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E31823" w14:textId="77777777" w:rsidR="0073075D" w:rsidRPr="00871813" w:rsidRDefault="0073075D" w:rsidP="0073075D">
      <w:pPr>
        <w:pStyle w:val="Figure"/>
      </w:pPr>
      <w:bookmarkStart w:id="0" w:name="_Toc16687775"/>
      <w:r w:rsidRPr="00871813">
        <w:t>Design optimisation for cold rolled steel beam sections with web and flange stiffeners</w:t>
      </w:r>
    </w:p>
    <w:p w14:paraId="1421BDC0" w14:textId="77777777" w:rsidR="0073075D" w:rsidRDefault="0073075D" w:rsidP="0073075D">
      <w:pPr>
        <w:spacing w:after="0" w:line="480" w:lineRule="auto"/>
        <w:rPr>
          <w:bCs/>
          <w:szCs w:val="24"/>
        </w:rPr>
      </w:pPr>
      <w:r>
        <w:rPr>
          <w:bCs/>
          <w:szCs w:val="24"/>
        </w:rPr>
        <w:t>S.J. Qadir</w:t>
      </w:r>
      <w:r>
        <w:rPr>
          <w:bCs/>
          <w:szCs w:val="24"/>
          <w:vertAlign w:val="superscript"/>
        </w:rPr>
        <w:t>1,3</w:t>
      </w:r>
      <w:r>
        <w:rPr>
          <w:bCs/>
          <w:szCs w:val="24"/>
        </w:rPr>
        <w:t>, V.B. Nguyen</w:t>
      </w:r>
      <w:r>
        <w:rPr>
          <w:bCs/>
          <w:szCs w:val="24"/>
          <w:vertAlign w:val="superscript"/>
        </w:rPr>
        <w:t>1*</w:t>
      </w:r>
      <w:r>
        <w:rPr>
          <w:bCs/>
          <w:szCs w:val="24"/>
        </w:rPr>
        <w:t>, I. Hajirasouliha</w:t>
      </w:r>
      <w:r>
        <w:rPr>
          <w:bCs/>
          <w:szCs w:val="24"/>
          <w:vertAlign w:val="superscript"/>
        </w:rPr>
        <w:t>2</w:t>
      </w:r>
    </w:p>
    <w:p w14:paraId="6D7929B7" w14:textId="77777777" w:rsidR="0073075D" w:rsidRDefault="0073075D" w:rsidP="0073075D">
      <w:pPr>
        <w:spacing w:after="0" w:line="480" w:lineRule="auto"/>
      </w:pPr>
      <w:r>
        <w:rPr>
          <w:vertAlign w:val="superscript"/>
        </w:rPr>
        <w:t>1</w:t>
      </w:r>
      <w:r>
        <w:t xml:space="preserve"> College of Science and Engineering, University of Derby, Markeaton Street, Derby, DE22 3AW, United Kingdom</w:t>
      </w:r>
    </w:p>
    <w:p w14:paraId="5C424FCF" w14:textId="77777777" w:rsidR="0073075D" w:rsidRDefault="0073075D" w:rsidP="0073075D">
      <w:pPr>
        <w:spacing w:after="0" w:line="480" w:lineRule="auto"/>
      </w:pPr>
      <w:r>
        <w:rPr>
          <w:vertAlign w:val="superscript"/>
        </w:rPr>
        <w:t>2</w:t>
      </w:r>
      <w:r>
        <w:t xml:space="preserve"> Department of Civil and Structural Engineering, The University of Sheffield, Sir Frederick Mappin Building, Mappin Street, Sheffield, S1 3JD, United Kingdom</w:t>
      </w:r>
    </w:p>
    <w:p w14:paraId="76FC9BA0" w14:textId="77777777" w:rsidR="0073075D" w:rsidRDefault="0073075D" w:rsidP="0073075D">
      <w:pPr>
        <w:spacing w:after="0" w:line="480" w:lineRule="auto"/>
      </w:pPr>
      <w:r>
        <w:rPr>
          <w:vertAlign w:val="superscript"/>
        </w:rPr>
        <w:t>3</w:t>
      </w:r>
      <w:r>
        <w:t xml:space="preserve"> Civil Engineering Department, College of Engineering, University of Sulaimani, Iraq</w:t>
      </w:r>
    </w:p>
    <w:p w14:paraId="53EB4AC0" w14:textId="77777777" w:rsidR="0073075D" w:rsidRDefault="0073075D" w:rsidP="0073075D">
      <w:pPr>
        <w:spacing w:after="0" w:line="480" w:lineRule="auto"/>
        <w:rPr>
          <w:b/>
          <w:bCs/>
          <w:szCs w:val="24"/>
        </w:rPr>
      </w:pPr>
      <w:r>
        <w:t>* Corresponding Authors</w:t>
      </w:r>
    </w:p>
    <w:p w14:paraId="049F8AE2" w14:textId="77777777" w:rsidR="0073075D" w:rsidRDefault="0073075D" w:rsidP="0073075D">
      <w:pPr>
        <w:spacing w:after="0" w:line="480" w:lineRule="auto"/>
        <w:rPr>
          <w:b/>
          <w:szCs w:val="24"/>
        </w:rPr>
      </w:pPr>
      <w:r>
        <w:rPr>
          <w:b/>
          <w:szCs w:val="24"/>
        </w:rPr>
        <w:t>Abstract</w:t>
      </w:r>
    </w:p>
    <w:p w14:paraId="779FBF7D" w14:textId="77777777" w:rsidR="0073075D" w:rsidRDefault="0073075D" w:rsidP="0073075D">
      <w:pPr>
        <w:spacing w:after="0" w:line="480" w:lineRule="auto"/>
        <w:rPr>
          <w:rFonts w:cs="Times New Roman"/>
        </w:rPr>
      </w:pPr>
      <w:r>
        <w:rPr>
          <w:rFonts w:cs="Times New Roman"/>
        </w:rPr>
        <w:t xml:space="preserve">This paper presents the analysis and design optimisation of the cold rolled steel sections for flexural strength considering </w:t>
      </w:r>
      <w:r>
        <w:rPr>
          <w:szCs w:val="24"/>
        </w:rPr>
        <w:t>the effect of cold working exerted on the section during the roll forming process</w:t>
      </w:r>
      <w:r>
        <w:rPr>
          <w:rFonts w:cs="Times New Roman"/>
        </w:rPr>
        <w:t xml:space="preserve">. The sections included channel and zed shapes with complex longitudinal web and flange stiffeners. </w:t>
      </w:r>
      <w:r>
        <w:rPr>
          <w:lang w:eastAsia="en-GB"/>
        </w:rPr>
        <w:t xml:space="preserve">Nonlinear Finite Element (FE) modelling was developed to model the flexural strength of the channel and zed beams and validated against the four-point bending experiments for these sections. </w:t>
      </w:r>
      <w:r>
        <w:rPr>
          <w:szCs w:val="24"/>
        </w:rPr>
        <w:t xml:space="preserve">The material properties of steel at the </w:t>
      </w:r>
      <w:r>
        <w:rPr>
          <w:lang w:eastAsia="en-GB"/>
        </w:rPr>
        <w:t>section’s flat parts, corners, and stiffener bends</w:t>
      </w:r>
      <w:r>
        <w:rPr>
          <w:szCs w:val="24"/>
        </w:rPr>
        <w:t xml:space="preserve"> were obtained from tensile tests and were incorporated into the FE simulations to account for the true material properties at these regions due to the cold working during the roll forming process. </w:t>
      </w:r>
      <w:r w:rsidRPr="00336D58">
        <w:rPr>
          <w:color w:val="FF0000"/>
          <w:szCs w:val="24"/>
        </w:rPr>
        <w:t>The strength enhancement at the section corners and stiffener bends obtained from tensile tests were also compared with the predicted values from design standards.</w:t>
      </w:r>
      <w:r>
        <w:rPr>
          <w:szCs w:val="24"/>
        </w:rPr>
        <w:t xml:space="preserve"> </w:t>
      </w:r>
      <w:r>
        <w:rPr>
          <w:lang w:eastAsia="en-GB"/>
        </w:rPr>
        <w:t xml:space="preserve">The section strength was then optimised using FE modelling results based on the Design </w:t>
      </w:r>
      <w:proofErr w:type="gramStart"/>
      <w:r>
        <w:rPr>
          <w:lang w:eastAsia="en-GB"/>
        </w:rPr>
        <w:t>Of</w:t>
      </w:r>
      <w:proofErr w:type="gramEnd"/>
      <w:r>
        <w:rPr>
          <w:lang w:eastAsia="en-GB"/>
        </w:rPr>
        <w:t xml:space="preserve"> Experiments (DOE) and response surface methodology.</w:t>
      </w:r>
      <w:r>
        <w:rPr>
          <w:rFonts w:cs="Times New Roman"/>
        </w:rPr>
        <w:t xml:space="preserve"> Optimal designs for the channel and zed sections with maximum strength in distortional buckling could be obtained </w:t>
      </w:r>
      <w:r>
        <w:rPr>
          <w:rFonts w:cs="Times New Roman"/>
        </w:rPr>
        <w:lastRenderedPageBreak/>
        <w:t xml:space="preserve">while changing the stiffeners’ position, shape, sizes, and considering true material properties at section corners and stiffener bends. It revealed that, for the two sets of channel and zed sections with the depths of 145 mm and 170 mm, the optimal designs provided up to 43% and 39% increase in flexural strength for the channel and zed sections, respectively; however, when the true material properties at the section corner and the stiffener’s bend regions was included, the increase in flexural strength increased up to 50% and 41%, respectively. </w:t>
      </w:r>
      <w:r>
        <w:rPr>
          <w:lang w:eastAsia="en-GB"/>
        </w:rPr>
        <w:t>Including flange stiffeners to the sections with longitudinal web stiffeners generally increased further the section strength. However, the levels of increase were largely dependent on the section depths and material properties.</w:t>
      </w:r>
    </w:p>
    <w:p w14:paraId="468211E0" w14:textId="77777777" w:rsidR="0073075D" w:rsidRPr="006B6EC8" w:rsidRDefault="0073075D" w:rsidP="0073075D">
      <w:pPr>
        <w:spacing w:after="0" w:line="480" w:lineRule="auto"/>
        <w:rPr>
          <w:lang w:eastAsia="en-GB"/>
        </w:rPr>
      </w:pPr>
      <w:r>
        <w:rPr>
          <w:rFonts w:cs="Times New Roman"/>
        </w:rPr>
        <w:t xml:space="preserve"> </w:t>
      </w:r>
      <w:r>
        <w:rPr>
          <w:b/>
          <w:bCs/>
          <w:szCs w:val="24"/>
        </w:rPr>
        <w:t>Keywords</w:t>
      </w:r>
    </w:p>
    <w:p w14:paraId="06F494C5" w14:textId="77777777" w:rsidR="0073075D" w:rsidRDefault="0073075D" w:rsidP="0073075D">
      <w:pPr>
        <w:spacing w:after="0" w:line="480" w:lineRule="auto"/>
      </w:pPr>
      <w:r>
        <w:rPr>
          <w:rFonts w:cs="Times New Roman"/>
        </w:rPr>
        <w:t xml:space="preserve">Cold working effect; material testing; cold rolled section; complex stiffeners; </w:t>
      </w:r>
      <w:r>
        <w:t>flexural strength; Finite Element modelling, Optimisation.</w:t>
      </w:r>
    </w:p>
    <w:p w14:paraId="6FFC0D99" w14:textId="77777777" w:rsidR="0073075D" w:rsidRDefault="0073075D" w:rsidP="0073075D">
      <w:pPr>
        <w:pStyle w:val="Heading1"/>
      </w:pPr>
      <w:bookmarkStart w:id="1" w:name="_Toc19541541"/>
      <w:r>
        <w:t>1. Introduction</w:t>
      </w:r>
      <w:bookmarkEnd w:id="1"/>
    </w:p>
    <w:p w14:paraId="33A2A417" w14:textId="77777777" w:rsidR="0073075D" w:rsidRDefault="0073075D" w:rsidP="0073075D">
      <w:pPr>
        <w:spacing w:line="480" w:lineRule="auto"/>
        <w:rPr>
          <w:rFonts w:cs="Times New Roman"/>
        </w:rPr>
      </w:pPr>
      <w:r>
        <w:rPr>
          <w:rFonts w:cs="Times New Roman"/>
        </w:rPr>
        <w:t xml:space="preserve">Cold rolled beam sections, </w:t>
      </w:r>
      <w:proofErr w:type="gramStart"/>
      <w:r>
        <w:rPr>
          <w:rFonts w:cs="Times New Roman"/>
        </w:rPr>
        <w:t>i.e.</w:t>
      </w:r>
      <w:proofErr w:type="gramEnd"/>
      <w:r>
        <w:rPr>
          <w:rFonts w:cs="Times New Roman"/>
        </w:rPr>
        <w:t xml:space="preserve"> purlins in building frame systems, are usually manufactured by the cold roll forming process into conventional channel and zed profiles. </w:t>
      </w:r>
      <w:r w:rsidRPr="00336D58">
        <w:rPr>
          <w:rFonts w:asciiTheme="majorBidi" w:hAnsiTheme="majorBidi" w:cstheme="majorBidi"/>
          <w:color w:val="FF0000"/>
        </w:rPr>
        <w:t>The flat elements of these sections have large width-to-thickness ratios</w:t>
      </w:r>
      <w:r w:rsidRPr="00336D58">
        <w:rPr>
          <w:rFonts w:cs="Times New Roman"/>
          <w:color w:val="FF0000"/>
        </w:rPr>
        <w:t>,</w:t>
      </w:r>
      <w:r>
        <w:rPr>
          <w:rFonts w:cs="Times New Roman"/>
        </w:rPr>
        <w:t xml:space="preserve"> so they are prone to local or distortional buckling that govern the failure modes. A main method to improve the strength of cold rolled sections is including longitudinal stiffeners at the web and/or flange of the sections. These stiffeners subdivide the flat elements of the web and flange so it can significantly increase the local buckling load of sections under compressive stresses (due to the smaller width-to-thickness ratio of the sub-elements). Sections could have “standard” stiffeners such as symmetrical angle, i.e. pre-qualified profiles as defined in codes of practice </w:t>
      </w:r>
      <w:r>
        <w:fldChar w:fldCharType="begin"/>
      </w:r>
      <w:r>
        <w:rPr>
          <w:rFonts w:cs="Times New Roman"/>
        </w:rPr>
        <w:instrText xml:space="preserve"> ADDIN EN.CITE &lt;EndNote&gt;&lt;Cite&gt;&lt;Year&gt;2006&lt;/Year&gt;&lt;RecNum&gt;1&lt;/RecNum&gt;&lt;DisplayText&gt;[1-3]&lt;/DisplayText&gt;&lt;record&gt;&lt;rec-number&gt;1&lt;/rec-number&gt;&lt;foreign-keys&gt;&lt;key app="EN" db-id="5e9fpresvxvppre9t5bvwzz1ve0xexrzat9p" timestamp="1699189170"&gt;1&lt;/key&gt;&lt;/foreign-keys&gt;&lt;ref-type name="Standard"&gt;58&lt;/ref-type&gt;&lt;contributors&gt;&lt;/contributors&gt;&lt;titles&gt;&lt;title&gt;E. CEN, 1-3 Eurocode 3: Design of steel structures-Part 1-3: General rules-Supplementary rules for cold-formed members and sheeting, European Committee for Standardization,&lt;/title&gt;&lt;/titles&gt;&lt;dates&gt;&lt;year&gt;2006&lt;/year&gt;&lt;/dates&gt;&lt;pub-location&gt;Brussels&lt;/pub-location&gt;&lt;urls&gt;&lt;/urls&gt;&lt;/record&gt;&lt;/Cite&gt;&lt;Cite&gt;&lt;Year&gt;2016&lt;/Year&gt;&lt;RecNum&gt;2&lt;/RecNum&gt;&lt;record&gt;&lt;rec-number&gt;2&lt;/rec-number&gt;&lt;foreign-keys&gt;&lt;key app="EN" db-id="5e9fpresvxvppre9t5bvwzz1ve0xexrzat9p" timestamp="1699189367"&gt;2&lt;/key&gt;&lt;/foreign-keys&gt;&lt;ref-type name="Standard"&gt;58&lt;/ref-type&gt;&lt;contributors&gt;&lt;/contributors&gt;&lt;titles&gt;&lt;title&gt;AISI S100-16 North American specification for the design of cold-formed steel structural members &lt;/title&gt;&lt;/titles&gt;&lt;dates&gt;&lt;year&gt;2016&lt;/year&gt;&lt;/dates&gt;&lt;pub-location&gt;Washington, DC&lt;/pub-location&gt;&lt;urls&gt;&lt;/urls&gt;&lt;/record&gt;&lt;/Cite&gt;&lt;Cite&gt;&lt;Year&gt;2005&lt;/Year&gt;&lt;RecNum&gt;33&lt;/RecNum&gt;&lt;record&gt;&lt;rec-number&gt;33&lt;/rec-number&gt;&lt;foreign-keys&gt;&lt;key app="EN" db-id="5e9fpresvxvppre9t5bvwzz1ve0xexrzat9p" timestamp="1699192780"&gt;33&lt;/key&gt;&lt;/foreign-keys&gt;&lt;ref-type name="Standard"&gt;58&lt;/ref-type&gt;&lt;contributors&gt;&lt;/contributors&gt;&lt;titles&gt;&lt;title&gt;AS/NZS 4600:2005 Cold-Formed Steel Structures&lt;/title&gt;&lt;/titles&gt;&lt;dates&gt;&lt;year&gt;2005&lt;/year&gt;&lt;/dates&gt;&lt;pub-location&gt;Standards Australia/ Standards New Zealand&lt;/pub-location&gt;&lt;urls&gt;&lt;/urls&gt;&lt;/record&gt;&lt;/Cite&gt;&lt;/EndNote&gt;</w:instrText>
      </w:r>
      <w:r>
        <w:fldChar w:fldCharType="separate"/>
      </w:r>
      <w:r>
        <w:rPr>
          <w:rFonts w:cs="Times New Roman"/>
          <w:noProof/>
        </w:rPr>
        <w:t>[1-3]</w:t>
      </w:r>
      <w:r>
        <w:fldChar w:fldCharType="end"/>
      </w:r>
      <w:r>
        <w:rPr>
          <w:rFonts w:cs="Times New Roman"/>
        </w:rPr>
        <w:t xml:space="preserve"> or “complex” stiffeners such as unsymmetrical angles with many curved bends or semi-circular shapes </w:t>
      </w:r>
      <w:r>
        <w:fldChar w:fldCharType="begin"/>
      </w:r>
      <w:r>
        <w:rPr>
          <w:rFonts w:cs="Times New Roman"/>
        </w:rPr>
        <w:instrText xml:space="preserve"> ADDIN EN.CITE &lt;EndNote&gt;&lt;Cite&gt;&lt;Author&gt;Nguyen&lt;/Author&gt;&lt;Year&gt;2017&lt;/Year&gt;&lt;RecNum&gt;3&lt;/RecNum&gt;&lt;DisplayText&gt;[4]&lt;/DisplayText&gt;&lt;record&gt;&lt;rec-number&gt;3&lt;/rec-number&gt;&lt;foreign-keys&gt;&lt;key app="EN" db-id="5e9fpresvxvppre9t5bvwzz1ve0xexrzat9p" timestamp="1699189632"&gt;3&lt;/key&gt;&lt;/foreign-keys&gt;&lt;ref-type name="Journal Article"&gt;17&lt;/ref-type&gt;&lt;contributors&gt;&lt;authors&gt;&lt;author&gt;Nguyen,VB., &lt;/author&gt;&lt;author&gt;Pham, CH&lt;/author&gt;&lt;author&gt;Cartwright, B&lt;/author&gt;&lt;author&gt;English, MA&lt;/author&gt;&lt;/authors&gt;&lt;/contributors&gt;&lt;titles&gt;&lt;title&gt;Design of new cold rolled purlins by experimental testing and Direct Strength Method&lt;/title&gt;&lt;secondary-title&gt;Thin-Walled Structures&lt;/secondary-title&gt;&lt;/titles&gt;&lt;periodical&gt;&lt;full-title&gt;Thin-Walled Structures&lt;/full-title&gt;&lt;/periodical&gt;&lt;pages&gt;105-112&lt;/pages&gt;&lt;volume&gt;118&lt;/volume&gt;&lt;dates&gt;&lt;year&gt;2017&lt;/year&gt;&lt;/dates&gt;&lt;isbn&gt;0263-8231&lt;/isbn&gt;&lt;urls&gt;&lt;/urls&gt;&lt;/record&gt;&lt;/Cite&gt;&lt;/EndNote&gt;</w:instrText>
      </w:r>
      <w:r>
        <w:fldChar w:fldCharType="separate"/>
      </w:r>
      <w:r>
        <w:rPr>
          <w:rFonts w:cs="Times New Roman"/>
          <w:noProof/>
        </w:rPr>
        <w:t>[4]</w:t>
      </w:r>
      <w:r>
        <w:fldChar w:fldCharType="end"/>
      </w:r>
      <w:r>
        <w:rPr>
          <w:rFonts w:cs="Times New Roman"/>
        </w:rPr>
        <w:t xml:space="preserve">. </w:t>
      </w:r>
      <w:r>
        <w:rPr>
          <w:rFonts w:cs="Times New Roman"/>
        </w:rPr>
        <w:lastRenderedPageBreak/>
        <w:t xml:space="preserve">There have been extensive investigations on buckling and ultimate strengths and design of sections with web stiffeners; however, most of them are for columns under compression and there have been limited investigations on channel and zed sections with stiffeners subjected to bending </w:t>
      </w:r>
      <w:r>
        <w:fldChar w:fldCharType="begin">
          <w:fldData xml:space="preserve">PEVuZE5vdGU+PENpdGU+PEF1dGhvcj5BZGVsaTwvQXV0aG9yPjxZZWFyPjE5OTc8L1llYXI+PFJl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</w:fldData>
        </w:fldChar>
      </w:r>
      <w:r>
        <w:rPr>
          <w:rFonts w:cs="Times New Roman"/>
        </w:rPr>
        <w:instrText xml:space="preserve"> ADDIN EN.CITE </w:instrText>
      </w:r>
      <w:r>
        <w:fldChar w:fldCharType="begin">
          <w:fldData xml:space="preserve">PEVuZE5vdGU+PENpdGU+PEF1dGhvcj5BZGVsaTwvQXV0aG9yPjxZZWFyPjE5OTc8L1llYXI+PFJl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</w:fldData>
        </w:fldChar>
      </w:r>
      <w:r>
        <w:rPr>
          <w:rFonts w:cs="Times New Roman"/>
        </w:rPr>
        <w:instrText xml:space="preserve"> ADDIN EN.CITE.DATA </w:instrText>
      </w:r>
      <w:r>
        <w:fldChar w:fldCharType="end"/>
      </w:r>
      <w:r>
        <w:fldChar w:fldCharType="separate"/>
      </w:r>
      <w:r>
        <w:rPr>
          <w:rFonts w:cs="Times New Roman"/>
          <w:noProof/>
        </w:rPr>
        <w:t>[5-8]</w:t>
      </w:r>
      <w:r>
        <w:fldChar w:fldCharType="end"/>
      </w:r>
      <w:r>
        <w:rPr>
          <w:rFonts w:cs="Times New Roman"/>
        </w:rPr>
        <w:t xml:space="preserve">. </w:t>
      </w:r>
    </w:p>
    <w:p w14:paraId="017DC36D" w14:textId="77777777" w:rsidR="0073075D" w:rsidRDefault="0073075D" w:rsidP="0073075D">
      <w:pPr>
        <w:spacing w:line="480" w:lineRule="auto"/>
        <w:rPr>
          <w:rFonts w:cs="Times New Roman"/>
        </w:rPr>
      </w:pPr>
      <w:r w:rsidRPr="00336D58">
        <w:rPr>
          <w:rFonts w:asciiTheme="majorBidi" w:hAnsiTheme="majorBidi" w:cstheme="majorBidi"/>
          <w:color w:val="FF0000"/>
        </w:rPr>
        <w:t>Only a few studies considered intermediate stiffeners in the flanges of channel and zed beams</w:t>
      </w:r>
      <w:r w:rsidRPr="00336D58">
        <w:rPr>
          <w:rFonts w:cs="Times New Roman"/>
          <w:color w:val="FF0000"/>
        </w:rPr>
        <w:t xml:space="preserve"> </w:t>
      </w:r>
      <w:r>
        <w:fldChar w:fldCharType="begin"/>
      </w:r>
      <w:r>
        <w:rPr>
          <w:rFonts w:cs="Times New Roman"/>
        </w:rPr>
        <w:instrText xml:space="preserve"> ADDIN EN.CITE &lt;EndNote&gt;&lt;Cite&gt;&lt;Author&gt;Haidarali&lt;/Author&gt;&lt;Year&gt;2012&lt;/Year&gt;&lt;RecNum&gt;8&lt;/RecNum&gt;&lt;DisplayText&gt;[9]&lt;/DisplayText&gt;&lt;record&gt;&lt;rec-number&gt;8&lt;/rec-number&gt;&lt;foreign-keys&gt;&lt;key app="EN" db-id="5e9fpresvxvppre9t5bvwzz1ve0xexrzat9p" timestamp="1699190499"&gt;8&lt;/key&gt;&lt;/foreign-keys&gt;&lt;ref-type name="Journal Article"&gt;17&lt;/ref-type&gt;&lt;contributors&gt;&lt;authors&gt;&lt;author&gt;Haidarali, Mohammad Reza&lt;/author&gt;&lt;author&gt;Nethercot, David A&lt;/author&gt;&lt;/authors&gt;&lt;/contributors&gt;&lt;titles&gt;&lt;title&gt;Local and distortional buckling of cold-formed steel beams with both edge and intermediate stiffeners in their compression flanges&lt;/title&gt;&lt;secondary-title&gt;Thin-Walled Structures&lt;/secondary-title&gt;&lt;/titles&gt;&lt;periodical&gt;&lt;full-title&gt;Thin-Walled Structures&lt;/full-title&gt;&lt;/periodical&gt;&lt;pages&gt;106-112&lt;/pages&gt;&lt;volume&gt;54&lt;/volume&gt;&lt;dates&gt;&lt;year&gt;2012&lt;/year&gt;&lt;/dates&gt;&lt;isbn&gt;0263-8231&lt;/isbn&gt;&lt;urls&gt;&lt;/urls&gt;&lt;/record&gt;&lt;/Cite&gt;&lt;/EndNote&gt;</w:instrText>
      </w:r>
      <w:r>
        <w:fldChar w:fldCharType="separate"/>
      </w:r>
      <w:r>
        <w:rPr>
          <w:rFonts w:cs="Times New Roman"/>
          <w:noProof/>
        </w:rPr>
        <w:t>[9]</w:t>
      </w:r>
      <w:r>
        <w:fldChar w:fldCharType="end"/>
      </w:r>
      <w:r>
        <w:rPr>
          <w:rFonts w:cs="Times New Roman"/>
        </w:rPr>
        <w:t xml:space="preserve">. Practical design methods for these sections including the Effective Width Method or the Direct Strength Method, are normally specified in codes of practice in different countries such as European Standard </w:t>
      </w:r>
      <w:r>
        <w:fldChar w:fldCharType="begin"/>
      </w:r>
      <w:r>
        <w:rPr>
          <w:rFonts w:cs="Times New Roman"/>
        </w:rPr>
        <w:instrText xml:space="preserve"> ADDIN EN.CITE &lt;EndNote&gt;&lt;Cite&gt;&lt;Year&gt;2006&lt;/Year&gt;&lt;RecNum&gt;1&lt;/RecNum&gt;&lt;DisplayText&gt;[1]&lt;/DisplayText&gt;&lt;record&gt;&lt;rec-number&gt;1&lt;/rec-number&gt;&lt;foreign-keys&gt;&lt;key app="EN" db-id="5e9fpresvxvppre9t5bvwzz1ve0xexrzat9p" timestamp="1699189170"&gt;1&lt;/key&gt;&lt;/foreign-keys&gt;&lt;ref-type name="Standard"&gt;58&lt;/ref-type&gt;&lt;contributors&gt;&lt;/contributors&gt;&lt;titles&gt;&lt;title&gt;E. CEN, 1-3 Eurocode 3: Design of steel structures-Part 1-3: General rules-Supplementary rules for cold-formed members and sheeting, European Committee for Standardization,&lt;/title&gt;&lt;/titles&gt;&lt;dates&gt;&lt;year&gt;2006&lt;/year&gt;&lt;/dates&gt;&lt;pub-location&gt;Brussels&lt;/pub-location&gt;&lt;urls&gt;&lt;/urls&gt;&lt;/record&gt;&lt;/Cite&gt;&lt;/EndNote&gt;</w:instrText>
      </w:r>
      <w:r>
        <w:fldChar w:fldCharType="separate"/>
      </w:r>
      <w:r>
        <w:rPr>
          <w:rFonts w:cs="Times New Roman"/>
          <w:noProof/>
        </w:rPr>
        <w:t>[1]</w:t>
      </w:r>
      <w:r>
        <w:fldChar w:fldCharType="end"/>
      </w:r>
      <w:r>
        <w:rPr>
          <w:rFonts w:cs="Times New Roman"/>
        </w:rPr>
        <w:t xml:space="preserve">, North American Specification  and Australian/New Zealand Standard </w:t>
      </w:r>
      <w:r>
        <w:fldChar w:fldCharType="begin"/>
      </w:r>
      <w:r>
        <w:rPr>
          <w:rFonts w:cs="Times New Roman"/>
        </w:rPr>
        <w:instrText xml:space="preserve"> ADDIN EN.CITE &lt;EndNote&gt;&lt;Cite&gt;&lt;Year&gt;2005&lt;/Year&gt;&lt;RecNum&gt;33&lt;/RecNum&gt;&lt;DisplayText&gt;[3]&lt;/DisplayText&gt;&lt;record&gt;&lt;rec-number&gt;33&lt;/rec-number&gt;&lt;foreign-keys&gt;&lt;key app="EN" db-id="5e9fpresvxvppre9t5bvwzz1ve0xexrzat9p" timestamp="1699192780"&gt;33&lt;/key&gt;&lt;/foreign-keys&gt;&lt;ref-type name="Standard"&gt;58&lt;/ref-type&gt;&lt;contributors&gt;&lt;/contributors&gt;&lt;titles&gt;&lt;title&gt;AS/NZS 4600:2005 Cold-Formed Steel Structures&lt;/title&gt;&lt;/titles&gt;&lt;dates&gt;&lt;year&gt;2005&lt;/year&gt;&lt;/dates&gt;&lt;pub-location&gt;Standards Australia/ Standards New Zealand&lt;/pub-location&gt;&lt;urls&gt;&lt;/urls&gt;&lt;/record&gt;&lt;/Cite&gt;&lt;/EndNote&gt;</w:instrText>
      </w:r>
      <w:r>
        <w:fldChar w:fldCharType="separate"/>
      </w:r>
      <w:r>
        <w:rPr>
          <w:rFonts w:cs="Times New Roman"/>
          <w:noProof/>
        </w:rPr>
        <w:t>[3]</w:t>
      </w:r>
      <w:r>
        <w:fldChar w:fldCharType="end"/>
      </w:r>
      <w:r>
        <w:rPr>
          <w:rFonts w:cs="Times New Roman"/>
        </w:rPr>
        <w:t xml:space="preserve">. However, the Direct Strength Method is more </w:t>
      </w:r>
      <w:r w:rsidRPr="00336D58">
        <w:rPr>
          <w:rFonts w:cs="Times New Roman"/>
          <w:color w:val="FF0000"/>
        </w:rPr>
        <w:t>applicable for sections that contain complex stiffeners</w:t>
      </w:r>
      <w:r>
        <w:rPr>
          <w:rFonts w:cs="Times New Roman"/>
        </w:rPr>
        <w:t xml:space="preserve"> as using the Effective Width Method for these sections is very complicated and impractical in calculating the effective section properties </w:t>
      </w:r>
      <w:r>
        <w:fldChar w:fldCharType="begin"/>
      </w:r>
      <w:r>
        <w:rPr>
          <w:rFonts w:cs="Times New Roman"/>
        </w:rPr>
        <w:instrText xml:space="preserve"> ADDIN EN.CITE &lt;EndNote&gt;&lt;Cite&gt;&lt;Author&gt;Qadir&lt;/Author&gt;&lt;Year&gt;2020&lt;/Year&gt;&lt;RecNum&gt;9&lt;/RecNum&gt;&lt;DisplayText&gt;[10]&lt;/DisplayText&gt;&lt;record&gt;&lt;rec-number&gt;9&lt;/rec-number&gt;&lt;foreign-keys&gt;&lt;key app="EN" db-id="5e9fpresvxvppre9t5bvwzz1ve0xexrzat9p" timestamp="1699190500"&gt;9&lt;/key&gt;&lt;/foreign-keys&gt;&lt;ref-type name="Journal Article"&gt;17&lt;/ref-type&gt;&lt;contributors&gt;&lt;authors&gt;&lt;author&gt;Qadir, SJ&lt;/author&gt;&lt;author&gt;Nguyen, VB&lt;/author&gt;&lt;author&gt;Hajirasouliha, I&lt;/author&gt;&lt;author&gt;Cartwright, B&lt;/author&gt;&lt;author&gt;English, MA&lt;/author&gt;&lt;/authors&gt;&lt;/contributors&gt;&lt;titles&gt;&lt;title&gt;Optimization of flexural strength for cold roll formed sections using design of experiments and response surface methodology&lt;/title&gt;&lt;/titles&gt;&lt;dates&gt;&lt;year&gt;2020&lt;/year&gt;&lt;/dates&gt;&lt;urls&gt;&lt;/urls&gt;&lt;/record&gt;&lt;/Cite&gt;&lt;/EndNote&gt;</w:instrText>
      </w:r>
      <w:r>
        <w:fldChar w:fldCharType="separate"/>
      </w:r>
      <w:r>
        <w:rPr>
          <w:rFonts w:cs="Times New Roman"/>
          <w:noProof/>
        </w:rPr>
        <w:t>[10]</w:t>
      </w:r>
      <w:r>
        <w:fldChar w:fldCharType="end"/>
      </w:r>
      <w:r>
        <w:rPr>
          <w:rFonts w:cs="Times New Roman"/>
        </w:rPr>
        <w:t xml:space="preserve">. The Finite Element (FE) Method has been widely used in analysis and design of cold formed steel structures, however, there have been limited studies for cold-formed steel sections with stiffeners in bending. The study </w:t>
      </w:r>
      <w:r>
        <w:fldChar w:fldCharType="begin"/>
      </w:r>
      <w:r>
        <w:rPr>
          <w:rFonts w:cs="Times New Roman"/>
        </w:rPr>
        <w:instrText xml:space="preserve"> ADDIN EN.CITE &lt;EndNote&gt;&lt;Cite&gt;&lt;Author&gt;Schafer&lt;/Author&gt;&lt;Year&gt;1997&lt;/Year&gt;&lt;RecNum&gt;10&lt;/RecNum&gt;&lt;DisplayText&gt;[11]&lt;/DisplayText&gt;&lt;record&gt;&lt;rec-number&gt;10&lt;/rec-number&gt;&lt;foreign-keys&gt;&lt;key app="EN" db-id="5e9fpresvxvppre9t5bvwzz1ve0xexrzat9p" timestamp="1699190501"&gt;10&lt;/key&gt;&lt;/foreign-keys&gt;&lt;ref-type name="Journal Article"&gt;17&lt;/ref-type&gt;&lt;contributors&gt;&lt;authors&gt;&lt;author&gt;Schafer, BW&lt;/author&gt;&lt;author&gt;Peköz, T&lt;/author&gt;&lt;/authors&gt;&lt;/contributors&gt;&lt;titles&gt;&lt;title&gt;The behavior and design of longitudinally stiffened thin-walled compression elements&lt;/title&gt;&lt;secondary-title&gt;Thin-walled structures&lt;/secondary-title&gt;&lt;/titles&gt;&lt;periodical&gt;&lt;full-title&gt;Thin-Walled Structures&lt;/full-title&gt;&lt;/periodical&gt;&lt;pages&gt;65-78&lt;/pages&gt;&lt;volume&gt;27&lt;/volume&gt;&lt;number&gt;1&lt;/number&gt;&lt;dates&gt;&lt;year&gt;1997&lt;/year&gt;&lt;/dates&gt;&lt;isbn&gt;0263-8231&lt;/isbn&gt;&lt;urls&gt;&lt;/urls&gt;&lt;/record&gt;&lt;/Cite&gt;&lt;/EndNote&gt;</w:instrText>
      </w:r>
      <w:r>
        <w:fldChar w:fldCharType="separate"/>
      </w:r>
      <w:r>
        <w:rPr>
          <w:rFonts w:cs="Times New Roman"/>
          <w:noProof/>
        </w:rPr>
        <w:t>[11]</w:t>
      </w:r>
      <w:r>
        <w:fldChar w:fldCharType="end"/>
      </w:r>
      <w:r>
        <w:rPr>
          <w:rFonts w:cs="Times New Roman"/>
        </w:rPr>
        <w:t xml:space="preserve"> applied the FE analysis through ABAQUS software to provide further understanding on the behaviour of intermediately stiffened elements of hat sections under pure bending. The study </w:t>
      </w:r>
      <w:r>
        <w:fldChar w:fldCharType="begin"/>
      </w:r>
      <w:r>
        <w:rPr>
          <w:rFonts w:cs="Times New Roman"/>
        </w:rPr>
        <w:instrText xml:space="preserve"> ADDIN EN.CITE &lt;EndNote&gt;&lt;Cite&gt;&lt;Author&gt;Haidarali&lt;/Author&gt;&lt;Year&gt;2012&lt;/Year&gt;&lt;RecNum&gt;8&lt;/RecNum&gt;&lt;DisplayText&gt;[9]&lt;/DisplayText&gt;&lt;record&gt;&lt;rec-number&gt;8&lt;/rec-number&gt;&lt;foreign-keys&gt;&lt;key app="EN" db-id="5e9fpresvxvppre9t5bvwzz1ve0xexrzat9p" timestamp="1699190499"&gt;8&lt;/key&gt;&lt;/foreign-keys&gt;&lt;ref-type name="Journal Article"&gt;17&lt;/ref-type&gt;&lt;contributors&gt;&lt;authors&gt;&lt;author&gt;Haidarali, Mohammad Reza&lt;/author&gt;&lt;author&gt;Nethercot, David A&lt;/author&gt;&lt;/authors&gt;&lt;/contributors&gt;&lt;titles&gt;&lt;title&gt;Local and distortional buckling of cold-formed steel beams with both edge and intermediate stiffeners in their compression flanges&lt;/title&gt;&lt;secondary-title&gt;Thin-Walled Structures&lt;/secondary-title&gt;&lt;/titles&gt;&lt;periodical&gt;&lt;full-title&gt;Thin-Walled Structures&lt;/full-title&gt;&lt;/periodical&gt;&lt;pages&gt;106-112&lt;/pages&gt;&lt;volume&gt;54&lt;/volume&gt;&lt;dates&gt;&lt;year&gt;2012&lt;/year&gt;&lt;/dates&gt;&lt;isbn&gt;0263-8231&lt;/isbn&gt;&lt;urls&gt;&lt;/urls&gt;&lt;/record&gt;&lt;/Cite&gt;&lt;/EndNote&gt;</w:instrText>
      </w:r>
      <w:r>
        <w:fldChar w:fldCharType="separate"/>
      </w:r>
      <w:r>
        <w:rPr>
          <w:rFonts w:cs="Times New Roman"/>
          <w:noProof/>
        </w:rPr>
        <w:t>[9]</w:t>
      </w:r>
      <w:r>
        <w:fldChar w:fldCharType="end"/>
      </w:r>
      <w:r>
        <w:rPr>
          <w:rFonts w:cs="Times New Roman"/>
        </w:rPr>
        <w:t xml:space="preserve"> carried out a series of nonlinear FE analyses to investigate the flexural behaviour of cold-formed Z sections with intermediate stiffeners in their flanges. Recent investigations on buckling and ultimate strengths for channel and zed sections with stiffeners using Finite Element analysis were presented in </w:t>
      </w:r>
      <w:r>
        <w:fldChar w:fldCharType="begin"/>
      </w:r>
      <w:r>
        <w:rPr>
          <w:rFonts w:cs="Times New Roman"/>
        </w:rPr>
        <w:instrText xml:space="preserve"> ADDIN EN.CITE &lt;EndNote&gt;&lt;Cite&gt;&lt;Author&gt;Qadir&lt;/Author&gt;&lt;Year&gt;2020&lt;/Year&gt;&lt;RecNum&gt;31&lt;/RecNum&gt;&lt;DisplayText&gt;[12, 13]&lt;/DisplayText&gt;&lt;record&gt;&lt;rec-number&gt;31&lt;/rec-number&gt;&lt;foreign-keys&gt;&lt;key app="EN" db-id="5e9fpresvxvppre9t5bvwzz1ve0xexrzat9p" timestamp="1699190634"&gt;31&lt;/key&gt;&lt;/foreign-keys&gt;&lt;ref-type name="Journal Article"&gt;17&lt;/ref-type&gt;&lt;contributors&gt;&lt;authors&gt;&lt;author&gt;Qadir, SJ&lt;/author&gt;&lt;author&gt;Nguyen, Van Bac&lt;/author&gt;&lt;author&gt;Hajirasouliha, Iman&lt;/author&gt;&lt;author&gt;Cartwright, Brian&lt;/author&gt;&lt;author&gt;English, MA&lt;/author&gt;&lt;/authors&gt;&lt;/contributors&gt;&lt;titles&gt;&lt;title&gt;Optimal design of cold roll formed steel channel sections under bending considering both geometry and cold work effects&lt;/title&gt;&lt;secondary-title&gt;Thin-Walled Structures&lt;/secondary-title&gt;&lt;/titles&gt;&lt;periodical&gt;&lt;full-title&gt;Thin-Walled Structures&lt;/full-title&gt;&lt;/periodical&gt;&lt;pages&gt;107020&lt;/pages&gt;&lt;volume&gt;157&lt;/volume&gt;&lt;dates&gt;&lt;year&gt;2020&lt;/year&gt;&lt;/dates&gt;&lt;isbn&gt;0263-8231&lt;/isbn&gt;&lt;urls&gt;&lt;/urls&gt;&lt;/record&gt;&lt;/Cite&gt;&lt;Cite&gt;&lt;Author&gt;Qadir&lt;/Author&gt;&lt;Year&gt;2022&lt;/Year&gt;&lt;RecNum&gt;32&lt;/RecNum&gt;&lt;record&gt;&lt;rec-number&gt;32&lt;/rec-number&gt;&lt;foreign-keys&gt;&lt;key app="EN" db-id="5e9fpresvxvppre9t5bvwzz1ve0xexrzat9p" timestamp="1699190635"&gt;32&lt;/key&gt;&lt;/foreign-keys&gt;&lt;ref-type name="Journal Article"&gt;17&lt;/ref-type&gt;&lt;contributors&gt;&lt;authors&gt;&lt;author&gt;Qadir, SJ&lt;/author&gt;&lt;author&gt;Nguyen, VB&lt;/author&gt;&lt;author&gt;Hajirasouliha, I&lt;/author&gt;&lt;author&gt;Ceranic, B&lt;/author&gt;&lt;author&gt;Tracada, E&lt;/author&gt;&lt;author&gt;English, MA&lt;/author&gt;&lt;/authors&gt;&lt;/contributors&gt;&lt;titles&gt;&lt;title&gt;Shape optimisation of cold roll formed sections considering effects of cold working&lt;/title&gt;&lt;secondary-title&gt;Thin-Walled Structures&lt;/secondary-title&gt;&lt;/titles&gt;&lt;periodical&gt;&lt;full-title&gt;Thin-Walled Structures&lt;/full-title&gt;&lt;/periodical&gt;&lt;pages&gt;108576&lt;/pages&gt;&lt;volume&gt;170&lt;/volume&gt;&lt;dates&gt;&lt;year&gt;2022&lt;/year&gt;&lt;/dates&gt;&lt;isbn&gt;0263-8231&lt;/isbn&gt;&lt;urls&gt;&lt;/urls&gt;&lt;/record&gt;&lt;/Cite&gt;&lt;/EndNote&gt;</w:instrText>
      </w:r>
      <w:r>
        <w:fldChar w:fldCharType="separate"/>
      </w:r>
      <w:r>
        <w:rPr>
          <w:rFonts w:cs="Times New Roman"/>
          <w:noProof/>
        </w:rPr>
        <w:t>[12, 13]</w:t>
      </w:r>
      <w:r>
        <w:fldChar w:fldCharType="end"/>
      </w:r>
      <w:r>
        <w:rPr>
          <w:rFonts w:cs="Times New Roman"/>
        </w:rPr>
        <w:t>.</w:t>
      </w:r>
    </w:p>
    <w:p w14:paraId="50BEE17F" w14:textId="77777777" w:rsidR="0073075D" w:rsidRDefault="0073075D" w:rsidP="0073075D">
      <w:pPr>
        <w:spacing w:line="480" w:lineRule="auto"/>
        <w:rPr>
          <w:rFonts w:cs="Times New Roman"/>
        </w:rPr>
      </w:pPr>
      <w:r>
        <w:rPr>
          <w:rFonts w:cs="Times New Roman"/>
        </w:rPr>
        <w:t xml:space="preserve">During the cold rolled forming process, </w:t>
      </w:r>
      <w:r>
        <w:rPr>
          <w:rFonts w:eastAsia="Times New Roman" w:cs="Times New Roman"/>
        </w:rPr>
        <w:t>different levels of cold working or plastic deformation in material are generated, resulting in changes to the mechanical properties of the virgin coil material. Significant amounts of plastic deformation are found in the regions around section corners and stiffener bends in comparison to the flat counterpart regions, hence resulting in an increase in material yield and</w:t>
      </w:r>
      <w:r>
        <w:rPr>
          <w:rFonts w:cs="Times New Roman"/>
        </w:rPr>
        <w:t xml:space="preserve"> ultimate strengths, but a decrease in material ductility. Over the </w:t>
      </w:r>
      <w:r>
        <w:rPr>
          <w:rFonts w:cs="Times New Roman"/>
        </w:rPr>
        <w:lastRenderedPageBreak/>
        <w:t xml:space="preserve">last few decades, there have been many studies conducted to quantify the cold working effect </w:t>
      </w:r>
      <w:r w:rsidRPr="00336D58">
        <w:rPr>
          <w:rFonts w:cs="Times New Roman"/>
          <w:color w:val="FF0000"/>
        </w:rPr>
        <w:t>in the curved regions of metallic material and develop several models</w:t>
      </w:r>
      <w:r>
        <w:rPr>
          <w:rFonts w:cs="Times New Roman"/>
        </w:rPr>
        <w:t xml:space="preserve"> to predict the strength enhancement. The most widely used of which are for the stainless-steel sections </w:t>
      </w:r>
      <w:r>
        <w:fldChar w:fldCharType="begin">
          <w:fldData xml:space="preserve">PEVuZE5vdGU+PENpdGU+PEF1dGhvcj5Bc2hyYWY8L0F1dGhvcj48WWVhcj4yMDA1PC9ZZWFyPjxS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</w:fldData>
        </w:fldChar>
      </w:r>
      <w:r>
        <w:rPr>
          <w:rFonts w:cs="Times New Roman"/>
        </w:rPr>
        <w:instrText xml:space="preserve"> ADDIN EN.CITE </w:instrText>
      </w:r>
      <w:r>
        <w:fldChar w:fldCharType="begin">
          <w:fldData xml:space="preserve">PEVuZE5vdGU+PENpdGU+PEF1dGhvcj5Bc2hyYWY8L0F1dGhvcj48WWVhcj4yMDA1PC9ZZWFyPjxS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</w:fldData>
        </w:fldChar>
      </w:r>
      <w:r>
        <w:rPr>
          <w:rFonts w:cs="Times New Roman"/>
        </w:rPr>
        <w:instrText xml:space="preserve"> ADDIN EN.CITE.DATA </w:instrText>
      </w:r>
      <w:r>
        <w:fldChar w:fldCharType="end"/>
      </w:r>
      <w:r>
        <w:fldChar w:fldCharType="separate"/>
      </w:r>
      <w:r>
        <w:rPr>
          <w:rFonts w:cs="Times New Roman"/>
          <w:noProof/>
        </w:rPr>
        <w:t>[14-24]</w:t>
      </w:r>
      <w:r>
        <w:fldChar w:fldCharType="end"/>
      </w:r>
      <w:r>
        <w:rPr>
          <w:rFonts w:cs="Times New Roman"/>
        </w:rPr>
        <w:t xml:space="preserve"> and the </w:t>
      </w:r>
      <w:r w:rsidRPr="00336D58">
        <w:rPr>
          <w:rFonts w:cs="Times New Roman"/>
          <w:color w:val="FF0000"/>
        </w:rPr>
        <w:t xml:space="preserve">carbon-steel sections </w:t>
      </w:r>
      <w:r>
        <w:fldChar w:fldCharType="begin">
          <w:fldData xml:space="preserve">PEVuZE5vdGU+PENpdGU+PEF1dGhvcj5LYXJyZW48L0F1dGhvcj48WWVhcj4xOTY3PC9ZZWFyPjxS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</w:fldData>
        </w:fldChar>
      </w:r>
      <w:r>
        <w:rPr>
          <w:rFonts w:cs="Times New Roman"/>
        </w:rPr>
        <w:instrText xml:space="preserve"> ADDIN EN.CITE </w:instrText>
      </w:r>
      <w:r>
        <w:fldChar w:fldCharType="begin">
          <w:fldData xml:space="preserve">PEVuZE5vdGU+PENpdGU+PEF1dGhvcj5LYXJyZW48L0F1dGhvcj48WWVhcj4xOTY3PC9ZZWFyPjxS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</w:fldData>
        </w:fldChar>
      </w:r>
      <w:r>
        <w:rPr>
          <w:rFonts w:cs="Times New Roman"/>
        </w:rPr>
        <w:instrText xml:space="preserve"> ADDIN EN.CITE.DATA </w:instrText>
      </w:r>
      <w:r>
        <w:fldChar w:fldCharType="end"/>
      </w:r>
      <w:r>
        <w:fldChar w:fldCharType="separate"/>
      </w:r>
      <w:r>
        <w:rPr>
          <w:rFonts w:cs="Times New Roman"/>
          <w:noProof/>
        </w:rPr>
        <w:t>[25-36]</w:t>
      </w:r>
      <w:r>
        <w:fldChar w:fldCharType="end"/>
      </w:r>
      <w:r>
        <w:rPr>
          <w:rFonts w:cs="Times New Roman"/>
        </w:rPr>
        <w:t xml:space="preserve">. Several studies have investigated the cold formed sections, where the cold working effect on mechanical properties of the material and their effects on structural behaviour of the sections were quantified. </w:t>
      </w:r>
      <w:r>
        <w:t xml:space="preserve">Some studies measured the strength enhancement in the section corners and pointed out that it had negligible influences on load-bearing capacity of structural column members </w:t>
      </w:r>
      <w:r>
        <w:fldChar w:fldCharType="begin">
          <w:fldData xml:space="preserve">PEVuZE5vdGU+PENpdGU+PEF1dGhvcj5Cb25hZGE8L0F1dGhvcj48WWVhcj4yMDE1PC9ZZWFyPjxS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</w:fldData>
        </w:fldChar>
      </w:r>
      <w:r>
        <w:instrText xml:space="preserve"> ADDIN EN.CITE </w:instrText>
      </w:r>
      <w:r>
        <w:fldChar w:fldCharType="begin">
          <w:fldData xml:space="preserve">PEVuZE5vdGU+PENpdGU+PEF1dGhvcj5Cb25hZGE8L0F1dGhvcj48WWVhcj4yMDE1PC9ZZWFyPjxS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</w:fldData>
        </w:fldChar>
      </w:r>
      <w:r>
        <w:instrText xml:space="preserve"> ADDIN EN.CITE.DATA </w:instrText>
      </w:r>
      <w:r>
        <w:fldChar w:fldCharType="end"/>
      </w:r>
      <w:r>
        <w:fldChar w:fldCharType="separate"/>
      </w:r>
      <w:r>
        <w:rPr>
          <w:noProof/>
        </w:rPr>
        <w:t>[28, 34, 35]</w:t>
      </w:r>
      <w:r>
        <w:fldChar w:fldCharType="end"/>
      </w:r>
      <w:r>
        <w:t xml:space="preserve">. Other studies, have shown significant influences of cold working on load-bearing capacity of structural column members </w:t>
      </w:r>
      <w:r>
        <w:fldChar w:fldCharType="begin">
          <w:fldData xml:space="preserve">PEVuZE5vdGU+PENpdGU+PEF1dGhvcj5Bc2hyYWY8L0F1dGhvcj48WWVhcj4yMDA1PC9ZZWFyPjxS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</w:fldData>
        </w:fldChar>
      </w:r>
      <w:r>
        <w:instrText xml:space="preserve"> ADDIN EN.CITE </w:instrText>
      </w:r>
      <w:r>
        <w:fldChar w:fldCharType="begin">
          <w:fldData xml:space="preserve">PEVuZE5vdGU+PENpdGU+PEF1dGhvcj5Bc2hyYWY8L0F1dGhvcj48WWVhcj4yMDA1PC9ZZWFyPjxS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</w:fldData>
        </w:fldChar>
      </w:r>
      <w:r>
        <w:instrText xml:space="preserve"> ADDIN EN.CITE.DATA </w:instrText>
      </w:r>
      <w:r>
        <w:fldChar w:fldCharType="end"/>
      </w:r>
      <w:r>
        <w:fldChar w:fldCharType="separate"/>
      </w:r>
      <w:r>
        <w:rPr>
          <w:noProof/>
        </w:rPr>
        <w:t>[14-16, 18, 21, 22, 24, 27, 29-32, 37, 38]</w:t>
      </w:r>
      <w:r>
        <w:fldChar w:fldCharType="end"/>
      </w:r>
      <w:r>
        <w:t xml:space="preserve"> and beam member </w:t>
      </w:r>
      <w:r>
        <w:fldChar w:fldCharType="begin"/>
      </w:r>
      <w:r>
        <w:instrText xml:space="preserve"> ADDIN EN.CITE &lt;EndNote&gt;&lt;Cite&gt;&lt;Author&gt;Wang&lt;/Author&gt;&lt;Year&gt;2015&lt;/Year&gt;&lt;RecNum&gt;30&lt;/RecNum&gt;&lt;DisplayText&gt;[33]&lt;/DisplayText&gt;&lt;record&gt;&lt;rec-number&gt;30&lt;/rec-number&gt;&lt;foreign-keys&gt;&lt;key app="EN" db-id="5e9fpresvxvppre9t5bvwzz1ve0xexrzat9p" timestamp="1699190632"&gt;30&lt;/key&gt;&lt;/foreign-keys&gt;&lt;ref-type name="Thesis"&gt;32&lt;/ref-type&gt;&lt;contributors&gt;&lt;authors&gt;&lt;author&gt;Wang, Feiliang&lt;/author&gt;&lt;/authors&gt;&lt;/contributors&gt;&lt;titles&gt;&lt;title&gt;Numerical studies of residual stress in cold formed steel sigma sections&lt;/title&gt;&lt;/titles&gt;&lt;dates&gt;&lt;year&gt;2015&lt;/year&gt;&lt;/dates&gt;&lt;publisher&gt;University of Birmingham&lt;/publisher&gt;&lt;urls&gt;&lt;/urls&gt;&lt;/record&gt;&lt;/Cite&gt;&lt;/EndNote&gt;</w:instrText>
      </w:r>
      <w:r>
        <w:fldChar w:fldCharType="separate"/>
      </w:r>
      <w:r>
        <w:rPr>
          <w:noProof/>
        </w:rPr>
        <w:t>[33]</w:t>
      </w:r>
      <w:r>
        <w:fldChar w:fldCharType="end"/>
      </w:r>
      <w:r>
        <w:t xml:space="preserve">. </w:t>
      </w:r>
      <w:r>
        <w:rPr>
          <w:rFonts w:cs="Times New Roman"/>
        </w:rPr>
        <w:t xml:space="preserve">  </w:t>
      </w:r>
    </w:p>
    <w:p w14:paraId="45DDA81E" w14:textId="77777777" w:rsidR="0073075D" w:rsidRDefault="0073075D" w:rsidP="0073075D">
      <w:pPr>
        <w:spacing w:line="480" w:lineRule="auto"/>
        <w:rPr>
          <w:rFonts w:cs="Times New Roman"/>
          <w:szCs w:val="24"/>
        </w:rPr>
      </w:pPr>
      <w:r>
        <w:rPr>
          <w:rFonts w:cs="Times New Roman"/>
        </w:rPr>
        <w:t xml:space="preserve">In the cold roll forming industry, there is a critical requirement that is to reduce the initial strip to a minimum while maintaining/ increasing the structural performance of the roll formed products, thus minimising the major financial outlay in the process which is the material cost. Design optimisation of a cold rolled section can be achieved through a process of searching for alternative shapes to obtain its maximum strength while maintaining the same strip width (weight), leading to the most economical and efficient structure. Optimisation methods including Genetic Algorithms and Particle Swarm Optimisation were used together with the analytical methods available in design codes </w:t>
      </w:r>
      <w:r w:rsidRPr="00336D58">
        <w:rPr>
          <w:rFonts w:cs="Times New Roman"/>
          <w:color w:val="FF0000"/>
        </w:rPr>
        <w:t xml:space="preserve">(the Effective Width Method or the Direct Strength Method) </w:t>
      </w:r>
      <w:r w:rsidRPr="00336D58">
        <w:rPr>
          <w:color w:val="FF0000"/>
        </w:rPr>
        <w:fldChar w:fldCharType="begin">
          <w:fldData xml:space="preserve">PEVuZE5vdGU+PENpdGU+PFllYXI+MjAwNjwvWWVhcj48UmVjTnVtPjE8L1JlY051bT48RGlzcGxh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</w:fldData>
        </w:fldChar>
      </w:r>
      <w:r w:rsidRPr="00336D58">
        <w:rPr>
          <w:rFonts w:cs="Times New Roman"/>
          <w:color w:val="FF0000"/>
        </w:rPr>
        <w:instrText xml:space="preserve"> ADDIN EN.CITE </w:instrText>
      </w:r>
      <w:r w:rsidRPr="00336D58">
        <w:rPr>
          <w:color w:val="FF0000"/>
        </w:rPr>
        <w:fldChar w:fldCharType="begin">
          <w:fldData xml:space="preserve">PEVuZE5vdGU+PENpdGU+PFllYXI+MjAwNjwvWWVhcj48UmVjTnVtPjE8L1JlY051bT48RGlzcGxh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</w:fldData>
        </w:fldChar>
      </w:r>
      <w:r w:rsidRPr="00336D58">
        <w:rPr>
          <w:rFonts w:cs="Times New Roman"/>
          <w:color w:val="FF0000"/>
        </w:rPr>
        <w:instrText xml:space="preserve"> ADDIN EN.CITE.DATA </w:instrText>
      </w:r>
      <w:r w:rsidRPr="00336D58">
        <w:rPr>
          <w:color w:val="FF0000"/>
        </w:rPr>
      </w:r>
      <w:r w:rsidRPr="00336D58">
        <w:rPr>
          <w:color w:val="FF0000"/>
        </w:rPr>
        <w:fldChar w:fldCharType="end"/>
      </w:r>
      <w:r w:rsidRPr="00336D58">
        <w:rPr>
          <w:color w:val="FF0000"/>
        </w:rPr>
      </w:r>
      <w:r w:rsidRPr="00336D58">
        <w:rPr>
          <w:color w:val="FF0000"/>
        </w:rPr>
        <w:fldChar w:fldCharType="separate"/>
      </w:r>
      <w:r w:rsidRPr="00336D58">
        <w:rPr>
          <w:rFonts w:cs="Times New Roman"/>
          <w:noProof/>
          <w:color w:val="FF0000"/>
        </w:rPr>
        <w:t>[1-3]</w:t>
      </w:r>
      <w:r w:rsidRPr="00336D58">
        <w:rPr>
          <w:color w:val="FF0000"/>
        </w:rPr>
        <w:fldChar w:fldCharType="end"/>
      </w:r>
      <w:r w:rsidRPr="00336D58">
        <w:rPr>
          <w:rFonts w:cs="Times New Roman"/>
          <w:color w:val="FF0000"/>
        </w:rPr>
        <w:t xml:space="preserve"> to search for optimal designs with flexural strength target </w:t>
      </w:r>
      <w:r w:rsidRPr="00336D58">
        <w:rPr>
          <w:color w:val="FF0000"/>
        </w:rPr>
        <w:fldChar w:fldCharType="begin">
          <w:fldData xml:space="preserve">PEVuZE5vdGU+PENpdGU+PEF1dGhvcj5MZWU8L0F1dGhvcj48WWVhcj4yMDA1PC9ZZWFyPjxSZWNO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</w:fldData>
        </w:fldChar>
      </w:r>
      <w:r w:rsidRPr="00336D58">
        <w:rPr>
          <w:rFonts w:cs="Times New Roman"/>
          <w:color w:val="FF0000"/>
        </w:rPr>
        <w:instrText xml:space="preserve"> ADDIN EN.CITE </w:instrText>
      </w:r>
      <w:r w:rsidRPr="00336D58">
        <w:rPr>
          <w:color w:val="FF0000"/>
        </w:rPr>
        <w:fldChar w:fldCharType="begin">
          <w:fldData xml:space="preserve">PEVuZE5vdGU+PENpdGU+PEF1dGhvcj5MZWU8L0F1dGhvcj48WWVhcj4yMDA1PC9ZZWFyPjxSZWNO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</w:fldData>
        </w:fldChar>
      </w:r>
      <w:r w:rsidRPr="00336D58">
        <w:rPr>
          <w:rFonts w:cs="Times New Roman"/>
          <w:color w:val="FF0000"/>
        </w:rPr>
        <w:instrText xml:space="preserve"> ADDIN EN.CITE.DATA </w:instrText>
      </w:r>
      <w:r w:rsidRPr="00336D58">
        <w:rPr>
          <w:color w:val="FF0000"/>
        </w:rPr>
      </w:r>
      <w:r w:rsidRPr="00336D58">
        <w:rPr>
          <w:color w:val="FF0000"/>
        </w:rPr>
        <w:fldChar w:fldCharType="end"/>
      </w:r>
      <w:r w:rsidRPr="00336D58">
        <w:rPr>
          <w:color w:val="FF0000"/>
        </w:rPr>
      </w:r>
      <w:r w:rsidRPr="00336D58">
        <w:rPr>
          <w:color w:val="FF0000"/>
        </w:rPr>
        <w:fldChar w:fldCharType="separate"/>
      </w:r>
      <w:r w:rsidRPr="00336D58">
        <w:rPr>
          <w:rFonts w:cs="Times New Roman"/>
          <w:noProof/>
          <w:color w:val="FF0000"/>
        </w:rPr>
        <w:t>[6-8, 39]</w:t>
      </w:r>
      <w:r w:rsidRPr="00336D58">
        <w:rPr>
          <w:color w:val="FF0000"/>
        </w:rPr>
        <w:fldChar w:fldCharType="end"/>
      </w:r>
      <w:r>
        <w:rPr>
          <w:rFonts w:cs="Times New Roman"/>
        </w:rPr>
        <w:t xml:space="preserve">. However, this approach was rather applicable for pre-defined profiles in which the dimensions of web, flanges, lips, and stiffeners were symmetrical and, in the dimension and shape ranges required by design standards. It is also noted that </w:t>
      </w:r>
      <w:r>
        <w:rPr>
          <w:rFonts w:cs="Times New Roman"/>
          <w:szCs w:val="24"/>
        </w:rPr>
        <w:t xml:space="preserve">the current design methods </w:t>
      </w:r>
      <w:r>
        <w:rPr>
          <w:rFonts w:cs="Times New Roman"/>
        </w:rPr>
        <w:t xml:space="preserve"> </w:t>
      </w:r>
      <w:r w:rsidRPr="00336D58">
        <w:rPr>
          <w:color w:val="FF0000"/>
        </w:rPr>
        <w:fldChar w:fldCharType="begin"/>
      </w:r>
      <w:r w:rsidRPr="00336D58">
        <w:rPr>
          <w:rFonts w:cs="Times New Roman"/>
          <w:color w:val="FF0000"/>
        </w:rPr>
        <w:instrText xml:space="preserve"> ADDIN EN.CITE &lt;EndNote&gt;&lt;Cite&gt;&lt;Year&gt;2006&lt;/Year&gt;&lt;RecNum&gt;1&lt;/RecNum&gt;&lt;DisplayText&gt;[1-3]&lt;/DisplayText&gt;&lt;record&gt;&lt;rec-number&gt;1&lt;/rec-number&gt;&lt;foreign-keys&gt;&lt;key app="EN" db-id="5e9fpresvxvppre9t5bvwzz1ve0xexrzat9p" timestamp="1699189170"&gt;1&lt;/key&gt;&lt;/foreign-keys&gt;&lt;ref-type name="Standard"&gt;58&lt;/ref-type&gt;&lt;contributors&gt;&lt;/contributors&gt;&lt;titles&gt;&lt;title&gt;E. CEN, 1-3 Eurocode 3: Design of steel structures-Part 1-3: General rules-Supplementary rules for cold-formed members and sheeting, European Committee for Standardization,&lt;/title&gt;&lt;/titles&gt;&lt;dates&gt;&lt;year&gt;2006&lt;/year&gt;&lt;/dates&gt;&lt;pub-location&gt;Brussels&lt;/pub-location&gt;&lt;urls&gt;&lt;/urls&gt;&lt;/record&gt;&lt;/Cite&gt;&lt;Cite&gt;&lt;Year&gt;2016&lt;/Year&gt;&lt;RecNum&gt;2&lt;/RecNum&gt;&lt;record&gt;&lt;rec-number&gt;2&lt;/rec-number&gt;&lt;foreign-keys&gt;&lt;key app="EN" db-id="5e9fpresvxvppre9t5bvwzz1ve0xexrzat9p" timestamp="1699189367"&gt;2&lt;/key&gt;&lt;/foreign-keys&gt;&lt;ref-type name="Standard"&gt;58&lt;/ref-type&gt;&lt;contributors&gt;&lt;/contributors&gt;&lt;titles&gt;&lt;title&gt;AISI S100-16 North American specification for the design of cold-formed steel structural members &lt;/title&gt;&lt;/titles&gt;&lt;dates&gt;&lt;year&gt;2016&lt;/year&gt;&lt;/dates&gt;&lt;pub-location&gt;Washington, DC&lt;/pub-location&gt;&lt;urls&gt;&lt;/urls&gt;&lt;/record&gt;&lt;/Cite&gt;&lt;Cite&gt;&lt;Year&gt;2005&lt;/Year&gt;&lt;RecNum&gt;33&lt;/RecNum&gt;&lt;record&gt;&lt;rec-number&gt;33&lt;/rec-number&gt;&lt;foreign-keys&gt;&lt;key app="EN" db-id="5e9fpresvxvppre9t5bvwzz1ve0xexrzat9p" timestamp="1699192780"&gt;33&lt;/key&gt;&lt;/foreign-keys&gt;&lt;ref-type name="Standard"&gt;58&lt;/ref-type&gt;&lt;contributors&gt;&lt;/contributors&gt;&lt;titles&gt;&lt;title&gt;AS/NZS 4600:2005 Cold-Formed Steel Structures&lt;/title&gt;&lt;/titles&gt;&lt;dates&gt;&lt;year&gt;2005&lt;/year&gt;&lt;/dates&gt;&lt;pub-location&gt;Standards Australia/ Standards New Zealand&lt;/pub-location&gt;&lt;urls&gt;&lt;/urls&gt;&lt;/record&gt;&lt;/Cite&gt;&lt;/EndNote&gt;</w:instrText>
      </w:r>
      <w:r w:rsidRPr="00336D58">
        <w:rPr>
          <w:color w:val="FF0000"/>
        </w:rPr>
        <w:fldChar w:fldCharType="separate"/>
      </w:r>
      <w:r w:rsidRPr="00336D58">
        <w:rPr>
          <w:rFonts w:cs="Times New Roman"/>
          <w:noProof/>
          <w:color w:val="FF0000"/>
        </w:rPr>
        <w:t>[1-3]</w:t>
      </w:r>
      <w:r w:rsidRPr="00336D58">
        <w:rPr>
          <w:color w:val="FF0000"/>
        </w:rPr>
        <w:fldChar w:fldCharType="end"/>
      </w:r>
      <w:r>
        <w:rPr>
          <w:rFonts w:cs="Times New Roman"/>
          <w:szCs w:val="24"/>
        </w:rPr>
        <w:t xml:space="preserve"> are limited in their ability to calculate </w:t>
      </w:r>
      <w:r w:rsidRPr="00336D58">
        <w:rPr>
          <w:rFonts w:asciiTheme="majorBidi" w:hAnsiTheme="majorBidi" w:cstheme="majorBidi"/>
          <w:color w:val="FF0000"/>
        </w:rPr>
        <w:t>the strength of channel and zed sections with symmetrical stiffeners</w:t>
      </w:r>
      <w:r>
        <w:rPr>
          <w:rFonts w:cs="Times New Roman"/>
          <w:szCs w:val="24"/>
        </w:rPr>
        <w:t xml:space="preserve">. </w:t>
      </w:r>
    </w:p>
    <w:p w14:paraId="63876A2D" w14:textId="77777777" w:rsidR="0073075D" w:rsidRDefault="0073075D" w:rsidP="0073075D">
      <w:pPr>
        <w:spacing w:line="480" w:lineRule="auto"/>
        <w:rPr>
          <w:rFonts w:cs="Times New Roman"/>
        </w:rPr>
      </w:pPr>
      <w:r>
        <w:rPr>
          <w:rFonts w:cs="Times New Roman"/>
          <w:szCs w:val="24"/>
        </w:rPr>
        <w:lastRenderedPageBreak/>
        <w:t xml:space="preserve">In addition, most of </w:t>
      </w:r>
      <w:r>
        <w:rPr>
          <w:rFonts w:cs="Times New Roman"/>
        </w:rPr>
        <w:t xml:space="preserve">previous studies on the optimisation of cold rolled sections did not consider both the geometry and the cold working influences on the section strengths, resulting in not very accurate optimisation results. Only the recently published studies </w:t>
      </w:r>
      <w:r>
        <w:fldChar w:fldCharType="begin">
          <w:fldData xml:space="preserve">PEVuZE5vdGU+PENpdGU+PEF1dGhvcj5RYWRpcjwvQXV0aG9yPjxZZWFyPjIwMjA8L1llYXI+PFJl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=
</w:fldData>
        </w:fldChar>
      </w:r>
      <w:r>
        <w:rPr>
          <w:rFonts w:cs="Times New Roman"/>
        </w:rPr>
        <w:instrText xml:space="preserve"> ADDIN EN.CITE </w:instrText>
      </w:r>
      <w:r>
        <w:fldChar w:fldCharType="begin">
          <w:fldData xml:space="preserve">PEVuZE5vdGU+PENpdGU+PEF1dGhvcj5RYWRpcjwvQXV0aG9yPjxZZWFyPjIwMjA8L1llYXI+PFJl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=
</w:fldData>
        </w:fldChar>
      </w:r>
      <w:r>
        <w:rPr>
          <w:rFonts w:cs="Times New Roman"/>
        </w:rPr>
        <w:instrText xml:space="preserve"> ADDIN EN.CITE.DATA </w:instrText>
      </w:r>
      <w:r>
        <w:fldChar w:fldCharType="end"/>
      </w:r>
      <w:r>
        <w:fldChar w:fldCharType="separate"/>
      </w:r>
      <w:r>
        <w:rPr>
          <w:rFonts w:cs="Times New Roman"/>
          <w:noProof/>
        </w:rPr>
        <w:t>[10, 12, 13]</w:t>
      </w:r>
      <w:r>
        <w:fldChar w:fldCharType="end"/>
      </w:r>
      <w:r>
        <w:rPr>
          <w:rFonts w:cs="Times New Roman"/>
        </w:rPr>
        <w:t xml:space="preserve"> utilised FE modelling and optimisation techniques to determine the influences of the stiffener’s geometry and cold working at the section corners and stiffener bends; the stiffener’s geometry included its location, shape, and size. However, in these studies, the material properties of section corners and stiffener bends were not available from the tests. Therefore, the formulae from the North American specification </w:t>
      </w:r>
      <w:r>
        <w:fldChar w:fldCharType="begin"/>
      </w:r>
      <w:r>
        <w:rPr>
          <w:rFonts w:cs="Times New Roman"/>
        </w:rPr>
        <w:instrText xml:space="preserve"> ADDIN EN.CITE &lt;EndNote&gt;&lt;Cite&gt;&lt;Year&gt;2016&lt;/Year&gt;&lt;RecNum&gt;2&lt;/RecNum&gt;&lt;DisplayText&gt;[2]&lt;/DisplayText&gt;&lt;record&gt;&lt;rec-number&gt;2&lt;/rec-number&gt;&lt;foreign-keys&gt;&lt;key app="EN" db-id="5e9fpresvxvppre9t5bvwzz1ve0xexrzat9p" timestamp="1699189367"&gt;2&lt;/key&gt;&lt;/foreign-keys&gt;&lt;ref-type name="Standard"&gt;58&lt;/ref-type&gt;&lt;contributors&gt;&lt;/contributors&gt;&lt;titles&gt;&lt;title&gt;AISI S100-16 North American specification for the design of cold-formed steel structural members &lt;/title&gt;&lt;/titles&gt;&lt;dates&gt;&lt;year&gt;2016&lt;/year&gt;&lt;/dates&gt;&lt;pub-location&gt;Washington, DC&lt;/pub-location&gt;&lt;urls&gt;&lt;/urls&gt;&lt;/record&gt;&lt;/Cite&gt;&lt;/EndNote&gt;</w:instrText>
      </w:r>
      <w:r>
        <w:fldChar w:fldCharType="separate"/>
      </w:r>
      <w:r>
        <w:rPr>
          <w:rFonts w:cs="Times New Roman"/>
          <w:noProof/>
        </w:rPr>
        <w:t>[2]</w:t>
      </w:r>
      <w:r>
        <w:fldChar w:fldCharType="end"/>
      </w:r>
      <w:r>
        <w:rPr>
          <w:rFonts w:cs="Times New Roman"/>
        </w:rPr>
        <w:t xml:space="preserve"> were used to calculate the material properties of corners and stiffener bends from those of the flat regions. While providing useful information on the effect of stiffener geometry and cold working, it did not provide accurate figures on the true material properties at section corners and stiffener bends, and subsequently, on the optimal design for flexural strength of these sections. In addition, there has not been work of analysis and optimisation for cold formed sections that included flange’s intermediate stiffeners.          </w:t>
      </w:r>
    </w:p>
    <w:p w14:paraId="5D013409" w14:textId="77777777" w:rsidR="0073075D" w:rsidRDefault="0073075D" w:rsidP="0073075D">
      <w:pPr>
        <w:spacing w:line="480" w:lineRule="auto"/>
        <w:rPr>
          <w:lang w:eastAsia="en-GB"/>
        </w:rPr>
      </w:pPr>
      <w:r>
        <w:rPr>
          <w:rFonts w:cs="Times New Roman"/>
        </w:rPr>
        <w:t xml:space="preserve">Therefore, the work in this study is driven by the need to develop the </w:t>
      </w:r>
      <w:r>
        <w:t xml:space="preserve">design optimisation </w:t>
      </w:r>
      <w:r>
        <w:rPr>
          <w:rFonts w:cs="Times New Roman"/>
        </w:rPr>
        <w:t>for flexural strength</w:t>
      </w:r>
      <w:r>
        <w:t xml:space="preserve"> of cold rolled steel beam sections with intermediate stiffeners </w:t>
      </w:r>
      <w:r>
        <w:rPr>
          <w:rFonts w:cs="Times New Roman"/>
        </w:rPr>
        <w:t xml:space="preserve">considering </w:t>
      </w:r>
      <w:r>
        <w:rPr>
          <w:szCs w:val="24"/>
        </w:rPr>
        <w:t>the true material properties at section corners and stiffener bends generated during the roll forming process</w:t>
      </w:r>
      <w:r>
        <w:rPr>
          <w:rFonts w:cs="Times New Roman"/>
        </w:rPr>
        <w:t xml:space="preserve">. The analysis and optimisation also focused upon the effects of including flange’s stiffeners on the section strength. The design optimisation of two sets of industrial channel and zed beam sections having different depths, subjected to bending are presented to gain more generalised conclusions about the optimisation. </w:t>
      </w:r>
      <w:r w:rsidRPr="00336D58">
        <w:rPr>
          <w:rFonts w:cs="Times New Roman"/>
          <w:color w:val="FF0000"/>
        </w:rPr>
        <w:t xml:space="preserve">Tensile tests of specimens extracted from </w:t>
      </w:r>
      <w:r w:rsidRPr="00336D58">
        <w:rPr>
          <w:color w:val="FF0000"/>
          <w:szCs w:val="24"/>
        </w:rPr>
        <w:t xml:space="preserve">the </w:t>
      </w:r>
      <w:r w:rsidRPr="00336D58">
        <w:rPr>
          <w:color w:val="FF0000"/>
          <w:lang w:eastAsia="en-GB"/>
        </w:rPr>
        <w:t>channel and zed beam sections’ flat parts, corners, and stiffener bends</w:t>
      </w:r>
      <w:r w:rsidRPr="00336D58">
        <w:rPr>
          <w:rFonts w:cs="Times New Roman"/>
          <w:color w:val="FF0000"/>
        </w:rPr>
        <w:t xml:space="preserve"> were first carried out to obtain </w:t>
      </w:r>
      <w:r w:rsidRPr="00336D58">
        <w:rPr>
          <w:color w:val="FF0000"/>
          <w:lang w:eastAsia="en-GB"/>
        </w:rPr>
        <w:t>m</w:t>
      </w:r>
      <w:r w:rsidRPr="00336D58">
        <w:rPr>
          <w:rFonts w:cs="Times New Roman"/>
          <w:color w:val="FF0000"/>
        </w:rPr>
        <w:t xml:space="preserve">aterial properties at these regions. </w:t>
      </w:r>
      <w:r w:rsidRPr="00336D58">
        <w:rPr>
          <w:color w:val="FF0000"/>
          <w:szCs w:val="24"/>
        </w:rPr>
        <w:t xml:space="preserve">The increase in yield strength at the section corners and stiffener bends obtained from tensile tests were evaluated against the predicted value from </w:t>
      </w:r>
      <w:r w:rsidRPr="00336D58">
        <w:rPr>
          <w:color w:val="FF0000"/>
          <w:szCs w:val="24"/>
        </w:rPr>
        <w:lastRenderedPageBreak/>
        <w:t xml:space="preserve">design standards. </w:t>
      </w:r>
      <w:r w:rsidRPr="00336D58">
        <w:rPr>
          <w:color w:val="FF0000"/>
          <w:lang w:eastAsia="en-GB"/>
        </w:rPr>
        <w:t xml:space="preserve">Four-point bending tests for these sections were conducted to achieve the section flexural strengths. </w:t>
      </w:r>
    </w:p>
    <w:p w14:paraId="1236287F" w14:textId="77777777" w:rsidR="0073075D" w:rsidRPr="006005C3" w:rsidRDefault="0073075D" w:rsidP="0073075D">
      <w:pPr>
        <w:spacing w:line="480" w:lineRule="auto"/>
        <w:rPr>
          <w:lang w:eastAsia="en-GB"/>
        </w:rPr>
      </w:pPr>
      <w:r>
        <w:rPr>
          <w:rFonts w:cs="Times New Roman"/>
        </w:rPr>
        <w:t xml:space="preserve">Nonlinear FE models were then developed for channel and zed beams subjected to four-point bending tests and these models, </w:t>
      </w:r>
      <w:r>
        <w:rPr>
          <w:szCs w:val="24"/>
        </w:rPr>
        <w:t>the true material properties at section corners and stiffener bends,</w:t>
      </w:r>
      <w:r>
        <w:rPr>
          <w:rFonts w:cs="Times New Roman"/>
        </w:rPr>
        <w:t xml:space="preserve"> were validated against experimental test data. The verified FE models were then used for design optimisation which was carried out in three stages: (1) the sections were then parameterised in terms of geometric dimensions and material properties at section corners and stiffener bends, against the target responses which were the buckling and ultimate strengths of the sections, (2) the Design Of Experiments (DOE) and response surface were used to determine the influences of the section and stiffener’s parameters on the section distortional buckling and flexural strength (in this approach, the dimensions, the initial imperfections, and the material properties at different parts of the sections were defined as input parameters while the buckling and flexural developed stresses were defined as output parameters), (3) a multi-objective genetic algorithm method was deployed to obtain optimal designs for the sections with maximum buckling and ultimate strengths while keeping the same amount of material used while changing the stiffeners’ position, shape, sizes, and considering material properties at section corners and stiffener bends. </w:t>
      </w:r>
      <w:r>
        <w:t>Optimal cross-sectional shapes of the longitudinally stiffened channel and zed sections were finally selected and proposed.</w:t>
      </w:r>
    </w:p>
    <w:bookmarkEnd w:id="0"/>
    <w:p w14:paraId="42BC40D7" w14:textId="77777777" w:rsidR="0073075D" w:rsidRDefault="0073075D" w:rsidP="0073075D">
      <w:pPr>
        <w:pStyle w:val="Heading1"/>
      </w:pPr>
      <w:r>
        <w:t>2. Experimental test programme</w:t>
      </w:r>
    </w:p>
    <w:p w14:paraId="4B10547E" w14:textId="77777777" w:rsidR="0073075D" w:rsidRDefault="0073075D" w:rsidP="0073075D">
      <w:pPr>
        <w:spacing w:line="480" w:lineRule="auto"/>
        <w:rPr>
          <w:lang w:eastAsia="en-GB"/>
        </w:rPr>
      </w:pPr>
      <w:r>
        <w:rPr>
          <w:lang w:eastAsia="en-GB"/>
        </w:rPr>
        <w:t xml:space="preserve">The beam specimens were cold roll formed along the rolling direction on steel coils. The cross sections of the channel section and the zed section </w:t>
      </w:r>
      <w:r w:rsidRPr="00304A44">
        <w:rPr>
          <w:color w:val="FF0000"/>
          <w:lang w:eastAsia="en-GB"/>
        </w:rPr>
        <w:t>with generic dimensions</w:t>
      </w:r>
      <w:r>
        <w:rPr>
          <w:lang w:eastAsia="en-GB"/>
        </w:rPr>
        <w:t xml:space="preserve">, are shown in Fig. 1. For the channel section with a depth of 145 mm and a thickness of 1.2 mm, it was labelled as C-W145T1.2, and for the zed section with a depth of 145 mm and a thickness of 1.2 mm, it </w:t>
      </w:r>
      <w:r>
        <w:rPr>
          <w:lang w:eastAsia="en-GB"/>
        </w:rPr>
        <w:lastRenderedPageBreak/>
        <w:t xml:space="preserve">was labelled as Z-W145T1.2. The label C-W145T1.2 is described as follows: C: Channel specimen; W: Web, 145: Nominal web height or beam depth (mm); T: Thickness, 1.2: Nominal plate thickness (mm). </w:t>
      </w:r>
      <w:r w:rsidRPr="00304A44">
        <w:rPr>
          <w:rFonts w:cs="Times New Roman"/>
          <w:color w:val="FF0000"/>
        </w:rPr>
        <w:t>Dim A is the distance from the peak of the stiffener to the upper hole of the web, Dim B is the distance between the web stiffeners, Dim C is the distance between the holes of the web, and Dim D is the length of the web. The specific dimensions of cross sections of the tested channel and zed specimens are shown in Figs. 6(a</w:t>
      </w:r>
      <w:proofErr w:type="gramStart"/>
      <w:r w:rsidRPr="00304A44">
        <w:rPr>
          <w:rFonts w:cs="Times New Roman"/>
          <w:color w:val="FF0000"/>
        </w:rPr>
        <w:t>)</w:t>
      </w:r>
      <w:r>
        <w:rPr>
          <w:rFonts w:cs="Times New Roman"/>
          <w:color w:val="FF0000"/>
        </w:rPr>
        <w:t>,</w:t>
      </w:r>
      <w:r w:rsidRPr="00304A44">
        <w:rPr>
          <w:rFonts w:cs="Times New Roman"/>
          <w:color w:val="FF0000"/>
        </w:rPr>
        <w:t>(</w:t>
      </w:r>
      <w:proofErr w:type="gramEnd"/>
      <w:r w:rsidRPr="00304A44">
        <w:rPr>
          <w:rFonts w:cs="Times New Roman"/>
          <w:color w:val="FF0000"/>
        </w:rPr>
        <w:t>b), and Figs. 7(a)</w:t>
      </w:r>
      <w:r>
        <w:rPr>
          <w:rFonts w:cs="Times New Roman"/>
          <w:color w:val="FF0000"/>
        </w:rPr>
        <w:t>,</w:t>
      </w:r>
      <w:r w:rsidRPr="00304A44">
        <w:rPr>
          <w:rFonts w:cs="Times New Roman"/>
          <w:color w:val="FF0000"/>
        </w:rPr>
        <w:t>(b), respectively.</w:t>
      </w:r>
    </w:p>
    <w:p w14:paraId="4C863E30" w14:textId="77777777" w:rsidR="0073075D" w:rsidRDefault="0073075D" w:rsidP="0073075D">
      <w:pPr>
        <w:spacing w:line="480" w:lineRule="auto"/>
        <w:rPr>
          <w:lang w:eastAsia="en-GB"/>
        </w:rPr>
      </w:pPr>
      <w:r>
        <w:rPr>
          <w:noProof/>
          <w:lang w:val="en-US"/>
        </w:rPr>
        <w:drawing>
          <wp:inline distT="0" distB="0" distL="0" distR="0" wp14:anchorId="4EB67A2B" wp14:editId="0397B886">
            <wp:extent cx="4533265" cy="3092450"/>
            <wp:effectExtent l="0" t="0" r="635" b="0"/>
            <wp:docPr id="148369062" name="Picture 23" descr="A diagram of a be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A diagram of a beam&#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33265" cy="3092450"/>
                    </a:xfrm>
                    <a:prstGeom prst="rect">
                      <a:avLst/>
                    </a:prstGeom>
                    <a:noFill/>
                    <a:ln>
                      <a:noFill/>
                    </a:ln>
                  </pic:spPr>
                </pic:pic>
              </a:graphicData>
            </a:graphic>
          </wp:inline>
        </w:drawing>
      </w:r>
    </w:p>
    <w:p w14:paraId="550C9E2A" w14:textId="77777777" w:rsidR="0073075D" w:rsidRDefault="0073075D" w:rsidP="0073075D">
      <w:pPr>
        <w:spacing w:line="480" w:lineRule="auto"/>
        <w:rPr>
          <w:lang w:eastAsia="en-GB"/>
        </w:rPr>
      </w:pPr>
      <w:r>
        <w:rPr>
          <w:lang w:eastAsia="en-GB"/>
        </w:rPr>
        <w:t xml:space="preserve">Fig. 1. Cross sections and geometries of beam specimens (a) 145 mm deep channel sections, and (b) 145 mm deep zed sections. </w:t>
      </w:r>
      <w:r w:rsidRPr="00336D58">
        <w:rPr>
          <w:color w:val="FF0000"/>
          <w:lang w:eastAsia="en-GB"/>
        </w:rPr>
        <w:t>42 mm is the distance from the back</w:t>
      </w:r>
      <w:r>
        <w:rPr>
          <w:color w:val="FF0000"/>
          <w:lang w:eastAsia="en-GB"/>
        </w:rPr>
        <w:t xml:space="preserve"> of the section</w:t>
      </w:r>
      <w:r w:rsidRPr="00336D58">
        <w:rPr>
          <w:color w:val="FF0000"/>
          <w:lang w:eastAsia="en-GB"/>
        </w:rPr>
        <w:t xml:space="preserve"> to the holes in the flange </w:t>
      </w:r>
      <w:r>
        <w:rPr>
          <w:color w:val="FF0000"/>
          <w:lang w:eastAsia="en-GB"/>
        </w:rPr>
        <w:t>in the longitudinal direction</w:t>
      </w:r>
      <w:r w:rsidRPr="00336D58">
        <w:rPr>
          <w:color w:val="FF0000"/>
          <w:lang w:eastAsia="en-GB"/>
        </w:rPr>
        <w:t>.</w:t>
      </w:r>
    </w:p>
    <w:p w14:paraId="601C8C38" w14:textId="77777777" w:rsidR="0073075D" w:rsidRDefault="0073075D" w:rsidP="0073075D">
      <w:pPr>
        <w:pStyle w:val="Heading2"/>
        <w:spacing w:line="480" w:lineRule="auto"/>
      </w:pPr>
      <w:r>
        <w:t>2.1 Tensile tests</w:t>
      </w:r>
    </w:p>
    <w:p w14:paraId="423C2DD0" w14:textId="77777777" w:rsidR="0073075D" w:rsidRDefault="0073075D" w:rsidP="0073075D">
      <w:pPr>
        <w:spacing w:line="480" w:lineRule="auto"/>
        <w:rPr>
          <w:noProof/>
        </w:rPr>
      </w:pPr>
      <w:r>
        <w:rPr>
          <w:rFonts w:eastAsia="Times New Roman" w:cs="Times New Roman"/>
        </w:rPr>
        <w:t xml:space="preserve">The material properties of flat parts, corners, and stiffener bends cut from the beam sections C-W145T1.2 and Z-W145T1.2 in the longitudinal direction of the finished sections, were obtained from tensile tests. For each type of beam section, the positions of the extracted </w:t>
      </w:r>
      <w:r>
        <w:rPr>
          <w:rFonts w:eastAsia="Times New Roman" w:cs="Times New Roman"/>
        </w:rPr>
        <w:lastRenderedPageBreak/>
        <w:t xml:space="preserve">specimens from the selected sections are shown in Fig. 2. The specimen identification system begins with the specimen type (web, flange, and corner), followed by the specimen locations in the longitudinal direction for repeated tests, labelled as a, b, c. Three flat specimens were extracted from the centre line of the web; three flat specimens were extracted from the centre line of the flange; two corner specimens were taken from the section corners (web-flange junctions) at position 1; two curved specimens were taken from the most bent corner of the web stiffener at position 2; two curved specimens were taken from the second most bent corner of the web stiffener at position 3. Flat and curved steel specimens had the ‘dog bone’ shape and were prepared according to the appropriate specifications of the relevant European standard ISO 6892-1 (ISO 2009). The flat specimens had a parallel length of 75 mm and a width of 12.50 mm of the parallel length, while the curved specimens had a parallel length of 75 mm and a width of different dimensions depending on the positions and sizes of the cross sections, ranging from 3.5 to 12.5 mm. </w:t>
      </w:r>
    </w:p>
    <w:p w14:paraId="19B66CDE" w14:textId="77777777" w:rsidR="0073075D" w:rsidRDefault="0073075D" w:rsidP="0073075D">
      <w:pPr>
        <w:spacing w:line="480" w:lineRule="auto"/>
        <w:rPr>
          <w:noProof/>
        </w:rPr>
      </w:pPr>
      <w:r>
        <w:rPr>
          <w:noProof/>
          <w:lang w:val="en-US"/>
        </w:rPr>
        <mc:AlternateContent>
          <mc:Choice Requires="wps">
            <w:drawing>
              <wp:anchor distT="0" distB="0" distL="114300" distR="114300" simplePos="0" relativeHeight="251659264" behindDoc="0" locked="0" layoutInCell="1" allowOverlap="1" wp14:anchorId="5A528143" wp14:editId="2A35C587">
                <wp:simplePos x="0" y="0"/>
                <wp:positionH relativeFrom="margin">
                  <wp:posOffset>3200400</wp:posOffset>
                </wp:positionH>
                <wp:positionV relativeFrom="paragraph">
                  <wp:posOffset>2057400</wp:posOffset>
                </wp:positionV>
                <wp:extent cx="381000" cy="456565"/>
                <wp:effectExtent l="0" t="0" r="0" b="635"/>
                <wp:wrapNone/>
                <wp:docPr id="28" name="Text Box 132"/>
                <wp:cNvGraphicFramePr/>
                <a:graphic xmlns:a="http://schemas.openxmlformats.org/drawingml/2006/main">
                  <a:graphicData uri="http://schemas.microsoft.com/office/word/2010/wordprocessingShape">
                    <wps:wsp>
                      <wps:cNvSpPr txBox="1"/>
                      <wps:spPr>
                        <a:xfrm>
                          <a:off x="0" y="0"/>
                          <a:ext cx="381000" cy="456565"/>
                        </a:xfrm>
                        <a:prstGeom prst="rect">
                          <a:avLst/>
                        </a:prstGeom>
                        <a:solidFill>
                          <a:schemeClr val="lt1"/>
                        </a:solidFill>
                        <a:ln w="6350">
                          <a:noFill/>
                        </a:ln>
                      </wps:spPr>
                      <wps:txbx>
                        <w:txbxContent>
                          <w:p w14:paraId="30715D36" w14:textId="77777777" w:rsidR="00DB2336" w:rsidRDefault="00DB2336" w:rsidP="0073075D">
                            <w:r>
                              <w:t>(c)</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528143" id="_x0000_t202" coordsize="21600,21600" o:spt="202" path="m,l,21600r21600,l21600,xe">
                <v:stroke joinstyle="miter"/>
                <v:path gradientshapeok="t" o:connecttype="rect"/>
              </v:shapetype>
              <v:shape id="Text Box 132" o:spid="_x0000_s1026" type="#_x0000_t202" style="position:absolute;left:0;text-align:left;margin-left:252pt;margin-top:162pt;width:30pt;height:35.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" fillcolor="white [3201]" stroked="f" strokeweight=".5pt">
                <v:textbox>
                  <w:txbxContent>
                    <w:p w14:paraId="30715D36" w14:textId="77777777" w:rsidR="00DB2336" w:rsidRDefault="00DB2336" w:rsidP="0073075D">
                      <w:r>
                        <w:t>(c)</w:t>
                      </w:r>
                    </w:p>
                  </w:txbxContent>
                </v:textbox>
                <w10:wrap anchorx="margin"/>
              </v:shape>
            </w:pict>
          </mc:Fallback>
        </mc:AlternateContent>
      </w:r>
      <w:r>
        <w:rPr>
          <w:noProof/>
          <w:lang w:val="en-US"/>
        </w:rPr>
        <mc:AlternateContent>
          <mc:Choice Requires="wps">
            <w:drawing>
              <wp:anchor distT="0" distB="0" distL="114300" distR="114300" simplePos="0" relativeHeight="251660288" behindDoc="0" locked="0" layoutInCell="1" allowOverlap="1" wp14:anchorId="6BE78BE1" wp14:editId="2CEE2DA7">
                <wp:simplePos x="0" y="0"/>
                <wp:positionH relativeFrom="margin">
                  <wp:posOffset>990600</wp:posOffset>
                </wp:positionH>
                <wp:positionV relativeFrom="paragraph">
                  <wp:posOffset>2034540</wp:posOffset>
                </wp:positionV>
                <wp:extent cx="381000" cy="448945"/>
                <wp:effectExtent l="0" t="0" r="0" b="8255"/>
                <wp:wrapNone/>
                <wp:docPr id="8" name="Text Box 131"/>
                <wp:cNvGraphicFramePr/>
                <a:graphic xmlns:a="http://schemas.openxmlformats.org/drawingml/2006/main">
                  <a:graphicData uri="http://schemas.microsoft.com/office/word/2010/wordprocessingShape">
                    <wps:wsp>
                      <wps:cNvSpPr txBox="1"/>
                      <wps:spPr>
                        <a:xfrm>
                          <a:off x="0" y="0"/>
                          <a:ext cx="381000" cy="448945"/>
                        </a:xfrm>
                        <a:prstGeom prst="rect">
                          <a:avLst/>
                        </a:prstGeom>
                        <a:solidFill>
                          <a:schemeClr val="lt1"/>
                        </a:solidFill>
                        <a:ln w="6350">
                          <a:noFill/>
                        </a:ln>
                      </wps:spPr>
                      <wps:txbx>
                        <w:txbxContent>
                          <w:p w14:paraId="2A36972C" w14:textId="77777777" w:rsidR="00DB2336" w:rsidRDefault="00DB2336" w:rsidP="0073075D">
                            <w:r>
                              <w:t>(a)</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E78BE1" id="Text Box 131" o:spid="_x0000_s1027" type="#_x0000_t202" style="position:absolute;left:0;text-align:left;margin-left:78pt;margin-top:160.2pt;width:30pt;height:35.3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" fillcolor="white [3201]" stroked="f" strokeweight=".5pt">
                <v:textbox>
                  <w:txbxContent>
                    <w:p w14:paraId="2A36972C" w14:textId="77777777" w:rsidR="00DB2336" w:rsidRDefault="00DB2336" w:rsidP="0073075D">
                      <w:r>
                        <w:t>(a)</w:t>
                      </w:r>
                    </w:p>
                  </w:txbxContent>
                </v:textbox>
                <w10:wrap anchorx="margin"/>
              </v:shape>
            </w:pict>
          </mc:Fallback>
        </mc:AlternateContent>
      </w:r>
      <w:r>
        <w:rPr>
          <w:noProof/>
          <w:lang w:val="en-US"/>
        </w:rPr>
        <mc:AlternateContent>
          <mc:Choice Requires="wps">
            <w:drawing>
              <wp:anchor distT="0" distB="0" distL="114300" distR="114300" simplePos="0" relativeHeight="251661312" behindDoc="0" locked="0" layoutInCell="1" allowOverlap="1" wp14:anchorId="485A1D55" wp14:editId="44243286">
                <wp:simplePos x="0" y="0"/>
                <wp:positionH relativeFrom="margin">
                  <wp:posOffset>1722120</wp:posOffset>
                </wp:positionH>
                <wp:positionV relativeFrom="paragraph">
                  <wp:posOffset>2042160</wp:posOffset>
                </wp:positionV>
                <wp:extent cx="381000" cy="448945"/>
                <wp:effectExtent l="0" t="0" r="0" b="8255"/>
                <wp:wrapNone/>
                <wp:docPr id="21" name="Text Box 130"/>
                <wp:cNvGraphicFramePr/>
                <a:graphic xmlns:a="http://schemas.openxmlformats.org/drawingml/2006/main">
                  <a:graphicData uri="http://schemas.microsoft.com/office/word/2010/wordprocessingShape">
                    <wps:wsp>
                      <wps:cNvSpPr txBox="1"/>
                      <wps:spPr>
                        <a:xfrm>
                          <a:off x="0" y="0"/>
                          <a:ext cx="381000" cy="448945"/>
                        </a:xfrm>
                        <a:prstGeom prst="rect">
                          <a:avLst/>
                        </a:prstGeom>
                        <a:solidFill>
                          <a:schemeClr val="lt1"/>
                        </a:solidFill>
                        <a:ln w="6350">
                          <a:noFill/>
                        </a:ln>
                      </wps:spPr>
                      <wps:txbx>
                        <w:txbxContent>
                          <w:p w14:paraId="6A49A6A6" w14:textId="77777777" w:rsidR="00DB2336" w:rsidRDefault="00DB2336" w:rsidP="0073075D">
                            <w:r>
                              <w:t>(b)</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5A1D55" id="Text Box 130" o:spid="_x0000_s1028" type="#_x0000_t202" style="position:absolute;left:0;text-align:left;margin-left:135.6pt;margin-top:160.8pt;width:30pt;height:35.3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" fillcolor="white [3201]" stroked="f" strokeweight=".5pt">
                <v:textbox>
                  <w:txbxContent>
                    <w:p w14:paraId="6A49A6A6" w14:textId="77777777" w:rsidR="00DB2336" w:rsidRDefault="00DB2336" w:rsidP="0073075D">
                      <w:r>
                        <w:t>(b)</w:t>
                      </w:r>
                    </w:p>
                  </w:txbxContent>
                </v:textbox>
                <w10:wrap anchorx="margin"/>
              </v:shape>
            </w:pict>
          </mc:Fallback>
        </mc:AlternateContent>
      </w:r>
      <w:r>
        <w:rPr>
          <w:noProof/>
          <w:lang w:val="en-US"/>
        </w:rPr>
        <w:drawing>
          <wp:inline distT="0" distB="0" distL="0" distR="0" wp14:anchorId="3BB3270E" wp14:editId="62EE1EE6">
            <wp:extent cx="3156585" cy="2506345"/>
            <wp:effectExtent l="0" t="0" r="5715" b="8255"/>
            <wp:docPr id="1517110972" name="Picture 22" descr="A diagram of a we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diagram of a web&#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56585" cy="2506345"/>
                    </a:xfrm>
                    <a:prstGeom prst="rect">
                      <a:avLst/>
                    </a:prstGeom>
                    <a:noFill/>
                    <a:ln>
                      <a:noFill/>
                    </a:ln>
                  </pic:spPr>
                </pic:pic>
              </a:graphicData>
            </a:graphic>
          </wp:inline>
        </w:drawing>
      </w:r>
      <w:r>
        <w:rPr>
          <w:noProof/>
        </w:rPr>
        <w:t xml:space="preserve"> </w:t>
      </w:r>
      <w:r>
        <w:rPr>
          <w:noProof/>
          <w:lang w:val="en-US"/>
        </w:rPr>
        <w:drawing>
          <wp:inline distT="0" distB="0" distL="0" distR="0" wp14:anchorId="64243D16" wp14:editId="5D486588">
            <wp:extent cx="2474595" cy="2464435"/>
            <wp:effectExtent l="0" t="0" r="1905" b="0"/>
            <wp:docPr id="506507747" name="Picture 21" descr="A picture containing stacked, st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A picture containing stacked, stack&#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74595" cy="2464435"/>
                    </a:xfrm>
                    <a:prstGeom prst="rect">
                      <a:avLst/>
                    </a:prstGeom>
                    <a:noFill/>
                    <a:ln>
                      <a:noFill/>
                    </a:ln>
                  </pic:spPr>
                </pic:pic>
              </a:graphicData>
            </a:graphic>
          </wp:inline>
        </w:drawing>
      </w:r>
    </w:p>
    <w:p w14:paraId="067B2E22" w14:textId="77777777" w:rsidR="0073075D" w:rsidRDefault="0073075D" w:rsidP="0073075D">
      <w:pPr>
        <w:pStyle w:val="Figure"/>
      </w:pPr>
      <w:r>
        <w:t xml:space="preserve">Fig. 2. Locations of extracted tensile specimens (a) channel cross section, (b) zed cross section, and (c) typical curved specimens wired cutting from the section Z-W145T1.2 and specimens extracted from curved locations 1, 2, and 3. </w:t>
      </w:r>
    </w:p>
    <w:p w14:paraId="3EA58BA5" w14:textId="77777777" w:rsidR="0073075D" w:rsidRDefault="0073075D" w:rsidP="0073075D">
      <w:pPr>
        <w:spacing w:line="480" w:lineRule="auto"/>
      </w:pPr>
      <w:r w:rsidRPr="00336D58">
        <w:rPr>
          <w:rFonts w:eastAsia="Times New Roman" w:cs="Times New Roman"/>
          <w:color w:val="FF0000"/>
        </w:rPr>
        <w:lastRenderedPageBreak/>
        <w:t xml:space="preserve">A 50 mm gauge-length extensometer </w:t>
      </w:r>
      <w:r>
        <w:rPr>
          <w:rFonts w:eastAsia="Times New Roman" w:cs="Times New Roman"/>
          <w:color w:val="FF0000"/>
        </w:rPr>
        <w:t>was</w:t>
      </w:r>
      <w:r w:rsidRPr="00336D58">
        <w:rPr>
          <w:rFonts w:eastAsia="Times New Roman" w:cs="Times New Roman"/>
          <w:color w:val="FF0000"/>
        </w:rPr>
        <w:t xml:space="preserve"> attached to </w:t>
      </w:r>
      <w:r>
        <w:rPr>
          <w:rFonts w:eastAsia="Times New Roman" w:cs="Times New Roman"/>
          <w:color w:val="FF0000"/>
        </w:rPr>
        <w:t>the</w:t>
      </w:r>
      <w:r w:rsidRPr="00336D58">
        <w:rPr>
          <w:rFonts w:eastAsia="Times New Roman" w:cs="Times New Roman"/>
          <w:color w:val="FF0000"/>
        </w:rPr>
        <w:t xml:space="preserve"> tensile specimen.</w:t>
      </w:r>
      <w:r>
        <w:rPr>
          <w:rFonts w:eastAsia="Times New Roman" w:cs="Times New Roman"/>
        </w:rPr>
        <w:t xml:space="preserve"> Each specimen was instrumented with linear 10-mm strain gauges on each side of the specimen at mid-length of the parallel part using TML strain gauge adhesive of CN series (Tokyo Measuring Instruments Laboratory Co., Ltd.) to measure the strains in the initial part of the stress-strain curve, as shown in Fig. 3. For cold roll-formed section members, the presence of residual stresses could result in different strains obtained from the two surfaces of the specimen. Therefore, strain gauges were attached onto both surfaces of each specimen and the average values of their readings were used to determine the strain values. For curved samples, due to the asymmetric shape of the curved specimens, they were tested in pairs (to avoid introducing unwanted bending moments) with a round bar with special knurled surfaces placed between the gripped ends of the specimens, as illustrated in Fig. 3.</w:t>
      </w:r>
    </w:p>
    <w:p w14:paraId="6FEB02BE" w14:textId="77777777" w:rsidR="0073075D" w:rsidRDefault="0073075D" w:rsidP="0073075D">
      <w:pPr>
        <w:spacing w:line="480" w:lineRule="auto"/>
        <w:rPr>
          <w:noProof/>
        </w:rPr>
      </w:pPr>
      <w:r>
        <w:rPr>
          <w:noProof/>
          <w:lang w:val="en-US"/>
        </w:rPr>
        <mc:AlternateContent>
          <mc:Choice Requires="wps">
            <w:drawing>
              <wp:anchor distT="0" distB="0" distL="114300" distR="114300" simplePos="0" relativeHeight="251662336" behindDoc="0" locked="0" layoutInCell="1" allowOverlap="1" wp14:anchorId="3D6C0BDE" wp14:editId="751007FB">
                <wp:simplePos x="0" y="0"/>
                <wp:positionH relativeFrom="margin">
                  <wp:posOffset>7620</wp:posOffset>
                </wp:positionH>
                <wp:positionV relativeFrom="paragraph">
                  <wp:posOffset>2572385</wp:posOffset>
                </wp:positionV>
                <wp:extent cx="381000" cy="448945"/>
                <wp:effectExtent l="0" t="0" r="0" b="8255"/>
                <wp:wrapNone/>
                <wp:docPr id="1" name="Text Box 129"/>
                <wp:cNvGraphicFramePr/>
                <a:graphic xmlns:a="http://schemas.openxmlformats.org/drawingml/2006/main">
                  <a:graphicData uri="http://schemas.microsoft.com/office/word/2010/wordprocessingShape">
                    <wps:wsp>
                      <wps:cNvSpPr txBox="1"/>
                      <wps:spPr>
                        <a:xfrm>
                          <a:off x="0" y="0"/>
                          <a:ext cx="381000" cy="448945"/>
                        </a:xfrm>
                        <a:prstGeom prst="rect">
                          <a:avLst/>
                        </a:prstGeom>
                        <a:solidFill>
                          <a:schemeClr val="lt1"/>
                        </a:solidFill>
                        <a:ln w="6350">
                          <a:noFill/>
                        </a:ln>
                      </wps:spPr>
                      <wps:txbx>
                        <w:txbxContent>
                          <w:p w14:paraId="41454846" w14:textId="77777777" w:rsidR="00DB2336" w:rsidRDefault="00DB2336" w:rsidP="0073075D">
                            <w:r>
                              <w:t>(a)</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6C0BDE" id="Text Box 129" o:spid="_x0000_s1029" type="#_x0000_t202" style="position:absolute;left:0;text-align:left;margin-left:.6pt;margin-top:202.55pt;width:30pt;height:35.3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" fillcolor="white [3201]" stroked="f" strokeweight=".5pt">
                <v:textbox>
                  <w:txbxContent>
                    <w:p w14:paraId="41454846" w14:textId="77777777" w:rsidR="00DB2336" w:rsidRDefault="00DB2336" w:rsidP="0073075D">
                      <w:r>
                        <w:t>(a)</w:t>
                      </w:r>
                    </w:p>
                  </w:txbxContent>
                </v:textbox>
                <w10:wrap anchorx="margin"/>
              </v:shape>
            </w:pict>
          </mc:Fallback>
        </mc:AlternateContent>
      </w:r>
      <w:r>
        <w:rPr>
          <w:noProof/>
          <w:lang w:val="en-US"/>
        </w:rPr>
        <mc:AlternateContent>
          <mc:Choice Requires="wps">
            <w:drawing>
              <wp:anchor distT="0" distB="0" distL="114300" distR="114300" simplePos="0" relativeHeight="251663360" behindDoc="0" locked="0" layoutInCell="1" allowOverlap="1" wp14:anchorId="030F1B34" wp14:editId="75934678">
                <wp:simplePos x="0" y="0"/>
                <wp:positionH relativeFrom="margin">
                  <wp:posOffset>2682875</wp:posOffset>
                </wp:positionH>
                <wp:positionV relativeFrom="paragraph">
                  <wp:posOffset>2572385</wp:posOffset>
                </wp:positionV>
                <wp:extent cx="381000" cy="448945"/>
                <wp:effectExtent l="0" t="0" r="0" b="8255"/>
                <wp:wrapNone/>
                <wp:docPr id="2" name="Text Box 128"/>
                <wp:cNvGraphicFramePr/>
                <a:graphic xmlns:a="http://schemas.openxmlformats.org/drawingml/2006/main">
                  <a:graphicData uri="http://schemas.microsoft.com/office/word/2010/wordprocessingShape">
                    <wps:wsp>
                      <wps:cNvSpPr txBox="1"/>
                      <wps:spPr>
                        <a:xfrm>
                          <a:off x="0" y="0"/>
                          <a:ext cx="381000" cy="448945"/>
                        </a:xfrm>
                        <a:prstGeom prst="rect">
                          <a:avLst/>
                        </a:prstGeom>
                        <a:solidFill>
                          <a:schemeClr val="lt1"/>
                        </a:solidFill>
                        <a:ln w="6350">
                          <a:noFill/>
                        </a:ln>
                      </wps:spPr>
                      <wps:txbx>
                        <w:txbxContent>
                          <w:p w14:paraId="073A298B" w14:textId="77777777" w:rsidR="00DB2336" w:rsidRDefault="00DB2336" w:rsidP="0073075D">
                            <w:r>
                              <w:t>(b)</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F1B34" id="Text Box 128" o:spid="_x0000_s1030" type="#_x0000_t202" style="position:absolute;left:0;text-align:left;margin-left:211.25pt;margin-top:202.55pt;width:30pt;height:35.3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" fillcolor="white [3201]" stroked="f" strokeweight=".5pt">
                <v:textbox>
                  <w:txbxContent>
                    <w:p w14:paraId="073A298B" w14:textId="77777777" w:rsidR="00DB2336" w:rsidRDefault="00DB2336" w:rsidP="0073075D">
                      <w:r>
                        <w:t>(b)</w:t>
                      </w:r>
                    </w:p>
                  </w:txbxContent>
                </v:textbox>
                <w10:wrap anchorx="margin"/>
              </v:shape>
            </w:pict>
          </mc:Fallback>
        </mc:AlternateContent>
      </w:r>
      <w:r>
        <w:rPr>
          <w:noProof/>
          <w:lang w:val="en-US"/>
        </w:rPr>
        <w:drawing>
          <wp:inline distT="0" distB="0" distL="0" distR="0" wp14:anchorId="2E036CB9" wp14:editId="546EBAD1">
            <wp:extent cx="2598420" cy="2997200"/>
            <wp:effectExtent l="0" t="0" r="0" b="0"/>
            <wp:docPr id="1178124340" name="Picture 20" descr="A machine with a gree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 machine with a green objec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98420" cy="2997200"/>
                    </a:xfrm>
                    <a:prstGeom prst="rect">
                      <a:avLst/>
                    </a:prstGeom>
                    <a:noFill/>
                    <a:ln>
                      <a:noFill/>
                    </a:ln>
                  </pic:spPr>
                </pic:pic>
              </a:graphicData>
            </a:graphic>
          </wp:inline>
        </w:drawing>
      </w:r>
      <w:r>
        <w:rPr>
          <w:noProof/>
        </w:rPr>
        <w:t xml:space="preserve">  </w:t>
      </w:r>
      <w:r>
        <w:rPr>
          <w:noProof/>
          <w:lang w:val="en-US"/>
        </w:rPr>
        <w:drawing>
          <wp:inline distT="0" distB="0" distL="0" distR="0" wp14:anchorId="3701B3F3" wp14:editId="57614AD1">
            <wp:extent cx="2489200" cy="3014980"/>
            <wp:effectExtent l="0" t="0" r="6350" b="0"/>
            <wp:docPr id="1337345909" name="Picture 19" descr="A machine with wires and a gree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A machine with wires and a green objec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9200" cy="3014980"/>
                    </a:xfrm>
                    <a:prstGeom prst="rect">
                      <a:avLst/>
                    </a:prstGeom>
                    <a:noFill/>
                    <a:ln>
                      <a:noFill/>
                    </a:ln>
                  </pic:spPr>
                </pic:pic>
              </a:graphicData>
            </a:graphic>
          </wp:inline>
        </w:drawing>
      </w:r>
    </w:p>
    <w:p w14:paraId="25D53001" w14:textId="77777777" w:rsidR="0073075D" w:rsidRDefault="0073075D" w:rsidP="0073075D">
      <w:pPr>
        <w:pStyle w:val="Figure"/>
      </w:pPr>
      <w:r>
        <w:t xml:space="preserve">Fig. 3. Typical tensile test setup (a) flat specimens and (b) curved specimens </w:t>
      </w:r>
    </w:p>
    <w:p w14:paraId="7E9F6F4D" w14:textId="77777777" w:rsidR="0073075D" w:rsidRDefault="0073075D" w:rsidP="0073075D">
      <w:pPr>
        <w:pStyle w:val="Figure"/>
      </w:pPr>
    </w:p>
    <w:p w14:paraId="457DCE1D" w14:textId="77777777" w:rsidR="0073075D" w:rsidRDefault="0073075D" w:rsidP="0073075D">
      <w:pPr>
        <w:spacing w:line="480" w:lineRule="auto"/>
        <w:rPr>
          <w:rFonts w:eastAsia="Times New Roman" w:cs="Times New Roman"/>
        </w:rPr>
      </w:pPr>
      <w:r>
        <w:rPr>
          <w:rFonts w:eastAsia="Times New Roman" w:cs="Times New Roman"/>
        </w:rPr>
        <w:lastRenderedPageBreak/>
        <w:t>The tensile specimens were tested in a 300-kN universal testing machine (Shimadzu AGS-X, Kyoto, Japan), with a displacement rate of 1 mm/min. The stress-strain curves were then plotted, and the yield stress was calculated with an offset slope at strain level of 0.2%, while the initial Young's modulus, was determined by the readings obtained from strain gauges.</w:t>
      </w:r>
    </w:p>
    <w:p w14:paraId="0659132B" w14:textId="77777777" w:rsidR="0073075D" w:rsidRPr="00336D58" w:rsidRDefault="0073075D" w:rsidP="0073075D">
      <w:pPr>
        <w:pStyle w:val="Heading2"/>
        <w:spacing w:line="480" w:lineRule="auto"/>
        <w:rPr>
          <w:color w:val="FF0000"/>
        </w:rPr>
      </w:pPr>
      <w:r w:rsidRPr="00336D58">
        <w:rPr>
          <w:color w:val="FF0000"/>
        </w:rPr>
        <w:t>2.2 Predictive models</w:t>
      </w:r>
    </w:p>
    <w:p w14:paraId="224109ED" w14:textId="77777777" w:rsidR="0073075D" w:rsidRPr="00336D58" w:rsidRDefault="0073075D" w:rsidP="0073075D">
      <w:pPr>
        <w:spacing w:line="480" w:lineRule="auto"/>
        <w:rPr>
          <w:color w:val="FF0000"/>
        </w:rPr>
      </w:pPr>
      <w:r w:rsidRPr="00336D58">
        <w:rPr>
          <w:color w:val="FF0000"/>
        </w:rPr>
        <w:t xml:space="preserve">The influence of cold working on mechanical properties of curved regions of a cold formed section generally depended on some parameters such as : (1) the ratio of the ultimate tensile strength </w:t>
      </w:r>
      <m:oMath>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u</m:t>
            </m:r>
          </m:sub>
        </m:sSub>
      </m:oMath>
      <w:r w:rsidRPr="00336D58">
        <w:rPr>
          <w:color w:val="FF0000"/>
        </w:rPr>
        <w:t xml:space="preserve"> to the yield strength </w:t>
      </w:r>
      <m:oMath>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y</m:t>
            </m:r>
          </m:sub>
        </m:sSub>
      </m:oMath>
      <w:r w:rsidRPr="00336D58">
        <w:rPr>
          <w:color w:val="FF0000"/>
        </w:rPr>
        <w:t xml:space="preserve"> of the virgin material, (2) the ratio of the inner </w:t>
      </w:r>
      <w:hyperlink r:id="rId12" w:tooltip="Learn more about Corner Radius from ScienceDirect's AI-generated Topic Pages" w:history="1">
        <w:r w:rsidRPr="00336D58">
          <w:rPr>
            <w:rStyle w:val="Hyperlink"/>
            <w:color w:val="FF0000"/>
          </w:rPr>
          <w:t>corner radius</w:t>
        </w:r>
      </w:hyperlink>
      <w:r w:rsidRPr="00336D58">
        <w:rPr>
          <w:color w:val="FF0000"/>
        </w:rPr>
        <w:t> </w:t>
      </w:r>
      <m:oMath>
        <m:r>
          <m:rPr>
            <m:sty m:val="p"/>
          </m:rPr>
          <w:rPr>
            <w:rFonts w:ascii="Cambria Math" w:hAnsi="Cambria Math"/>
            <w:color w:val="FF0000"/>
          </w:rPr>
          <m:t>r</m:t>
        </m:r>
      </m:oMath>
      <w:r w:rsidRPr="00336D58">
        <w:rPr>
          <w:color w:val="FF0000"/>
        </w:rPr>
        <w:t xml:space="preserve"> to the thickness of the steel plate t, (3) the steel grade, (4) the type of manufacturing processes (roll forming or press-braking), (5) the type of stresses (compression or tension), and (6) the direction of stress with respect to the direction of cold working, i.e. transverse or longitudinal directions </w:t>
      </w:r>
      <w:r w:rsidRPr="00336D58">
        <w:rPr>
          <w:color w:val="FF0000"/>
        </w:rPr>
        <w:fldChar w:fldCharType="begin"/>
      </w:r>
      <w:r w:rsidRPr="00336D58">
        <w:rPr>
          <w:color w:val="FF0000"/>
        </w:rPr>
        <w:instrText xml:space="preserve"> ADDIN EN.CITE &lt;EndNote&gt;&lt;Cite&gt;&lt;Author&gt;Karren&lt;/Author&gt;&lt;Year&gt;1967&lt;/Year&gt;&lt;RecNum&gt;18&lt;/RecNum&gt;&lt;DisplayText&gt;[2, 25]&lt;/DisplayText&gt;&lt;record&gt;&lt;rec-number&gt;18&lt;/rec-number&gt;&lt;foreign-keys&gt;&lt;key app="EN" db-id="5e9fpresvxvppre9t5bvwzz1ve0xexrzat9p" timestamp="1699190511"&gt;18&lt;/key&gt;&lt;/foreign-keys&gt;&lt;ref-type name="Journal Article"&gt;17&lt;/ref-type&gt;&lt;contributors&gt;&lt;authors&gt;&lt;author&gt;Karren, Kenneth W&lt;/author&gt;&lt;/authors&gt;&lt;/contributors&gt;&lt;titles&gt;&lt;title&gt;Corner properties of cold-formed steel shapes&lt;/title&gt;&lt;secondary-title&gt;Journal of the Structural Division&lt;/secondary-title&gt;&lt;/titles&gt;&lt;periodical&gt;&lt;full-title&gt;Journal of the Structural Division&lt;/full-title&gt;&lt;/periodical&gt;&lt;pages&gt;401-432&lt;/pages&gt;&lt;volume&gt;93&lt;/volume&gt;&lt;number&gt;1&lt;/number&gt;&lt;dates&gt;&lt;year&gt;1967&lt;/year&gt;&lt;/dates&gt;&lt;isbn&gt;0044-8001&lt;/isbn&gt;&lt;urls&gt;&lt;/urls&gt;&lt;/record&gt;&lt;/Cite&gt;&lt;Cite&gt;&lt;Year&gt;2016&lt;/Year&gt;&lt;RecNum&gt;2&lt;/RecNum&gt;&lt;record&gt;&lt;rec-number&gt;2&lt;/rec-number&gt;&lt;foreign-keys&gt;&lt;key app="EN" db-id="5e9fpresvxvppre9t5bvwzz1ve0xexrzat9p" timestamp="1699189367"&gt;2&lt;/key&gt;&lt;/foreign-keys&gt;&lt;ref-type name="Standard"&gt;58&lt;/ref-type&gt;&lt;contributors&gt;&lt;/contributors&gt;&lt;titles&gt;&lt;title&gt;AISI S100-16 North American specification for the design of cold-formed steel structural members &lt;/title&gt;&lt;/titles&gt;&lt;dates&gt;&lt;year&gt;2016&lt;/year&gt;&lt;/dates&gt;&lt;pub-location&gt;Washington, DC&lt;/pub-location&gt;&lt;urls&gt;&lt;/urls&gt;&lt;/record&gt;&lt;/Cite&gt;&lt;/EndNote&gt;</w:instrText>
      </w:r>
      <w:r w:rsidRPr="00336D58">
        <w:rPr>
          <w:color w:val="FF0000"/>
        </w:rPr>
        <w:fldChar w:fldCharType="separate"/>
      </w:r>
      <w:r w:rsidRPr="00336D58">
        <w:rPr>
          <w:noProof/>
          <w:color w:val="FF0000"/>
        </w:rPr>
        <w:t>[2, 25]</w:t>
      </w:r>
      <w:r w:rsidRPr="00336D58">
        <w:rPr>
          <w:color w:val="FF0000"/>
        </w:rPr>
        <w:fldChar w:fldCharType="end"/>
      </w:r>
      <w:r w:rsidRPr="00336D58">
        <w:rPr>
          <w:color w:val="FF0000"/>
        </w:rPr>
        <w:t xml:space="preserve">. Among the above parameters, the ratios of </w:t>
      </w:r>
      <m:oMath>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u</m:t>
            </m:r>
          </m:sub>
        </m:sSub>
        <m:r>
          <m:rPr>
            <m:sty m:val="p"/>
          </m:rPr>
          <w:rPr>
            <w:rFonts w:ascii="Cambria Math" w:hAnsi="Cambria Math"/>
            <w:color w:val="FF0000"/>
          </w:rPr>
          <m:t>/</m:t>
        </m:r>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y</m:t>
            </m:r>
          </m:sub>
        </m:sSub>
      </m:oMath>
      <w:r w:rsidRPr="00336D58">
        <w:rPr>
          <w:color w:val="FF0000"/>
        </w:rPr>
        <w:t xml:space="preserve"> , </w:t>
      </w:r>
      <m:oMath>
        <m:r>
          <m:rPr>
            <m:sty m:val="p"/>
          </m:rPr>
          <w:rPr>
            <w:rFonts w:ascii="Cambria Math" w:hAnsi="Cambria Math"/>
            <w:color w:val="FF0000"/>
          </w:rPr>
          <m:t>r/t</m:t>
        </m:r>
      </m:oMath>
      <w:r w:rsidRPr="00336D58">
        <w:rPr>
          <w:color w:val="FF0000"/>
        </w:rPr>
        <w:t xml:space="preserve">, and the type of manufacturing processes were the most important parameters to influence the change of material properties during manufacturing process. For instance, the effect of cold working on the enhancement of the yield strength increased when the ratio of </w:t>
      </w:r>
      <m:oMath>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u</m:t>
            </m:r>
          </m:sub>
        </m:sSub>
        <m:r>
          <m:rPr>
            <m:sty m:val="p"/>
          </m:rPr>
          <w:rPr>
            <w:rFonts w:ascii="Cambria Math" w:hAnsi="Cambria Math"/>
            <w:color w:val="FF0000"/>
          </w:rPr>
          <m:t>/</m:t>
        </m:r>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y</m:t>
            </m:r>
          </m:sub>
        </m:sSub>
      </m:oMath>
      <w:r w:rsidRPr="00336D58">
        <w:rPr>
          <w:color w:val="FF0000"/>
        </w:rPr>
        <w:t xml:space="preserve"> increased </w:t>
      </w:r>
      <w:r w:rsidRPr="00336D58">
        <w:rPr>
          <w:color w:val="FF0000"/>
        </w:rPr>
        <w:fldChar w:fldCharType="begin"/>
      </w:r>
      <w:r w:rsidRPr="00336D58">
        <w:rPr>
          <w:color w:val="FF0000"/>
        </w:rPr>
        <w:instrText xml:space="preserve"> ADDIN EN.CITE &lt;EndNote&gt;&lt;Cite&gt;&lt;Year&gt;2016&lt;/Year&gt;&lt;RecNum&gt;2&lt;/RecNum&gt;&lt;DisplayText&gt;[2]&lt;/DisplayText&gt;&lt;record&gt;&lt;rec-number&gt;2&lt;/rec-number&gt;&lt;foreign-keys&gt;&lt;key app="EN" db-id="5e9fpresvxvppre9t5bvwzz1ve0xexrzat9p" timestamp="1699189367"&gt;2&lt;/key&gt;&lt;/foreign-keys&gt;&lt;ref-type name="Standard"&gt;58&lt;/ref-type&gt;&lt;contributors&gt;&lt;/contributors&gt;&lt;titles&gt;&lt;title&gt;AISI S100-16 North American specification for the design of cold-formed steel structural members &lt;/title&gt;&lt;/titles&gt;&lt;dates&gt;&lt;year&gt;2016&lt;/year&gt;&lt;/dates&gt;&lt;pub-location&gt;Washington, DC&lt;/pub-location&gt;&lt;urls&gt;&lt;/urls&gt;&lt;/record&gt;&lt;/Cite&gt;&lt;/EndNote&gt;</w:instrText>
      </w:r>
      <w:r w:rsidRPr="00336D58">
        <w:rPr>
          <w:color w:val="FF0000"/>
        </w:rPr>
        <w:fldChar w:fldCharType="separate"/>
      </w:r>
      <w:r w:rsidRPr="00336D58">
        <w:rPr>
          <w:noProof/>
          <w:color w:val="FF0000"/>
        </w:rPr>
        <w:t>[2]</w:t>
      </w:r>
      <w:r w:rsidRPr="00336D58">
        <w:rPr>
          <w:color w:val="FF0000"/>
        </w:rPr>
        <w:fldChar w:fldCharType="end"/>
      </w:r>
      <w:r w:rsidRPr="00336D58">
        <w:rPr>
          <w:color w:val="FF0000"/>
        </w:rPr>
        <w:t xml:space="preserve">. Small ratio of </w:t>
      </w:r>
      <m:oMath>
        <m:r>
          <m:rPr>
            <m:sty m:val="p"/>
          </m:rPr>
          <w:rPr>
            <w:rFonts w:ascii="Cambria Math" w:hAnsi="Cambria Math"/>
            <w:color w:val="FF0000"/>
          </w:rPr>
          <m:t>r/t</m:t>
        </m:r>
      </m:oMath>
      <w:r w:rsidRPr="00336D58">
        <w:rPr>
          <w:color w:val="FF0000"/>
        </w:rPr>
        <w:t xml:space="preserve">, corresponded to a large degree of cold working in a corner which resulted the greater the enhancement in yield strength.  </w:t>
      </w:r>
    </w:p>
    <w:p w14:paraId="34269081" w14:textId="77777777" w:rsidR="0073075D" w:rsidRPr="00336D58" w:rsidRDefault="0073075D" w:rsidP="0073075D">
      <w:pPr>
        <w:pStyle w:val="EndNoteBibliography"/>
        <w:spacing w:line="480" w:lineRule="auto"/>
        <w:rPr>
          <w:noProof w:val="0"/>
          <w:color w:val="FF0000"/>
          <w:szCs w:val="24"/>
          <w:lang w:eastAsia="en-GB"/>
        </w:rPr>
      </w:pPr>
      <w:r w:rsidRPr="00336D58">
        <w:rPr>
          <w:noProof w:val="0"/>
          <w:color w:val="FF0000"/>
          <w:szCs w:val="24"/>
          <w:lang w:eastAsia="en-GB"/>
        </w:rPr>
        <w:t xml:space="preserve">The material properties at corners and stiffener’s bends were calculated from those of flat material by using analytical methods. One of the most popular methods was using formulae from the North American specification for the design of cold-formed steel structural members </w:t>
      </w:r>
      <w:r w:rsidRPr="00336D58">
        <w:rPr>
          <w:noProof w:val="0"/>
          <w:color w:val="FF0000"/>
          <w:szCs w:val="24"/>
          <w:lang w:eastAsia="en-GB"/>
        </w:rPr>
        <w:fldChar w:fldCharType="begin"/>
      </w:r>
      <w:r w:rsidRPr="00336D58">
        <w:rPr>
          <w:noProof w:val="0"/>
          <w:color w:val="FF0000"/>
          <w:szCs w:val="24"/>
          <w:lang w:eastAsia="en-GB"/>
        </w:rPr>
        <w:instrText xml:space="preserve"> ADDIN EN.CITE &lt;EndNote&gt;&lt;Cite&gt;&lt;Year&gt;2016&lt;/Year&gt;&lt;RecNum&gt;2&lt;/RecNum&gt;&lt;DisplayText&gt;[2]&lt;/DisplayText&gt;&lt;record&gt;&lt;rec-number&gt;2&lt;/rec-number&gt;&lt;foreign-keys&gt;&lt;key app="EN" db-id="5e9fpresvxvppre9t5bvwzz1ve0xexrzat9p" timestamp="1699189367"&gt;2&lt;/key&gt;&lt;/foreign-keys&gt;&lt;ref-type name="Standard"&gt;58&lt;/ref-type&gt;&lt;contributors&gt;&lt;/contributors&gt;&lt;titles&gt;&lt;title&gt;AISI S100-16 North American specification for the design of cold-formed steel structural members &lt;/title&gt;&lt;/titles&gt;&lt;dates&gt;&lt;year&gt;2016&lt;/year&gt;&lt;/dates&gt;&lt;pub-location&gt;Washington, DC&lt;/pub-location&gt;&lt;urls&gt;&lt;/urls&gt;&lt;/record&gt;&lt;/Cite&gt;&lt;/EndNote&gt;</w:instrText>
      </w:r>
      <w:r w:rsidRPr="00336D58">
        <w:rPr>
          <w:noProof w:val="0"/>
          <w:color w:val="FF0000"/>
          <w:szCs w:val="24"/>
          <w:lang w:eastAsia="en-GB"/>
        </w:rPr>
        <w:fldChar w:fldCharType="separate"/>
      </w:r>
      <w:r w:rsidRPr="00336D58">
        <w:rPr>
          <w:color w:val="FF0000"/>
          <w:szCs w:val="24"/>
          <w:lang w:eastAsia="en-GB"/>
        </w:rPr>
        <w:t>[2]</w:t>
      </w:r>
      <w:r w:rsidRPr="00336D58">
        <w:rPr>
          <w:noProof w:val="0"/>
          <w:color w:val="FF0000"/>
          <w:szCs w:val="24"/>
          <w:lang w:eastAsia="en-GB"/>
        </w:rPr>
        <w:fldChar w:fldCharType="end"/>
      </w:r>
      <w:r w:rsidRPr="00336D58">
        <w:rPr>
          <w:noProof w:val="0"/>
          <w:color w:val="FF0000"/>
          <w:szCs w:val="24"/>
          <w:lang w:eastAsia="en-GB"/>
        </w:rPr>
        <w:t xml:space="preserve">. The equation for determining the tensile yield strength, </w:t>
      </w:r>
      <m:oMath>
        <m:sSub>
          <m:sSubPr>
            <m:ctrlPr>
              <w:rPr>
                <w:rFonts w:ascii="Cambria Math" w:hAnsi="Cambria Math"/>
                <w:color w:val="FF0000"/>
                <w:szCs w:val="24"/>
                <w:lang w:eastAsia="en-GB"/>
              </w:rPr>
            </m:ctrlPr>
          </m:sSubPr>
          <m:e>
            <m:r>
              <m:rPr>
                <m:sty m:val="p"/>
              </m:rPr>
              <w:rPr>
                <w:rFonts w:ascii="Cambria Math" w:hAnsi="Cambria Math"/>
                <w:noProof w:val="0"/>
                <w:color w:val="FF0000"/>
                <w:szCs w:val="24"/>
                <w:lang w:eastAsia="en-GB"/>
              </w:rPr>
              <m:t>f</m:t>
            </m:r>
          </m:e>
          <m:sub>
            <m:r>
              <m:rPr>
                <m:sty m:val="p"/>
              </m:rPr>
              <w:rPr>
                <w:rFonts w:ascii="Cambria Math" w:hAnsi="Cambria Math"/>
                <w:noProof w:val="0"/>
                <w:color w:val="FF0000"/>
                <w:szCs w:val="24"/>
                <w:lang w:eastAsia="en-GB"/>
              </w:rPr>
              <m:t xml:space="preserve">yc </m:t>
            </m:r>
          </m:sub>
        </m:sSub>
        <m:r>
          <m:rPr>
            <m:sty m:val="p"/>
          </m:rPr>
          <w:rPr>
            <w:rFonts w:ascii="Cambria Math" w:hAnsi="Cambria Math"/>
            <w:noProof w:val="0"/>
            <w:color w:val="FF0000"/>
            <w:szCs w:val="24"/>
            <w:lang w:eastAsia="en-GB"/>
          </w:rPr>
          <m:t>,</m:t>
        </m:r>
      </m:oMath>
      <w:r w:rsidRPr="00336D58">
        <w:rPr>
          <w:noProof w:val="0"/>
          <w:color w:val="FF0000"/>
          <w:szCs w:val="24"/>
          <w:lang w:eastAsia="en-GB"/>
        </w:rPr>
        <w:t xml:space="preserve"> of the corner was based on Equation (1). The </w:t>
      </w:r>
      <w:r>
        <w:rPr>
          <w:noProof w:val="0"/>
          <w:color w:val="FF0000"/>
          <w:szCs w:val="24"/>
          <w:lang w:eastAsia="en-GB"/>
        </w:rPr>
        <w:t>E</w:t>
      </w:r>
      <w:r w:rsidRPr="00336D58">
        <w:rPr>
          <w:noProof w:val="0"/>
          <w:color w:val="FF0000"/>
          <w:szCs w:val="24"/>
          <w:lang w:eastAsia="en-GB"/>
        </w:rPr>
        <w:t>quations (1</w:t>
      </w:r>
      <w:r>
        <w:rPr>
          <w:noProof w:val="0"/>
          <w:color w:val="FF0000"/>
          <w:szCs w:val="24"/>
          <w:lang w:eastAsia="en-GB"/>
        </w:rPr>
        <w:t>) - (</w:t>
      </w:r>
      <w:r w:rsidRPr="00336D58">
        <w:rPr>
          <w:noProof w:val="0"/>
          <w:color w:val="FF0000"/>
          <w:szCs w:val="24"/>
          <w:lang w:eastAsia="en-GB"/>
        </w:rPr>
        <w:t xml:space="preserve">3) are referred to hereinafter as the AISI Specification  </w:t>
      </w:r>
      <w:r w:rsidRPr="00336D58">
        <w:rPr>
          <w:noProof w:val="0"/>
          <w:color w:val="FF0000"/>
          <w:szCs w:val="24"/>
          <w:lang w:eastAsia="en-GB"/>
        </w:rPr>
        <w:fldChar w:fldCharType="begin"/>
      </w:r>
      <w:r w:rsidRPr="00336D58">
        <w:rPr>
          <w:noProof w:val="0"/>
          <w:color w:val="FF0000"/>
          <w:szCs w:val="24"/>
          <w:lang w:eastAsia="en-GB"/>
        </w:rPr>
        <w:instrText xml:space="preserve"> ADDIN EN.CITE &lt;EndNote&gt;&lt;Cite&gt;&lt;Year&gt;2016&lt;/Year&gt;&lt;RecNum&gt;2&lt;/RecNum&gt;&lt;DisplayText&gt;[2]&lt;/DisplayText&gt;&lt;record&gt;&lt;rec-number&gt;2&lt;/rec-number&gt;&lt;foreign-keys&gt;&lt;key app="EN" db-id="5e9fpresvxvppre9t5bvwzz1ve0xexrzat9p" timestamp="1699189367"&gt;2&lt;/key&gt;&lt;/foreign-keys&gt;&lt;ref-type name="Standard"&gt;58&lt;/ref-type&gt;&lt;contributors&gt;&lt;/contributors&gt;&lt;titles&gt;&lt;title&gt;AISI S100-16 North American specification for the design of cold-formed steel structural members &lt;/title&gt;&lt;/titles&gt;&lt;dates&gt;&lt;year&gt;2016&lt;/year&gt;&lt;/dates&gt;&lt;pub-location&gt;Washington, DC&lt;/pub-location&gt;&lt;urls&gt;&lt;/urls&gt;&lt;/record&gt;&lt;/Cite&gt;&lt;/EndNote&gt;</w:instrText>
      </w:r>
      <w:r w:rsidRPr="00336D58">
        <w:rPr>
          <w:noProof w:val="0"/>
          <w:color w:val="FF0000"/>
          <w:szCs w:val="24"/>
          <w:lang w:eastAsia="en-GB"/>
        </w:rPr>
        <w:fldChar w:fldCharType="separate"/>
      </w:r>
      <w:r w:rsidRPr="00336D58">
        <w:rPr>
          <w:color w:val="FF0000"/>
          <w:szCs w:val="24"/>
          <w:lang w:eastAsia="en-GB"/>
        </w:rPr>
        <w:t>[2]</w:t>
      </w:r>
      <w:r w:rsidRPr="00336D58">
        <w:rPr>
          <w:noProof w:val="0"/>
          <w:color w:val="FF0000"/>
          <w:szCs w:val="24"/>
          <w:lang w:eastAsia="en-GB"/>
        </w:rPr>
        <w:fldChar w:fldCharType="end"/>
      </w:r>
      <w:r w:rsidRPr="00336D58">
        <w:rPr>
          <w:noProof w:val="0"/>
          <w:color w:val="FF0000"/>
          <w:szCs w:val="24"/>
          <w:lang w:eastAsia="en-GB"/>
        </w:rPr>
        <w:t xml:space="preserve">. </w:t>
      </w:r>
    </w:p>
    <w:p w14:paraId="468282AC" w14:textId="77777777" w:rsidR="0073075D" w:rsidRPr="00336D58" w:rsidRDefault="00000000" w:rsidP="0073075D">
      <w:pPr>
        <w:spacing w:line="480" w:lineRule="auto"/>
        <w:rPr>
          <w:color w:val="FF0000"/>
        </w:rPr>
      </w:pPr>
      <m:oMath>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yc</m:t>
            </m:r>
          </m:sub>
        </m:sSub>
      </m:oMath>
      <w:r w:rsidR="0073075D" w:rsidRPr="00336D58">
        <w:rPr>
          <w:color w:val="FF0000"/>
        </w:rPr>
        <w:t xml:space="preserve">= </w:t>
      </w:r>
      <m:oMath>
        <m:f>
          <m:fPr>
            <m:ctrlPr>
              <w:rPr>
                <w:rFonts w:ascii="Cambria Math" w:hAnsi="Cambria Math"/>
                <w:color w:val="FF0000"/>
              </w:rPr>
            </m:ctrlPr>
          </m:fPr>
          <m:num>
            <m:sSub>
              <m:sSubPr>
                <m:ctrlPr>
                  <w:rPr>
                    <w:rFonts w:ascii="Cambria Math" w:hAnsi="Cambria Math"/>
                    <w:color w:val="FF0000"/>
                  </w:rPr>
                </m:ctrlPr>
              </m:sSubPr>
              <m:e>
                <m:r>
                  <m:rPr>
                    <m:sty m:val="p"/>
                  </m:rPr>
                  <w:rPr>
                    <w:rFonts w:ascii="Cambria Math" w:hAnsi="Cambria Math"/>
                    <w:color w:val="FF0000"/>
                  </w:rPr>
                  <m:t>B</m:t>
                </m:r>
              </m:e>
              <m:sub>
                <m:r>
                  <m:rPr>
                    <m:sty m:val="p"/>
                  </m:rPr>
                  <w:rPr>
                    <w:rFonts w:ascii="Cambria Math" w:hAnsi="Cambria Math"/>
                    <w:color w:val="FF0000"/>
                  </w:rPr>
                  <m:t>c</m:t>
                </m:r>
              </m:sub>
            </m:sSub>
            <m:r>
              <m:rPr>
                <m:sty m:val="p"/>
              </m:rPr>
              <w:rPr>
                <w:rFonts w:ascii="Cambria Math" w:hAnsi="Cambria Math"/>
                <w:color w:val="FF0000"/>
              </w:rPr>
              <m:t xml:space="preserve"> </m:t>
            </m:r>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yv</m:t>
                </m:r>
              </m:sub>
            </m:sSub>
          </m:num>
          <m:den>
            <m:sSup>
              <m:sSupPr>
                <m:ctrlPr>
                  <w:rPr>
                    <w:rFonts w:ascii="Cambria Math" w:hAnsi="Cambria Math"/>
                    <w:color w:val="FF0000"/>
                  </w:rPr>
                </m:ctrlPr>
              </m:sSupPr>
              <m:e>
                <m:d>
                  <m:dPr>
                    <m:ctrlPr>
                      <w:rPr>
                        <w:rFonts w:ascii="Cambria Math" w:hAnsi="Cambria Math"/>
                        <w:color w:val="FF0000"/>
                      </w:rPr>
                    </m:ctrlPr>
                  </m:dPr>
                  <m:e>
                    <m:f>
                      <m:fPr>
                        <m:ctrlPr>
                          <w:rPr>
                            <w:rFonts w:ascii="Cambria Math" w:hAnsi="Cambria Math"/>
                            <w:color w:val="FF0000"/>
                          </w:rPr>
                        </m:ctrlPr>
                      </m:fPr>
                      <m:num>
                        <m:r>
                          <m:rPr>
                            <m:sty m:val="p"/>
                          </m:rPr>
                          <w:rPr>
                            <w:rFonts w:ascii="Cambria Math" w:hAnsi="Cambria Math"/>
                            <w:color w:val="FF0000"/>
                          </w:rPr>
                          <m:t>R</m:t>
                        </m:r>
                      </m:num>
                      <m:den>
                        <m:r>
                          <m:rPr>
                            <m:sty m:val="p"/>
                          </m:rPr>
                          <w:rPr>
                            <w:rFonts w:ascii="Cambria Math" w:hAnsi="Cambria Math"/>
                            <w:color w:val="FF0000"/>
                          </w:rPr>
                          <m:t>t</m:t>
                        </m:r>
                      </m:den>
                    </m:f>
                  </m:e>
                </m:d>
              </m:e>
              <m:sup>
                <m:r>
                  <m:rPr>
                    <m:sty m:val="p"/>
                  </m:rPr>
                  <w:rPr>
                    <w:rFonts w:ascii="Cambria Math" w:hAnsi="Cambria Math"/>
                    <w:color w:val="FF0000"/>
                  </w:rPr>
                  <m:t>m</m:t>
                </m:r>
              </m:sup>
            </m:sSup>
          </m:den>
        </m:f>
        <m:r>
          <m:rPr>
            <m:sty m:val="p"/>
          </m:rPr>
          <w:rPr>
            <w:rFonts w:ascii="Cambria Math" w:hAnsi="Cambria Math"/>
            <w:color w:val="FF0000"/>
          </w:rPr>
          <m:t xml:space="preserve">                                                                                            </m:t>
        </m:r>
      </m:oMath>
      <w:r w:rsidR="0073075D" w:rsidRPr="00336D58">
        <w:rPr>
          <w:color w:val="FF0000"/>
        </w:rPr>
        <w:t xml:space="preserve">                                              </w:t>
      </w:r>
      <m:oMath>
        <m:r>
          <m:rPr>
            <m:sty m:val="p"/>
          </m:rPr>
          <w:rPr>
            <w:rFonts w:ascii="Cambria Math" w:hAnsi="Cambria Math"/>
            <w:color w:val="FF0000"/>
          </w:rPr>
          <m:t>(1)</m:t>
        </m:r>
      </m:oMath>
      <w:r w:rsidR="0073075D" w:rsidRPr="00336D58">
        <w:rPr>
          <w:color w:val="FF0000"/>
        </w:rPr>
        <w:t xml:space="preserve">                                                                                                                    </w:t>
      </w:r>
    </w:p>
    <w:p w14:paraId="17DBEA36" w14:textId="77777777" w:rsidR="0073075D" w:rsidRPr="00336D58" w:rsidRDefault="0073075D" w:rsidP="0073075D">
      <w:pPr>
        <w:spacing w:line="480" w:lineRule="auto"/>
        <w:rPr>
          <w:color w:val="FF0000"/>
        </w:rPr>
      </w:pPr>
      <w:r w:rsidRPr="00336D58">
        <w:rPr>
          <w:color w:val="FF0000"/>
        </w:rPr>
        <w:t>In which</w:t>
      </w:r>
    </w:p>
    <w:p w14:paraId="6AB4D868" w14:textId="77777777" w:rsidR="0073075D" w:rsidRPr="00336D58" w:rsidRDefault="0073075D" w:rsidP="0073075D">
      <w:pPr>
        <w:spacing w:line="480" w:lineRule="auto"/>
        <w:rPr>
          <w:color w:val="FF0000"/>
        </w:rPr>
      </w:pPr>
      <m:oMath>
        <m:r>
          <m:rPr>
            <m:sty m:val="p"/>
          </m:rPr>
          <w:rPr>
            <w:rFonts w:ascii="Cambria Math" w:hAnsi="Cambria Math"/>
            <w:color w:val="FF0000"/>
          </w:rPr>
          <m:t>m=0.192</m:t>
        </m:r>
        <m:f>
          <m:fPr>
            <m:ctrlPr>
              <w:rPr>
                <w:rFonts w:ascii="Cambria Math" w:hAnsi="Cambria Math"/>
                <w:color w:val="FF0000"/>
              </w:rPr>
            </m:ctrlPr>
          </m:fPr>
          <m:num>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uv</m:t>
                </m:r>
              </m:sub>
            </m:sSub>
          </m:num>
          <m:den>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 xml:space="preserve">yv </m:t>
                </m:r>
              </m:sub>
            </m:sSub>
          </m:den>
        </m:f>
        <m:r>
          <m:rPr>
            <m:sty m:val="p"/>
          </m:rPr>
          <w:rPr>
            <w:rFonts w:ascii="Cambria Math" w:hAnsi="Cambria Math"/>
            <w:color w:val="FF0000"/>
          </w:rPr>
          <m:t xml:space="preserve">-0.068 </m:t>
        </m:r>
      </m:oMath>
      <w:r w:rsidRPr="00336D58">
        <w:rPr>
          <w:color w:val="FF0000"/>
        </w:rPr>
        <w:t xml:space="preserve">                                                                                                         </w:t>
      </w:r>
      <m:oMath>
        <m:r>
          <m:rPr>
            <m:sty m:val="p"/>
          </m:rPr>
          <w:rPr>
            <w:rFonts w:ascii="Cambria Math" w:hAnsi="Cambria Math"/>
            <w:color w:val="FF0000"/>
          </w:rPr>
          <m:t>(2)</m:t>
        </m:r>
      </m:oMath>
    </w:p>
    <w:p w14:paraId="36DEEFDD" w14:textId="77777777" w:rsidR="0073075D" w:rsidRPr="00336D58" w:rsidRDefault="00000000" w:rsidP="0073075D">
      <w:pPr>
        <w:spacing w:line="480" w:lineRule="auto"/>
        <w:rPr>
          <w:color w:val="FF0000"/>
        </w:rPr>
      </w:pPr>
      <m:oMath>
        <m:sSub>
          <m:sSubPr>
            <m:ctrlPr>
              <w:rPr>
                <w:rFonts w:ascii="Cambria Math" w:hAnsi="Cambria Math"/>
                <w:color w:val="FF0000"/>
              </w:rPr>
            </m:ctrlPr>
          </m:sSubPr>
          <m:e>
            <m:r>
              <m:rPr>
                <m:sty m:val="p"/>
              </m:rPr>
              <w:rPr>
                <w:rFonts w:ascii="Cambria Math" w:hAnsi="Cambria Math"/>
                <w:color w:val="FF0000"/>
              </w:rPr>
              <m:t>B</m:t>
            </m:r>
          </m:e>
          <m:sub>
            <m:r>
              <m:rPr>
                <m:sty m:val="p"/>
              </m:rPr>
              <w:rPr>
                <w:rFonts w:ascii="Cambria Math" w:hAnsi="Cambria Math"/>
                <w:color w:val="FF0000"/>
              </w:rPr>
              <m:t>c</m:t>
            </m:r>
          </m:sub>
        </m:sSub>
        <m:r>
          <m:rPr>
            <m:sty m:val="p"/>
          </m:rPr>
          <w:rPr>
            <w:rFonts w:ascii="Cambria Math" w:hAnsi="Cambria Math"/>
            <w:color w:val="FF0000"/>
          </w:rPr>
          <m:t>=3.69</m:t>
        </m:r>
        <m:f>
          <m:fPr>
            <m:ctrlPr>
              <w:rPr>
                <w:rFonts w:ascii="Cambria Math" w:hAnsi="Cambria Math"/>
                <w:color w:val="FF0000"/>
              </w:rPr>
            </m:ctrlPr>
          </m:fPr>
          <m:num>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uv</m:t>
                </m:r>
              </m:sub>
            </m:sSub>
          </m:num>
          <m:den>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yv</m:t>
                </m:r>
              </m:sub>
            </m:sSub>
          </m:den>
        </m:f>
        <m:r>
          <m:rPr>
            <m:sty m:val="p"/>
          </m:rPr>
          <w:rPr>
            <w:rFonts w:ascii="Cambria Math" w:hAnsi="Cambria Math"/>
            <w:color w:val="FF0000"/>
          </w:rPr>
          <m:t xml:space="preserve"> -0.819 </m:t>
        </m:r>
        <m:sSup>
          <m:sSupPr>
            <m:ctrlPr>
              <w:rPr>
                <w:rFonts w:ascii="Cambria Math" w:hAnsi="Cambria Math"/>
                <w:color w:val="FF0000"/>
              </w:rPr>
            </m:ctrlPr>
          </m:sSupPr>
          <m:e>
            <m:d>
              <m:dPr>
                <m:ctrlPr>
                  <w:rPr>
                    <w:rFonts w:ascii="Cambria Math" w:hAnsi="Cambria Math"/>
                    <w:color w:val="FF0000"/>
                  </w:rPr>
                </m:ctrlPr>
              </m:dPr>
              <m:e>
                <m:f>
                  <m:fPr>
                    <m:ctrlPr>
                      <w:rPr>
                        <w:rFonts w:ascii="Cambria Math" w:hAnsi="Cambria Math"/>
                        <w:color w:val="FF0000"/>
                      </w:rPr>
                    </m:ctrlPr>
                  </m:fPr>
                  <m:num>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uv</m:t>
                        </m:r>
                      </m:sub>
                    </m:sSub>
                  </m:num>
                  <m:den>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yv</m:t>
                        </m:r>
                      </m:sub>
                    </m:sSub>
                  </m:den>
                </m:f>
              </m:e>
            </m:d>
          </m:e>
          <m:sup>
            <m:r>
              <m:rPr>
                <m:sty m:val="p"/>
              </m:rPr>
              <w:rPr>
                <w:rFonts w:ascii="Cambria Math" w:hAnsi="Cambria Math"/>
                <w:color w:val="FF0000"/>
              </w:rPr>
              <m:t>2</m:t>
            </m:r>
          </m:sup>
        </m:sSup>
        <m:r>
          <m:rPr>
            <m:sty m:val="p"/>
          </m:rPr>
          <w:rPr>
            <w:rFonts w:ascii="Cambria Math" w:hAnsi="Cambria Math"/>
            <w:color w:val="FF0000"/>
          </w:rPr>
          <m:t>-1.79</m:t>
        </m:r>
      </m:oMath>
      <w:r w:rsidR="0073075D" w:rsidRPr="00336D58">
        <w:rPr>
          <w:color w:val="FF0000"/>
        </w:rPr>
        <w:t xml:space="preserve">                                                                                   </w:t>
      </w:r>
      <m:oMath>
        <m:r>
          <m:rPr>
            <m:sty m:val="p"/>
          </m:rPr>
          <w:rPr>
            <w:rFonts w:ascii="Cambria Math" w:hAnsi="Cambria Math"/>
            <w:color w:val="FF0000"/>
          </w:rPr>
          <m:t>(3)</m:t>
        </m:r>
      </m:oMath>
    </w:p>
    <w:p w14:paraId="21A4C236" w14:textId="77777777" w:rsidR="0073075D" w:rsidRPr="00336D58" w:rsidRDefault="0073075D" w:rsidP="0073075D">
      <w:pPr>
        <w:spacing w:line="480" w:lineRule="auto"/>
        <w:rPr>
          <w:color w:val="FF0000"/>
        </w:rPr>
      </w:pPr>
      <w:r w:rsidRPr="00336D58">
        <w:rPr>
          <w:color w:val="FF0000"/>
        </w:rPr>
        <w:t>Where:</w:t>
      </w:r>
      <m:oMath>
        <m:r>
          <m:rPr>
            <m:sty m:val="p"/>
          </m:rPr>
          <w:rPr>
            <w:rFonts w:ascii="Cambria Math" w:hAnsi="Cambria Math"/>
            <w:color w:val="FF0000"/>
          </w:rPr>
          <m:t xml:space="preserve"> </m:t>
        </m:r>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yv</m:t>
            </m:r>
          </m:sub>
        </m:sSub>
        <m:r>
          <m:rPr>
            <m:sty m:val="p"/>
          </m:rPr>
          <w:rPr>
            <w:rFonts w:ascii="Cambria Math" w:hAnsi="Cambria Math"/>
            <w:color w:val="FF0000"/>
          </w:rPr>
          <m:t xml:space="preserve"> </m:t>
        </m:r>
      </m:oMath>
      <w:r w:rsidRPr="00336D58">
        <w:rPr>
          <w:color w:val="FF0000"/>
        </w:rPr>
        <w:t xml:space="preserve"> is the yield stress, </w:t>
      </w:r>
      <m:oMath>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uv</m:t>
            </m:r>
          </m:sub>
        </m:sSub>
      </m:oMath>
      <w:r w:rsidRPr="00336D58">
        <w:rPr>
          <w:color w:val="FF0000"/>
        </w:rPr>
        <w:t xml:space="preserve"> is the ultimate strength of the material in flat parts of the section R is inside radius of the corner and t is the thickness of the section.</w:t>
      </w:r>
    </w:p>
    <w:p w14:paraId="48BB4BB0" w14:textId="77777777" w:rsidR="0073075D" w:rsidRPr="00336D58" w:rsidRDefault="0073075D" w:rsidP="0073075D">
      <w:pPr>
        <w:spacing w:line="480" w:lineRule="auto"/>
        <w:rPr>
          <w:color w:val="FF0000"/>
        </w:rPr>
      </w:pPr>
      <w:r w:rsidRPr="00336D58">
        <w:rPr>
          <w:color w:val="FF0000"/>
        </w:rPr>
        <w:t>Gardner et al. </w:t>
      </w:r>
      <w:r w:rsidRPr="00336D58">
        <w:rPr>
          <w:color w:val="FF0000"/>
        </w:rPr>
        <w:fldChar w:fldCharType="begin"/>
      </w:r>
      <w:r w:rsidRPr="00336D58">
        <w:rPr>
          <w:color w:val="FF0000"/>
        </w:rPr>
        <w:instrText xml:space="preserve"> ADDIN EN.CITE &lt;EndNote&gt;&lt;Cite&gt;&lt;Author&gt;Gardner&lt;/Author&gt;&lt;Year&gt;2010&lt;/Year&gt;&lt;RecNum&gt;20&lt;/RecNum&gt;&lt;DisplayText&gt;[27]&lt;/DisplayText&gt;&lt;record&gt;&lt;rec-number&gt;20&lt;/rec-number&gt;&lt;foreign-keys&gt;&lt;key app="EN" db-id="5e9fpresvxvppre9t5bvwzz1ve0xexrzat9p" timestamp="1699190513"&gt;20&lt;/key&gt;&lt;/foreign-keys&gt;&lt;ref-type name="Journal Article"&gt;17&lt;/ref-type&gt;&lt;contributors&gt;&lt;authors&gt;&lt;author&gt;Gardner, L&lt;/author&gt;&lt;author&gt;Saari, N&lt;/author&gt;&lt;author&gt;Wang, F&lt;/author&gt;&lt;/authors&gt;&lt;/contributors&gt;&lt;titles&gt;&lt;title&gt;Comparative experimental study of hot-rolled and cold-formed rectangular hollow sections&lt;/title&gt;&lt;secondary-title&gt;Thin-walled structures&lt;/secondary-title&gt;&lt;/titles&gt;&lt;periodical&gt;&lt;full-title&gt;Thin-Walled Structures&lt;/full-title&gt;&lt;/periodical&gt;&lt;pages&gt;495-507&lt;/pages&gt;&lt;volume&gt;48&lt;/volume&gt;&lt;number&gt;7&lt;/number&gt;&lt;dates&gt;&lt;year&gt;2010&lt;/year&gt;&lt;/dates&gt;&lt;isbn&gt;0263-8231&lt;/isbn&gt;&lt;urls&gt;&lt;/urls&gt;&lt;/record&gt;&lt;/Cite&gt;&lt;Cite&gt;&lt;Author&gt;Gardner&lt;/Author&gt;&lt;Year&gt;2010&lt;/Year&gt;&lt;RecNum&gt;20&lt;/RecNum&gt;&lt;record&gt;&lt;rec-number&gt;20&lt;/rec-number&gt;&lt;foreign-keys&gt;&lt;key app="EN" db-id="5e9fpresvxvppre9t5bvwzz1ve0xexrzat9p" timestamp="1699190513"&gt;20&lt;/key&gt;&lt;/foreign-keys&gt;&lt;ref-type name="Journal Article"&gt;17&lt;/ref-type&gt;&lt;contributors&gt;&lt;authors&gt;&lt;author&gt;Gardner, L&lt;/author&gt;&lt;author&gt;Saari, N&lt;/author&gt;&lt;author&gt;Wang, F&lt;/author&gt;&lt;/authors&gt;&lt;/contributors&gt;&lt;titles&gt;&lt;title&gt;Comparative experimental study of hot-rolled and cold-formed rectangular hollow sections&lt;/title&gt;&lt;secondary-title&gt;Thin-walled structures&lt;/secondary-title&gt;&lt;/titles&gt;&lt;periodical&gt;&lt;full-title&gt;Thin-Walled Structures&lt;/full-title&gt;&lt;/periodical&gt;&lt;pages&gt;495-507&lt;/pages&gt;&lt;volume&gt;48&lt;/volume&gt;&lt;number&gt;7&lt;/number&gt;&lt;dates&gt;&lt;year&gt;2010&lt;/year&gt;&lt;/dates&gt;&lt;isbn&gt;0263-8231&lt;/isbn&gt;&lt;urls&gt;&lt;/urls&gt;&lt;/record&gt;&lt;/Cite&gt;&lt;/EndNote&gt;</w:instrText>
      </w:r>
      <w:r w:rsidRPr="00336D58">
        <w:rPr>
          <w:color w:val="FF0000"/>
        </w:rPr>
        <w:fldChar w:fldCharType="separate"/>
      </w:r>
      <w:r w:rsidRPr="00336D58">
        <w:rPr>
          <w:noProof/>
          <w:color w:val="FF0000"/>
        </w:rPr>
        <w:t>[27]</w:t>
      </w:r>
      <w:r w:rsidRPr="00336D58">
        <w:rPr>
          <w:color w:val="FF0000"/>
        </w:rPr>
        <w:fldChar w:fldCharType="end"/>
      </w:r>
      <w:r w:rsidRPr="00336D58">
        <w:rPr>
          <w:color w:val="FF0000"/>
        </w:rPr>
        <w:t> modified the AISI predictive model [</w:t>
      </w:r>
      <w:bookmarkStart w:id="2" w:name="be0065"/>
      <w:r w:rsidRPr="00336D58">
        <w:rPr>
          <w:color w:val="FF0000"/>
        </w:rPr>
        <w:t>Equations </w:t>
      </w:r>
      <w:hyperlink r:id="rId13" w:anchor="e0065" w:history="1">
        <w:r w:rsidRPr="00336D58">
          <w:rPr>
            <w:rStyle w:val="Hyperlink"/>
            <w:color w:val="FF0000"/>
          </w:rPr>
          <w:t>(2)</w:t>
        </w:r>
      </w:hyperlink>
      <w:bookmarkEnd w:id="2"/>
      <w:r w:rsidRPr="00336D58">
        <w:rPr>
          <w:color w:val="FF0000"/>
        </w:rPr>
        <w:t>, </w:t>
      </w:r>
      <w:bookmarkStart w:id="3" w:name="be0070"/>
      <w:r w:rsidRPr="00336D58">
        <w:rPr>
          <w:color w:val="FF0000"/>
        </w:rPr>
        <w:fldChar w:fldCharType="begin"/>
      </w:r>
      <w:r w:rsidRPr="00336D58">
        <w:rPr>
          <w:color w:val="FF0000"/>
        </w:rPr>
        <w:instrText>HYPERLINK "https://www.sciencedirect.com/science/article/pii/S0950061818321317" \l "e0070"</w:instrText>
      </w:r>
      <w:r w:rsidRPr="00336D58">
        <w:rPr>
          <w:color w:val="FF0000"/>
        </w:rPr>
      </w:r>
      <w:r w:rsidRPr="00336D58">
        <w:rPr>
          <w:color w:val="FF0000"/>
        </w:rPr>
        <w:fldChar w:fldCharType="separate"/>
      </w:r>
      <w:r w:rsidRPr="00336D58">
        <w:rPr>
          <w:rStyle w:val="Hyperlink"/>
          <w:color w:val="FF0000"/>
        </w:rPr>
        <w:t>(3)</w:t>
      </w:r>
      <w:r w:rsidRPr="00336D58">
        <w:rPr>
          <w:color w:val="FF0000"/>
        </w:rPr>
        <w:fldChar w:fldCharType="end"/>
      </w:r>
      <w:bookmarkEnd w:id="3"/>
      <w:r w:rsidRPr="00336D58">
        <w:rPr>
          <w:color w:val="FF0000"/>
        </w:rPr>
        <w:t>] using test results on corners of cold-formed steel box sections. The modified predictive model had revised values for coefficients, as shown in Equations (4-5). Their predicted yield strengths were more accurate and consistent than those of the AISI predictive model for rectangular and square hollow sections.</w:t>
      </w:r>
    </w:p>
    <w:p w14:paraId="54537002" w14:textId="77777777" w:rsidR="0073075D" w:rsidRPr="00336D58" w:rsidRDefault="0073075D" w:rsidP="0073075D">
      <w:pPr>
        <w:spacing w:line="480" w:lineRule="auto"/>
        <w:rPr>
          <w:color w:val="FF0000"/>
        </w:rPr>
      </w:pPr>
      <m:oMath>
        <m:r>
          <m:rPr>
            <m:sty m:val="p"/>
          </m:rPr>
          <w:rPr>
            <w:rFonts w:ascii="Cambria Math" w:hAnsi="Cambria Math"/>
            <w:color w:val="FF0000"/>
          </w:rPr>
          <m:t>m=0.23</m:t>
        </m:r>
        <m:f>
          <m:fPr>
            <m:ctrlPr>
              <w:rPr>
                <w:rFonts w:ascii="Cambria Math" w:hAnsi="Cambria Math"/>
                <w:color w:val="FF0000"/>
              </w:rPr>
            </m:ctrlPr>
          </m:fPr>
          <m:num>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uv</m:t>
                </m:r>
              </m:sub>
            </m:sSub>
          </m:num>
          <m:den>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 xml:space="preserve">yv </m:t>
                </m:r>
              </m:sub>
            </m:sSub>
          </m:den>
        </m:f>
        <m:r>
          <m:rPr>
            <m:sty m:val="p"/>
          </m:rPr>
          <w:rPr>
            <w:rFonts w:ascii="Cambria Math" w:hAnsi="Cambria Math"/>
            <w:color w:val="FF0000"/>
          </w:rPr>
          <m:t xml:space="preserve">-0.041 </m:t>
        </m:r>
      </m:oMath>
      <w:r w:rsidRPr="00336D58">
        <w:rPr>
          <w:color w:val="FF0000"/>
        </w:rPr>
        <w:t xml:space="preserve">                                                                                                           </w:t>
      </w:r>
      <m:oMath>
        <m:r>
          <m:rPr>
            <m:sty m:val="p"/>
          </m:rPr>
          <w:rPr>
            <w:rFonts w:ascii="Cambria Math" w:hAnsi="Cambria Math"/>
            <w:color w:val="FF0000"/>
          </w:rPr>
          <m:t>(4)</m:t>
        </m:r>
      </m:oMath>
    </w:p>
    <w:p w14:paraId="1FFCEB19" w14:textId="77777777" w:rsidR="0073075D" w:rsidRPr="00336D58" w:rsidRDefault="00000000" w:rsidP="0073075D">
      <w:pPr>
        <w:spacing w:line="480" w:lineRule="auto"/>
        <w:rPr>
          <w:color w:val="FF0000"/>
        </w:rPr>
      </w:pPr>
      <m:oMath>
        <m:sSub>
          <m:sSubPr>
            <m:ctrlPr>
              <w:rPr>
                <w:rFonts w:ascii="Cambria Math" w:hAnsi="Cambria Math"/>
                <w:color w:val="FF0000"/>
              </w:rPr>
            </m:ctrlPr>
          </m:sSubPr>
          <m:e>
            <m:r>
              <m:rPr>
                <m:sty m:val="p"/>
              </m:rPr>
              <w:rPr>
                <w:rFonts w:ascii="Cambria Math" w:hAnsi="Cambria Math"/>
                <w:color w:val="FF0000"/>
              </w:rPr>
              <m:t>B</m:t>
            </m:r>
          </m:e>
          <m:sub>
            <m:r>
              <m:rPr>
                <m:sty m:val="p"/>
              </m:rPr>
              <w:rPr>
                <w:rFonts w:ascii="Cambria Math" w:hAnsi="Cambria Math"/>
                <w:color w:val="FF0000"/>
              </w:rPr>
              <m:t>c</m:t>
            </m:r>
          </m:sub>
        </m:sSub>
        <m:r>
          <m:rPr>
            <m:sty m:val="p"/>
          </m:rPr>
          <w:rPr>
            <w:rFonts w:ascii="Cambria Math" w:hAnsi="Cambria Math"/>
            <w:color w:val="FF0000"/>
          </w:rPr>
          <m:t>=2.9</m:t>
        </m:r>
        <m:f>
          <m:fPr>
            <m:ctrlPr>
              <w:rPr>
                <w:rFonts w:ascii="Cambria Math" w:hAnsi="Cambria Math"/>
                <w:color w:val="FF0000"/>
              </w:rPr>
            </m:ctrlPr>
          </m:fPr>
          <m:num>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uv</m:t>
                </m:r>
              </m:sub>
            </m:sSub>
          </m:num>
          <m:den>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yv</m:t>
                </m:r>
              </m:sub>
            </m:sSub>
          </m:den>
        </m:f>
        <m:r>
          <m:rPr>
            <m:sty m:val="p"/>
          </m:rPr>
          <w:rPr>
            <w:rFonts w:ascii="Cambria Math" w:hAnsi="Cambria Math"/>
            <w:color w:val="FF0000"/>
          </w:rPr>
          <m:t xml:space="preserve"> -0.752 </m:t>
        </m:r>
        <m:sSup>
          <m:sSupPr>
            <m:ctrlPr>
              <w:rPr>
                <w:rFonts w:ascii="Cambria Math" w:hAnsi="Cambria Math"/>
                <w:color w:val="FF0000"/>
              </w:rPr>
            </m:ctrlPr>
          </m:sSupPr>
          <m:e>
            <m:d>
              <m:dPr>
                <m:ctrlPr>
                  <w:rPr>
                    <w:rFonts w:ascii="Cambria Math" w:hAnsi="Cambria Math"/>
                    <w:color w:val="FF0000"/>
                  </w:rPr>
                </m:ctrlPr>
              </m:dPr>
              <m:e>
                <m:f>
                  <m:fPr>
                    <m:ctrlPr>
                      <w:rPr>
                        <w:rFonts w:ascii="Cambria Math" w:hAnsi="Cambria Math"/>
                        <w:color w:val="FF0000"/>
                      </w:rPr>
                    </m:ctrlPr>
                  </m:fPr>
                  <m:num>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uv</m:t>
                        </m:r>
                      </m:sub>
                    </m:sSub>
                  </m:num>
                  <m:den>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yv</m:t>
                        </m:r>
                      </m:sub>
                    </m:sSub>
                  </m:den>
                </m:f>
              </m:e>
            </m:d>
          </m:e>
          <m:sup>
            <m:r>
              <m:rPr>
                <m:sty m:val="p"/>
              </m:rPr>
              <w:rPr>
                <w:rFonts w:ascii="Cambria Math" w:hAnsi="Cambria Math"/>
                <w:color w:val="FF0000"/>
              </w:rPr>
              <m:t>2</m:t>
            </m:r>
          </m:sup>
        </m:sSup>
        <m:r>
          <m:rPr>
            <m:sty m:val="p"/>
          </m:rPr>
          <w:rPr>
            <w:rFonts w:ascii="Cambria Math" w:hAnsi="Cambria Math"/>
            <w:color w:val="FF0000"/>
          </w:rPr>
          <m:t>-1.09</m:t>
        </m:r>
      </m:oMath>
      <w:r w:rsidR="0073075D" w:rsidRPr="00336D58">
        <w:rPr>
          <w:color w:val="FF0000"/>
        </w:rPr>
        <w:t xml:space="preserve">                                                                                     </w:t>
      </w:r>
      <m:oMath>
        <m:r>
          <m:rPr>
            <m:sty m:val="p"/>
          </m:rPr>
          <w:rPr>
            <w:rFonts w:ascii="Cambria Math" w:hAnsi="Cambria Math"/>
            <w:color w:val="FF0000"/>
          </w:rPr>
          <m:t>(5)</m:t>
        </m:r>
      </m:oMath>
    </w:p>
    <w:p w14:paraId="44D3E6EA" w14:textId="77777777" w:rsidR="0073075D" w:rsidRDefault="0073075D" w:rsidP="0073075D">
      <w:pPr>
        <w:spacing w:line="480" w:lineRule="auto"/>
        <w:rPr>
          <w:rFonts w:eastAsia="Times New Roman" w:cs="Times New Roman"/>
        </w:rPr>
      </w:pPr>
      <w:r w:rsidRPr="00336D58">
        <w:rPr>
          <w:color w:val="FF0000"/>
        </w:rPr>
        <w:t>In this paper, the tensile test results obtained from tensile tests for section corners and stiffener bends were compared to the above two models and the results are presented in Section 5.2 to evaluate the predictive model’s accuracy.</w:t>
      </w:r>
    </w:p>
    <w:p w14:paraId="104E67C4" w14:textId="77777777" w:rsidR="0073075D" w:rsidRDefault="0073075D" w:rsidP="0073075D">
      <w:pPr>
        <w:pStyle w:val="Heading2"/>
        <w:spacing w:line="480" w:lineRule="auto"/>
      </w:pPr>
      <w:r>
        <w:lastRenderedPageBreak/>
        <w:t>2.3 Bending tests</w:t>
      </w:r>
    </w:p>
    <w:p w14:paraId="2AEF8BFE" w14:textId="77777777" w:rsidR="0073075D" w:rsidRDefault="0073075D" w:rsidP="0073075D">
      <w:pPr>
        <w:spacing w:line="480" w:lineRule="auto"/>
        <w:rPr>
          <w:rFonts w:eastAsia="Times New Roman" w:cs="Times New Roman"/>
        </w:rPr>
      </w:pPr>
      <w:r>
        <w:rPr>
          <w:rFonts w:eastAsia="Times New Roman" w:cs="Times New Roman"/>
        </w:rPr>
        <w:t xml:space="preserve">The typical test setup for the four-point bending configuration test of sections </w:t>
      </w:r>
      <w:r>
        <w:t xml:space="preserve">C-W145T1.2 and Z-W145T1.2 </w:t>
      </w:r>
      <w:r>
        <w:rPr>
          <w:rFonts w:eastAsia="Times New Roman" w:cs="Times New Roman"/>
        </w:rPr>
        <w:t xml:space="preserve">is shown in Fig. 4 (which shows the test setup of the channel sections). The beam sections were assembled in pair with lateral restraints made of 45x45 mm steel angles which were fixed by self-tapping screws to the top and bottom flanges at every distance of 500 mm, but there are no restraints on top of the sections for 1300 mm at the mid-span; this is to allow the distortional buckling failure in the beams. It was set up as simply supported beams which were supported on round blocks located 2700 mm apart. </w:t>
      </w:r>
    </w:p>
    <w:p w14:paraId="42DA552F" w14:textId="77777777" w:rsidR="0073075D" w:rsidRDefault="0073075D" w:rsidP="0073075D">
      <w:pPr>
        <w:spacing w:line="480" w:lineRule="auto"/>
        <w:rPr>
          <w:rFonts w:eastAsia="Times New Roman" w:cs="Times New Roman"/>
        </w:rPr>
      </w:pPr>
      <w:r>
        <w:rPr>
          <w:rFonts w:eastAsia="Times New Roman" w:cs="Times New Roman"/>
        </w:rPr>
        <w:t>A calibrated test rig was used for the tests which consists of a 200-kN capacity hydraulic actuator. It imposed the load through a rigid I beam onto the beam specimens at two discrete locations 900 mm apart. These loads were applied through the web of the section via a bolted connection using cleats (fixed to the beam webs), which in turn contacted the load cell beams via round blocks. Round blocks were used for all supports to ensure that the reaction force/ load applied to support cleats was a point load. Electrical strain gauges were used to measure the axial strains along the web and flanges of the cross section of the beam specimens. For each section, four strain gauges were mounted on the specimen mid-span, on the perimeter outside the specimen cross section, at the web positions close to the flanges and at the centres of flanges. Displacement transducers (LVDTs) were used for determining the vertical displacements under the beams at mid-span and under the two loading points. Other LVDTs were placed at the supports to measure possible displacement in the vertical direction.</w:t>
      </w:r>
    </w:p>
    <w:p w14:paraId="4D02B19B" w14:textId="77777777" w:rsidR="0073075D" w:rsidRDefault="0073075D" w:rsidP="0073075D">
      <w:pPr>
        <w:spacing w:line="480" w:lineRule="auto"/>
        <w:rPr>
          <w:rFonts w:eastAsia="Times New Roman" w:cs="Times New Roman"/>
        </w:rPr>
      </w:pPr>
      <w:r>
        <w:rPr>
          <w:rFonts w:eastAsia="Times New Roman" w:cs="Times New Roman"/>
        </w:rPr>
        <w:t xml:space="preserve">A displacement control scheme with a rate of 1 mm/min was used for all tests. The specimens </w:t>
      </w:r>
      <w:r w:rsidRPr="00336D58">
        <w:rPr>
          <w:rFonts w:asciiTheme="majorBidi" w:hAnsiTheme="majorBidi" w:cstheme="majorBidi"/>
          <w:color w:val="FF0000"/>
        </w:rPr>
        <w:t>were loaded to failure. The tests stopped when the load dropped approximately 30% after reaching the maximum value</w:t>
      </w:r>
      <w:r w:rsidRPr="00336D58">
        <w:rPr>
          <w:rFonts w:eastAsia="Times New Roman" w:cs="Times New Roman"/>
          <w:color w:val="FF0000"/>
        </w:rPr>
        <w:t>.</w:t>
      </w:r>
      <w:r>
        <w:rPr>
          <w:rFonts w:eastAsia="Times New Roman" w:cs="Times New Roman"/>
        </w:rPr>
        <w:t xml:space="preserve"> The data associated with load, displacement and strain gauge </w:t>
      </w:r>
      <w:r>
        <w:rPr>
          <w:rFonts w:eastAsia="Times New Roman" w:cs="Times New Roman"/>
        </w:rPr>
        <w:lastRenderedPageBreak/>
        <w:t>readings were recorded by data acquisition software. To consider the variation in sample and testing conditions, 2 duplicated tests were carried out for each section referenced.</w:t>
      </w:r>
    </w:p>
    <w:p w14:paraId="7B6476B9" w14:textId="77777777" w:rsidR="0073075D" w:rsidRDefault="0073075D" w:rsidP="0073075D">
      <w:pPr>
        <w:spacing w:line="480" w:lineRule="auto"/>
        <w:rPr>
          <w:rFonts w:eastAsia="Times New Roman" w:cs="Times New Roman"/>
        </w:rPr>
      </w:pPr>
      <w:r>
        <w:rPr>
          <w:rFonts w:eastAsia="Times New Roman" w:cs="Times New Roman"/>
          <w:noProof/>
          <w:lang w:val="en-US"/>
        </w:rPr>
        <w:drawing>
          <wp:inline distT="0" distB="0" distL="0" distR="0" wp14:anchorId="4A801016" wp14:editId="2DF605DE">
            <wp:extent cx="5733415" cy="4014470"/>
            <wp:effectExtent l="0" t="0" r="635" b="5080"/>
            <wp:docPr id="118489163" name="Picture 18" descr="A machine in a fact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A machine in a factory&#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3415" cy="4014470"/>
                    </a:xfrm>
                    <a:prstGeom prst="rect">
                      <a:avLst/>
                    </a:prstGeom>
                    <a:noFill/>
                    <a:ln>
                      <a:noFill/>
                    </a:ln>
                  </pic:spPr>
                </pic:pic>
              </a:graphicData>
            </a:graphic>
          </wp:inline>
        </w:drawing>
      </w:r>
    </w:p>
    <w:p w14:paraId="582B9B3B" w14:textId="77777777" w:rsidR="0073075D" w:rsidRDefault="0073075D" w:rsidP="0073075D">
      <w:pPr>
        <w:spacing w:line="480" w:lineRule="auto"/>
        <w:rPr>
          <w:rFonts w:eastAsia="Times New Roman" w:cs="Times New Roman"/>
        </w:rPr>
      </w:pPr>
      <w:r>
        <w:rPr>
          <w:rFonts w:eastAsia="Times New Roman" w:cs="Times New Roman"/>
        </w:rPr>
        <w:t>Fig. 4. Four-point bending test setup, showing zed sections and strain gauge and LVDTs arrangement at mid-span of the sections (in the small box).</w:t>
      </w:r>
    </w:p>
    <w:p w14:paraId="1BEF0260" w14:textId="77777777" w:rsidR="0073075D" w:rsidRDefault="0073075D" w:rsidP="0073075D">
      <w:pPr>
        <w:pStyle w:val="Heading1"/>
      </w:pPr>
      <w:r>
        <w:t>3. Finite Element modelling and optimisation</w:t>
      </w:r>
    </w:p>
    <w:p w14:paraId="3B3ACB7B" w14:textId="77777777" w:rsidR="0073075D" w:rsidRDefault="0073075D" w:rsidP="0073075D">
      <w:pPr>
        <w:pStyle w:val="Heading2"/>
        <w:spacing w:line="480" w:lineRule="auto"/>
      </w:pPr>
      <w:r>
        <w:t xml:space="preserve">3.1 FE modelling of four-point beam bending </w:t>
      </w:r>
      <w:proofErr w:type="gramStart"/>
      <w:r>
        <w:t>test</w:t>
      </w:r>
      <w:proofErr w:type="gramEnd"/>
      <w:r>
        <w:t xml:space="preserve"> </w:t>
      </w:r>
    </w:p>
    <w:p w14:paraId="599D06C6" w14:textId="77777777" w:rsidR="0073075D" w:rsidRDefault="0073075D" w:rsidP="0073075D">
      <w:pPr>
        <w:spacing w:line="480" w:lineRule="auto"/>
        <w:rPr>
          <w:rFonts w:cs="Times New Roman"/>
        </w:rPr>
      </w:pPr>
      <w:r>
        <w:rPr>
          <w:rFonts w:eastAsia="Times New Roman" w:cs="Times New Roman"/>
        </w:rPr>
        <w:t xml:space="preserve">FE modelling was performed using ANSYS (Version 2020R, ANSYS, Inc.) to model the four-point bending test of the channel and zed sections, as presented in Section 2. The method of developing the FE model for thin-walled sections capable of simulating the buckling and ultimate strength while considering the section’s geometric imperfections and cold working </w:t>
      </w:r>
      <w:r>
        <w:rPr>
          <w:rFonts w:eastAsia="Times New Roman" w:cs="Times New Roman"/>
        </w:rPr>
        <w:lastRenderedPageBreak/>
        <w:t xml:space="preserve">effects was presented in detail in Qadir et al. </w:t>
      </w:r>
      <w:r>
        <w:rPr>
          <w:rFonts w:eastAsia="Times New Roman" w:cs="Times New Roman"/>
        </w:rPr>
        <w:fldChar w:fldCharType="begin"/>
      </w:r>
      <w:r>
        <w:rPr>
          <w:rFonts w:eastAsia="Times New Roman" w:cs="Times New Roman"/>
        </w:rPr>
        <w:instrText xml:space="preserve"> ADDIN EN.CITE &lt;EndNote&gt;&lt;Cite&gt;&lt;Author&gt;Qadir&lt;/Author&gt;&lt;Year&gt;2020&lt;/Year&gt;&lt;RecNum&gt;31&lt;/RecNum&gt;&lt;DisplayText&gt;[12]&lt;/DisplayText&gt;&lt;record&gt;&lt;rec-number&gt;31&lt;/rec-number&gt;&lt;foreign-keys&gt;&lt;key app="EN" db-id="5e9fpresvxvppre9t5bvwzz1ve0xexrzat9p" timestamp="1699190634"&gt;31&lt;/key&gt;&lt;/foreign-keys&gt;&lt;ref-type name="Journal Article"&gt;17&lt;/ref-type&gt;&lt;contributors&gt;&lt;authors&gt;&lt;author&gt;Qadir, SJ&lt;/author&gt;&lt;author&gt;Nguyen, Van Bac&lt;/author&gt;&lt;author&gt;Hajirasouliha, Iman&lt;/author&gt;&lt;author&gt;Cartwright, Brian&lt;/author&gt;&lt;author&gt;English, MA&lt;/author&gt;&lt;/authors&gt;&lt;/contributors&gt;&lt;titles&gt;&lt;title&gt;Optimal design of cold roll formed steel channel sections under bending considering both geometry and cold work effects&lt;/title&gt;&lt;secondary-title&gt;Thin-Walled Structures&lt;/secondary-title&gt;&lt;/titles&gt;&lt;periodical&gt;&lt;full-title&gt;Thin-Walled Structures&lt;/full-title&gt;&lt;/periodical&gt;&lt;pages&gt;107020&lt;/pages&gt;&lt;volume&gt;157&lt;/volume&gt;&lt;dates&gt;&lt;year&gt;2020&lt;/year&gt;&lt;/dates&gt;&lt;isbn&gt;0263-8231&lt;/isbn&gt;&lt;urls&gt;&lt;/urls&gt;&lt;/record&gt;&lt;/Cite&gt;&lt;/EndNote&gt;</w:instrText>
      </w:r>
      <w:r>
        <w:rPr>
          <w:rFonts w:eastAsia="Times New Roman" w:cs="Times New Roman"/>
        </w:rPr>
        <w:fldChar w:fldCharType="separate"/>
      </w:r>
      <w:r>
        <w:rPr>
          <w:rFonts w:eastAsia="Times New Roman" w:cs="Times New Roman"/>
          <w:noProof/>
        </w:rPr>
        <w:t>[12]</w:t>
      </w:r>
      <w:r>
        <w:rPr>
          <w:rFonts w:eastAsia="Times New Roman" w:cs="Times New Roman"/>
        </w:rPr>
        <w:fldChar w:fldCharType="end"/>
      </w:r>
      <w:r>
        <w:rPr>
          <w:rFonts w:eastAsia="Times New Roman" w:cs="Times New Roman"/>
        </w:rPr>
        <w:t xml:space="preserve">, and this method was applied to this study. </w:t>
      </w:r>
      <w:r>
        <w:rPr>
          <w:szCs w:val="24"/>
        </w:rPr>
        <w:t xml:space="preserve">The FE model setup including point load locations and boundary conditions is illustrated in </w:t>
      </w:r>
      <w:r w:rsidRPr="007B28F3">
        <w:rPr>
          <w:rFonts w:cs="Times New Roman"/>
          <w:color w:val="FF0000"/>
        </w:rPr>
        <w:t xml:space="preserve">Fig. 5 </w:t>
      </w:r>
      <w:r>
        <w:rPr>
          <w:rFonts w:cs="Times New Roman"/>
        </w:rPr>
        <w:t xml:space="preserve">where only half of the test system was simulated due to symmetry (the tested beams had a span of </w:t>
      </w:r>
      <w:r>
        <w:rPr>
          <w:rFonts w:cs="Times New Roman"/>
          <w:i/>
          <w:iCs/>
        </w:rPr>
        <w:t>L</w:t>
      </w:r>
      <w:r>
        <w:rPr>
          <w:rFonts w:cs="Times New Roman"/>
        </w:rPr>
        <w:t xml:space="preserve"> = 2700 mm, distance between two bracings at the end of beams is </w:t>
      </w:r>
      <w:r>
        <w:rPr>
          <w:rFonts w:cs="Times New Roman"/>
          <w:i/>
          <w:iCs/>
        </w:rPr>
        <w:t>a</w:t>
      </w:r>
      <w:r>
        <w:rPr>
          <w:rFonts w:cs="Times New Roman"/>
        </w:rPr>
        <w:t xml:space="preserve"> = 500 mm, and distance between two bracings at the centre of beams is </w:t>
      </w:r>
      <w:r>
        <w:rPr>
          <w:rFonts w:cs="Times New Roman"/>
          <w:i/>
          <w:iCs/>
        </w:rPr>
        <w:t>b</w:t>
      </w:r>
      <w:r>
        <w:rPr>
          <w:rFonts w:cs="Times New Roman"/>
        </w:rPr>
        <w:t xml:space="preserve"> = 1300 mm</w:t>
      </w:r>
      <w:r>
        <w:rPr>
          <w:rFonts w:eastAsia="Times New Roman" w:cs="Times New Roman"/>
        </w:rPr>
        <w:t>)</w:t>
      </w:r>
      <w:r>
        <w:rPr>
          <w:rFonts w:cs="Times New Roman"/>
        </w:rPr>
        <w:t xml:space="preserve">. The bracings were modelled using tie nodes at the symmetry plan that were rigidly connected to nodes from the top / bottom flanges and they were constrained to prevent from movement against the transverse direction. </w:t>
      </w:r>
    </w:p>
    <w:p w14:paraId="7819B2A4" w14:textId="77777777" w:rsidR="0073075D" w:rsidRDefault="0073075D" w:rsidP="0073075D">
      <w:pPr>
        <w:spacing w:line="480" w:lineRule="auto"/>
        <w:rPr>
          <w:rFonts w:eastAsia="Times New Roman" w:cs="Times New Roman"/>
        </w:rPr>
      </w:pPr>
      <w:r w:rsidRPr="00336D58">
        <w:rPr>
          <w:rFonts w:cs="Times New Roman"/>
          <w:color w:val="FF0000"/>
        </w:rPr>
        <w:t xml:space="preserve">The distance between two bracings at the centre of beams is approximately equal to three distortional buckling halfwave length of the sections </w:t>
      </w:r>
      <w:r w:rsidRPr="00336D58">
        <w:rPr>
          <w:rFonts w:cs="Times New Roman"/>
          <w:color w:val="FF0000"/>
        </w:rPr>
        <w:fldChar w:fldCharType="begin"/>
      </w:r>
      <w:r w:rsidRPr="00336D58">
        <w:rPr>
          <w:rFonts w:cs="Times New Roman"/>
          <w:color w:val="FF0000"/>
        </w:rPr>
        <w:instrText xml:space="preserve"> ADDIN EN.CITE &lt;EndNote&gt;&lt;Cite&gt;&lt;Author&gt;Shifferaw&lt;/Author&gt;&lt;Year&gt;2012&lt;/Year&gt;&lt;RecNum&gt;40&lt;/RecNum&gt;&lt;DisplayText&gt;[40]&lt;/DisplayText&gt;&lt;record&gt;&lt;rec-number&gt;40&lt;/rec-number&gt;&lt;foreign-keys&gt;&lt;key app="EN" db-id="5e9fpresvxvppre9t5bvwzz1ve0xexrzat9p" timestamp="1699729624"&gt;40&lt;/key&gt;&lt;/foreign-keys&gt;&lt;ref-type name="Journal Article"&gt;17&lt;/ref-type&gt;&lt;contributors&gt;&lt;authors&gt;&lt;author&gt;Shifferaw, Yared&lt;/author&gt;&lt;author&gt;Schafer, BW&lt;/author&gt;&lt;/authors&gt;&lt;/contributors&gt;&lt;titles&gt;&lt;title&gt;Inelastic bending capacity of cold-formed steel members&lt;/title&gt;&lt;secondary-title&gt;Journal of Structural Engineering&lt;/secondary-title&gt;&lt;/titles&gt;&lt;periodical&gt;&lt;full-title&gt;Journal of Structural Engineering&lt;/full-title&gt;&lt;/periodical&gt;&lt;pages&gt;468-480&lt;/pages&gt;&lt;volume&gt;138&lt;/volume&gt;&lt;number&gt;4&lt;/number&gt;&lt;dates&gt;&lt;year&gt;2012&lt;/year&gt;&lt;/dates&gt;&lt;isbn&gt;0733-9445&lt;/isbn&gt;&lt;urls&gt;&lt;/urls&gt;&lt;/record&gt;&lt;/Cite&gt;&lt;/EndNote&gt;</w:instrText>
      </w:r>
      <w:r w:rsidRPr="00336D58">
        <w:rPr>
          <w:rFonts w:cs="Times New Roman"/>
          <w:color w:val="FF0000"/>
        </w:rPr>
        <w:fldChar w:fldCharType="separate"/>
      </w:r>
      <w:r w:rsidRPr="00336D58">
        <w:rPr>
          <w:rFonts w:cs="Times New Roman"/>
          <w:noProof/>
          <w:color w:val="FF0000"/>
        </w:rPr>
        <w:t>[40]</w:t>
      </w:r>
      <w:r w:rsidRPr="00336D58">
        <w:rPr>
          <w:rFonts w:cs="Times New Roman"/>
          <w:color w:val="FF0000"/>
        </w:rPr>
        <w:fldChar w:fldCharType="end"/>
      </w:r>
      <w:r w:rsidRPr="00336D58">
        <w:rPr>
          <w:rFonts w:cs="Times New Roman"/>
          <w:color w:val="FF0000"/>
        </w:rPr>
        <w:t>.</w:t>
      </w:r>
      <w:r>
        <w:rPr>
          <w:rFonts w:cs="Times New Roman"/>
        </w:rPr>
        <w:t xml:space="preserve"> The connections of support cleats attached to the web of the section at supports and loading points were also modelled by rigid connections between reference nodes (at centre of support) and nodes at </w:t>
      </w:r>
      <w:r w:rsidRPr="00336D58">
        <w:rPr>
          <w:rFonts w:cs="Times New Roman"/>
          <w:color w:val="FF0000"/>
        </w:rPr>
        <w:t>screw positions</w:t>
      </w:r>
      <w:r>
        <w:rPr>
          <w:rFonts w:cs="Times New Roman"/>
        </w:rPr>
        <w:t>. These reference nodes were used to restrict the section ends against all the movements such as vertical, transverse and out-of-plan rotations. The reference nodes at one-third of the beams were used to apply vertical loads.</w:t>
      </w:r>
      <w:r>
        <w:rPr>
          <w:rFonts w:eastAsia="Times New Roman" w:cs="Times New Roman"/>
        </w:rPr>
        <w:t xml:space="preserve"> </w:t>
      </w:r>
    </w:p>
    <w:p w14:paraId="0CE7402E" w14:textId="77777777" w:rsidR="0073075D" w:rsidRDefault="0073075D" w:rsidP="0073075D">
      <w:pPr>
        <w:spacing w:line="480" w:lineRule="auto"/>
        <w:rPr>
          <w:color w:val="FF0000"/>
        </w:rPr>
      </w:pPr>
      <w:r>
        <w:rPr>
          <w:rFonts w:eastAsia="Times New Roman" w:cs="Times New Roman"/>
        </w:rPr>
        <w:t xml:space="preserve">The FE modelling of the beam test included two steps. In the first step, a linear elastic buckling analysis was performed on the perfect geometry to obtain distortional buckling modes (eigenvalues). In the second step, these buckling modes were used as initial geometric imperfections for a nonlinear post-buckling analysis carried out to predict the beam behaviour and ultimate load capacity. </w:t>
      </w:r>
      <w:r w:rsidRPr="00336D58">
        <w:rPr>
          <w:color w:val="FF0000"/>
        </w:rPr>
        <w:t xml:space="preserve">A linear elastic buckling analysis was carried out using FEM to obtain the dominant buckling modes (Eigenmodes), which were then fed into the nonlinear analysis to include the shape and distribution of initial imperfections. The distortional buckling mode, characterized by two half-waves along the constant moment span, was generally the primary mode in this study. </w:t>
      </w:r>
    </w:p>
    <w:p w14:paraId="1E95EF44" w14:textId="77777777" w:rsidR="0073075D" w:rsidRDefault="0073075D" w:rsidP="0073075D">
      <w:pPr>
        <w:spacing w:line="480" w:lineRule="auto"/>
        <w:rPr>
          <w:rFonts w:eastAsia="Times New Roman" w:cs="Times New Roman"/>
        </w:rPr>
      </w:pPr>
      <w:r>
        <w:rPr>
          <w:rFonts w:eastAsia="Times New Roman" w:cs="Times New Roman"/>
        </w:rPr>
        <w:lastRenderedPageBreak/>
        <w:t>Shell elements SHELL181 which has 4-noded quadrilateral, reduced integration, were selected. There were two layers with 6 integration points through the thickness of the section</w:t>
      </w:r>
      <w:r w:rsidRPr="00336D58">
        <w:rPr>
          <w:rFonts w:eastAsia="Times New Roman" w:cs="Times New Roman"/>
          <w:color w:val="FF0000"/>
        </w:rPr>
        <w:t xml:space="preserve">, since </w:t>
      </w:r>
      <w:r w:rsidRPr="00336D58">
        <w:rPr>
          <w:color w:val="FF0000"/>
        </w:rPr>
        <w:t xml:space="preserve">the </w:t>
      </w:r>
      <w:r w:rsidRPr="00B10D2B">
        <w:rPr>
          <w:color w:val="FF0000"/>
        </w:rPr>
        <w:t xml:space="preserve">plastic deformation and shear deformation effects </w:t>
      </w:r>
      <w:r>
        <w:rPr>
          <w:color w:val="FF0000"/>
        </w:rPr>
        <w:t>were</w:t>
      </w:r>
      <w:r w:rsidRPr="00336D58">
        <w:rPr>
          <w:color w:val="FF0000"/>
        </w:rPr>
        <w:t xml:space="preserve"> considered in this study, the high number of integration points was preferred</w:t>
      </w:r>
      <w:r w:rsidRPr="00336D58">
        <w:rPr>
          <w:rFonts w:eastAsia="Times New Roman" w:cs="Times New Roman"/>
          <w:color w:val="FF0000"/>
        </w:rPr>
        <w:t>.</w:t>
      </w:r>
      <w:r>
        <w:rPr>
          <w:rFonts w:eastAsia="Times New Roman" w:cs="Times New Roman"/>
        </w:rPr>
        <w:t xml:space="preserve"> These elements had three translational and three rotational degrees of freedom at each node that consider finite membrane and large rotations that are suitable for large-deformation and geometrically non-linear issues in this study. The material properties for flat parts, section corners and stiffener bends obtained from tensile tests (as </w:t>
      </w:r>
      <w:r>
        <w:rPr>
          <w:rFonts w:cs="Times New Roman"/>
        </w:rPr>
        <w:t xml:space="preserve">presented </w:t>
      </w:r>
      <w:r>
        <w:rPr>
          <w:rFonts w:eastAsia="Times New Roman" w:cs="Times New Roman"/>
        </w:rPr>
        <w:t xml:space="preserve">in Section 2.1) were assigned in these regions of the channel section </w:t>
      </w:r>
      <w:r>
        <w:rPr>
          <w:rFonts w:cs="Times New Roman"/>
        </w:rPr>
        <w:t>C-W145T1.2 and zed section Z-W145T1.2</w:t>
      </w:r>
      <w:r>
        <w:rPr>
          <w:rFonts w:eastAsia="Times New Roman" w:cs="Times New Roman"/>
        </w:rPr>
        <w:t xml:space="preserve"> in the FE models, as shown in Fig. 2. This allowed </w:t>
      </w:r>
      <w:r>
        <w:t xml:space="preserve">the effects of cold working on tensile and flexural strengths of cold rolled steel sections with complex stiffeners to be investigated. </w:t>
      </w:r>
      <w:r>
        <w:rPr>
          <w:rFonts w:eastAsia="Times New Roman" w:cs="Times New Roman"/>
        </w:rPr>
        <w:t xml:space="preserve">The value of 205 </w:t>
      </w:r>
      <w:proofErr w:type="spellStart"/>
      <w:r>
        <w:rPr>
          <w:rFonts w:eastAsia="Times New Roman" w:cs="Times New Roman"/>
        </w:rPr>
        <w:t>GPa</w:t>
      </w:r>
      <w:proofErr w:type="spellEnd"/>
      <w:r>
        <w:rPr>
          <w:rFonts w:eastAsia="Times New Roman" w:cs="Times New Roman"/>
        </w:rPr>
        <w:t xml:space="preserve"> was used elastic modulus E of steel material.</w:t>
      </w:r>
    </w:p>
    <w:p w14:paraId="7908D346" w14:textId="77777777" w:rsidR="0073075D" w:rsidRPr="00336D58" w:rsidRDefault="0073075D" w:rsidP="0073075D">
      <w:pPr>
        <w:spacing w:line="480" w:lineRule="auto"/>
        <w:rPr>
          <w:rFonts w:eastAsia="Times New Roman" w:cs="Times New Roman"/>
          <w:color w:val="FF0000"/>
        </w:rPr>
      </w:pPr>
      <w:r w:rsidRPr="00336D58">
        <w:rPr>
          <w:color w:val="FF0000"/>
        </w:rPr>
        <w:t>Four different mesh sizes were used to study the influence of the mesh parameter on the accuracy of the simulation results. They included sizes of 20x20 mm, 8x8 mm, 4x4 mm, and 2x2 mm, which corresponded to a total number of elements of 5694, 21900, 70810 and 233600, respectively. The results showed that maximum difference between the ultimate loads of the 20x20 mm and the 2x2 mm was less than 5%. Using mesh sizes smaller than 4x4 mm has negligible effects on the stiffness and ultimate load capacity values (less than 0.5% difference), while could significantly increase the computational costs. Consequently, the 4x4 mm mesh size was chosen in this study to strike a balance between accuracy and computational efficiency. This choice ensured that simulation results aligned well with experimental findings while being sufficiently small to accurately model the corners and bends of the section's stiffeners.</w:t>
      </w:r>
    </w:p>
    <w:p w14:paraId="629E20E2" w14:textId="77777777" w:rsidR="0073075D" w:rsidRDefault="0073075D" w:rsidP="0073075D">
      <w:pPr>
        <w:spacing w:line="480" w:lineRule="auto"/>
        <w:rPr>
          <w:rFonts w:eastAsia="Times New Roman" w:cs="Times New Roman"/>
        </w:rPr>
      </w:pPr>
      <w:r w:rsidRPr="00336D58">
        <w:rPr>
          <w:color w:val="FF0000"/>
        </w:rPr>
        <w:lastRenderedPageBreak/>
        <w:t>To validate the FEM results, the first buckling mode was compared with experimental observations, and a close resemblance was identified. Consequently, the first buckling mode shape was chosen for generating imperfections. The maximum amplitude of this mode shape served as a measure for the degree of initial imperfection. Past research has demonstrated that utilizing the first buckling mode shape derived from the elastic buckling analysis, in conjunction with appropriate initial geometric imperfections, yields accurate predictions for failure mode and strength capacity in the FE model.</w:t>
      </w:r>
      <w:r>
        <w:rPr>
          <w:rFonts w:eastAsia="Times New Roman" w:cs="Times New Roman"/>
        </w:rPr>
        <w:t xml:space="preserve"> </w:t>
      </w:r>
    </w:p>
    <w:p w14:paraId="67607310" w14:textId="77777777" w:rsidR="0073075D" w:rsidRDefault="0073075D" w:rsidP="0073075D">
      <w:pPr>
        <w:spacing w:line="480" w:lineRule="auto"/>
        <w:rPr>
          <w:rFonts w:eastAsia="Times New Roman" w:cs="Times New Roman"/>
        </w:rPr>
      </w:pPr>
      <w:r>
        <w:rPr>
          <w:rFonts w:eastAsia="Times New Roman" w:cs="Times New Roman"/>
        </w:rPr>
        <w:t xml:space="preserve">The imperfection value of 1.55t was </w:t>
      </w:r>
      <w:r>
        <w:rPr>
          <w:color w:val="000000"/>
        </w:rPr>
        <w:t>employed for the FE analysis in this study as suggested in </w:t>
      </w:r>
      <w:r>
        <w:rPr>
          <w:color w:val="000000"/>
        </w:rPr>
        <w:fldChar w:fldCharType="begin"/>
      </w:r>
      <w:r>
        <w:rPr>
          <w:color w:val="000000"/>
        </w:rPr>
        <w:instrText xml:space="preserve"> ADDIN EN.CITE &lt;EndNote&gt;&lt;Cite&gt;&lt;Author&gt;Qadir&lt;/Author&gt;&lt;Year&gt;2020&lt;/Year&gt;&lt;RecNum&gt;31&lt;/RecNum&gt;&lt;DisplayText&gt;[12]&lt;/DisplayText&gt;&lt;record&gt;&lt;rec-number&gt;31&lt;/rec-number&gt;&lt;foreign-keys&gt;&lt;key app="EN" db-id="5e9fpresvxvppre9t5bvwzz1ve0xexrzat9p" timestamp="1699190634"&gt;31&lt;/key&gt;&lt;/foreign-keys&gt;&lt;ref-type name="Journal Article"&gt;17&lt;/ref-type&gt;&lt;contributors&gt;&lt;authors&gt;&lt;author&gt;Qadir, SJ&lt;/author&gt;&lt;author&gt;Nguyen, Van Bac&lt;/author&gt;&lt;author&gt;Hajirasouliha, Iman&lt;/author&gt;&lt;author&gt;Cartwright, Brian&lt;/author&gt;&lt;author&gt;English, MA&lt;/author&gt;&lt;/authors&gt;&lt;/contributors&gt;&lt;titles&gt;&lt;title&gt;Optimal design of cold roll formed steel channel sections under bending considering both geometry and cold work effects&lt;/title&gt;&lt;secondary-title&gt;Thin-Walled Structures&lt;/secondary-title&gt;&lt;/titles&gt;&lt;periodical&gt;&lt;full-title&gt;Thin-Walled Structures&lt;/full-title&gt;&lt;/periodical&gt;&lt;pages&gt;107020&lt;/pages&gt;&lt;volume&gt;157&lt;/volume&gt;&lt;dates&gt;&lt;year&gt;2020&lt;/year&gt;&lt;/dates&gt;&lt;isbn&gt;0263-8231&lt;/isbn&gt;&lt;urls&gt;&lt;/urls&gt;&lt;/record&gt;&lt;/Cite&gt;&lt;/EndNote&gt;</w:instrText>
      </w:r>
      <w:r>
        <w:rPr>
          <w:color w:val="000000"/>
        </w:rPr>
        <w:fldChar w:fldCharType="separate"/>
      </w:r>
      <w:r>
        <w:rPr>
          <w:noProof/>
          <w:color w:val="000000"/>
        </w:rPr>
        <w:t>[12]</w:t>
      </w:r>
      <w:r>
        <w:rPr>
          <w:color w:val="000000"/>
        </w:rPr>
        <w:fldChar w:fldCharType="end"/>
      </w:r>
      <w:r>
        <w:rPr>
          <w:color w:val="000000"/>
        </w:rPr>
        <w:t> (using the imperfection value of 1.55t in the FE analysis was found to provide the closest agreement in the </w:t>
      </w:r>
      <w:hyperlink r:id="rId15" w:tooltip="Learn more about initial stiffness from ScienceDirect's AI-generated Topic Pages" w:history="1">
        <w:r w:rsidRPr="00C47469">
          <w:rPr>
            <w:rStyle w:val="Hyperlink"/>
            <w:color w:val="000000"/>
            <w:u w:val="none"/>
          </w:rPr>
          <w:t>initial stiffness</w:t>
        </w:r>
      </w:hyperlink>
      <w:r>
        <w:rPr>
          <w:color w:val="000000"/>
        </w:rPr>
        <w:t xml:space="preserve"> and strength values compared to the experimental results with less than 1% difference). More detailed information about the FE modelling can be found in Qadir et al.  </w:t>
      </w:r>
      <w:r>
        <w:rPr>
          <w:color w:val="000000"/>
        </w:rPr>
        <w:fldChar w:fldCharType="begin"/>
      </w:r>
      <w:r>
        <w:rPr>
          <w:color w:val="000000"/>
        </w:rPr>
        <w:instrText xml:space="preserve"> ADDIN EN.CITE &lt;EndNote&gt;&lt;Cite&gt;&lt;Author&gt;Qadir&lt;/Author&gt;&lt;Year&gt;2020&lt;/Year&gt;&lt;RecNum&gt;31&lt;/RecNum&gt;&lt;DisplayText&gt;[12]&lt;/DisplayText&gt;&lt;record&gt;&lt;rec-number&gt;31&lt;/rec-number&gt;&lt;foreign-keys&gt;&lt;key app="EN" db-id="5e9fpresvxvppre9t5bvwzz1ve0xexrzat9p" timestamp="1699190634"&gt;31&lt;/key&gt;&lt;/foreign-keys&gt;&lt;ref-type name="Journal Article"&gt;17&lt;/ref-type&gt;&lt;contributors&gt;&lt;authors&gt;&lt;author&gt;Qadir, SJ&lt;/author&gt;&lt;author&gt;Nguyen, Van Bac&lt;/author&gt;&lt;author&gt;Hajirasouliha, Iman&lt;/author&gt;&lt;author&gt;Cartwright, Brian&lt;/author&gt;&lt;author&gt;English, MA&lt;/author&gt;&lt;/authors&gt;&lt;/contributors&gt;&lt;titles&gt;&lt;title&gt;Optimal design of cold roll formed steel channel sections under bending considering both geometry and cold work effects&lt;/title&gt;&lt;secondary-title&gt;Thin-Walled Structures&lt;/secondary-title&gt;&lt;/titles&gt;&lt;periodical&gt;&lt;full-title&gt;Thin-Walled Structures&lt;/full-title&gt;&lt;/periodical&gt;&lt;pages&gt;107020&lt;/pages&gt;&lt;volume&gt;157&lt;/volume&gt;&lt;dates&gt;&lt;year&gt;2020&lt;/year&gt;&lt;/dates&gt;&lt;isbn&gt;0263-8231&lt;/isbn&gt;&lt;urls&gt;&lt;/urls&gt;&lt;/record&gt;&lt;/Cite&gt;&lt;/EndNote&gt;</w:instrText>
      </w:r>
      <w:r>
        <w:rPr>
          <w:color w:val="000000"/>
        </w:rPr>
        <w:fldChar w:fldCharType="separate"/>
      </w:r>
      <w:r>
        <w:rPr>
          <w:noProof/>
          <w:color w:val="000000"/>
        </w:rPr>
        <w:t>[12]</w:t>
      </w:r>
      <w:r>
        <w:rPr>
          <w:color w:val="000000"/>
        </w:rPr>
        <w:fldChar w:fldCharType="end"/>
      </w:r>
      <w:r>
        <w:rPr>
          <w:color w:val="000000"/>
        </w:rPr>
        <w:t>.</w:t>
      </w:r>
    </w:p>
    <w:p w14:paraId="7A2B1B67" w14:textId="77777777" w:rsidR="0073075D" w:rsidRDefault="0073075D" w:rsidP="0073075D">
      <w:pPr>
        <w:spacing w:line="480" w:lineRule="auto"/>
        <w:rPr>
          <w:rFonts w:eastAsia="Times New Roman" w:cs="Times New Roman"/>
        </w:rPr>
      </w:pPr>
      <w:r>
        <w:rPr>
          <w:rFonts w:eastAsia="Times New Roman" w:cs="Times New Roman"/>
          <w:noProof/>
          <w:lang w:val="en-US"/>
        </w:rPr>
        <w:drawing>
          <wp:inline distT="0" distB="0" distL="0" distR="0" wp14:anchorId="524BE260" wp14:editId="443856B7">
            <wp:extent cx="5726430" cy="3428365"/>
            <wp:effectExtent l="0" t="0" r="7620" b="635"/>
            <wp:docPr id="1366787321" name="Picture 17" descr="A diagram of a line of met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A diagram of a line of metal&#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6430" cy="3428365"/>
                    </a:xfrm>
                    <a:prstGeom prst="rect">
                      <a:avLst/>
                    </a:prstGeom>
                    <a:noFill/>
                    <a:ln>
                      <a:noFill/>
                    </a:ln>
                  </pic:spPr>
                </pic:pic>
              </a:graphicData>
            </a:graphic>
          </wp:inline>
        </w:drawing>
      </w:r>
    </w:p>
    <w:p w14:paraId="62C74284" w14:textId="77777777" w:rsidR="0073075D" w:rsidRDefault="0073075D" w:rsidP="0073075D">
      <w:pPr>
        <w:spacing w:line="480" w:lineRule="auto"/>
        <w:rPr>
          <w:rFonts w:eastAsia="Times New Roman" w:cs="Times New Roman"/>
        </w:rPr>
      </w:pPr>
      <w:r>
        <w:rPr>
          <w:rFonts w:eastAsia="Times New Roman" w:cs="Times New Roman"/>
        </w:rPr>
        <w:lastRenderedPageBreak/>
        <w:t xml:space="preserve">Fig. 5. FE model setup which shows boundary conditions (an example of the channel section is presented) and the mesh of the section in closer view, as shown in the rectangular box. </w:t>
      </w:r>
      <m:oMath>
        <m:r>
          <w:rPr>
            <w:rFonts w:ascii="Cambria Math" w:eastAsia="Times New Roman" w:hAnsi="Cambria Math" w:cs="Times New Roman"/>
          </w:rPr>
          <m:t>L</m:t>
        </m:r>
        <m:r>
          <m:rPr>
            <m:sty m:val="p"/>
          </m:rPr>
          <w:rPr>
            <w:rFonts w:ascii="Cambria Math" w:eastAsia="Times New Roman" w:hAnsi="Cambria Math" w:cs="Times New Roman"/>
          </w:rPr>
          <m:t>=2700 mm,</m:t>
        </m:r>
        <m:r>
          <w:rPr>
            <w:rFonts w:ascii="Cambria Math" w:eastAsia="Times New Roman" w:hAnsi="Cambria Math" w:cs="Times New Roman"/>
          </w:rPr>
          <m:t xml:space="preserve"> a</m:t>
        </m:r>
        <m:r>
          <m:rPr>
            <m:sty m:val="p"/>
          </m:rPr>
          <w:rPr>
            <w:rFonts w:ascii="Cambria Math" w:eastAsia="Times New Roman" w:hAnsi="Cambria Math" w:cs="Times New Roman"/>
          </w:rPr>
          <m:t>=500 mm,</m:t>
        </m:r>
        <m:r>
          <w:rPr>
            <w:rFonts w:ascii="Cambria Math" w:eastAsia="Times New Roman" w:hAnsi="Cambria Math" w:cs="Times New Roman"/>
          </w:rPr>
          <m:t xml:space="preserve"> b</m:t>
        </m:r>
        <m:r>
          <m:rPr>
            <m:sty m:val="p"/>
          </m:rPr>
          <w:rPr>
            <w:rFonts w:ascii="Cambria Math" w:eastAsia="Times New Roman" w:hAnsi="Cambria Math" w:cs="Times New Roman"/>
          </w:rPr>
          <m:t>=1300 mm</m:t>
        </m:r>
      </m:oMath>
      <w:r>
        <w:rPr>
          <w:rFonts w:eastAsia="Times New Roman" w:cs="Times New Roman"/>
        </w:rPr>
        <w:t>.</w:t>
      </w:r>
    </w:p>
    <w:p w14:paraId="114FA4C9" w14:textId="77777777" w:rsidR="0073075D" w:rsidRDefault="0073075D" w:rsidP="0073075D">
      <w:pPr>
        <w:spacing w:line="480" w:lineRule="auto"/>
        <w:rPr>
          <w:rFonts w:eastAsia="Times New Roman" w:cs="Times New Roman"/>
        </w:rPr>
      </w:pPr>
      <w:r>
        <w:rPr>
          <w:rFonts w:eastAsia="Times New Roman" w:cs="Times New Roman"/>
        </w:rPr>
        <w:t>In this paper, the measured material properties obtained from tensile specimen tests for flat and corners/bends were used in the FE models to accurately quantify the effects of geometry and the cold working induced from the cold roll forming process. Figs. 9(a-b) show both the measured engineering stress-strain curves and the true stress-strain curves, determined using the following equations:</w:t>
      </w:r>
    </w:p>
    <w:p w14:paraId="37717CE6" w14:textId="77777777" w:rsidR="0073075D" w:rsidRDefault="00000000" w:rsidP="0073075D">
      <w:pPr>
        <w:pStyle w:val="Equation"/>
        <w:spacing w:line="480" w:lineRule="auto"/>
        <w:rPr>
          <w:i w:val="0"/>
        </w:rPr>
      </w:pPr>
      <m:oMath>
        <m:sSub>
          <m:sSubPr>
            <m:ctrlPr>
              <w:rPr>
                <w:rFonts w:cs="Times New Roman"/>
              </w:rPr>
            </m:ctrlPr>
          </m:sSubPr>
          <m:e>
            <m:r>
              <w:rPr>
                <w:rFonts w:cs="Times New Roman"/>
              </w:rPr>
              <m:t>σ</m:t>
            </m:r>
          </m:e>
          <m:sub>
            <m:r>
              <w:rPr>
                <w:rFonts w:cs="Times New Roman"/>
              </w:rPr>
              <m:t>true</m:t>
            </m:r>
          </m:sub>
        </m:sSub>
        <m:r>
          <w:rPr>
            <w:rFonts w:cs="Times New Roman"/>
          </w:rPr>
          <m:t xml:space="preserve">= </m:t>
        </m:r>
        <m:sSub>
          <m:sSubPr>
            <m:ctrlPr>
              <w:rPr>
                <w:rFonts w:cs="Times New Roman"/>
              </w:rPr>
            </m:ctrlPr>
          </m:sSubPr>
          <m:e>
            <m:r>
              <w:rPr>
                <w:rFonts w:cs="Times New Roman"/>
              </w:rPr>
              <m:t>σ</m:t>
            </m:r>
          </m:e>
          <m:sub>
            <m:r>
              <w:rPr>
                <w:rFonts w:cs="Times New Roman"/>
              </w:rPr>
              <m:t>eng</m:t>
            </m:r>
          </m:sub>
        </m:sSub>
        <m:r>
          <w:rPr>
            <w:rFonts w:cs="Times New Roman"/>
          </w:rPr>
          <m:t xml:space="preserve"> </m:t>
        </m:r>
        <m:d>
          <m:dPr>
            <m:ctrlPr>
              <w:rPr>
                <w:rFonts w:cs="Times New Roman"/>
              </w:rPr>
            </m:ctrlPr>
          </m:dPr>
          <m:e>
            <m:r>
              <w:rPr>
                <w:rFonts w:cs="Times New Roman"/>
              </w:rPr>
              <m:t xml:space="preserve">1+ </m:t>
            </m:r>
            <m:sSub>
              <m:sSubPr>
                <m:ctrlPr>
                  <w:rPr>
                    <w:rFonts w:cs="Times New Roman"/>
                  </w:rPr>
                </m:ctrlPr>
              </m:sSubPr>
              <m:e>
                <m:r>
                  <w:rPr>
                    <w:rFonts w:cs="Times New Roman"/>
                  </w:rPr>
                  <m:t xml:space="preserve">  ε</m:t>
                </m:r>
              </m:e>
              <m:sub>
                <m:r>
                  <w:rPr>
                    <w:rFonts w:cs="Times New Roman"/>
                  </w:rPr>
                  <m:t>eng</m:t>
                </m:r>
              </m:sub>
            </m:sSub>
          </m:e>
        </m:d>
        <m:r>
          <w:rPr>
            <w:rFonts w:cs="Times New Roman"/>
          </w:rPr>
          <m:t xml:space="preserve">                                                                  </m:t>
        </m:r>
      </m:oMath>
      <w:r w:rsidR="0073075D">
        <w:rPr>
          <w:i w:val="0"/>
        </w:rPr>
        <w:t xml:space="preserve">                                                (1)</w:t>
      </w:r>
    </w:p>
    <w:p w14:paraId="17D16125" w14:textId="77777777" w:rsidR="0073075D" w:rsidRDefault="00000000" w:rsidP="0073075D">
      <w:pPr>
        <w:pStyle w:val="Equation"/>
        <w:spacing w:line="480" w:lineRule="auto"/>
        <w:rPr>
          <w:i w:val="0"/>
        </w:rPr>
      </w:pPr>
      <m:oMath>
        <m:sSubSup>
          <m:sSubSupPr>
            <m:ctrlPr>
              <w:rPr>
                <w:rFonts w:cs="Times New Roman"/>
              </w:rPr>
            </m:ctrlPr>
          </m:sSubSupPr>
          <m:e>
            <m:r>
              <w:rPr>
                <w:rFonts w:cs="Times New Roman"/>
              </w:rPr>
              <m:t>ε</m:t>
            </m:r>
          </m:e>
          <m:sub>
            <m:r>
              <w:rPr>
                <w:rFonts w:cs="Times New Roman"/>
              </w:rPr>
              <m:t>true</m:t>
            </m:r>
          </m:sub>
          <m:sup>
            <m:r>
              <w:rPr>
                <w:rFonts w:cs="Times New Roman"/>
              </w:rPr>
              <m:t>pl</m:t>
            </m:r>
          </m:sup>
        </m:sSubSup>
        <m:r>
          <w:rPr>
            <w:rFonts w:cs="Times New Roman"/>
          </w:rPr>
          <m:t xml:space="preserve">= ln </m:t>
        </m:r>
        <m:d>
          <m:dPr>
            <m:ctrlPr>
              <w:rPr>
                <w:rFonts w:cs="Times New Roman"/>
              </w:rPr>
            </m:ctrlPr>
          </m:dPr>
          <m:e>
            <m:r>
              <w:rPr>
                <w:rFonts w:cs="Times New Roman"/>
              </w:rPr>
              <m:t xml:space="preserve">1+ </m:t>
            </m:r>
            <m:sSub>
              <m:sSubPr>
                <m:ctrlPr>
                  <w:rPr>
                    <w:rFonts w:cs="Times New Roman"/>
                  </w:rPr>
                </m:ctrlPr>
              </m:sSubPr>
              <m:e>
                <m:r>
                  <w:rPr>
                    <w:rFonts w:cs="Times New Roman"/>
                  </w:rPr>
                  <m:t xml:space="preserve">  ε</m:t>
                </m:r>
              </m:e>
              <m:sub>
                <m:r>
                  <w:rPr>
                    <w:rFonts w:cs="Times New Roman"/>
                  </w:rPr>
                  <m:t>eng</m:t>
                </m:r>
              </m:sub>
            </m:sSub>
          </m:e>
        </m:d>
        <m:r>
          <w:rPr>
            <w:rFonts w:cs="Times New Roman"/>
          </w:rPr>
          <m:t xml:space="preserve">  - </m:t>
        </m:r>
        <m:f>
          <m:fPr>
            <m:ctrlPr>
              <w:rPr>
                <w:rFonts w:cs="Times New Roman"/>
              </w:rPr>
            </m:ctrlPr>
          </m:fPr>
          <m:num>
            <m:sSub>
              <m:sSubPr>
                <m:ctrlPr>
                  <w:rPr>
                    <w:rFonts w:cs="Times New Roman"/>
                  </w:rPr>
                </m:ctrlPr>
              </m:sSubPr>
              <m:e>
                <m:r>
                  <w:rPr>
                    <w:rFonts w:cs="Times New Roman"/>
                  </w:rPr>
                  <m:t>σ</m:t>
                </m:r>
              </m:e>
              <m:sub>
                <m:r>
                  <w:rPr>
                    <w:rFonts w:cs="Times New Roman"/>
                  </w:rPr>
                  <m:t>eng</m:t>
                </m:r>
              </m:sub>
            </m:sSub>
          </m:num>
          <m:den>
            <m:r>
              <w:rPr>
                <w:rFonts w:cs="Times New Roman"/>
              </w:rPr>
              <m:t>E</m:t>
            </m:r>
          </m:den>
        </m:f>
        <m:r>
          <w:rPr>
            <w:rFonts w:cs="Times New Roman"/>
          </w:rPr>
          <m:t xml:space="preserve">                                                        </m:t>
        </m:r>
      </m:oMath>
      <w:r w:rsidR="0073075D">
        <w:rPr>
          <w:i w:val="0"/>
          <w:iCs w:val="0"/>
        </w:rPr>
        <w:t xml:space="preserve">                                               (2)</w:t>
      </w:r>
    </w:p>
    <w:p w14:paraId="568876E5" w14:textId="77777777" w:rsidR="0073075D" w:rsidRDefault="0073075D" w:rsidP="0073075D">
      <w:pPr>
        <w:spacing w:line="480" w:lineRule="auto"/>
        <w:rPr>
          <w:rFonts w:eastAsia="Times New Roman" w:cs="Times New Roman"/>
        </w:rPr>
      </w:pPr>
      <w:r>
        <w:rPr>
          <w:rFonts w:eastAsia="Times New Roman" w:cs="Times New Roman"/>
        </w:rPr>
        <w:t xml:space="preserve">where </w:t>
      </w:r>
      <m:oMath>
        <m:sSub>
          <m:sSubPr>
            <m:ctrlPr>
              <w:rPr>
                <w:rFonts w:ascii="Cambria Math" w:hAnsi="Cambria Math" w:cs="Times New Roman"/>
                <w:iCs/>
              </w:rPr>
            </m:ctrlPr>
          </m:sSubPr>
          <m:e>
            <m:r>
              <m:rPr>
                <m:sty m:val="p"/>
              </m:rPr>
              <w:rPr>
                <w:rFonts w:ascii="Cambria Math" w:hAnsi="Cambria Math" w:cs="Times New Roman"/>
              </w:rPr>
              <m:t>σ</m:t>
            </m:r>
          </m:e>
          <m:sub>
            <m:r>
              <m:rPr>
                <m:sty m:val="p"/>
              </m:rPr>
              <w:rPr>
                <w:rFonts w:ascii="Cambria Math" w:hAnsi="Cambria Math" w:cs="Times New Roman"/>
              </w:rPr>
              <m:t>eng</m:t>
            </m:r>
          </m:sub>
        </m:sSub>
      </m:oMath>
      <w:r>
        <w:rPr>
          <w:rFonts w:eastAsia="Times New Roman" w:cs="Times New Roman"/>
        </w:rPr>
        <w:t xml:space="preserve"> and </w:t>
      </w:r>
      <m:oMath>
        <m:sSub>
          <m:sSubPr>
            <m:ctrlPr>
              <w:rPr>
                <w:rFonts w:ascii="Cambria Math" w:hAnsi="Cambria Math" w:cs="Times New Roman"/>
                <w:iCs/>
              </w:rPr>
            </m:ctrlPr>
          </m:sSubPr>
          <m:e>
            <m:r>
              <m:rPr>
                <m:sty m:val="p"/>
              </m:rPr>
              <w:rPr>
                <w:rFonts w:ascii="Cambria Math" w:hAnsi="Cambria Math" w:cs="Times New Roman"/>
              </w:rPr>
              <m:t xml:space="preserve">  ε</m:t>
            </m:r>
          </m:e>
          <m:sub>
            <m:r>
              <m:rPr>
                <m:sty m:val="p"/>
              </m:rPr>
              <w:rPr>
                <w:rFonts w:ascii="Cambria Math" w:hAnsi="Cambria Math" w:cs="Times New Roman"/>
              </w:rPr>
              <m:t>eng</m:t>
            </m:r>
          </m:sub>
        </m:sSub>
      </m:oMath>
      <w:r>
        <w:rPr>
          <w:rFonts w:eastAsia="Times New Roman" w:cs="Times New Roman"/>
        </w:rPr>
        <w:t xml:space="preserve">  are engineering stress and strain, respectively, based on the original cross-section area of the tensile specimen; and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σ</m:t>
            </m:r>
          </m:e>
          <m:sub>
            <m:r>
              <m:rPr>
                <m:sty m:val="p"/>
              </m:rPr>
              <w:rPr>
                <w:rFonts w:ascii="Cambria Math" w:eastAsia="Times New Roman" w:hAnsi="Cambria Math" w:cs="Times New Roman"/>
              </w:rPr>
              <m:t>true</m:t>
            </m:r>
          </m:sub>
        </m:sSub>
      </m:oMath>
      <w:r>
        <w:rPr>
          <w:rFonts w:eastAsia="Times New Roman" w:cs="Times New Roman"/>
        </w:rPr>
        <w:t xml:space="preserve"> and </w:t>
      </w:r>
      <m:oMath>
        <m:sSubSup>
          <m:sSubSupPr>
            <m:ctrlPr>
              <w:rPr>
                <w:rFonts w:ascii="Cambria Math" w:eastAsia="Times New Roman" w:hAnsi="Cambria Math" w:cs="Times New Roman"/>
              </w:rPr>
            </m:ctrlPr>
          </m:sSubSupPr>
          <m:e>
            <m:r>
              <m:rPr>
                <m:sty m:val="p"/>
              </m:rPr>
              <w:rPr>
                <w:rFonts w:ascii="Cambria Math" w:eastAsia="Times New Roman" w:hAnsi="Cambria Math" w:cs="Times New Roman"/>
              </w:rPr>
              <m:t>ε</m:t>
            </m:r>
          </m:e>
          <m:sub>
            <m:r>
              <m:rPr>
                <m:sty m:val="p"/>
              </m:rPr>
              <w:rPr>
                <w:rFonts w:ascii="Cambria Math" w:eastAsia="Times New Roman" w:hAnsi="Cambria Math" w:cs="Times New Roman"/>
              </w:rPr>
              <m:t>true</m:t>
            </m:r>
          </m:sub>
          <m:sup>
            <m:r>
              <m:rPr>
                <m:sty m:val="p"/>
              </m:rPr>
              <w:rPr>
                <w:rFonts w:ascii="Cambria Math" w:eastAsia="Times New Roman" w:hAnsi="Cambria Math" w:cs="Times New Roman"/>
              </w:rPr>
              <m:t>pl</m:t>
            </m:r>
          </m:sup>
        </m:sSubSup>
      </m:oMath>
      <w:r>
        <w:rPr>
          <w:rFonts w:eastAsia="Times New Roman" w:cs="Times New Roman"/>
        </w:rPr>
        <w:t xml:space="preserve"> are the true stress and the true strain, respectively, considering the actual cross-section area of the tensile specimen during the test. </w:t>
      </w:r>
    </w:p>
    <w:p w14:paraId="4C4620B5" w14:textId="77777777" w:rsidR="0073075D" w:rsidRPr="00336D58" w:rsidRDefault="0073075D" w:rsidP="0073075D">
      <w:pPr>
        <w:spacing w:line="480" w:lineRule="auto"/>
        <w:rPr>
          <w:rFonts w:eastAsia="Times New Roman" w:cs="Times New Roman"/>
          <w:color w:val="FF0000"/>
        </w:rPr>
      </w:pPr>
      <w:r w:rsidRPr="00336D58">
        <w:rPr>
          <w:rFonts w:eastAsia="Times New Roman"/>
          <w:color w:val="FF0000"/>
        </w:rPr>
        <w:t xml:space="preserve">While residual stresses were not directly included in the FE models, they were indirectly considered through the stress-strain data obtained from the material tests. Previous studies indicated that the membrane residual stresses can be safely ignored in the open sections </w:t>
      </w:r>
      <w:r w:rsidRPr="00336D58">
        <w:rPr>
          <w:rFonts w:eastAsia="Times New Roman" w:cs="Times New Roman"/>
          <w:color w:val="FF0000"/>
        </w:rPr>
        <w:fldChar w:fldCharType="begin"/>
      </w:r>
      <w:r w:rsidRPr="00336D58">
        <w:rPr>
          <w:rFonts w:eastAsia="Times New Roman" w:cs="Times New Roman"/>
          <w:color w:val="FF0000"/>
        </w:rPr>
        <w:instrText xml:space="preserve"> ADDIN EN.CITE &lt;EndNote&gt;&lt;Cite&gt;&lt;Author&gt;Schafer&lt;/Author&gt;&lt;Year&gt;1998&lt;/Year&gt;&lt;RecNum&gt;37&lt;/RecNum&gt;&lt;DisplayText&gt;[41, 42]&lt;/DisplayText&gt;&lt;record&gt;&lt;rec-number&gt;37&lt;/rec-number&gt;&lt;foreign-keys&gt;&lt;key app="EN" db-id="5e9fpresvxvppre9t5bvwzz1ve0xexrzat9p" timestamp="1699297201"&gt;37&lt;/key&gt;&lt;/foreign-keys&gt;&lt;ref-type name="Journal Article"&gt;17&lt;/ref-type&gt;&lt;contributors&gt;&lt;authors&gt;&lt;author&gt;Schafer, Benjamin W&lt;/author&gt;&lt;author&gt;Peköz, Teoman&lt;/author&gt;&lt;/authors&gt;&lt;/contributors&gt;&lt;titles&gt;&lt;title&gt;Computational modeling of cold-formed steel: characterizing geometric imperfections and residual stresses&lt;/title&gt;&lt;secondary-title&gt;Journal of constructional steel research&lt;/secondary-title&gt;&lt;/titles&gt;&lt;periodical&gt;&lt;full-title&gt;Journal of constructional steel research&lt;/full-title&gt;&lt;/periodical&gt;&lt;pages&gt;193-210&lt;/pages&gt;&lt;volume&gt;47&lt;/volume&gt;&lt;number&gt;3&lt;/number&gt;&lt;dates&gt;&lt;year&gt;1998&lt;/year&gt;&lt;/dates&gt;&lt;isbn&gt;0143-974X&lt;/isbn&gt;&lt;urls&gt;&lt;/urls&gt;&lt;/record&gt;&lt;/Cite&gt;&lt;Cite&gt;&lt;Author&gt;Schafer&lt;/Author&gt;&lt;Year&gt;2010&lt;/Year&gt;&lt;RecNum&gt;38&lt;/RecNum&gt;&lt;record&gt;&lt;rec-number&gt;38&lt;/rec-number&gt;&lt;foreign-keys&gt;&lt;key app="EN" db-id="5e9fpresvxvppre9t5bvwzz1ve0xexrzat9p" timestamp="1699297207"&gt;38&lt;/key&gt;&lt;/foreign-keys&gt;&lt;ref-type name="Journal Article"&gt;17&lt;/ref-type&gt;&lt;contributors&gt;&lt;authors&gt;&lt;author&gt;Schafer, Benjamin William&lt;/author&gt;&lt;author&gt;Li, Zhan&lt;/author&gt;&lt;author&gt;Moen, Cristopher Dennis&lt;/author&gt;&lt;/authors&gt;&lt;/contributors&gt;&lt;titles&gt;&lt;title&gt;Computational modeling of cold-formed steel&lt;/title&gt;&lt;secondary-title&gt;Thin-walled structures&lt;/secondary-title&gt;&lt;/titles&gt;&lt;periodical&gt;&lt;full-title&gt;Thin-Walled Structures&lt;/full-title&gt;&lt;/periodical&gt;&lt;pages&gt;752-762&lt;/pages&gt;&lt;volume&gt;48&lt;/volume&gt;&lt;number&gt;10-11&lt;/number&gt;&lt;dates&gt;&lt;year&gt;2010&lt;/year&gt;&lt;/dates&gt;&lt;isbn&gt;0263-8231&lt;/isbn&gt;&lt;urls&gt;&lt;/urls&gt;&lt;/record&gt;&lt;/Cite&gt;&lt;/EndNote&gt;</w:instrText>
      </w:r>
      <w:r w:rsidRPr="00336D58">
        <w:rPr>
          <w:rFonts w:eastAsia="Times New Roman" w:cs="Times New Roman"/>
          <w:color w:val="FF0000"/>
        </w:rPr>
        <w:fldChar w:fldCharType="separate"/>
      </w:r>
      <w:r w:rsidRPr="00336D58">
        <w:rPr>
          <w:rFonts w:eastAsia="Times New Roman" w:cs="Times New Roman"/>
          <w:noProof/>
          <w:color w:val="FF0000"/>
        </w:rPr>
        <w:t>[41, 42]</w:t>
      </w:r>
      <w:r w:rsidRPr="00336D58">
        <w:rPr>
          <w:rFonts w:eastAsia="Times New Roman" w:cs="Times New Roman"/>
          <w:color w:val="FF0000"/>
        </w:rPr>
        <w:fldChar w:fldCharType="end"/>
      </w:r>
      <w:r w:rsidRPr="00336D58">
        <w:rPr>
          <w:rFonts w:eastAsia="Times New Roman" w:cs="Times New Roman"/>
          <w:color w:val="FF0000"/>
        </w:rPr>
        <w:t xml:space="preserve">. </w:t>
      </w:r>
      <w:r w:rsidRPr="00336D58">
        <w:rPr>
          <w:rFonts w:eastAsia="Times New Roman"/>
          <w:color w:val="FF0000"/>
        </w:rPr>
        <w:t>On the other hand, longitudinal flexural residual stresses were implicitly represented in the stress-strain behaviour of the coupon tensile test results, given that the coupons were cut from the final sections</w:t>
      </w:r>
      <w:r w:rsidRPr="00336D58">
        <w:rPr>
          <w:rFonts w:eastAsia="Times New Roman" w:cs="Times New Roman"/>
          <w:color w:val="FF0000"/>
        </w:rPr>
        <w:t xml:space="preserve">. </w:t>
      </w:r>
    </w:p>
    <w:p w14:paraId="3961A0B6" w14:textId="77777777" w:rsidR="0073075D" w:rsidRDefault="0073075D" w:rsidP="0073075D">
      <w:pPr>
        <w:spacing w:line="480" w:lineRule="auto"/>
        <w:rPr>
          <w:rFonts w:eastAsia="Times New Roman" w:cs="Times New Roman"/>
        </w:rPr>
      </w:pPr>
      <w:r w:rsidRPr="00336D58">
        <w:rPr>
          <w:rFonts w:eastAsia="Times New Roman"/>
          <w:color w:val="FF0000"/>
        </w:rPr>
        <w:t>It is noteworthy that cutting a coupon might release flexural residual stresses, causing the coupon to curl</w:t>
      </w:r>
      <w:r w:rsidRPr="00336D58">
        <w:rPr>
          <w:rFonts w:eastAsia="Times New Roman" w:cs="Times New Roman"/>
          <w:color w:val="FF0000"/>
        </w:rPr>
        <w:t xml:space="preserve"> </w:t>
      </w:r>
      <w:r w:rsidRPr="00336D58">
        <w:rPr>
          <w:rFonts w:eastAsia="Times New Roman" w:cs="Times New Roman"/>
          <w:color w:val="FF0000"/>
        </w:rPr>
        <w:fldChar w:fldCharType="begin"/>
      </w:r>
      <w:r w:rsidRPr="00336D58">
        <w:rPr>
          <w:rFonts w:eastAsia="Times New Roman" w:cs="Times New Roman"/>
          <w:color w:val="FF0000"/>
        </w:rPr>
        <w:instrText xml:space="preserve"> ADDIN EN.CITE &lt;EndNote&gt;&lt;Cite&gt;&lt;Author&gt;Jandera&lt;/Author&gt;&lt;Year&gt;2008&lt;/Year&gt;&lt;RecNum&gt;24&lt;/RecNum&gt;&lt;DisplayText&gt;[21]&lt;/DisplayText&gt;&lt;record&gt;&lt;rec-number&gt;24&lt;/rec-number&gt;&lt;foreign-keys&gt;&lt;key app="EN" db-id="5e9fpresvxvppre9t5bvwzz1ve0xexrzat9p" timestamp="1699190625"&gt;24&lt;/key&gt;&lt;/foreign-keys&gt;&lt;ref-type name="Journal Article"&gt;17&lt;/ref-type&gt;&lt;contributors&gt;&lt;authors&gt;&lt;author&gt;Jandera, M&lt;/author&gt;&lt;author&gt;Gardner, L&lt;/author&gt;&lt;author&gt;Machacek, J&lt;/author&gt;&lt;/authors&gt;&lt;/contributors&gt;&lt;titles&gt;&lt;title&gt;Residual stresses in cold-rolled stainless steel hollow sections&lt;/title&gt;&lt;secondary-title&gt;Journal of Constructional Steel Research&lt;/secondary-title&gt;&lt;/titles&gt;&lt;periodical&gt;&lt;full-title&gt;Journal of constructional steel research&lt;/full-title&gt;&lt;/periodical&gt;&lt;pages&gt;1255-1263&lt;/pages&gt;&lt;volume&gt;64&lt;/volume&gt;&lt;number&gt;11&lt;/number&gt;&lt;dates&gt;&lt;year&gt;2008&lt;/year&gt;&lt;/dates&gt;&lt;isbn&gt;0143-974X&lt;/isbn&gt;&lt;urls&gt;&lt;/urls&gt;&lt;/record&gt;&lt;/Cite&gt;&lt;/EndNote&gt;</w:instrText>
      </w:r>
      <w:r w:rsidRPr="00336D58">
        <w:rPr>
          <w:rFonts w:eastAsia="Times New Roman" w:cs="Times New Roman"/>
          <w:color w:val="FF0000"/>
        </w:rPr>
        <w:fldChar w:fldCharType="separate"/>
      </w:r>
      <w:r w:rsidRPr="00336D58">
        <w:rPr>
          <w:rFonts w:eastAsia="Times New Roman" w:cs="Times New Roman"/>
          <w:noProof/>
          <w:color w:val="FF0000"/>
        </w:rPr>
        <w:t>[21]</w:t>
      </w:r>
      <w:r w:rsidRPr="00336D58">
        <w:rPr>
          <w:rFonts w:eastAsia="Times New Roman" w:cs="Times New Roman"/>
          <w:color w:val="FF0000"/>
        </w:rPr>
        <w:fldChar w:fldCharType="end"/>
      </w:r>
      <w:r w:rsidRPr="00336D58">
        <w:rPr>
          <w:rFonts w:eastAsia="Times New Roman" w:cs="Times New Roman"/>
          <w:color w:val="FF0000"/>
        </w:rPr>
        <w:t>.</w:t>
      </w:r>
      <w:r w:rsidRPr="00336D58">
        <w:rPr>
          <w:rFonts w:eastAsia="Times New Roman"/>
          <w:color w:val="FF0000"/>
        </w:rPr>
        <w:t xml:space="preserve"> However, these stresses were reintroduced when the coupon was </w:t>
      </w:r>
      <w:r w:rsidRPr="00336D58">
        <w:rPr>
          <w:rFonts w:eastAsia="Times New Roman"/>
          <w:color w:val="FF0000"/>
        </w:rPr>
        <w:lastRenderedPageBreak/>
        <w:t>straightened during the initial stages of tensile loading. Consequently, the effects of residual stresses were not individually incorporated into the FE models but were assumed to be inherently included within the stress-strain data.</w:t>
      </w:r>
      <w:r>
        <w:rPr>
          <w:rFonts w:eastAsia="Times New Roman" w:cs="Times New Roman"/>
          <w:highlight w:val="yellow"/>
        </w:rPr>
        <w:t xml:space="preserve"> </w:t>
      </w:r>
    </w:p>
    <w:p w14:paraId="715F419A" w14:textId="77777777" w:rsidR="0073075D" w:rsidRDefault="0073075D" w:rsidP="0073075D">
      <w:pPr>
        <w:pStyle w:val="Heading1"/>
      </w:pPr>
      <w:r>
        <w:t>4. Flexural strength optimisation</w:t>
      </w:r>
    </w:p>
    <w:p w14:paraId="6E64A8D4" w14:textId="77777777" w:rsidR="0073075D" w:rsidRDefault="0073075D" w:rsidP="0073075D">
      <w:pPr>
        <w:spacing w:line="480" w:lineRule="auto"/>
        <w:rPr>
          <w:lang w:eastAsia="en-GB"/>
        </w:rPr>
      </w:pPr>
      <w:r>
        <w:rPr>
          <w:lang w:eastAsia="en-GB"/>
        </w:rPr>
        <w:t xml:space="preserve">This session study used the material properties obtained from the tensile test conducted in Section 2.1 (results presented in Section 5.1) in the FE models to optimise the buckling and ultimate strength of the associated channel and zed sections. Therefore, the effects of cold working on material properties at section’s corners and stiffener bends on the flexural strengths could be evaluated from the experimental data. The optimisation was carried out for channel and zed sections with flange’s stiffeners to evaluate the effectiveness of including intermediate stiffeners in the section flanges. The main purposes were to (1) accurately quantify both geometry and the cold working effects on the buckling and ultimate strength in the channel and zed sections with complex stiffeners, and (2) ultimately select and propose the optimal design of the channel and zed sections with both web and flange’s stiffeners. </w:t>
      </w:r>
    </w:p>
    <w:p w14:paraId="26ADBED5" w14:textId="77777777" w:rsidR="0073075D" w:rsidRDefault="0073075D" w:rsidP="0073075D">
      <w:pPr>
        <w:spacing w:line="480" w:lineRule="auto"/>
        <w:rPr>
          <w:lang w:eastAsia="en-GB"/>
        </w:rPr>
      </w:pPr>
      <w:r>
        <w:rPr>
          <w:lang w:eastAsia="en-GB"/>
        </w:rPr>
        <w:t>Two sets of channel and zed sections with the depth of 145 mm and thickness of 1.2 mm, and the depth of 170 mm and thickness of 1.6 mm were used for the optimisation work. They were the industrial UltraBeam</w:t>
      </w:r>
      <w:r>
        <w:rPr>
          <w:vertAlign w:val="superscript"/>
          <w:lang w:eastAsia="en-GB"/>
        </w:rPr>
        <w:t>TM2</w:t>
      </w:r>
      <w:r>
        <w:rPr>
          <w:lang w:eastAsia="en-GB"/>
        </w:rPr>
        <w:t xml:space="preserve"> and UltraZED</w:t>
      </w:r>
      <w:r>
        <w:rPr>
          <w:vertAlign w:val="superscript"/>
          <w:lang w:eastAsia="en-GB"/>
        </w:rPr>
        <w:t>TM2</w:t>
      </w:r>
      <w:r>
        <w:rPr>
          <w:lang w:eastAsia="en-GB"/>
        </w:rPr>
        <w:t xml:space="preserve"> sections, respectively (Hadley Industries plc.) that already had two longitudinal stiffeners on the web as shown in Fig. 1. The sections with the depth of 145 mm had tensile tests and bending tests presented in Sections 2.1 and 2.2, and results presented in Sections 5.1 and 5.2 in this paper. The sections with the depth of 170 mm and thickness of 1.6 mm had tensile tests conducted by the same procedure (results are not presented) and results were used for optimisation in this section. Material properties were not the same for the two sets of section depths so that the variation in the section strengths due to </w:t>
      </w:r>
      <w:r>
        <w:rPr>
          <w:lang w:eastAsia="en-GB"/>
        </w:rPr>
        <w:lastRenderedPageBreak/>
        <w:t xml:space="preserve">different material properties was studied in the design optimisation. These sections </w:t>
      </w:r>
      <w:r>
        <w:t xml:space="preserve">were defined as “reference” sections. For comparison purposes, channel and zed </w:t>
      </w:r>
      <w:r>
        <w:rPr>
          <w:rFonts w:eastAsia="Times New Roman" w:cs="Times New Roman"/>
        </w:rPr>
        <w:t>sections which were “reference” sections but had no web and flange stiffeners were also used in FE analysis, and they were referred as “</w:t>
      </w:r>
      <w:r>
        <w:t>standard” sections.</w:t>
      </w:r>
    </w:p>
    <w:p w14:paraId="727EC7EB" w14:textId="77777777" w:rsidR="0073075D" w:rsidRDefault="0073075D" w:rsidP="0073075D">
      <w:pPr>
        <w:spacing w:line="480" w:lineRule="auto"/>
        <w:rPr>
          <w:lang w:eastAsia="en-GB"/>
        </w:rPr>
      </w:pPr>
      <w:r>
        <w:rPr>
          <w:lang w:eastAsia="en-GB"/>
        </w:rPr>
        <w:t xml:space="preserve">Figures 6 and 7 shows general dimensions for the channel and zed sections, respectively, used in the optimization. </w:t>
      </w:r>
      <w:bookmarkStart w:id="4" w:name="_Hlk150702773"/>
      <w:r w:rsidRPr="00336D58">
        <w:rPr>
          <w:color w:val="FF0000"/>
          <w:lang w:eastAsia="en-GB"/>
        </w:rPr>
        <w:t xml:space="preserve">The FE model validated </w:t>
      </w:r>
      <w:r>
        <w:rPr>
          <w:color w:val="FF0000"/>
          <w:lang w:eastAsia="en-GB"/>
        </w:rPr>
        <w:t>for bending tests in Section 2.2 (validation results were shown in Section 5.2)</w:t>
      </w:r>
      <w:r w:rsidRPr="00336D58">
        <w:rPr>
          <w:color w:val="FF0000"/>
          <w:lang w:eastAsia="en-GB"/>
        </w:rPr>
        <w:t xml:space="preserve"> was utilised for the optimi</w:t>
      </w:r>
      <w:r>
        <w:rPr>
          <w:color w:val="FF0000"/>
          <w:lang w:eastAsia="en-GB"/>
        </w:rPr>
        <w:t>s</w:t>
      </w:r>
      <w:r w:rsidRPr="00336D58">
        <w:rPr>
          <w:color w:val="FF0000"/>
          <w:lang w:eastAsia="en-GB"/>
        </w:rPr>
        <w:t>ation study in this paper</w:t>
      </w:r>
      <w:bookmarkEnd w:id="4"/>
      <w:r>
        <w:rPr>
          <w:lang w:eastAsia="en-GB"/>
        </w:rPr>
        <w:t xml:space="preserve">. </w:t>
      </w:r>
      <w:r>
        <w:t xml:space="preserve">In the FE models of </w:t>
      </w:r>
      <w:r>
        <w:rPr>
          <w:lang w:eastAsia="en-GB"/>
        </w:rPr>
        <w:t>the “reference” channel and zed sections</w:t>
      </w:r>
      <w:r>
        <w:t xml:space="preserve">, </w:t>
      </w:r>
      <w:r>
        <w:rPr>
          <w:lang w:eastAsia="en-GB"/>
        </w:rPr>
        <w:t xml:space="preserve">the material properties for flat parts, section corners and stiffener bends obtained from tensile tests were assigned in these regions of the sections, as shown in Fig. 2. When the section included intermediate stiffeners in the flanges, the material properties for the section corners at position 3 were used for the region of the flange stiffener. </w:t>
      </w:r>
    </w:p>
    <w:p w14:paraId="04C87AB6" w14:textId="77777777" w:rsidR="0073075D" w:rsidRDefault="0073075D" w:rsidP="0073075D">
      <w:pPr>
        <w:spacing w:line="480" w:lineRule="auto"/>
        <w:rPr>
          <w:lang w:eastAsia="en-GB"/>
        </w:rPr>
      </w:pPr>
      <w:r>
        <w:rPr>
          <w:noProof/>
          <w:lang w:val="en-US"/>
        </w:rPr>
        <mc:AlternateContent>
          <mc:Choice Requires="wps">
            <w:drawing>
              <wp:anchor distT="0" distB="0" distL="114300" distR="114300" simplePos="0" relativeHeight="251664384" behindDoc="0" locked="0" layoutInCell="1" allowOverlap="1" wp14:anchorId="40637C27" wp14:editId="439EBD8F">
                <wp:simplePos x="0" y="0"/>
                <wp:positionH relativeFrom="column">
                  <wp:posOffset>76200</wp:posOffset>
                </wp:positionH>
                <wp:positionV relativeFrom="paragraph">
                  <wp:posOffset>2516505</wp:posOffset>
                </wp:positionV>
                <wp:extent cx="5570220" cy="419100"/>
                <wp:effectExtent l="0" t="0" r="0" b="0"/>
                <wp:wrapNone/>
                <wp:docPr id="38" name="Text Box 127"/>
                <wp:cNvGraphicFramePr/>
                <a:graphic xmlns:a="http://schemas.openxmlformats.org/drawingml/2006/main">
                  <a:graphicData uri="http://schemas.microsoft.com/office/word/2010/wordprocessingShape">
                    <wps:wsp>
                      <wps:cNvSpPr txBox="1"/>
                      <wps:spPr>
                        <a:xfrm>
                          <a:off x="0" y="0"/>
                          <a:ext cx="5570220" cy="419100"/>
                        </a:xfrm>
                        <a:prstGeom prst="rect">
                          <a:avLst/>
                        </a:prstGeom>
                        <a:noFill/>
                        <a:ln w="6350">
                          <a:noFill/>
                        </a:ln>
                      </wps:spPr>
                      <wps:txbx>
                        <w:txbxContent>
                          <w:p w14:paraId="2547F366" w14:textId="77777777" w:rsidR="00DB2336" w:rsidRDefault="00DB2336" w:rsidP="0073075D">
                            <w:pPr>
                              <w:pStyle w:val="ListParagraph"/>
                            </w:pPr>
                            <w:r>
                              <w:t xml:space="preserve">             (a)                                        </w:t>
                            </w:r>
                            <w:proofErr w:type="gramStart"/>
                            <w:r>
                              <w:t xml:space="preserve">   (</w:t>
                            </w:r>
                            <w:proofErr w:type="gramEnd"/>
                            <w:r>
                              <w:t>b)                                              (c)</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0637C27" id="Text Box 127" o:spid="_x0000_s1031" type="#_x0000_t202" style="position:absolute;left:0;text-align:left;margin-left:6pt;margin-top:198.15pt;width:438.6pt;height:3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" filled="f" stroked="f" strokeweight=".5pt">
                <v:textbox>
                  <w:txbxContent>
                    <w:p w14:paraId="2547F366" w14:textId="77777777" w:rsidR="00DB2336" w:rsidRDefault="00DB2336" w:rsidP="0073075D">
                      <w:pPr>
                        <w:pStyle w:val="ListParagraph"/>
                      </w:pPr>
                      <w:r>
                        <w:t xml:space="preserve">             (a)                                           (b)                                              (c)</w:t>
                      </w:r>
                    </w:p>
                  </w:txbxContent>
                </v:textbox>
              </v:shape>
            </w:pict>
          </mc:Fallback>
        </mc:AlternateContent>
      </w:r>
      <w:r>
        <w:rPr>
          <w:lang w:eastAsia="en-GB"/>
        </w:rPr>
        <w:t xml:space="preserve">        </w:t>
      </w:r>
      <w:r>
        <w:rPr>
          <w:noProof/>
          <w:lang w:val="en-US"/>
        </w:rPr>
        <w:drawing>
          <wp:inline distT="0" distB="0" distL="0" distR="0" wp14:anchorId="3BDAE52D" wp14:editId="033AD8B1">
            <wp:extent cx="3707130" cy="2750185"/>
            <wp:effectExtent l="0" t="0" r="7620" b="0"/>
            <wp:docPr id="1473584019" name="Picture 16" descr="A drawing of a rectangular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drawing of a rectangular object&#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07130" cy="2750185"/>
                    </a:xfrm>
                    <a:prstGeom prst="rect">
                      <a:avLst/>
                    </a:prstGeom>
                    <a:noFill/>
                    <a:ln>
                      <a:noFill/>
                    </a:ln>
                  </pic:spPr>
                </pic:pic>
              </a:graphicData>
            </a:graphic>
          </wp:inline>
        </w:drawing>
      </w:r>
      <w:r>
        <w:rPr>
          <w:lang w:eastAsia="en-GB"/>
        </w:rPr>
        <w:t xml:space="preserve">          </w:t>
      </w:r>
      <w:r>
        <w:rPr>
          <w:noProof/>
          <w:lang w:val="en-US"/>
        </w:rPr>
        <w:drawing>
          <wp:inline distT="0" distB="0" distL="0" distR="0" wp14:anchorId="4C94A06C" wp14:editId="7CDB301D">
            <wp:extent cx="1256665" cy="2704465"/>
            <wp:effectExtent l="0" t="0" r="635" b="635"/>
            <wp:docPr id="968166215" name="Picture 15" descr="A drawing of a line with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A drawing of a line with letters and numbers&#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56665" cy="2704465"/>
                    </a:xfrm>
                    <a:prstGeom prst="rect">
                      <a:avLst/>
                    </a:prstGeom>
                    <a:noFill/>
                    <a:ln>
                      <a:noFill/>
                    </a:ln>
                  </pic:spPr>
                </pic:pic>
              </a:graphicData>
            </a:graphic>
          </wp:inline>
        </w:drawing>
      </w:r>
    </w:p>
    <w:p w14:paraId="1A1840CE" w14:textId="77777777" w:rsidR="0073075D" w:rsidRDefault="0073075D" w:rsidP="0073075D">
      <w:pPr>
        <w:spacing w:line="480" w:lineRule="auto"/>
        <w:rPr>
          <w:lang w:eastAsia="en-GB"/>
        </w:rPr>
      </w:pPr>
      <w:r>
        <w:rPr>
          <w:lang w:eastAsia="en-GB"/>
        </w:rPr>
        <w:t>Fig. 6. Dimension parameters in (mm) and definition of design variables of the channel cross section (a) reference section h = 145 mm, (b) reference section h = 170 mm, and (c) section with geometric parameters used for optimisation.</w:t>
      </w:r>
    </w:p>
    <w:p w14:paraId="2F7AEA84" w14:textId="77777777" w:rsidR="0073075D" w:rsidRDefault="0073075D" w:rsidP="0073075D">
      <w:pPr>
        <w:spacing w:line="480" w:lineRule="auto"/>
        <w:rPr>
          <w:lang w:eastAsia="en-GB"/>
        </w:rPr>
      </w:pPr>
      <w:r>
        <w:rPr>
          <w:noProof/>
          <w:lang w:val="en-US"/>
        </w:rPr>
        <w:lastRenderedPageBreak/>
        <mc:AlternateContent>
          <mc:Choice Requires="wps">
            <w:drawing>
              <wp:anchor distT="0" distB="0" distL="114300" distR="114300" simplePos="0" relativeHeight="251665408" behindDoc="0" locked="0" layoutInCell="1" allowOverlap="1" wp14:anchorId="7FD1C36A" wp14:editId="2D42B584">
                <wp:simplePos x="0" y="0"/>
                <wp:positionH relativeFrom="column">
                  <wp:posOffset>0</wp:posOffset>
                </wp:positionH>
                <wp:positionV relativeFrom="paragraph">
                  <wp:posOffset>2162810</wp:posOffset>
                </wp:positionV>
                <wp:extent cx="5570220" cy="419100"/>
                <wp:effectExtent l="0" t="0" r="0" b="0"/>
                <wp:wrapNone/>
                <wp:docPr id="39" name="Text Box 126"/>
                <wp:cNvGraphicFramePr/>
                <a:graphic xmlns:a="http://schemas.openxmlformats.org/drawingml/2006/main">
                  <a:graphicData uri="http://schemas.microsoft.com/office/word/2010/wordprocessingShape">
                    <wps:wsp>
                      <wps:cNvSpPr txBox="1"/>
                      <wps:spPr>
                        <a:xfrm>
                          <a:off x="0" y="0"/>
                          <a:ext cx="5570220" cy="419100"/>
                        </a:xfrm>
                        <a:prstGeom prst="rect">
                          <a:avLst/>
                        </a:prstGeom>
                        <a:noFill/>
                        <a:ln w="6350">
                          <a:noFill/>
                        </a:ln>
                      </wps:spPr>
                      <wps:txbx>
                        <w:txbxContent>
                          <w:p w14:paraId="4D02E54B" w14:textId="77777777" w:rsidR="00DB2336" w:rsidRDefault="00DB2336" w:rsidP="0073075D">
                            <w:r>
                              <w:t xml:space="preserve">                 (a)                                           </w:t>
                            </w:r>
                            <w:proofErr w:type="gramStart"/>
                            <w:r>
                              <w:t xml:space="preserve">   (</w:t>
                            </w:r>
                            <w:proofErr w:type="gramEnd"/>
                            <w:r>
                              <w:t>b)                                              (c)</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FD1C36A" id="Text Box 126" o:spid="_x0000_s1032" type="#_x0000_t202" style="position:absolute;left:0;text-align:left;margin-left:0;margin-top:170.3pt;width:438.6pt;height:3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" filled="f" stroked="f" strokeweight=".5pt">
                <v:textbox>
                  <w:txbxContent>
                    <w:p w14:paraId="4D02E54B" w14:textId="77777777" w:rsidR="00DB2336" w:rsidRDefault="00DB2336" w:rsidP="0073075D">
                      <w:r>
                        <w:t xml:space="preserve">                 (a)                                              (b)                                              (c)</w:t>
                      </w:r>
                    </w:p>
                  </w:txbxContent>
                </v:textbox>
              </v:shape>
            </w:pict>
          </mc:Fallback>
        </mc:AlternateContent>
      </w:r>
      <w:r>
        <w:rPr>
          <w:noProof/>
          <w:lang w:val="en-US"/>
        </w:rPr>
        <w:drawing>
          <wp:inline distT="0" distB="0" distL="0" distR="0" wp14:anchorId="733A541A" wp14:editId="1FB970C5">
            <wp:extent cx="3957955" cy="2411095"/>
            <wp:effectExtent l="0" t="0" r="4445" b="8255"/>
            <wp:docPr id="5252329" name="Picture 14" descr="A blueprint of a couple of 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052911" descr="A blueprint of a couple of angle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57955" cy="2411095"/>
                    </a:xfrm>
                    <a:prstGeom prst="rect">
                      <a:avLst/>
                    </a:prstGeom>
                    <a:noFill/>
                    <a:ln>
                      <a:noFill/>
                    </a:ln>
                  </pic:spPr>
                </pic:pic>
              </a:graphicData>
            </a:graphic>
          </wp:inline>
        </w:drawing>
      </w:r>
      <w:r>
        <w:rPr>
          <w:noProof/>
          <w:lang w:val="en-US"/>
        </w:rPr>
        <w:drawing>
          <wp:inline distT="0" distB="0" distL="0" distR="0" wp14:anchorId="2827EAD8" wp14:editId="1E691991">
            <wp:extent cx="1751330" cy="2439670"/>
            <wp:effectExtent l="0" t="0" r="1270" b="0"/>
            <wp:docPr id="657227249" name="Picture 13" descr="A diagram of a mach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A diagram of a machin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51330" cy="2439670"/>
                    </a:xfrm>
                    <a:prstGeom prst="rect">
                      <a:avLst/>
                    </a:prstGeom>
                    <a:noFill/>
                    <a:ln>
                      <a:noFill/>
                    </a:ln>
                  </pic:spPr>
                </pic:pic>
              </a:graphicData>
            </a:graphic>
          </wp:inline>
        </w:drawing>
      </w:r>
    </w:p>
    <w:p w14:paraId="19838EF7" w14:textId="77777777" w:rsidR="0073075D" w:rsidRDefault="0073075D" w:rsidP="0073075D">
      <w:pPr>
        <w:spacing w:line="480" w:lineRule="auto"/>
      </w:pPr>
      <w:r>
        <w:rPr>
          <w:lang w:eastAsia="en-GB"/>
        </w:rPr>
        <w:t>Fig. 7. Dimension parameters in (mm) and definition of design variables of the zed cross section (a) reference section h = 145 mm, (b) reference section h = 170 mm, and (c) section with geometric parameters used for optimisation.</w:t>
      </w:r>
    </w:p>
    <w:p w14:paraId="6710585E" w14:textId="77777777" w:rsidR="0073075D" w:rsidRDefault="0073075D" w:rsidP="0073075D">
      <w:pPr>
        <w:spacing w:line="480" w:lineRule="auto"/>
      </w:pPr>
      <w:r>
        <w:rPr>
          <w:szCs w:val="24"/>
        </w:rPr>
        <w:t xml:space="preserve">In the FE models of the sections used for optimization, except the section height </w:t>
      </w:r>
      <w:r>
        <w:rPr>
          <w:i/>
          <w:iCs/>
          <w:szCs w:val="24"/>
        </w:rPr>
        <w:t>h</w:t>
      </w:r>
      <w:r>
        <w:rPr>
          <w:szCs w:val="24"/>
        </w:rPr>
        <w:t xml:space="preserve"> and thickness </w:t>
      </w:r>
      <w:r>
        <w:rPr>
          <w:i/>
          <w:iCs/>
          <w:szCs w:val="24"/>
        </w:rPr>
        <w:t>t</w:t>
      </w:r>
      <w:r>
        <w:rPr>
          <w:szCs w:val="24"/>
        </w:rPr>
        <w:t xml:space="preserve"> were fixed, all dimensions were parameterized from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Pr>
          <w:szCs w:val="24"/>
        </w:rPr>
        <w:t xml:space="preserve"> to </w:t>
      </w:r>
      <m:oMath>
        <m:sSub>
          <m:sSubPr>
            <m:ctrlPr>
              <w:rPr>
                <w:rFonts w:ascii="Cambria Math" w:hAnsi="Cambria Math"/>
                <w:i/>
              </w:rPr>
            </m:ctrlPr>
          </m:sSubPr>
          <m:e>
            <m:r>
              <w:rPr>
                <w:rFonts w:ascii="Cambria Math" w:hAnsi="Cambria Math"/>
              </w:rPr>
              <m:t>p</m:t>
            </m:r>
          </m:e>
          <m:sub>
            <m:r>
              <w:rPr>
                <w:rFonts w:ascii="Cambria Math" w:hAnsi="Cambria Math"/>
              </w:rPr>
              <m:t>17</m:t>
            </m:r>
          </m:sub>
        </m:sSub>
      </m:oMath>
      <w:r>
        <w:rPr>
          <w:szCs w:val="24"/>
        </w:rPr>
        <w:t xml:space="preserve"> as shown in Figures 6 and 7. For example, </w:t>
      </w:r>
      <w:r>
        <w:t xml:space="preserve">Fig. 6(c) illustrates the channel section with flange stiffeners and all dimension parameters used for parametric study and optimisation. Parameters for the positions of the web stiffeners from the web-flange corner were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t xml:space="preserve"> and the position of the peak of the web stiffeners in horizontal direction from the web-flange junction is </w:t>
      </w:r>
      <m:oMath>
        <m:sSub>
          <m:sSubPr>
            <m:ctrlPr>
              <w:rPr>
                <w:rFonts w:ascii="Cambria Math" w:hAnsi="Cambria Math"/>
                <w:i/>
              </w:rPr>
            </m:ctrlPr>
          </m:sSubPr>
          <m:e>
            <m:r>
              <w:rPr>
                <w:rFonts w:ascii="Cambria Math" w:hAnsi="Cambria Math"/>
              </w:rPr>
              <m:t>p</m:t>
            </m:r>
          </m:e>
          <m:sub>
            <m:r>
              <w:rPr>
                <w:rFonts w:ascii="Cambria Math" w:hAnsi="Cambria Math"/>
              </w:rPr>
              <m:t>3</m:t>
            </m:r>
          </m:sub>
        </m:sSub>
      </m:oMath>
      <w:r>
        <w:t xml:space="preserve"> . Parameter </w:t>
      </w:r>
      <m:oMath>
        <m:sSub>
          <m:sSubPr>
            <m:ctrlPr>
              <w:rPr>
                <w:rFonts w:ascii="Cambria Math" w:hAnsi="Cambria Math"/>
                <w:i/>
              </w:rPr>
            </m:ctrlPr>
          </m:sSubPr>
          <m:e>
            <m:r>
              <w:rPr>
                <w:rFonts w:ascii="Cambria Math" w:hAnsi="Cambria Math"/>
              </w:rPr>
              <m:t>p</m:t>
            </m:r>
          </m:e>
          <m:sub>
            <m:r>
              <w:rPr>
                <w:rFonts w:ascii="Cambria Math" w:hAnsi="Cambria Math"/>
              </w:rPr>
              <m:t>4</m:t>
            </m:r>
          </m:sub>
        </m:sSub>
      </m:oMath>
      <w:r>
        <w:t xml:space="preserve"> was the width of the edge stiffener, parameter </w:t>
      </w:r>
      <m:oMath>
        <m:sSub>
          <m:sSubPr>
            <m:ctrlPr>
              <w:rPr>
                <w:rFonts w:ascii="Cambria Math" w:hAnsi="Cambria Math"/>
                <w:i/>
              </w:rPr>
            </m:ctrlPr>
          </m:sSubPr>
          <m:e>
            <m:r>
              <w:rPr>
                <w:rFonts w:ascii="Cambria Math" w:hAnsi="Cambria Math"/>
              </w:rPr>
              <m:t>p</m:t>
            </m:r>
          </m:e>
          <m:sub>
            <m:r>
              <w:rPr>
                <w:rFonts w:ascii="Cambria Math" w:hAnsi="Cambria Math"/>
              </w:rPr>
              <m:t>5</m:t>
            </m:r>
          </m:sub>
        </m:sSub>
        <m:r>
          <w:rPr>
            <w:rFonts w:ascii="Cambria Math" w:hAnsi="Cambria Math"/>
          </w:rPr>
          <m:t xml:space="preserve"> </m:t>
        </m:r>
      </m:oMath>
      <w:r>
        <w:t xml:space="preserve">was the radius of the section corners (assuming all section corners had the same radius), parameters </w:t>
      </w:r>
      <m:oMath>
        <m:sSub>
          <m:sSubPr>
            <m:ctrlPr>
              <w:rPr>
                <w:rFonts w:ascii="Cambria Math" w:hAnsi="Cambria Math"/>
                <w:i/>
              </w:rPr>
            </m:ctrlPr>
          </m:sSubPr>
          <m:e>
            <m:r>
              <w:rPr>
                <w:rFonts w:ascii="Cambria Math" w:hAnsi="Cambria Math"/>
              </w:rPr>
              <m:t>p</m:t>
            </m:r>
          </m:e>
          <m:sub>
            <m:r>
              <w:rPr>
                <w:rFonts w:ascii="Cambria Math" w:hAnsi="Cambria Math"/>
              </w:rPr>
              <m:t>6</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 xml:space="preserve"> </m:t>
        </m:r>
      </m:oMath>
      <w:r>
        <w:t xml:space="preserve">were the angle of the web stiffener, parameter </w:t>
      </w:r>
      <m:oMath>
        <m:sSub>
          <m:sSubPr>
            <m:ctrlPr>
              <w:rPr>
                <w:rFonts w:ascii="Cambria Math" w:hAnsi="Cambria Math"/>
                <w:i/>
              </w:rPr>
            </m:ctrlPr>
          </m:sSubPr>
          <m:e>
            <m:r>
              <w:rPr>
                <w:rFonts w:ascii="Cambria Math" w:hAnsi="Cambria Math"/>
              </w:rPr>
              <m:t>p</m:t>
            </m:r>
          </m:e>
          <m:sub>
            <m:r>
              <w:rPr>
                <w:rFonts w:ascii="Cambria Math" w:hAnsi="Cambria Math"/>
              </w:rPr>
              <m:t>8</m:t>
            </m:r>
          </m:sub>
        </m:sSub>
      </m:oMath>
      <w:r>
        <w:t xml:space="preserve"> was the flange width, parameter </w:t>
      </w:r>
      <m:oMath>
        <m:sSub>
          <m:sSubPr>
            <m:ctrlPr>
              <w:rPr>
                <w:rFonts w:ascii="Cambria Math" w:hAnsi="Cambria Math"/>
                <w:i/>
              </w:rPr>
            </m:ctrlPr>
          </m:sSubPr>
          <m:e>
            <m:r>
              <w:rPr>
                <w:rFonts w:ascii="Cambria Math" w:hAnsi="Cambria Math"/>
              </w:rPr>
              <m:t>p</m:t>
            </m:r>
          </m:e>
          <m:sub>
            <m:r>
              <w:rPr>
                <w:rFonts w:ascii="Cambria Math" w:hAnsi="Cambria Math"/>
              </w:rPr>
              <m:t>15</m:t>
            </m:r>
          </m:sub>
        </m:sSub>
      </m:oMath>
      <w:r>
        <w:t xml:space="preserve"> was the position of the flange stiffener from web flange junction in vertical direction, and parameters </w:t>
      </w:r>
      <m:oMath>
        <m:sSub>
          <m:sSubPr>
            <m:ctrlPr>
              <w:rPr>
                <w:rFonts w:ascii="Cambria Math" w:hAnsi="Cambria Math"/>
                <w:i/>
              </w:rPr>
            </m:ctrlPr>
          </m:sSubPr>
          <m:e>
            <m:r>
              <w:rPr>
                <w:rFonts w:ascii="Cambria Math" w:hAnsi="Cambria Math"/>
              </w:rPr>
              <m:t>p</m:t>
            </m:r>
          </m:e>
          <m:sub>
            <m:r>
              <w:rPr>
                <w:rFonts w:ascii="Cambria Math" w:hAnsi="Cambria Math"/>
              </w:rPr>
              <m:t>16</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17</m:t>
            </m:r>
          </m:sub>
        </m:sSub>
      </m:oMath>
      <w:r>
        <w:t xml:space="preserve"> were the size of the flange stiffener which was the radius of a circular stiffener.</w:t>
      </w:r>
    </w:p>
    <w:p w14:paraId="791B08A7" w14:textId="77777777" w:rsidR="0073075D" w:rsidRDefault="0073075D" w:rsidP="0073075D">
      <w:pPr>
        <w:spacing w:line="480" w:lineRule="auto"/>
        <w:rPr>
          <w:color w:val="000000"/>
          <w:highlight w:val="yellow"/>
        </w:rPr>
      </w:pPr>
      <w:r w:rsidRPr="00336D58">
        <w:rPr>
          <w:color w:val="FF0000"/>
        </w:rPr>
        <w:t xml:space="preserve">The FE simulations conducted for each reference section ranged between 250 to 300 simulations. Taking C-W145T1.2 as an example, a total of 270 combinations were explored </w:t>
      </w:r>
      <w:r w:rsidRPr="00336D58">
        <w:rPr>
          <w:color w:val="FF0000"/>
        </w:rPr>
        <w:lastRenderedPageBreak/>
        <w:t xml:space="preserve">for parameters </w:t>
      </w:r>
      <m:oMath>
        <m:sSub>
          <m:sSubPr>
            <m:ctrlPr>
              <w:rPr>
                <w:rFonts w:ascii="Cambria Math" w:hAnsi="Cambria Math"/>
                <w:color w:val="FF0000"/>
              </w:rPr>
            </m:ctrlPr>
          </m:sSubPr>
          <m:e>
            <m:r>
              <w:rPr>
                <w:rFonts w:ascii="Cambria Math" w:hAnsi="Cambria Math"/>
                <w:color w:val="FF0000"/>
              </w:rPr>
              <m:t>p</m:t>
            </m:r>
          </m:e>
          <m:sub>
            <m:r>
              <m:rPr>
                <m:sty m:val="p"/>
              </m:rPr>
              <w:rPr>
                <w:rFonts w:ascii="Cambria Math" w:hAnsi="Cambria Math"/>
                <w:color w:val="FF0000"/>
              </w:rPr>
              <m:t>1</m:t>
            </m:r>
          </m:sub>
        </m:sSub>
      </m:oMath>
      <w:r w:rsidRPr="00336D58">
        <w:rPr>
          <w:color w:val="FF0000"/>
        </w:rPr>
        <w:t xml:space="preserve">, </w:t>
      </w:r>
      <m:oMath>
        <m:sSub>
          <m:sSubPr>
            <m:ctrlPr>
              <w:rPr>
                <w:rFonts w:ascii="Cambria Math" w:hAnsi="Cambria Math"/>
                <w:color w:val="FF0000"/>
              </w:rPr>
            </m:ctrlPr>
          </m:sSubPr>
          <m:e>
            <m:r>
              <w:rPr>
                <w:rFonts w:ascii="Cambria Math" w:hAnsi="Cambria Math"/>
                <w:color w:val="FF0000"/>
              </w:rPr>
              <m:t>p</m:t>
            </m:r>
          </m:e>
          <m:sub>
            <m:r>
              <m:rPr>
                <m:sty m:val="p"/>
              </m:rPr>
              <w:rPr>
                <w:rFonts w:ascii="Cambria Math" w:hAnsi="Cambria Math"/>
                <w:color w:val="FF0000"/>
              </w:rPr>
              <m:t>2</m:t>
            </m:r>
          </m:sub>
        </m:sSub>
      </m:oMath>
      <w:r w:rsidRPr="00336D58">
        <w:rPr>
          <w:color w:val="FF0000"/>
        </w:rPr>
        <w:t xml:space="preserve">, </w:t>
      </w:r>
      <m:oMath>
        <m:sSub>
          <m:sSubPr>
            <m:ctrlPr>
              <w:rPr>
                <w:rFonts w:ascii="Cambria Math" w:hAnsi="Cambria Math"/>
                <w:color w:val="FF0000"/>
              </w:rPr>
            </m:ctrlPr>
          </m:sSubPr>
          <m:e>
            <m:r>
              <w:rPr>
                <w:rFonts w:ascii="Cambria Math" w:hAnsi="Cambria Math"/>
                <w:color w:val="FF0000"/>
              </w:rPr>
              <m:t>p</m:t>
            </m:r>
          </m:e>
          <m:sub>
            <m:r>
              <m:rPr>
                <m:sty m:val="p"/>
              </m:rPr>
              <w:rPr>
                <w:rFonts w:ascii="Cambria Math" w:hAnsi="Cambria Math"/>
                <w:color w:val="FF0000"/>
              </w:rPr>
              <m:t>3</m:t>
            </m:r>
          </m:sub>
        </m:sSub>
        <m:r>
          <m:rPr>
            <m:sty m:val="p"/>
          </m:rPr>
          <w:rPr>
            <w:rFonts w:ascii="Cambria Math" w:hAnsi="Cambria Math"/>
            <w:color w:val="FF0000"/>
          </w:rPr>
          <m:t>,</m:t>
        </m:r>
      </m:oMath>
      <w:r w:rsidRPr="00336D58">
        <w:rPr>
          <w:color w:val="FF0000"/>
        </w:rPr>
        <w:t xml:space="preserve"> </w:t>
      </w:r>
      <m:oMath>
        <m:sSub>
          <m:sSubPr>
            <m:ctrlPr>
              <w:rPr>
                <w:rFonts w:ascii="Cambria Math" w:hAnsi="Cambria Math"/>
                <w:color w:val="FF0000"/>
              </w:rPr>
            </m:ctrlPr>
          </m:sSubPr>
          <m:e>
            <m:r>
              <w:rPr>
                <w:rFonts w:ascii="Cambria Math" w:hAnsi="Cambria Math"/>
                <w:color w:val="FF0000"/>
              </w:rPr>
              <m:t>p</m:t>
            </m:r>
          </m:e>
          <m:sub>
            <m:r>
              <m:rPr>
                <m:sty m:val="p"/>
              </m:rPr>
              <w:rPr>
                <w:rFonts w:ascii="Cambria Math" w:hAnsi="Cambria Math"/>
                <w:color w:val="FF0000"/>
              </w:rPr>
              <m:t>4</m:t>
            </m:r>
          </m:sub>
        </m:sSub>
        <m:r>
          <m:rPr>
            <m:sty m:val="p"/>
          </m:rPr>
          <w:rPr>
            <w:rFonts w:ascii="Cambria Math" w:hAnsi="Cambria Math"/>
            <w:color w:val="FF0000"/>
          </w:rPr>
          <m:t>,</m:t>
        </m:r>
      </m:oMath>
      <w:r w:rsidRPr="00336D58">
        <w:rPr>
          <w:color w:val="FF0000"/>
        </w:rPr>
        <w:t xml:space="preserve"> </w:t>
      </w:r>
      <m:oMath>
        <m:sSub>
          <m:sSubPr>
            <m:ctrlPr>
              <w:rPr>
                <w:rFonts w:ascii="Cambria Math" w:hAnsi="Cambria Math"/>
                <w:color w:val="FF0000"/>
              </w:rPr>
            </m:ctrlPr>
          </m:sSubPr>
          <m:e>
            <m:r>
              <w:rPr>
                <w:rFonts w:ascii="Cambria Math" w:hAnsi="Cambria Math"/>
                <w:color w:val="FF0000"/>
              </w:rPr>
              <m:t>p</m:t>
            </m:r>
          </m:e>
          <m:sub>
            <m:r>
              <m:rPr>
                <m:sty m:val="p"/>
              </m:rPr>
              <w:rPr>
                <w:rFonts w:ascii="Cambria Math" w:hAnsi="Cambria Math"/>
                <w:color w:val="FF0000"/>
              </w:rPr>
              <m:t>5</m:t>
            </m:r>
          </m:sub>
        </m:sSub>
      </m:oMath>
      <w:r w:rsidRPr="00336D58">
        <w:rPr>
          <w:color w:val="FF0000"/>
        </w:rPr>
        <w:t xml:space="preserve">, </w:t>
      </w:r>
      <m:oMath>
        <m:sSub>
          <m:sSubPr>
            <m:ctrlPr>
              <w:rPr>
                <w:rFonts w:ascii="Cambria Math" w:hAnsi="Cambria Math"/>
                <w:color w:val="FF0000"/>
              </w:rPr>
            </m:ctrlPr>
          </m:sSubPr>
          <m:e>
            <m:r>
              <w:rPr>
                <w:rFonts w:ascii="Cambria Math" w:hAnsi="Cambria Math"/>
                <w:color w:val="FF0000"/>
              </w:rPr>
              <m:t>p</m:t>
            </m:r>
          </m:e>
          <m:sub>
            <m:r>
              <m:rPr>
                <m:sty m:val="p"/>
              </m:rPr>
              <w:rPr>
                <w:rFonts w:ascii="Cambria Math" w:hAnsi="Cambria Math"/>
                <w:color w:val="FF0000"/>
              </w:rPr>
              <m:t>6</m:t>
            </m:r>
          </m:sub>
        </m:sSub>
      </m:oMath>
      <w:r w:rsidRPr="00336D58">
        <w:rPr>
          <w:color w:val="FF0000"/>
        </w:rPr>
        <w:t xml:space="preserve">, and </w:t>
      </w:r>
      <m:oMath>
        <m:sSub>
          <m:sSubPr>
            <m:ctrlPr>
              <w:rPr>
                <w:rFonts w:ascii="Cambria Math" w:hAnsi="Cambria Math"/>
                <w:color w:val="FF0000"/>
              </w:rPr>
            </m:ctrlPr>
          </m:sSubPr>
          <m:e>
            <m:r>
              <w:rPr>
                <w:rFonts w:ascii="Cambria Math" w:hAnsi="Cambria Math"/>
                <w:color w:val="FF0000"/>
              </w:rPr>
              <m:t>p</m:t>
            </m:r>
          </m:e>
          <m:sub>
            <m:r>
              <m:rPr>
                <m:sty m:val="p"/>
              </m:rPr>
              <w:rPr>
                <w:rFonts w:ascii="Cambria Math" w:hAnsi="Cambria Math"/>
                <w:color w:val="FF0000"/>
              </w:rPr>
              <m:t>7</m:t>
            </m:r>
          </m:sub>
        </m:sSub>
      </m:oMath>
      <w:r w:rsidRPr="00336D58">
        <w:rPr>
          <w:color w:val="FF0000"/>
        </w:rPr>
        <w:t xml:space="preserve">, considering values between lower bound of 1.00 mm and upper bound of 40.53 mm for </w:t>
      </w:r>
      <m:oMath>
        <m:sSub>
          <m:sSubPr>
            <m:ctrlPr>
              <w:rPr>
                <w:rFonts w:ascii="Cambria Math" w:hAnsi="Cambria Math"/>
                <w:color w:val="FF0000"/>
              </w:rPr>
            </m:ctrlPr>
          </m:sSubPr>
          <m:e>
            <m:r>
              <w:rPr>
                <w:rFonts w:ascii="Cambria Math" w:hAnsi="Cambria Math"/>
                <w:color w:val="FF0000"/>
              </w:rPr>
              <m:t>p</m:t>
            </m:r>
          </m:e>
          <m:sub>
            <m:r>
              <m:rPr>
                <m:sty m:val="p"/>
              </m:rPr>
              <w:rPr>
                <w:rFonts w:ascii="Cambria Math" w:hAnsi="Cambria Math"/>
                <w:color w:val="FF0000"/>
              </w:rPr>
              <m:t>1</m:t>
            </m:r>
          </m:sub>
        </m:sSub>
      </m:oMath>
      <w:r w:rsidRPr="00336D58">
        <w:rPr>
          <w:color w:val="FF0000"/>
        </w:rPr>
        <w:t xml:space="preserve"> and </w:t>
      </w:r>
      <m:oMath>
        <m:sSub>
          <m:sSubPr>
            <m:ctrlPr>
              <w:rPr>
                <w:rFonts w:ascii="Cambria Math" w:hAnsi="Cambria Math"/>
                <w:color w:val="FF0000"/>
              </w:rPr>
            </m:ctrlPr>
          </m:sSubPr>
          <m:e>
            <m:r>
              <w:rPr>
                <w:rFonts w:ascii="Cambria Math" w:hAnsi="Cambria Math"/>
                <w:color w:val="FF0000"/>
              </w:rPr>
              <m:t>p</m:t>
            </m:r>
          </m:e>
          <m:sub>
            <m:r>
              <m:rPr>
                <m:sty m:val="p"/>
              </m:rPr>
              <w:rPr>
                <w:rFonts w:ascii="Cambria Math" w:hAnsi="Cambria Math"/>
                <w:color w:val="FF0000"/>
              </w:rPr>
              <m:t>2</m:t>
            </m:r>
          </m:sub>
        </m:sSub>
      </m:oMath>
      <w:r w:rsidRPr="00336D58">
        <w:rPr>
          <w:color w:val="FF0000"/>
        </w:rPr>
        <w:t xml:space="preserve">, lower bound of 5.61 mm and upper bound of 23.61 mm for </w:t>
      </w:r>
      <m:oMath>
        <m:sSub>
          <m:sSubPr>
            <m:ctrlPr>
              <w:rPr>
                <w:rFonts w:ascii="Cambria Math" w:hAnsi="Cambria Math"/>
                <w:color w:val="FF0000"/>
              </w:rPr>
            </m:ctrlPr>
          </m:sSubPr>
          <m:e>
            <m:r>
              <w:rPr>
                <w:rFonts w:ascii="Cambria Math" w:hAnsi="Cambria Math"/>
                <w:color w:val="FF0000"/>
              </w:rPr>
              <m:t>p</m:t>
            </m:r>
          </m:e>
          <m:sub>
            <m:r>
              <m:rPr>
                <m:sty m:val="p"/>
              </m:rPr>
              <w:rPr>
                <w:rFonts w:ascii="Cambria Math" w:hAnsi="Cambria Math"/>
                <w:color w:val="FF0000"/>
              </w:rPr>
              <m:t>3</m:t>
            </m:r>
          </m:sub>
        </m:sSub>
      </m:oMath>
      <w:r w:rsidRPr="00336D58">
        <w:rPr>
          <w:color w:val="FF0000"/>
        </w:rPr>
        <w:t xml:space="preserve">, lower bound of 2.90 mm and upper bound of 7.50 mm for </w:t>
      </w:r>
      <m:oMath>
        <m:sSub>
          <m:sSubPr>
            <m:ctrlPr>
              <w:rPr>
                <w:rFonts w:ascii="Cambria Math" w:hAnsi="Cambria Math"/>
                <w:color w:val="FF0000"/>
              </w:rPr>
            </m:ctrlPr>
          </m:sSubPr>
          <m:e>
            <m:r>
              <w:rPr>
                <w:rFonts w:ascii="Cambria Math" w:hAnsi="Cambria Math"/>
                <w:color w:val="FF0000"/>
              </w:rPr>
              <m:t>p</m:t>
            </m:r>
          </m:e>
          <m:sub>
            <m:r>
              <m:rPr>
                <m:sty m:val="p"/>
              </m:rPr>
              <w:rPr>
                <w:rFonts w:ascii="Cambria Math" w:hAnsi="Cambria Math"/>
                <w:color w:val="FF0000"/>
              </w:rPr>
              <m:t>5</m:t>
            </m:r>
          </m:sub>
        </m:sSub>
      </m:oMath>
      <w:r w:rsidRPr="00336D58">
        <w:rPr>
          <w:color w:val="FF0000"/>
        </w:rPr>
        <w:t>, lower bound of 0</w:t>
      </w:r>
      <w:r w:rsidRPr="00336D58">
        <w:rPr>
          <w:color w:val="FF0000"/>
          <w:vertAlign w:val="superscript"/>
        </w:rPr>
        <w:t>o</w:t>
      </w:r>
      <w:r w:rsidRPr="00336D58">
        <w:rPr>
          <w:color w:val="FF0000"/>
        </w:rPr>
        <w:t xml:space="preserve"> and upper bound of 20</w:t>
      </w:r>
      <w:r w:rsidRPr="00336D58">
        <w:rPr>
          <w:color w:val="FF0000"/>
          <w:vertAlign w:val="superscript"/>
        </w:rPr>
        <w:t>o</w:t>
      </w:r>
      <w:r w:rsidRPr="00336D58">
        <w:rPr>
          <w:color w:val="FF0000"/>
        </w:rPr>
        <w:t xml:space="preserve"> degrees for </w:t>
      </w:r>
      <m:oMath>
        <m:sSub>
          <m:sSubPr>
            <m:ctrlPr>
              <w:rPr>
                <w:rFonts w:ascii="Cambria Math" w:hAnsi="Cambria Math"/>
                <w:color w:val="FF0000"/>
              </w:rPr>
            </m:ctrlPr>
          </m:sSubPr>
          <m:e>
            <m:r>
              <w:rPr>
                <w:rFonts w:ascii="Cambria Math" w:hAnsi="Cambria Math"/>
                <w:color w:val="FF0000"/>
              </w:rPr>
              <m:t>p</m:t>
            </m:r>
          </m:e>
          <m:sub>
            <m:r>
              <m:rPr>
                <m:sty m:val="p"/>
              </m:rPr>
              <w:rPr>
                <w:rFonts w:ascii="Cambria Math" w:hAnsi="Cambria Math"/>
                <w:color w:val="FF0000"/>
              </w:rPr>
              <m:t>6</m:t>
            </m:r>
          </m:sub>
        </m:sSub>
      </m:oMath>
      <w:r w:rsidRPr="00336D58">
        <w:rPr>
          <w:color w:val="FF0000"/>
        </w:rPr>
        <w:t xml:space="preserve"> and lower bound of 340</w:t>
      </w:r>
      <w:r w:rsidRPr="00336D58">
        <w:rPr>
          <w:color w:val="FF0000"/>
          <w:vertAlign w:val="superscript"/>
        </w:rPr>
        <w:t>o</w:t>
      </w:r>
      <w:r w:rsidRPr="00336D58">
        <w:rPr>
          <w:color w:val="FF0000"/>
        </w:rPr>
        <w:t xml:space="preserve"> degrees and upper bound of 360</w:t>
      </w:r>
      <w:r w:rsidRPr="00336D58">
        <w:rPr>
          <w:color w:val="FF0000"/>
          <w:vertAlign w:val="superscript"/>
        </w:rPr>
        <w:t>o</w:t>
      </w:r>
      <w:r w:rsidRPr="00336D58">
        <w:rPr>
          <w:color w:val="FF0000"/>
        </w:rPr>
        <w:t xml:space="preserve"> degrees (equivalent of 0</w:t>
      </w:r>
      <w:r w:rsidRPr="00336D58">
        <w:rPr>
          <w:color w:val="FF0000"/>
          <w:vertAlign w:val="superscript"/>
        </w:rPr>
        <w:t>o</w:t>
      </w:r>
      <w:r w:rsidRPr="00336D58">
        <w:rPr>
          <w:color w:val="FF0000"/>
        </w:rPr>
        <w:t xml:space="preserve">) for </w:t>
      </w:r>
      <m:oMath>
        <m:sSub>
          <m:sSubPr>
            <m:ctrlPr>
              <w:rPr>
                <w:rFonts w:ascii="Cambria Math" w:hAnsi="Cambria Math"/>
                <w:color w:val="FF0000"/>
              </w:rPr>
            </m:ctrlPr>
          </m:sSubPr>
          <m:e>
            <m:r>
              <w:rPr>
                <w:rFonts w:ascii="Cambria Math" w:hAnsi="Cambria Math"/>
                <w:color w:val="FF0000"/>
              </w:rPr>
              <m:t>p</m:t>
            </m:r>
          </m:e>
          <m:sub>
            <m:r>
              <m:rPr>
                <m:sty m:val="p"/>
              </m:rPr>
              <w:rPr>
                <w:rFonts w:ascii="Cambria Math" w:hAnsi="Cambria Math"/>
                <w:color w:val="FF0000"/>
              </w:rPr>
              <m:t>7</m:t>
            </m:r>
          </m:sub>
        </m:sSub>
      </m:oMath>
      <w:r w:rsidRPr="00336D58">
        <w:rPr>
          <w:color w:val="FF0000"/>
        </w:rPr>
        <w:t xml:space="preserve">. Buckling load and flexural strength values, accounting for the cold working effect, were obtained for each parameter variation. The results were systematically compared to investigate the influence of these parameters. Table 1 lists the ranges of values considered for the optimisation of channel and zed sections. </w:t>
      </w:r>
    </w:p>
    <w:p w14:paraId="1D27EE33" w14:textId="77777777" w:rsidR="0073075D" w:rsidRPr="00336D58" w:rsidRDefault="0073075D" w:rsidP="0073075D">
      <w:pPr>
        <w:spacing w:line="480" w:lineRule="auto"/>
        <w:rPr>
          <w:i/>
          <w:iCs/>
          <w:color w:val="FF0000"/>
          <w:szCs w:val="24"/>
        </w:rPr>
      </w:pPr>
      <w:r w:rsidRPr="00336D58">
        <w:rPr>
          <w:b/>
          <w:bCs/>
          <w:color w:val="FF0000"/>
        </w:rPr>
        <w:t>Table 1</w:t>
      </w:r>
      <w:r w:rsidRPr="00336D58">
        <w:rPr>
          <w:color w:val="FF0000"/>
        </w:rPr>
        <w:t xml:space="preserve"> Ranges of values considered for the optimisation process (in mm for length parameters and degrees for angle parameters).</w:t>
      </w:r>
    </w:p>
    <w:tbl>
      <w:tblPr>
        <w:tblStyle w:val="TableGrid"/>
        <w:tblW w:w="6885"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3"/>
        <w:gridCol w:w="1275"/>
        <w:gridCol w:w="1133"/>
        <w:gridCol w:w="1465"/>
        <w:gridCol w:w="892"/>
        <w:gridCol w:w="987"/>
      </w:tblGrid>
      <w:tr w:rsidR="0073075D" w:rsidRPr="00336D58" w14:paraId="0A0CE293" w14:textId="77777777" w:rsidTr="00DB2336">
        <w:trPr>
          <w:trHeight w:val="605"/>
          <w:jc w:val="center"/>
        </w:trPr>
        <w:tc>
          <w:tcPr>
            <w:tcW w:w="1134" w:type="dxa"/>
            <w:tcBorders>
              <w:top w:val="single" w:sz="4" w:space="0" w:color="auto"/>
              <w:left w:val="nil"/>
              <w:bottom w:val="single" w:sz="4" w:space="0" w:color="auto"/>
              <w:right w:val="nil"/>
            </w:tcBorders>
            <w:hideMark/>
          </w:tcPr>
          <w:p w14:paraId="1FE9D400" w14:textId="77777777" w:rsidR="0073075D" w:rsidRPr="00336D58" w:rsidRDefault="0073075D" w:rsidP="00DB2336">
            <w:pPr>
              <w:tabs>
                <w:tab w:val="center" w:pos="2592"/>
                <w:tab w:val="right" w:pos="5184"/>
              </w:tabs>
              <w:spacing w:before="0" w:after="0" w:line="480" w:lineRule="auto"/>
              <w:jc w:val="center"/>
              <w:rPr>
                <w:rFonts w:eastAsiaTheme="minorEastAsia"/>
                <w:color w:val="FF0000"/>
                <w:sz w:val="20"/>
                <w:lang w:val="en-US"/>
              </w:rPr>
            </w:pPr>
            <w:r w:rsidRPr="00336D58">
              <w:rPr>
                <w:rFonts w:eastAsiaTheme="minorEastAsia"/>
                <w:color w:val="FF0000"/>
                <w:sz w:val="20"/>
                <w:lang w:val="en-US"/>
              </w:rPr>
              <w:t>Parameter</w:t>
            </w:r>
          </w:p>
        </w:tc>
        <w:tc>
          <w:tcPr>
            <w:tcW w:w="1276" w:type="dxa"/>
            <w:tcBorders>
              <w:top w:val="single" w:sz="4" w:space="0" w:color="auto"/>
              <w:left w:val="nil"/>
              <w:bottom w:val="single" w:sz="4" w:space="0" w:color="auto"/>
              <w:right w:val="nil"/>
            </w:tcBorders>
            <w:hideMark/>
          </w:tcPr>
          <w:p w14:paraId="6876C3B0" w14:textId="77777777" w:rsidR="0073075D" w:rsidRPr="00336D58" w:rsidRDefault="0073075D" w:rsidP="00DB2336">
            <w:pPr>
              <w:tabs>
                <w:tab w:val="center" w:pos="2592"/>
                <w:tab w:val="right" w:pos="5184"/>
              </w:tabs>
              <w:spacing w:before="0" w:after="0" w:line="480" w:lineRule="auto"/>
              <w:jc w:val="center"/>
              <w:rPr>
                <w:rFonts w:eastAsiaTheme="minorEastAsia"/>
                <w:color w:val="FF0000"/>
                <w:sz w:val="20"/>
                <w:lang w:val="en-US"/>
              </w:rPr>
            </w:pPr>
            <w:r w:rsidRPr="00336D58">
              <w:rPr>
                <w:rFonts w:eastAsia="Times New Roman"/>
                <w:color w:val="FF0000"/>
                <w:sz w:val="20"/>
                <w:lang w:val="en-US"/>
              </w:rPr>
              <w:t>Lower bound</w:t>
            </w:r>
          </w:p>
        </w:tc>
        <w:tc>
          <w:tcPr>
            <w:tcW w:w="1134" w:type="dxa"/>
            <w:tcBorders>
              <w:top w:val="single" w:sz="4" w:space="0" w:color="auto"/>
              <w:left w:val="nil"/>
              <w:bottom w:val="single" w:sz="4" w:space="0" w:color="auto"/>
              <w:right w:val="single" w:sz="4" w:space="0" w:color="auto"/>
            </w:tcBorders>
            <w:hideMark/>
          </w:tcPr>
          <w:p w14:paraId="2F3E1FEA"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Upper bound</w:t>
            </w:r>
          </w:p>
        </w:tc>
        <w:tc>
          <w:tcPr>
            <w:tcW w:w="1467" w:type="dxa"/>
            <w:tcBorders>
              <w:top w:val="single" w:sz="4" w:space="0" w:color="auto"/>
              <w:left w:val="single" w:sz="4" w:space="0" w:color="auto"/>
              <w:bottom w:val="single" w:sz="4" w:space="0" w:color="auto"/>
              <w:right w:val="nil"/>
            </w:tcBorders>
            <w:hideMark/>
          </w:tcPr>
          <w:p w14:paraId="7D5B19D6" w14:textId="77777777" w:rsidR="0073075D" w:rsidRPr="00336D58" w:rsidRDefault="0073075D" w:rsidP="00DB2336">
            <w:pPr>
              <w:tabs>
                <w:tab w:val="center" w:pos="2592"/>
                <w:tab w:val="right" w:pos="5184"/>
              </w:tabs>
              <w:spacing w:before="0" w:after="0" w:line="480" w:lineRule="auto"/>
              <w:jc w:val="center"/>
              <w:rPr>
                <w:rFonts w:eastAsiaTheme="minorEastAsia"/>
                <w:color w:val="FF0000"/>
                <w:sz w:val="20"/>
                <w:lang w:val="en-US"/>
              </w:rPr>
            </w:pPr>
            <w:r w:rsidRPr="00336D58">
              <w:rPr>
                <w:rFonts w:eastAsiaTheme="minorEastAsia"/>
                <w:color w:val="FF0000"/>
                <w:sz w:val="20"/>
                <w:lang w:val="en-US"/>
              </w:rPr>
              <w:t>Parameter</w:t>
            </w:r>
          </w:p>
        </w:tc>
        <w:tc>
          <w:tcPr>
            <w:tcW w:w="893" w:type="dxa"/>
            <w:tcBorders>
              <w:top w:val="single" w:sz="4" w:space="0" w:color="auto"/>
              <w:left w:val="nil"/>
              <w:bottom w:val="single" w:sz="4" w:space="0" w:color="auto"/>
              <w:right w:val="nil"/>
            </w:tcBorders>
            <w:hideMark/>
          </w:tcPr>
          <w:p w14:paraId="2AFB3209" w14:textId="77777777" w:rsidR="0073075D" w:rsidRPr="00336D58" w:rsidRDefault="0073075D" w:rsidP="00DB2336">
            <w:pPr>
              <w:tabs>
                <w:tab w:val="center" w:pos="2592"/>
                <w:tab w:val="right" w:pos="5184"/>
              </w:tabs>
              <w:spacing w:before="0" w:after="0" w:line="480" w:lineRule="auto"/>
              <w:jc w:val="center"/>
              <w:rPr>
                <w:rFonts w:eastAsiaTheme="minorEastAsia"/>
                <w:color w:val="FF0000"/>
                <w:sz w:val="20"/>
                <w:lang w:val="en-US"/>
              </w:rPr>
            </w:pPr>
            <w:r w:rsidRPr="00336D58">
              <w:rPr>
                <w:rFonts w:eastAsia="Times New Roman"/>
                <w:color w:val="FF0000"/>
                <w:sz w:val="20"/>
                <w:lang w:val="en-US"/>
              </w:rPr>
              <w:t>Lower bound</w:t>
            </w:r>
          </w:p>
        </w:tc>
        <w:tc>
          <w:tcPr>
            <w:tcW w:w="988" w:type="dxa"/>
            <w:tcBorders>
              <w:top w:val="single" w:sz="4" w:space="0" w:color="auto"/>
              <w:left w:val="nil"/>
              <w:bottom w:val="single" w:sz="4" w:space="0" w:color="auto"/>
              <w:right w:val="nil"/>
            </w:tcBorders>
            <w:hideMark/>
          </w:tcPr>
          <w:p w14:paraId="01BB5086"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Upper bound</w:t>
            </w:r>
          </w:p>
        </w:tc>
      </w:tr>
      <w:tr w:rsidR="0073075D" w:rsidRPr="00336D58" w14:paraId="68265CE3" w14:textId="77777777" w:rsidTr="00DB2336">
        <w:trPr>
          <w:trHeight w:val="283"/>
          <w:jc w:val="center"/>
        </w:trPr>
        <w:tc>
          <w:tcPr>
            <w:tcW w:w="3544" w:type="dxa"/>
            <w:gridSpan w:val="3"/>
            <w:tcBorders>
              <w:top w:val="nil"/>
              <w:left w:val="nil"/>
              <w:bottom w:val="nil"/>
              <w:right w:val="single" w:sz="4" w:space="0" w:color="auto"/>
            </w:tcBorders>
            <w:vAlign w:val="center"/>
            <w:hideMark/>
          </w:tcPr>
          <w:p w14:paraId="2B5CD63B"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t>Channel section without flange stiffeners</w:t>
            </w:r>
          </w:p>
        </w:tc>
        <w:tc>
          <w:tcPr>
            <w:tcW w:w="3348" w:type="dxa"/>
            <w:gridSpan w:val="3"/>
            <w:tcBorders>
              <w:top w:val="nil"/>
              <w:left w:val="single" w:sz="4" w:space="0" w:color="auto"/>
              <w:bottom w:val="nil"/>
              <w:right w:val="nil"/>
            </w:tcBorders>
            <w:vAlign w:val="center"/>
            <w:hideMark/>
          </w:tcPr>
          <w:p w14:paraId="23936214"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t xml:space="preserve">Channel section with flange stiffeners </w:t>
            </w:r>
          </w:p>
        </w:tc>
      </w:tr>
      <w:tr w:rsidR="0073075D" w:rsidRPr="00336D58" w14:paraId="2BCEDE40" w14:textId="77777777" w:rsidTr="00DB2336">
        <w:trPr>
          <w:trHeight w:val="283"/>
          <w:jc w:val="center"/>
        </w:trPr>
        <w:tc>
          <w:tcPr>
            <w:tcW w:w="1134" w:type="dxa"/>
            <w:vAlign w:val="center"/>
            <w:hideMark/>
          </w:tcPr>
          <w:p w14:paraId="22C65AD4"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1</m:t>
                    </m:r>
                  </m:sub>
                </m:sSub>
              </m:oMath>
            </m:oMathPara>
          </w:p>
        </w:tc>
        <w:tc>
          <w:tcPr>
            <w:tcW w:w="1276" w:type="dxa"/>
            <w:vAlign w:val="center"/>
            <w:hideMark/>
          </w:tcPr>
          <w:p w14:paraId="2E973775"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color w:val="FF0000"/>
                <w:sz w:val="20"/>
                <w:lang w:val="en-US"/>
              </w:rPr>
              <w:t>1.0</w:t>
            </w:r>
          </w:p>
        </w:tc>
        <w:tc>
          <w:tcPr>
            <w:tcW w:w="1134" w:type="dxa"/>
            <w:tcBorders>
              <w:top w:val="nil"/>
              <w:left w:val="nil"/>
              <w:bottom w:val="nil"/>
              <w:right w:val="single" w:sz="4" w:space="0" w:color="auto"/>
            </w:tcBorders>
            <w:vAlign w:val="center"/>
            <w:hideMark/>
          </w:tcPr>
          <w:p w14:paraId="7A373F12"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40.5</w:t>
            </w:r>
          </w:p>
        </w:tc>
        <w:tc>
          <w:tcPr>
            <w:tcW w:w="1467" w:type="dxa"/>
            <w:tcBorders>
              <w:top w:val="nil"/>
              <w:left w:val="single" w:sz="4" w:space="0" w:color="auto"/>
              <w:bottom w:val="nil"/>
              <w:right w:val="nil"/>
            </w:tcBorders>
            <w:vAlign w:val="center"/>
            <w:hideMark/>
          </w:tcPr>
          <w:p w14:paraId="347B7EE4"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1</m:t>
                    </m:r>
                  </m:sub>
                </m:sSub>
              </m:oMath>
            </m:oMathPara>
          </w:p>
        </w:tc>
        <w:tc>
          <w:tcPr>
            <w:tcW w:w="893" w:type="dxa"/>
            <w:vAlign w:val="center"/>
            <w:hideMark/>
          </w:tcPr>
          <w:p w14:paraId="00BFB34B"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t>1.0</w:t>
            </w:r>
          </w:p>
        </w:tc>
        <w:tc>
          <w:tcPr>
            <w:tcW w:w="988" w:type="dxa"/>
            <w:vAlign w:val="center"/>
            <w:hideMark/>
          </w:tcPr>
          <w:p w14:paraId="554DFC24"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40.5</w:t>
            </w:r>
          </w:p>
        </w:tc>
      </w:tr>
      <w:tr w:rsidR="0073075D" w:rsidRPr="00336D58" w14:paraId="1038757B" w14:textId="77777777" w:rsidTr="00DB2336">
        <w:trPr>
          <w:trHeight w:val="283"/>
          <w:jc w:val="center"/>
        </w:trPr>
        <w:tc>
          <w:tcPr>
            <w:tcW w:w="1134" w:type="dxa"/>
            <w:vAlign w:val="center"/>
            <w:hideMark/>
          </w:tcPr>
          <w:p w14:paraId="3A311524"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2</m:t>
                    </m:r>
                  </m:sub>
                </m:sSub>
              </m:oMath>
            </m:oMathPara>
          </w:p>
        </w:tc>
        <w:tc>
          <w:tcPr>
            <w:tcW w:w="1276" w:type="dxa"/>
            <w:vAlign w:val="center"/>
            <w:hideMark/>
          </w:tcPr>
          <w:p w14:paraId="0804E265"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color w:val="FF0000"/>
                <w:sz w:val="20"/>
                <w:lang w:val="en-US"/>
              </w:rPr>
              <w:t>1.0</w:t>
            </w:r>
          </w:p>
        </w:tc>
        <w:tc>
          <w:tcPr>
            <w:tcW w:w="1134" w:type="dxa"/>
            <w:tcBorders>
              <w:top w:val="nil"/>
              <w:left w:val="nil"/>
              <w:bottom w:val="nil"/>
              <w:right w:val="single" w:sz="4" w:space="0" w:color="auto"/>
            </w:tcBorders>
            <w:vAlign w:val="center"/>
            <w:hideMark/>
          </w:tcPr>
          <w:p w14:paraId="3E6DE7C7"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40.5</w:t>
            </w:r>
          </w:p>
        </w:tc>
        <w:tc>
          <w:tcPr>
            <w:tcW w:w="1467" w:type="dxa"/>
            <w:tcBorders>
              <w:top w:val="nil"/>
              <w:left w:val="single" w:sz="4" w:space="0" w:color="auto"/>
              <w:bottom w:val="nil"/>
              <w:right w:val="nil"/>
            </w:tcBorders>
            <w:vAlign w:val="center"/>
            <w:hideMark/>
          </w:tcPr>
          <w:p w14:paraId="196181C8"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2</m:t>
                    </m:r>
                  </m:sub>
                </m:sSub>
              </m:oMath>
            </m:oMathPara>
          </w:p>
        </w:tc>
        <w:tc>
          <w:tcPr>
            <w:tcW w:w="893" w:type="dxa"/>
            <w:vAlign w:val="center"/>
            <w:hideMark/>
          </w:tcPr>
          <w:p w14:paraId="4CBC89E1"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t>1.0</w:t>
            </w:r>
          </w:p>
        </w:tc>
        <w:tc>
          <w:tcPr>
            <w:tcW w:w="988" w:type="dxa"/>
            <w:vAlign w:val="center"/>
            <w:hideMark/>
          </w:tcPr>
          <w:p w14:paraId="78026DBA"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40.5</w:t>
            </w:r>
          </w:p>
        </w:tc>
      </w:tr>
      <w:tr w:rsidR="0073075D" w:rsidRPr="00336D58" w14:paraId="493A4E30" w14:textId="77777777" w:rsidTr="00DB2336">
        <w:trPr>
          <w:trHeight w:val="283"/>
          <w:jc w:val="center"/>
        </w:trPr>
        <w:tc>
          <w:tcPr>
            <w:tcW w:w="1134" w:type="dxa"/>
            <w:vAlign w:val="center"/>
            <w:hideMark/>
          </w:tcPr>
          <w:p w14:paraId="60FF9B5D"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3</m:t>
                    </m:r>
                  </m:sub>
                </m:sSub>
              </m:oMath>
            </m:oMathPara>
          </w:p>
        </w:tc>
        <w:tc>
          <w:tcPr>
            <w:tcW w:w="1276" w:type="dxa"/>
            <w:vAlign w:val="center"/>
            <w:hideMark/>
          </w:tcPr>
          <w:p w14:paraId="48F83B04"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color w:val="FF0000"/>
                <w:sz w:val="20"/>
                <w:lang w:val="en-US"/>
              </w:rPr>
              <w:t>5.6</w:t>
            </w:r>
          </w:p>
        </w:tc>
        <w:tc>
          <w:tcPr>
            <w:tcW w:w="1134" w:type="dxa"/>
            <w:tcBorders>
              <w:top w:val="nil"/>
              <w:left w:val="nil"/>
              <w:bottom w:val="nil"/>
              <w:right w:val="single" w:sz="4" w:space="0" w:color="auto"/>
            </w:tcBorders>
            <w:vAlign w:val="center"/>
            <w:hideMark/>
          </w:tcPr>
          <w:p w14:paraId="75FCE86F"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23.6</w:t>
            </w:r>
          </w:p>
        </w:tc>
        <w:tc>
          <w:tcPr>
            <w:tcW w:w="1467" w:type="dxa"/>
            <w:tcBorders>
              <w:top w:val="nil"/>
              <w:left w:val="single" w:sz="4" w:space="0" w:color="auto"/>
              <w:bottom w:val="nil"/>
              <w:right w:val="nil"/>
            </w:tcBorders>
            <w:vAlign w:val="center"/>
            <w:hideMark/>
          </w:tcPr>
          <w:p w14:paraId="026DDE51"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3</m:t>
                    </m:r>
                  </m:sub>
                </m:sSub>
              </m:oMath>
            </m:oMathPara>
          </w:p>
        </w:tc>
        <w:tc>
          <w:tcPr>
            <w:tcW w:w="893" w:type="dxa"/>
            <w:vAlign w:val="center"/>
            <w:hideMark/>
          </w:tcPr>
          <w:p w14:paraId="4BF683CB"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t>5.6</w:t>
            </w:r>
          </w:p>
        </w:tc>
        <w:tc>
          <w:tcPr>
            <w:tcW w:w="988" w:type="dxa"/>
            <w:vAlign w:val="center"/>
            <w:hideMark/>
          </w:tcPr>
          <w:p w14:paraId="4B2AEFB2"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23.6</w:t>
            </w:r>
          </w:p>
        </w:tc>
      </w:tr>
      <w:tr w:rsidR="0073075D" w:rsidRPr="00336D58" w14:paraId="00996B9B" w14:textId="77777777" w:rsidTr="00DB2336">
        <w:trPr>
          <w:trHeight w:val="283"/>
          <w:jc w:val="center"/>
        </w:trPr>
        <w:tc>
          <w:tcPr>
            <w:tcW w:w="1134" w:type="dxa"/>
            <w:vAlign w:val="center"/>
            <w:hideMark/>
          </w:tcPr>
          <w:p w14:paraId="5CD66F10"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4</m:t>
                    </m:r>
                  </m:sub>
                </m:sSub>
              </m:oMath>
            </m:oMathPara>
          </w:p>
        </w:tc>
        <w:tc>
          <w:tcPr>
            <w:tcW w:w="1276" w:type="dxa"/>
            <w:vAlign w:val="center"/>
            <w:hideMark/>
          </w:tcPr>
          <w:p w14:paraId="296F9AAC"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color w:val="FF0000"/>
                <w:sz w:val="20"/>
                <w:lang w:val="en-US"/>
              </w:rPr>
              <w:t>12.4</w:t>
            </w:r>
          </w:p>
        </w:tc>
        <w:tc>
          <w:tcPr>
            <w:tcW w:w="1134" w:type="dxa"/>
            <w:tcBorders>
              <w:top w:val="nil"/>
              <w:left w:val="nil"/>
              <w:bottom w:val="nil"/>
              <w:right w:val="single" w:sz="4" w:space="0" w:color="auto"/>
            </w:tcBorders>
            <w:vAlign w:val="center"/>
            <w:hideMark/>
          </w:tcPr>
          <w:p w14:paraId="398D7481"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18.4</w:t>
            </w:r>
          </w:p>
        </w:tc>
        <w:tc>
          <w:tcPr>
            <w:tcW w:w="1467" w:type="dxa"/>
            <w:tcBorders>
              <w:top w:val="nil"/>
              <w:left w:val="single" w:sz="4" w:space="0" w:color="auto"/>
              <w:bottom w:val="nil"/>
              <w:right w:val="nil"/>
            </w:tcBorders>
            <w:vAlign w:val="center"/>
            <w:hideMark/>
          </w:tcPr>
          <w:p w14:paraId="02BB3F4D"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4</m:t>
                    </m:r>
                  </m:sub>
                </m:sSub>
              </m:oMath>
            </m:oMathPara>
          </w:p>
        </w:tc>
        <w:tc>
          <w:tcPr>
            <w:tcW w:w="893" w:type="dxa"/>
            <w:vAlign w:val="center"/>
            <w:hideMark/>
          </w:tcPr>
          <w:p w14:paraId="6478168E"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t>12.4</w:t>
            </w:r>
          </w:p>
        </w:tc>
        <w:tc>
          <w:tcPr>
            <w:tcW w:w="988" w:type="dxa"/>
            <w:vAlign w:val="center"/>
            <w:hideMark/>
          </w:tcPr>
          <w:p w14:paraId="6E063E85"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18.4</w:t>
            </w:r>
          </w:p>
        </w:tc>
      </w:tr>
      <w:tr w:rsidR="0073075D" w:rsidRPr="00336D58" w14:paraId="27C9B0B6" w14:textId="77777777" w:rsidTr="00DB2336">
        <w:trPr>
          <w:trHeight w:val="283"/>
          <w:jc w:val="center"/>
        </w:trPr>
        <w:tc>
          <w:tcPr>
            <w:tcW w:w="1134" w:type="dxa"/>
            <w:vAlign w:val="center"/>
            <w:hideMark/>
          </w:tcPr>
          <w:p w14:paraId="18C1D361"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5</m:t>
                    </m:r>
                  </m:sub>
                </m:sSub>
              </m:oMath>
            </m:oMathPara>
          </w:p>
        </w:tc>
        <w:tc>
          <w:tcPr>
            <w:tcW w:w="1276" w:type="dxa"/>
            <w:vAlign w:val="center"/>
            <w:hideMark/>
          </w:tcPr>
          <w:p w14:paraId="5ED7014F"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color w:val="FF0000"/>
                <w:sz w:val="20"/>
                <w:lang w:val="en-US"/>
              </w:rPr>
              <w:t>2.9</w:t>
            </w:r>
          </w:p>
        </w:tc>
        <w:tc>
          <w:tcPr>
            <w:tcW w:w="1134" w:type="dxa"/>
            <w:tcBorders>
              <w:top w:val="nil"/>
              <w:left w:val="nil"/>
              <w:bottom w:val="nil"/>
              <w:right w:val="single" w:sz="4" w:space="0" w:color="auto"/>
            </w:tcBorders>
            <w:vAlign w:val="center"/>
            <w:hideMark/>
          </w:tcPr>
          <w:p w14:paraId="795A2D91"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7.5</w:t>
            </w:r>
          </w:p>
        </w:tc>
        <w:tc>
          <w:tcPr>
            <w:tcW w:w="1467" w:type="dxa"/>
            <w:tcBorders>
              <w:top w:val="nil"/>
              <w:left w:val="single" w:sz="4" w:space="0" w:color="auto"/>
              <w:bottom w:val="nil"/>
              <w:right w:val="nil"/>
            </w:tcBorders>
            <w:vAlign w:val="center"/>
            <w:hideMark/>
          </w:tcPr>
          <w:p w14:paraId="1393118F"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5</m:t>
                    </m:r>
                  </m:sub>
                </m:sSub>
              </m:oMath>
            </m:oMathPara>
          </w:p>
        </w:tc>
        <w:tc>
          <w:tcPr>
            <w:tcW w:w="893" w:type="dxa"/>
            <w:vAlign w:val="center"/>
            <w:hideMark/>
          </w:tcPr>
          <w:p w14:paraId="0C15546C"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t>2.9</w:t>
            </w:r>
          </w:p>
        </w:tc>
        <w:tc>
          <w:tcPr>
            <w:tcW w:w="988" w:type="dxa"/>
            <w:vAlign w:val="center"/>
            <w:hideMark/>
          </w:tcPr>
          <w:p w14:paraId="295472ED"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7.5</w:t>
            </w:r>
          </w:p>
        </w:tc>
      </w:tr>
      <w:tr w:rsidR="0073075D" w:rsidRPr="00336D58" w14:paraId="6BD6154C" w14:textId="77777777" w:rsidTr="00DB2336">
        <w:trPr>
          <w:trHeight w:val="283"/>
          <w:jc w:val="center"/>
        </w:trPr>
        <w:tc>
          <w:tcPr>
            <w:tcW w:w="1134" w:type="dxa"/>
            <w:vAlign w:val="center"/>
            <w:hideMark/>
          </w:tcPr>
          <w:p w14:paraId="7F8CFBF2"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6</m:t>
                    </m:r>
                  </m:sub>
                </m:sSub>
              </m:oMath>
            </m:oMathPara>
          </w:p>
        </w:tc>
        <w:tc>
          <w:tcPr>
            <w:tcW w:w="1276" w:type="dxa"/>
            <w:vAlign w:val="center"/>
            <w:hideMark/>
          </w:tcPr>
          <w:p w14:paraId="5EAA7E34"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0°</w:t>
            </w:r>
          </w:p>
        </w:tc>
        <w:tc>
          <w:tcPr>
            <w:tcW w:w="1134" w:type="dxa"/>
            <w:tcBorders>
              <w:top w:val="nil"/>
              <w:left w:val="nil"/>
              <w:bottom w:val="nil"/>
              <w:right w:val="single" w:sz="4" w:space="0" w:color="auto"/>
            </w:tcBorders>
            <w:vAlign w:val="center"/>
            <w:hideMark/>
          </w:tcPr>
          <w:p w14:paraId="4DB88481"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20°</w:t>
            </w:r>
          </w:p>
        </w:tc>
        <w:tc>
          <w:tcPr>
            <w:tcW w:w="1467" w:type="dxa"/>
            <w:tcBorders>
              <w:top w:val="nil"/>
              <w:left w:val="single" w:sz="4" w:space="0" w:color="auto"/>
              <w:bottom w:val="nil"/>
              <w:right w:val="nil"/>
            </w:tcBorders>
            <w:vAlign w:val="center"/>
            <w:hideMark/>
          </w:tcPr>
          <w:p w14:paraId="3AC02D1E"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6</m:t>
                    </m:r>
                  </m:sub>
                </m:sSub>
              </m:oMath>
            </m:oMathPara>
          </w:p>
        </w:tc>
        <w:tc>
          <w:tcPr>
            <w:tcW w:w="893" w:type="dxa"/>
            <w:vAlign w:val="center"/>
            <w:hideMark/>
          </w:tcPr>
          <w:p w14:paraId="798FB315"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0°</w:t>
            </w:r>
          </w:p>
        </w:tc>
        <w:tc>
          <w:tcPr>
            <w:tcW w:w="988" w:type="dxa"/>
            <w:vAlign w:val="center"/>
            <w:hideMark/>
          </w:tcPr>
          <w:p w14:paraId="18D62F02"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20°</w:t>
            </w:r>
          </w:p>
        </w:tc>
      </w:tr>
      <w:tr w:rsidR="0073075D" w:rsidRPr="00336D58" w14:paraId="7D88DCBC" w14:textId="77777777" w:rsidTr="00DB2336">
        <w:trPr>
          <w:trHeight w:val="283"/>
          <w:jc w:val="center"/>
        </w:trPr>
        <w:tc>
          <w:tcPr>
            <w:tcW w:w="1134" w:type="dxa"/>
            <w:vAlign w:val="center"/>
            <w:hideMark/>
          </w:tcPr>
          <w:p w14:paraId="0EFBFFF2"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7</m:t>
                    </m:r>
                  </m:sub>
                </m:sSub>
              </m:oMath>
            </m:oMathPara>
          </w:p>
        </w:tc>
        <w:tc>
          <w:tcPr>
            <w:tcW w:w="1276" w:type="dxa"/>
            <w:vAlign w:val="center"/>
            <w:hideMark/>
          </w:tcPr>
          <w:p w14:paraId="749699CA"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340°</w:t>
            </w:r>
          </w:p>
        </w:tc>
        <w:tc>
          <w:tcPr>
            <w:tcW w:w="1134" w:type="dxa"/>
            <w:tcBorders>
              <w:top w:val="nil"/>
              <w:left w:val="nil"/>
              <w:bottom w:val="nil"/>
              <w:right w:val="single" w:sz="4" w:space="0" w:color="auto"/>
            </w:tcBorders>
            <w:vAlign w:val="center"/>
            <w:hideMark/>
          </w:tcPr>
          <w:p w14:paraId="5096C109"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360°</w:t>
            </w:r>
          </w:p>
        </w:tc>
        <w:tc>
          <w:tcPr>
            <w:tcW w:w="1467" w:type="dxa"/>
            <w:tcBorders>
              <w:top w:val="nil"/>
              <w:left w:val="single" w:sz="4" w:space="0" w:color="auto"/>
              <w:bottom w:val="nil"/>
              <w:right w:val="nil"/>
            </w:tcBorders>
            <w:vAlign w:val="center"/>
            <w:hideMark/>
          </w:tcPr>
          <w:p w14:paraId="42784A6A"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7</m:t>
                    </m:r>
                  </m:sub>
                </m:sSub>
              </m:oMath>
            </m:oMathPara>
          </w:p>
        </w:tc>
        <w:tc>
          <w:tcPr>
            <w:tcW w:w="893" w:type="dxa"/>
            <w:vAlign w:val="center"/>
            <w:hideMark/>
          </w:tcPr>
          <w:p w14:paraId="1BCB9DAD"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340°</w:t>
            </w:r>
          </w:p>
        </w:tc>
        <w:tc>
          <w:tcPr>
            <w:tcW w:w="988" w:type="dxa"/>
            <w:vAlign w:val="center"/>
            <w:hideMark/>
          </w:tcPr>
          <w:p w14:paraId="6D6CAF2A"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360°</w:t>
            </w:r>
          </w:p>
        </w:tc>
      </w:tr>
      <w:tr w:rsidR="0073075D" w:rsidRPr="00336D58" w14:paraId="0DCE90C4" w14:textId="77777777" w:rsidTr="00DB2336">
        <w:trPr>
          <w:trHeight w:val="283"/>
          <w:jc w:val="center"/>
        </w:trPr>
        <w:tc>
          <w:tcPr>
            <w:tcW w:w="1134" w:type="dxa"/>
            <w:vAlign w:val="center"/>
            <w:hideMark/>
          </w:tcPr>
          <w:p w14:paraId="06890984"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w:t>
            </w:r>
          </w:p>
        </w:tc>
        <w:tc>
          <w:tcPr>
            <w:tcW w:w="1276" w:type="dxa"/>
            <w:vAlign w:val="center"/>
            <w:hideMark/>
          </w:tcPr>
          <w:p w14:paraId="523ED21C"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color w:val="FF0000"/>
                <w:sz w:val="20"/>
                <w:lang w:val="en-US"/>
              </w:rPr>
              <w:t>-</w:t>
            </w:r>
          </w:p>
        </w:tc>
        <w:tc>
          <w:tcPr>
            <w:tcW w:w="1134" w:type="dxa"/>
            <w:tcBorders>
              <w:top w:val="nil"/>
              <w:left w:val="nil"/>
              <w:bottom w:val="nil"/>
              <w:right w:val="single" w:sz="4" w:space="0" w:color="auto"/>
            </w:tcBorders>
            <w:vAlign w:val="center"/>
            <w:hideMark/>
          </w:tcPr>
          <w:p w14:paraId="4F0F6F1C"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t>-</w:t>
            </w:r>
          </w:p>
        </w:tc>
        <w:tc>
          <w:tcPr>
            <w:tcW w:w="1467" w:type="dxa"/>
            <w:tcBorders>
              <w:top w:val="nil"/>
              <w:left w:val="single" w:sz="4" w:space="0" w:color="auto"/>
              <w:bottom w:val="nil"/>
              <w:right w:val="nil"/>
            </w:tcBorders>
            <w:vAlign w:val="center"/>
            <w:hideMark/>
          </w:tcPr>
          <w:p w14:paraId="1E267771"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15</m:t>
                    </m:r>
                  </m:sub>
                </m:sSub>
              </m:oMath>
            </m:oMathPara>
          </w:p>
        </w:tc>
        <w:tc>
          <w:tcPr>
            <w:tcW w:w="893" w:type="dxa"/>
            <w:vAlign w:val="center"/>
            <w:hideMark/>
          </w:tcPr>
          <w:p w14:paraId="44C0DD9A"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5.0</w:t>
            </w:r>
          </w:p>
        </w:tc>
        <w:tc>
          <w:tcPr>
            <w:tcW w:w="988" w:type="dxa"/>
            <w:vAlign w:val="center"/>
            <w:hideMark/>
          </w:tcPr>
          <w:p w14:paraId="36023596"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20.0</w:t>
            </w:r>
          </w:p>
        </w:tc>
      </w:tr>
      <w:tr w:rsidR="0073075D" w:rsidRPr="00336D58" w14:paraId="2407C446" w14:textId="77777777" w:rsidTr="00DB2336">
        <w:trPr>
          <w:trHeight w:val="283"/>
          <w:jc w:val="center"/>
        </w:trPr>
        <w:tc>
          <w:tcPr>
            <w:tcW w:w="1134" w:type="dxa"/>
            <w:vAlign w:val="center"/>
            <w:hideMark/>
          </w:tcPr>
          <w:p w14:paraId="48945770"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w:t>
            </w:r>
          </w:p>
        </w:tc>
        <w:tc>
          <w:tcPr>
            <w:tcW w:w="1276" w:type="dxa"/>
            <w:vAlign w:val="center"/>
            <w:hideMark/>
          </w:tcPr>
          <w:p w14:paraId="7DEB5247"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color w:val="FF0000"/>
                <w:sz w:val="20"/>
                <w:lang w:val="en-US"/>
              </w:rPr>
              <w:t>-</w:t>
            </w:r>
          </w:p>
        </w:tc>
        <w:tc>
          <w:tcPr>
            <w:tcW w:w="1134" w:type="dxa"/>
            <w:tcBorders>
              <w:top w:val="nil"/>
              <w:left w:val="nil"/>
              <w:bottom w:val="nil"/>
              <w:right w:val="single" w:sz="4" w:space="0" w:color="auto"/>
            </w:tcBorders>
            <w:vAlign w:val="center"/>
            <w:hideMark/>
          </w:tcPr>
          <w:p w14:paraId="47C071E4"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t>-</w:t>
            </w:r>
          </w:p>
        </w:tc>
        <w:tc>
          <w:tcPr>
            <w:tcW w:w="1467" w:type="dxa"/>
            <w:tcBorders>
              <w:top w:val="nil"/>
              <w:left w:val="single" w:sz="4" w:space="0" w:color="auto"/>
              <w:bottom w:val="nil"/>
              <w:right w:val="nil"/>
            </w:tcBorders>
            <w:vAlign w:val="center"/>
            <w:hideMark/>
          </w:tcPr>
          <w:p w14:paraId="3CDE1AA9"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16</m:t>
                    </m:r>
                  </m:sub>
                </m:sSub>
              </m:oMath>
            </m:oMathPara>
          </w:p>
        </w:tc>
        <w:tc>
          <w:tcPr>
            <w:tcW w:w="893" w:type="dxa"/>
            <w:vAlign w:val="center"/>
            <w:hideMark/>
          </w:tcPr>
          <w:p w14:paraId="2FB18F46"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1.0</w:t>
            </w:r>
          </w:p>
        </w:tc>
        <w:tc>
          <w:tcPr>
            <w:tcW w:w="988" w:type="dxa"/>
            <w:vAlign w:val="center"/>
            <w:hideMark/>
          </w:tcPr>
          <w:p w14:paraId="49D24E04"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5.0</w:t>
            </w:r>
          </w:p>
        </w:tc>
      </w:tr>
      <w:tr w:rsidR="0073075D" w:rsidRPr="00336D58" w14:paraId="391793B6" w14:textId="77777777" w:rsidTr="00DB2336">
        <w:trPr>
          <w:trHeight w:val="283"/>
          <w:jc w:val="center"/>
        </w:trPr>
        <w:tc>
          <w:tcPr>
            <w:tcW w:w="1134" w:type="dxa"/>
            <w:vAlign w:val="center"/>
            <w:hideMark/>
          </w:tcPr>
          <w:p w14:paraId="59017C95"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w:t>
            </w:r>
          </w:p>
        </w:tc>
        <w:tc>
          <w:tcPr>
            <w:tcW w:w="1276" w:type="dxa"/>
            <w:vAlign w:val="center"/>
            <w:hideMark/>
          </w:tcPr>
          <w:p w14:paraId="29154116"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color w:val="FF0000"/>
                <w:sz w:val="20"/>
                <w:lang w:val="en-US"/>
              </w:rPr>
              <w:t>-</w:t>
            </w:r>
          </w:p>
        </w:tc>
        <w:tc>
          <w:tcPr>
            <w:tcW w:w="1134" w:type="dxa"/>
            <w:tcBorders>
              <w:top w:val="nil"/>
              <w:left w:val="nil"/>
              <w:bottom w:val="nil"/>
              <w:right w:val="single" w:sz="4" w:space="0" w:color="auto"/>
            </w:tcBorders>
            <w:vAlign w:val="center"/>
            <w:hideMark/>
          </w:tcPr>
          <w:p w14:paraId="2F6EC47B"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t>-</w:t>
            </w:r>
          </w:p>
        </w:tc>
        <w:tc>
          <w:tcPr>
            <w:tcW w:w="1467" w:type="dxa"/>
            <w:tcBorders>
              <w:top w:val="nil"/>
              <w:left w:val="single" w:sz="4" w:space="0" w:color="auto"/>
              <w:bottom w:val="nil"/>
              <w:right w:val="nil"/>
            </w:tcBorders>
            <w:vAlign w:val="center"/>
            <w:hideMark/>
          </w:tcPr>
          <w:p w14:paraId="47747435"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17</m:t>
                    </m:r>
                  </m:sub>
                </m:sSub>
              </m:oMath>
            </m:oMathPara>
          </w:p>
        </w:tc>
        <w:tc>
          <w:tcPr>
            <w:tcW w:w="893" w:type="dxa"/>
            <w:vAlign w:val="center"/>
            <w:hideMark/>
          </w:tcPr>
          <w:p w14:paraId="599AE0B5"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1.0</w:t>
            </w:r>
          </w:p>
        </w:tc>
        <w:tc>
          <w:tcPr>
            <w:tcW w:w="988" w:type="dxa"/>
            <w:vAlign w:val="center"/>
            <w:hideMark/>
          </w:tcPr>
          <w:p w14:paraId="25AB5639"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5.0</w:t>
            </w:r>
          </w:p>
        </w:tc>
      </w:tr>
      <w:tr w:rsidR="0073075D" w:rsidRPr="00336D58" w14:paraId="66FEC02F" w14:textId="77777777" w:rsidTr="00DB2336">
        <w:trPr>
          <w:trHeight w:val="283"/>
          <w:jc w:val="center"/>
        </w:trPr>
        <w:tc>
          <w:tcPr>
            <w:tcW w:w="3544" w:type="dxa"/>
            <w:gridSpan w:val="3"/>
            <w:tcBorders>
              <w:top w:val="nil"/>
              <w:left w:val="nil"/>
              <w:bottom w:val="nil"/>
              <w:right w:val="single" w:sz="4" w:space="0" w:color="auto"/>
            </w:tcBorders>
            <w:vAlign w:val="center"/>
            <w:hideMark/>
          </w:tcPr>
          <w:p w14:paraId="588A8023"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lastRenderedPageBreak/>
              <w:t>Zed section without flange stiffeners</w:t>
            </w:r>
          </w:p>
        </w:tc>
        <w:tc>
          <w:tcPr>
            <w:tcW w:w="3348" w:type="dxa"/>
            <w:gridSpan w:val="3"/>
            <w:tcBorders>
              <w:top w:val="nil"/>
              <w:left w:val="single" w:sz="4" w:space="0" w:color="auto"/>
              <w:bottom w:val="nil"/>
              <w:right w:val="nil"/>
            </w:tcBorders>
            <w:vAlign w:val="center"/>
            <w:hideMark/>
          </w:tcPr>
          <w:p w14:paraId="5462A272"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t xml:space="preserve">Zed section with flange stiffeners </w:t>
            </w:r>
          </w:p>
        </w:tc>
      </w:tr>
      <w:tr w:rsidR="0073075D" w:rsidRPr="00336D58" w14:paraId="7C0BE2E9" w14:textId="77777777" w:rsidTr="00DB2336">
        <w:trPr>
          <w:trHeight w:val="283"/>
          <w:jc w:val="center"/>
        </w:trPr>
        <w:tc>
          <w:tcPr>
            <w:tcW w:w="1134" w:type="dxa"/>
            <w:vAlign w:val="center"/>
            <w:hideMark/>
          </w:tcPr>
          <w:p w14:paraId="561FC3EF" w14:textId="77777777" w:rsidR="0073075D" w:rsidRPr="00336D58" w:rsidRDefault="00000000" w:rsidP="00DB2336">
            <w:pPr>
              <w:tabs>
                <w:tab w:val="center" w:pos="2592"/>
                <w:tab w:val="right" w:pos="5184"/>
              </w:tabs>
              <w:spacing w:before="0" w:after="0" w:line="480" w:lineRule="auto"/>
              <w:jc w:val="center"/>
              <w:rPr>
                <w:rFonts w:eastAsia="Times New Roman"/>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1</m:t>
                    </m:r>
                  </m:sub>
                </m:sSub>
              </m:oMath>
            </m:oMathPara>
          </w:p>
        </w:tc>
        <w:tc>
          <w:tcPr>
            <w:tcW w:w="1276" w:type="dxa"/>
            <w:vAlign w:val="center"/>
            <w:hideMark/>
          </w:tcPr>
          <w:p w14:paraId="1BAC8124"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t>1.0</w:t>
            </w:r>
          </w:p>
        </w:tc>
        <w:tc>
          <w:tcPr>
            <w:tcW w:w="1134" w:type="dxa"/>
            <w:tcBorders>
              <w:top w:val="nil"/>
              <w:left w:val="nil"/>
              <w:bottom w:val="nil"/>
              <w:right w:val="single" w:sz="4" w:space="0" w:color="auto"/>
            </w:tcBorders>
            <w:vAlign w:val="center"/>
            <w:hideMark/>
          </w:tcPr>
          <w:p w14:paraId="43E30956"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50.0</w:t>
            </w:r>
          </w:p>
        </w:tc>
        <w:tc>
          <w:tcPr>
            <w:tcW w:w="1467" w:type="dxa"/>
            <w:tcBorders>
              <w:top w:val="nil"/>
              <w:left w:val="single" w:sz="4" w:space="0" w:color="auto"/>
              <w:bottom w:val="nil"/>
              <w:right w:val="nil"/>
            </w:tcBorders>
            <w:vAlign w:val="center"/>
            <w:hideMark/>
          </w:tcPr>
          <w:p w14:paraId="77E9F81D"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1</m:t>
                    </m:r>
                  </m:sub>
                </m:sSub>
              </m:oMath>
            </m:oMathPara>
          </w:p>
        </w:tc>
        <w:tc>
          <w:tcPr>
            <w:tcW w:w="893" w:type="dxa"/>
            <w:vAlign w:val="center"/>
            <w:hideMark/>
          </w:tcPr>
          <w:p w14:paraId="65E06280"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1.0</w:t>
            </w:r>
          </w:p>
        </w:tc>
        <w:tc>
          <w:tcPr>
            <w:tcW w:w="988" w:type="dxa"/>
            <w:vAlign w:val="center"/>
            <w:hideMark/>
          </w:tcPr>
          <w:p w14:paraId="6C2FACFA"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50.0</w:t>
            </w:r>
          </w:p>
        </w:tc>
      </w:tr>
      <w:tr w:rsidR="0073075D" w:rsidRPr="00336D58" w14:paraId="74C6D6B4" w14:textId="77777777" w:rsidTr="00DB2336">
        <w:trPr>
          <w:trHeight w:val="283"/>
          <w:jc w:val="center"/>
        </w:trPr>
        <w:tc>
          <w:tcPr>
            <w:tcW w:w="1134" w:type="dxa"/>
            <w:vAlign w:val="center"/>
            <w:hideMark/>
          </w:tcPr>
          <w:p w14:paraId="6F0CFAA7" w14:textId="77777777" w:rsidR="0073075D" w:rsidRPr="00336D58" w:rsidRDefault="00000000" w:rsidP="00DB2336">
            <w:pPr>
              <w:tabs>
                <w:tab w:val="center" w:pos="2592"/>
                <w:tab w:val="right" w:pos="5184"/>
              </w:tabs>
              <w:spacing w:before="0" w:after="0" w:line="480" w:lineRule="auto"/>
              <w:jc w:val="center"/>
              <w:rPr>
                <w:rFonts w:eastAsia="Times New Roman"/>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2</m:t>
                    </m:r>
                  </m:sub>
                </m:sSub>
              </m:oMath>
            </m:oMathPara>
          </w:p>
        </w:tc>
        <w:tc>
          <w:tcPr>
            <w:tcW w:w="1276" w:type="dxa"/>
            <w:vAlign w:val="center"/>
            <w:hideMark/>
          </w:tcPr>
          <w:p w14:paraId="5FF8DC2A"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t>1.0</w:t>
            </w:r>
          </w:p>
        </w:tc>
        <w:tc>
          <w:tcPr>
            <w:tcW w:w="1134" w:type="dxa"/>
            <w:tcBorders>
              <w:top w:val="nil"/>
              <w:left w:val="nil"/>
              <w:bottom w:val="nil"/>
              <w:right w:val="single" w:sz="4" w:space="0" w:color="auto"/>
            </w:tcBorders>
            <w:vAlign w:val="center"/>
            <w:hideMark/>
          </w:tcPr>
          <w:p w14:paraId="69232F11"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50.0</w:t>
            </w:r>
          </w:p>
        </w:tc>
        <w:tc>
          <w:tcPr>
            <w:tcW w:w="1467" w:type="dxa"/>
            <w:tcBorders>
              <w:top w:val="nil"/>
              <w:left w:val="single" w:sz="4" w:space="0" w:color="auto"/>
              <w:bottom w:val="nil"/>
              <w:right w:val="nil"/>
            </w:tcBorders>
            <w:vAlign w:val="center"/>
            <w:hideMark/>
          </w:tcPr>
          <w:p w14:paraId="05D18A07"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2</m:t>
                    </m:r>
                  </m:sub>
                </m:sSub>
              </m:oMath>
            </m:oMathPara>
          </w:p>
        </w:tc>
        <w:tc>
          <w:tcPr>
            <w:tcW w:w="893" w:type="dxa"/>
            <w:vAlign w:val="center"/>
            <w:hideMark/>
          </w:tcPr>
          <w:p w14:paraId="52A8E2C4"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1.0</w:t>
            </w:r>
          </w:p>
        </w:tc>
        <w:tc>
          <w:tcPr>
            <w:tcW w:w="988" w:type="dxa"/>
            <w:vAlign w:val="center"/>
            <w:hideMark/>
          </w:tcPr>
          <w:p w14:paraId="34106A32"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50.0</w:t>
            </w:r>
          </w:p>
        </w:tc>
      </w:tr>
      <w:tr w:rsidR="0073075D" w:rsidRPr="00336D58" w14:paraId="1F212BB0" w14:textId="77777777" w:rsidTr="00DB2336">
        <w:trPr>
          <w:trHeight w:val="283"/>
          <w:jc w:val="center"/>
        </w:trPr>
        <w:tc>
          <w:tcPr>
            <w:tcW w:w="1134" w:type="dxa"/>
            <w:vAlign w:val="center"/>
            <w:hideMark/>
          </w:tcPr>
          <w:p w14:paraId="0B27AFBB" w14:textId="77777777" w:rsidR="0073075D" w:rsidRPr="00336D58" w:rsidRDefault="00000000" w:rsidP="00DB2336">
            <w:pPr>
              <w:tabs>
                <w:tab w:val="center" w:pos="2592"/>
                <w:tab w:val="right" w:pos="5184"/>
              </w:tabs>
              <w:spacing w:before="0" w:after="0" w:line="480" w:lineRule="auto"/>
              <w:jc w:val="center"/>
              <w:rPr>
                <w:rFonts w:eastAsia="Times New Roman"/>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3</m:t>
                    </m:r>
                  </m:sub>
                </m:sSub>
              </m:oMath>
            </m:oMathPara>
          </w:p>
        </w:tc>
        <w:tc>
          <w:tcPr>
            <w:tcW w:w="1276" w:type="dxa"/>
            <w:vAlign w:val="center"/>
            <w:hideMark/>
          </w:tcPr>
          <w:p w14:paraId="0C8D41A0"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t>12.6</w:t>
            </w:r>
          </w:p>
        </w:tc>
        <w:tc>
          <w:tcPr>
            <w:tcW w:w="1134" w:type="dxa"/>
            <w:tcBorders>
              <w:top w:val="nil"/>
              <w:left w:val="nil"/>
              <w:bottom w:val="nil"/>
              <w:right w:val="single" w:sz="4" w:space="0" w:color="auto"/>
            </w:tcBorders>
            <w:vAlign w:val="center"/>
            <w:hideMark/>
          </w:tcPr>
          <w:p w14:paraId="221B3C71"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24.6</w:t>
            </w:r>
          </w:p>
        </w:tc>
        <w:tc>
          <w:tcPr>
            <w:tcW w:w="1467" w:type="dxa"/>
            <w:tcBorders>
              <w:top w:val="nil"/>
              <w:left w:val="single" w:sz="4" w:space="0" w:color="auto"/>
              <w:bottom w:val="nil"/>
              <w:right w:val="nil"/>
            </w:tcBorders>
            <w:vAlign w:val="center"/>
            <w:hideMark/>
          </w:tcPr>
          <w:p w14:paraId="09EA8010"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3</m:t>
                    </m:r>
                  </m:sub>
                </m:sSub>
              </m:oMath>
            </m:oMathPara>
          </w:p>
        </w:tc>
        <w:tc>
          <w:tcPr>
            <w:tcW w:w="893" w:type="dxa"/>
            <w:vAlign w:val="center"/>
            <w:hideMark/>
          </w:tcPr>
          <w:p w14:paraId="043FA475"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12.6</w:t>
            </w:r>
          </w:p>
        </w:tc>
        <w:tc>
          <w:tcPr>
            <w:tcW w:w="988" w:type="dxa"/>
            <w:vAlign w:val="center"/>
            <w:hideMark/>
          </w:tcPr>
          <w:p w14:paraId="1894CA4A"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24.6</w:t>
            </w:r>
          </w:p>
        </w:tc>
      </w:tr>
      <w:tr w:rsidR="0073075D" w:rsidRPr="00336D58" w14:paraId="6ACC2C24" w14:textId="77777777" w:rsidTr="00DB2336">
        <w:trPr>
          <w:trHeight w:val="283"/>
          <w:jc w:val="center"/>
        </w:trPr>
        <w:tc>
          <w:tcPr>
            <w:tcW w:w="1134" w:type="dxa"/>
            <w:vAlign w:val="center"/>
            <w:hideMark/>
          </w:tcPr>
          <w:p w14:paraId="5695B842" w14:textId="77777777" w:rsidR="0073075D" w:rsidRPr="00336D58" w:rsidRDefault="00000000" w:rsidP="00DB2336">
            <w:pPr>
              <w:tabs>
                <w:tab w:val="center" w:pos="2592"/>
                <w:tab w:val="right" w:pos="5184"/>
              </w:tabs>
              <w:spacing w:before="0" w:after="0" w:line="480" w:lineRule="auto"/>
              <w:jc w:val="center"/>
              <w:rPr>
                <w:rFonts w:eastAsia="Times New Roman"/>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4</m:t>
                    </m:r>
                  </m:sub>
                </m:sSub>
              </m:oMath>
            </m:oMathPara>
          </w:p>
        </w:tc>
        <w:tc>
          <w:tcPr>
            <w:tcW w:w="1276" w:type="dxa"/>
            <w:vAlign w:val="center"/>
            <w:hideMark/>
          </w:tcPr>
          <w:p w14:paraId="48CA9418"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t>11.1</w:t>
            </w:r>
          </w:p>
        </w:tc>
        <w:tc>
          <w:tcPr>
            <w:tcW w:w="1134" w:type="dxa"/>
            <w:tcBorders>
              <w:top w:val="nil"/>
              <w:left w:val="nil"/>
              <w:bottom w:val="nil"/>
              <w:right w:val="single" w:sz="4" w:space="0" w:color="auto"/>
            </w:tcBorders>
            <w:vAlign w:val="center"/>
            <w:hideMark/>
          </w:tcPr>
          <w:p w14:paraId="1EA02793"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23.1</w:t>
            </w:r>
          </w:p>
        </w:tc>
        <w:tc>
          <w:tcPr>
            <w:tcW w:w="1467" w:type="dxa"/>
            <w:tcBorders>
              <w:top w:val="nil"/>
              <w:left w:val="single" w:sz="4" w:space="0" w:color="auto"/>
              <w:bottom w:val="nil"/>
              <w:right w:val="nil"/>
            </w:tcBorders>
            <w:vAlign w:val="center"/>
            <w:hideMark/>
          </w:tcPr>
          <w:p w14:paraId="011AF77E"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4</m:t>
                    </m:r>
                  </m:sub>
                </m:sSub>
              </m:oMath>
            </m:oMathPara>
          </w:p>
        </w:tc>
        <w:tc>
          <w:tcPr>
            <w:tcW w:w="893" w:type="dxa"/>
            <w:vAlign w:val="center"/>
            <w:hideMark/>
          </w:tcPr>
          <w:p w14:paraId="02953C06"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11.1</w:t>
            </w:r>
          </w:p>
        </w:tc>
        <w:tc>
          <w:tcPr>
            <w:tcW w:w="988" w:type="dxa"/>
            <w:vAlign w:val="center"/>
            <w:hideMark/>
          </w:tcPr>
          <w:p w14:paraId="322C5BD8"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23.1</w:t>
            </w:r>
          </w:p>
        </w:tc>
      </w:tr>
      <w:tr w:rsidR="0073075D" w:rsidRPr="00336D58" w14:paraId="3E380034" w14:textId="77777777" w:rsidTr="00DB2336">
        <w:trPr>
          <w:trHeight w:val="283"/>
          <w:jc w:val="center"/>
        </w:trPr>
        <w:tc>
          <w:tcPr>
            <w:tcW w:w="1134" w:type="dxa"/>
            <w:vAlign w:val="center"/>
            <w:hideMark/>
          </w:tcPr>
          <w:p w14:paraId="35C65B40" w14:textId="77777777" w:rsidR="0073075D" w:rsidRPr="00336D58" w:rsidRDefault="00000000" w:rsidP="00DB2336">
            <w:pPr>
              <w:tabs>
                <w:tab w:val="center" w:pos="2592"/>
                <w:tab w:val="right" w:pos="5184"/>
              </w:tabs>
              <w:spacing w:before="0" w:after="0" w:line="480" w:lineRule="auto"/>
              <w:jc w:val="center"/>
              <w:rPr>
                <w:rFonts w:eastAsia="Times New Roman"/>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5</m:t>
                    </m:r>
                  </m:sub>
                </m:sSub>
              </m:oMath>
            </m:oMathPara>
          </w:p>
        </w:tc>
        <w:tc>
          <w:tcPr>
            <w:tcW w:w="1276" w:type="dxa"/>
            <w:vAlign w:val="center"/>
            <w:hideMark/>
          </w:tcPr>
          <w:p w14:paraId="15A7735B"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t>3.3</w:t>
            </w:r>
          </w:p>
        </w:tc>
        <w:tc>
          <w:tcPr>
            <w:tcW w:w="1134" w:type="dxa"/>
            <w:tcBorders>
              <w:top w:val="nil"/>
              <w:left w:val="nil"/>
              <w:bottom w:val="nil"/>
              <w:right w:val="single" w:sz="4" w:space="0" w:color="auto"/>
            </w:tcBorders>
            <w:vAlign w:val="center"/>
            <w:hideMark/>
          </w:tcPr>
          <w:p w14:paraId="54011A03"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3.3</w:t>
            </w:r>
          </w:p>
        </w:tc>
        <w:tc>
          <w:tcPr>
            <w:tcW w:w="1467" w:type="dxa"/>
            <w:tcBorders>
              <w:top w:val="nil"/>
              <w:left w:val="single" w:sz="4" w:space="0" w:color="auto"/>
              <w:bottom w:val="nil"/>
              <w:right w:val="nil"/>
            </w:tcBorders>
            <w:vAlign w:val="center"/>
            <w:hideMark/>
          </w:tcPr>
          <w:p w14:paraId="494FC885"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5</m:t>
                    </m:r>
                  </m:sub>
                </m:sSub>
              </m:oMath>
            </m:oMathPara>
          </w:p>
        </w:tc>
        <w:tc>
          <w:tcPr>
            <w:tcW w:w="893" w:type="dxa"/>
            <w:vAlign w:val="center"/>
            <w:hideMark/>
          </w:tcPr>
          <w:p w14:paraId="14CC7195"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3.3</w:t>
            </w:r>
          </w:p>
        </w:tc>
        <w:tc>
          <w:tcPr>
            <w:tcW w:w="988" w:type="dxa"/>
            <w:vAlign w:val="center"/>
            <w:hideMark/>
          </w:tcPr>
          <w:p w14:paraId="022E1DC0"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3.3</w:t>
            </w:r>
          </w:p>
        </w:tc>
      </w:tr>
      <w:tr w:rsidR="0073075D" w:rsidRPr="00336D58" w14:paraId="0C334185" w14:textId="77777777" w:rsidTr="00DB2336">
        <w:trPr>
          <w:trHeight w:val="283"/>
          <w:jc w:val="center"/>
        </w:trPr>
        <w:tc>
          <w:tcPr>
            <w:tcW w:w="1134" w:type="dxa"/>
            <w:vAlign w:val="center"/>
            <w:hideMark/>
          </w:tcPr>
          <w:p w14:paraId="056CA03D" w14:textId="77777777" w:rsidR="0073075D" w:rsidRPr="00336D58" w:rsidRDefault="00000000" w:rsidP="00DB2336">
            <w:pPr>
              <w:tabs>
                <w:tab w:val="center" w:pos="2592"/>
                <w:tab w:val="right" w:pos="5184"/>
              </w:tabs>
              <w:spacing w:before="0" w:after="0" w:line="480" w:lineRule="auto"/>
              <w:jc w:val="center"/>
              <w:rPr>
                <w:rFonts w:eastAsia="Times New Roman"/>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6</m:t>
                    </m:r>
                  </m:sub>
                </m:sSub>
              </m:oMath>
            </m:oMathPara>
          </w:p>
        </w:tc>
        <w:tc>
          <w:tcPr>
            <w:tcW w:w="1276" w:type="dxa"/>
            <w:vAlign w:val="center"/>
            <w:hideMark/>
          </w:tcPr>
          <w:p w14:paraId="334C0A5E"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t>11.2</w:t>
            </w:r>
          </w:p>
        </w:tc>
        <w:tc>
          <w:tcPr>
            <w:tcW w:w="1134" w:type="dxa"/>
            <w:tcBorders>
              <w:top w:val="nil"/>
              <w:left w:val="nil"/>
              <w:bottom w:val="nil"/>
              <w:right w:val="single" w:sz="4" w:space="0" w:color="auto"/>
            </w:tcBorders>
            <w:vAlign w:val="center"/>
            <w:hideMark/>
          </w:tcPr>
          <w:p w14:paraId="0736998F"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21.2</w:t>
            </w:r>
          </w:p>
        </w:tc>
        <w:tc>
          <w:tcPr>
            <w:tcW w:w="1467" w:type="dxa"/>
            <w:tcBorders>
              <w:top w:val="nil"/>
              <w:left w:val="single" w:sz="4" w:space="0" w:color="auto"/>
              <w:bottom w:val="nil"/>
              <w:right w:val="nil"/>
            </w:tcBorders>
            <w:vAlign w:val="center"/>
            <w:hideMark/>
          </w:tcPr>
          <w:p w14:paraId="54ADBB85"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6</m:t>
                    </m:r>
                  </m:sub>
                </m:sSub>
              </m:oMath>
            </m:oMathPara>
          </w:p>
        </w:tc>
        <w:tc>
          <w:tcPr>
            <w:tcW w:w="893" w:type="dxa"/>
            <w:vAlign w:val="center"/>
            <w:hideMark/>
          </w:tcPr>
          <w:p w14:paraId="27FFBC7A"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11.2</w:t>
            </w:r>
          </w:p>
        </w:tc>
        <w:tc>
          <w:tcPr>
            <w:tcW w:w="988" w:type="dxa"/>
            <w:vAlign w:val="center"/>
            <w:hideMark/>
          </w:tcPr>
          <w:p w14:paraId="18EE6206"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21.2</w:t>
            </w:r>
          </w:p>
        </w:tc>
      </w:tr>
      <w:tr w:rsidR="0073075D" w:rsidRPr="00336D58" w14:paraId="21684FF7" w14:textId="77777777" w:rsidTr="00DB2336">
        <w:trPr>
          <w:trHeight w:val="283"/>
          <w:jc w:val="center"/>
        </w:trPr>
        <w:tc>
          <w:tcPr>
            <w:tcW w:w="1134" w:type="dxa"/>
            <w:vAlign w:val="center"/>
            <w:hideMark/>
          </w:tcPr>
          <w:p w14:paraId="25654DC8" w14:textId="77777777" w:rsidR="0073075D" w:rsidRPr="00336D58" w:rsidRDefault="00000000" w:rsidP="00DB2336">
            <w:pPr>
              <w:tabs>
                <w:tab w:val="center" w:pos="2592"/>
                <w:tab w:val="right" w:pos="5184"/>
              </w:tabs>
              <w:spacing w:before="0" w:after="0" w:line="480" w:lineRule="auto"/>
              <w:jc w:val="center"/>
              <w:rPr>
                <w:rFonts w:eastAsia="Times New Roman"/>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7</m:t>
                    </m:r>
                  </m:sub>
                </m:sSub>
              </m:oMath>
            </m:oMathPara>
          </w:p>
        </w:tc>
        <w:tc>
          <w:tcPr>
            <w:tcW w:w="1276" w:type="dxa"/>
            <w:vAlign w:val="center"/>
            <w:hideMark/>
          </w:tcPr>
          <w:p w14:paraId="3A65A98E"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t>12.6</w:t>
            </w:r>
          </w:p>
        </w:tc>
        <w:tc>
          <w:tcPr>
            <w:tcW w:w="1134" w:type="dxa"/>
            <w:tcBorders>
              <w:top w:val="nil"/>
              <w:left w:val="nil"/>
              <w:bottom w:val="nil"/>
              <w:right w:val="single" w:sz="4" w:space="0" w:color="auto"/>
            </w:tcBorders>
            <w:vAlign w:val="center"/>
            <w:hideMark/>
          </w:tcPr>
          <w:p w14:paraId="69267364"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22.6</w:t>
            </w:r>
          </w:p>
        </w:tc>
        <w:tc>
          <w:tcPr>
            <w:tcW w:w="1467" w:type="dxa"/>
            <w:tcBorders>
              <w:top w:val="nil"/>
              <w:left w:val="single" w:sz="4" w:space="0" w:color="auto"/>
              <w:bottom w:val="nil"/>
              <w:right w:val="nil"/>
            </w:tcBorders>
            <w:vAlign w:val="center"/>
            <w:hideMark/>
          </w:tcPr>
          <w:p w14:paraId="0325B61F"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7</m:t>
                    </m:r>
                  </m:sub>
                </m:sSub>
              </m:oMath>
            </m:oMathPara>
          </w:p>
        </w:tc>
        <w:tc>
          <w:tcPr>
            <w:tcW w:w="893" w:type="dxa"/>
            <w:vAlign w:val="center"/>
            <w:hideMark/>
          </w:tcPr>
          <w:p w14:paraId="58C8813A"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12.6</w:t>
            </w:r>
          </w:p>
        </w:tc>
        <w:tc>
          <w:tcPr>
            <w:tcW w:w="988" w:type="dxa"/>
            <w:vAlign w:val="center"/>
            <w:hideMark/>
          </w:tcPr>
          <w:p w14:paraId="1F12703B"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22.6</w:t>
            </w:r>
          </w:p>
        </w:tc>
      </w:tr>
      <w:tr w:rsidR="0073075D" w:rsidRPr="00336D58" w14:paraId="6B5FB8E9" w14:textId="77777777" w:rsidTr="00DB2336">
        <w:trPr>
          <w:trHeight w:val="283"/>
          <w:jc w:val="center"/>
        </w:trPr>
        <w:tc>
          <w:tcPr>
            <w:tcW w:w="1134" w:type="dxa"/>
            <w:vAlign w:val="center"/>
            <w:hideMark/>
          </w:tcPr>
          <w:p w14:paraId="39D089FA" w14:textId="77777777" w:rsidR="0073075D" w:rsidRPr="00336D58" w:rsidRDefault="00000000" w:rsidP="00DB2336">
            <w:pPr>
              <w:tabs>
                <w:tab w:val="center" w:pos="2592"/>
                <w:tab w:val="right" w:pos="5184"/>
              </w:tabs>
              <w:spacing w:before="0" w:after="0" w:line="480" w:lineRule="auto"/>
              <w:jc w:val="center"/>
              <w:rPr>
                <w:rFonts w:eastAsia="Times New Roman"/>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8</m:t>
                    </m:r>
                  </m:sub>
                </m:sSub>
              </m:oMath>
            </m:oMathPara>
          </w:p>
        </w:tc>
        <w:tc>
          <w:tcPr>
            <w:tcW w:w="1276" w:type="dxa"/>
            <w:vAlign w:val="center"/>
            <w:hideMark/>
          </w:tcPr>
          <w:p w14:paraId="104A0E18"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color w:val="FF0000"/>
                <w:sz w:val="20"/>
                <w:lang w:val="en-US"/>
              </w:rPr>
              <w:t>0.0°</w:t>
            </w:r>
          </w:p>
        </w:tc>
        <w:tc>
          <w:tcPr>
            <w:tcW w:w="1134" w:type="dxa"/>
            <w:tcBorders>
              <w:top w:val="nil"/>
              <w:left w:val="nil"/>
              <w:bottom w:val="nil"/>
              <w:right w:val="single" w:sz="4" w:space="0" w:color="auto"/>
            </w:tcBorders>
            <w:vAlign w:val="center"/>
            <w:hideMark/>
          </w:tcPr>
          <w:p w14:paraId="040B7322"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30°</w:t>
            </w:r>
          </w:p>
        </w:tc>
        <w:tc>
          <w:tcPr>
            <w:tcW w:w="1467" w:type="dxa"/>
            <w:tcBorders>
              <w:top w:val="nil"/>
              <w:left w:val="single" w:sz="4" w:space="0" w:color="auto"/>
              <w:bottom w:val="nil"/>
              <w:right w:val="nil"/>
            </w:tcBorders>
            <w:vAlign w:val="center"/>
            <w:hideMark/>
          </w:tcPr>
          <w:p w14:paraId="464C8C9C"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8</m:t>
                    </m:r>
                  </m:sub>
                </m:sSub>
              </m:oMath>
            </m:oMathPara>
          </w:p>
        </w:tc>
        <w:tc>
          <w:tcPr>
            <w:tcW w:w="893" w:type="dxa"/>
            <w:vAlign w:val="center"/>
            <w:hideMark/>
          </w:tcPr>
          <w:p w14:paraId="01BB0B6D"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0°</w:t>
            </w:r>
          </w:p>
        </w:tc>
        <w:tc>
          <w:tcPr>
            <w:tcW w:w="988" w:type="dxa"/>
            <w:vAlign w:val="center"/>
            <w:hideMark/>
          </w:tcPr>
          <w:p w14:paraId="7FB20466"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40°</w:t>
            </w:r>
          </w:p>
        </w:tc>
      </w:tr>
      <w:tr w:rsidR="0073075D" w:rsidRPr="00336D58" w14:paraId="47ED969B" w14:textId="77777777" w:rsidTr="00DB2336">
        <w:trPr>
          <w:trHeight w:val="283"/>
          <w:jc w:val="center"/>
        </w:trPr>
        <w:tc>
          <w:tcPr>
            <w:tcW w:w="1134" w:type="dxa"/>
            <w:vAlign w:val="center"/>
            <w:hideMark/>
          </w:tcPr>
          <w:p w14:paraId="5245BD27" w14:textId="77777777" w:rsidR="0073075D" w:rsidRPr="00336D58" w:rsidRDefault="00000000" w:rsidP="00DB2336">
            <w:pPr>
              <w:tabs>
                <w:tab w:val="center" w:pos="2592"/>
                <w:tab w:val="right" w:pos="5184"/>
              </w:tabs>
              <w:spacing w:before="0" w:after="0" w:line="480" w:lineRule="auto"/>
              <w:jc w:val="center"/>
              <w:rPr>
                <w:rFonts w:eastAsia="Times New Roman"/>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9</m:t>
                    </m:r>
                  </m:sub>
                </m:sSub>
              </m:oMath>
            </m:oMathPara>
          </w:p>
        </w:tc>
        <w:tc>
          <w:tcPr>
            <w:tcW w:w="1276" w:type="dxa"/>
            <w:vAlign w:val="center"/>
            <w:hideMark/>
          </w:tcPr>
          <w:p w14:paraId="58765A68"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color w:val="FF0000"/>
                <w:sz w:val="20"/>
                <w:lang w:val="en-US"/>
              </w:rPr>
              <w:t>0.0°</w:t>
            </w:r>
          </w:p>
        </w:tc>
        <w:tc>
          <w:tcPr>
            <w:tcW w:w="1134" w:type="dxa"/>
            <w:tcBorders>
              <w:top w:val="nil"/>
              <w:left w:val="nil"/>
              <w:bottom w:val="nil"/>
              <w:right w:val="single" w:sz="4" w:space="0" w:color="auto"/>
            </w:tcBorders>
            <w:vAlign w:val="center"/>
            <w:hideMark/>
          </w:tcPr>
          <w:p w14:paraId="4F772E6F"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30°</w:t>
            </w:r>
          </w:p>
        </w:tc>
        <w:tc>
          <w:tcPr>
            <w:tcW w:w="1467" w:type="dxa"/>
            <w:tcBorders>
              <w:top w:val="nil"/>
              <w:left w:val="single" w:sz="4" w:space="0" w:color="auto"/>
              <w:bottom w:val="nil"/>
              <w:right w:val="nil"/>
            </w:tcBorders>
            <w:vAlign w:val="center"/>
            <w:hideMark/>
          </w:tcPr>
          <w:p w14:paraId="2A3D2C52"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9</m:t>
                    </m:r>
                  </m:sub>
                </m:sSub>
              </m:oMath>
            </m:oMathPara>
          </w:p>
        </w:tc>
        <w:tc>
          <w:tcPr>
            <w:tcW w:w="893" w:type="dxa"/>
            <w:vAlign w:val="center"/>
            <w:hideMark/>
          </w:tcPr>
          <w:p w14:paraId="07DA1105"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0°</w:t>
            </w:r>
          </w:p>
        </w:tc>
        <w:tc>
          <w:tcPr>
            <w:tcW w:w="988" w:type="dxa"/>
            <w:vAlign w:val="center"/>
            <w:hideMark/>
          </w:tcPr>
          <w:p w14:paraId="53CBAE61"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40°</w:t>
            </w:r>
          </w:p>
        </w:tc>
      </w:tr>
      <w:tr w:rsidR="0073075D" w:rsidRPr="00336D58" w14:paraId="5DE7B4AB" w14:textId="77777777" w:rsidTr="00DB2336">
        <w:trPr>
          <w:trHeight w:val="283"/>
          <w:jc w:val="center"/>
        </w:trPr>
        <w:tc>
          <w:tcPr>
            <w:tcW w:w="1134" w:type="dxa"/>
            <w:vAlign w:val="center"/>
            <w:hideMark/>
          </w:tcPr>
          <w:p w14:paraId="00B78A36" w14:textId="77777777" w:rsidR="0073075D" w:rsidRPr="00336D58" w:rsidRDefault="00000000" w:rsidP="00DB2336">
            <w:pPr>
              <w:tabs>
                <w:tab w:val="center" w:pos="2592"/>
                <w:tab w:val="right" w:pos="5184"/>
              </w:tabs>
              <w:spacing w:before="0" w:after="0" w:line="480" w:lineRule="auto"/>
              <w:jc w:val="center"/>
              <w:rPr>
                <w:rFonts w:eastAsia="Times New Roman"/>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10</m:t>
                    </m:r>
                  </m:sub>
                </m:sSub>
              </m:oMath>
            </m:oMathPara>
          </w:p>
        </w:tc>
        <w:tc>
          <w:tcPr>
            <w:tcW w:w="1276" w:type="dxa"/>
            <w:vAlign w:val="center"/>
            <w:hideMark/>
          </w:tcPr>
          <w:p w14:paraId="1C3DDB30"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color w:val="FF0000"/>
                <w:sz w:val="20"/>
                <w:lang w:val="en-US"/>
              </w:rPr>
              <w:t>0.0°</w:t>
            </w:r>
          </w:p>
        </w:tc>
        <w:tc>
          <w:tcPr>
            <w:tcW w:w="1134" w:type="dxa"/>
            <w:tcBorders>
              <w:top w:val="nil"/>
              <w:left w:val="nil"/>
              <w:bottom w:val="nil"/>
              <w:right w:val="single" w:sz="4" w:space="0" w:color="auto"/>
            </w:tcBorders>
            <w:vAlign w:val="center"/>
            <w:hideMark/>
          </w:tcPr>
          <w:p w14:paraId="0C0E824E"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20°</w:t>
            </w:r>
          </w:p>
        </w:tc>
        <w:tc>
          <w:tcPr>
            <w:tcW w:w="1467" w:type="dxa"/>
            <w:tcBorders>
              <w:top w:val="nil"/>
              <w:left w:val="single" w:sz="4" w:space="0" w:color="auto"/>
              <w:bottom w:val="nil"/>
              <w:right w:val="nil"/>
            </w:tcBorders>
            <w:vAlign w:val="center"/>
            <w:hideMark/>
          </w:tcPr>
          <w:p w14:paraId="23A99C5A"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10</m:t>
                    </m:r>
                  </m:sub>
                </m:sSub>
              </m:oMath>
            </m:oMathPara>
          </w:p>
        </w:tc>
        <w:tc>
          <w:tcPr>
            <w:tcW w:w="893" w:type="dxa"/>
            <w:vAlign w:val="center"/>
            <w:hideMark/>
          </w:tcPr>
          <w:p w14:paraId="3CDFF8C2"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0°</w:t>
            </w:r>
          </w:p>
        </w:tc>
        <w:tc>
          <w:tcPr>
            <w:tcW w:w="988" w:type="dxa"/>
            <w:vAlign w:val="center"/>
            <w:hideMark/>
          </w:tcPr>
          <w:p w14:paraId="7756F451"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20°</w:t>
            </w:r>
          </w:p>
        </w:tc>
      </w:tr>
      <w:tr w:rsidR="0073075D" w:rsidRPr="00336D58" w14:paraId="75B9D760" w14:textId="77777777" w:rsidTr="00DB2336">
        <w:trPr>
          <w:trHeight w:val="283"/>
          <w:jc w:val="center"/>
        </w:trPr>
        <w:tc>
          <w:tcPr>
            <w:tcW w:w="1134" w:type="dxa"/>
            <w:vAlign w:val="center"/>
            <w:hideMark/>
          </w:tcPr>
          <w:p w14:paraId="1D0AFE08" w14:textId="77777777" w:rsidR="0073075D" w:rsidRPr="00336D58" w:rsidRDefault="00000000" w:rsidP="00DB2336">
            <w:pPr>
              <w:tabs>
                <w:tab w:val="center" w:pos="2592"/>
                <w:tab w:val="right" w:pos="5184"/>
              </w:tabs>
              <w:spacing w:before="0" w:after="0" w:line="480" w:lineRule="auto"/>
              <w:jc w:val="center"/>
              <w:rPr>
                <w:rFonts w:eastAsia="Times New Roman"/>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11</m:t>
                    </m:r>
                  </m:sub>
                </m:sSub>
              </m:oMath>
            </m:oMathPara>
          </w:p>
        </w:tc>
        <w:tc>
          <w:tcPr>
            <w:tcW w:w="1276" w:type="dxa"/>
            <w:vAlign w:val="center"/>
            <w:hideMark/>
          </w:tcPr>
          <w:p w14:paraId="49C040B0"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t>0.0°</w:t>
            </w:r>
          </w:p>
        </w:tc>
        <w:tc>
          <w:tcPr>
            <w:tcW w:w="1134" w:type="dxa"/>
            <w:tcBorders>
              <w:top w:val="nil"/>
              <w:left w:val="nil"/>
              <w:bottom w:val="nil"/>
              <w:right w:val="single" w:sz="4" w:space="0" w:color="auto"/>
            </w:tcBorders>
            <w:vAlign w:val="center"/>
            <w:hideMark/>
          </w:tcPr>
          <w:p w14:paraId="6F7E7A39"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20°</w:t>
            </w:r>
          </w:p>
        </w:tc>
        <w:tc>
          <w:tcPr>
            <w:tcW w:w="1467" w:type="dxa"/>
            <w:tcBorders>
              <w:top w:val="nil"/>
              <w:left w:val="single" w:sz="4" w:space="0" w:color="auto"/>
              <w:bottom w:val="nil"/>
              <w:right w:val="nil"/>
            </w:tcBorders>
            <w:vAlign w:val="center"/>
            <w:hideMark/>
          </w:tcPr>
          <w:p w14:paraId="6223D830"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11</m:t>
                    </m:r>
                  </m:sub>
                </m:sSub>
              </m:oMath>
            </m:oMathPara>
          </w:p>
        </w:tc>
        <w:tc>
          <w:tcPr>
            <w:tcW w:w="893" w:type="dxa"/>
            <w:vAlign w:val="center"/>
            <w:hideMark/>
          </w:tcPr>
          <w:p w14:paraId="14299078"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0°</w:t>
            </w:r>
          </w:p>
        </w:tc>
        <w:tc>
          <w:tcPr>
            <w:tcW w:w="988" w:type="dxa"/>
            <w:vAlign w:val="center"/>
            <w:hideMark/>
          </w:tcPr>
          <w:p w14:paraId="1997F5B5"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20°</w:t>
            </w:r>
          </w:p>
        </w:tc>
      </w:tr>
      <w:tr w:rsidR="0073075D" w:rsidRPr="00336D58" w14:paraId="42600163" w14:textId="77777777" w:rsidTr="00DB2336">
        <w:trPr>
          <w:trHeight w:val="283"/>
          <w:jc w:val="center"/>
        </w:trPr>
        <w:tc>
          <w:tcPr>
            <w:tcW w:w="1134" w:type="dxa"/>
            <w:vAlign w:val="center"/>
            <w:hideMark/>
          </w:tcPr>
          <w:p w14:paraId="758867AC"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w:t>
            </w:r>
          </w:p>
        </w:tc>
        <w:tc>
          <w:tcPr>
            <w:tcW w:w="1276" w:type="dxa"/>
            <w:vAlign w:val="center"/>
            <w:hideMark/>
          </w:tcPr>
          <w:p w14:paraId="0CFE1D9C"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t>-</w:t>
            </w:r>
          </w:p>
        </w:tc>
        <w:tc>
          <w:tcPr>
            <w:tcW w:w="1134" w:type="dxa"/>
            <w:tcBorders>
              <w:top w:val="nil"/>
              <w:left w:val="nil"/>
              <w:bottom w:val="nil"/>
              <w:right w:val="single" w:sz="4" w:space="0" w:color="auto"/>
            </w:tcBorders>
            <w:vAlign w:val="center"/>
            <w:hideMark/>
          </w:tcPr>
          <w:p w14:paraId="0BC2A159"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color w:val="FF0000"/>
                <w:sz w:val="20"/>
                <w:lang w:val="en-US"/>
              </w:rPr>
              <w:t>-</w:t>
            </w:r>
          </w:p>
        </w:tc>
        <w:tc>
          <w:tcPr>
            <w:tcW w:w="1467" w:type="dxa"/>
            <w:tcBorders>
              <w:top w:val="nil"/>
              <w:left w:val="single" w:sz="4" w:space="0" w:color="auto"/>
              <w:bottom w:val="nil"/>
              <w:right w:val="nil"/>
            </w:tcBorders>
            <w:vAlign w:val="center"/>
            <w:hideMark/>
          </w:tcPr>
          <w:p w14:paraId="44B4853C"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12</m:t>
                    </m:r>
                  </m:sub>
                </m:sSub>
              </m:oMath>
            </m:oMathPara>
          </w:p>
        </w:tc>
        <w:tc>
          <w:tcPr>
            <w:tcW w:w="893" w:type="dxa"/>
            <w:vAlign w:val="center"/>
            <w:hideMark/>
          </w:tcPr>
          <w:p w14:paraId="5C682796"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rFonts w:eastAsia="Times New Roman"/>
                <w:color w:val="FF0000"/>
                <w:sz w:val="20"/>
                <w:lang w:val="en-US"/>
              </w:rPr>
              <w:t>5.0</w:t>
            </w:r>
          </w:p>
        </w:tc>
        <w:tc>
          <w:tcPr>
            <w:tcW w:w="988" w:type="dxa"/>
            <w:vAlign w:val="center"/>
            <w:hideMark/>
          </w:tcPr>
          <w:p w14:paraId="22C388B3"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20.0</w:t>
            </w:r>
          </w:p>
        </w:tc>
      </w:tr>
      <w:tr w:rsidR="0073075D" w:rsidRPr="00336D58" w14:paraId="39F79CFB" w14:textId="77777777" w:rsidTr="00DB2336">
        <w:trPr>
          <w:trHeight w:val="283"/>
          <w:jc w:val="center"/>
        </w:trPr>
        <w:tc>
          <w:tcPr>
            <w:tcW w:w="1134" w:type="dxa"/>
            <w:vAlign w:val="center"/>
            <w:hideMark/>
          </w:tcPr>
          <w:p w14:paraId="7821FBF1"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w:t>
            </w:r>
          </w:p>
        </w:tc>
        <w:tc>
          <w:tcPr>
            <w:tcW w:w="1276" w:type="dxa"/>
            <w:vAlign w:val="center"/>
            <w:hideMark/>
          </w:tcPr>
          <w:p w14:paraId="4ACB499B"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t>-</w:t>
            </w:r>
          </w:p>
        </w:tc>
        <w:tc>
          <w:tcPr>
            <w:tcW w:w="1134" w:type="dxa"/>
            <w:tcBorders>
              <w:top w:val="nil"/>
              <w:left w:val="nil"/>
              <w:bottom w:val="nil"/>
              <w:right w:val="single" w:sz="4" w:space="0" w:color="auto"/>
            </w:tcBorders>
            <w:vAlign w:val="center"/>
            <w:hideMark/>
          </w:tcPr>
          <w:p w14:paraId="73D39F4A"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color w:val="FF0000"/>
                <w:sz w:val="20"/>
                <w:lang w:val="en-US"/>
              </w:rPr>
              <w:t>-</w:t>
            </w:r>
          </w:p>
        </w:tc>
        <w:tc>
          <w:tcPr>
            <w:tcW w:w="1467" w:type="dxa"/>
            <w:tcBorders>
              <w:top w:val="nil"/>
              <w:left w:val="single" w:sz="4" w:space="0" w:color="auto"/>
              <w:bottom w:val="nil"/>
              <w:right w:val="nil"/>
            </w:tcBorders>
            <w:vAlign w:val="center"/>
            <w:hideMark/>
          </w:tcPr>
          <w:p w14:paraId="1892CDE0"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13</m:t>
                    </m:r>
                  </m:sub>
                </m:sSub>
              </m:oMath>
            </m:oMathPara>
          </w:p>
        </w:tc>
        <w:tc>
          <w:tcPr>
            <w:tcW w:w="893" w:type="dxa"/>
            <w:vAlign w:val="center"/>
            <w:hideMark/>
          </w:tcPr>
          <w:p w14:paraId="52F0C4BE"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5.0</w:t>
            </w:r>
          </w:p>
        </w:tc>
        <w:tc>
          <w:tcPr>
            <w:tcW w:w="988" w:type="dxa"/>
            <w:vAlign w:val="center"/>
            <w:hideMark/>
          </w:tcPr>
          <w:p w14:paraId="79B899F7"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20.0</w:t>
            </w:r>
          </w:p>
        </w:tc>
      </w:tr>
      <w:tr w:rsidR="0073075D" w:rsidRPr="00336D58" w14:paraId="125793E3" w14:textId="77777777" w:rsidTr="00DB2336">
        <w:trPr>
          <w:trHeight w:val="283"/>
          <w:jc w:val="center"/>
        </w:trPr>
        <w:tc>
          <w:tcPr>
            <w:tcW w:w="1134" w:type="dxa"/>
            <w:vAlign w:val="center"/>
            <w:hideMark/>
          </w:tcPr>
          <w:p w14:paraId="6B4E1396"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w:t>
            </w:r>
          </w:p>
        </w:tc>
        <w:tc>
          <w:tcPr>
            <w:tcW w:w="1276" w:type="dxa"/>
            <w:vAlign w:val="center"/>
            <w:hideMark/>
          </w:tcPr>
          <w:p w14:paraId="2D52497E"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t>-</w:t>
            </w:r>
          </w:p>
        </w:tc>
        <w:tc>
          <w:tcPr>
            <w:tcW w:w="1134" w:type="dxa"/>
            <w:tcBorders>
              <w:top w:val="nil"/>
              <w:left w:val="nil"/>
              <w:bottom w:val="nil"/>
              <w:right w:val="single" w:sz="4" w:space="0" w:color="auto"/>
            </w:tcBorders>
            <w:vAlign w:val="center"/>
            <w:hideMark/>
          </w:tcPr>
          <w:p w14:paraId="48DA451C"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color w:val="FF0000"/>
                <w:sz w:val="20"/>
                <w:lang w:val="en-US"/>
              </w:rPr>
              <w:t>-</w:t>
            </w:r>
          </w:p>
        </w:tc>
        <w:tc>
          <w:tcPr>
            <w:tcW w:w="1467" w:type="dxa"/>
            <w:tcBorders>
              <w:top w:val="nil"/>
              <w:left w:val="single" w:sz="4" w:space="0" w:color="auto"/>
              <w:bottom w:val="nil"/>
              <w:right w:val="nil"/>
            </w:tcBorders>
            <w:vAlign w:val="center"/>
            <w:hideMark/>
          </w:tcPr>
          <w:p w14:paraId="789A10F2"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14</m:t>
                    </m:r>
                  </m:sub>
                </m:sSub>
              </m:oMath>
            </m:oMathPara>
          </w:p>
        </w:tc>
        <w:tc>
          <w:tcPr>
            <w:tcW w:w="893" w:type="dxa"/>
            <w:vAlign w:val="center"/>
            <w:hideMark/>
          </w:tcPr>
          <w:p w14:paraId="49890295"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1.0</w:t>
            </w:r>
          </w:p>
        </w:tc>
        <w:tc>
          <w:tcPr>
            <w:tcW w:w="988" w:type="dxa"/>
            <w:vAlign w:val="center"/>
            <w:hideMark/>
          </w:tcPr>
          <w:p w14:paraId="2834F2E9"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5.0</w:t>
            </w:r>
          </w:p>
        </w:tc>
      </w:tr>
      <w:tr w:rsidR="0073075D" w:rsidRPr="00336D58" w14:paraId="6D3CF606" w14:textId="77777777" w:rsidTr="00DB2336">
        <w:trPr>
          <w:trHeight w:val="283"/>
          <w:jc w:val="center"/>
        </w:trPr>
        <w:tc>
          <w:tcPr>
            <w:tcW w:w="1134" w:type="dxa"/>
            <w:tcBorders>
              <w:top w:val="nil"/>
              <w:left w:val="nil"/>
              <w:bottom w:val="single" w:sz="4" w:space="0" w:color="auto"/>
              <w:right w:val="nil"/>
            </w:tcBorders>
            <w:vAlign w:val="center"/>
            <w:hideMark/>
          </w:tcPr>
          <w:p w14:paraId="44D12AA1"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w:t>
            </w:r>
          </w:p>
        </w:tc>
        <w:tc>
          <w:tcPr>
            <w:tcW w:w="1276" w:type="dxa"/>
            <w:tcBorders>
              <w:top w:val="nil"/>
              <w:left w:val="nil"/>
              <w:bottom w:val="single" w:sz="4" w:space="0" w:color="auto"/>
              <w:right w:val="nil"/>
            </w:tcBorders>
            <w:vAlign w:val="center"/>
            <w:hideMark/>
          </w:tcPr>
          <w:p w14:paraId="275D410D"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color w:val="FF0000"/>
                <w:sz w:val="20"/>
                <w:lang w:val="en-US"/>
              </w:rPr>
              <w:t>-</w:t>
            </w:r>
          </w:p>
        </w:tc>
        <w:tc>
          <w:tcPr>
            <w:tcW w:w="1134" w:type="dxa"/>
            <w:tcBorders>
              <w:top w:val="nil"/>
              <w:left w:val="nil"/>
              <w:bottom w:val="single" w:sz="4" w:space="0" w:color="auto"/>
              <w:right w:val="single" w:sz="4" w:space="0" w:color="auto"/>
            </w:tcBorders>
            <w:vAlign w:val="center"/>
            <w:hideMark/>
          </w:tcPr>
          <w:p w14:paraId="3F954C0A" w14:textId="77777777" w:rsidR="0073075D" w:rsidRPr="00336D58" w:rsidRDefault="0073075D" w:rsidP="00DB2336">
            <w:pPr>
              <w:tabs>
                <w:tab w:val="center" w:pos="2592"/>
                <w:tab w:val="right" w:pos="5184"/>
              </w:tabs>
              <w:spacing w:before="0" w:after="0" w:line="480" w:lineRule="auto"/>
              <w:jc w:val="center"/>
              <w:rPr>
                <w:color w:val="FF0000"/>
                <w:sz w:val="20"/>
                <w:lang w:val="en-US"/>
              </w:rPr>
            </w:pPr>
            <w:r w:rsidRPr="00336D58">
              <w:rPr>
                <w:color w:val="FF0000"/>
                <w:sz w:val="20"/>
                <w:lang w:val="en-US"/>
              </w:rPr>
              <w:t>-</w:t>
            </w:r>
          </w:p>
        </w:tc>
        <w:tc>
          <w:tcPr>
            <w:tcW w:w="1467" w:type="dxa"/>
            <w:tcBorders>
              <w:top w:val="nil"/>
              <w:left w:val="single" w:sz="4" w:space="0" w:color="auto"/>
              <w:bottom w:val="single" w:sz="4" w:space="0" w:color="auto"/>
              <w:right w:val="nil"/>
            </w:tcBorders>
            <w:vAlign w:val="center"/>
            <w:hideMark/>
          </w:tcPr>
          <w:p w14:paraId="5D92FDF0" w14:textId="77777777" w:rsidR="0073075D" w:rsidRPr="00336D58" w:rsidRDefault="00000000" w:rsidP="00DB2336">
            <w:pPr>
              <w:tabs>
                <w:tab w:val="center" w:pos="2592"/>
                <w:tab w:val="right" w:pos="5184"/>
              </w:tabs>
              <w:spacing w:before="0" w:after="0" w:line="480" w:lineRule="auto"/>
              <w:jc w:val="center"/>
              <w:rPr>
                <w:color w:val="FF0000"/>
                <w:sz w:val="20"/>
                <w:lang w:val="en-US"/>
              </w:rPr>
            </w:pPr>
            <m:oMathPara>
              <m:oMath>
                <m:sSub>
                  <m:sSubPr>
                    <m:ctrlPr>
                      <w:rPr>
                        <w:rFonts w:ascii="Cambria Math" w:hAnsi="Cambria Math"/>
                        <w:i/>
                        <w:color w:val="FF0000"/>
                      </w:rPr>
                    </m:ctrlPr>
                  </m:sSubPr>
                  <m:e>
                    <m:r>
                      <w:rPr>
                        <w:rFonts w:ascii="Cambria Math" w:hAnsi="Cambria Math"/>
                        <w:color w:val="FF0000"/>
                        <w:sz w:val="20"/>
                        <w:lang w:val="en-US"/>
                      </w:rPr>
                      <m:t>p</m:t>
                    </m:r>
                  </m:e>
                  <m:sub>
                    <m:r>
                      <w:rPr>
                        <w:rFonts w:ascii="Cambria Math" w:hAnsi="Cambria Math"/>
                        <w:color w:val="FF0000"/>
                        <w:sz w:val="20"/>
                        <w:lang w:val="en-US"/>
                      </w:rPr>
                      <m:t>15</m:t>
                    </m:r>
                  </m:sub>
                </m:sSub>
              </m:oMath>
            </m:oMathPara>
          </w:p>
        </w:tc>
        <w:tc>
          <w:tcPr>
            <w:tcW w:w="893" w:type="dxa"/>
            <w:tcBorders>
              <w:top w:val="nil"/>
              <w:left w:val="nil"/>
              <w:bottom w:val="single" w:sz="4" w:space="0" w:color="auto"/>
              <w:right w:val="nil"/>
            </w:tcBorders>
            <w:vAlign w:val="center"/>
            <w:hideMark/>
          </w:tcPr>
          <w:p w14:paraId="6B24C603"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1.0</w:t>
            </w:r>
          </w:p>
        </w:tc>
        <w:tc>
          <w:tcPr>
            <w:tcW w:w="988" w:type="dxa"/>
            <w:tcBorders>
              <w:top w:val="nil"/>
              <w:left w:val="nil"/>
              <w:bottom w:val="single" w:sz="4" w:space="0" w:color="auto"/>
              <w:right w:val="nil"/>
            </w:tcBorders>
            <w:vAlign w:val="center"/>
            <w:hideMark/>
          </w:tcPr>
          <w:p w14:paraId="7CCD5B85" w14:textId="77777777" w:rsidR="0073075D" w:rsidRPr="00336D58" w:rsidRDefault="0073075D" w:rsidP="00DB2336">
            <w:pPr>
              <w:tabs>
                <w:tab w:val="center" w:pos="2592"/>
                <w:tab w:val="right" w:pos="5184"/>
              </w:tabs>
              <w:spacing w:before="0" w:after="0" w:line="480" w:lineRule="auto"/>
              <w:jc w:val="center"/>
              <w:rPr>
                <w:rFonts w:eastAsia="Times New Roman"/>
                <w:color w:val="FF0000"/>
                <w:sz w:val="20"/>
                <w:lang w:val="en-US"/>
              </w:rPr>
            </w:pPr>
            <w:r w:rsidRPr="00336D58">
              <w:rPr>
                <w:rFonts w:eastAsia="Times New Roman"/>
                <w:color w:val="FF0000"/>
                <w:sz w:val="20"/>
                <w:lang w:val="en-US"/>
              </w:rPr>
              <w:t>5.0</w:t>
            </w:r>
          </w:p>
        </w:tc>
      </w:tr>
    </w:tbl>
    <w:p w14:paraId="56B735FF" w14:textId="77777777" w:rsidR="0073075D" w:rsidRDefault="0073075D" w:rsidP="0073075D">
      <w:pPr>
        <w:spacing w:line="480" w:lineRule="auto"/>
      </w:pPr>
      <w:r>
        <w:rPr>
          <w:rFonts w:eastAsia="Times New Roman" w:cs="Times New Roman"/>
        </w:rPr>
        <w:t>The optimal cross-sectional shapes investigated in this paper, are optimised based on an </w:t>
      </w:r>
      <w:hyperlink r:id="rId21" w:tooltip="Learn more about Optimisation from ScienceDirect's AI-generated Topic Pages" w:history="1">
        <w:r w:rsidRPr="006005C3">
          <w:rPr>
            <w:rStyle w:val="Hyperlink"/>
            <w:rFonts w:eastAsia="Times New Roman" w:cs="Times New Roman"/>
            <w:color w:val="FF0000"/>
            <w:u w:val="none"/>
          </w:rPr>
          <w:t>optimisation</w:t>
        </w:r>
      </w:hyperlink>
      <w:r>
        <w:rPr>
          <w:rFonts w:eastAsia="Times New Roman" w:cs="Times New Roman"/>
        </w:rPr>
        <w:t xml:space="preserve"> framework developed by the authors in the previous studies </w:t>
      </w:r>
      <w:r>
        <w:rPr>
          <w:rFonts w:eastAsia="Times New Roman" w:cs="Times New Roman"/>
        </w:rPr>
        <w:fldChar w:fldCharType="begin"/>
      </w:r>
      <w:r>
        <w:rPr>
          <w:rFonts w:eastAsia="Times New Roman" w:cs="Times New Roman"/>
        </w:rPr>
        <w:instrText xml:space="preserve"> ADDIN EN.CITE &lt;EndNote&gt;&lt;Cite&gt;&lt;Author&gt;Qadir&lt;/Author&gt;&lt;Year&gt;2020&lt;/Year&gt;&lt;RecNum&gt;9&lt;/RecNum&gt;&lt;DisplayText&gt;[10]&lt;/DisplayText&gt;&lt;record&gt;&lt;rec-number&gt;9&lt;/rec-number&gt;&lt;foreign-keys&gt;&lt;key app="EN" db-id="5e9fpresvxvppre9t5bvwzz1ve0xexrzat9p" timestamp="1699190500"&gt;9&lt;/key&gt;&lt;/foreign-keys&gt;&lt;ref-type name="Journal Article"&gt;17&lt;/ref-type&gt;&lt;contributors&gt;&lt;authors&gt;&lt;author&gt;Qadir, SJ&lt;/author&gt;&lt;author&gt;Nguyen, VB&lt;/author&gt;&lt;author&gt;Hajirasouliha, I&lt;/author&gt;&lt;author&gt;Cartwright, B&lt;/author&gt;&lt;author&gt;English, MA&lt;/author&gt;&lt;/authors&gt;&lt;/contributors&gt;&lt;titles&gt;&lt;title&gt;Optimization of flexural strength for cold roll formed sections using design of experiments and response surface methodology&lt;/title&gt;&lt;/titles&gt;&lt;dates&gt;&lt;year&gt;2020&lt;/year&gt;&lt;/dates&gt;&lt;urls&gt;&lt;/urls&gt;&lt;/record&gt;&lt;/Cite&gt;&lt;Cite&gt;&lt;Author&gt;Qadir&lt;/Author&gt;&lt;Year&gt;2020&lt;/Year&gt;&lt;RecNum&gt;9&lt;/RecNum&gt;&lt;record&gt;&lt;rec-number&gt;9&lt;/rec-number&gt;&lt;foreign-keys&gt;&lt;key app="EN" db-id="5e9fpresvxvppre9t5bvwzz1ve0xexrzat9p" timestamp="1699190500"&gt;9&lt;/key&gt;&lt;/foreign-keys&gt;&lt;ref-type name="Journal Article"&gt;17&lt;/ref-type&gt;&lt;contributors&gt;&lt;authors&gt;&lt;author&gt;Qadir, SJ&lt;/author&gt;&lt;author&gt;Nguyen, VB&lt;/author&gt;&lt;author&gt;Hajirasouliha, I&lt;/author&gt;&lt;author&gt;Cartwright, B&lt;/author&gt;&lt;author&gt;English, MA&lt;/author&gt;&lt;/authors&gt;&lt;/contributors&gt;&lt;titles&gt;&lt;title&gt;Optimization of flexural strength for cold roll formed sections using design of experiments and response surface methodology&lt;/title&gt;&lt;/titles&gt;&lt;dates&gt;&lt;year&gt;2020&lt;/year&gt;&lt;/dates&gt;&lt;urls&gt;&lt;/urls&gt;&lt;/record&gt;&lt;/Cite&gt;&lt;/EndNote&gt;</w:instrText>
      </w:r>
      <w:r>
        <w:rPr>
          <w:rFonts w:eastAsia="Times New Roman" w:cs="Times New Roman"/>
        </w:rPr>
        <w:fldChar w:fldCharType="separate"/>
      </w:r>
      <w:r>
        <w:rPr>
          <w:rFonts w:eastAsia="Times New Roman" w:cs="Times New Roman"/>
          <w:noProof/>
        </w:rPr>
        <w:t>[10]</w:t>
      </w:r>
      <w:r>
        <w:rPr>
          <w:rFonts w:eastAsia="Times New Roman" w:cs="Times New Roman"/>
        </w:rPr>
        <w:fldChar w:fldCharType="end"/>
      </w:r>
      <w:r>
        <w:rPr>
          <w:rFonts w:eastAsia="Times New Roman" w:cs="Times New Roman"/>
        </w:rPr>
        <w:t xml:space="preserve"> for the purpose of producing more efficient and optimal design of CFS sections. The proposed optimisation framework takes the buckling and ultimate strength of CFS sections as objective function. </w:t>
      </w:r>
      <w:r>
        <w:t xml:space="preserve">A nonlinear FE model was first developed for referenced channel and zed sections under four-point bending tests. These reference sections were then parameterized utilising the </w:t>
      </w:r>
      <w:r>
        <w:lastRenderedPageBreak/>
        <w:t xml:space="preserve">Design </w:t>
      </w:r>
      <w:proofErr w:type="gramStart"/>
      <w:r>
        <w:t>Of</w:t>
      </w:r>
      <w:proofErr w:type="gramEnd"/>
      <w:r>
        <w:t xml:space="preserve"> Experiment (DOE) technique in terms of geometric dimensions and material properties and the section’s distortional buckling and ultimate strength were determined. </w:t>
      </w:r>
    </w:p>
    <w:p w14:paraId="4D9F4E2E" w14:textId="77777777" w:rsidR="0073075D" w:rsidRPr="00336D58" w:rsidRDefault="0073075D" w:rsidP="0073075D">
      <w:pPr>
        <w:spacing w:line="480" w:lineRule="auto"/>
        <w:rPr>
          <w:color w:val="FF0000"/>
        </w:rPr>
      </w:pPr>
      <w:r w:rsidRPr="00336D58">
        <w:rPr>
          <w:color w:val="FF0000"/>
        </w:rPr>
        <w:t xml:space="preserve">Design of Experiments (DoE) is a methodology employed for planning experiments and gathering information to analyse the impact of input parameters on output parameters. The DoE technique involves conducting a series of experiments, systematically and simultaneously varying multiple experimental parameters. During each experiment, input variables are intentionally modified in a series of runs or tests, and data is collected to identify the process conditions and product components influencing the investigated quantities. The goal is to determine factor settings that optimize results. For more detailed information about DoE were described in </w:t>
      </w:r>
      <w:r w:rsidRPr="00336D58">
        <w:rPr>
          <w:color w:val="FF0000"/>
        </w:rPr>
        <w:fldChar w:fldCharType="begin"/>
      </w:r>
      <w:r w:rsidRPr="00336D58">
        <w:rPr>
          <w:color w:val="FF0000"/>
        </w:rPr>
        <w:instrText xml:space="preserve"> ADDIN EN.CITE &lt;EndNote&gt;&lt;Cite&gt;&lt;Author&gt;Durakovic&lt;/Author&gt;&lt;Year&gt;2017&lt;/Year&gt;&lt;RecNum&gt;39&lt;/RecNum&gt;&lt;DisplayText&gt;[43]&lt;/DisplayText&gt;&lt;record&gt;&lt;rec-number&gt;39&lt;/rec-number&gt;&lt;foreign-keys&gt;&lt;key app="EN" db-id="5e9fpresvxvppre9t5bvwzz1ve0xexrzat9p" timestamp="1699303034"&gt;39&lt;/key&gt;&lt;/foreign-keys&gt;&lt;ref-type name="Journal Article"&gt;17&lt;/ref-type&gt;&lt;contributors&gt;&lt;authors&gt;&lt;author&gt;Durakovic, Benjamin&lt;/author&gt;&lt;/authors&gt;&lt;/contributors&gt;&lt;titles&gt;&lt;title&gt;Design of experiments application, concepts, examples: State of the art&lt;/title&gt;&lt;secondary-title&gt;Periodicals of Engineering and Natural Sciences&lt;/secondary-title&gt;&lt;/titles&gt;&lt;periodical&gt;&lt;full-title&gt;Periodicals of Engineering and Natural Sciences&lt;/full-title&gt;&lt;/periodical&gt;&lt;volume&gt;5&lt;/volume&gt;&lt;number&gt;3&lt;/number&gt;&lt;dates&gt;&lt;year&gt;2017&lt;/year&gt;&lt;/dates&gt;&lt;isbn&gt;2303-4521&lt;/isbn&gt;&lt;urls&gt;&lt;/urls&gt;&lt;/record&gt;&lt;/Cite&gt;&lt;/EndNote&gt;</w:instrText>
      </w:r>
      <w:r w:rsidRPr="00336D58">
        <w:rPr>
          <w:color w:val="FF0000"/>
        </w:rPr>
        <w:fldChar w:fldCharType="separate"/>
      </w:r>
      <w:r w:rsidRPr="00336D58">
        <w:rPr>
          <w:noProof/>
          <w:color w:val="FF0000"/>
        </w:rPr>
        <w:t>[43]</w:t>
      </w:r>
      <w:r w:rsidRPr="00336D58">
        <w:rPr>
          <w:color w:val="FF0000"/>
        </w:rPr>
        <w:fldChar w:fldCharType="end"/>
      </w:r>
      <w:r w:rsidRPr="00336D58">
        <w:rPr>
          <w:color w:val="FF0000"/>
        </w:rPr>
        <w:t>.</w:t>
      </w:r>
    </w:p>
    <w:p w14:paraId="73870CAE" w14:textId="77777777" w:rsidR="0073075D" w:rsidRDefault="0073075D" w:rsidP="0073075D">
      <w:pPr>
        <w:spacing w:line="480" w:lineRule="auto"/>
        <w:rPr>
          <w:rFonts w:eastAsia="Times New Roman" w:cs="Times New Roman"/>
        </w:rPr>
      </w:pPr>
      <w:r w:rsidRPr="00336D58">
        <w:rPr>
          <w:rFonts w:eastAsia="Times New Roman" w:cs="Times New Roman"/>
          <w:color w:val="FF0000"/>
        </w:rPr>
        <w:t xml:space="preserve"> In the following step, the effects of the stiffener’s geometry including its location, shape, size, and material properties by the cold working at the section corners and stiffener bends on section strengths were expressed through a response surface. </w:t>
      </w:r>
      <w:r w:rsidRPr="00336D58">
        <w:rPr>
          <w:color w:val="FF0000"/>
        </w:rPr>
        <w:t>In general, Response Surfaces (RS) are defined as functions in which the output parameters are described in terms of the input parameters. In this study, the sampling points obtained from DOE method for one reference section were used to construct a Response Surface, which combined DOE methods and mathematical statistics, continuously testing the specified points until the relationship between the input parameters was determined. The constructed Response Surface served to approximate target parameters in a global design space by estimating the set of input parameters, ultimately yielding an optimal response</w:t>
      </w:r>
      <w:r w:rsidRPr="00336D58">
        <w:rPr>
          <w:rFonts w:eastAsia="Times New Roman" w:cs="Times New Roman"/>
          <w:color w:val="FF0000"/>
        </w:rPr>
        <w:t>.</w:t>
      </w:r>
      <w:r>
        <w:rPr>
          <w:rFonts w:eastAsia="Times New Roman" w:cs="Times New Roman"/>
        </w:rPr>
        <w:t xml:space="preserve"> </w:t>
      </w:r>
    </w:p>
    <w:p w14:paraId="1EFE647A" w14:textId="77777777" w:rsidR="0073075D" w:rsidRDefault="0073075D" w:rsidP="0073075D">
      <w:pPr>
        <w:spacing w:line="480" w:lineRule="auto"/>
      </w:pPr>
      <w:r>
        <w:t>By applying an optimisation technique on these response surface data, optimal design of sections was determined based on the section’s maximum ultimate strengths. For optimisation target, that was “</w:t>
      </w:r>
      <w:r>
        <w:rPr>
          <w:rFonts w:cs="Times New Roman"/>
        </w:rPr>
        <w:t xml:space="preserve">obtaining maximum strength of the section while maintaining the same </w:t>
      </w:r>
      <w:r>
        <w:rPr>
          <w:rFonts w:cs="Times New Roman"/>
        </w:rPr>
        <w:lastRenderedPageBreak/>
        <w:t>weight</w:t>
      </w:r>
      <w:r>
        <w:t xml:space="preserve">”, the total length of the cross section was kept unchanged when changing all other dimension parameters. This process resulted in generating new channel and zed shapes. </w:t>
      </w:r>
    </w:p>
    <w:p w14:paraId="20615A23" w14:textId="77777777" w:rsidR="0073075D" w:rsidRDefault="0073075D" w:rsidP="0073075D">
      <w:pPr>
        <w:spacing w:line="480" w:lineRule="auto"/>
        <w:rPr>
          <w:color w:val="FF0000"/>
        </w:rPr>
      </w:pPr>
      <w:r>
        <w:t xml:space="preserve">In the proposed FE approach, as summarised in Fig. 8, a three-dimensional model of the section beams was built first, allowing for all section and stiffeners’ dimensions to be parameterised as explained above. Next, </w:t>
      </w:r>
      <w:r w:rsidRPr="00336D58">
        <w:rPr>
          <w:color w:val="FF0000"/>
        </w:rPr>
        <w:t>the linear buckling analyses involved a two-step process. In the first step, a linear static analysis was formed in which unity point loads were applied at the loading points of the beam member. This initial step was necessary to calculate the internal stresses of the mesh and construct the geometric stiffness matrix of the beam structure (a linear perturbation). In the second step, an eigenvalue buckling analysis was carried out based on the formed geometric matrix to solve for eigenvalues or linear buckling modes (the purpose of eigenvalue analysis is to investigate singularities in the linear perturbation of the beam’s stiffness matrix).</w:t>
      </w:r>
    </w:p>
    <w:p w14:paraId="51CBC4EF" w14:textId="77777777" w:rsidR="0073075D" w:rsidRDefault="0073075D" w:rsidP="0073075D">
      <w:pPr>
        <w:spacing w:line="480" w:lineRule="auto"/>
        <w:rPr>
          <w:rFonts w:eastAsia="Times New Roman" w:cs="Times New Roman"/>
        </w:rPr>
      </w:pPr>
      <w:r>
        <w:t xml:space="preserve"> The nonlinear buckling analysis was then carried out in which the initial imperfections, geometry and material nonlinearity were considered, including material properties changed at section corners and stiffeners’ bends due to the cold working effect. This setup was linked together, allowing the three analysis systems to share resources from the first step “linear buckling analysis” such as engineering data, geometry, and boundary condition type definitions. Finally, the response surfaces were calculated using the data from the parameterised Design </w:t>
      </w:r>
      <w:proofErr w:type="gramStart"/>
      <w:r>
        <w:t>Of</w:t>
      </w:r>
      <w:proofErr w:type="gramEnd"/>
      <w:r>
        <w:t xml:space="preserve"> Experiment process, and by using a multi-objective genetic algorithm, the optimal design candidates could be selected. </w:t>
      </w:r>
      <w:r>
        <w:rPr>
          <w:rFonts w:eastAsia="Times New Roman" w:cs="Times New Roman"/>
        </w:rPr>
        <w:t xml:space="preserve">The detailed descriptions of the optimisation approach could be found in </w:t>
      </w:r>
      <w:r>
        <w:t xml:space="preserve"> </w:t>
      </w:r>
      <w:r>
        <w:fldChar w:fldCharType="begin"/>
      </w:r>
      <w:r>
        <w:instrText xml:space="preserve"> ADDIN EN.CITE &lt;EndNote&gt;&lt;Cite&gt;&lt;Author&gt;Qadir&lt;/Author&gt;&lt;Year&gt;2022&lt;/Year&gt;&lt;RecNum&gt;32&lt;/RecNum&gt;&lt;DisplayText&gt;[13]&lt;/DisplayText&gt;&lt;record&gt;&lt;rec-number&gt;32&lt;/rec-number&gt;&lt;foreign-keys&gt;&lt;key app="EN" db-id="5e9fpresvxvppre9t5bvwzz1ve0xexrzat9p" timestamp="1699190635"&gt;32&lt;/key&gt;&lt;/foreign-keys&gt;&lt;ref-type name="Journal Article"&gt;17&lt;/ref-type&gt;&lt;contributors&gt;&lt;authors&gt;&lt;author&gt;Qadir, SJ&lt;/author&gt;&lt;author&gt;Nguyen, VB&lt;/author&gt;&lt;author&gt;Hajirasouliha, I&lt;/author&gt;&lt;author&gt;Ceranic, B&lt;/author&gt;&lt;author&gt;Tracada, E&lt;/author&gt;&lt;author&gt;English, MA&lt;/author&gt;&lt;/authors&gt;&lt;/contributors&gt;&lt;titles&gt;&lt;title&gt;Shape optimisation of cold roll formed sections considering effects of cold working&lt;/title&gt;&lt;secondary-title&gt;Thin-Walled Structures&lt;/secondary-title&gt;&lt;/titles&gt;&lt;periodical&gt;&lt;full-title&gt;Thin-Walled Structures&lt;/full-title&gt;&lt;/periodical&gt;&lt;pages&gt;108576&lt;/pages&gt;&lt;volume&gt;170&lt;/volume&gt;&lt;dates&gt;&lt;year&gt;2022&lt;/year&gt;&lt;/dates&gt;&lt;isbn&gt;0263-8231&lt;/isbn&gt;&lt;urls&gt;&lt;/urls&gt;&lt;/record&gt;&lt;/Cite&gt;&lt;/EndNote&gt;</w:instrText>
      </w:r>
      <w:r>
        <w:fldChar w:fldCharType="separate"/>
      </w:r>
      <w:r>
        <w:rPr>
          <w:noProof/>
        </w:rPr>
        <w:t>[13]</w:t>
      </w:r>
      <w:r>
        <w:fldChar w:fldCharType="end"/>
      </w:r>
      <w:r>
        <w:rPr>
          <w:rFonts w:eastAsia="Times New Roman" w:cs="Times New Roman"/>
        </w:rPr>
        <w:t>.</w:t>
      </w:r>
    </w:p>
    <w:p w14:paraId="114EE4F6" w14:textId="77777777" w:rsidR="0073075D" w:rsidRDefault="0073075D" w:rsidP="0073075D">
      <w:pPr>
        <w:spacing w:line="480" w:lineRule="auto"/>
        <w:rPr>
          <w:rFonts w:eastAsia="Times New Roman" w:cs="Times New Roman"/>
        </w:rPr>
      </w:pPr>
    </w:p>
    <w:p w14:paraId="1AB26692" w14:textId="77777777" w:rsidR="0073075D" w:rsidRDefault="0073075D" w:rsidP="0073075D">
      <w:pPr>
        <w:spacing w:line="480" w:lineRule="auto"/>
        <w:rPr>
          <w:rFonts w:eastAsia="Times New Roman" w:cs="Times New Roman"/>
        </w:rPr>
      </w:pPr>
    </w:p>
    <w:p w14:paraId="4915A12A" w14:textId="77777777" w:rsidR="0073075D" w:rsidRDefault="0073075D" w:rsidP="0073075D">
      <w:pPr>
        <w:spacing w:after="0" w:line="480" w:lineRule="auto"/>
        <w:rPr>
          <w:lang w:eastAsia="en-GB"/>
        </w:rPr>
      </w:pPr>
      <w:r>
        <w:rPr>
          <w:noProof/>
          <w:lang w:val="en-US"/>
        </w:rPr>
        <w:lastRenderedPageBreak/>
        <mc:AlternateContent>
          <mc:Choice Requires="wps">
            <w:drawing>
              <wp:anchor distT="0" distB="0" distL="114300" distR="114300" simplePos="0" relativeHeight="251668480" behindDoc="0" locked="0" layoutInCell="1" allowOverlap="1" wp14:anchorId="410692E3" wp14:editId="343DE5AF">
                <wp:simplePos x="0" y="0"/>
                <wp:positionH relativeFrom="margin">
                  <wp:posOffset>0</wp:posOffset>
                </wp:positionH>
                <wp:positionV relativeFrom="paragraph">
                  <wp:posOffset>165100</wp:posOffset>
                </wp:positionV>
                <wp:extent cx="5964555" cy="1871980"/>
                <wp:effectExtent l="0" t="0" r="17145" b="13970"/>
                <wp:wrapNone/>
                <wp:docPr id="283" name="Rectangle 123"/>
                <wp:cNvGraphicFramePr/>
                <a:graphic xmlns:a="http://schemas.openxmlformats.org/drawingml/2006/main">
                  <a:graphicData uri="http://schemas.microsoft.com/office/word/2010/wordprocessingShape">
                    <wps:wsp>
                      <wps:cNvSpPr/>
                      <wps:spPr>
                        <a:xfrm>
                          <a:off x="0" y="0"/>
                          <a:ext cx="5964555" cy="1871980"/>
                        </a:xfrm>
                        <a:prstGeom prst="rect">
                          <a:avLst/>
                        </a:prstGeom>
                        <a:noFill/>
                        <a:ln w="9525">
                          <a:solidFill>
                            <a:schemeClr val="bg1">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C69866" id="Rectangle 123" o:spid="_x0000_s1026" style="position:absolute;margin-left:0;margin-top:13pt;width:469.65pt;height:147.4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" filled="f" strokecolor="#7f7f7f [1612]">
                <w10:wrap anchorx="margin"/>
              </v:rect>
            </w:pict>
          </mc:Fallback>
        </mc:AlternateContent>
      </w:r>
      <w:r>
        <w:rPr>
          <w:noProof/>
          <w:lang w:val="en-US"/>
        </w:rPr>
        <mc:AlternateContent>
          <mc:Choice Requires="wps">
            <w:drawing>
              <wp:anchor distT="0" distB="0" distL="114300" distR="114300" simplePos="0" relativeHeight="251666432" behindDoc="0" locked="0" layoutInCell="1" allowOverlap="1" wp14:anchorId="45A12E89" wp14:editId="53830DF1">
                <wp:simplePos x="0" y="0"/>
                <wp:positionH relativeFrom="column">
                  <wp:posOffset>1421448</wp:posOffset>
                </wp:positionH>
                <wp:positionV relativeFrom="paragraph">
                  <wp:posOffset>-126048</wp:posOffset>
                </wp:positionV>
                <wp:extent cx="370840" cy="2171065"/>
                <wp:effectExtent l="71437" t="4763" r="24448" b="43497"/>
                <wp:wrapNone/>
                <wp:docPr id="57" name="Connector: Elbow 125"/>
                <wp:cNvGraphicFramePr/>
                <a:graphic xmlns:a="http://schemas.openxmlformats.org/drawingml/2006/main">
                  <a:graphicData uri="http://schemas.microsoft.com/office/word/2010/wordprocessingShape">
                    <wps:wsp>
                      <wps:cNvCnPr/>
                      <wps:spPr>
                        <a:xfrm rot="16200000" flipH="1" flipV="1">
                          <a:off x="0" y="0"/>
                          <a:ext cx="370840" cy="2171065"/>
                        </a:xfrm>
                        <a:prstGeom prst="bentConnector3">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2F224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25" o:spid="_x0000_s1026" type="#_x0000_t34" style="position:absolute;margin-left:111.95pt;margin-top:-9.95pt;width:29.2pt;height:170.95pt;rotation:-90;flip:x 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" strokecolor="black [3200]" strokeweight="1pt">
                <v:stroke endarrow="block"/>
              </v:shape>
            </w:pict>
          </mc:Fallback>
        </mc:AlternateContent>
      </w:r>
      <w:r>
        <w:rPr>
          <w:noProof/>
          <w:lang w:val="en-US"/>
        </w:rPr>
        <mc:AlternateContent>
          <mc:Choice Requires="wps">
            <w:drawing>
              <wp:anchor distT="0" distB="0" distL="114300" distR="114300" simplePos="0" relativeHeight="251669504" behindDoc="0" locked="0" layoutInCell="1" allowOverlap="1" wp14:anchorId="65BABE06" wp14:editId="4818E676">
                <wp:simplePos x="0" y="0"/>
                <wp:positionH relativeFrom="column">
                  <wp:posOffset>4572000</wp:posOffset>
                </wp:positionH>
                <wp:positionV relativeFrom="paragraph">
                  <wp:posOffset>200025</wp:posOffset>
                </wp:positionV>
                <wp:extent cx="1316990" cy="666750"/>
                <wp:effectExtent l="0" t="0" r="0" b="0"/>
                <wp:wrapNone/>
                <wp:docPr id="285" name="Rectangle 122"/>
                <wp:cNvGraphicFramePr/>
                <a:graphic xmlns:a="http://schemas.openxmlformats.org/drawingml/2006/main">
                  <a:graphicData uri="http://schemas.microsoft.com/office/word/2010/wordprocessingShape">
                    <wps:wsp>
                      <wps:cNvSpPr/>
                      <wps:spPr>
                        <a:xfrm>
                          <a:off x="0" y="0"/>
                          <a:ext cx="1316990" cy="666750"/>
                        </a:xfrm>
                        <a:prstGeom prst="rect">
                          <a:avLst/>
                        </a:prstGeom>
                        <a:ln w="3175">
                          <a:noFill/>
                        </a:ln>
                      </wps:spPr>
                      <wps:style>
                        <a:lnRef idx="2">
                          <a:schemeClr val="accent6"/>
                        </a:lnRef>
                        <a:fillRef idx="1">
                          <a:schemeClr val="lt1"/>
                        </a:fillRef>
                        <a:effectRef idx="0">
                          <a:schemeClr val="accent6"/>
                        </a:effectRef>
                        <a:fontRef idx="minor">
                          <a:schemeClr val="dk1"/>
                        </a:fontRef>
                      </wps:style>
                      <wps:txbx>
                        <w:txbxContent>
                          <w:p w14:paraId="7BA564C1" w14:textId="77777777" w:rsidR="00DB2336" w:rsidRDefault="00DB2336" w:rsidP="0073075D">
                            <w:pPr>
                              <w:spacing w:before="0" w:after="0"/>
                              <w:jc w:val="center"/>
                              <w:rPr>
                                <w14:textOutline w14:w="9525" w14:cap="rnd" w14:cmpd="sng" w14:algn="ctr">
                                  <w14:noFill/>
                                  <w14:prstDash w14:val="solid"/>
                                  <w14:bevel/>
                                </w14:textOutline>
                              </w:rPr>
                            </w:pPr>
                            <w:r>
                              <w:rPr>
                                <w14:textOutline w14:w="9525" w14:cap="rnd" w14:cmpd="sng" w14:algn="ctr">
                                  <w14:noFill/>
                                  <w14:prstDash w14:val="solid"/>
                                  <w14:bevel/>
                                </w14:textOutline>
                              </w:rPr>
                              <w:t>Finite Element</w:t>
                            </w:r>
                          </w:p>
                          <w:p w14:paraId="13174963" w14:textId="77777777" w:rsidR="00DB2336" w:rsidRDefault="00DB2336" w:rsidP="0073075D">
                            <w:pPr>
                              <w:spacing w:before="0" w:after="0"/>
                              <w:jc w:val="center"/>
                              <w:rPr>
                                <w14:textOutline w14:w="9525" w14:cap="rnd" w14:cmpd="sng" w14:algn="ctr">
                                  <w14:noFill/>
                                  <w14:prstDash w14:val="solid"/>
                                  <w14:bevel/>
                                </w14:textOutline>
                              </w:rPr>
                            </w:pPr>
                            <w:r>
                              <w:rPr>
                                <w14:textOutline w14:w="9525" w14:cap="rnd" w14:cmpd="sng" w14:algn="ctr">
                                  <w14:noFill/>
                                  <w14:prstDash w14:val="solid"/>
                                  <w14:bevel/>
                                </w14:textOutline>
                              </w:rPr>
                              <w:t>Analysis Systems</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ABE06" id="Rectangle 122" o:spid="_x0000_s1033" style="position:absolute;left:0;text-align:left;margin-left:5in;margin-top:15.75pt;width:103.7pt;height:5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" fillcolor="white [3201]" stroked="f" strokeweight=".25pt">
                <v:textbox>
                  <w:txbxContent>
                    <w:p w14:paraId="7BA564C1" w14:textId="77777777" w:rsidR="00DB2336" w:rsidRDefault="00DB2336" w:rsidP="0073075D">
                      <w:pPr>
                        <w:spacing w:before="0" w:after="0"/>
                        <w:jc w:val="center"/>
                        <w:rPr>
                          <w14:textOutline w14:w="9525" w14:cap="rnd" w14:cmpd="sng" w14:algn="ctr">
                            <w14:noFill/>
                            <w14:prstDash w14:val="solid"/>
                            <w14:bevel/>
                          </w14:textOutline>
                        </w:rPr>
                      </w:pPr>
                      <w:r>
                        <w:rPr>
                          <w14:textOutline w14:w="9525" w14:cap="rnd" w14:cmpd="sng" w14:algn="ctr">
                            <w14:noFill/>
                            <w14:prstDash w14:val="solid"/>
                            <w14:bevel/>
                          </w14:textOutline>
                        </w:rPr>
                        <w:t>Finite Element</w:t>
                      </w:r>
                    </w:p>
                    <w:p w14:paraId="13174963" w14:textId="77777777" w:rsidR="00DB2336" w:rsidRDefault="00DB2336" w:rsidP="0073075D">
                      <w:pPr>
                        <w:spacing w:before="0" w:after="0"/>
                        <w:jc w:val="center"/>
                        <w:rPr>
                          <w14:textOutline w14:w="9525" w14:cap="rnd" w14:cmpd="sng" w14:algn="ctr">
                            <w14:noFill/>
                            <w14:prstDash w14:val="solid"/>
                            <w14:bevel/>
                          </w14:textOutline>
                        </w:rPr>
                      </w:pPr>
                      <w:r>
                        <w:rPr>
                          <w14:textOutline w14:w="9525" w14:cap="rnd" w14:cmpd="sng" w14:algn="ctr">
                            <w14:noFill/>
                            <w14:prstDash w14:val="solid"/>
                            <w14:bevel/>
                          </w14:textOutline>
                        </w:rPr>
                        <w:t>Analysis Systems</w:t>
                      </w:r>
                    </w:p>
                  </w:txbxContent>
                </v:textbox>
              </v:rect>
            </w:pict>
          </mc:Fallback>
        </mc:AlternateContent>
      </w:r>
    </w:p>
    <w:p w14:paraId="5DD4B5F4" w14:textId="77777777" w:rsidR="0073075D" w:rsidRDefault="0073075D" w:rsidP="0073075D">
      <w:pPr>
        <w:tabs>
          <w:tab w:val="left" w:pos="1390"/>
        </w:tabs>
        <w:spacing w:line="480" w:lineRule="auto"/>
        <w:rPr>
          <w:lang w:eastAsia="en-GB"/>
        </w:rPr>
      </w:pPr>
      <w:r>
        <w:rPr>
          <w:noProof/>
          <w:lang w:val="en-US"/>
        </w:rPr>
        <mc:AlternateContent>
          <mc:Choice Requires="wps">
            <w:drawing>
              <wp:anchor distT="0" distB="0" distL="114300" distR="114300" simplePos="0" relativeHeight="251667456" behindDoc="0" locked="0" layoutInCell="1" allowOverlap="1" wp14:anchorId="7E4E277D" wp14:editId="174DD276">
                <wp:simplePos x="0" y="0"/>
                <wp:positionH relativeFrom="column">
                  <wp:posOffset>1524000</wp:posOffset>
                </wp:positionH>
                <wp:positionV relativeFrom="paragraph">
                  <wp:posOffset>37465</wp:posOffset>
                </wp:positionV>
                <wp:extent cx="2961640" cy="769620"/>
                <wp:effectExtent l="0" t="0" r="10160" b="11430"/>
                <wp:wrapNone/>
                <wp:docPr id="282" name="Rectangle: Rounded Corners 124"/>
                <wp:cNvGraphicFramePr/>
                <a:graphic xmlns:a="http://schemas.openxmlformats.org/drawingml/2006/main">
                  <a:graphicData uri="http://schemas.microsoft.com/office/word/2010/wordprocessingShape">
                    <wps:wsp>
                      <wps:cNvSpPr/>
                      <wps:spPr>
                        <a:xfrm>
                          <a:off x="0" y="0"/>
                          <a:ext cx="2961640" cy="769620"/>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1BE3E69" w14:textId="77777777" w:rsidR="00DB2336" w:rsidRDefault="00DB2336" w:rsidP="0073075D">
                            <w:pPr>
                              <w:spacing w:before="0" w:after="0"/>
                              <w:rPr>
                                <w:lang w:eastAsia="en-GB"/>
                              </w:rPr>
                            </w:pPr>
                            <w:r>
                              <w:rPr>
                                <w:lang w:eastAsia="en-GB"/>
                              </w:rPr>
                              <w:t>Establishing the geometry of the reference section and parameterising the dimensions to be investigated</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E4E277D" id="Rectangle: Rounded Corners 124" o:spid="_x0000_s1034" style="position:absolute;left:0;text-align:left;margin-left:120pt;margin-top:2.95pt;width:233.2pt;height:60.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" fillcolor="white [3201]" strokecolor="black [3213]">
                <v:stroke joinstyle="miter"/>
                <v:textbox>
                  <w:txbxContent>
                    <w:p w14:paraId="31BE3E69" w14:textId="77777777" w:rsidR="00DB2336" w:rsidRDefault="00DB2336" w:rsidP="0073075D">
                      <w:pPr>
                        <w:spacing w:before="0" w:after="0"/>
                        <w:rPr>
                          <w:lang w:eastAsia="en-GB"/>
                        </w:rPr>
                      </w:pPr>
                      <w:r>
                        <w:rPr>
                          <w:lang w:eastAsia="en-GB"/>
                        </w:rPr>
                        <w:t>Establishing the geometry of the reference section and parameterising the dimensions to be investigated</w:t>
                      </w:r>
                    </w:p>
                  </w:txbxContent>
                </v:textbox>
              </v:roundrect>
            </w:pict>
          </mc:Fallback>
        </mc:AlternateContent>
      </w:r>
      <w:r>
        <w:rPr>
          <w:lang w:eastAsia="en-GB"/>
        </w:rPr>
        <w:tab/>
      </w:r>
    </w:p>
    <w:p w14:paraId="4455287C" w14:textId="77777777" w:rsidR="0073075D" w:rsidRDefault="0073075D" w:rsidP="0073075D">
      <w:pPr>
        <w:tabs>
          <w:tab w:val="left" w:pos="1390"/>
        </w:tabs>
        <w:spacing w:line="480" w:lineRule="auto"/>
        <w:rPr>
          <w:lang w:eastAsia="en-GB"/>
        </w:rPr>
      </w:pPr>
      <w:r>
        <w:rPr>
          <w:noProof/>
          <w:lang w:val="en-US"/>
        </w:rPr>
        <mc:AlternateContent>
          <mc:Choice Requires="wps">
            <w:drawing>
              <wp:anchor distT="0" distB="0" distL="114300" distR="114300" simplePos="0" relativeHeight="251670528" behindDoc="0" locked="0" layoutInCell="1" allowOverlap="1" wp14:anchorId="1F8FA9A6" wp14:editId="656C024B">
                <wp:simplePos x="0" y="0"/>
                <wp:positionH relativeFrom="margin">
                  <wp:posOffset>4214495</wp:posOffset>
                </wp:positionH>
                <wp:positionV relativeFrom="paragraph">
                  <wp:posOffset>226695</wp:posOffset>
                </wp:positionV>
                <wp:extent cx="1701165" cy="763270"/>
                <wp:effectExtent l="0" t="0" r="13335" b="17780"/>
                <wp:wrapNone/>
                <wp:docPr id="287" name="Rectangle: Rounded Corners 121"/>
                <wp:cNvGraphicFramePr/>
                <a:graphic xmlns:a="http://schemas.openxmlformats.org/drawingml/2006/main">
                  <a:graphicData uri="http://schemas.microsoft.com/office/word/2010/wordprocessingShape">
                    <wps:wsp>
                      <wps:cNvSpPr/>
                      <wps:spPr>
                        <a:xfrm>
                          <a:off x="0" y="0"/>
                          <a:ext cx="1701165" cy="763270"/>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AC71AA" w14:textId="77777777" w:rsidR="00DB2336" w:rsidRDefault="00DB2336" w:rsidP="0073075D">
                            <w:pPr>
                              <w:spacing w:before="0" w:after="0"/>
                              <w:jc w:val="center"/>
                            </w:pPr>
                            <w:r>
                              <w:rPr>
                                <w:lang w:eastAsia="en-GB"/>
                              </w:rPr>
                              <w:t xml:space="preserve">Nonlinear post-buckling analysis with reference dimensions </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F8FA9A6" id="Rectangle: Rounded Corners 121" o:spid="_x0000_s1035" style="position:absolute;left:0;text-align:left;margin-left:331.85pt;margin-top:17.85pt;width:133.95pt;height:60.1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" fillcolor="white [3201]" strokecolor="black [3213]">
                <v:stroke joinstyle="miter"/>
                <v:textbox>
                  <w:txbxContent>
                    <w:p w14:paraId="75AC71AA" w14:textId="77777777" w:rsidR="00DB2336" w:rsidRDefault="00DB2336" w:rsidP="0073075D">
                      <w:pPr>
                        <w:spacing w:before="0" w:after="0"/>
                        <w:jc w:val="center"/>
                      </w:pPr>
                      <w:r>
                        <w:rPr>
                          <w:lang w:eastAsia="en-GB"/>
                        </w:rPr>
                        <w:t xml:space="preserve">Nonlinear post-buckling analysis with reference dimensions </w:t>
                      </w:r>
                    </w:p>
                  </w:txbxContent>
                </v:textbox>
                <w10:wrap anchorx="margin"/>
              </v:roundrect>
            </w:pict>
          </mc:Fallback>
        </mc:AlternateContent>
      </w:r>
      <w:r>
        <w:rPr>
          <w:noProof/>
          <w:lang w:val="en-US"/>
        </w:rPr>
        <mc:AlternateContent>
          <mc:Choice Requires="wps">
            <w:drawing>
              <wp:anchor distT="0" distB="0" distL="114300" distR="114300" simplePos="0" relativeHeight="251671552" behindDoc="0" locked="0" layoutInCell="1" allowOverlap="1" wp14:anchorId="7BA0F1E6" wp14:editId="686D1204">
                <wp:simplePos x="0" y="0"/>
                <wp:positionH relativeFrom="margin">
                  <wp:posOffset>2319020</wp:posOffset>
                </wp:positionH>
                <wp:positionV relativeFrom="paragraph">
                  <wp:posOffset>226695</wp:posOffset>
                </wp:positionV>
                <wp:extent cx="1605915" cy="763270"/>
                <wp:effectExtent l="0" t="0" r="13335" b="17780"/>
                <wp:wrapNone/>
                <wp:docPr id="32" name="Rectangle: Rounded Corners 120"/>
                <wp:cNvGraphicFramePr/>
                <a:graphic xmlns:a="http://schemas.openxmlformats.org/drawingml/2006/main">
                  <a:graphicData uri="http://schemas.microsoft.com/office/word/2010/wordprocessingShape">
                    <wps:wsp>
                      <wps:cNvSpPr/>
                      <wps:spPr>
                        <a:xfrm>
                          <a:off x="0" y="0"/>
                          <a:ext cx="1605915" cy="763270"/>
                        </a:xfrm>
                        <a:prstGeom prst="roundRect">
                          <a:avLst>
                            <a:gd name="adj" fmla="val 18688"/>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1DF1283" w14:textId="77777777" w:rsidR="00DB2336" w:rsidRDefault="00DB2336" w:rsidP="0073075D">
                            <w:pPr>
                              <w:spacing w:before="0" w:after="0"/>
                              <w:jc w:val="center"/>
                            </w:pPr>
                            <w:r>
                              <w:rPr>
                                <w:lang w:eastAsia="en-GB"/>
                              </w:rPr>
                              <w:t xml:space="preserve">Eigenvalue analysis </w:t>
                            </w:r>
                            <w:r>
                              <w:rPr>
                                <w:szCs w:val="24"/>
                              </w:rPr>
                              <w:t xml:space="preserve">to obtain its buckling mode </w:t>
                            </w:r>
                            <w:proofErr w:type="gramStart"/>
                            <w:r>
                              <w:rPr>
                                <w:szCs w:val="24"/>
                              </w:rPr>
                              <w:t>shapes</w:t>
                            </w:r>
                            <w:proofErr w:type="gramEnd"/>
                            <w:r>
                              <w:rPr>
                                <w:lang w:eastAsia="en-GB"/>
                              </w:rPr>
                              <w:t xml:space="preserve"> </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A0F1E6" id="Rectangle: Rounded Corners 120" o:spid="_x0000_s1036" style="position:absolute;left:0;text-align:left;margin-left:182.6pt;margin-top:17.85pt;width:126.45pt;height:60.1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224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" fillcolor="white [3201]" strokecolor="black [3213]">
                <v:stroke joinstyle="miter"/>
                <v:textbox>
                  <w:txbxContent>
                    <w:p w14:paraId="31DF1283" w14:textId="77777777" w:rsidR="00DB2336" w:rsidRDefault="00DB2336" w:rsidP="0073075D">
                      <w:pPr>
                        <w:spacing w:before="0" w:after="0"/>
                        <w:jc w:val="center"/>
                      </w:pPr>
                      <w:r>
                        <w:rPr>
                          <w:lang w:eastAsia="en-GB"/>
                        </w:rPr>
                        <w:t xml:space="preserve">Eigenvalue analysis </w:t>
                      </w:r>
                      <w:r>
                        <w:rPr>
                          <w:szCs w:val="24"/>
                        </w:rPr>
                        <w:t>to obtain its buckling mode shapes</w:t>
                      </w:r>
                      <w:r>
                        <w:rPr>
                          <w:lang w:eastAsia="en-GB"/>
                        </w:rPr>
                        <w:t xml:space="preserve"> </w:t>
                      </w:r>
                    </w:p>
                  </w:txbxContent>
                </v:textbox>
                <w10:wrap anchorx="margin"/>
              </v:roundrect>
            </w:pict>
          </mc:Fallback>
        </mc:AlternateContent>
      </w:r>
      <w:r>
        <w:rPr>
          <w:noProof/>
          <w:lang w:val="en-US"/>
        </w:rPr>
        <mc:AlternateContent>
          <mc:Choice Requires="wps">
            <w:drawing>
              <wp:anchor distT="0" distB="0" distL="114300" distR="114300" simplePos="0" relativeHeight="251672576" behindDoc="0" locked="0" layoutInCell="1" allowOverlap="1" wp14:anchorId="3B592142" wp14:editId="655DB9D7">
                <wp:simplePos x="0" y="0"/>
                <wp:positionH relativeFrom="margin">
                  <wp:posOffset>31750</wp:posOffset>
                </wp:positionH>
                <wp:positionV relativeFrom="paragraph">
                  <wp:posOffset>210185</wp:posOffset>
                </wp:positionV>
                <wp:extent cx="2051685" cy="746760"/>
                <wp:effectExtent l="0" t="0" r="24765" b="15240"/>
                <wp:wrapNone/>
                <wp:docPr id="33" name="Rectangle: Rounded Corners 119"/>
                <wp:cNvGraphicFramePr/>
                <a:graphic xmlns:a="http://schemas.openxmlformats.org/drawingml/2006/main">
                  <a:graphicData uri="http://schemas.microsoft.com/office/word/2010/wordprocessingShape">
                    <wps:wsp>
                      <wps:cNvSpPr/>
                      <wps:spPr>
                        <a:xfrm>
                          <a:off x="0" y="0"/>
                          <a:ext cx="2051050" cy="746760"/>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F208CC" w14:textId="77777777" w:rsidR="00DB2336" w:rsidRPr="006B6EC8" w:rsidRDefault="00DB2336" w:rsidP="0073075D">
                            <w:pPr>
                              <w:spacing w:before="0" w:after="0"/>
                              <w:jc w:val="center"/>
                              <w:rPr>
                                <w:color w:val="FF0000"/>
                              </w:rPr>
                            </w:pPr>
                            <w:r w:rsidRPr="006B6EC8">
                              <w:rPr>
                                <w:color w:val="FF0000"/>
                                <w:lang w:eastAsia="en-GB"/>
                              </w:rPr>
                              <w:t xml:space="preserve">Building FE model and conducting linear analysis at initial dimensions </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592142" id="Rectangle: Rounded Corners 119" o:spid="_x0000_s1037" style="position:absolute;left:0;text-align:left;margin-left:2.5pt;margin-top:16.55pt;width:161.55pt;height:58.8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" fillcolor="white [3201]" strokecolor="black [3213]">
                <v:stroke joinstyle="miter"/>
                <v:textbox>
                  <w:txbxContent>
                    <w:p w14:paraId="0AF208CC" w14:textId="77777777" w:rsidR="00DB2336" w:rsidRPr="006B6EC8" w:rsidRDefault="00DB2336" w:rsidP="0073075D">
                      <w:pPr>
                        <w:spacing w:before="0" w:after="0"/>
                        <w:jc w:val="center"/>
                        <w:rPr>
                          <w:color w:val="FF0000"/>
                        </w:rPr>
                      </w:pPr>
                      <w:r w:rsidRPr="006B6EC8">
                        <w:rPr>
                          <w:color w:val="FF0000"/>
                          <w:lang w:eastAsia="en-GB"/>
                        </w:rPr>
                        <w:t xml:space="preserve">Building FE model and conducting linear analysis at initial dimensions </w:t>
                      </w:r>
                    </w:p>
                  </w:txbxContent>
                </v:textbox>
                <w10:wrap anchorx="margin"/>
              </v:roundrect>
            </w:pict>
          </mc:Fallback>
        </mc:AlternateContent>
      </w:r>
      <w:r>
        <w:rPr>
          <w:noProof/>
          <w:lang w:val="en-US"/>
        </w:rPr>
        <mc:AlternateContent>
          <mc:Choice Requires="wps">
            <w:drawing>
              <wp:anchor distT="0" distB="0" distL="114300" distR="114300" simplePos="0" relativeHeight="251673600" behindDoc="0" locked="0" layoutInCell="1" allowOverlap="1" wp14:anchorId="57AF5747" wp14:editId="7CB42764">
                <wp:simplePos x="0" y="0"/>
                <wp:positionH relativeFrom="column">
                  <wp:posOffset>3814445</wp:posOffset>
                </wp:positionH>
                <wp:positionV relativeFrom="paragraph">
                  <wp:posOffset>123190</wp:posOffset>
                </wp:positionV>
                <wp:extent cx="322580" cy="1999615"/>
                <wp:effectExtent l="56832" t="318" r="20003" b="58102"/>
                <wp:wrapNone/>
                <wp:docPr id="40" name="Connector: Elbow 118"/>
                <wp:cNvGraphicFramePr/>
                <a:graphic xmlns:a="http://schemas.openxmlformats.org/drawingml/2006/main">
                  <a:graphicData uri="http://schemas.microsoft.com/office/word/2010/wordprocessingShape">
                    <wps:wsp>
                      <wps:cNvCnPr/>
                      <wps:spPr>
                        <a:xfrm rot="16200000" flipH="1" flipV="1">
                          <a:off x="0" y="0"/>
                          <a:ext cx="322580" cy="1999615"/>
                        </a:xfrm>
                        <a:prstGeom prst="bentConnector3">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4C0B46" id="Connector: Elbow 118" o:spid="_x0000_s1026" type="#_x0000_t34" style="position:absolute;margin-left:300.35pt;margin-top:9.7pt;width:25.4pt;height:157.45pt;rotation:-90;flip:x 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" strokecolor="black [3200]" strokeweight="1pt">
                <v:stroke endarrow="block"/>
              </v:shape>
            </w:pict>
          </mc:Fallback>
        </mc:AlternateContent>
      </w:r>
      <w:r>
        <w:rPr>
          <w:lang w:eastAsia="en-GB"/>
        </w:rPr>
        <w:t xml:space="preserve">  </w:t>
      </w:r>
    </w:p>
    <w:p w14:paraId="11FEE488" w14:textId="77777777" w:rsidR="0073075D" w:rsidRDefault="0073075D" w:rsidP="0073075D">
      <w:pPr>
        <w:spacing w:line="480" w:lineRule="auto"/>
        <w:rPr>
          <w:lang w:eastAsia="en-GB"/>
        </w:rPr>
      </w:pPr>
      <w:r>
        <w:rPr>
          <w:noProof/>
          <w:lang w:val="en-US"/>
        </w:rPr>
        <mc:AlternateContent>
          <mc:Choice Requires="wps">
            <w:drawing>
              <wp:anchor distT="0" distB="0" distL="114300" distR="114300" simplePos="0" relativeHeight="251674624" behindDoc="0" locked="0" layoutInCell="1" allowOverlap="1" wp14:anchorId="2658170C" wp14:editId="1C78FA9B">
                <wp:simplePos x="0" y="0"/>
                <wp:positionH relativeFrom="column">
                  <wp:posOffset>1363980</wp:posOffset>
                </wp:positionH>
                <wp:positionV relativeFrom="paragraph">
                  <wp:posOffset>918210</wp:posOffset>
                </wp:positionV>
                <wp:extent cx="3505200" cy="701040"/>
                <wp:effectExtent l="0" t="0" r="19050" b="22860"/>
                <wp:wrapNone/>
                <wp:docPr id="51" name="Flowchart: Terminator 117"/>
                <wp:cNvGraphicFramePr/>
                <a:graphic xmlns:a="http://schemas.openxmlformats.org/drawingml/2006/main">
                  <a:graphicData uri="http://schemas.microsoft.com/office/word/2010/wordprocessingShape">
                    <wps:wsp>
                      <wps:cNvSpPr/>
                      <wps:spPr>
                        <a:xfrm>
                          <a:off x="0" y="0"/>
                          <a:ext cx="3505200" cy="701040"/>
                        </a:xfrm>
                        <a:prstGeom prst="flowChartTerminator">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1524A6" w14:textId="77777777" w:rsidR="00DB2336" w:rsidRDefault="00DB2336" w:rsidP="0073075D">
                            <w:pPr>
                              <w:spacing w:before="0" w:after="0"/>
                            </w:pPr>
                            <w:r>
                              <w:t>Design Of Experiments’ points, solving output of every point and generating</w:t>
                            </w:r>
                            <w:r>
                              <w:rPr>
                                <w:color w:val="FF0000"/>
                              </w:rPr>
                              <w:t xml:space="preserve"> </w:t>
                            </w:r>
                            <w:r>
                              <w:t>response surfaces</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58170C" id="_x0000_t116" coordsize="21600,21600" o:spt="116" path="m3475,qx,10800,3475,21600l18125,21600qx21600,10800,18125,xe">
                <v:stroke joinstyle="miter"/>
                <v:path gradientshapeok="t" o:connecttype="rect" textboxrect="1018,3163,20582,18437"/>
              </v:shapetype>
              <v:shape id="Flowchart: Terminator 117" o:spid="_x0000_s1038" type="#_x0000_t116" style="position:absolute;left:0;text-align:left;margin-left:107.4pt;margin-top:72.3pt;width:276pt;height:55.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" fillcolor="white [3201]" strokecolor="black [3213]">
                <v:textbox>
                  <w:txbxContent>
                    <w:p w14:paraId="261524A6" w14:textId="77777777" w:rsidR="00DB2336" w:rsidRDefault="00DB2336" w:rsidP="0073075D">
                      <w:pPr>
                        <w:spacing w:before="0" w:after="0"/>
                      </w:pPr>
                      <w:r>
                        <w:t>Design Of Experiments’ points, solving output of every point and generating</w:t>
                      </w:r>
                      <w:r>
                        <w:rPr>
                          <w:color w:val="FF0000"/>
                        </w:rPr>
                        <w:t xml:space="preserve"> </w:t>
                      </w:r>
                      <w:r>
                        <w:t>response surfaces</w:t>
                      </w:r>
                    </w:p>
                  </w:txbxContent>
                </v:textbox>
              </v:shape>
            </w:pict>
          </mc:Fallback>
        </mc:AlternateContent>
      </w:r>
      <w:r>
        <w:rPr>
          <w:noProof/>
          <w:lang w:val="en-US"/>
        </w:rPr>
        <mc:AlternateContent>
          <mc:Choice Requires="wps">
            <w:drawing>
              <wp:anchor distT="0" distB="0" distL="114300" distR="114300" simplePos="0" relativeHeight="251675648" behindDoc="0" locked="0" layoutInCell="1" allowOverlap="1" wp14:anchorId="6832DE94" wp14:editId="0291BE8B">
                <wp:simplePos x="0" y="0"/>
                <wp:positionH relativeFrom="column">
                  <wp:posOffset>661670</wp:posOffset>
                </wp:positionH>
                <wp:positionV relativeFrom="paragraph">
                  <wp:posOffset>1810385</wp:posOffset>
                </wp:positionV>
                <wp:extent cx="3404870" cy="1386840"/>
                <wp:effectExtent l="19050" t="19050" r="24130" b="41910"/>
                <wp:wrapNone/>
                <wp:docPr id="56" name="Flowchart: Decision 116"/>
                <wp:cNvGraphicFramePr/>
                <a:graphic xmlns:a="http://schemas.openxmlformats.org/drawingml/2006/main">
                  <a:graphicData uri="http://schemas.microsoft.com/office/word/2010/wordprocessingShape">
                    <wps:wsp>
                      <wps:cNvSpPr/>
                      <wps:spPr>
                        <a:xfrm>
                          <a:off x="0" y="0"/>
                          <a:ext cx="3404870" cy="1386205"/>
                        </a:xfrm>
                        <a:prstGeom prst="flowChartDecision">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06A757" w14:textId="77777777" w:rsidR="00DB2336" w:rsidRDefault="00DB2336" w:rsidP="0073075D">
                            <w:pPr>
                              <w:spacing w:before="0" w:after="0"/>
                              <w:jc w:val="center"/>
                            </w:pPr>
                            <w:r>
                              <w:t xml:space="preserve">Adding random </w:t>
                            </w:r>
                          </w:p>
                          <w:p w14:paraId="334EB5EF" w14:textId="77777777" w:rsidR="00DB2336" w:rsidRDefault="00DB2336" w:rsidP="0073075D">
                            <w:pPr>
                              <w:spacing w:before="0" w:after="0"/>
                              <w:jc w:val="center"/>
                            </w:pPr>
                            <w:r>
                              <w:t>verification points and</w:t>
                            </w:r>
                          </w:p>
                          <w:p w14:paraId="6DA65914" w14:textId="77777777" w:rsidR="00DB2336" w:rsidRDefault="00DB2336" w:rsidP="0073075D">
                            <w:pPr>
                              <w:spacing w:before="0" w:after="0"/>
                              <w:jc w:val="center"/>
                            </w:pPr>
                            <w:r>
                              <w:t>checking goodness of fit</w:t>
                            </w:r>
                          </w:p>
                          <w:p w14:paraId="21B44A81" w14:textId="77777777" w:rsidR="00DB2336" w:rsidRDefault="00DB2336" w:rsidP="0073075D">
                            <w:pPr>
                              <w:jc w:val="cente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32DE94" id="_x0000_t110" coordsize="21600,21600" o:spt="110" path="m10800,l,10800,10800,21600,21600,10800xe">
                <v:stroke joinstyle="miter"/>
                <v:path gradientshapeok="t" o:connecttype="rect" textboxrect="5400,5400,16200,16200"/>
              </v:shapetype>
              <v:shape id="Flowchart: Decision 116" o:spid="_x0000_s1039" type="#_x0000_t110" style="position:absolute;left:0;text-align:left;margin-left:52.1pt;margin-top:142.55pt;width:268.1pt;height:109.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" fillcolor="white [3201]" strokecolor="black [3213]">
                <v:textbox>
                  <w:txbxContent>
                    <w:p w14:paraId="6D06A757" w14:textId="77777777" w:rsidR="00DB2336" w:rsidRDefault="00DB2336" w:rsidP="0073075D">
                      <w:pPr>
                        <w:spacing w:before="0" w:after="0"/>
                        <w:jc w:val="center"/>
                      </w:pPr>
                      <w:r>
                        <w:t xml:space="preserve">Adding random </w:t>
                      </w:r>
                    </w:p>
                    <w:p w14:paraId="334EB5EF" w14:textId="77777777" w:rsidR="00DB2336" w:rsidRDefault="00DB2336" w:rsidP="0073075D">
                      <w:pPr>
                        <w:spacing w:before="0" w:after="0"/>
                        <w:jc w:val="center"/>
                      </w:pPr>
                      <w:r>
                        <w:t>verification points and</w:t>
                      </w:r>
                    </w:p>
                    <w:p w14:paraId="6DA65914" w14:textId="77777777" w:rsidR="00DB2336" w:rsidRDefault="00DB2336" w:rsidP="0073075D">
                      <w:pPr>
                        <w:spacing w:before="0" w:after="0"/>
                        <w:jc w:val="center"/>
                      </w:pPr>
                      <w:r>
                        <w:t>checking goodness of fit</w:t>
                      </w:r>
                    </w:p>
                    <w:p w14:paraId="21B44A81" w14:textId="77777777" w:rsidR="00DB2336" w:rsidRDefault="00DB2336" w:rsidP="0073075D">
                      <w:pPr>
                        <w:jc w:val="center"/>
                      </w:pPr>
                    </w:p>
                  </w:txbxContent>
                </v:textbox>
              </v:shape>
            </w:pict>
          </mc:Fallback>
        </mc:AlternateContent>
      </w:r>
      <w:r>
        <w:rPr>
          <w:noProof/>
          <w:lang w:val="en-US"/>
        </w:rPr>
        <mc:AlternateContent>
          <mc:Choice Requires="wps">
            <w:drawing>
              <wp:anchor distT="0" distB="0" distL="114300" distR="114300" simplePos="0" relativeHeight="251676672" behindDoc="0" locked="0" layoutInCell="1" allowOverlap="1" wp14:anchorId="2C4787C1" wp14:editId="4F2FC5DD">
                <wp:simplePos x="0" y="0"/>
                <wp:positionH relativeFrom="margin">
                  <wp:posOffset>3049270</wp:posOffset>
                </wp:positionH>
                <wp:positionV relativeFrom="paragraph">
                  <wp:posOffset>2814320</wp:posOffset>
                </wp:positionV>
                <wp:extent cx="2765425" cy="687705"/>
                <wp:effectExtent l="0" t="0" r="15875" b="17145"/>
                <wp:wrapNone/>
                <wp:docPr id="67" name="Flowchart: Terminator 115"/>
                <wp:cNvGraphicFramePr/>
                <a:graphic xmlns:a="http://schemas.openxmlformats.org/drawingml/2006/main">
                  <a:graphicData uri="http://schemas.microsoft.com/office/word/2010/wordprocessingShape">
                    <wps:wsp>
                      <wps:cNvSpPr/>
                      <wps:spPr>
                        <a:xfrm>
                          <a:off x="0" y="0"/>
                          <a:ext cx="2765425" cy="687070"/>
                        </a:xfrm>
                        <a:prstGeom prst="flowChartTerminator">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1C03361" w14:textId="77777777" w:rsidR="00DB2336" w:rsidRDefault="00DB2336" w:rsidP="0073075D">
                            <w:pPr>
                              <w:spacing w:before="0" w:after="0"/>
                              <w:jc w:val="center"/>
                            </w:pPr>
                            <w:r>
                              <w:t>Performing optimisation and obtaining the best design candidates</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4787C1" id="Flowchart: Terminator 115" o:spid="_x0000_s1040" type="#_x0000_t116" style="position:absolute;left:0;text-align:left;margin-left:240.1pt;margin-top:221.6pt;width:217.75pt;height:54.1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" fillcolor="white [3201]" strokecolor="black [3213]">
                <v:textbox>
                  <w:txbxContent>
                    <w:p w14:paraId="01C03361" w14:textId="77777777" w:rsidR="00DB2336" w:rsidRDefault="00DB2336" w:rsidP="0073075D">
                      <w:pPr>
                        <w:spacing w:before="0" w:after="0"/>
                        <w:jc w:val="center"/>
                      </w:pPr>
                      <w:r>
                        <w:t>Performing optimisation and obtaining the best design candidates</w:t>
                      </w:r>
                    </w:p>
                  </w:txbxContent>
                </v:textbox>
                <w10:wrap anchorx="margin"/>
              </v:shape>
            </w:pict>
          </mc:Fallback>
        </mc:AlternateContent>
      </w:r>
      <w:r>
        <w:rPr>
          <w:noProof/>
          <w:lang w:val="en-US"/>
        </w:rPr>
        <mc:AlternateContent>
          <mc:Choice Requires="wps">
            <w:drawing>
              <wp:anchor distT="0" distB="0" distL="114300" distR="114300" simplePos="0" relativeHeight="251677696" behindDoc="0" locked="0" layoutInCell="1" allowOverlap="1" wp14:anchorId="76C69C74" wp14:editId="3C6D00EE">
                <wp:simplePos x="0" y="0"/>
                <wp:positionH relativeFrom="column">
                  <wp:posOffset>2582545</wp:posOffset>
                </wp:positionH>
                <wp:positionV relativeFrom="paragraph">
                  <wp:posOffset>1419860</wp:posOffset>
                </wp:positionV>
                <wp:extent cx="183515" cy="602615"/>
                <wp:effectExtent l="38100" t="0" r="26035" b="64135"/>
                <wp:wrapNone/>
                <wp:docPr id="53" name="Connector: Elbow 114"/>
                <wp:cNvGraphicFramePr/>
                <a:graphic xmlns:a="http://schemas.openxmlformats.org/drawingml/2006/main">
                  <a:graphicData uri="http://schemas.microsoft.com/office/word/2010/wordprocessingShape">
                    <wps:wsp>
                      <wps:cNvCnPr/>
                      <wps:spPr>
                        <a:xfrm rot="16200000" flipH="1" flipV="1">
                          <a:off x="0" y="0"/>
                          <a:ext cx="182880" cy="602615"/>
                        </a:xfrm>
                        <a:prstGeom prst="bentConnector3">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7F70D2" id="Connector: Elbow 114" o:spid="_x0000_s1026" type="#_x0000_t34" style="position:absolute;margin-left:203.35pt;margin-top:111.8pt;width:14.45pt;height:47.45pt;rotation:-90;flip:x 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" strokecolor="black [3200]" strokeweight="1pt">
                <v:stroke endarrow="block"/>
              </v:shape>
            </w:pict>
          </mc:Fallback>
        </mc:AlternateContent>
      </w:r>
      <w:r>
        <w:rPr>
          <w:noProof/>
          <w:lang w:val="en-US"/>
        </w:rPr>
        <mc:AlternateContent>
          <mc:Choice Requires="wps">
            <w:drawing>
              <wp:anchor distT="0" distB="0" distL="114300" distR="114300" simplePos="0" relativeHeight="251678720" behindDoc="0" locked="0" layoutInCell="1" allowOverlap="1" wp14:anchorId="3CC98ECA" wp14:editId="1B77BD8B">
                <wp:simplePos x="0" y="0"/>
                <wp:positionH relativeFrom="margin">
                  <wp:posOffset>603885</wp:posOffset>
                </wp:positionH>
                <wp:positionV relativeFrom="paragraph">
                  <wp:posOffset>1242695</wp:posOffset>
                </wp:positionV>
                <wp:extent cx="768985" cy="2002790"/>
                <wp:effectExtent l="19050" t="76200" r="0" b="35560"/>
                <wp:wrapNone/>
                <wp:docPr id="54" name="Connector: Elbow 113"/>
                <wp:cNvGraphicFramePr/>
                <a:graphic xmlns:a="http://schemas.openxmlformats.org/drawingml/2006/main">
                  <a:graphicData uri="http://schemas.microsoft.com/office/word/2010/wordprocessingShape">
                    <wps:wsp>
                      <wps:cNvCnPr/>
                      <wps:spPr>
                        <a:xfrm rot="10800000" flipH="1">
                          <a:off x="0" y="0"/>
                          <a:ext cx="768350" cy="2002790"/>
                        </a:xfrm>
                        <a:prstGeom prst="bentConnector3">
                          <a:avLst>
                            <a:gd name="adj1" fmla="val -290"/>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D77088" id="Connector: Elbow 113" o:spid="_x0000_s1026" type="#_x0000_t34" style="position:absolute;margin-left:47.55pt;margin-top:97.85pt;width:60.55pt;height:157.7pt;rotation:180;flip:x;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" adj="-63" strokecolor="black [3200]" strokeweight="1pt">
                <v:stroke endarrow="block"/>
                <w10:wrap anchorx="margin"/>
              </v:shape>
            </w:pict>
          </mc:Fallback>
        </mc:AlternateContent>
      </w:r>
      <w:r>
        <w:rPr>
          <w:noProof/>
          <w:lang w:val="en-US"/>
        </w:rPr>
        <mc:AlternateContent>
          <mc:Choice Requires="wps">
            <w:drawing>
              <wp:anchor distT="0" distB="0" distL="114300" distR="114300" simplePos="0" relativeHeight="251679744" behindDoc="0" locked="0" layoutInCell="1" allowOverlap="1" wp14:anchorId="5BAF2F06" wp14:editId="6AABD57D">
                <wp:simplePos x="0" y="0"/>
                <wp:positionH relativeFrom="column">
                  <wp:posOffset>605790</wp:posOffset>
                </wp:positionH>
                <wp:positionV relativeFrom="paragraph">
                  <wp:posOffset>3209925</wp:posOffset>
                </wp:positionV>
                <wp:extent cx="1671320" cy="71120"/>
                <wp:effectExtent l="0" t="0" r="24130" b="24130"/>
                <wp:wrapNone/>
                <wp:docPr id="69" name="Connector: Elbow 112"/>
                <wp:cNvGraphicFramePr/>
                <a:graphic xmlns:a="http://schemas.openxmlformats.org/drawingml/2006/main">
                  <a:graphicData uri="http://schemas.microsoft.com/office/word/2010/wordprocessingShape">
                    <wps:wsp>
                      <wps:cNvCnPr/>
                      <wps:spPr>
                        <a:xfrm flipH="1">
                          <a:off x="0" y="0"/>
                          <a:ext cx="1670685" cy="71120"/>
                        </a:xfrm>
                        <a:prstGeom prst="bentConnector3">
                          <a:avLst>
                            <a:gd name="adj1" fmla="val 61"/>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F5AF03" id="Connector: Elbow 112" o:spid="_x0000_s1026" type="#_x0000_t34" style="position:absolute;margin-left:47.7pt;margin-top:252.75pt;width:131.6pt;height:5.6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" adj="13" strokecolor="black [3200]" strokeweight="1pt"/>
            </w:pict>
          </mc:Fallback>
        </mc:AlternateContent>
      </w:r>
      <w:r>
        <w:rPr>
          <w:noProof/>
          <w:lang w:val="en-US"/>
        </w:rPr>
        <mc:AlternateContent>
          <mc:Choice Requires="wps">
            <w:drawing>
              <wp:anchor distT="0" distB="0" distL="114300" distR="114300" simplePos="0" relativeHeight="251680768" behindDoc="0" locked="0" layoutInCell="1" allowOverlap="1" wp14:anchorId="5D2A1438" wp14:editId="32569331">
                <wp:simplePos x="0" y="0"/>
                <wp:positionH relativeFrom="column">
                  <wp:posOffset>1043940</wp:posOffset>
                </wp:positionH>
                <wp:positionV relativeFrom="paragraph">
                  <wp:posOffset>3004185</wp:posOffset>
                </wp:positionV>
                <wp:extent cx="769620" cy="260985"/>
                <wp:effectExtent l="0" t="0" r="0" b="5715"/>
                <wp:wrapNone/>
                <wp:docPr id="68" name="Rectangle 111"/>
                <wp:cNvGraphicFramePr/>
                <a:graphic xmlns:a="http://schemas.openxmlformats.org/drawingml/2006/main">
                  <a:graphicData uri="http://schemas.microsoft.com/office/word/2010/wordprocessingShape">
                    <wps:wsp>
                      <wps:cNvSpPr/>
                      <wps:spPr>
                        <a:xfrm>
                          <a:off x="0" y="0"/>
                          <a:ext cx="769620" cy="260985"/>
                        </a:xfrm>
                        <a:prstGeom prst="rect">
                          <a:avLst/>
                        </a:prstGeom>
                        <a:ln w="3175">
                          <a:noFill/>
                        </a:ln>
                      </wps:spPr>
                      <wps:style>
                        <a:lnRef idx="2">
                          <a:schemeClr val="accent6"/>
                        </a:lnRef>
                        <a:fillRef idx="1">
                          <a:schemeClr val="lt1"/>
                        </a:fillRef>
                        <a:effectRef idx="0">
                          <a:schemeClr val="accent6"/>
                        </a:effectRef>
                        <a:fontRef idx="minor">
                          <a:schemeClr val="dk1"/>
                        </a:fontRef>
                      </wps:style>
                      <wps:txbx>
                        <w:txbxContent>
                          <w:p w14:paraId="529248FF" w14:textId="77777777" w:rsidR="00DB2336" w:rsidRDefault="00DB2336" w:rsidP="0073075D">
                            <w:pPr>
                              <w:spacing w:before="0" w:after="0"/>
                              <w:rPr>
                                <w14:textOutline w14:w="9525" w14:cap="rnd" w14:cmpd="sng" w14:algn="ctr">
                                  <w14:noFill/>
                                  <w14:prstDash w14:val="solid"/>
                                  <w14:bevel/>
                                </w14:textOutline>
                              </w:rPr>
                            </w:pPr>
                            <w:r>
                              <w:rPr>
                                <w14:textOutline w14:w="9525" w14:cap="rnd" w14:cmpd="sng" w14:algn="ctr">
                                  <w14:noFill/>
                                  <w14:prstDash w14:val="solid"/>
                                  <w14:bevel/>
                                </w14:textOutline>
                              </w:rPr>
                              <w:t>Bad fit</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2A1438" id="Rectangle 111" o:spid="_x0000_s1041" style="position:absolute;left:0;text-align:left;margin-left:82.2pt;margin-top:236.55pt;width:60.6pt;height:20.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" fillcolor="white [3201]" stroked="f" strokeweight=".25pt">
                <v:textbox>
                  <w:txbxContent>
                    <w:p w14:paraId="529248FF" w14:textId="77777777" w:rsidR="00DB2336" w:rsidRDefault="00DB2336" w:rsidP="0073075D">
                      <w:pPr>
                        <w:spacing w:before="0" w:after="0"/>
                        <w:rPr>
                          <w14:textOutline w14:w="9525" w14:cap="rnd" w14:cmpd="sng" w14:algn="ctr">
                            <w14:noFill/>
                            <w14:prstDash w14:val="solid"/>
                            <w14:bevel/>
                          </w14:textOutline>
                        </w:rPr>
                      </w:pPr>
                      <w:r>
                        <w:rPr>
                          <w14:textOutline w14:w="9525" w14:cap="rnd" w14:cmpd="sng" w14:algn="ctr">
                            <w14:noFill/>
                            <w14:prstDash w14:val="solid"/>
                            <w14:bevel/>
                          </w14:textOutline>
                        </w:rPr>
                        <w:t>Bad fit</w:t>
                      </w:r>
                    </w:p>
                  </w:txbxContent>
                </v:textbox>
              </v:rect>
            </w:pict>
          </mc:Fallback>
        </mc:AlternateContent>
      </w:r>
      <w:r>
        <w:rPr>
          <w:noProof/>
          <w:lang w:val="en-US"/>
        </w:rPr>
        <mc:AlternateContent>
          <mc:Choice Requires="wps">
            <w:drawing>
              <wp:anchor distT="0" distB="0" distL="114300" distR="114300" simplePos="0" relativeHeight="251681792" behindDoc="0" locked="0" layoutInCell="1" allowOverlap="1" wp14:anchorId="3E599964" wp14:editId="0E5E5BF6">
                <wp:simplePos x="0" y="0"/>
                <wp:positionH relativeFrom="column">
                  <wp:posOffset>4053205</wp:posOffset>
                </wp:positionH>
                <wp:positionV relativeFrom="paragraph">
                  <wp:posOffset>2470150</wp:posOffset>
                </wp:positionV>
                <wp:extent cx="335280" cy="341630"/>
                <wp:effectExtent l="0" t="3175" r="99695" b="61595"/>
                <wp:wrapNone/>
                <wp:docPr id="66" name="Connector: Elbow 110"/>
                <wp:cNvGraphicFramePr/>
                <a:graphic xmlns:a="http://schemas.openxmlformats.org/drawingml/2006/main">
                  <a:graphicData uri="http://schemas.microsoft.com/office/word/2010/wordprocessingShape">
                    <wps:wsp>
                      <wps:cNvCnPr/>
                      <wps:spPr>
                        <a:xfrm rot="5400000" flipV="1">
                          <a:off x="0" y="0"/>
                          <a:ext cx="334645" cy="340995"/>
                        </a:xfrm>
                        <a:prstGeom prst="bentConnector3">
                          <a:avLst>
                            <a:gd name="adj1" fmla="val 1177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7B6225" id="Connector: Elbow 110" o:spid="_x0000_s1026" type="#_x0000_t34" style="position:absolute;margin-left:319.15pt;margin-top:194.5pt;width:26.4pt;height:26.9pt;rotation:-90;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" adj="2543" strokecolor="black [3200]" strokeweight="1pt">
                <v:stroke endarrow="block"/>
              </v:shape>
            </w:pict>
          </mc:Fallback>
        </mc:AlternateContent>
      </w:r>
      <w:r>
        <w:rPr>
          <w:noProof/>
          <w:lang w:val="en-US"/>
        </w:rPr>
        <mc:AlternateContent>
          <mc:Choice Requires="wps">
            <w:drawing>
              <wp:anchor distT="0" distB="0" distL="114300" distR="114300" simplePos="0" relativeHeight="251682816" behindDoc="0" locked="0" layoutInCell="1" allowOverlap="1" wp14:anchorId="54FA9C8C" wp14:editId="2D5478D5">
                <wp:simplePos x="0" y="0"/>
                <wp:positionH relativeFrom="margin">
                  <wp:posOffset>-1196975</wp:posOffset>
                </wp:positionH>
                <wp:positionV relativeFrom="paragraph">
                  <wp:posOffset>2049145</wp:posOffset>
                </wp:positionV>
                <wp:extent cx="2880995" cy="508000"/>
                <wp:effectExtent l="5398" t="0" r="952" b="953"/>
                <wp:wrapNone/>
                <wp:docPr id="59" name="Rectangle 109"/>
                <wp:cNvGraphicFramePr/>
                <a:graphic xmlns:a="http://schemas.openxmlformats.org/drawingml/2006/main">
                  <a:graphicData uri="http://schemas.microsoft.com/office/word/2010/wordprocessingShape">
                    <wps:wsp>
                      <wps:cNvSpPr/>
                      <wps:spPr>
                        <a:xfrm rot="5400000">
                          <a:off x="0" y="0"/>
                          <a:ext cx="2880995" cy="508000"/>
                        </a:xfrm>
                        <a:prstGeom prst="rect">
                          <a:avLst/>
                        </a:prstGeom>
                        <a:ln w="3175">
                          <a:noFill/>
                        </a:ln>
                      </wps:spPr>
                      <wps:style>
                        <a:lnRef idx="2">
                          <a:schemeClr val="accent6"/>
                        </a:lnRef>
                        <a:fillRef idx="1">
                          <a:schemeClr val="lt1"/>
                        </a:fillRef>
                        <a:effectRef idx="0">
                          <a:schemeClr val="accent6"/>
                        </a:effectRef>
                        <a:fontRef idx="minor">
                          <a:schemeClr val="dk1"/>
                        </a:fontRef>
                      </wps:style>
                      <wps:txbx>
                        <w:txbxContent>
                          <w:p w14:paraId="1FDFF189" w14:textId="77777777" w:rsidR="00DB2336" w:rsidRDefault="00DB2336" w:rsidP="0073075D">
                            <w:pPr>
                              <w:spacing w:before="0" w:after="0"/>
                              <w:jc w:val="left"/>
                              <w:rPr>
                                <w14:textOutline w14:w="9525" w14:cap="rnd" w14:cmpd="sng" w14:algn="ctr">
                                  <w14:noFill/>
                                  <w14:prstDash w14:val="solid"/>
                                  <w14:bevel/>
                                </w14:textOutline>
                              </w:rPr>
                            </w:pPr>
                            <w:r>
                              <w:rPr>
                                <w14:textOutline w14:w="9525" w14:cap="rnd" w14:cmpd="sng" w14:algn="ctr">
                                  <w14:noFill/>
                                  <w14:prstDash w14:val="solid"/>
                                  <w14:bevel/>
                                </w14:textOutline>
                              </w:rPr>
                              <w:t>Turning verification points to refinement points for improving response surface</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FA9C8C" id="Rectangle 109" o:spid="_x0000_s1042" style="position:absolute;left:0;text-align:left;margin-left:-94.25pt;margin-top:161.35pt;width:226.85pt;height:40pt;rotation:90;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" fillcolor="white [3201]" stroked="f" strokeweight=".25pt">
                <v:textbox>
                  <w:txbxContent>
                    <w:p w14:paraId="1FDFF189" w14:textId="77777777" w:rsidR="00DB2336" w:rsidRDefault="00DB2336" w:rsidP="0073075D">
                      <w:pPr>
                        <w:spacing w:before="0" w:after="0"/>
                        <w:jc w:val="left"/>
                        <w:rPr>
                          <w14:textOutline w14:w="9525" w14:cap="rnd" w14:cmpd="sng" w14:algn="ctr">
                            <w14:noFill/>
                            <w14:prstDash w14:val="solid"/>
                            <w14:bevel/>
                          </w14:textOutline>
                        </w:rPr>
                      </w:pPr>
                      <w:r>
                        <w:rPr>
                          <w14:textOutline w14:w="9525" w14:cap="rnd" w14:cmpd="sng" w14:algn="ctr">
                            <w14:noFill/>
                            <w14:prstDash w14:val="solid"/>
                            <w14:bevel/>
                          </w14:textOutline>
                        </w:rPr>
                        <w:t>Turning verification points to refinement points for improving response surface</w:t>
                      </w:r>
                    </w:p>
                  </w:txbxContent>
                </v:textbox>
                <w10:wrap anchorx="margin"/>
              </v:rect>
            </w:pict>
          </mc:Fallback>
        </mc:AlternateContent>
      </w:r>
      <w:r>
        <w:rPr>
          <w:noProof/>
          <w:lang w:val="en-US"/>
        </w:rPr>
        <mc:AlternateContent>
          <mc:Choice Requires="wps">
            <w:drawing>
              <wp:anchor distT="0" distB="0" distL="114300" distR="114300" simplePos="0" relativeHeight="251683840" behindDoc="0" locked="0" layoutInCell="1" allowOverlap="1" wp14:anchorId="1CAC5248" wp14:editId="19DD51E6">
                <wp:simplePos x="0" y="0"/>
                <wp:positionH relativeFrom="column">
                  <wp:posOffset>4518660</wp:posOffset>
                </wp:positionH>
                <wp:positionV relativeFrom="paragraph">
                  <wp:posOffset>1656080</wp:posOffset>
                </wp:positionV>
                <wp:extent cx="1386840" cy="967740"/>
                <wp:effectExtent l="0" t="0" r="3810" b="3810"/>
                <wp:wrapNone/>
                <wp:docPr id="55" name="Rectangle 107"/>
                <wp:cNvGraphicFramePr/>
                <a:graphic xmlns:a="http://schemas.openxmlformats.org/drawingml/2006/main">
                  <a:graphicData uri="http://schemas.microsoft.com/office/word/2010/wordprocessingShape">
                    <wps:wsp>
                      <wps:cNvSpPr/>
                      <wps:spPr>
                        <a:xfrm>
                          <a:off x="0" y="0"/>
                          <a:ext cx="1386840" cy="967740"/>
                        </a:xfrm>
                        <a:prstGeom prst="rect">
                          <a:avLst/>
                        </a:prstGeom>
                        <a:ln w="3175">
                          <a:noFill/>
                        </a:ln>
                      </wps:spPr>
                      <wps:style>
                        <a:lnRef idx="2">
                          <a:schemeClr val="accent6"/>
                        </a:lnRef>
                        <a:fillRef idx="1">
                          <a:schemeClr val="lt1"/>
                        </a:fillRef>
                        <a:effectRef idx="0">
                          <a:schemeClr val="accent6"/>
                        </a:effectRef>
                        <a:fontRef idx="minor">
                          <a:schemeClr val="dk1"/>
                        </a:fontRef>
                      </wps:style>
                      <wps:txbx>
                        <w:txbxContent>
                          <w:p w14:paraId="0FD148E1" w14:textId="77777777" w:rsidR="00DB2336" w:rsidRDefault="00DB2336" w:rsidP="0073075D">
                            <w:pPr>
                              <w:spacing w:before="0" w:after="0"/>
                              <w:jc w:val="center"/>
                              <w:rPr>
                                <w14:textOutline w14:w="9525" w14:cap="rnd" w14:cmpd="sng" w14:algn="ctr">
                                  <w14:noFill/>
                                  <w14:prstDash w14:val="solid"/>
                                  <w14:bevel/>
                                </w14:textOutline>
                              </w:rPr>
                            </w:pPr>
                            <w:r>
                              <w:rPr>
                                <w14:textOutline w14:w="9525" w14:cap="rnd" w14:cmpd="sng" w14:algn="ctr">
                                  <w14:noFill/>
                                  <w14:prstDash w14:val="solid"/>
                                  <w14:bevel/>
                                </w14:textOutline>
                              </w:rPr>
                              <w:t>Design of Experiments and Optimisation System</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AC5248" id="Rectangle 107" o:spid="_x0000_s1043" style="position:absolute;left:0;text-align:left;margin-left:355.8pt;margin-top:130.4pt;width:109.2pt;height:76.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" fillcolor="white [3201]" stroked="f" strokeweight=".25pt">
                <v:textbox>
                  <w:txbxContent>
                    <w:p w14:paraId="0FD148E1" w14:textId="77777777" w:rsidR="00DB2336" w:rsidRDefault="00DB2336" w:rsidP="0073075D">
                      <w:pPr>
                        <w:spacing w:before="0" w:after="0"/>
                        <w:jc w:val="center"/>
                        <w:rPr>
                          <w14:textOutline w14:w="9525" w14:cap="rnd" w14:cmpd="sng" w14:algn="ctr">
                            <w14:noFill/>
                            <w14:prstDash w14:val="solid"/>
                            <w14:bevel/>
                          </w14:textOutline>
                        </w:rPr>
                      </w:pPr>
                      <w:r>
                        <w:rPr>
                          <w14:textOutline w14:w="9525" w14:cap="rnd" w14:cmpd="sng" w14:algn="ctr">
                            <w14:noFill/>
                            <w14:prstDash w14:val="solid"/>
                            <w14:bevel/>
                          </w14:textOutline>
                        </w:rPr>
                        <w:t>Design of Experiments and Optimisation System</w:t>
                      </w:r>
                    </w:p>
                  </w:txbxContent>
                </v:textbox>
              </v:rect>
            </w:pict>
          </mc:Fallback>
        </mc:AlternateContent>
      </w:r>
      <w:r>
        <w:rPr>
          <w:noProof/>
          <w:lang w:val="en-US"/>
        </w:rPr>
        <mc:AlternateContent>
          <mc:Choice Requires="wps">
            <w:drawing>
              <wp:anchor distT="0" distB="0" distL="114300" distR="114300" simplePos="0" relativeHeight="251684864" behindDoc="0" locked="0" layoutInCell="1" allowOverlap="1" wp14:anchorId="5A9BB1CE" wp14:editId="22011018">
                <wp:simplePos x="0" y="0"/>
                <wp:positionH relativeFrom="column">
                  <wp:posOffset>3916680</wp:posOffset>
                </wp:positionH>
                <wp:positionV relativeFrom="paragraph">
                  <wp:posOffset>225425</wp:posOffset>
                </wp:positionV>
                <wp:extent cx="306705" cy="0"/>
                <wp:effectExtent l="0" t="76200" r="17145" b="95250"/>
                <wp:wrapNone/>
                <wp:docPr id="41" name="Straight Arrow Connector 106"/>
                <wp:cNvGraphicFramePr/>
                <a:graphic xmlns:a="http://schemas.openxmlformats.org/drawingml/2006/main">
                  <a:graphicData uri="http://schemas.microsoft.com/office/word/2010/wordprocessingShape">
                    <wps:wsp>
                      <wps:cNvCnPr/>
                      <wps:spPr>
                        <a:xfrm>
                          <a:off x="0" y="0"/>
                          <a:ext cx="30607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00EEE13" id="_x0000_t32" coordsize="21600,21600" o:spt="32" o:oned="t" path="m,l21600,21600e" filled="f">
                <v:path arrowok="t" fillok="f" o:connecttype="none"/>
                <o:lock v:ext="edit" shapetype="t"/>
              </v:shapetype>
              <v:shape id="Straight Arrow Connector 106" o:spid="_x0000_s1026" type="#_x0000_t32" style="position:absolute;margin-left:308.4pt;margin-top:17.75pt;width:24.15pt;height: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85888" behindDoc="0" locked="0" layoutInCell="1" allowOverlap="1" wp14:anchorId="1DD31D8C" wp14:editId="47213982">
                <wp:simplePos x="0" y="0"/>
                <wp:positionH relativeFrom="column">
                  <wp:posOffset>2082800</wp:posOffset>
                </wp:positionH>
                <wp:positionV relativeFrom="paragraph">
                  <wp:posOffset>225425</wp:posOffset>
                </wp:positionV>
                <wp:extent cx="245110" cy="10795"/>
                <wp:effectExtent l="0" t="76200" r="21590" b="84455"/>
                <wp:wrapNone/>
                <wp:docPr id="43" name="Straight Arrow Connector 105"/>
                <wp:cNvGraphicFramePr/>
                <a:graphic xmlns:a="http://schemas.openxmlformats.org/drawingml/2006/main">
                  <a:graphicData uri="http://schemas.microsoft.com/office/word/2010/wordprocessingShape">
                    <wps:wsp>
                      <wps:cNvCnPr/>
                      <wps:spPr>
                        <a:xfrm flipV="1">
                          <a:off x="0" y="0"/>
                          <a:ext cx="244475" cy="101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C90B71B" id="Straight Arrow Connector 105" o:spid="_x0000_s1026" type="#_x0000_t32" style="position:absolute;margin-left:164pt;margin-top:17.75pt;width:19.3pt;height:.85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" strokecolor="black [3200]" strokeweight=".5pt">
                <v:stroke endarrow="block" joinstyle="miter"/>
              </v:shape>
            </w:pict>
          </mc:Fallback>
        </mc:AlternateContent>
      </w:r>
    </w:p>
    <w:p w14:paraId="7A91F3D1" w14:textId="77777777" w:rsidR="0073075D" w:rsidRDefault="0073075D" w:rsidP="0073075D">
      <w:pPr>
        <w:spacing w:line="480" w:lineRule="auto"/>
        <w:rPr>
          <w:lang w:eastAsia="en-GB"/>
        </w:rPr>
      </w:pPr>
      <w:r>
        <w:rPr>
          <w:noProof/>
          <w:lang w:val="en-US"/>
        </w:rPr>
        <mc:AlternateContent>
          <mc:Choice Requires="wps">
            <w:drawing>
              <wp:anchor distT="0" distB="0" distL="114300" distR="114300" simplePos="0" relativeHeight="251686912" behindDoc="0" locked="0" layoutInCell="1" allowOverlap="1" wp14:anchorId="60A80C29" wp14:editId="29E77C3A">
                <wp:simplePos x="0" y="0"/>
                <wp:positionH relativeFrom="margin">
                  <wp:align>left</wp:align>
                </wp:positionH>
                <wp:positionV relativeFrom="paragraph">
                  <wp:posOffset>306070</wp:posOffset>
                </wp:positionV>
                <wp:extent cx="5964555" cy="2719705"/>
                <wp:effectExtent l="0" t="0" r="17145" b="23495"/>
                <wp:wrapNone/>
                <wp:docPr id="52" name="Rectangle 108"/>
                <wp:cNvGraphicFramePr/>
                <a:graphic xmlns:a="http://schemas.openxmlformats.org/drawingml/2006/main">
                  <a:graphicData uri="http://schemas.microsoft.com/office/word/2010/wordprocessingShape">
                    <wps:wsp>
                      <wps:cNvSpPr/>
                      <wps:spPr>
                        <a:xfrm>
                          <a:off x="0" y="0"/>
                          <a:ext cx="5964555" cy="2719705"/>
                        </a:xfrm>
                        <a:prstGeom prst="rect">
                          <a:avLst/>
                        </a:prstGeom>
                        <a:noFill/>
                        <a:ln w="9525">
                          <a:solidFill>
                            <a:schemeClr val="bg1">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33E9EF" id="Rectangle 108" o:spid="_x0000_s1026" style="position:absolute;margin-left:0;margin-top:24.1pt;width:469.65pt;height:214.15pt;z-index:2516869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" filled="f" strokecolor="#7f7f7f [1612]">
                <w10:wrap anchorx="margin"/>
              </v:rect>
            </w:pict>
          </mc:Fallback>
        </mc:AlternateContent>
      </w:r>
    </w:p>
    <w:p w14:paraId="4C43A4E4" w14:textId="77777777" w:rsidR="0073075D" w:rsidRDefault="0073075D" w:rsidP="0073075D">
      <w:pPr>
        <w:spacing w:line="480" w:lineRule="auto"/>
        <w:rPr>
          <w:lang w:eastAsia="en-GB"/>
        </w:rPr>
      </w:pPr>
    </w:p>
    <w:p w14:paraId="5A19A45B" w14:textId="77777777" w:rsidR="0073075D" w:rsidRDefault="0073075D" w:rsidP="0073075D">
      <w:pPr>
        <w:spacing w:line="480" w:lineRule="auto"/>
        <w:rPr>
          <w:lang w:eastAsia="en-GB"/>
        </w:rPr>
      </w:pPr>
    </w:p>
    <w:p w14:paraId="24C3159F" w14:textId="77777777" w:rsidR="0073075D" w:rsidRDefault="0073075D" w:rsidP="0073075D">
      <w:pPr>
        <w:spacing w:line="480" w:lineRule="auto"/>
        <w:rPr>
          <w:lang w:eastAsia="en-GB"/>
        </w:rPr>
      </w:pPr>
      <w:r>
        <w:rPr>
          <w:noProof/>
          <w:lang w:val="en-US"/>
        </w:rPr>
        <mc:AlternateContent>
          <mc:Choice Requires="wps">
            <w:drawing>
              <wp:anchor distT="0" distB="0" distL="114300" distR="114300" simplePos="0" relativeHeight="251770880" behindDoc="0" locked="0" layoutInCell="1" allowOverlap="1" wp14:anchorId="30959629" wp14:editId="75AE7B9B">
                <wp:simplePos x="0" y="0"/>
                <wp:positionH relativeFrom="column">
                  <wp:posOffset>3886200</wp:posOffset>
                </wp:positionH>
                <wp:positionV relativeFrom="paragraph">
                  <wp:posOffset>139065</wp:posOffset>
                </wp:positionV>
                <wp:extent cx="769620" cy="260985"/>
                <wp:effectExtent l="0" t="0" r="0" b="5715"/>
                <wp:wrapNone/>
                <wp:docPr id="934843743" name="Rectangle 111"/>
                <wp:cNvGraphicFramePr/>
                <a:graphic xmlns:a="http://schemas.openxmlformats.org/drawingml/2006/main">
                  <a:graphicData uri="http://schemas.microsoft.com/office/word/2010/wordprocessingShape">
                    <wps:wsp>
                      <wps:cNvSpPr/>
                      <wps:spPr>
                        <a:xfrm>
                          <a:off x="0" y="0"/>
                          <a:ext cx="769620" cy="260985"/>
                        </a:xfrm>
                        <a:prstGeom prst="rect">
                          <a:avLst/>
                        </a:prstGeom>
                        <a:ln w="3175">
                          <a:noFill/>
                        </a:ln>
                      </wps:spPr>
                      <wps:style>
                        <a:lnRef idx="2">
                          <a:schemeClr val="accent6"/>
                        </a:lnRef>
                        <a:fillRef idx="1">
                          <a:schemeClr val="lt1"/>
                        </a:fillRef>
                        <a:effectRef idx="0">
                          <a:schemeClr val="accent6"/>
                        </a:effectRef>
                        <a:fontRef idx="minor">
                          <a:schemeClr val="dk1"/>
                        </a:fontRef>
                      </wps:style>
                      <wps:txbx>
                        <w:txbxContent>
                          <w:p w14:paraId="07B74F57" w14:textId="77777777" w:rsidR="00DB2336" w:rsidRDefault="00DB2336" w:rsidP="0073075D">
                            <w:pPr>
                              <w:spacing w:before="0" w:after="0"/>
                              <w:rPr>
                                <w14:textOutline w14:w="9525" w14:cap="rnd" w14:cmpd="sng" w14:algn="ctr">
                                  <w14:noFill/>
                                  <w14:prstDash w14:val="solid"/>
                                  <w14:bevel/>
                                </w14:textOutline>
                              </w:rPr>
                            </w:pPr>
                            <w:r>
                              <w:rPr>
                                <w14:textOutline w14:w="9525" w14:cap="rnd" w14:cmpd="sng" w14:algn="ctr">
                                  <w14:noFill/>
                                  <w14:prstDash w14:val="solid"/>
                                  <w14:bevel/>
                                </w14:textOutline>
                              </w:rPr>
                              <w:t>Good fit</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959629" id="_x0000_s1044" style="position:absolute;left:0;text-align:left;margin-left:306pt;margin-top:10.95pt;width:60.6pt;height:20.5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" fillcolor="white [3201]" stroked="f" strokeweight=".25pt">
                <v:textbox>
                  <w:txbxContent>
                    <w:p w14:paraId="07B74F57" w14:textId="77777777" w:rsidR="00DB2336" w:rsidRDefault="00DB2336" w:rsidP="0073075D">
                      <w:pPr>
                        <w:spacing w:before="0" w:after="0"/>
                        <w:rPr>
                          <w14:textOutline w14:w="9525" w14:cap="rnd" w14:cmpd="sng" w14:algn="ctr">
                            <w14:noFill/>
                            <w14:prstDash w14:val="solid"/>
                            <w14:bevel/>
                          </w14:textOutline>
                        </w:rPr>
                      </w:pPr>
                      <w:r>
                        <w:rPr>
                          <w14:textOutline w14:w="9525" w14:cap="rnd" w14:cmpd="sng" w14:algn="ctr">
                            <w14:noFill/>
                            <w14:prstDash w14:val="solid"/>
                            <w14:bevel/>
                          </w14:textOutline>
                        </w:rPr>
                        <w:t>Good fit</w:t>
                      </w:r>
                    </w:p>
                  </w:txbxContent>
                </v:textbox>
              </v:rect>
            </w:pict>
          </mc:Fallback>
        </mc:AlternateContent>
      </w:r>
    </w:p>
    <w:p w14:paraId="6B213114" w14:textId="77777777" w:rsidR="0073075D" w:rsidRDefault="0073075D" w:rsidP="0073075D">
      <w:pPr>
        <w:spacing w:line="480" w:lineRule="auto"/>
        <w:rPr>
          <w:lang w:eastAsia="en-GB"/>
        </w:rPr>
      </w:pPr>
    </w:p>
    <w:p w14:paraId="7364AE92" w14:textId="77777777" w:rsidR="0073075D" w:rsidRDefault="0073075D" w:rsidP="0073075D">
      <w:pPr>
        <w:spacing w:line="480" w:lineRule="auto"/>
        <w:rPr>
          <w:lang w:eastAsia="en-GB"/>
        </w:rPr>
      </w:pPr>
      <w:r>
        <w:rPr>
          <w:noProof/>
          <w:lang w:val="en-US"/>
        </w:rPr>
        <mc:AlternateContent>
          <mc:Choice Requires="wps">
            <w:drawing>
              <wp:anchor distT="0" distB="0" distL="114300" distR="114300" simplePos="0" relativeHeight="251687936" behindDoc="1" locked="0" layoutInCell="1" allowOverlap="1" wp14:anchorId="41C8EBE9" wp14:editId="540F1433">
                <wp:simplePos x="0" y="0"/>
                <wp:positionH relativeFrom="column">
                  <wp:posOffset>3831590</wp:posOffset>
                </wp:positionH>
                <wp:positionV relativeFrom="paragraph">
                  <wp:posOffset>5715</wp:posOffset>
                </wp:positionV>
                <wp:extent cx="796290" cy="309245"/>
                <wp:effectExtent l="0" t="0" r="3810" b="0"/>
                <wp:wrapNone/>
                <wp:docPr id="61" name="Rectangle 104"/>
                <wp:cNvGraphicFramePr/>
                <a:graphic xmlns:a="http://schemas.openxmlformats.org/drawingml/2006/main">
                  <a:graphicData uri="http://schemas.microsoft.com/office/word/2010/wordprocessingShape">
                    <wps:wsp>
                      <wps:cNvSpPr/>
                      <wps:spPr>
                        <a:xfrm>
                          <a:off x="0" y="0"/>
                          <a:ext cx="796290" cy="308610"/>
                        </a:xfrm>
                        <a:prstGeom prst="rect">
                          <a:avLst/>
                        </a:prstGeom>
                        <a:ln w="3175">
                          <a:noFill/>
                        </a:ln>
                      </wps:spPr>
                      <wps:style>
                        <a:lnRef idx="2">
                          <a:schemeClr val="accent6"/>
                        </a:lnRef>
                        <a:fillRef idx="1">
                          <a:schemeClr val="lt1"/>
                        </a:fillRef>
                        <a:effectRef idx="0">
                          <a:schemeClr val="accent6"/>
                        </a:effectRef>
                        <a:fontRef idx="minor">
                          <a:schemeClr val="dk1"/>
                        </a:fontRef>
                      </wps:style>
                      <wps:txbx>
                        <w:txbxContent>
                          <w:p w14:paraId="1CA6110F" w14:textId="77777777" w:rsidR="00DB2336" w:rsidRDefault="00DB2336" w:rsidP="0073075D">
                            <w:pPr>
                              <w:spacing w:before="0" w:after="0"/>
                              <w:rPr>
                                <w14:textOutline w14:w="9525" w14:cap="rnd" w14:cmpd="sng" w14:algn="ctr">
                                  <w14:noFill/>
                                  <w14:prstDash w14:val="solid"/>
                                  <w14:bevel/>
                                </w14:textOutline>
                              </w:rPr>
                            </w:pPr>
                            <w:r>
                              <w:rPr>
                                <w14:textOutline w14:w="9525" w14:cap="rnd" w14:cmpd="sng" w14:algn="ctr">
                                  <w14:noFill/>
                                  <w14:prstDash w14:val="solid"/>
                                  <w14:bevel/>
                                </w14:textOutline>
                              </w:rPr>
                              <w:t>Good fit</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C8EBE9" id="Rectangle 104" o:spid="_x0000_s1045" style="position:absolute;left:0;text-align:left;margin-left:301.7pt;margin-top:.45pt;width:62.7pt;height:24.3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" fillcolor="white [3201]" stroked="f" strokeweight=".25pt">
                <v:textbox>
                  <w:txbxContent>
                    <w:p w14:paraId="1CA6110F" w14:textId="77777777" w:rsidR="00DB2336" w:rsidRDefault="00DB2336" w:rsidP="0073075D">
                      <w:pPr>
                        <w:spacing w:before="0" w:after="0"/>
                        <w:rPr>
                          <w14:textOutline w14:w="9525" w14:cap="rnd" w14:cmpd="sng" w14:algn="ctr">
                            <w14:noFill/>
                            <w14:prstDash w14:val="solid"/>
                            <w14:bevel/>
                          </w14:textOutline>
                        </w:rPr>
                      </w:pPr>
                      <w:r>
                        <w:rPr>
                          <w14:textOutline w14:w="9525" w14:cap="rnd" w14:cmpd="sng" w14:algn="ctr">
                            <w14:noFill/>
                            <w14:prstDash w14:val="solid"/>
                            <w14:bevel/>
                          </w14:textOutline>
                        </w:rPr>
                        <w:t>Good fit</w:t>
                      </w:r>
                    </w:p>
                  </w:txbxContent>
                </v:textbox>
              </v:rect>
            </w:pict>
          </mc:Fallback>
        </mc:AlternateContent>
      </w:r>
    </w:p>
    <w:p w14:paraId="7889FCDD" w14:textId="77777777" w:rsidR="0073075D" w:rsidRDefault="0073075D" w:rsidP="0073075D">
      <w:pPr>
        <w:spacing w:line="480" w:lineRule="auto"/>
        <w:jc w:val="center"/>
      </w:pPr>
    </w:p>
    <w:p w14:paraId="60B6A4CB" w14:textId="77777777" w:rsidR="0073075D" w:rsidRDefault="0073075D" w:rsidP="0073075D">
      <w:pPr>
        <w:spacing w:line="480" w:lineRule="auto"/>
        <w:jc w:val="center"/>
      </w:pPr>
      <w:r>
        <w:t xml:space="preserve">Fig. 8. The flowchart of the FE modelling and optimisation processes  </w:t>
      </w:r>
      <w:r>
        <w:fldChar w:fldCharType="begin"/>
      </w:r>
      <w:r>
        <w:instrText xml:space="preserve"> ADDIN EN.CITE &lt;EndNote&gt;&lt;Cite&gt;&lt;Author&gt;Qadir&lt;/Author&gt;&lt;Year&gt;2022&lt;/Year&gt;&lt;RecNum&gt;32&lt;/RecNum&gt;&lt;DisplayText&gt;[13]&lt;/DisplayText&gt;&lt;record&gt;&lt;rec-number&gt;32&lt;/rec-number&gt;&lt;foreign-keys&gt;&lt;key app="EN" db-id="5e9fpresvxvppre9t5bvwzz1ve0xexrzat9p" timestamp="1699190635"&gt;32&lt;/key&gt;&lt;/foreign-keys&gt;&lt;ref-type name="Journal Article"&gt;17&lt;/ref-type&gt;&lt;contributors&gt;&lt;authors&gt;&lt;author&gt;Qadir, SJ&lt;/author&gt;&lt;author&gt;Nguyen, VB&lt;/author&gt;&lt;author&gt;Hajirasouliha, I&lt;/author&gt;&lt;author&gt;Ceranic, B&lt;/author&gt;&lt;author&gt;Tracada, E&lt;/author&gt;&lt;author&gt;English, MA&lt;/author&gt;&lt;/authors&gt;&lt;/contributors&gt;&lt;titles&gt;&lt;title&gt;Shape optimisation of cold roll formed sections considering effects of cold working&lt;/title&gt;&lt;secondary-title&gt;Thin-Walled Structures&lt;/secondary-title&gt;&lt;/titles&gt;&lt;periodical&gt;&lt;full-title&gt;Thin-Walled Structures&lt;/full-title&gt;&lt;/periodical&gt;&lt;pages&gt;108576&lt;/pages&gt;&lt;volume&gt;170&lt;/volume&gt;&lt;dates&gt;&lt;year&gt;2022&lt;/year&gt;&lt;/dates&gt;&lt;isbn&gt;0263-8231&lt;/isbn&gt;&lt;urls&gt;&lt;/urls&gt;&lt;/record&gt;&lt;/Cite&gt;&lt;/EndNote&gt;</w:instrText>
      </w:r>
      <w:r>
        <w:fldChar w:fldCharType="separate"/>
      </w:r>
      <w:r>
        <w:rPr>
          <w:noProof/>
        </w:rPr>
        <w:t>[13]</w:t>
      </w:r>
      <w:r>
        <w:fldChar w:fldCharType="end"/>
      </w:r>
      <w:r>
        <w:t>.</w:t>
      </w:r>
      <w:bookmarkStart w:id="5" w:name="bfo0080"/>
      <w:bookmarkStart w:id="6" w:name="bfo0085"/>
      <w:bookmarkStart w:id="7" w:name="bfo0090"/>
    </w:p>
    <w:p w14:paraId="59DCD8FC" w14:textId="77777777" w:rsidR="0073075D" w:rsidRDefault="0073075D" w:rsidP="0073075D">
      <w:pPr>
        <w:spacing w:before="0" w:line="480" w:lineRule="auto"/>
        <w:rPr>
          <w:rFonts w:eastAsia="Times New Roman" w:cs="Times New Roman"/>
        </w:rPr>
      </w:pPr>
      <w:r>
        <w:rPr>
          <w:rFonts w:eastAsia="Times New Roman" w:cs="Times New Roman"/>
        </w:rPr>
        <w:t>The dimensions of the standard (sections have no web and flange stiffeners), reference (tested sections) and the cross-sections with parameters used for optimisation are presented in </w:t>
      </w:r>
      <w:bookmarkStart w:id="8" w:name="bf0025"/>
      <w:r w:rsidRPr="006005C3">
        <w:rPr>
          <w:color w:val="FF0000"/>
        </w:rPr>
        <w:fldChar w:fldCharType="begin"/>
      </w:r>
      <w:r w:rsidRPr="006005C3">
        <w:rPr>
          <w:color w:val="FF0000"/>
        </w:rPr>
        <w:instrText>HYPERLINK "https://www.sciencedirect.com/science/article/pii/S0143974X17309628" \l "f0025"</w:instrText>
      </w:r>
      <w:r w:rsidRPr="006005C3">
        <w:rPr>
          <w:color w:val="FF0000"/>
        </w:rPr>
      </w:r>
      <w:r w:rsidRPr="006005C3">
        <w:rPr>
          <w:color w:val="FF0000"/>
        </w:rPr>
        <w:fldChar w:fldCharType="separate"/>
      </w:r>
      <w:r w:rsidRPr="006005C3">
        <w:rPr>
          <w:rStyle w:val="Hyperlink"/>
          <w:rFonts w:eastAsia="Times New Roman" w:cs="Times New Roman"/>
          <w:color w:val="FF0000"/>
          <w:u w:val="none"/>
        </w:rPr>
        <w:t>Tables 2-3</w:t>
      </w:r>
      <w:r w:rsidRPr="006005C3">
        <w:rPr>
          <w:color w:val="FF0000"/>
        </w:rPr>
        <w:fldChar w:fldCharType="end"/>
      </w:r>
      <w:bookmarkEnd w:id="8"/>
      <w:r>
        <w:rPr>
          <w:rFonts w:eastAsia="Times New Roman" w:cs="Times New Roman"/>
        </w:rPr>
        <w:t>. All the dimensions in the Tables are defined based on the mid-surface line. The “reference” cross sections provided a basis for comparison. Reference (b) and (c) are the “reference” sections without and with flange stiffeners</w:t>
      </w:r>
      <w:bookmarkEnd w:id="5"/>
      <w:bookmarkEnd w:id="6"/>
      <w:bookmarkEnd w:id="7"/>
      <w:r>
        <w:rPr>
          <w:rFonts w:eastAsia="Times New Roman" w:cs="Times New Roman"/>
        </w:rPr>
        <w:t xml:space="preserve">, respectively. Candidates 1, 2 and 3 are optimised sections developed from both Reference (b) section, and Candidates 4, 5 and 6 are optimised sections developed from both Reference (c) section, in which they were obtained based on different target objectives. </w:t>
      </w:r>
      <w:r>
        <w:rPr>
          <w:lang w:eastAsia="en-GB"/>
        </w:rPr>
        <w:t>They were as follows:</w:t>
      </w:r>
    </w:p>
    <w:p w14:paraId="087D2234" w14:textId="77777777" w:rsidR="0073075D" w:rsidRDefault="0073075D" w:rsidP="0073075D">
      <w:pPr>
        <w:pStyle w:val="ListParagraph"/>
        <w:numPr>
          <w:ilvl w:val="0"/>
          <w:numId w:val="3"/>
        </w:numPr>
        <w:spacing w:before="0" w:line="480" w:lineRule="auto"/>
        <w:contextualSpacing w:val="0"/>
        <w:rPr>
          <w:lang w:eastAsia="en-GB"/>
        </w:rPr>
      </w:pPr>
      <w:r>
        <w:rPr>
          <w:lang w:eastAsia="en-GB"/>
        </w:rPr>
        <w:lastRenderedPageBreak/>
        <w:t xml:space="preserve">Candidates 1 of Reference (b) and Candidate 4 of Reference (c) were obtained when the optimisation target was to minimise the flexural developed stresses in the sections. </w:t>
      </w:r>
      <w:r>
        <w:rPr>
          <w:color w:val="000000"/>
          <w:szCs w:val="24"/>
        </w:rPr>
        <w:t>the expression of “minimize the flexural developed stresses” means obtaining the maximum flexural strength based on minimising the flexural stresses in the sections (Usually, the structure gains maximum bending moment capacity when the bending stress is minimum).</w:t>
      </w:r>
    </w:p>
    <w:p w14:paraId="4395D286" w14:textId="77777777" w:rsidR="0073075D" w:rsidRDefault="0073075D" w:rsidP="0073075D">
      <w:pPr>
        <w:pStyle w:val="ListParagraph"/>
        <w:numPr>
          <w:ilvl w:val="0"/>
          <w:numId w:val="3"/>
        </w:numPr>
        <w:spacing w:before="0" w:line="480" w:lineRule="auto"/>
        <w:contextualSpacing w:val="0"/>
      </w:pPr>
      <w:r>
        <w:rPr>
          <w:lang w:eastAsia="en-GB"/>
        </w:rPr>
        <w:t xml:space="preserve">Candidates 2 of Reference (b) and Candidate 5 of Reference (c) were obtained when the optimisation target was to maximise the buckling loads in the sections. </w:t>
      </w:r>
      <w:r>
        <w:rPr>
          <w:color w:val="000000"/>
          <w:szCs w:val="24"/>
        </w:rPr>
        <w:t>The expression of “maximise the buckling loads” means obtaining the maximum flexural strength based on maximising the buckling load of the section (Usually, the structure gains maximum bending moment capacity when the buckling capacity is maximum).</w:t>
      </w:r>
    </w:p>
    <w:p w14:paraId="65BA29E8" w14:textId="77777777" w:rsidR="0073075D" w:rsidRDefault="0073075D" w:rsidP="0073075D">
      <w:pPr>
        <w:pStyle w:val="ListParagraph"/>
        <w:numPr>
          <w:ilvl w:val="0"/>
          <w:numId w:val="3"/>
        </w:numPr>
        <w:spacing w:before="0" w:line="480" w:lineRule="auto"/>
        <w:contextualSpacing w:val="0"/>
      </w:pPr>
      <w:r>
        <w:rPr>
          <w:lang w:eastAsia="en-GB"/>
        </w:rPr>
        <w:t xml:space="preserve">Candidates 3 of Reference (b) and Candidate 6 of Reference (c) were achieved </w:t>
      </w:r>
      <w:r>
        <w:t xml:space="preserve">when the optimisation </w:t>
      </w:r>
      <w:r>
        <w:rPr>
          <w:lang w:eastAsia="en-GB"/>
        </w:rPr>
        <w:t>target was to minimise the flexural developed stresses and maximise the buckling loads in the cross sections</w:t>
      </w:r>
      <w:r>
        <w:t>.</w:t>
      </w:r>
    </w:p>
    <w:p w14:paraId="31E69135" w14:textId="77777777" w:rsidR="0073075D" w:rsidRPr="006005C3" w:rsidRDefault="0073075D" w:rsidP="0073075D">
      <w:pPr>
        <w:spacing w:line="480" w:lineRule="auto"/>
        <w:rPr>
          <w:rFonts w:eastAsia="Times New Roman" w:cs="Times New Roman"/>
          <w:color w:val="FF0000"/>
        </w:rPr>
      </w:pPr>
      <w:r w:rsidRPr="006005C3">
        <w:rPr>
          <w:rFonts w:eastAsia="Times New Roman" w:cs="Times New Roman"/>
          <w:color w:val="FF0000"/>
        </w:rPr>
        <w:t>It should be noted that it is not practical and not preferred to set the ultimate load as the objective function for the optimisation process due to the following reasons</w:t>
      </w:r>
      <w:r w:rsidRPr="0097189F">
        <w:rPr>
          <w:rFonts w:eastAsia="Times New Roman" w:cs="Times New Roman"/>
          <w:color w:val="FF0000"/>
        </w:rPr>
        <w:t xml:space="preserve">: </w:t>
      </w:r>
      <w:r w:rsidRPr="0097189F">
        <w:rPr>
          <w:color w:val="FF0000"/>
        </w:rPr>
        <w:t xml:space="preserve">(1) the nonlinear analysis was usually failed when the elements were exhibiting large plastic deformation or closely reaching the ultimate load due to numerical non-convergence issues, which meant using the final load value as the ultimate load might not be accurate, (2) achieving accurate ultimate load values would require continual fine-tuning of nonlinear analysis settings for each section. This involves adjustments to mesh size, increment size, iterative solution, constrained solution (arc-length), convergence criteria, etc. Given the repetitive nature of this process, it's not </w:t>
      </w:r>
      <w:r w:rsidRPr="0097189F">
        <w:rPr>
          <w:color w:val="FF0000"/>
        </w:rPr>
        <w:lastRenderedPageBreak/>
        <w:t>feasible to apply it to all analyses for the multitude of optimised sections, about 2,400 simulations for all sections.</w:t>
      </w:r>
    </w:p>
    <w:p w14:paraId="755D759E" w14:textId="77777777" w:rsidR="0073075D" w:rsidRPr="006005C3" w:rsidRDefault="0073075D" w:rsidP="0073075D">
      <w:pPr>
        <w:spacing w:line="480" w:lineRule="auto"/>
        <w:rPr>
          <w:rFonts w:eastAsia="Times New Roman" w:cs="Times New Roman"/>
          <w:color w:val="FF0000"/>
        </w:rPr>
      </w:pPr>
      <w:r w:rsidRPr="00F40656">
        <w:rPr>
          <w:color w:val="FF0000"/>
        </w:rPr>
        <w:t xml:space="preserve">To address the above issue, this study employed a practical optimisation approach. Structures typically attain maximum bending moment capacity either when buckling capacity is at its peak or when bending stress is minimised. Linear buckling analysis was employed to achieve the former, while the latter was determined through nonlinear analysis at the applied load value just before reaching ultimate strength and failure. For instance, in the optimisation process for channel C-W145T1.2 and zed Z-W145T1.2, various applied load values between 22 to 25 </w:t>
      </w:r>
      <w:proofErr w:type="spellStart"/>
      <w:r w:rsidRPr="00F40656">
        <w:rPr>
          <w:color w:val="FF0000"/>
        </w:rPr>
        <w:t>kN</w:t>
      </w:r>
      <w:proofErr w:type="spellEnd"/>
      <w:r w:rsidRPr="00F40656">
        <w:rPr>
          <w:color w:val="FF0000"/>
        </w:rPr>
        <w:t xml:space="preserve"> were tested. However, 24 </w:t>
      </w:r>
      <w:proofErr w:type="spellStart"/>
      <w:r w:rsidRPr="00F40656">
        <w:rPr>
          <w:color w:val="FF0000"/>
        </w:rPr>
        <w:t>kN</w:t>
      </w:r>
      <w:proofErr w:type="spellEnd"/>
      <w:r w:rsidRPr="00F40656">
        <w:rPr>
          <w:color w:val="FF0000"/>
        </w:rPr>
        <w:t xml:space="preserve"> was chosen for this study, as most sections could withstand this load level just before reaching ultimate strength and failing. After identifying an optimal section based on these objective criteria, nonlinear analysis of these sections was conducted. This involved further refining settings such as mesh size, increment size, iterative solution, constrained solution, and convergence criteria to accurately determine the section's ultimate strength. For a more detailed explanation of this method, refer to [12, 13].</w:t>
      </w:r>
      <w:r w:rsidRPr="00F40656">
        <w:rPr>
          <w:rFonts w:eastAsia="Times New Roman" w:cs="Times New Roman"/>
          <w:color w:val="FF0000"/>
        </w:rPr>
        <w:t xml:space="preserve"> </w:t>
      </w:r>
    </w:p>
    <w:p w14:paraId="1D7626A9" w14:textId="77777777" w:rsidR="0073075D" w:rsidRPr="006005C3" w:rsidRDefault="0073075D" w:rsidP="0073075D">
      <w:pPr>
        <w:spacing w:line="480" w:lineRule="auto"/>
        <w:rPr>
          <w:rFonts w:eastAsia="Times New Roman" w:cs="Times New Roman"/>
          <w:color w:val="FF0000"/>
        </w:rPr>
      </w:pPr>
      <w:r w:rsidRPr="006005C3">
        <w:rPr>
          <w:rFonts w:eastAsia="Times New Roman" w:cs="Times New Roman"/>
          <w:color w:val="FF0000"/>
        </w:rPr>
        <w:t>When an optimal section was found based on these objective criteria, the nonlinear analysis of these sections was then conducted with refined settings of mesh size, increment size, iterative solution, constrained solution, and convergence criteria to accurately achieve the section’s ultimate strength. The detailed description of this method could be found in [12, 13].</w:t>
      </w:r>
      <w:r>
        <w:rPr>
          <w:rFonts w:eastAsia="Times New Roman" w:cs="Times New Roman"/>
          <w:color w:val="FF0000"/>
        </w:rPr>
        <w:t xml:space="preserve"> </w:t>
      </w:r>
      <w:r w:rsidRPr="006005C3">
        <w:rPr>
          <w:rFonts w:eastAsia="Times New Roman" w:cs="Times New Roman"/>
          <w:color w:val="FF0000"/>
        </w:rPr>
        <w:t xml:space="preserve">In this study, the sections were optimised based on the three target objectives using the method mentioned above. </w:t>
      </w:r>
      <w:bookmarkStart w:id="9" w:name="_Hlk148800469"/>
      <w:r w:rsidRPr="006005C3">
        <w:rPr>
          <w:rFonts w:eastAsia="Times New Roman" w:cs="Times New Roman"/>
          <w:color w:val="FF0000"/>
        </w:rPr>
        <w:t xml:space="preserve">During the optimisation process, it was observed that the optimised sections tend to have the minimum flexural developed stresses due to an increase in the sectional modulus of the sections (Candidates 1 of Reference (b) and Candidate 4 of Reference (c)). The optimised sections also tend to have the maximum buckling loads in the sections due to a </w:t>
      </w:r>
      <w:r w:rsidRPr="006005C3">
        <w:rPr>
          <w:rFonts w:eastAsia="Times New Roman" w:cs="Times New Roman"/>
          <w:color w:val="FF0000"/>
        </w:rPr>
        <w:lastRenderedPageBreak/>
        <w:t xml:space="preserve">decrease in the distortional buckling slenderness (Candidates 2 of Reference (b) and Candidate 5 of Reference (c)). </w:t>
      </w:r>
    </w:p>
    <w:p w14:paraId="58B5E966" w14:textId="77777777" w:rsidR="0073075D" w:rsidRPr="006005C3" w:rsidRDefault="0073075D" w:rsidP="0073075D">
      <w:pPr>
        <w:spacing w:line="480" w:lineRule="auto"/>
        <w:rPr>
          <w:rFonts w:cs="Times New Roman"/>
          <w:b/>
          <w:bCs/>
          <w:i/>
          <w:iCs/>
          <w:color w:val="FF0000"/>
          <w:szCs w:val="24"/>
        </w:rPr>
      </w:pPr>
      <w:r w:rsidRPr="006005C3">
        <w:rPr>
          <w:rFonts w:eastAsia="Times New Roman" w:cs="Times New Roman"/>
          <w:color w:val="FF0000"/>
        </w:rPr>
        <w:t xml:space="preserve">These two combinations ultimately enhanced the ultimate load capacity of the sections , with the exception of a certain limit observed in Candidates 2 and 5. While these candidates considerably improved distortional buckling capacities for channel and zed sections, they had a limited effect on ultimate moment capacity and actually led to noticeable reductions in Candidates 2 and 5 compared to Candidates 3 and 6. This reduction was attributed to a significant decrease in the sectional modulus in the minor axis, making these sections more susceptible to failure due to distortional-global interaction buckling and consequently resulting in lower ultimate moment capacities for the beam sections. These findings align with observations from previous studies </w:t>
      </w:r>
      <w:r w:rsidRPr="006005C3">
        <w:rPr>
          <w:color w:val="FF0000"/>
        </w:rPr>
        <w:fldChar w:fldCharType="begin"/>
      </w:r>
      <w:r w:rsidRPr="006005C3">
        <w:rPr>
          <w:rFonts w:eastAsia="Times New Roman" w:cs="Times New Roman"/>
          <w:color w:val="FF0000"/>
        </w:rPr>
        <w:instrText xml:space="preserve"> ADDIN EN.CITE &lt;EndNote&gt;&lt;Cite&gt;&lt;Author&gt;Qadir&lt;/Author&gt;&lt;Year&gt;2020&lt;/Year&gt;&lt;RecNum&gt;31&lt;/RecNum&gt;&lt;DisplayText&gt;[12, 13]&lt;/DisplayText&gt;&lt;record&gt;&lt;rec-number&gt;31&lt;/rec-number&gt;&lt;foreign-keys&gt;&lt;key app="EN" db-id="5e9fpresvxvppre9t5bvwzz1ve0xexrzat9p" timestamp="1699190634"&gt;31&lt;/key&gt;&lt;/foreign-keys&gt;&lt;ref-type name="Journal Article"&gt;17&lt;/ref-type&gt;&lt;contributors&gt;&lt;authors&gt;&lt;author&gt;Qadir, SJ&lt;/author&gt;&lt;author&gt;Nguyen, Van Bac&lt;/author&gt;&lt;author&gt;Hajirasouliha, Iman&lt;/author&gt;&lt;author&gt;Cartwright, Brian&lt;/author&gt;&lt;author&gt;English, MA&lt;/author&gt;&lt;/authors&gt;&lt;/contributors&gt;&lt;titles&gt;&lt;title&gt;Optimal design of cold roll formed steel channel sections under bending considering both geometry and cold work effects&lt;/title&gt;&lt;secondary-title&gt;Thin-Walled Structures&lt;/secondary-title&gt;&lt;/titles&gt;&lt;periodical&gt;&lt;full-title&gt;Thin-Walled Structures&lt;/full-title&gt;&lt;/periodical&gt;&lt;pages&gt;107020&lt;/pages&gt;&lt;volume&gt;157&lt;/volume&gt;&lt;dates&gt;&lt;year&gt;2020&lt;/year&gt;&lt;/dates&gt;&lt;isbn&gt;0263-8231&lt;/isbn&gt;&lt;urls&gt;&lt;/urls&gt;&lt;/record&gt;&lt;/Cite&gt;&lt;Cite&gt;&lt;Author&gt;Qadir&lt;/Author&gt;&lt;Year&gt;2022&lt;/Year&gt;&lt;RecNum&gt;32&lt;/RecNum&gt;&lt;record&gt;&lt;rec-number&gt;32&lt;/rec-number&gt;&lt;foreign-keys&gt;&lt;key app="EN" db-id="5e9fpresvxvppre9t5bvwzz1ve0xexrzat9p" timestamp="1699190635"&gt;32&lt;/key&gt;&lt;/foreign-keys&gt;&lt;ref-type name="Journal Article"&gt;17&lt;/ref-type&gt;&lt;contributors&gt;&lt;authors&gt;&lt;author&gt;Qadir, SJ&lt;/author&gt;&lt;author&gt;Nguyen, VB&lt;/author&gt;&lt;author&gt;Hajirasouliha, I&lt;/author&gt;&lt;author&gt;Ceranic, B&lt;/author&gt;&lt;author&gt;Tracada, E&lt;/author&gt;&lt;author&gt;English, MA&lt;/author&gt;&lt;/authors&gt;&lt;/contributors&gt;&lt;titles&gt;&lt;title&gt;Shape optimisation of cold roll formed sections considering effects of cold working&lt;/title&gt;&lt;secondary-title&gt;Thin-Walled Structures&lt;/secondary-title&gt;&lt;/titles&gt;&lt;periodical&gt;&lt;full-title&gt;Thin-Walled Structures&lt;/full-title&gt;&lt;/periodical&gt;&lt;pages&gt;108576&lt;/pages&gt;&lt;volume&gt;170&lt;/volume&gt;&lt;dates&gt;&lt;year&gt;2022&lt;/year&gt;&lt;/dates&gt;&lt;isbn&gt;0263-8231&lt;/isbn&gt;&lt;urls&gt;&lt;/urls&gt;&lt;/record&gt;&lt;/Cite&gt;&lt;/EndNote&gt;</w:instrText>
      </w:r>
      <w:r w:rsidRPr="006005C3">
        <w:rPr>
          <w:color w:val="FF0000"/>
        </w:rPr>
        <w:fldChar w:fldCharType="separate"/>
      </w:r>
      <w:r w:rsidRPr="006005C3">
        <w:rPr>
          <w:rFonts w:eastAsia="Times New Roman" w:cs="Times New Roman"/>
          <w:color w:val="FF0000"/>
        </w:rPr>
        <w:t>[12, 13]</w:t>
      </w:r>
      <w:r w:rsidRPr="006005C3">
        <w:rPr>
          <w:color w:val="FF0000"/>
        </w:rPr>
        <w:fldChar w:fldCharType="end"/>
      </w:r>
      <w:r w:rsidRPr="006005C3">
        <w:rPr>
          <w:rFonts w:eastAsia="Times New Roman" w:cs="Times New Roman"/>
          <w:color w:val="FF0000"/>
        </w:rPr>
        <w:t>.</w:t>
      </w:r>
      <w:bookmarkEnd w:id="9"/>
    </w:p>
    <w:p w14:paraId="55C7DD3F" w14:textId="77777777" w:rsidR="0073075D" w:rsidRDefault="0073075D" w:rsidP="0073075D">
      <w:pPr>
        <w:pStyle w:val="Caption"/>
        <w:spacing w:line="480" w:lineRule="auto"/>
        <w:rPr>
          <w:rFonts w:cs="Times New Roman"/>
          <w:b/>
          <w:bCs/>
          <w:i w:val="0"/>
          <w:iCs w:val="0"/>
          <w:sz w:val="24"/>
          <w:szCs w:val="24"/>
        </w:rPr>
      </w:pPr>
      <w:r>
        <w:rPr>
          <w:rFonts w:cs="Times New Roman"/>
          <w:b/>
          <w:bCs/>
          <w:i w:val="0"/>
          <w:iCs w:val="0"/>
          <w:color w:val="auto"/>
          <w:sz w:val="24"/>
          <w:szCs w:val="24"/>
        </w:rPr>
        <w:t>Table 2.</w:t>
      </w:r>
      <w:r>
        <w:rPr>
          <w:rFonts w:cs="Times New Roman"/>
          <w:b/>
          <w:bCs/>
          <w:i w:val="0"/>
          <w:iCs w:val="0"/>
          <w:sz w:val="24"/>
          <w:szCs w:val="24"/>
        </w:rPr>
        <w:t xml:space="preserve"> </w:t>
      </w:r>
      <w:r>
        <w:rPr>
          <w:rFonts w:cs="Times New Roman"/>
          <w:i w:val="0"/>
          <w:iCs w:val="0"/>
          <w:color w:val="auto"/>
          <w:sz w:val="24"/>
          <w:szCs w:val="24"/>
        </w:rPr>
        <w:t xml:space="preserve">Cross-sectional dimensions of standard, reference, and optimised channel sections. </w:t>
      </w:r>
    </w:p>
    <w:tbl>
      <w:tblPr>
        <w:tblW w:w="8325" w:type="dxa"/>
        <w:jc w:val="center"/>
        <w:tblLayout w:type="fixed"/>
        <w:tblLook w:val="04A0" w:firstRow="1" w:lastRow="0" w:firstColumn="1" w:lastColumn="0" w:noHBand="0" w:noVBand="1"/>
      </w:tblPr>
      <w:tblGrid>
        <w:gridCol w:w="1156"/>
        <w:gridCol w:w="1012"/>
        <w:gridCol w:w="939"/>
        <w:gridCol w:w="155"/>
        <w:gridCol w:w="724"/>
        <w:gridCol w:w="723"/>
        <w:gridCol w:w="723"/>
        <w:gridCol w:w="723"/>
        <w:gridCol w:w="723"/>
        <w:gridCol w:w="723"/>
        <w:gridCol w:w="724"/>
      </w:tblGrid>
      <w:tr w:rsidR="0073075D" w14:paraId="7727801F" w14:textId="77777777" w:rsidTr="00DB2336">
        <w:trPr>
          <w:trHeight w:val="310"/>
          <w:jc w:val="center"/>
        </w:trPr>
        <w:tc>
          <w:tcPr>
            <w:tcW w:w="1155" w:type="dxa"/>
            <w:vMerge w:val="restart"/>
            <w:tcBorders>
              <w:top w:val="single" w:sz="4" w:space="0" w:color="auto"/>
              <w:left w:val="nil"/>
              <w:bottom w:val="single" w:sz="4" w:space="0" w:color="auto"/>
              <w:right w:val="nil"/>
            </w:tcBorders>
            <w:hideMark/>
          </w:tcPr>
          <w:p w14:paraId="6F7FA901"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heme="minorEastAsia" w:cs="Times New Roman"/>
                <w:sz w:val="20"/>
                <w:lang w:val="en-US"/>
              </w:rPr>
              <w:t>Parameter</w:t>
            </w:r>
          </w:p>
        </w:tc>
        <w:tc>
          <w:tcPr>
            <w:tcW w:w="1012" w:type="dxa"/>
            <w:vMerge w:val="restart"/>
            <w:tcBorders>
              <w:top w:val="single" w:sz="4" w:space="0" w:color="auto"/>
              <w:left w:val="nil"/>
              <w:bottom w:val="single" w:sz="4" w:space="0" w:color="auto"/>
              <w:right w:val="nil"/>
            </w:tcBorders>
            <w:hideMark/>
          </w:tcPr>
          <w:p w14:paraId="0F837384" w14:textId="77777777" w:rsidR="0073075D" w:rsidRDefault="0073075D" w:rsidP="00DB2336">
            <w:pPr>
              <w:tabs>
                <w:tab w:val="center" w:pos="2592"/>
                <w:tab w:val="right" w:pos="5184"/>
              </w:tabs>
              <w:spacing w:before="0" w:after="0" w:line="480" w:lineRule="auto"/>
              <w:rPr>
                <w:rFonts w:cs="Times New Roman"/>
                <w:sz w:val="20"/>
                <w:lang w:val="en-US"/>
              </w:rPr>
            </w:pPr>
            <w:r>
              <w:rPr>
                <w:rFonts w:cs="Times New Roman"/>
                <w:sz w:val="20"/>
                <w:lang w:val="en-US"/>
              </w:rPr>
              <w:t>Standard</w:t>
            </w:r>
          </w:p>
        </w:tc>
        <w:tc>
          <w:tcPr>
            <w:tcW w:w="1817" w:type="dxa"/>
            <w:gridSpan w:val="3"/>
            <w:tcBorders>
              <w:top w:val="single" w:sz="4" w:space="0" w:color="auto"/>
              <w:left w:val="nil"/>
              <w:bottom w:val="single" w:sz="4" w:space="0" w:color="auto"/>
              <w:right w:val="nil"/>
            </w:tcBorders>
            <w:hideMark/>
          </w:tcPr>
          <w:p w14:paraId="40F35503" w14:textId="77777777" w:rsidR="0073075D" w:rsidRDefault="0073075D" w:rsidP="00DB2336">
            <w:pPr>
              <w:tabs>
                <w:tab w:val="center" w:pos="2592"/>
                <w:tab w:val="right" w:pos="5184"/>
              </w:tabs>
              <w:spacing w:before="0" w:after="0" w:line="480" w:lineRule="auto"/>
              <w:rPr>
                <w:rFonts w:cs="Times New Roman"/>
                <w:sz w:val="20"/>
                <w:lang w:val="en-US"/>
              </w:rPr>
            </w:pPr>
            <w:r>
              <w:rPr>
                <w:rFonts w:cs="Times New Roman"/>
                <w:sz w:val="20"/>
                <w:lang w:val="en-US"/>
              </w:rPr>
              <w:t xml:space="preserve">Reference </w:t>
            </w:r>
          </w:p>
        </w:tc>
        <w:tc>
          <w:tcPr>
            <w:tcW w:w="4339" w:type="dxa"/>
            <w:gridSpan w:val="6"/>
            <w:tcBorders>
              <w:top w:val="single" w:sz="4" w:space="0" w:color="auto"/>
              <w:left w:val="nil"/>
              <w:bottom w:val="single" w:sz="4" w:space="0" w:color="auto"/>
              <w:right w:val="nil"/>
            </w:tcBorders>
            <w:hideMark/>
          </w:tcPr>
          <w:p w14:paraId="5211278F" w14:textId="77777777" w:rsidR="0073075D" w:rsidRDefault="0073075D" w:rsidP="00DB2336">
            <w:pPr>
              <w:tabs>
                <w:tab w:val="center" w:pos="2592"/>
                <w:tab w:val="right" w:pos="5184"/>
              </w:tabs>
              <w:spacing w:before="0" w:after="0" w:line="480" w:lineRule="auto"/>
              <w:rPr>
                <w:rFonts w:cs="Times New Roman"/>
                <w:sz w:val="20"/>
                <w:lang w:val="en-US"/>
              </w:rPr>
            </w:pPr>
            <w:r>
              <w:rPr>
                <w:rFonts w:cs="Times New Roman"/>
                <w:sz w:val="20"/>
                <w:lang w:val="en-US"/>
              </w:rPr>
              <w:t>Candidate</w:t>
            </w:r>
          </w:p>
        </w:tc>
      </w:tr>
      <w:tr w:rsidR="0073075D" w14:paraId="0D09D306" w14:textId="77777777" w:rsidTr="00DB2336">
        <w:trPr>
          <w:trHeight w:val="310"/>
          <w:jc w:val="center"/>
        </w:trPr>
        <w:tc>
          <w:tcPr>
            <w:tcW w:w="1155" w:type="dxa"/>
            <w:vMerge/>
            <w:tcBorders>
              <w:top w:val="single" w:sz="4" w:space="0" w:color="auto"/>
              <w:left w:val="nil"/>
              <w:bottom w:val="single" w:sz="4" w:space="0" w:color="auto"/>
              <w:right w:val="nil"/>
            </w:tcBorders>
            <w:vAlign w:val="center"/>
            <w:hideMark/>
          </w:tcPr>
          <w:p w14:paraId="416B2A09" w14:textId="77777777" w:rsidR="0073075D" w:rsidRDefault="0073075D" w:rsidP="00DB2336">
            <w:pPr>
              <w:spacing w:before="0" w:after="0" w:line="480" w:lineRule="auto"/>
              <w:jc w:val="left"/>
              <w:rPr>
                <w:rFonts w:eastAsiaTheme="minorEastAsia" w:cs="Times New Roman"/>
                <w:sz w:val="20"/>
                <w:lang w:val="en-US"/>
              </w:rPr>
            </w:pPr>
          </w:p>
        </w:tc>
        <w:tc>
          <w:tcPr>
            <w:tcW w:w="1012" w:type="dxa"/>
            <w:vMerge/>
            <w:tcBorders>
              <w:top w:val="single" w:sz="4" w:space="0" w:color="auto"/>
              <w:left w:val="nil"/>
              <w:bottom w:val="single" w:sz="4" w:space="0" w:color="auto"/>
              <w:right w:val="nil"/>
            </w:tcBorders>
            <w:vAlign w:val="center"/>
            <w:hideMark/>
          </w:tcPr>
          <w:p w14:paraId="47387003" w14:textId="77777777" w:rsidR="0073075D" w:rsidRDefault="0073075D" w:rsidP="00DB2336">
            <w:pPr>
              <w:spacing w:before="0" w:after="0" w:line="480" w:lineRule="auto"/>
              <w:jc w:val="left"/>
              <w:rPr>
                <w:rFonts w:cs="Times New Roman"/>
                <w:sz w:val="20"/>
                <w:lang w:val="en-US"/>
              </w:rPr>
            </w:pPr>
          </w:p>
        </w:tc>
        <w:tc>
          <w:tcPr>
            <w:tcW w:w="939" w:type="dxa"/>
            <w:tcBorders>
              <w:top w:val="single" w:sz="4" w:space="0" w:color="auto"/>
              <w:left w:val="nil"/>
              <w:bottom w:val="single" w:sz="4" w:space="0" w:color="auto"/>
              <w:right w:val="nil"/>
            </w:tcBorders>
            <w:hideMark/>
          </w:tcPr>
          <w:p w14:paraId="5B2E0DA3" w14:textId="77777777" w:rsidR="0073075D" w:rsidRDefault="0073075D" w:rsidP="00DB2336">
            <w:pPr>
              <w:tabs>
                <w:tab w:val="center" w:pos="2592"/>
                <w:tab w:val="right" w:pos="5184"/>
              </w:tabs>
              <w:spacing w:before="0" w:after="0" w:line="480" w:lineRule="auto"/>
              <w:rPr>
                <w:rFonts w:cs="Times New Roman"/>
                <w:sz w:val="20"/>
                <w:lang w:val="en-US"/>
              </w:rPr>
            </w:pPr>
            <w:r>
              <w:rPr>
                <w:rFonts w:cs="Times New Roman"/>
                <w:sz w:val="20"/>
                <w:lang w:val="en-US"/>
              </w:rPr>
              <w:t xml:space="preserve">    (b)</w:t>
            </w:r>
          </w:p>
        </w:tc>
        <w:tc>
          <w:tcPr>
            <w:tcW w:w="878" w:type="dxa"/>
            <w:gridSpan w:val="2"/>
            <w:tcBorders>
              <w:top w:val="single" w:sz="4" w:space="0" w:color="auto"/>
              <w:left w:val="nil"/>
              <w:bottom w:val="single" w:sz="4" w:space="0" w:color="auto"/>
              <w:right w:val="nil"/>
            </w:tcBorders>
            <w:hideMark/>
          </w:tcPr>
          <w:p w14:paraId="10CE0B4C" w14:textId="77777777" w:rsidR="0073075D" w:rsidRDefault="0073075D" w:rsidP="00DB2336">
            <w:pPr>
              <w:tabs>
                <w:tab w:val="center" w:pos="2592"/>
                <w:tab w:val="right" w:pos="5184"/>
              </w:tabs>
              <w:spacing w:before="0" w:after="0" w:line="480" w:lineRule="auto"/>
              <w:rPr>
                <w:rFonts w:cs="Times New Roman"/>
                <w:sz w:val="20"/>
                <w:lang w:val="en-US"/>
              </w:rPr>
            </w:pPr>
            <w:r>
              <w:rPr>
                <w:rFonts w:cs="Times New Roman"/>
                <w:sz w:val="20"/>
                <w:lang w:val="en-US"/>
              </w:rPr>
              <w:t xml:space="preserve">      (c)</w:t>
            </w:r>
          </w:p>
        </w:tc>
        <w:tc>
          <w:tcPr>
            <w:tcW w:w="723" w:type="dxa"/>
            <w:tcBorders>
              <w:top w:val="single" w:sz="4" w:space="0" w:color="auto"/>
              <w:left w:val="nil"/>
              <w:bottom w:val="single" w:sz="4" w:space="0" w:color="auto"/>
              <w:right w:val="nil"/>
            </w:tcBorders>
            <w:hideMark/>
          </w:tcPr>
          <w:p w14:paraId="4B94175C" w14:textId="77777777" w:rsidR="0073075D" w:rsidRDefault="0073075D" w:rsidP="00DB2336">
            <w:pPr>
              <w:tabs>
                <w:tab w:val="center" w:pos="2592"/>
                <w:tab w:val="right" w:pos="5184"/>
              </w:tabs>
              <w:spacing w:before="0" w:after="0" w:line="480" w:lineRule="auto"/>
              <w:rPr>
                <w:rFonts w:cs="Times New Roman"/>
                <w:sz w:val="20"/>
                <w:lang w:val="en-US"/>
              </w:rPr>
            </w:pPr>
            <w:r>
              <w:rPr>
                <w:rFonts w:cs="Times New Roman"/>
                <w:sz w:val="20"/>
                <w:lang w:val="en-US"/>
              </w:rPr>
              <w:t>1</w:t>
            </w:r>
          </w:p>
        </w:tc>
        <w:tc>
          <w:tcPr>
            <w:tcW w:w="723" w:type="dxa"/>
            <w:tcBorders>
              <w:top w:val="single" w:sz="4" w:space="0" w:color="auto"/>
              <w:left w:val="nil"/>
              <w:bottom w:val="single" w:sz="4" w:space="0" w:color="auto"/>
              <w:right w:val="nil"/>
            </w:tcBorders>
            <w:hideMark/>
          </w:tcPr>
          <w:p w14:paraId="0B50F978" w14:textId="77777777" w:rsidR="0073075D" w:rsidRDefault="0073075D" w:rsidP="00DB2336">
            <w:pPr>
              <w:tabs>
                <w:tab w:val="center" w:pos="2592"/>
                <w:tab w:val="right" w:pos="5184"/>
              </w:tabs>
              <w:spacing w:before="0" w:after="0" w:line="480" w:lineRule="auto"/>
              <w:rPr>
                <w:rFonts w:cs="Times New Roman"/>
                <w:sz w:val="20"/>
                <w:lang w:val="en-US"/>
              </w:rPr>
            </w:pPr>
            <w:r>
              <w:rPr>
                <w:rFonts w:cs="Times New Roman"/>
                <w:sz w:val="20"/>
                <w:lang w:val="en-US"/>
              </w:rPr>
              <w:t>2</w:t>
            </w:r>
          </w:p>
        </w:tc>
        <w:tc>
          <w:tcPr>
            <w:tcW w:w="723" w:type="dxa"/>
            <w:tcBorders>
              <w:top w:val="single" w:sz="4" w:space="0" w:color="auto"/>
              <w:left w:val="nil"/>
              <w:bottom w:val="single" w:sz="4" w:space="0" w:color="auto"/>
              <w:right w:val="nil"/>
            </w:tcBorders>
            <w:hideMark/>
          </w:tcPr>
          <w:p w14:paraId="3C7F2A4A" w14:textId="77777777" w:rsidR="0073075D" w:rsidRDefault="0073075D" w:rsidP="00DB2336">
            <w:pPr>
              <w:tabs>
                <w:tab w:val="center" w:pos="2592"/>
                <w:tab w:val="right" w:pos="5184"/>
              </w:tabs>
              <w:spacing w:before="0" w:after="0" w:line="480" w:lineRule="auto"/>
              <w:rPr>
                <w:rFonts w:cs="Times New Roman"/>
                <w:sz w:val="20"/>
                <w:lang w:val="en-US"/>
              </w:rPr>
            </w:pPr>
            <w:r>
              <w:rPr>
                <w:rFonts w:cs="Times New Roman"/>
                <w:sz w:val="20"/>
                <w:lang w:val="en-US"/>
              </w:rPr>
              <w:t>3</w:t>
            </w:r>
          </w:p>
        </w:tc>
        <w:tc>
          <w:tcPr>
            <w:tcW w:w="723" w:type="dxa"/>
            <w:tcBorders>
              <w:top w:val="single" w:sz="4" w:space="0" w:color="auto"/>
              <w:left w:val="nil"/>
              <w:bottom w:val="single" w:sz="4" w:space="0" w:color="auto"/>
              <w:right w:val="nil"/>
            </w:tcBorders>
            <w:hideMark/>
          </w:tcPr>
          <w:p w14:paraId="75862D79" w14:textId="77777777" w:rsidR="0073075D" w:rsidRDefault="0073075D" w:rsidP="00DB2336">
            <w:pPr>
              <w:tabs>
                <w:tab w:val="center" w:pos="2592"/>
                <w:tab w:val="right" w:pos="5184"/>
              </w:tabs>
              <w:spacing w:before="0" w:after="0" w:line="480" w:lineRule="auto"/>
              <w:rPr>
                <w:rFonts w:cs="Times New Roman"/>
                <w:sz w:val="20"/>
                <w:lang w:val="en-US"/>
              </w:rPr>
            </w:pPr>
            <w:r>
              <w:rPr>
                <w:rFonts w:cs="Times New Roman"/>
                <w:sz w:val="20"/>
                <w:lang w:val="en-US"/>
              </w:rPr>
              <w:t>4</w:t>
            </w:r>
          </w:p>
        </w:tc>
        <w:tc>
          <w:tcPr>
            <w:tcW w:w="723" w:type="dxa"/>
            <w:tcBorders>
              <w:top w:val="single" w:sz="4" w:space="0" w:color="auto"/>
              <w:left w:val="nil"/>
              <w:bottom w:val="single" w:sz="4" w:space="0" w:color="auto"/>
              <w:right w:val="nil"/>
            </w:tcBorders>
            <w:hideMark/>
          </w:tcPr>
          <w:p w14:paraId="378B7DEF" w14:textId="77777777" w:rsidR="0073075D" w:rsidRDefault="0073075D" w:rsidP="00DB2336">
            <w:pPr>
              <w:tabs>
                <w:tab w:val="center" w:pos="2592"/>
                <w:tab w:val="right" w:pos="5184"/>
              </w:tabs>
              <w:spacing w:before="0" w:after="0" w:line="480" w:lineRule="auto"/>
              <w:rPr>
                <w:rFonts w:cs="Times New Roman"/>
                <w:sz w:val="20"/>
                <w:lang w:val="en-US"/>
              </w:rPr>
            </w:pPr>
            <w:r>
              <w:rPr>
                <w:rFonts w:cs="Times New Roman"/>
                <w:sz w:val="20"/>
                <w:lang w:val="en-US"/>
              </w:rPr>
              <w:t>5</w:t>
            </w:r>
          </w:p>
        </w:tc>
        <w:tc>
          <w:tcPr>
            <w:tcW w:w="724" w:type="dxa"/>
            <w:tcBorders>
              <w:top w:val="single" w:sz="4" w:space="0" w:color="auto"/>
              <w:left w:val="nil"/>
              <w:bottom w:val="single" w:sz="4" w:space="0" w:color="auto"/>
              <w:right w:val="nil"/>
            </w:tcBorders>
            <w:hideMark/>
          </w:tcPr>
          <w:p w14:paraId="7D6B00C7" w14:textId="77777777" w:rsidR="0073075D" w:rsidRDefault="0073075D" w:rsidP="00DB2336">
            <w:pPr>
              <w:tabs>
                <w:tab w:val="center" w:pos="2592"/>
                <w:tab w:val="right" w:pos="5184"/>
              </w:tabs>
              <w:spacing w:before="0" w:after="0" w:line="480" w:lineRule="auto"/>
              <w:rPr>
                <w:rFonts w:cs="Times New Roman"/>
                <w:sz w:val="20"/>
                <w:lang w:val="en-US"/>
              </w:rPr>
            </w:pPr>
            <w:r>
              <w:rPr>
                <w:rFonts w:cs="Times New Roman"/>
                <w:sz w:val="20"/>
                <w:lang w:val="en-US"/>
              </w:rPr>
              <w:t>6</w:t>
            </w:r>
          </w:p>
        </w:tc>
      </w:tr>
      <w:tr w:rsidR="0073075D" w14:paraId="5EAF66E1" w14:textId="77777777" w:rsidTr="00DB2336">
        <w:trPr>
          <w:trHeight w:val="292"/>
          <w:jc w:val="center"/>
        </w:trPr>
        <w:tc>
          <w:tcPr>
            <w:tcW w:w="1155" w:type="dxa"/>
            <w:tcBorders>
              <w:top w:val="single" w:sz="4" w:space="0" w:color="auto"/>
              <w:left w:val="nil"/>
              <w:bottom w:val="nil"/>
              <w:right w:val="nil"/>
            </w:tcBorders>
            <w:vAlign w:val="center"/>
            <w:hideMark/>
          </w:tcPr>
          <w:p w14:paraId="4CF1430D"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1</w:t>
            </w:r>
            <w:r>
              <w:rPr>
                <w:rFonts w:eastAsia="Times New Roman" w:cs="Times New Roman"/>
                <w:color w:val="000000"/>
                <w:sz w:val="20"/>
                <w:lang w:val="en-US" w:eastAsia="en-GB"/>
              </w:rPr>
              <w:t xml:space="preserve"> (mm)</w:t>
            </w:r>
          </w:p>
        </w:tc>
        <w:tc>
          <w:tcPr>
            <w:tcW w:w="1012" w:type="dxa"/>
            <w:tcBorders>
              <w:top w:val="single" w:sz="4" w:space="0" w:color="auto"/>
              <w:left w:val="nil"/>
              <w:bottom w:val="nil"/>
              <w:right w:val="nil"/>
            </w:tcBorders>
            <w:vAlign w:val="center"/>
            <w:hideMark/>
          </w:tcPr>
          <w:p w14:paraId="5EA63A90"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 </w:t>
            </w:r>
          </w:p>
        </w:tc>
        <w:tc>
          <w:tcPr>
            <w:tcW w:w="1094" w:type="dxa"/>
            <w:gridSpan w:val="2"/>
            <w:tcBorders>
              <w:top w:val="single" w:sz="4" w:space="0" w:color="auto"/>
              <w:left w:val="nil"/>
              <w:bottom w:val="nil"/>
              <w:right w:val="nil"/>
            </w:tcBorders>
            <w:vAlign w:val="center"/>
            <w:hideMark/>
          </w:tcPr>
          <w:p w14:paraId="2A219548"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0.50</w:t>
            </w:r>
          </w:p>
        </w:tc>
        <w:tc>
          <w:tcPr>
            <w:tcW w:w="724" w:type="dxa"/>
            <w:tcBorders>
              <w:top w:val="single" w:sz="4" w:space="0" w:color="auto"/>
              <w:left w:val="nil"/>
              <w:bottom w:val="nil"/>
              <w:right w:val="nil"/>
            </w:tcBorders>
            <w:vAlign w:val="center"/>
            <w:hideMark/>
          </w:tcPr>
          <w:p w14:paraId="6568C55E"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0.50</w:t>
            </w:r>
          </w:p>
        </w:tc>
        <w:tc>
          <w:tcPr>
            <w:tcW w:w="723" w:type="dxa"/>
            <w:tcBorders>
              <w:top w:val="single" w:sz="4" w:space="0" w:color="auto"/>
              <w:left w:val="nil"/>
              <w:bottom w:val="nil"/>
              <w:right w:val="nil"/>
            </w:tcBorders>
            <w:vAlign w:val="center"/>
            <w:hideMark/>
          </w:tcPr>
          <w:p w14:paraId="7F689BA9"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00</w:t>
            </w:r>
          </w:p>
        </w:tc>
        <w:tc>
          <w:tcPr>
            <w:tcW w:w="723" w:type="dxa"/>
            <w:tcBorders>
              <w:top w:val="single" w:sz="4" w:space="0" w:color="auto"/>
              <w:left w:val="nil"/>
              <w:bottom w:val="nil"/>
              <w:right w:val="nil"/>
            </w:tcBorders>
            <w:vAlign w:val="center"/>
            <w:hideMark/>
          </w:tcPr>
          <w:p w14:paraId="6B288D8A"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00</w:t>
            </w:r>
          </w:p>
        </w:tc>
        <w:tc>
          <w:tcPr>
            <w:tcW w:w="723" w:type="dxa"/>
            <w:tcBorders>
              <w:top w:val="single" w:sz="4" w:space="0" w:color="auto"/>
              <w:left w:val="nil"/>
              <w:bottom w:val="nil"/>
              <w:right w:val="nil"/>
            </w:tcBorders>
            <w:vAlign w:val="center"/>
            <w:hideMark/>
          </w:tcPr>
          <w:p w14:paraId="0DCADDBF"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00</w:t>
            </w:r>
          </w:p>
        </w:tc>
        <w:tc>
          <w:tcPr>
            <w:tcW w:w="723" w:type="dxa"/>
            <w:tcBorders>
              <w:top w:val="single" w:sz="4" w:space="0" w:color="auto"/>
              <w:left w:val="nil"/>
              <w:bottom w:val="nil"/>
              <w:right w:val="nil"/>
            </w:tcBorders>
            <w:vAlign w:val="center"/>
            <w:hideMark/>
          </w:tcPr>
          <w:p w14:paraId="3AA9B08B"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00</w:t>
            </w:r>
          </w:p>
        </w:tc>
        <w:tc>
          <w:tcPr>
            <w:tcW w:w="723" w:type="dxa"/>
            <w:tcBorders>
              <w:top w:val="single" w:sz="4" w:space="0" w:color="auto"/>
              <w:left w:val="nil"/>
              <w:bottom w:val="nil"/>
              <w:right w:val="nil"/>
            </w:tcBorders>
            <w:vAlign w:val="center"/>
            <w:hideMark/>
          </w:tcPr>
          <w:p w14:paraId="1AE69B44"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00</w:t>
            </w:r>
          </w:p>
        </w:tc>
        <w:tc>
          <w:tcPr>
            <w:tcW w:w="724" w:type="dxa"/>
            <w:tcBorders>
              <w:top w:val="single" w:sz="4" w:space="0" w:color="auto"/>
              <w:left w:val="nil"/>
              <w:bottom w:val="nil"/>
              <w:right w:val="nil"/>
            </w:tcBorders>
            <w:vAlign w:val="center"/>
            <w:hideMark/>
          </w:tcPr>
          <w:p w14:paraId="1BDF4038"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00</w:t>
            </w:r>
          </w:p>
        </w:tc>
      </w:tr>
      <w:tr w:rsidR="0073075D" w14:paraId="662163AD" w14:textId="77777777" w:rsidTr="00DB2336">
        <w:trPr>
          <w:trHeight w:val="310"/>
          <w:jc w:val="center"/>
        </w:trPr>
        <w:tc>
          <w:tcPr>
            <w:tcW w:w="1155" w:type="dxa"/>
            <w:vAlign w:val="center"/>
            <w:hideMark/>
          </w:tcPr>
          <w:p w14:paraId="0A0AAAF8"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2</w:t>
            </w:r>
            <w:r>
              <w:rPr>
                <w:rFonts w:eastAsia="Times New Roman" w:cs="Times New Roman"/>
                <w:color w:val="000000"/>
                <w:sz w:val="20"/>
                <w:lang w:val="en-US" w:eastAsia="en-GB"/>
              </w:rPr>
              <w:t xml:space="preserve"> (mm)</w:t>
            </w:r>
          </w:p>
        </w:tc>
        <w:tc>
          <w:tcPr>
            <w:tcW w:w="1012" w:type="dxa"/>
            <w:vAlign w:val="center"/>
            <w:hideMark/>
          </w:tcPr>
          <w:p w14:paraId="564DAEC7"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 </w:t>
            </w:r>
          </w:p>
        </w:tc>
        <w:tc>
          <w:tcPr>
            <w:tcW w:w="1094" w:type="dxa"/>
            <w:gridSpan w:val="2"/>
            <w:vAlign w:val="center"/>
            <w:hideMark/>
          </w:tcPr>
          <w:p w14:paraId="7D36FB74"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10.50</w:t>
            </w:r>
          </w:p>
        </w:tc>
        <w:tc>
          <w:tcPr>
            <w:tcW w:w="724" w:type="dxa"/>
            <w:vAlign w:val="center"/>
            <w:hideMark/>
          </w:tcPr>
          <w:p w14:paraId="41599850"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0.50</w:t>
            </w:r>
          </w:p>
        </w:tc>
        <w:tc>
          <w:tcPr>
            <w:tcW w:w="723" w:type="dxa"/>
            <w:vAlign w:val="center"/>
            <w:hideMark/>
          </w:tcPr>
          <w:p w14:paraId="2535029E"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00</w:t>
            </w:r>
          </w:p>
        </w:tc>
        <w:tc>
          <w:tcPr>
            <w:tcW w:w="723" w:type="dxa"/>
            <w:vAlign w:val="center"/>
            <w:hideMark/>
          </w:tcPr>
          <w:p w14:paraId="7DB21ACC"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00</w:t>
            </w:r>
          </w:p>
        </w:tc>
        <w:tc>
          <w:tcPr>
            <w:tcW w:w="723" w:type="dxa"/>
            <w:vAlign w:val="center"/>
            <w:hideMark/>
          </w:tcPr>
          <w:p w14:paraId="34BAF52D"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00</w:t>
            </w:r>
          </w:p>
        </w:tc>
        <w:tc>
          <w:tcPr>
            <w:tcW w:w="723" w:type="dxa"/>
            <w:vAlign w:val="center"/>
            <w:hideMark/>
          </w:tcPr>
          <w:p w14:paraId="035C9CF0"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00</w:t>
            </w:r>
          </w:p>
        </w:tc>
        <w:tc>
          <w:tcPr>
            <w:tcW w:w="723" w:type="dxa"/>
            <w:vAlign w:val="center"/>
            <w:hideMark/>
          </w:tcPr>
          <w:p w14:paraId="12FD51A5"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00</w:t>
            </w:r>
          </w:p>
        </w:tc>
        <w:tc>
          <w:tcPr>
            <w:tcW w:w="724" w:type="dxa"/>
            <w:vAlign w:val="center"/>
            <w:hideMark/>
          </w:tcPr>
          <w:p w14:paraId="1B31F219"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00</w:t>
            </w:r>
          </w:p>
        </w:tc>
      </w:tr>
      <w:tr w:rsidR="0073075D" w14:paraId="3655A204" w14:textId="77777777" w:rsidTr="00DB2336">
        <w:trPr>
          <w:trHeight w:val="310"/>
          <w:jc w:val="center"/>
        </w:trPr>
        <w:tc>
          <w:tcPr>
            <w:tcW w:w="1155" w:type="dxa"/>
            <w:vAlign w:val="center"/>
            <w:hideMark/>
          </w:tcPr>
          <w:p w14:paraId="29F9BF56"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3</w:t>
            </w:r>
            <w:r>
              <w:rPr>
                <w:rFonts w:eastAsia="Times New Roman" w:cs="Times New Roman"/>
                <w:color w:val="000000"/>
                <w:sz w:val="20"/>
                <w:lang w:val="en-US" w:eastAsia="en-GB"/>
              </w:rPr>
              <w:t xml:space="preserve"> (mm)</w:t>
            </w:r>
          </w:p>
        </w:tc>
        <w:tc>
          <w:tcPr>
            <w:tcW w:w="1012" w:type="dxa"/>
            <w:vAlign w:val="center"/>
            <w:hideMark/>
          </w:tcPr>
          <w:p w14:paraId="6D2E17C3"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 </w:t>
            </w:r>
          </w:p>
        </w:tc>
        <w:tc>
          <w:tcPr>
            <w:tcW w:w="1094" w:type="dxa"/>
            <w:gridSpan w:val="2"/>
            <w:vAlign w:val="center"/>
            <w:hideMark/>
          </w:tcPr>
          <w:p w14:paraId="1C5285A9"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13.60</w:t>
            </w:r>
          </w:p>
        </w:tc>
        <w:tc>
          <w:tcPr>
            <w:tcW w:w="724" w:type="dxa"/>
            <w:vAlign w:val="center"/>
            <w:hideMark/>
          </w:tcPr>
          <w:p w14:paraId="24DE5493"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3.60</w:t>
            </w:r>
          </w:p>
        </w:tc>
        <w:tc>
          <w:tcPr>
            <w:tcW w:w="723" w:type="dxa"/>
            <w:vAlign w:val="center"/>
            <w:hideMark/>
          </w:tcPr>
          <w:p w14:paraId="005F5D61"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9.00</w:t>
            </w:r>
          </w:p>
        </w:tc>
        <w:tc>
          <w:tcPr>
            <w:tcW w:w="723" w:type="dxa"/>
            <w:vAlign w:val="center"/>
            <w:hideMark/>
          </w:tcPr>
          <w:p w14:paraId="658DFAC6"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9.00</w:t>
            </w:r>
          </w:p>
        </w:tc>
        <w:tc>
          <w:tcPr>
            <w:tcW w:w="723" w:type="dxa"/>
            <w:vAlign w:val="center"/>
            <w:hideMark/>
          </w:tcPr>
          <w:p w14:paraId="12DA620A"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9.00</w:t>
            </w:r>
          </w:p>
        </w:tc>
        <w:tc>
          <w:tcPr>
            <w:tcW w:w="723" w:type="dxa"/>
            <w:vAlign w:val="center"/>
            <w:hideMark/>
          </w:tcPr>
          <w:p w14:paraId="5EEFCEE8"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4.40</w:t>
            </w:r>
          </w:p>
        </w:tc>
        <w:tc>
          <w:tcPr>
            <w:tcW w:w="723" w:type="dxa"/>
            <w:vAlign w:val="center"/>
            <w:hideMark/>
          </w:tcPr>
          <w:p w14:paraId="30E179BE"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22.00</w:t>
            </w:r>
          </w:p>
        </w:tc>
        <w:tc>
          <w:tcPr>
            <w:tcW w:w="724" w:type="dxa"/>
            <w:vAlign w:val="center"/>
            <w:hideMark/>
          </w:tcPr>
          <w:p w14:paraId="5508313C"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6.00</w:t>
            </w:r>
          </w:p>
        </w:tc>
      </w:tr>
      <w:tr w:rsidR="0073075D" w14:paraId="21166F8C" w14:textId="77777777" w:rsidTr="00DB2336">
        <w:trPr>
          <w:trHeight w:val="292"/>
          <w:jc w:val="center"/>
        </w:trPr>
        <w:tc>
          <w:tcPr>
            <w:tcW w:w="1155" w:type="dxa"/>
            <w:vAlign w:val="center"/>
            <w:hideMark/>
          </w:tcPr>
          <w:p w14:paraId="0E35376B"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4</w:t>
            </w:r>
            <w:r>
              <w:rPr>
                <w:rFonts w:eastAsia="Times New Roman" w:cs="Times New Roman"/>
                <w:color w:val="000000"/>
                <w:sz w:val="20"/>
                <w:lang w:val="en-US" w:eastAsia="en-GB"/>
              </w:rPr>
              <w:t xml:space="preserve"> (mm)</w:t>
            </w:r>
          </w:p>
        </w:tc>
        <w:tc>
          <w:tcPr>
            <w:tcW w:w="1012" w:type="dxa"/>
            <w:vAlign w:val="center"/>
            <w:hideMark/>
          </w:tcPr>
          <w:p w14:paraId="2A9BADAF"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12.30</w:t>
            </w:r>
          </w:p>
        </w:tc>
        <w:tc>
          <w:tcPr>
            <w:tcW w:w="1094" w:type="dxa"/>
            <w:gridSpan w:val="2"/>
            <w:vAlign w:val="center"/>
            <w:hideMark/>
          </w:tcPr>
          <w:p w14:paraId="3162D3B0"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12.30</w:t>
            </w:r>
          </w:p>
        </w:tc>
        <w:tc>
          <w:tcPr>
            <w:tcW w:w="724" w:type="dxa"/>
            <w:vAlign w:val="center"/>
            <w:hideMark/>
          </w:tcPr>
          <w:p w14:paraId="375FDADC"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2.30</w:t>
            </w:r>
          </w:p>
        </w:tc>
        <w:tc>
          <w:tcPr>
            <w:tcW w:w="723" w:type="dxa"/>
            <w:vAlign w:val="center"/>
            <w:hideMark/>
          </w:tcPr>
          <w:p w14:paraId="735BEE2E"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6.00</w:t>
            </w:r>
          </w:p>
        </w:tc>
        <w:tc>
          <w:tcPr>
            <w:tcW w:w="723" w:type="dxa"/>
            <w:vAlign w:val="center"/>
            <w:hideMark/>
          </w:tcPr>
          <w:p w14:paraId="28CD46C2"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8.00</w:t>
            </w:r>
          </w:p>
        </w:tc>
        <w:tc>
          <w:tcPr>
            <w:tcW w:w="723" w:type="dxa"/>
            <w:vAlign w:val="center"/>
            <w:hideMark/>
          </w:tcPr>
          <w:p w14:paraId="6620579E"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7.00</w:t>
            </w:r>
          </w:p>
        </w:tc>
        <w:tc>
          <w:tcPr>
            <w:tcW w:w="723" w:type="dxa"/>
            <w:vAlign w:val="center"/>
            <w:hideMark/>
          </w:tcPr>
          <w:p w14:paraId="01CE2BC2"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3.50</w:t>
            </w:r>
          </w:p>
        </w:tc>
        <w:tc>
          <w:tcPr>
            <w:tcW w:w="723" w:type="dxa"/>
            <w:vAlign w:val="center"/>
            <w:hideMark/>
          </w:tcPr>
          <w:p w14:paraId="5D715F68"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8.00</w:t>
            </w:r>
          </w:p>
        </w:tc>
        <w:tc>
          <w:tcPr>
            <w:tcW w:w="724" w:type="dxa"/>
            <w:vAlign w:val="center"/>
            <w:hideMark/>
          </w:tcPr>
          <w:p w14:paraId="6165FFE2"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3.10</w:t>
            </w:r>
          </w:p>
        </w:tc>
      </w:tr>
      <w:tr w:rsidR="0073075D" w14:paraId="0E5BE56F" w14:textId="77777777" w:rsidTr="00DB2336">
        <w:trPr>
          <w:trHeight w:val="310"/>
          <w:jc w:val="center"/>
        </w:trPr>
        <w:tc>
          <w:tcPr>
            <w:tcW w:w="1155" w:type="dxa"/>
            <w:vAlign w:val="center"/>
            <w:hideMark/>
          </w:tcPr>
          <w:p w14:paraId="74C21DA8"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 xml:space="preserve">5 </w:t>
            </w:r>
            <w:r>
              <w:rPr>
                <w:rFonts w:eastAsia="Times New Roman" w:cs="Times New Roman"/>
                <w:color w:val="000000"/>
                <w:sz w:val="20"/>
                <w:lang w:val="en-US" w:eastAsia="en-GB"/>
              </w:rPr>
              <w:t>(mm)</w:t>
            </w:r>
          </w:p>
        </w:tc>
        <w:tc>
          <w:tcPr>
            <w:tcW w:w="1012" w:type="dxa"/>
            <w:vAlign w:val="center"/>
            <w:hideMark/>
          </w:tcPr>
          <w:p w14:paraId="55F8A107"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2.90</w:t>
            </w:r>
          </w:p>
        </w:tc>
        <w:tc>
          <w:tcPr>
            <w:tcW w:w="1094" w:type="dxa"/>
            <w:gridSpan w:val="2"/>
            <w:vAlign w:val="center"/>
            <w:hideMark/>
          </w:tcPr>
          <w:p w14:paraId="3E467212"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2.90</w:t>
            </w:r>
          </w:p>
        </w:tc>
        <w:tc>
          <w:tcPr>
            <w:tcW w:w="724" w:type="dxa"/>
            <w:vAlign w:val="center"/>
            <w:hideMark/>
          </w:tcPr>
          <w:p w14:paraId="2F92DEED"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2.90</w:t>
            </w:r>
          </w:p>
        </w:tc>
        <w:tc>
          <w:tcPr>
            <w:tcW w:w="723" w:type="dxa"/>
            <w:vAlign w:val="center"/>
            <w:hideMark/>
          </w:tcPr>
          <w:p w14:paraId="307F0164"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2.90</w:t>
            </w:r>
          </w:p>
        </w:tc>
        <w:tc>
          <w:tcPr>
            <w:tcW w:w="723" w:type="dxa"/>
            <w:vAlign w:val="center"/>
            <w:hideMark/>
          </w:tcPr>
          <w:p w14:paraId="13652442"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2.90</w:t>
            </w:r>
          </w:p>
        </w:tc>
        <w:tc>
          <w:tcPr>
            <w:tcW w:w="723" w:type="dxa"/>
            <w:vAlign w:val="center"/>
            <w:hideMark/>
          </w:tcPr>
          <w:p w14:paraId="2A2CC408"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2.90</w:t>
            </w:r>
          </w:p>
        </w:tc>
        <w:tc>
          <w:tcPr>
            <w:tcW w:w="723" w:type="dxa"/>
            <w:vAlign w:val="center"/>
            <w:hideMark/>
          </w:tcPr>
          <w:p w14:paraId="12692866"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2.90</w:t>
            </w:r>
          </w:p>
        </w:tc>
        <w:tc>
          <w:tcPr>
            <w:tcW w:w="723" w:type="dxa"/>
            <w:vAlign w:val="center"/>
            <w:hideMark/>
          </w:tcPr>
          <w:p w14:paraId="673F7B16"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2.90</w:t>
            </w:r>
          </w:p>
        </w:tc>
        <w:tc>
          <w:tcPr>
            <w:tcW w:w="724" w:type="dxa"/>
            <w:vAlign w:val="center"/>
            <w:hideMark/>
          </w:tcPr>
          <w:p w14:paraId="0961F760"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2.90</w:t>
            </w:r>
          </w:p>
        </w:tc>
      </w:tr>
      <w:tr w:rsidR="0073075D" w14:paraId="5C9C47FC" w14:textId="77777777" w:rsidTr="00DB2336">
        <w:trPr>
          <w:trHeight w:val="292"/>
          <w:jc w:val="center"/>
        </w:trPr>
        <w:tc>
          <w:tcPr>
            <w:tcW w:w="1155" w:type="dxa"/>
            <w:vAlign w:val="center"/>
            <w:hideMark/>
          </w:tcPr>
          <w:p w14:paraId="767D98B4"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6</w:t>
            </w:r>
            <w:r>
              <w:rPr>
                <w:rFonts w:eastAsia="Times New Roman" w:cs="Times New Roman"/>
                <w:color w:val="000000"/>
                <w:sz w:val="20"/>
                <w:lang w:val="en-US" w:eastAsia="en-GB"/>
              </w:rPr>
              <w:t xml:space="preserve"> (degree)</w:t>
            </w:r>
          </w:p>
        </w:tc>
        <w:tc>
          <w:tcPr>
            <w:tcW w:w="1012" w:type="dxa"/>
            <w:vAlign w:val="center"/>
            <w:hideMark/>
          </w:tcPr>
          <w:p w14:paraId="4B58393C"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 </w:t>
            </w:r>
          </w:p>
        </w:tc>
        <w:tc>
          <w:tcPr>
            <w:tcW w:w="1094" w:type="dxa"/>
            <w:gridSpan w:val="2"/>
            <w:vAlign w:val="center"/>
            <w:hideMark/>
          </w:tcPr>
          <w:p w14:paraId="129898C7"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0.00</w:t>
            </w:r>
          </w:p>
        </w:tc>
        <w:tc>
          <w:tcPr>
            <w:tcW w:w="724" w:type="dxa"/>
            <w:vAlign w:val="center"/>
            <w:hideMark/>
          </w:tcPr>
          <w:p w14:paraId="0329C5F1"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23" w:type="dxa"/>
            <w:vAlign w:val="center"/>
            <w:hideMark/>
          </w:tcPr>
          <w:p w14:paraId="749B5224"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5.00</w:t>
            </w:r>
          </w:p>
        </w:tc>
        <w:tc>
          <w:tcPr>
            <w:tcW w:w="723" w:type="dxa"/>
            <w:vAlign w:val="center"/>
            <w:hideMark/>
          </w:tcPr>
          <w:p w14:paraId="05AB13A3"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5.00</w:t>
            </w:r>
          </w:p>
        </w:tc>
        <w:tc>
          <w:tcPr>
            <w:tcW w:w="723" w:type="dxa"/>
            <w:vAlign w:val="center"/>
            <w:hideMark/>
          </w:tcPr>
          <w:p w14:paraId="0F1D15A1"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5.00</w:t>
            </w:r>
          </w:p>
        </w:tc>
        <w:tc>
          <w:tcPr>
            <w:tcW w:w="723" w:type="dxa"/>
            <w:vAlign w:val="center"/>
            <w:hideMark/>
          </w:tcPr>
          <w:p w14:paraId="69D38AEA"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5.00</w:t>
            </w:r>
          </w:p>
        </w:tc>
        <w:tc>
          <w:tcPr>
            <w:tcW w:w="723" w:type="dxa"/>
            <w:vAlign w:val="center"/>
            <w:hideMark/>
          </w:tcPr>
          <w:p w14:paraId="73853382"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5.00</w:t>
            </w:r>
          </w:p>
        </w:tc>
        <w:tc>
          <w:tcPr>
            <w:tcW w:w="724" w:type="dxa"/>
            <w:vAlign w:val="center"/>
            <w:hideMark/>
          </w:tcPr>
          <w:p w14:paraId="5815EFC5"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5.00</w:t>
            </w:r>
          </w:p>
        </w:tc>
      </w:tr>
      <w:tr w:rsidR="0073075D" w14:paraId="4495B58E" w14:textId="77777777" w:rsidTr="00DB2336">
        <w:trPr>
          <w:trHeight w:val="310"/>
          <w:jc w:val="center"/>
        </w:trPr>
        <w:tc>
          <w:tcPr>
            <w:tcW w:w="1155" w:type="dxa"/>
            <w:vAlign w:val="center"/>
            <w:hideMark/>
          </w:tcPr>
          <w:p w14:paraId="72826C34"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 xml:space="preserve">7 </w:t>
            </w:r>
            <w:r>
              <w:rPr>
                <w:rFonts w:eastAsia="Times New Roman" w:cs="Times New Roman"/>
                <w:color w:val="000000"/>
                <w:sz w:val="20"/>
                <w:lang w:val="en-US" w:eastAsia="en-GB"/>
              </w:rPr>
              <w:t>(degree)</w:t>
            </w:r>
          </w:p>
        </w:tc>
        <w:tc>
          <w:tcPr>
            <w:tcW w:w="1012" w:type="dxa"/>
            <w:vAlign w:val="center"/>
            <w:hideMark/>
          </w:tcPr>
          <w:p w14:paraId="107E090B"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 </w:t>
            </w:r>
          </w:p>
        </w:tc>
        <w:tc>
          <w:tcPr>
            <w:tcW w:w="1094" w:type="dxa"/>
            <w:gridSpan w:val="2"/>
            <w:vAlign w:val="center"/>
            <w:hideMark/>
          </w:tcPr>
          <w:p w14:paraId="4E2DB21A"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360.00</w:t>
            </w:r>
          </w:p>
        </w:tc>
        <w:tc>
          <w:tcPr>
            <w:tcW w:w="724" w:type="dxa"/>
            <w:vAlign w:val="center"/>
            <w:hideMark/>
          </w:tcPr>
          <w:p w14:paraId="4A1677BF" w14:textId="77777777" w:rsidR="0073075D" w:rsidRDefault="0073075D" w:rsidP="00DB2336">
            <w:pPr>
              <w:tabs>
                <w:tab w:val="center" w:pos="2592"/>
                <w:tab w:val="right" w:pos="5184"/>
              </w:tabs>
              <w:spacing w:before="0" w:after="0" w:line="480" w:lineRule="auto"/>
              <w:ind w:right="-93"/>
              <w:rPr>
                <w:rFonts w:eastAsia="Times New Roman" w:cs="Times New Roman"/>
                <w:color w:val="000000"/>
                <w:sz w:val="20"/>
                <w:lang w:val="en-US" w:eastAsia="en-GB"/>
              </w:rPr>
            </w:pPr>
            <w:r>
              <w:rPr>
                <w:rFonts w:eastAsia="Times New Roman" w:cs="Times New Roman"/>
                <w:color w:val="000000"/>
                <w:sz w:val="20"/>
                <w:lang w:val="en-US" w:eastAsia="en-GB"/>
              </w:rPr>
              <w:t>360.00</w:t>
            </w:r>
          </w:p>
        </w:tc>
        <w:tc>
          <w:tcPr>
            <w:tcW w:w="723" w:type="dxa"/>
            <w:vAlign w:val="center"/>
            <w:hideMark/>
          </w:tcPr>
          <w:p w14:paraId="5AFCAE3B" w14:textId="77777777" w:rsidR="0073075D" w:rsidRDefault="0073075D" w:rsidP="00DB2336">
            <w:pPr>
              <w:tabs>
                <w:tab w:val="center" w:pos="2592"/>
                <w:tab w:val="right" w:pos="5184"/>
              </w:tabs>
              <w:spacing w:before="0" w:after="0" w:line="480" w:lineRule="auto"/>
              <w:ind w:right="-82"/>
              <w:rPr>
                <w:rFonts w:eastAsiaTheme="minorEastAsia" w:cs="Times New Roman"/>
                <w:sz w:val="20"/>
                <w:lang w:val="en-US"/>
              </w:rPr>
            </w:pPr>
            <w:r>
              <w:rPr>
                <w:rFonts w:eastAsia="Times New Roman" w:cs="Times New Roman"/>
                <w:color w:val="000000"/>
                <w:sz w:val="20"/>
                <w:lang w:val="en-US" w:eastAsia="en-GB"/>
              </w:rPr>
              <w:t>345.00</w:t>
            </w:r>
          </w:p>
        </w:tc>
        <w:tc>
          <w:tcPr>
            <w:tcW w:w="723" w:type="dxa"/>
            <w:vAlign w:val="center"/>
            <w:hideMark/>
          </w:tcPr>
          <w:p w14:paraId="2AB4F117" w14:textId="77777777" w:rsidR="0073075D" w:rsidRDefault="0073075D" w:rsidP="00DB2336">
            <w:pPr>
              <w:tabs>
                <w:tab w:val="center" w:pos="2592"/>
                <w:tab w:val="right" w:pos="5184"/>
              </w:tabs>
              <w:spacing w:before="0" w:after="0" w:line="480" w:lineRule="auto"/>
              <w:ind w:right="-59"/>
              <w:rPr>
                <w:rFonts w:eastAsia="Times New Roman" w:cs="Times New Roman"/>
                <w:color w:val="000000"/>
                <w:sz w:val="20"/>
                <w:lang w:val="en-US" w:eastAsia="en-GB"/>
              </w:rPr>
            </w:pPr>
            <w:r>
              <w:rPr>
                <w:rFonts w:eastAsia="Times New Roman" w:cs="Times New Roman"/>
                <w:color w:val="000000"/>
                <w:sz w:val="20"/>
                <w:lang w:val="en-US" w:eastAsia="en-GB"/>
              </w:rPr>
              <w:t>345.00</w:t>
            </w:r>
          </w:p>
        </w:tc>
        <w:tc>
          <w:tcPr>
            <w:tcW w:w="723" w:type="dxa"/>
            <w:vAlign w:val="center"/>
            <w:hideMark/>
          </w:tcPr>
          <w:p w14:paraId="7A91C928" w14:textId="77777777" w:rsidR="0073075D" w:rsidRDefault="0073075D" w:rsidP="00DB2336">
            <w:pPr>
              <w:tabs>
                <w:tab w:val="center" w:pos="2592"/>
                <w:tab w:val="right" w:pos="5184"/>
              </w:tabs>
              <w:spacing w:before="0" w:after="0" w:line="480" w:lineRule="auto"/>
              <w:ind w:right="-48"/>
              <w:rPr>
                <w:rFonts w:eastAsia="Times New Roman" w:cs="Times New Roman"/>
                <w:color w:val="000000"/>
                <w:sz w:val="20"/>
                <w:lang w:val="en-US" w:eastAsia="en-GB"/>
              </w:rPr>
            </w:pPr>
            <w:r>
              <w:rPr>
                <w:rFonts w:eastAsia="Times New Roman" w:cs="Times New Roman"/>
                <w:color w:val="000000"/>
                <w:sz w:val="20"/>
                <w:lang w:val="en-US" w:eastAsia="en-GB"/>
              </w:rPr>
              <w:t>345.00</w:t>
            </w:r>
          </w:p>
        </w:tc>
        <w:tc>
          <w:tcPr>
            <w:tcW w:w="723" w:type="dxa"/>
            <w:vAlign w:val="center"/>
            <w:hideMark/>
          </w:tcPr>
          <w:p w14:paraId="45DF0083" w14:textId="77777777" w:rsidR="0073075D" w:rsidRDefault="0073075D" w:rsidP="00DB2336">
            <w:pPr>
              <w:tabs>
                <w:tab w:val="center" w:pos="2592"/>
                <w:tab w:val="right" w:pos="5184"/>
              </w:tabs>
              <w:spacing w:before="0" w:after="0" w:line="480" w:lineRule="auto"/>
              <w:ind w:right="-178"/>
              <w:rPr>
                <w:rFonts w:eastAsia="Times New Roman" w:cs="Times New Roman"/>
                <w:color w:val="000000"/>
                <w:sz w:val="20"/>
                <w:lang w:val="en-US" w:eastAsia="en-GB"/>
              </w:rPr>
            </w:pPr>
            <w:r>
              <w:rPr>
                <w:rFonts w:eastAsia="Times New Roman" w:cs="Times New Roman"/>
                <w:color w:val="000000"/>
                <w:sz w:val="20"/>
                <w:lang w:val="en-US" w:eastAsia="en-GB"/>
              </w:rPr>
              <w:t>345.00</w:t>
            </w:r>
          </w:p>
        </w:tc>
        <w:tc>
          <w:tcPr>
            <w:tcW w:w="723" w:type="dxa"/>
            <w:vAlign w:val="center"/>
            <w:hideMark/>
          </w:tcPr>
          <w:p w14:paraId="17237A88" w14:textId="77777777" w:rsidR="0073075D" w:rsidRDefault="0073075D" w:rsidP="00DB2336">
            <w:pPr>
              <w:tabs>
                <w:tab w:val="center" w:pos="2592"/>
                <w:tab w:val="right" w:pos="5184"/>
              </w:tabs>
              <w:spacing w:before="0" w:after="0" w:line="480" w:lineRule="auto"/>
              <w:ind w:right="-167"/>
              <w:rPr>
                <w:rFonts w:eastAsiaTheme="minorEastAsia" w:cs="Times New Roman"/>
                <w:sz w:val="20"/>
                <w:lang w:val="en-US"/>
              </w:rPr>
            </w:pPr>
            <w:r>
              <w:rPr>
                <w:rFonts w:eastAsia="Times New Roman" w:cs="Times New Roman"/>
                <w:color w:val="000000"/>
                <w:sz w:val="20"/>
                <w:lang w:val="en-US" w:eastAsia="en-GB"/>
              </w:rPr>
              <w:t>345.00</w:t>
            </w:r>
          </w:p>
        </w:tc>
        <w:tc>
          <w:tcPr>
            <w:tcW w:w="724" w:type="dxa"/>
            <w:vAlign w:val="center"/>
            <w:hideMark/>
          </w:tcPr>
          <w:p w14:paraId="47207E2F" w14:textId="77777777" w:rsidR="0073075D" w:rsidRDefault="0073075D" w:rsidP="00DB2336">
            <w:pPr>
              <w:tabs>
                <w:tab w:val="center" w:pos="2592"/>
                <w:tab w:val="right" w:pos="5184"/>
              </w:tabs>
              <w:spacing w:before="0" w:after="0" w:line="480" w:lineRule="auto"/>
              <w:ind w:right="-144"/>
              <w:rPr>
                <w:rFonts w:eastAsiaTheme="minorEastAsia" w:cs="Times New Roman"/>
                <w:sz w:val="20"/>
                <w:lang w:val="en-US"/>
              </w:rPr>
            </w:pPr>
            <w:r>
              <w:rPr>
                <w:rFonts w:eastAsia="Times New Roman" w:cs="Times New Roman"/>
                <w:color w:val="000000"/>
                <w:sz w:val="20"/>
                <w:lang w:val="en-US" w:eastAsia="en-GB"/>
              </w:rPr>
              <w:t>345.00</w:t>
            </w:r>
          </w:p>
        </w:tc>
      </w:tr>
      <w:tr w:rsidR="0073075D" w14:paraId="4A5B6851" w14:textId="77777777" w:rsidTr="00DB2336">
        <w:trPr>
          <w:trHeight w:val="292"/>
          <w:jc w:val="center"/>
        </w:trPr>
        <w:tc>
          <w:tcPr>
            <w:tcW w:w="1155" w:type="dxa"/>
            <w:vAlign w:val="center"/>
            <w:hideMark/>
          </w:tcPr>
          <w:p w14:paraId="3E62D251"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8</w:t>
            </w:r>
            <w:r>
              <w:rPr>
                <w:rFonts w:eastAsia="Times New Roman" w:cs="Times New Roman"/>
                <w:color w:val="000000"/>
                <w:sz w:val="20"/>
                <w:lang w:val="en-US" w:eastAsia="en-GB"/>
              </w:rPr>
              <w:t xml:space="preserve"> (mm)</w:t>
            </w:r>
          </w:p>
        </w:tc>
        <w:tc>
          <w:tcPr>
            <w:tcW w:w="1012" w:type="dxa"/>
            <w:vAlign w:val="center"/>
            <w:hideMark/>
          </w:tcPr>
          <w:p w14:paraId="702B3D12"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62.00</w:t>
            </w:r>
          </w:p>
        </w:tc>
        <w:tc>
          <w:tcPr>
            <w:tcW w:w="1094" w:type="dxa"/>
            <w:gridSpan w:val="2"/>
            <w:vAlign w:val="center"/>
            <w:hideMark/>
          </w:tcPr>
          <w:p w14:paraId="45D2DEF7"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55.70</w:t>
            </w:r>
          </w:p>
        </w:tc>
        <w:tc>
          <w:tcPr>
            <w:tcW w:w="724" w:type="dxa"/>
            <w:vAlign w:val="center"/>
            <w:hideMark/>
          </w:tcPr>
          <w:p w14:paraId="45C07449"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35.20</w:t>
            </w:r>
          </w:p>
        </w:tc>
        <w:tc>
          <w:tcPr>
            <w:tcW w:w="723" w:type="dxa"/>
            <w:vAlign w:val="center"/>
            <w:hideMark/>
          </w:tcPr>
          <w:p w14:paraId="0339E419"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43.50</w:t>
            </w:r>
          </w:p>
        </w:tc>
        <w:tc>
          <w:tcPr>
            <w:tcW w:w="723" w:type="dxa"/>
            <w:vAlign w:val="center"/>
            <w:hideMark/>
          </w:tcPr>
          <w:p w14:paraId="5EF042CF"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41.5</w:t>
            </w:r>
          </w:p>
        </w:tc>
        <w:tc>
          <w:tcPr>
            <w:tcW w:w="723" w:type="dxa"/>
            <w:vAlign w:val="center"/>
            <w:hideMark/>
          </w:tcPr>
          <w:p w14:paraId="423FF417"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42.50</w:t>
            </w:r>
          </w:p>
        </w:tc>
        <w:tc>
          <w:tcPr>
            <w:tcW w:w="723" w:type="dxa"/>
            <w:vAlign w:val="center"/>
            <w:hideMark/>
          </w:tcPr>
          <w:p w14:paraId="2A83EE9F"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28.70</w:t>
            </w:r>
          </w:p>
        </w:tc>
        <w:tc>
          <w:tcPr>
            <w:tcW w:w="723" w:type="dxa"/>
            <w:vAlign w:val="center"/>
            <w:hideMark/>
          </w:tcPr>
          <w:p w14:paraId="2266228E"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23.00</w:t>
            </w:r>
          </w:p>
        </w:tc>
        <w:tc>
          <w:tcPr>
            <w:tcW w:w="724" w:type="dxa"/>
            <w:vAlign w:val="center"/>
            <w:hideMark/>
          </w:tcPr>
          <w:p w14:paraId="43485E6E"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28.00</w:t>
            </w:r>
          </w:p>
        </w:tc>
      </w:tr>
      <w:tr w:rsidR="0073075D" w14:paraId="7DC0EABB" w14:textId="77777777" w:rsidTr="00DB2336">
        <w:trPr>
          <w:trHeight w:val="310"/>
          <w:jc w:val="center"/>
        </w:trPr>
        <w:tc>
          <w:tcPr>
            <w:tcW w:w="1155" w:type="dxa"/>
            <w:vAlign w:val="center"/>
            <w:hideMark/>
          </w:tcPr>
          <w:p w14:paraId="2FBDDAC5"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15</w:t>
            </w:r>
            <w:r>
              <w:rPr>
                <w:rFonts w:eastAsia="Times New Roman" w:cs="Times New Roman"/>
                <w:color w:val="000000"/>
                <w:sz w:val="20"/>
                <w:lang w:val="en-US" w:eastAsia="en-GB"/>
              </w:rPr>
              <w:t xml:space="preserve"> (mm)</w:t>
            </w:r>
          </w:p>
        </w:tc>
        <w:tc>
          <w:tcPr>
            <w:tcW w:w="1012" w:type="dxa"/>
            <w:vAlign w:val="center"/>
            <w:hideMark/>
          </w:tcPr>
          <w:p w14:paraId="217E8E43"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 </w:t>
            </w:r>
          </w:p>
        </w:tc>
        <w:tc>
          <w:tcPr>
            <w:tcW w:w="1094" w:type="dxa"/>
            <w:gridSpan w:val="2"/>
            <w:vAlign w:val="center"/>
          </w:tcPr>
          <w:p w14:paraId="0F2459E3" w14:textId="77777777" w:rsidR="0073075D" w:rsidRDefault="0073075D" w:rsidP="00DB2336">
            <w:pPr>
              <w:tabs>
                <w:tab w:val="center" w:pos="2592"/>
                <w:tab w:val="right" w:pos="5184"/>
              </w:tabs>
              <w:spacing w:before="0" w:after="0" w:line="480" w:lineRule="auto"/>
              <w:rPr>
                <w:rFonts w:cs="Times New Roman"/>
                <w:color w:val="000000"/>
                <w:sz w:val="20"/>
                <w:lang w:val="en-US"/>
              </w:rPr>
            </w:pPr>
          </w:p>
        </w:tc>
        <w:tc>
          <w:tcPr>
            <w:tcW w:w="724" w:type="dxa"/>
            <w:vAlign w:val="center"/>
            <w:hideMark/>
          </w:tcPr>
          <w:p w14:paraId="00992020"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00</w:t>
            </w:r>
          </w:p>
        </w:tc>
        <w:tc>
          <w:tcPr>
            <w:tcW w:w="723" w:type="dxa"/>
            <w:vAlign w:val="center"/>
            <w:hideMark/>
          </w:tcPr>
          <w:p w14:paraId="0D722A1E"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 </w:t>
            </w:r>
          </w:p>
        </w:tc>
        <w:tc>
          <w:tcPr>
            <w:tcW w:w="723" w:type="dxa"/>
            <w:vAlign w:val="center"/>
            <w:hideMark/>
          </w:tcPr>
          <w:p w14:paraId="6FC6871B"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 </w:t>
            </w:r>
          </w:p>
        </w:tc>
        <w:tc>
          <w:tcPr>
            <w:tcW w:w="723" w:type="dxa"/>
            <w:vAlign w:val="center"/>
            <w:hideMark/>
          </w:tcPr>
          <w:p w14:paraId="2E3A03B8"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 </w:t>
            </w:r>
          </w:p>
        </w:tc>
        <w:tc>
          <w:tcPr>
            <w:tcW w:w="723" w:type="dxa"/>
            <w:vAlign w:val="center"/>
            <w:hideMark/>
          </w:tcPr>
          <w:p w14:paraId="02AD711B"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00</w:t>
            </w:r>
          </w:p>
        </w:tc>
        <w:tc>
          <w:tcPr>
            <w:tcW w:w="723" w:type="dxa"/>
            <w:vAlign w:val="center"/>
            <w:hideMark/>
          </w:tcPr>
          <w:p w14:paraId="52D8C251"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5.00</w:t>
            </w:r>
          </w:p>
        </w:tc>
        <w:tc>
          <w:tcPr>
            <w:tcW w:w="724" w:type="dxa"/>
            <w:vAlign w:val="center"/>
            <w:hideMark/>
          </w:tcPr>
          <w:p w14:paraId="60A38F64"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5.00</w:t>
            </w:r>
          </w:p>
        </w:tc>
      </w:tr>
      <w:tr w:rsidR="0073075D" w14:paraId="10AD079B" w14:textId="77777777" w:rsidTr="00DB2336">
        <w:trPr>
          <w:trHeight w:val="310"/>
          <w:jc w:val="center"/>
        </w:trPr>
        <w:tc>
          <w:tcPr>
            <w:tcW w:w="1155" w:type="dxa"/>
            <w:vAlign w:val="center"/>
            <w:hideMark/>
          </w:tcPr>
          <w:p w14:paraId="6CFA0E5A"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 xml:space="preserve">16 </w:t>
            </w:r>
            <w:r>
              <w:rPr>
                <w:rFonts w:eastAsia="Times New Roman" w:cs="Times New Roman"/>
                <w:color w:val="000000"/>
                <w:sz w:val="20"/>
                <w:lang w:val="en-US" w:eastAsia="en-GB"/>
              </w:rPr>
              <w:t>(mm)</w:t>
            </w:r>
          </w:p>
        </w:tc>
        <w:tc>
          <w:tcPr>
            <w:tcW w:w="1012" w:type="dxa"/>
            <w:vAlign w:val="center"/>
          </w:tcPr>
          <w:p w14:paraId="50058DCD"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p>
        </w:tc>
        <w:tc>
          <w:tcPr>
            <w:tcW w:w="1094" w:type="dxa"/>
            <w:gridSpan w:val="2"/>
            <w:vAlign w:val="center"/>
          </w:tcPr>
          <w:p w14:paraId="001DDC1A" w14:textId="77777777" w:rsidR="0073075D" w:rsidRDefault="0073075D" w:rsidP="00DB2336">
            <w:pPr>
              <w:tabs>
                <w:tab w:val="center" w:pos="2592"/>
                <w:tab w:val="right" w:pos="5184"/>
              </w:tabs>
              <w:spacing w:before="0" w:after="0" w:line="480" w:lineRule="auto"/>
              <w:rPr>
                <w:rFonts w:cs="Times New Roman"/>
                <w:color w:val="000000"/>
                <w:sz w:val="20"/>
                <w:lang w:val="en-US"/>
              </w:rPr>
            </w:pPr>
          </w:p>
        </w:tc>
        <w:tc>
          <w:tcPr>
            <w:tcW w:w="724" w:type="dxa"/>
            <w:vAlign w:val="center"/>
            <w:hideMark/>
          </w:tcPr>
          <w:p w14:paraId="149170C5"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00</w:t>
            </w:r>
          </w:p>
        </w:tc>
        <w:tc>
          <w:tcPr>
            <w:tcW w:w="723" w:type="dxa"/>
            <w:vAlign w:val="center"/>
          </w:tcPr>
          <w:p w14:paraId="2A9FE633"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p>
        </w:tc>
        <w:tc>
          <w:tcPr>
            <w:tcW w:w="723" w:type="dxa"/>
            <w:vAlign w:val="center"/>
          </w:tcPr>
          <w:p w14:paraId="534EEFF3"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p>
        </w:tc>
        <w:tc>
          <w:tcPr>
            <w:tcW w:w="723" w:type="dxa"/>
            <w:vAlign w:val="center"/>
          </w:tcPr>
          <w:p w14:paraId="16581CE4"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p>
        </w:tc>
        <w:tc>
          <w:tcPr>
            <w:tcW w:w="723" w:type="dxa"/>
            <w:vAlign w:val="center"/>
            <w:hideMark/>
          </w:tcPr>
          <w:p w14:paraId="4D59019D"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00</w:t>
            </w:r>
          </w:p>
        </w:tc>
        <w:tc>
          <w:tcPr>
            <w:tcW w:w="723" w:type="dxa"/>
            <w:vAlign w:val="center"/>
            <w:hideMark/>
          </w:tcPr>
          <w:p w14:paraId="6A9FB302"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00</w:t>
            </w:r>
          </w:p>
        </w:tc>
        <w:tc>
          <w:tcPr>
            <w:tcW w:w="724" w:type="dxa"/>
            <w:vAlign w:val="center"/>
            <w:hideMark/>
          </w:tcPr>
          <w:p w14:paraId="0BA33ECD"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00</w:t>
            </w:r>
          </w:p>
        </w:tc>
      </w:tr>
      <w:tr w:rsidR="0073075D" w14:paraId="5266B150" w14:textId="77777777" w:rsidTr="00DB2336">
        <w:trPr>
          <w:trHeight w:val="292"/>
          <w:jc w:val="center"/>
        </w:trPr>
        <w:tc>
          <w:tcPr>
            <w:tcW w:w="1155" w:type="dxa"/>
            <w:tcBorders>
              <w:top w:val="nil"/>
              <w:left w:val="nil"/>
              <w:bottom w:val="single" w:sz="4" w:space="0" w:color="auto"/>
              <w:right w:val="nil"/>
            </w:tcBorders>
            <w:vAlign w:val="center"/>
            <w:hideMark/>
          </w:tcPr>
          <w:p w14:paraId="59098393"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17</w:t>
            </w:r>
            <w:r>
              <w:rPr>
                <w:rFonts w:eastAsia="Times New Roman" w:cs="Times New Roman"/>
                <w:color w:val="000000"/>
                <w:sz w:val="20"/>
                <w:lang w:val="en-US" w:eastAsia="en-GB"/>
              </w:rPr>
              <w:t xml:space="preserve"> (mm)</w:t>
            </w:r>
          </w:p>
        </w:tc>
        <w:tc>
          <w:tcPr>
            <w:tcW w:w="1012" w:type="dxa"/>
            <w:tcBorders>
              <w:top w:val="nil"/>
              <w:left w:val="nil"/>
              <w:bottom w:val="single" w:sz="4" w:space="0" w:color="auto"/>
              <w:right w:val="nil"/>
            </w:tcBorders>
            <w:vAlign w:val="center"/>
            <w:hideMark/>
          </w:tcPr>
          <w:p w14:paraId="5D097611"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 </w:t>
            </w:r>
          </w:p>
        </w:tc>
        <w:tc>
          <w:tcPr>
            <w:tcW w:w="1094" w:type="dxa"/>
            <w:gridSpan w:val="2"/>
            <w:tcBorders>
              <w:top w:val="nil"/>
              <w:left w:val="nil"/>
              <w:bottom w:val="single" w:sz="4" w:space="0" w:color="auto"/>
              <w:right w:val="nil"/>
            </w:tcBorders>
            <w:vAlign w:val="center"/>
          </w:tcPr>
          <w:p w14:paraId="4F0357F2" w14:textId="77777777" w:rsidR="0073075D" w:rsidRDefault="0073075D" w:rsidP="00DB2336">
            <w:pPr>
              <w:tabs>
                <w:tab w:val="center" w:pos="2592"/>
                <w:tab w:val="right" w:pos="5184"/>
              </w:tabs>
              <w:spacing w:before="0" w:after="0" w:line="480" w:lineRule="auto"/>
              <w:rPr>
                <w:rFonts w:cs="Times New Roman"/>
                <w:color w:val="000000"/>
                <w:sz w:val="20"/>
                <w:lang w:val="en-US"/>
              </w:rPr>
            </w:pPr>
          </w:p>
        </w:tc>
        <w:tc>
          <w:tcPr>
            <w:tcW w:w="724" w:type="dxa"/>
            <w:tcBorders>
              <w:top w:val="nil"/>
              <w:left w:val="nil"/>
              <w:bottom w:val="single" w:sz="4" w:space="0" w:color="auto"/>
              <w:right w:val="nil"/>
            </w:tcBorders>
            <w:vAlign w:val="center"/>
            <w:hideMark/>
          </w:tcPr>
          <w:p w14:paraId="4E51BCB9"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00</w:t>
            </w:r>
          </w:p>
        </w:tc>
        <w:tc>
          <w:tcPr>
            <w:tcW w:w="723" w:type="dxa"/>
            <w:tcBorders>
              <w:top w:val="nil"/>
              <w:left w:val="nil"/>
              <w:bottom w:val="single" w:sz="4" w:space="0" w:color="auto"/>
              <w:right w:val="nil"/>
            </w:tcBorders>
            <w:vAlign w:val="center"/>
            <w:hideMark/>
          </w:tcPr>
          <w:p w14:paraId="30C1EEEF"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 </w:t>
            </w:r>
          </w:p>
        </w:tc>
        <w:tc>
          <w:tcPr>
            <w:tcW w:w="723" w:type="dxa"/>
            <w:tcBorders>
              <w:top w:val="nil"/>
              <w:left w:val="nil"/>
              <w:bottom w:val="single" w:sz="4" w:space="0" w:color="auto"/>
              <w:right w:val="nil"/>
            </w:tcBorders>
            <w:vAlign w:val="center"/>
            <w:hideMark/>
          </w:tcPr>
          <w:p w14:paraId="1AF8059E"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 </w:t>
            </w:r>
          </w:p>
        </w:tc>
        <w:tc>
          <w:tcPr>
            <w:tcW w:w="723" w:type="dxa"/>
            <w:tcBorders>
              <w:top w:val="nil"/>
              <w:left w:val="nil"/>
              <w:bottom w:val="single" w:sz="4" w:space="0" w:color="auto"/>
              <w:right w:val="nil"/>
            </w:tcBorders>
            <w:vAlign w:val="center"/>
            <w:hideMark/>
          </w:tcPr>
          <w:p w14:paraId="37FC3A1E"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 </w:t>
            </w:r>
          </w:p>
        </w:tc>
        <w:tc>
          <w:tcPr>
            <w:tcW w:w="723" w:type="dxa"/>
            <w:tcBorders>
              <w:top w:val="nil"/>
              <w:left w:val="nil"/>
              <w:bottom w:val="single" w:sz="4" w:space="0" w:color="auto"/>
              <w:right w:val="nil"/>
            </w:tcBorders>
            <w:vAlign w:val="center"/>
            <w:hideMark/>
          </w:tcPr>
          <w:p w14:paraId="624E61D2"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00</w:t>
            </w:r>
          </w:p>
        </w:tc>
        <w:tc>
          <w:tcPr>
            <w:tcW w:w="723" w:type="dxa"/>
            <w:tcBorders>
              <w:top w:val="nil"/>
              <w:left w:val="nil"/>
              <w:bottom w:val="single" w:sz="4" w:space="0" w:color="auto"/>
              <w:right w:val="nil"/>
            </w:tcBorders>
            <w:vAlign w:val="center"/>
            <w:hideMark/>
          </w:tcPr>
          <w:p w14:paraId="740B95B8"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5.00</w:t>
            </w:r>
          </w:p>
        </w:tc>
        <w:tc>
          <w:tcPr>
            <w:tcW w:w="724" w:type="dxa"/>
            <w:tcBorders>
              <w:top w:val="nil"/>
              <w:left w:val="nil"/>
              <w:bottom w:val="single" w:sz="4" w:space="0" w:color="auto"/>
              <w:right w:val="nil"/>
            </w:tcBorders>
            <w:vAlign w:val="center"/>
            <w:hideMark/>
          </w:tcPr>
          <w:p w14:paraId="7B7BAB47"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5.00</w:t>
            </w:r>
          </w:p>
        </w:tc>
      </w:tr>
    </w:tbl>
    <w:p w14:paraId="48AD20E7" w14:textId="77777777" w:rsidR="0073075D" w:rsidRDefault="0073075D" w:rsidP="0073075D">
      <w:pPr>
        <w:spacing w:line="480" w:lineRule="auto"/>
      </w:pPr>
    </w:p>
    <w:p w14:paraId="34D42BC4" w14:textId="77777777" w:rsidR="0073075D" w:rsidRDefault="0073075D" w:rsidP="0073075D">
      <w:pPr>
        <w:pStyle w:val="Caption"/>
        <w:spacing w:line="480" w:lineRule="auto"/>
        <w:rPr>
          <w:rFonts w:cs="Times New Roman"/>
          <w:b/>
          <w:bCs/>
          <w:i w:val="0"/>
          <w:iCs w:val="0"/>
          <w:sz w:val="24"/>
          <w:szCs w:val="24"/>
        </w:rPr>
      </w:pPr>
      <w:r>
        <w:rPr>
          <w:rFonts w:cs="Times New Roman"/>
          <w:b/>
          <w:bCs/>
          <w:i w:val="0"/>
          <w:iCs w:val="0"/>
          <w:color w:val="auto"/>
          <w:sz w:val="24"/>
          <w:szCs w:val="24"/>
        </w:rPr>
        <w:t>Table 3.</w:t>
      </w:r>
      <w:r>
        <w:rPr>
          <w:rFonts w:cs="Times New Roman"/>
          <w:b/>
          <w:bCs/>
          <w:i w:val="0"/>
          <w:iCs w:val="0"/>
          <w:sz w:val="24"/>
          <w:szCs w:val="24"/>
        </w:rPr>
        <w:t xml:space="preserve"> </w:t>
      </w:r>
      <w:r>
        <w:rPr>
          <w:rFonts w:cs="Times New Roman"/>
          <w:i w:val="0"/>
          <w:iCs w:val="0"/>
          <w:color w:val="auto"/>
          <w:sz w:val="24"/>
          <w:szCs w:val="24"/>
        </w:rPr>
        <w:t xml:space="preserve">Cross-sectional dimensions of standard, reference, and optimised zed sections. </w:t>
      </w:r>
    </w:p>
    <w:tbl>
      <w:tblPr>
        <w:tblW w:w="8325" w:type="dxa"/>
        <w:jc w:val="center"/>
        <w:tblLayout w:type="fixed"/>
        <w:tblLook w:val="04A0" w:firstRow="1" w:lastRow="0" w:firstColumn="1" w:lastColumn="0" w:noHBand="0" w:noVBand="1"/>
      </w:tblPr>
      <w:tblGrid>
        <w:gridCol w:w="1291"/>
        <w:gridCol w:w="1004"/>
        <w:gridCol w:w="788"/>
        <w:gridCol w:w="216"/>
        <w:gridCol w:w="718"/>
        <w:gridCol w:w="718"/>
        <w:gridCol w:w="718"/>
        <w:gridCol w:w="718"/>
        <w:gridCol w:w="718"/>
        <w:gridCol w:w="718"/>
        <w:gridCol w:w="718"/>
      </w:tblGrid>
      <w:tr w:rsidR="0073075D" w14:paraId="71AF137E" w14:textId="77777777" w:rsidTr="00DB2336">
        <w:trPr>
          <w:trHeight w:val="315"/>
          <w:jc w:val="center"/>
        </w:trPr>
        <w:tc>
          <w:tcPr>
            <w:tcW w:w="1292" w:type="dxa"/>
            <w:vMerge w:val="restart"/>
            <w:tcBorders>
              <w:top w:val="single" w:sz="4" w:space="0" w:color="auto"/>
              <w:left w:val="nil"/>
              <w:bottom w:val="single" w:sz="4" w:space="0" w:color="auto"/>
              <w:right w:val="nil"/>
            </w:tcBorders>
            <w:hideMark/>
          </w:tcPr>
          <w:p w14:paraId="4A9FBC9E"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heme="minorEastAsia" w:cs="Times New Roman"/>
                <w:sz w:val="20"/>
                <w:lang w:val="en-US"/>
              </w:rPr>
              <w:t>Parameter</w:t>
            </w:r>
          </w:p>
        </w:tc>
        <w:tc>
          <w:tcPr>
            <w:tcW w:w="1004" w:type="dxa"/>
            <w:vMerge w:val="restart"/>
            <w:tcBorders>
              <w:top w:val="single" w:sz="4" w:space="0" w:color="auto"/>
              <w:left w:val="nil"/>
              <w:bottom w:val="single" w:sz="4" w:space="0" w:color="auto"/>
              <w:right w:val="nil"/>
            </w:tcBorders>
            <w:hideMark/>
          </w:tcPr>
          <w:p w14:paraId="6D13DF00" w14:textId="77777777" w:rsidR="0073075D" w:rsidRDefault="0073075D" w:rsidP="00DB2336">
            <w:pPr>
              <w:tabs>
                <w:tab w:val="center" w:pos="2592"/>
                <w:tab w:val="right" w:pos="5184"/>
              </w:tabs>
              <w:spacing w:before="0" w:after="0" w:line="480" w:lineRule="auto"/>
              <w:rPr>
                <w:rFonts w:cs="Times New Roman"/>
                <w:sz w:val="20"/>
                <w:lang w:val="en-US"/>
              </w:rPr>
            </w:pPr>
            <w:r>
              <w:rPr>
                <w:rFonts w:cs="Times New Roman"/>
                <w:sz w:val="20"/>
                <w:lang w:val="en-US"/>
              </w:rPr>
              <w:t>Standard</w:t>
            </w:r>
          </w:p>
        </w:tc>
        <w:tc>
          <w:tcPr>
            <w:tcW w:w="1722" w:type="dxa"/>
            <w:gridSpan w:val="3"/>
            <w:tcBorders>
              <w:top w:val="single" w:sz="4" w:space="0" w:color="auto"/>
              <w:left w:val="nil"/>
              <w:bottom w:val="single" w:sz="4" w:space="0" w:color="auto"/>
              <w:right w:val="nil"/>
            </w:tcBorders>
            <w:hideMark/>
          </w:tcPr>
          <w:p w14:paraId="2E5EE887" w14:textId="77777777" w:rsidR="0073075D" w:rsidRDefault="0073075D" w:rsidP="00DB2336">
            <w:pPr>
              <w:tabs>
                <w:tab w:val="center" w:pos="2592"/>
                <w:tab w:val="right" w:pos="5184"/>
              </w:tabs>
              <w:spacing w:before="0" w:after="0" w:line="480" w:lineRule="auto"/>
              <w:rPr>
                <w:rFonts w:cs="Times New Roman"/>
                <w:sz w:val="20"/>
                <w:lang w:val="en-US"/>
              </w:rPr>
            </w:pPr>
            <w:r>
              <w:rPr>
                <w:rFonts w:cs="Times New Roman"/>
                <w:sz w:val="20"/>
                <w:lang w:val="en-US"/>
              </w:rPr>
              <w:t xml:space="preserve">Reference </w:t>
            </w:r>
          </w:p>
        </w:tc>
        <w:tc>
          <w:tcPr>
            <w:tcW w:w="4308" w:type="dxa"/>
            <w:gridSpan w:val="6"/>
            <w:tcBorders>
              <w:top w:val="single" w:sz="4" w:space="0" w:color="auto"/>
              <w:left w:val="nil"/>
              <w:bottom w:val="single" w:sz="4" w:space="0" w:color="auto"/>
              <w:right w:val="nil"/>
            </w:tcBorders>
            <w:hideMark/>
          </w:tcPr>
          <w:p w14:paraId="0A0B61AE" w14:textId="77777777" w:rsidR="0073075D" w:rsidRDefault="0073075D" w:rsidP="00DB2336">
            <w:pPr>
              <w:tabs>
                <w:tab w:val="center" w:pos="2592"/>
                <w:tab w:val="right" w:pos="5184"/>
              </w:tabs>
              <w:spacing w:before="0" w:after="0" w:line="480" w:lineRule="auto"/>
              <w:rPr>
                <w:rFonts w:cs="Times New Roman"/>
                <w:sz w:val="20"/>
                <w:lang w:val="en-US"/>
              </w:rPr>
            </w:pPr>
            <w:r>
              <w:rPr>
                <w:rFonts w:cs="Times New Roman"/>
                <w:sz w:val="20"/>
                <w:lang w:val="en-US"/>
              </w:rPr>
              <w:t>Candidate</w:t>
            </w:r>
          </w:p>
        </w:tc>
      </w:tr>
      <w:tr w:rsidR="0073075D" w14:paraId="59ABFE35" w14:textId="77777777" w:rsidTr="00DB2336">
        <w:trPr>
          <w:trHeight w:val="315"/>
          <w:jc w:val="center"/>
        </w:trPr>
        <w:tc>
          <w:tcPr>
            <w:tcW w:w="1292" w:type="dxa"/>
            <w:vMerge/>
            <w:tcBorders>
              <w:top w:val="single" w:sz="4" w:space="0" w:color="auto"/>
              <w:left w:val="nil"/>
              <w:bottom w:val="single" w:sz="4" w:space="0" w:color="auto"/>
              <w:right w:val="nil"/>
            </w:tcBorders>
            <w:vAlign w:val="center"/>
            <w:hideMark/>
          </w:tcPr>
          <w:p w14:paraId="648BCD52" w14:textId="77777777" w:rsidR="0073075D" w:rsidRDefault="0073075D" w:rsidP="00DB2336">
            <w:pPr>
              <w:spacing w:before="0" w:after="0" w:line="480" w:lineRule="auto"/>
              <w:jc w:val="left"/>
              <w:rPr>
                <w:rFonts w:eastAsiaTheme="minorEastAsia" w:cs="Times New Roman"/>
                <w:sz w:val="20"/>
                <w:lang w:val="en-US"/>
              </w:rPr>
            </w:pPr>
          </w:p>
        </w:tc>
        <w:tc>
          <w:tcPr>
            <w:tcW w:w="1004" w:type="dxa"/>
            <w:vMerge/>
            <w:tcBorders>
              <w:top w:val="single" w:sz="4" w:space="0" w:color="auto"/>
              <w:left w:val="nil"/>
              <w:bottom w:val="single" w:sz="4" w:space="0" w:color="auto"/>
              <w:right w:val="nil"/>
            </w:tcBorders>
            <w:vAlign w:val="center"/>
            <w:hideMark/>
          </w:tcPr>
          <w:p w14:paraId="6250A910" w14:textId="77777777" w:rsidR="0073075D" w:rsidRDefault="0073075D" w:rsidP="00DB2336">
            <w:pPr>
              <w:spacing w:before="0" w:after="0" w:line="480" w:lineRule="auto"/>
              <w:jc w:val="left"/>
              <w:rPr>
                <w:rFonts w:cs="Times New Roman"/>
                <w:sz w:val="20"/>
                <w:lang w:val="en-US"/>
              </w:rPr>
            </w:pPr>
          </w:p>
        </w:tc>
        <w:tc>
          <w:tcPr>
            <w:tcW w:w="788" w:type="dxa"/>
            <w:tcBorders>
              <w:top w:val="single" w:sz="4" w:space="0" w:color="auto"/>
              <w:left w:val="nil"/>
              <w:bottom w:val="single" w:sz="4" w:space="0" w:color="auto"/>
              <w:right w:val="nil"/>
            </w:tcBorders>
            <w:hideMark/>
          </w:tcPr>
          <w:p w14:paraId="4B72C8B1" w14:textId="77777777" w:rsidR="0073075D" w:rsidRDefault="0073075D" w:rsidP="00DB2336">
            <w:pPr>
              <w:tabs>
                <w:tab w:val="center" w:pos="2592"/>
                <w:tab w:val="right" w:pos="5184"/>
              </w:tabs>
              <w:spacing w:before="0" w:after="0" w:line="480" w:lineRule="auto"/>
              <w:rPr>
                <w:rFonts w:cs="Times New Roman"/>
                <w:sz w:val="20"/>
                <w:lang w:val="en-US"/>
              </w:rPr>
            </w:pPr>
            <w:r>
              <w:rPr>
                <w:rFonts w:cs="Times New Roman"/>
                <w:sz w:val="20"/>
                <w:lang w:val="en-US"/>
              </w:rPr>
              <w:t xml:space="preserve">    (b)</w:t>
            </w:r>
          </w:p>
        </w:tc>
        <w:tc>
          <w:tcPr>
            <w:tcW w:w="934" w:type="dxa"/>
            <w:gridSpan w:val="2"/>
            <w:tcBorders>
              <w:top w:val="single" w:sz="4" w:space="0" w:color="auto"/>
              <w:left w:val="nil"/>
              <w:bottom w:val="single" w:sz="4" w:space="0" w:color="auto"/>
              <w:right w:val="nil"/>
            </w:tcBorders>
            <w:hideMark/>
          </w:tcPr>
          <w:p w14:paraId="0D8A0E23" w14:textId="77777777" w:rsidR="0073075D" w:rsidRDefault="0073075D" w:rsidP="00DB2336">
            <w:pPr>
              <w:tabs>
                <w:tab w:val="center" w:pos="2592"/>
                <w:tab w:val="right" w:pos="5184"/>
              </w:tabs>
              <w:spacing w:before="0" w:after="0" w:line="480" w:lineRule="auto"/>
              <w:rPr>
                <w:rFonts w:cs="Times New Roman"/>
                <w:sz w:val="20"/>
                <w:lang w:val="en-US"/>
              </w:rPr>
            </w:pPr>
            <w:r>
              <w:rPr>
                <w:rFonts w:cs="Times New Roman"/>
                <w:sz w:val="20"/>
                <w:lang w:val="en-US"/>
              </w:rPr>
              <w:t xml:space="preserve">     (c)</w:t>
            </w:r>
          </w:p>
        </w:tc>
        <w:tc>
          <w:tcPr>
            <w:tcW w:w="718" w:type="dxa"/>
            <w:tcBorders>
              <w:top w:val="single" w:sz="4" w:space="0" w:color="auto"/>
              <w:left w:val="nil"/>
              <w:bottom w:val="single" w:sz="4" w:space="0" w:color="auto"/>
              <w:right w:val="nil"/>
            </w:tcBorders>
            <w:hideMark/>
          </w:tcPr>
          <w:p w14:paraId="044D1468" w14:textId="77777777" w:rsidR="0073075D" w:rsidRDefault="0073075D" w:rsidP="00DB2336">
            <w:pPr>
              <w:tabs>
                <w:tab w:val="center" w:pos="2592"/>
                <w:tab w:val="right" w:pos="5184"/>
              </w:tabs>
              <w:spacing w:before="0" w:after="0" w:line="480" w:lineRule="auto"/>
              <w:rPr>
                <w:rFonts w:cs="Times New Roman"/>
                <w:sz w:val="20"/>
                <w:lang w:val="en-US"/>
              </w:rPr>
            </w:pPr>
            <w:r>
              <w:rPr>
                <w:rFonts w:cs="Times New Roman"/>
                <w:sz w:val="20"/>
                <w:lang w:val="en-US"/>
              </w:rPr>
              <w:t>1</w:t>
            </w:r>
          </w:p>
        </w:tc>
        <w:tc>
          <w:tcPr>
            <w:tcW w:w="718" w:type="dxa"/>
            <w:tcBorders>
              <w:top w:val="single" w:sz="4" w:space="0" w:color="auto"/>
              <w:left w:val="nil"/>
              <w:bottom w:val="single" w:sz="4" w:space="0" w:color="auto"/>
              <w:right w:val="nil"/>
            </w:tcBorders>
            <w:hideMark/>
          </w:tcPr>
          <w:p w14:paraId="1C149C65" w14:textId="77777777" w:rsidR="0073075D" w:rsidRDefault="0073075D" w:rsidP="00DB2336">
            <w:pPr>
              <w:tabs>
                <w:tab w:val="center" w:pos="2592"/>
                <w:tab w:val="right" w:pos="5184"/>
              </w:tabs>
              <w:spacing w:before="0" w:after="0" w:line="480" w:lineRule="auto"/>
              <w:rPr>
                <w:rFonts w:cs="Times New Roman"/>
                <w:sz w:val="20"/>
                <w:lang w:val="en-US"/>
              </w:rPr>
            </w:pPr>
            <w:r>
              <w:rPr>
                <w:rFonts w:cs="Times New Roman"/>
                <w:sz w:val="20"/>
                <w:lang w:val="en-US"/>
              </w:rPr>
              <w:t>2</w:t>
            </w:r>
          </w:p>
        </w:tc>
        <w:tc>
          <w:tcPr>
            <w:tcW w:w="718" w:type="dxa"/>
            <w:tcBorders>
              <w:top w:val="single" w:sz="4" w:space="0" w:color="auto"/>
              <w:left w:val="nil"/>
              <w:bottom w:val="single" w:sz="4" w:space="0" w:color="auto"/>
              <w:right w:val="nil"/>
            </w:tcBorders>
            <w:hideMark/>
          </w:tcPr>
          <w:p w14:paraId="5DC09486" w14:textId="77777777" w:rsidR="0073075D" w:rsidRDefault="0073075D" w:rsidP="00DB2336">
            <w:pPr>
              <w:tabs>
                <w:tab w:val="center" w:pos="2592"/>
                <w:tab w:val="right" w:pos="5184"/>
              </w:tabs>
              <w:spacing w:before="0" w:after="0" w:line="480" w:lineRule="auto"/>
              <w:rPr>
                <w:rFonts w:cs="Times New Roman"/>
                <w:sz w:val="20"/>
                <w:lang w:val="en-US"/>
              </w:rPr>
            </w:pPr>
            <w:r>
              <w:rPr>
                <w:rFonts w:cs="Times New Roman"/>
                <w:sz w:val="20"/>
                <w:lang w:val="en-US"/>
              </w:rPr>
              <w:t>3</w:t>
            </w:r>
          </w:p>
        </w:tc>
        <w:tc>
          <w:tcPr>
            <w:tcW w:w="718" w:type="dxa"/>
            <w:tcBorders>
              <w:top w:val="single" w:sz="4" w:space="0" w:color="auto"/>
              <w:left w:val="nil"/>
              <w:bottom w:val="single" w:sz="4" w:space="0" w:color="auto"/>
              <w:right w:val="nil"/>
            </w:tcBorders>
            <w:hideMark/>
          </w:tcPr>
          <w:p w14:paraId="400EBD9C" w14:textId="77777777" w:rsidR="0073075D" w:rsidRDefault="0073075D" w:rsidP="00DB2336">
            <w:pPr>
              <w:tabs>
                <w:tab w:val="center" w:pos="2592"/>
                <w:tab w:val="right" w:pos="5184"/>
              </w:tabs>
              <w:spacing w:before="0" w:after="0" w:line="480" w:lineRule="auto"/>
              <w:rPr>
                <w:rFonts w:cs="Times New Roman"/>
                <w:sz w:val="20"/>
                <w:lang w:val="en-US"/>
              </w:rPr>
            </w:pPr>
            <w:r>
              <w:rPr>
                <w:rFonts w:cs="Times New Roman"/>
                <w:sz w:val="20"/>
                <w:lang w:val="en-US"/>
              </w:rPr>
              <w:t>4</w:t>
            </w:r>
          </w:p>
        </w:tc>
        <w:tc>
          <w:tcPr>
            <w:tcW w:w="718" w:type="dxa"/>
            <w:tcBorders>
              <w:top w:val="single" w:sz="4" w:space="0" w:color="auto"/>
              <w:left w:val="nil"/>
              <w:bottom w:val="single" w:sz="4" w:space="0" w:color="auto"/>
              <w:right w:val="nil"/>
            </w:tcBorders>
            <w:hideMark/>
          </w:tcPr>
          <w:p w14:paraId="108CD6DA" w14:textId="77777777" w:rsidR="0073075D" w:rsidRDefault="0073075D" w:rsidP="00DB2336">
            <w:pPr>
              <w:tabs>
                <w:tab w:val="center" w:pos="2592"/>
                <w:tab w:val="right" w:pos="5184"/>
              </w:tabs>
              <w:spacing w:before="0" w:after="0" w:line="480" w:lineRule="auto"/>
              <w:rPr>
                <w:rFonts w:cs="Times New Roman"/>
                <w:sz w:val="20"/>
                <w:lang w:val="en-US"/>
              </w:rPr>
            </w:pPr>
            <w:r>
              <w:rPr>
                <w:rFonts w:cs="Times New Roman"/>
                <w:sz w:val="20"/>
                <w:lang w:val="en-US"/>
              </w:rPr>
              <w:t>5</w:t>
            </w:r>
          </w:p>
        </w:tc>
        <w:tc>
          <w:tcPr>
            <w:tcW w:w="718" w:type="dxa"/>
            <w:tcBorders>
              <w:top w:val="single" w:sz="4" w:space="0" w:color="auto"/>
              <w:left w:val="nil"/>
              <w:bottom w:val="single" w:sz="4" w:space="0" w:color="auto"/>
              <w:right w:val="nil"/>
            </w:tcBorders>
            <w:hideMark/>
          </w:tcPr>
          <w:p w14:paraId="061B201F" w14:textId="77777777" w:rsidR="0073075D" w:rsidRDefault="0073075D" w:rsidP="00DB2336">
            <w:pPr>
              <w:tabs>
                <w:tab w:val="center" w:pos="2592"/>
                <w:tab w:val="right" w:pos="5184"/>
              </w:tabs>
              <w:spacing w:before="0" w:after="0" w:line="480" w:lineRule="auto"/>
              <w:rPr>
                <w:rFonts w:cs="Times New Roman"/>
                <w:sz w:val="20"/>
                <w:lang w:val="en-US"/>
              </w:rPr>
            </w:pPr>
            <w:r>
              <w:rPr>
                <w:rFonts w:cs="Times New Roman"/>
                <w:sz w:val="20"/>
                <w:lang w:val="en-US"/>
              </w:rPr>
              <w:t>6</w:t>
            </w:r>
          </w:p>
        </w:tc>
      </w:tr>
      <w:tr w:rsidR="0073075D" w14:paraId="00E81AC1" w14:textId="77777777" w:rsidTr="00DB2336">
        <w:trPr>
          <w:trHeight w:val="297"/>
          <w:jc w:val="center"/>
        </w:trPr>
        <w:tc>
          <w:tcPr>
            <w:tcW w:w="1292" w:type="dxa"/>
            <w:tcBorders>
              <w:top w:val="single" w:sz="4" w:space="0" w:color="auto"/>
              <w:left w:val="nil"/>
              <w:bottom w:val="nil"/>
              <w:right w:val="nil"/>
            </w:tcBorders>
            <w:vAlign w:val="center"/>
            <w:hideMark/>
          </w:tcPr>
          <w:p w14:paraId="364412E4"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1</w:t>
            </w:r>
            <w:r>
              <w:rPr>
                <w:rFonts w:eastAsia="Times New Roman" w:cs="Times New Roman"/>
                <w:color w:val="000000"/>
                <w:sz w:val="20"/>
                <w:lang w:val="en-US" w:eastAsia="en-GB"/>
              </w:rPr>
              <w:t xml:space="preserve"> (mm)</w:t>
            </w:r>
          </w:p>
        </w:tc>
        <w:tc>
          <w:tcPr>
            <w:tcW w:w="1004" w:type="dxa"/>
            <w:tcBorders>
              <w:top w:val="single" w:sz="4" w:space="0" w:color="auto"/>
              <w:left w:val="nil"/>
              <w:bottom w:val="nil"/>
              <w:right w:val="nil"/>
            </w:tcBorders>
            <w:vAlign w:val="center"/>
            <w:hideMark/>
          </w:tcPr>
          <w:p w14:paraId="6C959449"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 </w:t>
            </w:r>
          </w:p>
        </w:tc>
        <w:tc>
          <w:tcPr>
            <w:tcW w:w="1004" w:type="dxa"/>
            <w:gridSpan w:val="2"/>
            <w:tcBorders>
              <w:top w:val="single" w:sz="4" w:space="0" w:color="auto"/>
              <w:left w:val="nil"/>
              <w:bottom w:val="nil"/>
              <w:right w:val="nil"/>
            </w:tcBorders>
            <w:vAlign w:val="center"/>
            <w:hideMark/>
          </w:tcPr>
          <w:p w14:paraId="41669E18"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0.00</w:t>
            </w:r>
          </w:p>
        </w:tc>
        <w:tc>
          <w:tcPr>
            <w:tcW w:w="718" w:type="dxa"/>
            <w:tcBorders>
              <w:top w:val="single" w:sz="4" w:space="0" w:color="auto"/>
              <w:left w:val="nil"/>
              <w:bottom w:val="nil"/>
              <w:right w:val="nil"/>
            </w:tcBorders>
            <w:vAlign w:val="center"/>
            <w:hideMark/>
          </w:tcPr>
          <w:p w14:paraId="18CBD603"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tcBorders>
              <w:top w:val="single" w:sz="4" w:space="0" w:color="auto"/>
              <w:left w:val="nil"/>
              <w:bottom w:val="nil"/>
              <w:right w:val="nil"/>
            </w:tcBorders>
            <w:vAlign w:val="center"/>
            <w:hideMark/>
          </w:tcPr>
          <w:p w14:paraId="5EDDFC04"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0.00</w:t>
            </w:r>
          </w:p>
        </w:tc>
        <w:tc>
          <w:tcPr>
            <w:tcW w:w="718" w:type="dxa"/>
            <w:tcBorders>
              <w:top w:val="single" w:sz="4" w:space="0" w:color="auto"/>
              <w:left w:val="nil"/>
              <w:bottom w:val="nil"/>
              <w:right w:val="nil"/>
            </w:tcBorders>
            <w:vAlign w:val="center"/>
            <w:hideMark/>
          </w:tcPr>
          <w:p w14:paraId="051A17DF"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tcBorders>
              <w:top w:val="single" w:sz="4" w:space="0" w:color="auto"/>
              <w:left w:val="nil"/>
              <w:bottom w:val="nil"/>
              <w:right w:val="nil"/>
            </w:tcBorders>
            <w:vAlign w:val="center"/>
            <w:hideMark/>
          </w:tcPr>
          <w:p w14:paraId="55128780"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tcBorders>
              <w:top w:val="single" w:sz="4" w:space="0" w:color="auto"/>
              <w:left w:val="nil"/>
              <w:bottom w:val="nil"/>
              <w:right w:val="nil"/>
            </w:tcBorders>
            <w:vAlign w:val="center"/>
            <w:hideMark/>
          </w:tcPr>
          <w:p w14:paraId="42E509E6"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tcBorders>
              <w:top w:val="single" w:sz="4" w:space="0" w:color="auto"/>
              <w:left w:val="nil"/>
              <w:bottom w:val="nil"/>
              <w:right w:val="nil"/>
            </w:tcBorders>
            <w:vAlign w:val="center"/>
            <w:hideMark/>
          </w:tcPr>
          <w:p w14:paraId="67B99292"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0.00</w:t>
            </w:r>
          </w:p>
        </w:tc>
        <w:tc>
          <w:tcPr>
            <w:tcW w:w="718" w:type="dxa"/>
            <w:tcBorders>
              <w:top w:val="single" w:sz="4" w:space="0" w:color="auto"/>
              <w:left w:val="nil"/>
              <w:bottom w:val="nil"/>
              <w:right w:val="nil"/>
            </w:tcBorders>
            <w:vAlign w:val="center"/>
            <w:hideMark/>
          </w:tcPr>
          <w:p w14:paraId="5538D8F5"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0.00</w:t>
            </w:r>
          </w:p>
        </w:tc>
      </w:tr>
      <w:tr w:rsidR="0073075D" w14:paraId="584F7BFB" w14:textId="77777777" w:rsidTr="00DB2336">
        <w:trPr>
          <w:trHeight w:val="315"/>
          <w:jc w:val="center"/>
        </w:trPr>
        <w:tc>
          <w:tcPr>
            <w:tcW w:w="1292" w:type="dxa"/>
            <w:vAlign w:val="center"/>
            <w:hideMark/>
          </w:tcPr>
          <w:p w14:paraId="6357193B"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 xml:space="preserve">2 </w:t>
            </w:r>
            <w:r>
              <w:rPr>
                <w:rFonts w:eastAsia="Times New Roman" w:cs="Times New Roman"/>
                <w:color w:val="000000"/>
                <w:sz w:val="20"/>
                <w:lang w:val="en-US" w:eastAsia="en-GB"/>
              </w:rPr>
              <w:t>(mm)</w:t>
            </w:r>
          </w:p>
        </w:tc>
        <w:tc>
          <w:tcPr>
            <w:tcW w:w="1004" w:type="dxa"/>
            <w:vAlign w:val="center"/>
            <w:hideMark/>
          </w:tcPr>
          <w:p w14:paraId="1F6FD257"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 </w:t>
            </w:r>
          </w:p>
        </w:tc>
        <w:tc>
          <w:tcPr>
            <w:tcW w:w="1004" w:type="dxa"/>
            <w:gridSpan w:val="2"/>
            <w:vAlign w:val="center"/>
            <w:hideMark/>
          </w:tcPr>
          <w:p w14:paraId="1FE513BF"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0.00</w:t>
            </w:r>
          </w:p>
        </w:tc>
        <w:tc>
          <w:tcPr>
            <w:tcW w:w="718" w:type="dxa"/>
            <w:vAlign w:val="center"/>
            <w:hideMark/>
          </w:tcPr>
          <w:p w14:paraId="32334C72"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750884E2"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62DEB947"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1576B748"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0661FA82"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77D40D4A"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1D0EB557"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r>
      <w:tr w:rsidR="0073075D" w14:paraId="2A2D4C4D" w14:textId="77777777" w:rsidTr="00DB2336">
        <w:trPr>
          <w:trHeight w:val="315"/>
          <w:jc w:val="center"/>
        </w:trPr>
        <w:tc>
          <w:tcPr>
            <w:tcW w:w="1292" w:type="dxa"/>
            <w:vAlign w:val="center"/>
            <w:hideMark/>
          </w:tcPr>
          <w:p w14:paraId="7C5440EB"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3</w:t>
            </w:r>
            <w:r>
              <w:rPr>
                <w:rFonts w:eastAsia="Times New Roman" w:cs="Times New Roman"/>
                <w:color w:val="000000"/>
                <w:sz w:val="20"/>
                <w:lang w:val="en-US" w:eastAsia="en-GB"/>
              </w:rPr>
              <w:t xml:space="preserve"> (mm)</w:t>
            </w:r>
          </w:p>
        </w:tc>
        <w:tc>
          <w:tcPr>
            <w:tcW w:w="1004" w:type="dxa"/>
            <w:vAlign w:val="center"/>
            <w:hideMark/>
          </w:tcPr>
          <w:p w14:paraId="474B776C"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12.60 </w:t>
            </w:r>
          </w:p>
        </w:tc>
        <w:tc>
          <w:tcPr>
            <w:tcW w:w="1004" w:type="dxa"/>
            <w:gridSpan w:val="2"/>
            <w:vAlign w:val="center"/>
            <w:hideMark/>
          </w:tcPr>
          <w:p w14:paraId="35315469"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12.60 </w:t>
            </w:r>
          </w:p>
        </w:tc>
        <w:tc>
          <w:tcPr>
            <w:tcW w:w="718" w:type="dxa"/>
            <w:vAlign w:val="center"/>
            <w:hideMark/>
          </w:tcPr>
          <w:p w14:paraId="40800262"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2.60 </w:t>
            </w:r>
          </w:p>
        </w:tc>
        <w:tc>
          <w:tcPr>
            <w:tcW w:w="718" w:type="dxa"/>
            <w:vAlign w:val="center"/>
            <w:hideMark/>
          </w:tcPr>
          <w:p w14:paraId="09E832F6"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9.70</w:t>
            </w:r>
          </w:p>
        </w:tc>
        <w:tc>
          <w:tcPr>
            <w:tcW w:w="718" w:type="dxa"/>
            <w:vAlign w:val="center"/>
            <w:hideMark/>
          </w:tcPr>
          <w:p w14:paraId="2BF7B42D"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7.70</w:t>
            </w:r>
          </w:p>
        </w:tc>
        <w:tc>
          <w:tcPr>
            <w:tcW w:w="718" w:type="dxa"/>
            <w:vAlign w:val="center"/>
            <w:hideMark/>
          </w:tcPr>
          <w:p w14:paraId="58C7EDA6"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20.80</w:t>
            </w:r>
          </w:p>
        </w:tc>
        <w:tc>
          <w:tcPr>
            <w:tcW w:w="718" w:type="dxa"/>
            <w:vAlign w:val="center"/>
            <w:hideMark/>
          </w:tcPr>
          <w:p w14:paraId="08F4E834"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7.00</w:t>
            </w:r>
          </w:p>
        </w:tc>
        <w:tc>
          <w:tcPr>
            <w:tcW w:w="718" w:type="dxa"/>
            <w:vAlign w:val="center"/>
            <w:hideMark/>
          </w:tcPr>
          <w:p w14:paraId="367CBFC6"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9.00</w:t>
            </w:r>
          </w:p>
        </w:tc>
        <w:tc>
          <w:tcPr>
            <w:tcW w:w="718" w:type="dxa"/>
            <w:vAlign w:val="center"/>
            <w:hideMark/>
          </w:tcPr>
          <w:p w14:paraId="6AD5E133"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8.40</w:t>
            </w:r>
          </w:p>
        </w:tc>
      </w:tr>
      <w:tr w:rsidR="0073075D" w14:paraId="7DE30483" w14:textId="77777777" w:rsidTr="00DB2336">
        <w:trPr>
          <w:trHeight w:val="297"/>
          <w:jc w:val="center"/>
        </w:trPr>
        <w:tc>
          <w:tcPr>
            <w:tcW w:w="1292" w:type="dxa"/>
            <w:vAlign w:val="center"/>
            <w:hideMark/>
          </w:tcPr>
          <w:p w14:paraId="26D4F9AB"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4</w:t>
            </w:r>
            <w:r>
              <w:rPr>
                <w:rFonts w:eastAsia="Times New Roman" w:cs="Times New Roman"/>
                <w:color w:val="000000"/>
                <w:sz w:val="20"/>
                <w:lang w:val="en-US" w:eastAsia="en-GB"/>
              </w:rPr>
              <w:t xml:space="preserve"> (mm)</w:t>
            </w:r>
          </w:p>
        </w:tc>
        <w:tc>
          <w:tcPr>
            <w:tcW w:w="1004" w:type="dxa"/>
            <w:vAlign w:val="center"/>
            <w:hideMark/>
          </w:tcPr>
          <w:p w14:paraId="537AEAD7"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11.10</w:t>
            </w:r>
          </w:p>
        </w:tc>
        <w:tc>
          <w:tcPr>
            <w:tcW w:w="1004" w:type="dxa"/>
            <w:gridSpan w:val="2"/>
            <w:vAlign w:val="center"/>
            <w:hideMark/>
          </w:tcPr>
          <w:p w14:paraId="2D900C27"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11.10</w:t>
            </w:r>
          </w:p>
        </w:tc>
        <w:tc>
          <w:tcPr>
            <w:tcW w:w="718" w:type="dxa"/>
            <w:vAlign w:val="center"/>
            <w:hideMark/>
          </w:tcPr>
          <w:p w14:paraId="0A2F0A0A"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1.10</w:t>
            </w:r>
          </w:p>
        </w:tc>
        <w:tc>
          <w:tcPr>
            <w:tcW w:w="718" w:type="dxa"/>
            <w:vAlign w:val="center"/>
            <w:hideMark/>
          </w:tcPr>
          <w:p w14:paraId="49A0DB41"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7.50</w:t>
            </w:r>
          </w:p>
        </w:tc>
        <w:tc>
          <w:tcPr>
            <w:tcW w:w="718" w:type="dxa"/>
            <w:vAlign w:val="center"/>
            <w:hideMark/>
          </w:tcPr>
          <w:p w14:paraId="3B081A3D"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6.40</w:t>
            </w:r>
          </w:p>
        </w:tc>
        <w:tc>
          <w:tcPr>
            <w:tcW w:w="718" w:type="dxa"/>
            <w:vAlign w:val="center"/>
            <w:hideMark/>
          </w:tcPr>
          <w:p w14:paraId="40E376E5"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7.80</w:t>
            </w:r>
          </w:p>
        </w:tc>
        <w:tc>
          <w:tcPr>
            <w:tcW w:w="718" w:type="dxa"/>
            <w:vAlign w:val="center"/>
            <w:hideMark/>
          </w:tcPr>
          <w:p w14:paraId="7154F5C5"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6.00</w:t>
            </w:r>
          </w:p>
        </w:tc>
        <w:tc>
          <w:tcPr>
            <w:tcW w:w="718" w:type="dxa"/>
            <w:vAlign w:val="center"/>
            <w:hideMark/>
          </w:tcPr>
          <w:p w14:paraId="63658AD0"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7.00</w:t>
            </w:r>
          </w:p>
        </w:tc>
        <w:tc>
          <w:tcPr>
            <w:tcW w:w="718" w:type="dxa"/>
            <w:vAlign w:val="center"/>
            <w:hideMark/>
          </w:tcPr>
          <w:p w14:paraId="498B3E54"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6.20</w:t>
            </w:r>
          </w:p>
        </w:tc>
      </w:tr>
      <w:tr w:rsidR="0073075D" w14:paraId="1AE194F2" w14:textId="77777777" w:rsidTr="00DB2336">
        <w:trPr>
          <w:trHeight w:val="315"/>
          <w:jc w:val="center"/>
        </w:trPr>
        <w:tc>
          <w:tcPr>
            <w:tcW w:w="1292" w:type="dxa"/>
            <w:vAlign w:val="center"/>
            <w:hideMark/>
          </w:tcPr>
          <w:p w14:paraId="09311A4B"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5</w:t>
            </w:r>
            <w:r>
              <w:rPr>
                <w:rFonts w:eastAsia="Times New Roman" w:cs="Times New Roman"/>
                <w:color w:val="000000"/>
                <w:sz w:val="20"/>
                <w:lang w:val="en-US" w:eastAsia="en-GB"/>
              </w:rPr>
              <w:t xml:space="preserve"> (mm)</w:t>
            </w:r>
          </w:p>
        </w:tc>
        <w:tc>
          <w:tcPr>
            <w:tcW w:w="1004" w:type="dxa"/>
            <w:vAlign w:val="center"/>
            <w:hideMark/>
          </w:tcPr>
          <w:p w14:paraId="3BCA56BC"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3.30</w:t>
            </w:r>
          </w:p>
        </w:tc>
        <w:tc>
          <w:tcPr>
            <w:tcW w:w="1004" w:type="dxa"/>
            <w:gridSpan w:val="2"/>
            <w:hideMark/>
          </w:tcPr>
          <w:p w14:paraId="5C6E3992"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3.30</w:t>
            </w:r>
          </w:p>
        </w:tc>
        <w:tc>
          <w:tcPr>
            <w:tcW w:w="718" w:type="dxa"/>
            <w:hideMark/>
          </w:tcPr>
          <w:p w14:paraId="0BA376A0"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3.30</w:t>
            </w:r>
          </w:p>
        </w:tc>
        <w:tc>
          <w:tcPr>
            <w:tcW w:w="718" w:type="dxa"/>
            <w:hideMark/>
          </w:tcPr>
          <w:p w14:paraId="190A90C6"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3.30</w:t>
            </w:r>
          </w:p>
        </w:tc>
        <w:tc>
          <w:tcPr>
            <w:tcW w:w="718" w:type="dxa"/>
            <w:hideMark/>
          </w:tcPr>
          <w:p w14:paraId="4560BBB2"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3.30</w:t>
            </w:r>
          </w:p>
        </w:tc>
        <w:tc>
          <w:tcPr>
            <w:tcW w:w="718" w:type="dxa"/>
            <w:hideMark/>
          </w:tcPr>
          <w:p w14:paraId="2B0D653F"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3.30</w:t>
            </w:r>
          </w:p>
        </w:tc>
        <w:tc>
          <w:tcPr>
            <w:tcW w:w="718" w:type="dxa"/>
            <w:hideMark/>
          </w:tcPr>
          <w:p w14:paraId="3BF1E399"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3.30</w:t>
            </w:r>
          </w:p>
        </w:tc>
        <w:tc>
          <w:tcPr>
            <w:tcW w:w="718" w:type="dxa"/>
            <w:hideMark/>
          </w:tcPr>
          <w:p w14:paraId="49B549E3"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3.30</w:t>
            </w:r>
          </w:p>
        </w:tc>
        <w:tc>
          <w:tcPr>
            <w:tcW w:w="718" w:type="dxa"/>
            <w:hideMark/>
          </w:tcPr>
          <w:p w14:paraId="4AE0531E"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3.30</w:t>
            </w:r>
          </w:p>
        </w:tc>
      </w:tr>
      <w:tr w:rsidR="0073075D" w14:paraId="4EEB2574" w14:textId="77777777" w:rsidTr="00DB2336">
        <w:trPr>
          <w:trHeight w:val="297"/>
          <w:jc w:val="center"/>
        </w:trPr>
        <w:tc>
          <w:tcPr>
            <w:tcW w:w="1292" w:type="dxa"/>
            <w:vAlign w:val="center"/>
            <w:hideMark/>
          </w:tcPr>
          <w:p w14:paraId="5B1BC2BB"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6</w:t>
            </w:r>
            <w:r>
              <w:rPr>
                <w:rFonts w:eastAsia="Times New Roman" w:cs="Times New Roman"/>
                <w:color w:val="000000"/>
                <w:sz w:val="20"/>
                <w:lang w:val="en-US" w:eastAsia="en-GB"/>
              </w:rPr>
              <w:t xml:space="preserve"> (mm)</w:t>
            </w:r>
          </w:p>
        </w:tc>
        <w:tc>
          <w:tcPr>
            <w:tcW w:w="1004" w:type="dxa"/>
            <w:vAlign w:val="center"/>
          </w:tcPr>
          <w:p w14:paraId="530A7053" w14:textId="77777777" w:rsidR="0073075D" w:rsidRDefault="0073075D" w:rsidP="00DB2336">
            <w:pPr>
              <w:tabs>
                <w:tab w:val="center" w:pos="2592"/>
                <w:tab w:val="right" w:pos="5184"/>
              </w:tabs>
              <w:spacing w:before="0" w:after="0" w:line="480" w:lineRule="auto"/>
              <w:rPr>
                <w:rFonts w:cs="Times New Roman"/>
                <w:color w:val="000000"/>
                <w:sz w:val="20"/>
                <w:lang w:val="en-US"/>
              </w:rPr>
            </w:pPr>
          </w:p>
        </w:tc>
        <w:tc>
          <w:tcPr>
            <w:tcW w:w="1004" w:type="dxa"/>
            <w:gridSpan w:val="2"/>
            <w:hideMark/>
          </w:tcPr>
          <w:p w14:paraId="52840BAC"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16.20</w:t>
            </w:r>
          </w:p>
        </w:tc>
        <w:tc>
          <w:tcPr>
            <w:tcW w:w="718" w:type="dxa"/>
            <w:hideMark/>
          </w:tcPr>
          <w:p w14:paraId="2EC0B86D"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6.20 </w:t>
            </w:r>
          </w:p>
        </w:tc>
        <w:tc>
          <w:tcPr>
            <w:tcW w:w="718" w:type="dxa"/>
            <w:vAlign w:val="center"/>
            <w:hideMark/>
          </w:tcPr>
          <w:p w14:paraId="326FF980"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2.50</w:t>
            </w:r>
          </w:p>
        </w:tc>
        <w:tc>
          <w:tcPr>
            <w:tcW w:w="718" w:type="dxa"/>
            <w:vAlign w:val="center"/>
            <w:hideMark/>
          </w:tcPr>
          <w:p w14:paraId="0CC37D6B"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21.00</w:t>
            </w:r>
          </w:p>
        </w:tc>
        <w:tc>
          <w:tcPr>
            <w:tcW w:w="718" w:type="dxa"/>
            <w:vAlign w:val="center"/>
            <w:hideMark/>
          </w:tcPr>
          <w:p w14:paraId="42AF2426"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1.60</w:t>
            </w:r>
          </w:p>
        </w:tc>
        <w:tc>
          <w:tcPr>
            <w:tcW w:w="718" w:type="dxa"/>
            <w:vAlign w:val="center"/>
            <w:hideMark/>
          </w:tcPr>
          <w:p w14:paraId="540A9B12"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2.00</w:t>
            </w:r>
          </w:p>
        </w:tc>
        <w:tc>
          <w:tcPr>
            <w:tcW w:w="718" w:type="dxa"/>
            <w:vAlign w:val="center"/>
            <w:hideMark/>
          </w:tcPr>
          <w:p w14:paraId="35EBF681"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3.00</w:t>
            </w:r>
          </w:p>
        </w:tc>
        <w:tc>
          <w:tcPr>
            <w:tcW w:w="718" w:type="dxa"/>
            <w:vAlign w:val="center"/>
            <w:hideMark/>
          </w:tcPr>
          <w:p w14:paraId="385C7B18"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2.80</w:t>
            </w:r>
          </w:p>
        </w:tc>
      </w:tr>
      <w:tr w:rsidR="0073075D" w14:paraId="5BEBB609" w14:textId="77777777" w:rsidTr="00DB2336">
        <w:trPr>
          <w:trHeight w:val="315"/>
          <w:jc w:val="center"/>
        </w:trPr>
        <w:tc>
          <w:tcPr>
            <w:tcW w:w="1292" w:type="dxa"/>
            <w:vAlign w:val="center"/>
            <w:hideMark/>
          </w:tcPr>
          <w:p w14:paraId="2E08B5E6"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7</w:t>
            </w:r>
            <w:r>
              <w:rPr>
                <w:rFonts w:eastAsia="Times New Roman" w:cs="Times New Roman"/>
                <w:color w:val="000000"/>
                <w:sz w:val="20"/>
                <w:lang w:val="en-US" w:eastAsia="en-GB"/>
              </w:rPr>
              <w:t xml:space="preserve"> (mm)</w:t>
            </w:r>
          </w:p>
        </w:tc>
        <w:tc>
          <w:tcPr>
            <w:tcW w:w="1004" w:type="dxa"/>
            <w:vAlign w:val="center"/>
          </w:tcPr>
          <w:p w14:paraId="1F36FB78" w14:textId="77777777" w:rsidR="0073075D" w:rsidRDefault="0073075D" w:rsidP="00DB2336">
            <w:pPr>
              <w:tabs>
                <w:tab w:val="center" w:pos="2592"/>
                <w:tab w:val="right" w:pos="5184"/>
              </w:tabs>
              <w:spacing w:before="0" w:after="0" w:line="480" w:lineRule="auto"/>
              <w:rPr>
                <w:rFonts w:cs="Times New Roman"/>
                <w:color w:val="000000"/>
                <w:sz w:val="20"/>
                <w:lang w:val="en-US"/>
              </w:rPr>
            </w:pPr>
          </w:p>
        </w:tc>
        <w:tc>
          <w:tcPr>
            <w:tcW w:w="1004" w:type="dxa"/>
            <w:gridSpan w:val="2"/>
            <w:hideMark/>
          </w:tcPr>
          <w:p w14:paraId="1B59E5F1"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17.60</w:t>
            </w:r>
          </w:p>
        </w:tc>
        <w:tc>
          <w:tcPr>
            <w:tcW w:w="718" w:type="dxa"/>
            <w:hideMark/>
          </w:tcPr>
          <w:p w14:paraId="62D6FCA1"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7.60</w:t>
            </w:r>
          </w:p>
        </w:tc>
        <w:tc>
          <w:tcPr>
            <w:tcW w:w="718" w:type="dxa"/>
            <w:vAlign w:val="center"/>
            <w:hideMark/>
          </w:tcPr>
          <w:p w14:paraId="6CA6A186"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3.90</w:t>
            </w:r>
          </w:p>
        </w:tc>
        <w:tc>
          <w:tcPr>
            <w:tcW w:w="718" w:type="dxa"/>
            <w:vAlign w:val="center"/>
            <w:hideMark/>
          </w:tcPr>
          <w:p w14:paraId="4F8F873E"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21.00</w:t>
            </w:r>
          </w:p>
        </w:tc>
        <w:tc>
          <w:tcPr>
            <w:tcW w:w="718" w:type="dxa"/>
            <w:vAlign w:val="center"/>
            <w:hideMark/>
          </w:tcPr>
          <w:p w14:paraId="50442F36"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2.90</w:t>
            </w:r>
          </w:p>
        </w:tc>
        <w:tc>
          <w:tcPr>
            <w:tcW w:w="718" w:type="dxa"/>
            <w:vAlign w:val="center"/>
            <w:hideMark/>
          </w:tcPr>
          <w:p w14:paraId="62D414B7"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13.00</w:t>
            </w:r>
          </w:p>
        </w:tc>
        <w:tc>
          <w:tcPr>
            <w:tcW w:w="718" w:type="dxa"/>
            <w:vAlign w:val="center"/>
            <w:hideMark/>
          </w:tcPr>
          <w:p w14:paraId="7D2B921C"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4.00</w:t>
            </w:r>
          </w:p>
        </w:tc>
        <w:tc>
          <w:tcPr>
            <w:tcW w:w="718" w:type="dxa"/>
            <w:vAlign w:val="center"/>
            <w:hideMark/>
          </w:tcPr>
          <w:p w14:paraId="0B913004"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13.10</w:t>
            </w:r>
          </w:p>
        </w:tc>
      </w:tr>
      <w:tr w:rsidR="0073075D" w14:paraId="75FC9881" w14:textId="77777777" w:rsidTr="00DB2336">
        <w:trPr>
          <w:trHeight w:val="297"/>
          <w:jc w:val="center"/>
        </w:trPr>
        <w:tc>
          <w:tcPr>
            <w:tcW w:w="1292" w:type="dxa"/>
            <w:vAlign w:val="center"/>
            <w:hideMark/>
          </w:tcPr>
          <w:p w14:paraId="7CB35407"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 xml:space="preserve">8 </w:t>
            </w:r>
            <w:r>
              <w:rPr>
                <w:rFonts w:eastAsia="Times New Roman" w:cs="Times New Roman"/>
                <w:color w:val="000000"/>
                <w:sz w:val="20"/>
                <w:lang w:val="en-US" w:eastAsia="en-GB"/>
              </w:rPr>
              <w:t>(degree)</w:t>
            </w:r>
          </w:p>
        </w:tc>
        <w:tc>
          <w:tcPr>
            <w:tcW w:w="1004" w:type="dxa"/>
            <w:vAlign w:val="center"/>
          </w:tcPr>
          <w:p w14:paraId="06AB8BCE" w14:textId="77777777" w:rsidR="0073075D" w:rsidRDefault="0073075D" w:rsidP="00DB2336">
            <w:pPr>
              <w:tabs>
                <w:tab w:val="center" w:pos="2592"/>
                <w:tab w:val="right" w:pos="5184"/>
              </w:tabs>
              <w:spacing w:before="0" w:after="0" w:line="480" w:lineRule="auto"/>
              <w:rPr>
                <w:rFonts w:cs="Times New Roman"/>
                <w:color w:val="000000"/>
                <w:sz w:val="20"/>
                <w:lang w:val="en-US"/>
              </w:rPr>
            </w:pPr>
          </w:p>
        </w:tc>
        <w:tc>
          <w:tcPr>
            <w:tcW w:w="1004" w:type="dxa"/>
            <w:gridSpan w:val="2"/>
            <w:vAlign w:val="center"/>
            <w:hideMark/>
          </w:tcPr>
          <w:p w14:paraId="7E1F09AA"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0.00</w:t>
            </w:r>
          </w:p>
        </w:tc>
        <w:tc>
          <w:tcPr>
            <w:tcW w:w="718" w:type="dxa"/>
            <w:vAlign w:val="center"/>
            <w:hideMark/>
          </w:tcPr>
          <w:p w14:paraId="07C2C8EE"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56A303D6"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0.00</w:t>
            </w:r>
          </w:p>
        </w:tc>
        <w:tc>
          <w:tcPr>
            <w:tcW w:w="718" w:type="dxa"/>
            <w:vAlign w:val="center"/>
            <w:hideMark/>
          </w:tcPr>
          <w:p w14:paraId="46D71D7B"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4592D15F"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2C77139D"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6F38294D"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0.00</w:t>
            </w:r>
          </w:p>
        </w:tc>
        <w:tc>
          <w:tcPr>
            <w:tcW w:w="718" w:type="dxa"/>
            <w:vAlign w:val="center"/>
            <w:hideMark/>
          </w:tcPr>
          <w:p w14:paraId="589562D0"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0.00</w:t>
            </w:r>
          </w:p>
        </w:tc>
      </w:tr>
      <w:tr w:rsidR="0073075D" w14:paraId="62EE57CC" w14:textId="77777777" w:rsidTr="00DB2336">
        <w:trPr>
          <w:trHeight w:val="297"/>
          <w:jc w:val="center"/>
        </w:trPr>
        <w:tc>
          <w:tcPr>
            <w:tcW w:w="1292" w:type="dxa"/>
            <w:vAlign w:val="center"/>
            <w:hideMark/>
          </w:tcPr>
          <w:p w14:paraId="76738FFC"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 xml:space="preserve">9 </w:t>
            </w:r>
            <w:r>
              <w:rPr>
                <w:rFonts w:eastAsia="Times New Roman" w:cs="Times New Roman"/>
                <w:color w:val="000000"/>
                <w:sz w:val="20"/>
                <w:lang w:val="en-US" w:eastAsia="en-GB"/>
              </w:rPr>
              <w:t>(degree)</w:t>
            </w:r>
          </w:p>
        </w:tc>
        <w:tc>
          <w:tcPr>
            <w:tcW w:w="1004" w:type="dxa"/>
            <w:vAlign w:val="center"/>
          </w:tcPr>
          <w:p w14:paraId="4A67B1F4"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p>
        </w:tc>
        <w:tc>
          <w:tcPr>
            <w:tcW w:w="1004" w:type="dxa"/>
            <w:gridSpan w:val="2"/>
            <w:vAlign w:val="center"/>
            <w:hideMark/>
          </w:tcPr>
          <w:p w14:paraId="0722BDC7"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5AD7307E"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0C6C2A44"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2C9E3A09"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4D25421C"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29661A05"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4D00F03B"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380CED0A"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r>
      <w:tr w:rsidR="0073075D" w14:paraId="15EEBF3A" w14:textId="77777777" w:rsidTr="00DB2336">
        <w:trPr>
          <w:trHeight w:val="297"/>
          <w:jc w:val="center"/>
        </w:trPr>
        <w:tc>
          <w:tcPr>
            <w:tcW w:w="1292" w:type="dxa"/>
            <w:vAlign w:val="center"/>
            <w:hideMark/>
          </w:tcPr>
          <w:p w14:paraId="6CAB0BAB"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10</w:t>
            </w:r>
            <w:r>
              <w:rPr>
                <w:rFonts w:eastAsia="Times New Roman" w:cs="Times New Roman"/>
                <w:color w:val="000000"/>
                <w:sz w:val="20"/>
                <w:lang w:val="en-US" w:eastAsia="en-GB"/>
              </w:rPr>
              <w:t xml:space="preserve"> (degree)</w:t>
            </w:r>
          </w:p>
        </w:tc>
        <w:tc>
          <w:tcPr>
            <w:tcW w:w="1004" w:type="dxa"/>
            <w:vAlign w:val="center"/>
          </w:tcPr>
          <w:p w14:paraId="78EB81CC"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p>
        </w:tc>
        <w:tc>
          <w:tcPr>
            <w:tcW w:w="1004" w:type="dxa"/>
            <w:gridSpan w:val="2"/>
            <w:vAlign w:val="center"/>
            <w:hideMark/>
          </w:tcPr>
          <w:p w14:paraId="7DDF77DA"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20.00</w:t>
            </w:r>
          </w:p>
        </w:tc>
        <w:tc>
          <w:tcPr>
            <w:tcW w:w="718" w:type="dxa"/>
            <w:vAlign w:val="center"/>
            <w:hideMark/>
          </w:tcPr>
          <w:p w14:paraId="0105D312"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20.00</w:t>
            </w:r>
          </w:p>
        </w:tc>
        <w:tc>
          <w:tcPr>
            <w:tcW w:w="718" w:type="dxa"/>
            <w:vAlign w:val="center"/>
            <w:hideMark/>
          </w:tcPr>
          <w:p w14:paraId="577F0A2B"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3FB5E90A"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40BA0CA2"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3C838130"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1BFFDC37"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41AFF249"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r>
      <w:tr w:rsidR="0073075D" w14:paraId="2AFC7E6A" w14:textId="77777777" w:rsidTr="00DB2336">
        <w:trPr>
          <w:trHeight w:val="297"/>
          <w:jc w:val="center"/>
        </w:trPr>
        <w:tc>
          <w:tcPr>
            <w:tcW w:w="1292" w:type="dxa"/>
            <w:vAlign w:val="center"/>
            <w:hideMark/>
          </w:tcPr>
          <w:p w14:paraId="032ACC58"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11</w:t>
            </w:r>
            <w:r>
              <w:rPr>
                <w:rFonts w:eastAsia="Times New Roman" w:cs="Times New Roman"/>
                <w:color w:val="000000"/>
                <w:sz w:val="20"/>
                <w:lang w:val="en-US" w:eastAsia="en-GB"/>
              </w:rPr>
              <w:t xml:space="preserve"> (degree)</w:t>
            </w:r>
          </w:p>
        </w:tc>
        <w:tc>
          <w:tcPr>
            <w:tcW w:w="1004" w:type="dxa"/>
            <w:vAlign w:val="center"/>
          </w:tcPr>
          <w:p w14:paraId="1BEE0F42"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p>
        </w:tc>
        <w:tc>
          <w:tcPr>
            <w:tcW w:w="1004" w:type="dxa"/>
            <w:gridSpan w:val="2"/>
            <w:vAlign w:val="center"/>
            <w:hideMark/>
          </w:tcPr>
          <w:p w14:paraId="16CC0ECE"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20.00</w:t>
            </w:r>
          </w:p>
        </w:tc>
        <w:tc>
          <w:tcPr>
            <w:tcW w:w="718" w:type="dxa"/>
            <w:vAlign w:val="center"/>
            <w:hideMark/>
          </w:tcPr>
          <w:p w14:paraId="2D60A551"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20.00</w:t>
            </w:r>
          </w:p>
        </w:tc>
        <w:tc>
          <w:tcPr>
            <w:tcW w:w="718" w:type="dxa"/>
            <w:vAlign w:val="center"/>
            <w:hideMark/>
          </w:tcPr>
          <w:p w14:paraId="6FB2DBE8"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3BAB380F"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32927D21"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38D7211F"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301E7CB4"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c>
          <w:tcPr>
            <w:tcW w:w="718" w:type="dxa"/>
            <w:vAlign w:val="center"/>
            <w:hideMark/>
          </w:tcPr>
          <w:p w14:paraId="1CA2C216"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0.00</w:t>
            </w:r>
          </w:p>
        </w:tc>
      </w:tr>
      <w:tr w:rsidR="0073075D" w14:paraId="688CE10A" w14:textId="77777777" w:rsidTr="00DB2336">
        <w:trPr>
          <w:trHeight w:val="297"/>
          <w:jc w:val="center"/>
        </w:trPr>
        <w:tc>
          <w:tcPr>
            <w:tcW w:w="1292" w:type="dxa"/>
            <w:vAlign w:val="center"/>
            <w:hideMark/>
          </w:tcPr>
          <w:p w14:paraId="338A79BB"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12</w:t>
            </w:r>
            <w:r>
              <w:rPr>
                <w:rFonts w:eastAsia="Times New Roman" w:cs="Times New Roman"/>
                <w:color w:val="000000"/>
                <w:sz w:val="20"/>
                <w:lang w:val="en-US" w:eastAsia="en-GB"/>
              </w:rPr>
              <w:t xml:space="preserve"> (mm)</w:t>
            </w:r>
          </w:p>
        </w:tc>
        <w:tc>
          <w:tcPr>
            <w:tcW w:w="1004" w:type="dxa"/>
            <w:vAlign w:val="center"/>
            <w:hideMark/>
          </w:tcPr>
          <w:p w14:paraId="626CD0E0"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68.60</w:t>
            </w:r>
          </w:p>
        </w:tc>
        <w:tc>
          <w:tcPr>
            <w:tcW w:w="1004" w:type="dxa"/>
            <w:gridSpan w:val="2"/>
            <w:vAlign w:val="center"/>
            <w:hideMark/>
          </w:tcPr>
          <w:p w14:paraId="03960855"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60.00</w:t>
            </w:r>
          </w:p>
        </w:tc>
        <w:tc>
          <w:tcPr>
            <w:tcW w:w="718" w:type="dxa"/>
            <w:vAlign w:val="center"/>
            <w:hideMark/>
          </w:tcPr>
          <w:p w14:paraId="2DCA4806"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00</w:t>
            </w:r>
          </w:p>
        </w:tc>
        <w:tc>
          <w:tcPr>
            <w:tcW w:w="718" w:type="dxa"/>
            <w:vAlign w:val="center"/>
            <w:hideMark/>
          </w:tcPr>
          <w:p w14:paraId="4439C8EC"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1.00</w:t>
            </w:r>
          </w:p>
        </w:tc>
        <w:tc>
          <w:tcPr>
            <w:tcW w:w="718" w:type="dxa"/>
            <w:vAlign w:val="center"/>
            <w:hideMark/>
          </w:tcPr>
          <w:p w14:paraId="77DDEF28"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44.00</w:t>
            </w:r>
          </w:p>
        </w:tc>
        <w:tc>
          <w:tcPr>
            <w:tcW w:w="718" w:type="dxa"/>
            <w:vAlign w:val="center"/>
            <w:hideMark/>
          </w:tcPr>
          <w:p w14:paraId="182CC12D"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1.00</w:t>
            </w:r>
          </w:p>
        </w:tc>
        <w:tc>
          <w:tcPr>
            <w:tcW w:w="718" w:type="dxa"/>
            <w:hideMark/>
          </w:tcPr>
          <w:p w14:paraId="07FBA7B4"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00</w:t>
            </w:r>
          </w:p>
        </w:tc>
        <w:tc>
          <w:tcPr>
            <w:tcW w:w="718" w:type="dxa"/>
            <w:hideMark/>
          </w:tcPr>
          <w:p w14:paraId="5C5D5B63"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00</w:t>
            </w:r>
          </w:p>
        </w:tc>
        <w:tc>
          <w:tcPr>
            <w:tcW w:w="718" w:type="dxa"/>
            <w:hideMark/>
          </w:tcPr>
          <w:p w14:paraId="0487CB3F"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00</w:t>
            </w:r>
          </w:p>
        </w:tc>
      </w:tr>
      <w:tr w:rsidR="0073075D" w14:paraId="35A0AD35" w14:textId="77777777" w:rsidTr="00DB2336">
        <w:trPr>
          <w:trHeight w:val="297"/>
          <w:jc w:val="center"/>
        </w:trPr>
        <w:tc>
          <w:tcPr>
            <w:tcW w:w="1292" w:type="dxa"/>
            <w:vAlign w:val="center"/>
            <w:hideMark/>
          </w:tcPr>
          <w:p w14:paraId="7FA21C76"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13</w:t>
            </w:r>
            <w:r>
              <w:rPr>
                <w:rFonts w:eastAsia="Times New Roman" w:cs="Times New Roman"/>
                <w:color w:val="000000"/>
                <w:sz w:val="20"/>
                <w:lang w:val="en-US" w:eastAsia="en-GB"/>
              </w:rPr>
              <w:t xml:space="preserve"> (mm)</w:t>
            </w:r>
          </w:p>
        </w:tc>
        <w:tc>
          <w:tcPr>
            <w:tcW w:w="1004" w:type="dxa"/>
            <w:vAlign w:val="center"/>
            <w:hideMark/>
          </w:tcPr>
          <w:p w14:paraId="092AE749"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63.00</w:t>
            </w:r>
          </w:p>
        </w:tc>
        <w:tc>
          <w:tcPr>
            <w:tcW w:w="1004" w:type="dxa"/>
            <w:gridSpan w:val="2"/>
            <w:vAlign w:val="center"/>
            <w:hideMark/>
          </w:tcPr>
          <w:p w14:paraId="4DF79E48"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5.00</w:t>
            </w:r>
          </w:p>
        </w:tc>
        <w:tc>
          <w:tcPr>
            <w:tcW w:w="718" w:type="dxa"/>
            <w:vAlign w:val="center"/>
            <w:hideMark/>
          </w:tcPr>
          <w:p w14:paraId="2F8003ED"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00</w:t>
            </w:r>
          </w:p>
        </w:tc>
        <w:tc>
          <w:tcPr>
            <w:tcW w:w="718" w:type="dxa"/>
            <w:vAlign w:val="center"/>
            <w:hideMark/>
          </w:tcPr>
          <w:p w14:paraId="5D2377C8"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46.00</w:t>
            </w:r>
          </w:p>
        </w:tc>
        <w:tc>
          <w:tcPr>
            <w:tcW w:w="718" w:type="dxa"/>
            <w:vAlign w:val="center"/>
            <w:hideMark/>
          </w:tcPr>
          <w:p w14:paraId="34B727F2"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39.00</w:t>
            </w:r>
          </w:p>
        </w:tc>
        <w:tc>
          <w:tcPr>
            <w:tcW w:w="718" w:type="dxa"/>
            <w:vAlign w:val="center"/>
            <w:hideMark/>
          </w:tcPr>
          <w:p w14:paraId="71844527"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46.00</w:t>
            </w:r>
          </w:p>
        </w:tc>
        <w:tc>
          <w:tcPr>
            <w:tcW w:w="718" w:type="dxa"/>
            <w:hideMark/>
          </w:tcPr>
          <w:p w14:paraId="7A5DEBFD"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00</w:t>
            </w:r>
          </w:p>
        </w:tc>
        <w:tc>
          <w:tcPr>
            <w:tcW w:w="718" w:type="dxa"/>
            <w:hideMark/>
          </w:tcPr>
          <w:p w14:paraId="00334ED0"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00</w:t>
            </w:r>
          </w:p>
        </w:tc>
        <w:tc>
          <w:tcPr>
            <w:tcW w:w="718" w:type="dxa"/>
            <w:hideMark/>
          </w:tcPr>
          <w:p w14:paraId="4B632574"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00</w:t>
            </w:r>
          </w:p>
        </w:tc>
      </w:tr>
      <w:tr w:rsidR="0073075D" w14:paraId="5D85BA11" w14:textId="77777777" w:rsidTr="00DB2336">
        <w:trPr>
          <w:trHeight w:val="297"/>
          <w:jc w:val="center"/>
        </w:trPr>
        <w:tc>
          <w:tcPr>
            <w:tcW w:w="1292" w:type="dxa"/>
            <w:vAlign w:val="center"/>
            <w:hideMark/>
          </w:tcPr>
          <w:p w14:paraId="702198DA"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14</w:t>
            </w:r>
            <w:r>
              <w:rPr>
                <w:rFonts w:eastAsia="Times New Roman" w:cs="Times New Roman"/>
                <w:color w:val="000000"/>
                <w:sz w:val="20"/>
                <w:lang w:val="en-US" w:eastAsia="en-GB"/>
              </w:rPr>
              <w:t xml:space="preserve"> (mm)</w:t>
            </w:r>
          </w:p>
        </w:tc>
        <w:tc>
          <w:tcPr>
            <w:tcW w:w="1004" w:type="dxa"/>
            <w:vAlign w:val="center"/>
          </w:tcPr>
          <w:p w14:paraId="53F1D1CA"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p>
        </w:tc>
        <w:tc>
          <w:tcPr>
            <w:tcW w:w="1004" w:type="dxa"/>
            <w:gridSpan w:val="2"/>
            <w:vAlign w:val="center"/>
          </w:tcPr>
          <w:p w14:paraId="7F0A101D"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p>
        </w:tc>
        <w:tc>
          <w:tcPr>
            <w:tcW w:w="718" w:type="dxa"/>
            <w:vAlign w:val="center"/>
            <w:hideMark/>
          </w:tcPr>
          <w:p w14:paraId="401931A7"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00</w:t>
            </w:r>
          </w:p>
        </w:tc>
        <w:tc>
          <w:tcPr>
            <w:tcW w:w="718" w:type="dxa"/>
            <w:vAlign w:val="center"/>
          </w:tcPr>
          <w:p w14:paraId="2192BD18"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p>
        </w:tc>
        <w:tc>
          <w:tcPr>
            <w:tcW w:w="718" w:type="dxa"/>
            <w:vAlign w:val="center"/>
          </w:tcPr>
          <w:p w14:paraId="156D0B00"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p>
        </w:tc>
        <w:tc>
          <w:tcPr>
            <w:tcW w:w="718" w:type="dxa"/>
            <w:vAlign w:val="center"/>
          </w:tcPr>
          <w:p w14:paraId="134BCB35"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p>
        </w:tc>
        <w:tc>
          <w:tcPr>
            <w:tcW w:w="718" w:type="dxa"/>
            <w:hideMark/>
          </w:tcPr>
          <w:p w14:paraId="5DBF5950"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00</w:t>
            </w:r>
          </w:p>
        </w:tc>
        <w:tc>
          <w:tcPr>
            <w:tcW w:w="718" w:type="dxa"/>
            <w:hideMark/>
          </w:tcPr>
          <w:p w14:paraId="10D24096"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00</w:t>
            </w:r>
          </w:p>
        </w:tc>
        <w:tc>
          <w:tcPr>
            <w:tcW w:w="718" w:type="dxa"/>
            <w:hideMark/>
          </w:tcPr>
          <w:p w14:paraId="6D046AE5"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00</w:t>
            </w:r>
          </w:p>
        </w:tc>
      </w:tr>
      <w:tr w:rsidR="0073075D" w14:paraId="5A3022B8" w14:textId="77777777" w:rsidTr="00DB2336">
        <w:trPr>
          <w:trHeight w:val="315"/>
          <w:jc w:val="center"/>
        </w:trPr>
        <w:tc>
          <w:tcPr>
            <w:tcW w:w="1292" w:type="dxa"/>
            <w:vAlign w:val="center"/>
            <w:hideMark/>
          </w:tcPr>
          <w:p w14:paraId="6E400726"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15</w:t>
            </w:r>
            <w:r>
              <w:rPr>
                <w:rFonts w:eastAsia="Times New Roman" w:cs="Times New Roman"/>
                <w:color w:val="000000"/>
                <w:sz w:val="20"/>
                <w:lang w:val="en-US" w:eastAsia="en-GB"/>
              </w:rPr>
              <w:t xml:space="preserve"> (mm)</w:t>
            </w:r>
          </w:p>
        </w:tc>
        <w:tc>
          <w:tcPr>
            <w:tcW w:w="1004" w:type="dxa"/>
            <w:vAlign w:val="center"/>
            <w:hideMark/>
          </w:tcPr>
          <w:p w14:paraId="295F2901"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 </w:t>
            </w:r>
          </w:p>
        </w:tc>
        <w:tc>
          <w:tcPr>
            <w:tcW w:w="1004" w:type="dxa"/>
            <w:gridSpan w:val="2"/>
            <w:vAlign w:val="center"/>
            <w:hideMark/>
          </w:tcPr>
          <w:p w14:paraId="42B4C9EE"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 </w:t>
            </w:r>
          </w:p>
        </w:tc>
        <w:tc>
          <w:tcPr>
            <w:tcW w:w="718" w:type="dxa"/>
            <w:vAlign w:val="center"/>
            <w:hideMark/>
          </w:tcPr>
          <w:p w14:paraId="2CB37CA3"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00</w:t>
            </w:r>
          </w:p>
        </w:tc>
        <w:tc>
          <w:tcPr>
            <w:tcW w:w="718" w:type="dxa"/>
            <w:vAlign w:val="center"/>
          </w:tcPr>
          <w:p w14:paraId="7CC1567F"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p>
        </w:tc>
        <w:tc>
          <w:tcPr>
            <w:tcW w:w="718" w:type="dxa"/>
            <w:vAlign w:val="center"/>
          </w:tcPr>
          <w:p w14:paraId="20204BD0"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p>
        </w:tc>
        <w:tc>
          <w:tcPr>
            <w:tcW w:w="718" w:type="dxa"/>
            <w:vAlign w:val="center"/>
          </w:tcPr>
          <w:p w14:paraId="12091FD7"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p>
        </w:tc>
        <w:tc>
          <w:tcPr>
            <w:tcW w:w="718" w:type="dxa"/>
            <w:hideMark/>
          </w:tcPr>
          <w:p w14:paraId="03173434"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5.00</w:t>
            </w:r>
          </w:p>
        </w:tc>
        <w:tc>
          <w:tcPr>
            <w:tcW w:w="718" w:type="dxa"/>
            <w:hideMark/>
          </w:tcPr>
          <w:p w14:paraId="2C3A721A"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5.00</w:t>
            </w:r>
          </w:p>
        </w:tc>
        <w:tc>
          <w:tcPr>
            <w:tcW w:w="718" w:type="dxa"/>
            <w:hideMark/>
          </w:tcPr>
          <w:p w14:paraId="593826AA"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5.00</w:t>
            </w:r>
          </w:p>
        </w:tc>
      </w:tr>
      <w:tr w:rsidR="0073075D" w14:paraId="5C31FD39" w14:textId="77777777" w:rsidTr="00DB2336">
        <w:trPr>
          <w:trHeight w:val="315"/>
          <w:jc w:val="center"/>
        </w:trPr>
        <w:tc>
          <w:tcPr>
            <w:tcW w:w="1292" w:type="dxa"/>
            <w:vAlign w:val="center"/>
            <w:hideMark/>
          </w:tcPr>
          <w:p w14:paraId="03B0DA51"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16</w:t>
            </w:r>
            <w:r>
              <w:rPr>
                <w:rFonts w:eastAsia="Times New Roman" w:cs="Times New Roman"/>
                <w:color w:val="000000"/>
                <w:sz w:val="20"/>
                <w:lang w:val="en-US" w:eastAsia="en-GB"/>
              </w:rPr>
              <w:t xml:space="preserve"> (mm)</w:t>
            </w:r>
          </w:p>
        </w:tc>
        <w:tc>
          <w:tcPr>
            <w:tcW w:w="1004" w:type="dxa"/>
            <w:vAlign w:val="center"/>
          </w:tcPr>
          <w:p w14:paraId="32B4175D"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p>
        </w:tc>
        <w:tc>
          <w:tcPr>
            <w:tcW w:w="1004" w:type="dxa"/>
            <w:gridSpan w:val="2"/>
            <w:vAlign w:val="center"/>
            <w:hideMark/>
          </w:tcPr>
          <w:p w14:paraId="41F11EA1"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 </w:t>
            </w:r>
          </w:p>
        </w:tc>
        <w:tc>
          <w:tcPr>
            <w:tcW w:w="718" w:type="dxa"/>
            <w:vAlign w:val="center"/>
            <w:hideMark/>
          </w:tcPr>
          <w:p w14:paraId="5A30EA24"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39.30</w:t>
            </w:r>
          </w:p>
        </w:tc>
        <w:tc>
          <w:tcPr>
            <w:tcW w:w="718" w:type="dxa"/>
            <w:vAlign w:val="center"/>
          </w:tcPr>
          <w:p w14:paraId="2193573F"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p>
        </w:tc>
        <w:tc>
          <w:tcPr>
            <w:tcW w:w="718" w:type="dxa"/>
            <w:vAlign w:val="center"/>
          </w:tcPr>
          <w:p w14:paraId="2C86E281"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p>
        </w:tc>
        <w:tc>
          <w:tcPr>
            <w:tcW w:w="718" w:type="dxa"/>
            <w:vAlign w:val="center"/>
          </w:tcPr>
          <w:p w14:paraId="4DAC47CD"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p>
        </w:tc>
        <w:tc>
          <w:tcPr>
            <w:tcW w:w="718" w:type="dxa"/>
            <w:vAlign w:val="center"/>
            <w:hideMark/>
          </w:tcPr>
          <w:p w14:paraId="654B749D"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35.80</w:t>
            </w:r>
          </w:p>
        </w:tc>
        <w:tc>
          <w:tcPr>
            <w:tcW w:w="718" w:type="dxa"/>
            <w:vAlign w:val="center"/>
            <w:hideMark/>
          </w:tcPr>
          <w:p w14:paraId="1AC58F84"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33.70</w:t>
            </w:r>
          </w:p>
        </w:tc>
        <w:tc>
          <w:tcPr>
            <w:tcW w:w="718" w:type="dxa"/>
            <w:vAlign w:val="center"/>
            <w:hideMark/>
          </w:tcPr>
          <w:p w14:paraId="281F84AF"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35.50</w:t>
            </w:r>
          </w:p>
        </w:tc>
      </w:tr>
      <w:tr w:rsidR="0073075D" w14:paraId="7D6BC7E3" w14:textId="77777777" w:rsidTr="00DB2336">
        <w:trPr>
          <w:trHeight w:val="297"/>
          <w:jc w:val="center"/>
        </w:trPr>
        <w:tc>
          <w:tcPr>
            <w:tcW w:w="1292" w:type="dxa"/>
            <w:tcBorders>
              <w:top w:val="nil"/>
              <w:left w:val="nil"/>
              <w:bottom w:val="single" w:sz="4" w:space="0" w:color="auto"/>
              <w:right w:val="nil"/>
            </w:tcBorders>
            <w:vAlign w:val="center"/>
            <w:hideMark/>
          </w:tcPr>
          <w:p w14:paraId="04CC50C6"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i/>
                <w:iCs/>
                <w:color w:val="000000"/>
                <w:sz w:val="20"/>
                <w:lang w:val="en-US" w:eastAsia="en-GB"/>
              </w:rPr>
              <w:t>p</w:t>
            </w:r>
            <w:r>
              <w:rPr>
                <w:rFonts w:eastAsia="Times New Roman" w:cs="Times New Roman"/>
                <w:color w:val="000000"/>
                <w:sz w:val="20"/>
                <w:vertAlign w:val="subscript"/>
                <w:lang w:val="en-US" w:eastAsia="en-GB"/>
              </w:rPr>
              <w:t>17</w:t>
            </w:r>
            <w:r>
              <w:rPr>
                <w:rFonts w:eastAsia="Times New Roman" w:cs="Times New Roman"/>
                <w:color w:val="000000"/>
                <w:sz w:val="20"/>
                <w:lang w:val="en-US" w:eastAsia="en-GB"/>
              </w:rPr>
              <w:t xml:space="preserve"> (mm)</w:t>
            </w:r>
          </w:p>
        </w:tc>
        <w:tc>
          <w:tcPr>
            <w:tcW w:w="1004" w:type="dxa"/>
            <w:tcBorders>
              <w:top w:val="nil"/>
              <w:left w:val="nil"/>
              <w:bottom w:val="single" w:sz="4" w:space="0" w:color="auto"/>
              <w:right w:val="nil"/>
            </w:tcBorders>
            <w:vAlign w:val="center"/>
            <w:hideMark/>
          </w:tcPr>
          <w:p w14:paraId="2D435FF9"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 </w:t>
            </w:r>
          </w:p>
        </w:tc>
        <w:tc>
          <w:tcPr>
            <w:tcW w:w="1004" w:type="dxa"/>
            <w:gridSpan w:val="2"/>
            <w:tcBorders>
              <w:top w:val="nil"/>
              <w:left w:val="nil"/>
              <w:bottom w:val="single" w:sz="4" w:space="0" w:color="auto"/>
              <w:right w:val="nil"/>
            </w:tcBorders>
            <w:vAlign w:val="center"/>
            <w:hideMark/>
          </w:tcPr>
          <w:p w14:paraId="0CC59519" w14:textId="77777777" w:rsidR="0073075D" w:rsidRDefault="0073075D" w:rsidP="00DB2336">
            <w:pPr>
              <w:tabs>
                <w:tab w:val="center" w:pos="2592"/>
                <w:tab w:val="right" w:pos="5184"/>
              </w:tabs>
              <w:spacing w:before="0" w:after="0" w:line="480" w:lineRule="auto"/>
              <w:rPr>
                <w:rFonts w:cs="Times New Roman"/>
                <w:color w:val="000000"/>
                <w:sz w:val="20"/>
                <w:lang w:val="en-US"/>
              </w:rPr>
            </w:pPr>
            <w:r>
              <w:rPr>
                <w:rFonts w:eastAsia="Times New Roman" w:cs="Times New Roman"/>
                <w:color w:val="000000"/>
                <w:sz w:val="20"/>
                <w:lang w:val="en-US" w:eastAsia="en-GB"/>
              </w:rPr>
              <w:t> </w:t>
            </w:r>
          </w:p>
        </w:tc>
        <w:tc>
          <w:tcPr>
            <w:tcW w:w="718" w:type="dxa"/>
            <w:tcBorders>
              <w:top w:val="nil"/>
              <w:left w:val="nil"/>
              <w:bottom w:val="single" w:sz="4" w:space="0" w:color="auto"/>
              <w:right w:val="nil"/>
            </w:tcBorders>
            <w:vAlign w:val="center"/>
            <w:hideMark/>
          </w:tcPr>
          <w:p w14:paraId="12F5980E"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34.30</w:t>
            </w:r>
          </w:p>
        </w:tc>
        <w:tc>
          <w:tcPr>
            <w:tcW w:w="718" w:type="dxa"/>
            <w:tcBorders>
              <w:top w:val="nil"/>
              <w:left w:val="nil"/>
              <w:bottom w:val="single" w:sz="4" w:space="0" w:color="auto"/>
              <w:right w:val="nil"/>
            </w:tcBorders>
            <w:vAlign w:val="center"/>
          </w:tcPr>
          <w:p w14:paraId="72D71EDC"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p>
        </w:tc>
        <w:tc>
          <w:tcPr>
            <w:tcW w:w="718" w:type="dxa"/>
            <w:tcBorders>
              <w:top w:val="nil"/>
              <w:left w:val="nil"/>
              <w:bottom w:val="single" w:sz="4" w:space="0" w:color="auto"/>
              <w:right w:val="nil"/>
            </w:tcBorders>
            <w:vAlign w:val="center"/>
          </w:tcPr>
          <w:p w14:paraId="41C7CC97"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p>
        </w:tc>
        <w:tc>
          <w:tcPr>
            <w:tcW w:w="718" w:type="dxa"/>
            <w:tcBorders>
              <w:top w:val="nil"/>
              <w:left w:val="nil"/>
              <w:bottom w:val="single" w:sz="4" w:space="0" w:color="auto"/>
              <w:right w:val="nil"/>
            </w:tcBorders>
            <w:vAlign w:val="center"/>
          </w:tcPr>
          <w:p w14:paraId="2900A1A3"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p>
        </w:tc>
        <w:tc>
          <w:tcPr>
            <w:tcW w:w="718" w:type="dxa"/>
            <w:tcBorders>
              <w:top w:val="nil"/>
              <w:left w:val="nil"/>
              <w:bottom w:val="single" w:sz="4" w:space="0" w:color="auto"/>
              <w:right w:val="nil"/>
            </w:tcBorders>
            <w:vAlign w:val="center"/>
            <w:hideMark/>
          </w:tcPr>
          <w:p w14:paraId="1845A975" w14:textId="77777777" w:rsidR="0073075D" w:rsidRDefault="0073075D" w:rsidP="00DB2336">
            <w:pPr>
              <w:tabs>
                <w:tab w:val="center" w:pos="2592"/>
                <w:tab w:val="right" w:pos="5184"/>
              </w:tabs>
              <w:spacing w:before="0" w:after="0" w:line="480" w:lineRule="auto"/>
              <w:rPr>
                <w:rFonts w:eastAsia="Times New Roman" w:cs="Times New Roman"/>
                <w:color w:val="000000"/>
                <w:sz w:val="20"/>
                <w:lang w:val="en-US" w:eastAsia="en-GB"/>
              </w:rPr>
            </w:pPr>
            <w:r>
              <w:rPr>
                <w:rFonts w:eastAsia="Times New Roman" w:cs="Times New Roman"/>
                <w:color w:val="000000"/>
                <w:sz w:val="20"/>
                <w:lang w:val="en-US" w:eastAsia="en-GB"/>
              </w:rPr>
              <w:t>30.70</w:t>
            </w:r>
          </w:p>
        </w:tc>
        <w:tc>
          <w:tcPr>
            <w:tcW w:w="718" w:type="dxa"/>
            <w:tcBorders>
              <w:top w:val="nil"/>
              <w:left w:val="nil"/>
              <w:bottom w:val="single" w:sz="4" w:space="0" w:color="auto"/>
              <w:right w:val="nil"/>
            </w:tcBorders>
            <w:vAlign w:val="center"/>
            <w:hideMark/>
          </w:tcPr>
          <w:p w14:paraId="4382ACAB"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28.80</w:t>
            </w:r>
          </w:p>
        </w:tc>
        <w:tc>
          <w:tcPr>
            <w:tcW w:w="718" w:type="dxa"/>
            <w:tcBorders>
              <w:top w:val="nil"/>
              <w:left w:val="nil"/>
              <w:bottom w:val="single" w:sz="4" w:space="0" w:color="auto"/>
              <w:right w:val="nil"/>
            </w:tcBorders>
            <w:vAlign w:val="center"/>
            <w:hideMark/>
          </w:tcPr>
          <w:p w14:paraId="0726FAAF" w14:textId="77777777" w:rsidR="0073075D" w:rsidRDefault="0073075D" w:rsidP="00DB2336">
            <w:pPr>
              <w:tabs>
                <w:tab w:val="center" w:pos="2592"/>
                <w:tab w:val="right" w:pos="5184"/>
              </w:tabs>
              <w:spacing w:before="0" w:after="0" w:line="480" w:lineRule="auto"/>
              <w:rPr>
                <w:rFonts w:eastAsiaTheme="minorEastAsia" w:cs="Times New Roman"/>
                <w:sz w:val="20"/>
                <w:lang w:val="en-US"/>
              </w:rPr>
            </w:pPr>
            <w:r>
              <w:rPr>
                <w:rFonts w:eastAsia="Times New Roman" w:cs="Times New Roman"/>
                <w:color w:val="000000"/>
                <w:sz w:val="20"/>
                <w:lang w:val="en-US" w:eastAsia="en-GB"/>
              </w:rPr>
              <w:t>29.00</w:t>
            </w:r>
          </w:p>
        </w:tc>
      </w:tr>
    </w:tbl>
    <w:p w14:paraId="2AE05823" w14:textId="77777777" w:rsidR="0073075D" w:rsidRDefault="0073075D" w:rsidP="0073075D">
      <w:pPr>
        <w:pStyle w:val="Heading1"/>
      </w:pPr>
      <w:r>
        <w:t>5. Results and discussion</w:t>
      </w:r>
    </w:p>
    <w:p w14:paraId="7BA1F62D" w14:textId="77777777" w:rsidR="0073075D" w:rsidRDefault="0073075D" w:rsidP="0073075D">
      <w:pPr>
        <w:pStyle w:val="Heading2"/>
        <w:spacing w:line="480" w:lineRule="auto"/>
      </w:pPr>
      <w:r>
        <w:t>5.1 Tensile test results</w:t>
      </w:r>
    </w:p>
    <w:p w14:paraId="0F6E16C9" w14:textId="77777777" w:rsidR="0073075D" w:rsidRDefault="0073075D" w:rsidP="0073075D">
      <w:pPr>
        <w:spacing w:line="480" w:lineRule="auto"/>
        <w:rPr>
          <w:rFonts w:cs="Times New Roman"/>
        </w:rPr>
      </w:pPr>
      <w:r>
        <w:t xml:space="preserve">The key measured material properties (static engineering values) obtained for flat and curved specimens are listed in Table 4, where </w:t>
      </w:r>
      <m:oMath>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y</m:t>
            </m:r>
          </m:sub>
        </m:sSub>
      </m:oMath>
      <w:r>
        <w:t xml:space="preserve"> is the 0.2% proof stress, </w:t>
      </w:r>
      <m:oMath>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u</m:t>
            </m:r>
          </m:sub>
        </m:sSub>
      </m:oMath>
      <w:r>
        <w:t xml:space="preserve"> is the ultimate tensile </w:t>
      </w:r>
      <w:r>
        <w:lastRenderedPageBreak/>
        <w:t>strength, and ε</w:t>
      </w:r>
      <w:r>
        <w:rPr>
          <w:vertAlign w:val="subscript"/>
        </w:rPr>
        <w:t>f</w:t>
      </w:r>
      <w:r>
        <w:t xml:space="preserve"> is the elongation after fracture, measured over a gauge length of 50 mm. </w:t>
      </w:r>
      <w:bookmarkStart w:id="10" w:name="btbl1"/>
      <w:r>
        <w:t>Table 4 shows that the material properties of measured flat specimens cut from the web and flange were similar. These were consistent with results from previous studies </w:t>
      </w:r>
      <w:r>
        <w:fldChar w:fldCharType="begin"/>
      </w:r>
      <w:r>
        <w:instrText xml:space="preserve"> ADDIN EN.CITE &lt;EndNote&gt;&lt;Cite&gt;&lt;Author&gt;Ashraf&lt;/Author&gt;&lt;Year&gt;2005&lt;/Year&gt;&lt;RecNum&gt;4&lt;/RecNum&gt;&lt;DisplayText&gt;[14, 15]&lt;/DisplayText&gt;&lt;record&gt;&lt;rec-number&gt;4&lt;/rec-number&gt;&lt;foreign-keys&gt;&lt;key app="EN" db-id="xfefsa9xst9p2qedvw6vadt302stettata9d" timestamp="1610315567"&gt;4&lt;/key&gt;&lt;/foreign-keys&gt;&lt;ref-type name="Journal Article"&gt;17&lt;/ref-type&gt;&lt;contributors&gt;&lt;authors&gt;&lt;author&gt;Ashraf, M&lt;/author&gt;&lt;author&gt;Gardner, L&lt;/author&gt;&lt;author&gt;Nethercot, DA&lt;/author&gt;&lt;/authors&gt;&lt;/contributors&gt;&lt;titles&gt;&lt;title&gt;Strength enhancement of the corner regions of stainless steel cross-sections&lt;/title&gt;&lt;secondary-title&gt;Journal of Constructional Steel Research&lt;/secondary-title&gt;&lt;/titles&gt;&lt;periodical&gt;&lt;full-title&gt;Journal of Constructional Steel Research&lt;/full-title&gt;&lt;/periodical&gt;&lt;pages&gt;37-52&lt;/pages&gt;&lt;volume&gt;61&lt;/volume&gt;&lt;number&gt;1&lt;/number&gt;&lt;dates&gt;&lt;year&gt;2005&lt;/year&gt;&lt;/dates&gt;&lt;isbn&gt;0143-974X&lt;/isbn&gt;&lt;urls&gt;&lt;/urls&gt;&lt;/record&gt;&lt;/Cite&gt;&lt;Cite&gt;&lt;Author&gt;Cruise&lt;/Author&gt;&lt;Year&gt;2008&lt;/Year&gt;&lt;RecNum&gt;12&lt;/RecNum&gt;&lt;record&gt;&lt;rec-number&gt;12&lt;/rec-number&gt;&lt;foreign-keys&gt;&lt;key app="EN" db-id="5e9fpresvxvppre9t5bvwzz1ve0xexrzat9p" timestamp="1699190503"&gt;12&lt;/key&gt;&lt;/foreign-keys&gt;&lt;ref-type name="Journal Article"&gt;17&lt;/ref-type&gt;&lt;contributors&gt;&lt;authors&gt;&lt;author&gt;Cruise, Rachel B&lt;/author&gt;&lt;author&gt;Gardner, Leroy&lt;/author&gt;&lt;/authors&gt;&lt;/contributors&gt;&lt;titles&gt;&lt;title&gt;Strength enhancements induced during cold forming of stainless steel sections&lt;/title&gt;&lt;secondary-title&gt;Journal of constructional steel research&lt;/secondary-title&gt;&lt;/titles&gt;&lt;periodical&gt;&lt;full-title&gt;Journal of constructional steel research&lt;/full-title&gt;&lt;/periodical&gt;&lt;pages&gt;1310-1316&lt;/pages&gt;&lt;volume&gt;64&lt;/volume&gt;&lt;number&gt;11&lt;/number&gt;&lt;dates&gt;&lt;year&gt;2008&lt;/year&gt;&lt;/dates&gt;&lt;isbn&gt;0143-974X&lt;/isbn&gt;&lt;urls&gt;&lt;/urls&gt;&lt;/record&gt;&lt;/Cite&gt;&lt;/EndNote&gt;</w:instrText>
      </w:r>
      <w:r>
        <w:fldChar w:fldCharType="separate"/>
      </w:r>
      <w:r>
        <w:rPr>
          <w:noProof/>
        </w:rPr>
        <w:t>[14, 15]</w:t>
      </w:r>
      <w:r>
        <w:fldChar w:fldCharType="end"/>
      </w:r>
      <w:r>
        <w:t xml:space="preserve">. However, the mechanical properties of section corners and stiffener bends significantly enhanced due to work hardening that arises from plastic deformations induced during the cold roll forming process. </w:t>
      </w:r>
      <w:r>
        <w:rPr>
          <w:rFonts w:cs="Times New Roman"/>
        </w:rPr>
        <w:t xml:space="preserve">Fig. 9 shows the static stress-strain curves of typical flat specimens and the pair of curved specimens taken from the sections C-W145T1.2 and Z-W145T1.2. </w:t>
      </w:r>
    </w:p>
    <w:p w14:paraId="0D6CC901" w14:textId="77777777" w:rsidR="0073075D" w:rsidRDefault="0073075D" w:rsidP="0073075D">
      <w:pPr>
        <w:spacing w:line="480" w:lineRule="auto"/>
        <w:rPr>
          <w:rFonts w:cs="Times New Roman"/>
        </w:rPr>
      </w:pPr>
      <w:r>
        <w:rPr>
          <w:rFonts w:cs="Times New Roman"/>
        </w:rPr>
        <w:t>Stresses and strains shown in this figure are conventional engineering values. For the channel section, in comparison to the flat specimens, the yield and tensile strengths of the curved specimens were increased by 7–12% and 4–10%, respectively, and the percentage of elongation decreased by 60–70%.  For the zed section, the yield and tensile strengths of the curved specimens were increased by 16–20% and 16–18%, respectively, and the percentage of elongation decreased by 43–57%. It confirmed that the cold working produced a significant increase in the yield and tensile strengths and a decrease in ductility of the section corners and stiffener’s bends. The effect of the cold working on the mechanical properties of web and flange specimens, however, was very small, so that the difference could be neglected.</w:t>
      </w:r>
    </w:p>
    <w:p w14:paraId="2167F6BE" w14:textId="77777777" w:rsidR="0073075D" w:rsidRDefault="0073075D" w:rsidP="0073075D">
      <w:pPr>
        <w:spacing w:line="480" w:lineRule="auto"/>
        <w:rPr>
          <w:i/>
          <w:iCs/>
        </w:rPr>
      </w:pPr>
    </w:p>
    <w:p w14:paraId="2C71A686" w14:textId="77777777" w:rsidR="0073075D" w:rsidRDefault="0073075D" w:rsidP="0073075D">
      <w:pPr>
        <w:spacing w:line="480" w:lineRule="auto"/>
        <w:rPr>
          <w:i/>
          <w:iCs/>
        </w:rPr>
      </w:pPr>
    </w:p>
    <w:p w14:paraId="1F0E31CE" w14:textId="77777777" w:rsidR="0073075D" w:rsidRDefault="0073075D" w:rsidP="0073075D">
      <w:pPr>
        <w:spacing w:line="480" w:lineRule="auto"/>
        <w:rPr>
          <w:i/>
          <w:iCs/>
        </w:rPr>
      </w:pPr>
    </w:p>
    <w:p w14:paraId="7E997E7A" w14:textId="77777777" w:rsidR="0073075D" w:rsidRDefault="0073075D" w:rsidP="0073075D">
      <w:pPr>
        <w:spacing w:line="480" w:lineRule="auto"/>
        <w:rPr>
          <w:i/>
          <w:iCs/>
        </w:rPr>
      </w:pPr>
    </w:p>
    <w:p w14:paraId="61961BEF" w14:textId="77777777" w:rsidR="0073075D" w:rsidRDefault="0073075D" w:rsidP="0073075D">
      <w:pPr>
        <w:pStyle w:val="Caption"/>
        <w:spacing w:line="480" w:lineRule="auto"/>
        <w:rPr>
          <w:rFonts w:cs="Times New Roman"/>
          <w:i w:val="0"/>
          <w:iCs w:val="0"/>
          <w:color w:val="auto"/>
          <w:sz w:val="24"/>
          <w:szCs w:val="24"/>
        </w:rPr>
      </w:pPr>
      <w:r>
        <w:rPr>
          <w:rFonts w:cs="Times New Roman"/>
          <w:b/>
          <w:bCs/>
          <w:i w:val="0"/>
          <w:iCs w:val="0"/>
          <w:color w:val="auto"/>
          <w:sz w:val="24"/>
          <w:szCs w:val="24"/>
        </w:rPr>
        <w:lastRenderedPageBreak/>
        <w:t>Table 4.</w:t>
      </w:r>
      <w:r>
        <w:rPr>
          <w:rFonts w:cs="Times New Roman"/>
          <w:b/>
          <w:bCs/>
          <w:i w:val="0"/>
          <w:iCs w:val="0"/>
          <w:sz w:val="24"/>
          <w:szCs w:val="24"/>
        </w:rPr>
        <w:t xml:space="preserve"> </w:t>
      </w:r>
      <w:r>
        <w:rPr>
          <w:rFonts w:cs="Times New Roman"/>
          <w:i w:val="0"/>
          <w:iCs w:val="0"/>
          <w:color w:val="auto"/>
          <w:sz w:val="24"/>
          <w:szCs w:val="24"/>
        </w:rPr>
        <w:t xml:space="preserve">Measured material properties of tensile specimen of channel section C-145T1.2 and zed section Z-145T1.2 (For flat specimens, the average result of three repeated tests a, b, c was presented; for corner specimens, the average result of two repeated tests a, b was presented).  </w:t>
      </w:r>
    </w:p>
    <w:tbl>
      <w:tblPr>
        <w:tblStyle w:val="TableGrid"/>
        <w:tblW w:w="0" w:type="auto"/>
        <w:jc w:val="center"/>
        <w:tblInd w:w="0" w:type="dxa"/>
        <w:tblLook w:val="04A0" w:firstRow="1" w:lastRow="0" w:firstColumn="1" w:lastColumn="0" w:noHBand="0" w:noVBand="1"/>
      </w:tblPr>
      <w:tblGrid>
        <w:gridCol w:w="1240"/>
        <w:gridCol w:w="881"/>
        <w:gridCol w:w="999"/>
        <w:gridCol w:w="1060"/>
        <w:gridCol w:w="1060"/>
        <w:gridCol w:w="621"/>
      </w:tblGrid>
      <w:tr w:rsidR="0073075D" w14:paraId="54DD01E3" w14:textId="77777777" w:rsidTr="006559F6">
        <w:trPr>
          <w:trHeight w:val="790"/>
          <w:jc w:val="center"/>
        </w:trPr>
        <w:tc>
          <w:tcPr>
            <w:tcW w:w="1240" w:type="dxa"/>
            <w:tcBorders>
              <w:top w:val="single" w:sz="4" w:space="0" w:color="7F7F7F" w:themeColor="text1" w:themeTint="80"/>
              <w:left w:val="nil"/>
              <w:bottom w:val="single" w:sz="4" w:space="0" w:color="auto"/>
              <w:right w:val="nil"/>
            </w:tcBorders>
            <w:hideMark/>
          </w:tcPr>
          <w:p w14:paraId="56BA855A" w14:textId="77777777" w:rsidR="0073075D" w:rsidRDefault="0073075D" w:rsidP="00DB2336">
            <w:pPr>
              <w:spacing w:before="0" w:after="0" w:line="480" w:lineRule="auto"/>
              <w:jc w:val="center"/>
              <w:rPr>
                <w:iCs/>
                <w:sz w:val="22"/>
                <w:szCs w:val="22"/>
              </w:rPr>
            </w:pPr>
            <w:r>
              <w:rPr>
                <w:iCs/>
                <w:sz w:val="22"/>
              </w:rPr>
              <w:t>Section</w:t>
            </w:r>
          </w:p>
        </w:tc>
        <w:tc>
          <w:tcPr>
            <w:tcW w:w="881" w:type="dxa"/>
            <w:tcBorders>
              <w:top w:val="single" w:sz="4" w:space="0" w:color="7F7F7F" w:themeColor="text1" w:themeTint="80"/>
              <w:left w:val="nil"/>
              <w:right w:val="nil"/>
            </w:tcBorders>
            <w:hideMark/>
          </w:tcPr>
          <w:p w14:paraId="4C9AAC41" w14:textId="77777777" w:rsidR="0073075D" w:rsidRDefault="0073075D" w:rsidP="00DB2336">
            <w:pPr>
              <w:spacing w:before="0" w:after="0" w:line="480" w:lineRule="auto"/>
              <w:rPr>
                <w:iCs/>
                <w:sz w:val="22"/>
              </w:rPr>
            </w:pPr>
            <w:r>
              <w:rPr>
                <w:iCs/>
                <w:sz w:val="22"/>
              </w:rPr>
              <w:t>Type</w:t>
            </w:r>
          </w:p>
        </w:tc>
        <w:tc>
          <w:tcPr>
            <w:tcW w:w="999" w:type="dxa"/>
            <w:tcBorders>
              <w:top w:val="single" w:sz="4" w:space="0" w:color="7F7F7F" w:themeColor="text1" w:themeTint="80"/>
              <w:left w:val="nil"/>
              <w:right w:val="nil"/>
            </w:tcBorders>
            <w:hideMark/>
          </w:tcPr>
          <w:p w14:paraId="64CF1C4B" w14:textId="77777777" w:rsidR="0073075D" w:rsidRDefault="0073075D" w:rsidP="00DB2336">
            <w:pPr>
              <w:spacing w:before="0" w:after="0" w:line="480" w:lineRule="auto"/>
              <w:rPr>
                <w:iCs/>
                <w:sz w:val="22"/>
              </w:rPr>
            </w:pPr>
            <w:r>
              <w:rPr>
                <w:iCs/>
                <w:sz w:val="22"/>
              </w:rPr>
              <w:t>Region</w:t>
            </w:r>
          </w:p>
        </w:tc>
        <w:tc>
          <w:tcPr>
            <w:tcW w:w="1060" w:type="dxa"/>
            <w:tcBorders>
              <w:top w:val="single" w:sz="4" w:space="0" w:color="7F7F7F" w:themeColor="text1" w:themeTint="80"/>
              <w:left w:val="nil"/>
              <w:right w:val="nil"/>
            </w:tcBorders>
            <w:hideMark/>
          </w:tcPr>
          <w:p w14:paraId="787D4B8D" w14:textId="77777777" w:rsidR="0073075D" w:rsidRDefault="0073075D" w:rsidP="00DB2336">
            <w:pPr>
              <w:spacing w:before="0" w:after="0" w:line="480" w:lineRule="auto"/>
              <w:rPr>
                <w:sz w:val="22"/>
              </w:rPr>
            </w:pPr>
            <w:proofErr w:type="spellStart"/>
            <w:r>
              <w:rPr>
                <w:sz w:val="22"/>
              </w:rPr>
              <w:t>f</w:t>
            </w:r>
            <w:r>
              <w:rPr>
                <w:sz w:val="22"/>
                <w:vertAlign w:val="subscript"/>
              </w:rPr>
              <w:t>y</w:t>
            </w:r>
            <w:proofErr w:type="spellEnd"/>
            <w:proofErr w:type="gramStart"/>
            <w:r>
              <w:rPr>
                <w:b/>
                <w:bCs/>
                <w:sz w:val="22"/>
              </w:rPr>
              <w:t xml:space="preserve">   (</w:t>
            </w:r>
            <w:proofErr w:type="gramEnd"/>
            <w:r>
              <w:rPr>
                <w:b/>
                <w:bCs/>
                <w:sz w:val="22"/>
              </w:rPr>
              <w:t>N/mm</w:t>
            </w:r>
            <w:r>
              <w:rPr>
                <w:sz w:val="22"/>
                <w:vertAlign w:val="superscript"/>
              </w:rPr>
              <w:t>2</w:t>
            </w:r>
            <w:r>
              <w:rPr>
                <w:b/>
                <w:bCs/>
                <w:sz w:val="22"/>
              </w:rPr>
              <w:t>)</w:t>
            </w:r>
          </w:p>
        </w:tc>
        <w:tc>
          <w:tcPr>
            <w:tcW w:w="1060" w:type="dxa"/>
            <w:tcBorders>
              <w:top w:val="single" w:sz="4" w:space="0" w:color="7F7F7F" w:themeColor="text1" w:themeTint="80"/>
              <w:left w:val="nil"/>
              <w:right w:val="nil"/>
            </w:tcBorders>
            <w:hideMark/>
          </w:tcPr>
          <w:p w14:paraId="79C8460C" w14:textId="77777777" w:rsidR="0073075D" w:rsidRDefault="0073075D" w:rsidP="00DB2336">
            <w:pPr>
              <w:spacing w:before="0" w:after="0" w:line="480" w:lineRule="auto"/>
              <w:rPr>
                <w:b/>
                <w:bCs/>
                <w:sz w:val="22"/>
              </w:rPr>
            </w:pPr>
            <w:r>
              <w:rPr>
                <w:sz w:val="22"/>
              </w:rPr>
              <w:t>f</w:t>
            </w:r>
            <w:r>
              <w:rPr>
                <w:sz w:val="22"/>
                <w:vertAlign w:val="subscript"/>
              </w:rPr>
              <w:t>u</w:t>
            </w:r>
            <w:proofErr w:type="gramStart"/>
            <w:r>
              <w:rPr>
                <w:b/>
                <w:bCs/>
                <w:sz w:val="22"/>
              </w:rPr>
              <w:t xml:space="preserve">   (</w:t>
            </w:r>
            <w:proofErr w:type="gramEnd"/>
            <w:r>
              <w:rPr>
                <w:b/>
                <w:bCs/>
                <w:sz w:val="22"/>
              </w:rPr>
              <w:t>N/mm</w:t>
            </w:r>
            <w:r>
              <w:rPr>
                <w:sz w:val="22"/>
                <w:vertAlign w:val="superscript"/>
              </w:rPr>
              <w:t>2</w:t>
            </w:r>
            <w:r>
              <w:rPr>
                <w:b/>
                <w:bCs/>
                <w:sz w:val="22"/>
              </w:rPr>
              <w:t>)</w:t>
            </w:r>
          </w:p>
        </w:tc>
        <w:tc>
          <w:tcPr>
            <w:tcW w:w="621" w:type="dxa"/>
            <w:tcBorders>
              <w:top w:val="single" w:sz="4" w:space="0" w:color="7F7F7F" w:themeColor="text1" w:themeTint="80"/>
              <w:left w:val="nil"/>
              <w:right w:val="nil"/>
            </w:tcBorders>
            <w:hideMark/>
          </w:tcPr>
          <w:p w14:paraId="133434DF" w14:textId="77777777" w:rsidR="0073075D" w:rsidRDefault="0073075D" w:rsidP="00DB2336">
            <w:pPr>
              <w:spacing w:before="0" w:after="0" w:line="480" w:lineRule="auto"/>
              <w:rPr>
                <w:b/>
                <w:bCs/>
                <w:sz w:val="22"/>
              </w:rPr>
            </w:pPr>
            <w:r>
              <w:rPr>
                <w:b/>
                <w:bCs/>
                <w:sz w:val="22"/>
                <w:szCs w:val="22"/>
              </w:rPr>
              <w:sym w:font="Symbol" w:char="F065"/>
            </w:r>
            <w:r>
              <w:rPr>
                <w:b/>
                <w:bCs/>
                <w:sz w:val="22"/>
                <w:szCs w:val="22"/>
                <w:vertAlign w:val="subscript"/>
              </w:rPr>
              <w:t xml:space="preserve">f </w:t>
            </w:r>
            <w:r>
              <w:rPr>
                <w:sz w:val="22"/>
                <w:szCs w:val="22"/>
              </w:rPr>
              <w:t xml:space="preserve">          </w:t>
            </w:r>
            <w:proofErr w:type="gramStart"/>
            <w:r>
              <w:rPr>
                <w:sz w:val="22"/>
                <w:szCs w:val="22"/>
              </w:rPr>
              <w:t xml:space="preserve">   (</w:t>
            </w:r>
            <w:proofErr w:type="gramEnd"/>
            <w:r>
              <w:rPr>
                <w:sz w:val="22"/>
                <w:szCs w:val="22"/>
              </w:rPr>
              <w:t>%)</w:t>
            </w:r>
          </w:p>
        </w:tc>
      </w:tr>
      <w:tr w:rsidR="0073075D" w14:paraId="7785DC08" w14:textId="77777777" w:rsidTr="006559F6">
        <w:trPr>
          <w:trHeight w:val="1142"/>
          <w:jc w:val="center"/>
        </w:trPr>
        <w:tc>
          <w:tcPr>
            <w:tcW w:w="1240" w:type="dxa"/>
            <w:tcBorders>
              <w:top w:val="single" w:sz="4" w:space="0" w:color="auto"/>
              <w:left w:val="nil"/>
              <w:bottom w:val="nil"/>
              <w:right w:val="nil"/>
            </w:tcBorders>
            <w:hideMark/>
          </w:tcPr>
          <w:p w14:paraId="3D9E481E" w14:textId="77777777" w:rsidR="0073075D" w:rsidRDefault="0073075D" w:rsidP="00DB2336">
            <w:pPr>
              <w:spacing w:before="0" w:after="0" w:line="480" w:lineRule="auto"/>
              <w:rPr>
                <w:b/>
                <w:bCs/>
                <w:iCs/>
                <w:sz w:val="22"/>
              </w:rPr>
            </w:pPr>
            <w:r>
              <w:rPr>
                <w:b/>
                <w:bCs/>
                <w:iCs/>
                <w:sz w:val="22"/>
              </w:rPr>
              <w:t>Channel       C-W145T1.2</w:t>
            </w:r>
          </w:p>
        </w:tc>
        <w:tc>
          <w:tcPr>
            <w:tcW w:w="881" w:type="dxa"/>
            <w:tcBorders>
              <w:left w:val="nil"/>
              <w:right w:val="nil"/>
            </w:tcBorders>
            <w:hideMark/>
          </w:tcPr>
          <w:p w14:paraId="7C417AE4" w14:textId="77777777" w:rsidR="0073075D" w:rsidRDefault="0073075D" w:rsidP="00DB2336">
            <w:pPr>
              <w:spacing w:before="0" w:after="0" w:line="480" w:lineRule="auto"/>
              <w:rPr>
                <w:rFonts w:ascii="Cambria Math" w:hAnsi="Cambria Math"/>
                <w:sz w:val="22"/>
                <w:oMath/>
              </w:rPr>
            </w:pPr>
            <w:r>
              <w:rPr>
                <w:iCs/>
                <w:sz w:val="22"/>
              </w:rPr>
              <w:t>Flat</w:t>
            </w:r>
          </w:p>
        </w:tc>
        <w:tc>
          <w:tcPr>
            <w:tcW w:w="999" w:type="dxa"/>
            <w:tcBorders>
              <w:left w:val="nil"/>
              <w:right w:val="nil"/>
            </w:tcBorders>
            <w:hideMark/>
          </w:tcPr>
          <w:p w14:paraId="77146E6B" w14:textId="77777777" w:rsidR="0073075D" w:rsidRDefault="0073075D" w:rsidP="00DB2336">
            <w:pPr>
              <w:spacing w:before="0" w:after="0" w:line="480" w:lineRule="auto"/>
              <w:rPr>
                <w:iCs/>
                <w:sz w:val="22"/>
              </w:rPr>
            </w:pPr>
            <w:r>
              <w:rPr>
                <w:iCs/>
                <w:sz w:val="22"/>
              </w:rPr>
              <w:t>Flange</w:t>
            </w:r>
          </w:p>
          <w:p w14:paraId="65DCE6CB" w14:textId="77777777" w:rsidR="0073075D" w:rsidRDefault="0073075D" w:rsidP="00DB2336">
            <w:pPr>
              <w:spacing w:before="0" w:after="0" w:line="480" w:lineRule="auto"/>
              <w:rPr>
                <w:iCs/>
                <w:sz w:val="22"/>
              </w:rPr>
            </w:pPr>
            <w:r>
              <w:rPr>
                <w:iCs/>
                <w:sz w:val="22"/>
              </w:rPr>
              <w:t>Web</w:t>
            </w:r>
          </w:p>
        </w:tc>
        <w:tc>
          <w:tcPr>
            <w:tcW w:w="1060" w:type="dxa"/>
            <w:tcBorders>
              <w:left w:val="nil"/>
              <w:right w:val="nil"/>
            </w:tcBorders>
            <w:hideMark/>
          </w:tcPr>
          <w:p w14:paraId="668EF78C" w14:textId="77777777" w:rsidR="0073075D" w:rsidRDefault="0073075D" w:rsidP="00DB2336">
            <w:pPr>
              <w:spacing w:before="0" w:after="0" w:line="480" w:lineRule="auto"/>
              <w:rPr>
                <w:iCs/>
                <w:sz w:val="22"/>
              </w:rPr>
            </w:pPr>
            <w:r>
              <w:rPr>
                <w:iCs/>
                <w:sz w:val="22"/>
              </w:rPr>
              <w:t>488.72</w:t>
            </w:r>
          </w:p>
          <w:p w14:paraId="15BBB517" w14:textId="77777777" w:rsidR="0073075D" w:rsidRDefault="0073075D" w:rsidP="00DB2336">
            <w:pPr>
              <w:spacing w:before="0" w:after="0" w:line="480" w:lineRule="auto"/>
              <w:rPr>
                <w:rFonts w:ascii="Cambria Math" w:hAnsi="Cambria Math"/>
                <w:sz w:val="22"/>
                <w:oMath/>
              </w:rPr>
            </w:pPr>
            <w:r>
              <w:rPr>
                <w:iCs/>
                <w:sz w:val="22"/>
              </w:rPr>
              <w:t>500.46</w:t>
            </w:r>
          </w:p>
        </w:tc>
        <w:tc>
          <w:tcPr>
            <w:tcW w:w="1060" w:type="dxa"/>
            <w:tcBorders>
              <w:left w:val="nil"/>
              <w:right w:val="nil"/>
            </w:tcBorders>
            <w:hideMark/>
          </w:tcPr>
          <w:p w14:paraId="5D1EF72A" w14:textId="77777777" w:rsidR="0073075D" w:rsidRDefault="0073075D" w:rsidP="00DB2336">
            <w:pPr>
              <w:spacing w:before="0" w:after="0" w:line="480" w:lineRule="auto"/>
              <w:rPr>
                <w:iCs/>
                <w:sz w:val="22"/>
              </w:rPr>
            </w:pPr>
            <w:r>
              <w:rPr>
                <w:iCs/>
                <w:sz w:val="22"/>
              </w:rPr>
              <w:t>562.88</w:t>
            </w:r>
          </w:p>
          <w:p w14:paraId="07FCEEDD" w14:textId="77777777" w:rsidR="0073075D" w:rsidRDefault="0073075D" w:rsidP="00DB2336">
            <w:pPr>
              <w:spacing w:before="0" w:after="0" w:line="480" w:lineRule="auto"/>
              <w:rPr>
                <w:rFonts w:ascii="Cambria Math" w:hAnsi="Cambria Math"/>
                <w:sz w:val="22"/>
                <w:oMath/>
              </w:rPr>
            </w:pPr>
            <w:r>
              <w:rPr>
                <w:iCs/>
                <w:sz w:val="22"/>
              </w:rPr>
              <w:t>568.00</w:t>
            </w:r>
          </w:p>
        </w:tc>
        <w:tc>
          <w:tcPr>
            <w:tcW w:w="621" w:type="dxa"/>
            <w:tcBorders>
              <w:left w:val="nil"/>
              <w:right w:val="nil"/>
            </w:tcBorders>
            <w:hideMark/>
          </w:tcPr>
          <w:p w14:paraId="0D643748" w14:textId="77777777" w:rsidR="0073075D" w:rsidRDefault="0073075D" w:rsidP="00DB2336">
            <w:pPr>
              <w:spacing w:before="0" w:after="0" w:line="480" w:lineRule="auto"/>
              <w:rPr>
                <w:iCs/>
                <w:sz w:val="22"/>
              </w:rPr>
            </w:pPr>
            <w:r>
              <w:rPr>
                <w:iCs/>
                <w:sz w:val="22"/>
              </w:rPr>
              <w:t>17</w:t>
            </w:r>
          </w:p>
          <w:p w14:paraId="58A971F6" w14:textId="77777777" w:rsidR="0073075D" w:rsidRDefault="0073075D" w:rsidP="00DB2336">
            <w:pPr>
              <w:spacing w:before="0" w:after="0" w:line="480" w:lineRule="auto"/>
              <w:rPr>
                <w:iCs/>
                <w:sz w:val="22"/>
              </w:rPr>
            </w:pPr>
            <w:r>
              <w:rPr>
                <w:iCs/>
                <w:sz w:val="22"/>
              </w:rPr>
              <w:t>16</w:t>
            </w:r>
          </w:p>
        </w:tc>
      </w:tr>
      <w:tr w:rsidR="0073075D" w14:paraId="37BB4EE5" w14:textId="77777777" w:rsidTr="006559F6">
        <w:trPr>
          <w:trHeight w:val="767"/>
          <w:jc w:val="center"/>
        </w:trPr>
        <w:tc>
          <w:tcPr>
            <w:tcW w:w="1240" w:type="dxa"/>
            <w:tcBorders>
              <w:top w:val="nil"/>
              <w:left w:val="nil"/>
              <w:bottom w:val="nil"/>
              <w:right w:val="nil"/>
            </w:tcBorders>
          </w:tcPr>
          <w:p w14:paraId="65570DCC" w14:textId="77777777" w:rsidR="0073075D" w:rsidRDefault="0073075D" w:rsidP="00DB2336">
            <w:pPr>
              <w:spacing w:before="0" w:after="0" w:line="480" w:lineRule="auto"/>
              <w:rPr>
                <w:iCs/>
                <w:sz w:val="22"/>
              </w:rPr>
            </w:pPr>
          </w:p>
        </w:tc>
        <w:tc>
          <w:tcPr>
            <w:tcW w:w="881" w:type="dxa"/>
            <w:tcBorders>
              <w:top w:val="nil"/>
              <w:left w:val="nil"/>
              <w:bottom w:val="nil"/>
              <w:right w:val="nil"/>
            </w:tcBorders>
          </w:tcPr>
          <w:p w14:paraId="57B944B8" w14:textId="77777777" w:rsidR="0073075D" w:rsidRDefault="0073075D" w:rsidP="00DB2336">
            <w:pPr>
              <w:spacing w:before="0" w:after="0" w:line="480" w:lineRule="auto"/>
              <w:rPr>
                <w:iCs/>
                <w:sz w:val="22"/>
              </w:rPr>
            </w:pPr>
          </w:p>
          <w:p w14:paraId="798E191D" w14:textId="77777777" w:rsidR="0073075D" w:rsidRDefault="0073075D" w:rsidP="00DB2336">
            <w:pPr>
              <w:spacing w:before="0" w:after="0" w:line="480" w:lineRule="auto"/>
              <w:rPr>
                <w:iCs/>
                <w:sz w:val="22"/>
              </w:rPr>
            </w:pPr>
            <w:r>
              <w:rPr>
                <w:iCs/>
                <w:sz w:val="22"/>
              </w:rPr>
              <w:t>Corner</w:t>
            </w:r>
          </w:p>
        </w:tc>
        <w:tc>
          <w:tcPr>
            <w:tcW w:w="999" w:type="dxa"/>
            <w:tcBorders>
              <w:top w:val="nil"/>
              <w:left w:val="nil"/>
              <w:bottom w:val="nil"/>
              <w:right w:val="nil"/>
            </w:tcBorders>
            <w:hideMark/>
          </w:tcPr>
          <w:p w14:paraId="5B66584E" w14:textId="77777777" w:rsidR="0073075D" w:rsidRDefault="0073075D" w:rsidP="00DB2336">
            <w:pPr>
              <w:spacing w:before="0" w:after="0" w:line="480" w:lineRule="auto"/>
              <w:rPr>
                <w:iCs/>
                <w:sz w:val="22"/>
              </w:rPr>
            </w:pPr>
            <w:r>
              <w:rPr>
                <w:iCs/>
                <w:sz w:val="22"/>
              </w:rPr>
              <w:t>Position 1</w:t>
            </w:r>
          </w:p>
          <w:p w14:paraId="0056A266" w14:textId="77777777" w:rsidR="0073075D" w:rsidRDefault="0073075D" w:rsidP="00DB2336">
            <w:pPr>
              <w:spacing w:before="0" w:after="0" w:line="480" w:lineRule="auto"/>
              <w:rPr>
                <w:iCs/>
                <w:sz w:val="22"/>
              </w:rPr>
            </w:pPr>
            <w:r>
              <w:rPr>
                <w:iCs/>
                <w:sz w:val="22"/>
              </w:rPr>
              <w:t>Position 2</w:t>
            </w:r>
          </w:p>
          <w:p w14:paraId="16A0D26A" w14:textId="77777777" w:rsidR="0073075D" w:rsidRDefault="0073075D" w:rsidP="00DB2336">
            <w:pPr>
              <w:spacing w:before="0" w:after="0" w:line="480" w:lineRule="auto"/>
              <w:rPr>
                <w:iCs/>
                <w:sz w:val="22"/>
              </w:rPr>
            </w:pPr>
            <w:r>
              <w:rPr>
                <w:iCs/>
                <w:sz w:val="22"/>
              </w:rPr>
              <w:t>Position 3</w:t>
            </w:r>
          </w:p>
        </w:tc>
        <w:tc>
          <w:tcPr>
            <w:tcW w:w="1060" w:type="dxa"/>
            <w:tcBorders>
              <w:top w:val="nil"/>
              <w:left w:val="nil"/>
              <w:bottom w:val="nil"/>
              <w:right w:val="nil"/>
            </w:tcBorders>
            <w:hideMark/>
          </w:tcPr>
          <w:p w14:paraId="32B4D832" w14:textId="77777777" w:rsidR="0073075D" w:rsidRDefault="0073075D" w:rsidP="00DB2336">
            <w:pPr>
              <w:spacing w:before="0" w:after="0" w:line="480" w:lineRule="auto"/>
              <w:rPr>
                <w:iCs/>
                <w:sz w:val="22"/>
              </w:rPr>
            </w:pPr>
            <w:r>
              <w:rPr>
                <w:iCs/>
                <w:sz w:val="22"/>
              </w:rPr>
              <w:t>522.53</w:t>
            </w:r>
          </w:p>
          <w:p w14:paraId="5ED6B409" w14:textId="77777777" w:rsidR="0073075D" w:rsidRDefault="0073075D" w:rsidP="00DB2336">
            <w:pPr>
              <w:spacing w:before="0" w:after="0" w:line="480" w:lineRule="auto"/>
              <w:rPr>
                <w:iCs/>
                <w:sz w:val="22"/>
              </w:rPr>
            </w:pPr>
            <w:r>
              <w:rPr>
                <w:iCs/>
                <w:sz w:val="22"/>
              </w:rPr>
              <w:t>554.29</w:t>
            </w:r>
          </w:p>
          <w:p w14:paraId="6DC5A052" w14:textId="77777777" w:rsidR="0073075D" w:rsidRDefault="0073075D" w:rsidP="00DB2336">
            <w:pPr>
              <w:spacing w:before="0" w:after="0" w:line="480" w:lineRule="auto"/>
              <w:rPr>
                <w:iCs/>
                <w:sz w:val="22"/>
              </w:rPr>
            </w:pPr>
            <w:r>
              <w:rPr>
                <w:iCs/>
                <w:sz w:val="22"/>
              </w:rPr>
              <w:t>549.98</w:t>
            </w:r>
          </w:p>
        </w:tc>
        <w:tc>
          <w:tcPr>
            <w:tcW w:w="1060" w:type="dxa"/>
            <w:tcBorders>
              <w:top w:val="nil"/>
              <w:left w:val="nil"/>
              <w:bottom w:val="nil"/>
              <w:right w:val="nil"/>
            </w:tcBorders>
            <w:hideMark/>
          </w:tcPr>
          <w:p w14:paraId="51A46EF0" w14:textId="77777777" w:rsidR="0073075D" w:rsidRDefault="0073075D" w:rsidP="00DB2336">
            <w:pPr>
              <w:spacing w:before="0" w:after="0" w:line="480" w:lineRule="auto"/>
              <w:rPr>
                <w:iCs/>
                <w:sz w:val="22"/>
              </w:rPr>
            </w:pPr>
            <w:r>
              <w:rPr>
                <w:iCs/>
                <w:sz w:val="22"/>
              </w:rPr>
              <w:t>621.03</w:t>
            </w:r>
          </w:p>
          <w:p w14:paraId="2C40BE7C" w14:textId="77777777" w:rsidR="0073075D" w:rsidRDefault="0073075D" w:rsidP="00DB2336">
            <w:pPr>
              <w:spacing w:before="0" w:after="0" w:line="480" w:lineRule="auto"/>
              <w:rPr>
                <w:iCs/>
                <w:sz w:val="22"/>
              </w:rPr>
            </w:pPr>
            <w:r>
              <w:rPr>
                <w:iCs/>
                <w:sz w:val="22"/>
              </w:rPr>
              <w:t>618.06</w:t>
            </w:r>
          </w:p>
          <w:p w14:paraId="4AD877F5" w14:textId="77777777" w:rsidR="0073075D" w:rsidRDefault="0073075D" w:rsidP="00DB2336">
            <w:pPr>
              <w:spacing w:before="0" w:after="0" w:line="480" w:lineRule="auto"/>
              <w:rPr>
                <w:iCs/>
                <w:sz w:val="22"/>
              </w:rPr>
            </w:pPr>
            <w:r>
              <w:rPr>
                <w:iCs/>
                <w:sz w:val="22"/>
              </w:rPr>
              <w:t>585.48</w:t>
            </w:r>
          </w:p>
        </w:tc>
        <w:tc>
          <w:tcPr>
            <w:tcW w:w="621" w:type="dxa"/>
            <w:tcBorders>
              <w:top w:val="nil"/>
              <w:left w:val="nil"/>
              <w:bottom w:val="nil"/>
              <w:right w:val="nil"/>
            </w:tcBorders>
            <w:hideMark/>
          </w:tcPr>
          <w:p w14:paraId="6D7ED4D5" w14:textId="77777777" w:rsidR="0073075D" w:rsidRDefault="0073075D" w:rsidP="00DB2336">
            <w:pPr>
              <w:spacing w:before="0" w:after="0" w:line="480" w:lineRule="auto"/>
              <w:rPr>
                <w:iCs/>
                <w:sz w:val="22"/>
              </w:rPr>
            </w:pPr>
            <w:r>
              <w:rPr>
                <w:iCs/>
                <w:sz w:val="22"/>
              </w:rPr>
              <w:t>6</w:t>
            </w:r>
          </w:p>
          <w:p w14:paraId="35B7DF9F" w14:textId="77777777" w:rsidR="0073075D" w:rsidRDefault="0073075D" w:rsidP="00DB2336">
            <w:pPr>
              <w:spacing w:before="0" w:after="0" w:line="480" w:lineRule="auto"/>
              <w:rPr>
                <w:iCs/>
                <w:sz w:val="22"/>
              </w:rPr>
            </w:pPr>
            <w:r>
              <w:rPr>
                <w:iCs/>
                <w:sz w:val="22"/>
              </w:rPr>
              <w:t>7</w:t>
            </w:r>
          </w:p>
          <w:p w14:paraId="6A0AB47F" w14:textId="77777777" w:rsidR="0073075D" w:rsidRDefault="0073075D" w:rsidP="00DB2336">
            <w:pPr>
              <w:spacing w:before="0" w:after="0" w:line="480" w:lineRule="auto"/>
              <w:rPr>
                <w:iCs/>
                <w:sz w:val="22"/>
              </w:rPr>
            </w:pPr>
            <w:r>
              <w:rPr>
                <w:iCs/>
                <w:sz w:val="22"/>
              </w:rPr>
              <w:t>6</w:t>
            </w:r>
          </w:p>
        </w:tc>
      </w:tr>
      <w:tr w:rsidR="0073075D" w14:paraId="2E334B1C" w14:textId="77777777" w:rsidTr="006559F6">
        <w:trPr>
          <w:trHeight w:val="145"/>
          <w:jc w:val="center"/>
        </w:trPr>
        <w:tc>
          <w:tcPr>
            <w:tcW w:w="1240" w:type="dxa"/>
            <w:tcBorders>
              <w:top w:val="single" w:sz="4" w:space="0" w:color="auto"/>
              <w:left w:val="nil"/>
              <w:bottom w:val="nil"/>
              <w:right w:val="nil"/>
            </w:tcBorders>
            <w:hideMark/>
          </w:tcPr>
          <w:p w14:paraId="27CE6A1B" w14:textId="77777777" w:rsidR="0073075D" w:rsidRDefault="0073075D" w:rsidP="00DB2336">
            <w:pPr>
              <w:spacing w:before="0" w:after="0" w:line="480" w:lineRule="auto"/>
              <w:rPr>
                <w:iCs/>
                <w:sz w:val="22"/>
              </w:rPr>
            </w:pPr>
            <w:r>
              <w:rPr>
                <w:b/>
                <w:bCs/>
                <w:iCs/>
                <w:sz w:val="22"/>
              </w:rPr>
              <w:t>Zed                Z-W145T1.2</w:t>
            </w:r>
          </w:p>
        </w:tc>
        <w:tc>
          <w:tcPr>
            <w:tcW w:w="881" w:type="dxa"/>
            <w:tcBorders>
              <w:left w:val="nil"/>
              <w:right w:val="nil"/>
            </w:tcBorders>
            <w:hideMark/>
          </w:tcPr>
          <w:p w14:paraId="34C94927" w14:textId="77777777" w:rsidR="0073075D" w:rsidRDefault="0073075D" w:rsidP="00DB2336">
            <w:pPr>
              <w:spacing w:before="0" w:after="0" w:line="480" w:lineRule="auto"/>
              <w:rPr>
                <w:rFonts w:ascii="Cambria Math" w:hAnsi="Cambria Math"/>
                <w:sz w:val="22"/>
                <w:oMath/>
              </w:rPr>
            </w:pPr>
            <w:r>
              <w:rPr>
                <w:iCs/>
                <w:sz w:val="22"/>
              </w:rPr>
              <w:t>Flat</w:t>
            </w:r>
          </w:p>
        </w:tc>
        <w:tc>
          <w:tcPr>
            <w:tcW w:w="999" w:type="dxa"/>
            <w:tcBorders>
              <w:left w:val="nil"/>
              <w:right w:val="nil"/>
            </w:tcBorders>
            <w:hideMark/>
          </w:tcPr>
          <w:p w14:paraId="2908319D" w14:textId="77777777" w:rsidR="0073075D" w:rsidRDefault="0073075D" w:rsidP="00DB2336">
            <w:pPr>
              <w:spacing w:before="0" w:after="0" w:line="480" w:lineRule="auto"/>
              <w:rPr>
                <w:iCs/>
                <w:sz w:val="22"/>
              </w:rPr>
            </w:pPr>
            <w:r>
              <w:rPr>
                <w:iCs/>
                <w:sz w:val="22"/>
              </w:rPr>
              <w:t>Flange</w:t>
            </w:r>
          </w:p>
          <w:p w14:paraId="3A6422B6" w14:textId="77777777" w:rsidR="0073075D" w:rsidRDefault="0073075D" w:rsidP="00DB2336">
            <w:pPr>
              <w:spacing w:before="0" w:after="0" w:line="480" w:lineRule="auto"/>
              <w:rPr>
                <w:iCs/>
                <w:sz w:val="22"/>
              </w:rPr>
            </w:pPr>
            <w:r>
              <w:rPr>
                <w:iCs/>
                <w:sz w:val="22"/>
              </w:rPr>
              <w:t>Web</w:t>
            </w:r>
          </w:p>
        </w:tc>
        <w:tc>
          <w:tcPr>
            <w:tcW w:w="1060" w:type="dxa"/>
            <w:tcBorders>
              <w:left w:val="nil"/>
              <w:right w:val="nil"/>
            </w:tcBorders>
            <w:hideMark/>
          </w:tcPr>
          <w:p w14:paraId="2E946F51" w14:textId="77777777" w:rsidR="0073075D" w:rsidRDefault="0073075D" w:rsidP="00DB2336">
            <w:pPr>
              <w:spacing w:before="0" w:after="0" w:line="480" w:lineRule="auto"/>
              <w:rPr>
                <w:iCs/>
                <w:sz w:val="22"/>
              </w:rPr>
            </w:pPr>
            <w:r>
              <w:rPr>
                <w:iCs/>
                <w:sz w:val="22"/>
              </w:rPr>
              <w:t>467.32</w:t>
            </w:r>
          </w:p>
          <w:p w14:paraId="0F7F500B" w14:textId="77777777" w:rsidR="0073075D" w:rsidRDefault="0073075D" w:rsidP="00DB2336">
            <w:pPr>
              <w:spacing w:before="0" w:after="0" w:line="480" w:lineRule="auto"/>
              <w:rPr>
                <w:rFonts w:ascii="Cambria Math" w:hAnsi="Cambria Math"/>
                <w:sz w:val="22"/>
                <w:oMath/>
              </w:rPr>
            </w:pPr>
            <w:r>
              <w:rPr>
                <w:iCs/>
                <w:sz w:val="22"/>
              </w:rPr>
              <w:t>460.21</w:t>
            </w:r>
          </w:p>
        </w:tc>
        <w:tc>
          <w:tcPr>
            <w:tcW w:w="1060" w:type="dxa"/>
            <w:tcBorders>
              <w:left w:val="nil"/>
              <w:right w:val="nil"/>
            </w:tcBorders>
            <w:hideMark/>
          </w:tcPr>
          <w:p w14:paraId="222E72C4" w14:textId="77777777" w:rsidR="0073075D" w:rsidRDefault="0073075D" w:rsidP="00DB2336">
            <w:pPr>
              <w:spacing w:before="0" w:after="0" w:line="480" w:lineRule="auto"/>
              <w:rPr>
                <w:iCs/>
                <w:sz w:val="22"/>
              </w:rPr>
            </w:pPr>
            <w:r>
              <w:rPr>
                <w:iCs/>
                <w:sz w:val="22"/>
              </w:rPr>
              <w:t>545.09</w:t>
            </w:r>
          </w:p>
          <w:p w14:paraId="6AF58897" w14:textId="77777777" w:rsidR="0073075D" w:rsidRDefault="0073075D" w:rsidP="00DB2336">
            <w:pPr>
              <w:spacing w:before="0" w:after="0" w:line="480" w:lineRule="auto"/>
              <w:rPr>
                <w:rFonts w:ascii="Cambria Math" w:hAnsi="Cambria Math"/>
                <w:sz w:val="22"/>
                <w:oMath/>
              </w:rPr>
            </w:pPr>
            <w:r>
              <w:rPr>
                <w:iCs/>
                <w:sz w:val="22"/>
              </w:rPr>
              <w:t>536.36</w:t>
            </w:r>
          </w:p>
        </w:tc>
        <w:tc>
          <w:tcPr>
            <w:tcW w:w="621" w:type="dxa"/>
            <w:tcBorders>
              <w:left w:val="nil"/>
              <w:right w:val="nil"/>
            </w:tcBorders>
            <w:hideMark/>
          </w:tcPr>
          <w:p w14:paraId="6885FC51" w14:textId="77777777" w:rsidR="0073075D" w:rsidRDefault="0073075D" w:rsidP="00DB2336">
            <w:pPr>
              <w:spacing w:before="0" w:after="0" w:line="480" w:lineRule="auto"/>
              <w:rPr>
                <w:iCs/>
                <w:sz w:val="22"/>
              </w:rPr>
            </w:pPr>
            <w:r>
              <w:rPr>
                <w:iCs/>
                <w:sz w:val="22"/>
              </w:rPr>
              <w:t>23</w:t>
            </w:r>
          </w:p>
          <w:p w14:paraId="772DAC2E" w14:textId="77777777" w:rsidR="0073075D" w:rsidRDefault="0073075D" w:rsidP="00DB2336">
            <w:pPr>
              <w:spacing w:before="0" w:after="0" w:line="480" w:lineRule="auto"/>
              <w:rPr>
                <w:rFonts w:ascii="Cambria Math" w:hAnsi="Cambria Math"/>
                <w:sz w:val="22"/>
                <w:oMath/>
              </w:rPr>
            </w:pPr>
            <w:r>
              <w:rPr>
                <w:iCs/>
                <w:sz w:val="22"/>
              </w:rPr>
              <w:t>23</w:t>
            </w:r>
          </w:p>
        </w:tc>
      </w:tr>
      <w:tr w:rsidR="0073075D" w14:paraId="4B866BF3" w14:textId="77777777" w:rsidTr="006559F6">
        <w:trPr>
          <w:trHeight w:val="2291"/>
          <w:jc w:val="center"/>
        </w:trPr>
        <w:tc>
          <w:tcPr>
            <w:tcW w:w="1240" w:type="dxa"/>
            <w:tcBorders>
              <w:top w:val="nil"/>
              <w:left w:val="nil"/>
              <w:bottom w:val="single" w:sz="4" w:space="0" w:color="7F7F7F" w:themeColor="text1" w:themeTint="80"/>
              <w:right w:val="nil"/>
            </w:tcBorders>
          </w:tcPr>
          <w:p w14:paraId="00D54851" w14:textId="77777777" w:rsidR="0073075D" w:rsidRDefault="0073075D" w:rsidP="00DB2336">
            <w:pPr>
              <w:spacing w:before="0" w:after="0" w:line="480" w:lineRule="auto"/>
              <w:rPr>
                <w:iCs/>
                <w:sz w:val="22"/>
              </w:rPr>
            </w:pPr>
          </w:p>
        </w:tc>
        <w:tc>
          <w:tcPr>
            <w:tcW w:w="881" w:type="dxa"/>
            <w:tcBorders>
              <w:top w:val="nil"/>
              <w:left w:val="nil"/>
              <w:bottom w:val="single" w:sz="4" w:space="0" w:color="7F7F7F" w:themeColor="text1" w:themeTint="80"/>
              <w:right w:val="nil"/>
            </w:tcBorders>
          </w:tcPr>
          <w:p w14:paraId="1144086C" w14:textId="77777777" w:rsidR="0073075D" w:rsidRDefault="0073075D" w:rsidP="00DB2336">
            <w:pPr>
              <w:spacing w:before="0" w:after="0" w:line="480" w:lineRule="auto"/>
              <w:rPr>
                <w:iCs/>
                <w:sz w:val="22"/>
              </w:rPr>
            </w:pPr>
          </w:p>
          <w:p w14:paraId="7A03C52A" w14:textId="77777777" w:rsidR="0073075D" w:rsidRDefault="0073075D" w:rsidP="00DB2336">
            <w:pPr>
              <w:spacing w:before="0" w:after="0" w:line="480" w:lineRule="auto"/>
              <w:rPr>
                <w:iCs/>
                <w:sz w:val="22"/>
              </w:rPr>
            </w:pPr>
            <w:r>
              <w:rPr>
                <w:iCs/>
                <w:sz w:val="22"/>
              </w:rPr>
              <w:t>Corner</w:t>
            </w:r>
          </w:p>
        </w:tc>
        <w:tc>
          <w:tcPr>
            <w:tcW w:w="999" w:type="dxa"/>
            <w:tcBorders>
              <w:top w:val="nil"/>
              <w:left w:val="nil"/>
              <w:bottom w:val="single" w:sz="4" w:space="0" w:color="7F7F7F" w:themeColor="text1" w:themeTint="80"/>
              <w:right w:val="nil"/>
            </w:tcBorders>
            <w:hideMark/>
          </w:tcPr>
          <w:p w14:paraId="7DAFCEDB" w14:textId="77777777" w:rsidR="0073075D" w:rsidRDefault="0073075D" w:rsidP="00DB2336">
            <w:pPr>
              <w:spacing w:before="0" w:after="0" w:line="480" w:lineRule="auto"/>
              <w:rPr>
                <w:iCs/>
                <w:sz w:val="22"/>
              </w:rPr>
            </w:pPr>
            <w:r>
              <w:rPr>
                <w:iCs/>
                <w:sz w:val="22"/>
              </w:rPr>
              <w:t>Position 1</w:t>
            </w:r>
          </w:p>
          <w:p w14:paraId="5C9FB40C" w14:textId="77777777" w:rsidR="0073075D" w:rsidRDefault="0073075D" w:rsidP="00DB2336">
            <w:pPr>
              <w:spacing w:before="0" w:after="0" w:line="480" w:lineRule="auto"/>
              <w:rPr>
                <w:iCs/>
                <w:sz w:val="22"/>
              </w:rPr>
            </w:pPr>
            <w:r>
              <w:rPr>
                <w:iCs/>
                <w:sz w:val="22"/>
              </w:rPr>
              <w:t>Position 2</w:t>
            </w:r>
          </w:p>
          <w:p w14:paraId="75CB2060" w14:textId="77777777" w:rsidR="0073075D" w:rsidRDefault="0073075D" w:rsidP="00DB2336">
            <w:pPr>
              <w:spacing w:before="0" w:after="0" w:line="480" w:lineRule="auto"/>
              <w:rPr>
                <w:iCs/>
                <w:sz w:val="22"/>
              </w:rPr>
            </w:pPr>
            <w:r>
              <w:rPr>
                <w:iCs/>
                <w:sz w:val="22"/>
              </w:rPr>
              <w:t>Position 3</w:t>
            </w:r>
          </w:p>
        </w:tc>
        <w:tc>
          <w:tcPr>
            <w:tcW w:w="1060" w:type="dxa"/>
            <w:tcBorders>
              <w:top w:val="nil"/>
              <w:left w:val="nil"/>
              <w:bottom w:val="single" w:sz="4" w:space="0" w:color="7F7F7F" w:themeColor="text1" w:themeTint="80"/>
              <w:right w:val="nil"/>
            </w:tcBorders>
            <w:hideMark/>
          </w:tcPr>
          <w:p w14:paraId="0CA5F1EC" w14:textId="77777777" w:rsidR="0073075D" w:rsidRDefault="0073075D" w:rsidP="00DB2336">
            <w:pPr>
              <w:spacing w:before="0" w:after="0" w:line="480" w:lineRule="auto"/>
              <w:rPr>
                <w:iCs/>
                <w:sz w:val="22"/>
              </w:rPr>
            </w:pPr>
            <w:r>
              <w:rPr>
                <w:iCs/>
                <w:sz w:val="22"/>
              </w:rPr>
              <w:t>549.53</w:t>
            </w:r>
          </w:p>
          <w:p w14:paraId="553EA5B4" w14:textId="77777777" w:rsidR="0073075D" w:rsidRDefault="0073075D" w:rsidP="00DB2336">
            <w:pPr>
              <w:spacing w:before="0" w:after="0" w:line="480" w:lineRule="auto"/>
              <w:rPr>
                <w:iCs/>
                <w:sz w:val="22"/>
              </w:rPr>
            </w:pPr>
            <w:r>
              <w:rPr>
                <w:iCs/>
                <w:sz w:val="22"/>
              </w:rPr>
              <w:t>539.21</w:t>
            </w:r>
          </w:p>
          <w:p w14:paraId="5F67C25B" w14:textId="77777777" w:rsidR="0073075D" w:rsidRDefault="0073075D" w:rsidP="00DB2336">
            <w:pPr>
              <w:spacing w:before="0" w:after="0" w:line="480" w:lineRule="auto"/>
              <w:rPr>
                <w:iCs/>
                <w:sz w:val="22"/>
              </w:rPr>
            </w:pPr>
            <w:r>
              <w:rPr>
                <w:iCs/>
                <w:sz w:val="22"/>
              </w:rPr>
              <w:t>556.30</w:t>
            </w:r>
          </w:p>
        </w:tc>
        <w:tc>
          <w:tcPr>
            <w:tcW w:w="1060" w:type="dxa"/>
            <w:tcBorders>
              <w:top w:val="nil"/>
              <w:left w:val="nil"/>
              <w:bottom w:val="single" w:sz="4" w:space="0" w:color="7F7F7F" w:themeColor="text1" w:themeTint="80"/>
              <w:right w:val="nil"/>
            </w:tcBorders>
            <w:hideMark/>
          </w:tcPr>
          <w:p w14:paraId="2A980057" w14:textId="77777777" w:rsidR="0073075D" w:rsidRDefault="0073075D" w:rsidP="00DB2336">
            <w:pPr>
              <w:spacing w:before="0" w:after="0" w:line="480" w:lineRule="auto"/>
              <w:rPr>
                <w:iCs/>
                <w:sz w:val="22"/>
              </w:rPr>
            </w:pPr>
            <w:r>
              <w:rPr>
                <w:iCs/>
                <w:sz w:val="22"/>
              </w:rPr>
              <w:t>636.60</w:t>
            </w:r>
          </w:p>
          <w:p w14:paraId="2451D6EF" w14:textId="77777777" w:rsidR="0073075D" w:rsidRDefault="0073075D" w:rsidP="00DB2336">
            <w:pPr>
              <w:spacing w:before="0" w:after="0" w:line="480" w:lineRule="auto"/>
              <w:rPr>
                <w:iCs/>
                <w:sz w:val="22"/>
              </w:rPr>
            </w:pPr>
            <w:r>
              <w:rPr>
                <w:iCs/>
                <w:sz w:val="22"/>
              </w:rPr>
              <w:t>638.11</w:t>
            </w:r>
          </w:p>
          <w:p w14:paraId="72AF53AE" w14:textId="77777777" w:rsidR="0073075D" w:rsidRDefault="0073075D" w:rsidP="00DB2336">
            <w:pPr>
              <w:spacing w:before="0" w:after="0" w:line="480" w:lineRule="auto"/>
              <w:rPr>
                <w:iCs/>
                <w:sz w:val="22"/>
              </w:rPr>
            </w:pPr>
            <w:r>
              <w:rPr>
                <w:iCs/>
                <w:sz w:val="22"/>
              </w:rPr>
              <w:t>626.36</w:t>
            </w:r>
          </w:p>
        </w:tc>
        <w:tc>
          <w:tcPr>
            <w:tcW w:w="621" w:type="dxa"/>
            <w:tcBorders>
              <w:top w:val="nil"/>
              <w:left w:val="nil"/>
              <w:bottom w:val="single" w:sz="4" w:space="0" w:color="7F7F7F" w:themeColor="text1" w:themeTint="80"/>
              <w:right w:val="nil"/>
            </w:tcBorders>
            <w:hideMark/>
          </w:tcPr>
          <w:p w14:paraId="4B2A37A4" w14:textId="77777777" w:rsidR="0073075D" w:rsidRDefault="0073075D" w:rsidP="00DB2336">
            <w:pPr>
              <w:spacing w:before="0" w:after="0" w:line="480" w:lineRule="auto"/>
              <w:rPr>
                <w:iCs/>
                <w:sz w:val="22"/>
              </w:rPr>
            </w:pPr>
            <w:r>
              <w:rPr>
                <w:iCs/>
                <w:sz w:val="22"/>
              </w:rPr>
              <w:t>11</w:t>
            </w:r>
          </w:p>
          <w:p w14:paraId="2DA56B1E" w14:textId="77777777" w:rsidR="0073075D" w:rsidRDefault="0073075D" w:rsidP="00DB2336">
            <w:pPr>
              <w:spacing w:before="0" w:after="0" w:line="480" w:lineRule="auto"/>
              <w:rPr>
                <w:iCs/>
                <w:sz w:val="22"/>
              </w:rPr>
            </w:pPr>
            <w:r>
              <w:rPr>
                <w:iCs/>
                <w:sz w:val="22"/>
              </w:rPr>
              <w:t>13</w:t>
            </w:r>
          </w:p>
          <w:p w14:paraId="3E0B1DE3" w14:textId="77777777" w:rsidR="0073075D" w:rsidRDefault="0073075D" w:rsidP="00DB2336">
            <w:pPr>
              <w:spacing w:before="0" w:after="0" w:line="480" w:lineRule="auto"/>
              <w:rPr>
                <w:iCs/>
                <w:sz w:val="22"/>
              </w:rPr>
            </w:pPr>
            <w:r>
              <w:rPr>
                <w:iCs/>
                <w:sz w:val="22"/>
              </w:rPr>
              <w:t>10</w:t>
            </w:r>
          </w:p>
        </w:tc>
      </w:tr>
    </w:tbl>
    <w:p w14:paraId="7EE824FC" w14:textId="77777777" w:rsidR="0073075D" w:rsidRDefault="0073075D" w:rsidP="0073075D">
      <w:pPr>
        <w:spacing w:line="480" w:lineRule="auto"/>
        <w:rPr>
          <w:rFonts w:eastAsia="Times New Roman" w:cs="Times New Roman"/>
        </w:rPr>
      </w:pPr>
      <w:bookmarkStart w:id="11" w:name="bf0015"/>
      <w:bookmarkEnd w:id="10"/>
    </w:p>
    <w:p w14:paraId="2ADFE457" w14:textId="77777777" w:rsidR="0073075D" w:rsidRDefault="0073075D" w:rsidP="0073075D">
      <w:pPr>
        <w:pStyle w:val="Figure"/>
      </w:pPr>
      <w:r>
        <w:rPr>
          <w:noProof/>
          <w:lang w:val="en-US"/>
        </w:rPr>
        <w:lastRenderedPageBreak/>
        <mc:AlternateContent>
          <mc:Choice Requires="wps">
            <w:drawing>
              <wp:anchor distT="0" distB="0" distL="114300" distR="114300" simplePos="0" relativeHeight="251688960" behindDoc="0" locked="0" layoutInCell="1" allowOverlap="1" wp14:anchorId="6186B819" wp14:editId="0851938B">
                <wp:simplePos x="0" y="0"/>
                <wp:positionH relativeFrom="column">
                  <wp:posOffset>22860</wp:posOffset>
                </wp:positionH>
                <wp:positionV relativeFrom="paragraph">
                  <wp:posOffset>3135630</wp:posOffset>
                </wp:positionV>
                <wp:extent cx="457200" cy="502920"/>
                <wp:effectExtent l="0" t="0" r="0" b="0"/>
                <wp:wrapNone/>
                <wp:docPr id="91" name="Text Box 103"/>
                <wp:cNvGraphicFramePr/>
                <a:graphic xmlns:a="http://schemas.openxmlformats.org/drawingml/2006/main">
                  <a:graphicData uri="http://schemas.microsoft.com/office/word/2010/wordprocessingShape">
                    <wps:wsp>
                      <wps:cNvSpPr txBox="1"/>
                      <wps:spPr>
                        <a:xfrm>
                          <a:off x="0" y="0"/>
                          <a:ext cx="457200" cy="502920"/>
                        </a:xfrm>
                        <a:prstGeom prst="rect">
                          <a:avLst/>
                        </a:prstGeom>
                        <a:noFill/>
                        <a:ln w="6350">
                          <a:noFill/>
                        </a:ln>
                      </wps:spPr>
                      <wps:txbx>
                        <w:txbxContent>
                          <w:p w14:paraId="726BB6E2" w14:textId="77777777" w:rsidR="00DB2336" w:rsidRDefault="00DB2336" w:rsidP="0073075D">
                            <w:r>
                              <w:t>(a)</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6B819" id="Text Box 103" o:spid="_x0000_s1046" type="#_x0000_t202" style="position:absolute;left:0;text-align:left;margin-left:1.8pt;margin-top:246.9pt;width:36pt;height:39.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" filled="f" stroked="f" strokeweight=".5pt">
                <v:textbox>
                  <w:txbxContent>
                    <w:p w14:paraId="726BB6E2" w14:textId="77777777" w:rsidR="00DB2336" w:rsidRDefault="00DB2336" w:rsidP="0073075D">
                      <w:r>
                        <w:t>(a)</w:t>
                      </w:r>
                    </w:p>
                  </w:txbxContent>
                </v:textbox>
              </v:shape>
            </w:pict>
          </mc:Fallback>
        </mc:AlternateContent>
      </w:r>
      <w:r>
        <w:rPr>
          <w:noProof/>
          <w:lang w:val="en-US"/>
        </w:rPr>
        <w:drawing>
          <wp:inline distT="0" distB="0" distL="0" distR="0" wp14:anchorId="3C95E3A8" wp14:editId="5D4B8BA8">
            <wp:extent cx="5733415" cy="3611880"/>
            <wp:effectExtent l="0" t="0" r="635" b="7620"/>
            <wp:docPr id="89" name="Chart 12">
              <a:extLst xmlns:a="http://schemas.openxmlformats.org/drawingml/2006/main">
                <a:ext uri="{FF2B5EF4-FFF2-40B4-BE49-F238E27FC236}">
                  <a16:creationId xmlns:a16="http://schemas.microsoft.com/office/drawing/2014/main" id="{65F38D7F-EA34-4793-B943-B2FD9FDE88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A479CC5" w14:textId="77777777" w:rsidR="0073075D" w:rsidRDefault="0073075D" w:rsidP="0073075D">
      <w:pPr>
        <w:pStyle w:val="Figure"/>
      </w:pPr>
      <w:r>
        <w:rPr>
          <w:noProof/>
          <w:lang w:val="en-US"/>
        </w:rPr>
        <mc:AlternateContent>
          <mc:Choice Requires="wps">
            <w:drawing>
              <wp:anchor distT="0" distB="0" distL="114300" distR="114300" simplePos="0" relativeHeight="251689984" behindDoc="0" locked="0" layoutInCell="1" allowOverlap="1" wp14:anchorId="36398DE3" wp14:editId="59051FD8">
                <wp:simplePos x="0" y="0"/>
                <wp:positionH relativeFrom="column">
                  <wp:posOffset>38100</wp:posOffset>
                </wp:positionH>
                <wp:positionV relativeFrom="paragraph">
                  <wp:posOffset>3139440</wp:posOffset>
                </wp:positionV>
                <wp:extent cx="457200" cy="502920"/>
                <wp:effectExtent l="0" t="0" r="0" b="0"/>
                <wp:wrapNone/>
                <wp:docPr id="92" name="Text Box 102"/>
                <wp:cNvGraphicFramePr/>
                <a:graphic xmlns:a="http://schemas.openxmlformats.org/drawingml/2006/main">
                  <a:graphicData uri="http://schemas.microsoft.com/office/word/2010/wordprocessingShape">
                    <wps:wsp>
                      <wps:cNvSpPr txBox="1"/>
                      <wps:spPr>
                        <a:xfrm>
                          <a:off x="0" y="0"/>
                          <a:ext cx="457200" cy="502920"/>
                        </a:xfrm>
                        <a:prstGeom prst="rect">
                          <a:avLst/>
                        </a:prstGeom>
                        <a:noFill/>
                        <a:ln w="6350">
                          <a:noFill/>
                        </a:ln>
                      </wps:spPr>
                      <wps:txbx>
                        <w:txbxContent>
                          <w:p w14:paraId="151D186F" w14:textId="77777777" w:rsidR="00DB2336" w:rsidRDefault="00DB2336" w:rsidP="0073075D">
                            <w:r>
                              <w:t>(b)</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98DE3" id="Text Box 102" o:spid="_x0000_s1047" type="#_x0000_t202" style="position:absolute;left:0;text-align:left;margin-left:3pt;margin-top:247.2pt;width:36pt;height:39.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" filled="f" stroked="f" strokeweight=".5pt">
                <v:textbox>
                  <w:txbxContent>
                    <w:p w14:paraId="151D186F" w14:textId="77777777" w:rsidR="00DB2336" w:rsidRDefault="00DB2336" w:rsidP="0073075D">
                      <w:r>
                        <w:t>(b)</w:t>
                      </w:r>
                    </w:p>
                  </w:txbxContent>
                </v:textbox>
              </v:shape>
            </w:pict>
          </mc:Fallback>
        </mc:AlternateContent>
      </w:r>
      <w:r>
        <w:rPr>
          <w:noProof/>
          <w:lang w:val="en-US"/>
        </w:rPr>
        <w:drawing>
          <wp:inline distT="0" distB="0" distL="0" distR="0" wp14:anchorId="34A38E44" wp14:editId="019596A8">
            <wp:extent cx="5733415" cy="3611880"/>
            <wp:effectExtent l="0" t="0" r="635" b="7620"/>
            <wp:docPr id="90" name="Chart 11">
              <a:extLst xmlns:a="http://schemas.openxmlformats.org/drawingml/2006/main">
                <a:ext uri="{FF2B5EF4-FFF2-40B4-BE49-F238E27FC236}">
                  <a16:creationId xmlns:a16="http://schemas.microsoft.com/office/drawing/2014/main" id="{A536EFB8-B144-41D8-9236-7776518679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8B57E4D" w14:textId="1C328A4D" w:rsidR="0073075D" w:rsidRDefault="0073075D" w:rsidP="00DB2336">
      <w:pPr>
        <w:pStyle w:val="Figure"/>
      </w:pPr>
      <w:r>
        <w:t>Fig. 9. Engineering stress–strain relationships of flat and corner specimens for (a) channel section C-W145T1.2, and (b) zed section Z-W145T1.2.</w:t>
      </w:r>
      <w:bookmarkEnd w:id="11"/>
    </w:p>
    <w:p w14:paraId="65BB58A4" w14:textId="77777777" w:rsidR="0073075D" w:rsidRPr="003B2F21" w:rsidRDefault="0073075D" w:rsidP="0073075D">
      <w:pPr>
        <w:pStyle w:val="Heading2"/>
        <w:spacing w:line="480" w:lineRule="auto"/>
        <w:rPr>
          <w:color w:val="FF0000"/>
        </w:rPr>
      </w:pPr>
      <w:r w:rsidRPr="003B2F21">
        <w:rPr>
          <w:color w:val="FF0000"/>
        </w:rPr>
        <w:lastRenderedPageBreak/>
        <w:t xml:space="preserve">5.2 Comparisons of strength increase between measurement and predictive </w:t>
      </w:r>
      <w:proofErr w:type="gramStart"/>
      <w:r w:rsidRPr="003B2F21">
        <w:rPr>
          <w:color w:val="FF0000"/>
        </w:rPr>
        <w:t>models</w:t>
      </w:r>
      <w:proofErr w:type="gramEnd"/>
      <w:r w:rsidRPr="003B2F21">
        <w:rPr>
          <w:color w:val="FF0000"/>
        </w:rPr>
        <w:t xml:space="preserve">  </w:t>
      </w:r>
    </w:p>
    <w:p w14:paraId="5F447167" w14:textId="77777777" w:rsidR="0073075D" w:rsidRPr="003B2F21" w:rsidRDefault="0073075D" w:rsidP="0073075D">
      <w:pPr>
        <w:spacing w:line="480" w:lineRule="auto"/>
        <w:rPr>
          <w:color w:val="FF0000"/>
        </w:rPr>
      </w:pPr>
      <w:r w:rsidRPr="003B2F21">
        <w:rPr>
          <w:color w:val="FF0000"/>
        </w:rPr>
        <w:t>Table 5 shows values and comparisons between the yield stresses of the channel and zed section and stiffener corners measured from the experiments </w:t>
      </w:r>
      <m:oMath>
        <m:sSub>
          <m:sSubPr>
            <m:ctrlPr>
              <w:rPr>
                <w:rFonts w:ascii="Cambria Math" w:hAnsi="Cambria Math"/>
                <w:iCs/>
                <w:color w:val="FF0000"/>
              </w:rPr>
            </m:ctrlPr>
          </m:sSubPr>
          <m:e>
            <m:r>
              <m:rPr>
                <m:sty m:val="p"/>
              </m:rPr>
              <w:rPr>
                <w:rFonts w:ascii="Cambria Math" w:eastAsiaTheme="minorEastAsia" w:hAnsi="Cambria Math"/>
                <w:color w:val="FF0000"/>
              </w:rPr>
              <m:t>f</m:t>
            </m:r>
          </m:e>
          <m:sub>
            <m:r>
              <m:rPr>
                <m:sty m:val="p"/>
              </m:rPr>
              <w:rPr>
                <w:rFonts w:ascii="Cambria Math" w:hAnsi="Cambria Math"/>
                <w:color w:val="FF0000"/>
              </w:rPr>
              <m:t>yc, test</m:t>
            </m:r>
          </m:sub>
        </m:sSub>
      </m:oMath>
      <w:r w:rsidRPr="003B2F21">
        <w:rPr>
          <w:color w:val="FF0000"/>
        </w:rPr>
        <w:t xml:space="preserve"> and calculated using the predictive models (AISI </w:t>
      </w:r>
      <w:r w:rsidRPr="003B2F21">
        <w:rPr>
          <w:color w:val="FF0000"/>
        </w:rPr>
        <w:fldChar w:fldCharType="begin"/>
      </w:r>
      <w:r w:rsidRPr="003B2F21">
        <w:rPr>
          <w:color w:val="FF0000"/>
        </w:rPr>
        <w:instrText xml:space="preserve"> ADDIN EN.CITE &lt;EndNote&gt;&lt;Cite&gt;&lt;Year&gt;2016&lt;/Year&gt;&lt;RecNum&gt;2&lt;/RecNum&gt;&lt;DisplayText&gt;[2]&lt;/DisplayText&gt;&lt;record&gt;&lt;rec-number&gt;2&lt;/rec-number&gt;&lt;foreign-keys&gt;&lt;key app="EN" db-id="5e9fpresvxvppre9t5bvwzz1ve0xexrzat9p" timestamp="1699189367"&gt;2&lt;/key&gt;&lt;/foreign-keys&gt;&lt;ref-type name="Standard"&gt;58&lt;/ref-type&gt;&lt;contributors&gt;&lt;/contributors&gt;&lt;titles&gt;&lt;title&gt;AISI S100-16 North American specification for the design of cold-formed steel structural members &lt;/title&gt;&lt;/titles&gt;&lt;dates&gt;&lt;year&gt;2016&lt;/year&gt;&lt;/dates&gt;&lt;pub-location&gt;Washington, DC&lt;/pub-location&gt;&lt;urls&gt;&lt;/urls&gt;&lt;/record&gt;&lt;/Cite&gt;&lt;/EndNote&gt;</w:instrText>
      </w:r>
      <w:r w:rsidRPr="003B2F21">
        <w:rPr>
          <w:color w:val="FF0000"/>
        </w:rPr>
        <w:fldChar w:fldCharType="separate"/>
      </w:r>
      <w:r w:rsidRPr="003B2F21">
        <w:rPr>
          <w:noProof/>
          <w:color w:val="FF0000"/>
        </w:rPr>
        <w:t>[2]</w:t>
      </w:r>
      <w:r w:rsidRPr="003B2F21">
        <w:rPr>
          <w:color w:val="FF0000"/>
        </w:rPr>
        <w:fldChar w:fldCharType="end"/>
      </w:r>
      <w:r w:rsidRPr="003B2F21">
        <w:rPr>
          <w:color w:val="FF0000"/>
        </w:rPr>
        <w:t xml:space="preserve"> and Gardner et al.  </w:t>
      </w:r>
      <w:r w:rsidRPr="003B2F21">
        <w:rPr>
          <w:color w:val="FF0000"/>
        </w:rPr>
        <w:fldChar w:fldCharType="begin"/>
      </w:r>
      <w:r w:rsidRPr="003B2F21">
        <w:rPr>
          <w:color w:val="FF0000"/>
        </w:rPr>
        <w:instrText xml:space="preserve"> ADDIN EN.CITE &lt;EndNote&gt;&lt;Cite&gt;&lt;Author&gt;Gardner&lt;/Author&gt;&lt;Year&gt;2010&lt;/Year&gt;&lt;RecNum&gt;20&lt;/RecNum&gt;&lt;DisplayText&gt;[27]&lt;/DisplayText&gt;&lt;record&gt;&lt;rec-number&gt;20&lt;/rec-number&gt;&lt;foreign-keys&gt;&lt;key app="EN" db-id="5e9fpresvxvppre9t5bvwzz1ve0xexrzat9p" timestamp="1699190513"&gt;20&lt;/key&gt;&lt;/foreign-keys&gt;&lt;ref-type name="Journal Article"&gt;17&lt;/ref-type&gt;&lt;contributors&gt;&lt;authors&gt;&lt;author&gt;Gardner, L&lt;/author&gt;&lt;author&gt;Saari, N&lt;/author&gt;&lt;author&gt;Wang, F&lt;/author&gt;&lt;/authors&gt;&lt;/contributors&gt;&lt;titles&gt;&lt;title&gt;Comparative experimental study of hot-rolled and cold-formed rectangular hollow sections&lt;/title&gt;&lt;secondary-title&gt;Thin-walled structures&lt;/secondary-title&gt;&lt;/titles&gt;&lt;periodical&gt;&lt;full-title&gt;Thin-Walled Structures&lt;/full-title&gt;&lt;/periodical&gt;&lt;pages&gt;495-507&lt;/pages&gt;&lt;volume&gt;48&lt;/volume&gt;&lt;number&gt;7&lt;/number&gt;&lt;dates&gt;&lt;year&gt;2010&lt;/year&gt;&lt;/dates&gt;&lt;isbn&gt;0263-8231&lt;/isbn&gt;&lt;urls&gt;&lt;/urls&gt;&lt;/record&gt;&lt;/Cite&gt;&lt;/EndNote&gt;</w:instrText>
      </w:r>
      <w:r w:rsidRPr="003B2F21">
        <w:rPr>
          <w:color w:val="FF0000"/>
        </w:rPr>
        <w:fldChar w:fldCharType="separate"/>
      </w:r>
      <w:r w:rsidRPr="003B2F21">
        <w:rPr>
          <w:noProof/>
          <w:color w:val="FF0000"/>
        </w:rPr>
        <w:t>[27]</w:t>
      </w:r>
      <w:r w:rsidRPr="003B2F21">
        <w:rPr>
          <w:color w:val="FF0000"/>
        </w:rPr>
        <w:fldChar w:fldCharType="end"/>
      </w:r>
      <w:r w:rsidRPr="003B2F21">
        <w:rPr>
          <w:color w:val="FF0000"/>
        </w:rPr>
        <w:t>) </w:t>
      </w:r>
      <m:oMath>
        <m:sSub>
          <m:sSubPr>
            <m:ctrlPr>
              <w:rPr>
                <w:rFonts w:ascii="Cambria Math" w:hAnsi="Cambria Math"/>
                <w:iCs/>
                <w:color w:val="FF0000"/>
              </w:rPr>
            </m:ctrlPr>
          </m:sSubPr>
          <m:e>
            <m:r>
              <m:rPr>
                <m:sty m:val="p"/>
              </m:rPr>
              <w:rPr>
                <w:rFonts w:ascii="Cambria Math" w:eastAsiaTheme="minorEastAsia" w:hAnsi="Cambria Math"/>
                <w:color w:val="FF0000"/>
              </w:rPr>
              <m:t>f</m:t>
            </m:r>
          </m:e>
          <m:sub>
            <m:r>
              <m:rPr>
                <m:sty m:val="p"/>
              </m:rPr>
              <w:rPr>
                <w:rFonts w:ascii="Cambria Math" w:hAnsi="Cambria Math"/>
                <w:color w:val="FF0000"/>
              </w:rPr>
              <m:t>yc, predictive</m:t>
            </m:r>
          </m:sub>
        </m:sSub>
      </m:oMath>
      <w:r w:rsidRPr="003B2F21">
        <w:rPr>
          <w:color w:val="FF0000"/>
        </w:rPr>
        <w:t xml:space="preserve">,. </w:t>
      </w:r>
      <w:bookmarkStart w:id="12" w:name="bb0095"/>
      <w:r w:rsidRPr="003B2F21">
        <w:rPr>
          <w:color w:val="FF0000"/>
        </w:rPr>
        <w:t>Overall, it can be observed that the measured yield stresses of the section and stiffener corners were greater than those of the flat materials (as presented in Table 4), with an average increase of 16%. </w:t>
      </w:r>
      <w:bookmarkStart w:id="13" w:name="bt0030"/>
      <w:r w:rsidRPr="003B2F21">
        <w:rPr>
          <w:color w:val="FF0000"/>
        </w:rPr>
        <w:t xml:space="preserve"> </w:t>
      </w:r>
    </w:p>
    <w:p w14:paraId="5FBF76D9" w14:textId="77777777" w:rsidR="0073075D" w:rsidRDefault="0073075D" w:rsidP="0073075D">
      <w:pPr>
        <w:spacing w:line="480" w:lineRule="auto"/>
        <w:rPr>
          <w:color w:val="FF0000"/>
        </w:rPr>
      </w:pPr>
      <w:r w:rsidRPr="003B2F21">
        <w:rPr>
          <w:color w:val="FF0000"/>
        </w:rPr>
        <w:t xml:space="preserve">For all the section and stiffener corner regions, the results obtained from both of the predictive models, the </w:t>
      </w:r>
      <w:r w:rsidRPr="003B2F21">
        <w:rPr>
          <w:rFonts w:eastAsia="Times New Roman"/>
          <w:color w:val="FF0000"/>
        </w:rPr>
        <w:t xml:space="preserve">AISI Specification </w:t>
      </w:r>
      <w:r w:rsidRPr="003B2F21">
        <w:rPr>
          <w:color w:val="FF0000"/>
        </w:rPr>
        <w:fldChar w:fldCharType="begin"/>
      </w:r>
      <w:r w:rsidRPr="003B2F21">
        <w:rPr>
          <w:rFonts w:eastAsia="Times New Roman"/>
          <w:color w:val="FF0000"/>
        </w:rPr>
        <w:instrText xml:space="preserve"> ADDIN EN.CITE &lt;EndNote&gt;&lt;Cite&gt;&lt;Year&gt;2016&lt;/Year&gt;&lt;RecNum&gt;2&lt;/RecNum&gt;&lt;DisplayText&gt;[2]&lt;/DisplayText&gt;&lt;record&gt;&lt;rec-number&gt;2&lt;/rec-number&gt;&lt;foreign-keys&gt;&lt;key app="EN" db-id="5e9fpresvxvppre9t5bvwzz1ve0xexrzat9p" timestamp="1699189367"&gt;2&lt;/key&gt;&lt;/foreign-keys&gt;&lt;ref-type name="Standard"&gt;58&lt;/ref-type&gt;&lt;contributors&gt;&lt;/contributors&gt;&lt;titles&gt;&lt;title&gt;AISI S100-16 North American specification for the design of cold-formed steel structural members &lt;/title&gt;&lt;/titles&gt;&lt;dates&gt;&lt;year&gt;2016&lt;/year&gt;&lt;/dates&gt;&lt;pub-location&gt;Washington, DC&lt;/pub-location&gt;&lt;urls&gt;&lt;/urls&gt;&lt;/record&gt;&lt;/Cite&gt;&lt;/EndNote&gt;</w:instrText>
      </w:r>
      <w:r w:rsidRPr="003B2F21">
        <w:rPr>
          <w:color w:val="FF0000"/>
        </w:rPr>
        <w:fldChar w:fldCharType="separate"/>
      </w:r>
      <w:r w:rsidRPr="003B2F21">
        <w:rPr>
          <w:rFonts w:eastAsia="Times New Roman"/>
          <w:noProof/>
          <w:color w:val="FF0000"/>
        </w:rPr>
        <w:t>[2]</w:t>
      </w:r>
      <w:r w:rsidRPr="003B2F21">
        <w:rPr>
          <w:color w:val="FF0000"/>
        </w:rPr>
        <w:fldChar w:fldCharType="end"/>
      </w:r>
      <w:r w:rsidRPr="003B2F21">
        <w:rPr>
          <w:color w:val="FF0000"/>
        </w:rPr>
        <w:t xml:space="preserve"> and </w:t>
      </w:r>
      <w:r w:rsidRPr="003B2F21">
        <w:rPr>
          <w:rFonts w:eastAsia="Times New Roman"/>
          <w:color w:val="FF0000"/>
        </w:rPr>
        <w:t>Gardner et al. </w:t>
      </w:r>
      <w:r w:rsidRPr="003B2F21">
        <w:rPr>
          <w:color w:val="FF0000"/>
        </w:rPr>
        <w:fldChar w:fldCharType="begin"/>
      </w:r>
      <w:r w:rsidRPr="003B2F21">
        <w:rPr>
          <w:rFonts w:eastAsia="Times New Roman"/>
          <w:color w:val="FF0000"/>
        </w:rPr>
        <w:instrText xml:space="preserve"> ADDIN EN.CITE &lt;EndNote&gt;&lt;Cite&gt;&lt;Author&gt;Gardner&lt;/Author&gt;&lt;Year&gt;2010&lt;/Year&gt;&lt;RecNum&gt;20&lt;/RecNum&gt;&lt;DisplayText&gt;[27]&lt;/DisplayText&gt;&lt;record&gt;&lt;rec-number&gt;20&lt;/rec-number&gt;&lt;foreign-keys&gt;&lt;key app="EN" db-id="5e9fpresvxvppre9t5bvwzz1ve0xexrzat9p" timestamp="1699190513"&gt;20&lt;/key&gt;&lt;/foreign-keys&gt;&lt;ref-type name="Journal Article"&gt;17&lt;/ref-type&gt;&lt;contributors&gt;&lt;authors&gt;&lt;author&gt;Gardner, L&lt;/author&gt;&lt;author&gt;Saari, N&lt;/author&gt;&lt;author&gt;Wang, F&lt;/author&gt;&lt;/authors&gt;&lt;/contributors&gt;&lt;titles&gt;&lt;title&gt;Comparative experimental study of hot-rolled and cold-formed rectangular hollow sections&lt;/title&gt;&lt;secondary-title&gt;Thin-walled structures&lt;/secondary-title&gt;&lt;/titles&gt;&lt;periodical&gt;&lt;full-title&gt;Thin-Walled Structures&lt;/full-title&gt;&lt;/periodical&gt;&lt;pages&gt;495-507&lt;/pages&gt;&lt;volume&gt;48&lt;/volume&gt;&lt;number&gt;7&lt;/number&gt;&lt;dates&gt;&lt;year&gt;2010&lt;/year&gt;&lt;/dates&gt;&lt;isbn&gt;0263-8231&lt;/isbn&gt;&lt;urls&gt;&lt;/urls&gt;&lt;/record&gt;&lt;/Cite&gt;&lt;/EndNote&gt;</w:instrText>
      </w:r>
      <w:r w:rsidRPr="003B2F21">
        <w:rPr>
          <w:color w:val="FF0000"/>
        </w:rPr>
        <w:fldChar w:fldCharType="separate"/>
      </w:r>
      <w:r w:rsidRPr="003B2F21">
        <w:rPr>
          <w:rFonts w:eastAsia="Times New Roman"/>
          <w:noProof/>
          <w:color w:val="FF0000"/>
        </w:rPr>
        <w:t>[27]</w:t>
      </w:r>
      <w:r w:rsidRPr="003B2F21">
        <w:rPr>
          <w:color w:val="FF0000"/>
        </w:rPr>
        <w:fldChar w:fldCharType="end"/>
      </w:r>
      <w:r w:rsidRPr="003B2F21">
        <w:rPr>
          <w:rFonts w:eastAsia="Times New Roman"/>
          <w:color w:val="FF0000"/>
        </w:rPr>
        <w:t>,</w:t>
      </w:r>
      <w:r w:rsidRPr="003B2F21">
        <w:rPr>
          <w:color w:val="FF0000"/>
        </w:rPr>
        <w:t xml:space="preserve"> showed that the yield stresses were significantly enhanced in comparison with the flat material with an average increase of 22%. As illustrated in Table 4, in general, the measured yield stresses well correlated with the predicted values from the AISI specification with </w:t>
      </w:r>
      <w:bookmarkStart w:id="14" w:name="_Hlk150711805"/>
      <w:r w:rsidRPr="003B2F21">
        <w:rPr>
          <w:color w:val="FF0000"/>
        </w:rPr>
        <w:t xml:space="preserve">a maximum difference of </w:t>
      </w:r>
      <w:r w:rsidRPr="003B2F21">
        <w:rPr>
          <w:color w:val="FF0000"/>
        </w:rPr>
        <w:sym w:font="Symbol" w:char="F0B1"/>
      </w:r>
      <w:r w:rsidRPr="003B2F21">
        <w:rPr>
          <w:color w:val="FF0000"/>
        </w:rPr>
        <w:t xml:space="preserve">16%. </w:t>
      </w:r>
      <w:bookmarkEnd w:id="14"/>
      <w:r w:rsidRPr="003B2F21">
        <w:rPr>
          <w:color w:val="FF0000"/>
        </w:rPr>
        <w:t xml:space="preserve">It showed that the AISI model predicted greater values of the yield stress in comparison with the measured values for more than 75% of data. However, there were few data (C-W145T1.2 specimens) that the AISI model predicted smaller values of the yield stress with a difference from 12% to 14%. On the other hand, </w:t>
      </w:r>
      <w:bookmarkStart w:id="15" w:name="bb0080"/>
      <w:bookmarkEnd w:id="12"/>
      <w:bookmarkEnd w:id="13"/>
      <w:r w:rsidRPr="003B2F21">
        <w:rPr>
          <w:color w:val="FF0000"/>
        </w:rPr>
        <w:t xml:space="preserve">the model proposed by </w:t>
      </w:r>
      <w:r w:rsidRPr="003B2F21">
        <w:rPr>
          <w:rFonts w:eastAsia="Times New Roman"/>
          <w:color w:val="FF0000"/>
        </w:rPr>
        <w:t>Gardner et al. </w:t>
      </w:r>
      <w:r w:rsidRPr="003B2F21">
        <w:rPr>
          <w:color w:val="FF0000"/>
        </w:rPr>
        <w:fldChar w:fldCharType="begin"/>
      </w:r>
      <w:r w:rsidRPr="003B2F21">
        <w:rPr>
          <w:rFonts w:eastAsia="Times New Roman"/>
          <w:color w:val="FF0000"/>
        </w:rPr>
        <w:instrText xml:space="preserve"> ADDIN EN.CITE &lt;EndNote&gt;&lt;Cite&gt;&lt;Author&gt;Gardner&lt;/Author&gt;&lt;Year&gt;2010&lt;/Year&gt;&lt;RecNum&gt;20&lt;/RecNum&gt;&lt;DisplayText&gt;[27]&lt;/DisplayText&gt;&lt;record&gt;&lt;rec-number&gt;20&lt;/rec-number&gt;&lt;foreign-keys&gt;&lt;key app="EN" db-id="5e9fpresvxvppre9t5bvwzz1ve0xexrzat9p" timestamp="1699190513"&gt;20&lt;/key&gt;&lt;/foreign-keys&gt;&lt;ref-type name="Journal Article"&gt;17&lt;/ref-type&gt;&lt;contributors&gt;&lt;authors&gt;&lt;author&gt;Gardner, L&lt;/author&gt;&lt;author&gt;Saari, N&lt;/author&gt;&lt;author&gt;Wang, F&lt;/author&gt;&lt;/authors&gt;&lt;/contributors&gt;&lt;titles&gt;&lt;title&gt;Comparative experimental study of hot-rolled and cold-formed rectangular hollow sections&lt;/title&gt;&lt;secondary-title&gt;Thin-walled structures&lt;/secondary-title&gt;&lt;/titles&gt;&lt;periodical&gt;&lt;full-title&gt;Thin-Walled Structures&lt;/full-title&gt;&lt;/periodical&gt;&lt;pages&gt;495-507&lt;/pages&gt;&lt;volume&gt;48&lt;/volume&gt;&lt;number&gt;7&lt;/number&gt;&lt;dates&gt;&lt;year&gt;2010&lt;/year&gt;&lt;/dates&gt;&lt;isbn&gt;0263-8231&lt;/isbn&gt;&lt;urls&gt;&lt;/urls&gt;&lt;/record&gt;&lt;/Cite&gt;&lt;/EndNote&gt;</w:instrText>
      </w:r>
      <w:r w:rsidRPr="003B2F21">
        <w:rPr>
          <w:color w:val="FF0000"/>
        </w:rPr>
        <w:fldChar w:fldCharType="separate"/>
      </w:r>
      <w:r w:rsidRPr="003B2F21">
        <w:rPr>
          <w:rFonts w:eastAsia="Times New Roman"/>
          <w:noProof/>
          <w:color w:val="FF0000"/>
        </w:rPr>
        <w:t>[27]</w:t>
      </w:r>
      <w:r w:rsidRPr="003B2F21">
        <w:rPr>
          <w:color w:val="FF0000"/>
        </w:rPr>
        <w:fldChar w:fldCharType="end"/>
      </w:r>
      <w:r w:rsidRPr="003B2F21">
        <w:rPr>
          <w:color w:val="FF0000"/>
        </w:rPr>
        <w:t xml:space="preserve">  generally under estimated the strength enhancement from 2% to 30% . As this model was mainly calibrated based on cold rolled hollow sections, the </w:t>
      </w:r>
      <w:r w:rsidRPr="003B2F21">
        <w:rPr>
          <w:rFonts w:eastAsia="Times New Roman"/>
          <w:color w:val="FF0000"/>
        </w:rPr>
        <w:t>AISI model</w:t>
      </w:r>
      <w:r w:rsidRPr="003B2F21">
        <w:rPr>
          <w:color w:val="FF0000"/>
        </w:rPr>
        <w:t xml:space="preserve"> was more universally applicable and was thus recommended for predicting the yield strength at corners of cold-formed steel sections when test data was not available.  </w:t>
      </w:r>
      <w:bookmarkEnd w:id="15"/>
    </w:p>
    <w:p w14:paraId="5A4408A9" w14:textId="77777777" w:rsidR="00DB2336" w:rsidRDefault="00DB2336" w:rsidP="0073075D">
      <w:pPr>
        <w:spacing w:line="480" w:lineRule="auto"/>
        <w:rPr>
          <w:color w:val="FF0000"/>
        </w:rPr>
      </w:pPr>
    </w:p>
    <w:p w14:paraId="7C20F416" w14:textId="77777777" w:rsidR="00DB2336" w:rsidRPr="003B2F21" w:rsidRDefault="00DB2336" w:rsidP="0073075D">
      <w:pPr>
        <w:spacing w:line="480" w:lineRule="auto"/>
        <w:rPr>
          <w:color w:val="FF0000"/>
        </w:rPr>
      </w:pPr>
    </w:p>
    <w:p w14:paraId="4F3F5B64" w14:textId="77777777" w:rsidR="0073075D" w:rsidRPr="003B2F21" w:rsidRDefault="0073075D" w:rsidP="0073075D">
      <w:pPr>
        <w:spacing w:before="0" w:after="0" w:line="480" w:lineRule="auto"/>
        <w:rPr>
          <w:color w:val="FF0000"/>
        </w:rPr>
      </w:pPr>
      <w:r w:rsidRPr="003B2F21">
        <w:rPr>
          <w:b/>
          <w:bCs/>
          <w:color w:val="FF0000"/>
        </w:rPr>
        <w:lastRenderedPageBreak/>
        <w:t>Table 5.</w:t>
      </w:r>
      <w:r w:rsidRPr="003B2F21">
        <w:rPr>
          <w:b/>
          <w:bCs/>
          <w:i/>
          <w:iCs/>
          <w:color w:val="FF0000"/>
        </w:rPr>
        <w:t xml:space="preserve"> </w:t>
      </w:r>
      <w:r w:rsidRPr="003B2F21">
        <w:rPr>
          <w:color w:val="FF0000"/>
        </w:rPr>
        <w:t>Comparison of yield strengths obtained by the proposed predictive models and representative test data for the 0.2% proof strength of curved regions of cold-formed sections (</w:t>
      </w:r>
      <m:oMath>
        <m:sSub>
          <m:sSubPr>
            <m:ctrlPr>
              <w:rPr>
                <w:rFonts w:ascii="Cambria Math" w:hAnsi="Cambria Math"/>
                <w:iCs/>
                <w:color w:val="FF0000"/>
              </w:rPr>
            </m:ctrlPr>
          </m:sSubPr>
          <m:e>
            <m:r>
              <m:rPr>
                <m:sty m:val="p"/>
              </m:rPr>
              <w:rPr>
                <w:rFonts w:ascii="Cambria Math" w:eastAsiaTheme="minorEastAsia" w:hAnsi="Cambria Math"/>
                <w:color w:val="FF0000"/>
              </w:rPr>
              <m:t>f</m:t>
            </m:r>
          </m:e>
          <m:sub>
            <m:r>
              <m:rPr>
                <m:sty m:val="p"/>
              </m:rPr>
              <w:rPr>
                <w:rFonts w:ascii="Cambria Math" w:hAnsi="Cambria Math"/>
                <w:color w:val="FF0000"/>
              </w:rPr>
              <m:t>yc, pred</m:t>
            </m:r>
          </m:sub>
        </m:sSub>
        <m:r>
          <m:rPr>
            <m:sty m:val="p"/>
          </m:rPr>
          <w:rPr>
            <w:rFonts w:ascii="Cambria Math" w:eastAsiaTheme="minorEastAsia" w:hAnsi="Cambria Math"/>
            <w:color w:val="FF0000"/>
          </w:rPr>
          <m:t xml:space="preserve"> / </m:t>
        </m:r>
        <m:sSub>
          <m:sSubPr>
            <m:ctrlPr>
              <w:rPr>
                <w:rFonts w:ascii="Cambria Math" w:hAnsi="Cambria Math"/>
                <w:iCs/>
                <w:color w:val="FF0000"/>
              </w:rPr>
            </m:ctrlPr>
          </m:sSubPr>
          <m:e>
            <m:r>
              <m:rPr>
                <m:sty m:val="p"/>
              </m:rPr>
              <w:rPr>
                <w:rFonts w:ascii="Cambria Math" w:eastAsiaTheme="minorEastAsia" w:hAnsi="Cambria Math"/>
                <w:color w:val="FF0000"/>
              </w:rPr>
              <m:t>f</m:t>
            </m:r>
          </m:e>
          <m:sub>
            <m:r>
              <m:rPr>
                <m:sty m:val="p"/>
              </m:rPr>
              <w:rPr>
                <w:rFonts w:ascii="Cambria Math" w:hAnsi="Cambria Math"/>
                <w:color w:val="FF0000"/>
              </w:rPr>
              <m:t>yc, test</m:t>
            </m:r>
          </m:sub>
        </m:sSub>
      </m:oMath>
      <w:r w:rsidRPr="003B2F21">
        <w:rPr>
          <w:color w:val="FF0000"/>
        </w:rPr>
        <w:t xml:space="preserve">). </w:t>
      </w:r>
    </w:p>
    <w:tbl>
      <w:tblPr>
        <w:tblStyle w:val="TableGrid"/>
        <w:tblW w:w="0" w:type="auto"/>
        <w:jc w:val="center"/>
        <w:tblInd w:w="0" w:type="dxa"/>
        <w:tblLayout w:type="fixed"/>
        <w:tblLook w:val="04A0" w:firstRow="1" w:lastRow="0" w:firstColumn="1" w:lastColumn="0" w:noHBand="0" w:noVBand="1"/>
      </w:tblPr>
      <w:tblGrid>
        <w:gridCol w:w="1433"/>
        <w:gridCol w:w="1258"/>
        <w:gridCol w:w="1349"/>
        <w:gridCol w:w="775"/>
        <w:gridCol w:w="760"/>
        <w:gridCol w:w="1575"/>
        <w:gridCol w:w="783"/>
        <w:gridCol w:w="851"/>
      </w:tblGrid>
      <w:tr w:rsidR="0073075D" w:rsidRPr="003B2F21" w14:paraId="4D62490E" w14:textId="77777777" w:rsidTr="00DB2336">
        <w:trPr>
          <w:trHeight w:val="175"/>
          <w:jc w:val="center"/>
        </w:trPr>
        <w:tc>
          <w:tcPr>
            <w:tcW w:w="1433" w:type="dxa"/>
            <w:vMerge w:val="restart"/>
            <w:tcBorders>
              <w:top w:val="single" w:sz="4" w:space="0" w:color="auto"/>
              <w:left w:val="single" w:sz="4" w:space="0" w:color="auto"/>
              <w:bottom w:val="single" w:sz="4" w:space="0" w:color="auto"/>
              <w:right w:val="single" w:sz="4" w:space="0" w:color="auto"/>
            </w:tcBorders>
          </w:tcPr>
          <w:p w14:paraId="4CA1EF22"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Curved specimens</w:t>
            </w:r>
          </w:p>
          <w:p w14:paraId="7B5FC317"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p>
          <w:p w14:paraId="23CC3E19"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1)</w:t>
            </w:r>
          </w:p>
        </w:tc>
        <w:tc>
          <w:tcPr>
            <w:tcW w:w="1258" w:type="dxa"/>
            <w:vMerge w:val="restart"/>
            <w:tcBorders>
              <w:top w:val="single" w:sz="4" w:space="0" w:color="auto"/>
              <w:left w:val="single" w:sz="4" w:space="0" w:color="auto"/>
              <w:bottom w:val="single" w:sz="4" w:space="0" w:color="auto"/>
              <w:right w:val="single" w:sz="4" w:space="0" w:color="auto"/>
            </w:tcBorders>
          </w:tcPr>
          <w:p w14:paraId="6D76F88E"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Corner position</w:t>
            </w:r>
          </w:p>
          <w:p w14:paraId="082A57A0"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p>
          <w:p w14:paraId="5B70484D"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2)</w:t>
            </w:r>
          </w:p>
        </w:tc>
        <w:tc>
          <w:tcPr>
            <w:tcW w:w="1349" w:type="dxa"/>
            <w:vMerge w:val="restart"/>
            <w:tcBorders>
              <w:top w:val="single" w:sz="4" w:space="0" w:color="auto"/>
              <w:left w:val="single" w:sz="4" w:space="0" w:color="auto"/>
              <w:bottom w:val="single" w:sz="4" w:space="0" w:color="auto"/>
              <w:right w:val="single" w:sz="4" w:space="0" w:color="auto"/>
            </w:tcBorders>
          </w:tcPr>
          <w:p w14:paraId="7D928E22"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Corner thickness</w:t>
            </w:r>
          </w:p>
          <w:p w14:paraId="7A639839"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p>
          <w:p w14:paraId="59D3B5DF"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3)</w:t>
            </w:r>
          </w:p>
        </w:tc>
        <w:tc>
          <w:tcPr>
            <w:tcW w:w="775" w:type="dxa"/>
            <w:vMerge w:val="restart"/>
            <w:tcBorders>
              <w:top w:val="single" w:sz="4" w:space="0" w:color="auto"/>
              <w:left w:val="single" w:sz="4" w:space="0" w:color="auto"/>
              <w:bottom w:val="single" w:sz="4" w:space="0" w:color="auto"/>
              <w:right w:val="single" w:sz="4" w:space="0" w:color="auto"/>
            </w:tcBorders>
          </w:tcPr>
          <w:p w14:paraId="29F50CE5" w14:textId="77777777" w:rsidR="0073075D" w:rsidRPr="003B2F21" w:rsidRDefault="00000000" w:rsidP="00DB2336">
            <w:pPr>
              <w:spacing w:before="0" w:after="0" w:line="480" w:lineRule="auto"/>
              <w:jc w:val="center"/>
              <w:rPr>
                <w:rFonts w:asciiTheme="majorBidi" w:hAnsiTheme="majorBidi" w:cstheme="majorBidi"/>
                <w:color w:val="FF0000"/>
                <w:sz w:val="18"/>
                <w:szCs w:val="18"/>
                <w:lang w:val="en-US"/>
              </w:rPr>
            </w:pPr>
            <m:oMathPara>
              <m:oMath>
                <m:sSub>
                  <m:sSubPr>
                    <m:ctrlPr>
                      <w:rPr>
                        <w:rFonts w:ascii="Cambria Math" w:hAnsi="Cambria Math" w:cstheme="majorBidi"/>
                        <w:color w:val="FF0000"/>
                        <w:sz w:val="18"/>
                        <w:szCs w:val="18"/>
                      </w:rPr>
                    </m:ctrlPr>
                  </m:sSubPr>
                  <m:e>
                    <m:r>
                      <m:rPr>
                        <m:sty m:val="p"/>
                      </m:rPr>
                      <w:rPr>
                        <w:rFonts w:ascii="Cambria Math" w:hAnsi="Cambria Math" w:cstheme="majorBidi"/>
                        <w:color w:val="FF0000"/>
                        <w:sz w:val="18"/>
                        <w:szCs w:val="18"/>
                        <w:lang w:val="en-US"/>
                      </w:rPr>
                      <m:t>f</m:t>
                    </m:r>
                  </m:e>
                  <m:sub>
                    <m:r>
                      <m:rPr>
                        <m:sty m:val="p"/>
                      </m:rPr>
                      <w:rPr>
                        <w:rFonts w:ascii="Cambria Math" w:hAnsi="Cambria Math" w:cstheme="majorBidi"/>
                        <w:color w:val="FF0000"/>
                        <w:sz w:val="18"/>
                        <w:szCs w:val="18"/>
                        <w:lang w:val="en-US"/>
                      </w:rPr>
                      <m:t>yc, test</m:t>
                    </m:r>
                  </m:sub>
                </m:sSub>
              </m:oMath>
            </m:oMathPara>
          </w:p>
          <w:p w14:paraId="38FC81B6"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p>
          <w:p w14:paraId="4A08F8C3"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p>
          <w:p w14:paraId="553C1BEB"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4)</w:t>
            </w:r>
          </w:p>
        </w:tc>
        <w:tc>
          <w:tcPr>
            <w:tcW w:w="2335" w:type="dxa"/>
            <w:gridSpan w:val="2"/>
            <w:tcBorders>
              <w:top w:val="single" w:sz="4" w:space="0" w:color="auto"/>
              <w:left w:val="single" w:sz="4" w:space="0" w:color="auto"/>
              <w:bottom w:val="single" w:sz="4" w:space="0" w:color="auto"/>
              <w:right w:val="single" w:sz="4" w:space="0" w:color="auto"/>
            </w:tcBorders>
            <w:hideMark/>
          </w:tcPr>
          <w:p w14:paraId="7E07E05B" w14:textId="77777777" w:rsidR="0073075D" w:rsidRPr="003B2F21" w:rsidRDefault="00000000" w:rsidP="00DB2336">
            <w:pPr>
              <w:spacing w:before="0" w:after="0" w:line="480" w:lineRule="auto"/>
              <w:jc w:val="center"/>
              <w:rPr>
                <w:rFonts w:asciiTheme="majorBidi" w:hAnsiTheme="majorBidi" w:cstheme="majorBidi"/>
                <w:color w:val="FF0000"/>
                <w:sz w:val="18"/>
                <w:szCs w:val="18"/>
                <w:lang w:val="en-US"/>
              </w:rPr>
            </w:pPr>
            <m:oMathPara>
              <m:oMath>
                <m:sSub>
                  <m:sSubPr>
                    <m:ctrlPr>
                      <w:rPr>
                        <w:rFonts w:ascii="Cambria Math" w:hAnsi="Cambria Math"/>
                        <w:iCs/>
                        <w:color w:val="FF0000"/>
                        <w:sz w:val="18"/>
                        <w:szCs w:val="18"/>
                      </w:rPr>
                    </m:ctrlPr>
                  </m:sSubPr>
                  <m:e>
                    <m:r>
                      <m:rPr>
                        <m:sty m:val="p"/>
                      </m:rPr>
                      <w:rPr>
                        <w:rFonts w:ascii="Cambria Math" w:eastAsiaTheme="minorEastAsia" w:hAnsi="Cambria Math"/>
                        <w:color w:val="FF0000"/>
                        <w:sz w:val="18"/>
                        <w:szCs w:val="18"/>
                        <w:lang w:val="en-US"/>
                      </w:rPr>
                      <m:t>f</m:t>
                    </m:r>
                  </m:e>
                  <m:sub>
                    <m:r>
                      <m:rPr>
                        <m:sty m:val="p"/>
                      </m:rPr>
                      <w:rPr>
                        <w:rFonts w:ascii="Cambria Math" w:hAnsi="Cambria Math"/>
                        <w:color w:val="FF0000"/>
                        <w:sz w:val="18"/>
                        <w:szCs w:val="18"/>
                        <w:lang w:val="en-US"/>
                      </w:rPr>
                      <m:t>yc,   predictive model</m:t>
                    </m:r>
                  </m:sub>
                </m:sSub>
              </m:oMath>
            </m:oMathPara>
          </w:p>
        </w:tc>
        <w:tc>
          <w:tcPr>
            <w:tcW w:w="1634" w:type="dxa"/>
            <w:gridSpan w:val="2"/>
            <w:tcBorders>
              <w:top w:val="single" w:sz="4" w:space="0" w:color="auto"/>
              <w:left w:val="single" w:sz="4" w:space="0" w:color="auto"/>
              <w:bottom w:val="single" w:sz="4" w:space="0" w:color="auto"/>
              <w:right w:val="single" w:sz="4" w:space="0" w:color="auto"/>
            </w:tcBorders>
            <w:hideMark/>
          </w:tcPr>
          <w:p w14:paraId="0F370909"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Comparison</w:t>
            </w:r>
          </w:p>
        </w:tc>
      </w:tr>
      <w:tr w:rsidR="0073075D" w:rsidRPr="003B2F21" w14:paraId="78860AC6" w14:textId="77777777" w:rsidTr="00DB2336">
        <w:trPr>
          <w:trHeight w:val="174"/>
          <w:jc w:val="center"/>
        </w:trPr>
        <w:tc>
          <w:tcPr>
            <w:tcW w:w="1433" w:type="dxa"/>
            <w:vMerge/>
            <w:tcBorders>
              <w:top w:val="single" w:sz="4" w:space="0" w:color="auto"/>
              <w:left w:val="single" w:sz="4" w:space="0" w:color="auto"/>
              <w:bottom w:val="single" w:sz="4" w:space="0" w:color="auto"/>
              <w:right w:val="single" w:sz="4" w:space="0" w:color="auto"/>
            </w:tcBorders>
            <w:vAlign w:val="center"/>
            <w:hideMark/>
          </w:tcPr>
          <w:p w14:paraId="4E996D0F" w14:textId="77777777" w:rsidR="0073075D" w:rsidRPr="003B2F21" w:rsidRDefault="0073075D" w:rsidP="00DB2336">
            <w:pPr>
              <w:spacing w:before="0" w:after="0" w:line="480" w:lineRule="auto"/>
              <w:jc w:val="left"/>
              <w:rPr>
                <w:rFonts w:asciiTheme="majorBidi" w:hAnsiTheme="majorBidi" w:cstheme="majorBidi"/>
                <w:color w:val="FF0000"/>
                <w:sz w:val="18"/>
                <w:szCs w:val="18"/>
                <w:lang w:val="en-US"/>
              </w:rPr>
            </w:pPr>
          </w:p>
        </w:tc>
        <w:tc>
          <w:tcPr>
            <w:tcW w:w="1258" w:type="dxa"/>
            <w:vMerge/>
            <w:tcBorders>
              <w:top w:val="single" w:sz="4" w:space="0" w:color="auto"/>
              <w:left w:val="single" w:sz="4" w:space="0" w:color="auto"/>
              <w:bottom w:val="single" w:sz="4" w:space="0" w:color="auto"/>
              <w:right w:val="single" w:sz="4" w:space="0" w:color="auto"/>
            </w:tcBorders>
            <w:vAlign w:val="center"/>
            <w:hideMark/>
          </w:tcPr>
          <w:p w14:paraId="6EF9C385" w14:textId="77777777" w:rsidR="0073075D" w:rsidRPr="003B2F21" w:rsidRDefault="0073075D" w:rsidP="00DB2336">
            <w:pPr>
              <w:spacing w:before="0" w:after="0" w:line="480" w:lineRule="auto"/>
              <w:jc w:val="left"/>
              <w:rPr>
                <w:rFonts w:asciiTheme="majorBidi" w:hAnsiTheme="majorBidi" w:cstheme="majorBidi"/>
                <w:color w:val="FF0000"/>
                <w:sz w:val="18"/>
                <w:szCs w:val="18"/>
                <w:lang w:val="en-US"/>
              </w:rPr>
            </w:pPr>
          </w:p>
        </w:tc>
        <w:tc>
          <w:tcPr>
            <w:tcW w:w="1349" w:type="dxa"/>
            <w:vMerge/>
            <w:tcBorders>
              <w:top w:val="single" w:sz="4" w:space="0" w:color="auto"/>
              <w:left w:val="single" w:sz="4" w:space="0" w:color="auto"/>
              <w:bottom w:val="single" w:sz="4" w:space="0" w:color="auto"/>
              <w:right w:val="single" w:sz="4" w:space="0" w:color="auto"/>
            </w:tcBorders>
            <w:vAlign w:val="center"/>
            <w:hideMark/>
          </w:tcPr>
          <w:p w14:paraId="7ECEB4CE" w14:textId="77777777" w:rsidR="0073075D" w:rsidRPr="003B2F21" w:rsidRDefault="0073075D" w:rsidP="00DB2336">
            <w:pPr>
              <w:spacing w:before="0" w:after="0" w:line="480" w:lineRule="auto"/>
              <w:jc w:val="left"/>
              <w:rPr>
                <w:rFonts w:asciiTheme="majorBidi" w:hAnsiTheme="majorBidi" w:cstheme="majorBidi"/>
                <w:color w:val="FF0000"/>
                <w:sz w:val="18"/>
                <w:szCs w:val="18"/>
                <w:lang w:val="en-US"/>
              </w:rPr>
            </w:pPr>
          </w:p>
        </w:tc>
        <w:tc>
          <w:tcPr>
            <w:tcW w:w="775" w:type="dxa"/>
            <w:vMerge/>
            <w:tcBorders>
              <w:top w:val="single" w:sz="4" w:space="0" w:color="auto"/>
              <w:left w:val="single" w:sz="4" w:space="0" w:color="auto"/>
              <w:bottom w:val="single" w:sz="4" w:space="0" w:color="auto"/>
              <w:right w:val="single" w:sz="4" w:space="0" w:color="auto"/>
            </w:tcBorders>
            <w:vAlign w:val="center"/>
            <w:hideMark/>
          </w:tcPr>
          <w:p w14:paraId="5AFB4DD4" w14:textId="77777777" w:rsidR="0073075D" w:rsidRPr="003B2F21" w:rsidRDefault="0073075D" w:rsidP="00DB2336">
            <w:pPr>
              <w:spacing w:before="0" w:after="0" w:line="480" w:lineRule="auto"/>
              <w:jc w:val="left"/>
              <w:rPr>
                <w:rFonts w:asciiTheme="majorBidi" w:hAnsiTheme="majorBidi" w:cstheme="majorBidi"/>
                <w:color w:val="FF0000"/>
                <w:sz w:val="18"/>
                <w:szCs w:val="18"/>
                <w:lang w:val="en-US"/>
              </w:rPr>
            </w:pPr>
          </w:p>
        </w:tc>
        <w:tc>
          <w:tcPr>
            <w:tcW w:w="760" w:type="dxa"/>
            <w:tcBorders>
              <w:top w:val="single" w:sz="4" w:space="0" w:color="auto"/>
              <w:left w:val="single" w:sz="4" w:space="0" w:color="auto"/>
              <w:bottom w:val="single" w:sz="4" w:space="0" w:color="auto"/>
              <w:right w:val="single" w:sz="4" w:space="0" w:color="auto"/>
            </w:tcBorders>
          </w:tcPr>
          <w:p w14:paraId="75E595C1"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AISI</w:t>
            </w:r>
          </w:p>
          <w:p w14:paraId="03AF01DB"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p>
          <w:p w14:paraId="6BE6E208"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5)</w:t>
            </w:r>
          </w:p>
        </w:tc>
        <w:tc>
          <w:tcPr>
            <w:tcW w:w="1575" w:type="dxa"/>
            <w:tcBorders>
              <w:top w:val="single" w:sz="4" w:space="0" w:color="auto"/>
              <w:left w:val="single" w:sz="4" w:space="0" w:color="auto"/>
              <w:bottom w:val="single" w:sz="4" w:space="0" w:color="auto"/>
              <w:right w:val="single" w:sz="4" w:space="0" w:color="auto"/>
            </w:tcBorders>
          </w:tcPr>
          <w:p w14:paraId="137A44F2"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Gardner et al. [28]</w:t>
            </w:r>
          </w:p>
          <w:p w14:paraId="54B3AB17"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p>
          <w:p w14:paraId="0BB76D85"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6)</w:t>
            </w:r>
          </w:p>
        </w:tc>
        <w:tc>
          <w:tcPr>
            <w:tcW w:w="783" w:type="dxa"/>
            <w:tcBorders>
              <w:top w:val="single" w:sz="4" w:space="0" w:color="auto"/>
              <w:left w:val="single" w:sz="4" w:space="0" w:color="auto"/>
              <w:bottom w:val="single" w:sz="4" w:space="0" w:color="auto"/>
              <w:right w:val="single" w:sz="4" w:space="0" w:color="auto"/>
            </w:tcBorders>
          </w:tcPr>
          <w:p w14:paraId="16F14AD4"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5)</w:t>
            </w:r>
            <w:proofErr w:type="gramStart"/>
            <w:r w:rsidRPr="003B2F21">
              <w:rPr>
                <w:rFonts w:asciiTheme="majorBidi" w:hAnsiTheme="majorBidi" w:cstheme="majorBidi"/>
                <w:color w:val="FF0000"/>
                <w:sz w:val="18"/>
                <w:szCs w:val="18"/>
                <w:lang w:val="en-US"/>
              </w:rPr>
              <w:t>/(</w:t>
            </w:r>
            <w:proofErr w:type="gramEnd"/>
            <w:r w:rsidRPr="003B2F21">
              <w:rPr>
                <w:rFonts w:asciiTheme="majorBidi" w:hAnsiTheme="majorBidi" w:cstheme="majorBidi"/>
                <w:color w:val="FF0000"/>
                <w:sz w:val="18"/>
                <w:szCs w:val="18"/>
                <w:lang w:val="en-US"/>
              </w:rPr>
              <w:t>4)</w:t>
            </w:r>
          </w:p>
          <w:p w14:paraId="41D073BE"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p>
          <w:p w14:paraId="74F519DC"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7)</w:t>
            </w:r>
          </w:p>
        </w:tc>
        <w:tc>
          <w:tcPr>
            <w:tcW w:w="842" w:type="dxa"/>
            <w:tcBorders>
              <w:top w:val="single" w:sz="4" w:space="0" w:color="auto"/>
              <w:left w:val="single" w:sz="4" w:space="0" w:color="auto"/>
              <w:bottom w:val="single" w:sz="4" w:space="0" w:color="auto"/>
              <w:right w:val="single" w:sz="4" w:space="0" w:color="auto"/>
            </w:tcBorders>
          </w:tcPr>
          <w:p w14:paraId="79EE04F4"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6)</w:t>
            </w:r>
            <w:proofErr w:type="gramStart"/>
            <w:r w:rsidRPr="003B2F21">
              <w:rPr>
                <w:rFonts w:asciiTheme="majorBidi" w:hAnsiTheme="majorBidi" w:cstheme="majorBidi"/>
                <w:color w:val="FF0000"/>
                <w:sz w:val="18"/>
                <w:szCs w:val="18"/>
                <w:lang w:val="en-US"/>
              </w:rPr>
              <w:t>/(</w:t>
            </w:r>
            <w:proofErr w:type="gramEnd"/>
            <w:r w:rsidRPr="003B2F21">
              <w:rPr>
                <w:rFonts w:asciiTheme="majorBidi" w:hAnsiTheme="majorBidi" w:cstheme="majorBidi"/>
                <w:color w:val="FF0000"/>
                <w:sz w:val="18"/>
                <w:szCs w:val="18"/>
                <w:lang w:val="en-US"/>
              </w:rPr>
              <w:t>4)</w:t>
            </w:r>
          </w:p>
          <w:p w14:paraId="3B41048B"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p>
          <w:p w14:paraId="485824BC"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8)</w:t>
            </w:r>
          </w:p>
        </w:tc>
      </w:tr>
      <w:tr w:rsidR="0073075D" w:rsidRPr="003B2F21" w14:paraId="468CA699" w14:textId="77777777" w:rsidTr="00DB2336">
        <w:trPr>
          <w:trHeight w:val="229"/>
          <w:jc w:val="center"/>
        </w:trPr>
        <w:tc>
          <w:tcPr>
            <w:tcW w:w="1433" w:type="dxa"/>
            <w:vMerge w:val="restart"/>
            <w:tcBorders>
              <w:top w:val="single" w:sz="4" w:space="0" w:color="auto"/>
              <w:left w:val="single" w:sz="4" w:space="0" w:color="auto"/>
              <w:bottom w:val="single" w:sz="4" w:space="0" w:color="auto"/>
              <w:right w:val="single" w:sz="4" w:space="0" w:color="auto"/>
            </w:tcBorders>
            <w:hideMark/>
          </w:tcPr>
          <w:p w14:paraId="49583CE6"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C-W145T1.2</w:t>
            </w:r>
          </w:p>
        </w:tc>
        <w:tc>
          <w:tcPr>
            <w:tcW w:w="1258" w:type="dxa"/>
            <w:tcBorders>
              <w:top w:val="single" w:sz="4" w:space="0" w:color="auto"/>
              <w:left w:val="single" w:sz="4" w:space="0" w:color="auto"/>
              <w:bottom w:val="single" w:sz="4" w:space="0" w:color="auto"/>
              <w:right w:val="single" w:sz="4" w:space="0" w:color="auto"/>
            </w:tcBorders>
            <w:hideMark/>
          </w:tcPr>
          <w:p w14:paraId="59251DD8"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eastAsiaTheme="minorEastAsia" w:hAnsiTheme="majorBidi" w:cstheme="majorBidi"/>
                <w:color w:val="FF0000"/>
                <w:sz w:val="18"/>
                <w:szCs w:val="18"/>
                <w:lang w:val="en-US"/>
              </w:rPr>
              <w:sym w:font="Wingdings" w:char="F081"/>
            </w:r>
            <w:r w:rsidRPr="003B2F21">
              <w:rPr>
                <w:rFonts w:asciiTheme="majorBidi" w:eastAsiaTheme="minorEastAsia" w:hAnsiTheme="majorBidi" w:cstheme="majorBidi"/>
                <w:color w:val="FF0000"/>
                <w:sz w:val="18"/>
                <w:szCs w:val="18"/>
                <w:lang w:val="en-US"/>
              </w:rPr>
              <w:t xml:space="preserve">   r = 3.18</w:t>
            </w:r>
          </w:p>
        </w:tc>
        <w:tc>
          <w:tcPr>
            <w:tcW w:w="1349" w:type="dxa"/>
            <w:tcBorders>
              <w:top w:val="single" w:sz="4" w:space="0" w:color="auto"/>
              <w:left w:val="single" w:sz="4" w:space="0" w:color="auto"/>
              <w:bottom w:val="single" w:sz="4" w:space="0" w:color="auto"/>
              <w:right w:val="single" w:sz="4" w:space="0" w:color="auto"/>
            </w:tcBorders>
            <w:hideMark/>
          </w:tcPr>
          <w:p w14:paraId="7FF6BC95"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eastAsiaTheme="minorEastAsia" w:hAnsiTheme="majorBidi" w:cstheme="majorBidi"/>
                <w:color w:val="FF0000"/>
                <w:sz w:val="18"/>
                <w:szCs w:val="18"/>
                <w:lang w:val="en-US"/>
              </w:rPr>
              <w:sym w:font="Wingdings" w:char="F081"/>
            </w:r>
            <w:r w:rsidRPr="003B2F21">
              <w:rPr>
                <w:rFonts w:asciiTheme="majorBidi" w:eastAsiaTheme="minorEastAsia" w:hAnsiTheme="majorBidi" w:cstheme="majorBidi"/>
                <w:color w:val="FF0000"/>
                <w:sz w:val="18"/>
                <w:szCs w:val="18"/>
                <w:lang w:val="en-US"/>
              </w:rPr>
              <w:t xml:space="preserve">   t = 1.23</w:t>
            </w:r>
          </w:p>
        </w:tc>
        <w:tc>
          <w:tcPr>
            <w:tcW w:w="775" w:type="dxa"/>
            <w:tcBorders>
              <w:top w:val="single" w:sz="4" w:space="0" w:color="auto"/>
              <w:left w:val="single" w:sz="4" w:space="0" w:color="auto"/>
              <w:bottom w:val="single" w:sz="4" w:space="0" w:color="auto"/>
              <w:right w:val="single" w:sz="4" w:space="0" w:color="auto"/>
            </w:tcBorders>
            <w:hideMark/>
          </w:tcPr>
          <w:p w14:paraId="37ADAD85"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522.53</w:t>
            </w:r>
          </w:p>
        </w:tc>
        <w:tc>
          <w:tcPr>
            <w:tcW w:w="760" w:type="dxa"/>
            <w:tcBorders>
              <w:top w:val="single" w:sz="4" w:space="0" w:color="auto"/>
              <w:left w:val="single" w:sz="4" w:space="0" w:color="auto"/>
              <w:bottom w:val="single" w:sz="4" w:space="0" w:color="auto"/>
              <w:right w:val="single" w:sz="4" w:space="0" w:color="auto"/>
            </w:tcBorders>
            <w:hideMark/>
          </w:tcPr>
          <w:p w14:paraId="1CE697DE"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449.23</w:t>
            </w:r>
          </w:p>
        </w:tc>
        <w:tc>
          <w:tcPr>
            <w:tcW w:w="1575" w:type="dxa"/>
            <w:tcBorders>
              <w:top w:val="single" w:sz="4" w:space="0" w:color="auto"/>
              <w:left w:val="single" w:sz="4" w:space="0" w:color="auto"/>
              <w:bottom w:val="single" w:sz="4" w:space="0" w:color="auto"/>
              <w:right w:val="single" w:sz="4" w:space="0" w:color="auto"/>
            </w:tcBorders>
            <w:hideMark/>
          </w:tcPr>
          <w:p w14:paraId="555CDD3D"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363.34</w:t>
            </w:r>
          </w:p>
        </w:tc>
        <w:tc>
          <w:tcPr>
            <w:tcW w:w="783" w:type="dxa"/>
            <w:tcBorders>
              <w:top w:val="single" w:sz="4" w:space="0" w:color="auto"/>
              <w:left w:val="single" w:sz="4" w:space="0" w:color="auto"/>
              <w:bottom w:val="single" w:sz="4" w:space="0" w:color="auto"/>
              <w:right w:val="single" w:sz="4" w:space="0" w:color="auto"/>
            </w:tcBorders>
            <w:hideMark/>
          </w:tcPr>
          <w:p w14:paraId="66A052D6"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0.86</w:t>
            </w:r>
          </w:p>
        </w:tc>
        <w:tc>
          <w:tcPr>
            <w:tcW w:w="842" w:type="dxa"/>
            <w:tcBorders>
              <w:top w:val="single" w:sz="4" w:space="0" w:color="auto"/>
              <w:left w:val="single" w:sz="4" w:space="0" w:color="auto"/>
              <w:bottom w:val="single" w:sz="4" w:space="0" w:color="auto"/>
              <w:right w:val="single" w:sz="4" w:space="0" w:color="auto"/>
            </w:tcBorders>
            <w:hideMark/>
          </w:tcPr>
          <w:p w14:paraId="2F96C83D"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0.70</w:t>
            </w:r>
          </w:p>
        </w:tc>
      </w:tr>
      <w:tr w:rsidR="0073075D" w:rsidRPr="003B2F21" w14:paraId="6439C67A" w14:textId="77777777" w:rsidTr="00DB2336">
        <w:trPr>
          <w:trHeight w:val="229"/>
          <w:jc w:val="center"/>
        </w:trPr>
        <w:tc>
          <w:tcPr>
            <w:tcW w:w="1433" w:type="dxa"/>
            <w:vMerge/>
            <w:tcBorders>
              <w:top w:val="single" w:sz="4" w:space="0" w:color="auto"/>
              <w:left w:val="single" w:sz="4" w:space="0" w:color="auto"/>
              <w:bottom w:val="single" w:sz="4" w:space="0" w:color="auto"/>
              <w:right w:val="single" w:sz="4" w:space="0" w:color="auto"/>
            </w:tcBorders>
            <w:vAlign w:val="center"/>
            <w:hideMark/>
          </w:tcPr>
          <w:p w14:paraId="1CE01EA4" w14:textId="77777777" w:rsidR="0073075D" w:rsidRPr="003B2F21" w:rsidRDefault="0073075D" w:rsidP="00DB2336">
            <w:pPr>
              <w:spacing w:before="0" w:after="0" w:line="480" w:lineRule="auto"/>
              <w:jc w:val="left"/>
              <w:rPr>
                <w:rFonts w:asciiTheme="majorBidi" w:hAnsiTheme="majorBidi" w:cstheme="majorBidi"/>
                <w:color w:val="FF0000"/>
                <w:sz w:val="18"/>
                <w:szCs w:val="18"/>
                <w:lang w:val="en-US"/>
              </w:rPr>
            </w:pPr>
          </w:p>
        </w:tc>
        <w:tc>
          <w:tcPr>
            <w:tcW w:w="1258" w:type="dxa"/>
            <w:tcBorders>
              <w:top w:val="single" w:sz="4" w:space="0" w:color="auto"/>
              <w:left w:val="single" w:sz="4" w:space="0" w:color="auto"/>
              <w:bottom w:val="single" w:sz="4" w:space="0" w:color="auto"/>
              <w:right w:val="single" w:sz="4" w:space="0" w:color="auto"/>
            </w:tcBorders>
            <w:hideMark/>
          </w:tcPr>
          <w:p w14:paraId="5D0431FF"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eastAsiaTheme="minorEastAsia" w:hAnsiTheme="majorBidi" w:cstheme="majorBidi"/>
                <w:color w:val="FF0000"/>
                <w:sz w:val="18"/>
                <w:szCs w:val="18"/>
                <w:lang w:val="en-US"/>
              </w:rPr>
              <w:sym w:font="Wingdings 2" w:char="F06B"/>
            </w:r>
            <w:r w:rsidRPr="003B2F21">
              <w:rPr>
                <w:rFonts w:asciiTheme="majorBidi" w:eastAsiaTheme="minorEastAsia" w:hAnsiTheme="majorBidi" w:cstheme="majorBidi"/>
                <w:color w:val="FF0000"/>
                <w:sz w:val="18"/>
                <w:szCs w:val="18"/>
                <w:lang w:val="en-US"/>
              </w:rPr>
              <w:t xml:space="preserve">   r = 1.98</w:t>
            </w:r>
          </w:p>
        </w:tc>
        <w:tc>
          <w:tcPr>
            <w:tcW w:w="1349" w:type="dxa"/>
            <w:tcBorders>
              <w:top w:val="single" w:sz="4" w:space="0" w:color="auto"/>
              <w:left w:val="single" w:sz="4" w:space="0" w:color="auto"/>
              <w:bottom w:val="single" w:sz="4" w:space="0" w:color="auto"/>
              <w:right w:val="single" w:sz="4" w:space="0" w:color="auto"/>
            </w:tcBorders>
            <w:hideMark/>
          </w:tcPr>
          <w:p w14:paraId="04FEFB3A"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eastAsiaTheme="minorEastAsia" w:hAnsiTheme="majorBidi" w:cstheme="majorBidi"/>
                <w:color w:val="FF0000"/>
                <w:sz w:val="18"/>
                <w:szCs w:val="18"/>
                <w:lang w:val="en-US"/>
              </w:rPr>
              <w:sym w:font="Wingdings 2" w:char="F06B"/>
            </w:r>
            <w:r w:rsidRPr="003B2F21">
              <w:rPr>
                <w:rFonts w:asciiTheme="majorBidi" w:eastAsiaTheme="minorEastAsia" w:hAnsiTheme="majorBidi" w:cstheme="majorBidi"/>
                <w:color w:val="FF0000"/>
                <w:sz w:val="18"/>
                <w:szCs w:val="18"/>
                <w:lang w:val="en-US"/>
              </w:rPr>
              <w:t xml:space="preserve">   t = 1.23</w:t>
            </w:r>
          </w:p>
        </w:tc>
        <w:tc>
          <w:tcPr>
            <w:tcW w:w="775" w:type="dxa"/>
            <w:tcBorders>
              <w:top w:val="single" w:sz="4" w:space="0" w:color="auto"/>
              <w:left w:val="single" w:sz="4" w:space="0" w:color="auto"/>
              <w:bottom w:val="single" w:sz="4" w:space="0" w:color="auto"/>
              <w:right w:val="single" w:sz="4" w:space="0" w:color="auto"/>
            </w:tcBorders>
            <w:hideMark/>
          </w:tcPr>
          <w:p w14:paraId="44F88FA6"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554.29</w:t>
            </w:r>
          </w:p>
        </w:tc>
        <w:tc>
          <w:tcPr>
            <w:tcW w:w="760" w:type="dxa"/>
            <w:tcBorders>
              <w:top w:val="single" w:sz="4" w:space="0" w:color="auto"/>
              <w:left w:val="single" w:sz="4" w:space="0" w:color="auto"/>
              <w:bottom w:val="single" w:sz="4" w:space="0" w:color="auto"/>
              <w:right w:val="single" w:sz="4" w:space="0" w:color="auto"/>
            </w:tcBorders>
            <w:hideMark/>
          </w:tcPr>
          <w:p w14:paraId="0EABBA42"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489.21</w:t>
            </w:r>
          </w:p>
        </w:tc>
        <w:tc>
          <w:tcPr>
            <w:tcW w:w="1575" w:type="dxa"/>
            <w:tcBorders>
              <w:top w:val="single" w:sz="4" w:space="0" w:color="auto"/>
              <w:left w:val="single" w:sz="4" w:space="0" w:color="auto"/>
              <w:bottom w:val="single" w:sz="4" w:space="0" w:color="auto"/>
              <w:right w:val="single" w:sz="4" w:space="0" w:color="auto"/>
            </w:tcBorders>
            <w:hideMark/>
          </w:tcPr>
          <w:p w14:paraId="6D153F7B"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410.17</w:t>
            </w:r>
          </w:p>
        </w:tc>
        <w:tc>
          <w:tcPr>
            <w:tcW w:w="783" w:type="dxa"/>
            <w:tcBorders>
              <w:top w:val="single" w:sz="4" w:space="0" w:color="auto"/>
              <w:left w:val="single" w:sz="4" w:space="0" w:color="auto"/>
              <w:bottom w:val="single" w:sz="4" w:space="0" w:color="auto"/>
              <w:right w:val="single" w:sz="4" w:space="0" w:color="auto"/>
            </w:tcBorders>
            <w:hideMark/>
          </w:tcPr>
          <w:p w14:paraId="633132CA"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0.88</w:t>
            </w:r>
          </w:p>
        </w:tc>
        <w:tc>
          <w:tcPr>
            <w:tcW w:w="842" w:type="dxa"/>
            <w:tcBorders>
              <w:top w:val="single" w:sz="4" w:space="0" w:color="auto"/>
              <w:left w:val="single" w:sz="4" w:space="0" w:color="auto"/>
              <w:bottom w:val="single" w:sz="4" w:space="0" w:color="auto"/>
              <w:right w:val="single" w:sz="4" w:space="0" w:color="auto"/>
            </w:tcBorders>
            <w:hideMark/>
          </w:tcPr>
          <w:p w14:paraId="717658CE"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0.74</w:t>
            </w:r>
          </w:p>
        </w:tc>
      </w:tr>
      <w:tr w:rsidR="0073075D" w:rsidRPr="003B2F21" w14:paraId="70F56AF5" w14:textId="77777777" w:rsidTr="00DB2336">
        <w:trPr>
          <w:trHeight w:val="242"/>
          <w:jc w:val="center"/>
        </w:trPr>
        <w:tc>
          <w:tcPr>
            <w:tcW w:w="1433" w:type="dxa"/>
            <w:vMerge/>
            <w:tcBorders>
              <w:top w:val="single" w:sz="4" w:space="0" w:color="auto"/>
              <w:left w:val="single" w:sz="4" w:space="0" w:color="auto"/>
              <w:bottom w:val="single" w:sz="4" w:space="0" w:color="auto"/>
              <w:right w:val="single" w:sz="4" w:space="0" w:color="auto"/>
            </w:tcBorders>
            <w:vAlign w:val="center"/>
            <w:hideMark/>
          </w:tcPr>
          <w:p w14:paraId="1780290A" w14:textId="77777777" w:rsidR="0073075D" w:rsidRPr="003B2F21" w:rsidRDefault="0073075D" w:rsidP="00DB2336">
            <w:pPr>
              <w:spacing w:before="0" w:after="0" w:line="480" w:lineRule="auto"/>
              <w:jc w:val="left"/>
              <w:rPr>
                <w:rFonts w:asciiTheme="majorBidi" w:hAnsiTheme="majorBidi" w:cstheme="majorBidi"/>
                <w:color w:val="FF0000"/>
                <w:sz w:val="18"/>
                <w:szCs w:val="18"/>
                <w:lang w:val="en-US"/>
              </w:rPr>
            </w:pPr>
          </w:p>
        </w:tc>
        <w:tc>
          <w:tcPr>
            <w:tcW w:w="1258" w:type="dxa"/>
            <w:tcBorders>
              <w:top w:val="single" w:sz="4" w:space="0" w:color="auto"/>
              <w:left w:val="single" w:sz="4" w:space="0" w:color="auto"/>
              <w:bottom w:val="single" w:sz="4" w:space="0" w:color="auto"/>
              <w:right w:val="single" w:sz="4" w:space="0" w:color="auto"/>
            </w:tcBorders>
            <w:hideMark/>
          </w:tcPr>
          <w:p w14:paraId="2AB31BA2"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eastAsiaTheme="minorEastAsia" w:hAnsiTheme="majorBidi" w:cstheme="majorBidi"/>
                <w:color w:val="FF0000"/>
                <w:sz w:val="18"/>
                <w:szCs w:val="18"/>
                <w:lang w:val="en-US"/>
              </w:rPr>
              <w:sym w:font="Wingdings 2" w:char="F06C"/>
            </w:r>
            <w:r w:rsidRPr="003B2F21">
              <w:rPr>
                <w:rFonts w:asciiTheme="majorBidi" w:eastAsiaTheme="minorEastAsia" w:hAnsiTheme="majorBidi" w:cstheme="majorBidi"/>
                <w:color w:val="FF0000"/>
                <w:sz w:val="18"/>
                <w:szCs w:val="18"/>
                <w:lang w:val="en-US"/>
              </w:rPr>
              <w:t xml:space="preserve">   r = 2.78</w:t>
            </w:r>
          </w:p>
        </w:tc>
        <w:tc>
          <w:tcPr>
            <w:tcW w:w="1349" w:type="dxa"/>
            <w:tcBorders>
              <w:top w:val="single" w:sz="4" w:space="0" w:color="auto"/>
              <w:left w:val="single" w:sz="4" w:space="0" w:color="auto"/>
              <w:bottom w:val="single" w:sz="4" w:space="0" w:color="auto"/>
              <w:right w:val="single" w:sz="4" w:space="0" w:color="auto"/>
            </w:tcBorders>
            <w:hideMark/>
          </w:tcPr>
          <w:p w14:paraId="3437D5C4"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eastAsiaTheme="minorEastAsia" w:hAnsiTheme="majorBidi" w:cstheme="majorBidi"/>
                <w:color w:val="FF0000"/>
                <w:sz w:val="18"/>
                <w:szCs w:val="18"/>
                <w:lang w:val="en-US"/>
              </w:rPr>
              <w:sym w:font="Wingdings 2" w:char="F06C"/>
            </w:r>
            <w:r w:rsidRPr="003B2F21">
              <w:rPr>
                <w:rFonts w:asciiTheme="majorBidi" w:eastAsiaTheme="minorEastAsia" w:hAnsiTheme="majorBidi" w:cstheme="majorBidi"/>
                <w:color w:val="FF0000"/>
                <w:sz w:val="18"/>
                <w:szCs w:val="18"/>
                <w:lang w:val="en-US"/>
              </w:rPr>
              <w:t xml:space="preserve">   t = 1.24</w:t>
            </w:r>
          </w:p>
        </w:tc>
        <w:tc>
          <w:tcPr>
            <w:tcW w:w="775" w:type="dxa"/>
            <w:tcBorders>
              <w:top w:val="single" w:sz="4" w:space="0" w:color="auto"/>
              <w:left w:val="single" w:sz="4" w:space="0" w:color="auto"/>
              <w:bottom w:val="single" w:sz="4" w:space="0" w:color="auto"/>
              <w:right w:val="single" w:sz="4" w:space="0" w:color="auto"/>
            </w:tcBorders>
            <w:hideMark/>
          </w:tcPr>
          <w:p w14:paraId="5D1097B8"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549.98</w:t>
            </w:r>
          </w:p>
        </w:tc>
        <w:tc>
          <w:tcPr>
            <w:tcW w:w="760" w:type="dxa"/>
            <w:tcBorders>
              <w:top w:val="single" w:sz="4" w:space="0" w:color="auto"/>
              <w:left w:val="single" w:sz="4" w:space="0" w:color="auto"/>
              <w:bottom w:val="single" w:sz="4" w:space="0" w:color="auto"/>
              <w:right w:val="single" w:sz="4" w:space="0" w:color="auto"/>
            </w:tcBorders>
            <w:hideMark/>
          </w:tcPr>
          <w:p w14:paraId="60994DAD"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460.74</w:t>
            </w:r>
          </w:p>
        </w:tc>
        <w:tc>
          <w:tcPr>
            <w:tcW w:w="1575" w:type="dxa"/>
            <w:tcBorders>
              <w:top w:val="single" w:sz="4" w:space="0" w:color="auto"/>
              <w:left w:val="single" w:sz="4" w:space="0" w:color="auto"/>
              <w:bottom w:val="single" w:sz="4" w:space="0" w:color="auto"/>
              <w:right w:val="single" w:sz="4" w:space="0" w:color="auto"/>
            </w:tcBorders>
            <w:hideMark/>
          </w:tcPr>
          <w:p w14:paraId="7445CBE6"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383.50</w:t>
            </w:r>
          </w:p>
        </w:tc>
        <w:tc>
          <w:tcPr>
            <w:tcW w:w="783" w:type="dxa"/>
            <w:tcBorders>
              <w:top w:val="single" w:sz="4" w:space="0" w:color="auto"/>
              <w:left w:val="single" w:sz="4" w:space="0" w:color="auto"/>
              <w:bottom w:val="single" w:sz="4" w:space="0" w:color="auto"/>
              <w:right w:val="single" w:sz="4" w:space="0" w:color="auto"/>
            </w:tcBorders>
            <w:hideMark/>
          </w:tcPr>
          <w:p w14:paraId="34AC1F88"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0.84</w:t>
            </w:r>
          </w:p>
        </w:tc>
        <w:tc>
          <w:tcPr>
            <w:tcW w:w="842" w:type="dxa"/>
            <w:tcBorders>
              <w:top w:val="single" w:sz="4" w:space="0" w:color="auto"/>
              <w:left w:val="single" w:sz="4" w:space="0" w:color="auto"/>
              <w:bottom w:val="single" w:sz="4" w:space="0" w:color="auto"/>
              <w:right w:val="single" w:sz="4" w:space="0" w:color="auto"/>
            </w:tcBorders>
            <w:hideMark/>
          </w:tcPr>
          <w:p w14:paraId="4A426A50"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0.70</w:t>
            </w:r>
          </w:p>
        </w:tc>
      </w:tr>
      <w:tr w:rsidR="0073075D" w:rsidRPr="003B2F21" w14:paraId="07C9388B" w14:textId="77777777" w:rsidTr="00DB2336">
        <w:trPr>
          <w:trHeight w:val="242"/>
          <w:jc w:val="center"/>
        </w:trPr>
        <w:tc>
          <w:tcPr>
            <w:tcW w:w="1433" w:type="dxa"/>
            <w:vMerge w:val="restart"/>
            <w:tcBorders>
              <w:top w:val="single" w:sz="4" w:space="0" w:color="auto"/>
              <w:left w:val="single" w:sz="4" w:space="0" w:color="auto"/>
              <w:bottom w:val="single" w:sz="4" w:space="0" w:color="auto"/>
              <w:right w:val="single" w:sz="4" w:space="0" w:color="auto"/>
            </w:tcBorders>
            <w:hideMark/>
          </w:tcPr>
          <w:p w14:paraId="1215286D"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Z-W145T1.2</w:t>
            </w:r>
          </w:p>
        </w:tc>
        <w:tc>
          <w:tcPr>
            <w:tcW w:w="1258" w:type="dxa"/>
            <w:tcBorders>
              <w:top w:val="single" w:sz="4" w:space="0" w:color="auto"/>
              <w:left w:val="single" w:sz="4" w:space="0" w:color="auto"/>
              <w:bottom w:val="single" w:sz="4" w:space="0" w:color="auto"/>
              <w:right w:val="single" w:sz="4" w:space="0" w:color="auto"/>
            </w:tcBorders>
            <w:hideMark/>
          </w:tcPr>
          <w:p w14:paraId="50BC94F8"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eastAsiaTheme="minorEastAsia" w:hAnsiTheme="majorBidi" w:cstheme="majorBidi"/>
                <w:color w:val="FF0000"/>
                <w:sz w:val="18"/>
                <w:szCs w:val="18"/>
                <w:lang w:val="en-US"/>
              </w:rPr>
              <w:sym w:font="Wingdings" w:char="F081"/>
            </w:r>
            <w:r w:rsidRPr="003B2F21">
              <w:rPr>
                <w:rFonts w:asciiTheme="majorBidi" w:eastAsiaTheme="minorEastAsia" w:hAnsiTheme="majorBidi" w:cstheme="majorBidi"/>
                <w:color w:val="FF0000"/>
                <w:sz w:val="18"/>
                <w:szCs w:val="18"/>
                <w:lang w:val="en-US"/>
              </w:rPr>
              <w:t xml:space="preserve">   r = 2.38</w:t>
            </w:r>
          </w:p>
        </w:tc>
        <w:tc>
          <w:tcPr>
            <w:tcW w:w="1349" w:type="dxa"/>
            <w:tcBorders>
              <w:top w:val="single" w:sz="4" w:space="0" w:color="auto"/>
              <w:left w:val="single" w:sz="4" w:space="0" w:color="auto"/>
              <w:bottom w:val="single" w:sz="4" w:space="0" w:color="auto"/>
              <w:right w:val="single" w:sz="4" w:space="0" w:color="auto"/>
            </w:tcBorders>
            <w:hideMark/>
          </w:tcPr>
          <w:p w14:paraId="6DABD0D9"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eastAsiaTheme="minorEastAsia" w:hAnsiTheme="majorBidi" w:cstheme="majorBidi"/>
                <w:color w:val="FF0000"/>
                <w:sz w:val="18"/>
                <w:szCs w:val="18"/>
                <w:lang w:val="en-US"/>
              </w:rPr>
              <w:sym w:font="Wingdings" w:char="F081"/>
            </w:r>
            <w:r w:rsidRPr="003B2F21">
              <w:rPr>
                <w:rFonts w:asciiTheme="majorBidi" w:eastAsiaTheme="minorEastAsia" w:hAnsiTheme="majorBidi" w:cstheme="majorBidi"/>
                <w:color w:val="FF0000"/>
                <w:sz w:val="18"/>
                <w:szCs w:val="18"/>
                <w:lang w:val="en-US"/>
              </w:rPr>
              <w:t xml:space="preserve">   t = 1.12</w:t>
            </w:r>
          </w:p>
        </w:tc>
        <w:tc>
          <w:tcPr>
            <w:tcW w:w="775" w:type="dxa"/>
            <w:tcBorders>
              <w:top w:val="single" w:sz="4" w:space="0" w:color="auto"/>
              <w:left w:val="single" w:sz="4" w:space="0" w:color="auto"/>
              <w:bottom w:val="single" w:sz="4" w:space="0" w:color="auto"/>
              <w:right w:val="single" w:sz="4" w:space="0" w:color="auto"/>
            </w:tcBorders>
            <w:hideMark/>
          </w:tcPr>
          <w:p w14:paraId="7377FE1A"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549.53</w:t>
            </w:r>
          </w:p>
        </w:tc>
        <w:tc>
          <w:tcPr>
            <w:tcW w:w="760" w:type="dxa"/>
            <w:tcBorders>
              <w:top w:val="single" w:sz="4" w:space="0" w:color="auto"/>
              <w:left w:val="single" w:sz="4" w:space="0" w:color="auto"/>
              <w:bottom w:val="single" w:sz="4" w:space="0" w:color="auto"/>
              <w:right w:val="single" w:sz="4" w:space="0" w:color="auto"/>
            </w:tcBorders>
            <w:hideMark/>
          </w:tcPr>
          <w:p w14:paraId="5D5C3397"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583.97</w:t>
            </w:r>
          </w:p>
        </w:tc>
        <w:tc>
          <w:tcPr>
            <w:tcW w:w="1575" w:type="dxa"/>
            <w:tcBorders>
              <w:top w:val="single" w:sz="4" w:space="0" w:color="auto"/>
              <w:left w:val="single" w:sz="4" w:space="0" w:color="auto"/>
              <w:bottom w:val="single" w:sz="4" w:space="0" w:color="auto"/>
              <w:right w:val="single" w:sz="4" w:space="0" w:color="auto"/>
            </w:tcBorders>
            <w:hideMark/>
          </w:tcPr>
          <w:p w14:paraId="35340358"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492.11</w:t>
            </w:r>
          </w:p>
        </w:tc>
        <w:tc>
          <w:tcPr>
            <w:tcW w:w="783" w:type="dxa"/>
            <w:tcBorders>
              <w:top w:val="single" w:sz="4" w:space="0" w:color="auto"/>
              <w:left w:val="single" w:sz="4" w:space="0" w:color="auto"/>
              <w:bottom w:val="single" w:sz="4" w:space="0" w:color="auto"/>
              <w:right w:val="single" w:sz="4" w:space="0" w:color="auto"/>
            </w:tcBorders>
            <w:hideMark/>
          </w:tcPr>
          <w:p w14:paraId="2771187E"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1.06</w:t>
            </w:r>
          </w:p>
        </w:tc>
        <w:tc>
          <w:tcPr>
            <w:tcW w:w="842" w:type="dxa"/>
            <w:tcBorders>
              <w:top w:val="single" w:sz="4" w:space="0" w:color="auto"/>
              <w:left w:val="single" w:sz="4" w:space="0" w:color="auto"/>
              <w:bottom w:val="single" w:sz="4" w:space="0" w:color="auto"/>
              <w:right w:val="single" w:sz="4" w:space="0" w:color="auto"/>
            </w:tcBorders>
            <w:hideMark/>
          </w:tcPr>
          <w:p w14:paraId="38C5653A"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0.90</w:t>
            </w:r>
          </w:p>
        </w:tc>
      </w:tr>
      <w:tr w:rsidR="0073075D" w:rsidRPr="003B2F21" w14:paraId="1CC72317" w14:textId="77777777" w:rsidTr="00DB2336">
        <w:trPr>
          <w:trHeight w:val="242"/>
          <w:jc w:val="center"/>
        </w:trPr>
        <w:tc>
          <w:tcPr>
            <w:tcW w:w="1433" w:type="dxa"/>
            <w:vMerge/>
            <w:tcBorders>
              <w:top w:val="single" w:sz="4" w:space="0" w:color="auto"/>
              <w:left w:val="single" w:sz="4" w:space="0" w:color="auto"/>
              <w:bottom w:val="single" w:sz="4" w:space="0" w:color="auto"/>
              <w:right w:val="single" w:sz="4" w:space="0" w:color="auto"/>
            </w:tcBorders>
            <w:vAlign w:val="center"/>
            <w:hideMark/>
          </w:tcPr>
          <w:p w14:paraId="4D8AD123" w14:textId="77777777" w:rsidR="0073075D" w:rsidRPr="003B2F21" w:rsidRDefault="0073075D" w:rsidP="00DB2336">
            <w:pPr>
              <w:spacing w:before="0" w:after="0" w:line="480" w:lineRule="auto"/>
              <w:jc w:val="left"/>
              <w:rPr>
                <w:rFonts w:asciiTheme="majorBidi" w:hAnsiTheme="majorBidi" w:cstheme="majorBidi"/>
                <w:color w:val="FF0000"/>
                <w:sz w:val="18"/>
                <w:szCs w:val="18"/>
                <w:lang w:val="en-US"/>
              </w:rPr>
            </w:pPr>
          </w:p>
        </w:tc>
        <w:tc>
          <w:tcPr>
            <w:tcW w:w="1258" w:type="dxa"/>
            <w:tcBorders>
              <w:top w:val="single" w:sz="4" w:space="0" w:color="auto"/>
              <w:left w:val="single" w:sz="4" w:space="0" w:color="auto"/>
              <w:bottom w:val="single" w:sz="4" w:space="0" w:color="auto"/>
              <w:right w:val="single" w:sz="4" w:space="0" w:color="auto"/>
            </w:tcBorders>
            <w:hideMark/>
          </w:tcPr>
          <w:p w14:paraId="6185FEBC"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eastAsiaTheme="minorEastAsia" w:hAnsiTheme="majorBidi" w:cstheme="majorBidi"/>
                <w:color w:val="FF0000"/>
                <w:sz w:val="18"/>
                <w:szCs w:val="18"/>
                <w:lang w:val="en-US"/>
              </w:rPr>
              <w:sym w:font="Wingdings 2" w:char="F06B"/>
            </w:r>
            <w:r w:rsidRPr="003B2F21">
              <w:rPr>
                <w:rFonts w:asciiTheme="majorBidi" w:eastAsiaTheme="minorEastAsia" w:hAnsiTheme="majorBidi" w:cstheme="majorBidi"/>
                <w:color w:val="FF0000"/>
                <w:sz w:val="18"/>
                <w:szCs w:val="18"/>
                <w:lang w:val="en-US"/>
              </w:rPr>
              <w:t xml:space="preserve">   r = 2.38</w:t>
            </w:r>
          </w:p>
        </w:tc>
        <w:tc>
          <w:tcPr>
            <w:tcW w:w="1349" w:type="dxa"/>
            <w:tcBorders>
              <w:top w:val="single" w:sz="4" w:space="0" w:color="auto"/>
              <w:left w:val="single" w:sz="4" w:space="0" w:color="auto"/>
              <w:bottom w:val="single" w:sz="4" w:space="0" w:color="auto"/>
              <w:right w:val="single" w:sz="4" w:space="0" w:color="auto"/>
            </w:tcBorders>
            <w:hideMark/>
          </w:tcPr>
          <w:p w14:paraId="6C8A5606"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eastAsiaTheme="minorEastAsia" w:hAnsiTheme="majorBidi" w:cstheme="majorBidi"/>
                <w:color w:val="FF0000"/>
                <w:sz w:val="18"/>
                <w:szCs w:val="18"/>
                <w:lang w:val="en-US"/>
              </w:rPr>
              <w:sym w:font="Wingdings 2" w:char="F06B"/>
            </w:r>
            <w:r w:rsidRPr="003B2F21">
              <w:rPr>
                <w:rFonts w:asciiTheme="majorBidi" w:eastAsiaTheme="minorEastAsia" w:hAnsiTheme="majorBidi" w:cstheme="majorBidi"/>
                <w:color w:val="FF0000"/>
                <w:sz w:val="18"/>
                <w:szCs w:val="18"/>
                <w:lang w:val="en-US"/>
              </w:rPr>
              <w:t xml:space="preserve">   t = 1.12</w:t>
            </w:r>
          </w:p>
        </w:tc>
        <w:tc>
          <w:tcPr>
            <w:tcW w:w="775" w:type="dxa"/>
            <w:tcBorders>
              <w:top w:val="single" w:sz="4" w:space="0" w:color="auto"/>
              <w:left w:val="single" w:sz="4" w:space="0" w:color="auto"/>
              <w:bottom w:val="single" w:sz="4" w:space="0" w:color="auto"/>
              <w:right w:val="single" w:sz="4" w:space="0" w:color="auto"/>
            </w:tcBorders>
            <w:hideMark/>
          </w:tcPr>
          <w:p w14:paraId="12131B52"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539.21</w:t>
            </w:r>
          </w:p>
        </w:tc>
        <w:tc>
          <w:tcPr>
            <w:tcW w:w="760" w:type="dxa"/>
            <w:tcBorders>
              <w:top w:val="single" w:sz="4" w:space="0" w:color="auto"/>
              <w:left w:val="single" w:sz="4" w:space="0" w:color="auto"/>
              <w:bottom w:val="single" w:sz="4" w:space="0" w:color="auto"/>
              <w:right w:val="single" w:sz="4" w:space="0" w:color="auto"/>
            </w:tcBorders>
            <w:hideMark/>
          </w:tcPr>
          <w:p w14:paraId="020BC513"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582.69</w:t>
            </w:r>
          </w:p>
        </w:tc>
        <w:tc>
          <w:tcPr>
            <w:tcW w:w="1575" w:type="dxa"/>
            <w:tcBorders>
              <w:top w:val="single" w:sz="4" w:space="0" w:color="auto"/>
              <w:left w:val="single" w:sz="4" w:space="0" w:color="auto"/>
              <w:bottom w:val="single" w:sz="4" w:space="0" w:color="auto"/>
              <w:right w:val="single" w:sz="4" w:space="0" w:color="auto"/>
            </w:tcBorders>
            <w:hideMark/>
          </w:tcPr>
          <w:p w14:paraId="18942ACB"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490.57</w:t>
            </w:r>
          </w:p>
        </w:tc>
        <w:tc>
          <w:tcPr>
            <w:tcW w:w="783" w:type="dxa"/>
            <w:tcBorders>
              <w:top w:val="single" w:sz="4" w:space="0" w:color="auto"/>
              <w:left w:val="single" w:sz="4" w:space="0" w:color="auto"/>
              <w:bottom w:val="single" w:sz="4" w:space="0" w:color="auto"/>
              <w:right w:val="single" w:sz="4" w:space="0" w:color="auto"/>
            </w:tcBorders>
            <w:hideMark/>
          </w:tcPr>
          <w:p w14:paraId="073A6CC4"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1.08</w:t>
            </w:r>
          </w:p>
        </w:tc>
        <w:tc>
          <w:tcPr>
            <w:tcW w:w="842" w:type="dxa"/>
            <w:tcBorders>
              <w:top w:val="single" w:sz="4" w:space="0" w:color="auto"/>
              <w:left w:val="single" w:sz="4" w:space="0" w:color="auto"/>
              <w:bottom w:val="single" w:sz="4" w:space="0" w:color="auto"/>
              <w:right w:val="single" w:sz="4" w:space="0" w:color="auto"/>
            </w:tcBorders>
            <w:hideMark/>
          </w:tcPr>
          <w:p w14:paraId="676B5C77"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0.91</w:t>
            </w:r>
          </w:p>
        </w:tc>
      </w:tr>
      <w:tr w:rsidR="0073075D" w:rsidRPr="003B2F21" w14:paraId="535C35DA" w14:textId="77777777" w:rsidTr="00DB2336">
        <w:trPr>
          <w:trHeight w:val="242"/>
          <w:jc w:val="center"/>
        </w:trPr>
        <w:tc>
          <w:tcPr>
            <w:tcW w:w="1433" w:type="dxa"/>
            <w:vMerge/>
            <w:tcBorders>
              <w:top w:val="single" w:sz="4" w:space="0" w:color="auto"/>
              <w:left w:val="single" w:sz="4" w:space="0" w:color="auto"/>
              <w:bottom w:val="single" w:sz="4" w:space="0" w:color="auto"/>
              <w:right w:val="single" w:sz="4" w:space="0" w:color="auto"/>
            </w:tcBorders>
            <w:vAlign w:val="center"/>
            <w:hideMark/>
          </w:tcPr>
          <w:p w14:paraId="1E99E560" w14:textId="77777777" w:rsidR="0073075D" w:rsidRPr="003B2F21" w:rsidRDefault="0073075D" w:rsidP="00DB2336">
            <w:pPr>
              <w:spacing w:before="0" w:after="0" w:line="480" w:lineRule="auto"/>
              <w:jc w:val="left"/>
              <w:rPr>
                <w:rFonts w:asciiTheme="majorBidi" w:hAnsiTheme="majorBidi" w:cstheme="majorBidi"/>
                <w:color w:val="FF0000"/>
                <w:sz w:val="18"/>
                <w:szCs w:val="18"/>
                <w:lang w:val="en-US"/>
              </w:rPr>
            </w:pPr>
          </w:p>
        </w:tc>
        <w:tc>
          <w:tcPr>
            <w:tcW w:w="1258" w:type="dxa"/>
            <w:tcBorders>
              <w:top w:val="single" w:sz="4" w:space="0" w:color="auto"/>
              <w:left w:val="single" w:sz="4" w:space="0" w:color="auto"/>
              <w:bottom w:val="single" w:sz="4" w:space="0" w:color="auto"/>
              <w:right w:val="single" w:sz="4" w:space="0" w:color="auto"/>
            </w:tcBorders>
            <w:hideMark/>
          </w:tcPr>
          <w:p w14:paraId="11015A50"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eastAsiaTheme="minorEastAsia" w:hAnsiTheme="majorBidi" w:cstheme="majorBidi"/>
                <w:color w:val="FF0000"/>
                <w:sz w:val="18"/>
                <w:szCs w:val="18"/>
                <w:lang w:val="en-US"/>
              </w:rPr>
              <w:sym w:font="Wingdings 2" w:char="F06C"/>
            </w:r>
            <w:r w:rsidRPr="003B2F21">
              <w:rPr>
                <w:rFonts w:asciiTheme="majorBidi" w:eastAsiaTheme="minorEastAsia" w:hAnsiTheme="majorBidi" w:cstheme="majorBidi"/>
                <w:color w:val="FF0000"/>
                <w:sz w:val="18"/>
                <w:szCs w:val="18"/>
                <w:lang w:val="en-US"/>
              </w:rPr>
              <w:t xml:space="preserve">   r = 2.78</w:t>
            </w:r>
          </w:p>
        </w:tc>
        <w:tc>
          <w:tcPr>
            <w:tcW w:w="1349" w:type="dxa"/>
            <w:tcBorders>
              <w:top w:val="single" w:sz="4" w:space="0" w:color="auto"/>
              <w:left w:val="single" w:sz="4" w:space="0" w:color="auto"/>
              <w:bottom w:val="single" w:sz="4" w:space="0" w:color="auto"/>
              <w:right w:val="single" w:sz="4" w:space="0" w:color="auto"/>
            </w:tcBorders>
            <w:hideMark/>
          </w:tcPr>
          <w:p w14:paraId="7BF258A5"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eastAsiaTheme="minorEastAsia" w:hAnsiTheme="majorBidi" w:cstheme="majorBidi"/>
                <w:color w:val="FF0000"/>
                <w:sz w:val="18"/>
                <w:szCs w:val="18"/>
                <w:lang w:val="en-US"/>
              </w:rPr>
              <w:sym w:font="Wingdings 2" w:char="F06C"/>
            </w:r>
            <w:r w:rsidRPr="003B2F21">
              <w:rPr>
                <w:rFonts w:asciiTheme="majorBidi" w:eastAsiaTheme="minorEastAsia" w:hAnsiTheme="majorBidi" w:cstheme="majorBidi"/>
                <w:color w:val="FF0000"/>
                <w:sz w:val="18"/>
                <w:szCs w:val="18"/>
                <w:lang w:val="en-US"/>
              </w:rPr>
              <w:t xml:space="preserve">   t = 1.24</w:t>
            </w:r>
          </w:p>
        </w:tc>
        <w:tc>
          <w:tcPr>
            <w:tcW w:w="775" w:type="dxa"/>
            <w:tcBorders>
              <w:top w:val="single" w:sz="4" w:space="0" w:color="auto"/>
              <w:left w:val="single" w:sz="4" w:space="0" w:color="auto"/>
              <w:bottom w:val="single" w:sz="4" w:space="0" w:color="auto"/>
              <w:right w:val="single" w:sz="4" w:space="0" w:color="auto"/>
            </w:tcBorders>
            <w:hideMark/>
          </w:tcPr>
          <w:p w14:paraId="1B3FAAE1"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556.30</w:t>
            </w:r>
          </w:p>
        </w:tc>
        <w:tc>
          <w:tcPr>
            <w:tcW w:w="760" w:type="dxa"/>
            <w:tcBorders>
              <w:top w:val="single" w:sz="4" w:space="0" w:color="auto"/>
              <w:left w:val="single" w:sz="4" w:space="0" w:color="auto"/>
              <w:bottom w:val="single" w:sz="4" w:space="0" w:color="auto"/>
              <w:right w:val="single" w:sz="4" w:space="0" w:color="auto"/>
            </w:tcBorders>
            <w:hideMark/>
          </w:tcPr>
          <w:p w14:paraId="748B33CE"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566.15</w:t>
            </w:r>
          </w:p>
        </w:tc>
        <w:tc>
          <w:tcPr>
            <w:tcW w:w="1575" w:type="dxa"/>
            <w:tcBorders>
              <w:top w:val="single" w:sz="4" w:space="0" w:color="auto"/>
              <w:left w:val="single" w:sz="4" w:space="0" w:color="auto"/>
              <w:bottom w:val="single" w:sz="4" w:space="0" w:color="auto"/>
              <w:right w:val="single" w:sz="4" w:space="0" w:color="auto"/>
            </w:tcBorders>
            <w:hideMark/>
          </w:tcPr>
          <w:p w14:paraId="1B4F5D46"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481.23</w:t>
            </w:r>
          </w:p>
        </w:tc>
        <w:tc>
          <w:tcPr>
            <w:tcW w:w="783" w:type="dxa"/>
            <w:tcBorders>
              <w:top w:val="single" w:sz="4" w:space="0" w:color="auto"/>
              <w:left w:val="single" w:sz="4" w:space="0" w:color="auto"/>
              <w:bottom w:val="single" w:sz="4" w:space="0" w:color="auto"/>
              <w:right w:val="single" w:sz="4" w:space="0" w:color="auto"/>
            </w:tcBorders>
            <w:hideMark/>
          </w:tcPr>
          <w:p w14:paraId="4EBA0E96"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1.02</w:t>
            </w:r>
          </w:p>
        </w:tc>
        <w:tc>
          <w:tcPr>
            <w:tcW w:w="842" w:type="dxa"/>
            <w:tcBorders>
              <w:top w:val="single" w:sz="4" w:space="0" w:color="auto"/>
              <w:left w:val="single" w:sz="4" w:space="0" w:color="auto"/>
              <w:bottom w:val="single" w:sz="4" w:space="0" w:color="auto"/>
              <w:right w:val="single" w:sz="4" w:space="0" w:color="auto"/>
            </w:tcBorders>
            <w:hideMark/>
          </w:tcPr>
          <w:p w14:paraId="52CE6742"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0.87</w:t>
            </w:r>
          </w:p>
        </w:tc>
      </w:tr>
      <w:tr w:rsidR="0073075D" w:rsidRPr="003B2F21" w14:paraId="607A5572" w14:textId="77777777" w:rsidTr="00DB2336">
        <w:trPr>
          <w:trHeight w:val="229"/>
          <w:jc w:val="center"/>
        </w:trPr>
        <w:tc>
          <w:tcPr>
            <w:tcW w:w="1433" w:type="dxa"/>
            <w:vMerge w:val="restart"/>
            <w:tcBorders>
              <w:top w:val="single" w:sz="4" w:space="0" w:color="auto"/>
              <w:left w:val="single" w:sz="4" w:space="0" w:color="auto"/>
              <w:bottom w:val="single" w:sz="4" w:space="0" w:color="auto"/>
              <w:right w:val="single" w:sz="4" w:space="0" w:color="auto"/>
            </w:tcBorders>
            <w:hideMark/>
          </w:tcPr>
          <w:p w14:paraId="138AD519"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C-W170T1.6</w:t>
            </w:r>
          </w:p>
        </w:tc>
        <w:tc>
          <w:tcPr>
            <w:tcW w:w="1258" w:type="dxa"/>
            <w:tcBorders>
              <w:top w:val="single" w:sz="4" w:space="0" w:color="auto"/>
              <w:left w:val="single" w:sz="4" w:space="0" w:color="auto"/>
              <w:bottom w:val="single" w:sz="4" w:space="0" w:color="auto"/>
              <w:right w:val="single" w:sz="4" w:space="0" w:color="auto"/>
            </w:tcBorders>
            <w:hideMark/>
          </w:tcPr>
          <w:p w14:paraId="501DDEF2"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eastAsiaTheme="minorEastAsia" w:hAnsiTheme="majorBidi" w:cstheme="majorBidi"/>
                <w:color w:val="FF0000"/>
                <w:sz w:val="18"/>
                <w:szCs w:val="18"/>
                <w:lang w:val="en-US"/>
              </w:rPr>
              <w:sym w:font="Wingdings" w:char="F081"/>
            </w:r>
            <w:r w:rsidRPr="003B2F21">
              <w:rPr>
                <w:rFonts w:asciiTheme="majorBidi" w:eastAsiaTheme="minorEastAsia" w:hAnsiTheme="majorBidi" w:cstheme="majorBidi"/>
                <w:color w:val="FF0000"/>
                <w:sz w:val="18"/>
                <w:szCs w:val="18"/>
                <w:lang w:val="en-US"/>
              </w:rPr>
              <w:t xml:space="preserve">   r = 2.54</w:t>
            </w:r>
          </w:p>
        </w:tc>
        <w:tc>
          <w:tcPr>
            <w:tcW w:w="1349" w:type="dxa"/>
            <w:tcBorders>
              <w:top w:val="single" w:sz="4" w:space="0" w:color="auto"/>
              <w:left w:val="single" w:sz="4" w:space="0" w:color="auto"/>
              <w:bottom w:val="single" w:sz="4" w:space="0" w:color="auto"/>
              <w:right w:val="single" w:sz="4" w:space="0" w:color="auto"/>
            </w:tcBorders>
            <w:hideMark/>
          </w:tcPr>
          <w:p w14:paraId="24FED2F7"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eastAsiaTheme="minorEastAsia" w:hAnsiTheme="majorBidi" w:cstheme="majorBidi"/>
                <w:color w:val="FF0000"/>
                <w:sz w:val="18"/>
                <w:szCs w:val="18"/>
                <w:lang w:val="en-US"/>
              </w:rPr>
              <w:sym w:font="Wingdings" w:char="F081"/>
            </w:r>
            <w:r w:rsidRPr="003B2F21">
              <w:rPr>
                <w:rFonts w:asciiTheme="majorBidi" w:eastAsiaTheme="minorEastAsia" w:hAnsiTheme="majorBidi" w:cstheme="majorBidi"/>
                <w:color w:val="FF0000"/>
                <w:sz w:val="18"/>
                <w:szCs w:val="18"/>
                <w:lang w:val="en-US"/>
              </w:rPr>
              <w:t xml:space="preserve">   t = 1.59</w:t>
            </w:r>
          </w:p>
        </w:tc>
        <w:tc>
          <w:tcPr>
            <w:tcW w:w="775" w:type="dxa"/>
            <w:tcBorders>
              <w:top w:val="single" w:sz="4" w:space="0" w:color="auto"/>
              <w:left w:val="single" w:sz="4" w:space="0" w:color="auto"/>
              <w:bottom w:val="single" w:sz="4" w:space="0" w:color="auto"/>
              <w:right w:val="single" w:sz="4" w:space="0" w:color="auto"/>
            </w:tcBorders>
            <w:hideMark/>
          </w:tcPr>
          <w:p w14:paraId="5EF01A88"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539.50</w:t>
            </w:r>
          </w:p>
        </w:tc>
        <w:tc>
          <w:tcPr>
            <w:tcW w:w="760" w:type="dxa"/>
            <w:tcBorders>
              <w:top w:val="single" w:sz="4" w:space="0" w:color="auto"/>
              <w:left w:val="single" w:sz="4" w:space="0" w:color="auto"/>
              <w:bottom w:val="single" w:sz="4" w:space="0" w:color="auto"/>
              <w:right w:val="single" w:sz="4" w:space="0" w:color="auto"/>
            </w:tcBorders>
            <w:hideMark/>
          </w:tcPr>
          <w:p w14:paraId="3C36B437"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615.05</w:t>
            </w:r>
          </w:p>
        </w:tc>
        <w:tc>
          <w:tcPr>
            <w:tcW w:w="1575" w:type="dxa"/>
            <w:tcBorders>
              <w:top w:val="single" w:sz="4" w:space="0" w:color="auto"/>
              <w:left w:val="single" w:sz="4" w:space="0" w:color="auto"/>
              <w:bottom w:val="single" w:sz="4" w:space="0" w:color="auto"/>
              <w:right w:val="single" w:sz="4" w:space="0" w:color="auto"/>
            </w:tcBorders>
            <w:hideMark/>
          </w:tcPr>
          <w:p w14:paraId="19AC6F89"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525.99</w:t>
            </w:r>
          </w:p>
        </w:tc>
        <w:tc>
          <w:tcPr>
            <w:tcW w:w="783" w:type="dxa"/>
            <w:tcBorders>
              <w:top w:val="single" w:sz="4" w:space="0" w:color="auto"/>
              <w:left w:val="single" w:sz="4" w:space="0" w:color="auto"/>
              <w:bottom w:val="single" w:sz="4" w:space="0" w:color="auto"/>
              <w:right w:val="single" w:sz="4" w:space="0" w:color="auto"/>
            </w:tcBorders>
            <w:hideMark/>
          </w:tcPr>
          <w:p w14:paraId="073F8E2D"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1.14</w:t>
            </w:r>
          </w:p>
        </w:tc>
        <w:tc>
          <w:tcPr>
            <w:tcW w:w="842" w:type="dxa"/>
            <w:tcBorders>
              <w:top w:val="single" w:sz="4" w:space="0" w:color="auto"/>
              <w:left w:val="single" w:sz="4" w:space="0" w:color="auto"/>
              <w:bottom w:val="single" w:sz="4" w:space="0" w:color="auto"/>
              <w:right w:val="single" w:sz="4" w:space="0" w:color="auto"/>
            </w:tcBorders>
            <w:hideMark/>
          </w:tcPr>
          <w:p w14:paraId="2C3DF8B0"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0.98</w:t>
            </w:r>
          </w:p>
        </w:tc>
      </w:tr>
      <w:tr w:rsidR="0073075D" w:rsidRPr="003B2F21" w14:paraId="4BD261EB" w14:textId="77777777" w:rsidTr="00DB2336">
        <w:trPr>
          <w:trHeight w:val="229"/>
          <w:jc w:val="center"/>
        </w:trPr>
        <w:tc>
          <w:tcPr>
            <w:tcW w:w="1433" w:type="dxa"/>
            <w:vMerge/>
            <w:tcBorders>
              <w:top w:val="single" w:sz="4" w:space="0" w:color="auto"/>
              <w:left w:val="single" w:sz="4" w:space="0" w:color="auto"/>
              <w:bottom w:val="single" w:sz="4" w:space="0" w:color="auto"/>
              <w:right w:val="single" w:sz="4" w:space="0" w:color="auto"/>
            </w:tcBorders>
            <w:vAlign w:val="center"/>
            <w:hideMark/>
          </w:tcPr>
          <w:p w14:paraId="502CEAA1" w14:textId="77777777" w:rsidR="0073075D" w:rsidRPr="003B2F21" w:rsidRDefault="0073075D" w:rsidP="00DB2336">
            <w:pPr>
              <w:spacing w:before="0" w:after="0" w:line="480" w:lineRule="auto"/>
              <w:jc w:val="left"/>
              <w:rPr>
                <w:rFonts w:asciiTheme="majorBidi" w:hAnsiTheme="majorBidi" w:cstheme="majorBidi"/>
                <w:color w:val="FF0000"/>
                <w:sz w:val="18"/>
                <w:szCs w:val="18"/>
                <w:lang w:val="en-US"/>
              </w:rPr>
            </w:pPr>
          </w:p>
        </w:tc>
        <w:tc>
          <w:tcPr>
            <w:tcW w:w="1258" w:type="dxa"/>
            <w:tcBorders>
              <w:top w:val="single" w:sz="4" w:space="0" w:color="auto"/>
              <w:left w:val="single" w:sz="4" w:space="0" w:color="auto"/>
              <w:bottom w:val="single" w:sz="4" w:space="0" w:color="auto"/>
              <w:right w:val="single" w:sz="4" w:space="0" w:color="auto"/>
            </w:tcBorders>
            <w:hideMark/>
          </w:tcPr>
          <w:p w14:paraId="6631F1C3"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eastAsiaTheme="minorEastAsia" w:hAnsiTheme="majorBidi" w:cstheme="majorBidi"/>
                <w:color w:val="FF0000"/>
                <w:sz w:val="18"/>
                <w:szCs w:val="18"/>
                <w:lang w:val="en-US"/>
              </w:rPr>
              <w:sym w:font="Wingdings 2" w:char="F06B"/>
            </w:r>
            <w:r w:rsidRPr="003B2F21">
              <w:rPr>
                <w:rFonts w:asciiTheme="majorBidi" w:eastAsiaTheme="minorEastAsia" w:hAnsiTheme="majorBidi" w:cstheme="majorBidi"/>
                <w:color w:val="FF0000"/>
                <w:sz w:val="18"/>
                <w:szCs w:val="18"/>
                <w:lang w:val="en-US"/>
              </w:rPr>
              <w:t xml:space="preserve">   r = 3.15</w:t>
            </w:r>
          </w:p>
        </w:tc>
        <w:tc>
          <w:tcPr>
            <w:tcW w:w="1349" w:type="dxa"/>
            <w:tcBorders>
              <w:top w:val="single" w:sz="4" w:space="0" w:color="auto"/>
              <w:left w:val="single" w:sz="4" w:space="0" w:color="auto"/>
              <w:bottom w:val="single" w:sz="4" w:space="0" w:color="auto"/>
              <w:right w:val="single" w:sz="4" w:space="0" w:color="auto"/>
            </w:tcBorders>
            <w:hideMark/>
          </w:tcPr>
          <w:p w14:paraId="2514A66D"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eastAsiaTheme="minorEastAsia" w:hAnsiTheme="majorBidi" w:cstheme="majorBidi"/>
                <w:color w:val="FF0000"/>
                <w:sz w:val="18"/>
                <w:szCs w:val="18"/>
                <w:lang w:val="en-US"/>
              </w:rPr>
              <w:sym w:font="Wingdings 2" w:char="F06B"/>
            </w:r>
            <w:r w:rsidRPr="003B2F21">
              <w:rPr>
                <w:rFonts w:asciiTheme="majorBidi" w:eastAsiaTheme="minorEastAsia" w:hAnsiTheme="majorBidi" w:cstheme="majorBidi"/>
                <w:color w:val="FF0000"/>
                <w:sz w:val="18"/>
                <w:szCs w:val="18"/>
                <w:lang w:val="en-US"/>
              </w:rPr>
              <w:t xml:space="preserve">   t = 1.55</w:t>
            </w:r>
          </w:p>
        </w:tc>
        <w:tc>
          <w:tcPr>
            <w:tcW w:w="775" w:type="dxa"/>
            <w:tcBorders>
              <w:top w:val="single" w:sz="4" w:space="0" w:color="auto"/>
              <w:left w:val="single" w:sz="4" w:space="0" w:color="auto"/>
              <w:bottom w:val="single" w:sz="4" w:space="0" w:color="auto"/>
              <w:right w:val="single" w:sz="4" w:space="0" w:color="auto"/>
            </w:tcBorders>
            <w:hideMark/>
          </w:tcPr>
          <w:p w14:paraId="24415C3F"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527.00</w:t>
            </w:r>
          </w:p>
        </w:tc>
        <w:tc>
          <w:tcPr>
            <w:tcW w:w="760" w:type="dxa"/>
            <w:tcBorders>
              <w:top w:val="single" w:sz="4" w:space="0" w:color="auto"/>
              <w:left w:val="single" w:sz="4" w:space="0" w:color="auto"/>
              <w:bottom w:val="single" w:sz="4" w:space="0" w:color="auto"/>
              <w:right w:val="single" w:sz="4" w:space="0" w:color="auto"/>
            </w:tcBorders>
            <w:hideMark/>
          </w:tcPr>
          <w:p w14:paraId="7A7C9CA6"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590.47</w:t>
            </w:r>
          </w:p>
        </w:tc>
        <w:tc>
          <w:tcPr>
            <w:tcW w:w="1575" w:type="dxa"/>
            <w:tcBorders>
              <w:top w:val="single" w:sz="4" w:space="0" w:color="auto"/>
              <w:left w:val="single" w:sz="4" w:space="0" w:color="auto"/>
              <w:bottom w:val="single" w:sz="4" w:space="0" w:color="auto"/>
              <w:right w:val="single" w:sz="4" w:space="0" w:color="auto"/>
            </w:tcBorders>
            <w:hideMark/>
          </w:tcPr>
          <w:p w14:paraId="19927C40"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496.06</w:t>
            </w:r>
          </w:p>
        </w:tc>
        <w:tc>
          <w:tcPr>
            <w:tcW w:w="783" w:type="dxa"/>
            <w:tcBorders>
              <w:top w:val="single" w:sz="4" w:space="0" w:color="auto"/>
              <w:left w:val="single" w:sz="4" w:space="0" w:color="auto"/>
              <w:bottom w:val="single" w:sz="4" w:space="0" w:color="auto"/>
              <w:right w:val="single" w:sz="4" w:space="0" w:color="auto"/>
            </w:tcBorders>
            <w:hideMark/>
          </w:tcPr>
          <w:p w14:paraId="23B5651D"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1.12</w:t>
            </w:r>
          </w:p>
        </w:tc>
        <w:tc>
          <w:tcPr>
            <w:tcW w:w="842" w:type="dxa"/>
            <w:tcBorders>
              <w:top w:val="single" w:sz="4" w:space="0" w:color="auto"/>
              <w:left w:val="single" w:sz="4" w:space="0" w:color="auto"/>
              <w:bottom w:val="single" w:sz="4" w:space="0" w:color="auto"/>
              <w:right w:val="single" w:sz="4" w:space="0" w:color="auto"/>
            </w:tcBorders>
            <w:hideMark/>
          </w:tcPr>
          <w:p w14:paraId="00F4D66A"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0.94</w:t>
            </w:r>
          </w:p>
        </w:tc>
      </w:tr>
      <w:tr w:rsidR="0073075D" w:rsidRPr="003B2F21" w14:paraId="37E03096" w14:textId="77777777" w:rsidTr="00DB2336">
        <w:trPr>
          <w:trHeight w:val="229"/>
          <w:jc w:val="center"/>
        </w:trPr>
        <w:tc>
          <w:tcPr>
            <w:tcW w:w="1433" w:type="dxa"/>
            <w:vMerge/>
            <w:tcBorders>
              <w:top w:val="single" w:sz="4" w:space="0" w:color="auto"/>
              <w:left w:val="single" w:sz="4" w:space="0" w:color="auto"/>
              <w:bottom w:val="single" w:sz="4" w:space="0" w:color="auto"/>
              <w:right w:val="single" w:sz="4" w:space="0" w:color="auto"/>
            </w:tcBorders>
            <w:vAlign w:val="center"/>
            <w:hideMark/>
          </w:tcPr>
          <w:p w14:paraId="6103642A" w14:textId="77777777" w:rsidR="0073075D" w:rsidRPr="003B2F21" w:rsidRDefault="0073075D" w:rsidP="00DB2336">
            <w:pPr>
              <w:spacing w:before="0" w:after="0" w:line="480" w:lineRule="auto"/>
              <w:jc w:val="left"/>
              <w:rPr>
                <w:rFonts w:asciiTheme="majorBidi" w:hAnsiTheme="majorBidi" w:cstheme="majorBidi"/>
                <w:color w:val="FF0000"/>
                <w:sz w:val="18"/>
                <w:szCs w:val="18"/>
                <w:lang w:val="en-US"/>
              </w:rPr>
            </w:pPr>
          </w:p>
        </w:tc>
        <w:tc>
          <w:tcPr>
            <w:tcW w:w="1258" w:type="dxa"/>
            <w:tcBorders>
              <w:top w:val="single" w:sz="4" w:space="0" w:color="auto"/>
              <w:left w:val="single" w:sz="4" w:space="0" w:color="auto"/>
              <w:bottom w:val="single" w:sz="4" w:space="0" w:color="auto"/>
              <w:right w:val="single" w:sz="4" w:space="0" w:color="auto"/>
            </w:tcBorders>
            <w:hideMark/>
          </w:tcPr>
          <w:p w14:paraId="5A2684DC"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eastAsiaTheme="minorEastAsia" w:hAnsiTheme="majorBidi" w:cstheme="majorBidi"/>
                <w:color w:val="FF0000"/>
                <w:sz w:val="18"/>
                <w:szCs w:val="18"/>
                <w:lang w:val="en-US"/>
              </w:rPr>
              <w:sym w:font="Wingdings 2" w:char="F06C"/>
            </w:r>
            <w:r w:rsidRPr="003B2F21">
              <w:rPr>
                <w:rFonts w:asciiTheme="majorBidi" w:eastAsiaTheme="minorEastAsia" w:hAnsiTheme="majorBidi" w:cstheme="majorBidi"/>
                <w:color w:val="FF0000"/>
                <w:sz w:val="18"/>
                <w:szCs w:val="18"/>
                <w:lang w:val="en-US"/>
              </w:rPr>
              <w:t xml:space="preserve">   r = 3.48</w:t>
            </w:r>
          </w:p>
        </w:tc>
        <w:tc>
          <w:tcPr>
            <w:tcW w:w="1349" w:type="dxa"/>
            <w:tcBorders>
              <w:top w:val="single" w:sz="4" w:space="0" w:color="auto"/>
              <w:left w:val="single" w:sz="4" w:space="0" w:color="auto"/>
              <w:bottom w:val="single" w:sz="4" w:space="0" w:color="auto"/>
              <w:right w:val="single" w:sz="4" w:space="0" w:color="auto"/>
            </w:tcBorders>
            <w:hideMark/>
          </w:tcPr>
          <w:p w14:paraId="12C3D174"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eastAsiaTheme="minorEastAsia" w:hAnsiTheme="majorBidi" w:cstheme="majorBidi"/>
                <w:color w:val="FF0000"/>
                <w:sz w:val="18"/>
                <w:szCs w:val="18"/>
                <w:lang w:val="en-US"/>
              </w:rPr>
              <w:sym w:font="Wingdings 2" w:char="F06C"/>
            </w:r>
            <w:r w:rsidRPr="003B2F21">
              <w:rPr>
                <w:rFonts w:asciiTheme="majorBidi" w:eastAsiaTheme="minorEastAsia" w:hAnsiTheme="majorBidi" w:cstheme="majorBidi"/>
                <w:color w:val="FF0000"/>
                <w:sz w:val="18"/>
                <w:szCs w:val="18"/>
                <w:lang w:val="en-US"/>
              </w:rPr>
              <w:t xml:space="preserve">   t = 1.56</w:t>
            </w:r>
          </w:p>
        </w:tc>
        <w:tc>
          <w:tcPr>
            <w:tcW w:w="775" w:type="dxa"/>
            <w:tcBorders>
              <w:top w:val="single" w:sz="4" w:space="0" w:color="auto"/>
              <w:left w:val="single" w:sz="4" w:space="0" w:color="auto"/>
              <w:bottom w:val="single" w:sz="4" w:space="0" w:color="auto"/>
              <w:right w:val="single" w:sz="4" w:space="0" w:color="auto"/>
            </w:tcBorders>
            <w:hideMark/>
          </w:tcPr>
          <w:p w14:paraId="7D470755"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515.00</w:t>
            </w:r>
          </w:p>
        </w:tc>
        <w:tc>
          <w:tcPr>
            <w:tcW w:w="760" w:type="dxa"/>
            <w:tcBorders>
              <w:top w:val="single" w:sz="4" w:space="0" w:color="auto"/>
              <w:left w:val="single" w:sz="4" w:space="0" w:color="auto"/>
              <w:bottom w:val="single" w:sz="4" w:space="0" w:color="auto"/>
              <w:right w:val="single" w:sz="4" w:space="0" w:color="auto"/>
            </w:tcBorders>
            <w:hideMark/>
          </w:tcPr>
          <w:p w14:paraId="28F150ED"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581.23</w:t>
            </w:r>
          </w:p>
        </w:tc>
        <w:tc>
          <w:tcPr>
            <w:tcW w:w="1575" w:type="dxa"/>
            <w:tcBorders>
              <w:top w:val="single" w:sz="4" w:space="0" w:color="auto"/>
              <w:left w:val="single" w:sz="4" w:space="0" w:color="auto"/>
              <w:bottom w:val="single" w:sz="4" w:space="0" w:color="auto"/>
              <w:right w:val="single" w:sz="4" w:space="0" w:color="auto"/>
            </w:tcBorders>
            <w:hideMark/>
          </w:tcPr>
          <w:p w14:paraId="4CBA501D"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481.23</w:t>
            </w:r>
          </w:p>
        </w:tc>
        <w:tc>
          <w:tcPr>
            <w:tcW w:w="783" w:type="dxa"/>
            <w:tcBorders>
              <w:top w:val="single" w:sz="4" w:space="0" w:color="auto"/>
              <w:left w:val="single" w:sz="4" w:space="0" w:color="auto"/>
              <w:bottom w:val="single" w:sz="4" w:space="0" w:color="auto"/>
              <w:right w:val="single" w:sz="4" w:space="0" w:color="auto"/>
            </w:tcBorders>
            <w:hideMark/>
          </w:tcPr>
          <w:p w14:paraId="22A05555"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1.13</w:t>
            </w:r>
          </w:p>
        </w:tc>
        <w:tc>
          <w:tcPr>
            <w:tcW w:w="842" w:type="dxa"/>
            <w:tcBorders>
              <w:top w:val="single" w:sz="4" w:space="0" w:color="auto"/>
              <w:left w:val="single" w:sz="4" w:space="0" w:color="auto"/>
              <w:bottom w:val="single" w:sz="4" w:space="0" w:color="auto"/>
              <w:right w:val="single" w:sz="4" w:space="0" w:color="auto"/>
            </w:tcBorders>
            <w:hideMark/>
          </w:tcPr>
          <w:p w14:paraId="7BF66DD3"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0.94</w:t>
            </w:r>
          </w:p>
        </w:tc>
      </w:tr>
      <w:tr w:rsidR="0073075D" w:rsidRPr="003B2F21" w14:paraId="22A88C3B" w14:textId="77777777" w:rsidTr="00DB2336">
        <w:trPr>
          <w:trHeight w:val="229"/>
          <w:jc w:val="center"/>
        </w:trPr>
        <w:tc>
          <w:tcPr>
            <w:tcW w:w="1433" w:type="dxa"/>
            <w:vMerge w:val="restart"/>
            <w:tcBorders>
              <w:top w:val="single" w:sz="4" w:space="0" w:color="auto"/>
              <w:left w:val="single" w:sz="4" w:space="0" w:color="auto"/>
              <w:bottom w:val="single" w:sz="4" w:space="0" w:color="auto"/>
              <w:right w:val="single" w:sz="4" w:space="0" w:color="auto"/>
            </w:tcBorders>
            <w:hideMark/>
          </w:tcPr>
          <w:p w14:paraId="2EB4CAED"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Z-W170T1.6</w:t>
            </w:r>
          </w:p>
        </w:tc>
        <w:tc>
          <w:tcPr>
            <w:tcW w:w="1258" w:type="dxa"/>
            <w:tcBorders>
              <w:top w:val="single" w:sz="4" w:space="0" w:color="auto"/>
              <w:left w:val="single" w:sz="4" w:space="0" w:color="auto"/>
              <w:bottom w:val="single" w:sz="4" w:space="0" w:color="auto"/>
              <w:right w:val="single" w:sz="4" w:space="0" w:color="auto"/>
            </w:tcBorders>
            <w:hideMark/>
          </w:tcPr>
          <w:p w14:paraId="68D9B72B"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eastAsiaTheme="minorEastAsia" w:hAnsiTheme="majorBidi" w:cstheme="majorBidi"/>
                <w:color w:val="FF0000"/>
                <w:sz w:val="18"/>
                <w:szCs w:val="18"/>
                <w:lang w:val="en-US"/>
              </w:rPr>
              <w:sym w:font="Wingdings" w:char="F081"/>
            </w:r>
            <w:r w:rsidRPr="003B2F21">
              <w:rPr>
                <w:rFonts w:asciiTheme="majorBidi" w:eastAsiaTheme="minorEastAsia" w:hAnsiTheme="majorBidi" w:cstheme="majorBidi"/>
                <w:color w:val="FF0000"/>
                <w:sz w:val="18"/>
                <w:szCs w:val="18"/>
                <w:lang w:val="en-US"/>
              </w:rPr>
              <w:t xml:space="preserve">   r = 3.46</w:t>
            </w:r>
          </w:p>
        </w:tc>
        <w:tc>
          <w:tcPr>
            <w:tcW w:w="1349" w:type="dxa"/>
            <w:tcBorders>
              <w:top w:val="single" w:sz="4" w:space="0" w:color="auto"/>
              <w:left w:val="single" w:sz="4" w:space="0" w:color="auto"/>
              <w:bottom w:val="single" w:sz="4" w:space="0" w:color="auto"/>
              <w:right w:val="single" w:sz="4" w:space="0" w:color="auto"/>
            </w:tcBorders>
            <w:hideMark/>
          </w:tcPr>
          <w:p w14:paraId="0354DAFF"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eastAsiaTheme="minorEastAsia" w:hAnsiTheme="majorBidi" w:cstheme="majorBidi"/>
                <w:color w:val="FF0000"/>
                <w:sz w:val="18"/>
                <w:szCs w:val="18"/>
                <w:lang w:val="en-US"/>
              </w:rPr>
              <w:sym w:font="Wingdings" w:char="F081"/>
            </w:r>
            <w:r w:rsidRPr="003B2F21">
              <w:rPr>
                <w:rFonts w:asciiTheme="majorBidi" w:eastAsiaTheme="minorEastAsia" w:hAnsiTheme="majorBidi" w:cstheme="majorBidi"/>
                <w:color w:val="FF0000"/>
                <w:sz w:val="18"/>
                <w:szCs w:val="18"/>
                <w:lang w:val="en-US"/>
              </w:rPr>
              <w:t xml:space="preserve">   t = 1.54</w:t>
            </w:r>
          </w:p>
        </w:tc>
        <w:tc>
          <w:tcPr>
            <w:tcW w:w="775" w:type="dxa"/>
            <w:tcBorders>
              <w:top w:val="single" w:sz="4" w:space="0" w:color="auto"/>
              <w:left w:val="single" w:sz="4" w:space="0" w:color="auto"/>
              <w:bottom w:val="single" w:sz="4" w:space="0" w:color="auto"/>
              <w:right w:val="single" w:sz="4" w:space="0" w:color="auto"/>
            </w:tcBorders>
            <w:hideMark/>
          </w:tcPr>
          <w:p w14:paraId="69620B1A"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550.00</w:t>
            </w:r>
          </w:p>
        </w:tc>
        <w:tc>
          <w:tcPr>
            <w:tcW w:w="760" w:type="dxa"/>
            <w:tcBorders>
              <w:top w:val="single" w:sz="4" w:space="0" w:color="auto"/>
              <w:left w:val="single" w:sz="4" w:space="0" w:color="auto"/>
              <w:bottom w:val="single" w:sz="4" w:space="0" w:color="auto"/>
              <w:right w:val="single" w:sz="4" w:space="0" w:color="auto"/>
            </w:tcBorders>
            <w:hideMark/>
          </w:tcPr>
          <w:p w14:paraId="7150D390"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578.14</w:t>
            </w:r>
          </w:p>
        </w:tc>
        <w:tc>
          <w:tcPr>
            <w:tcW w:w="1575" w:type="dxa"/>
            <w:tcBorders>
              <w:top w:val="single" w:sz="4" w:space="0" w:color="auto"/>
              <w:left w:val="single" w:sz="4" w:space="0" w:color="auto"/>
              <w:bottom w:val="single" w:sz="4" w:space="0" w:color="auto"/>
              <w:right w:val="single" w:sz="4" w:space="0" w:color="auto"/>
            </w:tcBorders>
            <w:hideMark/>
          </w:tcPr>
          <w:p w14:paraId="44D13A77"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478.66</w:t>
            </w:r>
          </w:p>
        </w:tc>
        <w:tc>
          <w:tcPr>
            <w:tcW w:w="783" w:type="dxa"/>
            <w:tcBorders>
              <w:top w:val="single" w:sz="4" w:space="0" w:color="auto"/>
              <w:left w:val="single" w:sz="4" w:space="0" w:color="auto"/>
              <w:bottom w:val="single" w:sz="4" w:space="0" w:color="auto"/>
              <w:right w:val="single" w:sz="4" w:space="0" w:color="auto"/>
            </w:tcBorders>
            <w:hideMark/>
          </w:tcPr>
          <w:p w14:paraId="29BCCA83"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1.05</w:t>
            </w:r>
          </w:p>
        </w:tc>
        <w:tc>
          <w:tcPr>
            <w:tcW w:w="842" w:type="dxa"/>
            <w:tcBorders>
              <w:top w:val="single" w:sz="4" w:space="0" w:color="auto"/>
              <w:left w:val="single" w:sz="4" w:space="0" w:color="auto"/>
              <w:bottom w:val="single" w:sz="4" w:space="0" w:color="auto"/>
              <w:right w:val="single" w:sz="4" w:space="0" w:color="auto"/>
            </w:tcBorders>
            <w:hideMark/>
          </w:tcPr>
          <w:p w14:paraId="4AB1D0EA"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0.87</w:t>
            </w:r>
          </w:p>
        </w:tc>
      </w:tr>
      <w:tr w:rsidR="0073075D" w:rsidRPr="003B2F21" w14:paraId="5D9776ED" w14:textId="77777777" w:rsidTr="00DB2336">
        <w:trPr>
          <w:trHeight w:val="229"/>
          <w:jc w:val="center"/>
        </w:trPr>
        <w:tc>
          <w:tcPr>
            <w:tcW w:w="1433" w:type="dxa"/>
            <w:vMerge/>
            <w:tcBorders>
              <w:top w:val="single" w:sz="4" w:space="0" w:color="auto"/>
              <w:left w:val="single" w:sz="4" w:space="0" w:color="auto"/>
              <w:bottom w:val="single" w:sz="4" w:space="0" w:color="auto"/>
              <w:right w:val="single" w:sz="4" w:space="0" w:color="auto"/>
            </w:tcBorders>
            <w:vAlign w:val="center"/>
            <w:hideMark/>
          </w:tcPr>
          <w:p w14:paraId="37188A80" w14:textId="77777777" w:rsidR="0073075D" w:rsidRPr="003B2F21" w:rsidRDefault="0073075D" w:rsidP="00DB2336">
            <w:pPr>
              <w:spacing w:before="0" w:after="0" w:line="480" w:lineRule="auto"/>
              <w:jc w:val="left"/>
              <w:rPr>
                <w:rFonts w:asciiTheme="majorBidi" w:hAnsiTheme="majorBidi" w:cstheme="majorBidi"/>
                <w:color w:val="FF0000"/>
                <w:sz w:val="18"/>
                <w:szCs w:val="18"/>
                <w:lang w:val="en-US"/>
              </w:rPr>
            </w:pPr>
          </w:p>
        </w:tc>
        <w:tc>
          <w:tcPr>
            <w:tcW w:w="1258" w:type="dxa"/>
            <w:tcBorders>
              <w:top w:val="single" w:sz="4" w:space="0" w:color="auto"/>
              <w:left w:val="single" w:sz="4" w:space="0" w:color="auto"/>
              <w:bottom w:val="single" w:sz="4" w:space="0" w:color="auto"/>
              <w:right w:val="single" w:sz="4" w:space="0" w:color="auto"/>
            </w:tcBorders>
            <w:hideMark/>
          </w:tcPr>
          <w:p w14:paraId="43862CE3" w14:textId="77777777" w:rsidR="0073075D" w:rsidRPr="003B2F21" w:rsidRDefault="0073075D" w:rsidP="00DB2336">
            <w:pPr>
              <w:spacing w:before="0" w:after="0" w:line="480" w:lineRule="auto"/>
              <w:jc w:val="center"/>
              <w:rPr>
                <w:color w:val="FF0000"/>
                <w:sz w:val="18"/>
                <w:szCs w:val="18"/>
                <w:lang w:val="en-US"/>
              </w:rPr>
            </w:pPr>
            <w:r w:rsidRPr="003B2F21">
              <w:rPr>
                <w:rFonts w:asciiTheme="majorBidi" w:eastAsiaTheme="minorEastAsia" w:hAnsiTheme="majorBidi" w:cstheme="majorBidi"/>
                <w:color w:val="FF0000"/>
                <w:sz w:val="18"/>
                <w:szCs w:val="18"/>
                <w:lang w:val="en-US"/>
              </w:rPr>
              <w:sym w:font="Wingdings 2" w:char="F06B"/>
            </w:r>
            <w:r w:rsidRPr="003B2F21">
              <w:rPr>
                <w:rFonts w:asciiTheme="majorBidi" w:eastAsiaTheme="minorEastAsia" w:hAnsiTheme="majorBidi" w:cstheme="majorBidi"/>
                <w:color w:val="FF0000"/>
                <w:sz w:val="18"/>
                <w:szCs w:val="18"/>
                <w:lang w:val="en-US"/>
              </w:rPr>
              <w:t xml:space="preserve">   r = 3.47</w:t>
            </w:r>
          </w:p>
        </w:tc>
        <w:tc>
          <w:tcPr>
            <w:tcW w:w="1349" w:type="dxa"/>
            <w:tcBorders>
              <w:top w:val="single" w:sz="4" w:space="0" w:color="auto"/>
              <w:left w:val="single" w:sz="4" w:space="0" w:color="auto"/>
              <w:bottom w:val="single" w:sz="4" w:space="0" w:color="auto"/>
              <w:right w:val="single" w:sz="4" w:space="0" w:color="auto"/>
            </w:tcBorders>
            <w:hideMark/>
          </w:tcPr>
          <w:p w14:paraId="0D74D8E2" w14:textId="77777777" w:rsidR="0073075D" w:rsidRPr="003B2F21" w:rsidRDefault="0073075D" w:rsidP="00DB2336">
            <w:pPr>
              <w:spacing w:before="0" w:after="0" w:line="480" w:lineRule="auto"/>
              <w:jc w:val="center"/>
              <w:rPr>
                <w:color w:val="FF0000"/>
                <w:sz w:val="18"/>
                <w:szCs w:val="18"/>
                <w:lang w:val="en-US"/>
              </w:rPr>
            </w:pPr>
            <w:r w:rsidRPr="003B2F21">
              <w:rPr>
                <w:rFonts w:asciiTheme="majorBidi" w:eastAsiaTheme="minorEastAsia" w:hAnsiTheme="majorBidi" w:cstheme="majorBidi"/>
                <w:color w:val="FF0000"/>
                <w:sz w:val="18"/>
                <w:szCs w:val="18"/>
                <w:lang w:val="en-US"/>
              </w:rPr>
              <w:sym w:font="Wingdings 2" w:char="F06B"/>
            </w:r>
            <w:r w:rsidRPr="003B2F21">
              <w:rPr>
                <w:rFonts w:asciiTheme="majorBidi" w:eastAsiaTheme="minorEastAsia" w:hAnsiTheme="majorBidi" w:cstheme="majorBidi"/>
                <w:color w:val="FF0000"/>
                <w:sz w:val="18"/>
                <w:szCs w:val="18"/>
                <w:lang w:val="en-US"/>
              </w:rPr>
              <w:t xml:space="preserve">   t = 1.54</w:t>
            </w:r>
          </w:p>
        </w:tc>
        <w:tc>
          <w:tcPr>
            <w:tcW w:w="775" w:type="dxa"/>
            <w:tcBorders>
              <w:top w:val="single" w:sz="4" w:space="0" w:color="auto"/>
              <w:left w:val="single" w:sz="4" w:space="0" w:color="auto"/>
              <w:bottom w:val="single" w:sz="4" w:space="0" w:color="auto"/>
              <w:right w:val="single" w:sz="4" w:space="0" w:color="auto"/>
            </w:tcBorders>
            <w:hideMark/>
          </w:tcPr>
          <w:p w14:paraId="56B11677"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525.00</w:t>
            </w:r>
          </w:p>
        </w:tc>
        <w:tc>
          <w:tcPr>
            <w:tcW w:w="760" w:type="dxa"/>
            <w:tcBorders>
              <w:top w:val="single" w:sz="4" w:space="0" w:color="auto"/>
              <w:left w:val="single" w:sz="4" w:space="0" w:color="auto"/>
              <w:bottom w:val="single" w:sz="4" w:space="0" w:color="auto"/>
              <w:right w:val="single" w:sz="4" w:space="0" w:color="auto"/>
            </w:tcBorders>
            <w:hideMark/>
          </w:tcPr>
          <w:p w14:paraId="62B7AE31"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566.99</w:t>
            </w:r>
          </w:p>
        </w:tc>
        <w:tc>
          <w:tcPr>
            <w:tcW w:w="1575" w:type="dxa"/>
            <w:tcBorders>
              <w:top w:val="single" w:sz="4" w:space="0" w:color="auto"/>
              <w:left w:val="single" w:sz="4" w:space="0" w:color="auto"/>
              <w:bottom w:val="single" w:sz="4" w:space="0" w:color="auto"/>
              <w:right w:val="single" w:sz="4" w:space="0" w:color="auto"/>
            </w:tcBorders>
            <w:hideMark/>
          </w:tcPr>
          <w:p w14:paraId="3BA27B46"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478.31</w:t>
            </w:r>
          </w:p>
        </w:tc>
        <w:tc>
          <w:tcPr>
            <w:tcW w:w="783" w:type="dxa"/>
            <w:tcBorders>
              <w:top w:val="single" w:sz="4" w:space="0" w:color="auto"/>
              <w:left w:val="single" w:sz="4" w:space="0" w:color="auto"/>
              <w:bottom w:val="single" w:sz="4" w:space="0" w:color="auto"/>
              <w:right w:val="single" w:sz="4" w:space="0" w:color="auto"/>
            </w:tcBorders>
            <w:hideMark/>
          </w:tcPr>
          <w:p w14:paraId="635FEE5D"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1.08</w:t>
            </w:r>
          </w:p>
        </w:tc>
        <w:tc>
          <w:tcPr>
            <w:tcW w:w="842" w:type="dxa"/>
            <w:tcBorders>
              <w:top w:val="single" w:sz="4" w:space="0" w:color="auto"/>
              <w:left w:val="single" w:sz="4" w:space="0" w:color="auto"/>
              <w:bottom w:val="single" w:sz="4" w:space="0" w:color="auto"/>
              <w:right w:val="single" w:sz="4" w:space="0" w:color="auto"/>
            </w:tcBorders>
            <w:hideMark/>
          </w:tcPr>
          <w:p w14:paraId="72485FFE"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0.91</w:t>
            </w:r>
          </w:p>
        </w:tc>
      </w:tr>
      <w:tr w:rsidR="0073075D" w:rsidRPr="003B2F21" w14:paraId="4F0A41B6" w14:textId="77777777" w:rsidTr="00DB2336">
        <w:trPr>
          <w:trHeight w:val="229"/>
          <w:jc w:val="center"/>
        </w:trPr>
        <w:tc>
          <w:tcPr>
            <w:tcW w:w="1433" w:type="dxa"/>
            <w:vMerge/>
            <w:tcBorders>
              <w:top w:val="single" w:sz="4" w:space="0" w:color="auto"/>
              <w:left w:val="single" w:sz="4" w:space="0" w:color="auto"/>
              <w:bottom w:val="single" w:sz="4" w:space="0" w:color="auto"/>
              <w:right w:val="single" w:sz="4" w:space="0" w:color="auto"/>
            </w:tcBorders>
            <w:vAlign w:val="center"/>
            <w:hideMark/>
          </w:tcPr>
          <w:p w14:paraId="16BA526B" w14:textId="77777777" w:rsidR="0073075D" w:rsidRPr="003B2F21" w:rsidRDefault="0073075D" w:rsidP="00DB2336">
            <w:pPr>
              <w:spacing w:before="0" w:after="0" w:line="480" w:lineRule="auto"/>
              <w:jc w:val="left"/>
              <w:rPr>
                <w:rFonts w:asciiTheme="majorBidi" w:hAnsiTheme="majorBidi" w:cstheme="majorBidi"/>
                <w:color w:val="FF0000"/>
                <w:sz w:val="18"/>
                <w:szCs w:val="18"/>
                <w:lang w:val="en-US"/>
              </w:rPr>
            </w:pPr>
          </w:p>
        </w:tc>
        <w:tc>
          <w:tcPr>
            <w:tcW w:w="1258" w:type="dxa"/>
            <w:tcBorders>
              <w:top w:val="single" w:sz="4" w:space="0" w:color="auto"/>
              <w:left w:val="single" w:sz="4" w:space="0" w:color="auto"/>
              <w:bottom w:val="single" w:sz="4" w:space="0" w:color="auto"/>
              <w:right w:val="single" w:sz="4" w:space="0" w:color="auto"/>
            </w:tcBorders>
            <w:hideMark/>
          </w:tcPr>
          <w:p w14:paraId="04F89111"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eastAsiaTheme="minorEastAsia" w:hAnsiTheme="majorBidi" w:cstheme="majorBidi"/>
                <w:color w:val="FF0000"/>
                <w:sz w:val="18"/>
                <w:szCs w:val="18"/>
                <w:lang w:val="en-US"/>
              </w:rPr>
              <w:sym w:font="Wingdings 2" w:char="F06C"/>
            </w:r>
            <w:r w:rsidRPr="003B2F21">
              <w:rPr>
                <w:rFonts w:asciiTheme="majorBidi" w:eastAsiaTheme="minorEastAsia" w:hAnsiTheme="majorBidi" w:cstheme="majorBidi"/>
                <w:color w:val="FF0000"/>
                <w:sz w:val="18"/>
                <w:szCs w:val="18"/>
                <w:lang w:val="en-US"/>
              </w:rPr>
              <w:t xml:space="preserve">   r = 3.47</w:t>
            </w:r>
          </w:p>
        </w:tc>
        <w:tc>
          <w:tcPr>
            <w:tcW w:w="1349" w:type="dxa"/>
            <w:tcBorders>
              <w:top w:val="single" w:sz="4" w:space="0" w:color="auto"/>
              <w:left w:val="single" w:sz="4" w:space="0" w:color="auto"/>
              <w:bottom w:val="single" w:sz="4" w:space="0" w:color="auto"/>
              <w:right w:val="single" w:sz="4" w:space="0" w:color="auto"/>
            </w:tcBorders>
            <w:hideMark/>
          </w:tcPr>
          <w:p w14:paraId="4EE1E382"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eastAsiaTheme="minorEastAsia" w:hAnsiTheme="majorBidi" w:cstheme="majorBidi"/>
                <w:color w:val="FF0000"/>
                <w:sz w:val="18"/>
                <w:szCs w:val="18"/>
                <w:lang w:val="en-US"/>
              </w:rPr>
              <w:sym w:font="Wingdings 2" w:char="F06C"/>
            </w:r>
            <w:r w:rsidRPr="003B2F21">
              <w:rPr>
                <w:rFonts w:asciiTheme="majorBidi" w:eastAsiaTheme="minorEastAsia" w:hAnsiTheme="majorBidi" w:cstheme="majorBidi"/>
                <w:color w:val="FF0000"/>
                <w:sz w:val="18"/>
                <w:szCs w:val="18"/>
                <w:lang w:val="en-US"/>
              </w:rPr>
              <w:t xml:space="preserve">   t = 1.55</w:t>
            </w:r>
          </w:p>
        </w:tc>
        <w:tc>
          <w:tcPr>
            <w:tcW w:w="775" w:type="dxa"/>
            <w:tcBorders>
              <w:top w:val="single" w:sz="4" w:space="0" w:color="auto"/>
              <w:left w:val="single" w:sz="4" w:space="0" w:color="auto"/>
              <w:bottom w:val="single" w:sz="4" w:space="0" w:color="auto"/>
              <w:right w:val="single" w:sz="4" w:space="0" w:color="auto"/>
            </w:tcBorders>
            <w:hideMark/>
          </w:tcPr>
          <w:p w14:paraId="4AE1E41E"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500.00</w:t>
            </w:r>
          </w:p>
        </w:tc>
        <w:tc>
          <w:tcPr>
            <w:tcW w:w="760" w:type="dxa"/>
            <w:tcBorders>
              <w:top w:val="single" w:sz="4" w:space="0" w:color="auto"/>
              <w:left w:val="single" w:sz="4" w:space="0" w:color="auto"/>
              <w:bottom w:val="single" w:sz="4" w:space="0" w:color="auto"/>
              <w:right w:val="single" w:sz="4" w:space="0" w:color="auto"/>
            </w:tcBorders>
            <w:hideMark/>
          </w:tcPr>
          <w:p w14:paraId="56F93055"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567.61</w:t>
            </w:r>
          </w:p>
        </w:tc>
        <w:tc>
          <w:tcPr>
            <w:tcW w:w="1575" w:type="dxa"/>
            <w:tcBorders>
              <w:top w:val="single" w:sz="4" w:space="0" w:color="auto"/>
              <w:left w:val="single" w:sz="4" w:space="0" w:color="auto"/>
              <w:bottom w:val="single" w:sz="4" w:space="0" w:color="auto"/>
              <w:right w:val="single" w:sz="4" w:space="0" w:color="auto"/>
            </w:tcBorders>
            <w:hideMark/>
          </w:tcPr>
          <w:p w14:paraId="30C01A20"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487.76</w:t>
            </w:r>
          </w:p>
        </w:tc>
        <w:tc>
          <w:tcPr>
            <w:tcW w:w="783" w:type="dxa"/>
            <w:tcBorders>
              <w:top w:val="single" w:sz="4" w:space="0" w:color="auto"/>
              <w:left w:val="single" w:sz="4" w:space="0" w:color="auto"/>
              <w:bottom w:val="single" w:sz="4" w:space="0" w:color="auto"/>
              <w:right w:val="single" w:sz="4" w:space="0" w:color="auto"/>
            </w:tcBorders>
            <w:hideMark/>
          </w:tcPr>
          <w:p w14:paraId="54B71105"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1.14</w:t>
            </w:r>
          </w:p>
        </w:tc>
        <w:tc>
          <w:tcPr>
            <w:tcW w:w="842" w:type="dxa"/>
            <w:tcBorders>
              <w:top w:val="single" w:sz="4" w:space="0" w:color="auto"/>
              <w:left w:val="single" w:sz="4" w:space="0" w:color="auto"/>
              <w:bottom w:val="single" w:sz="4" w:space="0" w:color="auto"/>
              <w:right w:val="single" w:sz="4" w:space="0" w:color="auto"/>
            </w:tcBorders>
            <w:hideMark/>
          </w:tcPr>
          <w:p w14:paraId="0E14CD07" w14:textId="77777777" w:rsidR="0073075D" w:rsidRPr="003B2F21" w:rsidRDefault="0073075D" w:rsidP="00DB2336">
            <w:pPr>
              <w:spacing w:before="0" w:after="0" w:line="480" w:lineRule="auto"/>
              <w:jc w:val="center"/>
              <w:rPr>
                <w:rFonts w:asciiTheme="majorBidi" w:hAnsiTheme="majorBidi" w:cstheme="majorBidi"/>
                <w:color w:val="FF0000"/>
                <w:sz w:val="18"/>
                <w:szCs w:val="18"/>
                <w:lang w:val="en-US"/>
              </w:rPr>
            </w:pPr>
            <w:r w:rsidRPr="003B2F21">
              <w:rPr>
                <w:rFonts w:asciiTheme="majorBidi" w:hAnsiTheme="majorBidi" w:cstheme="majorBidi"/>
                <w:color w:val="FF0000"/>
                <w:sz w:val="18"/>
                <w:szCs w:val="18"/>
                <w:lang w:val="en-US"/>
              </w:rPr>
              <w:t>0.98</w:t>
            </w:r>
          </w:p>
        </w:tc>
      </w:tr>
    </w:tbl>
    <w:p w14:paraId="0C96FE1F" w14:textId="77777777" w:rsidR="0073075D" w:rsidRDefault="0073075D" w:rsidP="0073075D">
      <w:pPr>
        <w:pStyle w:val="Figure"/>
      </w:pPr>
    </w:p>
    <w:p w14:paraId="179F9839" w14:textId="77777777" w:rsidR="0073075D" w:rsidRDefault="0073075D" w:rsidP="0073075D">
      <w:pPr>
        <w:pStyle w:val="Heading2"/>
        <w:spacing w:line="480" w:lineRule="auto"/>
      </w:pPr>
      <w:bookmarkStart w:id="16" w:name="_Toc19541551"/>
      <w:r>
        <w:t xml:space="preserve">5.3 FE modelling </w:t>
      </w:r>
      <w:r>
        <w:rPr>
          <w:szCs w:val="24"/>
          <w:lang w:eastAsia="en-US"/>
        </w:rPr>
        <w:t>of f</w:t>
      </w:r>
      <w:r>
        <w:t xml:space="preserve">our-point beam bending test and </w:t>
      </w:r>
      <w:proofErr w:type="gramStart"/>
      <w:r>
        <w:t>validation</w:t>
      </w:r>
      <w:proofErr w:type="gramEnd"/>
      <w:r>
        <w:t xml:space="preserve"> </w:t>
      </w:r>
    </w:p>
    <w:p w14:paraId="609F7595" w14:textId="77777777" w:rsidR="0073075D" w:rsidRDefault="0073075D" w:rsidP="0073075D">
      <w:pPr>
        <w:spacing w:line="480" w:lineRule="auto"/>
        <w:rPr>
          <w:lang w:eastAsia="en-GB"/>
        </w:rPr>
      </w:pPr>
      <w:r>
        <w:rPr>
          <w:lang w:eastAsia="en-GB"/>
        </w:rPr>
        <w:t xml:space="preserve">The FE models was carried out for four-point beam bending tests conducted in Section 2.2 and the results were compared with the experimental results </w:t>
      </w:r>
      <w:r>
        <w:rPr>
          <w:rFonts w:eastAsia="Times New Roman" w:cs="Times New Roman"/>
        </w:rPr>
        <w:t>to validate the models.</w:t>
      </w:r>
      <w:r>
        <w:rPr>
          <w:lang w:eastAsia="en-GB"/>
        </w:rPr>
        <w:t xml:space="preserve"> The comparison of ultimate moment capacity for beams is summarised in Table 6, where </w:t>
      </w:r>
      <m:oMath>
        <m:sSub>
          <m:sSubPr>
            <m:ctrlPr>
              <w:rPr>
                <w:rFonts w:ascii="Cambria Math" w:hAnsi="Cambria Math" w:cs="Times New Roman"/>
                <w:iCs/>
                <w:szCs w:val="24"/>
              </w:rPr>
            </m:ctrlPr>
          </m:sSubPr>
          <m:e>
            <m:r>
              <m:rPr>
                <m:sty m:val="p"/>
              </m:rPr>
              <w:rPr>
                <w:rFonts w:ascii="Cambria Math" w:hAnsi="Cambria Math" w:cs="Times New Roman"/>
                <w:szCs w:val="24"/>
              </w:rPr>
              <m:t>M</m:t>
            </m:r>
          </m:e>
          <m:sub>
            <m:r>
              <m:rPr>
                <m:sty m:val="p"/>
              </m:rPr>
              <w:rPr>
                <w:rFonts w:ascii="Cambria Math" w:hAnsi="Cambria Math" w:cs="Times New Roman"/>
                <w:szCs w:val="24"/>
              </w:rPr>
              <m:t>u</m:t>
            </m:r>
          </m:sub>
        </m:sSub>
      </m:oMath>
      <w:r>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M</m:t>
            </m:r>
          </m:e>
          <m:sub>
            <m:r>
              <m:rPr>
                <m:sty m:val="p"/>
              </m:rPr>
              <w:rPr>
                <w:rFonts w:ascii="Cambria Math" w:hAnsi="Cambria Math" w:cs="Times New Roman"/>
                <w:szCs w:val="24"/>
              </w:rPr>
              <m:t>uc</m:t>
            </m:r>
          </m:sub>
        </m:sSub>
      </m:oMath>
      <w:r>
        <w:rPr>
          <w:rFonts w:cs="Times New Roman"/>
          <w:szCs w:val="24"/>
        </w:rPr>
        <w:t xml:space="preserve"> stand for ultimate moment capacities for not considering and considering the true material properties by the cold working effect, respectively</w:t>
      </w:r>
      <w:r>
        <w:rPr>
          <w:lang w:eastAsia="en-GB"/>
        </w:rPr>
        <w:t xml:space="preserve">. It shows the FE results were in an excellent agreement with the experimental results for ultimate moment values. In addition, </w:t>
      </w:r>
      <w:r>
        <w:t xml:space="preserve">good comparison of experimental results and FE simulation models </w:t>
      </w:r>
      <w:r>
        <w:rPr>
          <w:rFonts w:cs="Times New Roman"/>
        </w:rPr>
        <w:t xml:space="preserve">in terms of load-displacement curves is shown </w:t>
      </w:r>
      <w:r>
        <w:rPr>
          <w:rFonts w:cs="Times New Roman"/>
        </w:rPr>
        <w:lastRenderedPageBreak/>
        <w:t>in Fig. 10 and Fig. 11</w:t>
      </w:r>
      <w:r>
        <w:t xml:space="preserve">. </w:t>
      </w:r>
      <w:r w:rsidRPr="003B2F21">
        <w:rPr>
          <w:color w:val="FF0000"/>
        </w:rPr>
        <w:t>It was observed that the distortional buckling failure mode was well captured by the FE models in the deformed shapes of the channel section in Fig. 1</w:t>
      </w:r>
      <w:r>
        <w:rPr>
          <w:color w:val="FF0000"/>
        </w:rPr>
        <w:t>0</w:t>
      </w:r>
      <w:r w:rsidRPr="003B2F21">
        <w:rPr>
          <w:color w:val="FF0000"/>
        </w:rPr>
        <w:t>(</w:t>
      </w:r>
      <w:r>
        <w:rPr>
          <w:color w:val="FF0000"/>
        </w:rPr>
        <w:t>b</w:t>
      </w:r>
      <w:r w:rsidRPr="003B2F21">
        <w:rPr>
          <w:color w:val="FF0000"/>
        </w:rPr>
        <w:t xml:space="preserve">) and of the zed section in Fig. 11(b). In particular, </w:t>
      </w:r>
      <w:r>
        <w:rPr>
          <w:color w:val="FF0000"/>
        </w:rPr>
        <w:t xml:space="preserve">the FE failure modes showed that </w:t>
      </w:r>
      <w:r w:rsidRPr="003B2F21">
        <w:rPr>
          <w:color w:val="FF0000"/>
        </w:rPr>
        <w:t xml:space="preserve">the inward compressed flange-lip motion in post buckling state of the channel cross section </w:t>
      </w:r>
      <w:r>
        <w:rPr>
          <w:color w:val="FF0000"/>
        </w:rPr>
        <w:t>was</w:t>
      </w:r>
      <w:r w:rsidRPr="003B2F21">
        <w:rPr>
          <w:color w:val="FF0000"/>
        </w:rPr>
        <w:t xml:space="preserve"> 20.73 mm at failure for the channel section; and </w:t>
      </w:r>
      <w:r>
        <w:rPr>
          <w:color w:val="FF0000"/>
        </w:rPr>
        <w:t>it was</w:t>
      </w:r>
      <w:r w:rsidRPr="003B2F21">
        <w:rPr>
          <w:color w:val="FF0000"/>
        </w:rPr>
        <w:t xml:space="preserve"> 12.61 mm at failure for the zed section. This clearly indicated the distortional buckling mode of failure of these sections</w:t>
      </w:r>
      <w:r>
        <w:rPr>
          <w:color w:val="FF0000"/>
        </w:rPr>
        <w:t xml:space="preserve">, </w:t>
      </w:r>
      <w:r w:rsidRPr="003E419A">
        <w:rPr>
          <w:color w:val="FF0000"/>
        </w:rPr>
        <w:t xml:space="preserve">and </w:t>
      </w:r>
      <w:r w:rsidRPr="003E419A">
        <w:rPr>
          <w:color w:val="FF0000"/>
          <w:lang w:eastAsia="en-GB"/>
        </w:rPr>
        <w:t>the zed sections were less prone to distortional buckling failure mode</w:t>
      </w:r>
      <w:r w:rsidRPr="003B2F21">
        <w:rPr>
          <w:color w:val="FF0000"/>
        </w:rPr>
        <w:t xml:space="preserve">. The contours represented the displacement occurred in the section and noted that the red colour represented the maximum displacement, whereas as the colour became lighter the displacement became smaller values. </w:t>
      </w:r>
      <w:r>
        <w:t>It can be seen from Table 6 that the increase of flexural strength by assigning the true material properties at the section and stiffener’s corners is small; it was about 1% for both channel and zed sections.</w:t>
      </w:r>
    </w:p>
    <w:p w14:paraId="606EBBC7" w14:textId="77777777" w:rsidR="0073075D" w:rsidRDefault="0073075D" w:rsidP="0073075D">
      <w:pPr>
        <w:pStyle w:val="Caption"/>
        <w:spacing w:line="480" w:lineRule="auto"/>
        <w:rPr>
          <w:rFonts w:cs="Times New Roman"/>
          <w:i w:val="0"/>
          <w:iCs w:val="0"/>
          <w:color w:val="auto"/>
          <w:sz w:val="24"/>
          <w:szCs w:val="24"/>
        </w:rPr>
      </w:pPr>
      <w:r>
        <w:rPr>
          <w:rFonts w:cs="Times New Roman"/>
          <w:b/>
          <w:bCs/>
          <w:i w:val="0"/>
          <w:iCs w:val="0"/>
          <w:color w:val="auto"/>
          <w:sz w:val="24"/>
          <w:szCs w:val="24"/>
        </w:rPr>
        <w:t>Table 6.</w:t>
      </w:r>
      <w:r>
        <w:rPr>
          <w:rFonts w:cs="Times New Roman"/>
          <w:b/>
          <w:bCs/>
          <w:i w:val="0"/>
          <w:iCs w:val="0"/>
          <w:sz w:val="24"/>
          <w:szCs w:val="24"/>
        </w:rPr>
        <w:t xml:space="preserve"> </w:t>
      </w:r>
      <w:r>
        <w:rPr>
          <w:rFonts w:cs="Times New Roman"/>
          <w:i w:val="0"/>
          <w:iCs w:val="0"/>
          <w:color w:val="auto"/>
          <w:sz w:val="24"/>
          <w:szCs w:val="24"/>
        </w:rPr>
        <w:t xml:space="preserve">Ultimate moment capacities obtained from experimental tests and FE models. </w:t>
      </w:r>
      <m:oMath>
        <m:sSub>
          <m:sSubPr>
            <m:ctrlPr>
              <w:rPr>
                <w:rFonts w:ascii="Cambria Math" w:hAnsi="Cambria Math" w:cs="Times New Roman"/>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u</m:t>
            </m:r>
          </m:sub>
        </m:sSub>
      </m:oMath>
      <w:r>
        <w:rPr>
          <w:rFonts w:cs="Times New Roman"/>
          <w:i w:val="0"/>
          <w:iCs w:val="0"/>
          <w:color w:val="auto"/>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uc</m:t>
            </m:r>
          </m:sub>
        </m:sSub>
      </m:oMath>
      <w:r>
        <w:rPr>
          <w:rFonts w:cs="Times New Roman"/>
          <w:i w:val="0"/>
          <w:iCs w:val="0"/>
          <w:color w:val="auto"/>
          <w:sz w:val="24"/>
          <w:szCs w:val="24"/>
        </w:rPr>
        <w:t xml:space="preserve"> stand for ultimate moment capacity without and with the cold working effect, respectively. </w:t>
      </w:r>
      <w:r w:rsidRPr="003B2F21">
        <w:rPr>
          <w:rFonts w:cs="Times New Roman"/>
          <w:i w:val="0"/>
          <w:iCs w:val="0"/>
          <w:color w:val="FF0000"/>
          <w:sz w:val="24"/>
          <w:szCs w:val="24"/>
        </w:rPr>
        <w:t xml:space="preserve">The average value was presented for the test result. </w:t>
      </w:r>
    </w:p>
    <w:tbl>
      <w:tblPr>
        <w:tblW w:w="6240" w:type="dxa"/>
        <w:jc w:val="center"/>
        <w:tblLayout w:type="fixed"/>
        <w:tblLook w:val="04A0" w:firstRow="1" w:lastRow="0" w:firstColumn="1" w:lastColumn="0" w:noHBand="0" w:noVBand="1"/>
      </w:tblPr>
      <w:tblGrid>
        <w:gridCol w:w="1618"/>
        <w:gridCol w:w="919"/>
        <w:gridCol w:w="919"/>
        <w:gridCol w:w="919"/>
        <w:gridCol w:w="301"/>
        <w:gridCol w:w="782"/>
        <w:gridCol w:w="782"/>
      </w:tblGrid>
      <w:tr w:rsidR="0073075D" w14:paraId="69D2E944" w14:textId="77777777" w:rsidTr="00DB2336">
        <w:trPr>
          <w:trHeight w:val="70"/>
          <w:jc w:val="center"/>
        </w:trPr>
        <w:tc>
          <w:tcPr>
            <w:tcW w:w="1620" w:type="dxa"/>
            <w:vMerge w:val="restart"/>
            <w:tcBorders>
              <w:top w:val="single" w:sz="4" w:space="0" w:color="auto"/>
              <w:left w:val="nil"/>
              <w:bottom w:val="single" w:sz="4" w:space="0" w:color="auto"/>
              <w:right w:val="nil"/>
            </w:tcBorders>
            <w:hideMark/>
          </w:tcPr>
          <w:p w14:paraId="1326BBA7"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rFonts w:eastAsiaTheme="minorEastAsia" w:cs="Times New Roman"/>
                <w:sz w:val="22"/>
                <w:szCs w:val="22"/>
                <w:lang w:val="en-US"/>
              </w:rPr>
              <w:t>Section</w:t>
            </w:r>
          </w:p>
        </w:tc>
        <w:tc>
          <w:tcPr>
            <w:tcW w:w="919" w:type="dxa"/>
            <w:vMerge w:val="restart"/>
            <w:tcBorders>
              <w:top w:val="single" w:sz="4" w:space="0" w:color="auto"/>
              <w:left w:val="nil"/>
              <w:bottom w:val="single" w:sz="4" w:space="0" w:color="auto"/>
              <w:right w:val="nil"/>
            </w:tcBorders>
            <w:hideMark/>
          </w:tcPr>
          <w:p w14:paraId="4FF9C0E5" w14:textId="77777777" w:rsidR="0073075D" w:rsidRDefault="00000000" w:rsidP="00DB2336">
            <w:pPr>
              <w:tabs>
                <w:tab w:val="center" w:pos="2592"/>
                <w:tab w:val="right" w:pos="5184"/>
              </w:tabs>
              <w:spacing w:before="0" w:after="0" w:line="480" w:lineRule="auto"/>
              <w:jc w:val="center"/>
              <w:rPr>
                <w:rFonts w:eastAsiaTheme="minorEastAsia" w:cs="Times New Roman"/>
                <w:iCs/>
                <w:sz w:val="22"/>
                <w:szCs w:val="22"/>
                <w:lang w:val="en-US"/>
              </w:rPr>
            </w:pPr>
            <m:oMath>
              <m:sSub>
                <m:sSubPr>
                  <m:ctrlPr>
                    <w:rPr>
                      <w:rFonts w:ascii="Cambria Math" w:hAnsi="Cambria Math" w:cs="Times New Roman"/>
                      <w:iCs/>
                      <w:sz w:val="22"/>
                      <w:szCs w:val="22"/>
                    </w:rPr>
                  </m:ctrlPr>
                </m:sSubPr>
                <m:e>
                  <m:r>
                    <m:rPr>
                      <m:sty m:val="p"/>
                    </m:rPr>
                    <w:rPr>
                      <w:rFonts w:ascii="Cambria Math" w:hAnsi="Cambria Math" w:cs="Times New Roman"/>
                      <w:sz w:val="22"/>
                      <w:szCs w:val="22"/>
                      <w:lang w:val="en-US"/>
                    </w:rPr>
                    <m:t>M</m:t>
                  </m:r>
                </m:e>
                <m:sub>
                  <m:r>
                    <m:rPr>
                      <m:sty m:val="p"/>
                    </m:rPr>
                    <w:rPr>
                      <w:rFonts w:ascii="Cambria Math" w:hAnsi="Cambria Math" w:cs="Times New Roman"/>
                      <w:sz w:val="22"/>
                      <w:szCs w:val="22"/>
                      <w:lang w:val="en-US"/>
                    </w:rPr>
                    <m:t>test</m:t>
                  </m:r>
                </m:sub>
              </m:sSub>
            </m:oMath>
            <w:r w:rsidR="0073075D">
              <w:rPr>
                <w:rFonts w:eastAsiaTheme="minorEastAsia" w:cs="Times New Roman"/>
                <w:iCs/>
                <w:sz w:val="22"/>
                <w:szCs w:val="22"/>
                <w:lang w:val="en-US"/>
              </w:rPr>
              <w:t xml:space="preserve"> </w:t>
            </w:r>
          </w:p>
          <w:p w14:paraId="3B69F91E" w14:textId="77777777" w:rsidR="0073075D" w:rsidRDefault="0073075D" w:rsidP="00DB2336">
            <w:pPr>
              <w:tabs>
                <w:tab w:val="center" w:pos="2592"/>
                <w:tab w:val="right" w:pos="5184"/>
              </w:tabs>
              <w:spacing w:before="0" w:after="0" w:line="480" w:lineRule="auto"/>
              <w:jc w:val="center"/>
              <w:rPr>
                <w:sz w:val="22"/>
                <w:szCs w:val="22"/>
                <w:lang w:val="en-US"/>
              </w:rPr>
            </w:pPr>
            <w:r>
              <w:rPr>
                <w:rFonts w:eastAsiaTheme="minorEastAsia" w:cs="Times New Roman"/>
                <w:sz w:val="22"/>
                <w:szCs w:val="22"/>
                <w:lang w:val="en-US"/>
              </w:rPr>
              <w:t>(</w:t>
            </w:r>
            <w:proofErr w:type="spellStart"/>
            <w:r>
              <w:rPr>
                <w:rFonts w:eastAsiaTheme="minorEastAsia" w:cs="Times New Roman"/>
                <w:sz w:val="22"/>
                <w:szCs w:val="22"/>
                <w:lang w:val="en-US"/>
              </w:rPr>
              <w:t>kNm</w:t>
            </w:r>
            <w:proofErr w:type="spellEnd"/>
            <w:r>
              <w:rPr>
                <w:rFonts w:eastAsiaTheme="minorEastAsia" w:cs="Times New Roman"/>
                <w:sz w:val="22"/>
                <w:szCs w:val="22"/>
                <w:lang w:val="en-US"/>
              </w:rPr>
              <w:t>)</w:t>
            </w:r>
          </w:p>
        </w:tc>
        <w:tc>
          <w:tcPr>
            <w:tcW w:w="2139" w:type="dxa"/>
            <w:gridSpan w:val="3"/>
            <w:tcBorders>
              <w:top w:val="single" w:sz="4" w:space="0" w:color="auto"/>
              <w:left w:val="nil"/>
              <w:bottom w:val="single" w:sz="4" w:space="0" w:color="auto"/>
              <w:right w:val="nil"/>
            </w:tcBorders>
            <w:hideMark/>
          </w:tcPr>
          <w:p w14:paraId="6B86CB43"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rFonts w:eastAsiaTheme="minorEastAsia" w:cs="Times New Roman"/>
                <w:sz w:val="22"/>
                <w:szCs w:val="22"/>
                <w:lang w:val="en-US"/>
              </w:rPr>
              <w:t>FEM</w:t>
            </w:r>
          </w:p>
        </w:tc>
        <w:tc>
          <w:tcPr>
            <w:tcW w:w="782" w:type="dxa"/>
            <w:vMerge w:val="restart"/>
            <w:tcBorders>
              <w:top w:val="single" w:sz="4" w:space="0" w:color="auto"/>
              <w:left w:val="nil"/>
              <w:bottom w:val="single" w:sz="4" w:space="0" w:color="auto"/>
              <w:right w:val="nil"/>
            </w:tcBorders>
            <w:hideMark/>
          </w:tcPr>
          <w:p w14:paraId="2D30C19A" w14:textId="77777777" w:rsidR="0073075D" w:rsidRDefault="00000000" w:rsidP="00DB2336">
            <w:pPr>
              <w:tabs>
                <w:tab w:val="center" w:pos="2592"/>
                <w:tab w:val="right" w:pos="5184"/>
              </w:tabs>
              <w:spacing w:before="0" w:after="0" w:line="480" w:lineRule="auto"/>
              <w:rPr>
                <w:rFonts w:eastAsia="Times New Roman" w:cs="Times New Roman"/>
                <w:color w:val="000000"/>
                <w:sz w:val="22"/>
                <w:szCs w:val="22"/>
                <w:lang w:val="en-US" w:eastAsia="en-GB"/>
              </w:rPr>
            </w:pPr>
            <m:oMath>
              <m:sSub>
                <m:sSubPr>
                  <m:ctrlPr>
                    <w:rPr>
                      <w:rFonts w:ascii="Cambria Math" w:hAnsi="Cambria Math" w:cs="Times New Roman"/>
                      <w:iCs/>
                      <w:sz w:val="22"/>
                      <w:szCs w:val="22"/>
                    </w:rPr>
                  </m:ctrlPr>
                </m:sSubPr>
                <m:e>
                  <m:r>
                    <m:rPr>
                      <m:sty m:val="p"/>
                    </m:rPr>
                    <w:rPr>
                      <w:rFonts w:ascii="Cambria Math" w:hAnsi="Cambria Math" w:cs="Times New Roman"/>
                      <w:sz w:val="22"/>
                      <w:szCs w:val="22"/>
                      <w:lang w:val="en-US"/>
                    </w:rPr>
                    <m:t>M</m:t>
                  </m:r>
                </m:e>
                <m:sub>
                  <m:r>
                    <m:rPr>
                      <m:sty m:val="p"/>
                    </m:rPr>
                    <w:rPr>
                      <w:rFonts w:ascii="Cambria Math" w:hAnsi="Cambria Math" w:cs="Times New Roman"/>
                      <w:sz w:val="22"/>
                      <w:szCs w:val="22"/>
                      <w:lang w:val="en-US"/>
                    </w:rPr>
                    <m:t>test</m:t>
                  </m:r>
                </m:sub>
              </m:sSub>
            </m:oMath>
            <w:r w:rsidR="0073075D">
              <w:rPr>
                <w:rFonts w:eastAsia="Times New Roman" w:cs="Times New Roman"/>
                <w:color w:val="000000"/>
                <w:sz w:val="22"/>
                <w:szCs w:val="22"/>
                <w:lang w:val="en-US" w:eastAsia="en-GB"/>
              </w:rPr>
              <w:t>/</w:t>
            </w:r>
          </w:p>
          <w:p w14:paraId="427FF8F4" w14:textId="77777777" w:rsidR="0073075D" w:rsidRDefault="00000000" w:rsidP="00DB2336">
            <w:pPr>
              <w:tabs>
                <w:tab w:val="center" w:pos="2592"/>
                <w:tab w:val="right" w:pos="5184"/>
              </w:tabs>
              <w:spacing w:before="0" w:after="0" w:line="480" w:lineRule="auto"/>
              <w:rPr>
                <w:iCs/>
                <w:sz w:val="22"/>
                <w:szCs w:val="22"/>
                <w:lang w:val="en-US"/>
              </w:rPr>
            </w:pPr>
            <m:oMathPara>
              <m:oMath>
                <m:sSub>
                  <m:sSubPr>
                    <m:ctrlPr>
                      <w:rPr>
                        <w:rFonts w:ascii="Cambria Math" w:hAnsi="Cambria Math" w:cs="Times New Roman"/>
                        <w:iCs/>
                        <w:sz w:val="22"/>
                        <w:szCs w:val="22"/>
                      </w:rPr>
                    </m:ctrlPr>
                  </m:sSubPr>
                  <m:e>
                    <m:r>
                      <m:rPr>
                        <m:sty m:val="p"/>
                      </m:rPr>
                      <w:rPr>
                        <w:rFonts w:ascii="Cambria Math" w:hAnsi="Cambria Math" w:cs="Times New Roman"/>
                        <w:sz w:val="22"/>
                        <w:szCs w:val="22"/>
                        <w:lang w:val="en-US"/>
                      </w:rPr>
                      <m:t>M</m:t>
                    </m:r>
                  </m:e>
                  <m:sub>
                    <m:r>
                      <m:rPr>
                        <m:sty m:val="p"/>
                      </m:rPr>
                      <w:rPr>
                        <w:rFonts w:ascii="Cambria Math" w:hAnsi="Cambria Math" w:cs="Times New Roman"/>
                        <w:sz w:val="22"/>
                        <w:szCs w:val="22"/>
                        <w:lang w:val="en-US"/>
                      </w:rPr>
                      <m:t>u</m:t>
                    </m:r>
                  </m:sub>
                </m:sSub>
              </m:oMath>
            </m:oMathPara>
          </w:p>
        </w:tc>
        <w:tc>
          <w:tcPr>
            <w:tcW w:w="782" w:type="dxa"/>
            <w:vMerge w:val="restart"/>
            <w:tcBorders>
              <w:top w:val="single" w:sz="4" w:space="0" w:color="auto"/>
              <w:left w:val="nil"/>
              <w:bottom w:val="single" w:sz="4" w:space="0" w:color="auto"/>
              <w:right w:val="nil"/>
            </w:tcBorders>
            <w:hideMark/>
          </w:tcPr>
          <w:p w14:paraId="427E7179" w14:textId="77777777" w:rsidR="0073075D" w:rsidRDefault="00000000" w:rsidP="00DB2336">
            <w:pPr>
              <w:tabs>
                <w:tab w:val="center" w:pos="2592"/>
                <w:tab w:val="right" w:pos="5184"/>
              </w:tabs>
              <w:spacing w:before="0" w:after="0" w:line="480" w:lineRule="auto"/>
              <w:rPr>
                <w:rFonts w:eastAsia="Times New Roman" w:cs="Times New Roman"/>
                <w:color w:val="000000"/>
                <w:sz w:val="22"/>
                <w:szCs w:val="22"/>
                <w:lang w:val="en-US" w:eastAsia="en-GB"/>
              </w:rPr>
            </w:pPr>
            <m:oMath>
              <m:sSub>
                <m:sSubPr>
                  <m:ctrlPr>
                    <w:rPr>
                      <w:rFonts w:ascii="Cambria Math" w:hAnsi="Cambria Math" w:cs="Times New Roman"/>
                      <w:iCs/>
                      <w:sz w:val="22"/>
                      <w:szCs w:val="22"/>
                    </w:rPr>
                  </m:ctrlPr>
                </m:sSubPr>
                <m:e>
                  <m:r>
                    <m:rPr>
                      <m:sty m:val="p"/>
                    </m:rPr>
                    <w:rPr>
                      <w:rFonts w:ascii="Cambria Math" w:hAnsi="Cambria Math" w:cs="Times New Roman"/>
                      <w:sz w:val="22"/>
                      <w:szCs w:val="22"/>
                      <w:lang w:val="en-US"/>
                    </w:rPr>
                    <m:t>M</m:t>
                  </m:r>
                </m:e>
                <m:sub>
                  <m:r>
                    <m:rPr>
                      <m:sty m:val="p"/>
                    </m:rPr>
                    <w:rPr>
                      <w:rFonts w:ascii="Cambria Math" w:hAnsi="Cambria Math" w:cs="Times New Roman"/>
                      <w:sz w:val="22"/>
                      <w:szCs w:val="22"/>
                      <w:lang w:val="en-US"/>
                    </w:rPr>
                    <m:t>test</m:t>
                  </m:r>
                </m:sub>
              </m:sSub>
            </m:oMath>
            <w:r w:rsidR="0073075D">
              <w:rPr>
                <w:rFonts w:eastAsia="Times New Roman" w:cs="Times New Roman"/>
                <w:color w:val="000000"/>
                <w:sz w:val="22"/>
                <w:szCs w:val="22"/>
                <w:lang w:val="en-US" w:eastAsia="en-GB"/>
              </w:rPr>
              <w:t>/</w:t>
            </w:r>
          </w:p>
          <w:p w14:paraId="07D3F7B7" w14:textId="77777777" w:rsidR="0073075D" w:rsidRDefault="00000000" w:rsidP="00DB2336">
            <w:pPr>
              <w:tabs>
                <w:tab w:val="center" w:pos="2592"/>
                <w:tab w:val="right" w:pos="5184"/>
              </w:tabs>
              <w:spacing w:before="0" w:after="0" w:line="480" w:lineRule="auto"/>
              <w:rPr>
                <w:iCs/>
                <w:sz w:val="22"/>
                <w:szCs w:val="22"/>
                <w:lang w:val="en-US"/>
              </w:rPr>
            </w:pPr>
            <m:oMathPara>
              <m:oMath>
                <m:sSub>
                  <m:sSubPr>
                    <m:ctrlPr>
                      <w:rPr>
                        <w:rFonts w:ascii="Cambria Math" w:hAnsi="Cambria Math" w:cs="Times New Roman"/>
                        <w:iCs/>
                        <w:sz w:val="22"/>
                        <w:szCs w:val="22"/>
                      </w:rPr>
                    </m:ctrlPr>
                  </m:sSubPr>
                  <m:e>
                    <m:r>
                      <m:rPr>
                        <m:sty m:val="p"/>
                      </m:rPr>
                      <w:rPr>
                        <w:rFonts w:ascii="Cambria Math" w:hAnsi="Cambria Math" w:cs="Times New Roman"/>
                        <w:sz w:val="22"/>
                        <w:szCs w:val="22"/>
                        <w:lang w:val="en-US"/>
                      </w:rPr>
                      <m:t>M</m:t>
                    </m:r>
                  </m:e>
                  <m:sub>
                    <m:r>
                      <m:rPr>
                        <m:sty m:val="p"/>
                      </m:rPr>
                      <w:rPr>
                        <w:rFonts w:ascii="Cambria Math" w:hAnsi="Cambria Math" w:cs="Times New Roman"/>
                        <w:sz w:val="22"/>
                        <w:szCs w:val="22"/>
                        <w:lang w:val="en-US"/>
                      </w:rPr>
                      <m:t>uc</m:t>
                    </m:r>
                  </m:sub>
                </m:sSub>
              </m:oMath>
            </m:oMathPara>
          </w:p>
        </w:tc>
      </w:tr>
      <w:tr w:rsidR="0073075D" w14:paraId="5BE1A3E4" w14:textId="77777777" w:rsidTr="00DB2336">
        <w:trPr>
          <w:trHeight w:val="397"/>
          <w:jc w:val="center"/>
        </w:trPr>
        <w:tc>
          <w:tcPr>
            <w:tcW w:w="1620" w:type="dxa"/>
            <w:vMerge/>
            <w:tcBorders>
              <w:top w:val="single" w:sz="4" w:space="0" w:color="auto"/>
              <w:left w:val="nil"/>
              <w:bottom w:val="single" w:sz="4" w:space="0" w:color="auto"/>
              <w:right w:val="nil"/>
            </w:tcBorders>
            <w:vAlign w:val="center"/>
            <w:hideMark/>
          </w:tcPr>
          <w:p w14:paraId="5B4BC1F9" w14:textId="77777777" w:rsidR="0073075D" w:rsidRDefault="0073075D" w:rsidP="00DB2336">
            <w:pPr>
              <w:spacing w:before="0" w:after="0" w:line="480" w:lineRule="auto"/>
              <w:jc w:val="left"/>
              <w:rPr>
                <w:rFonts w:eastAsiaTheme="minorEastAsia" w:cs="Times New Roman"/>
                <w:sz w:val="22"/>
                <w:szCs w:val="22"/>
                <w:lang w:val="en-US"/>
              </w:rPr>
            </w:pPr>
          </w:p>
        </w:tc>
        <w:tc>
          <w:tcPr>
            <w:tcW w:w="919" w:type="dxa"/>
            <w:vMerge/>
            <w:tcBorders>
              <w:top w:val="single" w:sz="4" w:space="0" w:color="auto"/>
              <w:left w:val="nil"/>
              <w:bottom w:val="single" w:sz="4" w:space="0" w:color="auto"/>
              <w:right w:val="nil"/>
            </w:tcBorders>
            <w:vAlign w:val="center"/>
            <w:hideMark/>
          </w:tcPr>
          <w:p w14:paraId="045D595C" w14:textId="77777777" w:rsidR="0073075D" w:rsidRDefault="0073075D" w:rsidP="00DB2336">
            <w:pPr>
              <w:spacing w:before="0" w:after="0" w:line="480" w:lineRule="auto"/>
              <w:jc w:val="left"/>
              <w:rPr>
                <w:sz w:val="22"/>
                <w:szCs w:val="22"/>
                <w:lang w:val="en-US"/>
              </w:rPr>
            </w:pPr>
          </w:p>
        </w:tc>
        <w:tc>
          <w:tcPr>
            <w:tcW w:w="919" w:type="dxa"/>
            <w:tcBorders>
              <w:top w:val="single" w:sz="4" w:space="0" w:color="auto"/>
              <w:left w:val="nil"/>
              <w:bottom w:val="single" w:sz="4" w:space="0" w:color="auto"/>
              <w:right w:val="nil"/>
            </w:tcBorders>
            <w:hideMark/>
          </w:tcPr>
          <w:p w14:paraId="0C39C11E" w14:textId="77777777" w:rsidR="0073075D" w:rsidRDefault="00000000" w:rsidP="00DB2336">
            <w:pPr>
              <w:tabs>
                <w:tab w:val="center" w:pos="2592"/>
                <w:tab w:val="right" w:pos="5184"/>
              </w:tabs>
              <w:spacing w:before="0" w:after="0" w:line="480" w:lineRule="auto"/>
              <w:jc w:val="center"/>
              <w:rPr>
                <w:sz w:val="22"/>
                <w:szCs w:val="22"/>
                <w:lang w:val="en-US"/>
              </w:rPr>
            </w:pPr>
            <m:oMath>
              <m:sSub>
                <m:sSubPr>
                  <m:ctrlPr>
                    <w:rPr>
                      <w:rFonts w:ascii="Cambria Math" w:hAnsi="Cambria Math" w:cs="Times New Roman"/>
                      <w:iCs/>
                      <w:sz w:val="22"/>
                      <w:szCs w:val="22"/>
                    </w:rPr>
                  </m:ctrlPr>
                </m:sSubPr>
                <m:e>
                  <m:r>
                    <m:rPr>
                      <m:sty m:val="p"/>
                    </m:rPr>
                    <w:rPr>
                      <w:rFonts w:ascii="Cambria Math" w:hAnsi="Cambria Math" w:cs="Times New Roman"/>
                      <w:sz w:val="22"/>
                      <w:szCs w:val="22"/>
                      <w:lang w:val="en-US"/>
                    </w:rPr>
                    <m:t>M</m:t>
                  </m:r>
                </m:e>
                <m:sub>
                  <m:r>
                    <m:rPr>
                      <m:sty m:val="p"/>
                    </m:rPr>
                    <w:rPr>
                      <w:rFonts w:ascii="Cambria Math" w:hAnsi="Cambria Math" w:cs="Times New Roman"/>
                      <w:sz w:val="22"/>
                      <w:szCs w:val="22"/>
                      <w:lang w:val="en-US"/>
                    </w:rPr>
                    <m:t>u</m:t>
                  </m:r>
                </m:sub>
              </m:sSub>
            </m:oMath>
            <w:r w:rsidR="0073075D">
              <w:rPr>
                <w:rFonts w:eastAsia="Times New Roman" w:cs="Times New Roman"/>
                <w:color w:val="000000"/>
                <w:sz w:val="22"/>
                <w:szCs w:val="22"/>
                <w:lang w:val="en-US" w:eastAsia="en-GB"/>
              </w:rPr>
              <w:t xml:space="preserve"> (kNm)</w:t>
            </w:r>
          </w:p>
        </w:tc>
        <w:tc>
          <w:tcPr>
            <w:tcW w:w="919" w:type="dxa"/>
            <w:tcBorders>
              <w:top w:val="nil"/>
              <w:left w:val="nil"/>
              <w:bottom w:val="single" w:sz="4" w:space="0" w:color="auto"/>
              <w:right w:val="nil"/>
            </w:tcBorders>
            <w:hideMark/>
          </w:tcPr>
          <w:p w14:paraId="1EB25333" w14:textId="77777777" w:rsidR="0073075D" w:rsidRDefault="00000000" w:rsidP="00DB2336">
            <w:pPr>
              <w:tabs>
                <w:tab w:val="center" w:pos="2592"/>
                <w:tab w:val="right" w:pos="5184"/>
              </w:tabs>
              <w:spacing w:before="0" w:after="0" w:line="480" w:lineRule="auto"/>
              <w:jc w:val="center"/>
              <w:rPr>
                <w:sz w:val="22"/>
                <w:szCs w:val="22"/>
                <w:lang w:val="en-US"/>
              </w:rPr>
            </w:pPr>
            <m:oMath>
              <m:sSub>
                <m:sSubPr>
                  <m:ctrlPr>
                    <w:rPr>
                      <w:rFonts w:ascii="Cambria Math" w:hAnsi="Cambria Math" w:cs="Times New Roman"/>
                      <w:iCs/>
                      <w:sz w:val="22"/>
                      <w:szCs w:val="22"/>
                    </w:rPr>
                  </m:ctrlPr>
                </m:sSubPr>
                <m:e>
                  <m:r>
                    <m:rPr>
                      <m:sty m:val="p"/>
                    </m:rPr>
                    <w:rPr>
                      <w:rFonts w:ascii="Cambria Math" w:hAnsi="Cambria Math" w:cs="Times New Roman"/>
                      <w:sz w:val="22"/>
                      <w:szCs w:val="22"/>
                      <w:lang w:val="en-US"/>
                    </w:rPr>
                    <m:t>M</m:t>
                  </m:r>
                </m:e>
                <m:sub>
                  <m:r>
                    <m:rPr>
                      <m:sty m:val="p"/>
                    </m:rPr>
                    <w:rPr>
                      <w:rFonts w:ascii="Cambria Math" w:hAnsi="Cambria Math" w:cs="Times New Roman"/>
                      <w:sz w:val="22"/>
                      <w:szCs w:val="22"/>
                      <w:lang w:val="en-US"/>
                    </w:rPr>
                    <m:t>uc</m:t>
                  </m:r>
                </m:sub>
              </m:sSub>
            </m:oMath>
            <w:r w:rsidR="0073075D">
              <w:rPr>
                <w:rFonts w:eastAsia="Times New Roman" w:cs="Times New Roman"/>
                <w:color w:val="000000"/>
                <w:sz w:val="22"/>
                <w:szCs w:val="22"/>
                <w:lang w:val="en-US" w:eastAsia="en-GB"/>
              </w:rPr>
              <w:t xml:space="preserve"> (kNm)</w:t>
            </w:r>
          </w:p>
        </w:tc>
        <w:tc>
          <w:tcPr>
            <w:tcW w:w="301" w:type="dxa"/>
            <w:tcBorders>
              <w:top w:val="nil"/>
              <w:left w:val="nil"/>
              <w:bottom w:val="single" w:sz="4" w:space="0" w:color="auto"/>
              <w:right w:val="nil"/>
            </w:tcBorders>
          </w:tcPr>
          <w:p w14:paraId="3A2E80F4" w14:textId="77777777" w:rsidR="0073075D" w:rsidRDefault="0073075D" w:rsidP="00DB2336">
            <w:pPr>
              <w:tabs>
                <w:tab w:val="center" w:pos="2592"/>
                <w:tab w:val="right" w:pos="5184"/>
              </w:tabs>
              <w:spacing w:before="0" w:after="0" w:line="480" w:lineRule="auto"/>
              <w:jc w:val="center"/>
              <w:rPr>
                <w:rFonts w:eastAsia="Times New Roman" w:cs="Times New Roman"/>
                <w:sz w:val="22"/>
                <w:szCs w:val="22"/>
                <w:lang w:val="en-US"/>
              </w:rPr>
            </w:pPr>
          </w:p>
        </w:tc>
        <w:tc>
          <w:tcPr>
            <w:tcW w:w="782" w:type="dxa"/>
            <w:vMerge/>
            <w:tcBorders>
              <w:top w:val="single" w:sz="4" w:space="0" w:color="auto"/>
              <w:left w:val="nil"/>
              <w:bottom w:val="single" w:sz="4" w:space="0" w:color="auto"/>
              <w:right w:val="nil"/>
            </w:tcBorders>
            <w:vAlign w:val="center"/>
            <w:hideMark/>
          </w:tcPr>
          <w:p w14:paraId="2515D7AD" w14:textId="77777777" w:rsidR="0073075D" w:rsidRDefault="0073075D" w:rsidP="00DB2336">
            <w:pPr>
              <w:spacing w:before="0" w:after="0" w:line="480" w:lineRule="auto"/>
              <w:jc w:val="left"/>
              <w:rPr>
                <w:iCs/>
                <w:sz w:val="22"/>
                <w:szCs w:val="22"/>
                <w:lang w:val="en-US"/>
              </w:rPr>
            </w:pPr>
          </w:p>
        </w:tc>
        <w:tc>
          <w:tcPr>
            <w:tcW w:w="782" w:type="dxa"/>
            <w:vMerge/>
            <w:tcBorders>
              <w:top w:val="single" w:sz="4" w:space="0" w:color="auto"/>
              <w:left w:val="nil"/>
              <w:bottom w:val="single" w:sz="4" w:space="0" w:color="auto"/>
              <w:right w:val="nil"/>
            </w:tcBorders>
            <w:vAlign w:val="center"/>
            <w:hideMark/>
          </w:tcPr>
          <w:p w14:paraId="51FFC2D1" w14:textId="77777777" w:rsidR="0073075D" w:rsidRDefault="0073075D" w:rsidP="00DB2336">
            <w:pPr>
              <w:spacing w:before="0" w:after="0" w:line="480" w:lineRule="auto"/>
              <w:jc w:val="left"/>
              <w:rPr>
                <w:iCs/>
                <w:sz w:val="22"/>
                <w:szCs w:val="22"/>
                <w:lang w:val="en-US"/>
              </w:rPr>
            </w:pPr>
          </w:p>
        </w:tc>
      </w:tr>
      <w:tr w:rsidR="0073075D" w14:paraId="16E30222" w14:textId="77777777" w:rsidTr="00DB2336">
        <w:trPr>
          <w:trHeight w:val="297"/>
          <w:jc w:val="center"/>
        </w:trPr>
        <w:tc>
          <w:tcPr>
            <w:tcW w:w="1620" w:type="dxa"/>
            <w:tcBorders>
              <w:top w:val="single" w:sz="4" w:space="0" w:color="auto"/>
              <w:left w:val="nil"/>
              <w:bottom w:val="nil"/>
              <w:right w:val="nil"/>
            </w:tcBorders>
            <w:vAlign w:val="center"/>
            <w:hideMark/>
          </w:tcPr>
          <w:p w14:paraId="7A59451B"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rFonts w:eastAsia="Times New Roman" w:cs="Times New Roman"/>
                <w:color w:val="000000"/>
                <w:sz w:val="22"/>
                <w:szCs w:val="22"/>
                <w:lang w:val="en-US" w:eastAsia="en-GB"/>
              </w:rPr>
              <w:t>Channel</w:t>
            </w:r>
          </w:p>
        </w:tc>
        <w:tc>
          <w:tcPr>
            <w:tcW w:w="919" w:type="dxa"/>
            <w:tcBorders>
              <w:top w:val="single" w:sz="4" w:space="0" w:color="auto"/>
              <w:left w:val="nil"/>
              <w:bottom w:val="nil"/>
              <w:right w:val="nil"/>
            </w:tcBorders>
            <w:vAlign w:val="center"/>
            <w:hideMark/>
          </w:tcPr>
          <w:p w14:paraId="4DBD107F"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rFonts w:eastAsia="Times New Roman" w:cs="Times New Roman"/>
                <w:color w:val="000000"/>
                <w:sz w:val="22"/>
                <w:szCs w:val="22"/>
                <w:lang w:val="en-US" w:eastAsia="en-GB"/>
              </w:rPr>
              <w:t>5.32</w:t>
            </w:r>
          </w:p>
        </w:tc>
        <w:tc>
          <w:tcPr>
            <w:tcW w:w="919" w:type="dxa"/>
            <w:tcBorders>
              <w:top w:val="single" w:sz="4" w:space="0" w:color="auto"/>
              <w:left w:val="nil"/>
              <w:bottom w:val="nil"/>
              <w:right w:val="nil"/>
            </w:tcBorders>
            <w:vAlign w:val="center"/>
            <w:hideMark/>
          </w:tcPr>
          <w:p w14:paraId="692EC35B"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color w:val="000000"/>
                <w:sz w:val="22"/>
                <w:szCs w:val="22"/>
                <w:lang w:val="en-US"/>
              </w:rPr>
              <w:t>5.58</w:t>
            </w:r>
          </w:p>
        </w:tc>
        <w:tc>
          <w:tcPr>
            <w:tcW w:w="919" w:type="dxa"/>
            <w:tcBorders>
              <w:top w:val="single" w:sz="4" w:space="0" w:color="auto"/>
              <w:left w:val="nil"/>
              <w:bottom w:val="nil"/>
              <w:right w:val="nil"/>
            </w:tcBorders>
            <w:vAlign w:val="center"/>
            <w:hideMark/>
          </w:tcPr>
          <w:p w14:paraId="4209777D"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color w:val="000000"/>
                <w:sz w:val="22"/>
                <w:szCs w:val="22"/>
                <w:lang w:val="en-US"/>
              </w:rPr>
              <w:t>5.64</w:t>
            </w:r>
          </w:p>
        </w:tc>
        <w:tc>
          <w:tcPr>
            <w:tcW w:w="301" w:type="dxa"/>
            <w:tcBorders>
              <w:top w:val="single" w:sz="4" w:space="0" w:color="auto"/>
              <w:left w:val="nil"/>
              <w:bottom w:val="nil"/>
              <w:right w:val="nil"/>
            </w:tcBorders>
            <w:vAlign w:val="center"/>
          </w:tcPr>
          <w:p w14:paraId="0039D2CD"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p>
        </w:tc>
        <w:tc>
          <w:tcPr>
            <w:tcW w:w="782" w:type="dxa"/>
            <w:tcBorders>
              <w:top w:val="single" w:sz="4" w:space="0" w:color="auto"/>
              <w:left w:val="nil"/>
              <w:bottom w:val="nil"/>
              <w:right w:val="nil"/>
            </w:tcBorders>
            <w:hideMark/>
          </w:tcPr>
          <w:p w14:paraId="4558B486"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rFonts w:eastAsiaTheme="minorEastAsia" w:cs="Times New Roman"/>
                <w:sz w:val="22"/>
                <w:szCs w:val="22"/>
                <w:lang w:val="en-US"/>
              </w:rPr>
              <w:t>0.95</w:t>
            </w:r>
          </w:p>
        </w:tc>
        <w:tc>
          <w:tcPr>
            <w:tcW w:w="782" w:type="dxa"/>
            <w:tcBorders>
              <w:top w:val="single" w:sz="4" w:space="0" w:color="auto"/>
              <w:left w:val="nil"/>
              <w:bottom w:val="nil"/>
              <w:right w:val="nil"/>
            </w:tcBorders>
            <w:hideMark/>
          </w:tcPr>
          <w:p w14:paraId="77125F68"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sidRPr="006934C1">
              <w:rPr>
                <w:rFonts w:eastAsiaTheme="minorEastAsia" w:cs="Times New Roman"/>
                <w:sz w:val="22"/>
                <w:szCs w:val="22"/>
                <w:lang w:val="en-US"/>
              </w:rPr>
              <w:t>0.94</w:t>
            </w:r>
          </w:p>
        </w:tc>
      </w:tr>
      <w:tr w:rsidR="0073075D" w14:paraId="32FFAC6B" w14:textId="77777777" w:rsidTr="00DB2336">
        <w:trPr>
          <w:trHeight w:val="315"/>
          <w:jc w:val="center"/>
        </w:trPr>
        <w:tc>
          <w:tcPr>
            <w:tcW w:w="1620" w:type="dxa"/>
            <w:vAlign w:val="center"/>
          </w:tcPr>
          <w:p w14:paraId="1DD594D1"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p>
        </w:tc>
        <w:tc>
          <w:tcPr>
            <w:tcW w:w="919" w:type="dxa"/>
            <w:vAlign w:val="center"/>
          </w:tcPr>
          <w:p w14:paraId="25BACDD3" w14:textId="77777777" w:rsidR="0073075D" w:rsidRDefault="0073075D" w:rsidP="00DB2336">
            <w:pPr>
              <w:tabs>
                <w:tab w:val="center" w:pos="2592"/>
                <w:tab w:val="right" w:pos="5184"/>
              </w:tabs>
              <w:spacing w:before="0" w:after="0" w:line="480" w:lineRule="auto"/>
              <w:jc w:val="center"/>
              <w:rPr>
                <w:color w:val="000000"/>
                <w:sz w:val="22"/>
                <w:szCs w:val="22"/>
                <w:lang w:val="en-US"/>
              </w:rPr>
            </w:pPr>
          </w:p>
        </w:tc>
        <w:tc>
          <w:tcPr>
            <w:tcW w:w="919" w:type="dxa"/>
            <w:vAlign w:val="center"/>
          </w:tcPr>
          <w:p w14:paraId="0A76DE77" w14:textId="77777777" w:rsidR="0073075D" w:rsidRDefault="0073075D" w:rsidP="00DB2336">
            <w:pPr>
              <w:tabs>
                <w:tab w:val="center" w:pos="2592"/>
                <w:tab w:val="right" w:pos="5184"/>
              </w:tabs>
              <w:spacing w:before="0" w:after="0" w:line="480" w:lineRule="auto"/>
              <w:jc w:val="center"/>
              <w:rPr>
                <w:color w:val="000000"/>
                <w:sz w:val="22"/>
                <w:szCs w:val="22"/>
                <w:lang w:val="en-US"/>
              </w:rPr>
            </w:pPr>
          </w:p>
        </w:tc>
        <w:tc>
          <w:tcPr>
            <w:tcW w:w="919" w:type="dxa"/>
            <w:vAlign w:val="center"/>
          </w:tcPr>
          <w:p w14:paraId="0D41214C"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p>
        </w:tc>
        <w:tc>
          <w:tcPr>
            <w:tcW w:w="301" w:type="dxa"/>
            <w:vAlign w:val="center"/>
          </w:tcPr>
          <w:p w14:paraId="16A71E94"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p>
        </w:tc>
        <w:tc>
          <w:tcPr>
            <w:tcW w:w="782" w:type="dxa"/>
          </w:tcPr>
          <w:p w14:paraId="244CCF8F" w14:textId="77777777" w:rsidR="0073075D" w:rsidRDefault="0073075D" w:rsidP="00DB2336">
            <w:pPr>
              <w:tabs>
                <w:tab w:val="center" w:pos="2592"/>
                <w:tab w:val="right" w:pos="5184"/>
              </w:tabs>
              <w:spacing w:before="0" w:after="0" w:line="480" w:lineRule="auto"/>
              <w:rPr>
                <w:color w:val="000000"/>
                <w:sz w:val="22"/>
                <w:szCs w:val="22"/>
                <w:lang w:val="en-US"/>
              </w:rPr>
            </w:pPr>
          </w:p>
        </w:tc>
        <w:tc>
          <w:tcPr>
            <w:tcW w:w="782" w:type="dxa"/>
          </w:tcPr>
          <w:p w14:paraId="31C378D7" w14:textId="77777777" w:rsidR="0073075D" w:rsidRDefault="0073075D" w:rsidP="00DB2336">
            <w:pPr>
              <w:tabs>
                <w:tab w:val="center" w:pos="2592"/>
                <w:tab w:val="right" w:pos="5184"/>
              </w:tabs>
              <w:spacing w:before="0" w:after="0" w:line="480" w:lineRule="auto"/>
              <w:rPr>
                <w:color w:val="000000"/>
                <w:sz w:val="22"/>
                <w:szCs w:val="22"/>
                <w:lang w:val="en-US"/>
              </w:rPr>
            </w:pPr>
          </w:p>
        </w:tc>
      </w:tr>
      <w:tr w:rsidR="0073075D" w14:paraId="3F5474F3" w14:textId="77777777" w:rsidTr="00DB2336">
        <w:trPr>
          <w:trHeight w:val="315"/>
          <w:jc w:val="center"/>
        </w:trPr>
        <w:tc>
          <w:tcPr>
            <w:tcW w:w="1620" w:type="dxa"/>
            <w:tcBorders>
              <w:top w:val="nil"/>
              <w:left w:val="nil"/>
              <w:bottom w:val="single" w:sz="4" w:space="0" w:color="auto"/>
              <w:right w:val="nil"/>
            </w:tcBorders>
            <w:vAlign w:val="center"/>
            <w:hideMark/>
          </w:tcPr>
          <w:p w14:paraId="15865652"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rFonts w:eastAsia="Times New Roman" w:cs="Times New Roman"/>
                <w:color w:val="000000"/>
                <w:sz w:val="22"/>
                <w:szCs w:val="22"/>
                <w:lang w:val="en-US" w:eastAsia="en-GB"/>
              </w:rPr>
              <w:t>Zed</w:t>
            </w:r>
          </w:p>
        </w:tc>
        <w:tc>
          <w:tcPr>
            <w:tcW w:w="919" w:type="dxa"/>
            <w:tcBorders>
              <w:top w:val="nil"/>
              <w:left w:val="nil"/>
              <w:bottom w:val="single" w:sz="4" w:space="0" w:color="auto"/>
              <w:right w:val="nil"/>
            </w:tcBorders>
            <w:vAlign w:val="center"/>
            <w:hideMark/>
          </w:tcPr>
          <w:p w14:paraId="5DAA4C46"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rFonts w:eastAsia="Times New Roman" w:cs="Times New Roman"/>
                <w:color w:val="000000"/>
                <w:sz w:val="22"/>
                <w:szCs w:val="22"/>
                <w:lang w:val="en-US" w:eastAsia="en-GB"/>
              </w:rPr>
              <w:t>5.60</w:t>
            </w:r>
          </w:p>
        </w:tc>
        <w:tc>
          <w:tcPr>
            <w:tcW w:w="919" w:type="dxa"/>
            <w:tcBorders>
              <w:top w:val="nil"/>
              <w:left w:val="nil"/>
              <w:bottom w:val="single" w:sz="4" w:space="0" w:color="auto"/>
              <w:right w:val="nil"/>
            </w:tcBorders>
            <w:vAlign w:val="center"/>
            <w:hideMark/>
          </w:tcPr>
          <w:p w14:paraId="693CF404"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5.87</w:t>
            </w:r>
          </w:p>
        </w:tc>
        <w:tc>
          <w:tcPr>
            <w:tcW w:w="919" w:type="dxa"/>
            <w:tcBorders>
              <w:top w:val="nil"/>
              <w:left w:val="nil"/>
              <w:bottom w:val="single" w:sz="4" w:space="0" w:color="auto"/>
              <w:right w:val="nil"/>
            </w:tcBorders>
            <w:vAlign w:val="center"/>
            <w:hideMark/>
          </w:tcPr>
          <w:p w14:paraId="626A2E71"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color w:val="000000"/>
                <w:sz w:val="22"/>
                <w:szCs w:val="22"/>
                <w:lang w:val="en-US"/>
              </w:rPr>
              <w:t>5.94</w:t>
            </w:r>
          </w:p>
        </w:tc>
        <w:tc>
          <w:tcPr>
            <w:tcW w:w="301" w:type="dxa"/>
            <w:tcBorders>
              <w:top w:val="nil"/>
              <w:left w:val="nil"/>
              <w:bottom w:val="single" w:sz="4" w:space="0" w:color="auto"/>
              <w:right w:val="nil"/>
            </w:tcBorders>
            <w:vAlign w:val="center"/>
          </w:tcPr>
          <w:p w14:paraId="1E84A1F5"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p>
        </w:tc>
        <w:tc>
          <w:tcPr>
            <w:tcW w:w="782" w:type="dxa"/>
            <w:tcBorders>
              <w:top w:val="nil"/>
              <w:left w:val="nil"/>
              <w:bottom w:val="single" w:sz="4" w:space="0" w:color="auto"/>
              <w:right w:val="nil"/>
            </w:tcBorders>
            <w:hideMark/>
          </w:tcPr>
          <w:p w14:paraId="614605F9"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0.95</w:t>
            </w:r>
          </w:p>
        </w:tc>
        <w:tc>
          <w:tcPr>
            <w:tcW w:w="782" w:type="dxa"/>
            <w:tcBorders>
              <w:top w:val="nil"/>
              <w:left w:val="nil"/>
              <w:bottom w:val="single" w:sz="4" w:space="0" w:color="auto"/>
              <w:right w:val="nil"/>
            </w:tcBorders>
            <w:hideMark/>
          </w:tcPr>
          <w:p w14:paraId="566016B8"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0.94</w:t>
            </w:r>
          </w:p>
        </w:tc>
      </w:tr>
    </w:tbl>
    <w:p w14:paraId="26175B88" w14:textId="77777777" w:rsidR="0073075D" w:rsidRDefault="0073075D" w:rsidP="0073075D">
      <w:pPr>
        <w:spacing w:before="0" w:after="0" w:line="480" w:lineRule="auto"/>
        <w:rPr>
          <w:lang w:eastAsia="en-GB"/>
        </w:rPr>
      </w:pPr>
    </w:p>
    <w:p w14:paraId="691F2E4B" w14:textId="77777777" w:rsidR="0073075D" w:rsidRDefault="0073075D" w:rsidP="0073075D">
      <w:pPr>
        <w:spacing w:before="0" w:after="0" w:line="480" w:lineRule="auto"/>
        <w:rPr>
          <w:lang w:eastAsia="en-GB"/>
        </w:rPr>
      </w:pPr>
    </w:p>
    <w:p w14:paraId="6C3FF4CB" w14:textId="77777777" w:rsidR="0073075D" w:rsidRDefault="0073075D" w:rsidP="0073075D">
      <w:pPr>
        <w:spacing w:before="0" w:after="0" w:line="480" w:lineRule="auto"/>
        <w:rPr>
          <w:noProof/>
        </w:rPr>
      </w:pPr>
      <w:r>
        <w:rPr>
          <w:noProof/>
          <w:lang w:val="en-US"/>
        </w:rPr>
        <w:lastRenderedPageBreak/>
        <mc:AlternateContent>
          <mc:Choice Requires="wps">
            <w:drawing>
              <wp:anchor distT="0" distB="0" distL="114300" distR="114300" simplePos="0" relativeHeight="251691008" behindDoc="0" locked="0" layoutInCell="1" allowOverlap="1" wp14:anchorId="62C1573D" wp14:editId="2E3C9F72">
                <wp:simplePos x="0" y="0"/>
                <wp:positionH relativeFrom="column">
                  <wp:posOffset>228600</wp:posOffset>
                </wp:positionH>
                <wp:positionV relativeFrom="paragraph">
                  <wp:posOffset>3107690</wp:posOffset>
                </wp:positionV>
                <wp:extent cx="388620" cy="472440"/>
                <wp:effectExtent l="0" t="0" r="0" b="3810"/>
                <wp:wrapNone/>
                <wp:docPr id="3" name="Text Box 101"/>
                <wp:cNvGraphicFramePr/>
                <a:graphic xmlns:a="http://schemas.openxmlformats.org/drawingml/2006/main">
                  <a:graphicData uri="http://schemas.microsoft.com/office/word/2010/wordprocessingShape">
                    <wps:wsp>
                      <wps:cNvSpPr txBox="1"/>
                      <wps:spPr>
                        <a:xfrm>
                          <a:off x="0" y="0"/>
                          <a:ext cx="388620" cy="472440"/>
                        </a:xfrm>
                        <a:prstGeom prst="rect">
                          <a:avLst/>
                        </a:prstGeom>
                        <a:noFill/>
                        <a:ln w="6350">
                          <a:noFill/>
                        </a:ln>
                      </wps:spPr>
                      <wps:txbx>
                        <w:txbxContent>
                          <w:p w14:paraId="44A572CB" w14:textId="77777777" w:rsidR="00DB2336" w:rsidRDefault="00DB2336" w:rsidP="0073075D">
                            <w:r>
                              <w:t>(a)</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C1573D" id="Text Box 101" o:spid="_x0000_s1048" type="#_x0000_t202" style="position:absolute;left:0;text-align:left;margin-left:18pt;margin-top:244.7pt;width:30.6pt;height:37.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" filled="f" stroked="f" strokeweight=".5pt">
                <v:textbox>
                  <w:txbxContent>
                    <w:p w14:paraId="44A572CB" w14:textId="77777777" w:rsidR="00DB2336" w:rsidRDefault="00DB2336" w:rsidP="0073075D">
                      <w:r>
                        <w:t>(a)</w:t>
                      </w:r>
                    </w:p>
                  </w:txbxContent>
                </v:textbox>
              </v:shape>
            </w:pict>
          </mc:Fallback>
        </mc:AlternateContent>
      </w:r>
      <w:r>
        <w:rPr>
          <w:noProof/>
        </w:rPr>
        <w:t xml:space="preserve"> </w:t>
      </w:r>
      <w:r>
        <w:rPr>
          <w:noProof/>
          <w:lang w:val="en-US"/>
        </w:rPr>
        <w:drawing>
          <wp:inline distT="0" distB="0" distL="0" distR="0" wp14:anchorId="66BDA703" wp14:editId="14BD0CB0">
            <wp:extent cx="5122545" cy="3657600"/>
            <wp:effectExtent l="0" t="0" r="1905" b="0"/>
            <wp:docPr id="1633314600" name="Chart 10">
              <a:extLst xmlns:a="http://schemas.openxmlformats.org/drawingml/2006/main">
                <a:ext uri="{FF2B5EF4-FFF2-40B4-BE49-F238E27FC236}">
                  <a16:creationId xmlns:a16="http://schemas.microsoft.com/office/drawing/2014/main" id="{1B4E0FA2-A271-46EF-BB9F-7E892DB8A3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C9F121E" w14:textId="77777777" w:rsidR="0073075D" w:rsidRDefault="0073075D" w:rsidP="0073075D">
      <w:pPr>
        <w:pStyle w:val="Figure"/>
      </w:pPr>
      <w:r>
        <w:rPr>
          <w:noProof/>
          <w:lang w:val="en-US"/>
        </w:rPr>
        <mc:AlternateContent>
          <mc:Choice Requires="wps">
            <w:drawing>
              <wp:anchor distT="0" distB="0" distL="114300" distR="114300" simplePos="0" relativeHeight="251692032" behindDoc="0" locked="0" layoutInCell="1" allowOverlap="1" wp14:anchorId="339C7350" wp14:editId="14008075">
                <wp:simplePos x="0" y="0"/>
                <wp:positionH relativeFrom="column">
                  <wp:posOffset>-15240</wp:posOffset>
                </wp:positionH>
                <wp:positionV relativeFrom="paragraph">
                  <wp:posOffset>1826260</wp:posOffset>
                </wp:positionV>
                <wp:extent cx="396240" cy="480060"/>
                <wp:effectExtent l="0" t="0" r="3810" b="0"/>
                <wp:wrapNone/>
                <wp:docPr id="2118326398" name="Text Box 100"/>
                <wp:cNvGraphicFramePr/>
                <a:graphic xmlns:a="http://schemas.openxmlformats.org/drawingml/2006/main">
                  <a:graphicData uri="http://schemas.microsoft.com/office/word/2010/wordprocessingShape">
                    <wps:wsp>
                      <wps:cNvSpPr txBox="1"/>
                      <wps:spPr>
                        <a:xfrm>
                          <a:off x="0" y="0"/>
                          <a:ext cx="396240" cy="480060"/>
                        </a:xfrm>
                        <a:prstGeom prst="rect">
                          <a:avLst/>
                        </a:prstGeom>
                        <a:solidFill>
                          <a:schemeClr val="lt1"/>
                        </a:solidFill>
                        <a:ln w="6350">
                          <a:noFill/>
                        </a:ln>
                      </wps:spPr>
                      <wps:txbx>
                        <w:txbxContent>
                          <w:p w14:paraId="7F15C011" w14:textId="77777777" w:rsidR="00DB2336" w:rsidRDefault="00DB2336" w:rsidP="0073075D">
                            <w:r>
                              <w:t>(b)</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9C7350" id="Text Box 100" o:spid="_x0000_s1049" type="#_x0000_t202" style="position:absolute;left:0;text-align:left;margin-left:-1.2pt;margin-top:143.8pt;width:31.2pt;height:37.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" fillcolor="white [3201]" stroked="f" strokeweight=".5pt">
                <v:textbox>
                  <w:txbxContent>
                    <w:p w14:paraId="7F15C011" w14:textId="77777777" w:rsidR="00DB2336" w:rsidRDefault="00DB2336" w:rsidP="0073075D">
                      <w:r>
                        <w:t>(b)</w:t>
                      </w:r>
                    </w:p>
                  </w:txbxContent>
                </v:textbox>
              </v:shape>
            </w:pict>
          </mc:Fallback>
        </mc:AlternateContent>
      </w:r>
      <w:r>
        <w:rPr>
          <w:noProof/>
          <w:lang w:val="en-US"/>
        </w:rPr>
        <w:drawing>
          <wp:inline distT="0" distB="0" distL="0" distR="0" wp14:anchorId="724CCB6A" wp14:editId="07248338">
            <wp:extent cx="2901950" cy="2315845"/>
            <wp:effectExtent l="0" t="0" r="0" b="8255"/>
            <wp:docPr id="1958045522" name="Picture 9" descr="A metal beam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1541195" descr="A metal beam on the ground&#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01950" cy="2315845"/>
                    </a:xfrm>
                    <a:prstGeom prst="rect">
                      <a:avLst/>
                    </a:prstGeom>
                    <a:noFill/>
                    <a:ln>
                      <a:noFill/>
                    </a:ln>
                  </pic:spPr>
                </pic:pic>
              </a:graphicData>
            </a:graphic>
          </wp:inline>
        </w:drawing>
      </w:r>
      <w:r>
        <w:t xml:space="preserve"> </w:t>
      </w:r>
      <w:r>
        <w:rPr>
          <w:noProof/>
          <w:lang w:val="en-US"/>
        </w:rPr>
        <w:drawing>
          <wp:inline distT="0" distB="0" distL="0" distR="0" wp14:anchorId="1ECAA96D" wp14:editId="5FD28945">
            <wp:extent cx="2760980" cy="2315845"/>
            <wp:effectExtent l="0" t="0" r="1270" b="8255"/>
            <wp:docPr id="299492845" name="Picture 8" descr="A green and yellow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0338722" descr="A green and yellow rectangular objec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60980" cy="2315845"/>
                    </a:xfrm>
                    <a:prstGeom prst="rect">
                      <a:avLst/>
                    </a:prstGeom>
                    <a:noFill/>
                    <a:ln>
                      <a:noFill/>
                    </a:ln>
                  </pic:spPr>
                </pic:pic>
              </a:graphicData>
            </a:graphic>
          </wp:inline>
        </w:drawing>
      </w:r>
    </w:p>
    <w:p w14:paraId="2D870B33" w14:textId="5FBCF02C" w:rsidR="0073075D" w:rsidRPr="003B2F21" w:rsidRDefault="0073075D" w:rsidP="005D067C">
      <w:pPr>
        <w:pStyle w:val="Figure"/>
      </w:pPr>
      <w:r w:rsidRPr="003B2F21">
        <w:t xml:space="preserve">Fig. </w:t>
      </w:r>
      <w:r w:rsidR="005D067C">
        <w:t>1</w:t>
      </w:r>
      <w:r w:rsidRPr="003B2F21">
        <w:rPr>
          <w:noProof/>
        </w:rPr>
        <w:t>0</w:t>
      </w:r>
      <w:r w:rsidRPr="003B2F21">
        <w:t>. Experimental and FE modelling results for channel section C-W145T1.2 (a) typical load-displacement curves, and (b) deformed shapes at failure from experiment and FE modelling (contour of displacement ranged from red to green with highest values in red region).</w:t>
      </w:r>
    </w:p>
    <w:p w14:paraId="30C57892" w14:textId="77777777" w:rsidR="0073075D" w:rsidRDefault="0073075D" w:rsidP="0073075D">
      <w:pPr>
        <w:spacing w:before="0" w:after="0" w:line="480" w:lineRule="auto"/>
        <w:rPr>
          <w:lang w:eastAsia="en-GB"/>
        </w:rPr>
      </w:pPr>
    </w:p>
    <w:p w14:paraId="22AF5919" w14:textId="77777777" w:rsidR="0073075D" w:rsidRDefault="0073075D" w:rsidP="0073075D">
      <w:pPr>
        <w:spacing w:before="0" w:after="0" w:line="480" w:lineRule="auto"/>
        <w:rPr>
          <w:lang w:eastAsia="en-GB"/>
        </w:rPr>
      </w:pPr>
      <w:r>
        <w:rPr>
          <w:noProof/>
          <w:lang w:val="en-US"/>
        </w:rPr>
        <w:lastRenderedPageBreak/>
        <mc:AlternateContent>
          <mc:Choice Requires="wps">
            <w:drawing>
              <wp:anchor distT="0" distB="0" distL="114300" distR="114300" simplePos="0" relativeHeight="251693056" behindDoc="0" locked="0" layoutInCell="1" allowOverlap="1" wp14:anchorId="2AE911A1" wp14:editId="4A56271A">
                <wp:simplePos x="0" y="0"/>
                <wp:positionH relativeFrom="column">
                  <wp:posOffset>15240</wp:posOffset>
                </wp:positionH>
                <wp:positionV relativeFrom="paragraph">
                  <wp:posOffset>2987040</wp:posOffset>
                </wp:positionV>
                <wp:extent cx="388620" cy="472440"/>
                <wp:effectExtent l="0" t="0" r="0" b="3810"/>
                <wp:wrapNone/>
                <wp:docPr id="4" name="Text Box 99"/>
                <wp:cNvGraphicFramePr/>
                <a:graphic xmlns:a="http://schemas.openxmlformats.org/drawingml/2006/main">
                  <a:graphicData uri="http://schemas.microsoft.com/office/word/2010/wordprocessingShape">
                    <wps:wsp>
                      <wps:cNvSpPr txBox="1"/>
                      <wps:spPr>
                        <a:xfrm>
                          <a:off x="0" y="0"/>
                          <a:ext cx="388620" cy="472440"/>
                        </a:xfrm>
                        <a:prstGeom prst="rect">
                          <a:avLst/>
                        </a:prstGeom>
                        <a:noFill/>
                        <a:ln w="6350">
                          <a:noFill/>
                        </a:ln>
                      </wps:spPr>
                      <wps:txbx>
                        <w:txbxContent>
                          <w:p w14:paraId="53DEA842" w14:textId="77777777" w:rsidR="00DB2336" w:rsidRDefault="00DB2336" w:rsidP="0073075D">
                            <w:r>
                              <w:t>(a)</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E911A1" id="Text Box 99" o:spid="_x0000_s1050" type="#_x0000_t202" style="position:absolute;left:0;text-align:left;margin-left:1.2pt;margin-top:235.2pt;width:30.6pt;height:37.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" filled="f" stroked="f" strokeweight=".5pt">
                <v:textbox>
                  <w:txbxContent>
                    <w:p w14:paraId="53DEA842" w14:textId="77777777" w:rsidR="00DB2336" w:rsidRDefault="00DB2336" w:rsidP="0073075D">
                      <w:r>
                        <w:t>(a)</w:t>
                      </w:r>
                    </w:p>
                  </w:txbxContent>
                </v:textbox>
              </v:shape>
            </w:pict>
          </mc:Fallback>
        </mc:AlternateContent>
      </w:r>
      <w:r>
        <w:rPr>
          <w:noProof/>
        </w:rPr>
        <w:t xml:space="preserve"> </w:t>
      </w:r>
      <w:r>
        <w:rPr>
          <w:noProof/>
          <w:lang w:val="en-US"/>
        </w:rPr>
        <w:drawing>
          <wp:inline distT="0" distB="0" distL="0" distR="0" wp14:anchorId="6626F393" wp14:editId="7F5B3427">
            <wp:extent cx="5151120" cy="3481070"/>
            <wp:effectExtent l="0" t="0" r="0" b="5080"/>
            <wp:docPr id="1351665637" name="Chart 7">
              <a:extLst xmlns:a="http://schemas.openxmlformats.org/drawingml/2006/main">
                <a:ext uri="{FF2B5EF4-FFF2-40B4-BE49-F238E27FC236}">
                  <a16:creationId xmlns:a16="http://schemas.microsoft.com/office/drawing/2014/main" id="{2E842979-9EE2-4DD5-88B6-D884E39033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BF9E8AD" w14:textId="77777777" w:rsidR="0073075D" w:rsidRDefault="0073075D" w:rsidP="0073075D">
      <w:pPr>
        <w:spacing w:before="0" w:after="0" w:line="480" w:lineRule="auto"/>
        <w:rPr>
          <w:lang w:eastAsia="en-GB"/>
        </w:rPr>
      </w:pPr>
    </w:p>
    <w:p w14:paraId="7D601175" w14:textId="77777777" w:rsidR="0073075D" w:rsidRDefault="0073075D" w:rsidP="0073075D">
      <w:pPr>
        <w:pStyle w:val="Figure"/>
      </w:pPr>
      <w:r>
        <w:rPr>
          <w:noProof/>
          <w:lang w:val="en-US"/>
        </w:rPr>
        <mc:AlternateContent>
          <mc:Choice Requires="wps">
            <w:drawing>
              <wp:anchor distT="0" distB="0" distL="114300" distR="114300" simplePos="0" relativeHeight="251694080" behindDoc="0" locked="0" layoutInCell="1" allowOverlap="1" wp14:anchorId="68ECAFA1" wp14:editId="5B1AB03E">
                <wp:simplePos x="0" y="0"/>
                <wp:positionH relativeFrom="column">
                  <wp:posOffset>-7620</wp:posOffset>
                </wp:positionH>
                <wp:positionV relativeFrom="paragraph">
                  <wp:posOffset>1935480</wp:posOffset>
                </wp:positionV>
                <wp:extent cx="396240" cy="480060"/>
                <wp:effectExtent l="0" t="0" r="3810" b="0"/>
                <wp:wrapNone/>
                <wp:docPr id="299" name="Text Box 98"/>
                <wp:cNvGraphicFramePr/>
                <a:graphic xmlns:a="http://schemas.openxmlformats.org/drawingml/2006/main">
                  <a:graphicData uri="http://schemas.microsoft.com/office/word/2010/wordprocessingShape">
                    <wps:wsp>
                      <wps:cNvSpPr txBox="1"/>
                      <wps:spPr>
                        <a:xfrm>
                          <a:off x="0" y="0"/>
                          <a:ext cx="396240" cy="480060"/>
                        </a:xfrm>
                        <a:prstGeom prst="rect">
                          <a:avLst/>
                        </a:prstGeom>
                        <a:solidFill>
                          <a:schemeClr val="lt1"/>
                        </a:solidFill>
                        <a:ln w="6350">
                          <a:noFill/>
                        </a:ln>
                      </wps:spPr>
                      <wps:txbx>
                        <w:txbxContent>
                          <w:p w14:paraId="6A02B5C5" w14:textId="77777777" w:rsidR="00DB2336" w:rsidRDefault="00DB2336" w:rsidP="0073075D">
                            <w:r>
                              <w:t>(b)</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CAFA1" id="Text Box 98" o:spid="_x0000_s1051" type="#_x0000_t202" style="position:absolute;left:0;text-align:left;margin-left:-.6pt;margin-top:152.4pt;width:31.2pt;height:37.8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" fillcolor="white [3201]" stroked="f" strokeweight=".5pt">
                <v:textbox>
                  <w:txbxContent>
                    <w:p w14:paraId="6A02B5C5" w14:textId="77777777" w:rsidR="00DB2336" w:rsidRDefault="00DB2336" w:rsidP="0073075D">
                      <w:r>
                        <w:t>(b)</w:t>
                      </w:r>
                    </w:p>
                  </w:txbxContent>
                </v:textbox>
              </v:shape>
            </w:pict>
          </mc:Fallback>
        </mc:AlternateContent>
      </w:r>
      <w:r>
        <w:rPr>
          <w:noProof/>
          <w:lang w:val="en-US"/>
        </w:rPr>
        <w:drawing>
          <wp:inline distT="0" distB="0" distL="0" distR="0" wp14:anchorId="29E824EC" wp14:editId="49DD48E0">
            <wp:extent cx="2813685" cy="2425700"/>
            <wp:effectExtent l="0" t="0" r="5715" b="0"/>
            <wp:docPr id="100011355" name="Picture 6" descr="A metal beam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A metal beam on the ground&#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13685" cy="2425700"/>
                    </a:xfrm>
                    <a:prstGeom prst="rect">
                      <a:avLst/>
                    </a:prstGeom>
                    <a:noFill/>
                    <a:ln>
                      <a:noFill/>
                    </a:ln>
                  </pic:spPr>
                </pic:pic>
              </a:graphicData>
            </a:graphic>
          </wp:inline>
        </w:drawing>
      </w:r>
      <w:r>
        <w:t xml:space="preserve"> </w:t>
      </w:r>
      <w:r>
        <w:rPr>
          <w:noProof/>
          <w:lang w:val="en-US"/>
        </w:rPr>
        <w:drawing>
          <wp:inline distT="0" distB="0" distL="0" distR="0" wp14:anchorId="49419CBB" wp14:editId="7526863A">
            <wp:extent cx="2824480" cy="2418080"/>
            <wp:effectExtent l="0" t="0" r="0" b="1270"/>
            <wp:docPr id="1551298649" name="Picture 5" descr="A green object with a rainbow colored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descr="A green object with a rainbow colored surface&#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24480" cy="2418080"/>
                    </a:xfrm>
                    <a:prstGeom prst="rect">
                      <a:avLst/>
                    </a:prstGeom>
                    <a:noFill/>
                    <a:ln>
                      <a:noFill/>
                    </a:ln>
                  </pic:spPr>
                </pic:pic>
              </a:graphicData>
            </a:graphic>
          </wp:inline>
        </w:drawing>
      </w:r>
    </w:p>
    <w:p w14:paraId="698AA2D2" w14:textId="0096DB8C" w:rsidR="0073075D" w:rsidRPr="003B2F21" w:rsidRDefault="0073075D" w:rsidP="005D067C">
      <w:pPr>
        <w:pStyle w:val="Figure"/>
      </w:pPr>
      <w:r w:rsidRPr="003B2F21">
        <w:t xml:space="preserve">Fig. </w:t>
      </w:r>
      <w:r w:rsidR="005D067C">
        <w:t>1</w:t>
      </w:r>
      <w:r w:rsidRPr="003B2F21">
        <w:rPr>
          <w:noProof/>
        </w:rPr>
        <w:t>1</w:t>
      </w:r>
      <w:r w:rsidRPr="003B2F21">
        <w:t>. Experimental and FE modelling results for channel section Z-W145T1.2 (a) typical load-displacement curves, and (b) deformed shapes at failure from experiment and FE modelling (contour of displacement ranged from red to green with highest values in red region).</w:t>
      </w:r>
    </w:p>
    <w:p w14:paraId="06955318" w14:textId="77777777" w:rsidR="0073075D" w:rsidRDefault="0073075D" w:rsidP="0073075D">
      <w:pPr>
        <w:pStyle w:val="Figure"/>
        <w:rPr>
          <w:lang w:eastAsia="en-GB"/>
        </w:rPr>
      </w:pPr>
    </w:p>
    <w:p w14:paraId="29A17C6A" w14:textId="77777777" w:rsidR="0073075D" w:rsidRDefault="0073075D" w:rsidP="0073075D">
      <w:pPr>
        <w:pStyle w:val="Heading2"/>
        <w:spacing w:line="480" w:lineRule="auto"/>
      </w:pPr>
      <w:r>
        <w:lastRenderedPageBreak/>
        <w:t>5.4 Optimisation for flexural strength</w:t>
      </w:r>
    </w:p>
    <w:p w14:paraId="332EA6EE" w14:textId="77777777" w:rsidR="0073075D" w:rsidRDefault="0073075D" w:rsidP="0073075D">
      <w:pPr>
        <w:spacing w:line="480" w:lineRule="auto"/>
        <w:rPr>
          <w:lang w:eastAsia="en-GB"/>
        </w:rPr>
      </w:pPr>
      <w:r>
        <w:rPr>
          <w:lang w:eastAsia="en-GB"/>
        </w:rPr>
        <w:t xml:space="preserve">Tables 7 and 8 show the buckling and ultimate strengths of the cross-sectional geometries obtained from the optimisation process for the two sets of channel and zed sections </w:t>
      </w:r>
      <w:r>
        <w:t xml:space="preserve">using the measured material properties from the tensile specimen tests. They are compared </w:t>
      </w:r>
      <w:r>
        <w:rPr>
          <w:lang w:eastAsia="en-GB"/>
        </w:rPr>
        <w:t xml:space="preserve">with the strengths of the standard sections with the same amount of material and the same section height. </w:t>
      </w:r>
      <w:r>
        <w:t xml:space="preserve">The resulting cross-sectional shapes and comparison between flexural strength capacities with the cold working effect and without the cold working effect, of all optimal design candidates, Candidates 1-6, are also shown in Figs. 12 and 13 for </w:t>
      </w:r>
      <w:r>
        <w:rPr>
          <w:lang w:eastAsia="en-GB"/>
        </w:rPr>
        <w:t>the two sets of channel and zed sections with the depths of 145 mm and 170 mm, respectively</w:t>
      </w:r>
      <w:r>
        <w:t xml:space="preserve">. Table 9 summarises </w:t>
      </w:r>
      <w:r>
        <w:rPr>
          <w:rFonts w:cs="Times New Roman"/>
          <w:szCs w:val="24"/>
        </w:rPr>
        <w:t>the increase of flexural strengths of the reference and optimised sections in comparison to the standard sections in which the increase of flexural strengths in the sections with flange stiffeners is highlighted. It should be noted that the optimisation process found the optimal positions, shapes and dimensions for the web and flange’s stiffeners as shown in Figs. 12 and 13 in which the position for the flange stiffener was the closest to web-to-flange corner.</w:t>
      </w:r>
    </w:p>
    <w:p w14:paraId="1FC6C9AF" w14:textId="77777777" w:rsidR="0073075D" w:rsidRDefault="0073075D" w:rsidP="0073075D">
      <w:pPr>
        <w:spacing w:line="480" w:lineRule="auto"/>
        <w:rPr>
          <w:lang w:eastAsia="en-GB"/>
        </w:rPr>
      </w:pPr>
    </w:p>
    <w:p w14:paraId="28341485" w14:textId="77777777" w:rsidR="0073075D" w:rsidRDefault="0073075D" w:rsidP="0073075D">
      <w:pPr>
        <w:spacing w:line="480" w:lineRule="auto"/>
        <w:rPr>
          <w:lang w:eastAsia="en-GB"/>
        </w:rPr>
      </w:pPr>
    </w:p>
    <w:p w14:paraId="7103F2E7" w14:textId="77777777" w:rsidR="0073075D" w:rsidRDefault="0073075D" w:rsidP="0073075D">
      <w:pPr>
        <w:spacing w:line="480" w:lineRule="auto"/>
        <w:rPr>
          <w:lang w:eastAsia="en-GB"/>
        </w:rPr>
      </w:pPr>
    </w:p>
    <w:p w14:paraId="3F8A77C9" w14:textId="77777777" w:rsidR="0073075D" w:rsidRDefault="0073075D" w:rsidP="0073075D">
      <w:pPr>
        <w:spacing w:line="480" w:lineRule="auto"/>
        <w:rPr>
          <w:lang w:eastAsia="en-GB"/>
        </w:rPr>
      </w:pPr>
    </w:p>
    <w:p w14:paraId="3E223B34" w14:textId="77777777" w:rsidR="0073075D" w:rsidRDefault="0073075D" w:rsidP="0073075D">
      <w:pPr>
        <w:pStyle w:val="Caption"/>
        <w:spacing w:line="480" w:lineRule="auto"/>
        <w:rPr>
          <w:rFonts w:cs="Times New Roman"/>
          <w:b/>
          <w:bCs/>
          <w:i w:val="0"/>
          <w:iCs w:val="0"/>
          <w:sz w:val="24"/>
          <w:szCs w:val="24"/>
        </w:rPr>
      </w:pPr>
      <w:r>
        <w:rPr>
          <w:rFonts w:cs="Times New Roman"/>
          <w:b/>
          <w:bCs/>
          <w:i w:val="0"/>
          <w:iCs w:val="0"/>
          <w:color w:val="auto"/>
          <w:sz w:val="24"/>
          <w:szCs w:val="24"/>
        </w:rPr>
        <w:t>Table 7.</w:t>
      </w:r>
      <w:r>
        <w:rPr>
          <w:rFonts w:cs="Times New Roman"/>
          <w:b/>
          <w:bCs/>
          <w:i w:val="0"/>
          <w:iCs w:val="0"/>
          <w:sz w:val="24"/>
          <w:szCs w:val="24"/>
        </w:rPr>
        <w:t xml:space="preserve"> </w:t>
      </w:r>
      <w:r>
        <w:rPr>
          <w:rFonts w:cs="Times New Roman"/>
          <w:i w:val="0"/>
          <w:iCs w:val="0"/>
          <w:color w:val="auto"/>
          <w:sz w:val="24"/>
          <w:szCs w:val="24"/>
        </w:rPr>
        <w:t xml:space="preserve">Buckling and ultimate moment capacity of standard and optimised channel and zed sections with the depth of 145 mm. </w:t>
      </w:r>
      <m:oMath>
        <m:sSub>
          <m:sSubPr>
            <m:ctrlPr>
              <w:rPr>
                <w:rFonts w:ascii="Cambria Math" w:hAnsi="Cambria Math" w:cs="Times New Roman"/>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u</m:t>
            </m:r>
          </m:sub>
        </m:sSub>
      </m:oMath>
      <w:r>
        <w:rPr>
          <w:rFonts w:cs="Times New Roman"/>
          <w:i w:val="0"/>
          <w:iCs w:val="0"/>
          <w:color w:val="auto"/>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uc</m:t>
            </m:r>
          </m:sub>
        </m:sSub>
      </m:oMath>
      <w:r>
        <w:rPr>
          <w:rFonts w:cs="Times New Roman"/>
          <w:i w:val="0"/>
          <w:iCs w:val="0"/>
          <w:color w:val="auto"/>
          <w:sz w:val="24"/>
          <w:szCs w:val="24"/>
        </w:rPr>
        <w:t xml:space="preserve"> stand for ultimate moment capacity without and with the cold working effect, respectively.</w:t>
      </w:r>
    </w:p>
    <w:tbl>
      <w:tblPr>
        <w:tblW w:w="6570" w:type="dxa"/>
        <w:jc w:val="center"/>
        <w:tblLayout w:type="fixed"/>
        <w:tblLook w:val="04A0" w:firstRow="1" w:lastRow="0" w:firstColumn="1" w:lastColumn="0" w:noHBand="0" w:noVBand="1"/>
      </w:tblPr>
      <w:tblGrid>
        <w:gridCol w:w="1620"/>
        <w:gridCol w:w="920"/>
        <w:gridCol w:w="920"/>
        <w:gridCol w:w="920"/>
        <w:gridCol w:w="795"/>
        <w:gridCol w:w="1395"/>
      </w:tblGrid>
      <w:tr w:rsidR="0073075D" w14:paraId="5C5AF9F8" w14:textId="77777777" w:rsidTr="00DB2336">
        <w:trPr>
          <w:trHeight w:val="634"/>
          <w:jc w:val="center"/>
        </w:trPr>
        <w:tc>
          <w:tcPr>
            <w:tcW w:w="1620" w:type="dxa"/>
            <w:tcBorders>
              <w:top w:val="single" w:sz="4" w:space="0" w:color="auto"/>
              <w:left w:val="nil"/>
              <w:bottom w:val="single" w:sz="4" w:space="0" w:color="auto"/>
              <w:right w:val="nil"/>
            </w:tcBorders>
            <w:hideMark/>
          </w:tcPr>
          <w:p w14:paraId="424603EC"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rFonts w:eastAsiaTheme="minorEastAsia" w:cs="Times New Roman"/>
                <w:sz w:val="22"/>
                <w:szCs w:val="22"/>
                <w:lang w:val="en-US"/>
              </w:rPr>
              <w:lastRenderedPageBreak/>
              <w:t>Section</w:t>
            </w:r>
          </w:p>
        </w:tc>
        <w:tc>
          <w:tcPr>
            <w:tcW w:w="919" w:type="dxa"/>
            <w:tcBorders>
              <w:top w:val="single" w:sz="4" w:space="0" w:color="auto"/>
              <w:left w:val="nil"/>
              <w:bottom w:val="single" w:sz="4" w:space="0" w:color="auto"/>
              <w:right w:val="nil"/>
            </w:tcBorders>
            <w:hideMark/>
          </w:tcPr>
          <w:p w14:paraId="131139E5" w14:textId="77777777" w:rsidR="0073075D" w:rsidRDefault="00000000" w:rsidP="00DB2336">
            <w:pPr>
              <w:tabs>
                <w:tab w:val="center" w:pos="2592"/>
                <w:tab w:val="right" w:pos="5184"/>
              </w:tabs>
              <w:spacing w:before="0" w:after="0" w:line="480" w:lineRule="auto"/>
              <w:rPr>
                <w:sz w:val="22"/>
                <w:szCs w:val="22"/>
                <w:lang w:val="en-US"/>
              </w:rPr>
            </w:pPr>
            <m:oMath>
              <m:sSub>
                <m:sSubPr>
                  <m:ctrlPr>
                    <w:rPr>
                      <w:rFonts w:ascii="Cambria Math" w:hAnsi="Cambria Math" w:cs="Times New Roman"/>
                      <w:iCs/>
                      <w:sz w:val="22"/>
                      <w:szCs w:val="22"/>
                    </w:rPr>
                  </m:ctrlPr>
                </m:sSubPr>
                <m:e>
                  <m:r>
                    <m:rPr>
                      <m:sty m:val="p"/>
                    </m:rPr>
                    <w:rPr>
                      <w:rFonts w:ascii="Cambria Math" w:hAnsi="Cambria Math" w:cs="Times New Roman"/>
                      <w:sz w:val="22"/>
                      <w:szCs w:val="22"/>
                      <w:lang w:val="en-US"/>
                    </w:rPr>
                    <m:t>P</m:t>
                  </m:r>
                </m:e>
                <m:sub>
                  <m:r>
                    <m:rPr>
                      <m:sty m:val="p"/>
                    </m:rPr>
                    <w:rPr>
                      <w:rFonts w:ascii="Cambria Math" w:hAnsi="Cambria Math" w:cs="Times New Roman"/>
                      <w:sz w:val="22"/>
                      <w:szCs w:val="22"/>
                      <w:lang w:val="en-US"/>
                    </w:rPr>
                    <m:t>b</m:t>
                  </m:r>
                </m:sub>
              </m:sSub>
            </m:oMath>
            <w:r w:rsidR="0073075D">
              <w:rPr>
                <w:rFonts w:eastAsiaTheme="minorEastAsia" w:cs="Times New Roman"/>
                <w:sz w:val="22"/>
                <w:szCs w:val="22"/>
                <w:lang w:val="en-US"/>
              </w:rPr>
              <w:t xml:space="preserve">   (kN)</w:t>
            </w:r>
          </w:p>
        </w:tc>
        <w:tc>
          <w:tcPr>
            <w:tcW w:w="919" w:type="dxa"/>
            <w:tcBorders>
              <w:top w:val="single" w:sz="4" w:space="0" w:color="auto"/>
              <w:left w:val="nil"/>
              <w:bottom w:val="single" w:sz="4" w:space="0" w:color="auto"/>
              <w:right w:val="nil"/>
            </w:tcBorders>
            <w:hideMark/>
          </w:tcPr>
          <w:p w14:paraId="16E6D2C5" w14:textId="77777777" w:rsidR="0073075D" w:rsidRDefault="00000000" w:rsidP="00DB2336">
            <w:pPr>
              <w:tabs>
                <w:tab w:val="center" w:pos="2592"/>
                <w:tab w:val="right" w:pos="5184"/>
              </w:tabs>
              <w:spacing w:before="0" w:after="0" w:line="480" w:lineRule="auto"/>
              <w:rPr>
                <w:sz w:val="22"/>
                <w:szCs w:val="22"/>
                <w:lang w:val="en-US"/>
              </w:rPr>
            </w:pPr>
            <m:oMath>
              <m:sSub>
                <m:sSubPr>
                  <m:ctrlPr>
                    <w:rPr>
                      <w:rFonts w:ascii="Cambria Math" w:hAnsi="Cambria Math" w:cs="Times New Roman"/>
                      <w:iCs/>
                      <w:sz w:val="22"/>
                      <w:szCs w:val="22"/>
                    </w:rPr>
                  </m:ctrlPr>
                </m:sSubPr>
                <m:e>
                  <m:r>
                    <m:rPr>
                      <m:sty m:val="p"/>
                    </m:rPr>
                    <w:rPr>
                      <w:rFonts w:ascii="Cambria Math" w:hAnsi="Cambria Math" w:cs="Times New Roman"/>
                      <w:sz w:val="22"/>
                      <w:szCs w:val="22"/>
                      <w:lang w:val="en-US"/>
                    </w:rPr>
                    <m:t>M</m:t>
                  </m:r>
                </m:e>
                <m:sub>
                  <m:r>
                    <m:rPr>
                      <m:sty m:val="p"/>
                    </m:rPr>
                    <w:rPr>
                      <w:rFonts w:ascii="Cambria Math" w:hAnsi="Cambria Math" w:cs="Times New Roman"/>
                      <w:sz w:val="22"/>
                      <w:szCs w:val="22"/>
                      <w:lang w:val="en-US"/>
                    </w:rPr>
                    <m:t>u</m:t>
                  </m:r>
                </m:sub>
              </m:sSub>
            </m:oMath>
            <w:r w:rsidR="0073075D">
              <w:rPr>
                <w:rFonts w:eastAsia="Times New Roman" w:cs="Times New Roman"/>
                <w:color w:val="000000"/>
                <w:sz w:val="22"/>
                <w:szCs w:val="22"/>
                <w:lang w:val="en-US" w:eastAsia="en-GB"/>
              </w:rPr>
              <w:t xml:space="preserve"> (kNm)</w:t>
            </w:r>
          </w:p>
        </w:tc>
        <w:tc>
          <w:tcPr>
            <w:tcW w:w="919" w:type="dxa"/>
            <w:tcBorders>
              <w:top w:val="single" w:sz="4" w:space="0" w:color="auto"/>
              <w:left w:val="nil"/>
              <w:bottom w:val="single" w:sz="4" w:space="0" w:color="auto"/>
              <w:right w:val="nil"/>
            </w:tcBorders>
            <w:hideMark/>
          </w:tcPr>
          <w:p w14:paraId="30309B78" w14:textId="77777777" w:rsidR="0073075D" w:rsidRDefault="00000000" w:rsidP="00DB2336">
            <w:pPr>
              <w:tabs>
                <w:tab w:val="center" w:pos="2592"/>
                <w:tab w:val="right" w:pos="5184"/>
              </w:tabs>
              <w:spacing w:before="0" w:after="0" w:line="480" w:lineRule="auto"/>
              <w:rPr>
                <w:rFonts w:eastAsiaTheme="minorEastAsia" w:cs="Times New Roman"/>
                <w:sz w:val="22"/>
                <w:szCs w:val="22"/>
                <w:lang w:val="en-US"/>
              </w:rPr>
            </w:pPr>
            <m:oMath>
              <m:sSub>
                <m:sSubPr>
                  <m:ctrlPr>
                    <w:rPr>
                      <w:rFonts w:ascii="Cambria Math" w:hAnsi="Cambria Math" w:cs="Times New Roman"/>
                      <w:iCs/>
                      <w:sz w:val="22"/>
                      <w:szCs w:val="22"/>
                    </w:rPr>
                  </m:ctrlPr>
                </m:sSubPr>
                <m:e>
                  <m:r>
                    <m:rPr>
                      <m:sty m:val="p"/>
                    </m:rPr>
                    <w:rPr>
                      <w:rFonts w:ascii="Cambria Math" w:hAnsi="Cambria Math" w:cs="Times New Roman"/>
                      <w:sz w:val="22"/>
                      <w:szCs w:val="22"/>
                      <w:lang w:val="en-US"/>
                    </w:rPr>
                    <m:t>M</m:t>
                  </m:r>
                </m:e>
                <m:sub>
                  <m:r>
                    <m:rPr>
                      <m:sty m:val="p"/>
                    </m:rPr>
                    <w:rPr>
                      <w:rFonts w:ascii="Cambria Math" w:hAnsi="Cambria Math" w:cs="Times New Roman"/>
                      <w:sz w:val="22"/>
                      <w:szCs w:val="22"/>
                      <w:lang w:val="en-US"/>
                    </w:rPr>
                    <m:t>uc</m:t>
                  </m:r>
                </m:sub>
              </m:sSub>
            </m:oMath>
            <w:r w:rsidR="0073075D">
              <w:rPr>
                <w:rFonts w:eastAsia="Times New Roman" w:cs="Times New Roman"/>
                <w:color w:val="000000"/>
                <w:sz w:val="22"/>
                <w:szCs w:val="22"/>
                <w:lang w:val="en-US" w:eastAsia="en-GB"/>
              </w:rPr>
              <w:t xml:space="preserve"> (kNm)</w:t>
            </w:r>
          </w:p>
        </w:tc>
        <w:tc>
          <w:tcPr>
            <w:tcW w:w="795" w:type="dxa"/>
            <w:tcBorders>
              <w:top w:val="single" w:sz="4" w:space="0" w:color="auto"/>
              <w:left w:val="nil"/>
              <w:bottom w:val="single" w:sz="4" w:space="0" w:color="auto"/>
              <w:right w:val="nil"/>
            </w:tcBorders>
            <w:hideMark/>
          </w:tcPr>
          <w:p w14:paraId="53C92482" w14:textId="77777777" w:rsidR="0073075D" w:rsidRDefault="00000000" w:rsidP="00DB2336">
            <w:pPr>
              <w:tabs>
                <w:tab w:val="center" w:pos="2592"/>
                <w:tab w:val="right" w:pos="5184"/>
              </w:tabs>
              <w:spacing w:before="0" w:after="0" w:line="480" w:lineRule="auto"/>
              <w:rPr>
                <w:rFonts w:eastAsiaTheme="minorEastAsia" w:cs="Times New Roman"/>
                <w:sz w:val="22"/>
                <w:szCs w:val="22"/>
                <w:lang w:val="en-US"/>
              </w:rPr>
            </w:pPr>
            <m:oMath>
              <m:sSub>
                <m:sSubPr>
                  <m:ctrlPr>
                    <w:rPr>
                      <w:rFonts w:ascii="Cambria Math" w:hAnsi="Cambria Math" w:cs="Times New Roman"/>
                      <w:iCs/>
                      <w:sz w:val="22"/>
                      <w:szCs w:val="22"/>
                    </w:rPr>
                  </m:ctrlPr>
                </m:sSubPr>
                <m:e>
                  <m:r>
                    <m:rPr>
                      <m:sty m:val="p"/>
                    </m:rPr>
                    <w:rPr>
                      <w:rFonts w:ascii="Cambria Math" w:hAnsi="Cambria Math" w:cs="Times New Roman"/>
                      <w:sz w:val="22"/>
                      <w:szCs w:val="22"/>
                      <w:lang w:val="en-US"/>
                    </w:rPr>
                    <m:t>M</m:t>
                  </m:r>
                </m:e>
                <m:sub>
                  <m:r>
                    <m:rPr>
                      <m:sty m:val="p"/>
                    </m:rPr>
                    <w:rPr>
                      <w:rFonts w:ascii="Cambria Math" w:hAnsi="Cambria Math" w:cs="Times New Roman"/>
                      <w:sz w:val="22"/>
                      <w:szCs w:val="22"/>
                      <w:lang w:val="en-US"/>
                    </w:rPr>
                    <m:t>uc</m:t>
                  </m:r>
                </m:sub>
              </m:sSub>
              <m:r>
                <w:rPr>
                  <w:rFonts w:ascii="Cambria Math" w:hAnsi="Cambria Math" w:cs="Times New Roman"/>
                  <w:sz w:val="22"/>
                  <w:szCs w:val="22"/>
                  <w:lang w:val="en-US"/>
                </w:rPr>
                <m:t xml:space="preserve"> </m:t>
              </m:r>
            </m:oMath>
            <w:r w:rsidR="0073075D">
              <w:rPr>
                <w:rFonts w:eastAsia="Times New Roman" w:cs="Times New Roman"/>
                <w:color w:val="000000"/>
                <w:sz w:val="22"/>
                <w:szCs w:val="22"/>
                <w:lang w:val="en-US" w:eastAsia="en-GB"/>
              </w:rPr>
              <w:t>/</w:t>
            </w:r>
            <m:oMath>
              <m:sSub>
                <m:sSubPr>
                  <m:ctrlPr>
                    <w:rPr>
                      <w:rFonts w:ascii="Cambria Math" w:hAnsi="Cambria Math" w:cs="Times New Roman"/>
                      <w:iCs/>
                      <w:sz w:val="22"/>
                      <w:szCs w:val="22"/>
                    </w:rPr>
                  </m:ctrlPr>
                </m:sSubPr>
                <m:e>
                  <m:r>
                    <m:rPr>
                      <m:sty m:val="p"/>
                    </m:rPr>
                    <w:rPr>
                      <w:rFonts w:ascii="Cambria Math" w:hAnsi="Cambria Math" w:cs="Times New Roman"/>
                      <w:sz w:val="22"/>
                      <w:szCs w:val="22"/>
                      <w:lang w:val="en-US"/>
                    </w:rPr>
                    <m:t>M</m:t>
                  </m:r>
                </m:e>
                <m:sub>
                  <m:r>
                    <m:rPr>
                      <m:sty m:val="p"/>
                    </m:rPr>
                    <w:rPr>
                      <w:rFonts w:ascii="Cambria Math" w:hAnsi="Cambria Math" w:cs="Times New Roman"/>
                      <w:sz w:val="22"/>
                      <w:szCs w:val="22"/>
                      <w:lang w:val="en-US"/>
                    </w:rPr>
                    <m:t>u</m:t>
                  </m:r>
                </m:sub>
              </m:sSub>
            </m:oMath>
          </w:p>
        </w:tc>
        <w:tc>
          <w:tcPr>
            <w:tcW w:w="1394" w:type="dxa"/>
            <w:tcBorders>
              <w:top w:val="single" w:sz="4" w:space="0" w:color="auto"/>
              <w:left w:val="nil"/>
              <w:bottom w:val="single" w:sz="4" w:space="0" w:color="auto"/>
              <w:right w:val="nil"/>
            </w:tcBorders>
            <w:hideMark/>
          </w:tcPr>
          <w:p w14:paraId="668A67DD" w14:textId="77777777" w:rsidR="0073075D" w:rsidRDefault="00000000" w:rsidP="00DB2336">
            <w:pPr>
              <w:tabs>
                <w:tab w:val="center" w:pos="2592"/>
                <w:tab w:val="right" w:pos="5184"/>
              </w:tabs>
              <w:spacing w:before="0" w:after="0" w:line="480" w:lineRule="auto"/>
              <w:rPr>
                <w:rFonts w:eastAsia="Times New Roman" w:cs="Times New Roman"/>
                <w:color w:val="000000"/>
                <w:sz w:val="22"/>
                <w:szCs w:val="22"/>
                <w:lang w:val="en-US" w:eastAsia="en-GB"/>
              </w:rPr>
            </w:pPr>
            <m:oMath>
              <m:sSub>
                <m:sSubPr>
                  <m:ctrlPr>
                    <w:rPr>
                      <w:rFonts w:ascii="Cambria Math" w:hAnsi="Cambria Math" w:cs="Times New Roman"/>
                      <w:iCs/>
                      <w:sz w:val="22"/>
                      <w:szCs w:val="22"/>
                    </w:rPr>
                  </m:ctrlPr>
                </m:sSubPr>
                <m:e>
                  <m:r>
                    <m:rPr>
                      <m:sty m:val="p"/>
                    </m:rPr>
                    <w:rPr>
                      <w:rFonts w:ascii="Cambria Math" w:hAnsi="Cambria Math" w:cs="Times New Roman"/>
                      <w:sz w:val="22"/>
                      <w:szCs w:val="22"/>
                      <w:lang w:val="en-US"/>
                    </w:rPr>
                    <m:t>M</m:t>
                  </m:r>
                </m:e>
                <m:sub>
                  <m:r>
                    <m:rPr>
                      <m:sty m:val="p"/>
                    </m:rPr>
                    <w:rPr>
                      <w:rFonts w:ascii="Cambria Math" w:hAnsi="Cambria Math" w:cs="Times New Roman"/>
                      <w:sz w:val="22"/>
                      <w:szCs w:val="22"/>
                      <w:lang w:val="en-US"/>
                    </w:rPr>
                    <m:t>uc</m:t>
                  </m:r>
                </m:sub>
              </m:sSub>
            </m:oMath>
            <w:r w:rsidR="0073075D">
              <w:rPr>
                <w:rFonts w:eastAsia="Times New Roman" w:cs="Times New Roman"/>
                <w:color w:val="000000"/>
                <w:sz w:val="22"/>
                <w:szCs w:val="22"/>
                <w:lang w:val="en-US" w:eastAsia="en-GB"/>
              </w:rPr>
              <w:t>/</w:t>
            </w:r>
          </w:p>
          <w:p w14:paraId="66BF84EA" w14:textId="77777777" w:rsidR="0073075D" w:rsidRDefault="00000000" w:rsidP="00DB2336">
            <w:pPr>
              <w:tabs>
                <w:tab w:val="center" w:pos="2592"/>
                <w:tab w:val="right" w:pos="5184"/>
              </w:tabs>
              <w:spacing w:before="0" w:after="0" w:line="480" w:lineRule="auto"/>
              <w:rPr>
                <w:rFonts w:eastAsia="Times New Roman" w:cs="Times New Roman"/>
                <w:iCs/>
                <w:color w:val="000000"/>
                <w:sz w:val="22"/>
                <w:szCs w:val="22"/>
                <w:lang w:val="en-US" w:eastAsia="en-GB"/>
              </w:rPr>
            </w:pPr>
            <m:oMathPara>
              <m:oMath>
                <m:sSubSup>
                  <m:sSubSupPr>
                    <m:ctrlPr>
                      <w:rPr>
                        <w:rFonts w:ascii="Cambria Math" w:eastAsia="Times New Roman" w:hAnsi="Cambria Math" w:cs="Times New Roman"/>
                        <w:iCs/>
                        <w:color w:val="000000"/>
                        <w:sz w:val="22"/>
                        <w:szCs w:val="22"/>
                        <w:lang w:eastAsia="en-GB"/>
                      </w:rPr>
                    </m:ctrlPr>
                  </m:sSubSupPr>
                  <m:e>
                    <m:r>
                      <m:rPr>
                        <m:sty m:val="p"/>
                      </m:rPr>
                      <w:rPr>
                        <w:rFonts w:ascii="Cambria Math" w:eastAsia="Times New Roman" w:hAnsi="Cambria Math" w:cs="Times New Roman"/>
                        <w:color w:val="000000"/>
                        <w:sz w:val="22"/>
                        <w:szCs w:val="22"/>
                        <w:lang w:val="en-US" w:eastAsia="en-GB"/>
                      </w:rPr>
                      <m:t>M</m:t>
                    </m:r>
                  </m:e>
                  <m:sub>
                    <m:r>
                      <m:rPr>
                        <m:sty m:val="p"/>
                      </m:rPr>
                      <w:rPr>
                        <w:rFonts w:ascii="Cambria Math" w:eastAsia="Times New Roman" w:hAnsi="Cambria Math" w:cs="Times New Roman"/>
                        <w:color w:val="000000"/>
                        <w:sz w:val="22"/>
                        <w:szCs w:val="22"/>
                        <w:lang w:val="en-US" w:eastAsia="en-GB"/>
                      </w:rPr>
                      <m:t>uc</m:t>
                    </m:r>
                  </m:sub>
                  <m:sup>
                    <m:r>
                      <m:rPr>
                        <m:sty m:val="p"/>
                      </m:rPr>
                      <w:rPr>
                        <w:rFonts w:ascii="Cambria Math" w:hAnsi="Cambria Math" w:cs="Times New Roman"/>
                        <w:sz w:val="22"/>
                        <w:szCs w:val="22"/>
                        <w:lang w:val="en-US"/>
                      </w:rPr>
                      <m:t>standard</m:t>
                    </m:r>
                  </m:sup>
                </m:sSubSup>
              </m:oMath>
            </m:oMathPara>
          </w:p>
        </w:tc>
      </w:tr>
      <w:tr w:rsidR="0073075D" w14:paraId="49D3F25F" w14:textId="77777777" w:rsidTr="00DB2336">
        <w:trPr>
          <w:trHeight w:val="297"/>
          <w:jc w:val="center"/>
        </w:trPr>
        <w:tc>
          <w:tcPr>
            <w:tcW w:w="1620" w:type="dxa"/>
            <w:tcBorders>
              <w:top w:val="single" w:sz="4" w:space="0" w:color="auto"/>
              <w:left w:val="nil"/>
              <w:bottom w:val="nil"/>
              <w:right w:val="nil"/>
            </w:tcBorders>
            <w:vAlign w:val="center"/>
            <w:hideMark/>
          </w:tcPr>
          <w:p w14:paraId="29348DB1" w14:textId="77777777" w:rsidR="0073075D" w:rsidRDefault="0073075D" w:rsidP="00DB2336">
            <w:pPr>
              <w:tabs>
                <w:tab w:val="center" w:pos="2592"/>
                <w:tab w:val="right" w:pos="5184"/>
              </w:tabs>
              <w:spacing w:before="0" w:after="0" w:line="480" w:lineRule="auto"/>
              <w:rPr>
                <w:rFonts w:eastAsiaTheme="minorEastAsia" w:cs="Times New Roman"/>
                <w:b/>
                <w:bCs/>
                <w:sz w:val="22"/>
                <w:szCs w:val="22"/>
                <w:lang w:val="en-US"/>
              </w:rPr>
            </w:pPr>
            <w:r>
              <w:rPr>
                <w:rFonts w:eastAsia="Times New Roman" w:cs="Times New Roman"/>
                <w:b/>
                <w:bCs/>
                <w:color w:val="000000"/>
                <w:sz w:val="22"/>
                <w:szCs w:val="22"/>
                <w:lang w:val="en-US" w:eastAsia="en-GB"/>
              </w:rPr>
              <w:t xml:space="preserve">Channel </w:t>
            </w:r>
          </w:p>
        </w:tc>
        <w:tc>
          <w:tcPr>
            <w:tcW w:w="919" w:type="dxa"/>
            <w:tcBorders>
              <w:top w:val="single" w:sz="4" w:space="0" w:color="auto"/>
              <w:left w:val="nil"/>
              <w:bottom w:val="nil"/>
              <w:right w:val="nil"/>
            </w:tcBorders>
          </w:tcPr>
          <w:p w14:paraId="602C76AC"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p>
        </w:tc>
        <w:tc>
          <w:tcPr>
            <w:tcW w:w="919" w:type="dxa"/>
            <w:tcBorders>
              <w:top w:val="single" w:sz="4" w:space="0" w:color="auto"/>
              <w:left w:val="nil"/>
              <w:bottom w:val="nil"/>
              <w:right w:val="nil"/>
            </w:tcBorders>
          </w:tcPr>
          <w:p w14:paraId="24D1873E"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p>
        </w:tc>
        <w:tc>
          <w:tcPr>
            <w:tcW w:w="919" w:type="dxa"/>
            <w:tcBorders>
              <w:top w:val="single" w:sz="4" w:space="0" w:color="auto"/>
              <w:left w:val="nil"/>
              <w:bottom w:val="nil"/>
              <w:right w:val="nil"/>
            </w:tcBorders>
            <w:vAlign w:val="center"/>
          </w:tcPr>
          <w:p w14:paraId="153E1870"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p>
        </w:tc>
        <w:tc>
          <w:tcPr>
            <w:tcW w:w="795" w:type="dxa"/>
            <w:tcBorders>
              <w:top w:val="single" w:sz="4" w:space="0" w:color="auto"/>
              <w:left w:val="nil"/>
              <w:bottom w:val="nil"/>
              <w:right w:val="nil"/>
            </w:tcBorders>
            <w:vAlign w:val="center"/>
          </w:tcPr>
          <w:p w14:paraId="0A3C3C09"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p>
        </w:tc>
        <w:tc>
          <w:tcPr>
            <w:tcW w:w="1394" w:type="dxa"/>
            <w:tcBorders>
              <w:top w:val="single" w:sz="4" w:space="0" w:color="auto"/>
              <w:left w:val="nil"/>
              <w:bottom w:val="nil"/>
              <w:right w:val="nil"/>
            </w:tcBorders>
            <w:vAlign w:val="center"/>
          </w:tcPr>
          <w:p w14:paraId="43D7D35A"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p>
        </w:tc>
      </w:tr>
      <w:tr w:rsidR="0073075D" w14:paraId="5C3DEB4E" w14:textId="77777777" w:rsidTr="00DB2336">
        <w:trPr>
          <w:trHeight w:val="315"/>
          <w:jc w:val="center"/>
        </w:trPr>
        <w:tc>
          <w:tcPr>
            <w:tcW w:w="1620" w:type="dxa"/>
            <w:vAlign w:val="center"/>
            <w:hideMark/>
          </w:tcPr>
          <w:p w14:paraId="6305F5B6"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rFonts w:eastAsia="Times New Roman" w:cs="Times New Roman"/>
                <w:color w:val="000000"/>
                <w:sz w:val="22"/>
                <w:szCs w:val="22"/>
                <w:lang w:val="en-US" w:eastAsia="en-GB"/>
              </w:rPr>
              <w:t>Standard</w:t>
            </w:r>
          </w:p>
        </w:tc>
        <w:tc>
          <w:tcPr>
            <w:tcW w:w="919" w:type="dxa"/>
            <w:vAlign w:val="center"/>
            <w:hideMark/>
          </w:tcPr>
          <w:p w14:paraId="76B020BA" w14:textId="77777777" w:rsidR="0073075D" w:rsidRDefault="0073075D" w:rsidP="00DB2336">
            <w:pPr>
              <w:tabs>
                <w:tab w:val="center" w:pos="2592"/>
                <w:tab w:val="right" w:pos="5184"/>
              </w:tabs>
              <w:spacing w:before="0" w:after="0" w:line="480" w:lineRule="auto"/>
              <w:rPr>
                <w:color w:val="000000"/>
                <w:sz w:val="22"/>
                <w:szCs w:val="22"/>
                <w:lang w:val="en-US"/>
              </w:rPr>
            </w:pPr>
            <w:r>
              <w:rPr>
                <w:rFonts w:eastAsia="Times New Roman" w:cs="Times New Roman"/>
                <w:color w:val="000000"/>
                <w:sz w:val="22"/>
                <w:szCs w:val="22"/>
                <w:lang w:val="en-US" w:eastAsia="en-GB"/>
              </w:rPr>
              <w:t>4.90</w:t>
            </w:r>
          </w:p>
        </w:tc>
        <w:tc>
          <w:tcPr>
            <w:tcW w:w="919" w:type="dxa"/>
            <w:vAlign w:val="center"/>
            <w:hideMark/>
          </w:tcPr>
          <w:p w14:paraId="5DE48910"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4.58</w:t>
            </w:r>
          </w:p>
        </w:tc>
        <w:tc>
          <w:tcPr>
            <w:tcW w:w="919" w:type="dxa"/>
            <w:vAlign w:val="center"/>
            <w:hideMark/>
          </w:tcPr>
          <w:p w14:paraId="236B10A4"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4.68</w:t>
            </w:r>
          </w:p>
        </w:tc>
        <w:tc>
          <w:tcPr>
            <w:tcW w:w="795" w:type="dxa"/>
            <w:vAlign w:val="center"/>
            <w:hideMark/>
          </w:tcPr>
          <w:p w14:paraId="5D6A37A5"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02</w:t>
            </w:r>
          </w:p>
        </w:tc>
        <w:tc>
          <w:tcPr>
            <w:tcW w:w="1394" w:type="dxa"/>
            <w:vAlign w:val="center"/>
            <w:hideMark/>
          </w:tcPr>
          <w:p w14:paraId="4EE5AD80"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00</w:t>
            </w:r>
          </w:p>
        </w:tc>
      </w:tr>
      <w:tr w:rsidR="0073075D" w14:paraId="1EEA2588" w14:textId="77777777" w:rsidTr="00DB2336">
        <w:trPr>
          <w:trHeight w:val="315"/>
          <w:jc w:val="center"/>
        </w:trPr>
        <w:tc>
          <w:tcPr>
            <w:tcW w:w="1620" w:type="dxa"/>
            <w:vAlign w:val="center"/>
            <w:hideMark/>
          </w:tcPr>
          <w:p w14:paraId="4E78E714"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rFonts w:eastAsia="Times New Roman" w:cs="Times New Roman"/>
                <w:color w:val="000000"/>
                <w:sz w:val="22"/>
                <w:szCs w:val="22"/>
                <w:lang w:val="en-US" w:eastAsia="en-GB"/>
              </w:rPr>
              <w:t>Reference (b)</w:t>
            </w:r>
          </w:p>
        </w:tc>
        <w:tc>
          <w:tcPr>
            <w:tcW w:w="919" w:type="dxa"/>
            <w:vAlign w:val="center"/>
            <w:hideMark/>
          </w:tcPr>
          <w:p w14:paraId="0F45B8A5" w14:textId="77777777" w:rsidR="0073075D" w:rsidRDefault="0073075D" w:rsidP="00DB2336">
            <w:pPr>
              <w:tabs>
                <w:tab w:val="center" w:pos="2592"/>
                <w:tab w:val="right" w:pos="5184"/>
              </w:tabs>
              <w:spacing w:before="0" w:after="0" w:line="480" w:lineRule="auto"/>
              <w:rPr>
                <w:color w:val="000000"/>
                <w:sz w:val="22"/>
                <w:szCs w:val="22"/>
                <w:lang w:val="en-US"/>
              </w:rPr>
            </w:pPr>
            <w:r>
              <w:rPr>
                <w:rFonts w:eastAsia="Times New Roman" w:cs="Times New Roman"/>
                <w:color w:val="000000"/>
                <w:sz w:val="22"/>
                <w:szCs w:val="22"/>
                <w:lang w:val="en-US" w:eastAsia="en-GB"/>
              </w:rPr>
              <w:t>6.50</w:t>
            </w:r>
          </w:p>
        </w:tc>
        <w:tc>
          <w:tcPr>
            <w:tcW w:w="919" w:type="dxa"/>
            <w:vAlign w:val="center"/>
            <w:hideMark/>
          </w:tcPr>
          <w:p w14:paraId="00C94545"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5.52</w:t>
            </w:r>
          </w:p>
        </w:tc>
        <w:tc>
          <w:tcPr>
            <w:tcW w:w="919" w:type="dxa"/>
            <w:vAlign w:val="center"/>
            <w:hideMark/>
          </w:tcPr>
          <w:p w14:paraId="44732BCD"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5.68</w:t>
            </w:r>
          </w:p>
        </w:tc>
        <w:tc>
          <w:tcPr>
            <w:tcW w:w="795" w:type="dxa"/>
            <w:vAlign w:val="center"/>
            <w:hideMark/>
          </w:tcPr>
          <w:p w14:paraId="1164391C"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02</w:t>
            </w:r>
          </w:p>
        </w:tc>
        <w:tc>
          <w:tcPr>
            <w:tcW w:w="1394" w:type="dxa"/>
            <w:vAlign w:val="center"/>
            <w:hideMark/>
          </w:tcPr>
          <w:p w14:paraId="4CEF99BF"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20</w:t>
            </w:r>
          </w:p>
        </w:tc>
      </w:tr>
      <w:tr w:rsidR="0073075D" w14:paraId="3495311F" w14:textId="77777777" w:rsidTr="00DB2336">
        <w:trPr>
          <w:trHeight w:val="297"/>
          <w:jc w:val="center"/>
        </w:trPr>
        <w:tc>
          <w:tcPr>
            <w:tcW w:w="1620" w:type="dxa"/>
            <w:vAlign w:val="center"/>
            <w:hideMark/>
          </w:tcPr>
          <w:p w14:paraId="17AE9086"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rFonts w:eastAsia="Times New Roman" w:cs="Times New Roman"/>
                <w:color w:val="000000"/>
                <w:sz w:val="22"/>
                <w:szCs w:val="22"/>
                <w:lang w:val="en-US" w:eastAsia="en-GB"/>
              </w:rPr>
              <w:t>Candidate 1</w:t>
            </w:r>
          </w:p>
        </w:tc>
        <w:tc>
          <w:tcPr>
            <w:tcW w:w="919" w:type="dxa"/>
            <w:vAlign w:val="center"/>
            <w:hideMark/>
          </w:tcPr>
          <w:p w14:paraId="1EEB2E69" w14:textId="77777777" w:rsidR="0073075D" w:rsidRDefault="0073075D" w:rsidP="00DB2336">
            <w:pPr>
              <w:tabs>
                <w:tab w:val="center" w:pos="2592"/>
                <w:tab w:val="right" w:pos="5184"/>
              </w:tabs>
              <w:spacing w:before="0" w:after="0" w:line="480" w:lineRule="auto"/>
              <w:rPr>
                <w:color w:val="000000"/>
                <w:sz w:val="22"/>
                <w:szCs w:val="22"/>
                <w:lang w:val="en-US"/>
              </w:rPr>
            </w:pPr>
            <w:r>
              <w:rPr>
                <w:rFonts w:eastAsia="Times New Roman" w:cs="Times New Roman"/>
                <w:color w:val="000000"/>
                <w:sz w:val="22"/>
                <w:szCs w:val="22"/>
                <w:lang w:val="en-US" w:eastAsia="en-GB"/>
              </w:rPr>
              <w:t>6.70</w:t>
            </w:r>
          </w:p>
        </w:tc>
        <w:tc>
          <w:tcPr>
            <w:tcW w:w="919" w:type="dxa"/>
            <w:vAlign w:val="center"/>
            <w:hideMark/>
          </w:tcPr>
          <w:p w14:paraId="3F6041CB"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6.10</w:t>
            </w:r>
          </w:p>
        </w:tc>
        <w:tc>
          <w:tcPr>
            <w:tcW w:w="919" w:type="dxa"/>
            <w:vAlign w:val="center"/>
            <w:hideMark/>
          </w:tcPr>
          <w:p w14:paraId="6AC8E5CE"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6.17</w:t>
            </w:r>
          </w:p>
        </w:tc>
        <w:tc>
          <w:tcPr>
            <w:tcW w:w="795" w:type="dxa"/>
            <w:vAlign w:val="center"/>
            <w:hideMark/>
          </w:tcPr>
          <w:p w14:paraId="3825009B"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01</w:t>
            </w:r>
          </w:p>
        </w:tc>
        <w:tc>
          <w:tcPr>
            <w:tcW w:w="1394" w:type="dxa"/>
            <w:vAlign w:val="center"/>
            <w:hideMark/>
          </w:tcPr>
          <w:p w14:paraId="7E94FC04"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30</w:t>
            </w:r>
          </w:p>
        </w:tc>
      </w:tr>
      <w:tr w:rsidR="0073075D" w14:paraId="4929756C" w14:textId="77777777" w:rsidTr="00DB2336">
        <w:trPr>
          <w:trHeight w:val="315"/>
          <w:jc w:val="center"/>
        </w:trPr>
        <w:tc>
          <w:tcPr>
            <w:tcW w:w="1620" w:type="dxa"/>
            <w:vAlign w:val="center"/>
            <w:hideMark/>
          </w:tcPr>
          <w:p w14:paraId="5A8A3BEA"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rFonts w:eastAsia="Times New Roman" w:cs="Times New Roman"/>
                <w:color w:val="000000"/>
                <w:sz w:val="22"/>
                <w:szCs w:val="22"/>
                <w:lang w:val="en-US" w:eastAsia="en-GB"/>
              </w:rPr>
              <w:t>Candidate 2</w:t>
            </w:r>
          </w:p>
        </w:tc>
        <w:tc>
          <w:tcPr>
            <w:tcW w:w="919" w:type="dxa"/>
            <w:vAlign w:val="center"/>
            <w:hideMark/>
          </w:tcPr>
          <w:p w14:paraId="04296F0E" w14:textId="77777777" w:rsidR="0073075D" w:rsidRDefault="0073075D" w:rsidP="00DB2336">
            <w:pPr>
              <w:tabs>
                <w:tab w:val="center" w:pos="2592"/>
                <w:tab w:val="right" w:pos="5184"/>
              </w:tabs>
              <w:spacing w:before="0" w:after="0" w:line="480" w:lineRule="auto"/>
              <w:rPr>
                <w:color w:val="000000"/>
                <w:sz w:val="22"/>
                <w:szCs w:val="22"/>
                <w:lang w:val="en-US"/>
              </w:rPr>
            </w:pPr>
            <w:r>
              <w:rPr>
                <w:rFonts w:eastAsia="Times New Roman" w:cs="Times New Roman"/>
                <w:color w:val="000000"/>
                <w:sz w:val="22"/>
                <w:szCs w:val="22"/>
                <w:lang w:val="en-US" w:eastAsia="en-GB"/>
              </w:rPr>
              <w:t>8.10</w:t>
            </w:r>
          </w:p>
        </w:tc>
        <w:tc>
          <w:tcPr>
            <w:tcW w:w="919" w:type="dxa"/>
            <w:vAlign w:val="center"/>
            <w:hideMark/>
          </w:tcPr>
          <w:p w14:paraId="449626E8"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5.47</w:t>
            </w:r>
          </w:p>
        </w:tc>
        <w:tc>
          <w:tcPr>
            <w:tcW w:w="919" w:type="dxa"/>
            <w:vAlign w:val="center"/>
            <w:hideMark/>
          </w:tcPr>
          <w:p w14:paraId="4F5F5C4F"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5.78</w:t>
            </w:r>
          </w:p>
        </w:tc>
        <w:tc>
          <w:tcPr>
            <w:tcW w:w="795" w:type="dxa"/>
            <w:vAlign w:val="center"/>
            <w:hideMark/>
          </w:tcPr>
          <w:p w14:paraId="18652E39"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06</w:t>
            </w:r>
          </w:p>
        </w:tc>
        <w:tc>
          <w:tcPr>
            <w:tcW w:w="1394" w:type="dxa"/>
            <w:vAlign w:val="center"/>
            <w:hideMark/>
          </w:tcPr>
          <w:p w14:paraId="7CAB0D48"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24</w:t>
            </w:r>
          </w:p>
        </w:tc>
      </w:tr>
      <w:tr w:rsidR="0073075D" w14:paraId="05955449" w14:textId="77777777" w:rsidTr="00DB2336">
        <w:trPr>
          <w:trHeight w:val="297"/>
          <w:jc w:val="center"/>
        </w:trPr>
        <w:tc>
          <w:tcPr>
            <w:tcW w:w="1620" w:type="dxa"/>
            <w:vAlign w:val="center"/>
            <w:hideMark/>
          </w:tcPr>
          <w:p w14:paraId="568A8A39"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rFonts w:eastAsia="Times New Roman" w:cs="Times New Roman"/>
                <w:color w:val="000000"/>
                <w:sz w:val="22"/>
                <w:szCs w:val="22"/>
                <w:lang w:val="en-US" w:eastAsia="en-GB"/>
              </w:rPr>
              <w:t>Candidate 3</w:t>
            </w:r>
          </w:p>
        </w:tc>
        <w:tc>
          <w:tcPr>
            <w:tcW w:w="919" w:type="dxa"/>
            <w:vAlign w:val="center"/>
            <w:hideMark/>
          </w:tcPr>
          <w:p w14:paraId="1BE58C51" w14:textId="77777777" w:rsidR="0073075D" w:rsidRDefault="0073075D" w:rsidP="00DB2336">
            <w:pPr>
              <w:tabs>
                <w:tab w:val="center" w:pos="2592"/>
                <w:tab w:val="right" w:pos="5184"/>
              </w:tabs>
              <w:spacing w:before="0" w:after="0" w:line="480" w:lineRule="auto"/>
              <w:rPr>
                <w:color w:val="000000"/>
                <w:sz w:val="22"/>
                <w:szCs w:val="22"/>
                <w:lang w:val="en-US"/>
              </w:rPr>
            </w:pPr>
            <w:r>
              <w:rPr>
                <w:rFonts w:eastAsia="Times New Roman" w:cs="Times New Roman"/>
                <w:color w:val="000000"/>
                <w:sz w:val="22"/>
                <w:szCs w:val="22"/>
                <w:lang w:val="en-US" w:eastAsia="en-GB"/>
              </w:rPr>
              <w:t>6.70</w:t>
            </w:r>
          </w:p>
        </w:tc>
        <w:tc>
          <w:tcPr>
            <w:tcW w:w="919" w:type="dxa"/>
            <w:vAlign w:val="center"/>
            <w:hideMark/>
          </w:tcPr>
          <w:p w14:paraId="5044D093"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6.10</w:t>
            </w:r>
          </w:p>
        </w:tc>
        <w:tc>
          <w:tcPr>
            <w:tcW w:w="919" w:type="dxa"/>
            <w:vAlign w:val="center"/>
            <w:hideMark/>
          </w:tcPr>
          <w:p w14:paraId="7B026660"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6.17</w:t>
            </w:r>
          </w:p>
        </w:tc>
        <w:tc>
          <w:tcPr>
            <w:tcW w:w="795" w:type="dxa"/>
            <w:vAlign w:val="center"/>
            <w:hideMark/>
          </w:tcPr>
          <w:p w14:paraId="261E5BF3"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00</w:t>
            </w:r>
          </w:p>
        </w:tc>
        <w:tc>
          <w:tcPr>
            <w:tcW w:w="1394" w:type="dxa"/>
            <w:vAlign w:val="center"/>
            <w:hideMark/>
          </w:tcPr>
          <w:p w14:paraId="75BA427B"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30</w:t>
            </w:r>
          </w:p>
        </w:tc>
      </w:tr>
      <w:tr w:rsidR="0073075D" w14:paraId="1539132D" w14:textId="77777777" w:rsidTr="00DB2336">
        <w:trPr>
          <w:trHeight w:val="315"/>
          <w:jc w:val="center"/>
        </w:trPr>
        <w:tc>
          <w:tcPr>
            <w:tcW w:w="1620" w:type="dxa"/>
            <w:vAlign w:val="center"/>
            <w:hideMark/>
          </w:tcPr>
          <w:p w14:paraId="4CCF21B3"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rFonts w:eastAsia="Times New Roman" w:cs="Times New Roman"/>
                <w:color w:val="000000"/>
                <w:sz w:val="22"/>
                <w:szCs w:val="22"/>
                <w:lang w:val="en-US" w:eastAsia="en-GB"/>
              </w:rPr>
              <w:t>Reference (c)</w:t>
            </w:r>
          </w:p>
        </w:tc>
        <w:tc>
          <w:tcPr>
            <w:tcW w:w="919" w:type="dxa"/>
            <w:vAlign w:val="center"/>
            <w:hideMark/>
          </w:tcPr>
          <w:p w14:paraId="414CBE2C" w14:textId="77777777" w:rsidR="0073075D" w:rsidRDefault="0073075D" w:rsidP="00DB2336">
            <w:pPr>
              <w:tabs>
                <w:tab w:val="center" w:pos="2592"/>
                <w:tab w:val="right" w:pos="5184"/>
              </w:tabs>
              <w:spacing w:before="0" w:after="0" w:line="480" w:lineRule="auto"/>
              <w:rPr>
                <w:color w:val="000000"/>
                <w:sz w:val="22"/>
                <w:szCs w:val="22"/>
                <w:lang w:val="en-US"/>
              </w:rPr>
            </w:pPr>
            <w:r>
              <w:rPr>
                <w:rFonts w:eastAsia="Times New Roman" w:cs="Times New Roman"/>
                <w:color w:val="000000"/>
                <w:sz w:val="22"/>
                <w:szCs w:val="22"/>
                <w:lang w:val="en-US" w:eastAsia="en-GB"/>
              </w:rPr>
              <w:t>7.60</w:t>
            </w:r>
          </w:p>
        </w:tc>
        <w:tc>
          <w:tcPr>
            <w:tcW w:w="919" w:type="dxa"/>
            <w:vAlign w:val="center"/>
            <w:hideMark/>
          </w:tcPr>
          <w:p w14:paraId="38287846"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6.39</w:t>
            </w:r>
          </w:p>
        </w:tc>
        <w:tc>
          <w:tcPr>
            <w:tcW w:w="919" w:type="dxa"/>
            <w:vAlign w:val="center"/>
            <w:hideMark/>
          </w:tcPr>
          <w:p w14:paraId="039AEA8D"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6.63</w:t>
            </w:r>
          </w:p>
        </w:tc>
        <w:tc>
          <w:tcPr>
            <w:tcW w:w="795" w:type="dxa"/>
            <w:vAlign w:val="center"/>
            <w:hideMark/>
          </w:tcPr>
          <w:p w14:paraId="6924E3E2"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04</w:t>
            </w:r>
          </w:p>
        </w:tc>
        <w:tc>
          <w:tcPr>
            <w:tcW w:w="1394" w:type="dxa"/>
            <w:vAlign w:val="center"/>
            <w:hideMark/>
          </w:tcPr>
          <w:p w14:paraId="47474BF0"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42</w:t>
            </w:r>
          </w:p>
        </w:tc>
      </w:tr>
      <w:tr w:rsidR="0073075D" w14:paraId="26A305D4" w14:textId="77777777" w:rsidTr="00DB2336">
        <w:trPr>
          <w:trHeight w:val="297"/>
          <w:jc w:val="center"/>
        </w:trPr>
        <w:tc>
          <w:tcPr>
            <w:tcW w:w="1620" w:type="dxa"/>
            <w:vAlign w:val="center"/>
            <w:hideMark/>
          </w:tcPr>
          <w:p w14:paraId="49A168C8"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rFonts w:eastAsia="Times New Roman" w:cs="Times New Roman"/>
                <w:color w:val="000000"/>
                <w:sz w:val="22"/>
                <w:szCs w:val="22"/>
                <w:lang w:val="en-US" w:eastAsia="en-GB"/>
              </w:rPr>
              <w:t>Candidate 4</w:t>
            </w:r>
          </w:p>
        </w:tc>
        <w:tc>
          <w:tcPr>
            <w:tcW w:w="919" w:type="dxa"/>
            <w:vAlign w:val="center"/>
            <w:hideMark/>
          </w:tcPr>
          <w:p w14:paraId="503DACC7" w14:textId="77777777" w:rsidR="0073075D" w:rsidRDefault="0073075D" w:rsidP="00DB2336">
            <w:pPr>
              <w:tabs>
                <w:tab w:val="center" w:pos="2592"/>
                <w:tab w:val="right" w:pos="5184"/>
              </w:tabs>
              <w:spacing w:before="0" w:after="0" w:line="480" w:lineRule="auto"/>
              <w:rPr>
                <w:color w:val="000000"/>
                <w:sz w:val="22"/>
                <w:szCs w:val="22"/>
                <w:lang w:val="en-US"/>
              </w:rPr>
            </w:pPr>
            <w:r>
              <w:rPr>
                <w:rFonts w:eastAsia="Times New Roman" w:cs="Times New Roman"/>
                <w:color w:val="000000"/>
                <w:sz w:val="22"/>
                <w:szCs w:val="22"/>
                <w:lang w:val="en-US" w:eastAsia="en-GB"/>
              </w:rPr>
              <w:t>10.70</w:t>
            </w:r>
          </w:p>
        </w:tc>
        <w:tc>
          <w:tcPr>
            <w:tcW w:w="919" w:type="dxa"/>
            <w:vAlign w:val="center"/>
            <w:hideMark/>
          </w:tcPr>
          <w:p w14:paraId="691A2C40"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6.86</w:t>
            </w:r>
          </w:p>
        </w:tc>
        <w:tc>
          <w:tcPr>
            <w:tcW w:w="919" w:type="dxa"/>
            <w:vAlign w:val="center"/>
            <w:hideMark/>
          </w:tcPr>
          <w:p w14:paraId="2C208AE9"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7.17</w:t>
            </w:r>
          </w:p>
        </w:tc>
        <w:tc>
          <w:tcPr>
            <w:tcW w:w="795" w:type="dxa"/>
            <w:vAlign w:val="center"/>
            <w:hideMark/>
          </w:tcPr>
          <w:p w14:paraId="777DE98D"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05</w:t>
            </w:r>
          </w:p>
        </w:tc>
        <w:tc>
          <w:tcPr>
            <w:tcW w:w="1394" w:type="dxa"/>
            <w:vAlign w:val="center"/>
            <w:hideMark/>
          </w:tcPr>
          <w:p w14:paraId="3475CF6B"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53</w:t>
            </w:r>
          </w:p>
        </w:tc>
      </w:tr>
      <w:tr w:rsidR="0073075D" w14:paraId="5042D9CA" w14:textId="77777777" w:rsidTr="00DB2336">
        <w:trPr>
          <w:trHeight w:val="315"/>
          <w:jc w:val="center"/>
        </w:trPr>
        <w:tc>
          <w:tcPr>
            <w:tcW w:w="1620" w:type="dxa"/>
            <w:vAlign w:val="center"/>
            <w:hideMark/>
          </w:tcPr>
          <w:p w14:paraId="57235434"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rFonts w:eastAsia="Times New Roman" w:cs="Times New Roman"/>
                <w:color w:val="000000"/>
                <w:sz w:val="22"/>
                <w:szCs w:val="22"/>
                <w:lang w:val="en-US" w:eastAsia="en-GB"/>
              </w:rPr>
              <w:t>Candidate 5</w:t>
            </w:r>
          </w:p>
        </w:tc>
        <w:tc>
          <w:tcPr>
            <w:tcW w:w="919" w:type="dxa"/>
            <w:vAlign w:val="center"/>
            <w:hideMark/>
          </w:tcPr>
          <w:p w14:paraId="016245F5" w14:textId="77777777" w:rsidR="0073075D" w:rsidRDefault="0073075D" w:rsidP="00DB2336">
            <w:pPr>
              <w:tabs>
                <w:tab w:val="center" w:pos="2592"/>
                <w:tab w:val="right" w:pos="5184"/>
              </w:tabs>
              <w:spacing w:before="0" w:after="0" w:line="480" w:lineRule="auto"/>
              <w:rPr>
                <w:color w:val="000000"/>
                <w:sz w:val="22"/>
                <w:szCs w:val="22"/>
                <w:lang w:val="en-US"/>
              </w:rPr>
            </w:pPr>
            <w:r>
              <w:rPr>
                <w:rFonts w:eastAsia="Times New Roman" w:cs="Times New Roman"/>
                <w:color w:val="000000"/>
                <w:sz w:val="22"/>
                <w:szCs w:val="22"/>
                <w:lang w:val="en-US" w:eastAsia="en-GB"/>
              </w:rPr>
              <w:t>11.30</w:t>
            </w:r>
          </w:p>
        </w:tc>
        <w:tc>
          <w:tcPr>
            <w:tcW w:w="919" w:type="dxa"/>
            <w:vAlign w:val="center"/>
            <w:hideMark/>
          </w:tcPr>
          <w:p w14:paraId="32226D2B"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6.62</w:t>
            </w:r>
          </w:p>
        </w:tc>
        <w:tc>
          <w:tcPr>
            <w:tcW w:w="919" w:type="dxa"/>
            <w:vAlign w:val="center"/>
            <w:hideMark/>
          </w:tcPr>
          <w:p w14:paraId="6DC2E80E"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6.86</w:t>
            </w:r>
          </w:p>
        </w:tc>
        <w:tc>
          <w:tcPr>
            <w:tcW w:w="795" w:type="dxa"/>
            <w:vAlign w:val="center"/>
            <w:hideMark/>
          </w:tcPr>
          <w:p w14:paraId="694D59D5"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04</w:t>
            </w:r>
          </w:p>
        </w:tc>
        <w:tc>
          <w:tcPr>
            <w:tcW w:w="1394" w:type="dxa"/>
            <w:vAlign w:val="center"/>
            <w:hideMark/>
          </w:tcPr>
          <w:p w14:paraId="577C2275"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46</w:t>
            </w:r>
          </w:p>
        </w:tc>
      </w:tr>
      <w:tr w:rsidR="0073075D" w14:paraId="06993F68" w14:textId="77777777" w:rsidTr="00DB2336">
        <w:trPr>
          <w:trHeight w:val="297"/>
          <w:jc w:val="center"/>
        </w:trPr>
        <w:tc>
          <w:tcPr>
            <w:tcW w:w="1620" w:type="dxa"/>
            <w:vAlign w:val="center"/>
            <w:hideMark/>
          </w:tcPr>
          <w:p w14:paraId="2FA9FAD1"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rFonts w:eastAsia="Times New Roman" w:cs="Times New Roman"/>
                <w:color w:val="000000"/>
                <w:sz w:val="22"/>
                <w:szCs w:val="22"/>
                <w:lang w:val="en-US" w:eastAsia="en-GB"/>
              </w:rPr>
              <w:t>Candidate 6</w:t>
            </w:r>
          </w:p>
        </w:tc>
        <w:tc>
          <w:tcPr>
            <w:tcW w:w="919" w:type="dxa"/>
            <w:vAlign w:val="center"/>
            <w:hideMark/>
          </w:tcPr>
          <w:p w14:paraId="2707F500" w14:textId="77777777" w:rsidR="0073075D" w:rsidRDefault="0073075D" w:rsidP="00DB2336">
            <w:pPr>
              <w:tabs>
                <w:tab w:val="center" w:pos="2592"/>
                <w:tab w:val="right" w:pos="5184"/>
              </w:tabs>
              <w:spacing w:before="0" w:after="0" w:line="480" w:lineRule="auto"/>
              <w:rPr>
                <w:color w:val="000000"/>
                <w:sz w:val="22"/>
                <w:szCs w:val="22"/>
                <w:lang w:val="en-US"/>
              </w:rPr>
            </w:pPr>
            <w:r>
              <w:rPr>
                <w:rFonts w:eastAsia="Times New Roman" w:cs="Times New Roman"/>
                <w:color w:val="000000"/>
                <w:sz w:val="22"/>
                <w:szCs w:val="22"/>
                <w:lang w:val="en-US" w:eastAsia="en-GB"/>
              </w:rPr>
              <w:t>11.00</w:t>
            </w:r>
          </w:p>
        </w:tc>
        <w:tc>
          <w:tcPr>
            <w:tcW w:w="919" w:type="dxa"/>
            <w:vAlign w:val="center"/>
            <w:hideMark/>
          </w:tcPr>
          <w:p w14:paraId="774EC901"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6.65</w:t>
            </w:r>
          </w:p>
        </w:tc>
        <w:tc>
          <w:tcPr>
            <w:tcW w:w="919" w:type="dxa"/>
            <w:vAlign w:val="center"/>
            <w:hideMark/>
          </w:tcPr>
          <w:p w14:paraId="24821A8F"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7.02</w:t>
            </w:r>
          </w:p>
        </w:tc>
        <w:tc>
          <w:tcPr>
            <w:tcW w:w="795" w:type="dxa"/>
            <w:vAlign w:val="center"/>
            <w:hideMark/>
          </w:tcPr>
          <w:p w14:paraId="2E41A8B5"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05</w:t>
            </w:r>
          </w:p>
        </w:tc>
        <w:tc>
          <w:tcPr>
            <w:tcW w:w="1394" w:type="dxa"/>
            <w:vAlign w:val="center"/>
            <w:hideMark/>
          </w:tcPr>
          <w:p w14:paraId="27F1E98B"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50</w:t>
            </w:r>
          </w:p>
        </w:tc>
      </w:tr>
      <w:tr w:rsidR="0073075D" w14:paraId="2E904010" w14:textId="77777777" w:rsidTr="00DB2336">
        <w:trPr>
          <w:trHeight w:val="297"/>
          <w:jc w:val="center"/>
        </w:trPr>
        <w:tc>
          <w:tcPr>
            <w:tcW w:w="1620" w:type="dxa"/>
            <w:vAlign w:val="center"/>
          </w:tcPr>
          <w:p w14:paraId="40223E51"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p>
        </w:tc>
        <w:tc>
          <w:tcPr>
            <w:tcW w:w="919" w:type="dxa"/>
            <w:vAlign w:val="center"/>
          </w:tcPr>
          <w:p w14:paraId="7CBD727A"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p>
        </w:tc>
        <w:tc>
          <w:tcPr>
            <w:tcW w:w="919" w:type="dxa"/>
            <w:vAlign w:val="center"/>
          </w:tcPr>
          <w:p w14:paraId="0ADDB659"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p>
        </w:tc>
        <w:tc>
          <w:tcPr>
            <w:tcW w:w="919" w:type="dxa"/>
            <w:vAlign w:val="center"/>
          </w:tcPr>
          <w:p w14:paraId="76A929E7"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p>
        </w:tc>
        <w:tc>
          <w:tcPr>
            <w:tcW w:w="795" w:type="dxa"/>
            <w:vAlign w:val="center"/>
          </w:tcPr>
          <w:p w14:paraId="52B97E40"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p>
        </w:tc>
        <w:tc>
          <w:tcPr>
            <w:tcW w:w="1394" w:type="dxa"/>
            <w:vAlign w:val="center"/>
          </w:tcPr>
          <w:p w14:paraId="312D367E"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p>
        </w:tc>
      </w:tr>
      <w:tr w:rsidR="0073075D" w14:paraId="1722ECC8" w14:textId="77777777" w:rsidTr="00DB2336">
        <w:trPr>
          <w:trHeight w:val="297"/>
          <w:jc w:val="center"/>
        </w:trPr>
        <w:tc>
          <w:tcPr>
            <w:tcW w:w="1620" w:type="dxa"/>
            <w:vAlign w:val="center"/>
            <w:hideMark/>
          </w:tcPr>
          <w:p w14:paraId="6EF679CE" w14:textId="77777777" w:rsidR="0073075D" w:rsidRDefault="0073075D" w:rsidP="00DB2336">
            <w:pPr>
              <w:tabs>
                <w:tab w:val="center" w:pos="2592"/>
                <w:tab w:val="right" w:pos="5184"/>
              </w:tabs>
              <w:spacing w:before="0" w:after="0" w:line="480" w:lineRule="auto"/>
              <w:rPr>
                <w:rFonts w:eastAsia="Times New Roman" w:cs="Times New Roman"/>
                <w:b/>
                <w:bCs/>
                <w:color w:val="000000"/>
                <w:sz w:val="22"/>
                <w:szCs w:val="22"/>
                <w:lang w:val="en-US" w:eastAsia="en-GB"/>
              </w:rPr>
            </w:pPr>
            <w:r>
              <w:rPr>
                <w:rFonts w:eastAsia="Times New Roman" w:cs="Times New Roman"/>
                <w:b/>
                <w:bCs/>
                <w:color w:val="000000"/>
                <w:sz w:val="22"/>
                <w:szCs w:val="22"/>
                <w:lang w:val="en-US" w:eastAsia="en-GB"/>
              </w:rPr>
              <w:t xml:space="preserve">Zed </w:t>
            </w:r>
          </w:p>
        </w:tc>
        <w:tc>
          <w:tcPr>
            <w:tcW w:w="919" w:type="dxa"/>
            <w:vAlign w:val="center"/>
          </w:tcPr>
          <w:p w14:paraId="00ABC56E"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p>
        </w:tc>
        <w:tc>
          <w:tcPr>
            <w:tcW w:w="919" w:type="dxa"/>
            <w:vAlign w:val="center"/>
          </w:tcPr>
          <w:p w14:paraId="58C1CE86"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p>
        </w:tc>
        <w:tc>
          <w:tcPr>
            <w:tcW w:w="919" w:type="dxa"/>
            <w:vAlign w:val="center"/>
          </w:tcPr>
          <w:p w14:paraId="1E1CC20D"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p>
        </w:tc>
        <w:tc>
          <w:tcPr>
            <w:tcW w:w="795" w:type="dxa"/>
            <w:vAlign w:val="center"/>
          </w:tcPr>
          <w:p w14:paraId="504D23B8"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p>
        </w:tc>
        <w:tc>
          <w:tcPr>
            <w:tcW w:w="1394" w:type="dxa"/>
            <w:vAlign w:val="center"/>
          </w:tcPr>
          <w:p w14:paraId="3A60301F"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p>
        </w:tc>
      </w:tr>
      <w:tr w:rsidR="0073075D" w14:paraId="27B0DFED" w14:textId="77777777" w:rsidTr="00DB2336">
        <w:trPr>
          <w:trHeight w:val="297"/>
          <w:jc w:val="center"/>
        </w:trPr>
        <w:tc>
          <w:tcPr>
            <w:tcW w:w="1620" w:type="dxa"/>
            <w:vAlign w:val="center"/>
            <w:hideMark/>
          </w:tcPr>
          <w:p w14:paraId="31E26E21"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rFonts w:eastAsia="Times New Roman" w:cs="Times New Roman"/>
                <w:color w:val="000000"/>
                <w:sz w:val="22"/>
                <w:szCs w:val="22"/>
                <w:lang w:val="en-US" w:eastAsia="en-GB"/>
              </w:rPr>
              <w:t>Standard</w:t>
            </w:r>
          </w:p>
        </w:tc>
        <w:tc>
          <w:tcPr>
            <w:tcW w:w="919" w:type="dxa"/>
            <w:vAlign w:val="center"/>
            <w:hideMark/>
          </w:tcPr>
          <w:p w14:paraId="56A7A7AD"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5.60</w:t>
            </w:r>
          </w:p>
        </w:tc>
        <w:tc>
          <w:tcPr>
            <w:tcW w:w="919" w:type="dxa"/>
            <w:vAlign w:val="center"/>
            <w:hideMark/>
          </w:tcPr>
          <w:p w14:paraId="78D880D2"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4.90</w:t>
            </w:r>
          </w:p>
        </w:tc>
        <w:tc>
          <w:tcPr>
            <w:tcW w:w="919" w:type="dxa"/>
            <w:vAlign w:val="center"/>
            <w:hideMark/>
          </w:tcPr>
          <w:p w14:paraId="24D2E47D"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4.90</w:t>
            </w:r>
          </w:p>
        </w:tc>
        <w:tc>
          <w:tcPr>
            <w:tcW w:w="795" w:type="dxa"/>
            <w:vAlign w:val="center"/>
            <w:hideMark/>
          </w:tcPr>
          <w:p w14:paraId="49944DFA"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00</w:t>
            </w:r>
          </w:p>
        </w:tc>
        <w:tc>
          <w:tcPr>
            <w:tcW w:w="1394" w:type="dxa"/>
            <w:vAlign w:val="center"/>
            <w:hideMark/>
          </w:tcPr>
          <w:p w14:paraId="59803CFF"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00</w:t>
            </w:r>
          </w:p>
        </w:tc>
      </w:tr>
      <w:tr w:rsidR="0073075D" w14:paraId="734CFBE0" w14:textId="77777777" w:rsidTr="00DB2336">
        <w:trPr>
          <w:trHeight w:val="297"/>
          <w:jc w:val="center"/>
        </w:trPr>
        <w:tc>
          <w:tcPr>
            <w:tcW w:w="1620" w:type="dxa"/>
            <w:vAlign w:val="center"/>
            <w:hideMark/>
          </w:tcPr>
          <w:p w14:paraId="478B400B"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rFonts w:eastAsia="Times New Roman" w:cs="Times New Roman"/>
                <w:color w:val="000000"/>
                <w:sz w:val="22"/>
                <w:szCs w:val="22"/>
                <w:lang w:val="en-US" w:eastAsia="en-GB"/>
              </w:rPr>
              <w:t>Reference (b)</w:t>
            </w:r>
          </w:p>
        </w:tc>
        <w:tc>
          <w:tcPr>
            <w:tcW w:w="919" w:type="dxa"/>
            <w:vAlign w:val="center"/>
            <w:hideMark/>
          </w:tcPr>
          <w:p w14:paraId="4424C1A2"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8.20</w:t>
            </w:r>
          </w:p>
        </w:tc>
        <w:tc>
          <w:tcPr>
            <w:tcW w:w="919" w:type="dxa"/>
            <w:vAlign w:val="center"/>
            <w:hideMark/>
          </w:tcPr>
          <w:p w14:paraId="5125434F"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5.81</w:t>
            </w:r>
          </w:p>
        </w:tc>
        <w:tc>
          <w:tcPr>
            <w:tcW w:w="919" w:type="dxa"/>
            <w:vAlign w:val="center"/>
            <w:hideMark/>
          </w:tcPr>
          <w:p w14:paraId="1D941747"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5.87</w:t>
            </w:r>
          </w:p>
        </w:tc>
        <w:tc>
          <w:tcPr>
            <w:tcW w:w="795" w:type="dxa"/>
            <w:vAlign w:val="center"/>
            <w:hideMark/>
          </w:tcPr>
          <w:p w14:paraId="554DAFA5"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01</w:t>
            </w:r>
          </w:p>
        </w:tc>
        <w:tc>
          <w:tcPr>
            <w:tcW w:w="1394" w:type="dxa"/>
            <w:vAlign w:val="center"/>
            <w:hideMark/>
          </w:tcPr>
          <w:p w14:paraId="20583744"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20</w:t>
            </w:r>
          </w:p>
        </w:tc>
      </w:tr>
      <w:tr w:rsidR="0073075D" w14:paraId="57097A70" w14:textId="77777777" w:rsidTr="00DB2336">
        <w:trPr>
          <w:trHeight w:val="297"/>
          <w:jc w:val="center"/>
        </w:trPr>
        <w:tc>
          <w:tcPr>
            <w:tcW w:w="1620" w:type="dxa"/>
            <w:vAlign w:val="center"/>
            <w:hideMark/>
          </w:tcPr>
          <w:p w14:paraId="6B67A7D9"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rFonts w:eastAsia="Times New Roman" w:cs="Times New Roman"/>
                <w:color w:val="000000"/>
                <w:sz w:val="22"/>
                <w:szCs w:val="22"/>
                <w:lang w:val="en-US" w:eastAsia="en-GB"/>
              </w:rPr>
              <w:t>Candidate 1</w:t>
            </w:r>
          </w:p>
        </w:tc>
        <w:tc>
          <w:tcPr>
            <w:tcW w:w="919" w:type="dxa"/>
            <w:vAlign w:val="center"/>
            <w:hideMark/>
          </w:tcPr>
          <w:p w14:paraId="029F2A32"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8.20</w:t>
            </w:r>
          </w:p>
        </w:tc>
        <w:tc>
          <w:tcPr>
            <w:tcW w:w="919" w:type="dxa"/>
            <w:vAlign w:val="center"/>
            <w:hideMark/>
          </w:tcPr>
          <w:p w14:paraId="2F22651B"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5.78</w:t>
            </w:r>
          </w:p>
        </w:tc>
        <w:tc>
          <w:tcPr>
            <w:tcW w:w="919" w:type="dxa"/>
            <w:vAlign w:val="center"/>
            <w:hideMark/>
          </w:tcPr>
          <w:p w14:paraId="558D8557"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6.24</w:t>
            </w:r>
          </w:p>
        </w:tc>
        <w:tc>
          <w:tcPr>
            <w:tcW w:w="795" w:type="dxa"/>
            <w:vAlign w:val="center"/>
            <w:hideMark/>
          </w:tcPr>
          <w:p w14:paraId="314144DB"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08</w:t>
            </w:r>
          </w:p>
        </w:tc>
        <w:tc>
          <w:tcPr>
            <w:tcW w:w="1394" w:type="dxa"/>
            <w:vAlign w:val="center"/>
            <w:hideMark/>
          </w:tcPr>
          <w:p w14:paraId="2FFB4EC4"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27</w:t>
            </w:r>
          </w:p>
        </w:tc>
      </w:tr>
      <w:tr w:rsidR="0073075D" w14:paraId="17868C75" w14:textId="77777777" w:rsidTr="00DB2336">
        <w:trPr>
          <w:trHeight w:val="297"/>
          <w:jc w:val="center"/>
        </w:trPr>
        <w:tc>
          <w:tcPr>
            <w:tcW w:w="1620" w:type="dxa"/>
            <w:vAlign w:val="center"/>
            <w:hideMark/>
          </w:tcPr>
          <w:p w14:paraId="21AAEE3C"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rFonts w:eastAsia="Times New Roman" w:cs="Times New Roman"/>
                <w:color w:val="000000"/>
                <w:sz w:val="22"/>
                <w:szCs w:val="22"/>
                <w:lang w:val="en-US" w:eastAsia="en-GB"/>
              </w:rPr>
              <w:t>Candidate 2</w:t>
            </w:r>
          </w:p>
        </w:tc>
        <w:tc>
          <w:tcPr>
            <w:tcW w:w="919" w:type="dxa"/>
            <w:vAlign w:val="center"/>
            <w:hideMark/>
          </w:tcPr>
          <w:p w14:paraId="35823B94"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8.40</w:t>
            </w:r>
          </w:p>
        </w:tc>
        <w:tc>
          <w:tcPr>
            <w:tcW w:w="919" w:type="dxa"/>
            <w:vAlign w:val="center"/>
            <w:hideMark/>
          </w:tcPr>
          <w:p w14:paraId="6034770D"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6.03</w:t>
            </w:r>
          </w:p>
        </w:tc>
        <w:tc>
          <w:tcPr>
            <w:tcW w:w="919" w:type="dxa"/>
            <w:vAlign w:val="center"/>
            <w:hideMark/>
          </w:tcPr>
          <w:p w14:paraId="57C82934"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6.17</w:t>
            </w:r>
          </w:p>
        </w:tc>
        <w:tc>
          <w:tcPr>
            <w:tcW w:w="795" w:type="dxa"/>
            <w:vAlign w:val="center"/>
            <w:hideMark/>
          </w:tcPr>
          <w:p w14:paraId="34E196EB"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02</w:t>
            </w:r>
          </w:p>
        </w:tc>
        <w:tc>
          <w:tcPr>
            <w:tcW w:w="1394" w:type="dxa"/>
            <w:vAlign w:val="center"/>
            <w:hideMark/>
          </w:tcPr>
          <w:p w14:paraId="4D6785D8"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26</w:t>
            </w:r>
          </w:p>
        </w:tc>
      </w:tr>
      <w:tr w:rsidR="0073075D" w14:paraId="6B6B30A8" w14:textId="77777777" w:rsidTr="00DB2336">
        <w:trPr>
          <w:trHeight w:val="297"/>
          <w:jc w:val="center"/>
        </w:trPr>
        <w:tc>
          <w:tcPr>
            <w:tcW w:w="1620" w:type="dxa"/>
            <w:vAlign w:val="center"/>
            <w:hideMark/>
          </w:tcPr>
          <w:p w14:paraId="1FC727F1"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rFonts w:eastAsia="Times New Roman" w:cs="Times New Roman"/>
                <w:color w:val="000000"/>
                <w:sz w:val="22"/>
                <w:szCs w:val="22"/>
                <w:lang w:val="en-US" w:eastAsia="en-GB"/>
              </w:rPr>
              <w:t>Candidate 3</w:t>
            </w:r>
          </w:p>
        </w:tc>
        <w:tc>
          <w:tcPr>
            <w:tcW w:w="919" w:type="dxa"/>
            <w:vAlign w:val="center"/>
            <w:hideMark/>
          </w:tcPr>
          <w:p w14:paraId="36540E4F"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8.20</w:t>
            </w:r>
          </w:p>
        </w:tc>
        <w:tc>
          <w:tcPr>
            <w:tcW w:w="919" w:type="dxa"/>
            <w:vAlign w:val="center"/>
            <w:hideMark/>
          </w:tcPr>
          <w:p w14:paraId="51B5CAA9"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5.78</w:t>
            </w:r>
          </w:p>
        </w:tc>
        <w:tc>
          <w:tcPr>
            <w:tcW w:w="919" w:type="dxa"/>
            <w:vAlign w:val="center"/>
            <w:hideMark/>
          </w:tcPr>
          <w:p w14:paraId="462C86B1"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6.24</w:t>
            </w:r>
          </w:p>
        </w:tc>
        <w:tc>
          <w:tcPr>
            <w:tcW w:w="795" w:type="dxa"/>
            <w:vAlign w:val="center"/>
            <w:hideMark/>
          </w:tcPr>
          <w:p w14:paraId="35381136"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08</w:t>
            </w:r>
          </w:p>
        </w:tc>
        <w:tc>
          <w:tcPr>
            <w:tcW w:w="1394" w:type="dxa"/>
            <w:vAlign w:val="center"/>
            <w:hideMark/>
          </w:tcPr>
          <w:p w14:paraId="42F92773"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27</w:t>
            </w:r>
          </w:p>
        </w:tc>
      </w:tr>
      <w:tr w:rsidR="0073075D" w14:paraId="34089EA7" w14:textId="77777777" w:rsidTr="00DB2336">
        <w:trPr>
          <w:trHeight w:val="297"/>
          <w:jc w:val="center"/>
        </w:trPr>
        <w:tc>
          <w:tcPr>
            <w:tcW w:w="1620" w:type="dxa"/>
            <w:vAlign w:val="center"/>
            <w:hideMark/>
          </w:tcPr>
          <w:p w14:paraId="0A367A9F"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rFonts w:eastAsia="Times New Roman" w:cs="Times New Roman"/>
                <w:color w:val="000000"/>
                <w:sz w:val="22"/>
                <w:szCs w:val="22"/>
                <w:lang w:val="en-US" w:eastAsia="en-GB"/>
              </w:rPr>
              <w:t>Reference (c)</w:t>
            </w:r>
          </w:p>
        </w:tc>
        <w:tc>
          <w:tcPr>
            <w:tcW w:w="919" w:type="dxa"/>
            <w:vAlign w:val="center"/>
            <w:hideMark/>
          </w:tcPr>
          <w:p w14:paraId="670AD44A"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8.90</w:t>
            </w:r>
          </w:p>
        </w:tc>
        <w:tc>
          <w:tcPr>
            <w:tcW w:w="919" w:type="dxa"/>
            <w:vAlign w:val="center"/>
            <w:hideMark/>
          </w:tcPr>
          <w:p w14:paraId="257F135F"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6.33</w:t>
            </w:r>
          </w:p>
        </w:tc>
        <w:tc>
          <w:tcPr>
            <w:tcW w:w="919" w:type="dxa"/>
            <w:vAlign w:val="center"/>
            <w:hideMark/>
          </w:tcPr>
          <w:p w14:paraId="1716D9FD"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6.45</w:t>
            </w:r>
          </w:p>
        </w:tc>
        <w:tc>
          <w:tcPr>
            <w:tcW w:w="795" w:type="dxa"/>
            <w:vAlign w:val="center"/>
            <w:hideMark/>
          </w:tcPr>
          <w:p w14:paraId="62B57468"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02</w:t>
            </w:r>
          </w:p>
        </w:tc>
        <w:tc>
          <w:tcPr>
            <w:tcW w:w="1394" w:type="dxa"/>
            <w:vAlign w:val="center"/>
            <w:hideMark/>
          </w:tcPr>
          <w:p w14:paraId="663FAE25"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32</w:t>
            </w:r>
          </w:p>
        </w:tc>
      </w:tr>
      <w:tr w:rsidR="0073075D" w14:paraId="245187DB" w14:textId="77777777" w:rsidTr="00DB2336">
        <w:trPr>
          <w:trHeight w:val="297"/>
          <w:jc w:val="center"/>
        </w:trPr>
        <w:tc>
          <w:tcPr>
            <w:tcW w:w="1620" w:type="dxa"/>
            <w:vAlign w:val="center"/>
            <w:hideMark/>
          </w:tcPr>
          <w:p w14:paraId="49BB4502"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rFonts w:eastAsia="Times New Roman" w:cs="Times New Roman"/>
                <w:color w:val="000000"/>
                <w:sz w:val="22"/>
                <w:szCs w:val="22"/>
                <w:lang w:val="en-US" w:eastAsia="en-GB"/>
              </w:rPr>
              <w:t>Candidate 4</w:t>
            </w:r>
          </w:p>
        </w:tc>
        <w:tc>
          <w:tcPr>
            <w:tcW w:w="919" w:type="dxa"/>
            <w:vAlign w:val="center"/>
            <w:hideMark/>
          </w:tcPr>
          <w:p w14:paraId="30533D7C"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11.00</w:t>
            </w:r>
          </w:p>
        </w:tc>
        <w:tc>
          <w:tcPr>
            <w:tcW w:w="919" w:type="dxa"/>
            <w:vAlign w:val="center"/>
            <w:hideMark/>
          </w:tcPr>
          <w:p w14:paraId="046A9D23"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6.66</w:t>
            </w:r>
          </w:p>
        </w:tc>
        <w:tc>
          <w:tcPr>
            <w:tcW w:w="919" w:type="dxa"/>
            <w:vAlign w:val="center"/>
            <w:hideMark/>
          </w:tcPr>
          <w:p w14:paraId="091AE816"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6.76</w:t>
            </w:r>
          </w:p>
        </w:tc>
        <w:tc>
          <w:tcPr>
            <w:tcW w:w="795" w:type="dxa"/>
            <w:vAlign w:val="center"/>
            <w:hideMark/>
          </w:tcPr>
          <w:p w14:paraId="68465973"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02</w:t>
            </w:r>
          </w:p>
        </w:tc>
        <w:tc>
          <w:tcPr>
            <w:tcW w:w="1394" w:type="dxa"/>
            <w:vAlign w:val="center"/>
            <w:hideMark/>
          </w:tcPr>
          <w:p w14:paraId="6DE2793A"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38</w:t>
            </w:r>
          </w:p>
        </w:tc>
      </w:tr>
      <w:tr w:rsidR="0073075D" w14:paraId="502AEC86" w14:textId="77777777" w:rsidTr="00DB2336">
        <w:trPr>
          <w:trHeight w:val="297"/>
          <w:jc w:val="center"/>
        </w:trPr>
        <w:tc>
          <w:tcPr>
            <w:tcW w:w="1620" w:type="dxa"/>
            <w:vAlign w:val="center"/>
            <w:hideMark/>
          </w:tcPr>
          <w:p w14:paraId="66D591AE"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rFonts w:eastAsia="Times New Roman" w:cs="Times New Roman"/>
                <w:color w:val="000000"/>
                <w:sz w:val="22"/>
                <w:szCs w:val="22"/>
                <w:lang w:val="en-US" w:eastAsia="en-GB"/>
              </w:rPr>
              <w:t>Candidate 5</w:t>
            </w:r>
          </w:p>
        </w:tc>
        <w:tc>
          <w:tcPr>
            <w:tcW w:w="919" w:type="dxa"/>
            <w:vAlign w:val="center"/>
            <w:hideMark/>
          </w:tcPr>
          <w:p w14:paraId="2A42B819"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9.80</w:t>
            </w:r>
          </w:p>
        </w:tc>
        <w:tc>
          <w:tcPr>
            <w:tcW w:w="919" w:type="dxa"/>
            <w:vAlign w:val="center"/>
            <w:hideMark/>
          </w:tcPr>
          <w:p w14:paraId="5C9D6289"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6.47</w:t>
            </w:r>
          </w:p>
        </w:tc>
        <w:tc>
          <w:tcPr>
            <w:tcW w:w="919" w:type="dxa"/>
            <w:vAlign w:val="center"/>
            <w:hideMark/>
          </w:tcPr>
          <w:p w14:paraId="1CD9F83D"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6.61</w:t>
            </w:r>
          </w:p>
        </w:tc>
        <w:tc>
          <w:tcPr>
            <w:tcW w:w="795" w:type="dxa"/>
            <w:vAlign w:val="center"/>
            <w:hideMark/>
          </w:tcPr>
          <w:p w14:paraId="71150729"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02</w:t>
            </w:r>
          </w:p>
        </w:tc>
        <w:tc>
          <w:tcPr>
            <w:tcW w:w="1394" w:type="dxa"/>
            <w:vAlign w:val="center"/>
            <w:hideMark/>
          </w:tcPr>
          <w:p w14:paraId="4EC0A947"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35</w:t>
            </w:r>
          </w:p>
        </w:tc>
      </w:tr>
      <w:tr w:rsidR="0073075D" w14:paraId="0EC05670" w14:textId="77777777" w:rsidTr="00DB2336">
        <w:trPr>
          <w:trHeight w:val="297"/>
          <w:jc w:val="center"/>
        </w:trPr>
        <w:tc>
          <w:tcPr>
            <w:tcW w:w="1620" w:type="dxa"/>
            <w:tcBorders>
              <w:top w:val="nil"/>
              <w:left w:val="nil"/>
              <w:bottom w:val="single" w:sz="4" w:space="0" w:color="auto"/>
              <w:right w:val="nil"/>
            </w:tcBorders>
            <w:vAlign w:val="center"/>
            <w:hideMark/>
          </w:tcPr>
          <w:p w14:paraId="19C0A174"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rFonts w:eastAsia="Times New Roman" w:cs="Times New Roman"/>
                <w:color w:val="000000"/>
                <w:sz w:val="22"/>
                <w:szCs w:val="22"/>
                <w:lang w:val="en-US" w:eastAsia="en-GB"/>
              </w:rPr>
              <w:t>Candidate 6</w:t>
            </w:r>
          </w:p>
        </w:tc>
        <w:tc>
          <w:tcPr>
            <w:tcW w:w="919" w:type="dxa"/>
            <w:tcBorders>
              <w:top w:val="nil"/>
              <w:left w:val="nil"/>
              <w:bottom w:val="single" w:sz="4" w:space="0" w:color="auto"/>
              <w:right w:val="nil"/>
            </w:tcBorders>
            <w:vAlign w:val="center"/>
            <w:hideMark/>
          </w:tcPr>
          <w:p w14:paraId="0DFEB1A4"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9.80</w:t>
            </w:r>
          </w:p>
        </w:tc>
        <w:tc>
          <w:tcPr>
            <w:tcW w:w="919" w:type="dxa"/>
            <w:tcBorders>
              <w:top w:val="nil"/>
              <w:left w:val="nil"/>
              <w:bottom w:val="single" w:sz="4" w:space="0" w:color="auto"/>
              <w:right w:val="nil"/>
            </w:tcBorders>
            <w:vAlign w:val="center"/>
            <w:hideMark/>
          </w:tcPr>
          <w:p w14:paraId="7EF19387" w14:textId="77777777" w:rsidR="0073075D" w:rsidRDefault="0073075D" w:rsidP="00DB2336">
            <w:pPr>
              <w:tabs>
                <w:tab w:val="center" w:pos="2592"/>
                <w:tab w:val="right" w:pos="5184"/>
              </w:tabs>
              <w:spacing w:before="0" w:after="0" w:line="480" w:lineRule="auto"/>
              <w:rPr>
                <w:color w:val="000000"/>
                <w:sz w:val="22"/>
                <w:szCs w:val="22"/>
                <w:lang w:val="en-US"/>
              </w:rPr>
            </w:pPr>
            <w:r>
              <w:rPr>
                <w:color w:val="000000"/>
                <w:sz w:val="22"/>
                <w:szCs w:val="22"/>
                <w:lang w:val="en-US"/>
              </w:rPr>
              <w:t>6.43</w:t>
            </w:r>
          </w:p>
        </w:tc>
        <w:tc>
          <w:tcPr>
            <w:tcW w:w="919" w:type="dxa"/>
            <w:tcBorders>
              <w:top w:val="nil"/>
              <w:left w:val="nil"/>
              <w:bottom w:val="single" w:sz="4" w:space="0" w:color="auto"/>
              <w:right w:val="nil"/>
            </w:tcBorders>
            <w:vAlign w:val="center"/>
            <w:hideMark/>
          </w:tcPr>
          <w:p w14:paraId="14B58FAB"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6.53</w:t>
            </w:r>
          </w:p>
        </w:tc>
        <w:tc>
          <w:tcPr>
            <w:tcW w:w="795" w:type="dxa"/>
            <w:tcBorders>
              <w:top w:val="nil"/>
              <w:left w:val="nil"/>
              <w:bottom w:val="single" w:sz="4" w:space="0" w:color="auto"/>
              <w:right w:val="nil"/>
            </w:tcBorders>
            <w:vAlign w:val="center"/>
            <w:hideMark/>
          </w:tcPr>
          <w:p w14:paraId="14553CB6"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02</w:t>
            </w:r>
          </w:p>
        </w:tc>
        <w:tc>
          <w:tcPr>
            <w:tcW w:w="1394" w:type="dxa"/>
            <w:tcBorders>
              <w:top w:val="nil"/>
              <w:left w:val="nil"/>
              <w:bottom w:val="single" w:sz="4" w:space="0" w:color="auto"/>
              <w:right w:val="nil"/>
            </w:tcBorders>
            <w:vAlign w:val="center"/>
            <w:hideMark/>
          </w:tcPr>
          <w:p w14:paraId="2506BE54"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33</w:t>
            </w:r>
          </w:p>
        </w:tc>
      </w:tr>
    </w:tbl>
    <w:p w14:paraId="03C0C9D4" w14:textId="77777777" w:rsidR="0073075D" w:rsidRDefault="0073075D" w:rsidP="0073075D">
      <w:pPr>
        <w:pStyle w:val="Caption"/>
        <w:spacing w:line="480" w:lineRule="auto"/>
        <w:rPr>
          <w:rFonts w:cs="Times New Roman"/>
          <w:b/>
          <w:bCs/>
          <w:i w:val="0"/>
          <w:iCs w:val="0"/>
          <w:color w:val="auto"/>
          <w:sz w:val="24"/>
          <w:szCs w:val="24"/>
        </w:rPr>
      </w:pPr>
    </w:p>
    <w:p w14:paraId="160B73E7" w14:textId="77777777" w:rsidR="0073075D" w:rsidRDefault="0073075D" w:rsidP="0073075D">
      <w:pPr>
        <w:pStyle w:val="Caption"/>
        <w:spacing w:line="480" w:lineRule="auto"/>
        <w:rPr>
          <w:rFonts w:cs="Times New Roman"/>
          <w:b/>
          <w:bCs/>
          <w:i w:val="0"/>
          <w:iCs w:val="0"/>
          <w:sz w:val="24"/>
          <w:szCs w:val="24"/>
        </w:rPr>
      </w:pPr>
      <w:r>
        <w:rPr>
          <w:rFonts w:cs="Times New Roman"/>
          <w:b/>
          <w:bCs/>
          <w:i w:val="0"/>
          <w:iCs w:val="0"/>
          <w:color w:val="auto"/>
          <w:sz w:val="24"/>
          <w:szCs w:val="24"/>
        </w:rPr>
        <w:lastRenderedPageBreak/>
        <w:t>Table 8.</w:t>
      </w:r>
      <w:r>
        <w:rPr>
          <w:rFonts w:cs="Times New Roman"/>
          <w:b/>
          <w:bCs/>
          <w:i w:val="0"/>
          <w:iCs w:val="0"/>
          <w:sz w:val="24"/>
          <w:szCs w:val="24"/>
        </w:rPr>
        <w:t xml:space="preserve"> </w:t>
      </w:r>
      <w:r>
        <w:rPr>
          <w:rFonts w:cs="Times New Roman"/>
          <w:i w:val="0"/>
          <w:iCs w:val="0"/>
          <w:color w:val="auto"/>
          <w:sz w:val="24"/>
          <w:szCs w:val="24"/>
        </w:rPr>
        <w:t xml:space="preserve">Buckling and ultimate moment capacity of standard and optimised channel and zed sections with the depth of 170 mm. </w:t>
      </w:r>
      <m:oMath>
        <m:sSub>
          <m:sSubPr>
            <m:ctrlPr>
              <w:rPr>
                <w:rFonts w:ascii="Cambria Math" w:hAnsi="Cambria Math" w:cs="Times New Roman"/>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u</m:t>
            </m:r>
          </m:sub>
        </m:sSub>
      </m:oMath>
      <w:r>
        <w:rPr>
          <w:rFonts w:cs="Times New Roman"/>
          <w:i w:val="0"/>
          <w:iCs w:val="0"/>
          <w:color w:val="auto"/>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uc</m:t>
            </m:r>
          </m:sub>
        </m:sSub>
      </m:oMath>
      <w:r>
        <w:rPr>
          <w:rFonts w:cs="Times New Roman"/>
          <w:i w:val="0"/>
          <w:iCs w:val="0"/>
          <w:color w:val="auto"/>
          <w:sz w:val="24"/>
          <w:szCs w:val="24"/>
        </w:rPr>
        <w:t xml:space="preserve"> stand for ultimate moment capacity without and with the cold working effect, respectively.</w:t>
      </w:r>
    </w:p>
    <w:tbl>
      <w:tblPr>
        <w:tblW w:w="6570" w:type="dxa"/>
        <w:jc w:val="center"/>
        <w:tblLayout w:type="fixed"/>
        <w:tblLook w:val="04A0" w:firstRow="1" w:lastRow="0" w:firstColumn="1" w:lastColumn="0" w:noHBand="0" w:noVBand="1"/>
      </w:tblPr>
      <w:tblGrid>
        <w:gridCol w:w="1620"/>
        <w:gridCol w:w="920"/>
        <w:gridCol w:w="920"/>
        <w:gridCol w:w="920"/>
        <w:gridCol w:w="795"/>
        <w:gridCol w:w="1395"/>
      </w:tblGrid>
      <w:tr w:rsidR="0073075D" w14:paraId="34CE6AC0" w14:textId="77777777" w:rsidTr="00DB2336">
        <w:trPr>
          <w:trHeight w:val="634"/>
          <w:jc w:val="center"/>
        </w:trPr>
        <w:tc>
          <w:tcPr>
            <w:tcW w:w="1620" w:type="dxa"/>
            <w:tcBorders>
              <w:top w:val="single" w:sz="4" w:space="0" w:color="auto"/>
              <w:left w:val="nil"/>
              <w:bottom w:val="single" w:sz="4" w:space="0" w:color="auto"/>
              <w:right w:val="nil"/>
            </w:tcBorders>
            <w:hideMark/>
          </w:tcPr>
          <w:p w14:paraId="506A2D00" w14:textId="77777777" w:rsidR="0073075D" w:rsidRDefault="0073075D" w:rsidP="00DB2336">
            <w:pPr>
              <w:tabs>
                <w:tab w:val="center" w:pos="2592"/>
                <w:tab w:val="right" w:pos="5184"/>
              </w:tabs>
              <w:spacing w:before="0" w:after="0" w:line="480" w:lineRule="auto"/>
              <w:jc w:val="left"/>
              <w:rPr>
                <w:rFonts w:eastAsiaTheme="minorEastAsia" w:cs="Times New Roman"/>
                <w:sz w:val="22"/>
                <w:szCs w:val="22"/>
                <w:lang w:val="en-US"/>
              </w:rPr>
            </w:pPr>
            <w:r>
              <w:rPr>
                <w:rFonts w:eastAsiaTheme="minorEastAsia" w:cs="Times New Roman"/>
                <w:sz w:val="22"/>
                <w:szCs w:val="22"/>
                <w:lang w:val="en-US"/>
              </w:rPr>
              <w:t>Section</w:t>
            </w:r>
          </w:p>
        </w:tc>
        <w:tc>
          <w:tcPr>
            <w:tcW w:w="919" w:type="dxa"/>
            <w:tcBorders>
              <w:top w:val="single" w:sz="4" w:space="0" w:color="auto"/>
              <w:left w:val="nil"/>
              <w:bottom w:val="single" w:sz="4" w:space="0" w:color="auto"/>
              <w:right w:val="nil"/>
            </w:tcBorders>
            <w:hideMark/>
          </w:tcPr>
          <w:p w14:paraId="144D28CD" w14:textId="77777777" w:rsidR="0073075D" w:rsidRDefault="00000000" w:rsidP="00DB2336">
            <w:pPr>
              <w:tabs>
                <w:tab w:val="center" w:pos="2592"/>
                <w:tab w:val="right" w:pos="5184"/>
              </w:tabs>
              <w:spacing w:before="0" w:after="0" w:line="480" w:lineRule="auto"/>
              <w:jc w:val="center"/>
              <w:rPr>
                <w:sz w:val="22"/>
                <w:szCs w:val="22"/>
                <w:lang w:val="en-US"/>
              </w:rPr>
            </w:pPr>
            <m:oMath>
              <m:sSub>
                <m:sSubPr>
                  <m:ctrlPr>
                    <w:rPr>
                      <w:rFonts w:ascii="Cambria Math" w:hAnsi="Cambria Math" w:cs="Times New Roman"/>
                      <w:iCs/>
                      <w:sz w:val="22"/>
                      <w:szCs w:val="22"/>
                    </w:rPr>
                  </m:ctrlPr>
                </m:sSubPr>
                <m:e>
                  <m:r>
                    <m:rPr>
                      <m:sty m:val="p"/>
                    </m:rPr>
                    <w:rPr>
                      <w:rFonts w:ascii="Cambria Math" w:hAnsi="Cambria Math" w:cs="Times New Roman"/>
                      <w:sz w:val="22"/>
                      <w:szCs w:val="22"/>
                      <w:lang w:val="en-US"/>
                    </w:rPr>
                    <m:t>P</m:t>
                  </m:r>
                </m:e>
                <m:sub>
                  <m:r>
                    <m:rPr>
                      <m:sty m:val="p"/>
                    </m:rPr>
                    <w:rPr>
                      <w:rFonts w:ascii="Cambria Math" w:hAnsi="Cambria Math" w:cs="Times New Roman"/>
                      <w:sz w:val="22"/>
                      <w:szCs w:val="22"/>
                      <w:lang w:val="en-US"/>
                    </w:rPr>
                    <m:t>b</m:t>
                  </m:r>
                </m:sub>
              </m:sSub>
            </m:oMath>
            <w:r w:rsidR="0073075D">
              <w:rPr>
                <w:rFonts w:eastAsiaTheme="minorEastAsia" w:cs="Times New Roman"/>
                <w:sz w:val="22"/>
                <w:szCs w:val="22"/>
                <w:lang w:val="en-US"/>
              </w:rPr>
              <w:t xml:space="preserve">   (kN)</w:t>
            </w:r>
          </w:p>
        </w:tc>
        <w:tc>
          <w:tcPr>
            <w:tcW w:w="919" w:type="dxa"/>
            <w:tcBorders>
              <w:top w:val="single" w:sz="4" w:space="0" w:color="auto"/>
              <w:left w:val="nil"/>
              <w:bottom w:val="single" w:sz="4" w:space="0" w:color="auto"/>
              <w:right w:val="nil"/>
            </w:tcBorders>
            <w:hideMark/>
          </w:tcPr>
          <w:p w14:paraId="6F23051B" w14:textId="77777777" w:rsidR="0073075D" w:rsidRDefault="00000000" w:rsidP="00DB2336">
            <w:pPr>
              <w:tabs>
                <w:tab w:val="center" w:pos="2592"/>
                <w:tab w:val="right" w:pos="5184"/>
              </w:tabs>
              <w:spacing w:before="0" w:after="0" w:line="480" w:lineRule="auto"/>
              <w:jc w:val="center"/>
              <w:rPr>
                <w:sz w:val="22"/>
                <w:szCs w:val="22"/>
                <w:lang w:val="en-US"/>
              </w:rPr>
            </w:pPr>
            <m:oMath>
              <m:sSub>
                <m:sSubPr>
                  <m:ctrlPr>
                    <w:rPr>
                      <w:rFonts w:ascii="Cambria Math" w:hAnsi="Cambria Math" w:cs="Times New Roman"/>
                      <w:iCs/>
                      <w:sz w:val="22"/>
                      <w:szCs w:val="22"/>
                    </w:rPr>
                  </m:ctrlPr>
                </m:sSubPr>
                <m:e>
                  <m:r>
                    <m:rPr>
                      <m:sty m:val="p"/>
                    </m:rPr>
                    <w:rPr>
                      <w:rFonts w:ascii="Cambria Math" w:hAnsi="Cambria Math" w:cs="Times New Roman"/>
                      <w:sz w:val="22"/>
                      <w:szCs w:val="22"/>
                      <w:lang w:val="en-US"/>
                    </w:rPr>
                    <m:t>M</m:t>
                  </m:r>
                </m:e>
                <m:sub>
                  <m:r>
                    <m:rPr>
                      <m:sty m:val="p"/>
                    </m:rPr>
                    <w:rPr>
                      <w:rFonts w:ascii="Cambria Math" w:hAnsi="Cambria Math" w:cs="Times New Roman"/>
                      <w:sz w:val="22"/>
                      <w:szCs w:val="22"/>
                      <w:lang w:val="en-US"/>
                    </w:rPr>
                    <m:t>u</m:t>
                  </m:r>
                </m:sub>
              </m:sSub>
            </m:oMath>
            <w:r w:rsidR="0073075D">
              <w:rPr>
                <w:rFonts w:eastAsia="Times New Roman" w:cs="Times New Roman"/>
                <w:color w:val="000000"/>
                <w:sz w:val="22"/>
                <w:szCs w:val="22"/>
                <w:lang w:val="en-US" w:eastAsia="en-GB"/>
              </w:rPr>
              <w:t xml:space="preserve"> (kNm)</w:t>
            </w:r>
          </w:p>
        </w:tc>
        <w:tc>
          <w:tcPr>
            <w:tcW w:w="919" w:type="dxa"/>
            <w:tcBorders>
              <w:top w:val="single" w:sz="4" w:space="0" w:color="auto"/>
              <w:left w:val="nil"/>
              <w:bottom w:val="single" w:sz="4" w:space="0" w:color="auto"/>
              <w:right w:val="nil"/>
            </w:tcBorders>
            <w:hideMark/>
          </w:tcPr>
          <w:p w14:paraId="2D87C556" w14:textId="77777777" w:rsidR="0073075D" w:rsidRDefault="00000000" w:rsidP="00DB2336">
            <w:pPr>
              <w:tabs>
                <w:tab w:val="center" w:pos="2592"/>
                <w:tab w:val="right" w:pos="5184"/>
              </w:tabs>
              <w:spacing w:before="0" w:after="0" w:line="480" w:lineRule="auto"/>
              <w:jc w:val="center"/>
              <w:rPr>
                <w:rFonts w:eastAsiaTheme="minorEastAsia" w:cs="Times New Roman"/>
                <w:sz w:val="22"/>
                <w:szCs w:val="22"/>
                <w:lang w:val="en-US"/>
              </w:rPr>
            </w:pPr>
            <m:oMath>
              <m:sSub>
                <m:sSubPr>
                  <m:ctrlPr>
                    <w:rPr>
                      <w:rFonts w:ascii="Cambria Math" w:hAnsi="Cambria Math" w:cs="Times New Roman"/>
                      <w:iCs/>
                      <w:sz w:val="22"/>
                      <w:szCs w:val="22"/>
                    </w:rPr>
                  </m:ctrlPr>
                </m:sSubPr>
                <m:e>
                  <m:r>
                    <m:rPr>
                      <m:sty m:val="p"/>
                    </m:rPr>
                    <w:rPr>
                      <w:rFonts w:ascii="Cambria Math" w:hAnsi="Cambria Math" w:cs="Times New Roman"/>
                      <w:sz w:val="22"/>
                      <w:szCs w:val="22"/>
                      <w:lang w:val="en-US"/>
                    </w:rPr>
                    <m:t>M</m:t>
                  </m:r>
                </m:e>
                <m:sub>
                  <m:r>
                    <m:rPr>
                      <m:sty m:val="p"/>
                    </m:rPr>
                    <w:rPr>
                      <w:rFonts w:ascii="Cambria Math" w:hAnsi="Cambria Math" w:cs="Times New Roman"/>
                      <w:sz w:val="22"/>
                      <w:szCs w:val="22"/>
                      <w:lang w:val="en-US"/>
                    </w:rPr>
                    <m:t>uc</m:t>
                  </m:r>
                </m:sub>
              </m:sSub>
            </m:oMath>
            <w:r w:rsidR="0073075D">
              <w:rPr>
                <w:rFonts w:eastAsia="Times New Roman" w:cs="Times New Roman"/>
                <w:color w:val="000000"/>
                <w:sz w:val="22"/>
                <w:szCs w:val="22"/>
                <w:lang w:val="en-US" w:eastAsia="en-GB"/>
              </w:rPr>
              <w:t xml:space="preserve"> (kNm)</w:t>
            </w:r>
          </w:p>
        </w:tc>
        <w:tc>
          <w:tcPr>
            <w:tcW w:w="795" w:type="dxa"/>
            <w:tcBorders>
              <w:top w:val="single" w:sz="4" w:space="0" w:color="auto"/>
              <w:left w:val="nil"/>
              <w:bottom w:val="single" w:sz="4" w:space="0" w:color="auto"/>
              <w:right w:val="nil"/>
            </w:tcBorders>
            <w:hideMark/>
          </w:tcPr>
          <w:p w14:paraId="4CAA36B4" w14:textId="77777777" w:rsidR="0073075D" w:rsidRDefault="00000000" w:rsidP="00DB2336">
            <w:pPr>
              <w:tabs>
                <w:tab w:val="center" w:pos="2592"/>
                <w:tab w:val="right" w:pos="5184"/>
              </w:tabs>
              <w:spacing w:before="0" w:after="0" w:line="480" w:lineRule="auto"/>
              <w:jc w:val="center"/>
              <w:rPr>
                <w:rFonts w:eastAsiaTheme="minorEastAsia" w:cs="Times New Roman"/>
                <w:sz w:val="22"/>
                <w:szCs w:val="22"/>
                <w:lang w:val="en-US"/>
              </w:rPr>
            </w:pPr>
            <m:oMath>
              <m:sSub>
                <m:sSubPr>
                  <m:ctrlPr>
                    <w:rPr>
                      <w:rFonts w:ascii="Cambria Math" w:hAnsi="Cambria Math" w:cs="Times New Roman"/>
                      <w:iCs/>
                      <w:sz w:val="22"/>
                      <w:szCs w:val="22"/>
                    </w:rPr>
                  </m:ctrlPr>
                </m:sSubPr>
                <m:e>
                  <m:r>
                    <m:rPr>
                      <m:sty m:val="p"/>
                    </m:rPr>
                    <w:rPr>
                      <w:rFonts w:ascii="Cambria Math" w:hAnsi="Cambria Math" w:cs="Times New Roman"/>
                      <w:sz w:val="22"/>
                      <w:szCs w:val="22"/>
                      <w:lang w:val="en-US"/>
                    </w:rPr>
                    <m:t>M</m:t>
                  </m:r>
                </m:e>
                <m:sub>
                  <m:r>
                    <m:rPr>
                      <m:sty m:val="p"/>
                    </m:rPr>
                    <w:rPr>
                      <w:rFonts w:ascii="Cambria Math" w:hAnsi="Cambria Math" w:cs="Times New Roman"/>
                      <w:sz w:val="22"/>
                      <w:szCs w:val="22"/>
                      <w:lang w:val="en-US"/>
                    </w:rPr>
                    <m:t>uc</m:t>
                  </m:r>
                </m:sub>
              </m:sSub>
            </m:oMath>
            <w:r w:rsidR="0073075D">
              <w:rPr>
                <w:rFonts w:eastAsia="Times New Roman" w:cs="Times New Roman"/>
                <w:color w:val="000000"/>
                <w:sz w:val="22"/>
                <w:szCs w:val="22"/>
                <w:lang w:val="en-US" w:eastAsia="en-GB"/>
              </w:rPr>
              <w:t>/</w:t>
            </w:r>
            <m:oMath>
              <m:sSub>
                <m:sSubPr>
                  <m:ctrlPr>
                    <w:rPr>
                      <w:rFonts w:ascii="Cambria Math" w:hAnsi="Cambria Math" w:cs="Times New Roman"/>
                      <w:iCs/>
                      <w:sz w:val="22"/>
                      <w:szCs w:val="22"/>
                    </w:rPr>
                  </m:ctrlPr>
                </m:sSubPr>
                <m:e>
                  <m:r>
                    <m:rPr>
                      <m:sty m:val="p"/>
                    </m:rPr>
                    <w:rPr>
                      <w:rFonts w:ascii="Cambria Math" w:hAnsi="Cambria Math" w:cs="Times New Roman"/>
                      <w:sz w:val="22"/>
                      <w:szCs w:val="22"/>
                      <w:lang w:val="en-US"/>
                    </w:rPr>
                    <m:t>M</m:t>
                  </m:r>
                </m:e>
                <m:sub>
                  <m:r>
                    <m:rPr>
                      <m:sty m:val="p"/>
                    </m:rPr>
                    <w:rPr>
                      <w:rFonts w:ascii="Cambria Math" w:hAnsi="Cambria Math" w:cs="Times New Roman"/>
                      <w:sz w:val="22"/>
                      <w:szCs w:val="22"/>
                      <w:lang w:val="en-US"/>
                    </w:rPr>
                    <m:t>u</m:t>
                  </m:r>
                </m:sub>
              </m:sSub>
            </m:oMath>
          </w:p>
        </w:tc>
        <w:tc>
          <w:tcPr>
            <w:tcW w:w="1394" w:type="dxa"/>
            <w:tcBorders>
              <w:top w:val="single" w:sz="4" w:space="0" w:color="auto"/>
              <w:left w:val="nil"/>
              <w:bottom w:val="single" w:sz="4" w:space="0" w:color="auto"/>
              <w:right w:val="nil"/>
            </w:tcBorders>
            <w:hideMark/>
          </w:tcPr>
          <w:p w14:paraId="390175A7" w14:textId="77777777" w:rsidR="0073075D" w:rsidRDefault="00000000" w:rsidP="00DB2336">
            <w:pPr>
              <w:tabs>
                <w:tab w:val="center" w:pos="2592"/>
                <w:tab w:val="right" w:pos="5184"/>
              </w:tabs>
              <w:spacing w:before="0" w:after="0" w:line="480" w:lineRule="auto"/>
              <w:rPr>
                <w:rFonts w:eastAsia="Times New Roman" w:cs="Times New Roman"/>
                <w:color w:val="000000"/>
                <w:sz w:val="22"/>
                <w:szCs w:val="22"/>
                <w:lang w:val="en-US" w:eastAsia="en-GB"/>
              </w:rPr>
            </w:pPr>
            <m:oMath>
              <m:sSub>
                <m:sSubPr>
                  <m:ctrlPr>
                    <w:rPr>
                      <w:rFonts w:ascii="Cambria Math" w:hAnsi="Cambria Math" w:cs="Times New Roman"/>
                      <w:iCs/>
                      <w:sz w:val="22"/>
                      <w:szCs w:val="22"/>
                    </w:rPr>
                  </m:ctrlPr>
                </m:sSubPr>
                <m:e>
                  <m:r>
                    <m:rPr>
                      <m:sty m:val="p"/>
                    </m:rPr>
                    <w:rPr>
                      <w:rFonts w:ascii="Cambria Math" w:hAnsi="Cambria Math" w:cs="Times New Roman"/>
                      <w:sz w:val="22"/>
                      <w:szCs w:val="22"/>
                      <w:lang w:val="en-US"/>
                    </w:rPr>
                    <m:t>M</m:t>
                  </m:r>
                </m:e>
                <m:sub>
                  <m:r>
                    <m:rPr>
                      <m:sty m:val="p"/>
                    </m:rPr>
                    <w:rPr>
                      <w:rFonts w:ascii="Cambria Math" w:hAnsi="Cambria Math" w:cs="Times New Roman"/>
                      <w:sz w:val="22"/>
                      <w:szCs w:val="22"/>
                      <w:lang w:val="en-US"/>
                    </w:rPr>
                    <m:t>uc</m:t>
                  </m:r>
                </m:sub>
              </m:sSub>
            </m:oMath>
            <w:r w:rsidR="0073075D">
              <w:rPr>
                <w:rFonts w:eastAsia="Times New Roman" w:cs="Times New Roman"/>
                <w:color w:val="000000"/>
                <w:sz w:val="22"/>
                <w:szCs w:val="22"/>
                <w:lang w:val="en-US" w:eastAsia="en-GB"/>
              </w:rPr>
              <w:t>/</w:t>
            </w:r>
          </w:p>
          <w:p w14:paraId="080B4E7B" w14:textId="77777777" w:rsidR="0073075D" w:rsidRDefault="00000000" w:rsidP="00DB2336">
            <w:pPr>
              <w:tabs>
                <w:tab w:val="center" w:pos="2592"/>
                <w:tab w:val="right" w:pos="5184"/>
              </w:tabs>
              <w:spacing w:before="0" w:after="0" w:line="480" w:lineRule="auto"/>
              <w:rPr>
                <w:rFonts w:eastAsia="Times New Roman" w:cs="Times New Roman"/>
                <w:iCs/>
                <w:color w:val="000000"/>
                <w:sz w:val="22"/>
                <w:szCs w:val="22"/>
                <w:lang w:val="en-US" w:eastAsia="en-GB"/>
              </w:rPr>
            </w:pPr>
            <m:oMathPara>
              <m:oMath>
                <m:sSubSup>
                  <m:sSubSupPr>
                    <m:ctrlPr>
                      <w:rPr>
                        <w:rFonts w:ascii="Cambria Math" w:eastAsia="Times New Roman" w:hAnsi="Cambria Math" w:cs="Times New Roman"/>
                        <w:iCs/>
                        <w:color w:val="000000"/>
                        <w:sz w:val="22"/>
                        <w:szCs w:val="22"/>
                        <w:lang w:eastAsia="en-GB"/>
                      </w:rPr>
                    </m:ctrlPr>
                  </m:sSubSupPr>
                  <m:e>
                    <m:r>
                      <m:rPr>
                        <m:sty m:val="p"/>
                      </m:rPr>
                      <w:rPr>
                        <w:rFonts w:ascii="Cambria Math" w:eastAsia="Times New Roman" w:hAnsi="Cambria Math" w:cs="Times New Roman"/>
                        <w:color w:val="000000"/>
                        <w:sz w:val="22"/>
                        <w:szCs w:val="22"/>
                        <w:lang w:val="en-US" w:eastAsia="en-GB"/>
                      </w:rPr>
                      <m:t>M</m:t>
                    </m:r>
                  </m:e>
                  <m:sub>
                    <m:r>
                      <m:rPr>
                        <m:sty m:val="p"/>
                      </m:rPr>
                      <w:rPr>
                        <w:rFonts w:ascii="Cambria Math" w:eastAsia="Times New Roman" w:hAnsi="Cambria Math" w:cs="Times New Roman"/>
                        <w:color w:val="000000"/>
                        <w:sz w:val="22"/>
                        <w:szCs w:val="22"/>
                        <w:lang w:val="en-US" w:eastAsia="en-GB"/>
                      </w:rPr>
                      <m:t>uc</m:t>
                    </m:r>
                  </m:sub>
                  <m:sup>
                    <m:r>
                      <m:rPr>
                        <m:sty m:val="p"/>
                      </m:rPr>
                      <w:rPr>
                        <w:rFonts w:ascii="Cambria Math" w:hAnsi="Cambria Math" w:cs="Times New Roman"/>
                        <w:sz w:val="22"/>
                        <w:szCs w:val="22"/>
                        <w:lang w:val="en-US"/>
                      </w:rPr>
                      <m:t>standard</m:t>
                    </m:r>
                  </m:sup>
                </m:sSubSup>
              </m:oMath>
            </m:oMathPara>
          </w:p>
        </w:tc>
      </w:tr>
      <w:tr w:rsidR="0073075D" w14:paraId="1CC07546" w14:textId="77777777" w:rsidTr="00DB2336">
        <w:trPr>
          <w:trHeight w:val="297"/>
          <w:jc w:val="center"/>
        </w:trPr>
        <w:tc>
          <w:tcPr>
            <w:tcW w:w="1620" w:type="dxa"/>
            <w:tcBorders>
              <w:top w:val="single" w:sz="4" w:space="0" w:color="auto"/>
              <w:left w:val="nil"/>
              <w:bottom w:val="nil"/>
              <w:right w:val="nil"/>
            </w:tcBorders>
            <w:vAlign w:val="center"/>
            <w:hideMark/>
          </w:tcPr>
          <w:p w14:paraId="6DE205B7" w14:textId="77777777" w:rsidR="0073075D" w:rsidRDefault="0073075D" w:rsidP="00DB2336">
            <w:pPr>
              <w:tabs>
                <w:tab w:val="center" w:pos="2592"/>
                <w:tab w:val="right" w:pos="5184"/>
              </w:tabs>
              <w:spacing w:before="0" w:after="0" w:line="480" w:lineRule="auto"/>
              <w:rPr>
                <w:rFonts w:eastAsiaTheme="minorEastAsia" w:cs="Times New Roman"/>
                <w:b/>
                <w:bCs/>
                <w:sz w:val="22"/>
                <w:szCs w:val="22"/>
                <w:lang w:val="en-US"/>
              </w:rPr>
            </w:pPr>
            <w:r>
              <w:rPr>
                <w:rFonts w:eastAsia="Times New Roman" w:cs="Times New Roman"/>
                <w:b/>
                <w:bCs/>
                <w:color w:val="000000"/>
                <w:sz w:val="22"/>
                <w:szCs w:val="22"/>
                <w:lang w:val="en-US" w:eastAsia="en-GB"/>
              </w:rPr>
              <w:t xml:space="preserve">Channel </w:t>
            </w:r>
          </w:p>
        </w:tc>
        <w:tc>
          <w:tcPr>
            <w:tcW w:w="919" w:type="dxa"/>
            <w:tcBorders>
              <w:top w:val="single" w:sz="4" w:space="0" w:color="auto"/>
              <w:left w:val="nil"/>
              <w:bottom w:val="nil"/>
              <w:right w:val="nil"/>
            </w:tcBorders>
          </w:tcPr>
          <w:p w14:paraId="13021FA4"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p>
        </w:tc>
        <w:tc>
          <w:tcPr>
            <w:tcW w:w="919" w:type="dxa"/>
            <w:tcBorders>
              <w:top w:val="single" w:sz="4" w:space="0" w:color="auto"/>
              <w:left w:val="nil"/>
              <w:bottom w:val="nil"/>
              <w:right w:val="nil"/>
            </w:tcBorders>
          </w:tcPr>
          <w:p w14:paraId="53848841"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p>
        </w:tc>
        <w:tc>
          <w:tcPr>
            <w:tcW w:w="919" w:type="dxa"/>
            <w:tcBorders>
              <w:top w:val="single" w:sz="4" w:space="0" w:color="auto"/>
              <w:left w:val="nil"/>
              <w:bottom w:val="nil"/>
              <w:right w:val="nil"/>
            </w:tcBorders>
            <w:vAlign w:val="center"/>
          </w:tcPr>
          <w:p w14:paraId="1E6C0FDD"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p>
        </w:tc>
        <w:tc>
          <w:tcPr>
            <w:tcW w:w="795" w:type="dxa"/>
            <w:tcBorders>
              <w:top w:val="single" w:sz="4" w:space="0" w:color="auto"/>
              <w:left w:val="nil"/>
              <w:bottom w:val="nil"/>
              <w:right w:val="nil"/>
            </w:tcBorders>
            <w:vAlign w:val="center"/>
          </w:tcPr>
          <w:p w14:paraId="32A95A7E"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p>
        </w:tc>
        <w:tc>
          <w:tcPr>
            <w:tcW w:w="1394" w:type="dxa"/>
            <w:tcBorders>
              <w:top w:val="single" w:sz="4" w:space="0" w:color="auto"/>
              <w:left w:val="nil"/>
              <w:bottom w:val="nil"/>
              <w:right w:val="nil"/>
            </w:tcBorders>
            <w:vAlign w:val="center"/>
          </w:tcPr>
          <w:p w14:paraId="26015902"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p>
        </w:tc>
      </w:tr>
      <w:tr w:rsidR="0073075D" w14:paraId="7C3751C2" w14:textId="77777777" w:rsidTr="00DB2336">
        <w:trPr>
          <w:trHeight w:val="315"/>
          <w:jc w:val="center"/>
        </w:trPr>
        <w:tc>
          <w:tcPr>
            <w:tcW w:w="1620" w:type="dxa"/>
            <w:vAlign w:val="center"/>
            <w:hideMark/>
          </w:tcPr>
          <w:p w14:paraId="1E5FC637"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rFonts w:eastAsia="Times New Roman" w:cs="Times New Roman"/>
                <w:color w:val="000000"/>
                <w:sz w:val="22"/>
                <w:szCs w:val="22"/>
                <w:lang w:val="en-US" w:eastAsia="en-GB"/>
              </w:rPr>
              <w:t>Standard</w:t>
            </w:r>
          </w:p>
        </w:tc>
        <w:tc>
          <w:tcPr>
            <w:tcW w:w="919" w:type="dxa"/>
            <w:vAlign w:val="center"/>
            <w:hideMark/>
          </w:tcPr>
          <w:p w14:paraId="5B43DFE8"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rFonts w:eastAsia="Times New Roman" w:cs="Times New Roman"/>
                <w:color w:val="000000"/>
                <w:sz w:val="22"/>
                <w:szCs w:val="22"/>
                <w:lang w:val="en-US" w:eastAsia="en-GB"/>
              </w:rPr>
              <w:t>11.70</w:t>
            </w:r>
          </w:p>
        </w:tc>
        <w:tc>
          <w:tcPr>
            <w:tcW w:w="919" w:type="dxa"/>
            <w:vAlign w:val="center"/>
            <w:hideMark/>
          </w:tcPr>
          <w:p w14:paraId="55F19C66"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9.48</w:t>
            </w:r>
          </w:p>
        </w:tc>
        <w:tc>
          <w:tcPr>
            <w:tcW w:w="919" w:type="dxa"/>
            <w:vAlign w:val="center"/>
            <w:hideMark/>
          </w:tcPr>
          <w:p w14:paraId="3109DC15"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r>
              <w:rPr>
                <w:color w:val="000000"/>
                <w:sz w:val="22"/>
                <w:szCs w:val="22"/>
                <w:lang w:val="en-US"/>
              </w:rPr>
              <w:t>9.48</w:t>
            </w:r>
          </w:p>
        </w:tc>
        <w:tc>
          <w:tcPr>
            <w:tcW w:w="795" w:type="dxa"/>
            <w:vAlign w:val="center"/>
            <w:hideMark/>
          </w:tcPr>
          <w:p w14:paraId="624CE21A"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r>
              <w:rPr>
                <w:color w:val="000000"/>
                <w:sz w:val="22"/>
                <w:szCs w:val="22"/>
                <w:lang w:val="en-US"/>
              </w:rPr>
              <w:t>1.00</w:t>
            </w:r>
          </w:p>
        </w:tc>
        <w:tc>
          <w:tcPr>
            <w:tcW w:w="1394" w:type="dxa"/>
            <w:vAlign w:val="center"/>
            <w:hideMark/>
          </w:tcPr>
          <w:p w14:paraId="3A8ADC6F"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00</w:t>
            </w:r>
          </w:p>
        </w:tc>
      </w:tr>
      <w:tr w:rsidR="0073075D" w14:paraId="47015C43" w14:textId="77777777" w:rsidTr="00DB2336">
        <w:trPr>
          <w:trHeight w:val="315"/>
          <w:jc w:val="center"/>
        </w:trPr>
        <w:tc>
          <w:tcPr>
            <w:tcW w:w="1620" w:type="dxa"/>
            <w:vAlign w:val="center"/>
            <w:hideMark/>
          </w:tcPr>
          <w:p w14:paraId="71486B98"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rFonts w:eastAsia="Times New Roman" w:cs="Times New Roman"/>
                <w:color w:val="000000"/>
                <w:sz w:val="22"/>
                <w:szCs w:val="22"/>
                <w:lang w:val="en-US" w:eastAsia="en-GB"/>
              </w:rPr>
              <w:t>Reference (b)</w:t>
            </w:r>
          </w:p>
        </w:tc>
        <w:tc>
          <w:tcPr>
            <w:tcW w:w="919" w:type="dxa"/>
            <w:vAlign w:val="center"/>
            <w:hideMark/>
          </w:tcPr>
          <w:p w14:paraId="0254AA9F"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rFonts w:eastAsia="Times New Roman" w:cs="Times New Roman"/>
                <w:color w:val="000000"/>
                <w:sz w:val="22"/>
                <w:szCs w:val="22"/>
                <w:lang w:val="en-US" w:eastAsia="en-GB"/>
              </w:rPr>
              <w:t>13.40</w:t>
            </w:r>
          </w:p>
        </w:tc>
        <w:tc>
          <w:tcPr>
            <w:tcW w:w="919" w:type="dxa"/>
            <w:vAlign w:val="center"/>
            <w:hideMark/>
          </w:tcPr>
          <w:p w14:paraId="052247BE"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9.48</w:t>
            </w:r>
          </w:p>
        </w:tc>
        <w:tc>
          <w:tcPr>
            <w:tcW w:w="919" w:type="dxa"/>
            <w:vAlign w:val="center"/>
            <w:hideMark/>
          </w:tcPr>
          <w:p w14:paraId="0F26FD6D"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color w:val="000000"/>
                <w:sz w:val="22"/>
                <w:szCs w:val="22"/>
                <w:lang w:val="en-US"/>
              </w:rPr>
              <w:t>9.63</w:t>
            </w:r>
          </w:p>
        </w:tc>
        <w:tc>
          <w:tcPr>
            <w:tcW w:w="795" w:type="dxa"/>
            <w:vAlign w:val="center"/>
            <w:hideMark/>
          </w:tcPr>
          <w:p w14:paraId="65D4E7F2"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color w:val="000000"/>
                <w:sz w:val="22"/>
                <w:szCs w:val="22"/>
                <w:lang w:val="en-US"/>
              </w:rPr>
              <w:t>1.02</w:t>
            </w:r>
          </w:p>
        </w:tc>
        <w:tc>
          <w:tcPr>
            <w:tcW w:w="1394" w:type="dxa"/>
            <w:vAlign w:val="center"/>
            <w:hideMark/>
          </w:tcPr>
          <w:p w14:paraId="33D32A0F"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02</w:t>
            </w:r>
          </w:p>
        </w:tc>
      </w:tr>
      <w:tr w:rsidR="0073075D" w14:paraId="67072858" w14:textId="77777777" w:rsidTr="00DB2336">
        <w:trPr>
          <w:trHeight w:val="297"/>
          <w:jc w:val="center"/>
        </w:trPr>
        <w:tc>
          <w:tcPr>
            <w:tcW w:w="1620" w:type="dxa"/>
            <w:vAlign w:val="center"/>
            <w:hideMark/>
          </w:tcPr>
          <w:p w14:paraId="1A3D55E0"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rFonts w:eastAsia="Times New Roman" w:cs="Times New Roman"/>
                <w:color w:val="000000"/>
                <w:sz w:val="22"/>
                <w:szCs w:val="22"/>
                <w:lang w:val="en-US" w:eastAsia="en-GB"/>
              </w:rPr>
              <w:t>Candidate 1</w:t>
            </w:r>
          </w:p>
        </w:tc>
        <w:tc>
          <w:tcPr>
            <w:tcW w:w="919" w:type="dxa"/>
            <w:vAlign w:val="center"/>
            <w:hideMark/>
          </w:tcPr>
          <w:p w14:paraId="3E143C8E"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rFonts w:eastAsia="Times New Roman" w:cs="Times New Roman"/>
                <w:color w:val="000000"/>
                <w:sz w:val="22"/>
                <w:szCs w:val="22"/>
                <w:lang w:val="en-US" w:eastAsia="en-GB"/>
              </w:rPr>
              <w:t>22.90</w:t>
            </w:r>
          </w:p>
        </w:tc>
        <w:tc>
          <w:tcPr>
            <w:tcW w:w="919" w:type="dxa"/>
            <w:vAlign w:val="center"/>
            <w:hideMark/>
          </w:tcPr>
          <w:p w14:paraId="2963E6AF"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9.89</w:t>
            </w:r>
          </w:p>
        </w:tc>
        <w:tc>
          <w:tcPr>
            <w:tcW w:w="919" w:type="dxa"/>
            <w:vAlign w:val="center"/>
            <w:hideMark/>
          </w:tcPr>
          <w:p w14:paraId="78958BE8"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color w:val="000000"/>
                <w:sz w:val="22"/>
                <w:szCs w:val="22"/>
                <w:lang w:val="en-US"/>
              </w:rPr>
              <w:t>10.25</w:t>
            </w:r>
          </w:p>
        </w:tc>
        <w:tc>
          <w:tcPr>
            <w:tcW w:w="795" w:type="dxa"/>
            <w:vAlign w:val="center"/>
            <w:hideMark/>
          </w:tcPr>
          <w:p w14:paraId="1C25364C"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color w:val="000000"/>
                <w:sz w:val="22"/>
                <w:szCs w:val="22"/>
                <w:lang w:val="en-US"/>
              </w:rPr>
              <w:t>1.04</w:t>
            </w:r>
          </w:p>
        </w:tc>
        <w:tc>
          <w:tcPr>
            <w:tcW w:w="1394" w:type="dxa"/>
            <w:vAlign w:val="center"/>
            <w:hideMark/>
          </w:tcPr>
          <w:p w14:paraId="5AA0D48E"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08</w:t>
            </w:r>
          </w:p>
        </w:tc>
      </w:tr>
      <w:tr w:rsidR="0073075D" w14:paraId="1CF63A5A" w14:textId="77777777" w:rsidTr="00DB2336">
        <w:trPr>
          <w:trHeight w:val="315"/>
          <w:jc w:val="center"/>
        </w:trPr>
        <w:tc>
          <w:tcPr>
            <w:tcW w:w="1620" w:type="dxa"/>
            <w:vAlign w:val="center"/>
            <w:hideMark/>
          </w:tcPr>
          <w:p w14:paraId="18A3B33A"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rFonts w:eastAsia="Times New Roman" w:cs="Times New Roman"/>
                <w:color w:val="000000"/>
                <w:sz w:val="22"/>
                <w:szCs w:val="22"/>
                <w:lang w:val="en-US" w:eastAsia="en-GB"/>
              </w:rPr>
              <w:t>Candidate 2</w:t>
            </w:r>
          </w:p>
        </w:tc>
        <w:tc>
          <w:tcPr>
            <w:tcW w:w="919" w:type="dxa"/>
            <w:vAlign w:val="center"/>
            <w:hideMark/>
          </w:tcPr>
          <w:p w14:paraId="5B1F8A31"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rFonts w:eastAsia="Times New Roman" w:cs="Times New Roman"/>
                <w:color w:val="000000"/>
                <w:sz w:val="22"/>
                <w:szCs w:val="22"/>
                <w:lang w:val="en-US" w:eastAsia="en-GB"/>
              </w:rPr>
              <w:t>23.50</w:t>
            </w:r>
          </w:p>
        </w:tc>
        <w:tc>
          <w:tcPr>
            <w:tcW w:w="919" w:type="dxa"/>
            <w:vAlign w:val="center"/>
            <w:hideMark/>
          </w:tcPr>
          <w:p w14:paraId="640556A3"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9.62</w:t>
            </w:r>
          </w:p>
        </w:tc>
        <w:tc>
          <w:tcPr>
            <w:tcW w:w="919" w:type="dxa"/>
            <w:vAlign w:val="center"/>
            <w:hideMark/>
          </w:tcPr>
          <w:p w14:paraId="3BD98714"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color w:val="000000"/>
                <w:sz w:val="22"/>
                <w:szCs w:val="22"/>
                <w:lang w:val="en-US"/>
              </w:rPr>
              <w:t>9.87</w:t>
            </w:r>
          </w:p>
        </w:tc>
        <w:tc>
          <w:tcPr>
            <w:tcW w:w="795" w:type="dxa"/>
            <w:vAlign w:val="center"/>
            <w:hideMark/>
          </w:tcPr>
          <w:p w14:paraId="231FD845"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color w:val="000000"/>
                <w:sz w:val="22"/>
                <w:szCs w:val="22"/>
                <w:lang w:val="en-US"/>
              </w:rPr>
              <w:t>1.03</w:t>
            </w:r>
          </w:p>
        </w:tc>
        <w:tc>
          <w:tcPr>
            <w:tcW w:w="1394" w:type="dxa"/>
            <w:vAlign w:val="center"/>
            <w:hideMark/>
          </w:tcPr>
          <w:p w14:paraId="17B885EB"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04</w:t>
            </w:r>
          </w:p>
        </w:tc>
      </w:tr>
      <w:tr w:rsidR="0073075D" w14:paraId="06E18AC0" w14:textId="77777777" w:rsidTr="00DB2336">
        <w:trPr>
          <w:trHeight w:val="297"/>
          <w:jc w:val="center"/>
        </w:trPr>
        <w:tc>
          <w:tcPr>
            <w:tcW w:w="1620" w:type="dxa"/>
            <w:vAlign w:val="center"/>
            <w:hideMark/>
          </w:tcPr>
          <w:p w14:paraId="2D294818"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rFonts w:eastAsia="Times New Roman" w:cs="Times New Roman"/>
                <w:color w:val="000000"/>
                <w:sz w:val="22"/>
                <w:szCs w:val="22"/>
                <w:lang w:val="en-US" w:eastAsia="en-GB"/>
              </w:rPr>
              <w:t>Candidate 3</w:t>
            </w:r>
          </w:p>
        </w:tc>
        <w:tc>
          <w:tcPr>
            <w:tcW w:w="919" w:type="dxa"/>
            <w:vAlign w:val="center"/>
            <w:hideMark/>
          </w:tcPr>
          <w:p w14:paraId="23BF7971"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rFonts w:eastAsia="Times New Roman" w:cs="Times New Roman"/>
                <w:color w:val="000000"/>
                <w:sz w:val="22"/>
                <w:szCs w:val="22"/>
                <w:lang w:val="en-US" w:eastAsia="en-GB"/>
              </w:rPr>
              <w:t>23.30</w:t>
            </w:r>
          </w:p>
        </w:tc>
        <w:tc>
          <w:tcPr>
            <w:tcW w:w="919" w:type="dxa"/>
            <w:vAlign w:val="center"/>
            <w:hideMark/>
          </w:tcPr>
          <w:p w14:paraId="03A2AAC9"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9.91</w:t>
            </w:r>
          </w:p>
        </w:tc>
        <w:tc>
          <w:tcPr>
            <w:tcW w:w="919" w:type="dxa"/>
            <w:vAlign w:val="center"/>
            <w:hideMark/>
          </w:tcPr>
          <w:p w14:paraId="127EA67B"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color w:val="000000"/>
                <w:sz w:val="22"/>
                <w:szCs w:val="22"/>
                <w:lang w:val="en-US"/>
              </w:rPr>
              <w:t>10.26</w:t>
            </w:r>
          </w:p>
        </w:tc>
        <w:tc>
          <w:tcPr>
            <w:tcW w:w="795" w:type="dxa"/>
            <w:vAlign w:val="center"/>
            <w:hideMark/>
          </w:tcPr>
          <w:p w14:paraId="1FC57EC6"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color w:val="000000"/>
                <w:sz w:val="22"/>
                <w:szCs w:val="22"/>
                <w:lang w:val="en-US"/>
              </w:rPr>
              <w:t>1.04</w:t>
            </w:r>
          </w:p>
        </w:tc>
        <w:tc>
          <w:tcPr>
            <w:tcW w:w="1394" w:type="dxa"/>
            <w:vAlign w:val="center"/>
            <w:hideMark/>
          </w:tcPr>
          <w:p w14:paraId="769D2D58"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08</w:t>
            </w:r>
          </w:p>
        </w:tc>
      </w:tr>
      <w:tr w:rsidR="0073075D" w14:paraId="515A819A" w14:textId="77777777" w:rsidTr="00DB2336">
        <w:trPr>
          <w:trHeight w:val="315"/>
          <w:jc w:val="center"/>
        </w:trPr>
        <w:tc>
          <w:tcPr>
            <w:tcW w:w="1620" w:type="dxa"/>
            <w:vAlign w:val="center"/>
            <w:hideMark/>
          </w:tcPr>
          <w:p w14:paraId="15948BF1"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rFonts w:eastAsia="Times New Roman" w:cs="Times New Roman"/>
                <w:color w:val="000000"/>
                <w:sz w:val="22"/>
                <w:szCs w:val="22"/>
                <w:lang w:val="en-US" w:eastAsia="en-GB"/>
              </w:rPr>
              <w:t>Reference (c)</w:t>
            </w:r>
          </w:p>
        </w:tc>
        <w:tc>
          <w:tcPr>
            <w:tcW w:w="919" w:type="dxa"/>
            <w:vAlign w:val="center"/>
            <w:hideMark/>
          </w:tcPr>
          <w:p w14:paraId="7EC96C1F"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rFonts w:eastAsia="Times New Roman" w:cs="Times New Roman"/>
                <w:color w:val="000000"/>
                <w:sz w:val="22"/>
                <w:szCs w:val="22"/>
                <w:lang w:val="en-US" w:eastAsia="en-GB"/>
              </w:rPr>
              <w:t>15.30</w:t>
            </w:r>
          </w:p>
        </w:tc>
        <w:tc>
          <w:tcPr>
            <w:tcW w:w="919" w:type="dxa"/>
            <w:vAlign w:val="center"/>
            <w:hideMark/>
          </w:tcPr>
          <w:p w14:paraId="1045DDB9"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9.67</w:t>
            </w:r>
          </w:p>
        </w:tc>
        <w:tc>
          <w:tcPr>
            <w:tcW w:w="919" w:type="dxa"/>
            <w:vAlign w:val="center"/>
            <w:hideMark/>
          </w:tcPr>
          <w:p w14:paraId="6357AA71"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color w:val="000000"/>
                <w:sz w:val="22"/>
                <w:szCs w:val="22"/>
                <w:lang w:val="en-US"/>
              </w:rPr>
              <w:t>10.26</w:t>
            </w:r>
          </w:p>
        </w:tc>
        <w:tc>
          <w:tcPr>
            <w:tcW w:w="795" w:type="dxa"/>
            <w:vAlign w:val="center"/>
            <w:hideMark/>
          </w:tcPr>
          <w:p w14:paraId="35329FA5"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color w:val="000000"/>
                <w:sz w:val="22"/>
                <w:szCs w:val="22"/>
                <w:lang w:val="en-US"/>
              </w:rPr>
              <w:t>1.07</w:t>
            </w:r>
          </w:p>
        </w:tc>
        <w:tc>
          <w:tcPr>
            <w:tcW w:w="1394" w:type="dxa"/>
            <w:vAlign w:val="center"/>
            <w:hideMark/>
          </w:tcPr>
          <w:p w14:paraId="72235AAD"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08</w:t>
            </w:r>
          </w:p>
        </w:tc>
      </w:tr>
      <w:tr w:rsidR="0073075D" w14:paraId="541025DF" w14:textId="77777777" w:rsidTr="00DB2336">
        <w:trPr>
          <w:trHeight w:val="297"/>
          <w:jc w:val="center"/>
        </w:trPr>
        <w:tc>
          <w:tcPr>
            <w:tcW w:w="1620" w:type="dxa"/>
            <w:vAlign w:val="center"/>
            <w:hideMark/>
          </w:tcPr>
          <w:p w14:paraId="182ADA5F"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rFonts w:eastAsia="Times New Roman" w:cs="Times New Roman"/>
                <w:color w:val="000000"/>
                <w:sz w:val="22"/>
                <w:szCs w:val="22"/>
                <w:lang w:val="en-US" w:eastAsia="en-GB"/>
              </w:rPr>
              <w:t>Candidate 4</w:t>
            </w:r>
          </w:p>
        </w:tc>
        <w:tc>
          <w:tcPr>
            <w:tcW w:w="919" w:type="dxa"/>
            <w:vAlign w:val="center"/>
            <w:hideMark/>
          </w:tcPr>
          <w:p w14:paraId="3F0837CB"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rFonts w:eastAsia="Times New Roman" w:cs="Times New Roman"/>
                <w:color w:val="000000"/>
                <w:sz w:val="22"/>
                <w:szCs w:val="22"/>
                <w:lang w:val="en-US" w:eastAsia="en-GB"/>
              </w:rPr>
              <w:t>20.80</w:t>
            </w:r>
          </w:p>
        </w:tc>
        <w:tc>
          <w:tcPr>
            <w:tcW w:w="919" w:type="dxa"/>
            <w:vAlign w:val="center"/>
            <w:hideMark/>
          </w:tcPr>
          <w:p w14:paraId="395132F3"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10.18</w:t>
            </w:r>
          </w:p>
        </w:tc>
        <w:tc>
          <w:tcPr>
            <w:tcW w:w="919" w:type="dxa"/>
            <w:vAlign w:val="center"/>
            <w:hideMark/>
          </w:tcPr>
          <w:p w14:paraId="7B1C63B3"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color w:val="000000"/>
                <w:sz w:val="22"/>
                <w:szCs w:val="22"/>
                <w:lang w:val="en-US"/>
              </w:rPr>
              <w:t>10.85</w:t>
            </w:r>
          </w:p>
        </w:tc>
        <w:tc>
          <w:tcPr>
            <w:tcW w:w="795" w:type="dxa"/>
            <w:vAlign w:val="center"/>
            <w:hideMark/>
          </w:tcPr>
          <w:p w14:paraId="0B29B88D"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color w:val="000000"/>
                <w:sz w:val="22"/>
                <w:szCs w:val="22"/>
                <w:lang w:val="en-US"/>
              </w:rPr>
              <w:t>1.07</w:t>
            </w:r>
          </w:p>
        </w:tc>
        <w:tc>
          <w:tcPr>
            <w:tcW w:w="1394" w:type="dxa"/>
            <w:vAlign w:val="center"/>
            <w:hideMark/>
          </w:tcPr>
          <w:p w14:paraId="5A99A9B3"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14</w:t>
            </w:r>
          </w:p>
        </w:tc>
      </w:tr>
      <w:tr w:rsidR="0073075D" w14:paraId="7B1E8116" w14:textId="77777777" w:rsidTr="00DB2336">
        <w:trPr>
          <w:trHeight w:val="315"/>
          <w:jc w:val="center"/>
        </w:trPr>
        <w:tc>
          <w:tcPr>
            <w:tcW w:w="1620" w:type="dxa"/>
            <w:vAlign w:val="center"/>
            <w:hideMark/>
          </w:tcPr>
          <w:p w14:paraId="0A89C0CB"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rFonts w:eastAsia="Times New Roman" w:cs="Times New Roman"/>
                <w:color w:val="000000"/>
                <w:sz w:val="22"/>
                <w:szCs w:val="22"/>
                <w:lang w:val="en-US" w:eastAsia="en-GB"/>
              </w:rPr>
              <w:t>Candidate 5</w:t>
            </w:r>
          </w:p>
        </w:tc>
        <w:tc>
          <w:tcPr>
            <w:tcW w:w="919" w:type="dxa"/>
            <w:vAlign w:val="center"/>
            <w:hideMark/>
          </w:tcPr>
          <w:p w14:paraId="61B5EAFC"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rFonts w:eastAsia="Times New Roman" w:cs="Times New Roman"/>
                <w:color w:val="000000"/>
                <w:sz w:val="22"/>
                <w:szCs w:val="22"/>
                <w:lang w:val="en-US" w:eastAsia="en-GB"/>
              </w:rPr>
              <w:t>23.10</w:t>
            </w:r>
          </w:p>
        </w:tc>
        <w:tc>
          <w:tcPr>
            <w:tcW w:w="919" w:type="dxa"/>
            <w:vAlign w:val="center"/>
            <w:hideMark/>
          </w:tcPr>
          <w:p w14:paraId="1B04AB14"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10.31</w:t>
            </w:r>
          </w:p>
        </w:tc>
        <w:tc>
          <w:tcPr>
            <w:tcW w:w="919" w:type="dxa"/>
            <w:vAlign w:val="center"/>
            <w:hideMark/>
          </w:tcPr>
          <w:p w14:paraId="1D23D677"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color w:val="000000"/>
                <w:sz w:val="22"/>
                <w:szCs w:val="22"/>
                <w:lang w:val="en-US"/>
              </w:rPr>
              <w:t>10.96</w:t>
            </w:r>
          </w:p>
        </w:tc>
        <w:tc>
          <w:tcPr>
            <w:tcW w:w="795" w:type="dxa"/>
            <w:vAlign w:val="center"/>
            <w:hideMark/>
          </w:tcPr>
          <w:p w14:paraId="02E74F8D"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color w:val="000000"/>
                <w:sz w:val="22"/>
                <w:szCs w:val="22"/>
                <w:lang w:val="en-US"/>
              </w:rPr>
              <w:t>1.07</w:t>
            </w:r>
          </w:p>
        </w:tc>
        <w:tc>
          <w:tcPr>
            <w:tcW w:w="1394" w:type="dxa"/>
            <w:vAlign w:val="center"/>
            <w:hideMark/>
          </w:tcPr>
          <w:p w14:paraId="7EE39029"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16</w:t>
            </w:r>
          </w:p>
        </w:tc>
      </w:tr>
      <w:tr w:rsidR="0073075D" w14:paraId="332D0538" w14:textId="77777777" w:rsidTr="00DB2336">
        <w:trPr>
          <w:trHeight w:val="297"/>
          <w:jc w:val="center"/>
        </w:trPr>
        <w:tc>
          <w:tcPr>
            <w:tcW w:w="1620" w:type="dxa"/>
            <w:vAlign w:val="center"/>
            <w:hideMark/>
          </w:tcPr>
          <w:p w14:paraId="5C4B1410"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rFonts w:eastAsia="Times New Roman" w:cs="Times New Roman"/>
                <w:color w:val="000000"/>
                <w:sz w:val="22"/>
                <w:szCs w:val="22"/>
                <w:lang w:val="en-US" w:eastAsia="en-GB"/>
              </w:rPr>
              <w:t>Candidate 6</w:t>
            </w:r>
          </w:p>
        </w:tc>
        <w:tc>
          <w:tcPr>
            <w:tcW w:w="919" w:type="dxa"/>
            <w:vAlign w:val="center"/>
            <w:hideMark/>
          </w:tcPr>
          <w:p w14:paraId="474D9961"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rFonts w:eastAsia="Times New Roman" w:cs="Times New Roman"/>
                <w:color w:val="000000"/>
                <w:sz w:val="22"/>
                <w:szCs w:val="22"/>
                <w:lang w:val="en-US" w:eastAsia="en-GB"/>
              </w:rPr>
              <w:t>21.50</w:t>
            </w:r>
          </w:p>
        </w:tc>
        <w:tc>
          <w:tcPr>
            <w:tcW w:w="919" w:type="dxa"/>
            <w:vAlign w:val="center"/>
            <w:hideMark/>
          </w:tcPr>
          <w:p w14:paraId="070209D7"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10.69</w:t>
            </w:r>
          </w:p>
        </w:tc>
        <w:tc>
          <w:tcPr>
            <w:tcW w:w="919" w:type="dxa"/>
            <w:vAlign w:val="center"/>
            <w:hideMark/>
          </w:tcPr>
          <w:p w14:paraId="74402A49"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color w:val="000000"/>
                <w:sz w:val="22"/>
                <w:szCs w:val="22"/>
                <w:lang w:val="en-US"/>
              </w:rPr>
              <w:t>11.40</w:t>
            </w:r>
          </w:p>
        </w:tc>
        <w:tc>
          <w:tcPr>
            <w:tcW w:w="795" w:type="dxa"/>
            <w:vAlign w:val="center"/>
            <w:hideMark/>
          </w:tcPr>
          <w:p w14:paraId="5CA320AA" w14:textId="77777777" w:rsidR="0073075D" w:rsidRDefault="0073075D" w:rsidP="00DB2336">
            <w:pPr>
              <w:tabs>
                <w:tab w:val="center" w:pos="2592"/>
                <w:tab w:val="right" w:pos="5184"/>
              </w:tabs>
              <w:spacing w:before="0" w:after="0" w:line="480" w:lineRule="auto"/>
              <w:jc w:val="center"/>
              <w:rPr>
                <w:rFonts w:eastAsiaTheme="minorEastAsia" w:cs="Times New Roman"/>
                <w:sz w:val="22"/>
                <w:szCs w:val="22"/>
                <w:lang w:val="en-US"/>
              </w:rPr>
            </w:pPr>
            <w:r>
              <w:rPr>
                <w:color w:val="000000"/>
                <w:sz w:val="22"/>
                <w:szCs w:val="22"/>
                <w:lang w:val="en-US"/>
              </w:rPr>
              <w:t>1.07</w:t>
            </w:r>
          </w:p>
        </w:tc>
        <w:tc>
          <w:tcPr>
            <w:tcW w:w="1394" w:type="dxa"/>
            <w:vAlign w:val="center"/>
            <w:hideMark/>
          </w:tcPr>
          <w:p w14:paraId="7928F431" w14:textId="77777777" w:rsidR="0073075D" w:rsidRDefault="0073075D" w:rsidP="00DB2336">
            <w:pPr>
              <w:tabs>
                <w:tab w:val="center" w:pos="2592"/>
                <w:tab w:val="right" w:pos="5184"/>
              </w:tabs>
              <w:spacing w:before="0" w:after="0" w:line="480" w:lineRule="auto"/>
              <w:rPr>
                <w:rFonts w:eastAsiaTheme="minorEastAsia" w:cs="Times New Roman"/>
                <w:sz w:val="22"/>
                <w:szCs w:val="22"/>
                <w:lang w:val="en-US"/>
              </w:rPr>
            </w:pPr>
            <w:r>
              <w:rPr>
                <w:color w:val="000000"/>
                <w:sz w:val="22"/>
                <w:szCs w:val="22"/>
                <w:lang w:val="en-US"/>
              </w:rPr>
              <w:t>1.20</w:t>
            </w:r>
          </w:p>
        </w:tc>
      </w:tr>
      <w:tr w:rsidR="0073075D" w14:paraId="1E96BE57" w14:textId="77777777" w:rsidTr="00DB2336">
        <w:trPr>
          <w:trHeight w:val="297"/>
          <w:jc w:val="center"/>
        </w:trPr>
        <w:tc>
          <w:tcPr>
            <w:tcW w:w="1620" w:type="dxa"/>
            <w:vAlign w:val="center"/>
          </w:tcPr>
          <w:p w14:paraId="612E1447"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p>
        </w:tc>
        <w:tc>
          <w:tcPr>
            <w:tcW w:w="919" w:type="dxa"/>
            <w:vAlign w:val="center"/>
          </w:tcPr>
          <w:p w14:paraId="3FCCC6F4"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p>
        </w:tc>
        <w:tc>
          <w:tcPr>
            <w:tcW w:w="919" w:type="dxa"/>
            <w:vAlign w:val="center"/>
          </w:tcPr>
          <w:p w14:paraId="2DF94C58"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p>
        </w:tc>
        <w:tc>
          <w:tcPr>
            <w:tcW w:w="919" w:type="dxa"/>
            <w:vAlign w:val="center"/>
          </w:tcPr>
          <w:p w14:paraId="4FF28D4E"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p>
        </w:tc>
        <w:tc>
          <w:tcPr>
            <w:tcW w:w="795" w:type="dxa"/>
            <w:vAlign w:val="center"/>
          </w:tcPr>
          <w:p w14:paraId="2723D22A"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p>
        </w:tc>
        <w:tc>
          <w:tcPr>
            <w:tcW w:w="1394" w:type="dxa"/>
            <w:vAlign w:val="center"/>
          </w:tcPr>
          <w:p w14:paraId="24424D28"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p>
        </w:tc>
      </w:tr>
      <w:tr w:rsidR="0073075D" w14:paraId="575370E6" w14:textId="77777777" w:rsidTr="00DB2336">
        <w:trPr>
          <w:trHeight w:val="297"/>
          <w:jc w:val="center"/>
        </w:trPr>
        <w:tc>
          <w:tcPr>
            <w:tcW w:w="1620" w:type="dxa"/>
            <w:vAlign w:val="center"/>
            <w:hideMark/>
          </w:tcPr>
          <w:p w14:paraId="1810DC09" w14:textId="77777777" w:rsidR="0073075D" w:rsidRDefault="0073075D" w:rsidP="00DB2336">
            <w:pPr>
              <w:tabs>
                <w:tab w:val="center" w:pos="2592"/>
                <w:tab w:val="right" w:pos="5184"/>
              </w:tabs>
              <w:spacing w:before="0" w:after="0" w:line="480" w:lineRule="auto"/>
              <w:rPr>
                <w:rFonts w:eastAsia="Times New Roman" w:cs="Times New Roman"/>
                <w:b/>
                <w:bCs/>
                <w:color w:val="000000"/>
                <w:sz w:val="22"/>
                <w:szCs w:val="22"/>
                <w:lang w:val="en-US" w:eastAsia="en-GB"/>
              </w:rPr>
            </w:pPr>
            <w:r>
              <w:rPr>
                <w:rFonts w:eastAsia="Times New Roman" w:cs="Times New Roman"/>
                <w:b/>
                <w:bCs/>
                <w:color w:val="000000"/>
                <w:sz w:val="22"/>
                <w:szCs w:val="22"/>
                <w:lang w:val="en-US" w:eastAsia="en-GB"/>
              </w:rPr>
              <w:t xml:space="preserve">Zed </w:t>
            </w:r>
          </w:p>
        </w:tc>
        <w:tc>
          <w:tcPr>
            <w:tcW w:w="919" w:type="dxa"/>
            <w:vAlign w:val="center"/>
          </w:tcPr>
          <w:p w14:paraId="59D6033C"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p>
        </w:tc>
        <w:tc>
          <w:tcPr>
            <w:tcW w:w="919" w:type="dxa"/>
            <w:vAlign w:val="center"/>
          </w:tcPr>
          <w:p w14:paraId="0246F6F5"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p>
        </w:tc>
        <w:tc>
          <w:tcPr>
            <w:tcW w:w="919" w:type="dxa"/>
            <w:vAlign w:val="center"/>
          </w:tcPr>
          <w:p w14:paraId="777CC687"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p>
        </w:tc>
        <w:tc>
          <w:tcPr>
            <w:tcW w:w="795" w:type="dxa"/>
            <w:vAlign w:val="center"/>
          </w:tcPr>
          <w:p w14:paraId="08D92BB9"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p>
        </w:tc>
        <w:tc>
          <w:tcPr>
            <w:tcW w:w="1394" w:type="dxa"/>
            <w:vAlign w:val="center"/>
          </w:tcPr>
          <w:p w14:paraId="0E6F1A5F"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p>
        </w:tc>
      </w:tr>
      <w:tr w:rsidR="0073075D" w14:paraId="1BB3B5DC" w14:textId="77777777" w:rsidTr="00DB2336">
        <w:trPr>
          <w:trHeight w:val="297"/>
          <w:jc w:val="center"/>
        </w:trPr>
        <w:tc>
          <w:tcPr>
            <w:tcW w:w="1620" w:type="dxa"/>
            <w:vAlign w:val="center"/>
            <w:hideMark/>
          </w:tcPr>
          <w:p w14:paraId="371EFED9"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rFonts w:eastAsia="Times New Roman" w:cs="Times New Roman"/>
                <w:color w:val="000000"/>
                <w:sz w:val="22"/>
                <w:szCs w:val="22"/>
                <w:lang w:val="en-US" w:eastAsia="en-GB"/>
              </w:rPr>
              <w:t>Standard</w:t>
            </w:r>
          </w:p>
        </w:tc>
        <w:tc>
          <w:tcPr>
            <w:tcW w:w="919" w:type="dxa"/>
            <w:vAlign w:val="center"/>
            <w:hideMark/>
          </w:tcPr>
          <w:p w14:paraId="3B2395C3"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9.60</w:t>
            </w:r>
          </w:p>
        </w:tc>
        <w:tc>
          <w:tcPr>
            <w:tcW w:w="919" w:type="dxa"/>
            <w:vAlign w:val="center"/>
            <w:hideMark/>
          </w:tcPr>
          <w:p w14:paraId="5F3525E4"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9.03</w:t>
            </w:r>
          </w:p>
        </w:tc>
        <w:tc>
          <w:tcPr>
            <w:tcW w:w="919" w:type="dxa"/>
            <w:vAlign w:val="center"/>
            <w:hideMark/>
          </w:tcPr>
          <w:p w14:paraId="14FB83AF"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r>
              <w:rPr>
                <w:color w:val="000000"/>
                <w:sz w:val="22"/>
                <w:szCs w:val="22"/>
                <w:lang w:val="en-US"/>
              </w:rPr>
              <w:t>9.03</w:t>
            </w:r>
          </w:p>
        </w:tc>
        <w:tc>
          <w:tcPr>
            <w:tcW w:w="795" w:type="dxa"/>
            <w:vAlign w:val="center"/>
            <w:hideMark/>
          </w:tcPr>
          <w:p w14:paraId="0FF77A9D"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r>
              <w:rPr>
                <w:color w:val="000000"/>
                <w:sz w:val="22"/>
                <w:szCs w:val="22"/>
                <w:lang w:val="en-US"/>
              </w:rPr>
              <w:t>1.00</w:t>
            </w:r>
          </w:p>
        </w:tc>
        <w:tc>
          <w:tcPr>
            <w:tcW w:w="1394" w:type="dxa"/>
            <w:vAlign w:val="center"/>
            <w:hideMark/>
          </w:tcPr>
          <w:p w14:paraId="242788B1"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00</w:t>
            </w:r>
          </w:p>
        </w:tc>
      </w:tr>
      <w:tr w:rsidR="0073075D" w14:paraId="6581E31F" w14:textId="77777777" w:rsidTr="00DB2336">
        <w:trPr>
          <w:trHeight w:val="297"/>
          <w:jc w:val="center"/>
        </w:trPr>
        <w:tc>
          <w:tcPr>
            <w:tcW w:w="1620" w:type="dxa"/>
            <w:vAlign w:val="center"/>
            <w:hideMark/>
          </w:tcPr>
          <w:p w14:paraId="58547E4E"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rFonts w:eastAsia="Times New Roman" w:cs="Times New Roman"/>
                <w:color w:val="000000"/>
                <w:sz w:val="22"/>
                <w:szCs w:val="22"/>
                <w:lang w:val="en-US" w:eastAsia="en-GB"/>
              </w:rPr>
              <w:t>Reference (b)</w:t>
            </w:r>
          </w:p>
        </w:tc>
        <w:tc>
          <w:tcPr>
            <w:tcW w:w="919" w:type="dxa"/>
            <w:vAlign w:val="center"/>
            <w:hideMark/>
          </w:tcPr>
          <w:p w14:paraId="3C7E57D1"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11.60</w:t>
            </w:r>
          </w:p>
        </w:tc>
        <w:tc>
          <w:tcPr>
            <w:tcW w:w="919" w:type="dxa"/>
            <w:vAlign w:val="center"/>
            <w:hideMark/>
          </w:tcPr>
          <w:p w14:paraId="55FBD2D4"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9.61</w:t>
            </w:r>
          </w:p>
        </w:tc>
        <w:tc>
          <w:tcPr>
            <w:tcW w:w="919" w:type="dxa"/>
            <w:vAlign w:val="center"/>
            <w:hideMark/>
          </w:tcPr>
          <w:p w14:paraId="38D3EA0E"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r>
              <w:rPr>
                <w:color w:val="000000"/>
                <w:sz w:val="22"/>
                <w:szCs w:val="22"/>
                <w:lang w:val="en-US"/>
              </w:rPr>
              <w:t>9.77</w:t>
            </w:r>
          </w:p>
        </w:tc>
        <w:tc>
          <w:tcPr>
            <w:tcW w:w="795" w:type="dxa"/>
            <w:vAlign w:val="center"/>
            <w:hideMark/>
          </w:tcPr>
          <w:p w14:paraId="34C6E92A"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r>
              <w:rPr>
                <w:color w:val="000000"/>
                <w:sz w:val="22"/>
                <w:szCs w:val="22"/>
                <w:lang w:val="en-US"/>
              </w:rPr>
              <w:t>1.02</w:t>
            </w:r>
          </w:p>
        </w:tc>
        <w:tc>
          <w:tcPr>
            <w:tcW w:w="1394" w:type="dxa"/>
            <w:vAlign w:val="center"/>
            <w:hideMark/>
          </w:tcPr>
          <w:p w14:paraId="4DEBAE13"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08</w:t>
            </w:r>
          </w:p>
        </w:tc>
      </w:tr>
      <w:tr w:rsidR="0073075D" w14:paraId="171F8E0A" w14:textId="77777777" w:rsidTr="00DB2336">
        <w:trPr>
          <w:trHeight w:val="297"/>
          <w:jc w:val="center"/>
        </w:trPr>
        <w:tc>
          <w:tcPr>
            <w:tcW w:w="1620" w:type="dxa"/>
            <w:vAlign w:val="center"/>
            <w:hideMark/>
          </w:tcPr>
          <w:p w14:paraId="42F2FC65"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rFonts w:eastAsia="Times New Roman" w:cs="Times New Roman"/>
                <w:color w:val="000000"/>
                <w:sz w:val="22"/>
                <w:szCs w:val="22"/>
                <w:lang w:val="en-US" w:eastAsia="en-GB"/>
              </w:rPr>
              <w:t>Candidate 1</w:t>
            </w:r>
          </w:p>
        </w:tc>
        <w:tc>
          <w:tcPr>
            <w:tcW w:w="919" w:type="dxa"/>
            <w:vAlign w:val="center"/>
            <w:hideMark/>
          </w:tcPr>
          <w:p w14:paraId="7EC98A40"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19.70</w:t>
            </w:r>
          </w:p>
        </w:tc>
        <w:tc>
          <w:tcPr>
            <w:tcW w:w="919" w:type="dxa"/>
            <w:vAlign w:val="center"/>
            <w:hideMark/>
          </w:tcPr>
          <w:p w14:paraId="14C9B81B"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10.38</w:t>
            </w:r>
          </w:p>
        </w:tc>
        <w:tc>
          <w:tcPr>
            <w:tcW w:w="919" w:type="dxa"/>
            <w:vAlign w:val="center"/>
            <w:hideMark/>
          </w:tcPr>
          <w:p w14:paraId="19A8AB38"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r>
              <w:rPr>
                <w:color w:val="000000"/>
                <w:sz w:val="22"/>
                <w:szCs w:val="22"/>
                <w:lang w:val="en-US"/>
              </w:rPr>
              <w:t>10.55</w:t>
            </w:r>
          </w:p>
        </w:tc>
        <w:tc>
          <w:tcPr>
            <w:tcW w:w="795" w:type="dxa"/>
            <w:vAlign w:val="center"/>
            <w:hideMark/>
          </w:tcPr>
          <w:p w14:paraId="76BD3ACA"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r>
              <w:rPr>
                <w:color w:val="000000"/>
                <w:sz w:val="22"/>
                <w:szCs w:val="22"/>
                <w:lang w:val="en-US"/>
              </w:rPr>
              <w:t>1.02</w:t>
            </w:r>
          </w:p>
        </w:tc>
        <w:tc>
          <w:tcPr>
            <w:tcW w:w="1394" w:type="dxa"/>
            <w:vAlign w:val="center"/>
            <w:hideMark/>
          </w:tcPr>
          <w:p w14:paraId="5485411B"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17</w:t>
            </w:r>
          </w:p>
        </w:tc>
      </w:tr>
      <w:tr w:rsidR="0073075D" w14:paraId="7325CB55" w14:textId="77777777" w:rsidTr="00DB2336">
        <w:trPr>
          <w:trHeight w:val="297"/>
          <w:jc w:val="center"/>
        </w:trPr>
        <w:tc>
          <w:tcPr>
            <w:tcW w:w="1620" w:type="dxa"/>
            <w:vAlign w:val="center"/>
            <w:hideMark/>
          </w:tcPr>
          <w:p w14:paraId="3098D852"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rFonts w:eastAsia="Times New Roman" w:cs="Times New Roman"/>
                <w:color w:val="000000"/>
                <w:sz w:val="22"/>
                <w:szCs w:val="22"/>
                <w:lang w:val="en-US" w:eastAsia="en-GB"/>
              </w:rPr>
              <w:t>Candidate 2</w:t>
            </w:r>
          </w:p>
        </w:tc>
        <w:tc>
          <w:tcPr>
            <w:tcW w:w="919" w:type="dxa"/>
            <w:vAlign w:val="center"/>
            <w:hideMark/>
          </w:tcPr>
          <w:p w14:paraId="72AF8E96"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21.10</w:t>
            </w:r>
          </w:p>
        </w:tc>
        <w:tc>
          <w:tcPr>
            <w:tcW w:w="919" w:type="dxa"/>
            <w:vAlign w:val="center"/>
            <w:hideMark/>
          </w:tcPr>
          <w:p w14:paraId="53FE17A9"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9.52</w:t>
            </w:r>
          </w:p>
        </w:tc>
        <w:tc>
          <w:tcPr>
            <w:tcW w:w="919" w:type="dxa"/>
            <w:vAlign w:val="center"/>
            <w:hideMark/>
          </w:tcPr>
          <w:p w14:paraId="55DEA24F"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r>
              <w:rPr>
                <w:color w:val="000000"/>
                <w:sz w:val="22"/>
                <w:szCs w:val="22"/>
                <w:lang w:val="en-US"/>
              </w:rPr>
              <w:t>9.74</w:t>
            </w:r>
          </w:p>
        </w:tc>
        <w:tc>
          <w:tcPr>
            <w:tcW w:w="795" w:type="dxa"/>
            <w:vAlign w:val="center"/>
            <w:hideMark/>
          </w:tcPr>
          <w:p w14:paraId="59058A76"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r>
              <w:rPr>
                <w:color w:val="000000"/>
                <w:sz w:val="22"/>
                <w:szCs w:val="22"/>
                <w:lang w:val="en-US"/>
              </w:rPr>
              <w:t>1.02</w:t>
            </w:r>
          </w:p>
        </w:tc>
        <w:tc>
          <w:tcPr>
            <w:tcW w:w="1394" w:type="dxa"/>
            <w:vAlign w:val="center"/>
            <w:hideMark/>
          </w:tcPr>
          <w:p w14:paraId="449DC1EF"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08</w:t>
            </w:r>
          </w:p>
        </w:tc>
      </w:tr>
      <w:tr w:rsidR="0073075D" w14:paraId="2A0D6091" w14:textId="77777777" w:rsidTr="00DB2336">
        <w:trPr>
          <w:trHeight w:val="297"/>
          <w:jc w:val="center"/>
        </w:trPr>
        <w:tc>
          <w:tcPr>
            <w:tcW w:w="1620" w:type="dxa"/>
            <w:vAlign w:val="center"/>
            <w:hideMark/>
          </w:tcPr>
          <w:p w14:paraId="0BF67019"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rFonts w:eastAsia="Times New Roman" w:cs="Times New Roman"/>
                <w:color w:val="000000"/>
                <w:sz w:val="22"/>
                <w:szCs w:val="22"/>
                <w:lang w:val="en-US" w:eastAsia="en-GB"/>
              </w:rPr>
              <w:t>Candidate 3</w:t>
            </w:r>
          </w:p>
        </w:tc>
        <w:tc>
          <w:tcPr>
            <w:tcW w:w="919" w:type="dxa"/>
            <w:vAlign w:val="center"/>
            <w:hideMark/>
          </w:tcPr>
          <w:p w14:paraId="08371812"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20.20</w:t>
            </w:r>
          </w:p>
        </w:tc>
        <w:tc>
          <w:tcPr>
            <w:tcW w:w="919" w:type="dxa"/>
            <w:vAlign w:val="center"/>
            <w:hideMark/>
          </w:tcPr>
          <w:p w14:paraId="44A32BBA"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10.52</w:t>
            </w:r>
          </w:p>
        </w:tc>
        <w:tc>
          <w:tcPr>
            <w:tcW w:w="919" w:type="dxa"/>
            <w:vAlign w:val="center"/>
            <w:hideMark/>
          </w:tcPr>
          <w:p w14:paraId="42D15975"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r>
              <w:rPr>
                <w:color w:val="000000"/>
                <w:sz w:val="22"/>
                <w:szCs w:val="22"/>
                <w:lang w:val="en-US"/>
              </w:rPr>
              <w:t>11.11</w:t>
            </w:r>
          </w:p>
        </w:tc>
        <w:tc>
          <w:tcPr>
            <w:tcW w:w="795" w:type="dxa"/>
            <w:vAlign w:val="center"/>
            <w:hideMark/>
          </w:tcPr>
          <w:p w14:paraId="7461C401"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r>
              <w:rPr>
                <w:color w:val="000000"/>
                <w:sz w:val="22"/>
                <w:szCs w:val="22"/>
                <w:lang w:val="en-US"/>
              </w:rPr>
              <w:t>1.06</w:t>
            </w:r>
          </w:p>
        </w:tc>
        <w:tc>
          <w:tcPr>
            <w:tcW w:w="1394" w:type="dxa"/>
            <w:vAlign w:val="center"/>
            <w:hideMark/>
          </w:tcPr>
          <w:p w14:paraId="65A946C8"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23</w:t>
            </w:r>
          </w:p>
        </w:tc>
      </w:tr>
      <w:tr w:rsidR="0073075D" w14:paraId="78A2C3E9" w14:textId="77777777" w:rsidTr="00DB2336">
        <w:trPr>
          <w:trHeight w:val="297"/>
          <w:jc w:val="center"/>
        </w:trPr>
        <w:tc>
          <w:tcPr>
            <w:tcW w:w="1620" w:type="dxa"/>
            <w:vAlign w:val="center"/>
            <w:hideMark/>
          </w:tcPr>
          <w:p w14:paraId="5E3E6275"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rFonts w:eastAsia="Times New Roman" w:cs="Times New Roman"/>
                <w:color w:val="000000"/>
                <w:sz w:val="22"/>
                <w:szCs w:val="22"/>
                <w:lang w:val="en-US" w:eastAsia="en-GB"/>
              </w:rPr>
              <w:t>Reference (c)</w:t>
            </w:r>
          </w:p>
        </w:tc>
        <w:tc>
          <w:tcPr>
            <w:tcW w:w="919" w:type="dxa"/>
            <w:vAlign w:val="center"/>
            <w:hideMark/>
          </w:tcPr>
          <w:p w14:paraId="1A53FCCC"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13.30</w:t>
            </w:r>
          </w:p>
        </w:tc>
        <w:tc>
          <w:tcPr>
            <w:tcW w:w="919" w:type="dxa"/>
            <w:vAlign w:val="center"/>
            <w:hideMark/>
          </w:tcPr>
          <w:p w14:paraId="2315CCDE"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9.98</w:t>
            </w:r>
          </w:p>
        </w:tc>
        <w:tc>
          <w:tcPr>
            <w:tcW w:w="919" w:type="dxa"/>
            <w:vAlign w:val="center"/>
            <w:hideMark/>
          </w:tcPr>
          <w:p w14:paraId="16612150"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r>
              <w:rPr>
                <w:color w:val="000000"/>
                <w:sz w:val="22"/>
                <w:szCs w:val="22"/>
                <w:lang w:val="en-US"/>
              </w:rPr>
              <w:t>10.54</w:t>
            </w:r>
          </w:p>
        </w:tc>
        <w:tc>
          <w:tcPr>
            <w:tcW w:w="795" w:type="dxa"/>
            <w:vAlign w:val="center"/>
            <w:hideMark/>
          </w:tcPr>
          <w:p w14:paraId="2747CA8A"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r>
              <w:rPr>
                <w:color w:val="000000"/>
                <w:sz w:val="22"/>
                <w:szCs w:val="22"/>
                <w:lang w:val="en-US"/>
              </w:rPr>
              <w:t>1.06</w:t>
            </w:r>
          </w:p>
        </w:tc>
        <w:tc>
          <w:tcPr>
            <w:tcW w:w="1394" w:type="dxa"/>
            <w:vAlign w:val="center"/>
            <w:hideMark/>
          </w:tcPr>
          <w:p w14:paraId="0831C6C2"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17</w:t>
            </w:r>
          </w:p>
        </w:tc>
      </w:tr>
      <w:tr w:rsidR="0073075D" w14:paraId="45DB005B" w14:textId="77777777" w:rsidTr="00DB2336">
        <w:trPr>
          <w:trHeight w:val="297"/>
          <w:jc w:val="center"/>
        </w:trPr>
        <w:tc>
          <w:tcPr>
            <w:tcW w:w="1620" w:type="dxa"/>
            <w:vAlign w:val="center"/>
            <w:hideMark/>
          </w:tcPr>
          <w:p w14:paraId="1742ADC5"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rFonts w:eastAsia="Times New Roman" w:cs="Times New Roman"/>
                <w:color w:val="000000"/>
                <w:sz w:val="22"/>
                <w:szCs w:val="22"/>
                <w:lang w:val="en-US" w:eastAsia="en-GB"/>
              </w:rPr>
              <w:t>Candidate 4</w:t>
            </w:r>
          </w:p>
        </w:tc>
        <w:tc>
          <w:tcPr>
            <w:tcW w:w="919" w:type="dxa"/>
            <w:vAlign w:val="center"/>
            <w:hideMark/>
          </w:tcPr>
          <w:p w14:paraId="7411163C"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18.80</w:t>
            </w:r>
          </w:p>
        </w:tc>
        <w:tc>
          <w:tcPr>
            <w:tcW w:w="919" w:type="dxa"/>
            <w:vAlign w:val="center"/>
            <w:hideMark/>
          </w:tcPr>
          <w:p w14:paraId="4E8EFA6D"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10.38</w:t>
            </w:r>
          </w:p>
        </w:tc>
        <w:tc>
          <w:tcPr>
            <w:tcW w:w="919" w:type="dxa"/>
            <w:vAlign w:val="center"/>
            <w:hideMark/>
          </w:tcPr>
          <w:p w14:paraId="5E2A0089"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r>
              <w:rPr>
                <w:color w:val="000000"/>
                <w:sz w:val="22"/>
                <w:szCs w:val="22"/>
                <w:lang w:val="en-US"/>
              </w:rPr>
              <w:t>10.91</w:t>
            </w:r>
          </w:p>
        </w:tc>
        <w:tc>
          <w:tcPr>
            <w:tcW w:w="795" w:type="dxa"/>
            <w:vAlign w:val="center"/>
            <w:hideMark/>
          </w:tcPr>
          <w:p w14:paraId="0C6378EA"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r>
              <w:rPr>
                <w:color w:val="000000"/>
                <w:sz w:val="22"/>
                <w:szCs w:val="22"/>
                <w:lang w:val="en-US"/>
              </w:rPr>
              <w:t>1.05</w:t>
            </w:r>
          </w:p>
        </w:tc>
        <w:tc>
          <w:tcPr>
            <w:tcW w:w="1394" w:type="dxa"/>
            <w:vAlign w:val="center"/>
            <w:hideMark/>
          </w:tcPr>
          <w:p w14:paraId="5F22671F"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21</w:t>
            </w:r>
          </w:p>
        </w:tc>
      </w:tr>
      <w:tr w:rsidR="0073075D" w14:paraId="7C94B46F" w14:textId="77777777" w:rsidTr="00DB2336">
        <w:trPr>
          <w:trHeight w:val="297"/>
          <w:jc w:val="center"/>
        </w:trPr>
        <w:tc>
          <w:tcPr>
            <w:tcW w:w="1620" w:type="dxa"/>
            <w:vAlign w:val="center"/>
            <w:hideMark/>
          </w:tcPr>
          <w:p w14:paraId="7DA972B4"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rFonts w:eastAsia="Times New Roman" w:cs="Times New Roman"/>
                <w:color w:val="000000"/>
                <w:sz w:val="22"/>
                <w:szCs w:val="22"/>
                <w:lang w:val="en-US" w:eastAsia="en-GB"/>
              </w:rPr>
              <w:t>Candidate 5</w:t>
            </w:r>
          </w:p>
        </w:tc>
        <w:tc>
          <w:tcPr>
            <w:tcW w:w="919" w:type="dxa"/>
            <w:vAlign w:val="center"/>
            <w:hideMark/>
          </w:tcPr>
          <w:p w14:paraId="68A266D0"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20.30</w:t>
            </w:r>
          </w:p>
        </w:tc>
        <w:tc>
          <w:tcPr>
            <w:tcW w:w="919" w:type="dxa"/>
            <w:vAlign w:val="center"/>
            <w:hideMark/>
          </w:tcPr>
          <w:p w14:paraId="394F2A7B"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10.30</w:t>
            </w:r>
          </w:p>
        </w:tc>
        <w:tc>
          <w:tcPr>
            <w:tcW w:w="919" w:type="dxa"/>
            <w:vAlign w:val="center"/>
            <w:hideMark/>
          </w:tcPr>
          <w:p w14:paraId="2D1D8042"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r>
              <w:rPr>
                <w:color w:val="000000"/>
                <w:sz w:val="22"/>
                <w:szCs w:val="22"/>
                <w:lang w:val="en-US"/>
              </w:rPr>
              <w:t>10.94</w:t>
            </w:r>
          </w:p>
        </w:tc>
        <w:tc>
          <w:tcPr>
            <w:tcW w:w="795" w:type="dxa"/>
            <w:vAlign w:val="center"/>
            <w:hideMark/>
          </w:tcPr>
          <w:p w14:paraId="5FCE3A11"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r>
              <w:rPr>
                <w:color w:val="000000"/>
                <w:sz w:val="22"/>
                <w:szCs w:val="22"/>
                <w:lang w:val="en-US"/>
              </w:rPr>
              <w:t>1.06</w:t>
            </w:r>
          </w:p>
        </w:tc>
        <w:tc>
          <w:tcPr>
            <w:tcW w:w="1394" w:type="dxa"/>
            <w:vAlign w:val="center"/>
            <w:hideMark/>
          </w:tcPr>
          <w:p w14:paraId="05969311"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21</w:t>
            </w:r>
          </w:p>
        </w:tc>
      </w:tr>
      <w:tr w:rsidR="0073075D" w14:paraId="6B4DDCEB" w14:textId="77777777" w:rsidTr="00DB2336">
        <w:trPr>
          <w:trHeight w:val="297"/>
          <w:jc w:val="center"/>
        </w:trPr>
        <w:tc>
          <w:tcPr>
            <w:tcW w:w="1620" w:type="dxa"/>
            <w:tcBorders>
              <w:top w:val="nil"/>
              <w:left w:val="nil"/>
              <w:bottom w:val="single" w:sz="4" w:space="0" w:color="auto"/>
              <w:right w:val="nil"/>
            </w:tcBorders>
            <w:vAlign w:val="center"/>
            <w:hideMark/>
          </w:tcPr>
          <w:p w14:paraId="6FDB0E8B"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rFonts w:eastAsia="Times New Roman" w:cs="Times New Roman"/>
                <w:color w:val="000000"/>
                <w:sz w:val="22"/>
                <w:szCs w:val="22"/>
                <w:lang w:val="en-US" w:eastAsia="en-GB"/>
              </w:rPr>
              <w:t>Candidate 6</w:t>
            </w:r>
          </w:p>
        </w:tc>
        <w:tc>
          <w:tcPr>
            <w:tcW w:w="919" w:type="dxa"/>
            <w:tcBorders>
              <w:top w:val="nil"/>
              <w:left w:val="nil"/>
              <w:bottom w:val="single" w:sz="4" w:space="0" w:color="auto"/>
              <w:right w:val="nil"/>
            </w:tcBorders>
            <w:vAlign w:val="center"/>
            <w:hideMark/>
          </w:tcPr>
          <w:p w14:paraId="41C9CD07"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19.80</w:t>
            </w:r>
          </w:p>
        </w:tc>
        <w:tc>
          <w:tcPr>
            <w:tcW w:w="919" w:type="dxa"/>
            <w:tcBorders>
              <w:top w:val="nil"/>
              <w:left w:val="nil"/>
              <w:bottom w:val="single" w:sz="4" w:space="0" w:color="auto"/>
              <w:right w:val="nil"/>
            </w:tcBorders>
            <w:vAlign w:val="center"/>
            <w:hideMark/>
          </w:tcPr>
          <w:p w14:paraId="75CB59FC" w14:textId="77777777" w:rsidR="0073075D" w:rsidRDefault="0073075D" w:rsidP="00DB2336">
            <w:pPr>
              <w:tabs>
                <w:tab w:val="center" w:pos="2592"/>
                <w:tab w:val="right" w:pos="5184"/>
              </w:tabs>
              <w:spacing w:before="0" w:after="0" w:line="480" w:lineRule="auto"/>
              <w:jc w:val="center"/>
              <w:rPr>
                <w:color w:val="000000"/>
                <w:sz w:val="22"/>
                <w:szCs w:val="22"/>
                <w:lang w:val="en-US"/>
              </w:rPr>
            </w:pPr>
            <w:r>
              <w:rPr>
                <w:color w:val="000000"/>
                <w:sz w:val="22"/>
                <w:szCs w:val="22"/>
                <w:lang w:val="en-US"/>
              </w:rPr>
              <w:t>10.52</w:t>
            </w:r>
          </w:p>
        </w:tc>
        <w:tc>
          <w:tcPr>
            <w:tcW w:w="919" w:type="dxa"/>
            <w:tcBorders>
              <w:top w:val="nil"/>
              <w:left w:val="nil"/>
              <w:bottom w:val="single" w:sz="4" w:space="0" w:color="auto"/>
              <w:right w:val="nil"/>
            </w:tcBorders>
            <w:vAlign w:val="center"/>
            <w:hideMark/>
          </w:tcPr>
          <w:p w14:paraId="15480D96"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r>
              <w:rPr>
                <w:color w:val="000000"/>
                <w:sz w:val="22"/>
                <w:szCs w:val="22"/>
                <w:lang w:val="en-US"/>
              </w:rPr>
              <w:t>11.11</w:t>
            </w:r>
          </w:p>
        </w:tc>
        <w:tc>
          <w:tcPr>
            <w:tcW w:w="795" w:type="dxa"/>
            <w:tcBorders>
              <w:top w:val="nil"/>
              <w:left w:val="nil"/>
              <w:bottom w:val="single" w:sz="4" w:space="0" w:color="auto"/>
              <w:right w:val="nil"/>
            </w:tcBorders>
            <w:vAlign w:val="center"/>
            <w:hideMark/>
          </w:tcPr>
          <w:p w14:paraId="083E02D8" w14:textId="77777777" w:rsidR="0073075D" w:rsidRDefault="0073075D" w:rsidP="00DB2336">
            <w:pPr>
              <w:tabs>
                <w:tab w:val="center" w:pos="2592"/>
                <w:tab w:val="right" w:pos="5184"/>
              </w:tabs>
              <w:spacing w:before="0" w:after="0" w:line="480" w:lineRule="auto"/>
              <w:jc w:val="center"/>
              <w:rPr>
                <w:rFonts w:eastAsia="Times New Roman" w:cs="Times New Roman"/>
                <w:color w:val="000000"/>
                <w:sz w:val="22"/>
                <w:szCs w:val="22"/>
                <w:lang w:val="en-US" w:eastAsia="en-GB"/>
              </w:rPr>
            </w:pPr>
            <w:r>
              <w:rPr>
                <w:color w:val="000000"/>
                <w:sz w:val="22"/>
                <w:szCs w:val="22"/>
                <w:lang w:val="en-US"/>
              </w:rPr>
              <w:t>1.06</w:t>
            </w:r>
          </w:p>
        </w:tc>
        <w:tc>
          <w:tcPr>
            <w:tcW w:w="1394" w:type="dxa"/>
            <w:tcBorders>
              <w:top w:val="nil"/>
              <w:left w:val="nil"/>
              <w:bottom w:val="single" w:sz="4" w:space="0" w:color="auto"/>
              <w:right w:val="nil"/>
            </w:tcBorders>
            <w:vAlign w:val="center"/>
            <w:hideMark/>
          </w:tcPr>
          <w:p w14:paraId="4DFFD9A8" w14:textId="77777777" w:rsidR="0073075D" w:rsidRDefault="0073075D" w:rsidP="00DB2336">
            <w:pPr>
              <w:tabs>
                <w:tab w:val="center" w:pos="2592"/>
                <w:tab w:val="right" w:pos="5184"/>
              </w:tabs>
              <w:spacing w:before="0" w:after="0" w:line="480" w:lineRule="auto"/>
              <w:rPr>
                <w:rFonts w:eastAsia="Times New Roman" w:cs="Times New Roman"/>
                <w:color w:val="000000"/>
                <w:sz w:val="22"/>
                <w:szCs w:val="22"/>
                <w:lang w:val="en-US" w:eastAsia="en-GB"/>
              </w:rPr>
            </w:pPr>
            <w:r>
              <w:rPr>
                <w:color w:val="000000"/>
                <w:sz w:val="22"/>
                <w:szCs w:val="22"/>
                <w:lang w:val="en-US"/>
              </w:rPr>
              <w:t>1.23</w:t>
            </w:r>
          </w:p>
        </w:tc>
      </w:tr>
    </w:tbl>
    <w:p w14:paraId="252109E0" w14:textId="77777777" w:rsidR="0073075D" w:rsidRDefault="0073075D" w:rsidP="0073075D">
      <w:pPr>
        <w:spacing w:line="480" w:lineRule="auto"/>
        <w:rPr>
          <w:lang w:eastAsia="en-GB"/>
        </w:rPr>
      </w:pPr>
    </w:p>
    <w:p w14:paraId="7F849C6E" w14:textId="77777777" w:rsidR="0073075D" w:rsidRDefault="0073075D" w:rsidP="0073075D">
      <w:pPr>
        <w:spacing w:before="0" w:after="0" w:line="480" w:lineRule="auto"/>
        <w:rPr>
          <w:lang w:eastAsia="en-GB"/>
        </w:rPr>
      </w:pPr>
      <w:r>
        <w:rPr>
          <w:rFonts w:cs="Times New Roman"/>
          <w:b/>
          <w:bCs/>
          <w:szCs w:val="24"/>
        </w:rPr>
        <w:t xml:space="preserve">Table 9. </w:t>
      </w:r>
      <w:r>
        <w:rPr>
          <w:rFonts w:cs="Times New Roman"/>
          <w:szCs w:val="24"/>
        </w:rPr>
        <w:t>The increase of flexural strengths of the reference and optimised sections in comparison to the standard sections including sections with flange stiffeners. The “Optimised” value presented is the maximum value from Candidates 1-3 for Reference (b) section, and Candidates 4-6 for Reference (c) section.</w:t>
      </w:r>
    </w:p>
    <w:tbl>
      <w:tblPr>
        <w:tblW w:w="8835" w:type="dxa"/>
        <w:tblLayout w:type="fixed"/>
        <w:tblLook w:val="04A0" w:firstRow="1" w:lastRow="0" w:firstColumn="1" w:lastColumn="0" w:noHBand="0" w:noVBand="1"/>
      </w:tblPr>
      <w:tblGrid>
        <w:gridCol w:w="992"/>
        <w:gridCol w:w="1426"/>
        <w:gridCol w:w="1381"/>
        <w:gridCol w:w="1199"/>
        <w:gridCol w:w="1279"/>
        <w:gridCol w:w="1279"/>
        <w:gridCol w:w="1041"/>
        <w:gridCol w:w="238"/>
      </w:tblGrid>
      <w:tr w:rsidR="0073075D" w:rsidRPr="00924136" w14:paraId="6817AEE2" w14:textId="77777777" w:rsidTr="00DB2336">
        <w:trPr>
          <w:trHeight w:val="624"/>
        </w:trPr>
        <w:tc>
          <w:tcPr>
            <w:tcW w:w="5002" w:type="dxa"/>
            <w:gridSpan w:val="4"/>
            <w:tcBorders>
              <w:top w:val="single" w:sz="4" w:space="0" w:color="auto"/>
              <w:left w:val="nil"/>
              <w:bottom w:val="single" w:sz="4" w:space="0" w:color="auto"/>
              <w:right w:val="nil"/>
            </w:tcBorders>
            <w:noWrap/>
            <w:vAlign w:val="bottom"/>
            <w:hideMark/>
          </w:tcPr>
          <w:p w14:paraId="1D7221CC"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Section</w:t>
            </w:r>
          </w:p>
        </w:tc>
        <w:tc>
          <w:tcPr>
            <w:tcW w:w="3840" w:type="dxa"/>
            <w:gridSpan w:val="4"/>
            <w:tcBorders>
              <w:top w:val="single" w:sz="4" w:space="0" w:color="auto"/>
              <w:left w:val="nil"/>
              <w:bottom w:val="single" w:sz="4" w:space="0" w:color="auto"/>
              <w:right w:val="nil"/>
            </w:tcBorders>
            <w:vAlign w:val="bottom"/>
            <w:hideMark/>
          </w:tcPr>
          <w:p w14:paraId="3E875013"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 xml:space="preserve">Increase in flexural strength (%) </w:t>
            </w:r>
            <w:r w:rsidRPr="00924136">
              <w:rPr>
                <w:rFonts w:eastAsia="Times New Roman" w:cs="Times New Roman"/>
                <w:b/>
                <w:bCs/>
                <w:color w:val="000000"/>
                <w:kern w:val="2"/>
                <w:sz w:val="20"/>
                <w:lang w:eastAsia="en-GB"/>
                <w14:ligatures w14:val="standardContextual"/>
              </w:rPr>
              <w:br/>
              <w:t>In comparison to the standard section</w:t>
            </w:r>
          </w:p>
        </w:tc>
      </w:tr>
      <w:tr w:rsidR="0073075D" w:rsidRPr="00924136" w14:paraId="44548276" w14:textId="77777777" w:rsidTr="00DB2336">
        <w:trPr>
          <w:trHeight w:val="564"/>
        </w:trPr>
        <w:tc>
          <w:tcPr>
            <w:tcW w:w="993" w:type="dxa"/>
            <w:noWrap/>
            <w:vAlign w:val="bottom"/>
            <w:hideMark/>
          </w:tcPr>
          <w:p w14:paraId="6F9D06F7"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Depth</w:t>
            </w:r>
          </w:p>
        </w:tc>
        <w:tc>
          <w:tcPr>
            <w:tcW w:w="1427" w:type="dxa"/>
            <w:vAlign w:val="bottom"/>
            <w:hideMark/>
          </w:tcPr>
          <w:p w14:paraId="76211D06"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 xml:space="preserve">Flange </w:t>
            </w:r>
            <w:r w:rsidRPr="00924136">
              <w:rPr>
                <w:rFonts w:eastAsia="Times New Roman" w:cs="Times New Roman"/>
                <w:color w:val="000000"/>
                <w:kern w:val="2"/>
                <w:sz w:val="20"/>
                <w:lang w:eastAsia="en-GB"/>
                <w14:ligatures w14:val="standardContextual"/>
              </w:rPr>
              <w:br/>
              <w:t>Stiffeners</w:t>
            </w:r>
          </w:p>
        </w:tc>
        <w:tc>
          <w:tcPr>
            <w:tcW w:w="1382" w:type="dxa"/>
            <w:noWrap/>
            <w:vAlign w:val="bottom"/>
            <w:hideMark/>
          </w:tcPr>
          <w:p w14:paraId="6F637393"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Cross Section</w:t>
            </w:r>
          </w:p>
        </w:tc>
        <w:tc>
          <w:tcPr>
            <w:tcW w:w="1200" w:type="dxa"/>
            <w:noWrap/>
            <w:vAlign w:val="bottom"/>
            <w:hideMark/>
          </w:tcPr>
          <w:p w14:paraId="5555CD1B"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Type</w:t>
            </w:r>
          </w:p>
        </w:tc>
        <w:tc>
          <w:tcPr>
            <w:tcW w:w="1280" w:type="dxa"/>
            <w:vAlign w:val="bottom"/>
            <w:hideMark/>
          </w:tcPr>
          <w:p w14:paraId="57AA64A4"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 xml:space="preserve">Buckling </w:t>
            </w:r>
            <w:r w:rsidRPr="00924136">
              <w:rPr>
                <w:rFonts w:eastAsia="Times New Roman" w:cs="Times New Roman"/>
                <w:color w:val="000000"/>
                <w:kern w:val="2"/>
                <w:sz w:val="20"/>
                <w:lang w:eastAsia="en-GB"/>
                <w14:ligatures w14:val="standardContextual"/>
              </w:rPr>
              <w:br/>
              <w:t>Load</w:t>
            </w:r>
          </w:p>
        </w:tc>
        <w:tc>
          <w:tcPr>
            <w:tcW w:w="2560" w:type="dxa"/>
            <w:gridSpan w:val="3"/>
            <w:tcBorders>
              <w:top w:val="single" w:sz="4" w:space="0" w:color="auto"/>
              <w:left w:val="nil"/>
              <w:bottom w:val="single" w:sz="4" w:space="0" w:color="auto"/>
              <w:right w:val="nil"/>
            </w:tcBorders>
            <w:vAlign w:val="bottom"/>
            <w:hideMark/>
          </w:tcPr>
          <w:p w14:paraId="3EE3CDA1"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 xml:space="preserve">Ultimate </w:t>
            </w:r>
            <w:r w:rsidRPr="00924136">
              <w:rPr>
                <w:rFonts w:eastAsia="Times New Roman" w:cs="Times New Roman"/>
                <w:color w:val="000000"/>
                <w:kern w:val="2"/>
                <w:sz w:val="20"/>
                <w:lang w:eastAsia="en-GB"/>
                <w14:ligatures w14:val="standardContextual"/>
              </w:rPr>
              <w:br/>
              <w:t>Moment Capacity</w:t>
            </w:r>
          </w:p>
        </w:tc>
      </w:tr>
      <w:tr w:rsidR="0073075D" w:rsidRPr="00924136" w14:paraId="1DF77CC0" w14:textId="77777777" w:rsidTr="00DB2336">
        <w:trPr>
          <w:trHeight w:val="564"/>
        </w:trPr>
        <w:tc>
          <w:tcPr>
            <w:tcW w:w="993" w:type="dxa"/>
            <w:tcBorders>
              <w:top w:val="nil"/>
              <w:left w:val="nil"/>
              <w:bottom w:val="single" w:sz="4" w:space="0" w:color="auto"/>
              <w:right w:val="nil"/>
            </w:tcBorders>
            <w:noWrap/>
            <w:vAlign w:val="bottom"/>
            <w:hideMark/>
          </w:tcPr>
          <w:p w14:paraId="791DD50F"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 </w:t>
            </w:r>
          </w:p>
        </w:tc>
        <w:tc>
          <w:tcPr>
            <w:tcW w:w="1427" w:type="dxa"/>
            <w:tcBorders>
              <w:top w:val="nil"/>
              <w:left w:val="nil"/>
              <w:bottom w:val="single" w:sz="4" w:space="0" w:color="auto"/>
              <w:right w:val="nil"/>
            </w:tcBorders>
            <w:vAlign w:val="bottom"/>
            <w:hideMark/>
          </w:tcPr>
          <w:p w14:paraId="0883ABBF"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 </w:t>
            </w:r>
          </w:p>
        </w:tc>
        <w:tc>
          <w:tcPr>
            <w:tcW w:w="1382" w:type="dxa"/>
            <w:tcBorders>
              <w:top w:val="nil"/>
              <w:left w:val="nil"/>
              <w:bottom w:val="single" w:sz="4" w:space="0" w:color="auto"/>
              <w:right w:val="nil"/>
            </w:tcBorders>
            <w:noWrap/>
            <w:vAlign w:val="bottom"/>
            <w:hideMark/>
          </w:tcPr>
          <w:p w14:paraId="3E606546"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 </w:t>
            </w:r>
          </w:p>
        </w:tc>
        <w:tc>
          <w:tcPr>
            <w:tcW w:w="1200" w:type="dxa"/>
            <w:tcBorders>
              <w:top w:val="nil"/>
              <w:left w:val="nil"/>
              <w:bottom w:val="single" w:sz="4" w:space="0" w:color="auto"/>
              <w:right w:val="nil"/>
            </w:tcBorders>
            <w:noWrap/>
            <w:vAlign w:val="bottom"/>
            <w:hideMark/>
          </w:tcPr>
          <w:p w14:paraId="131A12B0"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 </w:t>
            </w:r>
          </w:p>
        </w:tc>
        <w:tc>
          <w:tcPr>
            <w:tcW w:w="1280" w:type="dxa"/>
            <w:tcBorders>
              <w:top w:val="nil"/>
              <w:left w:val="nil"/>
              <w:bottom w:val="single" w:sz="4" w:space="0" w:color="auto"/>
              <w:right w:val="nil"/>
            </w:tcBorders>
            <w:noWrap/>
            <w:vAlign w:val="bottom"/>
            <w:hideMark/>
          </w:tcPr>
          <w:p w14:paraId="6A4B9EC2"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heme="minorEastAsia" w:cs="Times New Roman"/>
                <w:color w:val="FF0000"/>
                <w:kern w:val="2"/>
                <w:sz w:val="20"/>
                <w14:ligatures w14:val="standardContextual"/>
              </w:rPr>
              <w:t>(</w:t>
            </w:r>
            <w:proofErr w:type="spellStart"/>
            <w:r w:rsidRPr="00924136">
              <w:rPr>
                <w:rFonts w:eastAsiaTheme="minorEastAsia" w:cs="Times New Roman"/>
                <w:color w:val="FF0000"/>
                <w:kern w:val="2"/>
                <w:sz w:val="20"/>
                <w14:ligatures w14:val="standardContextual"/>
              </w:rPr>
              <w:t>kN</w:t>
            </w:r>
            <w:proofErr w:type="spellEnd"/>
            <w:r w:rsidRPr="00924136">
              <w:rPr>
                <w:rFonts w:eastAsiaTheme="minorEastAsia" w:cs="Times New Roman"/>
                <w:color w:val="FF0000"/>
                <w:kern w:val="2"/>
                <w:sz w:val="20"/>
                <w14:ligatures w14:val="standardContextual"/>
              </w:rPr>
              <w:t>)</w:t>
            </w:r>
            <w:r w:rsidRPr="00924136">
              <w:rPr>
                <w:rFonts w:eastAsia="Times New Roman" w:cs="Times New Roman"/>
                <w:color w:val="FF0000"/>
                <w:kern w:val="2"/>
                <w:sz w:val="20"/>
                <w:lang w:eastAsia="en-GB"/>
                <w14:ligatures w14:val="standardContextual"/>
              </w:rPr>
              <w:t> </w:t>
            </w:r>
          </w:p>
        </w:tc>
        <w:tc>
          <w:tcPr>
            <w:tcW w:w="2322" w:type="dxa"/>
            <w:gridSpan w:val="2"/>
            <w:tcBorders>
              <w:top w:val="nil"/>
              <w:left w:val="nil"/>
              <w:bottom w:val="single" w:sz="4" w:space="0" w:color="auto"/>
              <w:right w:val="nil"/>
            </w:tcBorders>
            <w:vAlign w:val="bottom"/>
          </w:tcPr>
          <w:p w14:paraId="72167AD9"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iCs/>
                <w:color w:val="000000"/>
                <w:kern w:val="2"/>
                <w:sz w:val="20"/>
                <w:lang w:eastAsia="en-GB"/>
                <w14:ligatures w14:val="standardContextual"/>
              </w:rPr>
              <w:t xml:space="preserve">    </w:t>
            </w:r>
            <m:oMath>
              <m:sSub>
                <m:sSubPr>
                  <m:ctrlPr>
                    <w:rPr>
                      <w:rFonts w:ascii="Cambria Math" w:eastAsia="Times New Roman" w:hAnsi="Cambria Math" w:cs="Times New Roman"/>
                      <w:iCs/>
                      <w:color w:val="000000"/>
                      <w:kern w:val="2"/>
                      <w:sz w:val="20"/>
                      <w:lang w:eastAsia="en-GB"/>
                      <w14:ligatures w14:val="standardContextual"/>
                    </w:rPr>
                  </m:ctrlPr>
                </m:sSubPr>
                <m:e>
                  <m:r>
                    <m:rPr>
                      <m:sty m:val="p"/>
                    </m:rPr>
                    <w:rPr>
                      <w:rFonts w:ascii="Cambria Math" w:eastAsia="Times New Roman" w:hAnsi="Cambria Math" w:cs="Times New Roman"/>
                      <w:color w:val="000000"/>
                      <w:kern w:val="2"/>
                      <w:sz w:val="20"/>
                      <w:lang w:eastAsia="en-GB"/>
                      <w14:ligatures w14:val="standardContextual"/>
                    </w:rPr>
                    <m:t>M</m:t>
                  </m:r>
                </m:e>
                <m:sub>
                  <m:r>
                    <m:rPr>
                      <m:sty m:val="p"/>
                    </m:rPr>
                    <w:rPr>
                      <w:rFonts w:ascii="Cambria Math" w:eastAsia="Times New Roman" w:hAnsi="Cambria Math" w:cs="Times New Roman"/>
                      <w:color w:val="000000"/>
                      <w:kern w:val="2"/>
                      <w:sz w:val="20"/>
                      <w:lang w:eastAsia="en-GB"/>
                      <w14:ligatures w14:val="standardContextual"/>
                    </w:rPr>
                    <m:t>u</m:t>
                  </m:r>
                </m:sub>
              </m:sSub>
            </m:oMath>
            <w:r w:rsidRPr="00924136">
              <w:rPr>
                <w:rFonts w:eastAsia="Times New Roman" w:cs="Times New Roman"/>
                <w:iCs/>
                <w:color w:val="000000"/>
                <w:kern w:val="2"/>
                <w:sz w:val="20"/>
                <w:lang w:eastAsia="en-GB"/>
                <w14:ligatures w14:val="standardContextual"/>
              </w:rPr>
              <w:t xml:space="preserve">                  </w:t>
            </w:r>
            <m:oMath>
              <m:sSub>
                <m:sSubPr>
                  <m:ctrlPr>
                    <w:rPr>
                      <w:rFonts w:ascii="Cambria Math" w:eastAsia="Times New Roman" w:hAnsi="Cambria Math" w:cs="Times New Roman"/>
                      <w:iCs/>
                      <w:color w:val="000000"/>
                      <w:kern w:val="2"/>
                      <w:sz w:val="20"/>
                      <w:lang w:eastAsia="en-GB"/>
                      <w14:ligatures w14:val="standardContextual"/>
                    </w:rPr>
                  </m:ctrlPr>
                </m:sSubPr>
                <m:e>
                  <m:r>
                    <m:rPr>
                      <m:sty m:val="p"/>
                    </m:rPr>
                    <w:rPr>
                      <w:rFonts w:ascii="Cambria Math" w:eastAsia="Times New Roman" w:hAnsi="Cambria Math" w:cs="Times New Roman"/>
                      <w:color w:val="000000"/>
                      <w:kern w:val="2"/>
                      <w:sz w:val="20"/>
                      <w:lang w:eastAsia="en-GB"/>
                      <w14:ligatures w14:val="standardContextual"/>
                    </w:rPr>
                    <m:t>M</m:t>
                  </m:r>
                </m:e>
                <m:sub>
                  <m:r>
                    <m:rPr>
                      <m:sty m:val="p"/>
                    </m:rPr>
                    <w:rPr>
                      <w:rFonts w:ascii="Cambria Math" w:eastAsia="Times New Roman" w:hAnsi="Cambria Math" w:cs="Times New Roman"/>
                      <w:color w:val="000000"/>
                      <w:kern w:val="2"/>
                      <w:sz w:val="20"/>
                      <w:lang w:eastAsia="en-GB"/>
                      <w14:ligatures w14:val="standardContextual"/>
                    </w:rPr>
                    <m:t>uc</m:t>
                  </m:r>
                </m:sub>
              </m:sSub>
            </m:oMath>
          </w:p>
          <w:p w14:paraId="6373D921" w14:textId="77777777" w:rsidR="0073075D" w:rsidRPr="00924136" w:rsidRDefault="0073075D" w:rsidP="00DB2336">
            <w:pPr>
              <w:spacing w:before="0" w:after="0" w:line="480" w:lineRule="auto"/>
              <w:rPr>
                <w:rFonts w:eastAsia="Times New Roman" w:cs="Times New Roman"/>
                <w:iCs/>
                <w:color w:val="000000"/>
                <w:kern w:val="2"/>
                <w:sz w:val="20"/>
                <w:lang w:eastAsia="en-GB"/>
                <w14:ligatures w14:val="standardContextual"/>
              </w:rPr>
            </w:pPr>
            <w:r w:rsidRPr="00924136">
              <w:rPr>
                <w:rFonts w:eastAsia="Times New Roman" w:cs="Times New Roman"/>
                <w:color w:val="FF0000"/>
                <w:kern w:val="2"/>
                <w:sz w:val="20"/>
                <w:lang w:eastAsia="en-GB"/>
                <w14:ligatures w14:val="standardContextual"/>
              </w:rPr>
              <w:t xml:space="preserve">      (</w:t>
            </w:r>
            <w:proofErr w:type="spellStart"/>
            <w:proofErr w:type="gramStart"/>
            <w:r w:rsidRPr="00924136">
              <w:rPr>
                <w:rFonts w:eastAsia="Times New Roman" w:cs="Times New Roman"/>
                <w:color w:val="FF0000"/>
                <w:kern w:val="2"/>
                <w:sz w:val="20"/>
                <w:lang w:eastAsia="en-GB"/>
                <w14:ligatures w14:val="standardContextual"/>
              </w:rPr>
              <w:t>kNm</w:t>
            </w:r>
            <w:proofErr w:type="spellEnd"/>
            <w:r w:rsidRPr="00924136">
              <w:rPr>
                <w:rFonts w:eastAsia="Times New Roman" w:cs="Times New Roman"/>
                <w:color w:val="FF0000"/>
                <w:kern w:val="2"/>
                <w:sz w:val="20"/>
                <w:lang w:eastAsia="en-GB"/>
                <w14:ligatures w14:val="standardContextual"/>
              </w:rPr>
              <w:t>)</w:t>
            </w:r>
            <w:r w:rsidRPr="00924136">
              <w:rPr>
                <w:rFonts w:eastAsia="Times New Roman" w:cs="Times New Roman"/>
                <w:color w:val="000000" w:themeColor="text1"/>
                <w:kern w:val="2"/>
                <w:sz w:val="20"/>
                <w:lang w:eastAsia="en-GB"/>
                <w14:ligatures w14:val="standardContextual"/>
              </w:rPr>
              <w:t xml:space="preserve">   </w:t>
            </w:r>
            <w:proofErr w:type="gramEnd"/>
            <w:r w:rsidRPr="00924136">
              <w:rPr>
                <w:rFonts w:eastAsia="Times New Roman" w:cs="Times New Roman"/>
                <w:color w:val="000000" w:themeColor="text1"/>
                <w:kern w:val="2"/>
                <w:sz w:val="20"/>
                <w:lang w:eastAsia="en-GB"/>
                <w14:ligatures w14:val="standardContextual"/>
              </w:rPr>
              <w:t xml:space="preserve">          </w:t>
            </w:r>
            <w:r w:rsidRPr="00924136">
              <w:rPr>
                <w:rFonts w:eastAsia="Times New Roman" w:cs="Times New Roman"/>
                <w:color w:val="FF0000"/>
                <w:kern w:val="2"/>
                <w:sz w:val="20"/>
                <w:lang w:eastAsia="en-GB"/>
                <w14:ligatures w14:val="standardContextual"/>
              </w:rPr>
              <w:t>(</w:t>
            </w:r>
            <w:proofErr w:type="spellStart"/>
            <w:r w:rsidRPr="00924136">
              <w:rPr>
                <w:rFonts w:eastAsia="Times New Roman" w:cs="Times New Roman"/>
                <w:color w:val="FF0000"/>
                <w:kern w:val="2"/>
                <w:sz w:val="20"/>
                <w:lang w:eastAsia="en-GB"/>
                <w14:ligatures w14:val="standardContextual"/>
              </w:rPr>
              <w:t>kNm</w:t>
            </w:r>
            <w:proofErr w:type="spellEnd"/>
            <w:r w:rsidRPr="00924136">
              <w:rPr>
                <w:rFonts w:eastAsia="Times New Roman" w:cs="Times New Roman"/>
                <w:color w:val="FF0000"/>
                <w:kern w:val="2"/>
                <w:sz w:val="20"/>
                <w:lang w:eastAsia="en-GB"/>
                <w14:ligatures w14:val="standardContextual"/>
              </w:rPr>
              <w:t>)</w:t>
            </w:r>
          </w:p>
        </w:tc>
        <w:tc>
          <w:tcPr>
            <w:tcW w:w="238" w:type="dxa"/>
            <w:tcBorders>
              <w:top w:val="nil"/>
              <w:left w:val="nil"/>
              <w:bottom w:val="single" w:sz="4" w:space="0" w:color="auto"/>
              <w:right w:val="nil"/>
            </w:tcBorders>
            <w:vAlign w:val="bottom"/>
            <w:hideMark/>
          </w:tcPr>
          <w:p w14:paraId="6E5DC265" w14:textId="77777777" w:rsidR="0073075D" w:rsidRPr="00924136" w:rsidRDefault="0073075D" w:rsidP="00DB2336">
            <w:pPr>
              <w:spacing w:before="0" w:after="0" w:line="480" w:lineRule="auto"/>
              <w:rPr>
                <w:rFonts w:eastAsia="Times New Roman" w:cs="Times New Roman"/>
                <w:iCs/>
                <w:color w:val="000000"/>
                <w:kern w:val="2"/>
                <w:sz w:val="20"/>
                <w:lang w:eastAsia="en-GB"/>
                <w14:ligatures w14:val="standardContextual"/>
              </w:rPr>
            </w:pPr>
          </w:p>
        </w:tc>
      </w:tr>
      <w:tr w:rsidR="0073075D" w:rsidRPr="00924136" w14:paraId="3C3AAAC3" w14:textId="77777777" w:rsidTr="00DB2336">
        <w:trPr>
          <w:trHeight w:val="288"/>
        </w:trPr>
        <w:tc>
          <w:tcPr>
            <w:tcW w:w="993" w:type="dxa"/>
            <w:noWrap/>
            <w:vAlign w:val="bottom"/>
            <w:hideMark/>
          </w:tcPr>
          <w:p w14:paraId="3A79A67F"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145 mm</w:t>
            </w:r>
          </w:p>
        </w:tc>
        <w:tc>
          <w:tcPr>
            <w:tcW w:w="1427" w:type="dxa"/>
            <w:noWrap/>
            <w:vAlign w:val="bottom"/>
            <w:hideMark/>
          </w:tcPr>
          <w:p w14:paraId="67F51A52"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Not included</w:t>
            </w:r>
          </w:p>
        </w:tc>
        <w:tc>
          <w:tcPr>
            <w:tcW w:w="1382" w:type="dxa"/>
            <w:noWrap/>
            <w:vAlign w:val="bottom"/>
            <w:hideMark/>
          </w:tcPr>
          <w:p w14:paraId="40FFA0DE"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Channel</w:t>
            </w:r>
          </w:p>
        </w:tc>
        <w:tc>
          <w:tcPr>
            <w:tcW w:w="1200" w:type="dxa"/>
            <w:noWrap/>
            <w:vAlign w:val="bottom"/>
            <w:hideMark/>
          </w:tcPr>
          <w:p w14:paraId="29CB3FC3"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Reference</w:t>
            </w:r>
          </w:p>
        </w:tc>
        <w:tc>
          <w:tcPr>
            <w:tcW w:w="1280" w:type="dxa"/>
            <w:noWrap/>
            <w:vAlign w:val="bottom"/>
            <w:hideMark/>
          </w:tcPr>
          <w:p w14:paraId="7559F0E1"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33</w:t>
            </w:r>
          </w:p>
        </w:tc>
        <w:tc>
          <w:tcPr>
            <w:tcW w:w="1280" w:type="dxa"/>
            <w:noWrap/>
            <w:vAlign w:val="bottom"/>
            <w:hideMark/>
          </w:tcPr>
          <w:p w14:paraId="167AEE2A"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15</w:t>
            </w:r>
          </w:p>
        </w:tc>
        <w:tc>
          <w:tcPr>
            <w:tcW w:w="1280" w:type="dxa"/>
            <w:gridSpan w:val="2"/>
            <w:noWrap/>
            <w:vAlign w:val="bottom"/>
            <w:hideMark/>
          </w:tcPr>
          <w:p w14:paraId="050F6FA4"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16</w:t>
            </w:r>
          </w:p>
        </w:tc>
      </w:tr>
      <w:tr w:rsidR="0073075D" w:rsidRPr="00924136" w14:paraId="3AABA425" w14:textId="77777777" w:rsidTr="00DB2336">
        <w:trPr>
          <w:trHeight w:val="288"/>
        </w:trPr>
        <w:tc>
          <w:tcPr>
            <w:tcW w:w="993" w:type="dxa"/>
            <w:noWrap/>
            <w:vAlign w:val="bottom"/>
            <w:hideMark/>
          </w:tcPr>
          <w:p w14:paraId="31B5DFEB" w14:textId="77777777" w:rsidR="0073075D" w:rsidRPr="00924136" w:rsidRDefault="0073075D" w:rsidP="00DB2336">
            <w:pPr>
              <w:spacing w:before="0" w:after="0" w:line="480" w:lineRule="auto"/>
              <w:rPr>
                <w:rFonts w:eastAsia="Times New Roman" w:cs="Times New Roman"/>
                <w:color w:val="000000"/>
                <w:kern w:val="2"/>
                <w:sz w:val="20"/>
                <w:lang w:eastAsia="en-GB"/>
                <w14:ligatures w14:val="standardContextual"/>
              </w:rPr>
            </w:pPr>
          </w:p>
        </w:tc>
        <w:tc>
          <w:tcPr>
            <w:tcW w:w="1427" w:type="dxa"/>
            <w:noWrap/>
            <w:vAlign w:val="bottom"/>
            <w:hideMark/>
          </w:tcPr>
          <w:p w14:paraId="295C157C" w14:textId="77777777" w:rsidR="0073075D" w:rsidRPr="00924136" w:rsidRDefault="0073075D" w:rsidP="00DB2336">
            <w:pPr>
              <w:spacing w:before="0" w:after="0" w:line="480" w:lineRule="auto"/>
              <w:jc w:val="left"/>
              <w:rPr>
                <w:rFonts w:eastAsiaTheme="minorHAnsi" w:cs="Times New Roman"/>
                <w:sz w:val="20"/>
                <w:lang w:val="en-US"/>
              </w:rPr>
            </w:pPr>
          </w:p>
        </w:tc>
        <w:tc>
          <w:tcPr>
            <w:tcW w:w="1382" w:type="dxa"/>
            <w:tcBorders>
              <w:top w:val="nil"/>
              <w:left w:val="nil"/>
              <w:bottom w:val="single" w:sz="4" w:space="0" w:color="auto"/>
              <w:right w:val="nil"/>
            </w:tcBorders>
            <w:noWrap/>
            <w:vAlign w:val="bottom"/>
            <w:hideMark/>
          </w:tcPr>
          <w:p w14:paraId="4CB10B17"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 </w:t>
            </w:r>
          </w:p>
        </w:tc>
        <w:tc>
          <w:tcPr>
            <w:tcW w:w="1200" w:type="dxa"/>
            <w:tcBorders>
              <w:top w:val="nil"/>
              <w:left w:val="nil"/>
              <w:bottom w:val="single" w:sz="4" w:space="0" w:color="auto"/>
              <w:right w:val="nil"/>
            </w:tcBorders>
            <w:noWrap/>
            <w:vAlign w:val="bottom"/>
            <w:hideMark/>
          </w:tcPr>
          <w:p w14:paraId="3F03516A"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Optimised</w:t>
            </w:r>
          </w:p>
        </w:tc>
        <w:tc>
          <w:tcPr>
            <w:tcW w:w="1280" w:type="dxa"/>
            <w:tcBorders>
              <w:top w:val="nil"/>
              <w:left w:val="nil"/>
              <w:bottom w:val="single" w:sz="4" w:space="0" w:color="auto"/>
              <w:right w:val="nil"/>
            </w:tcBorders>
            <w:noWrap/>
            <w:vAlign w:val="bottom"/>
            <w:hideMark/>
          </w:tcPr>
          <w:p w14:paraId="7D572419"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65</w:t>
            </w:r>
          </w:p>
        </w:tc>
        <w:tc>
          <w:tcPr>
            <w:tcW w:w="1280" w:type="dxa"/>
            <w:tcBorders>
              <w:top w:val="nil"/>
              <w:left w:val="nil"/>
              <w:bottom w:val="single" w:sz="4" w:space="0" w:color="auto"/>
              <w:right w:val="nil"/>
            </w:tcBorders>
            <w:noWrap/>
            <w:vAlign w:val="bottom"/>
            <w:hideMark/>
          </w:tcPr>
          <w:p w14:paraId="1310D60F"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27</w:t>
            </w:r>
          </w:p>
        </w:tc>
        <w:tc>
          <w:tcPr>
            <w:tcW w:w="1280" w:type="dxa"/>
            <w:gridSpan w:val="2"/>
            <w:tcBorders>
              <w:top w:val="nil"/>
              <w:left w:val="nil"/>
              <w:bottom w:val="single" w:sz="4" w:space="0" w:color="auto"/>
              <w:right w:val="nil"/>
            </w:tcBorders>
            <w:noWrap/>
            <w:vAlign w:val="bottom"/>
            <w:hideMark/>
          </w:tcPr>
          <w:p w14:paraId="07F0C469"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29</w:t>
            </w:r>
          </w:p>
        </w:tc>
      </w:tr>
      <w:tr w:rsidR="0073075D" w:rsidRPr="00924136" w14:paraId="68BB2673" w14:textId="77777777" w:rsidTr="00DB2336">
        <w:trPr>
          <w:trHeight w:val="288"/>
        </w:trPr>
        <w:tc>
          <w:tcPr>
            <w:tcW w:w="993" w:type="dxa"/>
            <w:noWrap/>
            <w:vAlign w:val="bottom"/>
            <w:hideMark/>
          </w:tcPr>
          <w:p w14:paraId="65C4FB87" w14:textId="77777777" w:rsidR="0073075D" w:rsidRPr="00924136" w:rsidRDefault="0073075D" w:rsidP="00DB2336">
            <w:pPr>
              <w:spacing w:before="0" w:after="0" w:line="480" w:lineRule="auto"/>
              <w:rPr>
                <w:rFonts w:eastAsia="Times New Roman" w:cs="Times New Roman"/>
                <w:color w:val="000000"/>
                <w:kern w:val="2"/>
                <w:sz w:val="20"/>
                <w:lang w:eastAsia="en-GB"/>
                <w14:ligatures w14:val="standardContextual"/>
              </w:rPr>
            </w:pPr>
          </w:p>
        </w:tc>
        <w:tc>
          <w:tcPr>
            <w:tcW w:w="1427" w:type="dxa"/>
            <w:noWrap/>
            <w:vAlign w:val="bottom"/>
            <w:hideMark/>
          </w:tcPr>
          <w:p w14:paraId="50F24CF3" w14:textId="77777777" w:rsidR="0073075D" w:rsidRPr="00924136" w:rsidRDefault="0073075D" w:rsidP="00DB2336">
            <w:pPr>
              <w:spacing w:before="0" w:after="0" w:line="480" w:lineRule="auto"/>
              <w:jc w:val="left"/>
              <w:rPr>
                <w:rFonts w:eastAsiaTheme="minorHAnsi" w:cs="Times New Roman"/>
                <w:sz w:val="20"/>
                <w:lang w:val="en-US"/>
              </w:rPr>
            </w:pPr>
          </w:p>
        </w:tc>
        <w:tc>
          <w:tcPr>
            <w:tcW w:w="1382" w:type="dxa"/>
            <w:noWrap/>
            <w:vAlign w:val="bottom"/>
            <w:hideMark/>
          </w:tcPr>
          <w:p w14:paraId="7A7ED71F"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Zed</w:t>
            </w:r>
          </w:p>
        </w:tc>
        <w:tc>
          <w:tcPr>
            <w:tcW w:w="1200" w:type="dxa"/>
            <w:noWrap/>
            <w:vAlign w:val="bottom"/>
            <w:hideMark/>
          </w:tcPr>
          <w:p w14:paraId="6F0FC016"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Reference</w:t>
            </w:r>
          </w:p>
        </w:tc>
        <w:tc>
          <w:tcPr>
            <w:tcW w:w="1280" w:type="dxa"/>
            <w:noWrap/>
            <w:vAlign w:val="bottom"/>
            <w:hideMark/>
          </w:tcPr>
          <w:p w14:paraId="4A4907B3"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46</w:t>
            </w:r>
          </w:p>
        </w:tc>
        <w:tc>
          <w:tcPr>
            <w:tcW w:w="1280" w:type="dxa"/>
            <w:noWrap/>
            <w:vAlign w:val="bottom"/>
            <w:hideMark/>
          </w:tcPr>
          <w:p w14:paraId="6EB933AB"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21</w:t>
            </w:r>
          </w:p>
        </w:tc>
        <w:tc>
          <w:tcPr>
            <w:tcW w:w="1280" w:type="dxa"/>
            <w:gridSpan w:val="2"/>
            <w:noWrap/>
            <w:vAlign w:val="bottom"/>
            <w:hideMark/>
          </w:tcPr>
          <w:p w14:paraId="52001890"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22</w:t>
            </w:r>
          </w:p>
        </w:tc>
      </w:tr>
      <w:tr w:rsidR="0073075D" w:rsidRPr="00924136" w14:paraId="5A57850C" w14:textId="77777777" w:rsidTr="00DB2336">
        <w:trPr>
          <w:trHeight w:val="288"/>
        </w:trPr>
        <w:tc>
          <w:tcPr>
            <w:tcW w:w="993" w:type="dxa"/>
            <w:noWrap/>
            <w:vAlign w:val="bottom"/>
            <w:hideMark/>
          </w:tcPr>
          <w:p w14:paraId="6EBEF752" w14:textId="77777777" w:rsidR="0073075D" w:rsidRPr="00924136" w:rsidRDefault="0073075D" w:rsidP="00DB2336">
            <w:pPr>
              <w:spacing w:before="0" w:after="0" w:line="480" w:lineRule="auto"/>
              <w:rPr>
                <w:rFonts w:eastAsia="Times New Roman" w:cs="Times New Roman"/>
                <w:color w:val="000000"/>
                <w:kern w:val="2"/>
                <w:sz w:val="20"/>
                <w:lang w:eastAsia="en-GB"/>
                <w14:ligatures w14:val="standardContextual"/>
              </w:rPr>
            </w:pPr>
          </w:p>
        </w:tc>
        <w:tc>
          <w:tcPr>
            <w:tcW w:w="1427" w:type="dxa"/>
            <w:tcBorders>
              <w:top w:val="nil"/>
              <w:left w:val="nil"/>
              <w:bottom w:val="single" w:sz="4" w:space="0" w:color="auto"/>
              <w:right w:val="nil"/>
            </w:tcBorders>
            <w:noWrap/>
            <w:vAlign w:val="bottom"/>
            <w:hideMark/>
          </w:tcPr>
          <w:p w14:paraId="2F22F40F"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 </w:t>
            </w:r>
          </w:p>
        </w:tc>
        <w:tc>
          <w:tcPr>
            <w:tcW w:w="1382" w:type="dxa"/>
            <w:tcBorders>
              <w:top w:val="nil"/>
              <w:left w:val="nil"/>
              <w:bottom w:val="single" w:sz="4" w:space="0" w:color="auto"/>
              <w:right w:val="nil"/>
            </w:tcBorders>
            <w:noWrap/>
            <w:vAlign w:val="bottom"/>
            <w:hideMark/>
          </w:tcPr>
          <w:p w14:paraId="6AF9B33F"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 </w:t>
            </w:r>
          </w:p>
        </w:tc>
        <w:tc>
          <w:tcPr>
            <w:tcW w:w="1200" w:type="dxa"/>
            <w:tcBorders>
              <w:top w:val="nil"/>
              <w:left w:val="nil"/>
              <w:bottom w:val="single" w:sz="4" w:space="0" w:color="auto"/>
              <w:right w:val="nil"/>
            </w:tcBorders>
            <w:noWrap/>
            <w:vAlign w:val="bottom"/>
            <w:hideMark/>
          </w:tcPr>
          <w:p w14:paraId="085E62E3"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Optimised</w:t>
            </w:r>
          </w:p>
        </w:tc>
        <w:tc>
          <w:tcPr>
            <w:tcW w:w="1280" w:type="dxa"/>
            <w:tcBorders>
              <w:top w:val="nil"/>
              <w:left w:val="nil"/>
              <w:bottom w:val="single" w:sz="4" w:space="0" w:color="auto"/>
              <w:right w:val="nil"/>
            </w:tcBorders>
            <w:noWrap/>
            <w:vAlign w:val="bottom"/>
            <w:hideMark/>
          </w:tcPr>
          <w:p w14:paraId="280460A1"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50</w:t>
            </w:r>
          </w:p>
        </w:tc>
        <w:tc>
          <w:tcPr>
            <w:tcW w:w="1280" w:type="dxa"/>
            <w:tcBorders>
              <w:top w:val="nil"/>
              <w:left w:val="nil"/>
              <w:bottom w:val="single" w:sz="4" w:space="0" w:color="auto"/>
              <w:right w:val="nil"/>
            </w:tcBorders>
            <w:noWrap/>
            <w:vAlign w:val="bottom"/>
            <w:hideMark/>
          </w:tcPr>
          <w:p w14:paraId="4AFBC2E0"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26</w:t>
            </w:r>
          </w:p>
        </w:tc>
        <w:tc>
          <w:tcPr>
            <w:tcW w:w="1280" w:type="dxa"/>
            <w:gridSpan w:val="2"/>
            <w:tcBorders>
              <w:top w:val="nil"/>
              <w:left w:val="nil"/>
              <w:bottom w:val="single" w:sz="4" w:space="0" w:color="auto"/>
              <w:right w:val="nil"/>
            </w:tcBorders>
            <w:noWrap/>
            <w:vAlign w:val="bottom"/>
            <w:hideMark/>
          </w:tcPr>
          <w:p w14:paraId="376FE2AB"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30</w:t>
            </w:r>
          </w:p>
        </w:tc>
      </w:tr>
      <w:tr w:rsidR="0073075D" w:rsidRPr="00924136" w14:paraId="6FFEFC8D" w14:textId="77777777" w:rsidTr="00DB2336">
        <w:trPr>
          <w:trHeight w:val="288"/>
        </w:trPr>
        <w:tc>
          <w:tcPr>
            <w:tcW w:w="993" w:type="dxa"/>
            <w:noWrap/>
            <w:vAlign w:val="bottom"/>
            <w:hideMark/>
          </w:tcPr>
          <w:p w14:paraId="6A980FC6" w14:textId="77777777" w:rsidR="0073075D" w:rsidRPr="00924136" w:rsidRDefault="0073075D" w:rsidP="00DB2336">
            <w:pPr>
              <w:spacing w:before="0" w:after="0" w:line="480" w:lineRule="auto"/>
              <w:rPr>
                <w:rFonts w:eastAsia="Times New Roman" w:cs="Times New Roman"/>
                <w:color w:val="000000"/>
                <w:kern w:val="2"/>
                <w:sz w:val="20"/>
                <w:lang w:eastAsia="en-GB"/>
                <w14:ligatures w14:val="standardContextual"/>
              </w:rPr>
            </w:pPr>
          </w:p>
        </w:tc>
        <w:tc>
          <w:tcPr>
            <w:tcW w:w="1427" w:type="dxa"/>
            <w:noWrap/>
            <w:vAlign w:val="bottom"/>
            <w:hideMark/>
          </w:tcPr>
          <w:p w14:paraId="66A206C7"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Included</w:t>
            </w:r>
          </w:p>
        </w:tc>
        <w:tc>
          <w:tcPr>
            <w:tcW w:w="1382" w:type="dxa"/>
            <w:noWrap/>
            <w:vAlign w:val="bottom"/>
            <w:hideMark/>
          </w:tcPr>
          <w:p w14:paraId="70EAF70D"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Channel</w:t>
            </w:r>
          </w:p>
        </w:tc>
        <w:tc>
          <w:tcPr>
            <w:tcW w:w="1200" w:type="dxa"/>
            <w:noWrap/>
            <w:vAlign w:val="bottom"/>
            <w:hideMark/>
          </w:tcPr>
          <w:p w14:paraId="0114AA1C"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Reference</w:t>
            </w:r>
          </w:p>
        </w:tc>
        <w:tc>
          <w:tcPr>
            <w:tcW w:w="1280" w:type="dxa"/>
            <w:noWrap/>
            <w:vAlign w:val="bottom"/>
            <w:hideMark/>
          </w:tcPr>
          <w:p w14:paraId="10CE955E"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55</w:t>
            </w:r>
          </w:p>
        </w:tc>
        <w:tc>
          <w:tcPr>
            <w:tcW w:w="1280" w:type="dxa"/>
            <w:noWrap/>
            <w:vAlign w:val="bottom"/>
            <w:hideMark/>
          </w:tcPr>
          <w:p w14:paraId="6044FC88"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33</w:t>
            </w:r>
          </w:p>
        </w:tc>
        <w:tc>
          <w:tcPr>
            <w:tcW w:w="1280" w:type="dxa"/>
            <w:gridSpan w:val="2"/>
            <w:noWrap/>
            <w:vAlign w:val="bottom"/>
            <w:hideMark/>
          </w:tcPr>
          <w:p w14:paraId="5198DA64"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38</w:t>
            </w:r>
          </w:p>
        </w:tc>
      </w:tr>
      <w:tr w:rsidR="0073075D" w:rsidRPr="00924136" w14:paraId="531EACD4" w14:textId="77777777" w:rsidTr="00DB2336">
        <w:trPr>
          <w:trHeight w:val="288"/>
        </w:trPr>
        <w:tc>
          <w:tcPr>
            <w:tcW w:w="993" w:type="dxa"/>
            <w:noWrap/>
            <w:vAlign w:val="bottom"/>
            <w:hideMark/>
          </w:tcPr>
          <w:p w14:paraId="242B9F57" w14:textId="77777777" w:rsidR="0073075D" w:rsidRPr="00924136" w:rsidRDefault="0073075D" w:rsidP="00DB2336">
            <w:pPr>
              <w:spacing w:before="0" w:after="0" w:line="480" w:lineRule="auto"/>
              <w:rPr>
                <w:rFonts w:eastAsia="Times New Roman" w:cs="Times New Roman"/>
                <w:b/>
                <w:bCs/>
                <w:color w:val="000000"/>
                <w:kern w:val="2"/>
                <w:sz w:val="20"/>
                <w:lang w:eastAsia="en-GB"/>
                <w14:ligatures w14:val="standardContextual"/>
              </w:rPr>
            </w:pPr>
          </w:p>
        </w:tc>
        <w:tc>
          <w:tcPr>
            <w:tcW w:w="1427" w:type="dxa"/>
            <w:noWrap/>
            <w:vAlign w:val="bottom"/>
            <w:hideMark/>
          </w:tcPr>
          <w:p w14:paraId="388C98A9" w14:textId="77777777" w:rsidR="0073075D" w:rsidRPr="00924136" w:rsidRDefault="0073075D" w:rsidP="00DB2336">
            <w:pPr>
              <w:spacing w:before="0" w:after="0" w:line="480" w:lineRule="auto"/>
              <w:jc w:val="left"/>
              <w:rPr>
                <w:rFonts w:eastAsiaTheme="minorHAnsi" w:cs="Times New Roman"/>
                <w:sz w:val="20"/>
                <w:lang w:val="en-US"/>
              </w:rPr>
            </w:pPr>
          </w:p>
        </w:tc>
        <w:tc>
          <w:tcPr>
            <w:tcW w:w="1382" w:type="dxa"/>
            <w:tcBorders>
              <w:top w:val="nil"/>
              <w:left w:val="nil"/>
              <w:bottom w:val="single" w:sz="4" w:space="0" w:color="auto"/>
              <w:right w:val="nil"/>
            </w:tcBorders>
            <w:noWrap/>
            <w:vAlign w:val="bottom"/>
            <w:hideMark/>
          </w:tcPr>
          <w:p w14:paraId="04C94CE3"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 </w:t>
            </w:r>
          </w:p>
        </w:tc>
        <w:tc>
          <w:tcPr>
            <w:tcW w:w="1200" w:type="dxa"/>
            <w:tcBorders>
              <w:top w:val="nil"/>
              <w:left w:val="nil"/>
              <w:bottom w:val="single" w:sz="4" w:space="0" w:color="auto"/>
              <w:right w:val="nil"/>
            </w:tcBorders>
            <w:noWrap/>
            <w:vAlign w:val="bottom"/>
            <w:hideMark/>
          </w:tcPr>
          <w:p w14:paraId="39974A80"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Optimised</w:t>
            </w:r>
          </w:p>
        </w:tc>
        <w:tc>
          <w:tcPr>
            <w:tcW w:w="1280" w:type="dxa"/>
            <w:tcBorders>
              <w:top w:val="nil"/>
              <w:left w:val="nil"/>
              <w:bottom w:val="single" w:sz="4" w:space="0" w:color="auto"/>
              <w:right w:val="nil"/>
            </w:tcBorders>
            <w:noWrap/>
            <w:vAlign w:val="bottom"/>
            <w:hideMark/>
          </w:tcPr>
          <w:p w14:paraId="7C11E684"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118</w:t>
            </w:r>
          </w:p>
        </w:tc>
        <w:tc>
          <w:tcPr>
            <w:tcW w:w="1280" w:type="dxa"/>
            <w:tcBorders>
              <w:top w:val="nil"/>
              <w:left w:val="nil"/>
              <w:bottom w:val="single" w:sz="4" w:space="0" w:color="auto"/>
              <w:right w:val="nil"/>
            </w:tcBorders>
            <w:noWrap/>
            <w:vAlign w:val="bottom"/>
            <w:hideMark/>
          </w:tcPr>
          <w:p w14:paraId="55C543DF"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43</w:t>
            </w:r>
          </w:p>
        </w:tc>
        <w:tc>
          <w:tcPr>
            <w:tcW w:w="1280" w:type="dxa"/>
            <w:gridSpan w:val="2"/>
            <w:tcBorders>
              <w:top w:val="nil"/>
              <w:left w:val="nil"/>
              <w:bottom w:val="single" w:sz="4" w:space="0" w:color="auto"/>
              <w:right w:val="nil"/>
            </w:tcBorders>
            <w:noWrap/>
            <w:vAlign w:val="bottom"/>
            <w:hideMark/>
          </w:tcPr>
          <w:p w14:paraId="0BC9ADD6"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50</w:t>
            </w:r>
          </w:p>
        </w:tc>
      </w:tr>
      <w:tr w:rsidR="0073075D" w:rsidRPr="00924136" w14:paraId="56E59A84" w14:textId="77777777" w:rsidTr="00DB2336">
        <w:trPr>
          <w:trHeight w:val="288"/>
        </w:trPr>
        <w:tc>
          <w:tcPr>
            <w:tcW w:w="993" w:type="dxa"/>
            <w:noWrap/>
            <w:vAlign w:val="bottom"/>
            <w:hideMark/>
          </w:tcPr>
          <w:p w14:paraId="5AD922CC" w14:textId="77777777" w:rsidR="0073075D" w:rsidRPr="00924136" w:rsidRDefault="0073075D" w:rsidP="00DB2336">
            <w:pPr>
              <w:spacing w:before="0" w:after="0" w:line="480" w:lineRule="auto"/>
              <w:rPr>
                <w:rFonts w:eastAsia="Times New Roman" w:cs="Times New Roman"/>
                <w:b/>
                <w:bCs/>
                <w:color w:val="000000"/>
                <w:kern w:val="2"/>
                <w:sz w:val="20"/>
                <w:lang w:eastAsia="en-GB"/>
                <w14:ligatures w14:val="standardContextual"/>
              </w:rPr>
            </w:pPr>
          </w:p>
        </w:tc>
        <w:tc>
          <w:tcPr>
            <w:tcW w:w="1427" w:type="dxa"/>
            <w:noWrap/>
            <w:vAlign w:val="bottom"/>
            <w:hideMark/>
          </w:tcPr>
          <w:p w14:paraId="5718C785" w14:textId="77777777" w:rsidR="0073075D" w:rsidRPr="00924136" w:rsidRDefault="0073075D" w:rsidP="00DB2336">
            <w:pPr>
              <w:spacing w:before="0" w:after="0" w:line="480" w:lineRule="auto"/>
              <w:jc w:val="left"/>
              <w:rPr>
                <w:rFonts w:eastAsiaTheme="minorHAnsi" w:cs="Times New Roman"/>
                <w:sz w:val="20"/>
                <w:lang w:val="en-US"/>
              </w:rPr>
            </w:pPr>
          </w:p>
        </w:tc>
        <w:tc>
          <w:tcPr>
            <w:tcW w:w="1382" w:type="dxa"/>
            <w:noWrap/>
            <w:vAlign w:val="bottom"/>
            <w:hideMark/>
          </w:tcPr>
          <w:p w14:paraId="6CAB2A3B"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Zed</w:t>
            </w:r>
          </w:p>
        </w:tc>
        <w:tc>
          <w:tcPr>
            <w:tcW w:w="1200" w:type="dxa"/>
            <w:noWrap/>
            <w:vAlign w:val="bottom"/>
            <w:hideMark/>
          </w:tcPr>
          <w:p w14:paraId="7D800F5E"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Reference</w:t>
            </w:r>
          </w:p>
        </w:tc>
        <w:tc>
          <w:tcPr>
            <w:tcW w:w="1280" w:type="dxa"/>
            <w:noWrap/>
            <w:vAlign w:val="bottom"/>
            <w:hideMark/>
          </w:tcPr>
          <w:p w14:paraId="34DA85C1"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59</w:t>
            </w:r>
          </w:p>
        </w:tc>
        <w:tc>
          <w:tcPr>
            <w:tcW w:w="1280" w:type="dxa"/>
            <w:noWrap/>
            <w:vAlign w:val="bottom"/>
            <w:hideMark/>
          </w:tcPr>
          <w:p w14:paraId="3E4A19A6"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32</w:t>
            </w:r>
          </w:p>
        </w:tc>
        <w:tc>
          <w:tcPr>
            <w:tcW w:w="1280" w:type="dxa"/>
            <w:gridSpan w:val="2"/>
            <w:noWrap/>
            <w:vAlign w:val="bottom"/>
            <w:hideMark/>
          </w:tcPr>
          <w:p w14:paraId="3BC6DBA8"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35</w:t>
            </w:r>
          </w:p>
        </w:tc>
      </w:tr>
      <w:tr w:rsidR="0073075D" w:rsidRPr="00924136" w14:paraId="5A2D63D1" w14:textId="77777777" w:rsidTr="00DB2336">
        <w:trPr>
          <w:trHeight w:val="288"/>
        </w:trPr>
        <w:tc>
          <w:tcPr>
            <w:tcW w:w="993" w:type="dxa"/>
            <w:tcBorders>
              <w:top w:val="nil"/>
              <w:left w:val="nil"/>
              <w:bottom w:val="single" w:sz="4" w:space="0" w:color="auto"/>
              <w:right w:val="nil"/>
            </w:tcBorders>
            <w:noWrap/>
            <w:vAlign w:val="bottom"/>
            <w:hideMark/>
          </w:tcPr>
          <w:p w14:paraId="416595AA"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 </w:t>
            </w:r>
          </w:p>
        </w:tc>
        <w:tc>
          <w:tcPr>
            <w:tcW w:w="1427" w:type="dxa"/>
            <w:tcBorders>
              <w:top w:val="nil"/>
              <w:left w:val="nil"/>
              <w:bottom w:val="single" w:sz="4" w:space="0" w:color="auto"/>
              <w:right w:val="nil"/>
            </w:tcBorders>
            <w:noWrap/>
            <w:vAlign w:val="bottom"/>
            <w:hideMark/>
          </w:tcPr>
          <w:p w14:paraId="712B812F"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 </w:t>
            </w:r>
          </w:p>
        </w:tc>
        <w:tc>
          <w:tcPr>
            <w:tcW w:w="1382" w:type="dxa"/>
            <w:tcBorders>
              <w:top w:val="nil"/>
              <w:left w:val="nil"/>
              <w:bottom w:val="single" w:sz="4" w:space="0" w:color="auto"/>
              <w:right w:val="nil"/>
            </w:tcBorders>
            <w:noWrap/>
            <w:vAlign w:val="bottom"/>
            <w:hideMark/>
          </w:tcPr>
          <w:p w14:paraId="2D07CD87"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 </w:t>
            </w:r>
          </w:p>
        </w:tc>
        <w:tc>
          <w:tcPr>
            <w:tcW w:w="1200" w:type="dxa"/>
            <w:tcBorders>
              <w:top w:val="nil"/>
              <w:left w:val="nil"/>
              <w:bottom w:val="single" w:sz="4" w:space="0" w:color="auto"/>
              <w:right w:val="nil"/>
            </w:tcBorders>
            <w:noWrap/>
            <w:vAlign w:val="bottom"/>
            <w:hideMark/>
          </w:tcPr>
          <w:p w14:paraId="1F648BC9"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Optimised</w:t>
            </w:r>
          </w:p>
        </w:tc>
        <w:tc>
          <w:tcPr>
            <w:tcW w:w="1280" w:type="dxa"/>
            <w:tcBorders>
              <w:top w:val="nil"/>
              <w:left w:val="nil"/>
              <w:bottom w:val="single" w:sz="4" w:space="0" w:color="auto"/>
              <w:right w:val="nil"/>
            </w:tcBorders>
            <w:noWrap/>
            <w:vAlign w:val="bottom"/>
            <w:hideMark/>
          </w:tcPr>
          <w:p w14:paraId="6F536C64"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96</w:t>
            </w:r>
          </w:p>
        </w:tc>
        <w:tc>
          <w:tcPr>
            <w:tcW w:w="1280" w:type="dxa"/>
            <w:tcBorders>
              <w:top w:val="nil"/>
              <w:left w:val="nil"/>
              <w:bottom w:val="single" w:sz="4" w:space="0" w:color="auto"/>
              <w:right w:val="nil"/>
            </w:tcBorders>
            <w:noWrap/>
            <w:vAlign w:val="bottom"/>
            <w:hideMark/>
          </w:tcPr>
          <w:p w14:paraId="6E723861"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39</w:t>
            </w:r>
          </w:p>
        </w:tc>
        <w:tc>
          <w:tcPr>
            <w:tcW w:w="1280" w:type="dxa"/>
            <w:gridSpan w:val="2"/>
            <w:tcBorders>
              <w:top w:val="nil"/>
              <w:left w:val="nil"/>
              <w:bottom w:val="single" w:sz="4" w:space="0" w:color="auto"/>
              <w:right w:val="nil"/>
            </w:tcBorders>
            <w:noWrap/>
            <w:vAlign w:val="bottom"/>
            <w:hideMark/>
          </w:tcPr>
          <w:p w14:paraId="2EE9CB6A"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41</w:t>
            </w:r>
          </w:p>
        </w:tc>
      </w:tr>
      <w:tr w:rsidR="0073075D" w:rsidRPr="00924136" w14:paraId="4F03E328" w14:textId="77777777" w:rsidTr="00DB2336">
        <w:trPr>
          <w:trHeight w:val="288"/>
        </w:trPr>
        <w:tc>
          <w:tcPr>
            <w:tcW w:w="993" w:type="dxa"/>
            <w:noWrap/>
            <w:vAlign w:val="bottom"/>
            <w:hideMark/>
          </w:tcPr>
          <w:p w14:paraId="1A5B3F9D"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170 mm</w:t>
            </w:r>
          </w:p>
        </w:tc>
        <w:tc>
          <w:tcPr>
            <w:tcW w:w="1427" w:type="dxa"/>
            <w:noWrap/>
            <w:vAlign w:val="bottom"/>
            <w:hideMark/>
          </w:tcPr>
          <w:p w14:paraId="39A43916"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Not included</w:t>
            </w:r>
          </w:p>
        </w:tc>
        <w:tc>
          <w:tcPr>
            <w:tcW w:w="1382" w:type="dxa"/>
            <w:noWrap/>
            <w:vAlign w:val="bottom"/>
            <w:hideMark/>
          </w:tcPr>
          <w:p w14:paraId="6C2ECCAB"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Channel</w:t>
            </w:r>
          </w:p>
        </w:tc>
        <w:tc>
          <w:tcPr>
            <w:tcW w:w="1200" w:type="dxa"/>
            <w:noWrap/>
            <w:vAlign w:val="bottom"/>
            <w:hideMark/>
          </w:tcPr>
          <w:p w14:paraId="5A6EA77E"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Reference</w:t>
            </w:r>
          </w:p>
        </w:tc>
        <w:tc>
          <w:tcPr>
            <w:tcW w:w="1280" w:type="dxa"/>
            <w:noWrap/>
            <w:vAlign w:val="bottom"/>
            <w:hideMark/>
          </w:tcPr>
          <w:p w14:paraId="621C71DA"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15</w:t>
            </w:r>
          </w:p>
        </w:tc>
        <w:tc>
          <w:tcPr>
            <w:tcW w:w="1280" w:type="dxa"/>
            <w:noWrap/>
            <w:vAlign w:val="bottom"/>
            <w:hideMark/>
          </w:tcPr>
          <w:p w14:paraId="7848934E"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3</w:t>
            </w:r>
          </w:p>
        </w:tc>
        <w:tc>
          <w:tcPr>
            <w:tcW w:w="1280" w:type="dxa"/>
            <w:gridSpan w:val="2"/>
            <w:noWrap/>
            <w:vAlign w:val="bottom"/>
            <w:hideMark/>
          </w:tcPr>
          <w:p w14:paraId="134812BF"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4</w:t>
            </w:r>
          </w:p>
        </w:tc>
      </w:tr>
      <w:tr w:rsidR="0073075D" w:rsidRPr="00924136" w14:paraId="60A7B8AE" w14:textId="77777777" w:rsidTr="00DB2336">
        <w:trPr>
          <w:trHeight w:val="288"/>
        </w:trPr>
        <w:tc>
          <w:tcPr>
            <w:tcW w:w="993" w:type="dxa"/>
            <w:noWrap/>
            <w:vAlign w:val="bottom"/>
            <w:hideMark/>
          </w:tcPr>
          <w:p w14:paraId="632E5118" w14:textId="77777777" w:rsidR="0073075D" w:rsidRPr="00924136" w:rsidRDefault="0073075D" w:rsidP="00DB2336">
            <w:pPr>
              <w:spacing w:before="0" w:after="0" w:line="480" w:lineRule="auto"/>
              <w:rPr>
                <w:rFonts w:eastAsia="Times New Roman" w:cs="Times New Roman"/>
                <w:color w:val="000000"/>
                <w:kern w:val="2"/>
                <w:sz w:val="20"/>
                <w:lang w:eastAsia="en-GB"/>
                <w14:ligatures w14:val="standardContextual"/>
              </w:rPr>
            </w:pPr>
          </w:p>
        </w:tc>
        <w:tc>
          <w:tcPr>
            <w:tcW w:w="1427" w:type="dxa"/>
            <w:noWrap/>
            <w:vAlign w:val="bottom"/>
            <w:hideMark/>
          </w:tcPr>
          <w:p w14:paraId="02E9DE37" w14:textId="77777777" w:rsidR="0073075D" w:rsidRPr="00924136" w:rsidRDefault="0073075D" w:rsidP="00DB2336">
            <w:pPr>
              <w:spacing w:before="0" w:after="0" w:line="480" w:lineRule="auto"/>
              <w:jc w:val="left"/>
              <w:rPr>
                <w:rFonts w:eastAsiaTheme="minorHAnsi" w:cs="Times New Roman"/>
                <w:sz w:val="20"/>
                <w:lang w:val="en-US"/>
              </w:rPr>
            </w:pPr>
          </w:p>
        </w:tc>
        <w:tc>
          <w:tcPr>
            <w:tcW w:w="1382" w:type="dxa"/>
            <w:tcBorders>
              <w:top w:val="nil"/>
              <w:left w:val="nil"/>
              <w:bottom w:val="single" w:sz="4" w:space="0" w:color="auto"/>
              <w:right w:val="nil"/>
            </w:tcBorders>
            <w:noWrap/>
            <w:vAlign w:val="bottom"/>
            <w:hideMark/>
          </w:tcPr>
          <w:p w14:paraId="60FE84F2"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 </w:t>
            </w:r>
          </w:p>
        </w:tc>
        <w:tc>
          <w:tcPr>
            <w:tcW w:w="1200" w:type="dxa"/>
            <w:tcBorders>
              <w:top w:val="nil"/>
              <w:left w:val="nil"/>
              <w:bottom w:val="single" w:sz="4" w:space="0" w:color="auto"/>
              <w:right w:val="nil"/>
            </w:tcBorders>
            <w:noWrap/>
            <w:vAlign w:val="bottom"/>
            <w:hideMark/>
          </w:tcPr>
          <w:p w14:paraId="1F3F3520"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Optimised</w:t>
            </w:r>
          </w:p>
        </w:tc>
        <w:tc>
          <w:tcPr>
            <w:tcW w:w="1280" w:type="dxa"/>
            <w:tcBorders>
              <w:top w:val="nil"/>
              <w:left w:val="nil"/>
              <w:bottom w:val="single" w:sz="4" w:space="0" w:color="auto"/>
              <w:right w:val="nil"/>
            </w:tcBorders>
            <w:noWrap/>
            <w:vAlign w:val="bottom"/>
            <w:hideMark/>
          </w:tcPr>
          <w:p w14:paraId="56E5C4BF"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97</w:t>
            </w:r>
          </w:p>
        </w:tc>
        <w:tc>
          <w:tcPr>
            <w:tcW w:w="1280" w:type="dxa"/>
            <w:tcBorders>
              <w:top w:val="nil"/>
              <w:left w:val="nil"/>
              <w:bottom w:val="single" w:sz="4" w:space="0" w:color="auto"/>
              <w:right w:val="nil"/>
            </w:tcBorders>
            <w:noWrap/>
            <w:vAlign w:val="bottom"/>
            <w:hideMark/>
          </w:tcPr>
          <w:p w14:paraId="47B9AF19"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7</w:t>
            </w:r>
          </w:p>
        </w:tc>
        <w:tc>
          <w:tcPr>
            <w:tcW w:w="1280" w:type="dxa"/>
            <w:gridSpan w:val="2"/>
            <w:tcBorders>
              <w:top w:val="nil"/>
              <w:left w:val="nil"/>
              <w:bottom w:val="single" w:sz="4" w:space="0" w:color="auto"/>
              <w:right w:val="nil"/>
            </w:tcBorders>
            <w:noWrap/>
            <w:vAlign w:val="bottom"/>
            <w:hideMark/>
          </w:tcPr>
          <w:p w14:paraId="397F3882"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11</w:t>
            </w:r>
          </w:p>
        </w:tc>
      </w:tr>
      <w:tr w:rsidR="0073075D" w:rsidRPr="00924136" w14:paraId="2BAD16C8" w14:textId="77777777" w:rsidTr="00DB2336">
        <w:trPr>
          <w:trHeight w:val="288"/>
        </w:trPr>
        <w:tc>
          <w:tcPr>
            <w:tcW w:w="993" w:type="dxa"/>
            <w:noWrap/>
            <w:vAlign w:val="bottom"/>
            <w:hideMark/>
          </w:tcPr>
          <w:p w14:paraId="1D64C2CE" w14:textId="77777777" w:rsidR="0073075D" w:rsidRPr="00924136" w:rsidRDefault="0073075D" w:rsidP="00DB2336">
            <w:pPr>
              <w:spacing w:before="0" w:after="0" w:line="480" w:lineRule="auto"/>
              <w:rPr>
                <w:rFonts w:eastAsia="Times New Roman" w:cs="Times New Roman"/>
                <w:color w:val="000000"/>
                <w:kern w:val="2"/>
                <w:sz w:val="20"/>
                <w:lang w:eastAsia="en-GB"/>
                <w14:ligatures w14:val="standardContextual"/>
              </w:rPr>
            </w:pPr>
          </w:p>
        </w:tc>
        <w:tc>
          <w:tcPr>
            <w:tcW w:w="1427" w:type="dxa"/>
            <w:noWrap/>
            <w:vAlign w:val="bottom"/>
            <w:hideMark/>
          </w:tcPr>
          <w:p w14:paraId="3D921946" w14:textId="77777777" w:rsidR="0073075D" w:rsidRPr="00924136" w:rsidRDefault="0073075D" w:rsidP="00DB2336">
            <w:pPr>
              <w:spacing w:before="0" w:after="0" w:line="480" w:lineRule="auto"/>
              <w:jc w:val="left"/>
              <w:rPr>
                <w:rFonts w:eastAsiaTheme="minorHAnsi" w:cs="Times New Roman"/>
                <w:sz w:val="20"/>
                <w:lang w:val="en-US"/>
              </w:rPr>
            </w:pPr>
          </w:p>
        </w:tc>
        <w:tc>
          <w:tcPr>
            <w:tcW w:w="1382" w:type="dxa"/>
            <w:noWrap/>
            <w:vAlign w:val="bottom"/>
            <w:hideMark/>
          </w:tcPr>
          <w:p w14:paraId="28E0745D"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Zed</w:t>
            </w:r>
          </w:p>
        </w:tc>
        <w:tc>
          <w:tcPr>
            <w:tcW w:w="1200" w:type="dxa"/>
            <w:noWrap/>
            <w:vAlign w:val="bottom"/>
            <w:hideMark/>
          </w:tcPr>
          <w:p w14:paraId="45DCD6C5"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Reference</w:t>
            </w:r>
          </w:p>
        </w:tc>
        <w:tc>
          <w:tcPr>
            <w:tcW w:w="1280" w:type="dxa"/>
            <w:noWrap/>
            <w:vAlign w:val="bottom"/>
            <w:hideMark/>
          </w:tcPr>
          <w:p w14:paraId="44282C3E"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21</w:t>
            </w:r>
          </w:p>
        </w:tc>
        <w:tc>
          <w:tcPr>
            <w:tcW w:w="1280" w:type="dxa"/>
            <w:noWrap/>
            <w:vAlign w:val="bottom"/>
            <w:hideMark/>
          </w:tcPr>
          <w:p w14:paraId="543616D8"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4</w:t>
            </w:r>
          </w:p>
        </w:tc>
        <w:tc>
          <w:tcPr>
            <w:tcW w:w="1280" w:type="dxa"/>
            <w:gridSpan w:val="2"/>
            <w:noWrap/>
            <w:vAlign w:val="bottom"/>
            <w:hideMark/>
          </w:tcPr>
          <w:p w14:paraId="3A1751E2"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6</w:t>
            </w:r>
          </w:p>
        </w:tc>
      </w:tr>
      <w:tr w:rsidR="0073075D" w:rsidRPr="00924136" w14:paraId="074DB048" w14:textId="77777777" w:rsidTr="00DB2336">
        <w:trPr>
          <w:trHeight w:val="288"/>
        </w:trPr>
        <w:tc>
          <w:tcPr>
            <w:tcW w:w="993" w:type="dxa"/>
            <w:noWrap/>
            <w:vAlign w:val="bottom"/>
            <w:hideMark/>
          </w:tcPr>
          <w:p w14:paraId="2A4FBBAB" w14:textId="77777777" w:rsidR="0073075D" w:rsidRPr="00924136" w:rsidRDefault="0073075D" w:rsidP="00DB2336">
            <w:pPr>
              <w:spacing w:before="0" w:after="0" w:line="480" w:lineRule="auto"/>
              <w:rPr>
                <w:rFonts w:eastAsia="Times New Roman" w:cs="Times New Roman"/>
                <w:color w:val="000000"/>
                <w:kern w:val="2"/>
                <w:sz w:val="20"/>
                <w:lang w:eastAsia="en-GB"/>
                <w14:ligatures w14:val="standardContextual"/>
              </w:rPr>
            </w:pPr>
          </w:p>
        </w:tc>
        <w:tc>
          <w:tcPr>
            <w:tcW w:w="1427" w:type="dxa"/>
            <w:tcBorders>
              <w:top w:val="nil"/>
              <w:left w:val="nil"/>
              <w:bottom w:val="single" w:sz="4" w:space="0" w:color="auto"/>
              <w:right w:val="nil"/>
            </w:tcBorders>
            <w:noWrap/>
            <w:vAlign w:val="bottom"/>
            <w:hideMark/>
          </w:tcPr>
          <w:p w14:paraId="4FDF4DC3"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 </w:t>
            </w:r>
          </w:p>
        </w:tc>
        <w:tc>
          <w:tcPr>
            <w:tcW w:w="1382" w:type="dxa"/>
            <w:tcBorders>
              <w:top w:val="nil"/>
              <w:left w:val="nil"/>
              <w:bottom w:val="single" w:sz="4" w:space="0" w:color="auto"/>
              <w:right w:val="nil"/>
            </w:tcBorders>
            <w:noWrap/>
            <w:vAlign w:val="bottom"/>
            <w:hideMark/>
          </w:tcPr>
          <w:p w14:paraId="44B705FC"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 </w:t>
            </w:r>
          </w:p>
        </w:tc>
        <w:tc>
          <w:tcPr>
            <w:tcW w:w="1200" w:type="dxa"/>
            <w:tcBorders>
              <w:top w:val="nil"/>
              <w:left w:val="nil"/>
              <w:bottom w:val="single" w:sz="4" w:space="0" w:color="auto"/>
              <w:right w:val="nil"/>
            </w:tcBorders>
            <w:noWrap/>
            <w:vAlign w:val="bottom"/>
            <w:hideMark/>
          </w:tcPr>
          <w:p w14:paraId="3C6D6DB6"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Optimised</w:t>
            </w:r>
          </w:p>
        </w:tc>
        <w:tc>
          <w:tcPr>
            <w:tcW w:w="1280" w:type="dxa"/>
            <w:tcBorders>
              <w:top w:val="nil"/>
              <w:left w:val="nil"/>
              <w:bottom w:val="single" w:sz="4" w:space="0" w:color="auto"/>
              <w:right w:val="nil"/>
            </w:tcBorders>
            <w:noWrap/>
            <w:vAlign w:val="bottom"/>
            <w:hideMark/>
          </w:tcPr>
          <w:p w14:paraId="4D16BECD"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110</w:t>
            </w:r>
          </w:p>
        </w:tc>
        <w:tc>
          <w:tcPr>
            <w:tcW w:w="1280" w:type="dxa"/>
            <w:tcBorders>
              <w:top w:val="nil"/>
              <w:left w:val="nil"/>
              <w:bottom w:val="single" w:sz="4" w:space="0" w:color="auto"/>
              <w:right w:val="nil"/>
            </w:tcBorders>
            <w:noWrap/>
            <w:vAlign w:val="bottom"/>
            <w:hideMark/>
          </w:tcPr>
          <w:p w14:paraId="7CA29696"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14</w:t>
            </w:r>
          </w:p>
        </w:tc>
        <w:tc>
          <w:tcPr>
            <w:tcW w:w="1280" w:type="dxa"/>
            <w:gridSpan w:val="2"/>
            <w:tcBorders>
              <w:top w:val="nil"/>
              <w:left w:val="nil"/>
              <w:bottom w:val="single" w:sz="4" w:space="0" w:color="auto"/>
              <w:right w:val="nil"/>
            </w:tcBorders>
            <w:noWrap/>
            <w:vAlign w:val="bottom"/>
            <w:hideMark/>
          </w:tcPr>
          <w:p w14:paraId="0477E9B6"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20</w:t>
            </w:r>
          </w:p>
        </w:tc>
      </w:tr>
      <w:tr w:rsidR="0073075D" w:rsidRPr="00924136" w14:paraId="38F70550" w14:textId="77777777" w:rsidTr="00DB2336">
        <w:trPr>
          <w:trHeight w:val="288"/>
        </w:trPr>
        <w:tc>
          <w:tcPr>
            <w:tcW w:w="993" w:type="dxa"/>
            <w:noWrap/>
            <w:vAlign w:val="bottom"/>
            <w:hideMark/>
          </w:tcPr>
          <w:p w14:paraId="4A70605F" w14:textId="77777777" w:rsidR="0073075D" w:rsidRPr="00924136" w:rsidRDefault="0073075D" w:rsidP="00DB2336">
            <w:pPr>
              <w:spacing w:before="0" w:after="0" w:line="480" w:lineRule="auto"/>
              <w:rPr>
                <w:rFonts w:eastAsia="Times New Roman" w:cs="Times New Roman"/>
                <w:color w:val="000000"/>
                <w:kern w:val="2"/>
                <w:sz w:val="20"/>
                <w:lang w:eastAsia="en-GB"/>
                <w14:ligatures w14:val="standardContextual"/>
              </w:rPr>
            </w:pPr>
          </w:p>
        </w:tc>
        <w:tc>
          <w:tcPr>
            <w:tcW w:w="1427" w:type="dxa"/>
            <w:noWrap/>
            <w:vAlign w:val="bottom"/>
            <w:hideMark/>
          </w:tcPr>
          <w:p w14:paraId="542DE86A"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Included</w:t>
            </w:r>
          </w:p>
        </w:tc>
        <w:tc>
          <w:tcPr>
            <w:tcW w:w="1382" w:type="dxa"/>
            <w:noWrap/>
            <w:vAlign w:val="bottom"/>
            <w:hideMark/>
          </w:tcPr>
          <w:p w14:paraId="003A046D"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Channel</w:t>
            </w:r>
          </w:p>
        </w:tc>
        <w:tc>
          <w:tcPr>
            <w:tcW w:w="1200" w:type="dxa"/>
            <w:noWrap/>
            <w:vAlign w:val="bottom"/>
            <w:hideMark/>
          </w:tcPr>
          <w:p w14:paraId="4CC87BE0"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Reference</w:t>
            </w:r>
          </w:p>
        </w:tc>
        <w:tc>
          <w:tcPr>
            <w:tcW w:w="1280" w:type="dxa"/>
            <w:noWrap/>
            <w:vAlign w:val="bottom"/>
            <w:hideMark/>
          </w:tcPr>
          <w:p w14:paraId="424515A5"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31</w:t>
            </w:r>
          </w:p>
        </w:tc>
        <w:tc>
          <w:tcPr>
            <w:tcW w:w="1280" w:type="dxa"/>
            <w:noWrap/>
            <w:vAlign w:val="bottom"/>
            <w:hideMark/>
          </w:tcPr>
          <w:p w14:paraId="6F5C37ED"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5</w:t>
            </w:r>
          </w:p>
        </w:tc>
        <w:tc>
          <w:tcPr>
            <w:tcW w:w="1280" w:type="dxa"/>
            <w:gridSpan w:val="2"/>
            <w:noWrap/>
            <w:vAlign w:val="bottom"/>
            <w:hideMark/>
          </w:tcPr>
          <w:p w14:paraId="3FDA68E6"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11</w:t>
            </w:r>
          </w:p>
        </w:tc>
      </w:tr>
      <w:tr w:rsidR="0073075D" w:rsidRPr="00924136" w14:paraId="1BC27D67" w14:textId="77777777" w:rsidTr="00DB2336">
        <w:trPr>
          <w:trHeight w:val="288"/>
        </w:trPr>
        <w:tc>
          <w:tcPr>
            <w:tcW w:w="993" w:type="dxa"/>
            <w:noWrap/>
            <w:vAlign w:val="bottom"/>
            <w:hideMark/>
          </w:tcPr>
          <w:p w14:paraId="7793AC05" w14:textId="77777777" w:rsidR="0073075D" w:rsidRPr="00924136" w:rsidRDefault="0073075D" w:rsidP="00DB2336">
            <w:pPr>
              <w:spacing w:before="0" w:after="0" w:line="480" w:lineRule="auto"/>
              <w:rPr>
                <w:rFonts w:eastAsia="Times New Roman" w:cs="Times New Roman"/>
                <w:b/>
                <w:bCs/>
                <w:color w:val="000000"/>
                <w:kern w:val="2"/>
                <w:sz w:val="20"/>
                <w:lang w:eastAsia="en-GB"/>
                <w14:ligatures w14:val="standardContextual"/>
              </w:rPr>
            </w:pPr>
          </w:p>
        </w:tc>
        <w:tc>
          <w:tcPr>
            <w:tcW w:w="1427" w:type="dxa"/>
            <w:noWrap/>
            <w:vAlign w:val="bottom"/>
            <w:hideMark/>
          </w:tcPr>
          <w:p w14:paraId="773B3379" w14:textId="77777777" w:rsidR="0073075D" w:rsidRPr="00924136" w:rsidRDefault="0073075D" w:rsidP="00DB2336">
            <w:pPr>
              <w:spacing w:before="0" w:after="0" w:line="480" w:lineRule="auto"/>
              <w:jc w:val="left"/>
              <w:rPr>
                <w:rFonts w:eastAsiaTheme="minorHAnsi" w:cs="Times New Roman"/>
                <w:sz w:val="20"/>
                <w:lang w:val="en-US"/>
              </w:rPr>
            </w:pPr>
          </w:p>
        </w:tc>
        <w:tc>
          <w:tcPr>
            <w:tcW w:w="1382" w:type="dxa"/>
            <w:tcBorders>
              <w:top w:val="nil"/>
              <w:left w:val="nil"/>
              <w:bottom w:val="single" w:sz="4" w:space="0" w:color="auto"/>
              <w:right w:val="nil"/>
            </w:tcBorders>
            <w:noWrap/>
            <w:vAlign w:val="bottom"/>
            <w:hideMark/>
          </w:tcPr>
          <w:p w14:paraId="3532AC4F"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 </w:t>
            </w:r>
          </w:p>
        </w:tc>
        <w:tc>
          <w:tcPr>
            <w:tcW w:w="1200" w:type="dxa"/>
            <w:tcBorders>
              <w:top w:val="nil"/>
              <w:left w:val="nil"/>
              <w:bottom w:val="single" w:sz="4" w:space="0" w:color="auto"/>
              <w:right w:val="nil"/>
            </w:tcBorders>
            <w:noWrap/>
            <w:vAlign w:val="bottom"/>
            <w:hideMark/>
          </w:tcPr>
          <w:p w14:paraId="74091635"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Optimised</w:t>
            </w:r>
          </w:p>
        </w:tc>
        <w:tc>
          <w:tcPr>
            <w:tcW w:w="1280" w:type="dxa"/>
            <w:tcBorders>
              <w:top w:val="nil"/>
              <w:left w:val="nil"/>
              <w:bottom w:val="single" w:sz="4" w:space="0" w:color="auto"/>
              <w:right w:val="nil"/>
            </w:tcBorders>
            <w:noWrap/>
            <w:vAlign w:val="bottom"/>
            <w:hideMark/>
          </w:tcPr>
          <w:p w14:paraId="1BA5E259"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101</w:t>
            </w:r>
          </w:p>
        </w:tc>
        <w:tc>
          <w:tcPr>
            <w:tcW w:w="1280" w:type="dxa"/>
            <w:tcBorders>
              <w:top w:val="nil"/>
              <w:left w:val="nil"/>
              <w:bottom w:val="single" w:sz="4" w:space="0" w:color="auto"/>
              <w:right w:val="nil"/>
            </w:tcBorders>
            <w:noWrap/>
            <w:vAlign w:val="bottom"/>
            <w:hideMark/>
          </w:tcPr>
          <w:p w14:paraId="45E923CF"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16</w:t>
            </w:r>
          </w:p>
        </w:tc>
        <w:tc>
          <w:tcPr>
            <w:tcW w:w="1280" w:type="dxa"/>
            <w:gridSpan w:val="2"/>
            <w:tcBorders>
              <w:top w:val="nil"/>
              <w:left w:val="nil"/>
              <w:bottom w:val="single" w:sz="4" w:space="0" w:color="auto"/>
              <w:right w:val="nil"/>
            </w:tcBorders>
            <w:noWrap/>
            <w:vAlign w:val="bottom"/>
            <w:hideMark/>
          </w:tcPr>
          <w:p w14:paraId="1C0F8DE0"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23</w:t>
            </w:r>
          </w:p>
        </w:tc>
      </w:tr>
      <w:tr w:rsidR="0073075D" w:rsidRPr="00924136" w14:paraId="122877BE" w14:textId="77777777" w:rsidTr="00DB2336">
        <w:trPr>
          <w:trHeight w:val="288"/>
        </w:trPr>
        <w:tc>
          <w:tcPr>
            <w:tcW w:w="993" w:type="dxa"/>
            <w:noWrap/>
            <w:vAlign w:val="bottom"/>
            <w:hideMark/>
          </w:tcPr>
          <w:p w14:paraId="0F51A6A5" w14:textId="77777777" w:rsidR="0073075D" w:rsidRPr="00924136" w:rsidRDefault="0073075D" w:rsidP="00DB2336">
            <w:pPr>
              <w:spacing w:before="0" w:after="0" w:line="480" w:lineRule="auto"/>
              <w:rPr>
                <w:rFonts w:eastAsia="Times New Roman" w:cs="Times New Roman"/>
                <w:b/>
                <w:bCs/>
                <w:color w:val="000000"/>
                <w:kern w:val="2"/>
                <w:sz w:val="20"/>
                <w:lang w:eastAsia="en-GB"/>
                <w14:ligatures w14:val="standardContextual"/>
              </w:rPr>
            </w:pPr>
          </w:p>
        </w:tc>
        <w:tc>
          <w:tcPr>
            <w:tcW w:w="1427" w:type="dxa"/>
            <w:noWrap/>
            <w:vAlign w:val="bottom"/>
            <w:hideMark/>
          </w:tcPr>
          <w:p w14:paraId="4A72D3B2" w14:textId="77777777" w:rsidR="0073075D" w:rsidRPr="00924136" w:rsidRDefault="0073075D" w:rsidP="00DB2336">
            <w:pPr>
              <w:spacing w:before="0" w:after="0" w:line="480" w:lineRule="auto"/>
              <w:jc w:val="left"/>
              <w:rPr>
                <w:rFonts w:eastAsiaTheme="minorHAnsi" w:cs="Times New Roman"/>
                <w:sz w:val="20"/>
                <w:lang w:val="en-US"/>
              </w:rPr>
            </w:pPr>
          </w:p>
        </w:tc>
        <w:tc>
          <w:tcPr>
            <w:tcW w:w="1382" w:type="dxa"/>
            <w:noWrap/>
            <w:vAlign w:val="bottom"/>
            <w:hideMark/>
          </w:tcPr>
          <w:p w14:paraId="32301FA4"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Zed</w:t>
            </w:r>
          </w:p>
        </w:tc>
        <w:tc>
          <w:tcPr>
            <w:tcW w:w="1200" w:type="dxa"/>
            <w:noWrap/>
            <w:vAlign w:val="bottom"/>
            <w:hideMark/>
          </w:tcPr>
          <w:p w14:paraId="7B3AB775"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Reference</w:t>
            </w:r>
          </w:p>
        </w:tc>
        <w:tc>
          <w:tcPr>
            <w:tcW w:w="1280" w:type="dxa"/>
            <w:noWrap/>
            <w:vAlign w:val="bottom"/>
            <w:hideMark/>
          </w:tcPr>
          <w:p w14:paraId="169CFE64"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39</w:t>
            </w:r>
          </w:p>
        </w:tc>
        <w:tc>
          <w:tcPr>
            <w:tcW w:w="1280" w:type="dxa"/>
            <w:noWrap/>
            <w:vAlign w:val="bottom"/>
            <w:hideMark/>
          </w:tcPr>
          <w:p w14:paraId="1FD7F19C"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8</w:t>
            </w:r>
          </w:p>
        </w:tc>
        <w:tc>
          <w:tcPr>
            <w:tcW w:w="1280" w:type="dxa"/>
            <w:gridSpan w:val="2"/>
            <w:noWrap/>
            <w:vAlign w:val="bottom"/>
            <w:hideMark/>
          </w:tcPr>
          <w:p w14:paraId="3A5CB8C0"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14</w:t>
            </w:r>
          </w:p>
        </w:tc>
      </w:tr>
      <w:tr w:rsidR="0073075D" w:rsidRPr="00924136" w14:paraId="0AD2BD6B" w14:textId="77777777" w:rsidTr="00DB2336">
        <w:trPr>
          <w:trHeight w:val="288"/>
        </w:trPr>
        <w:tc>
          <w:tcPr>
            <w:tcW w:w="993" w:type="dxa"/>
            <w:tcBorders>
              <w:top w:val="nil"/>
              <w:left w:val="nil"/>
              <w:bottom w:val="single" w:sz="4" w:space="0" w:color="auto"/>
              <w:right w:val="nil"/>
            </w:tcBorders>
            <w:noWrap/>
            <w:vAlign w:val="bottom"/>
            <w:hideMark/>
          </w:tcPr>
          <w:p w14:paraId="35866D45" w14:textId="77777777" w:rsidR="0073075D" w:rsidRPr="00924136" w:rsidRDefault="0073075D" w:rsidP="00DB2336">
            <w:pPr>
              <w:spacing w:before="0" w:after="0" w:line="480" w:lineRule="auto"/>
              <w:jc w:val="center"/>
              <w:rPr>
                <w:rFonts w:eastAsia="Times New Roman" w:cs="Times New Roman"/>
                <w:color w:val="000000"/>
                <w:kern w:val="2"/>
                <w:sz w:val="20"/>
                <w:lang w:eastAsia="en-GB"/>
                <w14:ligatures w14:val="standardContextual"/>
              </w:rPr>
            </w:pPr>
            <w:r w:rsidRPr="00924136">
              <w:rPr>
                <w:rFonts w:eastAsia="Times New Roman" w:cs="Times New Roman"/>
                <w:color w:val="000000"/>
                <w:kern w:val="2"/>
                <w:sz w:val="20"/>
                <w:lang w:eastAsia="en-GB"/>
                <w14:ligatures w14:val="standardContextual"/>
              </w:rPr>
              <w:t> </w:t>
            </w:r>
          </w:p>
        </w:tc>
        <w:tc>
          <w:tcPr>
            <w:tcW w:w="1427" w:type="dxa"/>
            <w:tcBorders>
              <w:top w:val="nil"/>
              <w:left w:val="nil"/>
              <w:bottom w:val="single" w:sz="4" w:space="0" w:color="auto"/>
              <w:right w:val="nil"/>
            </w:tcBorders>
            <w:noWrap/>
            <w:vAlign w:val="bottom"/>
            <w:hideMark/>
          </w:tcPr>
          <w:p w14:paraId="011AC138"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 </w:t>
            </w:r>
          </w:p>
        </w:tc>
        <w:tc>
          <w:tcPr>
            <w:tcW w:w="1382" w:type="dxa"/>
            <w:tcBorders>
              <w:top w:val="nil"/>
              <w:left w:val="nil"/>
              <w:bottom w:val="single" w:sz="4" w:space="0" w:color="auto"/>
              <w:right w:val="nil"/>
            </w:tcBorders>
            <w:noWrap/>
            <w:vAlign w:val="bottom"/>
            <w:hideMark/>
          </w:tcPr>
          <w:p w14:paraId="7A7329F4"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 </w:t>
            </w:r>
          </w:p>
        </w:tc>
        <w:tc>
          <w:tcPr>
            <w:tcW w:w="1200" w:type="dxa"/>
            <w:tcBorders>
              <w:top w:val="nil"/>
              <w:left w:val="nil"/>
              <w:bottom w:val="single" w:sz="4" w:space="0" w:color="auto"/>
              <w:right w:val="nil"/>
            </w:tcBorders>
            <w:noWrap/>
            <w:vAlign w:val="bottom"/>
            <w:hideMark/>
          </w:tcPr>
          <w:p w14:paraId="2F1D60B7"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Optimised</w:t>
            </w:r>
          </w:p>
        </w:tc>
        <w:tc>
          <w:tcPr>
            <w:tcW w:w="1280" w:type="dxa"/>
            <w:tcBorders>
              <w:top w:val="nil"/>
              <w:left w:val="nil"/>
              <w:bottom w:val="single" w:sz="4" w:space="0" w:color="auto"/>
              <w:right w:val="nil"/>
            </w:tcBorders>
            <w:noWrap/>
            <w:vAlign w:val="bottom"/>
            <w:hideMark/>
          </w:tcPr>
          <w:p w14:paraId="1514213A"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111</w:t>
            </w:r>
          </w:p>
        </w:tc>
        <w:tc>
          <w:tcPr>
            <w:tcW w:w="1280" w:type="dxa"/>
            <w:tcBorders>
              <w:top w:val="nil"/>
              <w:left w:val="nil"/>
              <w:bottom w:val="single" w:sz="4" w:space="0" w:color="auto"/>
              <w:right w:val="nil"/>
            </w:tcBorders>
            <w:noWrap/>
            <w:vAlign w:val="bottom"/>
            <w:hideMark/>
          </w:tcPr>
          <w:p w14:paraId="404B7241"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14</w:t>
            </w:r>
          </w:p>
        </w:tc>
        <w:tc>
          <w:tcPr>
            <w:tcW w:w="1280" w:type="dxa"/>
            <w:gridSpan w:val="2"/>
            <w:tcBorders>
              <w:top w:val="nil"/>
              <w:left w:val="nil"/>
              <w:bottom w:val="single" w:sz="4" w:space="0" w:color="auto"/>
              <w:right w:val="nil"/>
            </w:tcBorders>
            <w:noWrap/>
            <w:vAlign w:val="bottom"/>
            <w:hideMark/>
          </w:tcPr>
          <w:p w14:paraId="296B0CB1" w14:textId="77777777" w:rsidR="0073075D" w:rsidRPr="00924136" w:rsidRDefault="0073075D" w:rsidP="00DB2336">
            <w:pPr>
              <w:spacing w:before="0" w:after="0" w:line="480" w:lineRule="auto"/>
              <w:jc w:val="center"/>
              <w:rPr>
                <w:rFonts w:eastAsia="Times New Roman" w:cs="Times New Roman"/>
                <w:b/>
                <w:bCs/>
                <w:color w:val="000000"/>
                <w:kern w:val="2"/>
                <w:sz w:val="20"/>
                <w:lang w:eastAsia="en-GB"/>
                <w14:ligatures w14:val="standardContextual"/>
              </w:rPr>
            </w:pPr>
            <w:r w:rsidRPr="00924136">
              <w:rPr>
                <w:rFonts w:eastAsia="Times New Roman" w:cs="Times New Roman"/>
                <w:b/>
                <w:bCs/>
                <w:color w:val="000000"/>
                <w:kern w:val="2"/>
                <w:sz w:val="20"/>
                <w:lang w:eastAsia="en-GB"/>
                <w14:ligatures w14:val="standardContextual"/>
              </w:rPr>
              <w:t>20</w:t>
            </w:r>
          </w:p>
        </w:tc>
      </w:tr>
    </w:tbl>
    <w:p w14:paraId="51B9608D" w14:textId="77777777" w:rsidR="0073075D" w:rsidRDefault="0073075D" w:rsidP="0073075D">
      <w:pPr>
        <w:spacing w:line="480" w:lineRule="auto"/>
        <w:rPr>
          <w:lang w:eastAsia="en-GB"/>
        </w:rPr>
      </w:pPr>
      <w:r>
        <w:rPr>
          <w:noProof/>
          <w:lang w:val="en-US"/>
        </w:rPr>
        <w:lastRenderedPageBreak/>
        <mc:AlternateContent>
          <mc:Choice Requires="wps">
            <w:drawing>
              <wp:anchor distT="0" distB="0" distL="114300" distR="114300" simplePos="0" relativeHeight="251695104" behindDoc="0" locked="0" layoutInCell="1" allowOverlap="1" wp14:anchorId="61F8462B" wp14:editId="0CA8DD6E">
                <wp:simplePos x="0" y="0"/>
                <wp:positionH relativeFrom="column">
                  <wp:posOffset>-11786</wp:posOffset>
                </wp:positionH>
                <wp:positionV relativeFrom="paragraph">
                  <wp:posOffset>224155</wp:posOffset>
                </wp:positionV>
                <wp:extent cx="426720" cy="441960"/>
                <wp:effectExtent l="0" t="0" r="0" b="0"/>
                <wp:wrapNone/>
                <wp:docPr id="74" name="Text Box 97"/>
                <wp:cNvGraphicFramePr/>
                <a:graphic xmlns:a="http://schemas.openxmlformats.org/drawingml/2006/main">
                  <a:graphicData uri="http://schemas.microsoft.com/office/word/2010/wordprocessingShape">
                    <wps:wsp>
                      <wps:cNvSpPr txBox="1"/>
                      <wps:spPr>
                        <a:xfrm>
                          <a:off x="0" y="0"/>
                          <a:ext cx="426720" cy="441960"/>
                        </a:xfrm>
                        <a:prstGeom prst="rect">
                          <a:avLst/>
                        </a:prstGeom>
                        <a:noFill/>
                        <a:ln w="6350">
                          <a:noFill/>
                        </a:ln>
                      </wps:spPr>
                      <wps:txbx>
                        <w:txbxContent>
                          <w:p w14:paraId="0E1C1C43" w14:textId="77777777" w:rsidR="00DB2336" w:rsidRDefault="00DB2336" w:rsidP="0073075D">
                            <w:r>
                              <w:t>(a)</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1F8462B" id="Text Box 97" o:spid="_x0000_s1052" type="#_x0000_t202" style="position:absolute;left:0;text-align:left;margin-left:-.95pt;margin-top:17.65pt;width:33.6pt;height:34.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" filled="f" stroked="f" strokeweight=".5pt">
                <v:textbox>
                  <w:txbxContent>
                    <w:p w14:paraId="0E1C1C43" w14:textId="77777777" w:rsidR="00DB2336" w:rsidRDefault="00DB2336" w:rsidP="0073075D">
                      <w:r>
                        <w:t>(a)</w:t>
                      </w:r>
                    </w:p>
                  </w:txbxContent>
                </v:textbox>
              </v:shape>
            </w:pict>
          </mc:Fallback>
        </mc:AlternateContent>
      </w:r>
      <w:r>
        <w:rPr>
          <w:noProof/>
          <w:lang w:val="en-US"/>
        </w:rPr>
        <w:drawing>
          <wp:anchor distT="0" distB="0" distL="114300" distR="114300" simplePos="0" relativeHeight="251696128" behindDoc="0" locked="0" layoutInCell="1" allowOverlap="1" wp14:anchorId="45437776" wp14:editId="484AD40A">
            <wp:simplePos x="0" y="0"/>
            <wp:positionH relativeFrom="column">
              <wp:posOffset>9272270</wp:posOffset>
            </wp:positionH>
            <wp:positionV relativeFrom="paragraph">
              <wp:posOffset>-1898015</wp:posOffset>
            </wp:positionV>
            <wp:extent cx="491490" cy="1280160"/>
            <wp:effectExtent l="0" t="0" r="3810" b="0"/>
            <wp:wrapNone/>
            <wp:docPr id="1200192156" name="Picture 96" descr="A black and white flag po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 black and white flag pole&#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1490" cy="128016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97152" behindDoc="0" locked="0" layoutInCell="1" allowOverlap="1" wp14:anchorId="79B56C3B" wp14:editId="40060327">
            <wp:simplePos x="0" y="0"/>
            <wp:positionH relativeFrom="column">
              <wp:posOffset>8034020</wp:posOffset>
            </wp:positionH>
            <wp:positionV relativeFrom="paragraph">
              <wp:posOffset>-1888490</wp:posOffset>
            </wp:positionV>
            <wp:extent cx="491490" cy="1280160"/>
            <wp:effectExtent l="0" t="0" r="3810" b="0"/>
            <wp:wrapNone/>
            <wp:docPr id="582428919" name="Picture 95" descr="A black and white flag po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black and white flag pole&#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1490" cy="128016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98176" behindDoc="0" locked="0" layoutInCell="1" allowOverlap="1" wp14:anchorId="41B3C26A" wp14:editId="28362EC8">
            <wp:simplePos x="0" y="0"/>
            <wp:positionH relativeFrom="column">
              <wp:posOffset>6910070</wp:posOffset>
            </wp:positionH>
            <wp:positionV relativeFrom="paragraph">
              <wp:posOffset>-1898015</wp:posOffset>
            </wp:positionV>
            <wp:extent cx="491490" cy="1280160"/>
            <wp:effectExtent l="0" t="0" r="3810" b="0"/>
            <wp:wrapNone/>
            <wp:docPr id="1893082851" name="Picture 94" descr="A black and white flag po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black and white flag pole&#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1490" cy="1280160"/>
                    </a:xfrm>
                    <a:prstGeom prst="rect">
                      <a:avLst/>
                    </a:prstGeom>
                    <a:noFill/>
                  </pic:spPr>
                </pic:pic>
              </a:graphicData>
            </a:graphic>
            <wp14:sizeRelH relativeFrom="page">
              <wp14:pctWidth>0</wp14:pctWidth>
            </wp14:sizeRelH>
            <wp14:sizeRelV relativeFrom="page">
              <wp14:pctHeight>0</wp14:pctHeight>
            </wp14:sizeRelV>
          </wp:anchor>
        </w:drawing>
      </w:r>
    </w:p>
    <w:p w14:paraId="4FB9E148" w14:textId="77777777" w:rsidR="0073075D" w:rsidRDefault="0073075D" w:rsidP="0073075D">
      <w:pPr>
        <w:spacing w:line="480" w:lineRule="auto"/>
      </w:pPr>
      <w:r>
        <w:rPr>
          <w:noProof/>
          <w:lang w:val="en-US"/>
        </w:rPr>
        <w:drawing>
          <wp:anchor distT="0" distB="0" distL="114300" distR="114300" simplePos="0" relativeHeight="251699200" behindDoc="0" locked="0" layoutInCell="1" allowOverlap="1" wp14:anchorId="41AD7311" wp14:editId="362426CC">
            <wp:simplePos x="0" y="0"/>
            <wp:positionH relativeFrom="column">
              <wp:posOffset>836295</wp:posOffset>
            </wp:positionH>
            <wp:positionV relativeFrom="paragraph">
              <wp:posOffset>1398905</wp:posOffset>
            </wp:positionV>
            <wp:extent cx="305435" cy="731520"/>
            <wp:effectExtent l="0" t="0" r="0" b="0"/>
            <wp:wrapNone/>
            <wp:docPr id="1796470167" name="Picture 93" descr="A black pol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black pole with a white background&#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5435" cy="731520"/>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0224" behindDoc="0" locked="0" layoutInCell="1" allowOverlap="1" wp14:anchorId="23F12EDC" wp14:editId="769F8416">
            <wp:simplePos x="0" y="0"/>
            <wp:positionH relativeFrom="column">
              <wp:posOffset>3811905</wp:posOffset>
            </wp:positionH>
            <wp:positionV relativeFrom="paragraph">
              <wp:posOffset>-278130</wp:posOffset>
            </wp:positionV>
            <wp:extent cx="280670" cy="731520"/>
            <wp:effectExtent l="0" t="0" r="5080" b="0"/>
            <wp:wrapNone/>
            <wp:docPr id="1149532835" name="Picture 92" descr="A black and white flag po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A black and white flag pol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0670" cy="73152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01248" behindDoc="0" locked="0" layoutInCell="1" allowOverlap="1" wp14:anchorId="609B3BD9" wp14:editId="3E53D76A">
            <wp:simplePos x="0" y="0"/>
            <wp:positionH relativeFrom="column">
              <wp:posOffset>4381500</wp:posOffset>
            </wp:positionH>
            <wp:positionV relativeFrom="paragraph">
              <wp:posOffset>-112395</wp:posOffset>
            </wp:positionV>
            <wp:extent cx="243840" cy="731520"/>
            <wp:effectExtent l="0" t="0" r="3810" b="0"/>
            <wp:wrapNone/>
            <wp:docPr id="1075846588" name="Picture 91" descr="A black and white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 black and white rectangular object&#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3840" cy="73152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02272" behindDoc="0" locked="0" layoutInCell="1" allowOverlap="1" wp14:anchorId="317BC058" wp14:editId="738ECAB4">
            <wp:simplePos x="0" y="0"/>
            <wp:positionH relativeFrom="column">
              <wp:posOffset>4982845</wp:posOffset>
            </wp:positionH>
            <wp:positionV relativeFrom="paragraph">
              <wp:posOffset>-222885</wp:posOffset>
            </wp:positionV>
            <wp:extent cx="280670" cy="731520"/>
            <wp:effectExtent l="0" t="0" r="5080" b="0"/>
            <wp:wrapNone/>
            <wp:docPr id="613977711" name="Picture 90" descr="A black and white flag po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A black and white flag pole&#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0670" cy="73152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03296" behindDoc="0" locked="0" layoutInCell="1" allowOverlap="1" wp14:anchorId="48035A52" wp14:editId="43ACCA3D">
            <wp:simplePos x="0" y="0"/>
            <wp:positionH relativeFrom="column">
              <wp:posOffset>3249295</wp:posOffset>
            </wp:positionH>
            <wp:positionV relativeFrom="paragraph">
              <wp:posOffset>530225</wp:posOffset>
            </wp:positionV>
            <wp:extent cx="328295" cy="731520"/>
            <wp:effectExtent l="0" t="0" r="0" b="0"/>
            <wp:wrapNone/>
            <wp:docPr id="981514810" name="Picture 89" descr="A black corner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black corner with a white background&#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28295" cy="731520"/>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4320" behindDoc="0" locked="0" layoutInCell="1" allowOverlap="1" wp14:anchorId="56D766D1" wp14:editId="209045E8">
            <wp:simplePos x="0" y="0"/>
            <wp:positionH relativeFrom="margin">
              <wp:posOffset>2684780</wp:posOffset>
            </wp:positionH>
            <wp:positionV relativeFrom="paragraph">
              <wp:posOffset>594360</wp:posOffset>
            </wp:positionV>
            <wp:extent cx="353060" cy="731520"/>
            <wp:effectExtent l="0" t="0" r="8890" b="0"/>
            <wp:wrapNone/>
            <wp:docPr id="79513223" name="Picture 88" descr="A black corner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black corner with a white background&#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53060" cy="731520"/>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5344" behindDoc="0" locked="0" layoutInCell="1" allowOverlap="1" wp14:anchorId="59D690EC" wp14:editId="17829E0E">
            <wp:simplePos x="0" y="0"/>
            <wp:positionH relativeFrom="column">
              <wp:posOffset>2127250</wp:posOffset>
            </wp:positionH>
            <wp:positionV relativeFrom="paragraph">
              <wp:posOffset>546100</wp:posOffset>
            </wp:positionV>
            <wp:extent cx="240665" cy="731520"/>
            <wp:effectExtent l="0" t="0" r="6985" b="0"/>
            <wp:wrapNone/>
            <wp:docPr id="828168710" name="Picture 87" descr="A white screen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A white screen with black text&#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0665" cy="731520"/>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6368" behindDoc="0" locked="0" layoutInCell="1" allowOverlap="1" wp14:anchorId="08F63D48" wp14:editId="69999D7D">
            <wp:simplePos x="0" y="0"/>
            <wp:positionH relativeFrom="column">
              <wp:posOffset>1532890</wp:posOffset>
            </wp:positionH>
            <wp:positionV relativeFrom="paragraph">
              <wp:posOffset>574040</wp:posOffset>
            </wp:positionV>
            <wp:extent cx="245110" cy="731520"/>
            <wp:effectExtent l="0" t="0" r="2540" b="0"/>
            <wp:wrapNone/>
            <wp:docPr id="1396903519" name="Picture 86"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Shape&#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5110" cy="731520"/>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7392" behindDoc="0" locked="0" layoutInCell="1" allowOverlap="1" wp14:anchorId="453BB64D" wp14:editId="732F9382">
            <wp:simplePos x="0" y="0"/>
            <wp:positionH relativeFrom="column">
              <wp:posOffset>3032125</wp:posOffset>
            </wp:positionH>
            <wp:positionV relativeFrom="paragraph">
              <wp:posOffset>2419350</wp:posOffset>
            </wp:positionV>
            <wp:extent cx="532765" cy="107950"/>
            <wp:effectExtent l="0" t="0" r="635" b="6350"/>
            <wp:wrapNone/>
            <wp:docPr id="2112428567"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2765" cy="10795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08416" behindDoc="0" locked="0" layoutInCell="1" allowOverlap="1" wp14:anchorId="4D83D407" wp14:editId="5569E3F0">
            <wp:simplePos x="0" y="0"/>
            <wp:positionH relativeFrom="column">
              <wp:posOffset>711200</wp:posOffset>
            </wp:positionH>
            <wp:positionV relativeFrom="paragraph">
              <wp:posOffset>2393315</wp:posOffset>
            </wp:positionV>
            <wp:extent cx="451485" cy="143510"/>
            <wp:effectExtent l="0" t="0" r="5715" b="8890"/>
            <wp:wrapNone/>
            <wp:docPr id="1724440781"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1485" cy="14351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09440" behindDoc="0" locked="0" layoutInCell="1" allowOverlap="1" wp14:anchorId="5A5A4E65" wp14:editId="557E5B39">
            <wp:simplePos x="0" y="0"/>
            <wp:positionH relativeFrom="column">
              <wp:posOffset>1231265</wp:posOffset>
            </wp:positionH>
            <wp:positionV relativeFrom="paragraph">
              <wp:posOffset>2401570</wp:posOffset>
            </wp:positionV>
            <wp:extent cx="541655" cy="143510"/>
            <wp:effectExtent l="0" t="0" r="0" b="8890"/>
            <wp:wrapNone/>
            <wp:docPr id="302130467"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1655" cy="14351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10464" behindDoc="0" locked="0" layoutInCell="1" allowOverlap="1" wp14:anchorId="6B7E6E13" wp14:editId="65406A01">
            <wp:simplePos x="0" y="0"/>
            <wp:positionH relativeFrom="column">
              <wp:posOffset>1819275</wp:posOffset>
            </wp:positionH>
            <wp:positionV relativeFrom="paragraph">
              <wp:posOffset>2408555</wp:posOffset>
            </wp:positionV>
            <wp:extent cx="551815" cy="125730"/>
            <wp:effectExtent l="0" t="0" r="635" b="7620"/>
            <wp:wrapNone/>
            <wp:docPr id="1903824481"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1815" cy="12573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11488" behindDoc="0" locked="0" layoutInCell="1" allowOverlap="1" wp14:anchorId="16CB6FDB" wp14:editId="0D6B3798">
            <wp:simplePos x="0" y="0"/>
            <wp:positionH relativeFrom="column">
              <wp:posOffset>2410460</wp:posOffset>
            </wp:positionH>
            <wp:positionV relativeFrom="paragraph">
              <wp:posOffset>2418080</wp:posOffset>
            </wp:positionV>
            <wp:extent cx="558165" cy="107950"/>
            <wp:effectExtent l="0" t="0" r="0" b="6350"/>
            <wp:wrapNone/>
            <wp:docPr id="1570360589"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8165" cy="10795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12512" behindDoc="0" locked="0" layoutInCell="1" allowOverlap="1" wp14:anchorId="24F9D7D2" wp14:editId="1FD9638A">
            <wp:simplePos x="0" y="0"/>
            <wp:positionH relativeFrom="column">
              <wp:posOffset>3623945</wp:posOffset>
            </wp:positionH>
            <wp:positionV relativeFrom="paragraph">
              <wp:posOffset>2405380</wp:posOffset>
            </wp:positionV>
            <wp:extent cx="566420" cy="125730"/>
            <wp:effectExtent l="0" t="0" r="5080" b="7620"/>
            <wp:wrapNone/>
            <wp:docPr id="786761276"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6420" cy="12573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13536" behindDoc="0" locked="0" layoutInCell="1" allowOverlap="1" wp14:anchorId="71CC6D36" wp14:editId="4A86A6C7">
            <wp:simplePos x="0" y="0"/>
            <wp:positionH relativeFrom="column">
              <wp:posOffset>4228465</wp:posOffset>
            </wp:positionH>
            <wp:positionV relativeFrom="paragraph">
              <wp:posOffset>2397125</wp:posOffset>
            </wp:positionV>
            <wp:extent cx="572770" cy="125730"/>
            <wp:effectExtent l="0" t="0" r="0" b="7620"/>
            <wp:wrapNone/>
            <wp:docPr id="1040584782"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770" cy="12573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14560" behindDoc="0" locked="0" layoutInCell="1" allowOverlap="1" wp14:anchorId="2AB90B5E" wp14:editId="17F5DE48">
            <wp:simplePos x="0" y="0"/>
            <wp:positionH relativeFrom="column">
              <wp:posOffset>4850765</wp:posOffset>
            </wp:positionH>
            <wp:positionV relativeFrom="paragraph">
              <wp:posOffset>2396490</wp:posOffset>
            </wp:positionV>
            <wp:extent cx="572770" cy="125730"/>
            <wp:effectExtent l="0" t="0" r="0" b="7620"/>
            <wp:wrapNone/>
            <wp:docPr id="261096590"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2770" cy="12573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inline distT="0" distB="0" distL="0" distR="0" wp14:anchorId="4E5D2E6C" wp14:editId="67CABCE6">
            <wp:extent cx="5733415" cy="2679700"/>
            <wp:effectExtent l="0" t="0" r="635" b="6350"/>
            <wp:docPr id="65" name="Chart 4">
              <a:extLst xmlns:a="http://schemas.openxmlformats.org/drawingml/2006/main">
                <a:ext uri="{FF2B5EF4-FFF2-40B4-BE49-F238E27FC236}">
                  <a16:creationId xmlns:a16="http://schemas.microsoft.com/office/drawing/2014/main" id="{CFC25E45-1603-4797-8D51-A9376571DF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29045BC1" w14:textId="77777777" w:rsidR="0073075D" w:rsidRDefault="0073075D" w:rsidP="0073075D">
      <w:pPr>
        <w:spacing w:line="480" w:lineRule="auto"/>
        <w:rPr>
          <w:noProof/>
          <w:sz w:val="28"/>
          <w:szCs w:val="28"/>
          <w:lang w:val="en-US"/>
        </w:rPr>
      </w:pPr>
      <w:r>
        <w:rPr>
          <w:noProof/>
          <w:lang w:val="en-US"/>
        </w:rPr>
        <mc:AlternateContent>
          <mc:Choice Requires="wps">
            <w:drawing>
              <wp:anchor distT="0" distB="0" distL="114300" distR="114300" simplePos="0" relativeHeight="251715584" behindDoc="0" locked="0" layoutInCell="1" allowOverlap="1" wp14:anchorId="67BDB153" wp14:editId="73489AF6">
                <wp:simplePos x="0" y="0"/>
                <wp:positionH relativeFrom="column">
                  <wp:posOffset>42545</wp:posOffset>
                </wp:positionH>
                <wp:positionV relativeFrom="paragraph">
                  <wp:posOffset>0</wp:posOffset>
                </wp:positionV>
                <wp:extent cx="438785" cy="441960"/>
                <wp:effectExtent l="0" t="0" r="0" b="0"/>
                <wp:wrapNone/>
                <wp:docPr id="7" name="Text Box 77"/>
                <wp:cNvGraphicFramePr/>
                <a:graphic xmlns:a="http://schemas.openxmlformats.org/drawingml/2006/main">
                  <a:graphicData uri="http://schemas.microsoft.com/office/word/2010/wordprocessingShape">
                    <wps:wsp>
                      <wps:cNvSpPr txBox="1"/>
                      <wps:spPr>
                        <a:xfrm>
                          <a:off x="0" y="0"/>
                          <a:ext cx="438785" cy="441960"/>
                        </a:xfrm>
                        <a:prstGeom prst="rect">
                          <a:avLst/>
                        </a:prstGeom>
                        <a:noFill/>
                        <a:ln w="6350">
                          <a:noFill/>
                        </a:ln>
                      </wps:spPr>
                      <wps:txbx>
                        <w:txbxContent>
                          <w:p w14:paraId="0BDBC15C" w14:textId="77777777" w:rsidR="00DB2336" w:rsidRDefault="00DB2336" w:rsidP="0073075D">
                            <w:r>
                              <w:t>(b)</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DB153" id="Text Box 77" o:spid="_x0000_s1053" type="#_x0000_t202" style="position:absolute;left:0;text-align:left;margin-left:3.35pt;margin-top:0;width:34.55pt;height:34.8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" filled="f" stroked="f" strokeweight=".5pt">
                <v:textbox>
                  <w:txbxContent>
                    <w:p w14:paraId="0BDBC15C" w14:textId="77777777" w:rsidR="00DB2336" w:rsidRDefault="00DB2336" w:rsidP="0073075D">
                      <w:r>
                        <w:t>(b)</w:t>
                      </w:r>
                    </w:p>
                  </w:txbxContent>
                </v:textbox>
              </v:shape>
            </w:pict>
          </mc:Fallback>
        </mc:AlternateContent>
      </w:r>
    </w:p>
    <w:p w14:paraId="2740B15D" w14:textId="77777777" w:rsidR="0073075D" w:rsidRDefault="0073075D" w:rsidP="0073075D">
      <w:pPr>
        <w:spacing w:line="480" w:lineRule="auto"/>
      </w:pPr>
      <w:r>
        <w:rPr>
          <w:noProof/>
          <w:lang w:val="en-US"/>
        </w:rPr>
        <w:drawing>
          <wp:anchor distT="0" distB="0" distL="114300" distR="114300" simplePos="0" relativeHeight="251716608" behindDoc="0" locked="0" layoutInCell="1" allowOverlap="1" wp14:anchorId="436DB917" wp14:editId="63628C95">
            <wp:simplePos x="0" y="0"/>
            <wp:positionH relativeFrom="column">
              <wp:posOffset>4954270</wp:posOffset>
            </wp:positionH>
            <wp:positionV relativeFrom="paragraph">
              <wp:posOffset>227330</wp:posOffset>
            </wp:positionV>
            <wp:extent cx="485140" cy="719455"/>
            <wp:effectExtent l="0" t="0" r="0" b="4445"/>
            <wp:wrapNone/>
            <wp:docPr id="2096108937" name="Picture 76" descr="A picture containing text, h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 picture containing text, hook&#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85140" cy="71945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17632" behindDoc="0" locked="0" layoutInCell="1" allowOverlap="1" wp14:anchorId="56B8192D" wp14:editId="6FAAC683">
            <wp:simplePos x="0" y="0"/>
            <wp:positionH relativeFrom="column">
              <wp:posOffset>4290695</wp:posOffset>
            </wp:positionH>
            <wp:positionV relativeFrom="paragraph">
              <wp:posOffset>163195</wp:posOffset>
            </wp:positionV>
            <wp:extent cx="474980" cy="719455"/>
            <wp:effectExtent l="0" t="0" r="1270" b="4445"/>
            <wp:wrapNone/>
            <wp:docPr id="586155384" name="Picture 75"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hape&#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74980" cy="71945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18656" behindDoc="0" locked="0" layoutInCell="1" allowOverlap="1" wp14:anchorId="058E7067" wp14:editId="447AC69B">
            <wp:simplePos x="0" y="0"/>
            <wp:positionH relativeFrom="column">
              <wp:posOffset>3714115</wp:posOffset>
            </wp:positionH>
            <wp:positionV relativeFrom="paragraph">
              <wp:posOffset>100330</wp:posOffset>
            </wp:positionV>
            <wp:extent cx="498475" cy="719455"/>
            <wp:effectExtent l="0" t="0" r="0" b="4445"/>
            <wp:wrapNone/>
            <wp:docPr id="1634509542" name="Picture 74"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hape, arrow&#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98475" cy="71945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19680" behindDoc="0" locked="0" layoutInCell="1" allowOverlap="1" wp14:anchorId="35220213" wp14:editId="74B65D9A">
            <wp:simplePos x="0" y="0"/>
            <wp:positionH relativeFrom="column">
              <wp:posOffset>3105150</wp:posOffset>
            </wp:positionH>
            <wp:positionV relativeFrom="paragraph">
              <wp:posOffset>393065</wp:posOffset>
            </wp:positionV>
            <wp:extent cx="492760" cy="719455"/>
            <wp:effectExtent l="0" t="0" r="2540" b="4445"/>
            <wp:wrapNone/>
            <wp:docPr id="180628678" name="Picture 7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hape&#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92760" cy="71945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20704" behindDoc="0" locked="0" layoutInCell="1" allowOverlap="1" wp14:anchorId="1331E0D2" wp14:editId="7B8AA623">
            <wp:simplePos x="0" y="0"/>
            <wp:positionH relativeFrom="column">
              <wp:posOffset>2547620</wp:posOffset>
            </wp:positionH>
            <wp:positionV relativeFrom="paragraph">
              <wp:posOffset>466725</wp:posOffset>
            </wp:positionV>
            <wp:extent cx="436245" cy="719455"/>
            <wp:effectExtent l="0" t="0" r="1905" b="4445"/>
            <wp:wrapNone/>
            <wp:docPr id="2006540671" name="Picture 72"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hape, arrow&#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6245" cy="71945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21728" behindDoc="0" locked="0" layoutInCell="1" allowOverlap="1" wp14:anchorId="1114825B" wp14:editId="5AD9976D">
            <wp:simplePos x="0" y="0"/>
            <wp:positionH relativeFrom="column">
              <wp:posOffset>1908175</wp:posOffset>
            </wp:positionH>
            <wp:positionV relativeFrom="paragraph">
              <wp:posOffset>408305</wp:posOffset>
            </wp:positionV>
            <wp:extent cx="501015" cy="719455"/>
            <wp:effectExtent l="0" t="0" r="0" b="4445"/>
            <wp:wrapNone/>
            <wp:docPr id="1434210518" name="Picture 71"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hape, arrow&#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1015" cy="71945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22752" behindDoc="0" locked="0" layoutInCell="1" allowOverlap="1" wp14:anchorId="68931D8B" wp14:editId="6EE13B61">
            <wp:simplePos x="0" y="0"/>
            <wp:positionH relativeFrom="column">
              <wp:posOffset>1165225</wp:posOffset>
            </wp:positionH>
            <wp:positionV relativeFrom="paragraph">
              <wp:posOffset>631825</wp:posOffset>
            </wp:positionV>
            <wp:extent cx="582295" cy="719455"/>
            <wp:effectExtent l="0" t="0" r="8255" b="4445"/>
            <wp:wrapNone/>
            <wp:docPr id="630191961" name="Picture 70"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hape&#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82295" cy="71945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23776" behindDoc="0" locked="0" layoutInCell="1" allowOverlap="1" wp14:anchorId="51AFE8EE" wp14:editId="6487D37E">
            <wp:simplePos x="0" y="0"/>
            <wp:positionH relativeFrom="column">
              <wp:posOffset>509905</wp:posOffset>
            </wp:positionH>
            <wp:positionV relativeFrom="paragraph">
              <wp:posOffset>1485265</wp:posOffset>
            </wp:positionV>
            <wp:extent cx="646430" cy="719455"/>
            <wp:effectExtent l="0" t="0" r="1270" b="4445"/>
            <wp:wrapNone/>
            <wp:docPr id="1867279132" name="Picture 69"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ape&#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646430" cy="71945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24800" behindDoc="0" locked="0" layoutInCell="1" allowOverlap="1" wp14:anchorId="49C96B3B" wp14:editId="4F2383D5">
            <wp:simplePos x="0" y="0"/>
            <wp:positionH relativeFrom="column">
              <wp:posOffset>443230</wp:posOffset>
            </wp:positionH>
            <wp:positionV relativeFrom="paragraph">
              <wp:posOffset>24130</wp:posOffset>
            </wp:positionV>
            <wp:extent cx="1393190" cy="503555"/>
            <wp:effectExtent l="0" t="0" r="0" b="0"/>
            <wp:wrapNone/>
            <wp:docPr id="483190885" name="Picture 6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Text&#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393190" cy="50355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25824" behindDoc="0" locked="0" layoutInCell="1" allowOverlap="1" wp14:anchorId="20857492" wp14:editId="3AD5D7FC">
            <wp:simplePos x="0" y="0"/>
            <wp:positionH relativeFrom="column">
              <wp:posOffset>4825365</wp:posOffset>
            </wp:positionH>
            <wp:positionV relativeFrom="paragraph">
              <wp:posOffset>2526030</wp:posOffset>
            </wp:positionV>
            <wp:extent cx="572770" cy="125730"/>
            <wp:effectExtent l="0" t="0" r="0" b="7620"/>
            <wp:wrapNone/>
            <wp:docPr id="203133863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2770" cy="12573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26848" behindDoc="0" locked="0" layoutInCell="1" allowOverlap="1" wp14:anchorId="38CBBB4F" wp14:editId="7ADD9A97">
            <wp:simplePos x="0" y="0"/>
            <wp:positionH relativeFrom="column">
              <wp:posOffset>4203065</wp:posOffset>
            </wp:positionH>
            <wp:positionV relativeFrom="paragraph">
              <wp:posOffset>2526665</wp:posOffset>
            </wp:positionV>
            <wp:extent cx="572770" cy="125730"/>
            <wp:effectExtent l="0" t="0" r="0" b="7620"/>
            <wp:wrapNone/>
            <wp:docPr id="1446591224"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770" cy="12573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27872" behindDoc="0" locked="0" layoutInCell="1" allowOverlap="1" wp14:anchorId="22808B58" wp14:editId="386E6571">
            <wp:simplePos x="0" y="0"/>
            <wp:positionH relativeFrom="column">
              <wp:posOffset>3598545</wp:posOffset>
            </wp:positionH>
            <wp:positionV relativeFrom="paragraph">
              <wp:posOffset>2534920</wp:posOffset>
            </wp:positionV>
            <wp:extent cx="566420" cy="125730"/>
            <wp:effectExtent l="0" t="0" r="5080" b="7620"/>
            <wp:wrapNone/>
            <wp:docPr id="1178657907"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6420" cy="12573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28896" behindDoc="0" locked="0" layoutInCell="1" allowOverlap="1" wp14:anchorId="7E367BE9" wp14:editId="0B3C8E03">
            <wp:simplePos x="0" y="0"/>
            <wp:positionH relativeFrom="column">
              <wp:posOffset>1205865</wp:posOffset>
            </wp:positionH>
            <wp:positionV relativeFrom="paragraph">
              <wp:posOffset>2515870</wp:posOffset>
            </wp:positionV>
            <wp:extent cx="541655" cy="143510"/>
            <wp:effectExtent l="0" t="0" r="0" b="8890"/>
            <wp:wrapNone/>
            <wp:docPr id="1478141167"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1655" cy="14351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29920" behindDoc="0" locked="0" layoutInCell="1" allowOverlap="1" wp14:anchorId="2D20C004" wp14:editId="5C731266">
            <wp:simplePos x="0" y="0"/>
            <wp:positionH relativeFrom="column">
              <wp:posOffset>685800</wp:posOffset>
            </wp:positionH>
            <wp:positionV relativeFrom="paragraph">
              <wp:posOffset>2507615</wp:posOffset>
            </wp:positionV>
            <wp:extent cx="451485" cy="143510"/>
            <wp:effectExtent l="0" t="0" r="5715" b="8890"/>
            <wp:wrapNone/>
            <wp:docPr id="129384027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1485" cy="14351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30944" behindDoc="0" locked="0" layoutInCell="1" allowOverlap="1" wp14:anchorId="4595AEB1" wp14:editId="1C4B3CE1">
            <wp:simplePos x="0" y="0"/>
            <wp:positionH relativeFrom="column">
              <wp:posOffset>3006725</wp:posOffset>
            </wp:positionH>
            <wp:positionV relativeFrom="paragraph">
              <wp:posOffset>2541270</wp:posOffset>
            </wp:positionV>
            <wp:extent cx="532765" cy="107950"/>
            <wp:effectExtent l="0" t="0" r="635" b="6350"/>
            <wp:wrapNone/>
            <wp:docPr id="165576195"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2765" cy="10795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31968" behindDoc="0" locked="0" layoutInCell="1" allowOverlap="1" wp14:anchorId="47734B0D" wp14:editId="2AC9D709">
            <wp:simplePos x="0" y="0"/>
            <wp:positionH relativeFrom="column">
              <wp:posOffset>2385060</wp:posOffset>
            </wp:positionH>
            <wp:positionV relativeFrom="paragraph">
              <wp:posOffset>2547620</wp:posOffset>
            </wp:positionV>
            <wp:extent cx="558165" cy="107950"/>
            <wp:effectExtent l="0" t="0" r="0" b="6350"/>
            <wp:wrapNone/>
            <wp:docPr id="157262959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8165" cy="10795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32992" behindDoc="0" locked="0" layoutInCell="1" allowOverlap="1" wp14:anchorId="4E4AC983" wp14:editId="569199E5">
            <wp:simplePos x="0" y="0"/>
            <wp:positionH relativeFrom="column">
              <wp:posOffset>1793875</wp:posOffset>
            </wp:positionH>
            <wp:positionV relativeFrom="paragraph">
              <wp:posOffset>2538095</wp:posOffset>
            </wp:positionV>
            <wp:extent cx="551815" cy="125730"/>
            <wp:effectExtent l="0" t="0" r="635" b="7620"/>
            <wp:wrapNone/>
            <wp:docPr id="1006096929"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1815" cy="12573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inline distT="0" distB="0" distL="0" distR="0" wp14:anchorId="6CD5FE50" wp14:editId="688A3D58">
            <wp:extent cx="5733415" cy="2661920"/>
            <wp:effectExtent l="0" t="0" r="635" b="5080"/>
            <wp:docPr id="6" name="Chart 3">
              <a:extLst xmlns:a="http://schemas.openxmlformats.org/drawingml/2006/main">
                <a:ext uri="{FF2B5EF4-FFF2-40B4-BE49-F238E27FC236}">
                  <a16:creationId xmlns:a16="http://schemas.microsoft.com/office/drawing/2014/main" id="{7833785A-CD2E-45EC-9F68-C06907BA87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7E103BD" w14:textId="77777777" w:rsidR="0073075D" w:rsidRDefault="0073075D" w:rsidP="0073075D">
      <w:pPr>
        <w:spacing w:line="480" w:lineRule="auto"/>
      </w:pPr>
      <w:r>
        <w:t>Fig. 12</w:t>
      </w:r>
      <w:r>
        <w:rPr>
          <w:noProof/>
        </w:rPr>
        <w:t>.</w:t>
      </w:r>
      <w:r>
        <w:t xml:space="preserve"> Ultimate strength to yield ratio with the cold working effects and without the cold working effects for (a) channel cross sections with the depth of 145 mm, and (b) zed cross sections with the depth of 145 mm.</w:t>
      </w:r>
    </w:p>
    <w:p w14:paraId="0E596A64" w14:textId="77777777" w:rsidR="0073075D" w:rsidRDefault="0073075D" w:rsidP="0073075D">
      <w:pPr>
        <w:spacing w:line="480" w:lineRule="auto"/>
        <w:rPr>
          <w:lang w:eastAsia="en-GB"/>
        </w:rPr>
      </w:pPr>
    </w:p>
    <w:p w14:paraId="17533434" w14:textId="77777777" w:rsidR="0073075D" w:rsidRDefault="0073075D" w:rsidP="0073075D">
      <w:pPr>
        <w:spacing w:line="480" w:lineRule="auto"/>
        <w:rPr>
          <w:lang w:eastAsia="en-GB"/>
        </w:rPr>
      </w:pPr>
      <w:r>
        <w:rPr>
          <w:noProof/>
          <w:lang w:val="en-US"/>
        </w:rPr>
        <w:lastRenderedPageBreak/>
        <w:drawing>
          <wp:anchor distT="0" distB="0" distL="114300" distR="114300" simplePos="0" relativeHeight="251735040" behindDoc="0" locked="0" layoutInCell="1" allowOverlap="1" wp14:anchorId="1A604398" wp14:editId="7A0DE3E6">
            <wp:simplePos x="0" y="0"/>
            <wp:positionH relativeFrom="margin">
              <wp:posOffset>2013585</wp:posOffset>
            </wp:positionH>
            <wp:positionV relativeFrom="paragraph">
              <wp:posOffset>771525</wp:posOffset>
            </wp:positionV>
            <wp:extent cx="283845" cy="899795"/>
            <wp:effectExtent l="0" t="0" r="1905" b="0"/>
            <wp:wrapNone/>
            <wp:docPr id="990268254" name="Picture 58"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Shape, square&#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3845" cy="89979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36064" behindDoc="0" locked="0" layoutInCell="1" allowOverlap="1" wp14:anchorId="01ECEBEA" wp14:editId="79231F22">
            <wp:simplePos x="0" y="0"/>
            <wp:positionH relativeFrom="column">
              <wp:posOffset>3710940</wp:posOffset>
            </wp:positionH>
            <wp:positionV relativeFrom="paragraph">
              <wp:posOffset>549275</wp:posOffset>
            </wp:positionV>
            <wp:extent cx="285115" cy="899795"/>
            <wp:effectExtent l="0" t="0" r="635" b="0"/>
            <wp:wrapNone/>
            <wp:docPr id="1898041873" name="Picture 5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Shape&#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5115" cy="89979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37088" behindDoc="0" locked="0" layoutInCell="1" allowOverlap="1" wp14:anchorId="536E6539" wp14:editId="4D2E0EA7">
            <wp:simplePos x="0" y="0"/>
            <wp:positionH relativeFrom="column">
              <wp:posOffset>4900295</wp:posOffset>
            </wp:positionH>
            <wp:positionV relativeFrom="paragraph">
              <wp:posOffset>115570</wp:posOffset>
            </wp:positionV>
            <wp:extent cx="286385" cy="899795"/>
            <wp:effectExtent l="0" t="0" r="0" b="0"/>
            <wp:wrapNone/>
            <wp:docPr id="538274961" name="Picture 56"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Shape&#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6385" cy="89979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8112" behindDoc="0" locked="0" layoutInCell="1" allowOverlap="1" wp14:anchorId="7AF4F96D" wp14:editId="2311C5DB">
                <wp:simplePos x="0" y="0"/>
                <wp:positionH relativeFrom="column">
                  <wp:posOffset>502920</wp:posOffset>
                </wp:positionH>
                <wp:positionV relativeFrom="paragraph">
                  <wp:posOffset>186055</wp:posOffset>
                </wp:positionV>
                <wp:extent cx="426720" cy="441960"/>
                <wp:effectExtent l="0" t="0" r="0" b="0"/>
                <wp:wrapNone/>
                <wp:docPr id="44" name="Text Box 55"/>
                <wp:cNvGraphicFramePr/>
                <a:graphic xmlns:a="http://schemas.openxmlformats.org/drawingml/2006/main">
                  <a:graphicData uri="http://schemas.microsoft.com/office/word/2010/wordprocessingShape">
                    <wps:wsp>
                      <wps:cNvSpPr txBox="1"/>
                      <wps:spPr>
                        <a:xfrm>
                          <a:off x="0" y="0"/>
                          <a:ext cx="426720" cy="441960"/>
                        </a:xfrm>
                        <a:prstGeom prst="rect">
                          <a:avLst/>
                        </a:prstGeom>
                        <a:noFill/>
                        <a:ln w="6350">
                          <a:noFill/>
                        </a:ln>
                      </wps:spPr>
                      <wps:txbx>
                        <w:txbxContent>
                          <w:p w14:paraId="6E15A009" w14:textId="77777777" w:rsidR="00DB2336" w:rsidRDefault="00DB2336" w:rsidP="0073075D">
                            <w:r>
                              <w:t>(a)</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AF4F96D" id="Text Box 55" o:spid="_x0000_s1054" type="#_x0000_t202" style="position:absolute;left:0;text-align:left;margin-left:39.6pt;margin-top:14.65pt;width:33.6pt;height:34.8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" filled="f" stroked="f" strokeweight=".5pt">
                <v:textbox>
                  <w:txbxContent>
                    <w:p w14:paraId="6E15A009" w14:textId="77777777" w:rsidR="00DB2336" w:rsidRDefault="00DB2336" w:rsidP="0073075D">
                      <w:r>
                        <w:t>(a)</w:t>
                      </w:r>
                    </w:p>
                  </w:txbxContent>
                </v:textbox>
              </v:shape>
            </w:pict>
          </mc:Fallback>
        </mc:AlternateContent>
      </w:r>
      <w:r>
        <w:rPr>
          <w:noProof/>
          <w:lang w:val="en-US"/>
        </w:rPr>
        <w:drawing>
          <wp:anchor distT="0" distB="0" distL="114300" distR="114300" simplePos="0" relativeHeight="251739136" behindDoc="0" locked="0" layoutInCell="1" allowOverlap="1" wp14:anchorId="7BE034C0" wp14:editId="6354B3EA">
            <wp:simplePos x="0" y="0"/>
            <wp:positionH relativeFrom="column">
              <wp:posOffset>4321175</wp:posOffset>
            </wp:positionH>
            <wp:positionV relativeFrom="paragraph">
              <wp:posOffset>203200</wp:posOffset>
            </wp:positionV>
            <wp:extent cx="276225" cy="899795"/>
            <wp:effectExtent l="0" t="0" r="9525" b="0"/>
            <wp:wrapNone/>
            <wp:docPr id="1316617111" name="Picture 54"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Shape&#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76225" cy="89979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40160" behindDoc="0" locked="0" layoutInCell="1" allowOverlap="1" wp14:anchorId="4387161D" wp14:editId="306824E9">
            <wp:simplePos x="0" y="0"/>
            <wp:positionH relativeFrom="column">
              <wp:posOffset>3119755</wp:posOffset>
            </wp:positionH>
            <wp:positionV relativeFrom="paragraph">
              <wp:posOffset>769620</wp:posOffset>
            </wp:positionV>
            <wp:extent cx="278130" cy="899795"/>
            <wp:effectExtent l="0" t="0" r="7620" b="0"/>
            <wp:wrapNone/>
            <wp:docPr id="1538156849" name="Picture 5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hape&#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78130" cy="89979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41184" behindDoc="0" locked="0" layoutInCell="1" allowOverlap="1" wp14:anchorId="265CD856" wp14:editId="52E41EFA">
            <wp:simplePos x="0" y="0"/>
            <wp:positionH relativeFrom="column">
              <wp:posOffset>2561590</wp:posOffset>
            </wp:positionH>
            <wp:positionV relativeFrom="paragraph">
              <wp:posOffset>969010</wp:posOffset>
            </wp:positionV>
            <wp:extent cx="279400" cy="899795"/>
            <wp:effectExtent l="0" t="0" r="6350" b="0"/>
            <wp:wrapNone/>
            <wp:docPr id="1512378325" name="Picture 52"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Shape&#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9400" cy="899795"/>
                    </a:xfrm>
                    <a:prstGeom prst="rect">
                      <a:avLst/>
                    </a:prstGeom>
                    <a:noFill/>
                  </pic:spPr>
                </pic:pic>
              </a:graphicData>
            </a:graphic>
            <wp14:sizeRelH relativeFrom="page">
              <wp14:pctWidth>0</wp14:pctWidth>
            </wp14:sizeRelH>
            <wp14:sizeRelV relativeFrom="page">
              <wp14:pctHeight>0</wp14:pctHeight>
            </wp14:sizeRelV>
          </wp:anchor>
        </w:drawing>
      </w:r>
    </w:p>
    <w:p w14:paraId="6E06795E" w14:textId="77777777" w:rsidR="0073075D" w:rsidRDefault="0073075D" w:rsidP="0073075D">
      <w:pPr>
        <w:spacing w:line="480" w:lineRule="auto"/>
        <w:rPr>
          <w:lang w:eastAsia="en-GB"/>
        </w:rPr>
      </w:pPr>
    </w:p>
    <w:p w14:paraId="096AFA1F" w14:textId="77777777" w:rsidR="0073075D" w:rsidRDefault="0073075D" w:rsidP="0073075D">
      <w:pPr>
        <w:spacing w:line="480" w:lineRule="auto"/>
      </w:pPr>
      <w:r>
        <w:rPr>
          <w:noProof/>
          <w:lang w:val="en-US"/>
        </w:rPr>
        <w:drawing>
          <wp:anchor distT="0" distB="0" distL="114300" distR="114300" simplePos="0" relativeHeight="251734016" behindDoc="0" locked="0" layoutInCell="1" allowOverlap="1" wp14:anchorId="14853E74" wp14:editId="56B9B59E">
            <wp:simplePos x="0" y="0"/>
            <wp:positionH relativeFrom="column">
              <wp:posOffset>1405890</wp:posOffset>
            </wp:positionH>
            <wp:positionV relativeFrom="paragraph">
              <wp:posOffset>741045</wp:posOffset>
            </wp:positionV>
            <wp:extent cx="302260" cy="899795"/>
            <wp:effectExtent l="0" t="0" r="2540" b="0"/>
            <wp:wrapNone/>
            <wp:docPr id="70057891" name="Picture 59"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Shape&#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2260" cy="89979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42208" behindDoc="0" locked="0" layoutInCell="1" allowOverlap="1" wp14:anchorId="2D794132" wp14:editId="1FC6E9FE">
            <wp:simplePos x="0" y="0"/>
            <wp:positionH relativeFrom="column">
              <wp:posOffset>861060</wp:posOffset>
            </wp:positionH>
            <wp:positionV relativeFrom="paragraph">
              <wp:posOffset>1087120</wp:posOffset>
            </wp:positionV>
            <wp:extent cx="384810" cy="899795"/>
            <wp:effectExtent l="0" t="0" r="0" b="0"/>
            <wp:wrapNone/>
            <wp:docPr id="950699935" name="Picture 51"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Shape&#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4810" cy="89979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43232" behindDoc="0" locked="0" layoutInCell="1" allowOverlap="1" wp14:anchorId="2D0B6C0C" wp14:editId="2A3CD9BC">
            <wp:simplePos x="0" y="0"/>
            <wp:positionH relativeFrom="column">
              <wp:posOffset>704850</wp:posOffset>
            </wp:positionH>
            <wp:positionV relativeFrom="paragraph">
              <wp:posOffset>2649855</wp:posOffset>
            </wp:positionV>
            <wp:extent cx="451485" cy="143510"/>
            <wp:effectExtent l="0" t="0" r="5715" b="8890"/>
            <wp:wrapNone/>
            <wp:docPr id="30332602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1485" cy="14351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44256" behindDoc="0" locked="0" layoutInCell="1" allowOverlap="1" wp14:anchorId="7B79BECF" wp14:editId="089A1047">
            <wp:simplePos x="0" y="0"/>
            <wp:positionH relativeFrom="column">
              <wp:posOffset>1224915</wp:posOffset>
            </wp:positionH>
            <wp:positionV relativeFrom="paragraph">
              <wp:posOffset>2658110</wp:posOffset>
            </wp:positionV>
            <wp:extent cx="541655" cy="143510"/>
            <wp:effectExtent l="0" t="0" r="0" b="8890"/>
            <wp:wrapNone/>
            <wp:docPr id="1085207327"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1655" cy="14351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45280" behindDoc="0" locked="0" layoutInCell="1" allowOverlap="1" wp14:anchorId="196F17B0" wp14:editId="0A4D67BE">
            <wp:simplePos x="0" y="0"/>
            <wp:positionH relativeFrom="column">
              <wp:posOffset>1812925</wp:posOffset>
            </wp:positionH>
            <wp:positionV relativeFrom="paragraph">
              <wp:posOffset>2680335</wp:posOffset>
            </wp:positionV>
            <wp:extent cx="551815" cy="125730"/>
            <wp:effectExtent l="0" t="0" r="635" b="7620"/>
            <wp:wrapNone/>
            <wp:docPr id="708619764"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1815" cy="12573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46304" behindDoc="0" locked="0" layoutInCell="1" allowOverlap="1" wp14:anchorId="6A5D49CA" wp14:editId="5A870EBE">
            <wp:simplePos x="0" y="0"/>
            <wp:positionH relativeFrom="column">
              <wp:posOffset>2404110</wp:posOffset>
            </wp:positionH>
            <wp:positionV relativeFrom="paragraph">
              <wp:posOffset>2689860</wp:posOffset>
            </wp:positionV>
            <wp:extent cx="558165" cy="107950"/>
            <wp:effectExtent l="0" t="0" r="0" b="6350"/>
            <wp:wrapNone/>
            <wp:docPr id="50853981"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8165" cy="10795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47328" behindDoc="0" locked="0" layoutInCell="1" allowOverlap="1" wp14:anchorId="3D512447" wp14:editId="0D0D83D4">
            <wp:simplePos x="0" y="0"/>
            <wp:positionH relativeFrom="column">
              <wp:posOffset>3025775</wp:posOffset>
            </wp:positionH>
            <wp:positionV relativeFrom="paragraph">
              <wp:posOffset>2683510</wp:posOffset>
            </wp:positionV>
            <wp:extent cx="532765" cy="107950"/>
            <wp:effectExtent l="0" t="0" r="635" b="6350"/>
            <wp:wrapNone/>
            <wp:docPr id="190278087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2765" cy="10795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48352" behindDoc="0" locked="0" layoutInCell="1" allowOverlap="1" wp14:anchorId="5992CDDB" wp14:editId="6FF03122">
            <wp:simplePos x="0" y="0"/>
            <wp:positionH relativeFrom="column">
              <wp:posOffset>3617595</wp:posOffset>
            </wp:positionH>
            <wp:positionV relativeFrom="paragraph">
              <wp:posOffset>2677160</wp:posOffset>
            </wp:positionV>
            <wp:extent cx="566420" cy="125730"/>
            <wp:effectExtent l="0" t="0" r="5080" b="7620"/>
            <wp:wrapNone/>
            <wp:docPr id="155155047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6420" cy="12573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49376" behindDoc="0" locked="0" layoutInCell="1" allowOverlap="1" wp14:anchorId="6C99D8BD" wp14:editId="651CC05F">
            <wp:simplePos x="0" y="0"/>
            <wp:positionH relativeFrom="column">
              <wp:posOffset>4222115</wp:posOffset>
            </wp:positionH>
            <wp:positionV relativeFrom="paragraph">
              <wp:posOffset>2668905</wp:posOffset>
            </wp:positionV>
            <wp:extent cx="572770" cy="125730"/>
            <wp:effectExtent l="0" t="0" r="0" b="7620"/>
            <wp:wrapNone/>
            <wp:docPr id="34071259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770" cy="12573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50400" behindDoc="0" locked="0" layoutInCell="1" allowOverlap="1" wp14:anchorId="1B0CE424" wp14:editId="5898F492">
            <wp:simplePos x="0" y="0"/>
            <wp:positionH relativeFrom="column">
              <wp:posOffset>4844415</wp:posOffset>
            </wp:positionH>
            <wp:positionV relativeFrom="paragraph">
              <wp:posOffset>2668270</wp:posOffset>
            </wp:positionV>
            <wp:extent cx="572770" cy="125730"/>
            <wp:effectExtent l="0" t="0" r="0" b="7620"/>
            <wp:wrapNone/>
            <wp:docPr id="19084752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2770" cy="12573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inline distT="0" distB="0" distL="0" distR="0" wp14:anchorId="7EEB676B" wp14:editId="27EB60AB">
            <wp:extent cx="5556885" cy="2915920"/>
            <wp:effectExtent l="0" t="0" r="5715" b="0"/>
            <wp:docPr id="14" name="Chart 2">
              <a:extLst xmlns:a="http://schemas.openxmlformats.org/drawingml/2006/main">
                <a:ext uri="{FF2B5EF4-FFF2-40B4-BE49-F238E27FC236}">
                  <a16:creationId xmlns:a16="http://schemas.microsoft.com/office/drawing/2014/main" id="{CFC25E45-1603-4797-8D51-A9376571DF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680A2B2F" w14:textId="77777777" w:rsidR="0073075D" w:rsidRDefault="0073075D" w:rsidP="0073075D">
      <w:pPr>
        <w:spacing w:line="480" w:lineRule="auto"/>
      </w:pPr>
      <w:r>
        <w:rPr>
          <w:noProof/>
          <w:lang w:val="en-US"/>
        </w:rPr>
        <w:drawing>
          <wp:anchor distT="0" distB="0" distL="114300" distR="114300" simplePos="0" relativeHeight="251751424" behindDoc="0" locked="0" layoutInCell="1" allowOverlap="1" wp14:anchorId="0BE85013" wp14:editId="6A54951C">
            <wp:simplePos x="0" y="0"/>
            <wp:positionH relativeFrom="column">
              <wp:posOffset>3113405</wp:posOffset>
            </wp:positionH>
            <wp:positionV relativeFrom="paragraph">
              <wp:posOffset>227965</wp:posOffset>
            </wp:positionV>
            <wp:extent cx="492760" cy="719455"/>
            <wp:effectExtent l="0" t="0" r="2540" b="4445"/>
            <wp:wrapNone/>
            <wp:docPr id="376558207" name="Picture 42"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Shape&#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92760" cy="71945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52448" behindDoc="0" locked="0" layoutInCell="1" allowOverlap="1" wp14:anchorId="49E93374" wp14:editId="1267D2A5">
            <wp:simplePos x="0" y="0"/>
            <wp:positionH relativeFrom="column">
              <wp:posOffset>4913630</wp:posOffset>
            </wp:positionH>
            <wp:positionV relativeFrom="paragraph">
              <wp:posOffset>300990</wp:posOffset>
            </wp:positionV>
            <wp:extent cx="485140" cy="719455"/>
            <wp:effectExtent l="0" t="0" r="0" b="4445"/>
            <wp:wrapNone/>
            <wp:docPr id="21120192" name="Picture 41" descr="A picture containing text, h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052896" descr="A picture containing text, hook&#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85140" cy="71945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753472" behindDoc="0" locked="0" layoutInCell="1" allowOverlap="1" wp14:anchorId="3408ADD4" wp14:editId="4C016619">
                <wp:simplePos x="0" y="0"/>
                <wp:positionH relativeFrom="column">
                  <wp:posOffset>441960</wp:posOffset>
                </wp:positionH>
                <wp:positionV relativeFrom="paragraph">
                  <wp:posOffset>57785</wp:posOffset>
                </wp:positionV>
                <wp:extent cx="426720" cy="441960"/>
                <wp:effectExtent l="0" t="0" r="0" b="0"/>
                <wp:wrapNone/>
                <wp:docPr id="45" name="Text Box 40"/>
                <wp:cNvGraphicFramePr/>
                <a:graphic xmlns:a="http://schemas.openxmlformats.org/drawingml/2006/main">
                  <a:graphicData uri="http://schemas.microsoft.com/office/word/2010/wordprocessingShape">
                    <wps:wsp>
                      <wps:cNvSpPr txBox="1"/>
                      <wps:spPr>
                        <a:xfrm>
                          <a:off x="0" y="0"/>
                          <a:ext cx="426720" cy="441960"/>
                        </a:xfrm>
                        <a:prstGeom prst="rect">
                          <a:avLst/>
                        </a:prstGeom>
                        <a:noFill/>
                        <a:ln w="6350">
                          <a:noFill/>
                        </a:ln>
                      </wps:spPr>
                      <wps:txbx>
                        <w:txbxContent>
                          <w:p w14:paraId="53BA8A54" w14:textId="77777777" w:rsidR="00DB2336" w:rsidRDefault="00DB2336" w:rsidP="0073075D">
                            <w:r>
                              <w:t>(b)</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408ADD4" id="Text Box 40" o:spid="_x0000_s1055" type="#_x0000_t202" style="position:absolute;left:0;text-align:left;margin-left:34.8pt;margin-top:4.55pt;width:33.6pt;height:34.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" filled="f" stroked="f" strokeweight=".5pt">
                <v:textbox>
                  <w:txbxContent>
                    <w:p w14:paraId="53BA8A54" w14:textId="77777777" w:rsidR="00DB2336" w:rsidRDefault="00DB2336" w:rsidP="0073075D">
                      <w:r>
                        <w:t>(b)</w:t>
                      </w:r>
                    </w:p>
                  </w:txbxContent>
                </v:textbox>
              </v:shape>
            </w:pict>
          </mc:Fallback>
        </mc:AlternateContent>
      </w:r>
      <w:r>
        <w:rPr>
          <w:noProof/>
          <w:lang w:val="en-US"/>
        </w:rPr>
        <w:drawing>
          <wp:anchor distT="0" distB="0" distL="114300" distR="114300" simplePos="0" relativeHeight="251754496" behindDoc="0" locked="0" layoutInCell="1" allowOverlap="1" wp14:anchorId="6CB69CE1" wp14:editId="34AD4EBD">
            <wp:simplePos x="0" y="0"/>
            <wp:positionH relativeFrom="column">
              <wp:posOffset>4270375</wp:posOffset>
            </wp:positionH>
            <wp:positionV relativeFrom="paragraph">
              <wp:posOffset>346710</wp:posOffset>
            </wp:positionV>
            <wp:extent cx="474980" cy="719455"/>
            <wp:effectExtent l="0" t="0" r="1270" b="4445"/>
            <wp:wrapNone/>
            <wp:docPr id="403207176" name="Picture 39"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Shape&#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74980" cy="719455"/>
                    </a:xfrm>
                    <a:prstGeom prst="rect">
                      <a:avLst/>
                    </a:prstGeom>
                    <a:noFill/>
                  </pic:spPr>
                </pic:pic>
              </a:graphicData>
            </a:graphic>
            <wp14:sizeRelH relativeFrom="margin">
              <wp14:pctWidth>0</wp14:pctWidth>
            </wp14:sizeRelH>
            <wp14:sizeRelV relativeFrom="margin">
              <wp14:pctHeight>0</wp14:pctHeight>
            </wp14:sizeRelV>
          </wp:anchor>
        </w:drawing>
      </w:r>
    </w:p>
    <w:p w14:paraId="6927A58E" w14:textId="77777777" w:rsidR="0073075D" w:rsidRDefault="0073075D" w:rsidP="0073075D">
      <w:pPr>
        <w:spacing w:line="480" w:lineRule="auto"/>
        <w:jc w:val="center"/>
      </w:pPr>
      <w:r>
        <w:rPr>
          <w:noProof/>
          <w:lang w:val="en-US"/>
        </w:rPr>
        <w:drawing>
          <wp:anchor distT="0" distB="0" distL="114300" distR="114300" simplePos="0" relativeHeight="251755520" behindDoc="0" locked="0" layoutInCell="1" allowOverlap="1" wp14:anchorId="77B26AD2" wp14:editId="12B8E30B">
            <wp:simplePos x="0" y="0"/>
            <wp:positionH relativeFrom="column">
              <wp:posOffset>3693795</wp:posOffset>
            </wp:positionH>
            <wp:positionV relativeFrom="paragraph">
              <wp:posOffset>74930</wp:posOffset>
            </wp:positionV>
            <wp:extent cx="498475" cy="719455"/>
            <wp:effectExtent l="0" t="0" r="0" b="4445"/>
            <wp:wrapNone/>
            <wp:docPr id="319983369" name="Picture 38"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052897" descr="Shape, arrow&#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98475" cy="71945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56544" behindDoc="0" locked="0" layoutInCell="1" allowOverlap="1" wp14:anchorId="59EACE13" wp14:editId="1FF087C5">
            <wp:simplePos x="0" y="0"/>
            <wp:positionH relativeFrom="column">
              <wp:posOffset>647700</wp:posOffset>
            </wp:positionH>
            <wp:positionV relativeFrom="paragraph">
              <wp:posOffset>1519555</wp:posOffset>
            </wp:positionV>
            <wp:extent cx="646430" cy="719455"/>
            <wp:effectExtent l="0" t="0" r="1270" b="4445"/>
            <wp:wrapNone/>
            <wp:docPr id="1027120751" name="Picture 3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052898" descr="Shape&#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646430" cy="71945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57568" behindDoc="0" locked="0" layoutInCell="1" allowOverlap="1" wp14:anchorId="69955460" wp14:editId="20D2CF7A">
            <wp:simplePos x="0" y="0"/>
            <wp:positionH relativeFrom="column">
              <wp:posOffset>1343025</wp:posOffset>
            </wp:positionH>
            <wp:positionV relativeFrom="paragraph">
              <wp:posOffset>898525</wp:posOffset>
            </wp:positionV>
            <wp:extent cx="582295" cy="719455"/>
            <wp:effectExtent l="0" t="0" r="8255" b="4445"/>
            <wp:wrapNone/>
            <wp:docPr id="1133598372" name="Picture 36"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052899" descr="Shape&#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82295" cy="71945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58592" behindDoc="0" locked="0" layoutInCell="1" allowOverlap="1" wp14:anchorId="526E44AD" wp14:editId="6B4D7404">
            <wp:simplePos x="0" y="0"/>
            <wp:positionH relativeFrom="column">
              <wp:posOffset>4825365</wp:posOffset>
            </wp:positionH>
            <wp:positionV relativeFrom="paragraph">
              <wp:posOffset>2526030</wp:posOffset>
            </wp:positionV>
            <wp:extent cx="572770" cy="125730"/>
            <wp:effectExtent l="0" t="0" r="0" b="7620"/>
            <wp:wrapNone/>
            <wp:docPr id="208378317"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05290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2770" cy="12573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59616" behindDoc="0" locked="0" layoutInCell="1" allowOverlap="1" wp14:anchorId="1568AF1F" wp14:editId="6C1300DD">
            <wp:simplePos x="0" y="0"/>
            <wp:positionH relativeFrom="column">
              <wp:posOffset>4203065</wp:posOffset>
            </wp:positionH>
            <wp:positionV relativeFrom="paragraph">
              <wp:posOffset>2526665</wp:posOffset>
            </wp:positionV>
            <wp:extent cx="572770" cy="125730"/>
            <wp:effectExtent l="0" t="0" r="0" b="7620"/>
            <wp:wrapNone/>
            <wp:docPr id="80438964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05290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770" cy="12573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60640" behindDoc="0" locked="0" layoutInCell="1" allowOverlap="1" wp14:anchorId="30151EDD" wp14:editId="354DD270">
            <wp:simplePos x="0" y="0"/>
            <wp:positionH relativeFrom="column">
              <wp:posOffset>3598545</wp:posOffset>
            </wp:positionH>
            <wp:positionV relativeFrom="paragraph">
              <wp:posOffset>2534920</wp:posOffset>
            </wp:positionV>
            <wp:extent cx="566420" cy="125730"/>
            <wp:effectExtent l="0" t="0" r="5080" b="7620"/>
            <wp:wrapNone/>
            <wp:docPr id="23294656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05290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6420" cy="12573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61664" behindDoc="0" locked="0" layoutInCell="1" allowOverlap="1" wp14:anchorId="058ED77A" wp14:editId="53ED0D0E">
            <wp:simplePos x="0" y="0"/>
            <wp:positionH relativeFrom="column">
              <wp:posOffset>1205865</wp:posOffset>
            </wp:positionH>
            <wp:positionV relativeFrom="paragraph">
              <wp:posOffset>2515870</wp:posOffset>
            </wp:positionV>
            <wp:extent cx="541655" cy="143510"/>
            <wp:effectExtent l="0" t="0" r="0" b="8890"/>
            <wp:wrapNone/>
            <wp:docPr id="165792817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05290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1655" cy="14351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62688" behindDoc="0" locked="0" layoutInCell="1" allowOverlap="1" wp14:anchorId="481AB298" wp14:editId="43424942">
            <wp:simplePos x="0" y="0"/>
            <wp:positionH relativeFrom="column">
              <wp:posOffset>685800</wp:posOffset>
            </wp:positionH>
            <wp:positionV relativeFrom="paragraph">
              <wp:posOffset>2507615</wp:posOffset>
            </wp:positionV>
            <wp:extent cx="451485" cy="143510"/>
            <wp:effectExtent l="0" t="0" r="5715" b="8890"/>
            <wp:wrapNone/>
            <wp:docPr id="205009672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05290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1485" cy="14351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63712" behindDoc="0" locked="0" layoutInCell="1" allowOverlap="1" wp14:anchorId="61015339" wp14:editId="61156696">
            <wp:simplePos x="0" y="0"/>
            <wp:positionH relativeFrom="column">
              <wp:posOffset>3006725</wp:posOffset>
            </wp:positionH>
            <wp:positionV relativeFrom="paragraph">
              <wp:posOffset>2541270</wp:posOffset>
            </wp:positionV>
            <wp:extent cx="532765" cy="107950"/>
            <wp:effectExtent l="0" t="0" r="635" b="6350"/>
            <wp:wrapNone/>
            <wp:docPr id="209733277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05290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2765" cy="10795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64736" behindDoc="0" locked="0" layoutInCell="1" allowOverlap="1" wp14:anchorId="3351E607" wp14:editId="67A5DCD3">
            <wp:simplePos x="0" y="0"/>
            <wp:positionH relativeFrom="column">
              <wp:posOffset>2385060</wp:posOffset>
            </wp:positionH>
            <wp:positionV relativeFrom="paragraph">
              <wp:posOffset>2547620</wp:posOffset>
            </wp:positionV>
            <wp:extent cx="558165" cy="107950"/>
            <wp:effectExtent l="0" t="0" r="0" b="6350"/>
            <wp:wrapNone/>
            <wp:docPr id="13572182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05290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8165" cy="10795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65760" behindDoc="0" locked="0" layoutInCell="1" allowOverlap="1" wp14:anchorId="5A763023" wp14:editId="0AF15711">
            <wp:simplePos x="0" y="0"/>
            <wp:positionH relativeFrom="column">
              <wp:posOffset>1793875</wp:posOffset>
            </wp:positionH>
            <wp:positionV relativeFrom="paragraph">
              <wp:posOffset>2538095</wp:posOffset>
            </wp:positionV>
            <wp:extent cx="551815" cy="125730"/>
            <wp:effectExtent l="0" t="0" r="635" b="7620"/>
            <wp:wrapNone/>
            <wp:docPr id="10250472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05290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1815" cy="12573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66784" behindDoc="0" locked="0" layoutInCell="1" allowOverlap="1" wp14:anchorId="3891C07C" wp14:editId="4A9215B6">
            <wp:simplePos x="0" y="0"/>
            <wp:positionH relativeFrom="column">
              <wp:posOffset>2568575</wp:posOffset>
            </wp:positionH>
            <wp:positionV relativeFrom="paragraph">
              <wp:posOffset>508000</wp:posOffset>
            </wp:positionV>
            <wp:extent cx="436245" cy="719455"/>
            <wp:effectExtent l="0" t="0" r="1905" b="4445"/>
            <wp:wrapNone/>
            <wp:docPr id="1426514830" name="Picture 27"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052908" descr="Shape, arrow&#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6245" cy="71945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67808" behindDoc="0" locked="0" layoutInCell="1" allowOverlap="1" wp14:anchorId="6157CE97" wp14:editId="009D7125">
            <wp:simplePos x="0" y="0"/>
            <wp:positionH relativeFrom="column">
              <wp:posOffset>1962785</wp:posOffset>
            </wp:positionH>
            <wp:positionV relativeFrom="paragraph">
              <wp:posOffset>231140</wp:posOffset>
            </wp:positionV>
            <wp:extent cx="501015" cy="719455"/>
            <wp:effectExtent l="0" t="0" r="0" b="4445"/>
            <wp:wrapNone/>
            <wp:docPr id="1883140690" name="Picture 26"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052909" descr="Shape, arrow&#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1015" cy="71945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68832" behindDoc="0" locked="0" layoutInCell="1" allowOverlap="1" wp14:anchorId="330A3657" wp14:editId="29D36D4B">
            <wp:simplePos x="0" y="0"/>
            <wp:positionH relativeFrom="column">
              <wp:posOffset>647700</wp:posOffset>
            </wp:positionH>
            <wp:positionV relativeFrom="paragraph">
              <wp:posOffset>242570</wp:posOffset>
            </wp:positionV>
            <wp:extent cx="1393190" cy="503555"/>
            <wp:effectExtent l="0" t="0" r="0" b="0"/>
            <wp:wrapNone/>
            <wp:docPr id="1175366452" name="Picture 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052910" descr="Text&#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393190" cy="50355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en-US"/>
        </w:rPr>
        <w:drawing>
          <wp:inline distT="0" distB="0" distL="0" distR="0" wp14:anchorId="2F149261" wp14:editId="434050F1">
            <wp:extent cx="5556885" cy="2661920"/>
            <wp:effectExtent l="0" t="0" r="5715" b="5080"/>
            <wp:docPr id="256" name="Chart 1">
              <a:extLst xmlns:a="http://schemas.openxmlformats.org/drawingml/2006/main">
                <a:ext uri="{FF2B5EF4-FFF2-40B4-BE49-F238E27FC236}">
                  <a16:creationId xmlns:a16="http://schemas.microsoft.com/office/drawing/2014/main" id="{7833785A-CD2E-45EC-9F68-C06907BA87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31071F9D" w14:textId="77777777" w:rsidR="0073075D" w:rsidRDefault="0073075D" w:rsidP="0073075D">
      <w:pPr>
        <w:spacing w:line="480" w:lineRule="auto"/>
      </w:pPr>
      <w:r>
        <w:t>Fig. 13</w:t>
      </w:r>
      <w:r>
        <w:rPr>
          <w:noProof/>
        </w:rPr>
        <w:t>.</w:t>
      </w:r>
      <w:r>
        <w:t xml:space="preserve"> Ultimate strength to yield ratio with the cold working effects and without the cold working effects for (a) channel cross sections with the depth of 170 mm, and (b) zed cross sections with the depth of 170 mm. </w:t>
      </w:r>
    </w:p>
    <w:p w14:paraId="79549A81" w14:textId="77777777" w:rsidR="0073075D" w:rsidRDefault="0073075D" w:rsidP="0073075D">
      <w:pPr>
        <w:pStyle w:val="Figure"/>
      </w:pPr>
    </w:p>
    <w:p w14:paraId="3DB84A37" w14:textId="77777777" w:rsidR="0073075D" w:rsidRDefault="0073075D" w:rsidP="0073075D">
      <w:pPr>
        <w:spacing w:line="480" w:lineRule="auto"/>
      </w:pPr>
      <w:r>
        <w:t>The following observations were made from Tables 7, 8, 9 and Figs. 12, 13:</w:t>
      </w:r>
    </w:p>
    <w:p w14:paraId="6203E37D" w14:textId="77777777" w:rsidR="0073075D" w:rsidRDefault="0073075D" w:rsidP="0073075D">
      <w:pPr>
        <w:spacing w:line="480" w:lineRule="auto"/>
        <w:rPr>
          <w:b/>
          <w:bCs/>
        </w:rPr>
      </w:pPr>
      <w:r>
        <w:rPr>
          <w:b/>
          <w:bCs/>
        </w:rPr>
        <w:t>For channel sections with the depth of 145 mm:</w:t>
      </w:r>
    </w:p>
    <w:p w14:paraId="4A3B2580" w14:textId="77777777" w:rsidR="0073075D" w:rsidRDefault="0073075D" w:rsidP="0073075D">
      <w:pPr>
        <w:pStyle w:val="ListParagraph"/>
        <w:numPr>
          <w:ilvl w:val="0"/>
          <w:numId w:val="4"/>
        </w:numPr>
        <w:spacing w:line="480" w:lineRule="auto"/>
        <w:contextualSpacing w:val="0"/>
        <w:rPr>
          <w:lang w:eastAsia="en-GB"/>
        </w:rPr>
      </w:pPr>
      <w:r>
        <w:rPr>
          <w:lang w:eastAsia="en-GB"/>
        </w:rPr>
        <w:t>Adding two longitudinal stiffeners to the web of the sections (reference (b)) significantly increased the buckling load, by 33% when compared with the standard section. The enhancement in ultimate load was noticeably improved by 21%, but the cold working effect was not significant (less than 1%). When the section was optimised, the maximum increase of the buckling load was 65% (Candidate 2) while the maximum ultimate moment capacity was up to 32% (Candidates 1 and 3). The influence of the cold working was significant for Candidate 2 with a maximum increase of 5%, but it was insignificant for Candidates 1 and 3.</w:t>
      </w:r>
    </w:p>
    <w:p w14:paraId="5A1A7956" w14:textId="77777777" w:rsidR="0073075D" w:rsidRDefault="0073075D" w:rsidP="0073075D">
      <w:pPr>
        <w:pStyle w:val="ListParagraph"/>
        <w:numPr>
          <w:ilvl w:val="0"/>
          <w:numId w:val="4"/>
        </w:numPr>
        <w:spacing w:line="480" w:lineRule="auto"/>
        <w:contextualSpacing w:val="0"/>
        <w:rPr>
          <w:lang w:eastAsia="en-GB"/>
        </w:rPr>
      </w:pPr>
      <w:r>
        <w:rPr>
          <w:lang w:eastAsia="en-GB"/>
        </w:rPr>
        <w:t>Adding one longitudinal stiffener to the top and bottom flanges of the reference section (reference (c)) resulted in further enhancement in the section’s strengths. The buckling load was increased by 55% when compared with the standard section, while the ultimate moment capacity was increased by 40% and when the cold working effect was included, the increase was a further 2%. When the section was optimised, the maximum increase of the buckling load was 131% (Candidate 5) while the maximum ultimate moment capacity was 50% (Candidate 4). The influence of the cold working was significant for Candidate 6 with a maximum increase of 5%, but it was 2-3% for Candidates 4 and 5.</w:t>
      </w:r>
    </w:p>
    <w:p w14:paraId="44ADD047" w14:textId="77777777" w:rsidR="0073075D" w:rsidRDefault="0073075D" w:rsidP="0073075D">
      <w:pPr>
        <w:spacing w:line="480" w:lineRule="auto"/>
        <w:rPr>
          <w:b/>
          <w:bCs/>
        </w:rPr>
      </w:pPr>
      <w:r>
        <w:rPr>
          <w:b/>
          <w:bCs/>
        </w:rPr>
        <w:t>For zed sections with the depth of 145 mm:</w:t>
      </w:r>
    </w:p>
    <w:p w14:paraId="5B1C0D2E" w14:textId="77777777" w:rsidR="0073075D" w:rsidRDefault="0073075D" w:rsidP="0073075D">
      <w:pPr>
        <w:pStyle w:val="ListParagraph"/>
        <w:numPr>
          <w:ilvl w:val="0"/>
          <w:numId w:val="4"/>
        </w:numPr>
        <w:spacing w:line="480" w:lineRule="auto"/>
        <w:contextualSpacing w:val="0"/>
        <w:rPr>
          <w:lang w:eastAsia="en-GB"/>
        </w:rPr>
      </w:pPr>
      <w:r>
        <w:rPr>
          <w:lang w:eastAsia="en-GB"/>
        </w:rPr>
        <w:t xml:space="preserve">Adding two longitudinal stiffeners to the web of the sections (reference (b)) significantly increased the buckling load, by 46% when compared with the standard section. The </w:t>
      </w:r>
      <w:r>
        <w:rPr>
          <w:lang w:eastAsia="en-GB"/>
        </w:rPr>
        <w:lastRenderedPageBreak/>
        <w:t>ultimate load enhancement was noticeably improved by 20%, but the cold working effect was less than 1%, which was not significant. When the section was optimised, the maximum increase of the buckling load was 50% (Candidate 2) while the maximum ultimate moment capacity was up to 23% (Candidate 2). The influence of the cold working was significant for Candidates 1 and 3 with a maximum increase of 9% (from 18% to 27%), but it was 3% for Candidate 2.</w:t>
      </w:r>
    </w:p>
    <w:p w14:paraId="5E32924C" w14:textId="77777777" w:rsidR="0073075D" w:rsidRDefault="0073075D" w:rsidP="0073075D">
      <w:pPr>
        <w:pStyle w:val="ListParagraph"/>
        <w:numPr>
          <w:ilvl w:val="0"/>
          <w:numId w:val="4"/>
        </w:numPr>
        <w:spacing w:line="480" w:lineRule="auto"/>
        <w:contextualSpacing w:val="0"/>
        <w:rPr>
          <w:lang w:eastAsia="en-GB"/>
        </w:rPr>
      </w:pPr>
      <w:r>
        <w:rPr>
          <w:lang w:eastAsia="en-GB"/>
        </w:rPr>
        <w:t>Adding one longitudinal stiffener to the top and bottom flanges of the reference section (reference (c)) resulted in further enhancement in the section’s strengths. The buckling load was increased by 60% when compared with the standard section, while the ultimate moment capacity was increased by 29% and when the cold working effect was included, the increase was a further 3%. When the section was optimised, the maximum increase of the buckling load was 75% (Candidate 5) while the maximum ultimate moment capacity was 36% (Candidate 4). The effect of the cold working was 2-3% for all Candidates 4, 5 and 6.</w:t>
      </w:r>
    </w:p>
    <w:p w14:paraId="55235FB9" w14:textId="77777777" w:rsidR="0073075D" w:rsidRDefault="0073075D" w:rsidP="0073075D">
      <w:pPr>
        <w:pStyle w:val="ListParagraph"/>
        <w:numPr>
          <w:ilvl w:val="0"/>
          <w:numId w:val="4"/>
        </w:numPr>
        <w:spacing w:line="480" w:lineRule="auto"/>
        <w:contextualSpacing w:val="0"/>
        <w:rPr>
          <w:lang w:eastAsia="en-GB"/>
        </w:rPr>
      </w:pPr>
      <w:r>
        <w:rPr>
          <w:lang w:eastAsia="en-GB"/>
        </w:rPr>
        <w:t>Candidate 4 is the optimal solution, for both the channel and zed sections with the section depth of 145 mm which gained most increase in the buckling and ultimate moment capacities without the cold working effect, and with the cold working effect. They were 118%, 50% and 53% for the channel section, respectively, and 96%, 36% and 38% for the zed section, respectively.</w:t>
      </w:r>
    </w:p>
    <w:p w14:paraId="491C2E8C" w14:textId="77777777" w:rsidR="0073075D" w:rsidRDefault="0073075D" w:rsidP="0073075D">
      <w:pPr>
        <w:spacing w:line="480" w:lineRule="auto"/>
        <w:rPr>
          <w:lang w:eastAsia="en-GB"/>
        </w:rPr>
      </w:pPr>
    </w:p>
    <w:p w14:paraId="593291BE" w14:textId="77777777" w:rsidR="0073075D" w:rsidRDefault="0073075D" w:rsidP="0073075D">
      <w:pPr>
        <w:spacing w:line="480" w:lineRule="auto"/>
        <w:rPr>
          <w:lang w:eastAsia="en-GB"/>
        </w:rPr>
      </w:pPr>
      <w:r>
        <w:rPr>
          <w:b/>
          <w:bCs/>
        </w:rPr>
        <w:t>For channel sections with the depth of 170 mm:</w:t>
      </w:r>
      <w:r>
        <w:rPr>
          <w:lang w:eastAsia="en-GB"/>
        </w:rPr>
        <w:t xml:space="preserve">     </w:t>
      </w:r>
    </w:p>
    <w:p w14:paraId="040DFA8C" w14:textId="77777777" w:rsidR="0073075D" w:rsidRDefault="0073075D" w:rsidP="0073075D">
      <w:pPr>
        <w:pStyle w:val="ListParagraph"/>
        <w:numPr>
          <w:ilvl w:val="0"/>
          <w:numId w:val="4"/>
        </w:numPr>
        <w:spacing w:line="480" w:lineRule="auto"/>
        <w:contextualSpacing w:val="0"/>
        <w:rPr>
          <w:lang w:eastAsia="en-GB"/>
        </w:rPr>
      </w:pPr>
      <w:r>
        <w:rPr>
          <w:lang w:eastAsia="en-GB"/>
        </w:rPr>
        <w:lastRenderedPageBreak/>
        <w:t>Adding two longitudinal stiffeners to the web of the sections (reference (b)) significantly increased the buckling load, by 15% when compared with the standard section. However, the enhancement was not noticeable for the ultimate moment capacity with a maximum increase of less than 2%. For optimised sections, the maximum increase of the buckling load was 101% (Candidate 2) while the maximum ultimate moment capacity was 8% (Candidates 1 and 3). The influence of the cold working was significant for all Candidates 1, 2 and 3 with a maximum increase of 4%.</w:t>
      </w:r>
    </w:p>
    <w:p w14:paraId="27517C24" w14:textId="77777777" w:rsidR="0073075D" w:rsidRDefault="0073075D" w:rsidP="0073075D">
      <w:pPr>
        <w:pStyle w:val="ListParagraph"/>
        <w:numPr>
          <w:ilvl w:val="0"/>
          <w:numId w:val="4"/>
        </w:numPr>
        <w:spacing w:line="480" w:lineRule="auto"/>
        <w:contextualSpacing w:val="0"/>
        <w:rPr>
          <w:lang w:eastAsia="en-GB"/>
        </w:rPr>
      </w:pPr>
      <w:r>
        <w:rPr>
          <w:lang w:eastAsia="en-GB"/>
        </w:rPr>
        <w:t xml:space="preserve">Adding one longitudinal stiffener to the top and bottom flanges of the reference section (reference (c)) resulted in further enhancement in the section’s strengths. The buckling load was increased by 31% when compared with the standard section, while the ultimate moment capacity was increased by 2% and when the cold working effect was included, the increase was a further 6%. For optimized sections, the maximum increase of the buckling load was 97% (Candidate 5) while the maximum ultimate moment capacity was 13% (Candidate 6). The influence of the cold working was significant for all Candidates 4-6 with a maximum increase of 7%.     </w:t>
      </w:r>
    </w:p>
    <w:p w14:paraId="7C143C27" w14:textId="77777777" w:rsidR="0073075D" w:rsidRDefault="0073075D" w:rsidP="0073075D">
      <w:pPr>
        <w:spacing w:line="480" w:lineRule="auto"/>
        <w:rPr>
          <w:b/>
          <w:bCs/>
        </w:rPr>
      </w:pPr>
      <w:r>
        <w:rPr>
          <w:b/>
          <w:bCs/>
        </w:rPr>
        <w:t>For zed sections with the depth of 170 mm:</w:t>
      </w:r>
    </w:p>
    <w:p w14:paraId="2F54A485" w14:textId="77777777" w:rsidR="0073075D" w:rsidRDefault="0073075D" w:rsidP="0073075D">
      <w:pPr>
        <w:pStyle w:val="ListParagraph"/>
        <w:numPr>
          <w:ilvl w:val="0"/>
          <w:numId w:val="4"/>
        </w:numPr>
        <w:spacing w:line="480" w:lineRule="auto"/>
        <w:contextualSpacing w:val="0"/>
        <w:rPr>
          <w:lang w:eastAsia="en-GB"/>
        </w:rPr>
      </w:pPr>
      <w:r>
        <w:rPr>
          <w:lang w:eastAsia="en-GB"/>
        </w:rPr>
        <w:t>Adding two longitudinal stiffeners to the web of the sections (reference (b)) significantly increased the buckling load, by 21% when compared with the standard section. The enhancement for the ultimate moment capacity was increased with a maximum of 6% and when the cold working effect was included, it was a further increase of 2%. The maximum increase of the buckling load for optimised sections was 120% (Candidate 2) while the maximum ultimate moment capacity was 15-17% (Candidates 1 and 3). The influence of the cold working was significant for Candidate 3 with a maximum increase of 5%.</w:t>
      </w:r>
    </w:p>
    <w:p w14:paraId="5D386200" w14:textId="77777777" w:rsidR="0073075D" w:rsidRDefault="0073075D" w:rsidP="0073075D">
      <w:pPr>
        <w:pStyle w:val="ListParagraph"/>
        <w:numPr>
          <w:ilvl w:val="0"/>
          <w:numId w:val="4"/>
        </w:numPr>
        <w:spacing w:line="480" w:lineRule="auto"/>
        <w:contextualSpacing w:val="0"/>
        <w:rPr>
          <w:lang w:eastAsia="en-GB"/>
        </w:rPr>
      </w:pPr>
      <w:r>
        <w:rPr>
          <w:lang w:eastAsia="en-GB"/>
        </w:rPr>
        <w:lastRenderedPageBreak/>
        <w:t xml:space="preserve">Adding one longitudinal stiffener to the top and bottom flanges of the reference section (reference (c)) resulted in further enhancement in the section’s strengths. The buckling load was increased by 39% when compared with the standard section, while the ultimate moment capacity was increased by 11% and when the cold working effect was included, the increase was a further 6%. When the section was optimised, the maximum increase of the buckling load was 111% (Candidate 5) while the maximum ultimate moment capacity was 17% (Candidate 6). The influence of the cold working was significant for all Candidates 4-6 with a maximum increase of 7%.     </w:t>
      </w:r>
    </w:p>
    <w:p w14:paraId="5714721D" w14:textId="77777777" w:rsidR="0073075D" w:rsidRDefault="0073075D" w:rsidP="0073075D">
      <w:pPr>
        <w:pStyle w:val="ListParagraph"/>
        <w:numPr>
          <w:ilvl w:val="0"/>
          <w:numId w:val="4"/>
        </w:numPr>
        <w:spacing w:line="480" w:lineRule="auto"/>
        <w:contextualSpacing w:val="0"/>
        <w:rPr>
          <w:lang w:eastAsia="en-GB"/>
        </w:rPr>
      </w:pPr>
      <w:r>
        <w:rPr>
          <w:lang w:eastAsia="en-GB"/>
        </w:rPr>
        <w:t>Candidate 6 is the optimal solution, for both the channel and zed sections with the section depth of 170 mm gained most increase in the buckling and ultimate moment capacities without the cold working effect, and with the cold working effect. They were 84%, 13% and 20% for the channel section, respectively, and 110%, 17% and 23% for the zed section, respectively. It is noted that the stiffeners size was accounting for in the total developed length of the section and that, therefore, the flange width of the design candidate 6 is less than that of the reference section.</w:t>
      </w:r>
    </w:p>
    <w:p w14:paraId="466AB3C0" w14:textId="77777777" w:rsidR="0073075D" w:rsidRDefault="0073075D" w:rsidP="0073075D">
      <w:pPr>
        <w:spacing w:line="480" w:lineRule="auto"/>
      </w:pPr>
      <w:r>
        <w:t>The following observations were made for both channel and zed sections with the depths of 145 mm and 170 mm:</w:t>
      </w:r>
    </w:p>
    <w:p w14:paraId="067EB833" w14:textId="77777777" w:rsidR="0073075D" w:rsidRDefault="0073075D" w:rsidP="0073075D">
      <w:pPr>
        <w:pStyle w:val="ListParagraph"/>
        <w:numPr>
          <w:ilvl w:val="0"/>
          <w:numId w:val="4"/>
        </w:numPr>
        <w:spacing w:line="480" w:lineRule="auto"/>
        <w:contextualSpacing w:val="0"/>
        <w:rPr>
          <w:lang w:eastAsia="en-GB"/>
        </w:rPr>
      </w:pPr>
      <w:r>
        <w:rPr>
          <w:lang w:eastAsia="en-GB"/>
        </w:rPr>
        <w:t>The cold working had modest effect in material strength in the flat regions of cold roll formed steel sections by on average 2.5%, but significantly enhanced material strength in the corner and stiffener bend regions by on average 18%.</w:t>
      </w:r>
    </w:p>
    <w:p w14:paraId="466D4223" w14:textId="77777777" w:rsidR="0073075D" w:rsidRDefault="0073075D" w:rsidP="0073075D">
      <w:pPr>
        <w:pStyle w:val="ListParagraph"/>
        <w:numPr>
          <w:ilvl w:val="0"/>
          <w:numId w:val="4"/>
        </w:numPr>
        <w:spacing w:line="480" w:lineRule="auto"/>
        <w:contextualSpacing w:val="0"/>
      </w:pPr>
      <w:r>
        <w:t xml:space="preserve">The extent of improved distortional buckling and ultimate strength benefit obtained from geometry and the cold working effects were dependent upon on the shapes and dimensions </w:t>
      </w:r>
      <w:r>
        <w:lastRenderedPageBreak/>
        <w:t>of the cross sections, the positions, shapes and dimensions of the stiffeners, and the amount of cold working area of the section corners and stiffener bends.</w:t>
      </w:r>
    </w:p>
    <w:p w14:paraId="688F08BC" w14:textId="77777777" w:rsidR="0073075D" w:rsidRDefault="0073075D" w:rsidP="0073075D">
      <w:pPr>
        <w:pStyle w:val="ListParagraph"/>
        <w:numPr>
          <w:ilvl w:val="0"/>
          <w:numId w:val="4"/>
        </w:numPr>
        <w:spacing w:line="480" w:lineRule="auto"/>
        <w:contextualSpacing w:val="0"/>
        <w:rPr>
          <w:lang w:eastAsia="en-GB"/>
        </w:rPr>
      </w:pPr>
      <w:r>
        <w:rPr>
          <w:lang w:eastAsia="en-GB"/>
        </w:rPr>
        <w:t xml:space="preserve">The buckling load of the section was profoundly influenced by </w:t>
      </w:r>
      <w:r>
        <w:t xml:space="preserve">the shapes and dimensions of the cross section and the stiffeners. </w:t>
      </w:r>
      <w:r>
        <w:rPr>
          <w:lang w:eastAsia="en-GB"/>
        </w:rPr>
        <w:t xml:space="preserve">The optimised sections with two longitudinal web stiffeners in the web resulted in maximum enhancement in the buckling load of the channel and zed sections. The increase in the buckling load was significant for both the section depth of 145 mm (50-65%) and for the section depth of 170 mm (101%-120%). Adding one longitudinal stiffener to the top and bottom flanges of the section further increased the buckling load, with a greater increase for the section depth of 145 mm (75-131%) than for the section depth of 170 mm (97-111%). </w:t>
      </w:r>
    </w:p>
    <w:p w14:paraId="524F1433" w14:textId="77777777" w:rsidR="0073075D" w:rsidRDefault="0073075D" w:rsidP="0073075D">
      <w:pPr>
        <w:pStyle w:val="ListParagraph"/>
        <w:numPr>
          <w:ilvl w:val="0"/>
          <w:numId w:val="4"/>
        </w:numPr>
        <w:spacing w:line="480" w:lineRule="auto"/>
        <w:contextualSpacing w:val="0"/>
        <w:rPr>
          <w:lang w:eastAsia="en-GB"/>
        </w:rPr>
      </w:pPr>
      <w:r>
        <w:rPr>
          <w:lang w:eastAsia="en-GB"/>
        </w:rPr>
        <w:t xml:space="preserve">The ultimate strength of the section was significantly affected by </w:t>
      </w:r>
      <w:r>
        <w:t xml:space="preserve">the shapes, dimensions and material properties of the cross section and the stiffeners. </w:t>
      </w:r>
      <w:r>
        <w:rPr>
          <w:lang w:eastAsia="en-GB"/>
        </w:rPr>
        <w:t>The optimised sections with two longitudinal web stiffeners in the web provided noticeably enhancement in the moment capacity of the channel and zed sections. The increase in the moment capacity was significant for the section depth of 145 mm (23-32%), but less significant for the section depth of 170 mm (7-17%). The maximum cold working effect was 5-9% for the section depth of 145 mm, and 4-5% for the section depth of 170 mm. Adding one longitudinal stiffener to the top and bottom flanges of the section further increased the moment capacity, with a greater increase for the section depth of 145 mm (36-50%) than for the section depth of 170 mm (13-17%). In this case, the maximum cold working effect was 3-5% for the section depth of 145 mm, and 7% for the section depth of 170 mm.</w:t>
      </w:r>
    </w:p>
    <w:p w14:paraId="3EC6C4B1" w14:textId="77777777" w:rsidR="0073075D" w:rsidRDefault="0073075D" w:rsidP="0073075D">
      <w:pPr>
        <w:pStyle w:val="ListParagraph"/>
        <w:numPr>
          <w:ilvl w:val="0"/>
          <w:numId w:val="4"/>
        </w:numPr>
        <w:spacing w:line="480" w:lineRule="auto"/>
        <w:contextualSpacing w:val="0"/>
        <w:rPr>
          <w:lang w:eastAsia="en-GB"/>
        </w:rPr>
      </w:pPr>
      <w:r>
        <w:rPr>
          <w:rFonts w:cs="Times New Roman"/>
        </w:rPr>
        <w:t xml:space="preserve">It revealed that, as illustrated in Table 9, for the section depth of 145 mm, the optimal designs provided up to 43% and 39% increase in flexural strength for the channel and zed </w:t>
      </w:r>
      <w:r>
        <w:rPr>
          <w:rFonts w:cs="Times New Roman"/>
        </w:rPr>
        <w:lastRenderedPageBreak/>
        <w:t>sections, respectively; however, when the true material properties at the section corner and the stiffener’s bend regions was included, the increase in flexural strength increased up to 50% and 41%, respectively. For the section depth of 170 mm, the optimal designs provided up to 16% and 14% increase in flexural strength for the channel and zed sections, respectively; however, when the true material properties at the section corner and the stiffener’s bend regions was included, the increase in flexural strength increased up to 23% and 20%, respectively.</w:t>
      </w:r>
      <w:r>
        <w:rPr>
          <w:lang w:eastAsia="en-GB"/>
        </w:rPr>
        <w:t xml:space="preserve"> </w:t>
      </w:r>
    </w:p>
    <w:p w14:paraId="6A747DCF" w14:textId="77777777" w:rsidR="0073075D" w:rsidRDefault="0073075D" w:rsidP="0073075D">
      <w:pPr>
        <w:pStyle w:val="Figure"/>
      </w:pPr>
      <w:r>
        <w:rPr>
          <w:noProof/>
          <w:lang w:val="en-US"/>
        </w:rPr>
        <w:drawing>
          <wp:anchor distT="0" distB="0" distL="114300" distR="114300" simplePos="0" relativeHeight="251769856" behindDoc="0" locked="0" layoutInCell="1" allowOverlap="1" wp14:anchorId="156E0A81" wp14:editId="3995A3AC">
            <wp:simplePos x="0" y="0"/>
            <wp:positionH relativeFrom="column">
              <wp:posOffset>66675</wp:posOffset>
            </wp:positionH>
            <wp:positionV relativeFrom="paragraph">
              <wp:posOffset>9772650</wp:posOffset>
            </wp:positionV>
            <wp:extent cx="384810" cy="899795"/>
            <wp:effectExtent l="0" t="0" r="0" b="0"/>
            <wp:wrapNone/>
            <wp:docPr id="752681763" name="Picture 24"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Shape&#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4810" cy="899795"/>
                    </a:xfrm>
                    <a:prstGeom prst="rect">
                      <a:avLst/>
                    </a:prstGeom>
                    <a:noFill/>
                  </pic:spPr>
                </pic:pic>
              </a:graphicData>
            </a:graphic>
            <wp14:sizeRelH relativeFrom="margin">
              <wp14:pctWidth>0</wp14:pctWidth>
            </wp14:sizeRelH>
            <wp14:sizeRelV relativeFrom="margin">
              <wp14:pctHeight>0</wp14:pctHeight>
            </wp14:sizeRelV>
          </wp:anchor>
        </w:drawing>
      </w:r>
    </w:p>
    <w:p w14:paraId="120B614B" w14:textId="77777777" w:rsidR="0073075D" w:rsidRDefault="0073075D" w:rsidP="0073075D">
      <w:pPr>
        <w:pStyle w:val="Heading1"/>
      </w:pPr>
      <w:r>
        <w:t>6. Conclusions</w:t>
      </w:r>
      <w:bookmarkEnd w:id="16"/>
    </w:p>
    <w:p w14:paraId="59A02DB8" w14:textId="77777777" w:rsidR="0073075D" w:rsidRDefault="0073075D" w:rsidP="0073075D">
      <w:pPr>
        <w:spacing w:line="480" w:lineRule="auto"/>
        <w:rPr>
          <w:lang w:eastAsia="en-GB"/>
        </w:rPr>
      </w:pPr>
      <w:r>
        <w:rPr>
          <w:lang w:eastAsia="en-GB"/>
        </w:rPr>
        <w:t xml:space="preserve">In this paper, the influence of cold working effects on mechanical properties and flexural strength of the cold roll formed sections were studied by experimental testing and combined Finite Element modelling and optimisation. A test program consisted of tensile tests and four-point bending tests were conducted to study the cold working effect in the section and stiffener’s corners of cold roll formed sections and in the design optimisation. </w:t>
      </w:r>
      <w:r w:rsidRPr="00BF0C64">
        <w:rPr>
          <w:color w:val="FF0000"/>
          <w:lang w:eastAsia="en-GB"/>
        </w:rPr>
        <w:t xml:space="preserve">A practical method combining FE analysis and optimisation technique using Design </w:t>
      </w:r>
      <w:proofErr w:type="gramStart"/>
      <w:r w:rsidRPr="00BF0C64">
        <w:rPr>
          <w:color w:val="FF0000"/>
          <w:lang w:eastAsia="en-GB"/>
        </w:rPr>
        <w:t>Of</w:t>
      </w:r>
      <w:proofErr w:type="gramEnd"/>
      <w:r w:rsidRPr="00BF0C64">
        <w:rPr>
          <w:color w:val="FF0000"/>
          <w:lang w:eastAsia="en-GB"/>
        </w:rPr>
        <w:t xml:space="preserve"> Experiments and response surface was adopted </w:t>
      </w:r>
      <w:r>
        <w:rPr>
          <w:lang w:eastAsia="en-GB"/>
        </w:rPr>
        <w:t>to obtain optimal designs for cold roll formed steel sections in flexural strength considering distortional buckling failure.  In particular, the FE model was developed for replicating the section’s flexural behaviour under four-point beam bending tests. The model included initial imperfections, geometry and the true material properties at the section and stiffener’s corners and was then utilised to optimise the buckling and flexural strength of channel and zed sections with different section depths. Optimal cross-sectional shapes of the longitudinally stiffened channel and zed sections including flange stiffeners was finally achieved. The following conclusions were drawn based on the results of this study:</w:t>
      </w:r>
    </w:p>
    <w:p w14:paraId="7106E3E0" w14:textId="77777777" w:rsidR="0073075D" w:rsidRDefault="0073075D" w:rsidP="0073075D">
      <w:pPr>
        <w:pStyle w:val="ListParagraph"/>
        <w:numPr>
          <w:ilvl w:val="0"/>
          <w:numId w:val="6"/>
        </w:numPr>
        <w:spacing w:line="480" w:lineRule="auto"/>
        <w:contextualSpacing w:val="0"/>
        <w:rPr>
          <w:lang w:eastAsia="en-GB"/>
        </w:rPr>
      </w:pPr>
      <w:r>
        <w:rPr>
          <w:lang w:eastAsia="en-GB"/>
        </w:rPr>
        <w:lastRenderedPageBreak/>
        <w:t>The results revealed the efficiency of the adopted optimisation approach to increase the ultimate strength of cold roll formed sections. The ultimate moment capacities of the optimised sections were significantly higher than those obtained from their standard and reference counterparts for the same amount of material used. This improvement was more evident for the zed sections which were less prone to distortional buckling failure mode.</w:t>
      </w:r>
    </w:p>
    <w:p w14:paraId="30610821" w14:textId="77777777" w:rsidR="0073075D" w:rsidRDefault="0073075D" w:rsidP="0073075D">
      <w:pPr>
        <w:pStyle w:val="ListParagraph"/>
        <w:numPr>
          <w:ilvl w:val="0"/>
          <w:numId w:val="6"/>
        </w:numPr>
        <w:spacing w:line="480" w:lineRule="auto"/>
        <w:contextualSpacing w:val="0"/>
        <w:rPr>
          <w:lang w:eastAsia="en-GB"/>
        </w:rPr>
      </w:pPr>
      <w:r>
        <w:rPr>
          <w:lang w:eastAsia="en-GB"/>
        </w:rPr>
        <w:t xml:space="preserve">The cold working effect in the corner and stiffener areas was insignificant on ultimate strength in the standard sections and only had a relevant influence at reference sections ultimate strength. The main reason for the low contribution of the cold working effects can be the higher distortional buckling slenderness and the relatively small area of the rounded corners compared to the total cross section area in the sections. On the other hand, the cold working effect significantly increased the ultimate strength of the optimised sections up to 7% and 9% for the channel and zed sections, respectively. In the optimised sections, several parts of the cross-section presented an equivalent strain higher than the yield strain, so the increase of the yield strength in corner areas produced an increase of the flexural strength of the beams. </w:t>
      </w:r>
    </w:p>
    <w:p w14:paraId="1581A84B" w14:textId="77777777" w:rsidR="0073075D" w:rsidRDefault="0073075D" w:rsidP="0073075D">
      <w:pPr>
        <w:pStyle w:val="ListParagraph"/>
        <w:numPr>
          <w:ilvl w:val="0"/>
          <w:numId w:val="6"/>
        </w:numPr>
        <w:spacing w:line="480" w:lineRule="auto"/>
        <w:contextualSpacing w:val="0"/>
        <w:rPr>
          <w:lang w:eastAsia="en-GB"/>
        </w:rPr>
      </w:pPr>
      <w:r>
        <w:rPr>
          <w:lang w:eastAsia="en-GB"/>
        </w:rPr>
        <w:t>When both geometry and the cold working effect were considered in the optimisation process, optimal sections could be achieved with significant improvement in distortional buckling and ultimate strength. They were up to 118% and 53%, respectively, for the optimised channel section in comparison to the standard channel, and up to 96% and 38%, respectively, for the optimised zed section when compared to the standard zed section using the same amount of material.</w:t>
      </w:r>
    </w:p>
    <w:p w14:paraId="2A21F19B" w14:textId="77777777" w:rsidR="0073075D" w:rsidRDefault="0073075D" w:rsidP="0073075D">
      <w:pPr>
        <w:pStyle w:val="ListParagraph"/>
        <w:numPr>
          <w:ilvl w:val="0"/>
          <w:numId w:val="6"/>
        </w:numPr>
        <w:spacing w:line="480" w:lineRule="auto"/>
        <w:contextualSpacing w:val="0"/>
        <w:rPr>
          <w:lang w:eastAsia="en-GB"/>
        </w:rPr>
      </w:pPr>
      <w:r>
        <w:rPr>
          <w:lang w:eastAsia="en-GB"/>
        </w:rPr>
        <w:t xml:space="preserve">When longitudinal stiffeners were included in the section flanges, the flexural strengths were profoundly enhanced. The buckling load was increased up to 131% when compared </w:t>
      </w:r>
      <w:r>
        <w:rPr>
          <w:lang w:eastAsia="en-GB"/>
        </w:rPr>
        <w:lastRenderedPageBreak/>
        <w:t xml:space="preserve">with the standard section, while the ultimate moment capacity was increased by 50% and the cold working effect of 5% for channel sections.  The buckling load was increased up to 111% when compared with the standard section, while the ultimate moment capacity was increased by 36% and the cold working effect of 7% for zed sections. In addition, adding flange stiffeners to the sections with longitudinal web stiffeners generally increased further the section strength </w:t>
      </w:r>
      <w:r w:rsidRPr="00BF0C64">
        <w:rPr>
          <w:color w:val="FF0000"/>
          <w:lang w:eastAsia="en-GB"/>
        </w:rPr>
        <w:t xml:space="preserve">because this configuration led to a decrease in the distortional buckling slenderness of the sections. The reduction in distortional buckling slenderness generally has a positive impact, resulting in an increase in the ultimate load capacity of the sections. However, the levels of increase were largely dependent on the section depths and material properties Though the increase could be small, as detailed in our previous studies [12, </w:t>
      </w:r>
      <w:r>
        <w:rPr>
          <w:color w:val="FF0000"/>
          <w:lang w:eastAsia="en-GB"/>
        </w:rPr>
        <w:t>44</w:t>
      </w:r>
      <w:r w:rsidRPr="00BF0C64">
        <w:rPr>
          <w:color w:val="FF0000"/>
          <w:lang w:eastAsia="en-GB"/>
        </w:rPr>
        <w:t>].</w:t>
      </w:r>
    </w:p>
    <w:p w14:paraId="733E8F29" w14:textId="77777777" w:rsidR="0073075D" w:rsidRDefault="0073075D" w:rsidP="0073075D">
      <w:pPr>
        <w:pStyle w:val="ListParagraph"/>
        <w:numPr>
          <w:ilvl w:val="0"/>
          <w:numId w:val="6"/>
        </w:numPr>
        <w:spacing w:line="480" w:lineRule="auto"/>
        <w:contextualSpacing w:val="0"/>
        <w:rPr>
          <w:lang w:eastAsia="en-GB"/>
        </w:rPr>
      </w:pPr>
      <w:r>
        <w:rPr>
          <w:lang w:eastAsia="en-GB"/>
        </w:rPr>
        <w:t xml:space="preserve">The optimal cross-sectional shape recommended to have two longitudinal stiffeners at the web placed as much close as possible to the web-flange junctions, one longitudinal flange stiffeners placed near the web flange junctions as much as possible, and the relative dimensions of the sections as obtained from the optimisation process. The proposed shape could gain significant benefit from the geometry and the cold working effects. </w:t>
      </w:r>
    </w:p>
    <w:p w14:paraId="42071F84" w14:textId="377325C8" w:rsidR="0073075D" w:rsidRDefault="0073075D" w:rsidP="0073075D">
      <w:pPr>
        <w:spacing w:line="480" w:lineRule="auto"/>
        <w:rPr>
          <w:color w:val="FF0000"/>
          <w:lang w:eastAsia="en-GB"/>
        </w:rPr>
      </w:pPr>
    </w:p>
    <w:p w14:paraId="4C0D9C84" w14:textId="77777777" w:rsidR="00045F41" w:rsidRDefault="00045F41" w:rsidP="0073075D">
      <w:pPr>
        <w:spacing w:line="480" w:lineRule="auto"/>
        <w:rPr>
          <w:color w:val="FF0000"/>
          <w:lang w:eastAsia="en-GB"/>
        </w:rPr>
      </w:pPr>
    </w:p>
    <w:p w14:paraId="656E4AE3" w14:textId="77777777" w:rsidR="00045F41" w:rsidRDefault="00045F41" w:rsidP="0073075D">
      <w:pPr>
        <w:spacing w:line="480" w:lineRule="auto"/>
        <w:rPr>
          <w:color w:val="FF0000"/>
          <w:lang w:eastAsia="en-GB"/>
        </w:rPr>
      </w:pPr>
    </w:p>
    <w:p w14:paraId="2650DC1A" w14:textId="77777777" w:rsidR="0073075D" w:rsidRDefault="0073075D" w:rsidP="0073075D">
      <w:pPr>
        <w:spacing w:line="480" w:lineRule="auto"/>
        <w:rPr>
          <w:color w:val="FF0000"/>
          <w:lang w:eastAsia="en-GB"/>
        </w:rPr>
      </w:pPr>
    </w:p>
    <w:p w14:paraId="0718A06C" w14:textId="77777777" w:rsidR="0073075D" w:rsidRDefault="0073075D" w:rsidP="0073075D">
      <w:pPr>
        <w:spacing w:line="480" w:lineRule="auto"/>
        <w:rPr>
          <w:color w:val="FF0000"/>
          <w:lang w:eastAsia="en-GB"/>
        </w:rPr>
      </w:pPr>
    </w:p>
    <w:p w14:paraId="56CF13F1" w14:textId="77777777" w:rsidR="0073075D" w:rsidRPr="00BF0C64" w:rsidRDefault="0073075D" w:rsidP="0073075D">
      <w:pPr>
        <w:spacing w:line="480" w:lineRule="auto"/>
        <w:rPr>
          <w:color w:val="FF0000"/>
          <w:lang w:eastAsia="en-GB"/>
        </w:rPr>
      </w:pPr>
    </w:p>
    <w:p w14:paraId="613CF40B" w14:textId="77777777" w:rsidR="0073075D" w:rsidRDefault="0073075D" w:rsidP="0073075D">
      <w:pPr>
        <w:spacing w:line="480" w:lineRule="auto"/>
        <w:rPr>
          <w:b/>
          <w:bCs/>
          <w:lang w:eastAsia="en-GB"/>
        </w:rPr>
      </w:pPr>
      <w:r>
        <w:rPr>
          <w:b/>
          <w:bCs/>
          <w:lang w:eastAsia="en-GB"/>
        </w:rPr>
        <w:lastRenderedPageBreak/>
        <w:t xml:space="preserve">Acknowledgments </w:t>
      </w:r>
    </w:p>
    <w:p w14:paraId="7A6B2E9F" w14:textId="77777777" w:rsidR="0073075D" w:rsidRDefault="0073075D" w:rsidP="0073075D">
      <w:pPr>
        <w:spacing w:line="480" w:lineRule="auto"/>
        <w:rPr>
          <w:lang w:eastAsia="en-GB"/>
        </w:rPr>
      </w:pPr>
      <w:r>
        <w:rPr>
          <w:lang w:eastAsia="en-GB"/>
        </w:rPr>
        <w:t xml:space="preserve">The authors would like to thank the Civil and Structural Engineering Laboratory at The University of Sheffield for providing facilities and technical supports on conducting the experiments. The authors would also like to thank Hadley Industries plc. for providing materials and technical resources for the industrial cold roll formed sections. </w:t>
      </w:r>
    </w:p>
    <w:p w14:paraId="7CE887CA" w14:textId="77777777" w:rsidR="0073075D" w:rsidRDefault="0073075D" w:rsidP="0073075D">
      <w:pPr>
        <w:pStyle w:val="EndNoteBibliography"/>
        <w:spacing w:after="0" w:line="480" w:lineRule="auto"/>
      </w:pPr>
      <w:r>
        <w:rPr>
          <w:rFonts w:cs="Arial"/>
          <w:b/>
          <w:bCs/>
          <w:noProof w:val="0"/>
          <w:lang w:eastAsia="en-GB"/>
        </w:rPr>
        <w:t>References</w:t>
      </w:r>
    </w:p>
    <w:p w14:paraId="7FAE3E4D" w14:textId="77777777" w:rsidR="0073075D" w:rsidRDefault="0073075D" w:rsidP="0073075D">
      <w:pPr>
        <w:pStyle w:val="EndNoteBibliography"/>
        <w:spacing w:after="0" w:line="480" w:lineRule="auto"/>
        <w:ind w:left="720" w:hanging="720"/>
      </w:pPr>
      <w:r>
        <w:fldChar w:fldCharType="begin"/>
      </w:r>
      <w:r>
        <w:instrText xml:space="preserve"> ADDIN EN.REFLIST </w:instrText>
      </w:r>
      <w:r>
        <w:fldChar w:fldCharType="separate"/>
      </w:r>
      <w:r>
        <w:t>1.</w:t>
      </w:r>
      <w:r>
        <w:tab/>
      </w:r>
      <w:r>
        <w:rPr>
          <w:i/>
        </w:rPr>
        <w:t>E. CEN, 1-3 Eurocode 3: Design of steel structures-Part 1-3: General rules-Supplementary rules for cold-formed members and sheeting, European Committee for Standardization,</w:t>
      </w:r>
      <w:r>
        <w:t>. 2006: Brussels.</w:t>
      </w:r>
    </w:p>
    <w:p w14:paraId="5A98FBCB" w14:textId="77777777" w:rsidR="0073075D" w:rsidRDefault="0073075D" w:rsidP="0073075D">
      <w:pPr>
        <w:pStyle w:val="EndNoteBibliography"/>
        <w:spacing w:after="0" w:line="480" w:lineRule="auto"/>
        <w:ind w:left="720" w:hanging="720"/>
      </w:pPr>
      <w:r>
        <w:t>2.</w:t>
      </w:r>
      <w:r>
        <w:tab/>
      </w:r>
      <w:r>
        <w:rPr>
          <w:i/>
        </w:rPr>
        <w:t xml:space="preserve">AISI S100-16 North American specification for the design of cold-formed steel structural members </w:t>
      </w:r>
      <w:r>
        <w:t>2016: Washington, DC.</w:t>
      </w:r>
    </w:p>
    <w:p w14:paraId="3A008346" w14:textId="77777777" w:rsidR="0073075D" w:rsidRDefault="0073075D" w:rsidP="0073075D">
      <w:pPr>
        <w:pStyle w:val="EndNoteBibliography"/>
        <w:spacing w:after="0" w:line="480" w:lineRule="auto"/>
        <w:ind w:left="720" w:hanging="720"/>
      </w:pPr>
      <w:r>
        <w:t>3.</w:t>
      </w:r>
      <w:r>
        <w:tab/>
      </w:r>
      <w:r>
        <w:rPr>
          <w:i/>
        </w:rPr>
        <w:t>AS/NZS 4600:2005 Cold-Formed Steel Structures</w:t>
      </w:r>
      <w:r>
        <w:t>. 2005: Standards Australia/ Standards New Zealand.</w:t>
      </w:r>
    </w:p>
    <w:p w14:paraId="40B8D6D1" w14:textId="77777777" w:rsidR="0073075D" w:rsidRDefault="0073075D" w:rsidP="0073075D">
      <w:pPr>
        <w:pStyle w:val="EndNoteBibliography"/>
        <w:spacing w:after="0" w:line="480" w:lineRule="auto"/>
        <w:ind w:left="720" w:hanging="720"/>
      </w:pPr>
      <w:r>
        <w:t>4.</w:t>
      </w:r>
      <w:r>
        <w:tab/>
        <w:t xml:space="preserve">Nguyen, V., et al., </w:t>
      </w:r>
      <w:r>
        <w:rPr>
          <w:i/>
        </w:rPr>
        <w:t>Design of new cold rolled purlins by experimental testing and Direct Strength Method.</w:t>
      </w:r>
      <w:r>
        <w:t xml:space="preserve"> Thin-Walled Structures, 2017. </w:t>
      </w:r>
      <w:r>
        <w:rPr>
          <w:b/>
        </w:rPr>
        <w:t>118</w:t>
      </w:r>
      <w:r>
        <w:t>: p. 105-112.</w:t>
      </w:r>
    </w:p>
    <w:p w14:paraId="0E15E738" w14:textId="77777777" w:rsidR="0073075D" w:rsidRDefault="0073075D" w:rsidP="0073075D">
      <w:pPr>
        <w:pStyle w:val="EndNoteBibliography"/>
        <w:spacing w:after="0" w:line="480" w:lineRule="auto"/>
        <w:ind w:left="720" w:hanging="720"/>
      </w:pPr>
      <w:r>
        <w:t>5.</w:t>
      </w:r>
      <w:r>
        <w:tab/>
        <w:t xml:space="preserve">Adeli, H. and A. Karim, </w:t>
      </w:r>
      <w:r>
        <w:rPr>
          <w:i/>
        </w:rPr>
        <w:t>Neural network model for optimization of cold-formed steel beams.</w:t>
      </w:r>
      <w:r>
        <w:t xml:space="preserve"> Journal of Structural Engineering, 1997. </w:t>
      </w:r>
      <w:r>
        <w:rPr>
          <w:b/>
        </w:rPr>
        <w:t>123</w:t>
      </w:r>
      <w:r>
        <w:t>(11): p. 1535-1543.</w:t>
      </w:r>
    </w:p>
    <w:p w14:paraId="79541A45" w14:textId="77777777" w:rsidR="0073075D" w:rsidRDefault="0073075D" w:rsidP="0073075D">
      <w:pPr>
        <w:pStyle w:val="EndNoteBibliography"/>
        <w:spacing w:after="0" w:line="480" w:lineRule="auto"/>
        <w:ind w:left="720" w:hanging="720"/>
      </w:pPr>
      <w:r>
        <w:t>6.</w:t>
      </w:r>
      <w:r>
        <w:tab/>
        <w:t xml:space="preserve">Lee, J., et al., </w:t>
      </w:r>
      <w:r>
        <w:rPr>
          <w:i/>
        </w:rPr>
        <w:t>Optimum design of cold-formed steel channel beams using micro Genetic Algorithm.</w:t>
      </w:r>
      <w:r>
        <w:t xml:space="preserve"> Engineering Structures, 2005. </w:t>
      </w:r>
      <w:r>
        <w:rPr>
          <w:b/>
        </w:rPr>
        <w:t>27</w:t>
      </w:r>
      <w:r>
        <w:t>(1): p. 17-24.</w:t>
      </w:r>
    </w:p>
    <w:p w14:paraId="2A80BB7C" w14:textId="77777777" w:rsidR="0073075D" w:rsidRDefault="0073075D" w:rsidP="0073075D">
      <w:pPr>
        <w:pStyle w:val="EndNoteBibliography"/>
        <w:spacing w:after="0" w:line="480" w:lineRule="auto"/>
        <w:ind w:left="720" w:hanging="720"/>
      </w:pPr>
      <w:r>
        <w:t>7.</w:t>
      </w:r>
      <w:r>
        <w:tab/>
        <w:t xml:space="preserve">Ye, J., et al., </w:t>
      </w:r>
      <w:r>
        <w:rPr>
          <w:i/>
        </w:rPr>
        <w:t>Optimum design of cold-formed steel beams using Particle Swarm Optimisation method.</w:t>
      </w:r>
      <w:r>
        <w:t xml:space="preserve"> Journal of constructional steel research, 2016. </w:t>
      </w:r>
      <w:r>
        <w:rPr>
          <w:b/>
        </w:rPr>
        <w:t>122</w:t>
      </w:r>
      <w:r>
        <w:t>: p. 80-93.</w:t>
      </w:r>
    </w:p>
    <w:p w14:paraId="27A5459C" w14:textId="77777777" w:rsidR="0073075D" w:rsidRDefault="0073075D" w:rsidP="0073075D">
      <w:pPr>
        <w:pStyle w:val="EndNoteBibliography"/>
        <w:spacing w:after="0" w:line="480" w:lineRule="auto"/>
        <w:ind w:left="720" w:hanging="720"/>
      </w:pPr>
      <w:r>
        <w:lastRenderedPageBreak/>
        <w:t>8.</w:t>
      </w:r>
      <w:r>
        <w:tab/>
        <w:t xml:space="preserve">Ye, J., et al., </w:t>
      </w:r>
      <w:r>
        <w:rPr>
          <w:i/>
        </w:rPr>
        <w:t>Development of more efficient cold-formed steel channel sections in bending.</w:t>
      </w:r>
      <w:r>
        <w:t xml:space="preserve"> Thin-walled structures, 2016. </w:t>
      </w:r>
      <w:r>
        <w:rPr>
          <w:b/>
        </w:rPr>
        <w:t>101</w:t>
      </w:r>
      <w:r>
        <w:t>: p. 1-13.</w:t>
      </w:r>
    </w:p>
    <w:p w14:paraId="0A6C490B" w14:textId="77777777" w:rsidR="0073075D" w:rsidRDefault="0073075D" w:rsidP="0073075D">
      <w:pPr>
        <w:pStyle w:val="EndNoteBibliography"/>
        <w:spacing w:after="0" w:line="480" w:lineRule="auto"/>
        <w:ind w:left="720" w:hanging="720"/>
      </w:pPr>
      <w:r>
        <w:t>9.</w:t>
      </w:r>
      <w:r>
        <w:tab/>
        <w:t xml:space="preserve">Haidarali, M.R. and D.A. Nethercot, </w:t>
      </w:r>
      <w:r>
        <w:rPr>
          <w:i/>
        </w:rPr>
        <w:t>Local and distortional buckling of cold-formed steel beams with both edge and intermediate stiffeners in their compression flanges.</w:t>
      </w:r>
      <w:r>
        <w:t xml:space="preserve"> Thin-Walled Structures, 2012. </w:t>
      </w:r>
      <w:r>
        <w:rPr>
          <w:b/>
        </w:rPr>
        <w:t>54</w:t>
      </w:r>
      <w:r>
        <w:t>: p. 106-112.</w:t>
      </w:r>
    </w:p>
    <w:p w14:paraId="773AD687" w14:textId="77777777" w:rsidR="0073075D" w:rsidRDefault="0073075D" w:rsidP="0073075D">
      <w:pPr>
        <w:pStyle w:val="EndNoteBibliography"/>
        <w:spacing w:after="0" w:line="480" w:lineRule="auto"/>
        <w:ind w:left="720" w:hanging="720"/>
      </w:pPr>
      <w:r>
        <w:t>10.</w:t>
      </w:r>
      <w:r>
        <w:tab/>
        <w:t xml:space="preserve">Qadir, S., et al., </w:t>
      </w:r>
      <w:r>
        <w:rPr>
          <w:i/>
        </w:rPr>
        <w:t>Optimization of flexural strength for cold roll formed sections using design of experiments and response surface methodology.</w:t>
      </w:r>
      <w:r>
        <w:t xml:space="preserve"> 2020.</w:t>
      </w:r>
    </w:p>
    <w:p w14:paraId="2744E757" w14:textId="77777777" w:rsidR="0073075D" w:rsidRDefault="0073075D" w:rsidP="0073075D">
      <w:pPr>
        <w:pStyle w:val="EndNoteBibliography"/>
        <w:spacing w:after="0" w:line="480" w:lineRule="auto"/>
        <w:ind w:left="720" w:hanging="720"/>
      </w:pPr>
      <w:r>
        <w:t>11.</w:t>
      </w:r>
      <w:r>
        <w:tab/>
        <w:t xml:space="preserve">Schafer, B. and T. Peköz, </w:t>
      </w:r>
      <w:r>
        <w:rPr>
          <w:i/>
        </w:rPr>
        <w:t>The behavior and design of longitudinally stiffened thin-walled compression elements.</w:t>
      </w:r>
      <w:r>
        <w:t xml:space="preserve"> Thin-walled structures, 1997. </w:t>
      </w:r>
      <w:r>
        <w:rPr>
          <w:b/>
        </w:rPr>
        <w:t>27</w:t>
      </w:r>
      <w:r>
        <w:t>(1): p. 65-78.</w:t>
      </w:r>
    </w:p>
    <w:p w14:paraId="196BB678" w14:textId="77777777" w:rsidR="0073075D" w:rsidRDefault="0073075D" w:rsidP="0073075D">
      <w:pPr>
        <w:pStyle w:val="EndNoteBibliography"/>
        <w:spacing w:after="0" w:line="480" w:lineRule="auto"/>
        <w:ind w:left="720" w:hanging="720"/>
      </w:pPr>
      <w:r>
        <w:t>12.</w:t>
      </w:r>
      <w:r>
        <w:tab/>
        <w:t xml:space="preserve">Qadir, S., et al., </w:t>
      </w:r>
      <w:r>
        <w:rPr>
          <w:i/>
        </w:rPr>
        <w:t>Optimal design of cold roll formed steel channel sections under bending considering both geometry and cold work effects.</w:t>
      </w:r>
      <w:r>
        <w:t xml:space="preserve"> Thin-Walled Structures, 2020. </w:t>
      </w:r>
      <w:r>
        <w:rPr>
          <w:b/>
        </w:rPr>
        <w:t>157</w:t>
      </w:r>
      <w:r>
        <w:t>: p. 107020.</w:t>
      </w:r>
    </w:p>
    <w:p w14:paraId="5443E678" w14:textId="77777777" w:rsidR="0073075D" w:rsidRDefault="0073075D" w:rsidP="0073075D">
      <w:pPr>
        <w:pStyle w:val="EndNoteBibliography"/>
        <w:spacing w:after="0" w:line="480" w:lineRule="auto"/>
        <w:ind w:left="720" w:hanging="720"/>
      </w:pPr>
      <w:r>
        <w:t>13.</w:t>
      </w:r>
      <w:r>
        <w:tab/>
        <w:t xml:space="preserve">Qadir, S., et al., </w:t>
      </w:r>
      <w:r>
        <w:rPr>
          <w:i/>
        </w:rPr>
        <w:t>Shape optimisation of cold roll formed sections considering effects of cold working.</w:t>
      </w:r>
      <w:r>
        <w:t xml:space="preserve"> Thin-Walled Structures, 2022. </w:t>
      </w:r>
      <w:r>
        <w:rPr>
          <w:b/>
        </w:rPr>
        <w:t>170</w:t>
      </w:r>
      <w:r>
        <w:t>: p. 108576.</w:t>
      </w:r>
    </w:p>
    <w:p w14:paraId="4BED715E" w14:textId="77777777" w:rsidR="0073075D" w:rsidRDefault="0073075D" w:rsidP="0073075D">
      <w:pPr>
        <w:pStyle w:val="EndNoteBibliography"/>
        <w:spacing w:after="0" w:line="480" w:lineRule="auto"/>
        <w:ind w:left="720" w:hanging="720"/>
      </w:pPr>
      <w:r>
        <w:t>14.</w:t>
      </w:r>
      <w:r>
        <w:tab/>
        <w:t xml:space="preserve">Ashraf, M., L. Gardner, and D. Nethercot, </w:t>
      </w:r>
      <w:r>
        <w:rPr>
          <w:i/>
        </w:rPr>
        <w:t>Strength enhancement of the corner regions of stainless steel cross-sections.</w:t>
      </w:r>
      <w:r>
        <w:t xml:space="preserve"> Journal of Constructional Steel Research, 2005. </w:t>
      </w:r>
      <w:r>
        <w:rPr>
          <w:b/>
        </w:rPr>
        <w:t>61</w:t>
      </w:r>
      <w:r>
        <w:t>(1): p. 37-52.</w:t>
      </w:r>
    </w:p>
    <w:p w14:paraId="6F2312F0" w14:textId="77777777" w:rsidR="0073075D" w:rsidRDefault="0073075D" w:rsidP="0073075D">
      <w:pPr>
        <w:pStyle w:val="EndNoteBibliography"/>
        <w:spacing w:after="0" w:line="480" w:lineRule="auto"/>
        <w:ind w:left="720" w:hanging="720"/>
      </w:pPr>
      <w:r>
        <w:t>15.</w:t>
      </w:r>
      <w:r>
        <w:tab/>
        <w:t xml:space="preserve">Cruise, R.B. and L. Gardner, </w:t>
      </w:r>
      <w:r>
        <w:rPr>
          <w:i/>
        </w:rPr>
        <w:t>Strength enhancements induced during cold forming of stainless steel sections.</w:t>
      </w:r>
      <w:r>
        <w:t xml:space="preserve"> Journal of constructional steel research, 2008. </w:t>
      </w:r>
      <w:r>
        <w:rPr>
          <w:b/>
        </w:rPr>
        <w:t>64</w:t>
      </w:r>
      <w:r>
        <w:t>(11): p. 1310-1316.</w:t>
      </w:r>
    </w:p>
    <w:p w14:paraId="2F9A81B1" w14:textId="77777777" w:rsidR="0073075D" w:rsidRDefault="0073075D" w:rsidP="0073075D">
      <w:pPr>
        <w:pStyle w:val="EndNoteBibliography"/>
        <w:spacing w:after="0" w:line="480" w:lineRule="auto"/>
        <w:ind w:left="720" w:hanging="720"/>
      </w:pPr>
      <w:r>
        <w:lastRenderedPageBreak/>
        <w:t>16.</w:t>
      </w:r>
      <w:r>
        <w:tab/>
        <w:t xml:space="preserve">Gardner, L. and D. Nethercot, </w:t>
      </w:r>
      <w:r>
        <w:rPr>
          <w:i/>
        </w:rPr>
        <w:t>Experiments on stainless steel hollow sections—Part 1: Material and cross-sectional behaviour.</w:t>
      </w:r>
      <w:r>
        <w:t xml:space="preserve"> Journal of Constructional Steel Research, 2004. </w:t>
      </w:r>
      <w:r>
        <w:rPr>
          <w:b/>
        </w:rPr>
        <w:t>60</w:t>
      </w:r>
      <w:r>
        <w:t>(9): p. 1291-1318.</w:t>
      </w:r>
    </w:p>
    <w:p w14:paraId="556E2A8E" w14:textId="77777777" w:rsidR="0073075D" w:rsidRDefault="0073075D" w:rsidP="0073075D">
      <w:pPr>
        <w:pStyle w:val="EndNoteBibliography"/>
        <w:spacing w:after="0" w:line="480" w:lineRule="auto"/>
        <w:ind w:left="720" w:hanging="720"/>
      </w:pPr>
      <w:r>
        <w:t>17.</w:t>
      </w:r>
      <w:r>
        <w:tab/>
        <w:t xml:space="preserve">Rossi, B., S. Afshan, and L. Gardner, </w:t>
      </w:r>
      <w:r>
        <w:rPr>
          <w:i/>
        </w:rPr>
        <w:t>Strength enhancements in cold-formed structural sections—Part II: Predictive models.</w:t>
      </w:r>
      <w:r>
        <w:t xml:space="preserve"> Journal of Constructional Steel Research, 2013. </w:t>
      </w:r>
      <w:r>
        <w:rPr>
          <w:b/>
        </w:rPr>
        <w:t>83</w:t>
      </w:r>
      <w:r>
        <w:t>: p. 189-196.</w:t>
      </w:r>
    </w:p>
    <w:p w14:paraId="7E637FD2" w14:textId="77777777" w:rsidR="0073075D" w:rsidRDefault="0073075D" w:rsidP="0073075D">
      <w:pPr>
        <w:pStyle w:val="EndNoteBibliography"/>
        <w:spacing w:after="0" w:line="480" w:lineRule="auto"/>
        <w:ind w:left="720" w:hanging="720"/>
      </w:pPr>
      <w:r>
        <w:t>18.</w:t>
      </w:r>
      <w:r>
        <w:tab/>
        <w:t xml:space="preserve">Rossi, B., </w:t>
      </w:r>
      <w:r>
        <w:rPr>
          <w:i/>
        </w:rPr>
        <w:t>Mechanical properties, residual stresses and structural behavior of thin-walled stainless steel profiles</w:t>
      </w:r>
      <w:r>
        <w:t>. 2008, Université de Liège.</w:t>
      </w:r>
    </w:p>
    <w:p w14:paraId="4A2B8D41" w14:textId="77777777" w:rsidR="0073075D" w:rsidRDefault="0073075D" w:rsidP="0073075D">
      <w:pPr>
        <w:pStyle w:val="EndNoteBibliography"/>
        <w:spacing w:after="0" w:line="480" w:lineRule="auto"/>
        <w:ind w:left="720" w:hanging="720"/>
      </w:pPr>
      <w:r>
        <w:t>19.</w:t>
      </w:r>
      <w:r>
        <w:tab/>
        <w:t xml:space="preserve">van der Merwe, P., J. Coetsee, and G. van den Berg, </w:t>
      </w:r>
      <w:r>
        <w:rPr>
          <w:i/>
        </w:rPr>
        <w:t>The effect of workhardening and residual stresses due to cold work of forming on the strength of cold-formed stainless steel lipped channel sections.</w:t>
      </w:r>
      <w:r>
        <w:t xml:space="preserve"> 1990.</w:t>
      </w:r>
    </w:p>
    <w:p w14:paraId="03D6DB19" w14:textId="77777777" w:rsidR="0073075D" w:rsidRDefault="0073075D" w:rsidP="0073075D">
      <w:pPr>
        <w:pStyle w:val="EndNoteBibliography"/>
        <w:spacing w:after="0" w:line="480" w:lineRule="auto"/>
        <w:ind w:left="720" w:hanging="720"/>
      </w:pPr>
      <w:r>
        <w:t>20.</w:t>
      </w:r>
      <w:r>
        <w:tab/>
        <w:t xml:space="preserve">Van der Merwe, P. and G. van den Berg. </w:t>
      </w:r>
      <w:r>
        <w:rPr>
          <w:i/>
        </w:rPr>
        <w:t>Prediction of corner mechanical properties for stainless steels due to cold forming</w:t>
      </w:r>
      <w:r>
        <w:t xml:space="preserve">. in </w:t>
      </w:r>
      <w:r>
        <w:rPr>
          <w:i/>
        </w:rPr>
        <w:t>CCFSS Proceedings of International Specialty Conference on Cold-Formed Steel Structures</w:t>
      </w:r>
      <w:r>
        <w:t>. 1992.</w:t>
      </w:r>
    </w:p>
    <w:p w14:paraId="649FF172" w14:textId="77777777" w:rsidR="0073075D" w:rsidRDefault="0073075D" w:rsidP="0073075D">
      <w:pPr>
        <w:pStyle w:val="EndNoteBibliography"/>
        <w:spacing w:after="0" w:line="480" w:lineRule="auto"/>
        <w:ind w:left="720" w:hanging="720"/>
      </w:pPr>
      <w:r>
        <w:t>21.</w:t>
      </w:r>
      <w:r>
        <w:tab/>
        <w:t xml:space="preserve">Jandera, M., L. Gardner, and J. Machacek, </w:t>
      </w:r>
      <w:r>
        <w:rPr>
          <w:i/>
        </w:rPr>
        <w:t>Residual stresses in cold-rolled stainless steel hollow sections.</w:t>
      </w:r>
      <w:r>
        <w:t xml:space="preserve"> Journal of Constructional Steel Research, 2008. </w:t>
      </w:r>
      <w:r>
        <w:rPr>
          <w:b/>
        </w:rPr>
        <w:t>64</w:t>
      </w:r>
      <w:r>
        <w:t>(11): p. 1255-1263.</w:t>
      </w:r>
    </w:p>
    <w:p w14:paraId="66FE986D" w14:textId="77777777" w:rsidR="0073075D" w:rsidRDefault="0073075D" w:rsidP="0073075D">
      <w:pPr>
        <w:pStyle w:val="EndNoteBibliography"/>
        <w:spacing w:after="0" w:line="480" w:lineRule="auto"/>
        <w:ind w:left="720" w:hanging="720"/>
      </w:pPr>
      <w:r>
        <w:t>22.</w:t>
      </w:r>
      <w:r>
        <w:tab/>
        <w:t xml:space="preserve">Jandera, M. and J. Machacek, </w:t>
      </w:r>
      <w:r>
        <w:rPr>
          <w:i/>
        </w:rPr>
        <w:t>Residual stress influence on material properties and column behaviour of stainless steel SHS.</w:t>
      </w:r>
      <w:r>
        <w:t xml:space="preserve"> Thin-Walled Structures, 2014. </w:t>
      </w:r>
      <w:r>
        <w:rPr>
          <w:b/>
        </w:rPr>
        <w:t>83</w:t>
      </w:r>
      <w:r>
        <w:t>: p. 12-18.</w:t>
      </w:r>
    </w:p>
    <w:p w14:paraId="502A6AA8" w14:textId="77777777" w:rsidR="0073075D" w:rsidRDefault="0073075D" w:rsidP="0073075D">
      <w:pPr>
        <w:pStyle w:val="EndNoteBibliography"/>
        <w:spacing w:after="0" w:line="480" w:lineRule="auto"/>
        <w:ind w:left="720" w:hanging="720"/>
      </w:pPr>
      <w:r>
        <w:t>23.</w:t>
      </w:r>
      <w:r>
        <w:tab/>
        <w:t xml:space="preserve">Afshan, S., B. Rossi, and L. Gardner, </w:t>
      </w:r>
      <w:r>
        <w:rPr>
          <w:i/>
        </w:rPr>
        <w:t>Strength enhancements in cold-formed structural sections—Part I: Material testing.</w:t>
      </w:r>
      <w:r>
        <w:t xml:space="preserve"> Journal of Constructional Steel Research, 2013. </w:t>
      </w:r>
      <w:r>
        <w:rPr>
          <w:b/>
        </w:rPr>
        <w:t>83</w:t>
      </w:r>
      <w:r>
        <w:t>: p. 177-188.</w:t>
      </w:r>
    </w:p>
    <w:p w14:paraId="064A9FCD" w14:textId="77777777" w:rsidR="0073075D" w:rsidRDefault="0073075D" w:rsidP="0073075D">
      <w:pPr>
        <w:pStyle w:val="EndNoteBibliography"/>
        <w:spacing w:after="0" w:line="480" w:lineRule="auto"/>
        <w:ind w:left="720" w:hanging="720"/>
      </w:pPr>
      <w:r>
        <w:lastRenderedPageBreak/>
        <w:t>24.</w:t>
      </w:r>
      <w:r>
        <w:tab/>
        <w:t xml:space="preserve">Gardner, L. and D.A. Nethercot, </w:t>
      </w:r>
      <w:r>
        <w:rPr>
          <w:i/>
        </w:rPr>
        <w:t>Experiments on stainless steel hollow sections—Part 1: Material and cross-sectional behaviour.</w:t>
      </w:r>
      <w:r>
        <w:t xml:space="preserve"> Journal of Constructional Steel Research, 2004. </w:t>
      </w:r>
      <w:r>
        <w:rPr>
          <w:b/>
        </w:rPr>
        <w:t>60</w:t>
      </w:r>
      <w:r>
        <w:t>(9): p. 1291-1318.</w:t>
      </w:r>
    </w:p>
    <w:p w14:paraId="77E13D1B" w14:textId="77777777" w:rsidR="0073075D" w:rsidRDefault="0073075D" w:rsidP="0073075D">
      <w:pPr>
        <w:pStyle w:val="EndNoteBibliography"/>
        <w:spacing w:after="0" w:line="480" w:lineRule="auto"/>
        <w:ind w:left="720" w:hanging="720"/>
      </w:pPr>
      <w:r>
        <w:t>25.</w:t>
      </w:r>
      <w:r>
        <w:tab/>
        <w:t xml:space="preserve">Karren, K.W., </w:t>
      </w:r>
      <w:r>
        <w:rPr>
          <w:i/>
        </w:rPr>
        <w:t>Corner properties of cold-formed steel shapes.</w:t>
      </w:r>
      <w:r>
        <w:t xml:space="preserve"> Journal of the Structural Division, 1967. </w:t>
      </w:r>
      <w:r>
        <w:rPr>
          <w:b/>
        </w:rPr>
        <w:t>93</w:t>
      </w:r>
      <w:r>
        <w:t>(1): p. 401-432.</w:t>
      </w:r>
    </w:p>
    <w:p w14:paraId="16F23982" w14:textId="77777777" w:rsidR="0073075D" w:rsidRDefault="0073075D" w:rsidP="0073075D">
      <w:pPr>
        <w:pStyle w:val="EndNoteBibliography"/>
        <w:spacing w:after="0" w:line="480" w:lineRule="auto"/>
        <w:ind w:left="720" w:hanging="720"/>
      </w:pPr>
      <w:r>
        <w:t>26.</w:t>
      </w:r>
      <w:r>
        <w:tab/>
        <w:t xml:space="preserve">Abdel-Rahman, N. and K. Sivakumaran, </w:t>
      </w:r>
      <w:r>
        <w:rPr>
          <w:i/>
        </w:rPr>
        <w:t>Material properties models for analysis of cold-formed steel members.</w:t>
      </w:r>
      <w:r>
        <w:t xml:space="preserve"> Journal of Structural Engineering, 1997. </w:t>
      </w:r>
      <w:r>
        <w:rPr>
          <w:b/>
        </w:rPr>
        <w:t>123</w:t>
      </w:r>
      <w:r>
        <w:t>(9): p. 1135-1143.</w:t>
      </w:r>
    </w:p>
    <w:p w14:paraId="6594FE13" w14:textId="77777777" w:rsidR="0073075D" w:rsidRDefault="0073075D" w:rsidP="0073075D">
      <w:pPr>
        <w:pStyle w:val="EndNoteBibliography"/>
        <w:spacing w:after="0" w:line="480" w:lineRule="auto"/>
        <w:ind w:left="720" w:hanging="720"/>
      </w:pPr>
      <w:r>
        <w:t>27.</w:t>
      </w:r>
      <w:r>
        <w:tab/>
        <w:t xml:space="preserve">Gardner, L., N. Saari, and F. Wang, </w:t>
      </w:r>
      <w:r>
        <w:rPr>
          <w:i/>
        </w:rPr>
        <w:t>Comparative experimental study of hot-rolled and cold-formed rectangular hollow sections.</w:t>
      </w:r>
      <w:r>
        <w:t xml:space="preserve"> Thin-walled structures, 2010. </w:t>
      </w:r>
      <w:r>
        <w:rPr>
          <w:b/>
        </w:rPr>
        <w:t>48</w:t>
      </w:r>
      <w:r>
        <w:t>(7): p. 495-507.</w:t>
      </w:r>
    </w:p>
    <w:p w14:paraId="1FE4148B" w14:textId="77777777" w:rsidR="0073075D" w:rsidRDefault="0073075D" w:rsidP="0073075D">
      <w:pPr>
        <w:pStyle w:val="EndNoteBibliography"/>
        <w:spacing w:after="0" w:line="480" w:lineRule="auto"/>
        <w:ind w:left="720" w:hanging="720"/>
      </w:pPr>
      <w:r>
        <w:t>28.</w:t>
      </w:r>
      <w:r>
        <w:tab/>
        <w:t xml:space="preserve">Bonada, J., et al., </w:t>
      </w:r>
      <w:r>
        <w:rPr>
          <w:i/>
        </w:rPr>
        <w:t>Influence of the cold work effects in perforated rack columns under pure compression load.</w:t>
      </w:r>
      <w:r>
        <w:t xml:space="preserve"> Engineering Structures, 2015. </w:t>
      </w:r>
      <w:r>
        <w:rPr>
          <w:b/>
        </w:rPr>
        <w:t>97</w:t>
      </w:r>
      <w:r>
        <w:t>: p. 130-139.</w:t>
      </w:r>
    </w:p>
    <w:p w14:paraId="0BF4D2B8" w14:textId="77777777" w:rsidR="0073075D" w:rsidRDefault="0073075D" w:rsidP="0073075D">
      <w:pPr>
        <w:pStyle w:val="EndNoteBibliography"/>
        <w:spacing w:after="0" w:line="480" w:lineRule="auto"/>
        <w:ind w:left="720" w:hanging="720"/>
      </w:pPr>
      <w:r>
        <w:t>29.</w:t>
      </w:r>
      <w:r>
        <w:tab/>
        <w:t xml:space="preserve">Quach, W., J. Teng, and K.F. Chung, </w:t>
      </w:r>
      <w:r>
        <w:rPr>
          <w:i/>
        </w:rPr>
        <w:t>Effect of the manufacturing process on the behaviour of press-braked thin-walled steel columns.</w:t>
      </w:r>
      <w:r>
        <w:t xml:space="preserve"> Engineering structures, 2010. </w:t>
      </w:r>
      <w:r>
        <w:rPr>
          <w:b/>
        </w:rPr>
        <w:t>32</w:t>
      </w:r>
      <w:r>
        <w:t>(11): p. 3501-3515.</w:t>
      </w:r>
    </w:p>
    <w:p w14:paraId="4A44957D" w14:textId="77777777" w:rsidR="0073075D" w:rsidRDefault="0073075D" w:rsidP="0073075D">
      <w:pPr>
        <w:pStyle w:val="EndNoteBibliography"/>
        <w:spacing w:after="0" w:line="480" w:lineRule="auto"/>
        <w:ind w:left="720" w:hanging="720"/>
      </w:pPr>
      <w:r>
        <w:t>30.</w:t>
      </w:r>
      <w:r>
        <w:tab/>
        <w:t xml:space="preserve">Nguyen, V.B., et al., </w:t>
      </w:r>
      <w:r>
        <w:rPr>
          <w:i/>
        </w:rPr>
        <w:t>Compression tests of cold-formed plain and dimpled steel columns.</w:t>
      </w:r>
      <w:r>
        <w:t xml:space="preserve"> Journal of Constructional Steel Research, 2012. </w:t>
      </w:r>
      <w:r>
        <w:rPr>
          <w:b/>
        </w:rPr>
        <w:t>69</w:t>
      </w:r>
      <w:r>
        <w:t>(1): p. 20-29.</w:t>
      </w:r>
    </w:p>
    <w:p w14:paraId="4427C28A" w14:textId="77777777" w:rsidR="0073075D" w:rsidRDefault="0073075D" w:rsidP="0073075D">
      <w:pPr>
        <w:pStyle w:val="EndNoteBibliography"/>
        <w:spacing w:after="0" w:line="480" w:lineRule="auto"/>
        <w:ind w:left="720" w:hanging="720"/>
      </w:pPr>
      <w:r>
        <w:t>31.</w:t>
      </w:r>
      <w:r>
        <w:tab/>
        <w:t xml:space="preserve">Nguyen, V.B., et al., </w:t>
      </w:r>
      <w:r>
        <w:rPr>
          <w:i/>
        </w:rPr>
        <w:t>Finite element simulation on mechanical and structural properties of cold-formed dimpled steel.</w:t>
      </w:r>
      <w:r>
        <w:t xml:space="preserve"> Thin-Walled Structures, 2013. </w:t>
      </w:r>
      <w:r>
        <w:rPr>
          <w:b/>
        </w:rPr>
        <w:t>64</w:t>
      </w:r>
      <w:r>
        <w:t>: p. 13-22.</w:t>
      </w:r>
    </w:p>
    <w:p w14:paraId="445EF1B6" w14:textId="77777777" w:rsidR="0073075D" w:rsidRDefault="0073075D" w:rsidP="0073075D">
      <w:pPr>
        <w:pStyle w:val="EndNoteBibliography"/>
        <w:spacing w:after="0" w:line="480" w:lineRule="auto"/>
        <w:ind w:left="720" w:hanging="720"/>
      </w:pPr>
      <w:r>
        <w:lastRenderedPageBreak/>
        <w:t>32.</w:t>
      </w:r>
      <w:r>
        <w:tab/>
        <w:t xml:space="preserve">Nguyen, V.B., et al., </w:t>
      </w:r>
      <w:r>
        <w:rPr>
          <w:i/>
        </w:rPr>
        <w:t>Analysis and design of cold-formed dimpled steel columns using finite element techniques.</w:t>
      </w:r>
      <w:r>
        <w:t xml:space="preserve"> Finite Elements in Analysis and Design, 2016. </w:t>
      </w:r>
      <w:r>
        <w:rPr>
          <w:b/>
        </w:rPr>
        <w:t>108</w:t>
      </w:r>
      <w:r>
        <w:t>: p. 22-31.</w:t>
      </w:r>
    </w:p>
    <w:p w14:paraId="096BBB32" w14:textId="77777777" w:rsidR="0073075D" w:rsidRDefault="0073075D" w:rsidP="0073075D">
      <w:pPr>
        <w:pStyle w:val="EndNoteBibliography"/>
        <w:spacing w:after="0" w:line="480" w:lineRule="auto"/>
        <w:ind w:left="720" w:hanging="720"/>
      </w:pPr>
      <w:r>
        <w:t>33.</w:t>
      </w:r>
      <w:r>
        <w:tab/>
        <w:t xml:space="preserve">Wang, F., </w:t>
      </w:r>
      <w:r>
        <w:rPr>
          <w:i/>
        </w:rPr>
        <w:t>Numerical studies of residual stress in cold formed steel sigma sections</w:t>
      </w:r>
      <w:r>
        <w:t>. 2015, University of Birmingham.</w:t>
      </w:r>
    </w:p>
    <w:p w14:paraId="04F92C1C" w14:textId="77777777" w:rsidR="0073075D" w:rsidRDefault="0073075D" w:rsidP="0073075D">
      <w:pPr>
        <w:pStyle w:val="EndNoteBibliography"/>
        <w:spacing w:after="0" w:line="480" w:lineRule="auto"/>
        <w:ind w:left="720" w:hanging="720"/>
      </w:pPr>
      <w:r>
        <w:t>34.</w:t>
      </w:r>
      <w:r>
        <w:tab/>
        <w:t xml:space="preserve">Kwon, Y.B. and G.J. Hancock, </w:t>
      </w:r>
      <w:r>
        <w:rPr>
          <w:i/>
        </w:rPr>
        <w:t>Tests of cold-formed channels with local and distortional buckling.</w:t>
      </w:r>
      <w:r>
        <w:t xml:space="preserve"> Journal of structural engineering, 1992. </w:t>
      </w:r>
      <w:r>
        <w:rPr>
          <w:b/>
        </w:rPr>
        <w:t>118</w:t>
      </w:r>
      <w:r>
        <w:t>(7): p. 1786-1803.</w:t>
      </w:r>
    </w:p>
    <w:p w14:paraId="661DD176" w14:textId="77777777" w:rsidR="0073075D" w:rsidRDefault="0073075D" w:rsidP="0073075D">
      <w:pPr>
        <w:pStyle w:val="EndNoteBibliography"/>
        <w:spacing w:after="0" w:line="480" w:lineRule="auto"/>
        <w:ind w:left="720" w:hanging="720"/>
      </w:pPr>
      <w:r>
        <w:t>35.</w:t>
      </w:r>
      <w:r>
        <w:tab/>
        <w:t xml:space="preserve">Ye, J., S.M. Mojtabaei, and I. Hajirasouliha, </w:t>
      </w:r>
      <w:r>
        <w:rPr>
          <w:i/>
        </w:rPr>
        <w:t>Local-flexural interactive buckling of standard and optimised cold-formed steel columns.</w:t>
      </w:r>
      <w:r>
        <w:t xml:space="preserve"> Journal of constructional steel research, 2018. </w:t>
      </w:r>
      <w:r>
        <w:rPr>
          <w:b/>
        </w:rPr>
        <w:t>144</w:t>
      </w:r>
      <w:r>
        <w:t>: p. 106-118.</w:t>
      </w:r>
    </w:p>
    <w:p w14:paraId="20F98AEA" w14:textId="77777777" w:rsidR="0073075D" w:rsidRDefault="0073075D" w:rsidP="0073075D">
      <w:pPr>
        <w:pStyle w:val="EndNoteBibliography"/>
        <w:spacing w:after="0" w:line="480" w:lineRule="auto"/>
        <w:ind w:left="720" w:hanging="720"/>
      </w:pPr>
      <w:r>
        <w:t>36.</w:t>
      </w:r>
      <w:r>
        <w:tab/>
        <w:t xml:space="preserve">Karren, K.W., </w:t>
      </w:r>
      <w:r>
        <w:rPr>
          <w:i/>
        </w:rPr>
        <w:t>Corner properties of cold-formed shapes.</w:t>
      </w:r>
      <w:r>
        <w:t xml:space="preserve"> Journal of the Structural Division, 1967. </w:t>
      </w:r>
      <w:r>
        <w:rPr>
          <w:b/>
        </w:rPr>
        <w:t>93</w:t>
      </w:r>
      <w:r>
        <w:t>(1): p. 401-433.</w:t>
      </w:r>
    </w:p>
    <w:p w14:paraId="2052EDD4" w14:textId="77777777" w:rsidR="0073075D" w:rsidRDefault="0073075D" w:rsidP="0073075D">
      <w:pPr>
        <w:pStyle w:val="EndNoteBibliography"/>
        <w:spacing w:after="0" w:line="480" w:lineRule="auto"/>
        <w:ind w:left="720" w:hanging="720"/>
      </w:pPr>
      <w:r>
        <w:t>37.</w:t>
      </w:r>
      <w:r>
        <w:tab/>
        <w:t xml:space="preserve">Quach, W., J. Teng, and K. Chung, </w:t>
      </w:r>
      <w:r>
        <w:rPr>
          <w:i/>
        </w:rPr>
        <w:t>Effect of the manufacturing process on the behaviour of press-braked thin-walled steel columns.</w:t>
      </w:r>
      <w:r>
        <w:t xml:space="preserve"> Engineering structures, 2010. </w:t>
      </w:r>
      <w:r>
        <w:rPr>
          <w:b/>
        </w:rPr>
        <w:t>32</w:t>
      </w:r>
      <w:r>
        <w:t>(11): p. 3501-3515.</w:t>
      </w:r>
    </w:p>
    <w:p w14:paraId="287AA80C" w14:textId="77777777" w:rsidR="0073075D" w:rsidRDefault="0073075D" w:rsidP="0073075D">
      <w:pPr>
        <w:pStyle w:val="EndNoteBibliography"/>
        <w:spacing w:after="0" w:line="480" w:lineRule="auto"/>
        <w:ind w:left="720" w:hanging="720"/>
      </w:pPr>
      <w:r>
        <w:t>38.</w:t>
      </w:r>
      <w:r>
        <w:tab/>
        <w:t xml:space="preserve">Nguyen, V.B., et al., </w:t>
      </w:r>
      <w:r>
        <w:rPr>
          <w:i/>
        </w:rPr>
        <w:t>Analysis and design of cold-formed dimpled steel columns using Finite Element techniques.</w:t>
      </w:r>
      <w:r>
        <w:t xml:space="preserve"> Finite Elements in Analysis and Design, 2016. </w:t>
      </w:r>
      <w:r>
        <w:rPr>
          <w:b/>
        </w:rPr>
        <w:t>108</w:t>
      </w:r>
      <w:r>
        <w:t>: p. 22-31.</w:t>
      </w:r>
    </w:p>
    <w:p w14:paraId="048D9986" w14:textId="77777777" w:rsidR="0073075D" w:rsidRDefault="0073075D" w:rsidP="0073075D">
      <w:pPr>
        <w:pStyle w:val="EndNoteBibliography"/>
        <w:spacing w:after="0" w:line="480" w:lineRule="auto"/>
        <w:ind w:left="720" w:hanging="720"/>
      </w:pPr>
      <w:r>
        <w:t>39.</w:t>
      </w:r>
      <w:r>
        <w:tab/>
        <w:t xml:space="preserve">Lee, J., S.-M. Kim, and H.S. Park, </w:t>
      </w:r>
      <w:r>
        <w:rPr>
          <w:i/>
        </w:rPr>
        <w:t>Optimum design of cold-formed steel columns by using micro genetic algorithms.</w:t>
      </w:r>
      <w:r>
        <w:t xml:space="preserve"> Thin-Walled Structures, 2006. </w:t>
      </w:r>
      <w:r>
        <w:rPr>
          <w:b/>
        </w:rPr>
        <w:t>44</w:t>
      </w:r>
      <w:r>
        <w:t>(9): p. 952-960.</w:t>
      </w:r>
    </w:p>
    <w:p w14:paraId="47474FE5" w14:textId="77777777" w:rsidR="0073075D" w:rsidRDefault="0073075D" w:rsidP="0073075D">
      <w:pPr>
        <w:pStyle w:val="EndNoteBibliography"/>
        <w:spacing w:after="0" w:line="480" w:lineRule="auto"/>
        <w:ind w:left="720" w:hanging="720"/>
      </w:pPr>
      <w:r>
        <w:t>40.</w:t>
      </w:r>
      <w:r>
        <w:tab/>
        <w:t xml:space="preserve">Shifferaw, Y. and B. Schafer, </w:t>
      </w:r>
      <w:r>
        <w:rPr>
          <w:i/>
        </w:rPr>
        <w:t>Inelastic bending capacity of cold-formed steel members.</w:t>
      </w:r>
      <w:r>
        <w:t xml:space="preserve"> Journal of Structural Engineering, 2012. </w:t>
      </w:r>
      <w:r>
        <w:rPr>
          <w:b/>
        </w:rPr>
        <w:t>138</w:t>
      </w:r>
      <w:r>
        <w:t>(4): p. 468-480.</w:t>
      </w:r>
    </w:p>
    <w:p w14:paraId="15D0D019" w14:textId="77777777" w:rsidR="0073075D" w:rsidRDefault="0073075D" w:rsidP="0073075D">
      <w:pPr>
        <w:pStyle w:val="EndNoteBibliography"/>
        <w:spacing w:after="0" w:line="480" w:lineRule="auto"/>
        <w:ind w:left="720" w:hanging="720"/>
      </w:pPr>
      <w:r>
        <w:lastRenderedPageBreak/>
        <w:t>41.</w:t>
      </w:r>
      <w:r>
        <w:tab/>
        <w:t xml:space="preserve">Schafer, B.W. and T. Peköz, </w:t>
      </w:r>
      <w:r>
        <w:rPr>
          <w:i/>
        </w:rPr>
        <w:t>Computational modeling of cold-formed steel: characterizing geometric imperfections and residual stresses.</w:t>
      </w:r>
      <w:r>
        <w:t xml:space="preserve"> Journal of constructional steel research, 1998. </w:t>
      </w:r>
      <w:r>
        <w:rPr>
          <w:b/>
        </w:rPr>
        <w:t>47</w:t>
      </w:r>
      <w:r>
        <w:t>(3): p. 193-210.</w:t>
      </w:r>
    </w:p>
    <w:p w14:paraId="06CC02A3" w14:textId="77777777" w:rsidR="0073075D" w:rsidRDefault="0073075D" w:rsidP="0073075D">
      <w:pPr>
        <w:pStyle w:val="EndNoteBibliography"/>
        <w:spacing w:after="0" w:line="480" w:lineRule="auto"/>
        <w:ind w:left="720" w:hanging="720"/>
      </w:pPr>
      <w:r>
        <w:t>42.</w:t>
      </w:r>
      <w:r>
        <w:tab/>
        <w:t xml:space="preserve">Schafer, B.W., Z. Li, and C.D. Moen, </w:t>
      </w:r>
      <w:r>
        <w:rPr>
          <w:i/>
        </w:rPr>
        <w:t>Computational modeling of cold-formed steel.</w:t>
      </w:r>
      <w:r>
        <w:t xml:space="preserve"> Thin-walled structures, 2010. </w:t>
      </w:r>
      <w:r>
        <w:rPr>
          <w:b/>
        </w:rPr>
        <w:t>48</w:t>
      </w:r>
      <w:r>
        <w:t>(10-11): p. 752-762.</w:t>
      </w:r>
    </w:p>
    <w:p w14:paraId="5B8DD97E" w14:textId="77777777" w:rsidR="0073075D" w:rsidRDefault="0073075D" w:rsidP="0073075D">
      <w:pPr>
        <w:pStyle w:val="EndNoteBibliography"/>
        <w:spacing w:line="480" w:lineRule="auto"/>
        <w:ind w:left="720" w:hanging="720"/>
      </w:pPr>
      <w:r>
        <w:t>43.</w:t>
      </w:r>
      <w:r>
        <w:tab/>
        <w:t xml:space="preserve">Durakovic, B., </w:t>
      </w:r>
      <w:r>
        <w:rPr>
          <w:i/>
        </w:rPr>
        <w:t>Design of experiments application, concepts, examples: State of the art.</w:t>
      </w:r>
      <w:r>
        <w:t xml:space="preserve"> Periodicals of Engineering and Natural Sciences, 2017. </w:t>
      </w:r>
      <w:r>
        <w:rPr>
          <w:b/>
        </w:rPr>
        <w:t>5</w:t>
      </w:r>
      <w:r>
        <w:t>(3).</w:t>
      </w:r>
    </w:p>
    <w:p w14:paraId="6BDD8C0A" w14:textId="77777777" w:rsidR="0073075D" w:rsidRDefault="0073075D" w:rsidP="0073075D">
      <w:pPr>
        <w:pStyle w:val="EndNoteBibliography"/>
        <w:spacing w:line="480" w:lineRule="auto"/>
        <w:ind w:left="720" w:hanging="720"/>
      </w:pPr>
      <w:r>
        <w:t xml:space="preserve">44. </w:t>
      </w:r>
      <w:r>
        <w:tab/>
      </w:r>
      <w:r w:rsidRPr="00755D42">
        <w:t xml:space="preserve">Nguyen, V.B., English, M.A., </w:t>
      </w:r>
      <w:r w:rsidRPr="00304A44">
        <w:rPr>
          <w:i/>
          <w:iCs/>
        </w:rPr>
        <w:t>The optimisation of thin-walled cold rolled products using Finite Element Modelling and Design Of Experiment</w:t>
      </w:r>
      <w:r w:rsidRPr="00755D42">
        <w:t>, 2018, The 8th International Conference on Thin-walled Structures ICTWS2018, Lisbon, Portugal, 24-27 July 2018.</w:t>
      </w:r>
    </w:p>
    <w:p w14:paraId="2D525099" w14:textId="77777777" w:rsidR="0073075D" w:rsidRDefault="0073075D" w:rsidP="0073075D">
      <w:pPr>
        <w:pStyle w:val="EndNoteBibliography"/>
        <w:spacing w:line="480" w:lineRule="auto"/>
        <w:ind w:left="720" w:hanging="720"/>
      </w:pPr>
    </w:p>
    <w:p w14:paraId="59B28F5E" w14:textId="538A68F6" w:rsidR="0073075D" w:rsidRPr="0073075D" w:rsidRDefault="0073075D" w:rsidP="0073075D">
      <w:pPr>
        <w:spacing w:line="480" w:lineRule="auto"/>
        <w:rPr>
          <w:rFonts w:cs="Times New Roman"/>
          <w:szCs w:val="24"/>
        </w:rPr>
      </w:pPr>
      <w:r>
        <w:rPr>
          <w:rFonts w:cs="Times New Roman"/>
          <w:noProof/>
          <w:lang w:val="en-US"/>
        </w:rPr>
        <w:fldChar w:fldCharType="end"/>
      </w:r>
    </w:p>
    <w:sectPr w:rsidR="0073075D" w:rsidRPr="0073075D" w:rsidSect="00DB2336">
      <w:headerReference w:type="even" r:id="rId64"/>
      <w:headerReference w:type="default" r:id="rId65"/>
      <w:footerReference w:type="even" r:id="rId66"/>
      <w:footerReference w:type="default" r:id="rId67"/>
      <w:headerReference w:type="first" r:id="rId68"/>
      <w:footerReference w:type="first" r:id="rId69"/>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F944BF" w14:textId="77777777" w:rsidR="00476BB4" w:rsidRDefault="00476BB4">
      <w:pPr>
        <w:spacing w:before="0" w:after="0" w:line="240" w:lineRule="auto"/>
      </w:pPr>
      <w:r>
        <w:separator/>
      </w:r>
    </w:p>
  </w:endnote>
  <w:endnote w:type="continuationSeparator" w:id="0">
    <w:p w14:paraId="23721083" w14:textId="77777777" w:rsidR="00476BB4" w:rsidRDefault="00476BB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9A28BF" w14:textId="77777777" w:rsidR="00DB2336" w:rsidRDefault="00DB23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165073"/>
      <w:docPartObj>
        <w:docPartGallery w:val="Page Numbers (Bottom of Page)"/>
        <w:docPartUnique/>
      </w:docPartObj>
    </w:sdtPr>
    <w:sdtEndPr>
      <w:rPr>
        <w:noProof/>
      </w:rPr>
    </w:sdtEndPr>
    <w:sdtContent>
      <w:p w14:paraId="48213197" w14:textId="77777777" w:rsidR="00DB2336" w:rsidRDefault="00DB2336">
        <w:pPr>
          <w:pStyle w:val="Footer"/>
          <w:jc w:val="center"/>
        </w:pPr>
        <w:r>
          <w:fldChar w:fldCharType="begin"/>
        </w:r>
        <w:r>
          <w:instrText xml:space="preserve"> PAGE   \* MERGEFORMAT </w:instrText>
        </w:r>
        <w:r>
          <w:fldChar w:fldCharType="separate"/>
        </w:r>
        <w:r w:rsidR="004E17B2">
          <w:rPr>
            <w:noProof/>
          </w:rPr>
          <w:t>1</w:t>
        </w:r>
        <w:r>
          <w:rPr>
            <w:noProof/>
          </w:rPr>
          <w:fldChar w:fldCharType="end"/>
        </w:r>
      </w:p>
    </w:sdtContent>
  </w:sdt>
  <w:p w14:paraId="3C784080" w14:textId="77777777" w:rsidR="00DB2336" w:rsidRDefault="00DB233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19177" w14:textId="77777777" w:rsidR="00DB2336" w:rsidRDefault="00DB23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9FF270" w14:textId="77777777" w:rsidR="00476BB4" w:rsidRDefault="00476BB4">
      <w:pPr>
        <w:spacing w:before="0" w:after="0" w:line="240" w:lineRule="auto"/>
      </w:pPr>
      <w:r>
        <w:separator/>
      </w:r>
    </w:p>
  </w:footnote>
  <w:footnote w:type="continuationSeparator" w:id="0">
    <w:p w14:paraId="291FAE8D" w14:textId="77777777" w:rsidR="00476BB4" w:rsidRDefault="00476BB4">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4C8CA" w14:textId="77777777" w:rsidR="00DB2336" w:rsidRDefault="00DB233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AA541" w14:textId="77777777" w:rsidR="00DB2336" w:rsidRDefault="00DB233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998C21" w14:textId="77777777" w:rsidR="00DB2336" w:rsidRDefault="00DB23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F30B1"/>
    <w:multiLevelType w:val="hybridMultilevel"/>
    <w:tmpl w:val="62024E9A"/>
    <w:lvl w:ilvl="0" w:tplc="43C06E7E">
      <w:start w:val="1"/>
      <w:numFmt w:val="bullet"/>
      <w:lvlText w:val=""/>
      <w:lvlJc w:val="left"/>
      <w:pPr>
        <w:ind w:left="720" w:hanging="360"/>
      </w:pPr>
      <w:rPr>
        <w:rFonts w:ascii="Symbol" w:eastAsia="Calibri" w:hAnsi="Symbo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18FF1302"/>
    <w:multiLevelType w:val="hybridMultilevel"/>
    <w:tmpl w:val="E940EA08"/>
    <w:lvl w:ilvl="0" w:tplc="08090011">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 w15:restartNumberingAfterBreak="0">
    <w:nsid w:val="60851019"/>
    <w:multiLevelType w:val="hybridMultilevel"/>
    <w:tmpl w:val="90904B5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 w15:restartNumberingAfterBreak="0">
    <w:nsid w:val="684A2874"/>
    <w:multiLevelType w:val="multilevel"/>
    <w:tmpl w:val="0D70BE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123694056">
    <w:abstractNumId w:val="3"/>
  </w:num>
  <w:num w:numId="2" w16cid:durableId="195752235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899705214">
    <w:abstractNumId w:val="0"/>
  </w:num>
  <w:num w:numId="4" w16cid:durableId="1405448490">
    <w:abstractNumId w:val="2"/>
  </w:num>
  <w:num w:numId="5" w16cid:durableId="310717095">
    <w:abstractNumId w:val="1"/>
  </w:num>
  <w:num w:numId="6" w16cid:durableId="135387188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075D"/>
    <w:rsid w:val="00045F41"/>
    <w:rsid w:val="001126C0"/>
    <w:rsid w:val="00476BB4"/>
    <w:rsid w:val="004E17B2"/>
    <w:rsid w:val="005D067C"/>
    <w:rsid w:val="006559F6"/>
    <w:rsid w:val="0073075D"/>
    <w:rsid w:val="007A2DC2"/>
    <w:rsid w:val="00BD482D"/>
    <w:rsid w:val="00DB233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237F98"/>
  <w15:chartTrackingRefBased/>
  <w15:docId w15:val="{1FA05833-A92E-47C6-96C1-0A37A68AED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075D"/>
    <w:pPr>
      <w:spacing w:before="240" w:after="240" w:line="276" w:lineRule="auto"/>
      <w:jc w:val="both"/>
    </w:pPr>
    <w:rPr>
      <w:rFonts w:ascii="Times New Roman" w:eastAsia="Calibri" w:hAnsi="Times New Roman" w:cs="Arial"/>
      <w:kern w:val="0"/>
      <w:sz w:val="24"/>
      <w:szCs w:val="20"/>
      <w14:ligatures w14:val="none"/>
    </w:rPr>
  </w:style>
  <w:style w:type="paragraph" w:styleId="Heading1">
    <w:name w:val="heading 1"/>
    <w:basedOn w:val="Normal"/>
    <w:next w:val="Normal"/>
    <w:link w:val="Heading1Char"/>
    <w:autoRedefine/>
    <w:uiPriority w:val="9"/>
    <w:qFormat/>
    <w:rsid w:val="0073075D"/>
    <w:pPr>
      <w:keepNext/>
      <w:keepLines/>
      <w:spacing w:before="480" w:line="480" w:lineRule="auto"/>
      <w:outlineLvl w:val="0"/>
    </w:pPr>
    <w:rPr>
      <w:rFonts w:eastAsia="Times New Roman"/>
      <w:b/>
      <w:noProof/>
      <w:szCs w:val="24"/>
      <w:lang w:eastAsia="en-GB"/>
    </w:rPr>
  </w:style>
  <w:style w:type="paragraph" w:styleId="Heading2">
    <w:name w:val="heading 2"/>
    <w:basedOn w:val="Normal"/>
    <w:next w:val="Normal"/>
    <w:link w:val="Heading2Char"/>
    <w:autoRedefine/>
    <w:uiPriority w:val="9"/>
    <w:semiHidden/>
    <w:unhideWhenUsed/>
    <w:qFormat/>
    <w:rsid w:val="0073075D"/>
    <w:pPr>
      <w:keepNext/>
      <w:keepLines/>
      <w:spacing w:before="40" w:after="120"/>
      <w:outlineLvl w:val="1"/>
    </w:pPr>
    <w:rPr>
      <w:rFonts w:eastAsia="Times New Roman"/>
      <w:b/>
      <w:szCs w:val="26"/>
      <w:lang w:eastAsia="en-GB"/>
    </w:rPr>
  </w:style>
  <w:style w:type="paragraph" w:styleId="Heading3">
    <w:name w:val="heading 3"/>
    <w:basedOn w:val="Normal"/>
    <w:next w:val="Normal"/>
    <w:link w:val="Heading3Char"/>
    <w:autoRedefine/>
    <w:uiPriority w:val="9"/>
    <w:semiHidden/>
    <w:unhideWhenUsed/>
    <w:qFormat/>
    <w:rsid w:val="0073075D"/>
    <w:pPr>
      <w:keepNext/>
      <w:keepLines/>
      <w:spacing w:before="40" w:after="0"/>
      <w:outlineLvl w:val="2"/>
    </w:pPr>
    <w:rPr>
      <w:rFonts w:eastAsia="Times New Roman"/>
      <w:b/>
      <w:szCs w:val="24"/>
    </w:rPr>
  </w:style>
  <w:style w:type="paragraph" w:styleId="Heading4">
    <w:name w:val="heading 4"/>
    <w:basedOn w:val="Normal"/>
    <w:next w:val="Normal"/>
    <w:link w:val="Heading4Char"/>
    <w:autoRedefine/>
    <w:uiPriority w:val="9"/>
    <w:semiHidden/>
    <w:unhideWhenUsed/>
    <w:qFormat/>
    <w:rsid w:val="0073075D"/>
    <w:pPr>
      <w:keepNext/>
      <w:keepLines/>
      <w:numPr>
        <w:ilvl w:val="3"/>
        <w:numId w:val="1"/>
      </w:numPr>
      <w:spacing w:before="40" w:after="0"/>
      <w:outlineLvl w:val="3"/>
    </w:pPr>
    <w:rPr>
      <w:rFonts w:eastAsia="Times New Roman"/>
      <w:b/>
      <w:iCs/>
      <w:sz w:val="26"/>
    </w:rPr>
  </w:style>
  <w:style w:type="paragraph" w:styleId="Heading5">
    <w:name w:val="heading 5"/>
    <w:basedOn w:val="Normal"/>
    <w:next w:val="Normal"/>
    <w:link w:val="Heading5Char"/>
    <w:uiPriority w:val="9"/>
    <w:semiHidden/>
    <w:unhideWhenUsed/>
    <w:qFormat/>
    <w:rsid w:val="0073075D"/>
    <w:pPr>
      <w:keepNext/>
      <w:keepLines/>
      <w:numPr>
        <w:ilvl w:val="4"/>
        <w:numId w:val="1"/>
      </w:numPr>
      <w:spacing w:before="40" w:after="0"/>
      <w:outlineLvl w:val="4"/>
    </w:pPr>
    <w:rPr>
      <w:rFonts w:ascii="Cambria" w:eastAsia="Times New Roman" w:hAnsi="Cambria" w:cs="Times New Roman"/>
      <w:color w:val="365F91"/>
    </w:rPr>
  </w:style>
  <w:style w:type="paragraph" w:styleId="Heading6">
    <w:name w:val="heading 6"/>
    <w:basedOn w:val="Normal"/>
    <w:next w:val="Normal"/>
    <w:link w:val="Heading6Char"/>
    <w:uiPriority w:val="9"/>
    <w:semiHidden/>
    <w:unhideWhenUsed/>
    <w:qFormat/>
    <w:rsid w:val="0073075D"/>
    <w:pPr>
      <w:keepNext/>
      <w:keepLines/>
      <w:numPr>
        <w:ilvl w:val="5"/>
        <w:numId w:val="1"/>
      </w:numPr>
      <w:spacing w:before="40" w:after="0"/>
      <w:outlineLvl w:val="5"/>
    </w:pPr>
    <w:rPr>
      <w:rFonts w:ascii="Cambria" w:eastAsia="Times New Roman" w:hAnsi="Cambria" w:cs="Times New Roman"/>
      <w:color w:val="243F60"/>
    </w:rPr>
  </w:style>
  <w:style w:type="paragraph" w:styleId="Heading7">
    <w:name w:val="heading 7"/>
    <w:basedOn w:val="Normal"/>
    <w:next w:val="Normal"/>
    <w:link w:val="Heading7Char"/>
    <w:uiPriority w:val="9"/>
    <w:semiHidden/>
    <w:unhideWhenUsed/>
    <w:qFormat/>
    <w:rsid w:val="0073075D"/>
    <w:pPr>
      <w:keepNext/>
      <w:keepLines/>
      <w:numPr>
        <w:ilvl w:val="6"/>
        <w:numId w:val="1"/>
      </w:numPr>
      <w:spacing w:before="40" w:after="0"/>
      <w:outlineLvl w:val="6"/>
    </w:pPr>
    <w:rPr>
      <w:rFonts w:ascii="Cambria" w:eastAsia="Times New Roman" w:hAnsi="Cambria" w:cs="Times New Roman"/>
      <w:i/>
      <w:iCs/>
      <w:color w:val="243F60"/>
    </w:rPr>
  </w:style>
  <w:style w:type="paragraph" w:styleId="Heading8">
    <w:name w:val="heading 8"/>
    <w:basedOn w:val="Normal"/>
    <w:next w:val="Normal"/>
    <w:link w:val="Heading8Char"/>
    <w:uiPriority w:val="9"/>
    <w:semiHidden/>
    <w:unhideWhenUsed/>
    <w:qFormat/>
    <w:rsid w:val="0073075D"/>
    <w:pPr>
      <w:keepNext/>
      <w:keepLines/>
      <w:numPr>
        <w:ilvl w:val="7"/>
        <w:numId w:val="1"/>
      </w:numPr>
      <w:spacing w:before="40" w:after="0"/>
      <w:outlineLvl w:val="7"/>
    </w:pPr>
    <w:rPr>
      <w:rFonts w:ascii="Cambria" w:eastAsia="Times New Roman" w:hAnsi="Cambria" w:cs="Times New Roman"/>
      <w:color w:val="272727"/>
      <w:sz w:val="21"/>
      <w:szCs w:val="21"/>
    </w:rPr>
  </w:style>
  <w:style w:type="paragraph" w:styleId="Heading9">
    <w:name w:val="heading 9"/>
    <w:basedOn w:val="Normal"/>
    <w:next w:val="Normal"/>
    <w:link w:val="Heading9Char"/>
    <w:uiPriority w:val="9"/>
    <w:semiHidden/>
    <w:unhideWhenUsed/>
    <w:qFormat/>
    <w:rsid w:val="0073075D"/>
    <w:pPr>
      <w:keepNext/>
      <w:keepLines/>
      <w:numPr>
        <w:ilvl w:val="8"/>
        <w:numId w:val="1"/>
      </w:numPr>
      <w:spacing w:before="40" w:after="0"/>
      <w:outlineLvl w:val="8"/>
    </w:pPr>
    <w:rPr>
      <w:rFonts w:ascii="Cambria" w:eastAsia="Times New Roman" w:hAnsi="Cambria"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075D"/>
    <w:rPr>
      <w:rFonts w:ascii="Times New Roman" w:eastAsia="Times New Roman" w:hAnsi="Times New Roman" w:cs="Arial"/>
      <w:b/>
      <w:noProof/>
      <w:kern w:val="0"/>
      <w:sz w:val="24"/>
      <w:szCs w:val="24"/>
      <w:lang w:eastAsia="en-GB"/>
      <w14:ligatures w14:val="none"/>
    </w:rPr>
  </w:style>
  <w:style w:type="character" w:customStyle="1" w:styleId="Heading2Char">
    <w:name w:val="Heading 2 Char"/>
    <w:basedOn w:val="DefaultParagraphFont"/>
    <w:link w:val="Heading2"/>
    <w:uiPriority w:val="9"/>
    <w:semiHidden/>
    <w:rsid w:val="0073075D"/>
    <w:rPr>
      <w:rFonts w:ascii="Times New Roman" w:eastAsia="Times New Roman" w:hAnsi="Times New Roman" w:cs="Arial"/>
      <w:b/>
      <w:kern w:val="0"/>
      <w:sz w:val="24"/>
      <w:szCs w:val="26"/>
      <w:lang w:eastAsia="en-GB"/>
      <w14:ligatures w14:val="none"/>
    </w:rPr>
  </w:style>
  <w:style w:type="character" w:customStyle="1" w:styleId="Heading3Char">
    <w:name w:val="Heading 3 Char"/>
    <w:basedOn w:val="DefaultParagraphFont"/>
    <w:link w:val="Heading3"/>
    <w:uiPriority w:val="9"/>
    <w:semiHidden/>
    <w:rsid w:val="0073075D"/>
    <w:rPr>
      <w:rFonts w:ascii="Times New Roman" w:eastAsia="Times New Roman" w:hAnsi="Times New Roman" w:cs="Arial"/>
      <w:b/>
      <w:kern w:val="0"/>
      <w:sz w:val="24"/>
      <w:szCs w:val="24"/>
      <w14:ligatures w14:val="none"/>
    </w:rPr>
  </w:style>
  <w:style w:type="character" w:customStyle="1" w:styleId="Heading4Char">
    <w:name w:val="Heading 4 Char"/>
    <w:basedOn w:val="DefaultParagraphFont"/>
    <w:link w:val="Heading4"/>
    <w:uiPriority w:val="9"/>
    <w:semiHidden/>
    <w:rsid w:val="0073075D"/>
    <w:rPr>
      <w:rFonts w:ascii="Times New Roman" w:eastAsia="Times New Roman" w:hAnsi="Times New Roman" w:cs="Arial"/>
      <w:b/>
      <w:iCs/>
      <w:kern w:val="0"/>
      <w:sz w:val="26"/>
      <w:szCs w:val="20"/>
      <w14:ligatures w14:val="none"/>
    </w:rPr>
  </w:style>
  <w:style w:type="character" w:customStyle="1" w:styleId="Heading5Char">
    <w:name w:val="Heading 5 Char"/>
    <w:basedOn w:val="DefaultParagraphFont"/>
    <w:link w:val="Heading5"/>
    <w:uiPriority w:val="9"/>
    <w:semiHidden/>
    <w:rsid w:val="0073075D"/>
    <w:rPr>
      <w:rFonts w:ascii="Cambria" w:eastAsia="Times New Roman" w:hAnsi="Cambria" w:cs="Times New Roman"/>
      <w:color w:val="365F91"/>
      <w:kern w:val="0"/>
      <w:sz w:val="24"/>
      <w:szCs w:val="20"/>
      <w14:ligatures w14:val="none"/>
    </w:rPr>
  </w:style>
  <w:style w:type="character" w:customStyle="1" w:styleId="Heading6Char">
    <w:name w:val="Heading 6 Char"/>
    <w:basedOn w:val="DefaultParagraphFont"/>
    <w:link w:val="Heading6"/>
    <w:uiPriority w:val="9"/>
    <w:semiHidden/>
    <w:rsid w:val="0073075D"/>
    <w:rPr>
      <w:rFonts w:ascii="Cambria" w:eastAsia="Times New Roman" w:hAnsi="Cambria" w:cs="Times New Roman"/>
      <w:color w:val="243F60"/>
      <w:kern w:val="0"/>
      <w:sz w:val="24"/>
      <w:szCs w:val="20"/>
      <w14:ligatures w14:val="none"/>
    </w:rPr>
  </w:style>
  <w:style w:type="character" w:customStyle="1" w:styleId="Heading7Char">
    <w:name w:val="Heading 7 Char"/>
    <w:basedOn w:val="DefaultParagraphFont"/>
    <w:link w:val="Heading7"/>
    <w:uiPriority w:val="9"/>
    <w:semiHidden/>
    <w:rsid w:val="0073075D"/>
    <w:rPr>
      <w:rFonts w:ascii="Cambria" w:eastAsia="Times New Roman" w:hAnsi="Cambria" w:cs="Times New Roman"/>
      <w:i/>
      <w:iCs/>
      <w:color w:val="243F60"/>
      <w:kern w:val="0"/>
      <w:sz w:val="24"/>
      <w:szCs w:val="20"/>
      <w14:ligatures w14:val="none"/>
    </w:rPr>
  </w:style>
  <w:style w:type="character" w:customStyle="1" w:styleId="Heading8Char">
    <w:name w:val="Heading 8 Char"/>
    <w:basedOn w:val="DefaultParagraphFont"/>
    <w:link w:val="Heading8"/>
    <w:uiPriority w:val="9"/>
    <w:semiHidden/>
    <w:rsid w:val="0073075D"/>
    <w:rPr>
      <w:rFonts w:ascii="Cambria" w:eastAsia="Times New Roman" w:hAnsi="Cambria" w:cs="Times New Roman"/>
      <w:color w:val="272727"/>
      <w:kern w:val="0"/>
      <w:sz w:val="21"/>
      <w:szCs w:val="21"/>
      <w14:ligatures w14:val="none"/>
    </w:rPr>
  </w:style>
  <w:style w:type="character" w:customStyle="1" w:styleId="Heading9Char">
    <w:name w:val="Heading 9 Char"/>
    <w:basedOn w:val="DefaultParagraphFont"/>
    <w:link w:val="Heading9"/>
    <w:uiPriority w:val="9"/>
    <w:semiHidden/>
    <w:rsid w:val="0073075D"/>
    <w:rPr>
      <w:rFonts w:ascii="Cambria" w:eastAsia="Times New Roman" w:hAnsi="Cambria" w:cs="Times New Roman"/>
      <w:i/>
      <w:iCs/>
      <w:color w:val="272727"/>
      <w:kern w:val="0"/>
      <w:sz w:val="21"/>
      <w:szCs w:val="21"/>
      <w14:ligatures w14:val="none"/>
    </w:rPr>
  </w:style>
  <w:style w:type="character" w:styleId="LineNumber">
    <w:name w:val="line number"/>
    <w:basedOn w:val="DefaultParagraphFont"/>
    <w:uiPriority w:val="99"/>
    <w:semiHidden/>
    <w:unhideWhenUsed/>
    <w:rsid w:val="0073075D"/>
  </w:style>
  <w:style w:type="character" w:styleId="Hyperlink">
    <w:name w:val="Hyperlink"/>
    <w:uiPriority w:val="99"/>
    <w:semiHidden/>
    <w:unhideWhenUsed/>
    <w:rsid w:val="0073075D"/>
    <w:rPr>
      <w:color w:val="0000FF"/>
      <w:u w:val="single"/>
    </w:rPr>
  </w:style>
  <w:style w:type="character" w:styleId="FollowedHyperlink">
    <w:name w:val="FollowedHyperlink"/>
    <w:uiPriority w:val="99"/>
    <w:semiHidden/>
    <w:unhideWhenUsed/>
    <w:rsid w:val="0073075D"/>
    <w:rPr>
      <w:color w:val="800080"/>
      <w:u w:val="single"/>
    </w:rPr>
  </w:style>
  <w:style w:type="paragraph" w:customStyle="1" w:styleId="msonormal0">
    <w:name w:val="msonormal"/>
    <w:basedOn w:val="Normal"/>
    <w:uiPriority w:val="99"/>
    <w:rsid w:val="0073075D"/>
    <w:pPr>
      <w:spacing w:before="100" w:beforeAutospacing="1" w:after="100" w:afterAutospacing="1" w:line="240" w:lineRule="auto"/>
      <w:jc w:val="left"/>
    </w:pPr>
    <w:rPr>
      <w:rFonts w:eastAsia="Times New Roman" w:cs="Times New Roman"/>
      <w:szCs w:val="24"/>
      <w:lang w:eastAsia="en-GB"/>
    </w:rPr>
  </w:style>
  <w:style w:type="paragraph" w:styleId="NormalWeb">
    <w:name w:val="Normal (Web)"/>
    <w:basedOn w:val="Normal"/>
    <w:uiPriority w:val="99"/>
    <w:semiHidden/>
    <w:unhideWhenUsed/>
    <w:rsid w:val="0073075D"/>
    <w:pPr>
      <w:spacing w:before="100" w:beforeAutospacing="1" w:after="100" w:afterAutospacing="1" w:line="240" w:lineRule="auto"/>
      <w:jc w:val="left"/>
    </w:pPr>
    <w:rPr>
      <w:rFonts w:eastAsia="Times New Roman" w:cs="Times New Roman"/>
      <w:szCs w:val="24"/>
      <w:lang w:eastAsia="en-GB"/>
    </w:rPr>
  </w:style>
  <w:style w:type="paragraph" w:styleId="TOC1">
    <w:name w:val="toc 1"/>
    <w:basedOn w:val="Normal"/>
    <w:next w:val="Normal"/>
    <w:autoRedefine/>
    <w:uiPriority w:val="39"/>
    <w:semiHidden/>
    <w:unhideWhenUsed/>
    <w:rsid w:val="0073075D"/>
    <w:pPr>
      <w:tabs>
        <w:tab w:val="left" w:pos="400"/>
        <w:tab w:val="right" w:pos="9015"/>
      </w:tabs>
      <w:spacing w:before="120" w:after="100"/>
    </w:pPr>
    <w:rPr>
      <w:b/>
      <w:sz w:val="28"/>
    </w:rPr>
  </w:style>
  <w:style w:type="paragraph" w:styleId="TOC2">
    <w:name w:val="toc 2"/>
    <w:basedOn w:val="Normal"/>
    <w:next w:val="Normal"/>
    <w:autoRedefine/>
    <w:uiPriority w:val="39"/>
    <w:semiHidden/>
    <w:unhideWhenUsed/>
    <w:rsid w:val="0073075D"/>
    <w:pPr>
      <w:tabs>
        <w:tab w:val="right" w:leader="dot" w:pos="9015"/>
      </w:tabs>
      <w:spacing w:after="100"/>
      <w:ind w:left="200"/>
    </w:pPr>
  </w:style>
  <w:style w:type="paragraph" w:styleId="TOC3">
    <w:name w:val="toc 3"/>
    <w:basedOn w:val="Normal"/>
    <w:next w:val="Normal"/>
    <w:autoRedefine/>
    <w:uiPriority w:val="39"/>
    <w:semiHidden/>
    <w:unhideWhenUsed/>
    <w:rsid w:val="0073075D"/>
    <w:pPr>
      <w:tabs>
        <w:tab w:val="left" w:pos="1320"/>
        <w:tab w:val="right" w:leader="dot" w:pos="9015"/>
      </w:tabs>
      <w:spacing w:after="0"/>
      <w:ind w:left="403"/>
    </w:pPr>
  </w:style>
  <w:style w:type="paragraph" w:styleId="TOC4">
    <w:name w:val="toc 4"/>
    <w:basedOn w:val="Normal"/>
    <w:next w:val="Normal"/>
    <w:autoRedefine/>
    <w:uiPriority w:val="39"/>
    <w:semiHidden/>
    <w:unhideWhenUsed/>
    <w:rsid w:val="0073075D"/>
    <w:pPr>
      <w:spacing w:after="100"/>
      <w:ind w:left="600"/>
    </w:pPr>
  </w:style>
  <w:style w:type="paragraph" w:styleId="Header">
    <w:name w:val="header"/>
    <w:basedOn w:val="Normal"/>
    <w:link w:val="HeaderChar"/>
    <w:uiPriority w:val="99"/>
    <w:unhideWhenUsed/>
    <w:rsid w:val="007307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075D"/>
    <w:rPr>
      <w:rFonts w:ascii="Times New Roman" w:eastAsia="Calibri" w:hAnsi="Times New Roman" w:cs="Arial"/>
      <w:kern w:val="0"/>
      <w:sz w:val="24"/>
      <w:szCs w:val="20"/>
      <w14:ligatures w14:val="none"/>
    </w:rPr>
  </w:style>
  <w:style w:type="paragraph" w:styleId="Footer">
    <w:name w:val="footer"/>
    <w:basedOn w:val="Normal"/>
    <w:link w:val="FooterChar"/>
    <w:uiPriority w:val="99"/>
    <w:unhideWhenUsed/>
    <w:rsid w:val="007307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075D"/>
    <w:rPr>
      <w:rFonts w:ascii="Times New Roman" w:eastAsia="Calibri" w:hAnsi="Times New Roman" w:cs="Arial"/>
      <w:kern w:val="0"/>
      <w:sz w:val="24"/>
      <w:szCs w:val="20"/>
      <w14:ligatures w14:val="none"/>
    </w:rPr>
  </w:style>
  <w:style w:type="character" w:customStyle="1" w:styleId="CaptionChar">
    <w:name w:val="Caption Char"/>
    <w:link w:val="Caption"/>
    <w:uiPriority w:val="35"/>
    <w:semiHidden/>
    <w:locked/>
    <w:rsid w:val="0073075D"/>
    <w:rPr>
      <w:rFonts w:ascii="Times New Roman" w:eastAsia="Calibri" w:hAnsi="Times New Roman" w:cs="Arial"/>
      <w:i/>
      <w:iCs/>
      <w:color w:val="1F497D"/>
      <w:kern w:val="0"/>
      <w:sz w:val="18"/>
      <w:szCs w:val="18"/>
      <w14:ligatures w14:val="none"/>
    </w:rPr>
  </w:style>
  <w:style w:type="paragraph" w:styleId="Caption">
    <w:name w:val="caption"/>
    <w:basedOn w:val="Normal"/>
    <w:next w:val="Normal"/>
    <w:link w:val="CaptionChar"/>
    <w:uiPriority w:val="35"/>
    <w:semiHidden/>
    <w:unhideWhenUsed/>
    <w:qFormat/>
    <w:rsid w:val="0073075D"/>
    <w:pPr>
      <w:spacing w:before="0" w:after="200" w:line="240" w:lineRule="auto"/>
    </w:pPr>
    <w:rPr>
      <w:i/>
      <w:iCs/>
      <w:color w:val="1F497D"/>
      <w:sz w:val="18"/>
      <w:szCs w:val="18"/>
    </w:rPr>
  </w:style>
  <w:style w:type="paragraph" w:styleId="TableofFigures">
    <w:name w:val="table of figures"/>
    <w:basedOn w:val="Normal"/>
    <w:next w:val="Normal"/>
    <w:uiPriority w:val="99"/>
    <w:semiHidden/>
    <w:unhideWhenUsed/>
    <w:rsid w:val="0073075D"/>
    <w:pPr>
      <w:spacing w:after="0"/>
    </w:pPr>
  </w:style>
  <w:style w:type="paragraph" w:styleId="BodyText">
    <w:name w:val="Body Text"/>
    <w:basedOn w:val="Normal"/>
    <w:link w:val="BodyTextChar"/>
    <w:uiPriority w:val="1"/>
    <w:semiHidden/>
    <w:unhideWhenUsed/>
    <w:qFormat/>
    <w:rsid w:val="0073075D"/>
    <w:pPr>
      <w:widowControl w:val="0"/>
      <w:autoSpaceDE w:val="0"/>
      <w:autoSpaceDN w:val="0"/>
      <w:adjustRightInd w:val="0"/>
      <w:spacing w:after="0" w:line="240" w:lineRule="auto"/>
      <w:ind w:left="235"/>
      <w:jc w:val="left"/>
    </w:pPr>
    <w:rPr>
      <w:rFonts w:eastAsia="Times New Roman" w:cs="Times New Roman"/>
      <w:sz w:val="20"/>
      <w:lang w:eastAsia="en-GB"/>
    </w:rPr>
  </w:style>
  <w:style w:type="character" w:customStyle="1" w:styleId="BodyTextChar">
    <w:name w:val="Body Text Char"/>
    <w:basedOn w:val="DefaultParagraphFont"/>
    <w:link w:val="BodyText"/>
    <w:uiPriority w:val="1"/>
    <w:semiHidden/>
    <w:rsid w:val="0073075D"/>
    <w:rPr>
      <w:rFonts w:ascii="Times New Roman" w:eastAsia="Times New Roman" w:hAnsi="Times New Roman" w:cs="Times New Roman"/>
      <w:kern w:val="0"/>
      <w:sz w:val="20"/>
      <w:szCs w:val="20"/>
      <w:lang w:eastAsia="en-GB"/>
      <w14:ligatures w14:val="none"/>
    </w:rPr>
  </w:style>
  <w:style w:type="paragraph" w:styleId="BalloonText">
    <w:name w:val="Balloon Text"/>
    <w:basedOn w:val="Normal"/>
    <w:link w:val="BalloonTextChar"/>
    <w:uiPriority w:val="99"/>
    <w:semiHidden/>
    <w:unhideWhenUsed/>
    <w:rsid w:val="007307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075D"/>
    <w:rPr>
      <w:rFonts w:ascii="Tahoma" w:eastAsia="Calibri" w:hAnsi="Tahoma" w:cs="Tahoma"/>
      <w:kern w:val="0"/>
      <w:sz w:val="16"/>
      <w:szCs w:val="16"/>
      <w14:ligatures w14:val="none"/>
    </w:rPr>
  </w:style>
  <w:style w:type="paragraph" w:styleId="NoSpacing">
    <w:name w:val="No Spacing"/>
    <w:autoRedefine/>
    <w:uiPriority w:val="1"/>
    <w:qFormat/>
    <w:rsid w:val="0073075D"/>
    <w:pPr>
      <w:spacing w:after="240" w:line="240" w:lineRule="auto"/>
      <w:jc w:val="center"/>
    </w:pPr>
    <w:rPr>
      <w:rFonts w:ascii="Arial" w:eastAsia="Calibri" w:hAnsi="Arial" w:cs="Arial"/>
      <w:b/>
      <w:kern w:val="0"/>
      <w:sz w:val="32"/>
      <w:szCs w:val="20"/>
      <w14:ligatures w14:val="none"/>
    </w:rPr>
  </w:style>
  <w:style w:type="paragraph" w:styleId="Revision">
    <w:name w:val="Revision"/>
    <w:uiPriority w:val="99"/>
    <w:semiHidden/>
    <w:rsid w:val="0073075D"/>
    <w:pPr>
      <w:spacing w:after="0" w:line="240" w:lineRule="auto"/>
    </w:pPr>
    <w:rPr>
      <w:rFonts w:ascii="Times New Roman" w:eastAsia="Calibri" w:hAnsi="Times New Roman" w:cs="Arial"/>
      <w:kern w:val="0"/>
      <w:sz w:val="24"/>
      <w:szCs w:val="20"/>
      <w14:ligatures w14:val="none"/>
    </w:rPr>
  </w:style>
  <w:style w:type="character" w:customStyle="1" w:styleId="ListParagraphChar">
    <w:name w:val="List Paragraph Char"/>
    <w:link w:val="ListParagraph"/>
    <w:uiPriority w:val="34"/>
    <w:locked/>
    <w:rsid w:val="0073075D"/>
    <w:rPr>
      <w:rFonts w:ascii="Times New Roman" w:eastAsia="Calibri" w:hAnsi="Times New Roman" w:cs="Arial"/>
      <w:kern w:val="0"/>
      <w:sz w:val="24"/>
      <w:szCs w:val="20"/>
      <w14:ligatures w14:val="none"/>
    </w:rPr>
  </w:style>
  <w:style w:type="paragraph" w:styleId="ListParagraph">
    <w:name w:val="List Paragraph"/>
    <w:basedOn w:val="Normal"/>
    <w:link w:val="ListParagraphChar"/>
    <w:uiPriority w:val="34"/>
    <w:qFormat/>
    <w:rsid w:val="0073075D"/>
    <w:pPr>
      <w:ind w:left="720"/>
      <w:contextualSpacing/>
    </w:pPr>
  </w:style>
  <w:style w:type="character" w:customStyle="1" w:styleId="EndNoteBibliographyTitleChar">
    <w:name w:val="EndNote Bibliography Title Char"/>
    <w:link w:val="EndNoteBibliographyTitle"/>
    <w:locked/>
    <w:rsid w:val="0073075D"/>
    <w:rPr>
      <w:rFonts w:ascii="Times New Roman" w:eastAsia="Calibri" w:hAnsi="Times New Roman" w:cs="Times New Roman"/>
      <w:noProof/>
      <w:kern w:val="0"/>
      <w:sz w:val="24"/>
      <w:szCs w:val="20"/>
      <w14:ligatures w14:val="none"/>
    </w:rPr>
  </w:style>
  <w:style w:type="paragraph" w:customStyle="1" w:styleId="EndNoteBibliographyTitle">
    <w:name w:val="EndNote Bibliography Title"/>
    <w:basedOn w:val="Normal"/>
    <w:link w:val="EndNoteBibliographyTitleChar"/>
    <w:rsid w:val="0073075D"/>
    <w:pPr>
      <w:spacing w:after="0"/>
      <w:jc w:val="center"/>
    </w:pPr>
    <w:rPr>
      <w:rFonts w:cs="Times New Roman"/>
      <w:noProof/>
    </w:rPr>
  </w:style>
  <w:style w:type="character" w:customStyle="1" w:styleId="EndNoteBibliographyChar">
    <w:name w:val="EndNote Bibliography Char"/>
    <w:link w:val="EndNoteBibliography"/>
    <w:locked/>
    <w:rsid w:val="0073075D"/>
    <w:rPr>
      <w:rFonts w:ascii="Times New Roman" w:eastAsia="Calibri" w:hAnsi="Times New Roman" w:cs="Times New Roman"/>
      <w:noProof/>
      <w:kern w:val="0"/>
      <w:sz w:val="24"/>
      <w:szCs w:val="20"/>
      <w14:ligatures w14:val="none"/>
    </w:rPr>
  </w:style>
  <w:style w:type="paragraph" w:customStyle="1" w:styleId="EndNoteBibliography">
    <w:name w:val="EndNote Bibliography"/>
    <w:basedOn w:val="Normal"/>
    <w:link w:val="EndNoteBibliographyChar"/>
    <w:rsid w:val="0073075D"/>
    <w:pPr>
      <w:spacing w:line="240" w:lineRule="auto"/>
    </w:pPr>
    <w:rPr>
      <w:rFonts w:cs="Times New Roman"/>
      <w:noProof/>
    </w:rPr>
  </w:style>
  <w:style w:type="character" w:customStyle="1" w:styleId="FigureChar">
    <w:name w:val="Figure Char"/>
    <w:link w:val="Figure"/>
    <w:locked/>
    <w:rsid w:val="0073075D"/>
    <w:rPr>
      <w:rFonts w:ascii="Times New Roman" w:eastAsia="Calibri" w:hAnsi="Times New Roman" w:cs="Arial"/>
      <w:kern w:val="0"/>
      <w:sz w:val="24"/>
      <w:szCs w:val="24"/>
      <w14:ligatures w14:val="none"/>
    </w:rPr>
  </w:style>
  <w:style w:type="paragraph" w:customStyle="1" w:styleId="Figure">
    <w:name w:val="Figure"/>
    <w:basedOn w:val="Caption"/>
    <w:link w:val="FigureChar"/>
    <w:autoRedefine/>
    <w:qFormat/>
    <w:rsid w:val="0073075D"/>
    <w:pPr>
      <w:spacing w:line="480" w:lineRule="auto"/>
    </w:pPr>
    <w:rPr>
      <w:i w:val="0"/>
      <w:iCs w:val="0"/>
      <w:color w:val="auto"/>
      <w:sz w:val="24"/>
      <w:szCs w:val="24"/>
    </w:rPr>
  </w:style>
  <w:style w:type="character" w:customStyle="1" w:styleId="tablesChar">
    <w:name w:val="tables Char"/>
    <w:link w:val="tables"/>
    <w:locked/>
    <w:rsid w:val="0073075D"/>
    <w:rPr>
      <w:rFonts w:ascii="Times New Roman" w:eastAsia="Times New Roman" w:hAnsi="Times New Roman" w:cs="Arial"/>
      <w:b/>
      <w:iCs/>
      <w:kern w:val="0"/>
      <w:sz w:val="26"/>
      <w:szCs w:val="20"/>
      <w14:ligatures w14:val="none"/>
    </w:rPr>
  </w:style>
  <w:style w:type="paragraph" w:customStyle="1" w:styleId="tables">
    <w:name w:val="tables"/>
    <w:basedOn w:val="Heading4"/>
    <w:link w:val="tablesChar"/>
    <w:autoRedefine/>
    <w:rsid w:val="0073075D"/>
  </w:style>
  <w:style w:type="character" w:customStyle="1" w:styleId="tableChar">
    <w:name w:val="table Char"/>
    <w:link w:val="table"/>
    <w:locked/>
    <w:rsid w:val="0073075D"/>
    <w:rPr>
      <w:rFonts w:ascii="Times New Roman" w:eastAsia="Calibri" w:hAnsi="Times New Roman" w:cs="Times New Roman"/>
      <w:kern w:val="0"/>
      <w:sz w:val="24"/>
      <w:szCs w:val="24"/>
      <w14:ligatures w14:val="none"/>
    </w:rPr>
  </w:style>
  <w:style w:type="paragraph" w:customStyle="1" w:styleId="table">
    <w:name w:val="table"/>
    <w:basedOn w:val="Caption"/>
    <w:link w:val="tableChar"/>
    <w:autoRedefine/>
    <w:qFormat/>
    <w:rsid w:val="0073075D"/>
    <w:pPr>
      <w:spacing w:line="276" w:lineRule="auto"/>
    </w:pPr>
    <w:rPr>
      <w:rFonts w:cs="Times New Roman"/>
      <w:i w:val="0"/>
      <w:iCs w:val="0"/>
      <w:color w:val="auto"/>
      <w:sz w:val="24"/>
      <w:szCs w:val="24"/>
    </w:rPr>
  </w:style>
  <w:style w:type="character" w:customStyle="1" w:styleId="EquationChar">
    <w:name w:val="Equation Char"/>
    <w:link w:val="Equation"/>
    <w:locked/>
    <w:rsid w:val="0073075D"/>
    <w:rPr>
      <w:rFonts w:ascii="Cambria Math" w:eastAsia="Calibri" w:hAnsi="Cambria Math" w:cs="Arial"/>
      <w:i/>
      <w:iCs/>
      <w:kern w:val="0"/>
      <w:sz w:val="24"/>
      <w:szCs w:val="18"/>
      <w14:ligatures w14:val="none"/>
    </w:rPr>
  </w:style>
  <w:style w:type="paragraph" w:customStyle="1" w:styleId="Equation">
    <w:name w:val="Equation"/>
    <w:basedOn w:val="Caption"/>
    <w:link w:val="EquationChar"/>
    <w:autoRedefine/>
    <w:qFormat/>
    <w:rsid w:val="0073075D"/>
    <w:rPr>
      <w:rFonts w:ascii="Cambria Math" w:hAnsi="Cambria Math"/>
      <w:color w:val="auto"/>
      <w:sz w:val="24"/>
    </w:rPr>
  </w:style>
  <w:style w:type="paragraph" w:customStyle="1" w:styleId="xl67">
    <w:name w:val="xl67"/>
    <w:basedOn w:val="Normal"/>
    <w:uiPriority w:val="99"/>
    <w:rsid w:val="0073075D"/>
    <w:pPr>
      <w:spacing w:before="100" w:beforeAutospacing="1" w:after="100" w:afterAutospacing="1" w:line="240" w:lineRule="auto"/>
      <w:jc w:val="center"/>
    </w:pPr>
    <w:rPr>
      <w:rFonts w:eastAsia="Times New Roman" w:cs="Times New Roman"/>
      <w:sz w:val="16"/>
      <w:szCs w:val="16"/>
      <w:lang w:val="en-US"/>
    </w:rPr>
  </w:style>
  <w:style w:type="character" w:styleId="PlaceholderText">
    <w:name w:val="Placeholder Text"/>
    <w:uiPriority w:val="99"/>
    <w:semiHidden/>
    <w:rsid w:val="0073075D"/>
    <w:rPr>
      <w:color w:val="808080"/>
    </w:rPr>
  </w:style>
  <w:style w:type="character" w:customStyle="1" w:styleId="ws15">
    <w:name w:val="ws15"/>
    <w:basedOn w:val="DefaultParagraphFont"/>
    <w:rsid w:val="0073075D"/>
  </w:style>
  <w:style w:type="character" w:customStyle="1" w:styleId="lsd">
    <w:name w:val="lsd"/>
    <w:basedOn w:val="DefaultParagraphFont"/>
    <w:rsid w:val="0073075D"/>
  </w:style>
  <w:style w:type="character" w:customStyle="1" w:styleId="ls2e">
    <w:name w:val="ls2e"/>
    <w:basedOn w:val="DefaultParagraphFont"/>
    <w:rsid w:val="0073075D"/>
  </w:style>
  <w:style w:type="character" w:customStyle="1" w:styleId="ls15">
    <w:name w:val="ls15"/>
    <w:basedOn w:val="DefaultParagraphFont"/>
    <w:rsid w:val="0073075D"/>
  </w:style>
  <w:style w:type="character" w:customStyle="1" w:styleId="UnresolvedMention1">
    <w:name w:val="Unresolved Mention1"/>
    <w:basedOn w:val="DefaultParagraphFont"/>
    <w:uiPriority w:val="99"/>
    <w:semiHidden/>
    <w:rsid w:val="0073075D"/>
    <w:rPr>
      <w:color w:val="605E5C"/>
      <w:shd w:val="clear" w:color="auto" w:fill="E1DFDD"/>
    </w:rPr>
  </w:style>
  <w:style w:type="character" w:customStyle="1" w:styleId="label">
    <w:name w:val="label"/>
    <w:basedOn w:val="DefaultParagraphFont"/>
    <w:rsid w:val="0073075D"/>
  </w:style>
  <w:style w:type="table" w:styleId="TableGrid">
    <w:name w:val="Table Grid"/>
    <w:basedOn w:val="TableNormal"/>
    <w:uiPriority w:val="39"/>
    <w:rsid w:val="0073075D"/>
    <w:pPr>
      <w:spacing w:after="0" w:line="240" w:lineRule="auto"/>
    </w:pPr>
    <w:rPr>
      <w:rFonts w:ascii="Calibri" w:eastAsia="Calibri" w:hAnsi="Calibri" w:cs="Arial"/>
      <w:kern w:val="0"/>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3075D"/>
    <w:pPr>
      <w:spacing w:after="0" w:line="240" w:lineRule="auto"/>
    </w:pPr>
    <w:rPr>
      <w:kern w:val="0"/>
      <w14:ligatures w14:val="none"/>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1">
    <w:name w:val="Grid Table 1 Light1"/>
    <w:basedOn w:val="TableNormal"/>
    <w:uiPriority w:val="46"/>
    <w:rsid w:val="0073075D"/>
    <w:pPr>
      <w:spacing w:after="0" w:line="240" w:lineRule="auto"/>
    </w:pPr>
    <w:rPr>
      <w:rFonts w:ascii="Calibri" w:eastAsia="Calibri" w:hAnsi="Calibri" w:cs="Arial"/>
      <w:kern w:val="0"/>
      <w:sz w:val="20"/>
      <w:szCs w:val="20"/>
      <w14:ligatures w14:val="none"/>
    </w:rPr>
    <w:tblPr>
      <w:tblStyleRowBandSize w:val="1"/>
      <w:tblStyleColBandSize w:val="1"/>
      <w:tblInd w:w="0" w:type="nil"/>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73075D"/>
    <w:pPr>
      <w:spacing w:after="0" w:line="240" w:lineRule="auto"/>
    </w:pPr>
    <w:rPr>
      <w:rFonts w:ascii="Calibri" w:eastAsia="Calibri" w:hAnsi="Calibri" w:cs="Arial"/>
      <w:kern w:val="0"/>
      <w:sz w:val="20"/>
      <w:szCs w:val="20"/>
      <w14:ligatures w14:val="none"/>
    </w:rPr>
    <w:tblPr>
      <w:tblStyleRowBandSize w:val="1"/>
      <w:tblStyleColBandSize w:val="1"/>
      <w:tblInd w:w="0" w:type="nil"/>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science/article/pii/S0950061818321317" TargetMode="External"/><Relationship Id="rId18" Type="http://schemas.openxmlformats.org/officeDocument/2006/relationships/image" Target="media/image9.png"/><Relationship Id="rId26" Type="http://schemas.openxmlformats.org/officeDocument/2006/relationships/image" Target="media/image13.jpeg"/><Relationship Id="rId39" Type="http://schemas.openxmlformats.org/officeDocument/2006/relationships/image" Target="media/image25.png"/><Relationship Id="rId21" Type="http://schemas.openxmlformats.org/officeDocument/2006/relationships/hyperlink" Target="https://www.sciencedirect.com/topics/engineering/optimisation" TargetMode="External"/><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chart" Target="charts/chart6.xml"/><Relationship Id="rId63" Type="http://schemas.openxmlformats.org/officeDocument/2006/relationships/chart" Target="charts/chart8.xml"/><Relationship Id="rId68" Type="http://schemas.openxmlformats.org/officeDocument/2006/relationships/header" Target="header3.xml"/><Relationship Id="rId7" Type="http://schemas.openxmlformats.org/officeDocument/2006/relationships/image" Target="media/image1.png"/><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png"/><Relationship Id="rId29" Type="http://schemas.openxmlformats.org/officeDocument/2006/relationships/image" Target="media/image15.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chart" Target="charts/chart3.xml"/><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chart" Target="charts/chart5.xml"/><Relationship Id="rId53" Type="http://schemas.openxmlformats.org/officeDocument/2006/relationships/image" Target="media/image39.png"/><Relationship Id="rId58" Type="http://schemas.openxmlformats.org/officeDocument/2006/relationships/image" Target="media/image42.png"/><Relationship Id="rId66"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www.sciencedirect.com/topics/engineering/initial-stiffness" TargetMode="External"/><Relationship Id="rId23" Type="http://schemas.openxmlformats.org/officeDocument/2006/relationships/chart" Target="charts/chart2.xml"/><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1.png"/><Relationship Id="rId61" Type="http://schemas.openxmlformats.org/officeDocument/2006/relationships/image" Target="media/image45.png"/><Relationship Id="rId10" Type="http://schemas.openxmlformats.org/officeDocument/2006/relationships/image" Target="media/image4.jpeg"/><Relationship Id="rId19" Type="http://schemas.openxmlformats.org/officeDocument/2006/relationships/image" Target="media/image10.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4.png"/><Relationship Id="rId65"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6.jpeg"/><Relationship Id="rId22" Type="http://schemas.openxmlformats.org/officeDocument/2006/relationships/chart" Target="charts/chart1.xml"/><Relationship Id="rId27" Type="http://schemas.openxmlformats.org/officeDocument/2006/relationships/chart" Target="charts/chart4.xml"/><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0.png"/><Relationship Id="rId64" Type="http://schemas.openxmlformats.org/officeDocument/2006/relationships/header" Target="header1.xml"/><Relationship Id="rId69" Type="http://schemas.openxmlformats.org/officeDocument/2006/relationships/footer" Target="footer3.xml"/><Relationship Id="rId8" Type="http://schemas.openxmlformats.org/officeDocument/2006/relationships/image" Target="media/image2.png"/><Relationship Id="rId51" Type="http://schemas.openxmlformats.org/officeDocument/2006/relationships/image" Target="media/image37.png"/><Relationship Id="rId3" Type="http://schemas.openxmlformats.org/officeDocument/2006/relationships/settings" Target="settings.xml"/><Relationship Id="rId12" Type="http://schemas.openxmlformats.org/officeDocument/2006/relationships/hyperlink" Target="https://www.sciencedirect.com/topics/engineering/corner-radius" TargetMode="External"/><Relationship Id="rId17" Type="http://schemas.openxmlformats.org/officeDocument/2006/relationships/image" Target="media/image8.png"/><Relationship Id="rId25" Type="http://schemas.openxmlformats.org/officeDocument/2006/relationships/image" Target="media/image12.jpe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3.png"/><Relationship Id="rId67" Type="http://schemas.openxmlformats.org/officeDocument/2006/relationships/footer" Target="footer2.xml"/><Relationship Id="rId20" Type="http://schemas.openxmlformats.org/officeDocument/2006/relationships/image" Target="media/image11.png"/><Relationship Id="rId41" Type="http://schemas.openxmlformats.org/officeDocument/2006/relationships/image" Target="media/image27.png"/><Relationship Id="rId54" Type="http://schemas.openxmlformats.org/officeDocument/2006/relationships/image" Target="media/image31.png"/><Relationship Id="rId62" Type="http://schemas.openxmlformats.org/officeDocument/2006/relationships/chart" Target="charts/chart7.xml"/><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D:\Users\785064\Desktop\cold-formed\Hadley\Tensile%20tests\NEW\Bac-Tensile%20-%20Sheffield\zTensile-Share-Sangar\Flat\Flat%20-%20Channel%20-%20Flange%20-%20S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Users\785064\Desktop\cold-formed\Hadley\Tensile%20tests\NEW\Bac-Tensile%20-%20Sheffield\zTensile-Share-Sangar\Flat\Flat%20-%20Zed%20-%20Flange%20-%20S3.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785064\Desktop\Research\PhD\PhD%20Sangar\paper\paper%204\SUBMIT\new\revised%20181222\EXP%20and%20FE%20data\bending%20test\Channel%20C145120%20test%20data%20vs%20FEM%20data.xlsx" TargetMode="External"/><Relationship Id="rId2" Type="http://schemas.microsoft.com/office/2011/relationships/chartColorStyle" Target="colors1.xml"/><Relationship Id="rId1" Type="http://schemas.microsoft.com/office/2011/relationships/chartStyle" Target="style1.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785064\Desktop\Research\PhD\PhD%20Sangar\paper\paper%204\SUBMIT\new\revised%20181222\EXP%20and%20FE%20data\bending%20test\Zed%20Z145120%20test%20data%20vs%20FEM%20data%20(flange%20with%20smaller%20width%20on%20top).xlsx" TargetMode="External"/><Relationship Id="rId2" Type="http://schemas.microsoft.com/office/2011/relationships/chartColorStyle" Target="colors2.xml"/><Relationship Id="rId1" Type="http://schemas.microsoft.com/office/2011/relationships/chartStyle" Target="style2.xm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Hiwa%20Gaming\Documents\The%20influence%20of%20cold%20working%20effec%20-%20Paper%204\Channel%20and%20Zed%20Optimisation%20and%20cold%20work%20effects%20%20(new%20section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Hiwa%20Gaming\Documents\The%20influence%20of%20cold%20working%20effec%20-%20Paper%204\Channel%20and%20Zed%20Optimisation%20and%20cold%20work%20effects%20%20(new%20sections).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university.ds.derby.ac.uk\dfs\Staff\Home\STF3995\Documents\Channel%20and%20Zed%20Optimisation%20and%20cold%20work%20effects%20%20(19-1-202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university.ds.derby.ac.uk\dfs\Staff\Home\STF3995\Documents\Channel%20and%20Zed%20Optimisation%20and%20cold%20work%20effects%20%20(19-1-20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0"/>
          <c:tx>
            <c:v>C Flat - Flange</c:v>
          </c:tx>
          <c:spPr>
            <a:ln>
              <a:solidFill>
                <a:sysClr val="windowText" lastClr="000000"/>
              </a:solidFill>
            </a:ln>
          </c:spPr>
          <c:marker>
            <c:symbol val="none"/>
          </c:marker>
          <c:xVal>
            <c:numRef>
              <c:f>'Flat - Channel - Flange - S2'!$A$2:$A$52</c:f>
              <c:numCache>
                <c:formatCode>General</c:formatCode>
                <c:ptCount val="51"/>
                <c:pt idx="0">
                  <c:v>4.1928699999999999E-2</c:v>
                </c:pt>
                <c:pt idx="1">
                  <c:v>8.3857399999999999E-2</c:v>
                </c:pt>
                <c:pt idx="2">
                  <c:v>8.3857399999999999E-2</c:v>
                </c:pt>
                <c:pt idx="3">
                  <c:v>0.12578600000000001</c:v>
                </c:pt>
                <c:pt idx="4">
                  <c:v>0.12578600000000001</c:v>
                </c:pt>
                <c:pt idx="5">
                  <c:v>0.167715</c:v>
                </c:pt>
                <c:pt idx="6">
                  <c:v>0.167715</c:v>
                </c:pt>
                <c:pt idx="7">
                  <c:v>0.209644</c:v>
                </c:pt>
                <c:pt idx="8">
                  <c:v>0.209644</c:v>
                </c:pt>
                <c:pt idx="9">
                  <c:v>0.25157200000000002</c:v>
                </c:pt>
                <c:pt idx="10">
                  <c:v>0.29350100000000001</c:v>
                </c:pt>
                <c:pt idx="11">
                  <c:v>0.37735800000000003</c:v>
                </c:pt>
                <c:pt idx="12">
                  <c:v>0.54507300000000003</c:v>
                </c:pt>
                <c:pt idx="13">
                  <c:v>0.79664599999999997</c:v>
                </c:pt>
                <c:pt idx="14">
                  <c:v>1.38365</c:v>
                </c:pt>
                <c:pt idx="15">
                  <c:v>1.97065</c:v>
                </c:pt>
                <c:pt idx="16">
                  <c:v>2.4737900000000002</c:v>
                </c:pt>
                <c:pt idx="17">
                  <c:v>2.7253699999999998</c:v>
                </c:pt>
                <c:pt idx="18">
                  <c:v>2.9769399999999999</c:v>
                </c:pt>
                <c:pt idx="19">
                  <c:v>3.3542999999999998</c:v>
                </c:pt>
                <c:pt idx="20">
                  <c:v>3.8993699999999998</c:v>
                </c:pt>
                <c:pt idx="21">
                  <c:v>4.5282999999999998</c:v>
                </c:pt>
                <c:pt idx="22">
                  <c:v>5.19916</c:v>
                </c:pt>
                <c:pt idx="23">
                  <c:v>5.91195</c:v>
                </c:pt>
                <c:pt idx="24">
                  <c:v>6.7085999999999997</c:v>
                </c:pt>
                <c:pt idx="25">
                  <c:v>7.4213800000000001</c:v>
                </c:pt>
                <c:pt idx="26">
                  <c:v>8.1341699999999992</c:v>
                </c:pt>
                <c:pt idx="27">
                  <c:v>9.0565999999999995</c:v>
                </c:pt>
                <c:pt idx="28">
                  <c:v>9.9371100000000006</c:v>
                </c:pt>
                <c:pt idx="29">
                  <c:v>10.608000000000001</c:v>
                </c:pt>
                <c:pt idx="30">
                  <c:v>11.4885</c:v>
                </c:pt>
                <c:pt idx="31">
                  <c:v>12.327</c:v>
                </c:pt>
                <c:pt idx="32">
                  <c:v>13.081799999999999</c:v>
                </c:pt>
                <c:pt idx="33">
                  <c:v>13.710699999999999</c:v>
                </c:pt>
                <c:pt idx="34">
                  <c:v>14.255800000000001</c:v>
                </c:pt>
                <c:pt idx="35">
                  <c:v>14.758900000000001</c:v>
                </c:pt>
                <c:pt idx="36">
                  <c:v>15.3878</c:v>
                </c:pt>
                <c:pt idx="37">
                  <c:v>15.8491</c:v>
                </c:pt>
                <c:pt idx="38">
                  <c:v>16.226400000000002</c:v>
                </c:pt>
                <c:pt idx="39">
                  <c:v>16.478000000000002</c:v>
                </c:pt>
                <c:pt idx="40">
                  <c:v>16.6038</c:v>
                </c:pt>
                <c:pt idx="41">
                  <c:v>16.729600000000001</c:v>
                </c:pt>
                <c:pt idx="42">
                  <c:v>16.7715</c:v>
                </c:pt>
                <c:pt idx="43">
                  <c:v>16.7715</c:v>
                </c:pt>
                <c:pt idx="44">
                  <c:v>16.813400000000001</c:v>
                </c:pt>
                <c:pt idx="45">
                  <c:v>16.8553</c:v>
                </c:pt>
                <c:pt idx="46">
                  <c:v>16.897300000000001</c:v>
                </c:pt>
                <c:pt idx="47">
                  <c:v>16.9392</c:v>
                </c:pt>
                <c:pt idx="48">
                  <c:v>17.065000000000001</c:v>
                </c:pt>
                <c:pt idx="49">
                  <c:v>17.148800000000001</c:v>
                </c:pt>
                <c:pt idx="50">
                  <c:v>17.190799999999999</c:v>
                </c:pt>
              </c:numCache>
            </c:numRef>
          </c:xVal>
          <c:yVal>
            <c:numRef>
              <c:f>'Flat - Channel - Flange - S2'!$B$2:$B$52</c:f>
              <c:numCache>
                <c:formatCode>General</c:formatCode>
                <c:ptCount val="51"/>
                <c:pt idx="0">
                  <c:v>4.1928699999999999E-2</c:v>
                </c:pt>
                <c:pt idx="1">
                  <c:v>91.056899999999999</c:v>
                </c:pt>
                <c:pt idx="2">
                  <c:v>91.056899999999999</c:v>
                </c:pt>
                <c:pt idx="3">
                  <c:v>157.72399999999999</c:v>
                </c:pt>
                <c:pt idx="4">
                  <c:v>157.72399999999999</c:v>
                </c:pt>
                <c:pt idx="5">
                  <c:v>258.53699999999998</c:v>
                </c:pt>
                <c:pt idx="6">
                  <c:v>258.53699999999998</c:v>
                </c:pt>
                <c:pt idx="7">
                  <c:v>362.60199999999998</c:v>
                </c:pt>
                <c:pt idx="8">
                  <c:v>362.60199999999998</c:v>
                </c:pt>
                <c:pt idx="9">
                  <c:v>434.14600000000002</c:v>
                </c:pt>
                <c:pt idx="10">
                  <c:v>481.30099999999999</c:v>
                </c:pt>
                <c:pt idx="11">
                  <c:v>491.05700000000002</c:v>
                </c:pt>
                <c:pt idx="12">
                  <c:v>494.30900000000003</c:v>
                </c:pt>
                <c:pt idx="13">
                  <c:v>495.935</c:v>
                </c:pt>
                <c:pt idx="14">
                  <c:v>497.56099999999998</c:v>
                </c:pt>
                <c:pt idx="15">
                  <c:v>494.30900000000003</c:v>
                </c:pt>
                <c:pt idx="16">
                  <c:v>495.935</c:v>
                </c:pt>
                <c:pt idx="17">
                  <c:v>500.81299999999999</c:v>
                </c:pt>
                <c:pt idx="18">
                  <c:v>508.94299999999998</c:v>
                </c:pt>
                <c:pt idx="19">
                  <c:v>518.69899999999996</c:v>
                </c:pt>
                <c:pt idx="20">
                  <c:v>528.45500000000004</c:v>
                </c:pt>
                <c:pt idx="21">
                  <c:v>538.21100000000001</c:v>
                </c:pt>
                <c:pt idx="22">
                  <c:v>544.71500000000003</c:v>
                </c:pt>
                <c:pt idx="23">
                  <c:v>549.59299999999996</c:v>
                </c:pt>
                <c:pt idx="24">
                  <c:v>554.47199999999998</c:v>
                </c:pt>
                <c:pt idx="25">
                  <c:v>557.72400000000005</c:v>
                </c:pt>
                <c:pt idx="26">
                  <c:v>560.976</c:v>
                </c:pt>
                <c:pt idx="27">
                  <c:v>562.60199999999998</c:v>
                </c:pt>
                <c:pt idx="28">
                  <c:v>562.60199999999998</c:v>
                </c:pt>
                <c:pt idx="29">
                  <c:v>562.60199999999998</c:v>
                </c:pt>
                <c:pt idx="30">
                  <c:v>560.976</c:v>
                </c:pt>
                <c:pt idx="31">
                  <c:v>560.976</c:v>
                </c:pt>
                <c:pt idx="32">
                  <c:v>560.976</c:v>
                </c:pt>
                <c:pt idx="33">
                  <c:v>557.72400000000005</c:v>
                </c:pt>
                <c:pt idx="34">
                  <c:v>552.846</c:v>
                </c:pt>
                <c:pt idx="35">
                  <c:v>546.34100000000001</c:v>
                </c:pt>
                <c:pt idx="36">
                  <c:v>539.83699999999999</c:v>
                </c:pt>
                <c:pt idx="37">
                  <c:v>521.95100000000002</c:v>
                </c:pt>
                <c:pt idx="38">
                  <c:v>497.56099999999998</c:v>
                </c:pt>
                <c:pt idx="39">
                  <c:v>471.54500000000002</c:v>
                </c:pt>
                <c:pt idx="40">
                  <c:v>439.024</c:v>
                </c:pt>
                <c:pt idx="41">
                  <c:v>323.577</c:v>
                </c:pt>
                <c:pt idx="42">
                  <c:v>248.78</c:v>
                </c:pt>
                <c:pt idx="43">
                  <c:v>248.78</c:v>
                </c:pt>
                <c:pt idx="44">
                  <c:v>248.78</c:v>
                </c:pt>
                <c:pt idx="45">
                  <c:v>167.48</c:v>
                </c:pt>
                <c:pt idx="46">
                  <c:v>126.82899999999999</c:v>
                </c:pt>
                <c:pt idx="47">
                  <c:v>126.82899999999999</c:v>
                </c:pt>
                <c:pt idx="48">
                  <c:v>53.658499999999997</c:v>
                </c:pt>
                <c:pt idx="49">
                  <c:v>22.764199999999999</c:v>
                </c:pt>
                <c:pt idx="50">
                  <c:v>1.62602</c:v>
                </c:pt>
              </c:numCache>
            </c:numRef>
          </c:yVal>
          <c:smooth val="1"/>
          <c:extLst>
            <c:ext xmlns:c16="http://schemas.microsoft.com/office/drawing/2014/chart" uri="{C3380CC4-5D6E-409C-BE32-E72D297353CC}">
              <c16:uniqueId val="{00000000-F3D1-413B-B895-9341763D0099}"/>
            </c:ext>
          </c:extLst>
        </c:ser>
        <c:ser>
          <c:idx val="2"/>
          <c:order val="1"/>
          <c:tx>
            <c:v>C Flat - Web</c:v>
          </c:tx>
          <c:spPr>
            <a:ln w="19050" cap="rnd">
              <a:solidFill>
                <a:srgbClr val="0000CC"/>
              </a:solidFill>
              <a:round/>
            </a:ln>
            <a:effectLst/>
          </c:spPr>
          <c:marker>
            <c:symbol val="none"/>
          </c:marker>
          <c:xVal>
            <c:numRef>
              <c:f>'Flat - Channel - Web - S2.xlsx'!$A$2:$A$66</c:f>
              <c:numCache>
                <c:formatCode>General</c:formatCode>
                <c:ptCount val="65"/>
                <c:pt idx="0">
                  <c:v>-5.0125299999999998E-2</c:v>
                </c:pt>
                <c:pt idx="1">
                  <c:v>-4.8017900000000002E-2</c:v>
                </c:pt>
                <c:pt idx="2">
                  <c:v>-4.6512699999999997E-2</c:v>
                </c:pt>
                <c:pt idx="3">
                  <c:v>5.2684300000000002E-3</c:v>
                </c:pt>
                <c:pt idx="4">
                  <c:v>7.5263200000000004E-3</c:v>
                </c:pt>
                <c:pt idx="5">
                  <c:v>1.0386299999999999E-2</c:v>
                </c:pt>
                <c:pt idx="6">
                  <c:v>1.29453E-2</c:v>
                </c:pt>
                <c:pt idx="7">
                  <c:v>6.8338999999999997E-2</c:v>
                </c:pt>
                <c:pt idx="8">
                  <c:v>7.0747400000000002E-2</c:v>
                </c:pt>
                <c:pt idx="9">
                  <c:v>0.115755</c:v>
                </c:pt>
                <c:pt idx="10">
                  <c:v>0.126141</c:v>
                </c:pt>
                <c:pt idx="11">
                  <c:v>0.12839900000000001</c:v>
                </c:pt>
                <c:pt idx="12">
                  <c:v>0.17385800000000001</c:v>
                </c:pt>
                <c:pt idx="13">
                  <c:v>0.180782</c:v>
                </c:pt>
                <c:pt idx="14">
                  <c:v>0.18349199999999999</c:v>
                </c:pt>
                <c:pt idx="15">
                  <c:v>0.23632700000000001</c:v>
                </c:pt>
                <c:pt idx="16">
                  <c:v>0.23858399999999999</c:v>
                </c:pt>
                <c:pt idx="17">
                  <c:v>0.24039099999999999</c:v>
                </c:pt>
                <c:pt idx="18">
                  <c:v>0.44194600000000001</c:v>
                </c:pt>
                <c:pt idx="19">
                  <c:v>0.59277299999999999</c:v>
                </c:pt>
                <c:pt idx="20">
                  <c:v>1.0941799999999999</c:v>
                </c:pt>
                <c:pt idx="21">
                  <c:v>1.6454</c:v>
                </c:pt>
                <c:pt idx="22">
                  <c:v>2.1465100000000001</c:v>
                </c:pt>
                <c:pt idx="23">
                  <c:v>2.6980400000000002</c:v>
                </c:pt>
                <c:pt idx="24">
                  <c:v>2.8991400000000001</c:v>
                </c:pt>
                <c:pt idx="25">
                  <c:v>3.1503700000000001</c:v>
                </c:pt>
                <c:pt idx="26">
                  <c:v>3.5018500000000001</c:v>
                </c:pt>
                <c:pt idx="27">
                  <c:v>3.8031999999999999</c:v>
                </c:pt>
                <c:pt idx="28">
                  <c:v>4.3550300000000002</c:v>
                </c:pt>
                <c:pt idx="29">
                  <c:v>4.9572900000000004</c:v>
                </c:pt>
                <c:pt idx="30">
                  <c:v>5.7096200000000001</c:v>
                </c:pt>
                <c:pt idx="31">
                  <c:v>6.5125299999999999</c:v>
                </c:pt>
                <c:pt idx="32">
                  <c:v>7.3148299999999997</c:v>
                </c:pt>
                <c:pt idx="33">
                  <c:v>8.1169899999999995</c:v>
                </c:pt>
                <c:pt idx="34">
                  <c:v>8.9692699999999999</c:v>
                </c:pt>
                <c:pt idx="35">
                  <c:v>10.0722</c:v>
                </c:pt>
                <c:pt idx="36">
                  <c:v>10.9245</c:v>
                </c:pt>
                <c:pt idx="37">
                  <c:v>11.7766</c:v>
                </c:pt>
                <c:pt idx="38">
                  <c:v>12.879200000000001</c:v>
                </c:pt>
                <c:pt idx="39">
                  <c:v>13.781499999999999</c:v>
                </c:pt>
                <c:pt idx="40">
                  <c:v>14.533200000000001</c:v>
                </c:pt>
                <c:pt idx="41">
                  <c:v>15.0343</c:v>
                </c:pt>
                <c:pt idx="42">
                  <c:v>15.6355</c:v>
                </c:pt>
                <c:pt idx="43">
                  <c:v>16.3371</c:v>
                </c:pt>
                <c:pt idx="44">
                  <c:v>16.887899999999998</c:v>
                </c:pt>
                <c:pt idx="45">
                  <c:v>17.4377</c:v>
                </c:pt>
                <c:pt idx="46">
                  <c:v>17.635999999999999</c:v>
                </c:pt>
                <c:pt idx="47">
                  <c:v>17.844899999999999</c:v>
                </c:pt>
                <c:pt idx="48">
                  <c:v>17.944900000000001</c:v>
                </c:pt>
                <c:pt idx="49">
                  <c:v>17.944900000000001</c:v>
                </c:pt>
                <c:pt idx="50">
                  <c:v>17.944900000000001</c:v>
                </c:pt>
                <c:pt idx="51">
                  <c:v>17.977799999999998</c:v>
                </c:pt>
                <c:pt idx="52">
                  <c:v>18.025400000000001</c:v>
                </c:pt>
                <c:pt idx="53">
                  <c:v>18.146699999999999</c:v>
                </c:pt>
                <c:pt idx="54">
                  <c:v>18.222899999999999</c:v>
                </c:pt>
                <c:pt idx="55">
                  <c:v>18.248799999999999</c:v>
                </c:pt>
                <c:pt idx="56">
                  <c:v>18.351600000000001</c:v>
                </c:pt>
                <c:pt idx="57">
                  <c:v>18.370200000000001</c:v>
                </c:pt>
                <c:pt idx="58">
                  <c:v>18.370200000000001</c:v>
                </c:pt>
                <c:pt idx="59">
                  <c:v>18.417400000000001</c:v>
                </c:pt>
                <c:pt idx="60">
                  <c:v>18.4648</c:v>
                </c:pt>
                <c:pt idx="61">
                  <c:v>18.507100000000001</c:v>
                </c:pt>
                <c:pt idx="62">
                  <c:v>18.560099999999998</c:v>
                </c:pt>
                <c:pt idx="63">
                  <c:v>18.5623</c:v>
                </c:pt>
                <c:pt idx="64">
                  <c:v>18.579999999999998</c:v>
                </c:pt>
              </c:numCache>
            </c:numRef>
          </c:xVal>
          <c:yVal>
            <c:numRef>
              <c:f>'Flat - Channel - Web - S2.xlsx'!$B$2:$B$66</c:f>
              <c:numCache>
                <c:formatCode>General</c:formatCode>
                <c:ptCount val="65"/>
                <c:pt idx="0">
                  <c:v>0</c:v>
                </c:pt>
                <c:pt idx="1">
                  <c:v>25.225200000000001</c:v>
                </c:pt>
                <c:pt idx="2">
                  <c:v>43.243200000000002</c:v>
                </c:pt>
                <c:pt idx="3">
                  <c:v>63.063099999999999</c:v>
                </c:pt>
                <c:pt idx="4">
                  <c:v>90.090100000000007</c:v>
                </c:pt>
                <c:pt idx="5">
                  <c:v>124.324</c:v>
                </c:pt>
                <c:pt idx="6">
                  <c:v>154.95500000000001</c:v>
                </c:pt>
                <c:pt idx="7">
                  <c:v>218.018</c:v>
                </c:pt>
                <c:pt idx="8">
                  <c:v>246.84700000000001</c:v>
                </c:pt>
                <c:pt idx="9">
                  <c:v>185.58600000000001</c:v>
                </c:pt>
                <c:pt idx="10">
                  <c:v>309.91000000000003</c:v>
                </c:pt>
                <c:pt idx="11">
                  <c:v>336.93700000000001</c:v>
                </c:pt>
                <c:pt idx="12">
                  <c:v>281.08100000000002</c:v>
                </c:pt>
                <c:pt idx="13">
                  <c:v>363.964</c:v>
                </c:pt>
                <c:pt idx="14">
                  <c:v>396.39600000000002</c:v>
                </c:pt>
                <c:pt idx="15">
                  <c:v>428.82900000000001</c:v>
                </c:pt>
                <c:pt idx="16">
                  <c:v>455.85599999999999</c:v>
                </c:pt>
                <c:pt idx="17">
                  <c:v>477.47699999999998</c:v>
                </c:pt>
                <c:pt idx="18">
                  <c:v>490.09</c:v>
                </c:pt>
                <c:pt idx="19">
                  <c:v>495.495</c:v>
                </c:pt>
                <c:pt idx="20">
                  <c:v>497.29700000000003</c:v>
                </c:pt>
                <c:pt idx="21">
                  <c:v>495.495</c:v>
                </c:pt>
                <c:pt idx="22">
                  <c:v>493.69400000000002</c:v>
                </c:pt>
                <c:pt idx="23">
                  <c:v>495.495</c:v>
                </c:pt>
                <c:pt idx="24">
                  <c:v>502.70299999999997</c:v>
                </c:pt>
                <c:pt idx="25">
                  <c:v>509.91</c:v>
                </c:pt>
                <c:pt idx="26">
                  <c:v>517.11699999999996</c:v>
                </c:pt>
                <c:pt idx="27">
                  <c:v>524.32399999999996</c:v>
                </c:pt>
                <c:pt idx="28">
                  <c:v>529.73</c:v>
                </c:pt>
                <c:pt idx="29">
                  <c:v>538.73900000000003</c:v>
                </c:pt>
                <c:pt idx="30">
                  <c:v>544.14400000000001</c:v>
                </c:pt>
                <c:pt idx="31">
                  <c:v>554.95500000000004</c:v>
                </c:pt>
                <c:pt idx="32">
                  <c:v>558.55899999999997</c:v>
                </c:pt>
                <c:pt idx="33">
                  <c:v>560.36</c:v>
                </c:pt>
                <c:pt idx="34">
                  <c:v>562.16200000000003</c:v>
                </c:pt>
                <c:pt idx="35">
                  <c:v>563.96400000000006</c:v>
                </c:pt>
                <c:pt idx="36">
                  <c:v>565.76599999999996</c:v>
                </c:pt>
                <c:pt idx="37">
                  <c:v>565.76599999999996</c:v>
                </c:pt>
                <c:pt idx="38">
                  <c:v>563.96400000000006</c:v>
                </c:pt>
                <c:pt idx="39">
                  <c:v>563.96400000000006</c:v>
                </c:pt>
                <c:pt idx="40">
                  <c:v>562.16200000000003</c:v>
                </c:pt>
                <c:pt idx="41">
                  <c:v>560.36</c:v>
                </c:pt>
                <c:pt idx="42">
                  <c:v>556.75699999999995</c:v>
                </c:pt>
                <c:pt idx="43">
                  <c:v>554.95500000000004</c:v>
                </c:pt>
                <c:pt idx="44">
                  <c:v>547.74800000000005</c:v>
                </c:pt>
                <c:pt idx="45">
                  <c:v>535.13499999999999</c:v>
                </c:pt>
                <c:pt idx="46">
                  <c:v>511.71199999999999</c:v>
                </c:pt>
                <c:pt idx="47">
                  <c:v>484.685</c:v>
                </c:pt>
                <c:pt idx="48">
                  <c:v>454.05399999999997</c:v>
                </c:pt>
                <c:pt idx="49">
                  <c:v>427.02699999999999</c:v>
                </c:pt>
                <c:pt idx="50">
                  <c:v>410</c:v>
                </c:pt>
                <c:pt idx="51">
                  <c:v>394.59500000000003</c:v>
                </c:pt>
                <c:pt idx="52">
                  <c:v>363.964</c:v>
                </c:pt>
                <c:pt idx="53">
                  <c:v>350</c:v>
                </c:pt>
                <c:pt idx="54">
                  <c:v>327.928</c:v>
                </c:pt>
                <c:pt idx="55">
                  <c:v>310</c:v>
                </c:pt>
                <c:pt idx="56">
                  <c:v>300</c:v>
                </c:pt>
                <c:pt idx="57">
                  <c:v>295</c:v>
                </c:pt>
                <c:pt idx="58">
                  <c:v>291.892</c:v>
                </c:pt>
                <c:pt idx="59">
                  <c:v>255.85599999999999</c:v>
                </c:pt>
                <c:pt idx="60">
                  <c:v>223.423</c:v>
                </c:pt>
                <c:pt idx="61">
                  <c:v>190</c:v>
                </c:pt>
                <c:pt idx="62">
                  <c:v>163.964</c:v>
                </c:pt>
                <c:pt idx="63">
                  <c:v>140</c:v>
                </c:pt>
                <c:pt idx="64">
                  <c:v>0</c:v>
                </c:pt>
              </c:numCache>
            </c:numRef>
          </c:yVal>
          <c:smooth val="1"/>
          <c:extLst>
            <c:ext xmlns:c16="http://schemas.microsoft.com/office/drawing/2014/chart" uri="{C3380CC4-5D6E-409C-BE32-E72D297353CC}">
              <c16:uniqueId val="{00000001-F3D1-413B-B895-9341763D0099}"/>
            </c:ext>
          </c:extLst>
        </c:ser>
        <c:ser>
          <c:idx val="3"/>
          <c:order val="2"/>
          <c:tx>
            <c:v>C Corner - Position 1</c:v>
          </c:tx>
          <c:spPr>
            <a:ln w="19050" cap="rnd">
              <a:solidFill>
                <a:srgbClr val="FFC000"/>
              </a:solidFill>
              <a:round/>
            </a:ln>
            <a:effectLst/>
          </c:spPr>
          <c:marker>
            <c:symbol val="none"/>
          </c:marker>
          <c:xVal>
            <c:numRef>
              <c:f>'\Users\785064\Desktop\cold-formed\Hadley\Tensile tests\NEW\Bac-Tensile - Sheffield\zTensile-Share-Sangar\Corner\[Corner - Channel - S1-S2 Position 1.xlsx]Corner - Channel - S1-S2 Positi'!$A$2:$A$69</c:f>
              <c:numCache>
                <c:formatCode>General</c:formatCode>
                <c:ptCount val="68"/>
                <c:pt idx="0">
                  <c:v>-4.2508500000000001E-4</c:v>
                </c:pt>
                <c:pt idx="1">
                  <c:v>0</c:v>
                </c:pt>
                <c:pt idx="2">
                  <c:v>1.8951699999999998E-2</c:v>
                </c:pt>
                <c:pt idx="3">
                  <c:v>2.0545799999999999E-2</c:v>
                </c:pt>
                <c:pt idx="4">
                  <c:v>2.9933000000000001E-2</c:v>
                </c:pt>
                <c:pt idx="5">
                  <c:v>3.0322700000000001E-2</c:v>
                </c:pt>
                <c:pt idx="6">
                  <c:v>3.0747799999999999E-2</c:v>
                </c:pt>
                <c:pt idx="7">
                  <c:v>3.9993399999999998E-2</c:v>
                </c:pt>
                <c:pt idx="8">
                  <c:v>4.9947499999999999E-2</c:v>
                </c:pt>
                <c:pt idx="9">
                  <c:v>5.0372500000000001E-2</c:v>
                </c:pt>
                <c:pt idx="10">
                  <c:v>6.0326600000000001E-2</c:v>
                </c:pt>
                <c:pt idx="11">
                  <c:v>6.9572200000000001E-2</c:v>
                </c:pt>
                <c:pt idx="12">
                  <c:v>7.0564100000000005E-2</c:v>
                </c:pt>
                <c:pt idx="13">
                  <c:v>7.9951400000000006E-2</c:v>
                </c:pt>
                <c:pt idx="14">
                  <c:v>8.0872399999999997E-2</c:v>
                </c:pt>
                <c:pt idx="15">
                  <c:v>9.01888E-2</c:v>
                </c:pt>
                <c:pt idx="16">
                  <c:v>0.100462</c:v>
                </c:pt>
                <c:pt idx="17">
                  <c:v>0.132272</c:v>
                </c:pt>
                <c:pt idx="18">
                  <c:v>0.17485200000000001</c:v>
                </c:pt>
                <c:pt idx="19">
                  <c:v>0.22823499999999999</c:v>
                </c:pt>
                <c:pt idx="20">
                  <c:v>0.31381900000000001</c:v>
                </c:pt>
                <c:pt idx="21">
                  <c:v>0.410136</c:v>
                </c:pt>
                <c:pt idx="22">
                  <c:v>0.51725699999999997</c:v>
                </c:pt>
                <c:pt idx="23">
                  <c:v>0.62444900000000003</c:v>
                </c:pt>
                <c:pt idx="24">
                  <c:v>0.74237500000000001</c:v>
                </c:pt>
                <c:pt idx="25">
                  <c:v>0.87103399999999997</c:v>
                </c:pt>
                <c:pt idx="26">
                  <c:v>1.03193</c:v>
                </c:pt>
                <c:pt idx="27">
                  <c:v>1.16069</c:v>
                </c:pt>
                <c:pt idx="28">
                  <c:v>1.30016</c:v>
                </c:pt>
                <c:pt idx="29">
                  <c:v>1.4396599999999999</c:v>
                </c:pt>
                <c:pt idx="30">
                  <c:v>1.5362199999999999</c:v>
                </c:pt>
                <c:pt idx="31">
                  <c:v>1.65429</c:v>
                </c:pt>
                <c:pt idx="32">
                  <c:v>1.82602</c:v>
                </c:pt>
                <c:pt idx="33">
                  <c:v>1.93329</c:v>
                </c:pt>
                <c:pt idx="34">
                  <c:v>2.02989</c:v>
                </c:pt>
                <c:pt idx="35">
                  <c:v>2.1801200000000001</c:v>
                </c:pt>
                <c:pt idx="36">
                  <c:v>2.3303500000000001</c:v>
                </c:pt>
                <c:pt idx="37">
                  <c:v>2.5450499999999998</c:v>
                </c:pt>
                <c:pt idx="38">
                  <c:v>2.69529</c:v>
                </c:pt>
                <c:pt idx="39">
                  <c:v>2.8669799999999999</c:v>
                </c:pt>
                <c:pt idx="40">
                  <c:v>3.0709200000000001</c:v>
                </c:pt>
                <c:pt idx="41">
                  <c:v>3.2641200000000001</c:v>
                </c:pt>
                <c:pt idx="42">
                  <c:v>3.4788199999999998</c:v>
                </c:pt>
                <c:pt idx="43">
                  <c:v>3.62913</c:v>
                </c:pt>
                <c:pt idx="44">
                  <c:v>3.8331300000000001</c:v>
                </c:pt>
                <c:pt idx="45">
                  <c:v>3.9727000000000001</c:v>
                </c:pt>
                <c:pt idx="46">
                  <c:v>4.1337400000000004</c:v>
                </c:pt>
                <c:pt idx="47">
                  <c:v>4.29481</c:v>
                </c:pt>
                <c:pt idx="48">
                  <c:v>4.4452199999999999</c:v>
                </c:pt>
                <c:pt idx="49">
                  <c:v>4.5956299999999999</c:v>
                </c:pt>
                <c:pt idx="50">
                  <c:v>4.7782400000000003</c:v>
                </c:pt>
                <c:pt idx="51">
                  <c:v>4.9394499999999999</c:v>
                </c:pt>
                <c:pt idx="52">
                  <c:v>5.0899599999999996</c:v>
                </c:pt>
                <c:pt idx="53">
                  <c:v>5.2404799999999998</c:v>
                </c:pt>
                <c:pt idx="54">
                  <c:v>5.3481699999999996</c:v>
                </c:pt>
                <c:pt idx="55">
                  <c:v>5.4557500000000001</c:v>
                </c:pt>
                <c:pt idx="56">
                  <c:v>5.49932</c:v>
                </c:pt>
                <c:pt idx="57">
                  <c:v>5.5213900000000002</c:v>
                </c:pt>
                <c:pt idx="58">
                  <c:v>5.5219899999999997</c:v>
                </c:pt>
                <c:pt idx="59">
                  <c:v>5.5333600000000001</c:v>
                </c:pt>
                <c:pt idx="60">
                  <c:v>5.5338900000000004</c:v>
                </c:pt>
                <c:pt idx="61">
                  <c:v>5.5453400000000004</c:v>
                </c:pt>
                <c:pt idx="62">
                  <c:v>5.5569199999999999</c:v>
                </c:pt>
                <c:pt idx="63">
                  <c:v>5.5791300000000001</c:v>
                </c:pt>
                <c:pt idx="64">
                  <c:v>5.6120000000000001</c:v>
                </c:pt>
                <c:pt idx="65">
                  <c:v>5.6556499999999996</c:v>
                </c:pt>
                <c:pt idx="66">
                  <c:v>5.6990800000000004</c:v>
                </c:pt>
                <c:pt idx="67">
                  <c:v>5.7316700000000003</c:v>
                </c:pt>
              </c:numCache>
            </c:numRef>
          </c:xVal>
          <c:yVal>
            <c:numRef>
              <c:f>'\Users\785064\Desktop\cold-formed\Hadley\Tensile tests\NEW\Bac-Tensile - Sheffield\zTensile-Share-Sangar\Corner\[Corner - Channel - S1-S2 Position 1.xlsx]Corner - Channel - S1-S2 Positi'!$B$2:$B$69</c:f>
              <c:numCache>
                <c:formatCode>General</c:formatCode>
                <c:ptCount val="68"/>
                <c:pt idx="0">
                  <c:v>27.7226</c:v>
                </c:pt>
                <c:pt idx="1">
                  <c:v>1.13687E-13</c:v>
                </c:pt>
                <c:pt idx="2">
                  <c:v>164.03399999999999</c:v>
                </c:pt>
                <c:pt idx="3">
                  <c:v>60.073900000000002</c:v>
                </c:pt>
                <c:pt idx="4">
                  <c:v>147.86600000000001</c:v>
                </c:pt>
                <c:pt idx="5">
                  <c:v>122.45399999999999</c:v>
                </c:pt>
                <c:pt idx="6">
                  <c:v>94.731300000000005</c:v>
                </c:pt>
                <c:pt idx="7">
                  <c:v>191.76499999999999</c:v>
                </c:pt>
                <c:pt idx="8">
                  <c:v>242.59299999999999</c:v>
                </c:pt>
                <c:pt idx="9">
                  <c:v>214.87100000000001</c:v>
                </c:pt>
                <c:pt idx="10">
                  <c:v>265.7</c:v>
                </c:pt>
                <c:pt idx="11">
                  <c:v>362.733</c:v>
                </c:pt>
                <c:pt idx="12">
                  <c:v>298.04700000000003</c:v>
                </c:pt>
                <c:pt idx="13">
                  <c:v>385.839</c:v>
                </c:pt>
                <c:pt idx="14">
                  <c:v>325.774</c:v>
                </c:pt>
                <c:pt idx="15">
                  <c:v>418.18700000000001</c:v>
                </c:pt>
                <c:pt idx="16">
                  <c:v>448.22399999999999</c:v>
                </c:pt>
                <c:pt idx="17">
                  <c:v>473.64800000000002</c:v>
                </c:pt>
                <c:pt idx="18">
                  <c:v>496.767</c:v>
                </c:pt>
                <c:pt idx="19">
                  <c:v>515.26900000000001</c:v>
                </c:pt>
                <c:pt idx="20">
                  <c:v>533.78399999999999</c:v>
                </c:pt>
                <c:pt idx="21">
                  <c:v>552.303</c:v>
                </c:pt>
                <c:pt idx="22">
                  <c:v>566.20600000000002</c:v>
                </c:pt>
                <c:pt idx="23">
                  <c:v>575.48800000000006</c:v>
                </c:pt>
                <c:pt idx="24">
                  <c:v>584.774</c:v>
                </c:pt>
                <c:pt idx="25">
                  <c:v>594.06500000000005</c:v>
                </c:pt>
                <c:pt idx="26">
                  <c:v>601.05700000000002</c:v>
                </c:pt>
                <c:pt idx="27">
                  <c:v>603.41700000000003</c:v>
                </c:pt>
                <c:pt idx="28">
                  <c:v>608.09100000000001</c:v>
                </c:pt>
                <c:pt idx="29">
                  <c:v>610.45500000000004</c:v>
                </c:pt>
                <c:pt idx="30">
                  <c:v>612.803</c:v>
                </c:pt>
                <c:pt idx="31">
                  <c:v>612.84799999999996</c:v>
                </c:pt>
                <c:pt idx="32">
                  <c:v>612.91399999999999</c:v>
                </c:pt>
                <c:pt idx="33">
                  <c:v>617.57600000000002</c:v>
                </c:pt>
                <c:pt idx="34">
                  <c:v>617.61300000000006</c:v>
                </c:pt>
                <c:pt idx="35">
                  <c:v>619.98099999999999</c:v>
                </c:pt>
                <c:pt idx="36">
                  <c:v>622.34900000000005</c:v>
                </c:pt>
                <c:pt idx="37">
                  <c:v>620.12199999999996</c:v>
                </c:pt>
                <c:pt idx="38">
                  <c:v>622.49</c:v>
                </c:pt>
                <c:pt idx="39">
                  <c:v>624.86599999999999</c:v>
                </c:pt>
                <c:pt idx="40">
                  <c:v>624.94500000000005</c:v>
                </c:pt>
                <c:pt idx="41">
                  <c:v>625.01900000000001</c:v>
                </c:pt>
                <c:pt idx="42">
                  <c:v>622.79200000000003</c:v>
                </c:pt>
                <c:pt idx="43">
                  <c:v>620.53899999999999</c:v>
                </c:pt>
                <c:pt idx="44">
                  <c:v>615.99699999999996</c:v>
                </c:pt>
                <c:pt idx="45">
                  <c:v>613.74099999999999</c:v>
                </c:pt>
                <c:pt idx="46">
                  <c:v>611.49300000000005</c:v>
                </c:pt>
                <c:pt idx="47">
                  <c:v>606.93399999999997</c:v>
                </c:pt>
                <c:pt idx="48">
                  <c:v>597.75099999999998</c:v>
                </c:pt>
                <c:pt idx="49">
                  <c:v>588.56799999999998</c:v>
                </c:pt>
                <c:pt idx="50">
                  <c:v>579.39800000000002</c:v>
                </c:pt>
                <c:pt idx="51">
                  <c:v>565.59799999999996</c:v>
                </c:pt>
                <c:pt idx="52">
                  <c:v>549.48500000000001</c:v>
                </c:pt>
                <c:pt idx="53">
                  <c:v>533.37099999999998</c:v>
                </c:pt>
                <c:pt idx="54">
                  <c:v>510.31</c:v>
                </c:pt>
                <c:pt idx="55">
                  <c:v>494.18</c:v>
                </c:pt>
                <c:pt idx="56">
                  <c:v>452.61200000000002</c:v>
                </c:pt>
                <c:pt idx="57">
                  <c:v>413.34699999999998</c:v>
                </c:pt>
                <c:pt idx="58">
                  <c:v>374.07299999999998</c:v>
                </c:pt>
                <c:pt idx="59">
                  <c:v>332.49400000000003</c:v>
                </c:pt>
                <c:pt idx="60">
                  <c:v>297.83999999999997</c:v>
                </c:pt>
                <c:pt idx="61">
                  <c:v>251.64</c:v>
                </c:pt>
                <c:pt idx="62">
                  <c:v>196.19900000000001</c:v>
                </c:pt>
                <c:pt idx="63">
                  <c:v>147.69300000000001</c:v>
                </c:pt>
                <c:pt idx="64">
                  <c:v>103.81100000000001</c:v>
                </c:pt>
                <c:pt idx="65">
                  <c:v>57.623199999999997</c:v>
                </c:pt>
                <c:pt idx="66">
                  <c:v>25.296700000000001</c:v>
                </c:pt>
                <c:pt idx="67">
                  <c:v>-0.10331899999999999</c:v>
                </c:pt>
              </c:numCache>
            </c:numRef>
          </c:yVal>
          <c:smooth val="1"/>
          <c:extLst>
            <c:ext xmlns:c16="http://schemas.microsoft.com/office/drawing/2014/chart" uri="{C3380CC4-5D6E-409C-BE32-E72D297353CC}">
              <c16:uniqueId val="{00000002-F3D1-413B-B895-9341763D0099}"/>
            </c:ext>
          </c:extLst>
        </c:ser>
        <c:ser>
          <c:idx val="4"/>
          <c:order val="3"/>
          <c:tx>
            <c:v>C Corner - Position 2</c:v>
          </c:tx>
          <c:spPr>
            <a:ln w="19050" cap="rnd">
              <a:solidFill>
                <a:srgbClr val="008000"/>
              </a:solidFill>
              <a:round/>
            </a:ln>
            <a:effectLst/>
          </c:spPr>
          <c:marker>
            <c:symbol val="none"/>
          </c:marker>
          <c:xVal>
            <c:numRef>
              <c:f>'\Users\785064\Desktop\cold-formed\Hadley\Tensile tests\NEW\Bac-Tensile - Sheffield\zTensile-Share-Sangar\Corner\[Corner - Channel - S1-S2 Position 2.xlsx]Corner - Channel - S1-S2 Positi'!$A$2:$A$59</c:f>
              <c:numCache>
                <c:formatCode>General</c:formatCode>
                <c:ptCount val="58"/>
                <c:pt idx="0">
                  <c:v>2.3902E-2</c:v>
                </c:pt>
                <c:pt idx="1">
                  <c:v>2.49132E-2</c:v>
                </c:pt>
                <c:pt idx="2">
                  <c:v>2.5740599999999999E-2</c:v>
                </c:pt>
                <c:pt idx="3">
                  <c:v>5.0653900000000002E-2</c:v>
                </c:pt>
                <c:pt idx="4">
                  <c:v>7.5383199999999997E-2</c:v>
                </c:pt>
                <c:pt idx="5">
                  <c:v>7.6394500000000004E-2</c:v>
                </c:pt>
                <c:pt idx="6">
                  <c:v>0.124934</c:v>
                </c:pt>
                <c:pt idx="7">
                  <c:v>0.125945</c:v>
                </c:pt>
                <c:pt idx="8">
                  <c:v>0.12732399999999999</c:v>
                </c:pt>
                <c:pt idx="9">
                  <c:v>0.17604700000000001</c:v>
                </c:pt>
                <c:pt idx="10">
                  <c:v>0.176875</c:v>
                </c:pt>
                <c:pt idx="11">
                  <c:v>0.201788</c:v>
                </c:pt>
                <c:pt idx="12">
                  <c:v>0.22670100000000001</c:v>
                </c:pt>
                <c:pt idx="13">
                  <c:v>0.25161499999999998</c:v>
                </c:pt>
                <c:pt idx="14">
                  <c:v>0.27616000000000002</c:v>
                </c:pt>
                <c:pt idx="15">
                  <c:v>0.30079699999999998</c:v>
                </c:pt>
                <c:pt idx="16">
                  <c:v>0.30190099999999997</c:v>
                </c:pt>
                <c:pt idx="17">
                  <c:v>0.37434200000000001</c:v>
                </c:pt>
                <c:pt idx="18">
                  <c:v>0.42279</c:v>
                </c:pt>
                <c:pt idx="19">
                  <c:v>0.49495499999999998</c:v>
                </c:pt>
                <c:pt idx="20">
                  <c:v>0.51913299999999996</c:v>
                </c:pt>
                <c:pt idx="21">
                  <c:v>0.63855099999999998</c:v>
                </c:pt>
                <c:pt idx="22">
                  <c:v>0.78187099999999998</c:v>
                </c:pt>
                <c:pt idx="23">
                  <c:v>0.925099</c:v>
                </c:pt>
                <c:pt idx="24">
                  <c:v>1.0442400000000001</c:v>
                </c:pt>
                <c:pt idx="25">
                  <c:v>1.23491</c:v>
                </c:pt>
                <c:pt idx="26">
                  <c:v>1.4730099999999999</c:v>
                </c:pt>
                <c:pt idx="27">
                  <c:v>1.7112000000000001</c:v>
                </c:pt>
                <c:pt idx="28">
                  <c:v>1.90168</c:v>
                </c:pt>
                <c:pt idx="29">
                  <c:v>2.2112099999999999</c:v>
                </c:pt>
                <c:pt idx="30">
                  <c:v>2.4968400000000002</c:v>
                </c:pt>
                <c:pt idx="31">
                  <c:v>2.7586599999999999</c:v>
                </c:pt>
                <c:pt idx="32">
                  <c:v>2.9730400000000001</c:v>
                </c:pt>
                <c:pt idx="33">
                  <c:v>3.2823899999999999</c:v>
                </c:pt>
                <c:pt idx="34">
                  <c:v>3.4965899999999999</c:v>
                </c:pt>
                <c:pt idx="35">
                  <c:v>3.71069</c:v>
                </c:pt>
                <c:pt idx="36">
                  <c:v>3.99614</c:v>
                </c:pt>
                <c:pt idx="37">
                  <c:v>4.2338699999999996</c:v>
                </c:pt>
                <c:pt idx="38">
                  <c:v>4.4477000000000002</c:v>
                </c:pt>
                <c:pt idx="39">
                  <c:v>4.6376299999999997</c:v>
                </c:pt>
                <c:pt idx="40">
                  <c:v>4.78003</c:v>
                </c:pt>
                <c:pt idx="41">
                  <c:v>4.8986200000000002</c:v>
                </c:pt>
                <c:pt idx="42">
                  <c:v>4.9933100000000001</c:v>
                </c:pt>
                <c:pt idx="43">
                  <c:v>5.1352500000000001</c:v>
                </c:pt>
                <c:pt idx="44">
                  <c:v>5.27738</c:v>
                </c:pt>
                <c:pt idx="45">
                  <c:v>5.3472499999999998</c:v>
                </c:pt>
                <c:pt idx="46">
                  <c:v>5.3480699999999999</c:v>
                </c:pt>
                <c:pt idx="47">
                  <c:v>5.3664800000000001</c:v>
                </c:pt>
                <c:pt idx="48">
                  <c:v>5.3684799999999999</c:v>
                </c:pt>
                <c:pt idx="49">
                  <c:v>5.3699500000000002</c:v>
                </c:pt>
                <c:pt idx="50">
                  <c:v>5.43743</c:v>
                </c:pt>
                <c:pt idx="51">
                  <c:v>5.4598599999999999</c:v>
                </c:pt>
                <c:pt idx="52">
                  <c:v>5.5059199999999997</c:v>
                </c:pt>
                <c:pt idx="53">
                  <c:v>5.5280699999999996</c:v>
                </c:pt>
                <c:pt idx="54">
                  <c:v>5.5982200000000004</c:v>
                </c:pt>
                <c:pt idx="55">
                  <c:v>5.7158899999999999</c:v>
                </c:pt>
                <c:pt idx="56">
                  <c:v>5.7625900000000003</c:v>
                </c:pt>
                <c:pt idx="57">
                  <c:v>5.8808100000000003</c:v>
                </c:pt>
              </c:numCache>
            </c:numRef>
          </c:xVal>
          <c:yVal>
            <c:numRef>
              <c:f>'\Users\785064\Desktop\cold-formed\Hadley\Tensile tests\NEW\Bac-Tensile - Sheffield\zTensile-Share-Sangar\Corner\[Corner - Channel - S1-S2 Position 2.xlsx]Corner - Channel - S1-S2 Positi'!$B$2:$B$59</c:f>
              <c:numCache>
                <c:formatCode>General</c:formatCode>
                <c:ptCount val="58"/>
                <c:pt idx="0">
                  <c:v>2.7188500000000002</c:v>
                </c:pt>
                <c:pt idx="1">
                  <c:v>32.449300000000001</c:v>
                </c:pt>
                <c:pt idx="2">
                  <c:v>56.774099999999997</c:v>
                </c:pt>
                <c:pt idx="3">
                  <c:v>89.223399999999998</c:v>
                </c:pt>
                <c:pt idx="4">
                  <c:v>116.267</c:v>
                </c:pt>
                <c:pt idx="5">
                  <c:v>145.99799999999999</c:v>
                </c:pt>
                <c:pt idx="6">
                  <c:v>173.05699999999999</c:v>
                </c:pt>
                <c:pt idx="7">
                  <c:v>202.78800000000001</c:v>
                </c:pt>
                <c:pt idx="8">
                  <c:v>243.32900000000001</c:v>
                </c:pt>
                <c:pt idx="9">
                  <c:v>275.79500000000002</c:v>
                </c:pt>
                <c:pt idx="10">
                  <c:v>300.12</c:v>
                </c:pt>
                <c:pt idx="11">
                  <c:v>332.56900000000002</c:v>
                </c:pt>
                <c:pt idx="12">
                  <c:v>365.01799999999997</c:v>
                </c:pt>
                <c:pt idx="13">
                  <c:v>397.46699999999998</c:v>
                </c:pt>
                <c:pt idx="14">
                  <c:v>419.10599999999999</c:v>
                </c:pt>
                <c:pt idx="15">
                  <c:v>443.44600000000003</c:v>
                </c:pt>
                <c:pt idx="16">
                  <c:v>475.88</c:v>
                </c:pt>
                <c:pt idx="17">
                  <c:v>505.65800000000002</c:v>
                </c:pt>
                <c:pt idx="18">
                  <c:v>530.01499999999999</c:v>
                </c:pt>
                <c:pt idx="19">
                  <c:v>551.68600000000004</c:v>
                </c:pt>
                <c:pt idx="20">
                  <c:v>562.51300000000003</c:v>
                </c:pt>
                <c:pt idx="21">
                  <c:v>573.404</c:v>
                </c:pt>
                <c:pt idx="22">
                  <c:v>587.01499999999999</c:v>
                </c:pt>
                <c:pt idx="23">
                  <c:v>597.92200000000003</c:v>
                </c:pt>
                <c:pt idx="24">
                  <c:v>600.70600000000002</c:v>
                </c:pt>
                <c:pt idx="25">
                  <c:v>606.24</c:v>
                </c:pt>
                <c:pt idx="26">
                  <c:v>606.40099999999995</c:v>
                </c:pt>
                <c:pt idx="27">
                  <c:v>609.26400000000001</c:v>
                </c:pt>
                <c:pt idx="28">
                  <c:v>609.39300000000003</c:v>
                </c:pt>
                <c:pt idx="29">
                  <c:v>609.60199999999998</c:v>
                </c:pt>
                <c:pt idx="30">
                  <c:v>607.09199999999998</c:v>
                </c:pt>
                <c:pt idx="31">
                  <c:v>604.56700000000001</c:v>
                </c:pt>
                <c:pt idx="32">
                  <c:v>607.41399999999999</c:v>
                </c:pt>
                <c:pt idx="33">
                  <c:v>602.21799999999996</c:v>
                </c:pt>
                <c:pt idx="34">
                  <c:v>599.66</c:v>
                </c:pt>
                <c:pt idx="35">
                  <c:v>594.399</c:v>
                </c:pt>
                <c:pt idx="36">
                  <c:v>586.48400000000004</c:v>
                </c:pt>
                <c:pt idx="37">
                  <c:v>575.83399999999995</c:v>
                </c:pt>
                <c:pt idx="38">
                  <c:v>562.46500000000003</c:v>
                </c:pt>
                <c:pt idx="39">
                  <c:v>546.37699999999995</c:v>
                </c:pt>
                <c:pt idx="40">
                  <c:v>532.95899999999995</c:v>
                </c:pt>
                <c:pt idx="41">
                  <c:v>519.52599999999995</c:v>
                </c:pt>
                <c:pt idx="42">
                  <c:v>503.37400000000002</c:v>
                </c:pt>
                <c:pt idx="43">
                  <c:v>476.44299999999998</c:v>
                </c:pt>
                <c:pt idx="44">
                  <c:v>454.91699999999997</c:v>
                </c:pt>
                <c:pt idx="45">
                  <c:v>409.01799999999997</c:v>
                </c:pt>
                <c:pt idx="46">
                  <c:v>409.01799999999997</c:v>
                </c:pt>
                <c:pt idx="47">
                  <c:v>390</c:v>
                </c:pt>
                <c:pt idx="48">
                  <c:v>376.601</c:v>
                </c:pt>
                <c:pt idx="49">
                  <c:v>376.601</c:v>
                </c:pt>
                <c:pt idx="50">
                  <c:v>260.43099999999998</c:v>
                </c:pt>
                <c:pt idx="51">
                  <c:v>219.905</c:v>
                </c:pt>
                <c:pt idx="52">
                  <c:v>173.99</c:v>
                </c:pt>
                <c:pt idx="53">
                  <c:v>125.357</c:v>
                </c:pt>
                <c:pt idx="54">
                  <c:v>87.566400000000002</c:v>
                </c:pt>
                <c:pt idx="55">
                  <c:v>47.1053</c:v>
                </c:pt>
                <c:pt idx="56">
                  <c:v>20.1099</c:v>
                </c:pt>
                <c:pt idx="57">
                  <c:v>-4.1345900000000002</c:v>
                </c:pt>
              </c:numCache>
            </c:numRef>
          </c:yVal>
          <c:smooth val="1"/>
          <c:extLst>
            <c:ext xmlns:c16="http://schemas.microsoft.com/office/drawing/2014/chart" uri="{C3380CC4-5D6E-409C-BE32-E72D297353CC}">
              <c16:uniqueId val="{00000003-F3D1-413B-B895-9341763D0099}"/>
            </c:ext>
          </c:extLst>
        </c:ser>
        <c:ser>
          <c:idx val="0"/>
          <c:order val="4"/>
          <c:tx>
            <c:v>C Corner - Position 3</c:v>
          </c:tx>
          <c:spPr>
            <a:ln w="19050" cap="rnd">
              <a:solidFill>
                <a:srgbClr val="C00000"/>
              </a:solidFill>
              <a:round/>
            </a:ln>
            <a:effectLst/>
          </c:spPr>
          <c:marker>
            <c:symbol val="none"/>
          </c:marker>
          <c:xVal>
            <c:numRef>
              <c:f>'\Users\785064\Desktop\cold-formed\Hadley\Tensile tests\NEW\Bac-Tensile - Sheffield\zTensile-Share-Sangar\Corner\[Corner - Channel - S1-S2 Position 3bb.xlsx]Corner - Channel - S1-S2 Positi'!$A$2:$A$54</c:f>
              <c:numCache>
                <c:formatCode>General</c:formatCode>
                <c:ptCount val="53"/>
                <c:pt idx="0">
                  <c:v>1.00923E-4</c:v>
                </c:pt>
                <c:pt idx="1">
                  <c:v>2.05884E-2</c:v>
                </c:pt>
                <c:pt idx="2">
                  <c:v>2.1698499999999999E-2</c:v>
                </c:pt>
                <c:pt idx="3">
                  <c:v>2.2909599999999999E-2</c:v>
                </c:pt>
                <c:pt idx="4">
                  <c:v>6.5196500000000004E-2</c:v>
                </c:pt>
                <c:pt idx="5">
                  <c:v>6.6205799999999995E-2</c:v>
                </c:pt>
                <c:pt idx="6">
                  <c:v>8.7904300000000005E-2</c:v>
                </c:pt>
                <c:pt idx="7">
                  <c:v>8.9317300000000002E-2</c:v>
                </c:pt>
                <c:pt idx="8">
                  <c:v>0.15289900000000001</c:v>
                </c:pt>
                <c:pt idx="9">
                  <c:v>0.17469799999999999</c:v>
                </c:pt>
                <c:pt idx="10">
                  <c:v>0.21748999999999999</c:v>
                </c:pt>
                <c:pt idx="11">
                  <c:v>0.23949100000000001</c:v>
                </c:pt>
                <c:pt idx="12">
                  <c:v>0.28187899999999999</c:v>
                </c:pt>
                <c:pt idx="13">
                  <c:v>0.34465400000000002</c:v>
                </c:pt>
                <c:pt idx="14">
                  <c:v>0.42831900000000001</c:v>
                </c:pt>
                <c:pt idx="15">
                  <c:v>0.49079099999999998</c:v>
                </c:pt>
                <c:pt idx="16">
                  <c:v>0.59464099999999998</c:v>
                </c:pt>
                <c:pt idx="17">
                  <c:v>0.69849099999999997</c:v>
                </c:pt>
                <c:pt idx="18">
                  <c:v>0.80224099999999998</c:v>
                </c:pt>
                <c:pt idx="19">
                  <c:v>0.96805799999999997</c:v>
                </c:pt>
                <c:pt idx="20">
                  <c:v>1.0925</c:v>
                </c:pt>
                <c:pt idx="21">
                  <c:v>1.2789999999999999</c:v>
                </c:pt>
                <c:pt idx="22">
                  <c:v>1.5068900000000001</c:v>
                </c:pt>
                <c:pt idx="23">
                  <c:v>1.79654</c:v>
                </c:pt>
                <c:pt idx="24">
                  <c:v>2.0655999999999999</c:v>
                </c:pt>
                <c:pt idx="25">
                  <c:v>2.3758400000000002</c:v>
                </c:pt>
                <c:pt idx="26">
                  <c:v>2.6448999999999998</c:v>
                </c:pt>
                <c:pt idx="27">
                  <c:v>2.8723800000000002</c:v>
                </c:pt>
                <c:pt idx="28">
                  <c:v>3.1414399999999998</c:v>
                </c:pt>
                <c:pt idx="29">
                  <c:v>3.4102999999999999</c:v>
                </c:pt>
                <c:pt idx="30">
                  <c:v>3.65848</c:v>
                </c:pt>
                <c:pt idx="31">
                  <c:v>3.86517</c:v>
                </c:pt>
                <c:pt idx="32">
                  <c:v>4.1341299999999999</c:v>
                </c:pt>
                <c:pt idx="33">
                  <c:v>4.40299</c:v>
                </c:pt>
                <c:pt idx="34">
                  <c:v>4.6923300000000001</c:v>
                </c:pt>
                <c:pt idx="35">
                  <c:v>4.9198199999999996</c:v>
                </c:pt>
                <c:pt idx="36">
                  <c:v>5.0438499999999999</c:v>
                </c:pt>
                <c:pt idx="37">
                  <c:v>5.2918200000000004</c:v>
                </c:pt>
                <c:pt idx="38">
                  <c:v>5.4984099999999998</c:v>
                </c:pt>
                <c:pt idx="39">
                  <c:v>5.6841100000000004</c:v>
                </c:pt>
                <c:pt idx="40">
                  <c:v>5.8285299999999998</c:v>
                </c:pt>
                <c:pt idx="41">
                  <c:v>5.9105800000000004</c:v>
                </c:pt>
                <c:pt idx="42">
                  <c:v>5.9922300000000002</c:v>
                </c:pt>
                <c:pt idx="43">
                  <c:v>6.0115100000000004</c:v>
                </c:pt>
                <c:pt idx="44">
                  <c:v>6.0723599999999998</c:v>
                </c:pt>
                <c:pt idx="45">
                  <c:v>6.1114199999999999</c:v>
                </c:pt>
                <c:pt idx="46">
                  <c:v>6.11273</c:v>
                </c:pt>
                <c:pt idx="47">
                  <c:v>6.1307999999999998</c:v>
                </c:pt>
                <c:pt idx="48">
                  <c:v>6.1708600000000002</c:v>
                </c:pt>
                <c:pt idx="49">
                  <c:v>6.1902400000000002</c:v>
                </c:pt>
                <c:pt idx="50">
                  <c:v>6.2067899999999998</c:v>
                </c:pt>
                <c:pt idx="51">
                  <c:v>6.2085100000000004</c:v>
                </c:pt>
                <c:pt idx="52">
                  <c:v>6.2096200000000001</c:v>
                </c:pt>
              </c:numCache>
            </c:numRef>
          </c:xVal>
          <c:yVal>
            <c:numRef>
              <c:f>'\Users\785064\Desktop\cold-formed\Hadley\Tensile tests\NEW\Bac-Tensile - Sheffield\zTensile-Share-Sangar\Corner\[Corner - Channel - S1-S2 Position 3bb.xlsx]Corner - Channel - S1-S2 Positi'!$B$2:$B$54</c:f>
              <c:numCache>
                <c:formatCode>General</c:formatCode>
                <c:ptCount val="53"/>
                <c:pt idx="0">
                  <c:v>3.4145799999999999</c:v>
                </c:pt>
                <c:pt idx="1">
                  <c:v>-3.4263499999999998</c:v>
                </c:pt>
                <c:pt idx="2">
                  <c:v>34.134</c:v>
                </c:pt>
                <c:pt idx="3">
                  <c:v>75.108900000000006</c:v>
                </c:pt>
                <c:pt idx="4">
                  <c:v>105.81699999999999</c:v>
                </c:pt>
                <c:pt idx="5">
                  <c:v>139.96199999999999</c:v>
                </c:pt>
                <c:pt idx="6">
                  <c:v>174.096</c:v>
                </c:pt>
                <c:pt idx="7">
                  <c:v>221.9</c:v>
                </c:pt>
                <c:pt idx="8">
                  <c:v>273.084</c:v>
                </c:pt>
                <c:pt idx="9">
                  <c:v>310.63200000000001</c:v>
                </c:pt>
                <c:pt idx="10">
                  <c:v>358.41300000000001</c:v>
                </c:pt>
                <c:pt idx="11">
                  <c:v>402.791</c:v>
                </c:pt>
                <c:pt idx="12">
                  <c:v>436.91300000000001</c:v>
                </c:pt>
                <c:pt idx="13">
                  <c:v>460.779</c:v>
                </c:pt>
                <c:pt idx="14">
                  <c:v>491.464</c:v>
                </c:pt>
                <c:pt idx="15">
                  <c:v>505.08699999999999</c:v>
                </c:pt>
                <c:pt idx="16">
                  <c:v>518.68600000000004</c:v>
                </c:pt>
                <c:pt idx="17">
                  <c:v>532.28499999999997</c:v>
                </c:pt>
                <c:pt idx="18">
                  <c:v>542.47</c:v>
                </c:pt>
                <c:pt idx="19">
                  <c:v>552.62</c:v>
                </c:pt>
                <c:pt idx="20">
                  <c:v>562.79300000000001</c:v>
                </c:pt>
                <c:pt idx="21">
                  <c:v>572.93100000000004</c:v>
                </c:pt>
                <c:pt idx="22">
                  <c:v>583.04499999999996</c:v>
                </c:pt>
                <c:pt idx="23">
                  <c:v>582.88</c:v>
                </c:pt>
                <c:pt idx="24">
                  <c:v>586.14200000000005</c:v>
                </c:pt>
                <c:pt idx="25">
                  <c:v>582.54999999999995</c:v>
                </c:pt>
                <c:pt idx="26">
                  <c:v>585.81200000000001</c:v>
                </c:pt>
                <c:pt idx="27">
                  <c:v>582.26800000000003</c:v>
                </c:pt>
                <c:pt idx="28">
                  <c:v>585.529</c:v>
                </c:pt>
                <c:pt idx="29">
                  <c:v>581.96199999999999</c:v>
                </c:pt>
                <c:pt idx="30">
                  <c:v>578.40599999999995</c:v>
                </c:pt>
                <c:pt idx="31">
                  <c:v>571.45899999999995</c:v>
                </c:pt>
                <c:pt idx="32">
                  <c:v>571.30600000000004</c:v>
                </c:pt>
                <c:pt idx="33">
                  <c:v>567.73800000000006</c:v>
                </c:pt>
                <c:pt idx="34">
                  <c:v>557.33000000000004</c:v>
                </c:pt>
                <c:pt idx="35">
                  <c:v>553.78499999999997</c:v>
                </c:pt>
                <c:pt idx="36">
                  <c:v>550.29999999999995</c:v>
                </c:pt>
                <c:pt idx="37">
                  <c:v>539.91499999999996</c:v>
                </c:pt>
                <c:pt idx="38">
                  <c:v>529.55399999999997</c:v>
                </c:pt>
                <c:pt idx="39">
                  <c:v>512.375</c:v>
                </c:pt>
                <c:pt idx="40">
                  <c:v>498.63400000000001</c:v>
                </c:pt>
                <c:pt idx="41">
                  <c:v>474.685</c:v>
                </c:pt>
                <c:pt idx="42">
                  <c:v>437.07799999999997</c:v>
                </c:pt>
                <c:pt idx="43">
                  <c:v>389.262</c:v>
                </c:pt>
                <c:pt idx="44">
                  <c:v>348.25200000000001</c:v>
                </c:pt>
                <c:pt idx="45">
                  <c:v>314.08199999999999</c:v>
                </c:pt>
                <c:pt idx="46">
                  <c:v>314.08199999999999</c:v>
                </c:pt>
                <c:pt idx="47">
                  <c:v>225.291</c:v>
                </c:pt>
                <c:pt idx="48">
                  <c:v>180.87799999999999</c:v>
                </c:pt>
                <c:pt idx="49">
                  <c:v>136.477</c:v>
                </c:pt>
                <c:pt idx="50">
                  <c:v>-3.5323199999999999</c:v>
                </c:pt>
                <c:pt idx="51">
                  <c:v>54.515500000000003</c:v>
                </c:pt>
                <c:pt idx="52">
                  <c:v>92.075800000000001</c:v>
                </c:pt>
              </c:numCache>
            </c:numRef>
          </c:yVal>
          <c:smooth val="1"/>
          <c:extLst>
            <c:ext xmlns:c16="http://schemas.microsoft.com/office/drawing/2014/chart" uri="{C3380CC4-5D6E-409C-BE32-E72D297353CC}">
              <c16:uniqueId val="{00000004-F3D1-413B-B895-9341763D0099}"/>
            </c:ext>
          </c:extLst>
        </c:ser>
        <c:dLbls>
          <c:showLegendKey val="0"/>
          <c:showVal val="0"/>
          <c:showCatName val="0"/>
          <c:showSerName val="0"/>
          <c:showPercent val="0"/>
          <c:showBubbleSize val="0"/>
        </c:dLbls>
        <c:axId val="1107355680"/>
        <c:axId val="1107356224"/>
      </c:scatterChart>
      <c:valAx>
        <c:axId val="1107355680"/>
        <c:scaling>
          <c:orientation val="minMax"/>
          <c:min val="0"/>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100">
                    <a:solidFill>
                      <a:sysClr val="windowText" lastClr="000000"/>
                    </a:solidFill>
                    <a:latin typeface="Times New Roman" panose="02020603050405020304" pitchFamily="18" charset="0"/>
                    <a:cs typeface="Times New Roman" panose="02020603050405020304" pitchFamily="18" charset="0"/>
                  </a:rPr>
                  <a:t>Strain (%)</a:t>
                </a:r>
              </a:p>
            </c:rich>
          </c:tx>
          <c:overlay val="0"/>
          <c:spPr>
            <a:noFill/>
            <a:ln>
              <a:noFill/>
            </a:ln>
            <a:effectLst/>
          </c:spPr>
        </c:title>
        <c:numFmt formatCode="General" sourceLinked="1"/>
        <c:majorTickMark val="in"/>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07356224"/>
        <c:crosses val="autoZero"/>
        <c:crossBetween val="midCat"/>
      </c:valAx>
      <c:valAx>
        <c:axId val="1107356224"/>
        <c:scaling>
          <c:orientation val="minMax"/>
          <c:min val="0"/>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100">
                    <a:solidFill>
                      <a:sysClr val="windowText" lastClr="000000"/>
                    </a:solidFill>
                    <a:latin typeface="Times New Roman" panose="02020603050405020304" pitchFamily="18" charset="0"/>
                    <a:cs typeface="Times New Roman" panose="02020603050405020304" pitchFamily="18" charset="0"/>
                  </a:rPr>
                  <a:t>Stress</a:t>
                </a:r>
                <a:r>
                  <a:rPr lang="en-GB" sz="1100" baseline="0">
                    <a:solidFill>
                      <a:sysClr val="windowText" lastClr="000000"/>
                    </a:solidFill>
                    <a:latin typeface="Times New Roman" panose="02020603050405020304" pitchFamily="18" charset="0"/>
                    <a:cs typeface="Times New Roman" panose="02020603050405020304" pitchFamily="18" charset="0"/>
                  </a:rPr>
                  <a:t> (N/mm</a:t>
                </a:r>
                <a:r>
                  <a:rPr lang="en-GB" sz="1100" baseline="30000">
                    <a:solidFill>
                      <a:sysClr val="windowText" lastClr="000000"/>
                    </a:solidFill>
                    <a:latin typeface="Times New Roman" panose="02020603050405020304" pitchFamily="18" charset="0"/>
                    <a:cs typeface="Times New Roman" panose="02020603050405020304" pitchFamily="18" charset="0"/>
                  </a:rPr>
                  <a:t>2</a:t>
                </a:r>
                <a:r>
                  <a:rPr lang="en-GB" sz="1100" baseline="0">
                    <a:solidFill>
                      <a:sysClr val="windowText" lastClr="000000"/>
                    </a:solidFill>
                    <a:latin typeface="Times New Roman" panose="02020603050405020304" pitchFamily="18" charset="0"/>
                    <a:cs typeface="Times New Roman" panose="02020603050405020304" pitchFamily="18" charset="0"/>
                  </a:rPr>
                  <a:t>)</a:t>
                </a:r>
                <a:endParaRPr lang="en-GB" sz="11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3175230566534914E-2"/>
              <c:y val="0.29276328740157481"/>
            </c:manualLayout>
          </c:layout>
          <c:overlay val="0"/>
          <c:spPr>
            <a:noFill/>
            <a:ln>
              <a:noFill/>
            </a:ln>
            <a:effectLst/>
          </c:spPr>
        </c:title>
        <c:numFmt formatCode="General" sourceLinked="1"/>
        <c:majorTickMark val="in"/>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07355680"/>
        <c:crosses val="autoZero"/>
        <c:crossBetween val="midCat"/>
      </c:valAx>
    </c:plotArea>
    <c:legend>
      <c:legendPos val="r"/>
      <c:layout>
        <c:manualLayout>
          <c:xMode val="edge"/>
          <c:yMode val="edge"/>
          <c:x val="0.7260392631604361"/>
          <c:y val="0.33250273403324582"/>
          <c:w val="0.24767952790395287"/>
          <c:h val="0.3349942585301837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ysClr val="window" lastClr="FFFFFF"/>
    </a:solidFill>
    <a:ln>
      <a:noFill/>
    </a:ln>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0"/>
          <c:tx>
            <c:v>Z Flat - Flange</c:v>
          </c:tx>
          <c:spPr>
            <a:ln>
              <a:solidFill>
                <a:sysClr val="windowText" lastClr="000000"/>
              </a:solidFill>
            </a:ln>
          </c:spPr>
          <c:marker>
            <c:symbol val="none"/>
          </c:marker>
          <c:xVal>
            <c:numRef>
              <c:f>'Flat - Zed - Flange - S3'!$A$2:$A$58</c:f>
              <c:numCache>
                <c:formatCode>General</c:formatCode>
                <c:ptCount val="57"/>
                <c:pt idx="0">
                  <c:v>0</c:v>
                </c:pt>
                <c:pt idx="1">
                  <c:v>5.8962300000000002E-2</c:v>
                </c:pt>
                <c:pt idx="2">
                  <c:v>0.117925</c:v>
                </c:pt>
                <c:pt idx="3">
                  <c:v>0.117925</c:v>
                </c:pt>
                <c:pt idx="4">
                  <c:v>0.117925</c:v>
                </c:pt>
                <c:pt idx="5">
                  <c:v>0.117925</c:v>
                </c:pt>
                <c:pt idx="6">
                  <c:v>0.17688699999999999</c:v>
                </c:pt>
                <c:pt idx="7">
                  <c:v>0.17688699999999999</c:v>
                </c:pt>
                <c:pt idx="8">
                  <c:v>0.235849</c:v>
                </c:pt>
                <c:pt idx="9">
                  <c:v>0.235849</c:v>
                </c:pt>
                <c:pt idx="10">
                  <c:v>0.29481099999999999</c:v>
                </c:pt>
                <c:pt idx="11">
                  <c:v>0.35377399999999998</c:v>
                </c:pt>
                <c:pt idx="12">
                  <c:v>0.41273599999999999</c:v>
                </c:pt>
                <c:pt idx="13">
                  <c:v>0.58962300000000001</c:v>
                </c:pt>
                <c:pt idx="14">
                  <c:v>0.94339600000000001</c:v>
                </c:pt>
                <c:pt idx="15">
                  <c:v>1.53302</c:v>
                </c:pt>
                <c:pt idx="16">
                  <c:v>2.3584900000000002</c:v>
                </c:pt>
                <c:pt idx="17">
                  <c:v>2.8891499999999999</c:v>
                </c:pt>
                <c:pt idx="18">
                  <c:v>3.3018900000000002</c:v>
                </c:pt>
                <c:pt idx="19">
                  <c:v>3.5966999999999998</c:v>
                </c:pt>
                <c:pt idx="20">
                  <c:v>4.0683999999999996</c:v>
                </c:pt>
                <c:pt idx="21">
                  <c:v>4.5990599999999997</c:v>
                </c:pt>
                <c:pt idx="22">
                  <c:v>5.3066000000000004</c:v>
                </c:pt>
                <c:pt idx="23">
                  <c:v>5.95519</c:v>
                </c:pt>
                <c:pt idx="24">
                  <c:v>6.6627400000000003</c:v>
                </c:pt>
                <c:pt idx="25">
                  <c:v>7.4882099999999996</c:v>
                </c:pt>
                <c:pt idx="26">
                  <c:v>8.4315999999999995</c:v>
                </c:pt>
                <c:pt idx="27">
                  <c:v>9.2570800000000002</c:v>
                </c:pt>
                <c:pt idx="28">
                  <c:v>9.8467000000000002</c:v>
                </c:pt>
                <c:pt idx="29">
                  <c:v>10.613200000000001</c:v>
                </c:pt>
                <c:pt idx="30">
                  <c:v>11.7925</c:v>
                </c:pt>
                <c:pt idx="31">
                  <c:v>12.7948</c:v>
                </c:pt>
                <c:pt idx="32">
                  <c:v>13.7972</c:v>
                </c:pt>
                <c:pt idx="33">
                  <c:v>14.9764</c:v>
                </c:pt>
                <c:pt idx="34">
                  <c:v>15.9788</c:v>
                </c:pt>
                <c:pt idx="35">
                  <c:v>16.863199999999999</c:v>
                </c:pt>
                <c:pt idx="36">
                  <c:v>17.865600000000001</c:v>
                </c:pt>
                <c:pt idx="37">
                  <c:v>18.867899999999999</c:v>
                </c:pt>
                <c:pt idx="38">
                  <c:v>19.6934</c:v>
                </c:pt>
                <c:pt idx="39">
                  <c:v>20.5778</c:v>
                </c:pt>
                <c:pt idx="40">
                  <c:v>21.285399999999999</c:v>
                </c:pt>
                <c:pt idx="41">
                  <c:v>21.992899999999999</c:v>
                </c:pt>
                <c:pt idx="42">
                  <c:v>22.4057</c:v>
                </c:pt>
                <c:pt idx="43">
                  <c:v>22.523599999999998</c:v>
                </c:pt>
                <c:pt idx="44">
                  <c:v>22.759399999999999</c:v>
                </c:pt>
                <c:pt idx="45">
                  <c:v>22.877400000000002</c:v>
                </c:pt>
                <c:pt idx="46">
                  <c:v>22.936299999999999</c:v>
                </c:pt>
                <c:pt idx="47">
                  <c:v>22.9953</c:v>
                </c:pt>
                <c:pt idx="48">
                  <c:v>23.054200000000002</c:v>
                </c:pt>
                <c:pt idx="49">
                  <c:v>23.113199999999999</c:v>
                </c:pt>
                <c:pt idx="50">
                  <c:v>23.113199999999999</c:v>
                </c:pt>
                <c:pt idx="51">
                  <c:v>23.1722</c:v>
                </c:pt>
                <c:pt idx="52">
                  <c:v>23.231100000000001</c:v>
                </c:pt>
                <c:pt idx="53">
                  <c:v>23.290099999999999</c:v>
                </c:pt>
                <c:pt idx="54">
                  <c:v>23.290099999999999</c:v>
                </c:pt>
                <c:pt idx="55">
                  <c:v>23.466999999999999</c:v>
                </c:pt>
                <c:pt idx="56">
                  <c:v>23.5259</c:v>
                </c:pt>
              </c:numCache>
            </c:numRef>
          </c:xVal>
          <c:yVal>
            <c:numRef>
              <c:f>'Flat - Zed - Flange - S3'!$B$2:$B$58</c:f>
              <c:numCache>
                <c:formatCode>General</c:formatCode>
                <c:ptCount val="57"/>
                <c:pt idx="0">
                  <c:v>25.640999999999998</c:v>
                </c:pt>
                <c:pt idx="1">
                  <c:v>-4.0316099999999997E-3</c:v>
                </c:pt>
                <c:pt idx="2">
                  <c:v>52.983400000000003</c:v>
                </c:pt>
                <c:pt idx="3">
                  <c:v>52.983400000000003</c:v>
                </c:pt>
                <c:pt idx="4">
                  <c:v>52.983400000000003</c:v>
                </c:pt>
                <c:pt idx="5">
                  <c:v>52.983400000000003</c:v>
                </c:pt>
                <c:pt idx="6">
                  <c:v>283.74900000000002</c:v>
                </c:pt>
                <c:pt idx="7">
                  <c:v>283.74900000000002</c:v>
                </c:pt>
                <c:pt idx="8">
                  <c:v>423.91500000000002</c:v>
                </c:pt>
                <c:pt idx="9">
                  <c:v>423.91500000000002</c:v>
                </c:pt>
                <c:pt idx="10">
                  <c:v>384.59500000000003</c:v>
                </c:pt>
                <c:pt idx="11">
                  <c:v>451.25799999999998</c:v>
                </c:pt>
                <c:pt idx="12">
                  <c:v>439.28800000000001</c:v>
                </c:pt>
                <c:pt idx="13">
                  <c:v>459.78899999999999</c:v>
                </c:pt>
                <c:pt idx="14">
                  <c:v>461.47399999999999</c:v>
                </c:pt>
                <c:pt idx="15">
                  <c:v>463.14299999999997</c:v>
                </c:pt>
                <c:pt idx="16">
                  <c:v>463.08699999999999</c:v>
                </c:pt>
                <c:pt idx="17">
                  <c:v>468.17899999999997</c:v>
                </c:pt>
                <c:pt idx="18">
                  <c:v>476.697</c:v>
                </c:pt>
                <c:pt idx="19">
                  <c:v>485.22399999999999</c:v>
                </c:pt>
                <c:pt idx="20">
                  <c:v>492.03</c:v>
                </c:pt>
                <c:pt idx="21">
                  <c:v>502.25</c:v>
                </c:pt>
                <c:pt idx="22">
                  <c:v>510.74799999999999</c:v>
                </c:pt>
                <c:pt idx="23">
                  <c:v>519.25099999999998</c:v>
                </c:pt>
                <c:pt idx="24">
                  <c:v>527.75</c:v>
                </c:pt>
                <c:pt idx="25">
                  <c:v>531.11199999999997</c:v>
                </c:pt>
                <c:pt idx="26">
                  <c:v>532.75699999999995</c:v>
                </c:pt>
                <c:pt idx="27">
                  <c:v>537.82899999999995</c:v>
                </c:pt>
                <c:pt idx="28">
                  <c:v>541.20699999999999</c:v>
                </c:pt>
                <c:pt idx="29">
                  <c:v>542.86400000000003</c:v>
                </c:pt>
                <c:pt idx="30">
                  <c:v>541.07399999999996</c:v>
                </c:pt>
                <c:pt idx="31">
                  <c:v>541.005</c:v>
                </c:pt>
                <c:pt idx="32">
                  <c:v>540.93700000000001</c:v>
                </c:pt>
                <c:pt idx="33">
                  <c:v>542.56600000000003</c:v>
                </c:pt>
                <c:pt idx="34">
                  <c:v>540.78800000000001</c:v>
                </c:pt>
                <c:pt idx="35">
                  <c:v>540.72699999999998</c:v>
                </c:pt>
                <c:pt idx="36">
                  <c:v>538.94899999999996</c:v>
                </c:pt>
                <c:pt idx="37">
                  <c:v>538.88099999999997</c:v>
                </c:pt>
                <c:pt idx="38">
                  <c:v>537.11500000000001</c:v>
                </c:pt>
                <c:pt idx="39">
                  <c:v>533.63599999999997</c:v>
                </c:pt>
                <c:pt idx="40">
                  <c:v>525.04</c:v>
                </c:pt>
                <c:pt idx="41">
                  <c:v>509.60700000000003</c:v>
                </c:pt>
                <c:pt idx="42">
                  <c:v>487.35700000000003</c:v>
                </c:pt>
                <c:pt idx="43">
                  <c:v>461.70800000000003</c:v>
                </c:pt>
                <c:pt idx="44">
                  <c:v>432.63200000000001</c:v>
                </c:pt>
                <c:pt idx="45">
                  <c:v>406.983</c:v>
                </c:pt>
                <c:pt idx="46">
                  <c:v>377.91899999999998</c:v>
                </c:pt>
                <c:pt idx="47">
                  <c:v>353.983</c:v>
                </c:pt>
                <c:pt idx="48">
                  <c:v>266.8</c:v>
                </c:pt>
                <c:pt idx="49">
                  <c:v>241.15100000000001</c:v>
                </c:pt>
                <c:pt idx="50">
                  <c:v>241.15100000000001</c:v>
                </c:pt>
                <c:pt idx="51">
                  <c:v>241.15100000000001</c:v>
                </c:pt>
                <c:pt idx="52">
                  <c:v>181.31800000000001</c:v>
                </c:pt>
                <c:pt idx="53">
                  <c:v>116.35599999999999</c:v>
                </c:pt>
                <c:pt idx="54">
                  <c:v>116.35599999999999</c:v>
                </c:pt>
                <c:pt idx="55">
                  <c:v>46.258699999999997</c:v>
                </c:pt>
                <c:pt idx="56">
                  <c:v>-1.6086100000000001</c:v>
                </c:pt>
              </c:numCache>
            </c:numRef>
          </c:yVal>
          <c:smooth val="1"/>
          <c:extLst>
            <c:ext xmlns:c16="http://schemas.microsoft.com/office/drawing/2014/chart" uri="{C3380CC4-5D6E-409C-BE32-E72D297353CC}">
              <c16:uniqueId val="{00000000-1D54-4666-AA88-CF272CC7702F}"/>
            </c:ext>
          </c:extLst>
        </c:ser>
        <c:ser>
          <c:idx val="2"/>
          <c:order val="1"/>
          <c:tx>
            <c:v>Z Flat - Web</c:v>
          </c:tx>
          <c:spPr>
            <a:ln w="19050" cap="rnd">
              <a:solidFill>
                <a:srgbClr val="0000CC"/>
              </a:solidFill>
              <a:round/>
            </a:ln>
            <a:effectLst/>
          </c:spPr>
          <c:marker>
            <c:symbol val="none"/>
          </c:marker>
          <c:xVal>
            <c:numRef>
              <c:f>'Flat - Zed - Web - S2.csv'!$A$2:$A$62</c:f>
              <c:numCache>
                <c:formatCode>General</c:formatCode>
                <c:ptCount val="61"/>
                <c:pt idx="0" formatCode="0.00E+00">
                  <c:v>-4.4400000000000002E-16</c:v>
                </c:pt>
                <c:pt idx="1">
                  <c:v>4.3706299999999997E-2</c:v>
                </c:pt>
                <c:pt idx="2">
                  <c:v>4.3706299999999997E-2</c:v>
                </c:pt>
                <c:pt idx="3">
                  <c:v>4.3706299999999997E-2</c:v>
                </c:pt>
                <c:pt idx="4">
                  <c:v>8.7412599999999993E-2</c:v>
                </c:pt>
                <c:pt idx="5">
                  <c:v>8.7412599999999993E-2</c:v>
                </c:pt>
                <c:pt idx="6">
                  <c:v>8.7412599999999993E-2</c:v>
                </c:pt>
                <c:pt idx="7">
                  <c:v>0.13111900000000001</c:v>
                </c:pt>
                <c:pt idx="8">
                  <c:v>0.17482500000000001</c:v>
                </c:pt>
                <c:pt idx="9">
                  <c:v>0.17482500000000001</c:v>
                </c:pt>
                <c:pt idx="10">
                  <c:v>0.26223800000000003</c:v>
                </c:pt>
                <c:pt idx="11">
                  <c:v>0.26223800000000003</c:v>
                </c:pt>
                <c:pt idx="12">
                  <c:v>0.30594399999999999</c:v>
                </c:pt>
                <c:pt idx="13">
                  <c:v>0.39335700000000001</c:v>
                </c:pt>
                <c:pt idx="14">
                  <c:v>0.69930099999999995</c:v>
                </c:pt>
                <c:pt idx="15">
                  <c:v>1.2237800000000001</c:v>
                </c:pt>
                <c:pt idx="16">
                  <c:v>1.87937</c:v>
                </c:pt>
                <c:pt idx="17">
                  <c:v>2.4038499999999998</c:v>
                </c:pt>
                <c:pt idx="18">
                  <c:v>2.6223800000000002</c:v>
                </c:pt>
                <c:pt idx="19">
                  <c:v>2.9283199999999998</c:v>
                </c:pt>
                <c:pt idx="20">
                  <c:v>3.2779699999999998</c:v>
                </c:pt>
                <c:pt idx="21">
                  <c:v>3.6713300000000002</c:v>
                </c:pt>
                <c:pt idx="22">
                  <c:v>4.3706300000000002</c:v>
                </c:pt>
                <c:pt idx="23">
                  <c:v>5.0699300000000003</c:v>
                </c:pt>
                <c:pt idx="24">
                  <c:v>5.6818200000000001</c:v>
                </c:pt>
                <c:pt idx="25">
                  <c:v>6.25</c:v>
                </c:pt>
                <c:pt idx="26">
                  <c:v>6.8181799999999999</c:v>
                </c:pt>
                <c:pt idx="27">
                  <c:v>7.4300699999999997</c:v>
                </c:pt>
                <c:pt idx="28">
                  <c:v>7.9108400000000003</c:v>
                </c:pt>
                <c:pt idx="29">
                  <c:v>8.4353099999999994</c:v>
                </c:pt>
                <c:pt idx="30">
                  <c:v>9.0472000000000001</c:v>
                </c:pt>
                <c:pt idx="31">
                  <c:v>9.7464999999999993</c:v>
                </c:pt>
                <c:pt idx="32">
                  <c:v>10.402100000000001</c:v>
                </c:pt>
                <c:pt idx="33">
                  <c:v>11.276199999999999</c:v>
                </c:pt>
                <c:pt idx="34">
                  <c:v>12.0192</c:v>
                </c:pt>
                <c:pt idx="35">
                  <c:v>12.7622</c:v>
                </c:pt>
                <c:pt idx="36">
                  <c:v>13.592700000000001</c:v>
                </c:pt>
                <c:pt idx="37">
                  <c:v>14.335699999999999</c:v>
                </c:pt>
                <c:pt idx="38">
                  <c:v>15.0787</c:v>
                </c:pt>
                <c:pt idx="39">
                  <c:v>15.8217</c:v>
                </c:pt>
                <c:pt idx="40">
                  <c:v>16.302399999999999</c:v>
                </c:pt>
                <c:pt idx="41">
                  <c:v>17.220300000000002</c:v>
                </c:pt>
                <c:pt idx="42">
                  <c:v>17.9633</c:v>
                </c:pt>
                <c:pt idx="43">
                  <c:v>18.706299999999999</c:v>
                </c:pt>
                <c:pt idx="44">
                  <c:v>19.318200000000001</c:v>
                </c:pt>
                <c:pt idx="45">
                  <c:v>19.755199999999999</c:v>
                </c:pt>
                <c:pt idx="46">
                  <c:v>20.104900000000001</c:v>
                </c:pt>
                <c:pt idx="47">
                  <c:v>20.323399999999999</c:v>
                </c:pt>
                <c:pt idx="48">
                  <c:v>20.4983</c:v>
                </c:pt>
                <c:pt idx="49">
                  <c:v>20.585699999999999</c:v>
                </c:pt>
                <c:pt idx="50">
                  <c:v>20.6294</c:v>
                </c:pt>
                <c:pt idx="51">
                  <c:v>20.804200000000002</c:v>
                </c:pt>
                <c:pt idx="52">
                  <c:v>20.935300000000002</c:v>
                </c:pt>
                <c:pt idx="53">
                  <c:v>21.110099999999999</c:v>
                </c:pt>
                <c:pt idx="54">
                  <c:v>21.197600000000001</c:v>
                </c:pt>
                <c:pt idx="55">
                  <c:v>21.285</c:v>
                </c:pt>
                <c:pt idx="56">
                  <c:v>21.372399999999999</c:v>
                </c:pt>
                <c:pt idx="57">
                  <c:v>21.4161</c:v>
                </c:pt>
                <c:pt idx="58">
                  <c:v>21.459800000000001</c:v>
                </c:pt>
                <c:pt idx="59">
                  <c:v>21.503499999999999</c:v>
                </c:pt>
                <c:pt idx="60">
                  <c:v>21.5472</c:v>
                </c:pt>
              </c:numCache>
            </c:numRef>
          </c:xVal>
          <c:yVal>
            <c:numRef>
              <c:f>'Flat - Zed - Web - S2.csv'!$B$2:$B$62</c:f>
              <c:numCache>
                <c:formatCode>General</c:formatCode>
                <c:ptCount val="61"/>
                <c:pt idx="0">
                  <c:v>23.9316</c:v>
                </c:pt>
                <c:pt idx="1">
                  <c:v>278.62900000000002</c:v>
                </c:pt>
                <c:pt idx="2">
                  <c:v>278.62900000000002</c:v>
                </c:pt>
                <c:pt idx="3">
                  <c:v>278.62900000000002</c:v>
                </c:pt>
                <c:pt idx="4">
                  <c:v>256.404</c:v>
                </c:pt>
                <c:pt idx="5">
                  <c:v>256.404</c:v>
                </c:pt>
                <c:pt idx="6">
                  <c:v>256.404</c:v>
                </c:pt>
                <c:pt idx="7">
                  <c:v>345.29</c:v>
                </c:pt>
                <c:pt idx="8">
                  <c:v>399.988</c:v>
                </c:pt>
                <c:pt idx="9">
                  <c:v>399.988</c:v>
                </c:pt>
                <c:pt idx="10">
                  <c:v>425.62299999999999</c:v>
                </c:pt>
                <c:pt idx="11">
                  <c:v>425.62299999999999</c:v>
                </c:pt>
                <c:pt idx="12">
                  <c:v>454.68</c:v>
                </c:pt>
                <c:pt idx="13">
                  <c:v>461.512</c:v>
                </c:pt>
                <c:pt idx="14">
                  <c:v>463.2</c:v>
                </c:pt>
                <c:pt idx="15">
                  <c:v>461.45499999999998</c:v>
                </c:pt>
                <c:pt idx="16">
                  <c:v>461.41</c:v>
                </c:pt>
                <c:pt idx="17">
                  <c:v>461.37400000000002</c:v>
                </c:pt>
                <c:pt idx="18">
                  <c:v>464.77800000000002</c:v>
                </c:pt>
                <c:pt idx="19">
                  <c:v>475.01299999999998</c:v>
                </c:pt>
                <c:pt idx="20">
                  <c:v>483.53699999999998</c:v>
                </c:pt>
                <c:pt idx="21">
                  <c:v>493.76600000000002</c:v>
                </c:pt>
                <c:pt idx="22">
                  <c:v>503.97500000000002</c:v>
                </c:pt>
                <c:pt idx="23">
                  <c:v>512.47400000000005</c:v>
                </c:pt>
                <c:pt idx="24">
                  <c:v>519.27</c:v>
                </c:pt>
                <c:pt idx="25">
                  <c:v>526.06799999999998</c:v>
                </c:pt>
                <c:pt idx="26">
                  <c:v>526.03</c:v>
                </c:pt>
                <c:pt idx="27">
                  <c:v>532.82500000000005</c:v>
                </c:pt>
                <c:pt idx="28">
                  <c:v>534.50199999999995</c:v>
                </c:pt>
                <c:pt idx="29">
                  <c:v>532.75699999999995</c:v>
                </c:pt>
                <c:pt idx="30">
                  <c:v>537.84299999999996</c:v>
                </c:pt>
                <c:pt idx="31">
                  <c:v>537.79499999999996</c:v>
                </c:pt>
                <c:pt idx="32">
                  <c:v>537.75</c:v>
                </c:pt>
                <c:pt idx="33">
                  <c:v>539.4</c:v>
                </c:pt>
                <c:pt idx="34">
                  <c:v>539.34900000000005</c:v>
                </c:pt>
                <c:pt idx="35">
                  <c:v>539.298</c:v>
                </c:pt>
                <c:pt idx="36">
                  <c:v>537.53200000000004</c:v>
                </c:pt>
                <c:pt idx="37">
                  <c:v>537.48099999999999</c:v>
                </c:pt>
                <c:pt idx="38">
                  <c:v>537.43100000000004</c:v>
                </c:pt>
                <c:pt idx="39">
                  <c:v>537.38</c:v>
                </c:pt>
                <c:pt idx="40">
                  <c:v>537.34699999999998</c:v>
                </c:pt>
                <c:pt idx="41">
                  <c:v>535.57500000000005</c:v>
                </c:pt>
                <c:pt idx="42">
                  <c:v>535.524</c:v>
                </c:pt>
                <c:pt idx="43">
                  <c:v>532.05399999999997</c:v>
                </c:pt>
                <c:pt idx="44">
                  <c:v>523.46500000000003</c:v>
                </c:pt>
                <c:pt idx="45">
                  <c:v>509.76</c:v>
                </c:pt>
                <c:pt idx="46">
                  <c:v>489.22399999999999</c:v>
                </c:pt>
                <c:pt idx="47">
                  <c:v>465.27699999999999</c:v>
                </c:pt>
                <c:pt idx="48">
                  <c:v>436.20499999999998</c:v>
                </c:pt>
                <c:pt idx="49">
                  <c:v>410.55799999999999</c:v>
                </c:pt>
                <c:pt idx="50">
                  <c:v>376.36700000000002</c:v>
                </c:pt>
                <c:pt idx="51">
                  <c:v>340.45800000000003</c:v>
                </c:pt>
                <c:pt idx="52">
                  <c:v>309.68</c:v>
                </c:pt>
                <c:pt idx="53">
                  <c:v>273.77</c:v>
                </c:pt>
                <c:pt idx="54">
                  <c:v>236.15700000000001</c:v>
                </c:pt>
                <c:pt idx="55">
                  <c:v>196.83500000000001</c:v>
                </c:pt>
                <c:pt idx="56">
                  <c:v>162.64099999999999</c:v>
                </c:pt>
                <c:pt idx="57">
                  <c:v>119.90300000000001</c:v>
                </c:pt>
                <c:pt idx="58">
                  <c:v>46.395899999999997</c:v>
                </c:pt>
                <c:pt idx="59">
                  <c:v>87.418599999999998</c:v>
                </c:pt>
                <c:pt idx="60">
                  <c:v>0.23608899999999999</c:v>
                </c:pt>
              </c:numCache>
            </c:numRef>
          </c:yVal>
          <c:smooth val="1"/>
          <c:extLst>
            <c:ext xmlns:c16="http://schemas.microsoft.com/office/drawing/2014/chart" uri="{C3380CC4-5D6E-409C-BE32-E72D297353CC}">
              <c16:uniqueId val="{00000001-1D54-4666-AA88-CF272CC7702F}"/>
            </c:ext>
          </c:extLst>
        </c:ser>
        <c:ser>
          <c:idx val="3"/>
          <c:order val="2"/>
          <c:tx>
            <c:v>Z Corner - Position 1</c:v>
          </c:tx>
          <c:spPr>
            <a:ln w="19050" cap="rnd">
              <a:solidFill>
                <a:srgbClr val="FFC000"/>
              </a:solidFill>
              <a:round/>
            </a:ln>
            <a:effectLst/>
          </c:spPr>
          <c:marker>
            <c:symbol val="none"/>
          </c:marker>
          <c:xVal>
            <c:numRef>
              <c:f>'\Users\785064\Desktop\cold-formed\Hadley\Tensile tests\NEW\Bac-Tensile - Sheffield\zTensile-Share-Sangar\Corner\[Corner - Zed - S1 Position 1.xlsx]Corner - Zed - S1 Position 1'!$A$2:$A$46</c:f>
              <c:numCache>
                <c:formatCode>0.00E+00</c:formatCode>
                <c:ptCount val="45"/>
                <c:pt idx="0">
                  <c:v>-8.8817800000000003E-16</c:v>
                </c:pt>
                <c:pt idx="1">
                  <c:v>-8.8817800000000003E-16</c:v>
                </c:pt>
                <c:pt idx="2" formatCode="General">
                  <c:v>5.2447599999999997E-2</c:v>
                </c:pt>
                <c:pt idx="3" formatCode="General">
                  <c:v>5.2447599999999997E-2</c:v>
                </c:pt>
                <c:pt idx="4" formatCode="General">
                  <c:v>0.15734300000000001</c:v>
                </c:pt>
                <c:pt idx="5" formatCode="General">
                  <c:v>0.15734300000000001</c:v>
                </c:pt>
                <c:pt idx="6" formatCode="General">
                  <c:v>0.26223800000000003</c:v>
                </c:pt>
                <c:pt idx="7" formatCode="General">
                  <c:v>0.26223800000000003</c:v>
                </c:pt>
                <c:pt idx="8" formatCode="General">
                  <c:v>0.31468499999999999</c:v>
                </c:pt>
                <c:pt idx="9" formatCode="General">
                  <c:v>0.36713299999999999</c:v>
                </c:pt>
                <c:pt idx="10" formatCode="General">
                  <c:v>0.41958000000000001</c:v>
                </c:pt>
                <c:pt idx="11" formatCode="General">
                  <c:v>0.472028</c:v>
                </c:pt>
                <c:pt idx="12" formatCode="General">
                  <c:v>0.52447600000000005</c:v>
                </c:pt>
                <c:pt idx="13" formatCode="General">
                  <c:v>0.68181800000000004</c:v>
                </c:pt>
                <c:pt idx="14" formatCode="General">
                  <c:v>0.89160799999999996</c:v>
                </c:pt>
                <c:pt idx="15" formatCode="General">
                  <c:v>1.2062900000000001</c:v>
                </c:pt>
                <c:pt idx="16" formatCode="General">
                  <c:v>1.6258699999999999</c:v>
                </c:pt>
                <c:pt idx="17" formatCode="General">
                  <c:v>2.0979000000000001</c:v>
                </c:pt>
                <c:pt idx="18" formatCode="General">
                  <c:v>2.5174799999999999</c:v>
                </c:pt>
                <c:pt idx="19" formatCode="General">
                  <c:v>3.04196</c:v>
                </c:pt>
                <c:pt idx="20" formatCode="General">
                  <c:v>3.56643</c:v>
                </c:pt>
                <c:pt idx="21" formatCode="General">
                  <c:v>3.8811200000000001</c:v>
                </c:pt>
                <c:pt idx="22" formatCode="General">
                  <c:v>4.6678300000000004</c:v>
                </c:pt>
                <c:pt idx="23" formatCode="General">
                  <c:v>5.5069900000000001</c:v>
                </c:pt>
                <c:pt idx="24" formatCode="General">
                  <c:v>6.2937099999999999</c:v>
                </c:pt>
                <c:pt idx="25" formatCode="General">
                  <c:v>7.0804200000000002</c:v>
                </c:pt>
                <c:pt idx="26" formatCode="General">
                  <c:v>7.8146899999999997</c:v>
                </c:pt>
                <c:pt idx="27" formatCode="General">
                  <c:v>8.4964999999999993</c:v>
                </c:pt>
                <c:pt idx="28" formatCode="General">
                  <c:v>9.1783199999999994</c:v>
                </c:pt>
                <c:pt idx="29" formatCode="General">
                  <c:v>9.8601399999999995</c:v>
                </c:pt>
                <c:pt idx="30" formatCode="General">
                  <c:v>10.437099999999999</c:v>
                </c:pt>
                <c:pt idx="31" formatCode="General">
                  <c:v>11.013999999999999</c:v>
                </c:pt>
                <c:pt idx="32" formatCode="General">
                  <c:v>11.5909</c:v>
                </c:pt>
                <c:pt idx="33" formatCode="General">
                  <c:v>11.958</c:v>
                </c:pt>
                <c:pt idx="34" formatCode="General">
                  <c:v>12.2727</c:v>
                </c:pt>
                <c:pt idx="35" formatCode="General">
                  <c:v>12.587400000000001</c:v>
                </c:pt>
                <c:pt idx="36" formatCode="General">
                  <c:v>12.692299999999999</c:v>
                </c:pt>
                <c:pt idx="37" formatCode="General">
                  <c:v>12.7972</c:v>
                </c:pt>
                <c:pt idx="38" formatCode="General">
                  <c:v>12.8497</c:v>
                </c:pt>
                <c:pt idx="39" formatCode="General">
                  <c:v>12.8497</c:v>
                </c:pt>
                <c:pt idx="40" formatCode="General">
                  <c:v>12.902100000000001</c:v>
                </c:pt>
                <c:pt idx="41" formatCode="General">
                  <c:v>12.954499999999999</c:v>
                </c:pt>
                <c:pt idx="42" formatCode="General">
                  <c:v>13.007</c:v>
                </c:pt>
                <c:pt idx="43" formatCode="General">
                  <c:v>13.164300000000001</c:v>
                </c:pt>
                <c:pt idx="44" formatCode="General">
                  <c:v>13.3741</c:v>
                </c:pt>
              </c:numCache>
            </c:numRef>
          </c:xVal>
          <c:yVal>
            <c:numRef>
              <c:f>'\Users\785064\Desktop\cold-formed\Hadley\Tensile tests\NEW\Bac-Tensile - Sheffield\zTensile-Share-Sangar\Corner\[Corner - Zed - S1 Position 1.xlsx]Corner - Zed - S1 Position 1'!$B$2:$B$46</c:f>
              <c:numCache>
                <c:formatCode>0.00E+00</c:formatCode>
                <c:ptCount val="45"/>
                <c:pt idx="0">
                  <c:v>-8.8817800000000003E-16</c:v>
                </c:pt>
                <c:pt idx="1">
                  <c:v>-8.8817800000000003E-16</c:v>
                </c:pt>
                <c:pt idx="2" formatCode="General">
                  <c:v>92.191100000000006</c:v>
                </c:pt>
                <c:pt idx="3" formatCode="General">
                  <c:v>92.191100000000006</c:v>
                </c:pt>
                <c:pt idx="4" formatCode="General">
                  <c:v>210.31800000000001</c:v>
                </c:pt>
                <c:pt idx="5" formatCode="General">
                  <c:v>210.31800000000001</c:v>
                </c:pt>
                <c:pt idx="6" formatCode="General">
                  <c:v>386.06900000000002</c:v>
                </c:pt>
                <c:pt idx="7" formatCode="General">
                  <c:v>386.06900000000002</c:v>
                </c:pt>
                <c:pt idx="8" formatCode="General">
                  <c:v>386.06900000000002</c:v>
                </c:pt>
                <c:pt idx="9" formatCode="General">
                  <c:v>472.50900000000001</c:v>
                </c:pt>
                <c:pt idx="10" formatCode="General">
                  <c:v>472.50900000000001</c:v>
                </c:pt>
                <c:pt idx="11" formatCode="General">
                  <c:v>550.29600000000005</c:v>
                </c:pt>
                <c:pt idx="12" formatCode="General">
                  <c:v>570.471</c:v>
                </c:pt>
                <c:pt idx="13" formatCode="General">
                  <c:v>593.54700000000003</c:v>
                </c:pt>
                <c:pt idx="14" formatCode="General">
                  <c:v>607.99</c:v>
                </c:pt>
                <c:pt idx="15" formatCode="General">
                  <c:v>622.45399999999995</c:v>
                </c:pt>
                <c:pt idx="16" formatCode="General">
                  <c:v>628.29600000000005</c:v>
                </c:pt>
                <c:pt idx="17" formatCode="General">
                  <c:v>628.38599999999997</c:v>
                </c:pt>
                <c:pt idx="18" formatCode="General">
                  <c:v>631.34799999999996</c:v>
                </c:pt>
                <c:pt idx="19" formatCode="General">
                  <c:v>631.44799999999998</c:v>
                </c:pt>
                <c:pt idx="20" formatCode="General">
                  <c:v>631.54899999999998</c:v>
                </c:pt>
                <c:pt idx="21" formatCode="General">
                  <c:v>637.37099999999998</c:v>
                </c:pt>
                <c:pt idx="22" formatCode="General">
                  <c:v>640.40300000000002</c:v>
                </c:pt>
                <c:pt idx="23" formatCode="General">
                  <c:v>640.56399999999996</c:v>
                </c:pt>
                <c:pt idx="24" formatCode="General">
                  <c:v>640.71500000000003</c:v>
                </c:pt>
                <c:pt idx="25" formatCode="General">
                  <c:v>643.74699999999996</c:v>
                </c:pt>
                <c:pt idx="26" formatCode="General">
                  <c:v>641.00699999999995</c:v>
                </c:pt>
                <c:pt idx="27" formatCode="General">
                  <c:v>638.25699999999995</c:v>
                </c:pt>
                <c:pt idx="28" formatCode="General">
                  <c:v>638.38800000000003</c:v>
                </c:pt>
                <c:pt idx="29" formatCode="General">
                  <c:v>638.51900000000001</c:v>
                </c:pt>
                <c:pt idx="30" formatCode="General">
                  <c:v>638.63</c:v>
                </c:pt>
                <c:pt idx="31" formatCode="General">
                  <c:v>630.09900000000005</c:v>
                </c:pt>
                <c:pt idx="32" formatCode="General">
                  <c:v>618.68700000000001</c:v>
                </c:pt>
                <c:pt idx="33" formatCode="General">
                  <c:v>595.71199999999999</c:v>
                </c:pt>
                <c:pt idx="34" formatCode="General">
                  <c:v>561.20500000000004</c:v>
                </c:pt>
                <c:pt idx="35" formatCode="General">
                  <c:v>518.05499999999995</c:v>
                </c:pt>
                <c:pt idx="36" formatCode="General">
                  <c:v>480.62700000000001</c:v>
                </c:pt>
                <c:pt idx="37" formatCode="General">
                  <c:v>446.07900000000001</c:v>
                </c:pt>
                <c:pt idx="38" formatCode="General">
                  <c:v>405.76</c:v>
                </c:pt>
                <c:pt idx="39" formatCode="General">
                  <c:v>405.76</c:v>
                </c:pt>
                <c:pt idx="40" formatCode="General">
                  <c:v>300</c:v>
                </c:pt>
                <c:pt idx="41" formatCode="General">
                  <c:v>250</c:v>
                </c:pt>
                <c:pt idx="42" formatCode="General">
                  <c:v>201.26300000000001</c:v>
                </c:pt>
                <c:pt idx="43" formatCode="General">
                  <c:v>103.351</c:v>
                </c:pt>
                <c:pt idx="44" formatCode="General">
                  <c:v>2.5684200000000001</c:v>
                </c:pt>
              </c:numCache>
            </c:numRef>
          </c:yVal>
          <c:smooth val="1"/>
          <c:extLst>
            <c:ext xmlns:c16="http://schemas.microsoft.com/office/drawing/2014/chart" uri="{C3380CC4-5D6E-409C-BE32-E72D297353CC}">
              <c16:uniqueId val="{00000002-1D54-4666-AA88-CF272CC7702F}"/>
            </c:ext>
          </c:extLst>
        </c:ser>
        <c:ser>
          <c:idx val="4"/>
          <c:order val="3"/>
          <c:tx>
            <c:v>Z Corner - Position 2</c:v>
          </c:tx>
          <c:spPr>
            <a:ln w="19050" cap="rnd">
              <a:solidFill>
                <a:srgbClr val="008000"/>
              </a:solidFill>
              <a:round/>
            </a:ln>
            <a:effectLst/>
          </c:spPr>
          <c:marker>
            <c:symbol val="none"/>
          </c:marker>
          <c:xVal>
            <c:numRef>
              <c:f>'\Users\785064\Desktop\cold-formed\Hadley\Tensile tests\NEW\Bac-Tensile - Sheffield\zTensile-Share-Sangar\Corner\[Corner - Zed - S1 Position 2.xlsx]Corner - Zed - S1 Position 2'!$A$2:$A$62</c:f>
              <c:numCache>
                <c:formatCode>General</c:formatCode>
                <c:ptCount val="61"/>
                <c:pt idx="0">
                  <c:v>-2.9614999999999999E-2</c:v>
                </c:pt>
                <c:pt idx="1">
                  <c:v>-2.80614E-2</c:v>
                </c:pt>
                <c:pt idx="2">
                  <c:v>-2.34007E-2</c:v>
                </c:pt>
                <c:pt idx="3" formatCode="0.00E+00">
                  <c:v>-4.4408900000000002E-16</c:v>
                </c:pt>
                <c:pt idx="4">
                  <c:v>4.3694299999999997E-3</c:v>
                </c:pt>
                <c:pt idx="5">
                  <c:v>6.0200999999999996E-3</c:v>
                </c:pt>
                <c:pt idx="6">
                  <c:v>4.0101600000000001E-2</c:v>
                </c:pt>
                <c:pt idx="7">
                  <c:v>7.3212200000000005E-2</c:v>
                </c:pt>
                <c:pt idx="8">
                  <c:v>7.6998999999999998E-2</c:v>
                </c:pt>
                <c:pt idx="9">
                  <c:v>0.10574</c:v>
                </c:pt>
                <c:pt idx="10">
                  <c:v>0.107002</c:v>
                </c:pt>
                <c:pt idx="11">
                  <c:v>0.140404</c:v>
                </c:pt>
                <c:pt idx="12">
                  <c:v>0.141958</c:v>
                </c:pt>
                <c:pt idx="13">
                  <c:v>0.17468</c:v>
                </c:pt>
                <c:pt idx="14">
                  <c:v>0.238182</c:v>
                </c:pt>
                <c:pt idx="15">
                  <c:v>0.27032200000000001</c:v>
                </c:pt>
                <c:pt idx="16">
                  <c:v>0.33362999999999998</c:v>
                </c:pt>
                <c:pt idx="17">
                  <c:v>0.396841</c:v>
                </c:pt>
                <c:pt idx="18">
                  <c:v>0.42888399999999999</c:v>
                </c:pt>
                <c:pt idx="19">
                  <c:v>0.55452900000000005</c:v>
                </c:pt>
                <c:pt idx="20">
                  <c:v>0.61735099999999998</c:v>
                </c:pt>
                <c:pt idx="21">
                  <c:v>0.89835399999999999</c:v>
                </c:pt>
                <c:pt idx="22">
                  <c:v>1.2728600000000001</c:v>
                </c:pt>
                <c:pt idx="23">
                  <c:v>1.67835</c:v>
                </c:pt>
                <c:pt idx="24">
                  <c:v>2.1147999999999998</c:v>
                </c:pt>
                <c:pt idx="25">
                  <c:v>2.4266800000000002</c:v>
                </c:pt>
                <c:pt idx="26">
                  <c:v>2.7695400000000001</c:v>
                </c:pt>
                <c:pt idx="27">
                  <c:v>3.1437499999999998</c:v>
                </c:pt>
                <c:pt idx="28">
                  <c:v>3.5800200000000002</c:v>
                </c:pt>
                <c:pt idx="29">
                  <c:v>3.9853999999999998</c:v>
                </c:pt>
                <c:pt idx="30">
                  <c:v>4.2036800000000003</c:v>
                </c:pt>
                <c:pt idx="31">
                  <c:v>4.6401399999999997</c:v>
                </c:pt>
                <c:pt idx="32">
                  <c:v>5.1075699999999999</c:v>
                </c:pt>
                <c:pt idx="33">
                  <c:v>5.6062700000000003</c:v>
                </c:pt>
                <c:pt idx="34">
                  <c:v>6.0427200000000001</c:v>
                </c:pt>
                <c:pt idx="35">
                  <c:v>6.5726899999999997</c:v>
                </c:pt>
                <c:pt idx="36">
                  <c:v>7.1959600000000004</c:v>
                </c:pt>
                <c:pt idx="37">
                  <c:v>7.6947599999999996</c:v>
                </c:pt>
                <c:pt idx="38">
                  <c:v>8.1311199999999992</c:v>
                </c:pt>
                <c:pt idx="39">
                  <c:v>8.56738</c:v>
                </c:pt>
                <c:pt idx="40">
                  <c:v>9.0346200000000003</c:v>
                </c:pt>
                <c:pt idx="41">
                  <c:v>9.5329200000000007</c:v>
                </c:pt>
                <c:pt idx="42">
                  <c:v>9.9064599999999992</c:v>
                </c:pt>
                <c:pt idx="43">
                  <c:v>10.217499999999999</c:v>
                </c:pt>
                <c:pt idx="44">
                  <c:v>10.527900000000001</c:v>
                </c:pt>
                <c:pt idx="45">
                  <c:v>10.744899999999999</c:v>
                </c:pt>
                <c:pt idx="46">
                  <c:v>10.8994</c:v>
                </c:pt>
                <c:pt idx="47">
                  <c:v>10.9916</c:v>
                </c:pt>
                <c:pt idx="48">
                  <c:v>11.0198</c:v>
                </c:pt>
                <c:pt idx="49">
                  <c:v>11.0212</c:v>
                </c:pt>
                <c:pt idx="50">
                  <c:v>11.0497</c:v>
                </c:pt>
                <c:pt idx="51">
                  <c:v>11.0793</c:v>
                </c:pt>
                <c:pt idx="52">
                  <c:v>11.1402</c:v>
                </c:pt>
                <c:pt idx="53">
                  <c:v>11.200699999999999</c:v>
                </c:pt>
                <c:pt idx="54">
                  <c:v>11.2613</c:v>
                </c:pt>
                <c:pt idx="55">
                  <c:v>11.291</c:v>
                </c:pt>
                <c:pt idx="56">
                  <c:v>11.320600000000001</c:v>
                </c:pt>
                <c:pt idx="57">
                  <c:v>11.505800000000001</c:v>
                </c:pt>
                <c:pt idx="58">
                  <c:v>11.535500000000001</c:v>
                </c:pt>
                <c:pt idx="59">
                  <c:v>11.6584</c:v>
                </c:pt>
                <c:pt idx="60">
                  <c:v>11.781700000000001</c:v>
                </c:pt>
              </c:numCache>
            </c:numRef>
          </c:xVal>
          <c:yVal>
            <c:numRef>
              <c:f>'\Users\785064\Desktop\cold-formed\Hadley\Tensile tests\NEW\Bac-Tensile - Sheffield\zTensile-Share-Sangar\Corner\[Corner - Zed - S1 Position 2.xlsx]Corner - Zed - S1 Position 2'!$B$2:$B$62</c:f>
              <c:numCache>
                <c:formatCode>General</c:formatCode>
                <c:ptCount val="61"/>
                <c:pt idx="0">
                  <c:v>34.896299999999997</c:v>
                </c:pt>
                <c:pt idx="1">
                  <c:v>69.787000000000006</c:v>
                </c:pt>
                <c:pt idx="2">
                  <c:v>174.459</c:v>
                </c:pt>
                <c:pt idx="3" formatCode="0.00E+00">
                  <c:v>-1.13687E-13</c:v>
                </c:pt>
                <c:pt idx="4">
                  <c:v>98.13</c:v>
                </c:pt>
                <c:pt idx="5">
                  <c:v>135.20099999999999</c:v>
                </c:pt>
                <c:pt idx="6">
                  <c:v>200.61600000000001</c:v>
                </c:pt>
                <c:pt idx="7">
                  <c:v>244.22300000000001</c:v>
                </c:pt>
                <c:pt idx="8">
                  <c:v>329.26900000000001</c:v>
                </c:pt>
                <c:pt idx="9">
                  <c:v>274.74700000000001</c:v>
                </c:pt>
                <c:pt idx="10">
                  <c:v>303.096</c:v>
                </c:pt>
                <c:pt idx="11">
                  <c:v>353.24599999999998</c:v>
                </c:pt>
                <c:pt idx="12">
                  <c:v>388.13600000000002</c:v>
                </c:pt>
                <c:pt idx="13">
                  <c:v>423.02100000000002</c:v>
                </c:pt>
                <c:pt idx="14">
                  <c:v>449.178</c:v>
                </c:pt>
                <c:pt idx="15">
                  <c:v>470.97899999999998</c:v>
                </c:pt>
                <c:pt idx="16">
                  <c:v>492.774</c:v>
                </c:pt>
                <c:pt idx="17">
                  <c:v>512.38900000000001</c:v>
                </c:pt>
                <c:pt idx="18">
                  <c:v>532.00900000000001</c:v>
                </c:pt>
                <c:pt idx="19">
                  <c:v>553.79300000000001</c:v>
                </c:pt>
                <c:pt idx="20">
                  <c:v>564.68499999999995</c:v>
                </c:pt>
                <c:pt idx="21">
                  <c:v>575.53800000000001</c:v>
                </c:pt>
                <c:pt idx="22">
                  <c:v>586.37300000000005</c:v>
                </c:pt>
                <c:pt idx="23">
                  <c:v>592.84100000000001</c:v>
                </c:pt>
                <c:pt idx="24">
                  <c:v>594.94299999999998</c:v>
                </c:pt>
                <c:pt idx="25">
                  <c:v>599.24699999999996</c:v>
                </c:pt>
                <c:pt idx="26">
                  <c:v>599.18499999999995</c:v>
                </c:pt>
                <c:pt idx="27">
                  <c:v>603.47900000000004</c:v>
                </c:pt>
                <c:pt idx="28">
                  <c:v>601.21900000000005</c:v>
                </c:pt>
                <c:pt idx="29">
                  <c:v>605.50599999999997</c:v>
                </c:pt>
                <c:pt idx="30">
                  <c:v>607.64700000000005</c:v>
                </c:pt>
                <c:pt idx="31">
                  <c:v>609.74900000000002</c:v>
                </c:pt>
                <c:pt idx="32">
                  <c:v>607.48299999999995</c:v>
                </c:pt>
                <c:pt idx="33">
                  <c:v>607.39200000000005</c:v>
                </c:pt>
                <c:pt idx="34">
                  <c:v>609.49400000000003</c:v>
                </c:pt>
                <c:pt idx="35">
                  <c:v>611.57799999999997</c:v>
                </c:pt>
                <c:pt idx="36">
                  <c:v>609.28399999999999</c:v>
                </c:pt>
                <c:pt idx="37">
                  <c:v>611.37400000000002</c:v>
                </c:pt>
                <c:pt idx="38">
                  <c:v>611.29499999999996</c:v>
                </c:pt>
                <c:pt idx="39">
                  <c:v>609.03499999999997</c:v>
                </c:pt>
                <c:pt idx="40">
                  <c:v>602.40800000000002</c:v>
                </c:pt>
                <c:pt idx="41">
                  <c:v>593.59500000000003</c:v>
                </c:pt>
                <c:pt idx="42">
                  <c:v>582.62300000000005</c:v>
                </c:pt>
                <c:pt idx="43">
                  <c:v>567.30200000000002</c:v>
                </c:pt>
                <c:pt idx="44">
                  <c:v>538.89700000000005</c:v>
                </c:pt>
                <c:pt idx="45">
                  <c:v>512.68899999999996</c:v>
                </c:pt>
                <c:pt idx="46">
                  <c:v>482.13099999999997</c:v>
                </c:pt>
                <c:pt idx="47">
                  <c:v>453.76600000000002</c:v>
                </c:pt>
                <c:pt idx="48">
                  <c:v>386.15899999999999</c:v>
                </c:pt>
                <c:pt idx="49">
                  <c:v>418.86900000000003</c:v>
                </c:pt>
                <c:pt idx="50">
                  <c:v>357.80500000000001</c:v>
                </c:pt>
                <c:pt idx="51">
                  <c:v>322.90899999999999</c:v>
                </c:pt>
                <c:pt idx="52">
                  <c:v>290.18700000000001</c:v>
                </c:pt>
                <c:pt idx="53">
                  <c:v>248.74299999999999</c:v>
                </c:pt>
                <c:pt idx="54">
                  <c:v>209.48</c:v>
                </c:pt>
                <c:pt idx="55">
                  <c:v>176.76400000000001</c:v>
                </c:pt>
                <c:pt idx="56">
                  <c:v>141.86799999999999</c:v>
                </c:pt>
                <c:pt idx="57">
                  <c:v>100.401</c:v>
                </c:pt>
                <c:pt idx="58">
                  <c:v>67.685699999999997</c:v>
                </c:pt>
                <c:pt idx="59">
                  <c:v>28.411000000000001</c:v>
                </c:pt>
                <c:pt idx="60">
                  <c:v>-2.1410200000000001</c:v>
                </c:pt>
              </c:numCache>
            </c:numRef>
          </c:yVal>
          <c:smooth val="1"/>
          <c:extLst>
            <c:ext xmlns:c16="http://schemas.microsoft.com/office/drawing/2014/chart" uri="{C3380CC4-5D6E-409C-BE32-E72D297353CC}">
              <c16:uniqueId val="{00000003-1D54-4666-AA88-CF272CC7702F}"/>
            </c:ext>
          </c:extLst>
        </c:ser>
        <c:ser>
          <c:idx val="0"/>
          <c:order val="4"/>
          <c:tx>
            <c:v>Z Corner - Position 3</c:v>
          </c:tx>
          <c:spPr>
            <a:ln w="19050" cap="rnd">
              <a:solidFill>
                <a:srgbClr val="C00000"/>
              </a:solidFill>
              <a:round/>
            </a:ln>
            <a:effectLst/>
          </c:spPr>
          <c:marker>
            <c:symbol val="none"/>
          </c:marker>
          <c:xVal>
            <c:numRef>
              <c:f>'\Users\785064\Desktop\cold-formed\Hadley\Tensile tests\NEW\Bac-Tensile - Sheffield\zTensile-Share-Sangar\Corner\[Corner - Zed - S1-S2 Position 3.xlsx]Corner - Zed - S1-S2 Position 3'!$A$2:$A$59</c:f>
              <c:numCache>
                <c:formatCode>General</c:formatCode>
                <c:ptCount val="58"/>
                <c:pt idx="0" formatCode="0.00E+00">
                  <c:v>-4.4408900000000002E-16</c:v>
                </c:pt>
                <c:pt idx="1">
                  <c:v>2.3419200000000001E-2</c:v>
                </c:pt>
                <c:pt idx="2">
                  <c:v>2.3419200000000001E-2</c:v>
                </c:pt>
                <c:pt idx="3">
                  <c:v>4.6838400000000002E-2</c:v>
                </c:pt>
                <c:pt idx="4">
                  <c:v>7.0257600000000003E-2</c:v>
                </c:pt>
                <c:pt idx="5">
                  <c:v>7.0257600000000003E-2</c:v>
                </c:pt>
                <c:pt idx="6">
                  <c:v>9.3676800000000005E-2</c:v>
                </c:pt>
                <c:pt idx="7">
                  <c:v>0.11709600000000001</c:v>
                </c:pt>
                <c:pt idx="8">
                  <c:v>0.140515</c:v>
                </c:pt>
                <c:pt idx="9">
                  <c:v>0.140515</c:v>
                </c:pt>
                <c:pt idx="10">
                  <c:v>0.163934</c:v>
                </c:pt>
                <c:pt idx="11">
                  <c:v>0.23419200000000001</c:v>
                </c:pt>
                <c:pt idx="12">
                  <c:v>0.28103</c:v>
                </c:pt>
                <c:pt idx="13">
                  <c:v>0.32786900000000002</c:v>
                </c:pt>
                <c:pt idx="14">
                  <c:v>0.37470700000000001</c:v>
                </c:pt>
                <c:pt idx="15">
                  <c:v>0.444965</c:v>
                </c:pt>
                <c:pt idx="16">
                  <c:v>0.49180299999999999</c:v>
                </c:pt>
                <c:pt idx="17">
                  <c:v>0.56206100000000003</c:v>
                </c:pt>
                <c:pt idx="18">
                  <c:v>0.74941500000000005</c:v>
                </c:pt>
                <c:pt idx="19">
                  <c:v>0.91334899999999997</c:v>
                </c:pt>
                <c:pt idx="20">
                  <c:v>1.17096</c:v>
                </c:pt>
                <c:pt idx="21">
                  <c:v>1.4285699999999999</c:v>
                </c:pt>
                <c:pt idx="22">
                  <c:v>1.75644</c:v>
                </c:pt>
                <c:pt idx="23">
                  <c:v>2.0608900000000001</c:v>
                </c:pt>
                <c:pt idx="24">
                  <c:v>2.4356</c:v>
                </c:pt>
                <c:pt idx="25">
                  <c:v>2.9039799999999998</c:v>
                </c:pt>
                <c:pt idx="26">
                  <c:v>3.1615899999999999</c:v>
                </c:pt>
                <c:pt idx="27">
                  <c:v>3.55972</c:v>
                </c:pt>
                <c:pt idx="28">
                  <c:v>3.8641700000000001</c:v>
                </c:pt>
                <c:pt idx="29">
                  <c:v>4.2154600000000002</c:v>
                </c:pt>
                <c:pt idx="30">
                  <c:v>4.5667400000000002</c:v>
                </c:pt>
                <c:pt idx="31">
                  <c:v>4.8946100000000001</c:v>
                </c:pt>
                <c:pt idx="32">
                  <c:v>5.1990600000000002</c:v>
                </c:pt>
                <c:pt idx="33">
                  <c:v>5.5503499999999999</c:v>
                </c:pt>
                <c:pt idx="34">
                  <c:v>5.8782199999999998</c:v>
                </c:pt>
                <c:pt idx="35">
                  <c:v>6.1124099999999997</c:v>
                </c:pt>
                <c:pt idx="36">
                  <c:v>6.3700200000000002</c:v>
                </c:pt>
                <c:pt idx="37">
                  <c:v>6.6744700000000003</c:v>
                </c:pt>
                <c:pt idx="38">
                  <c:v>6.9789199999999996</c:v>
                </c:pt>
                <c:pt idx="39">
                  <c:v>7.3067900000000003</c:v>
                </c:pt>
                <c:pt idx="40">
                  <c:v>7.5644</c:v>
                </c:pt>
                <c:pt idx="41">
                  <c:v>7.6814999999999998</c:v>
                </c:pt>
                <c:pt idx="42">
                  <c:v>7.9391100000000003</c:v>
                </c:pt>
                <c:pt idx="43">
                  <c:v>8.0796299999999999</c:v>
                </c:pt>
                <c:pt idx="44">
                  <c:v>8.1967199999999991</c:v>
                </c:pt>
                <c:pt idx="45">
                  <c:v>8.2904</c:v>
                </c:pt>
                <c:pt idx="46">
                  <c:v>8.3840699999999995</c:v>
                </c:pt>
                <c:pt idx="47">
                  <c:v>8.4777500000000003</c:v>
                </c:pt>
                <c:pt idx="48">
                  <c:v>8.5245899999999999</c:v>
                </c:pt>
                <c:pt idx="49">
                  <c:v>8.5480099999999997</c:v>
                </c:pt>
                <c:pt idx="50">
                  <c:v>8.6182700000000008</c:v>
                </c:pt>
                <c:pt idx="51">
                  <c:v>8.6416900000000005</c:v>
                </c:pt>
                <c:pt idx="52">
                  <c:v>8.6651100000000003</c:v>
                </c:pt>
                <c:pt idx="53">
                  <c:v>8.6885200000000005</c:v>
                </c:pt>
                <c:pt idx="54">
                  <c:v>8.7119400000000002</c:v>
                </c:pt>
                <c:pt idx="55">
                  <c:v>8.73536</c:v>
                </c:pt>
                <c:pt idx="56">
                  <c:v>8.7587799999999998</c:v>
                </c:pt>
                <c:pt idx="57">
                  <c:v>8.7821999999999996</c:v>
                </c:pt>
              </c:numCache>
            </c:numRef>
          </c:xVal>
          <c:yVal>
            <c:numRef>
              <c:f>'\Users\785064\Desktop\cold-formed\Hadley\Tensile tests\NEW\Bac-Tensile - Sheffield\zTensile-Share-Sangar\Corner\[Corner - Zed - S1-S2 Position 3.xlsx]Corner - Zed - S1-S2 Position 3'!$B$2:$B$59</c:f>
              <c:numCache>
                <c:formatCode>General</c:formatCode>
                <c:ptCount val="58"/>
                <c:pt idx="0">
                  <c:v>2.2653699999999999</c:v>
                </c:pt>
                <c:pt idx="1">
                  <c:v>36.240600000000001</c:v>
                </c:pt>
                <c:pt idx="2">
                  <c:v>36.240600000000001</c:v>
                </c:pt>
                <c:pt idx="3">
                  <c:v>117.789</c:v>
                </c:pt>
                <c:pt idx="4">
                  <c:v>160.82599999999999</c:v>
                </c:pt>
                <c:pt idx="5">
                  <c:v>160.82599999999999</c:v>
                </c:pt>
                <c:pt idx="6">
                  <c:v>221.98500000000001</c:v>
                </c:pt>
                <c:pt idx="7">
                  <c:v>278.61399999999998</c:v>
                </c:pt>
                <c:pt idx="8">
                  <c:v>251.42400000000001</c:v>
                </c:pt>
                <c:pt idx="9">
                  <c:v>251.42400000000001</c:v>
                </c:pt>
                <c:pt idx="10">
                  <c:v>396.40300000000002</c:v>
                </c:pt>
                <c:pt idx="11">
                  <c:v>421.30599999999998</c:v>
                </c:pt>
                <c:pt idx="12">
                  <c:v>473.399</c:v>
                </c:pt>
                <c:pt idx="13">
                  <c:v>491.51100000000002</c:v>
                </c:pt>
                <c:pt idx="14">
                  <c:v>511.88900000000001</c:v>
                </c:pt>
                <c:pt idx="15">
                  <c:v>539.05799999999999</c:v>
                </c:pt>
                <c:pt idx="16">
                  <c:v>559.43600000000004</c:v>
                </c:pt>
                <c:pt idx="17">
                  <c:v>577.54300000000001</c:v>
                </c:pt>
                <c:pt idx="18">
                  <c:v>591.09199999999998</c:v>
                </c:pt>
                <c:pt idx="19">
                  <c:v>600.11699999999996</c:v>
                </c:pt>
                <c:pt idx="20">
                  <c:v>604.58900000000006</c:v>
                </c:pt>
                <c:pt idx="21">
                  <c:v>604.53099999999995</c:v>
                </c:pt>
                <c:pt idx="22">
                  <c:v>608.98699999999997</c:v>
                </c:pt>
                <c:pt idx="23">
                  <c:v>606.65300000000002</c:v>
                </c:pt>
                <c:pt idx="24">
                  <c:v>606.56799999999998</c:v>
                </c:pt>
                <c:pt idx="25">
                  <c:v>608.72699999999998</c:v>
                </c:pt>
                <c:pt idx="26">
                  <c:v>608.66899999999998</c:v>
                </c:pt>
                <c:pt idx="27">
                  <c:v>606.31299999999999</c:v>
                </c:pt>
                <c:pt idx="28">
                  <c:v>606.24400000000003</c:v>
                </c:pt>
                <c:pt idx="29">
                  <c:v>606.16499999999996</c:v>
                </c:pt>
                <c:pt idx="30">
                  <c:v>606.08500000000004</c:v>
                </c:pt>
                <c:pt idx="31">
                  <c:v>603.74599999999998</c:v>
                </c:pt>
                <c:pt idx="32">
                  <c:v>603.67700000000002</c:v>
                </c:pt>
                <c:pt idx="33">
                  <c:v>601.33199999999999</c:v>
                </c:pt>
                <c:pt idx="34">
                  <c:v>601.25699999999995</c:v>
                </c:pt>
                <c:pt idx="35">
                  <c:v>596.67399999999998</c:v>
                </c:pt>
                <c:pt idx="36">
                  <c:v>596.61500000000001</c:v>
                </c:pt>
                <c:pt idx="37">
                  <c:v>594.28099999999995</c:v>
                </c:pt>
                <c:pt idx="38">
                  <c:v>589.68100000000004</c:v>
                </c:pt>
                <c:pt idx="39">
                  <c:v>582.81100000000004</c:v>
                </c:pt>
                <c:pt idx="40">
                  <c:v>571.42600000000004</c:v>
                </c:pt>
                <c:pt idx="41">
                  <c:v>555.54100000000005</c:v>
                </c:pt>
                <c:pt idx="42">
                  <c:v>544.15599999999995</c:v>
                </c:pt>
                <c:pt idx="43">
                  <c:v>526.00099999999998</c:v>
                </c:pt>
                <c:pt idx="44">
                  <c:v>505.58699999999999</c:v>
                </c:pt>
                <c:pt idx="45">
                  <c:v>478.38099999999997</c:v>
                </c:pt>
                <c:pt idx="46">
                  <c:v>448.91</c:v>
                </c:pt>
                <c:pt idx="47">
                  <c:v>417.173</c:v>
                </c:pt>
                <c:pt idx="48">
                  <c:v>385.44799999999998</c:v>
                </c:pt>
                <c:pt idx="49">
                  <c:v>355.99200000000002</c:v>
                </c:pt>
                <c:pt idx="50">
                  <c:v>319.73</c:v>
                </c:pt>
                <c:pt idx="51">
                  <c:v>288.01</c:v>
                </c:pt>
                <c:pt idx="52">
                  <c:v>251.75899999999999</c:v>
                </c:pt>
                <c:pt idx="53">
                  <c:v>220.03800000000001</c:v>
                </c:pt>
                <c:pt idx="54">
                  <c:v>152.072</c:v>
                </c:pt>
                <c:pt idx="55">
                  <c:v>115.82</c:v>
                </c:pt>
                <c:pt idx="56">
                  <c:v>84.1</c:v>
                </c:pt>
                <c:pt idx="57">
                  <c:v>0.27587699999999998</c:v>
                </c:pt>
              </c:numCache>
            </c:numRef>
          </c:yVal>
          <c:smooth val="1"/>
          <c:extLst>
            <c:ext xmlns:c16="http://schemas.microsoft.com/office/drawing/2014/chart" uri="{C3380CC4-5D6E-409C-BE32-E72D297353CC}">
              <c16:uniqueId val="{00000004-1D54-4666-AA88-CF272CC7702F}"/>
            </c:ext>
          </c:extLst>
        </c:ser>
        <c:dLbls>
          <c:showLegendKey val="0"/>
          <c:showVal val="0"/>
          <c:showCatName val="0"/>
          <c:showSerName val="0"/>
          <c:showPercent val="0"/>
          <c:showBubbleSize val="0"/>
        </c:dLbls>
        <c:axId val="1107357312"/>
        <c:axId val="1107352960"/>
      </c:scatterChart>
      <c:valAx>
        <c:axId val="1107357312"/>
        <c:scaling>
          <c:orientation val="minMax"/>
          <c:min val="0"/>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100">
                    <a:solidFill>
                      <a:sysClr val="windowText" lastClr="000000"/>
                    </a:solidFill>
                    <a:latin typeface="Times New Roman" panose="02020603050405020304" pitchFamily="18" charset="0"/>
                    <a:cs typeface="Times New Roman" panose="02020603050405020304" pitchFamily="18" charset="0"/>
                  </a:rPr>
                  <a:t>Strain (%)</a:t>
                </a:r>
              </a:p>
            </c:rich>
          </c:tx>
          <c:overlay val="0"/>
          <c:spPr>
            <a:noFill/>
            <a:ln>
              <a:noFill/>
            </a:ln>
            <a:effectLst/>
          </c:spPr>
        </c:title>
        <c:numFmt formatCode="General" sourceLinked="1"/>
        <c:majorTickMark val="in"/>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07352960"/>
        <c:crosses val="autoZero"/>
        <c:crossBetween val="midCat"/>
      </c:valAx>
      <c:valAx>
        <c:axId val="1107352960"/>
        <c:scaling>
          <c:orientation val="minMax"/>
          <c:min val="0"/>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100">
                    <a:solidFill>
                      <a:sysClr val="windowText" lastClr="000000"/>
                    </a:solidFill>
                    <a:latin typeface="Times New Roman" panose="02020603050405020304" pitchFamily="18" charset="0"/>
                    <a:cs typeface="Times New Roman" panose="02020603050405020304" pitchFamily="18" charset="0"/>
                  </a:rPr>
                  <a:t>Stress</a:t>
                </a:r>
                <a:r>
                  <a:rPr lang="en-GB" sz="1100" baseline="0">
                    <a:solidFill>
                      <a:sysClr val="windowText" lastClr="000000"/>
                    </a:solidFill>
                    <a:latin typeface="Times New Roman" panose="02020603050405020304" pitchFamily="18" charset="0"/>
                    <a:cs typeface="Times New Roman" panose="02020603050405020304" pitchFamily="18" charset="0"/>
                  </a:rPr>
                  <a:t> (N/mm</a:t>
                </a:r>
                <a:r>
                  <a:rPr lang="en-GB" sz="1100" baseline="30000">
                    <a:solidFill>
                      <a:sysClr val="windowText" lastClr="000000"/>
                    </a:solidFill>
                    <a:latin typeface="Times New Roman" panose="02020603050405020304" pitchFamily="18" charset="0"/>
                    <a:cs typeface="Times New Roman" panose="02020603050405020304" pitchFamily="18" charset="0"/>
                  </a:rPr>
                  <a:t>2</a:t>
                </a:r>
                <a:r>
                  <a:rPr lang="en-GB" sz="1100" baseline="0">
                    <a:solidFill>
                      <a:sysClr val="windowText" lastClr="000000"/>
                    </a:solidFill>
                    <a:latin typeface="Times New Roman" panose="02020603050405020304" pitchFamily="18" charset="0"/>
                    <a:cs typeface="Times New Roman" panose="02020603050405020304" pitchFamily="18" charset="0"/>
                  </a:rPr>
                  <a:t>)</a:t>
                </a:r>
                <a:endParaRPr lang="en-GB" sz="11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3175230566534914E-2"/>
              <c:y val="0.29276328740157481"/>
            </c:manualLayout>
          </c:layout>
          <c:overlay val="0"/>
          <c:spPr>
            <a:noFill/>
            <a:ln>
              <a:noFill/>
            </a:ln>
            <a:effectLst/>
          </c:spPr>
        </c:title>
        <c:numFmt formatCode="General" sourceLinked="1"/>
        <c:majorTickMark val="in"/>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07357312"/>
        <c:crosses val="autoZero"/>
        <c:crossBetween val="midCat"/>
      </c:valAx>
    </c:plotArea>
    <c:legend>
      <c:legendPos val="r"/>
      <c:layout>
        <c:manualLayout>
          <c:xMode val="edge"/>
          <c:yMode val="edge"/>
          <c:x val="0.7260392631604361"/>
          <c:y val="0.33250273403324582"/>
          <c:w val="0.24767952790395287"/>
          <c:h val="0.3349942585301837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ysClr val="window" lastClr="FFFFFF"/>
    </a:solidFill>
    <a:ln>
      <a:noFill/>
    </a:ln>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856064866891639"/>
          <c:y val="3.5034722222222224E-2"/>
          <c:w val="0.80529113548306464"/>
          <c:h val="0.78887713254593173"/>
        </c:manualLayout>
      </c:layout>
      <c:scatterChart>
        <c:scatterStyle val="lineMarker"/>
        <c:varyColors val="0"/>
        <c:ser>
          <c:idx val="0"/>
          <c:order val="0"/>
          <c:tx>
            <c:v>Channel - Experiment</c:v>
          </c:tx>
          <c:spPr>
            <a:ln w="19050" cap="rnd">
              <a:solidFill>
                <a:sysClr val="windowText" lastClr="000000"/>
              </a:solidFill>
              <a:round/>
            </a:ln>
            <a:effectLst/>
          </c:spPr>
          <c:marker>
            <c:symbol val="none"/>
          </c:marker>
          <c:xVal>
            <c:numRef>
              <c:f>'Test 2 (2)'!$C$2:$C$125454</c:f>
              <c:numCache>
                <c:formatCode>General</c:formatCode>
                <c:ptCount val="125453"/>
                <c:pt idx="0">
                  <c:v>0</c:v>
                </c:pt>
                <c:pt idx="1">
                  <c:v>-0.5</c:v>
                </c:pt>
                <c:pt idx="2">
                  <c:v>-0.49986399999999998</c:v>
                </c:pt>
                <c:pt idx="3">
                  <c:v>-0.49806499999999998</c:v>
                </c:pt>
                <c:pt idx="4">
                  <c:v>-0.49289100000000002</c:v>
                </c:pt>
                <c:pt idx="5">
                  <c:v>-0.48462899999999998</c:v>
                </c:pt>
                <c:pt idx="6">
                  <c:v>-0.48107899999999998</c:v>
                </c:pt>
                <c:pt idx="7">
                  <c:v>-0.48656500000000003</c:v>
                </c:pt>
                <c:pt idx="8">
                  <c:v>-0.48837799999999998</c:v>
                </c:pt>
                <c:pt idx="9">
                  <c:v>-0.48839900000000003</c:v>
                </c:pt>
                <c:pt idx="10">
                  <c:v>-0.49172899999999997</c:v>
                </c:pt>
                <c:pt idx="11">
                  <c:v>-0.49648399999999998</c:v>
                </c:pt>
                <c:pt idx="12">
                  <c:v>-0.49505399999999999</c:v>
                </c:pt>
                <c:pt idx="13">
                  <c:v>-0.48567300000000002</c:v>
                </c:pt>
                <c:pt idx="14">
                  <c:v>-0.48663800000000001</c:v>
                </c:pt>
                <c:pt idx="15">
                  <c:v>-0.493008</c:v>
                </c:pt>
                <c:pt idx="16">
                  <c:v>-0.490421</c:v>
                </c:pt>
                <c:pt idx="17">
                  <c:v>-0.491836</c:v>
                </c:pt>
                <c:pt idx="18">
                  <c:v>-0.49415100000000001</c:v>
                </c:pt>
                <c:pt idx="19">
                  <c:v>-0.486674</c:v>
                </c:pt>
                <c:pt idx="20">
                  <c:v>-0.48260500000000001</c:v>
                </c:pt>
                <c:pt idx="21">
                  <c:v>-0.48842999999999998</c:v>
                </c:pt>
                <c:pt idx="22">
                  <c:v>-0.49049999999999999</c:v>
                </c:pt>
                <c:pt idx="23">
                  <c:v>-0.48704500000000001</c:v>
                </c:pt>
                <c:pt idx="24">
                  <c:v>-0.48974899999999999</c:v>
                </c:pt>
                <c:pt idx="25">
                  <c:v>-0.49054799999999998</c:v>
                </c:pt>
                <c:pt idx="26">
                  <c:v>-0.48622900000000002</c:v>
                </c:pt>
                <c:pt idx="27">
                  <c:v>-0.48714200000000002</c:v>
                </c:pt>
                <c:pt idx="28">
                  <c:v>-0.48839500000000002</c:v>
                </c:pt>
                <c:pt idx="29">
                  <c:v>-0.48781799999999997</c:v>
                </c:pt>
                <c:pt idx="30">
                  <c:v>-0.48882700000000001</c:v>
                </c:pt>
                <c:pt idx="31">
                  <c:v>-0.48996800000000001</c:v>
                </c:pt>
                <c:pt idx="32">
                  <c:v>-0.48776700000000001</c:v>
                </c:pt>
                <c:pt idx="33">
                  <c:v>-0.49163200000000001</c:v>
                </c:pt>
                <c:pt idx="34">
                  <c:v>-0.49716199999999999</c:v>
                </c:pt>
                <c:pt idx="35">
                  <c:v>-0.486039</c:v>
                </c:pt>
                <c:pt idx="36">
                  <c:v>-0.48238300000000001</c:v>
                </c:pt>
                <c:pt idx="37">
                  <c:v>-0.494423</c:v>
                </c:pt>
                <c:pt idx="38">
                  <c:v>-0.49296600000000002</c:v>
                </c:pt>
                <c:pt idx="39">
                  <c:v>-0.48666300000000001</c:v>
                </c:pt>
                <c:pt idx="40">
                  <c:v>-0.49231900000000001</c:v>
                </c:pt>
                <c:pt idx="41">
                  <c:v>-0.493701</c:v>
                </c:pt>
                <c:pt idx="42">
                  <c:v>-0.48294700000000002</c:v>
                </c:pt>
                <c:pt idx="43">
                  <c:v>-0.48268699999999998</c:v>
                </c:pt>
                <c:pt idx="44">
                  <c:v>-0.49024400000000001</c:v>
                </c:pt>
                <c:pt idx="45">
                  <c:v>-0.485788</c:v>
                </c:pt>
                <c:pt idx="46">
                  <c:v>-0.48355799999999999</c:v>
                </c:pt>
                <c:pt idx="47">
                  <c:v>-0.49038399999999999</c:v>
                </c:pt>
                <c:pt idx="48">
                  <c:v>-0.489172</c:v>
                </c:pt>
                <c:pt idx="49">
                  <c:v>-0.48685</c:v>
                </c:pt>
                <c:pt idx="50">
                  <c:v>-0.49230400000000002</c:v>
                </c:pt>
                <c:pt idx="51">
                  <c:v>-0.49284299999999998</c:v>
                </c:pt>
                <c:pt idx="52">
                  <c:v>-0.48442200000000002</c:v>
                </c:pt>
                <c:pt idx="53">
                  <c:v>-0.48665000000000003</c:v>
                </c:pt>
                <c:pt idx="54">
                  <c:v>-0.49023600000000001</c:v>
                </c:pt>
                <c:pt idx="55">
                  <c:v>-0.48682500000000001</c:v>
                </c:pt>
                <c:pt idx="56">
                  <c:v>-0.49074000000000001</c:v>
                </c:pt>
                <c:pt idx="57">
                  <c:v>-0.49379200000000001</c:v>
                </c:pt>
                <c:pt idx="58">
                  <c:v>-0.48906699999999997</c:v>
                </c:pt>
                <c:pt idx="59">
                  <c:v>-0.48462</c:v>
                </c:pt>
                <c:pt idx="60">
                  <c:v>-0.48661100000000002</c:v>
                </c:pt>
                <c:pt idx="61">
                  <c:v>-0.48979899999999998</c:v>
                </c:pt>
                <c:pt idx="62">
                  <c:v>-0.48459799999999997</c:v>
                </c:pt>
                <c:pt idx="63">
                  <c:v>-0.48623499999999997</c:v>
                </c:pt>
                <c:pt idx="64">
                  <c:v>-0.49064999999999998</c:v>
                </c:pt>
                <c:pt idx="65">
                  <c:v>-0.48708800000000002</c:v>
                </c:pt>
                <c:pt idx="66">
                  <c:v>-0.48932999999999999</c:v>
                </c:pt>
                <c:pt idx="67">
                  <c:v>-0.491678</c:v>
                </c:pt>
                <c:pt idx="68">
                  <c:v>-0.48493700000000001</c:v>
                </c:pt>
                <c:pt idx="69">
                  <c:v>-0.483045</c:v>
                </c:pt>
                <c:pt idx="70">
                  <c:v>-0.48949999999999999</c:v>
                </c:pt>
                <c:pt idx="71">
                  <c:v>-0.48916300000000001</c:v>
                </c:pt>
                <c:pt idx="72">
                  <c:v>-0.48621399999999998</c:v>
                </c:pt>
                <c:pt idx="73">
                  <c:v>-0.492954</c:v>
                </c:pt>
                <c:pt idx="74">
                  <c:v>-0.49262600000000001</c:v>
                </c:pt>
                <c:pt idx="75">
                  <c:v>-0.48623300000000003</c:v>
                </c:pt>
                <c:pt idx="76">
                  <c:v>-0.49257000000000001</c:v>
                </c:pt>
                <c:pt idx="77">
                  <c:v>-0.496693</c:v>
                </c:pt>
                <c:pt idx="78">
                  <c:v>-0.48901800000000001</c:v>
                </c:pt>
                <c:pt idx="79">
                  <c:v>-0.489674</c:v>
                </c:pt>
                <c:pt idx="80">
                  <c:v>-0.49868899999999999</c:v>
                </c:pt>
                <c:pt idx="81">
                  <c:v>-0.49201299999999998</c:v>
                </c:pt>
                <c:pt idx="82">
                  <c:v>-0.48216399999999998</c:v>
                </c:pt>
                <c:pt idx="83">
                  <c:v>-0.49058800000000002</c:v>
                </c:pt>
                <c:pt idx="84">
                  <c:v>-0.492392</c:v>
                </c:pt>
                <c:pt idx="85">
                  <c:v>-0.48399999999999999</c:v>
                </c:pt>
                <c:pt idx="86">
                  <c:v>-0.48169800000000002</c:v>
                </c:pt>
                <c:pt idx="87">
                  <c:v>-0.48513499999999998</c:v>
                </c:pt>
                <c:pt idx="88">
                  <c:v>-0.48650199999999999</c:v>
                </c:pt>
                <c:pt idx="89">
                  <c:v>-0.48663299999999998</c:v>
                </c:pt>
                <c:pt idx="90">
                  <c:v>-0.48943399999999998</c:v>
                </c:pt>
                <c:pt idx="91">
                  <c:v>-0.48584500000000003</c:v>
                </c:pt>
                <c:pt idx="92">
                  <c:v>-0.484877</c:v>
                </c:pt>
                <c:pt idx="93">
                  <c:v>-0.48758800000000002</c:v>
                </c:pt>
                <c:pt idx="94">
                  <c:v>-0.48075200000000001</c:v>
                </c:pt>
                <c:pt idx="95">
                  <c:v>-0.47863600000000001</c:v>
                </c:pt>
                <c:pt idx="96">
                  <c:v>-0.489149</c:v>
                </c:pt>
                <c:pt idx="97">
                  <c:v>-0.494838</c:v>
                </c:pt>
                <c:pt idx="98">
                  <c:v>-0.49261100000000002</c:v>
                </c:pt>
                <c:pt idx="99">
                  <c:v>-0.49252400000000002</c:v>
                </c:pt>
                <c:pt idx="100">
                  <c:v>-0.49616100000000002</c:v>
                </c:pt>
                <c:pt idx="101">
                  <c:v>-0.49382199999999998</c:v>
                </c:pt>
                <c:pt idx="102">
                  <c:v>-0.49034299999999997</c:v>
                </c:pt>
                <c:pt idx="103">
                  <c:v>-0.489292</c:v>
                </c:pt>
                <c:pt idx="104">
                  <c:v>-0.48827999999999999</c:v>
                </c:pt>
                <c:pt idx="105">
                  <c:v>-0.48977599999999999</c:v>
                </c:pt>
                <c:pt idx="106">
                  <c:v>-0.49325400000000003</c:v>
                </c:pt>
                <c:pt idx="107">
                  <c:v>-0.49682100000000001</c:v>
                </c:pt>
                <c:pt idx="108">
                  <c:v>-0.49635899999999999</c:v>
                </c:pt>
                <c:pt idx="109">
                  <c:v>-0.49565300000000001</c:v>
                </c:pt>
                <c:pt idx="110">
                  <c:v>-0.490203</c:v>
                </c:pt>
                <c:pt idx="111">
                  <c:v>-0.47845199999999999</c:v>
                </c:pt>
                <c:pt idx="112">
                  <c:v>-0.47874</c:v>
                </c:pt>
                <c:pt idx="113">
                  <c:v>-0.48569000000000001</c:v>
                </c:pt>
                <c:pt idx="114">
                  <c:v>-0.48475400000000002</c:v>
                </c:pt>
                <c:pt idx="115">
                  <c:v>-0.48719099999999999</c:v>
                </c:pt>
                <c:pt idx="116">
                  <c:v>-0.49432399999999999</c:v>
                </c:pt>
                <c:pt idx="117">
                  <c:v>-0.49185099999999998</c:v>
                </c:pt>
                <c:pt idx="118">
                  <c:v>-0.48570099999999999</c:v>
                </c:pt>
                <c:pt idx="119">
                  <c:v>-0.48850399999999999</c:v>
                </c:pt>
                <c:pt idx="120">
                  <c:v>-0.48588900000000002</c:v>
                </c:pt>
                <c:pt idx="121">
                  <c:v>-0.47959499999999999</c:v>
                </c:pt>
                <c:pt idx="122">
                  <c:v>-0.48802600000000002</c:v>
                </c:pt>
                <c:pt idx="123">
                  <c:v>-0.49291099999999999</c:v>
                </c:pt>
                <c:pt idx="124">
                  <c:v>-0.48829299999999998</c:v>
                </c:pt>
                <c:pt idx="125">
                  <c:v>-0.48839900000000003</c:v>
                </c:pt>
                <c:pt idx="126">
                  <c:v>-0.48927399999999999</c:v>
                </c:pt>
                <c:pt idx="127">
                  <c:v>-0.48323300000000002</c:v>
                </c:pt>
                <c:pt idx="128">
                  <c:v>-0.48106199999999999</c:v>
                </c:pt>
                <c:pt idx="129">
                  <c:v>-0.492977</c:v>
                </c:pt>
                <c:pt idx="130">
                  <c:v>-0.49000100000000002</c:v>
                </c:pt>
                <c:pt idx="131">
                  <c:v>-0.47958800000000001</c:v>
                </c:pt>
                <c:pt idx="132">
                  <c:v>-0.48742000000000002</c:v>
                </c:pt>
                <c:pt idx="133">
                  <c:v>-0.49108499999999999</c:v>
                </c:pt>
                <c:pt idx="134">
                  <c:v>-0.48874699999999999</c:v>
                </c:pt>
                <c:pt idx="135">
                  <c:v>-0.49153999999999998</c:v>
                </c:pt>
                <c:pt idx="136">
                  <c:v>-0.49052200000000001</c:v>
                </c:pt>
                <c:pt idx="137">
                  <c:v>-0.485906</c:v>
                </c:pt>
                <c:pt idx="138">
                  <c:v>-0.48671300000000001</c:v>
                </c:pt>
                <c:pt idx="139">
                  <c:v>-0.48907299999999998</c:v>
                </c:pt>
                <c:pt idx="140">
                  <c:v>-0.485462</c:v>
                </c:pt>
                <c:pt idx="141">
                  <c:v>-0.48757800000000001</c:v>
                </c:pt>
                <c:pt idx="142">
                  <c:v>-0.49492399999999998</c:v>
                </c:pt>
                <c:pt idx="143">
                  <c:v>-0.493479</c:v>
                </c:pt>
                <c:pt idx="144">
                  <c:v>-0.48900399999999999</c:v>
                </c:pt>
                <c:pt idx="145">
                  <c:v>-0.48759599999999997</c:v>
                </c:pt>
                <c:pt idx="146">
                  <c:v>-0.48730499999999999</c:v>
                </c:pt>
                <c:pt idx="147">
                  <c:v>-0.48381099999999999</c:v>
                </c:pt>
                <c:pt idx="148">
                  <c:v>-0.48778900000000003</c:v>
                </c:pt>
                <c:pt idx="149">
                  <c:v>-0.49263499999999999</c:v>
                </c:pt>
                <c:pt idx="150">
                  <c:v>-0.48794300000000002</c:v>
                </c:pt>
                <c:pt idx="151">
                  <c:v>-0.491782</c:v>
                </c:pt>
                <c:pt idx="152">
                  <c:v>-0.49445099999999997</c:v>
                </c:pt>
                <c:pt idx="153">
                  <c:v>-0.48464099999999999</c:v>
                </c:pt>
                <c:pt idx="154">
                  <c:v>-0.48205399999999998</c:v>
                </c:pt>
                <c:pt idx="155">
                  <c:v>-0.48848599999999998</c:v>
                </c:pt>
                <c:pt idx="156">
                  <c:v>-0.48752200000000001</c:v>
                </c:pt>
                <c:pt idx="157">
                  <c:v>-0.48285800000000001</c:v>
                </c:pt>
                <c:pt idx="158">
                  <c:v>-0.48915900000000001</c:v>
                </c:pt>
                <c:pt idx="159">
                  <c:v>-0.49463400000000002</c:v>
                </c:pt>
                <c:pt idx="160">
                  <c:v>-0.49056300000000003</c:v>
                </c:pt>
                <c:pt idx="161">
                  <c:v>-0.49213200000000001</c:v>
                </c:pt>
                <c:pt idx="162">
                  <c:v>-0.498062</c:v>
                </c:pt>
                <c:pt idx="163">
                  <c:v>-0.49593100000000001</c:v>
                </c:pt>
                <c:pt idx="164">
                  <c:v>-0.48799300000000001</c:v>
                </c:pt>
                <c:pt idx="165">
                  <c:v>-0.488784</c:v>
                </c:pt>
                <c:pt idx="166">
                  <c:v>-0.48927599999999999</c:v>
                </c:pt>
                <c:pt idx="167">
                  <c:v>-0.48212100000000002</c:v>
                </c:pt>
                <c:pt idx="168">
                  <c:v>-0.48378900000000002</c:v>
                </c:pt>
                <c:pt idx="169">
                  <c:v>-0.48649900000000001</c:v>
                </c:pt>
                <c:pt idx="170">
                  <c:v>-0.48729299999999998</c:v>
                </c:pt>
                <c:pt idx="171">
                  <c:v>-0.49243999999999999</c:v>
                </c:pt>
                <c:pt idx="172">
                  <c:v>-0.48816399999999999</c:v>
                </c:pt>
                <c:pt idx="173">
                  <c:v>-0.484373</c:v>
                </c:pt>
                <c:pt idx="174">
                  <c:v>-0.49001899999999998</c:v>
                </c:pt>
                <c:pt idx="175">
                  <c:v>-0.49367899999999998</c:v>
                </c:pt>
                <c:pt idx="176">
                  <c:v>-0.48936800000000003</c:v>
                </c:pt>
                <c:pt idx="177">
                  <c:v>-0.48425000000000001</c:v>
                </c:pt>
                <c:pt idx="178">
                  <c:v>-0.488425</c:v>
                </c:pt>
                <c:pt idx="179">
                  <c:v>-0.49022300000000002</c:v>
                </c:pt>
                <c:pt idx="180">
                  <c:v>-0.48675499999999999</c:v>
                </c:pt>
                <c:pt idx="181">
                  <c:v>-0.48989300000000002</c:v>
                </c:pt>
                <c:pt idx="182">
                  <c:v>-0.492975</c:v>
                </c:pt>
                <c:pt idx="183">
                  <c:v>-0.49132100000000001</c:v>
                </c:pt>
                <c:pt idx="184">
                  <c:v>-0.49276599999999998</c:v>
                </c:pt>
                <c:pt idx="185">
                  <c:v>-0.49653599999999998</c:v>
                </c:pt>
                <c:pt idx="186">
                  <c:v>-0.49225200000000002</c:v>
                </c:pt>
                <c:pt idx="187">
                  <c:v>-0.48803999999999997</c:v>
                </c:pt>
                <c:pt idx="188">
                  <c:v>-0.49200699999999997</c:v>
                </c:pt>
                <c:pt idx="189">
                  <c:v>-0.49126199999999998</c:v>
                </c:pt>
                <c:pt idx="190">
                  <c:v>-0.48757899999999998</c:v>
                </c:pt>
                <c:pt idx="191">
                  <c:v>-0.48828700000000003</c:v>
                </c:pt>
                <c:pt idx="192">
                  <c:v>-0.48868299999999998</c:v>
                </c:pt>
                <c:pt idx="193">
                  <c:v>-0.48542099999999999</c:v>
                </c:pt>
                <c:pt idx="194">
                  <c:v>-0.48334100000000002</c:v>
                </c:pt>
                <c:pt idx="195">
                  <c:v>-0.48564600000000002</c:v>
                </c:pt>
                <c:pt idx="196">
                  <c:v>-0.48295900000000003</c:v>
                </c:pt>
                <c:pt idx="197">
                  <c:v>-0.47980699999999998</c:v>
                </c:pt>
                <c:pt idx="198">
                  <c:v>-0.48193200000000003</c:v>
                </c:pt>
                <c:pt idx="199">
                  <c:v>-0.482182</c:v>
                </c:pt>
                <c:pt idx="200">
                  <c:v>-0.48492299999999999</c:v>
                </c:pt>
                <c:pt idx="201">
                  <c:v>-0.494203</c:v>
                </c:pt>
                <c:pt idx="202">
                  <c:v>-0.49435299999999999</c:v>
                </c:pt>
                <c:pt idx="203">
                  <c:v>-0.484767</c:v>
                </c:pt>
                <c:pt idx="204">
                  <c:v>-0.49047800000000003</c:v>
                </c:pt>
                <c:pt idx="205">
                  <c:v>-0.49732599999999999</c:v>
                </c:pt>
                <c:pt idx="206">
                  <c:v>-0.48561500000000002</c:v>
                </c:pt>
                <c:pt idx="207">
                  <c:v>-0.48641200000000001</c:v>
                </c:pt>
                <c:pt idx="208">
                  <c:v>-0.49407000000000001</c:v>
                </c:pt>
                <c:pt idx="209">
                  <c:v>-0.48870999999999998</c:v>
                </c:pt>
                <c:pt idx="210">
                  <c:v>-0.48966799999999999</c:v>
                </c:pt>
                <c:pt idx="211">
                  <c:v>-0.49478499999999997</c:v>
                </c:pt>
                <c:pt idx="212">
                  <c:v>-0.48677300000000001</c:v>
                </c:pt>
                <c:pt idx="213">
                  <c:v>-0.48431999999999997</c:v>
                </c:pt>
                <c:pt idx="214">
                  <c:v>-0.49686799999999998</c:v>
                </c:pt>
                <c:pt idx="215">
                  <c:v>-0.49447600000000003</c:v>
                </c:pt>
                <c:pt idx="216">
                  <c:v>-0.48566100000000001</c:v>
                </c:pt>
                <c:pt idx="217">
                  <c:v>-0.49130600000000002</c:v>
                </c:pt>
                <c:pt idx="218">
                  <c:v>-0.49005300000000002</c:v>
                </c:pt>
                <c:pt idx="219">
                  <c:v>-0.48513200000000001</c:v>
                </c:pt>
                <c:pt idx="220">
                  <c:v>-0.49055900000000002</c:v>
                </c:pt>
                <c:pt idx="221">
                  <c:v>-0.48993599999999998</c:v>
                </c:pt>
                <c:pt idx="222">
                  <c:v>-0.48271700000000001</c:v>
                </c:pt>
                <c:pt idx="223">
                  <c:v>-0.48727799999999999</c:v>
                </c:pt>
                <c:pt idx="224">
                  <c:v>-0.498637</c:v>
                </c:pt>
                <c:pt idx="225">
                  <c:v>-0.49223099999999997</c:v>
                </c:pt>
                <c:pt idx="226">
                  <c:v>-0.484377</c:v>
                </c:pt>
                <c:pt idx="227">
                  <c:v>-0.49384099999999997</c:v>
                </c:pt>
                <c:pt idx="228">
                  <c:v>-0.49167899999999998</c:v>
                </c:pt>
                <c:pt idx="229">
                  <c:v>-0.48297899999999999</c:v>
                </c:pt>
                <c:pt idx="230">
                  <c:v>-0.48574699999999998</c:v>
                </c:pt>
                <c:pt idx="231">
                  <c:v>-0.48505399999999999</c:v>
                </c:pt>
                <c:pt idx="232">
                  <c:v>-0.48164400000000002</c:v>
                </c:pt>
                <c:pt idx="233">
                  <c:v>-0.48829400000000001</c:v>
                </c:pt>
                <c:pt idx="234">
                  <c:v>-0.49780400000000002</c:v>
                </c:pt>
                <c:pt idx="235">
                  <c:v>-0.49251</c:v>
                </c:pt>
                <c:pt idx="236">
                  <c:v>-0.48698799999999998</c:v>
                </c:pt>
                <c:pt idx="237">
                  <c:v>-0.48895300000000003</c:v>
                </c:pt>
                <c:pt idx="238">
                  <c:v>-0.48802499999999999</c:v>
                </c:pt>
                <c:pt idx="239">
                  <c:v>-0.491317</c:v>
                </c:pt>
                <c:pt idx="240">
                  <c:v>-0.49374400000000002</c:v>
                </c:pt>
                <c:pt idx="241">
                  <c:v>-0.49247600000000002</c:v>
                </c:pt>
                <c:pt idx="242">
                  <c:v>-0.48950700000000003</c:v>
                </c:pt>
                <c:pt idx="243">
                  <c:v>-0.48544199999999998</c:v>
                </c:pt>
                <c:pt idx="244">
                  <c:v>-0.48564200000000002</c:v>
                </c:pt>
                <c:pt idx="245">
                  <c:v>-0.48432999999999998</c:v>
                </c:pt>
                <c:pt idx="246">
                  <c:v>-0.48884499999999997</c:v>
                </c:pt>
                <c:pt idx="247">
                  <c:v>-0.49550499999999997</c:v>
                </c:pt>
                <c:pt idx="248">
                  <c:v>-0.488651</c:v>
                </c:pt>
                <c:pt idx="249">
                  <c:v>-0.484373</c:v>
                </c:pt>
                <c:pt idx="250">
                  <c:v>-0.49072300000000002</c:v>
                </c:pt>
                <c:pt idx="251">
                  <c:v>-0.492865</c:v>
                </c:pt>
                <c:pt idx="252">
                  <c:v>-0.48703200000000002</c:v>
                </c:pt>
                <c:pt idx="253">
                  <c:v>-0.486705</c:v>
                </c:pt>
                <c:pt idx="254">
                  <c:v>-0.48617700000000003</c:v>
                </c:pt>
                <c:pt idx="255">
                  <c:v>-0.48001199999999999</c:v>
                </c:pt>
                <c:pt idx="256">
                  <c:v>-0.48647299999999999</c:v>
                </c:pt>
                <c:pt idx="257">
                  <c:v>-0.49271199999999998</c:v>
                </c:pt>
                <c:pt idx="258">
                  <c:v>-0.48918099999999998</c:v>
                </c:pt>
                <c:pt idx="259">
                  <c:v>-0.487369</c:v>
                </c:pt>
                <c:pt idx="260">
                  <c:v>-0.486734</c:v>
                </c:pt>
                <c:pt idx="261">
                  <c:v>-0.48835000000000001</c:v>
                </c:pt>
                <c:pt idx="262">
                  <c:v>-0.48903799999999997</c:v>
                </c:pt>
                <c:pt idx="263">
                  <c:v>-0.493197</c:v>
                </c:pt>
                <c:pt idx="264">
                  <c:v>-0.49295600000000001</c:v>
                </c:pt>
                <c:pt idx="265">
                  <c:v>-0.47958499999999998</c:v>
                </c:pt>
                <c:pt idx="266">
                  <c:v>-0.47811700000000001</c:v>
                </c:pt>
                <c:pt idx="267">
                  <c:v>-0.49000300000000002</c:v>
                </c:pt>
                <c:pt idx="268">
                  <c:v>-0.49057899999999999</c:v>
                </c:pt>
                <c:pt idx="269">
                  <c:v>-0.48460500000000001</c:v>
                </c:pt>
                <c:pt idx="270">
                  <c:v>-0.48452299999999998</c:v>
                </c:pt>
                <c:pt idx="271">
                  <c:v>-0.48383199999999998</c:v>
                </c:pt>
                <c:pt idx="272">
                  <c:v>-0.48295199999999999</c:v>
                </c:pt>
                <c:pt idx="273">
                  <c:v>-0.49234099999999997</c:v>
                </c:pt>
                <c:pt idx="274">
                  <c:v>-0.49407400000000001</c:v>
                </c:pt>
                <c:pt idx="275">
                  <c:v>-0.48708200000000001</c:v>
                </c:pt>
                <c:pt idx="276">
                  <c:v>-0.49105900000000002</c:v>
                </c:pt>
                <c:pt idx="277">
                  <c:v>-0.494398</c:v>
                </c:pt>
                <c:pt idx="278">
                  <c:v>-0.48987399999999998</c:v>
                </c:pt>
                <c:pt idx="279">
                  <c:v>-0.488348</c:v>
                </c:pt>
                <c:pt idx="280">
                  <c:v>-0.48954199999999998</c:v>
                </c:pt>
                <c:pt idx="281">
                  <c:v>-0.48673300000000003</c:v>
                </c:pt>
                <c:pt idx="282">
                  <c:v>-0.48800199999999999</c:v>
                </c:pt>
                <c:pt idx="283">
                  <c:v>-0.495388</c:v>
                </c:pt>
                <c:pt idx="284">
                  <c:v>-0.49175400000000002</c:v>
                </c:pt>
                <c:pt idx="285">
                  <c:v>-0.48538900000000001</c:v>
                </c:pt>
                <c:pt idx="286">
                  <c:v>-0.487259</c:v>
                </c:pt>
                <c:pt idx="287">
                  <c:v>-0.48702600000000001</c:v>
                </c:pt>
                <c:pt idx="288">
                  <c:v>-0.487153</c:v>
                </c:pt>
                <c:pt idx="289">
                  <c:v>-0.4909</c:v>
                </c:pt>
                <c:pt idx="290">
                  <c:v>-0.490587</c:v>
                </c:pt>
                <c:pt idx="291">
                  <c:v>-0.484099</c:v>
                </c:pt>
                <c:pt idx="292">
                  <c:v>-0.48603099999999999</c:v>
                </c:pt>
                <c:pt idx="293">
                  <c:v>-0.49511899999999998</c:v>
                </c:pt>
                <c:pt idx="294">
                  <c:v>-0.49360799999999999</c:v>
                </c:pt>
                <c:pt idx="295">
                  <c:v>-0.49009599999999998</c:v>
                </c:pt>
                <c:pt idx="296">
                  <c:v>-0.491367</c:v>
                </c:pt>
                <c:pt idx="297">
                  <c:v>-0.49385899999999999</c:v>
                </c:pt>
                <c:pt idx="298">
                  <c:v>-0.49368400000000001</c:v>
                </c:pt>
                <c:pt idx="299">
                  <c:v>-0.48877100000000001</c:v>
                </c:pt>
                <c:pt idx="300">
                  <c:v>-0.49054199999999998</c:v>
                </c:pt>
                <c:pt idx="301">
                  <c:v>-0.48965799999999998</c:v>
                </c:pt>
                <c:pt idx="302">
                  <c:v>-0.48593900000000001</c:v>
                </c:pt>
                <c:pt idx="303">
                  <c:v>-0.48702499999999999</c:v>
                </c:pt>
                <c:pt idx="304">
                  <c:v>-0.48070800000000002</c:v>
                </c:pt>
                <c:pt idx="305">
                  <c:v>-0.47754600000000003</c:v>
                </c:pt>
                <c:pt idx="306">
                  <c:v>-0.488678</c:v>
                </c:pt>
                <c:pt idx="307">
                  <c:v>-0.49557000000000001</c:v>
                </c:pt>
                <c:pt idx="308">
                  <c:v>-0.48946099999999998</c:v>
                </c:pt>
                <c:pt idx="309">
                  <c:v>-0.49044300000000002</c:v>
                </c:pt>
                <c:pt idx="310">
                  <c:v>-0.49723600000000001</c:v>
                </c:pt>
                <c:pt idx="311">
                  <c:v>-0.487734</c:v>
                </c:pt>
                <c:pt idx="312">
                  <c:v>-0.48295300000000002</c:v>
                </c:pt>
                <c:pt idx="313">
                  <c:v>-0.488703</c:v>
                </c:pt>
                <c:pt idx="314">
                  <c:v>-0.48808600000000002</c:v>
                </c:pt>
                <c:pt idx="315">
                  <c:v>-0.48865599999999998</c:v>
                </c:pt>
                <c:pt idx="316">
                  <c:v>-0.491176</c:v>
                </c:pt>
                <c:pt idx="317">
                  <c:v>-0.48876799999999998</c:v>
                </c:pt>
                <c:pt idx="318">
                  <c:v>-0.48657</c:v>
                </c:pt>
                <c:pt idx="319">
                  <c:v>-0.49318299999999998</c:v>
                </c:pt>
                <c:pt idx="320">
                  <c:v>-0.49478499999999997</c:v>
                </c:pt>
                <c:pt idx="321">
                  <c:v>-0.48308299999999998</c:v>
                </c:pt>
                <c:pt idx="322">
                  <c:v>-0.47937799999999997</c:v>
                </c:pt>
                <c:pt idx="323">
                  <c:v>-0.48564499999999999</c:v>
                </c:pt>
                <c:pt idx="324">
                  <c:v>-0.48691000000000001</c:v>
                </c:pt>
                <c:pt idx="325">
                  <c:v>-0.48725400000000002</c:v>
                </c:pt>
                <c:pt idx="326">
                  <c:v>-0.49132199999999998</c:v>
                </c:pt>
                <c:pt idx="327">
                  <c:v>-0.48841299999999999</c:v>
                </c:pt>
                <c:pt idx="328">
                  <c:v>-0.483491</c:v>
                </c:pt>
                <c:pt idx="329">
                  <c:v>-0.49306299999999997</c:v>
                </c:pt>
                <c:pt idx="330">
                  <c:v>-0.49379200000000001</c:v>
                </c:pt>
                <c:pt idx="331">
                  <c:v>-0.48318899999999998</c:v>
                </c:pt>
                <c:pt idx="332">
                  <c:v>-0.48813000000000001</c:v>
                </c:pt>
                <c:pt idx="333">
                  <c:v>-0.48989300000000002</c:v>
                </c:pt>
                <c:pt idx="334">
                  <c:v>-0.47975000000000001</c:v>
                </c:pt>
                <c:pt idx="335">
                  <c:v>-0.48597400000000002</c:v>
                </c:pt>
                <c:pt idx="336">
                  <c:v>-0.49263200000000001</c:v>
                </c:pt>
                <c:pt idx="337">
                  <c:v>-0.479902</c:v>
                </c:pt>
                <c:pt idx="338">
                  <c:v>-0.479541</c:v>
                </c:pt>
                <c:pt idx="339">
                  <c:v>-0.49419999999999997</c:v>
                </c:pt>
                <c:pt idx="340">
                  <c:v>-0.49526199999999998</c:v>
                </c:pt>
                <c:pt idx="341">
                  <c:v>-0.49221999999999999</c:v>
                </c:pt>
                <c:pt idx="342">
                  <c:v>-0.49587199999999998</c:v>
                </c:pt>
                <c:pt idx="343">
                  <c:v>-0.49268400000000001</c:v>
                </c:pt>
                <c:pt idx="344">
                  <c:v>-0.48989300000000002</c:v>
                </c:pt>
                <c:pt idx="345">
                  <c:v>-0.493788</c:v>
                </c:pt>
                <c:pt idx="346">
                  <c:v>-0.492593</c:v>
                </c:pt>
                <c:pt idx="347">
                  <c:v>-0.48571500000000001</c:v>
                </c:pt>
                <c:pt idx="348">
                  <c:v>-0.49006699999999997</c:v>
                </c:pt>
                <c:pt idx="349">
                  <c:v>-0.49732700000000002</c:v>
                </c:pt>
                <c:pt idx="350">
                  <c:v>-0.48525200000000002</c:v>
                </c:pt>
                <c:pt idx="351">
                  <c:v>-0.480993</c:v>
                </c:pt>
                <c:pt idx="352">
                  <c:v>-0.49185699999999999</c:v>
                </c:pt>
                <c:pt idx="353">
                  <c:v>-0.48858800000000002</c:v>
                </c:pt>
                <c:pt idx="354">
                  <c:v>-0.48594599999999999</c:v>
                </c:pt>
                <c:pt idx="355">
                  <c:v>-0.49487700000000001</c:v>
                </c:pt>
                <c:pt idx="356">
                  <c:v>-0.49518299999999998</c:v>
                </c:pt>
                <c:pt idx="357">
                  <c:v>-0.48269800000000002</c:v>
                </c:pt>
                <c:pt idx="358">
                  <c:v>-0.48425099999999999</c:v>
                </c:pt>
                <c:pt idx="359">
                  <c:v>-0.49345</c:v>
                </c:pt>
                <c:pt idx="360">
                  <c:v>-0.48904399999999998</c:v>
                </c:pt>
                <c:pt idx="361">
                  <c:v>-0.48794399999999999</c:v>
                </c:pt>
                <c:pt idx="362">
                  <c:v>-0.49181799999999998</c:v>
                </c:pt>
                <c:pt idx="363">
                  <c:v>-0.48857</c:v>
                </c:pt>
                <c:pt idx="364">
                  <c:v>-0.48420299999999999</c:v>
                </c:pt>
                <c:pt idx="365">
                  <c:v>-0.48860700000000001</c:v>
                </c:pt>
                <c:pt idx="366">
                  <c:v>-0.49623200000000001</c:v>
                </c:pt>
                <c:pt idx="367">
                  <c:v>-0.49071999999999999</c:v>
                </c:pt>
                <c:pt idx="368">
                  <c:v>-0.49044199999999999</c:v>
                </c:pt>
                <c:pt idx="369">
                  <c:v>-0.494784</c:v>
                </c:pt>
                <c:pt idx="370">
                  <c:v>-0.48749199999999998</c:v>
                </c:pt>
                <c:pt idx="371">
                  <c:v>-0.48105799999999999</c:v>
                </c:pt>
                <c:pt idx="372">
                  <c:v>-0.47984500000000002</c:v>
                </c:pt>
                <c:pt idx="373">
                  <c:v>-0.48752899999999999</c:v>
                </c:pt>
                <c:pt idx="374">
                  <c:v>-0.49221599999999999</c:v>
                </c:pt>
                <c:pt idx="375">
                  <c:v>-0.487205</c:v>
                </c:pt>
                <c:pt idx="376">
                  <c:v>-0.484018</c:v>
                </c:pt>
                <c:pt idx="377">
                  <c:v>-0.48452299999999998</c:v>
                </c:pt>
                <c:pt idx="378">
                  <c:v>-0.48629800000000001</c:v>
                </c:pt>
                <c:pt idx="379">
                  <c:v>-0.48653600000000002</c:v>
                </c:pt>
                <c:pt idx="380">
                  <c:v>-0.49053599999999997</c:v>
                </c:pt>
                <c:pt idx="381">
                  <c:v>-0.49669999999999997</c:v>
                </c:pt>
                <c:pt idx="382">
                  <c:v>-0.49432700000000002</c:v>
                </c:pt>
                <c:pt idx="383">
                  <c:v>-0.48733500000000002</c:v>
                </c:pt>
                <c:pt idx="384">
                  <c:v>-0.48569699999999999</c:v>
                </c:pt>
                <c:pt idx="385">
                  <c:v>-0.48717500000000002</c:v>
                </c:pt>
                <c:pt idx="386">
                  <c:v>-0.479578</c:v>
                </c:pt>
                <c:pt idx="387">
                  <c:v>-0.47988399999999998</c:v>
                </c:pt>
                <c:pt idx="388">
                  <c:v>-0.496118</c:v>
                </c:pt>
                <c:pt idx="389">
                  <c:v>-0.49271100000000001</c:v>
                </c:pt>
                <c:pt idx="390">
                  <c:v>-0.479265</c:v>
                </c:pt>
                <c:pt idx="391">
                  <c:v>-0.48733700000000002</c:v>
                </c:pt>
                <c:pt idx="392">
                  <c:v>-0.493782</c:v>
                </c:pt>
                <c:pt idx="393">
                  <c:v>-0.487182</c:v>
                </c:pt>
                <c:pt idx="394">
                  <c:v>-0.48738999999999999</c:v>
                </c:pt>
                <c:pt idx="395">
                  <c:v>-0.49284499999999998</c:v>
                </c:pt>
                <c:pt idx="396">
                  <c:v>-0.48667100000000002</c:v>
                </c:pt>
                <c:pt idx="397">
                  <c:v>-0.48577900000000002</c:v>
                </c:pt>
                <c:pt idx="398">
                  <c:v>-0.492672</c:v>
                </c:pt>
                <c:pt idx="399">
                  <c:v>-0.48908099999999999</c:v>
                </c:pt>
                <c:pt idx="400">
                  <c:v>-0.48680200000000001</c:v>
                </c:pt>
                <c:pt idx="401">
                  <c:v>-0.48834699999999998</c:v>
                </c:pt>
                <c:pt idx="402">
                  <c:v>-0.48728399999999999</c:v>
                </c:pt>
                <c:pt idx="403">
                  <c:v>-0.48660700000000001</c:v>
                </c:pt>
                <c:pt idx="404">
                  <c:v>-0.49113299999999999</c:v>
                </c:pt>
                <c:pt idx="405">
                  <c:v>-0.496361</c:v>
                </c:pt>
                <c:pt idx="406">
                  <c:v>-0.48809799999999998</c:v>
                </c:pt>
                <c:pt idx="407">
                  <c:v>-0.485292</c:v>
                </c:pt>
                <c:pt idx="408">
                  <c:v>-0.49158999999999997</c:v>
                </c:pt>
                <c:pt idx="409">
                  <c:v>-0.48796200000000001</c:v>
                </c:pt>
                <c:pt idx="410">
                  <c:v>-0.48695899999999998</c:v>
                </c:pt>
                <c:pt idx="411">
                  <c:v>-0.49202000000000001</c:v>
                </c:pt>
                <c:pt idx="412">
                  <c:v>-0.48900100000000002</c:v>
                </c:pt>
                <c:pt idx="413">
                  <c:v>-0.48652499999999999</c:v>
                </c:pt>
                <c:pt idx="414">
                  <c:v>-0.49547600000000003</c:v>
                </c:pt>
                <c:pt idx="415">
                  <c:v>-0.497168</c:v>
                </c:pt>
                <c:pt idx="416">
                  <c:v>-0.48252099999999998</c:v>
                </c:pt>
                <c:pt idx="417">
                  <c:v>-0.48519200000000001</c:v>
                </c:pt>
                <c:pt idx="418">
                  <c:v>-0.49676300000000001</c:v>
                </c:pt>
                <c:pt idx="419">
                  <c:v>-0.48835299999999998</c:v>
                </c:pt>
                <c:pt idx="420">
                  <c:v>-0.48241699999999998</c:v>
                </c:pt>
                <c:pt idx="421">
                  <c:v>-0.49202400000000002</c:v>
                </c:pt>
                <c:pt idx="422">
                  <c:v>-0.49438199999999999</c:v>
                </c:pt>
                <c:pt idx="423">
                  <c:v>-0.48423499999999997</c:v>
                </c:pt>
                <c:pt idx="424">
                  <c:v>-0.48542000000000002</c:v>
                </c:pt>
                <c:pt idx="425">
                  <c:v>-0.49018400000000001</c:v>
                </c:pt>
                <c:pt idx="426">
                  <c:v>-0.482906</c:v>
                </c:pt>
                <c:pt idx="427">
                  <c:v>-0.48774899999999999</c:v>
                </c:pt>
                <c:pt idx="428">
                  <c:v>-0.49476799999999999</c:v>
                </c:pt>
                <c:pt idx="429">
                  <c:v>-0.48797699999999999</c:v>
                </c:pt>
                <c:pt idx="430">
                  <c:v>-0.48674499999999998</c:v>
                </c:pt>
                <c:pt idx="431">
                  <c:v>-0.49149300000000001</c:v>
                </c:pt>
                <c:pt idx="432">
                  <c:v>-0.48910399999999998</c:v>
                </c:pt>
                <c:pt idx="433">
                  <c:v>-0.48787799999999998</c:v>
                </c:pt>
                <c:pt idx="434">
                  <c:v>-0.49342999999999998</c:v>
                </c:pt>
                <c:pt idx="435">
                  <c:v>-0.489259</c:v>
                </c:pt>
                <c:pt idx="436">
                  <c:v>-0.48230600000000001</c:v>
                </c:pt>
                <c:pt idx="437">
                  <c:v>-0.48664400000000002</c:v>
                </c:pt>
                <c:pt idx="438">
                  <c:v>-0.48857400000000001</c:v>
                </c:pt>
                <c:pt idx="439">
                  <c:v>-0.48664800000000003</c:v>
                </c:pt>
                <c:pt idx="440">
                  <c:v>-0.49003200000000002</c:v>
                </c:pt>
                <c:pt idx="441">
                  <c:v>-0.49431399999999998</c:v>
                </c:pt>
                <c:pt idx="442">
                  <c:v>-0.49344100000000002</c:v>
                </c:pt>
                <c:pt idx="443">
                  <c:v>-0.48931000000000002</c:v>
                </c:pt>
                <c:pt idx="444">
                  <c:v>-0.48818400000000001</c:v>
                </c:pt>
                <c:pt idx="445">
                  <c:v>-0.48818299999999998</c:v>
                </c:pt>
                <c:pt idx="446">
                  <c:v>-0.48816500000000002</c:v>
                </c:pt>
                <c:pt idx="447">
                  <c:v>-0.48742999999999997</c:v>
                </c:pt>
                <c:pt idx="448">
                  <c:v>-0.48260700000000001</c:v>
                </c:pt>
                <c:pt idx="449">
                  <c:v>-0.48153899999999999</c:v>
                </c:pt>
                <c:pt idx="450">
                  <c:v>-0.48539399999999999</c:v>
                </c:pt>
                <c:pt idx="451">
                  <c:v>-0.48799100000000001</c:v>
                </c:pt>
                <c:pt idx="452">
                  <c:v>-0.48408899999999999</c:v>
                </c:pt>
                <c:pt idx="453">
                  <c:v>-0.48424099999999998</c:v>
                </c:pt>
                <c:pt idx="454">
                  <c:v>-0.49297099999999999</c:v>
                </c:pt>
                <c:pt idx="455">
                  <c:v>-0.49143399999999998</c:v>
                </c:pt>
                <c:pt idx="456">
                  <c:v>-0.49129400000000001</c:v>
                </c:pt>
                <c:pt idx="457">
                  <c:v>-0.49554199999999998</c:v>
                </c:pt>
                <c:pt idx="458">
                  <c:v>-0.49056300000000003</c:v>
                </c:pt>
                <c:pt idx="459">
                  <c:v>-0.48849599999999999</c:v>
                </c:pt>
                <c:pt idx="460">
                  <c:v>-0.49362499999999998</c:v>
                </c:pt>
                <c:pt idx="461">
                  <c:v>-0.49524400000000002</c:v>
                </c:pt>
                <c:pt idx="462">
                  <c:v>-0.48824499999999998</c:v>
                </c:pt>
                <c:pt idx="463">
                  <c:v>-0.48553000000000002</c:v>
                </c:pt>
                <c:pt idx="464">
                  <c:v>-0.49033199999999999</c:v>
                </c:pt>
                <c:pt idx="465">
                  <c:v>-0.48846699999999998</c:v>
                </c:pt>
                <c:pt idx="466">
                  <c:v>-0.48522700000000002</c:v>
                </c:pt>
                <c:pt idx="467">
                  <c:v>-0.486954</c:v>
                </c:pt>
                <c:pt idx="468">
                  <c:v>-0.49124000000000001</c:v>
                </c:pt>
                <c:pt idx="469">
                  <c:v>-0.49264200000000002</c:v>
                </c:pt>
                <c:pt idx="470">
                  <c:v>-0.49371199999999998</c:v>
                </c:pt>
                <c:pt idx="471">
                  <c:v>-0.49134699999999998</c:v>
                </c:pt>
                <c:pt idx="472">
                  <c:v>-0.48022199999999998</c:v>
                </c:pt>
                <c:pt idx="473">
                  <c:v>-0.48080200000000001</c:v>
                </c:pt>
                <c:pt idx="474">
                  <c:v>-0.488705</c:v>
                </c:pt>
                <c:pt idx="475">
                  <c:v>-0.48694700000000002</c:v>
                </c:pt>
                <c:pt idx="476">
                  <c:v>-0.48458899999999999</c:v>
                </c:pt>
                <c:pt idx="477">
                  <c:v>-0.48494999999999999</c:v>
                </c:pt>
                <c:pt idx="478">
                  <c:v>-0.48978100000000002</c:v>
                </c:pt>
                <c:pt idx="479">
                  <c:v>-0.49311500000000003</c:v>
                </c:pt>
                <c:pt idx="480">
                  <c:v>-0.49347400000000002</c:v>
                </c:pt>
                <c:pt idx="481">
                  <c:v>-0.48886200000000002</c:v>
                </c:pt>
                <c:pt idx="482">
                  <c:v>-0.47693200000000002</c:v>
                </c:pt>
                <c:pt idx="483">
                  <c:v>-0.48076200000000002</c:v>
                </c:pt>
                <c:pt idx="484">
                  <c:v>-0.48976799999999998</c:v>
                </c:pt>
                <c:pt idx="485">
                  <c:v>-0.48606700000000003</c:v>
                </c:pt>
                <c:pt idx="486">
                  <c:v>-0.48784699999999998</c:v>
                </c:pt>
                <c:pt idx="487">
                  <c:v>-0.49369099999999999</c:v>
                </c:pt>
                <c:pt idx="488">
                  <c:v>-0.490593</c:v>
                </c:pt>
                <c:pt idx="489">
                  <c:v>-0.48228900000000002</c:v>
                </c:pt>
                <c:pt idx="490">
                  <c:v>-0.48283799999999999</c:v>
                </c:pt>
                <c:pt idx="491">
                  <c:v>-0.48722700000000002</c:v>
                </c:pt>
                <c:pt idx="492">
                  <c:v>-0.48787999999999998</c:v>
                </c:pt>
                <c:pt idx="493">
                  <c:v>-0.49021500000000001</c:v>
                </c:pt>
                <c:pt idx="494">
                  <c:v>-0.48894799999999999</c:v>
                </c:pt>
                <c:pt idx="495">
                  <c:v>-0.48949900000000002</c:v>
                </c:pt>
                <c:pt idx="496">
                  <c:v>-0.49352299999999999</c:v>
                </c:pt>
                <c:pt idx="497">
                  <c:v>-0.49018299999999998</c:v>
                </c:pt>
                <c:pt idx="498">
                  <c:v>-0.48325600000000002</c:v>
                </c:pt>
                <c:pt idx="499">
                  <c:v>-0.48300199999999999</c:v>
                </c:pt>
                <c:pt idx="500">
                  <c:v>-0.48938599999999999</c:v>
                </c:pt>
                <c:pt idx="501">
                  <c:v>-0.48948799999999998</c:v>
                </c:pt>
                <c:pt idx="502">
                  <c:v>-0.48913899999999999</c:v>
                </c:pt>
                <c:pt idx="503">
                  <c:v>-0.49419000000000002</c:v>
                </c:pt>
                <c:pt idx="504">
                  <c:v>-0.48863099999999998</c:v>
                </c:pt>
                <c:pt idx="505">
                  <c:v>-0.48136400000000001</c:v>
                </c:pt>
                <c:pt idx="506">
                  <c:v>-0.48960900000000002</c:v>
                </c:pt>
                <c:pt idx="507">
                  <c:v>-0.49907000000000001</c:v>
                </c:pt>
                <c:pt idx="508">
                  <c:v>-0.49456</c:v>
                </c:pt>
                <c:pt idx="509">
                  <c:v>-0.489869</c:v>
                </c:pt>
                <c:pt idx="510">
                  <c:v>-0.49416100000000002</c:v>
                </c:pt>
                <c:pt idx="511">
                  <c:v>-0.48877799999999999</c:v>
                </c:pt>
                <c:pt idx="512">
                  <c:v>-0.48385899999999998</c:v>
                </c:pt>
                <c:pt idx="513">
                  <c:v>-0.489813</c:v>
                </c:pt>
                <c:pt idx="514">
                  <c:v>-0.487404</c:v>
                </c:pt>
                <c:pt idx="515">
                  <c:v>-0.48100100000000001</c:v>
                </c:pt>
                <c:pt idx="516">
                  <c:v>-0.48905300000000002</c:v>
                </c:pt>
                <c:pt idx="517">
                  <c:v>-0.49906899999999998</c:v>
                </c:pt>
                <c:pt idx="518">
                  <c:v>-0.49269099999999999</c:v>
                </c:pt>
                <c:pt idx="519">
                  <c:v>-0.487288</c:v>
                </c:pt>
                <c:pt idx="520">
                  <c:v>-0.49299100000000001</c:v>
                </c:pt>
                <c:pt idx="521">
                  <c:v>-0.490479</c:v>
                </c:pt>
                <c:pt idx="522">
                  <c:v>-0.48831599999999997</c:v>
                </c:pt>
                <c:pt idx="523">
                  <c:v>-0.49168899999999999</c:v>
                </c:pt>
                <c:pt idx="524">
                  <c:v>-0.48754900000000001</c:v>
                </c:pt>
                <c:pt idx="525">
                  <c:v>-0.48194799999999999</c:v>
                </c:pt>
                <c:pt idx="526">
                  <c:v>-0.48634899999999998</c:v>
                </c:pt>
                <c:pt idx="527">
                  <c:v>-0.49404799999999999</c:v>
                </c:pt>
                <c:pt idx="528">
                  <c:v>-0.487927</c:v>
                </c:pt>
                <c:pt idx="529">
                  <c:v>-0.48969000000000001</c:v>
                </c:pt>
                <c:pt idx="530">
                  <c:v>-0.49968000000000001</c:v>
                </c:pt>
                <c:pt idx="531">
                  <c:v>-0.49299100000000001</c:v>
                </c:pt>
                <c:pt idx="532">
                  <c:v>-0.48782500000000001</c:v>
                </c:pt>
                <c:pt idx="533">
                  <c:v>-0.49002099999999998</c:v>
                </c:pt>
                <c:pt idx="534">
                  <c:v>-0.48355500000000001</c:v>
                </c:pt>
                <c:pt idx="535">
                  <c:v>-0.48080099999999998</c:v>
                </c:pt>
                <c:pt idx="536">
                  <c:v>-0.48800100000000002</c:v>
                </c:pt>
                <c:pt idx="537">
                  <c:v>-0.48896800000000001</c:v>
                </c:pt>
                <c:pt idx="538">
                  <c:v>-0.48623499999999997</c:v>
                </c:pt>
                <c:pt idx="539">
                  <c:v>-0.49204300000000001</c:v>
                </c:pt>
                <c:pt idx="540">
                  <c:v>-0.491257</c:v>
                </c:pt>
                <c:pt idx="541">
                  <c:v>-0.48669000000000001</c:v>
                </c:pt>
                <c:pt idx="542">
                  <c:v>-0.49512200000000001</c:v>
                </c:pt>
                <c:pt idx="543">
                  <c:v>-0.49709999999999999</c:v>
                </c:pt>
                <c:pt idx="544">
                  <c:v>-0.48535899999999998</c:v>
                </c:pt>
                <c:pt idx="545">
                  <c:v>-0.48314299999999999</c:v>
                </c:pt>
                <c:pt idx="546">
                  <c:v>-0.49008099999999999</c:v>
                </c:pt>
                <c:pt idx="547">
                  <c:v>-0.48810599999999998</c:v>
                </c:pt>
                <c:pt idx="548">
                  <c:v>-0.48305700000000001</c:v>
                </c:pt>
                <c:pt idx="549">
                  <c:v>-0.48708800000000002</c:v>
                </c:pt>
                <c:pt idx="550">
                  <c:v>-0.49036800000000003</c:v>
                </c:pt>
                <c:pt idx="551">
                  <c:v>-0.490979</c:v>
                </c:pt>
                <c:pt idx="552">
                  <c:v>-0.48896800000000001</c:v>
                </c:pt>
                <c:pt idx="553">
                  <c:v>-0.48552099999999998</c:v>
                </c:pt>
                <c:pt idx="554">
                  <c:v>-0.48869800000000002</c:v>
                </c:pt>
                <c:pt idx="555">
                  <c:v>-0.49068699999999998</c:v>
                </c:pt>
                <c:pt idx="556">
                  <c:v>-0.49138500000000002</c:v>
                </c:pt>
                <c:pt idx="557">
                  <c:v>-0.48497499999999999</c:v>
                </c:pt>
                <c:pt idx="558">
                  <c:v>-0.47977599999999998</c:v>
                </c:pt>
                <c:pt idx="559">
                  <c:v>-0.48937700000000001</c:v>
                </c:pt>
                <c:pt idx="560">
                  <c:v>-0.49214999999999998</c:v>
                </c:pt>
                <c:pt idx="561">
                  <c:v>-0.48575600000000002</c:v>
                </c:pt>
                <c:pt idx="562">
                  <c:v>-0.48174699999999998</c:v>
                </c:pt>
                <c:pt idx="563">
                  <c:v>-0.48586499999999999</c:v>
                </c:pt>
                <c:pt idx="564">
                  <c:v>-0.48918</c:v>
                </c:pt>
                <c:pt idx="565">
                  <c:v>-0.48885000000000001</c:v>
                </c:pt>
                <c:pt idx="566">
                  <c:v>-0.49430499999999999</c:v>
                </c:pt>
                <c:pt idx="567">
                  <c:v>-0.49015700000000001</c:v>
                </c:pt>
                <c:pt idx="568">
                  <c:v>-0.48300399999999999</c:v>
                </c:pt>
                <c:pt idx="569">
                  <c:v>-0.49033399999999999</c:v>
                </c:pt>
                <c:pt idx="570">
                  <c:v>-0.49363099999999999</c:v>
                </c:pt>
                <c:pt idx="571">
                  <c:v>-0.49012299999999998</c:v>
                </c:pt>
                <c:pt idx="572">
                  <c:v>-0.49386999999999998</c:v>
                </c:pt>
                <c:pt idx="573">
                  <c:v>-0.49464000000000002</c:v>
                </c:pt>
                <c:pt idx="574">
                  <c:v>-0.48702000000000001</c:v>
                </c:pt>
                <c:pt idx="575">
                  <c:v>-0.48878199999999999</c:v>
                </c:pt>
                <c:pt idx="576">
                  <c:v>-0.49423699999999998</c:v>
                </c:pt>
                <c:pt idx="577">
                  <c:v>-0.48786099999999999</c:v>
                </c:pt>
                <c:pt idx="578">
                  <c:v>-0.48607899999999998</c:v>
                </c:pt>
                <c:pt idx="579">
                  <c:v>-0.49066100000000001</c:v>
                </c:pt>
                <c:pt idx="580">
                  <c:v>-0.48872500000000002</c:v>
                </c:pt>
                <c:pt idx="581">
                  <c:v>-0.48359099999999999</c:v>
                </c:pt>
                <c:pt idx="582">
                  <c:v>-0.48365900000000001</c:v>
                </c:pt>
                <c:pt idx="583">
                  <c:v>-0.48872599999999999</c:v>
                </c:pt>
                <c:pt idx="584">
                  <c:v>-0.488346</c:v>
                </c:pt>
                <c:pt idx="585">
                  <c:v>-0.493481</c:v>
                </c:pt>
                <c:pt idx="586">
                  <c:v>-0.49605700000000003</c:v>
                </c:pt>
                <c:pt idx="587">
                  <c:v>-0.48480200000000001</c:v>
                </c:pt>
                <c:pt idx="588">
                  <c:v>-0.48825400000000002</c:v>
                </c:pt>
                <c:pt idx="589">
                  <c:v>-0.495782</c:v>
                </c:pt>
                <c:pt idx="590">
                  <c:v>-0.48825400000000002</c:v>
                </c:pt>
                <c:pt idx="591">
                  <c:v>-0.48266199999999998</c:v>
                </c:pt>
                <c:pt idx="592">
                  <c:v>-0.48861500000000002</c:v>
                </c:pt>
                <c:pt idx="593">
                  <c:v>-0.49201600000000001</c:v>
                </c:pt>
                <c:pt idx="594">
                  <c:v>-0.486097</c:v>
                </c:pt>
                <c:pt idx="595">
                  <c:v>-0.48896400000000001</c:v>
                </c:pt>
                <c:pt idx="596">
                  <c:v>-0.49252000000000001</c:v>
                </c:pt>
                <c:pt idx="597">
                  <c:v>-0.47953800000000002</c:v>
                </c:pt>
                <c:pt idx="598">
                  <c:v>-0.478244</c:v>
                </c:pt>
                <c:pt idx="599">
                  <c:v>-0.48846800000000001</c:v>
                </c:pt>
                <c:pt idx="600">
                  <c:v>-0.482458</c:v>
                </c:pt>
                <c:pt idx="601">
                  <c:v>-0.48146699999999998</c:v>
                </c:pt>
                <c:pt idx="602">
                  <c:v>-0.497062</c:v>
                </c:pt>
                <c:pt idx="603">
                  <c:v>-0.49360300000000001</c:v>
                </c:pt>
                <c:pt idx="604">
                  <c:v>-0.48084899999999997</c:v>
                </c:pt>
                <c:pt idx="605">
                  <c:v>-0.491093</c:v>
                </c:pt>
                <c:pt idx="606">
                  <c:v>-0.495139</c:v>
                </c:pt>
                <c:pt idx="607">
                  <c:v>-0.48477100000000001</c:v>
                </c:pt>
                <c:pt idx="608">
                  <c:v>-0.48990299999999998</c:v>
                </c:pt>
                <c:pt idx="609">
                  <c:v>-0.49544199999999999</c:v>
                </c:pt>
                <c:pt idx="610">
                  <c:v>-0.49111300000000002</c:v>
                </c:pt>
                <c:pt idx="611">
                  <c:v>-0.49185000000000001</c:v>
                </c:pt>
                <c:pt idx="612">
                  <c:v>-0.497446</c:v>
                </c:pt>
                <c:pt idx="613">
                  <c:v>-0.492147</c:v>
                </c:pt>
                <c:pt idx="614">
                  <c:v>-0.481572</c:v>
                </c:pt>
                <c:pt idx="615">
                  <c:v>-0.48755900000000002</c:v>
                </c:pt>
                <c:pt idx="616">
                  <c:v>-0.49467699999999998</c:v>
                </c:pt>
                <c:pt idx="617">
                  <c:v>-0.48783599999999999</c:v>
                </c:pt>
                <c:pt idx="618">
                  <c:v>-0.485954</c:v>
                </c:pt>
                <c:pt idx="619">
                  <c:v>-0.48938500000000001</c:v>
                </c:pt>
                <c:pt idx="620">
                  <c:v>-0.48636499999999999</c:v>
                </c:pt>
                <c:pt idx="621">
                  <c:v>-0.48607099999999998</c:v>
                </c:pt>
                <c:pt idx="622">
                  <c:v>-0.49131799999999998</c:v>
                </c:pt>
                <c:pt idx="623">
                  <c:v>-0.48976500000000001</c:v>
                </c:pt>
                <c:pt idx="624">
                  <c:v>-0.48732999999999999</c:v>
                </c:pt>
                <c:pt idx="625">
                  <c:v>-0.49021199999999998</c:v>
                </c:pt>
                <c:pt idx="626">
                  <c:v>-0.48359999999999997</c:v>
                </c:pt>
                <c:pt idx="627">
                  <c:v>-0.47999399999999998</c:v>
                </c:pt>
                <c:pt idx="628">
                  <c:v>-0.490985</c:v>
                </c:pt>
                <c:pt idx="629">
                  <c:v>-0.49363400000000002</c:v>
                </c:pt>
                <c:pt idx="630">
                  <c:v>-0.48453600000000002</c:v>
                </c:pt>
                <c:pt idx="631">
                  <c:v>-0.48640699999999998</c:v>
                </c:pt>
                <c:pt idx="632">
                  <c:v>-0.49448399999999998</c:v>
                </c:pt>
                <c:pt idx="633">
                  <c:v>-0.48698799999999998</c:v>
                </c:pt>
                <c:pt idx="634">
                  <c:v>-0.48419899999999999</c:v>
                </c:pt>
                <c:pt idx="635">
                  <c:v>-0.493782</c:v>
                </c:pt>
                <c:pt idx="636">
                  <c:v>-0.48877999999999999</c:v>
                </c:pt>
                <c:pt idx="637">
                  <c:v>-0.483713</c:v>
                </c:pt>
                <c:pt idx="638">
                  <c:v>-0.49067100000000002</c:v>
                </c:pt>
                <c:pt idx="639">
                  <c:v>-0.49253400000000003</c:v>
                </c:pt>
                <c:pt idx="640">
                  <c:v>-0.48663699999999999</c:v>
                </c:pt>
                <c:pt idx="641">
                  <c:v>-0.48740699999999998</c:v>
                </c:pt>
                <c:pt idx="642">
                  <c:v>-0.49131799999999998</c:v>
                </c:pt>
                <c:pt idx="643">
                  <c:v>-0.48395100000000002</c:v>
                </c:pt>
                <c:pt idx="644">
                  <c:v>-0.48448099999999999</c:v>
                </c:pt>
                <c:pt idx="645">
                  <c:v>-0.49245800000000001</c:v>
                </c:pt>
                <c:pt idx="646">
                  <c:v>-0.48911500000000002</c:v>
                </c:pt>
                <c:pt idx="647">
                  <c:v>-0.48583599999999999</c:v>
                </c:pt>
                <c:pt idx="648">
                  <c:v>-0.48950899999999997</c:v>
                </c:pt>
                <c:pt idx="649">
                  <c:v>-0.488479</c:v>
                </c:pt>
                <c:pt idx="650">
                  <c:v>-0.48531200000000002</c:v>
                </c:pt>
                <c:pt idx="651">
                  <c:v>-0.49401200000000001</c:v>
                </c:pt>
                <c:pt idx="652">
                  <c:v>-0.49621799999999999</c:v>
                </c:pt>
                <c:pt idx="653">
                  <c:v>-0.48815199999999997</c:v>
                </c:pt>
                <c:pt idx="654">
                  <c:v>-0.49379699999999999</c:v>
                </c:pt>
                <c:pt idx="655">
                  <c:v>-0.49673</c:v>
                </c:pt>
                <c:pt idx="656">
                  <c:v>-0.48775099999999999</c:v>
                </c:pt>
                <c:pt idx="657">
                  <c:v>-0.48762</c:v>
                </c:pt>
                <c:pt idx="658">
                  <c:v>-0.495388</c:v>
                </c:pt>
                <c:pt idx="659">
                  <c:v>-0.49520500000000001</c:v>
                </c:pt>
                <c:pt idx="660">
                  <c:v>-0.48516900000000002</c:v>
                </c:pt>
                <c:pt idx="661">
                  <c:v>-0.48547400000000002</c:v>
                </c:pt>
                <c:pt idx="662">
                  <c:v>-0.487259</c:v>
                </c:pt>
                <c:pt idx="663">
                  <c:v>-0.48434300000000002</c:v>
                </c:pt>
                <c:pt idx="664">
                  <c:v>-0.48851499999999998</c:v>
                </c:pt>
                <c:pt idx="665">
                  <c:v>-0.48486099999999999</c:v>
                </c:pt>
                <c:pt idx="666">
                  <c:v>-0.47867100000000001</c:v>
                </c:pt>
                <c:pt idx="667">
                  <c:v>-0.486149</c:v>
                </c:pt>
                <c:pt idx="668">
                  <c:v>-0.49282900000000002</c:v>
                </c:pt>
                <c:pt idx="669">
                  <c:v>-0.48576900000000001</c:v>
                </c:pt>
                <c:pt idx="670">
                  <c:v>-0.48384899999999997</c:v>
                </c:pt>
                <c:pt idx="671">
                  <c:v>-0.492479</c:v>
                </c:pt>
                <c:pt idx="672">
                  <c:v>-0.48564499999999999</c:v>
                </c:pt>
                <c:pt idx="673">
                  <c:v>-0.48303099999999999</c:v>
                </c:pt>
                <c:pt idx="674">
                  <c:v>-0.49621900000000002</c:v>
                </c:pt>
                <c:pt idx="675">
                  <c:v>-0.49635699999999999</c:v>
                </c:pt>
                <c:pt idx="676">
                  <c:v>-0.48489300000000002</c:v>
                </c:pt>
                <c:pt idx="677">
                  <c:v>-0.48259400000000002</c:v>
                </c:pt>
                <c:pt idx="678">
                  <c:v>-0.485427</c:v>
                </c:pt>
                <c:pt idx="679">
                  <c:v>-0.481794</c:v>
                </c:pt>
                <c:pt idx="680">
                  <c:v>-0.48583599999999999</c:v>
                </c:pt>
                <c:pt idx="681">
                  <c:v>-0.49273499999999998</c:v>
                </c:pt>
                <c:pt idx="682">
                  <c:v>-0.48332599999999998</c:v>
                </c:pt>
                <c:pt idx="683">
                  <c:v>-0.48186099999999998</c:v>
                </c:pt>
                <c:pt idx="684">
                  <c:v>-0.49463400000000002</c:v>
                </c:pt>
                <c:pt idx="685">
                  <c:v>-0.49278899999999998</c:v>
                </c:pt>
                <c:pt idx="686">
                  <c:v>-0.48429899999999998</c:v>
                </c:pt>
                <c:pt idx="687">
                  <c:v>-0.48943999999999999</c:v>
                </c:pt>
                <c:pt idx="688">
                  <c:v>-0.490504</c:v>
                </c:pt>
                <c:pt idx="689">
                  <c:v>-0.48054600000000003</c:v>
                </c:pt>
                <c:pt idx="690">
                  <c:v>-0.48895699999999997</c:v>
                </c:pt>
                <c:pt idx="691">
                  <c:v>-0.49911499999999998</c:v>
                </c:pt>
                <c:pt idx="692">
                  <c:v>-0.48586000000000001</c:v>
                </c:pt>
                <c:pt idx="693">
                  <c:v>-0.48566500000000001</c:v>
                </c:pt>
                <c:pt idx="694">
                  <c:v>-0.49798999999999999</c:v>
                </c:pt>
                <c:pt idx="695">
                  <c:v>-0.491008</c:v>
                </c:pt>
                <c:pt idx="696">
                  <c:v>-0.483624</c:v>
                </c:pt>
                <c:pt idx="697">
                  <c:v>-0.49135800000000002</c:v>
                </c:pt>
                <c:pt idx="698">
                  <c:v>-0.49236099999999999</c:v>
                </c:pt>
                <c:pt idx="699">
                  <c:v>-0.48604700000000001</c:v>
                </c:pt>
                <c:pt idx="700">
                  <c:v>-0.493253</c:v>
                </c:pt>
                <c:pt idx="701">
                  <c:v>-0.49778800000000001</c:v>
                </c:pt>
                <c:pt idx="702">
                  <c:v>-0.49138399999999999</c:v>
                </c:pt>
                <c:pt idx="703">
                  <c:v>-0.48991800000000002</c:v>
                </c:pt>
                <c:pt idx="704">
                  <c:v>-0.49002200000000001</c:v>
                </c:pt>
                <c:pt idx="705">
                  <c:v>-0.493425</c:v>
                </c:pt>
                <c:pt idx="706">
                  <c:v>-0.49464000000000002</c:v>
                </c:pt>
                <c:pt idx="707">
                  <c:v>-0.49166599999999999</c:v>
                </c:pt>
                <c:pt idx="708">
                  <c:v>-0.48991299999999999</c:v>
                </c:pt>
                <c:pt idx="709">
                  <c:v>-0.48617199999999999</c:v>
                </c:pt>
                <c:pt idx="710">
                  <c:v>-0.49023899999999998</c:v>
                </c:pt>
                <c:pt idx="711">
                  <c:v>-0.49443599999999999</c:v>
                </c:pt>
                <c:pt idx="712">
                  <c:v>-0.48621500000000001</c:v>
                </c:pt>
                <c:pt idx="713">
                  <c:v>-0.48269699999999999</c:v>
                </c:pt>
                <c:pt idx="714">
                  <c:v>-0.49077900000000002</c:v>
                </c:pt>
                <c:pt idx="715">
                  <c:v>-0.49270799999999998</c:v>
                </c:pt>
                <c:pt idx="716">
                  <c:v>-0.48749100000000001</c:v>
                </c:pt>
                <c:pt idx="717">
                  <c:v>-0.49163800000000002</c:v>
                </c:pt>
                <c:pt idx="718">
                  <c:v>-0.48971399999999998</c:v>
                </c:pt>
                <c:pt idx="719">
                  <c:v>-0.47959200000000002</c:v>
                </c:pt>
                <c:pt idx="720">
                  <c:v>-0.48330400000000001</c:v>
                </c:pt>
                <c:pt idx="721">
                  <c:v>-0.48697200000000002</c:v>
                </c:pt>
                <c:pt idx="722">
                  <c:v>-0.48185499999999998</c:v>
                </c:pt>
                <c:pt idx="723">
                  <c:v>-0.48448200000000002</c:v>
                </c:pt>
                <c:pt idx="724">
                  <c:v>-0.49062800000000001</c:v>
                </c:pt>
                <c:pt idx="725">
                  <c:v>-0.48843999999999999</c:v>
                </c:pt>
                <c:pt idx="726">
                  <c:v>-0.48659200000000002</c:v>
                </c:pt>
                <c:pt idx="727">
                  <c:v>-0.49242399999999997</c:v>
                </c:pt>
                <c:pt idx="728">
                  <c:v>-0.487176</c:v>
                </c:pt>
                <c:pt idx="729">
                  <c:v>-0.477358</c:v>
                </c:pt>
                <c:pt idx="730">
                  <c:v>-0.48183500000000001</c:v>
                </c:pt>
                <c:pt idx="731">
                  <c:v>-0.48628199999999999</c:v>
                </c:pt>
                <c:pt idx="732">
                  <c:v>-0.485682</c:v>
                </c:pt>
                <c:pt idx="733">
                  <c:v>-0.48755199999999999</c:v>
                </c:pt>
                <c:pt idx="734">
                  <c:v>-0.49281399999999997</c:v>
                </c:pt>
                <c:pt idx="735">
                  <c:v>-0.495558</c:v>
                </c:pt>
                <c:pt idx="736">
                  <c:v>-0.49557200000000001</c:v>
                </c:pt>
                <c:pt idx="737">
                  <c:v>-0.49653799999999998</c:v>
                </c:pt>
                <c:pt idx="738">
                  <c:v>-0.48578199999999999</c:v>
                </c:pt>
                <c:pt idx="739">
                  <c:v>-0.48138799999999998</c:v>
                </c:pt>
                <c:pt idx="740">
                  <c:v>-0.49641299999999999</c:v>
                </c:pt>
                <c:pt idx="741">
                  <c:v>-0.49637399999999998</c:v>
                </c:pt>
                <c:pt idx="742">
                  <c:v>-0.48536000000000001</c:v>
                </c:pt>
                <c:pt idx="743">
                  <c:v>-0.48711599999999999</c:v>
                </c:pt>
                <c:pt idx="744">
                  <c:v>-0.49243900000000002</c:v>
                </c:pt>
                <c:pt idx="745">
                  <c:v>-0.48409800000000003</c:v>
                </c:pt>
                <c:pt idx="746">
                  <c:v>-0.48085800000000001</c:v>
                </c:pt>
                <c:pt idx="747">
                  <c:v>-0.49151499999999998</c:v>
                </c:pt>
                <c:pt idx="748">
                  <c:v>-0.49318600000000001</c:v>
                </c:pt>
                <c:pt idx="749">
                  <c:v>-0.48735499999999998</c:v>
                </c:pt>
                <c:pt idx="750">
                  <c:v>-0.48819299999999999</c:v>
                </c:pt>
                <c:pt idx="751">
                  <c:v>-0.49055500000000002</c:v>
                </c:pt>
                <c:pt idx="752">
                  <c:v>-0.49016900000000002</c:v>
                </c:pt>
                <c:pt idx="753">
                  <c:v>-0.49371700000000002</c:v>
                </c:pt>
                <c:pt idx="754">
                  <c:v>-0.49788900000000003</c:v>
                </c:pt>
                <c:pt idx="755">
                  <c:v>-0.490838</c:v>
                </c:pt>
                <c:pt idx="756">
                  <c:v>-0.48636400000000002</c:v>
                </c:pt>
                <c:pt idx="757">
                  <c:v>-0.49008299999999999</c:v>
                </c:pt>
                <c:pt idx="758">
                  <c:v>-0.489172</c:v>
                </c:pt>
                <c:pt idx="759">
                  <c:v>-0.48894599999999999</c:v>
                </c:pt>
                <c:pt idx="760">
                  <c:v>-0.492371</c:v>
                </c:pt>
                <c:pt idx="761">
                  <c:v>-0.49135499999999999</c:v>
                </c:pt>
                <c:pt idx="762">
                  <c:v>-0.48646699999999998</c:v>
                </c:pt>
                <c:pt idx="763">
                  <c:v>-0.48704999999999998</c:v>
                </c:pt>
                <c:pt idx="764">
                  <c:v>-0.48777900000000002</c:v>
                </c:pt>
                <c:pt idx="765">
                  <c:v>-0.48085</c:v>
                </c:pt>
                <c:pt idx="766">
                  <c:v>-0.48376000000000002</c:v>
                </c:pt>
                <c:pt idx="767">
                  <c:v>-0.490674</c:v>
                </c:pt>
                <c:pt idx="768">
                  <c:v>-0.48322399999999999</c:v>
                </c:pt>
                <c:pt idx="769">
                  <c:v>-0.47753400000000001</c:v>
                </c:pt>
                <c:pt idx="770">
                  <c:v>-0.48546</c:v>
                </c:pt>
                <c:pt idx="771">
                  <c:v>-0.48886499999999999</c:v>
                </c:pt>
                <c:pt idx="772">
                  <c:v>-0.48302400000000001</c:v>
                </c:pt>
                <c:pt idx="773">
                  <c:v>-0.49043399999999998</c:v>
                </c:pt>
                <c:pt idx="774">
                  <c:v>-0.49848300000000001</c:v>
                </c:pt>
                <c:pt idx="775">
                  <c:v>-0.49249599999999999</c:v>
                </c:pt>
                <c:pt idx="776">
                  <c:v>-0.490985</c:v>
                </c:pt>
                <c:pt idx="777">
                  <c:v>-0.49294900000000003</c:v>
                </c:pt>
                <c:pt idx="778">
                  <c:v>-0.49228100000000002</c:v>
                </c:pt>
                <c:pt idx="779">
                  <c:v>-0.49040499999999998</c:v>
                </c:pt>
                <c:pt idx="780">
                  <c:v>-0.48778700000000003</c:v>
                </c:pt>
                <c:pt idx="781">
                  <c:v>-0.48770000000000002</c:v>
                </c:pt>
                <c:pt idx="782">
                  <c:v>-0.488622</c:v>
                </c:pt>
                <c:pt idx="783">
                  <c:v>-0.49537999999999999</c:v>
                </c:pt>
                <c:pt idx="784">
                  <c:v>-0.49245499999999998</c:v>
                </c:pt>
                <c:pt idx="785">
                  <c:v>-0.48450700000000002</c:v>
                </c:pt>
                <c:pt idx="786">
                  <c:v>-0.49556499999999998</c:v>
                </c:pt>
                <c:pt idx="787">
                  <c:v>-0.49613800000000002</c:v>
                </c:pt>
                <c:pt idx="788">
                  <c:v>-0.484624</c:v>
                </c:pt>
                <c:pt idx="789">
                  <c:v>-0.48559000000000002</c:v>
                </c:pt>
                <c:pt idx="790">
                  <c:v>-0.48597699999999999</c:v>
                </c:pt>
                <c:pt idx="791">
                  <c:v>-0.47872900000000002</c:v>
                </c:pt>
                <c:pt idx="792">
                  <c:v>-0.48081099999999999</c:v>
                </c:pt>
                <c:pt idx="793">
                  <c:v>-0.49120200000000003</c:v>
                </c:pt>
                <c:pt idx="794">
                  <c:v>-0.48920200000000003</c:v>
                </c:pt>
                <c:pt idx="795">
                  <c:v>-0.48490800000000001</c:v>
                </c:pt>
                <c:pt idx="796">
                  <c:v>-0.48957800000000001</c:v>
                </c:pt>
                <c:pt idx="797">
                  <c:v>-0.48790499999999998</c:v>
                </c:pt>
                <c:pt idx="798">
                  <c:v>-0.48869800000000002</c:v>
                </c:pt>
                <c:pt idx="799">
                  <c:v>-0.49537799999999999</c:v>
                </c:pt>
                <c:pt idx="800">
                  <c:v>-0.49459700000000001</c:v>
                </c:pt>
                <c:pt idx="801">
                  <c:v>-0.48780800000000002</c:v>
                </c:pt>
                <c:pt idx="802">
                  <c:v>-0.48641000000000001</c:v>
                </c:pt>
                <c:pt idx="803">
                  <c:v>-0.49219200000000002</c:v>
                </c:pt>
                <c:pt idx="804">
                  <c:v>-0.48853800000000003</c:v>
                </c:pt>
                <c:pt idx="805">
                  <c:v>-0.485485</c:v>
                </c:pt>
                <c:pt idx="806">
                  <c:v>-0.48989500000000002</c:v>
                </c:pt>
                <c:pt idx="807">
                  <c:v>-0.48819899999999999</c:v>
                </c:pt>
                <c:pt idx="808">
                  <c:v>-0.48804399999999998</c:v>
                </c:pt>
                <c:pt idx="809">
                  <c:v>-0.48970999999999998</c:v>
                </c:pt>
                <c:pt idx="810">
                  <c:v>-0.48513600000000001</c:v>
                </c:pt>
                <c:pt idx="811">
                  <c:v>-0.48106100000000002</c:v>
                </c:pt>
                <c:pt idx="812">
                  <c:v>-0.484597</c:v>
                </c:pt>
                <c:pt idx="813">
                  <c:v>-0.48630800000000002</c:v>
                </c:pt>
                <c:pt idx="814">
                  <c:v>-0.48088599999999998</c:v>
                </c:pt>
                <c:pt idx="815">
                  <c:v>-0.48473699999999997</c:v>
                </c:pt>
                <c:pt idx="816">
                  <c:v>-0.49232700000000001</c:v>
                </c:pt>
                <c:pt idx="817">
                  <c:v>-0.48723899999999998</c:v>
                </c:pt>
                <c:pt idx="818">
                  <c:v>-0.48549300000000001</c:v>
                </c:pt>
                <c:pt idx="819">
                  <c:v>-0.49311300000000002</c:v>
                </c:pt>
                <c:pt idx="820">
                  <c:v>-0.49198900000000001</c:v>
                </c:pt>
                <c:pt idx="821">
                  <c:v>-0.48418800000000001</c:v>
                </c:pt>
                <c:pt idx="822">
                  <c:v>-0.49043199999999998</c:v>
                </c:pt>
                <c:pt idx="823">
                  <c:v>-0.49660100000000001</c:v>
                </c:pt>
                <c:pt idx="824">
                  <c:v>-0.49285800000000002</c:v>
                </c:pt>
                <c:pt idx="825">
                  <c:v>-0.49341699999999999</c:v>
                </c:pt>
                <c:pt idx="826">
                  <c:v>-0.49287900000000001</c:v>
                </c:pt>
                <c:pt idx="827">
                  <c:v>-0.487313</c:v>
                </c:pt>
                <c:pt idx="828">
                  <c:v>-0.48409400000000002</c:v>
                </c:pt>
                <c:pt idx="829">
                  <c:v>-0.48916700000000002</c:v>
                </c:pt>
                <c:pt idx="830">
                  <c:v>-0.49132399999999998</c:v>
                </c:pt>
                <c:pt idx="831">
                  <c:v>-0.482153</c:v>
                </c:pt>
                <c:pt idx="832">
                  <c:v>-0.48444599999999999</c:v>
                </c:pt>
                <c:pt idx="833">
                  <c:v>-0.49274400000000002</c:v>
                </c:pt>
                <c:pt idx="834">
                  <c:v>-0.489983</c:v>
                </c:pt>
                <c:pt idx="835">
                  <c:v>-0.49215199999999998</c:v>
                </c:pt>
                <c:pt idx="836">
                  <c:v>-0.49350699999999997</c:v>
                </c:pt>
                <c:pt idx="837">
                  <c:v>-0.48611500000000002</c:v>
                </c:pt>
                <c:pt idx="838">
                  <c:v>-0.48433500000000002</c:v>
                </c:pt>
                <c:pt idx="839">
                  <c:v>-0.49004900000000001</c:v>
                </c:pt>
                <c:pt idx="840">
                  <c:v>-0.48772900000000002</c:v>
                </c:pt>
                <c:pt idx="841">
                  <c:v>-0.48464299999999999</c:v>
                </c:pt>
                <c:pt idx="842">
                  <c:v>-0.49344100000000002</c:v>
                </c:pt>
                <c:pt idx="843">
                  <c:v>-0.49429099999999998</c:v>
                </c:pt>
                <c:pt idx="844">
                  <c:v>-0.487931</c:v>
                </c:pt>
                <c:pt idx="845">
                  <c:v>-0.48642999999999997</c:v>
                </c:pt>
                <c:pt idx="846">
                  <c:v>-0.48967699999999997</c:v>
                </c:pt>
                <c:pt idx="847">
                  <c:v>-0.49117300000000003</c:v>
                </c:pt>
                <c:pt idx="848">
                  <c:v>-0.48824499999999998</c:v>
                </c:pt>
                <c:pt idx="849">
                  <c:v>-0.49144700000000002</c:v>
                </c:pt>
                <c:pt idx="850">
                  <c:v>-0.49044599999999999</c:v>
                </c:pt>
                <c:pt idx="851">
                  <c:v>-0.48714499999999999</c:v>
                </c:pt>
                <c:pt idx="852">
                  <c:v>-0.49204100000000001</c:v>
                </c:pt>
                <c:pt idx="853">
                  <c:v>-0.489983</c:v>
                </c:pt>
                <c:pt idx="854">
                  <c:v>-0.486572</c:v>
                </c:pt>
                <c:pt idx="855">
                  <c:v>-0.49050899999999997</c:v>
                </c:pt>
                <c:pt idx="856">
                  <c:v>-0.48382799999999998</c:v>
                </c:pt>
                <c:pt idx="857">
                  <c:v>-0.47875499999999999</c:v>
                </c:pt>
                <c:pt idx="858">
                  <c:v>-0.49051</c:v>
                </c:pt>
                <c:pt idx="859">
                  <c:v>-0.49554100000000001</c:v>
                </c:pt>
                <c:pt idx="860">
                  <c:v>-0.48737999999999998</c:v>
                </c:pt>
                <c:pt idx="861">
                  <c:v>-0.49042200000000002</c:v>
                </c:pt>
                <c:pt idx="862">
                  <c:v>-0.49754399999999999</c:v>
                </c:pt>
                <c:pt idx="863">
                  <c:v>-0.485794</c:v>
                </c:pt>
                <c:pt idx="864">
                  <c:v>-0.48232900000000001</c:v>
                </c:pt>
                <c:pt idx="865">
                  <c:v>-0.49282599999999999</c:v>
                </c:pt>
                <c:pt idx="866">
                  <c:v>-0.48814200000000002</c:v>
                </c:pt>
                <c:pt idx="867">
                  <c:v>-0.47998000000000002</c:v>
                </c:pt>
                <c:pt idx="868">
                  <c:v>-0.49102299999999999</c:v>
                </c:pt>
                <c:pt idx="869">
                  <c:v>-0.496585</c:v>
                </c:pt>
                <c:pt idx="870">
                  <c:v>-0.484263</c:v>
                </c:pt>
                <c:pt idx="871">
                  <c:v>-0.49067699999999997</c:v>
                </c:pt>
                <c:pt idx="872">
                  <c:v>-0.49660900000000002</c:v>
                </c:pt>
                <c:pt idx="873">
                  <c:v>-0.49167300000000003</c:v>
                </c:pt>
                <c:pt idx="874">
                  <c:v>-0.48278900000000002</c:v>
                </c:pt>
                <c:pt idx="875">
                  <c:v>-0.48561300000000002</c:v>
                </c:pt>
                <c:pt idx="876">
                  <c:v>-0.48436200000000001</c:v>
                </c:pt>
                <c:pt idx="877">
                  <c:v>-0.48300799999999999</c:v>
                </c:pt>
                <c:pt idx="878">
                  <c:v>-0.48687599999999998</c:v>
                </c:pt>
                <c:pt idx="879">
                  <c:v>-0.48599300000000001</c:v>
                </c:pt>
                <c:pt idx="880">
                  <c:v>-0.48228399999999999</c:v>
                </c:pt>
                <c:pt idx="881">
                  <c:v>-0.49024499999999999</c:v>
                </c:pt>
                <c:pt idx="882">
                  <c:v>-0.493782</c:v>
                </c:pt>
                <c:pt idx="883">
                  <c:v>-0.48792999999999997</c:v>
                </c:pt>
                <c:pt idx="884">
                  <c:v>-0.49096899999999999</c:v>
                </c:pt>
                <c:pt idx="885">
                  <c:v>-0.49406499999999998</c:v>
                </c:pt>
                <c:pt idx="886">
                  <c:v>-0.48984</c:v>
                </c:pt>
                <c:pt idx="887">
                  <c:v>-0.48788900000000002</c:v>
                </c:pt>
                <c:pt idx="888">
                  <c:v>-0.49086099999999999</c:v>
                </c:pt>
                <c:pt idx="889">
                  <c:v>-0.48544300000000001</c:v>
                </c:pt>
                <c:pt idx="890">
                  <c:v>-0.47936600000000001</c:v>
                </c:pt>
                <c:pt idx="891">
                  <c:v>-0.48389199999999999</c:v>
                </c:pt>
                <c:pt idx="892">
                  <c:v>-0.486288</c:v>
                </c:pt>
                <c:pt idx="893">
                  <c:v>-0.48492299999999999</c:v>
                </c:pt>
                <c:pt idx="894">
                  <c:v>-0.48784100000000002</c:v>
                </c:pt>
                <c:pt idx="895">
                  <c:v>-0.49192599999999997</c:v>
                </c:pt>
                <c:pt idx="896">
                  <c:v>-0.48754399999999998</c:v>
                </c:pt>
                <c:pt idx="897">
                  <c:v>-0.48397099999999998</c:v>
                </c:pt>
                <c:pt idx="898">
                  <c:v>-0.48949399999999998</c:v>
                </c:pt>
                <c:pt idx="899">
                  <c:v>-0.48924600000000001</c:v>
                </c:pt>
                <c:pt idx="900">
                  <c:v>-0.48653099999999999</c:v>
                </c:pt>
                <c:pt idx="901">
                  <c:v>-0.49155900000000002</c:v>
                </c:pt>
                <c:pt idx="902">
                  <c:v>-0.48928100000000002</c:v>
                </c:pt>
                <c:pt idx="903">
                  <c:v>-0.48774800000000001</c:v>
                </c:pt>
                <c:pt idx="904">
                  <c:v>-0.49195499999999998</c:v>
                </c:pt>
                <c:pt idx="905">
                  <c:v>-0.48846099999999998</c:v>
                </c:pt>
                <c:pt idx="906">
                  <c:v>-0.48607699999999998</c:v>
                </c:pt>
                <c:pt idx="907">
                  <c:v>-0.49718200000000001</c:v>
                </c:pt>
                <c:pt idx="908">
                  <c:v>-0.49691999999999997</c:v>
                </c:pt>
                <c:pt idx="909">
                  <c:v>-0.48880800000000002</c:v>
                </c:pt>
                <c:pt idx="910">
                  <c:v>-0.47581800000000002</c:v>
                </c:pt>
                <c:pt idx="911">
                  <c:v>-0.47777599999999998</c:v>
                </c:pt>
                <c:pt idx="912">
                  <c:v>-0.48812800000000001</c:v>
                </c:pt>
                <c:pt idx="913">
                  <c:v>-0.49190400000000001</c:v>
                </c:pt>
                <c:pt idx="914">
                  <c:v>-0.48750900000000003</c:v>
                </c:pt>
                <c:pt idx="915">
                  <c:v>-0.48813899999999999</c:v>
                </c:pt>
                <c:pt idx="916">
                  <c:v>-0.48731000000000002</c:v>
                </c:pt>
                <c:pt idx="917">
                  <c:v>-0.48563899999999999</c:v>
                </c:pt>
                <c:pt idx="918">
                  <c:v>-0.488182</c:v>
                </c:pt>
                <c:pt idx="919">
                  <c:v>-0.48729899999999998</c:v>
                </c:pt>
                <c:pt idx="920">
                  <c:v>-0.49101099999999998</c:v>
                </c:pt>
                <c:pt idx="921">
                  <c:v>-0.49465100000000001</c:v>
                </c:pt>
                <c:pt idx="922">
                  <c:v>-0.48730099999999998</c:v>
                </c:pt>
                <c:pt idx="923">
                  <c:v>-0.48332399999999998</c:v>
                </c:pt>
                <c:pt idx="924">
                  <c:v>-0.49032799999999999</c:v>
                </c:pt>
                <c:pt idx="925">
                  <c:v>-0.49475000000000002</c:v>
                </c:pt>
                <c:pt idx="926">
                  <c:v>-0.48598599999999997</c:v>
                </c:pt>
                <c:pt idx="927">
                  <c:v>-0.48267599999999999</c:v>
                </c:pt>
                <c:pt idx="928">
                  <c:v>-0.48980499999999999</c:v>
                </c:pt>
                <c:pt idx="929">
                  <c:v>-0.492844</c:v>
                </c:pt>
                <c:pt idx="930">
                  <c:v>-0.49431799999999998</c:v>
                </c:pt>
                <c:pt idx="931">
                  <c:v>-0.49133900000000003</c:v>
                </c:pt>
                <c:pt idx="932">
                  <c:v>-0.48343999999999998</c:v>
                </c:pt>
                <c:pt idx="933">
                  <c:v>-0.48253099999999999</c:v>
                </c:pt>
                <c:pt idx="934">
                  <c:v>-0.48917899999999997</c:v>
                </c:pt>
                <c:pt idx="935">
                  <c:v>-0.49195699999999998</c:v>
                </c:pt>
                <c:pt idx="936">
                  <c:v>-0.49020200000000003</c:v>
                </c:pt>
                <c:pt idx="937">
                  <c:v>-0.49150300000000002</c:v>
                </c:pt>
                <c:pt idx="938">
                  <c:v>-0.487535</c:v>
                </c:pt>
                <c:pt idx="939">
                  <c:v>-0.48071900000000001</c:v>
                </c:pt>
                <c:pt idx="940">
                  <c:v>-0.48485800000000001</c:v>
                </c:pt>
                <c:pt idx="941">
                  <c:v>-0.49105300000000002</c:v>
                </c:pt>
                <c:pt idx="942">
                  <c:v>-0.48868899999999998</c:v>
                </c:pt>
                <c:pt idx="943">
                  <c:v>-0.49065300000000001</c:v>
                </c:pt>
                <c:pt idx="944">
                  <c:v>-0.49887900000000002</c:v>
                </c:pt>
                <c:pt idx="945">
                  <c:v>-0.49480600000000002</c:v>
                </c:pt>
                <c:pt idx="946">
                  <c:v>-0.48480400000000001</c:v>
                </c:pt>
                <c:pt idx="947">
                  <c:v>-0.49403900000000001</c:v>
                </c:pt>
                <c:pt idx="948">
                  <c:v>-0.49187199999999998</c:v>
                </c:pt>
                <c:pt idx="949">
                  <c:v>-0.48052600000000001</c:v>
                </c:pt>
                <c:pt idx="950">
                  <c:v>-0.48736400000000002</c:v>
                </c:pt>
                <c:pt idx="951">
                  <c:v>-0.49376500000000001</c:v>
                </c:pt>
                <c:pt idx="952">
                  <c:v>-0.48583399999999999</c:v>
                </c:pt>
                <c:pt idx="953">
                  <c:v>-0.48394999999999999</c:v>
                </c:pt>
                <c:pt idx="954">
                  <c:v>-0.49145</c:v>
                </c:pt>
                <c:pt idx="955">
                  <c:v>-0.48699300000000001</c:v>
                </c:pt>
                <c:pt idx="956">
                  <c:v>-0.48448000000000002</c:v>
                </c:pt>
                <c:pt idx="957">
                  <c:v>-0.493369</c:v>
                </c:pt>
                <c:pt idx="958">
                  <c:v>-0.48832799999999998</c:v>
                </c:pt>
                <c:pt idx="959">
                  <c:v>-0.48028900000000002</c:v>
                </c:pt>
                <c:pt idx="960">
                  <c:v>-0.48740099999999997</c:v>
                </c:pt>
                <c:pt idx="961">
                  <c:v>-0.49410100000000001</c:v>
                </c:pt>
                <c:pt idx="962">
                  <c:v>-0.488898</c:v>
                </c:pt>
                <c:pt idx="963">
                  <c:v>-0.48664499999999999</c:v>
                </c:pt>
                <c:pt idx="964">
                  <c:v>-0.49053599999999997</c:v>
                </c:pt>
                <c:pt idx="965">
                  <c:v>-0.48417399999999999</c:v>
                </c:pt>
                <c:pt idx="966">
                  <c:v>-0.485157</c:v>
                </c:pt>
                <c:pt idx="967">
                  <c:v>-0.49512800000000001</c:v>
                </c:pt>
                <c:pt idx="968">
                  <c:v>-0.48999100000000001</c:v>
                </c:pt>
                <c:pt idx="969">
                  <c:v>-0.48722900000000002</c:v>
                </c:pt>
                <c:pt idx="970">
                  <c:v>-0.49498399999999998</c:v>
                </c:pt>
                <c:pt idx="971">
                  <c:v>-0.493612</c:v>
                </c:pt>
                <c:pt idx="972">
                  <c:v>-0.48553000000000002</c:v>
                </c:pt>
                <c:pt idx="973">
                  <c:v>-0.488925</c:v>
                </c:pt>
                <c:pt idx="974">
                  <c:v>-0.49229000000000001</c:v>
                </c:pt>
                <c:pt idx="975">
                  <c:v>-0.48424499999999998</c:v>
                </c:pt>
                <c:pt idx="976">
                  <c:v>-0.48865900000000001</c:v>
                </c:pt>
                <c:pt idx="977">
                  <c:v>-0.497747</c:v>
                </c:pt>
                <c:pt idx="978">
                  <c:v>-0.48853800000000003</c:v>
                </c:pt>
                <c:pt idx="979">
                  <c:v>-0.48345199999999999</c:v>
                </c:pt>
                <c:pt idx="980">
                  <c:v>-0.495425</c:v>
                </c:pt>
                <c:pt idx="981">
                  <c:v>-0.49492399999999998</c:v>
                </c:pt>
                <c:pt idx="982">
                  <c:v>-0.48426599999999997</c:v>
                </c:pt>
                <c:pt idx="983">
                  <c:v>-0.48652099999999998</c:v>
                </c:pt>
                <c:pt idx="984">
                  <c:v>-0.48709799999999998</c:v>
                </c:pt>
                <c:pt idx="985">
                  <c:v>-0.48495199999999999</c:v>
                </c:pt>
                <c:pt idx="986">
                  <c:v>-0.49184800000000001</c:v>
                </c:pt>
                <c:pt idx="987">
                  <c:v>-0.49220700000000001</c:v>
                </c:pt>
                <c:pt idx="988">
                  <c:v>-0.48757600000000001</c:v>
                </c:pt>
                <c:pt idx="989">
                  <c:v>-0.49116399999999999</c:v>
                </c:pt>
                <c:pt idx="990">
                  <c:v>-0.49345099999999997</c:v>
                </c:pt>
                <c:pt idx="991">
                  <c:v>-0.48574099999999998</c:v>
                </c:pt>
                <c:pt idx="992">
                  <c:v>-0.48314699999999999</c:v>
                </c:pt>
                <c:pt idx="993">
                  <c:v>-0.49338100000000001</c:v>
                </c:pt>
                <c:pt idx="994">
                  <c:v>-0.49419200000000002</c:v>
                </c:pt>
                <c:pt idx="995">
                  <c:v>-0.48610799999999998</c:v>
                </c:pt>
                <c:pt idx="996">
                  <c:v>-0.48493999999999998</c:v>
                </c:pt>
                <c:pt idx="997">
                  <c:v>-0.48753200000000002</c:v>
                </c:pt>
                <c:pt idx="998">
                  <c:v>-0.48954999999999999</c:v>
                </c:pt>
                <c:pt idx="999">
                  <c:v>-0.48827300000000001</c:v>
                </c:pt>
                <c:pt idx="1000">
                  <c:v>-0.48757899999999998</c:v>
                </c:pt>
                <c:pt idx="1001">
                  <c:v>-0.48699300000000001</c:v>
                </c:pt>
                <c:pt idx="1002">
                  <c:v>-0.48652299999999998</c:v>
                </c:pt>
                <c:pt idx="1003">
                  <c:v>-0.49222700000000003</c:v>
                </c:pt>
                <c:pt idx="1004">
                  <c:v>-0.49002299999999999</c:v>
                </c:pt>
                <c:pt idx="1005">
                  <c:v>-0.48272799999999999</c:v>
                </c:pt>
                <c:pt idx="1006">
                  <c:v>-0.48788199999999998</c:v>
                </c:pt>
                <c:pt idx="1007">
                  <c:v>-0.49339699999999997</c:v>
                </c:pt>
                <c:pt idx="1008">
                  <c:v>-0.48930699999999999</c:v>
                </c:pt>
                <c:pt idx="1009">
                  <c:v>-0.48803600000000003</c:v>
                </c:pt>
                <c:pt idx="1010">
                  <c:v>-0.49057699999999999</c:v>
                </c:pt>
                <c:pt idx="1011">
                  <c:v>-0.48849900000000002</c:v>
                </c:pt>
                <c:pt idx="1012">
                  <c:v>-0.49060799999999999</c:v>
                </c:pt>
                <c:pt idx="1013">
                  <c:v>-0.496091</c:v>
                </c:pt>
                <c:pt idx="1014">
                  <c:v>-0.48830099999999999</c:v>
                </c:pt>
                <c:pt idx="1015">
                  <c:v>-0.48130699999999998</c:v>
                </c:pt>
                <c:pt idx="1016">
                  <c:v>-0.48720200000000002</c:v>
                </c:pt>
                <c:pt idx="1017">
                  <c:v>-0.49322899999999997</c:v>
                </c:pt>
                <c:pt idx="1018">
                  <c:v>-0.48930400000000002</c:v>
                </c:pt>
                <c:pt idx="1019">
                  <c:v>-0.48230699999999999</c:v>
                </c:pt>
                <c:pt idx="1020">
                  <c:v>-0.48562899999999998</c:v>
                </c:pt>
                <c:pt idx="1021">
                  <c:v>-0.48886499999999999</c:v>
                </c:pt>
                <c:pt idx="1022">
                  <c:v>-0.488043</c:v>
                </c:pt>
                <c:pt idx="1023">
                  <c:v>-0.49249599999999999</c:v>
                </c:pt>
                <c:pt idx="1024">
                  <c:v>-0.491313</c:v>
                </c:pt>
                <c:pt idx="1025">
                  <c:v>-0.48759999999999998</c:v>
                </c:pt>
                <c:pt idx="1026">
                  <c:v>-0.489284</c:v>
                </c:pt>
                <c:pt idx="1027">
                  <c:v>-0.49102299999999999</c:v>
                </c:pt>
                <c:pt idx="1028">
                  <c:v>-0.49079099999999998</c:v>
                </c:pt>
                <c:pt idx="1029">
                  <c:v>-0.490452</c:v>
                </c:pt>
                <c:pt idx="1030">
                  <c:v>-0.49091899999999999</c:v>
                </c:pt>
                <c:pt idx="1031">
                  <c:v>-0.48841299999999999</c:v>
                </c:pt>
                <c:pt idx="1032">
                  <c:v>-0.48763800000000002</c:v>
                </c:pt>
                <c:pt idx="1033">
                  <c:v>-0.48828700000000003</c:v>
                </c:pt>
                <c:pt idx="1034">
                  <c:v>-0.48467700000000002</c:v>
                </c:pt>
                <c:pt idx="1035">
                  <c:v>-0.48541299999999998</c:v>
                </c:pt>
                <c:pt idx="1036">
                  <c:v>-0.48777199999999998</c:v>
                </c:pt>
                <c:pt idx="1037">
                  <c:v>-0.48796400000000001</c:v>
                </c:pt>
                <c:pt idx="1038">
                  <c:v>-0.49054700000000001</c:v>
                </c:pt>
                <c:pt idx="1039">
                  <c:v>-0.49229400000000001</c:v>
                </c:pt>
                <c:pt idx="1040">
                  <c:v>-0.488728</c:v>
                </c:pt>
                <c:pt idx="1041">
                  <c:v>-0.483155</c:v>
                </c:pt>
                <c:pt idx="1042">
                  <c:v>-0.48527799999999999</c:v>
                </c:pt>
                <c:pt idx="1043">
                  <c:v>-0.48899399999999998</c:v>
                </c:pt>
                <c:pt idx="1044">
                  <c:v>-0.48541800000000002</c:v>
                </c:pt>
                <c:pt idx="1045">
                  <c:v>-0.48465799999999998</c:v>
                </c:pt>
                <c:pt idx="1046">
                  <c:v>-0.48814299999999999</c:v>
                </c:pt>
                <c:pt idx="1047">
                  <c:v>-0.48710599999999998</c:v>
                </c:pt>
                <c:pt idx="1048">
                  <c:v>-0.48314000000000001</c:v>
                </c:pt>
                <c:pt idx="1049">
                  <c:v>-0.485873</c:v>
                </c:pt>
                <c:pt idx="1050">
                  <c:v>-0.49259900000000001</c:v>
                </c:pt>
                <c:pt idx="1051">
                  <c:v>-0.49182900000000002</c:v>
                </c:pt>
                <c:pt idx="1052">
                  <c:v>-0.48874600000000001</c:v>
                </c:pt>
                <c:pt idx="1053">
                  <c:v>-0.48719699999999999</c:v>
                </c:pt>
                <c:pt idx="1054">
                  <c:v>-0.48647699999999999</c:v>
                </c:pt>
                <c:pt idx="1055">
                  <c:v>-0.48757699999999998</c:v>
                </c:pt>
                <c:pt idx="1056">
                  <c:v>-0.49032999999999999</c:v>
                </c:pt>
                <c:pt idx="1057">
                  <c:v>-0.49050500000000002</c:v>
                </c:pt>
                <c:pt idx="1058">
                  <c:v>-0.48843500000000001</c:v>
                </c:pt>
                <c:pt idx="1059">
                  <c:v>-0.49202299999999999</c:v>
                </c:pt>
                <c:pt idx="1060">
                  <c:v>-0.490894</c:v>
                </c:pt>
                <c:pt idx="1061">
                  <c:v>-0.48658800000000002</c:v>
                </c:pt>
                <c:pt idx="1062">
                  <c:v>-0.49199300000000001</c:v>
                </c:pt>
                <c:pt idx="1063">
                  <c:v>-0.48880299999999999</c:v>
                </c:pt>
                <c:pt idx="1064">
                  <c:v>-0.478576</c:v>
                </c:pt>
                <c:pt idx="1065">
                  <c:v>-0.48547600000000002</c:v>
                </c:pt>
                <c:pt idx="1066">
                  <c:v>-0.49450699999999997</c:v>
                </c:pt>
                <c:pt idx="1067">
                  <c:v>-0.48674000000000001</c:v>
                </c:pt>
                <c:pt idx="1068">
                  <c:v>-0.48765399999999998</c:v>
                </c:pt>
                <c:pt idx="1069">
                  <c:v>-0.49893799999999999</c:v>
                </c:pt>
                <c:pt idx="1070">
                  <c:v>-0.48893799999999998</c:v>
                </c:pt>
                <c:pt idx="1071">
                  <c:v>-0.48286200000000001</c:v>
                </c:pt>
                <c:pt idx="1072">
                  <c:v>-0.494587</c:v>
                </c:pt>
                <c:pt idx="1073">
                  <c:v>-0.49013099999999998</c:v>
                </c:pt>
                <c:pt idx="1074">
                  <c:v>-0.48662300000000003</c:v>
                </c:pt>
                <c:pt idx="1075">
                  <c:v>-0.49355100000000002</c:v>
                </c:pt>
                <c:pt idx="1076">
                  <c:v>-0.48655399999999999</c:v>
                </c:pt>
                <c:pt idx="1077">
                  <c:v>-0.47852299999999998</c:v>
                </c:pt>
                <c:pt idx="1078">
                  <c:v>-0.489707</c:v>
                </c:pt>
                <c:pt idx="1079">
                  <c:v>-0.49491200000000002</c:v>
                </c:pt>
                <c:pt idx="1080">
                  <c:v>-0.48232799999999998</c:v>
                </c:pt>
                <c:pt idx="1081">
                  <c:v>-0.485126</c:v>
                </c:pt>
                <c:pt idx="1082">
                  <c:v>-0.49413400000000002</c:v>
                </c:pt>
                <c:pt idx="1083">
                  <c:v>-0.48890600000000001</c:v>
                </c:pt>
                <c:pt idx="1084">
                  <c:v>-0.48625400000000002</c:v>
                </c:pt>
                <c:pt idx="1085">
                  <c:v>-0.48762299999999997</c:v>
                </c:pt>
                <c:pt idx="1086">
                  <c:v>-0.48549599999999998</c:v>
                </c:pt>
                <c:pt idx="1087">
                  <c:v>-0.48460700000000001</c:v>
                </c:pt>
                <c:pt idx="1088">
                  <c:v>-0.49170399999999997</c:v>
                </c:pt>
                <c:pt idx="1089">
                  <c:v>-0.49305199999999999</c:v>
                </c:pt>
                <c:pt idx="1090">
                  <c:v>-0.48903099999999999</c:v>
                </c:pt>
                <c:pt idx="1091">
                  <c:v>-0.49530200000000002</c:v>
                </c:pt>
                <c:pt idx="1092">
                  <c:v>-0.49662899999999999</c:v>
                </c:pt>
                <c:pt idx="1093">
                  <c:v>-0.48859599999999997</c:v>
                </c:pt>
                <c:pt idx="1094">
                  <c:v>-0.48508000000000001</c:v>
                </c:pt>
                <c:pt idx="1095">
                  <c:v>-0.48592400000000002</c:v>
                </c:pt>
                <c:pt idx="1096">
                  <c:v>-0.48458200000000001</c:v>
                </c:pt>
                <c:pt idx="1097">
                  <c:v>-0.483871</c:v>
                </c:pt>
                <c:pt idx="1098">
                  <c:v>-0.48855799999999999</c:v>
                </c:pt>
                <c:pt idx="1099">
                  <c:v>-0.48552200000000001</c:v>
                </c:pt>
                <c:pt idx="1100">
                  <c:v>-0.48024299999999998</c:v>
                </c:pt>
                <c:pt idx="1101">
                  <c:v>-0.48360700000000001</c:v>
                </c:pt>
                <c:pt idx="1102">
                  <c:v>-0.48519400000000001</c:v>
                </c:pt>
                <c:pt idx="1103">
                  <c:v>-0.47900900000000002</c:v>
                </c:pt>
                <c:pt idx="1104">
                  <c:v>-0.47432299999999999</c:v>
                </c:pt>
                <c:pt idx="1105">
                  <c:v>-0.48307100000000003</c:v>
                </c:pt>
                <c:pt idx="1106">
                  <c:v>-0.48986200000000002</c:v>
                </c:pt>
                <c:pt idx="1107">
                  <c:v>-0.48209600000000002</c:v>
                </c:pt>
                <c:pt idx="1108">
                  <c:v>-0.478099</c:v>
                </c:pt>
                <c:pt idx="1109">
                  <c:v>-0.47938000000000003</c:v>
                </c:pt>
                <c:pt idx="1110">
                  <c:v>-0.47780600000000001</c:v>
                </c:pt>
                <c:pt idx="1111">
                  <c:v>-0.48384500000000003</c:v>
                </c:pt>
                <c:pt idx="1112">
                  <c:v>-0.49174000000000001</c:v>
                </c:pt>
                <c:pt idx="1113">
                  <c:v>-0.48946400000000001</c:v>
                </c:pt>
                <c:pt idx="1114">
                  <c:v>-0.48210799999999998</c:v>
                </c:pt>
                <c:pt idx="1115">
                  <c:v>-0.48485499999999998</c:v>
                </c:pt>
                <c:pt idx="1116">
                  <c:v>-0.488761</c:v>
                </c:pt>
                <c:pt idx="1117">
                  <c:v>-0.48679</c:v>
                </c:pt>
                <c:pt idx="1118">
                  <c:v>-0.48620200000000002</c:v>
                </c:pt>
                <c:pt idx="1119">
                  <c:v>-0.480402</c:v>
                </c:pt>
                <c:pt idx="1120">
                  <c:v>-0.47467999999999999</c:v>
                </c:pt>
                <c:pt idx="1121">
                  <c:v>-0.47706199999999999</c:v>
                </c:pt>
                <c:pt idx="1122">
                  <c:v>-0.47961900000000002</c:v>
                </c:pt>
                <c:pt idx="1123">
                  <c:v>-0.478238</c:v>
                </c:pt>
                <c:pt idx="1124">
                  <c:v>-0.47973399999999999</c:v>
                </c:pt>
                <c:pt idx="1125">
                  <c:v>-0.484732</c:v>
                </c:pt>
                <c:pt idx="1126">
                  <c:v>-0.48102499999999998</c:v>
                </c:pt>
                <c:pt idx="1127">
                  <c:v>-0.47782599999999997</c:v>
                </c:pt>
                <c:pt idx="1128">
                  <c:v>-0.48064200000000001</c:v>
                </c:pt>
                <c:pt idx="1129">
                  <c:v>-0.480437</c:v>
                </c:pt>
                <c:pt idx="1130">
                  <c:v>-0.48306399999999999</c:v>
                </c:pt>
                <c:pt idx="1131">
                  <c:v>-0.48505399999999999</c:v>
                </c:pt>
                <c:pt idx="1132">
                  <c:v>-0.47842099999999999</c:v>
                </c:pt>
                <c:pt idx="1133">
                  <c:v>-0.46980699999999997</c:v>
                </c:pt>
                <c:pt idx="1134">
                  <c:v>-0.47156700000000001</c:v>
                </c:pt>
                <c:pt idx="1135">
                  <c:v>-0.480763</c:v>
                </c:pt>
                <c:pt idx="1136">
                  <c:v>-0.48045399999999999</c:v>
                </c:pt>
                <c:pt idx="1137">
                  <c:v>-0.47719800000000001</c:v>
                </c:pt>
                <c:pt idx="1138">
                  <c:v>-0.47836800000000002</c:v>
                </c:pt>
                <c:pt idx="1139">
                  <c:v>-0.479047</c:v>
                </c:pt>
                <c:pt idx="1140">
                  <c:v>-0.47922999999999999</c:v>
                </c:pt>
                <c:pt idx="1141">
                  <c:v>-0.48060999999999998</c:v>
                </c:pt>
                <c:pt idx="1142">
                  <c:v>-0.481516</c:v>
                </c:pt>
                <c:pt idx="1143">
                  <c:v>-0.47593000000000002</c:v>
                </c:pt>
                <c:pt idx="1144">
                  <c:v>-0.47548499999999999</c:v>
                </c:pt>
                <c:pt idx="1145">
                  <c:v>-0.48062899999999997</c:v>
                </c:pt>
                <c:pt idx="1146">
                  <c:v>-0.47713899999999998</c:v>
                </c:pt>
                <c:pt idx="1147">
                  <c:v>-0.47714699999999999</c:v>
                </c:pt>
                <c:pt idx="1148">
                  <c:v>-0.47817399999999999</c:v>
                </c:pt>
                <c:pt idx="1149">
                  <c:v>-0.46933799999999998</c:v>
                </c:pt>
                <c:pt idx="1150">
                  <c:v>-0.47263500000000003</c:v>
                </c:pt>
                <c:pt idx="1151">
                  <c:v>-0.48789500000000002</c:v>
                </c:pt>
                <c:pt idx="1152">
                  <c:v>-0.48472700000000002</c:v>
                </c:pt>
                <c:pt idx="1153">
                  <c:v>-0.47246300000000002</c:v>
                </c:pt>
                <c:pt idx="1154">
                  <c:v>-0.47627700000000001</c:v>
                </c:pt>
                <c:pt idx="1155">
                  <c:v>-0.47875800000000002</c:v>
                </c:pt>
                <c:pt idx="1156">
                  <c:v>-0.47128100000000001</c:v>
                </c:pt>
                <c:pt idx="1157">
                  <c:v>-0.47248400000000002</c:v>
                </c:pt>
                <c:pt idx="1158">
                  <c:v>-0.47685500000000003</c:v>
                </c:pt>
                <c:pt idx="1159">
                  <c:v>-0.47453200000000001</c:v>
                </c:pt>
                <c:pt idx="1160">
                  <c:v>-0.47286299999999998</c:v>
                </c:pt>
                <c:pt idx="1161">
                  <c:v>-0.47755999999999998</c:v>
                </c:pt>
                <c:pt idx="1162">
                  <c:v>-0.47669</c:v>
                </c:pt>
                <c:pt idx="1163">
                  <c:v>-0.47169099999999997</c:v>
                </c:pt>
                <c:pt idx="1164">
                  <c:v>-0.47781299999999999</c:v>
                </c:pt>
                <c:pt idx="1165">
                  <c:v>-0.47542800000000002</c:v>
                </c:pt>
                <c:pt idx="1166">
                  <c:v>-0.46583000000000002</c:v>
                </c:pt>
                <c:pt idx="1167">
                  <c:v>-0.47094900000000001</c:v>
                </c:pt>
                <c:pt idx="1168">
                  <c:v>-0.47181600000000001</c:v>
                </c:pt>
                <c:pt idx="1169">
                  <c:v>-0.46795500000000001</c:v>
                </c:pt>
                <c:pt idx="1170">
                  <c:v>-0.47103800000000001</c:v>
                </c:pt>
                <c:pt idx="1171">
                  <c:v>-0.47734100000000002</c:v>
                </c:pt>
                <c:pt idx="1172">
                  <c:v>-0.47292600000000001</c:v>
                </c:pt>
                <c:pt idx="1173">
                  <c:v>-0.46429199999999998</c:v>
                </c:pt>
                <c:pt idx="1174">
                  <c:v>-0.47359600000000002</c:v>
                </c:pt>
                <c:pt idx="1175">
                  <c:v>-0.47699199999999997</c:v>
                </c:pt>
                <c:pt idx="1176">
                  <c:v>-0.47087099999999998</c:v>
                </c:pt>
                <c:pt idx="1177">
                  <c:v>-0.47731400000000002</c:v>
                </c:pt>
                <c:pt idx="1178">
                  <c:v>-0.47948200000000002</c:v>
                </c:pt>
                <c:pt idx="1179">
                  <c:v>-0.47167999999999999</c:v>
                </c:pt>
                <c:pt idx="1180">
                  <c:v>-0.47119800000000001</c:v>
                </c:pt>
                <c:pt idx="1181">
                  <c:v>-0.475607</c:v>
                </c:pt>
                <c:pt idx="1182">
                  <c:v>-0.46829199999999999</c:v>
                </c:pt>
                <c:pt idx="1183">
                  <c:v>-0.46283099999999999</c:v>
                </c:pt>
                <c:pt idx="1184">
                  <c:v>-0.46889999999999998</c:v>
                </c:pt>
                <c:pt idx="1185">
                  <c:v>-0.46839900000000001</c:v>
                </c:pt>
                <c:pt idx="1186">
                  <c:v>-0.46667599999999998</c:v>
                </c:pt>
                <c:pt idx="1187">
                  <c:v>-0.469532</c:v>
                </c:pt>
                <c:pt idx="1188">
                  <c:v>-0.47118599999999999</c:v>
                </c:pt>
                <c:pt idx="1189">
                  <c:v>-0.47184300000000001</c:v>
                </c:pt>
                <c:pt idx="1190">
                  <c:v>-0.471858</c:v>
                </c:pt>
                <c:pt idx="1191">
                  <c:v>-0.47394900000000001</c:v>
                </c:pt>
                <c:pt idx="1192">
                  <c:v>-0.47155400000000003</c:v>
                </c:pt>
                <c:pt idx="1193">
                  <c:v>-0.46832600000000002</c:v>
                </c:pt>
                <c:pt idx="1194">
                  <c:v>-0.46898099999999998</c:v>
                </c:pt>
                <c:pt idx="1195">
                  <c:v>-0.46803699999999998</c:v>
                </c:pt>
                <c:pt idx="1196">
                  <c:v>-0.46679999999999999</c:v>
                </c:pt>
                <c:pt idx="1197">
                  <c:v>-0.46659299999999998</c:v>
                </c:pt>
                <c:pt idx="1198">
                  <c:v>-0.46668100000000001</c:v>
                </c:pt>
                <c:pt idx="1199">
                  <c:v>-0.46393000000000001</c:v>
                </c:pt>
                <c:pt idx="1200">
                  <c:v>-0.46813399999999999</c:v>
                </c:pt>
                <c:pt idx="1201">
                  <c:v>-0.473248</c:v>
                </c:pt>
                <c:pt idx="1202">
                  <c:v>-0.46477400000000002</c:v>
                </c:pt>
                <c:pt idx="1203">
                  <c:v>-0.46214699999999997</c:v>
                </c:pt>
                <c:pt idx="1204">
                  <c:v>-0.46624300000000002</c:v>
                </c:pt>
                <c:pt idx="1205">
                  <c:v>-0.463806</c:v>
                </c:pt>
                <c:pt idx="1206">
                  <c:v>-0.46709699999999998</c:v>
                </c:pt>
                <c:pt idx="1207">
                  <c:v>-0.47350500000000001</c:v>
                </c:pt>
                <c:pt idx="1208">
                  <c:v>-0.47223700000000002</c:v>
                </c:pt>
                <c:pt idx="1209">
                  <c:v>-0.46655200000000002</c:v>
                </c:pt>
                <c:pt idx="1210">
                  <c:v>-0.46169899999999997</c:v>
                </c:pt>
                <c:pt idx="1211">
                  <c:v>-0.462758</c:v>
                </c:pt>
                <c:pt idx="1212">
                  <c:v>-0.469532</c:v>
                </c:pt>
                <c:pt idx="1213">
                  <c:v>-0.475966</c:v>
                </c:pt>
                <c:pt idx="1214">
                  <c:v>-0.46984599999999999</c:v>
                </c:pt>
                <c:pt idx="1215">
                  <c:v>-0.45591999999999999</c:v>
                </c:pt>
                <c:pt idx="1216">
                  <c:v>-0.45246200000000003</c:v>
                </c:pt>
                <c:pt idx="1217">
                  <c:v>-0.45840599999999998</c:v>
                </c:pt>
                <c:pt idx="1218">
                  <c:v>-0.45921000000000001</c:v>
                </c:pt>
                <c:pt idx="1219">
                  <c:v>-0.45759899999999998</c:v>
                </c:pt>
                <c:pt idx="1220">
                  <c:v>-0.46589000000000003</c:v>
                </c:pt>
                <c:pt idx="1221">
                  <c:v>-0.46697899999999998</c:v>
                </c:pt>
                <c:pt idx="1222">
                  <c:v>-0.460924</c:v>
                </c:pt>
                <c:pt idx="1223">
                  <c:v>-0.46838299999999999</c:v>
                </c:pt>
                <c:pt idx="1224">
                  <c:v>-0.470968</c:v>
                </c:pt>
                <c:pt idx="1225">
                  <c:v>-0.46456599999999998</c:v>
                </c:pt>
                <c:pt idx="1226">
                  <c:v>-0.46623599999999998</c:v>
                </c:pt>
                <c:pt idx="1227">
                  <c:v>-0.465304</c:v>
                </c:pt>
                <c:pt idx="1228">
                  <c:v>-0.46291399999999999</c:v>
                </c:pt>
                <c:pt idx="1229">
                  <c:v>-0.46858500000000003</c:v>
                </c:pt>
                <c:pt idx="1230">
                  <c:v>-0.47096300000000002</c:v>
                </c:pt>
                <c:pt idx="1231">
                  <c:v>-0.46095900000000001</c:v>
                </c:pt>
                <c:pt idx="1232">
                  <c:v>-0.45914199999999999</c:v>
                </c:pt>
                <c:pt idx="1233">
                  <c:v>-0.46867199999999998</c:v>
                </c:pt>
                <c:pt idx="1234">
                  <c:v>-0.46710600000000002</c:v>
                </c:pt>
                <c:pt idx="1235">
                  <c:v>-0.46077400000000002</c:v>
                </c:pt>
                <c:pt idx="1236">
                  <c:v>-0.46478200000000003</c:v>
                </c:pt>
                <c:pt idx="1237">
                  <c:v>-0.468169</c:v>
                </c:pt>
                <c:pt idx="1238">
                  <c:v>-0.46121099999999998</c:v>
                </c:pt>
                <c:pt idx="1239">
                  <c:v>-0.46063900000000002</c:v>
                </c:pt>
                <c:pt idx="1240">
                  <c:v>-0.46548699999999998</c:v>
                </c:pt>
                <c:pt idx="1241">
                  <c:v>-0.45881099999999997</c:v>
                </c:pt>
                <c:pt idx="1242">
                  <c:v>-0.45785599999999999</c:v>
                </c:pt>
                <c:pt idx="1243">
                  <c:v>-0.461669</c:v>
                </c:pt>
                <c:pt idx="1244">
                  <c:v>-0.45837899999999998</c:v>
                </c:pt>
                <c:pt idx="1245">
                  <c:v>-0.45391700000000001</c:v>
                </c:pt>
                <c:pt idx="1246">
                  <c:v>-0.451349</c:v>
                </c:pt>
                <c:pt idx="1247">
                  <c:v>-0.45569700000000002</c:v>
                </c:pt>
                <c:pt idx="1248">
                  <c:v>-0.454984</c:v>
                </c:pt>
                <c:pt idx="1249">
                  <c:v>-0.45561800000000002</c:v>
                </c:pt>
                <c:pt idx="1250">
                  <c:v>-0.46224599999999999</c:v>
                </c:pt>
                <c:pt idx="1251">
                  <c:v>-0.45730399999999999</c:v>
                </c:pt>
                <c:pt idx="1252">
                  <c:v>-0.45772099999999999</c:v>
                </c:pt>
                <c:pt idx="1253">
                  <c:v>-0.463092</c:v>
                </c:pt>
                <c:pt idx="1254">
                  <c:v>-0.45521299999999998</c:v>
                </c:pt>
                <c:pt idx="1255">
                  <c:v>-0.45346999999999998</c:v>
                </c:pt>
                <c:pt idx="1256">
                  <c:v>-0.46215200000000001</c:v>
                </c:pt>
                <c:pt idx="1257">
                  <c:v>-0.45986399999999999</c:v>
                </c:pt>
                <c:pt idx="1258">
                  <c:v>-0.45610899999999999</c:v>
                </c:pt>
                <c:pt idx="1259">
                  <c:v>-0.46244600000000002</c:v>
                </c:pt>
                <c:pt idx="1260">
                  <c:v>-0.45938000000000001</c:v>
                </c:pt>
                <c:pt idx="1261">
                  <c:v>-0.45344200000000001</c:v>
                </c:pt>
                <c:pt idx="1262">
                  <c:v>-0.467667</c:v>
                </c:pt>
                <c:pt idx="1263">
                  <c:v>-0.47260400000000002</c:v>
                </c:pt>
                <c:pt idx="1264">
                  <c:v>-0.45736599999999999</c:v>
                </c:pt>
                <c:pt idx="1265">
                  <c:v>-0.45607900000000001</c:v>
                </c:pt>
                <c:pt idx="1266">
                  <c:v>-0.46103100000000002</c:v>
                </c:pt>
                <c:pt idx="1267">
                  <c:v>-0.45009500000000002</c:v>
                </c:pt>
                <c:pt idx="1268">
                  <c:v>-0.44574599999999998</c:v>
                </c:pt>
                <c:pt idx="1269">
                  <c:v>-0.45569100000000001</c:v>
                </c:pt>
                <c:pt idx="1270">
                  <c:v>-0.45351600000000003</c:v>
                </c:pt>
                <c:pt idx="1271">
                  <c:v>-0.449544</c:v>
                </c:pt>
                <c:pt idx="1272">
                  <c:v>-0.45949400000000001</c:v>
                </c:pt>
                <c:pt idx="1273">
                  <c:v>-0.45924399999999999</c:v>
                </c:pt>
                <c:pt idx="1274">
                  <c:v>-0.45266299999999998</c:v>
                </c:pt>
                <c:pt idx="1275">
                  <c:v>-0.45678000000000002</c:v>
                </c:pt>
                <c:pt idx="1276">
                  <c:v>-0.46062799999999998</c:v>
                </c:pt>
                <c:pt idx="1277">
                  <c:v>-0.454573</c:v>
                </c:pt>
                <c:pt idx="1278">
                  <c:v>-0.45523000000000002</c:v>
                </c:pt>
                <c:pt idx="1279">
                  <c:v>-0.46087499999999998</c:v>
                </c:pt>
                <c:pt idx="1280">
                  <c:v>-0.45263399999999998</c:v>
                </c:pt>
                <c:pt idx="1281">
                  <c:v>-0.450347</c:v>
                </c:pt>
                <c:pt idx="1282">
                  <c:v>-0.45572400000000002</c:v>
                </c:pt>
                <c:pt idx="1283">
                  <c:v>-0.45365299999999997</c:v>
                </c:pt>
                <c:pt idx="1284">
                  <c:v>-0.45771899999999999</c:v>
                </c:pt>
                <c:pt idx="1285">
                  <c:v>-0.46065099999999998</c:v>
                </c:pt>
                <c:pt idx="1286">
                  <c:v>-0.45694899999999999</c:v>
                </c:pt>
                <c:pt idx="1287">
                  <c:v>-0.45596999999999999</c:v>
                </c:pt>
                <c:pt idx="1288">
                  <c:v>-0.45397799999999999</c:v>
                </c:pt>
                <c:pt idx="1289">
                  <c:v>-0.44711499999999998</c:v>
                </c:pt>
                <c:pt idx="1290">
                  <c:v>-0.44438800000000001</c:v>
                </c:pt>
                <c:pt idx="1291">
                  <c:v>-0.45271699999999998</c:v>
                </c:pt>
                <c:pt idx="1292">
                  <c:v>-0.45498899999999998</c:v>
                </c:pt>
                <c:pt idx="1293">
                  <c:v>-0.45109199999999999</c:v>
                </c:pt>
                <c:pt idx="1294">
                  <c:v>-0.45355800000000002</c:v>
                </c:pt>
                <c:pt idx="1295">
                  <c:v>-0.45440900000000001</c:v>
                </c:pt>
                <c:pt idx="1296">
                  <c:v>-0.45292399999999999</c:v>
                </c:pt>
                <c:pt idx="1297">
                  <c:v>-0.450629</c:v>
                </c:pt>
                <c:pt idx="1298">
                  <c:v>-0.45035199999999997</c:v>
                </c:pt>
                <c:pt idx="1299">
                  <c:v>-0.45181199999999999</c:v>
                </c:pt>
                <c:pt idx="1300">
                  <c:v>-0.45138400000000001</c:v>
                </c:pt>
                <c:pt idx="1301">
                  <c:v>-0.45521400000000001</c:v>
                </c:pt>
                <c:pt idx="1302">
                  <c:v>-0.45263500000000001</c:v>
                </c:pt>
                <c:pt idx="1303">
                  <c:v>-0.44643100000000002</c:v>
                </c:pt>
                <c:pt idx="1304">
                  <c:v>-0.45078699999999999</c:v>
                </c:pt>
                <c:pt idx="1305">
                  <c:v>-0.455453</c:v>
                </c:pt>
                <c:pt idx="1306">
                  <c:v>-0.45221800000000001</c:v>
                </c:pt>
                <c:pt idx="1307">
                  <c:v>-0.44878299999999999</c:v>
                </c:pt>
                <c:pt idx="1308">
                  <c:v>-0.45461800000000002</c:v>
                </c:pt>
                <c:pt idx="1309">
                  <c:v>-0.454536</c:v>
                </c:pt>
                <c:pt idx="1310">
                  <c:v>-0.447658</c:v>
                </c:pt>
                <c:pt idx="1311">
                  <c:v>-0.45060800000000001</c:v>
                </c:pt>
                <c:pt idx="1312">
                  <c:v>-0.45022400000000001</c:v>
                </c:pt>
                <c:pt idx="1313">
                  <c:v>-0.44692599999999999</c:v>
                </c:pt>
                <c:pt idx="1314">
                  <c:v>-0.44369199999999998</c:v>
                </c:pt>
                <c:pt idx="1315">
                  <c:v>-0.43641799999999997</c:v>
                </c:pt>
                <c:pt idx="1316">
                  <c:v>-0.43314200000000003</c:v>
                </c:pt>
                <c:pt idx="1317">
                  <c:v>-0.44173899999999999</c:v>
                </c:pt>
                <c:pt idx="1318">
                  <c:v>-0.45003199999999999</c:v>
                </c:pt>
                <c:pt idx="1319">
                  <c:v>-0.44589499999999999</c:v>
                </c:pt>
                <c:pt idx="1320">
                  <c:v>-0.44916699999999998</c:v>
                </c:pt>
                <c:pt idx="1321">
                  <c:v>-0.45843600000000001</c:v>
                </c:pt>
                <c:pt idx="1322">
                  <c:v>-0.45415899999999998</c:v>
                </c:pt>
                <c:pt idx="1323">
                  <c:v>-0.44989899999999999</c:v>
                </c:pt>
                <c:pt idx="1324">
                  <c:v>-0.45657300000000001</c:v>
                </c:pt>
                <c:pt idx="1325">
                  <c:v>-0.45655200000000001</c:v>
                </c:pt>
                <c:pt idx="1326">
                  <c:v>-0.44761200000000001</c:v>
                </c:pt>
                <c:pt idx="1327">
                  <c:v>-0.44551000000000002</c:v>
                </c:pt>
                <c:pt idx="1328">
                  <c:v>-0.44349100000000002</c:v>
                </c:pt>
                <c:pt idx="1329">
                  <c:v>-0.43826500000000002</c:v>
                </c:pt>
                <c:pt idx="1330">
                  <c:v>-0.44550000000000001</c:v>
                </c:pt>
                <c:pt idx="1331">
                  <c:v>-0.447884</c:v>
                </c:pt>
                <c:pt idx="1332">
                  <c:v>-0.43888300000000002</c:v>
                </c:pt>
                <c:pt idx="1333">
                  <c:v>-0.44221199999999999</c:v>
                </c:pt>
                <c:pt idx="1334">
                  <c:v>-0.44822600000000001</c:v>
                </c:pt>
                <c:pt idx="1335">
                  <c:v>-0.44637199999999999</c:v>
                </c:pt>
                <c:pt idx="1336">
                  <c:v>-0.44403799999999999</c:v>
                </c:pt>
                <c:pt idx="1337">
                  <c:v>-0.447905</c:v>
                </c:pt>
                <c:pt idx="1338">
                  <c:v>-0.44877</c:v>
                </c:pt>
                <c:pt idx="1339">
                  <c:v>-0.44137300000000002</c:v>
                </c:pt>
                <c:pt idx="1340">
                  <c:v>-0.441529</c:v>
                </c:pt>
                <c:pt idx="1341">
                  <c:v>-0.44218099999999999</c:v>
                </c:pt>
                <c:pt idx="1342">
                  <c:v>-0.44241200000000003</c:v>
                </c:pt>
                <c:pt idx="1343">
                  <c:v>-0.44924599999999998</c:v>
                </c:pt>
                <c:pt idx="1344">
                  <c:v>-0.45140999999999998</c:v>
                </c:pt>
                <c:pt idx="1345">
                  <c:v>-0.444662</c:v>
                </c:pt>
                <c:pt idx="1346">
                  <c:v>-0.43930199999999997</c:v>
                </c:pt>
                <c:pt idx="1347">
                  <c:v>-0.44407099999999999</c:v>
                </c:pt>
                <c:pt idx="1348">
                  <c:v>-0.44607799999999997</c:v>
                </c:pt>
                <c:pt idx="1349">
                  <c:v>-0.44231500000000001</c:v>
                </c:pt>
                <c:pt idx="1350">
                  <c:v>-0.442853</c:v>
                </c:pt>
                <c:pt idx="1351">
                  <c:v>-0.439666</c:v>
                </c:pt>
                <c:pt idx="1352">
                  <c:v>-0.43632300000000002</c:v>
                </c:pt>
                <c:pt idx="1353">
                  <c:v>-0.43854100000000001</c:v>
                </c:pt>
                <c:pt idx="1354">
                  <c:v>-0.441131</c:v>
                </c:pt>
                <c:pt idx="1355">
                  <c:v>-0.43896000000000002</c:v>
                </c:pt>
                <c:pt idx="1356">
                  <c:v>-0.43871899999999997</c:v>
                </c:pt>
                <c:pt idx="1357">
                  <c:v>-0.44522699999999998</c:v>
                </c:pt>
                <c:pt idx="1358">
                  <c:v>-0.44144300000000003</c:v>
                </c:pt>
                <c:pt idx="1359">
                  <c:v>-0.43686700000000001</c:v>
                </c:pt>
                <c:pt idx="1360">
                  <c:v>-0.44760500000000003</c:v>
                </c:pt>
                <c:pt idx="1361">
                  <c:v>-0.44583600000000001</c:v>
                </c:pt>
                <c:pt idx="1362">
                  <c:v>-0.43678300000000003</c:v>
                </c:pt>
                <c:pt idx="1363">
                  <c:v>-0.44289600000000001</c:v>
                </c:pt>
                <c:pt idx="1364">
                  <c:v>-0.44511299999999998</c:v>
                </c:pt>
                <c:pt idx="1365">
                  <c:v>-0.43667299999999998</c:v>
                </c:pt>
                <c:pt idx="1366">
                  <c:v>-0.43953799999999998</c:v>
                </c:pt>
                <c:pt idx="1367">
                  <c:v>-0.44724399999999997</c:v>
                </c:pt>
                <c:pt idx="1368">
                  <c:v>-0.444382</c:v>
                </c:pt>
                <c:pt idx="1369">
                  <c:v>-0.44683299999999998</c:v>
                </c:pt>
                <c:pt idx="1370">
                  <c:v>-0.44694299999999998</c:v>
                </c:pt>
                <c:pt idx="1371">
                  <c:v>-0.43709799999999999</c:v>
                </c:pt>
                <c:pt idx="1372">
                  <c:v>-0.43465799999999999</c:v>
                </c:pt>
                <c:pt idx="1373">
                  <c:v>-0.43579299999999999</c:v>
                </c:pt>
                <c:pt idx="1374">
                  <c:v>-0.43045800000000001</c:v>
                </c:pt>
                <c:pt idx="1375">
                  <c:v>-0.42656499999999997</c:v>
                </c:pt>
                <c:pt idx="1376">
                  <c:v>-0.43970199999999998</c:v>
                </c:pt>
                <c:pt idx="1377">
                  <c:v>-0.449075</c:v>
                </c:pt>
                <c:pt idx="1378">
                  <c:v>-0.43771599999999999</c:v>
                </c:pt>
                <c:pt idx="1379">
                  <c:v>-0.43410199999999999</c:v>
                </c:pt>
                <c:pt idx="1380">
                  <c:v>-0.439747</c:v>
                </c:pt>
                <c:pt idx="1381">
                  <c:v>-0.43677500000000002</c:v>
                </c:pt>
                <c:pt idx="1382">
                  <c:v>-0.43524299999999999</c:v>
                </c:pt>
                <c:pt idx="1383">
                  <c:v>-0.43976500000000002</c:v>
                </c:pt>
                <c:pt idx="1384">
                  <c:v>-0.44174000000000002</c:v>
                </c:pt>
                <c:pt idx="1385">
                  <c:v>-0.44234299999999999</c:v>
                </c:pt>
                <c:pt idx="1386">
                  <c:v>-0.44236300000000001</c:v>
                </c:pt>
                <c:pt idx="1387">
                  <c:v>-0.43345100000000003</c:v>
                </c:pt>
                <c:pt idx="1388">
                  <c:v>-0.42895</c:v>
                </c:pt>
                <c:pt idx="1389">
                  <c:v>-0.44034299999999998</c:v>
                </c:pt>
                <c:pt idx="1390">
                  <c:v>-0.44022600000000001</c:v>
                </c:pt>
                <c:pt idx="1391">
                  <c:v>-0.43022899999999997</c:v>
                </c:pt>
                <c:pt idx="1392">
                  <c:v>-0.43289100000000003</c:v>
                </c:pt>
                <c:pt idx="1393">
                  <c:v>-0.436469</c:v>
                </c:pt>
                <c:pt idx="1394">
                  <c:v>-0.430261</c:v>
                </c:pt>
                <c:pt idx="1395">
                  <c:v>-0.431479</c:v>
                </c:pt>
                <c:pt idx="1396">
                  <c:v>-0.44364700000000001</c:v>
                </c:pt>
                <c:pt idx="1397">
                  <c:v>-0.43854700000000002</c:v>
                </c:pt>
                <c:pt idx="1398">
                  <c:v>-0.42452299999999998</c:v>
                </c:pt>
                <c:pt idx="1399">
                  <c:v>-0.42962699999999998</c:v>
                </c:pt>
                <c:pt idx="1400">
                  <c:v>-0.43504999999999999</c:v>
                </c:pt>
                <c:pt idx="1401">
                  <c:v>-0.43114399999999997</c:v>
                </c:pt>
                <c:pt idx="1402">
                  <c:v>-0.43405199999999999</c:v>
                </c:pt>
                <c:pt idx="1403">
                  <c:v>-0.43867800000000001</c:v>
                </c:pt>
                <c:pt idx="1404">
                  <c:v>-0.43237799999999998</c:v>
                </c:pt>
                <c:pt idx="1405">
                  <c:v>-0.43010300000000001</c:v>
                </c:pt>
                <c:pt idx="1406">
                  <c:v>-0.43976199999999999</c:v>
                </c:pt>
                <c:pt idx="1407">
                  <c:v>-0.43675700000000001</c:v>
                </c:pt>
                <c:pt idx="1408">
                  <c:v>-0.43176799999999999</c:v>
                </c:pt>
                <c:pt idx="1409">
                  <c:v>-0.43751000000000001</c:v>
                </c:pt>
                <c:pt idx="1410">
                  <c:v>-0.436311</c:v>
                </c:pt>
                <c:pt idx="1411">
                  <c:v>-0.433589</c:v>
                </c:pt>
                <c:pt idx="1412">
                  <c:v>-0.43677299999999997</c:v>
                </c:pt>
                <c:pt idx="1413">
                  <c:v>-0.43734600000000001</c:v>
                </c:pt>
                <c:pt idx="1414">
                  <c:v>-0.43147800000000003</c:v>
                </c:pt>
                <c:pt idx="1415">
                  <c:v>-0.42807899999999999</c:v>
                </c:pt>
                <c:pt idx="1416">
                  <c:v>-0.42820800000000003</c:v>
                </c:pt>
                <c:pt idx="1417">
                  <c:v>-0.42810599999999999</c:v>
                </c:pt>
                <c:pt idx="1418">
                  <c:v>-0.43233500000000002</c:v>
                </c:pt>
                <c:pt idx="1419">
                  <c:v>-0.432643</c:v>
                </c:pt>
                <c:pt idx="1420">
                  <c:v>-0.42665700000000001</c:v>
                </c:pt>
                <c:pt idx="1421">
                  <c:v>-0.425958</c:v>
                </c:pt>
                <c:pt idx="1422">
                  <c:v>-0.43054700000000001</c:v>
                </c:pt>
                <c:pt idx="1423">
                  <c:v>-0.428255</c:v>
                </c:pt>
                <c:pt idx="1424">
                  <c:v>-0.42304900000000001</c:v>
                </c:pt>
                <c:pt idx="1425">
                  <c:v>-0.42956800000000001</c:v>
                </c:pt>
                <c:pt idx="1426">
                  <c:v>-0.43317300000000003</c:v>
                </c:pt>
                <c:pt idx="1427">
                  <c:v>-0.42774499999999999</c:v>
                </c:pt>
                <c:pt idx="1428">
                  <c:v>-0.43178</c:v>
                </c:pt>
                <c:pt idx="1429">
                  <c:v>-0.43591199999999997</c:v>
                </c:pt>
                <c:pt idx="1430">
                  <c:v>-0.43120799999999998</c:v>
                </c:pt>
                <c:pt idx="1431">
                  <c:v>-0.43149500000000002</c:v>
                </c:pt>
                <c:pt idx="1432">
                  <c:v>-0.439944</c:v>
                </c:pt>
                <c:pt idx="1433">
                  <c:v>-0.43972100000000003</c:v>
                </c:pt>
                <c:pt idx="1434">
                  <c:v>-0.43190699999999999</c:v>
                </c:pt>
                <c:pt idx="1435">
                  <c:v>-0.43415599999999999</c:v>
                </c:pt>
                <c:pt idx="1436">
                  <c:v>-0.42635299999999998</c:v>
                </c:pt>
                <c:pt idx="1437">
                  <c:v>-0.41170499999999999</c:v>
                </c:pt>
                <c:pt idx="1438">
                  <c:v>-0.41914299999999999</c:v>
                </c:pt>
                <c:pt idx="1439">
                  <c:v>-0.427595</c:v>
                </c:pt>
                <c:pt idx="1440">
                  <c:v>-0.42361799999999999</c:v>
                </c:pt>
                <c:pt idx="1441">
                  <c:v>-0.419491</c:v>
                </c:pt>
                <c:pt idx="1442">
                  <c:v>-0.42203999999999997</c:v>
                </c:pt>
                <c:pt idx="1443">
                  <c:v>-0.424151</c:v>
                </c:pt>
                <c:pt idx="1444">
                  <c:v>-0.42487799999999998</c:v>
                </c:pt>
                <c:pt idx="1445">
                  <c:v>-0.43259400000000003</c:v>
                </c:pt>
                <c:pt idx="1446">
                  <c:v>-0.43174999999999997</c:v>
                </c:pt>
                <c:pt idx="1447">
                  <c:v>-0.42199700000000001</c:v>
                </c:pt>
                <c:pt idx="1448">
                  <c:v>-0.42396699999999998</c:v>
                </c:pt>
                <c:pt idx="1449">
                  <c:v>-0.42890499999999998</c:v>
                </c:pt>
                <c:pt idx="1450">
                  <c:v>-0.42522199999999999</c:v>
                </c:pt>
                <c:pt idx="1451">
                  <c:v>-0.42241899999999999</c:v>
                </c:pt>
                <c:pt idx="1452">
                  <c:v>-0.42727900000000002</c:v>
                </c:pt>
                <c:pt idx="1453">
                  <c:v>-0.42661300000000002</c:v>
                </c:pt>
                <c:pt idx="1454">
                  <c:v>-0.42616199999999999</c:v>
                </c:pt>
                <c:pt idx="1455">
                  <c:v>-0.43221900000000002</c:v>
                </c:pt>
                <c:pt idx="1456">
                  <c:v>-0.42706500000000003</c:v>
                </c:pt>
                <c:pt idx="1457">
                  <c:v>-0.42580400000000002</c:v>
                </c:pt>
                <c:pt idx="1458">
                  <c:v>-0.43353700000000001</c:v>
                </c:pt>
                <c:pt idx="1459">
                  <c:v>-0.43119799999999997</c:v>
                </c:pt>
                <c:pt idx="1460">
                  <c:v>-0.42472599999999999</c:v>
                </c:pt>
                <c:pt idx="1461">
                  <c:v>-0.42643999999999999</c:v>
                </c:pt>
                <c:pt idx="1462">
                  <c:v>-0.43093100000000001</c:v>
                </c:pt>
                <c:pt idx="1463">
                  <c:v>-0.425315</c:v>
                </c:pt>
                <c:pt idx="1464">
                  <c:v>-0.42096699999999998</c:v>
                </c:pt>
                <c:pt idx="1465">
                  <c:v>-0.42303000000000002</c:v>
                </c:pt>
                <c:pt idx="1466">
                  <c:v>-0.421543</c:v>
                </c:pt>
                <c:pt idx="1467">
                  <c:v>-0.42273300000000003</c:v>
                </c:pt>
                <c:pt idx="1468">
                  <c:v>-0.42120000000000002</c:v>
                </c:pt>
                <c:pt idx="1469">
                  <c:v>-0.41651899999999997</c:v>
                </c:pt>
                <c:pt idx="1470">
                  <c:v>-0.42014899999999999</c:v>
                </c:pt>
                <c:pt idx="1471">
                  <c:v>-0.42350900000000002</c:v>
                </c:pt>
                <c:pt idx="1472">
                  <c:v>-0.41770400000000002</c:v>
                </c:pt>
                <c:pt idx="1473">
                  <c:v>-0.41512700000000002</c:v>
                </c:pt>
                <c:pt idx="1474">
                  <c:v>-0.42967</c:v>
                </c:pt>
                <c:pt idx="1475">
                  <c:v>-0.43668899999999999</c:v>
                </c:pt>
                <c:pt idx="1476">
                  <c:v>-0.426145</c:v>
                </c:pt>
                <c:pt idx="1477">
                  <c:v>-0.42161300000000002</c:v>
                </c:pt>
                <c:pt idx="1478">
                  <c:v>-0.42235</c:v>
                </c:pt>
                <c:pt idx="1479">
                  <c:v>-0.41882399999999997</c:v>
                </c:pt>
                <c:pt idx="1480">
                  <c:v>-0.419908</c:v>
                </c:pt>
                <c:pt idx="1481">
                  <c:v>-0.42596499999999998</c:v>
                </c:pt>
                <c:pt idx="1482">
                  <c:v>-0.42004799999999998</c:v>
                </c:pt>
                <c:pt idx="1483">
                  <c:v>-0.415302</c:v>
                </c:pt>
                <c:pt idx="1484">
                  <c:v>-0.42377100000000001</c:v>
                </c:pt>
                <c:pt idx="1485">
                  <c:v>-0.422294</c:v>
                </c:pt>
                <c:pt idx="1486">
                  <c:v>-0.41983900000000002</c:v>
                </c:pt>
                <c:pt idx="1487">
                  <c:v>-0.42394900000000002</c:v>
                </c:pt>
                <c:pt idx="1488">
                  <c:v>-0.420599</c:v>
                </c:pt>
                <c:pt idx="1489">
                  <c:v>-0.41621200000000003</c:v>
                </c:pt>
                <c:pt idx="1490">
                  <c:v>-0.41860700000000001</c:v>
                </c:pt>
                <c:pt idx="1491">
                  <c:v>-0.42305900000000002</c:v>
                </c:pt>
                <c:pt idx="1492">
                  <c:v>-0.42452299999999998</c:v>
                </c:pt>
                <c:pt idx="1493">
                  <c:v>-0.42349100000000001</c:v>
                </c:pt>
                <c:pt idx="1494">
                  <c:v>-0.41769400000000001</c:v>
                </c:pt>
                <c:pt idx="1495">
                  <c:v>-0.41210999999999998</c:v>
                </c:pt>
                <c:pt idx="1496">
                  <c:v>-0.41829899999999998</c:v>
                </c:pt>
                <c:pt idx="1497">
                  <c:v>-0.42209099999999999</c:v>
                </c:pt>
                <c:pt idx="1498">
                  <c:v>-0.41532800000000003</c:v>
                </c:pt>
                <c:pt idx="1499">
                  <c:v>-0.40778300000000001</c:v>
                </c:pt>
                <c:pt idx="1500">
                  <c:v>-0.412632</c:v>
                </c:pt>
                <c:pt idx="1501">
                  <c:v>-0.42733300000000002</c:v>
                </c:pt>
                <c:pt idx="1502">
                  <c:v>-0.41956899999999997</c:v>
                </c:pt>
                <c:pt idx="1503">
                  <c:v>-0.40791299999999997</c:v>
                </c:pt>
                <c:pt idx="1504">
                  <c:v>-0.41997499999999999</c:v>
                </c:pt>
                <c:pt idx="1505">
                  <c:v>-0.421483</c:v>
                </c:pt>
                <c:pt idx="1506">
                  <c:v>-0.40794399999999997</c:v>
                </c:pt>
                <c:pt idx="1507">
                  <c:v>-0.41216900000000001</c:v>
                </c:pt>
                <c:pt idx="1508">
                  <c:v>-0.42179899999999998</c:v>
                </c:pt>
                <c:pt idx="1509">
                  <c:v>-0.41279399999999999</c:v>
                </c:pt>
                <c:pt idx="1510">
                  <c:v>-0.41071999999999997</c:v>
                </c:pt>
                <c:pt idx="1511">
                  <c:v>-0.42080299999999998</c:v>
                </c:pt>
                <c:pt idx="1512">
                  <c:v>-0.41577500000000001</c:v>
                </c:pt>
                <c:pt idx="1513">
                  <c:v>-0.41406599999999999</c:v>
                </c:pt>
                <c:pt idx="1514">
                  <c:v>-0.42227199999999998</c:v>
                </c:pt>
                <c:pt idx="1515">
                  <c:v>-0.41381400000000002</c:v>
                </c:pt>
                <c:pt idx="1516">
                  <c:v>-0.40856300000000001</c:v>
                </c:pt>
                <c:pt idx="1517">
                  <c:v>-0.422014</c:v>
                </c:pt>
                <c:pt idx="1518">
                  <c:v>-0.426014</c:v>
                </c:pt>
                <c:pt idx="1519">
                  <c:v>-0.41770600000000002</c:v>
                </c:pt>
                <c:pt idx="1520">
                  <c:v>-0.415742</c:v>
                </c:pt>
                <c:pt idx="1521">
                  <c:v>-0.41315000000000002</c:v>
                </c:pt>
                <c:pt idx="1522">
                  <c:v>-0.40897300000000003</c:v>
                </c:pt>
                <c:pt idx="1523">
                  <c:v>-0.41542299999999999</c:v>
                </c:pt>
                <c:pt idx="1524">
                  <c:v>-0.41890700000000003</c:v>
                </c:pt>
                <c:pt idx="1525">
                  <c:v>-0.41144900000000001</c:v>
                </c:pt>
                <c:pt idx="1526">
                  <c:v>-0.40876299999999999</c:v>
                </c:pt>
                <c:pt idx="1527">
                  <c:v>-0.413684</c:v>
                </c:pt>
                <c:pt idx="1528">
                  <c:v>-0.41500300000000001</c:v>
                </c:pt>
                <c:pt idx="1529">
                  <c:v>-0.41076600000000002</c:v>
                </c:pt>
                <c:pt idx="1530">
                  <c:v>-0.41425699999999999</c:v>
                </c:pt>
                <c:pt idx="1531">
                  <c:v>-0.41994500000000001</c:v>
                </c:pt>
                <c:pt idx="1532">
                  <c:v>-0.41420499999999999</c:v>
                </c:pt>
                <c:pt idx="1533">
                  <c:v>-0.41473100000000002</c:v>
                </c:pt>
                <c:pt idx="1534">
                  <c:v>-0.419545</c:v>
                </c:pt>
                <c:pt idx="1535">
                  <c:v>-0.41178700000000001</c:v>
                </c:pt>
                <c:pt idx="1536">
                  <c:v>-0.40335100000000002</c:v>
                </c:pt>
                <c:pt idx="1537">
                  <c:v>-0.407883</c:v>
                </c:pt>
                <c:pt idx="1538">
                  <c:v>-0.41048299999999999</c:v>
                </c:pt>
                <c:pt idx="1539">
                  <c:v>-0.40619099999999997</c:v>
                </c:pt>
                <c:pt idx="1540">
                  <c:v>-0.41087299999999999</c:v>
                </c:pt>
                <c:pt idx="1541">
                  <c:v>-0.40912599999999999</c:v>
                </c:pt>
                <c:pt idx="1542">
                  <c:v>-0.403173</c:v>
                </c:pt>
                <c:pt idx="1543">
                  <c:v>-0.41183500000000001</c:v>
                </c:pt>
                <c:pt idx="1544">
                  <c:v>-0.41606799999999999</c:v>
                </c:pt>
                <c:pt idx="1545">
                  <c:v>-0.40587099999999998</c:v>
                </c:pt>
                <c:pt idx="1546">
                  <c:v>-0.40497</c:v>
                </c:pt>
                <c:pt idx="1547">
                  <c:v>-0.41566700000000001</c:v>
                </c:pt>
                <c:pt idx="1548">
                  <c:v>-0.41019499999999998</c:v>
                </c:pt>
                <c:pt idx="1549">
                  <c:v>-0.40438399999999997</c:v>
                </c:pt>
                <c:pt idx="1550">
                  <c:v>-0.41806599999999999</c:v>
                </c:pt>
                <c:pt idx="1551">
                  <c:v>-0.41407700000000003</c:v>
                </c:pt>
                <c:pt idx="1552">
                  <c:v>-0.401835</c:v>
                </c:pt>
                <c:pt idx="1553">
                  <c:v>-0.41361900000000001</c:v>
                </c:pt>
                <c:pt idx="1554">
                  <c:v>-0.42102400000000001</c:v>
                </c:pt>
                <c:pt idx="1555">
                  <c:v>-0.40992200000000001</c:v>
                </c:pt>
                <c:pt idx="1556">
                  <c:v>-0.406584</c:v>
                </c:pt>
                <c:pt idx="1557">
                  <c:v>-0.41236400000000001</c:v>
                </c:pt>
                <c:pt idx="1558">
                  <c:v>-0.407636</c:v>
                </c:pt>
                <c:pt idx="1559">
                  <c:v>-0.40257199999999999</c:v>
                </c:pt>
                <c:pt idx="1560">
                  <c:v>-0.40592699999999998</c:v>
                </c:pt>
                <c:pt idx="1561">
                  <c:v>-0.40201700000000001</c:v>
                </c:pt>
                <c:pt idx="1562">
                  <c:v>-0.40184799999999998</c:v>
                </c:pt>
                <c:pt idx="1563">
                  <c:v>-0.408885</c:v>
                </c:pt>
                <c:pt idx="1564">
                  <c:v>-0.41092899999999999</c:v>
                </c:pt>
                <c:pt idx="1565">
                  <c:v>-0.40726899999999999</c:v>
                </c:pt>
                <c:pt idx="1566">
                  <c:v>-0.40752900000000003</c:v>
                </c:pt>
                <c:pt idx="1567">
                  <c:v>-0.41129599999999999</c:v>
                </c:pt>
                <c:pt idx="1568">
                  <c:v>-0.40601700000000002</c:v>
                </c:pt>
                <c:pt idx="1569">
                  <c:v>-0.40218599999999999</c:v>
                </c:pt>
                <c:pt idx="1570">
                  <c:v>-0.40675800000000001</c:v>
                </c:pt>
                <c:pt idx="1571">
                  <c:v>-0.40918100000000002</c:v>
                </c:pt>
                <c:pt idx="1572">
                  <c:v>-0.40623599999999999</c:v>
                </c:pt>
                <c:pt idx="1573">
                  <c:v>-0.40505199999999997</c:v>
                </c:pt>
                <c:pt idx="1574">
                  <c:v>-0.40723799999999999</c:v>
                </c:pt>
                <c:pt idx="1575">
                  <c:v>-0.40464299999999997</c:v>
                </c:pt>
                <c:pt idx="1576">
                  <c:v>-0.40492300000000003</c:v>
                </c:pt>
                <c:pt idx="1577">
                  <c:v>-0.40997300000000003</c:v>
                </c:pt>
                <c:pt idx="1578">
                  <c:v>-0.40698600000000001</c:v>
                </c:pt>
                <c:pt idx="1579">
                  <c:v>-0.40196500000000002</c:v>
                </c:pt>
                <c:pt idx="1580">
                  <c:v>-0.40196199999999999</c:v>
                </c:pt>
                <c:pt idx="1581">
                  <c:v>-0.40523300000000001</c:v>
                </c:pt>
                <c:pt idx="1582">
                  <c:v>-0.40667999999999999</c:v>
                </c:pt>
                <c:pt idx="1583">
                  <c:v>-0.40339999999999998</c:v>
                </c:pt>
                <c:pt idx="1584">
                  <c:v>-0.40226000000000001</c:v>
                </c:pt>
                <c:pt idx="1585">
                  <c:v>-0.40304499999999999</c:v>
                </c:pt>
                <c:pt idx="1586">
                  <c:v>-0.40346199999999999</c:v>
                </c:pt>
                <c:pt idx="1587">
                  <c:v>-0.40523199999999998</c:v>
                </c:pt>
                <c:pt idx="1588">
                  <c:v>-0.40395599999999998</c:v>
                </c:pt>
                <c:pt idx="1589">
                  <c:v>-0.40466999999999997</c:v>
                </c:pt>
                <c:pt idx="1590">
                  <c:v>-0.40617000000000003</c:v>
                </c:pt>
                <c:pt idx="1591">
                  <c:v>-0.397976</c:v>
                </c:pt>
                <c:pt idx="1592">
                  <c:v>-0.39161600000000002</c:v>
                </c:pt>
                <c:pt idx="1593">
                  <c:v>-0.40216499999999999</c:v>
                </c:pt>
                <c:pt idx="1594">
                  <c:v>-0.40929399999999999</c:v>
                </c:pt>
                <c:pt idx="1595">
                  <c:v>-0.39963799999999999</c:v>
                </c:pt>
                <c:pt idx="1596">
                  <c:v>-0.40342100000000003</c:v>
                </c:pt>
                <c:pt idx="1597">
                  <c:v>-0.41242699999999999</c:v>
                </c:pt>
                <c:pt idx="1598">
                  <c:v>-0.40166499999999999</c:v>
                </c:pt>
                <c:pt idx="1599">
                  <c:v>-0.39783000000000002</c:v>
                </c:pt>
                <c:pt idx="1600">
                  <c:v>-0.40732400000000002</c:v>
                </c:pt>
                <c:pt idx="1601">
                  <c:v>-0.40391900000000003</c:v>
                </c:pt>
                <c:pt idx="1602">
                  <c:v>-0.39238400000000001</c:v>
                </c:pt>
                <c:pt idx="1603">
                  <c:v>-0.39410899999999999</c:v>
                </c:pt>
                <c:pt idx="1604">
                  <c:v>-0.39829000000000003</c:v>
                </c:pt>
                <c:pt idx="1605">
                  <c:v>-0.39727800000000002</c:v>
                </c:pt>
                <c:pt idx="1606">
                  <c:v>-0.40383999999999998</c:v>
                </c:pt>
                <c:pt idx="1607">
                  <c:v>-0.40578599999999998</c:v>
                </c:pt>
                <c:pt idx="1608">
                  <c:v>-0.39690000000000003</c:v>
                </c:pt>
                <c:pt idx="1609">
                  <c:v>-0.395762</c:v>
                </c:pt>
                <c:pt idx="1610">
                  <c:v>-0.40067600000000003</c:v>
                </c:pt>
                <c:pt idx="1611">
                  <c:v>-0.39711399999999997</c:v>
                </c:pt>
                <c:pt idx="1612">
                  <c:v>-0.39086700000000002</c:v>
                </c:pt>
                <c:pt idx="1613">
                  <c:v>-0.39749400000000001</c:v>
                </c:pt>
                <c:pt idx="1614">
                  <c:v>-0.402812</c:v>
                </c:pt>
                <c:pt idx="1615">
                  <c:v>-0.39751900000000001</c:v>
                </c:pt>
                <c:pt idx="1616">
                  <c:v>-0.39723799999999998</c:v>
                </c:pt>
                <c:pt idx="1617">
                  <c:v>-0.39869699999999997</c:v>
                </c:pt>
                <c:pt idx="1618">
                  <c:v>-0.39420299999999997</c:v>
                </c:pt>
                <c:pt idx="1619">
                  <c:v>-0.396843</c:v>
                </c:pt>
                <c:pt idx="1620">
                  <c:v>-0.404028</c:v>
                </c:pt>
                <c:pt idx="1621">
                  <c:v>-0.39733400000000002</c:v>
                </c:pt>
                <c:pt idx="1622">
                  <c:v>-0.391233</c:v>
                </c:pt>
                <c:pt idx="1623">
                  <c:v>-0.40206200000000003</c:v>
                </c:pt>
                <c:pt idx="1624">
                  <c:v>-0.40263199999999999</c:v>
                </c:pt>
                <c:pt idx="1625">
                  <c:v>-0.39308700000000002</c:v>
                </c:pt>
                <c:pt idx="1626">
                  <c:v>-0.39875700000000003</c:v>
                </c:pt>
                <c:pt idx="1627">
                  <c:v>-0.40340700000000002</c:v>
                </c:pt>
                <c:pt idx="1628">
                  <c:v>-0.39804899999999999</c:v>
                </c:pt>
                <c:pt idx="1629">
                  <c:v>-0.39499699999999999</c:v>
                </c:pt>
                <c:pt idx="1630">
                  <c:v>-0.39380500000000002</c:v>
                </c:pt>
                <c:pt idx="1631">
                  <c:v>-0.39171400000000001</c:v>
                </c:pt>
                <c:pt idx="1632">
                  <c:v>-0.39513599999999999</c:v>
                </c:pt>
                <c:pt idx="1633">
                  <c:v>-0.401451</c:v>
                </c:pt>
                <c:pt idx="1634">
                  <c:v>-0.39785500000000001</c:v>
                </c:pt>
                <c:pt idx="1635">
                  <c:v>-0.39351199999999997</c:v>
                </c:pt>
                <c:pt idx="1636">
                  <c:v>-0.40025900000000003</c:v>
                </c:pt>
                <c:pt idx="1637">
                  <c:v>-0.40329399999999999</c:v>
                </c:pt>
                <c:pt idx="1638">
                  <c:v>-0.39374300000000001</c:v>
                </c:pt>
                <c:pt idx="1639">
                  <c:v>-0.38878099999999999</c:v>
                </c:pt>
                <c:pt idx="1640">
                  <c:v>-0.39278400000000002</c:v>
                </c:pt>
                <c:pt idx="1641">
                  <c:v>-0.388239</c:v>
                </c:pt>
                <c:pt idx="1642">
                  <c:v>-0.389515</c:v>
                </c:pt>
                <c:pt idx="1643">
                  <c:v>-0.39959299999999998</c:v>
                </c:pt>
                <c:pt idx="1644">
                  <c:v>-0.39554299999999998</c:v>
                </c:pt>
                <c:pt idx="1645">
                  <c:v>-0.38941199999999998</c:v>
                </c:pt>
                <c:pt idx="1646">
                  <c:v>-0.39267600000000003</c:v>
                </c:pt>
                <c:pt idx="1647">
                  <c:v>-0.397453</c:v>
                </c:pt>
                <c:pt idx="1648">
                  <c:v>-0.39683299999999999</c:v>
                </c:pt>
                <c:pt idx="1649">
                  <c:v>-0.39492300000000002</c:v>
                </c:pt>
                <c:pt idx="1650">
                  <c:v>-0.396318</c:v>
                </c:pt>
                <c:pt idx="1651">
                  <c:v>-0.393345</c:v>
                </c:pt>
                <c:pt idx="1652">
                  <c:v>-0.39459100000000003</c:v>
                </c:pt>
                <c:pt idx="1653">
                  <c:v>-0.39959800000000001</c:v>
                </c:pt>
                <c:pt idx="1654">
                  <c:v>-0.39163100000000001</c:v>
                </c:pt>
                <c:pt idx="1655">
                  <c:v>-0.38252999999999998</c:v>
                </c:pt>
                <c:pt idx="1656">
                  <c:v>-0.38810299999999998</c:v>
                </c:pt>
                <c:pt idx="1657">
                  <c:v>-0.38973199999999997</c:v>
                </c:pt>
                <c:pt idx="1658">
                  <c:v>-0.38127900000000003</c:v>
                </c:pt>
                <c:pt idx="1659">
                  <c:v>-0.38581699999999997</c:v>
                </c:pt>
                <c:pt idx="1660">
                  <c:v>-0.39013999999999999</c:v>
                </c:pt>
                <c:pt idx="1661">
                  <c:v>-0.38497199999999998</c:v>
                </c:pt>
                <c:pt idx="1662">
                  <c:v>-0.392959</c:v>
                </c:pt>
                <c:pt idx="1663">
                  <c:v>-0.39718799999999999</c:v>
                </c:pt>
                <c:pt idx="1664">
                  <c:v>-0.388631</c:v>
                </c:pt>
                <c:pt idx="1665">
                  <c:v>-0.38784200000000002</c:v>
                </c:pt>
                <c:pt idx="1666">
                  <c:v>-0.39239599999999997</c:v>
                </c:pt>
                <c:pt idx="1667">
                  <c:v>-0.39106200000000002</c:v>
                </c:pt>
                <c:pt idx="1668">
                  <c:v>-0.38877</c:v>
                </c:pt>
                <c:pt idx="1669">
                  <c:v>-0.38884600000000002</c:v>
                </c:pt>
                <c:pt idx="1670">
                  <c:v>-0.38652999999999998</c:v>
                </c:pt>
                <c:pt idx="1671">
                  <c:v>-0.38550600000000002</c:v>
                </c:pt>
                <c:pt idx="1672">
                  <c:v>-0.39119500000000001</c:v>
                </c:pt>
                <c:pt idx="1673">
                  <c:v>-0.393374</c:v>
                </c:pt>
                <c:pt idx="1674">
                  <c:v>-0.39196500000000001</c:v>
                </c:pt>
                <c:pt idx="1675">
                  <c:v>-0.39338499999999998</c:v>
                </c:pt>
                <c:pt idx="1676">
                  <c:v>-0.39502500000000002</c:v>
                </c:pt>
                <c:pt idx="1677">
                  <c:v>-0.39366899999999999</c:v>
                </c:pt>
                <c:pt idx="1678">
                  <c:v>-0.387521</c:v>
                </c:pt>
                <c:pt idx="1679">
                  <c:v>-0.39360299999999998</c:v>
                </c:pt>
                <c:pt idx="1680">
                  <c:v>-0.39755099999999999</c:v>
                </c:pt>
                <c:pt idx="1681">
                  <c:v>-0.38001000000000001</c:v>
                </c:pt>
                <c:pt idx="1682">
                  <c:v>-0.37692700000000001</c:v>
                </c:pt>
                <c:pt idx="1683">
                  <c:v>-0.390129</c:v>
                </c:pt>
                <c:pt idx="1684">
                  <c:v>-0.38913300000000001</c:v>
                </c:pt>
                <c:pt idx="1685">
                  <c:v>-0.383519</c:v>
                </c:pt>
                <c:pt idx="1686">
                  <c:v>-0.386378</c:v>
                </c:pt>
                <c:pt idx="1687">
                  <c:v>-0.38471500000000003</c:v>
                </c:pt>
                <c:pt idx="1688">
                  <c:v>-0.378409</c:v>
                </c:pt>
                <c:pt idx="1689">
                  <c:v>-0.38150699999999999</c:v>
                </c:pt>
                <c:pt idx="1690">
                  <c:v>-0.38564900000000002</c:v>
                </c:pt>
                <c:pt idx="1691">
                  <c:v>-0.38519500000000001</c:v>
                </c:pt>
                <c:pt idx="1692">
                  <c:v>-0.38778099999999999</c:v>
                </c:pt>
                <c:pt idx="1693">
                  <c:v>-0.38878999999999997</c:v>
                </c:pt>
                <c:pt idx="1694">
                  <c:v>-0.38440099999999999</c:v>
                </c:pt>
                <c:pt idx="1695">
                  <c:v>-0.38270899999999997</c:v>
                </c:pt>
                <c:pt idx="1696">
                  <c:v>-0.39090599999999998</c:v>
                </c:pt>
                <c:pt idx="1697">
                  <c:v>-0.38948199999999999</c:v>
                </c:pt>
                <c:pt idx="1698">
                  <c:v>-0.37881599999999999</c:v>
                </c:pt>
                <c:pt idx="1699">
                  <c:v>-0.385714</c:v>
                </c:pt>
                <c:pt idx="1700">
                  <c:v>-0.394432</c:v>
                </c:pt>
                <c:pt idx="1701">
                  <c:v>-0.386824</c:v>
                </c:pt>
                <c:pt idx="1702">
                  <c:v>-0.38391999999999998</c:v>
                </c:pt>
                <c:pt idx="1703">
                  <c:v>-0.39051900000000001</c:v>
                </c:pt>
                <c:pt idx="1704">
                  <c:v>-0.39208700000000002</c:v>
                </c:pt>
                <c:pt idx="1705">
                  <c:v>-0.38781599999999999</c:v>
                </c:pt>
                <c:pt idx="1706">
                  <c:v>-0.38238899999999998</c:v>
                </c:pt>
                <c:pt idx="1707">
                  <c:v>-0.37593599999999999</c:v>
                </c:pt>
                <c:pt idx="1708">
                  <c:v>-0.37500100000000003</c:v>
                </c:pt>
                <c:pt idx="1709">
                  <c:v>-0.38255</c:v>
                </c:pt>
                <c:pt idx="1710">
                  <c:v>-0.38619900000000001</c:v>
                </c:pt>
                <c:pt idx="1711">
                  <c:v>-0.379417</c:v>
                </c:pt>
                <c:pt idx="1712">
                  <c:v>-0.37723400000000001</c:v>
                </c:pt>
                <c:pt idx="1713">
                  <c:v>-0.38397799999999999</c:v>
                </c:pt>
                <c:pt idx="1714">
                  <c:v>-0.38320599999999999</c:v>
                </c:pt>
                <c:pt idx="1715">
                  <c:v>-0.37697999999999998</c:v>
                </c:pt>
                <c:pt idx="1716">
                  <c:v>-0.37785199999999997</c:v>
                </c:pt>
                <c:pt idx="1717">
                  <c:v>-0.37629499999999999</c:v>
                </c:pt>
                <c:pt idx="1718">
                  <c:v>-0.377021</c:v>
                </c:pt>
                <c:pt idx="1719">
                  <c:v>-0.38452399999999998</c:v>
                </c:pt>
                <c:pt idx="1720">
                  <c:v>-0.38300099999999998</c:v>
                </c:pt>
                <c:pt idx="1721">
                  <c:v>-0.377554</c:v>
                </c:pt>
                <c:pt idx="1722">
                  <c:v>-0.37646200000000002</c:v>
                </c:pt>
                <c:pt idx="1723">
                  <c:v>-0.37707400000000002</c:v>
                </c:pt>
                <c:pt idx="1724">
                  <c:v>-0.378469</c:v>
                </c:pt>
                <c:pt idx="1725">
                  <c:v>-0.38023800000000002</c:v>
                </c:pt>
                <c:pt idx="1726">
                  <c:v>-0.37754599999999999</c:v>
                </c:pt>
                <c:pt idx="1727">
                  <c:v>-0.37319199999999997</c:v>
                </c:pt>
                <c:pt idx="1728">
                  <c:v>-0.37855800000000001</c:v>
                </c:pt>
                <c:pt idx="1729">
                  <c:v>-0.38562799999999997</c:v>
                </c:pt>
                <c:pt idx="1730">
                  <c:v>-0.381971</c:v>
                </c:pt>
                <c:pt idx="1731">
                  <c:v>-0.37779499999999999</c:v>
                </c:pt>
                <c:pt idx="1732">
                  <c:v>-0.379826</c:v>
                </c:pt>
                <c:pt idx="1733">
                  <c:v>-0.38399800000000001</c:v>
                </c:pt>
                <c:pt idx="1734">
                  <c:v>-0.381969</c:v>
                </c:pt>
                <c:pt idx="1735">
                  <c:v>-0.38131100000000001</c:v>
                </c:pt>
                <c:pt idx="1736">
                  <c:v>-0.385598</c:v>
                </c:pt>
                <c:pt idx="1737">
                  <c:v>-0.381882</c:v>
                </c:pt>
                <c:pt idx="1738">
                  <c:v>-0.37749199999999999</c:v>
                </c:pt>
                <c:pt idx="1739">
                  <c:v>-0.381855</c:v>
                </c:pt>
                <c:pt idx="1740">
                  <c:v>-0.384938</c:v>
                </c:pt>
                <c:pt idx="1741">
                  <c:v>-0.37985099999999999</c:v>
                </c:pt>
                <c:pt idx="1742">
                  <c:v>-0.37778400000000001</c:v>
                </c:pt>
                <c:pt idx="1743">
                  <c:v>-0.37731900000000002</c:v>
                </c:pt>
                <c:pt idx="1744">
                  <c:v>-0.36955399999999999</c:v>
                </c:pt>
                <c:pt idx="1745">
                  <c:v>-0.37048900000000001</c:v>
                </c:pt>
                <c:pt idx="1746">
                  <c:v>-0.37717000000000001</c:v>
                </c:pt>
                <c:pt idx="1747">
                  <c:v>-0.37731000000000003</c:v>
                </c:pt>
                <c:pt idx="1748">
                  <c:v>-0.37793399999999999</c:v>
                </c:pt>
                <c:pt idx="1749">
                  <c:v>-0.37823299999999999</c:v>
                </c:pt>
                <c:pt idx="1750">
                  <c:v>-0.37376300000000001</c:v>
                </c:pt>
                <c:pt idx="1751">
                  <c:v>-0.36846499999999999</c:v>
                </c:pt>
                <c:pt idx="1752">
                  <c:v>-0.37768599999999997</c:v>
                </c:pt>
                <c:pt idx="1753">
                  <c:v>-0.38583299999999998</c:v>
                </c:pt>
                <c:pt idx="1754">
                  <c:v>-0.37454100000000001</c:v>
                </c:pt>
                <c:pt idx="1755">
                  <c:v>-0.37378800000000001</c:v>
                </c:pt>
                <c:pt idx="1756">
                  <c:v>-0.38151200000000002</c:v>
                </c:pt>
                <c:pt idx="1757">
                  <c:v>-0.37763599999999997</c:v>
                </c:pt>
                <c:pt idx="1758">
                  <c:v>-0.37472</c:v>
                </c:pt>
                <c:pt idx="1759">
                  <c:v>-0.37957399999999997</c:v>
                </c:pt>
                <c:pt idx="1760">
                  <c:v>-0.38149100000000002</c:v>
                </c:pt>
                <c:pt idx="1761">
                  <c:v>-0.37581300000000001</c:v>
                </c:pt>
                <c:pt idx="1762">
                  <c:v>-0.37586900000000001</c:v>
                </c:pt>
                <c:pt idx="1763">
                  <c:v>-0.37567300000000003</c:v>
                </c:pt>
                <c:pt idx="1764">
                  <c:v>-0.36909400000000003</c:v>
                </c:pt>
                <c:pt idx="1765">
                  <c:v>-0.37059399999999998</c:v>
                </c:pt>
                <c:pt idx="1766">
                  <c:v>-0.373699</c:v>
                </c:pt>
                <c:pt idx="1767">
                  <c:v>-0.37089</c:v>
                </c:pt>
                <c:pt idx="1768">
                  <c:v>-0.36997099999999999</c:v>
                </c:pt>
                <c:pt idx="1769">
                  <c:v>-0.37471399999999999</c:v>
                </c:pt>
                <c:pt idx="1770">
                  <c:v>-0.37363000000000002</c:v>
                </c:pt>
                <c:pt idx="1771">
                  <c:v>-0.36849500000000002</c:v>
                </c:pt>
                <c:pt idx="1772">
                  <c:v>-0.37497400000000003</c:v>
                </c:pt>
                <c:pt idx="1773">
                  <c:v>-0.37412100000000004</c:v>
                </c:pt>
                <c:pt idx="1774">
                  <c:v>-0.36981399999999998</c:v>
                </c:pt>
                <c:pt idx="1775">
                  <c:v>-0.37958000000000003</c:v>
                </c:pt>
                <c:pt idx="1776">
                  <c:v>-0.37748100000000001</c:v>
                </c:pt>
                <c:pt idx="1777">
                  <c:v>-0.36671999999999999</c:v>
                </c:pt>
                <c:pt idx="1778">
                  <c:v>-0.37143499999999996</c:v>
                </c:pt>
                <c:pt idx="1779">
                  <c:v>-0.37489800000000001</c:v>
                </c:pt>
                <c:pt idx="1780">
                  <c:v>-0.361956</c:v>
                </c:pt>
                <c:pt idx="1781">
                  <c:v>-0.36314800000000003</c:v>
                </c:pt>
                <c:pt idx="1782">
                  <c:v>-0.37702800000000003</c:v>
                </c:pt>
                <c:pt idx="1783">
                  <c:v>-0.36941400000000002</c:v>
                </c:pt>
                <c:pt idx="1784">
                  <c:v>-0.367363</c:v>
                </c:pt>
                <c:pt idx="1785">
                  <c:v>-0.37855099999999997</c:v>
                </c:pt>
                <c:pt idx="1786">
                  <c:v>-0.373973</c:v>
                </c:pt>
                <c:pt idx="1787">
                  <c:v>-0.36633499999999997</c:v>
                </c:pt>
                <c:pt idx="1788">
                  <c:v>-0.37237100000000001</c:v>
                </c:pt>
                <c:pt idx="1789">
                  <c:v>-0.37771199999999999</c:v>
                </c:pt>
                <c:pt idx="1790">
                  <c:v>-0.36993599999999999</c:v>
                </c:pt>
                <c:pt idx="1791">
                  <c:v>-0.36602400000000002</c:v>
                </c:pt>
                <c:pt idx="1792">
                  <c:v>-0.36815999999999999</c:v>
                </c:pt>
                <c:pt idx="1793">
                  <c:v>-0.36130399999999996</c:v>
                </c:pt>
                <c:pt idx="1794">
                  <c:v>-0.36183100000000001</c:v>
                </c:pt>
                <c:pt idx="1795">
                  <c:v>-0.36910699999999996</c:v>
                </c:pt>
                <c:pt idx="1796">
                  <c:v>-0.367421</c:v>
                </c:pt>
                <c:pt idx="1797">
                  <c:v>-0.36491799999999996</c:v>
                </c:pt>
                <c:pt idx="1798">
                  <c:v>-0.36757400000000001</c:v>
                </c:pt>
                <c:pt idx="1799">
                  <c:v>-0.36486499999999999</c:v>
                </c:pt>
                <c:pt idx="1800">
                  <c:v>-0.35702500000000004</c:v>
                </c:pt>
                <c:pt idx="1801">
                  <c:v>-0.36868200000000001</c:v>
                </c:pt>
                <c:pt idx="1802">
                  <c:v>-0.37651000000000001</c:v>
                </c:pt>
                <c:pt idx="1803">
                  <c:v>-0.36362899999999998</c:v>
                </c:pt>
                <c:pt idx="1804">
                  <c:v>-0.36609700000000001</c:v>
                </c:pt>
                <c:pt idx="1805">
                  <c:v>-0.37562400000000001</c:v>
                </c:pt>
                <c:pt idx="1806">
                  <c:v>-0.36926500000000001</c:v>
                </c:pt>
                <c:pt idx="1807">
                  <c:v>-0.36502299999999999</c:v>
                </c:pt>
                <c:pt idx="1808">
                  <c:v>-0.36821100000000001</c:v>
                </c:pt>
                <c:pt idx="1809">
                  <c:v>-0.36261199999999999</c:v>
                </c:pt>
                <c:pt idx="1810">
                  <c:v>-0.362425</c:v>
                </c:pt>
                <c:pt idx="1811">
                  <c:v>-0.37926199999999999</c:v>
                </c:pt>
                <c:pt idx="1812">
                  <c:v>-0.376054</c:v>
                </c:pt>
                <c:pt idx="1813">
                  <c:v>-0.35863800000000001</c:v>
                </c:pt>
                <c:pt idx="1814">
                  <c:v>-0.36438999999999999</c:v>
                </c:pt>
                <c:pt idx="1815">
                  <c:v>-0.372859</c:v>
                </c:pt>
                <c:pt idx="1816">
                  <c:v>-0.36607000000000001</c:v>
                </c:pt>
                <c:pt idx="1817">
                  <c:v>-0.36240700000000003</c:v>
                </c:pt>
                <c:pt idx="1818">
                  <c:v>-0.36992400000000003</c:v>
                </c:pt>
                <c:pt idx="1819">
                  <c:v>-0.36823800000000001</c:v>
                </c:pt>
                <c:pt idx="1820">
                  <c:v>-0.35780200000000001</c:v>
                </c:pt>
                <c:pt idx="1821">
                  <c:v>-0.36305699999999996</c:v>
                </c:pt>
                <c:pt idx="1822">
                  <c:v>-0.36633700000000002</c:v>
                </c:pt>
                <c:pt idx="1823">
                  <c:v>-0.36000100000000002</c:v>
                </c:pt>
                <c:pt idx="1824">
                  <c:v>-0.362207</c:v>
                </c:pt>
                <c:pt idx="1825">
                  <c:v>-0.364172</c:v>
                </c:pt>
                <c:pt idx="1826">
                  <c:v>-0.359989</c:v>
                </c:pt>
                <c:pt idx="1827">
                  <c:v>-0.36296800000000001</c:v>
                </c:pt>
                <c:pt idx="1828">
                  <c:v>-0.36694300000000002</c:v>
                </c:pt>
                <c:pt idx="1829">
                  <c:v>-0.35594899999999996</c:v>
                </c:pt>
                <c:pt idx="1830">
                  <c:v>-0.354153</c:v>
                </c:pt>
                <c:pt idx="1831">
                  <c:v>-0.36619099999999999</c:v>
                </c:pt>
                <c:pt idx="1832">
                  <c:v>-0.36032500000000001</c:v>
                </c:pt>
                <c:pt idx="1833">
                  <c:v>-0.35439500000000002</c:v>
                </c:pt>
                <c:pt idx="1834">
                  <c:v>-0.36407999999999996</c:v>
                </c:pt>
                <c:pt idx="1835">
                  <c:v>-0.364093</c:v>
                </c:pt>
                <c:pt idx="1836">
                  <c:v>-0.35579</c:v>
                </c:pt>
                <c:pt idx="1837">
                  <c:v>-0.362452</c:v>
                </c:pt>
                <c:pt idx="1838">
                  <c:v>-0.369168</c:v>
                </c:pt>
                <c:pt idx="1839">
                  <c:v>-0.35932900000000001</c:v>
                </c:pt>
                <c:pt idx="1840">
                  <c:v>-0.35611199999999998</c:v>
                </c:pt>
                <c:pt idx="1841">
                  <c:v>-0.36443999999999999</c:v>
                </c:pt>
                <c:pt idx="1842">
                  <c:v>-0.36541699999999999</c:v>
                </c:pt>
                <c:pt idx="1843">
                  <c:v>-0.36295699999999997</c:v>
                </c:pt>
                <c:pt idx="1844">
                  <c:v>-0.36336800000000002</c:v>
                </c:pt>
                <c:pt idx="1845">
                  <c:v>-0.36301300000000003</c:v>
                </c:pt>
                <c:pt idx="1846">
                  <c:v>-0.36189199999999999</c:v>
                </c:pt>
                <c:pt idx="1847">
                  <c:v>-0.36398900000000001</c:v>
                </c:pt>
                <c:pt idx="1848">
                  <c:v>-0.364203</c:v>
                </c:pt>
                <c:pt idx="1849">
                  <c:v>-0.360707</c:v>
                </c:pt>
                <c:pt idx="1850">
                  <c:v>-0.36505599999999999</c:v>
                </c:pt>
                <c:pt idx="1851">
                  <c:v>-0.36766599999999999</c:v>
                </c:pt>
                <c:pt idx="1852">
                  <c:v>-0.35665599999999997</c:v>
                </c:pt>
                <c:pt idx="1853">
                  <c:v>-0.35311700000000001</c:v>
                </c:pt>
                <c:pt idx="1854">
                  <c:v>-0.36288300000000001</c:v>
                </c:pt>
                <c:pt idx="1855">
                  <c:v>-0.36191699999999999</c:v>
                </c:pt>
                <c:pt idx="1856">
                  <c:v>-0.34940499999999997</c:v>
                </c:pt>
                <c:pt idx="1857">
                  <c:v>-0.35296</c:v>
                </c:pt>
                <c:pt idx="1858">
                  <c:v>-0.35886799999999996</c:v>
                </c:pt>
                <c:pt idx="1859">
                  <c:v>-0.35213899999999998</c:v>
                </c:pt>
                <c:pt idx="1860">
                  <c:v>-0.35535300000000003</c:v>
                </c:pt>
                <c:pt idx="1861">
                  <c:v>-0.36049600000000004</c:v>
                </c:pt>
                <c:pt idx="1862">
                  <c:v>-0.35506799999999999</c:v>
                </c:pt>
                <c:pt idx="1863">
                  <c:v>-0.35085699999999997</c:v>
                </c:pt>
                <c:pt idx="1864">
                  <c:v>-0.35608899999999999</c:v>
                </c:pt>
                <c:pt idx="1865">
                  <c:v>-0.36227699999999996</c:v>
                </c:pt>
                <c:pt idx="1866">
                  <c:v>-0.35722300000000001</c:v>
                </c:pt>
                <c:pt idx="1867">
                  <c:v>-0.35775299999999999</c:v>
                </c:pt>
                <c:pt idx="1868">
                  <c:v>-0.36392099999999999</c:v>
                </c:pt>
                <c:pt idx="1869">
                  <c:v>-0.36139100000000002</c:v>
                </c:pt>
                <c:pt idx="1870">
                  <c:v>-0.35871600000000003</c:v>
                </c:pt>
                <c:pt idx="1871">
                  <c:v>-0.35906199999999999</c:v>
                </c:pt>
                <c:pt idx="1872">
                  <c:v>-0.36170599999999997</c:v>
                </c:pt>
                <c:pt idx="1873">
                  <c:v>-0.36035899999999998</c:v>
                </c:pt>
                <c:pt idx="1874">
                  <c:v>-0.35568100000000002</c:v>
                </c:pt>
                <c:pt idx="1875">
                  <c:v>-0.35440899999999997</c:v>
                </c:pt>
                <c:pt idx="1876">
                  <c:v>-0.35009199999999996</c:v>
                </c:pt>
                <c:pt idx="1877">
                  <c:v>-0.35042499999999999</c:v>
                </c:pt>
                <c:pt idx="1878">
                  <c:v>-0.35481600000000002</c:v>
                </c:pt>
                <c:pt idx="1879">
                  <c:v>-0.35072999999999999</c:v>
                </c:pt>
                <c:pt idx="1880">
                  <c:v>-0.35150000000000003</c:v>
                </c:pt>
                <c:pt idx="1881">
                  <c:v>-0.35859600000000003</c:v>
                </c:pt>
                <c:pt idx="1882">
                  <c:v>-0.35526400000000002</c:v>
                </c:pt>
                <c:pt idx="1883">
                  <c:v>-0.34728199999999998</c:v>
                </c:pt>
                <c:pt idx="1884">
                  <c:v>-0.350244</c:v>
                </c:pt>
                <c:pt idx="1885">
                  <c:v>-0.35452499999999998</c:v>
                </c:pt>
                <c:pt idx="1886">
                  <c:v>-0.35128700000000002</c:v>
                </c:pt>
                <c:pt idx="1887">
                  <c:v>-0.354045</c:v>
                </c:pt>
                <c:pt idx="1888">
                  <c:v>-0.35911100000000001</c:v>
                </c:pt>
                <c:pt idx="1889">
                  <c:v>-0.35312699999999997</c:v>
                </c:pt>
                <c:pt idx="1890">
                  <c:v>-0.34620499999999998</c:v>
                </c:pt>
                <c:pt idx="1891">
                  <c:v>-0.35142099999999998</c:v>
                </c:pt>
                <c:pt idx="1892">
                  <c:v>-0.35761999999999999</c:v>
                </c:pt>
                <c:pt idx="1893">
                  <c:v>-0.35113300000000003</c:v>
                </c:pt>
                <c:pt idx="1894">
                  <c:v>-0.35055500000000001</c:v>
                </c:pt>
                <c:pt idx="1895">
                  <c:v>-0.35359200000000002</c:v>
                </c:pt>
                <c:pt idx="1896">
                  <c:v>-0.34570100000000004</c:v>
                </c:pt>
                <c:pt idx="1897">
                  <c:v>-0.347692</c:v>
                </c:pt>
                <c:pt idx="1898">
                  <c:v>-0.35754900000000001</c:v>
                </c:pt>
                <c:pt idx="1899">
                  <c:v>-0.35309099999999999</c:v>
                </c:pt>
                <c:pt idx="1900">
                  <c:v>-0.34798200000000001</c:v>
                </c:pt>
                <c:pt idx="1901">
                  <c:v>-0.355406</c:v>
                </c:pt>
                <c:pt idx="1902">
                  <c:v>-0.35385699999999998</c:v>
                </c:pt>
                <c:pt idx="1903">
                  <c:v>-0.34732499999999999</c:v>
                </c:pt>
                <c:pt idx="1904">
                  <c:v>-0.35491499999999998</c:v>
                </c:pt>
                <c:pt idx="1905">
                  <c:v>-0.35935800000000001</c:v>
                </c:pt>
                <c:pt idx="1906">
                  <c:v>-0.35438000000000003</c:v>
                </c:pt>
                <c:pt idx="1907">
                  <c:v>-0.35252600000000001</c:v>
                </c:pt>
                <c:pt idx="1908">
                  <c:v>-0.35281799999999996</c:v>
                </c:pt>
                <c:pt idx="1909">
                  <c:v>-0.35004599999999997</c:v>
                </c:pt>
                <c:pt idx="1910">
                  <c:v>-0.34612599999999999</c:v>
                </c:pt>
                <c:pt idx="1911">
                  <c:v>-0.34277299999999999</c:v>
                </c:pt>
                <c:pt idx="1912">
                  <c:v>-0.33855800000000003</c:v>
                </c:pt>
                <c:pt idx="1913">
                  <c:v>-0.34279300000000001</c:v>
                </c:pt>
                <c:pt idx="1914">
                  <c:v>-0.35083700000000001</c:v>
                </c:pt>
                <c:pt idx="1915">
                  <c:v>-0.34550900000000001</c:v>
                </c:pt>
                <c:pt idx="1916">
                  <c:v>-0.34108099999999997</c:v>
                </c:pt>
                <c:pt idx="1917">
                  <c:v>-0.34626000000000001</c:v>
                </c:pt>
                <c:pt idx="1918">
                  <c:v>-0.34972800000000004</c:v>
                </c:pt>
                <c:pt idx="1919">
                  <c:v>-0.35020099999999998</c:v>
                </c:pt>
                <c:pt idx="1920">
                  <c:v>-0.355161</c:v>
                </c:pt>
                <c:pt idx="1921">
                  <c:v>-0.35655800000000004</c:v>
                </c:pt>
                <c:pt idx="1922">
                  <c:v>-0.34684199999999998</c:v>
                </c:pt>
                <c:pt idx="1923">
                  <c:v>-0.34784799999999999</c:v>
                </c:pt>
                <c:pt idx="1924">
                  <c:v>-0.35447899999999999</c:v>
                </c:pt>
                <c:pt idx="1925">
                  <c:v>-0.34819500000000003</c:v>
                </c:pt>
                <c:pt idx="1926">
                  <c:v>-0.344974</c:v>
                </c:pt>
                <c:pt idx="1927">
                  <c:v>-0.34565499999999999</c:v>
                </c:pt>
                <c:pt idx="1928">
                  <c:v>-0.34509999999999996</c:v>
                </c:pt>
                <c:pt idx="1929">
                  <c:v>-0.34379700000000002</c:v>
                </c:pt>
                <c:pt idx="1930">
                  <c:v>-0.341505</c:v>
                </c:pt>
                <c:pt idx="1931">
                  <c:v>-0.34740499999999996</c:v>
                </c:pt>
                <c:pt idx="1932">
                  <c:v>-0.35226099999999999</c:v>
                </c:pt>
                <c:pt idx="1933">
                  <c:v>-0.350798</c:v>
                </c:pt>
                <c:pt idx="1934">
                  <c:v>-0.34974499999999997</c:v>
                </c:pt>
                <c:pt idx="1935">
                  <c:v>-0.345717</c:v>
                </c:pt>
                <c:pt idx="1936">
                  <c:v>-0.34151599999999999</c:v>
                </c:pt>
                <c:pt idx="1937">
                  <c:v>-0.34497500000000003</c:v>
                </c:pt>
                <c:pt idx="1938">
                  <c:v>-0.34726199999999996</c:v>
                </c:pt>
                <c:pt idx="1939">
                  <c:v>-0.34464800000000001</c:v>
                </c:pt>
                <c:pt idx="1940">
                  <c:v>-0.34678399999999998</c:v>
                </c:pt>
                <c:pt idx="1941">
                  <c:v>-0.34243299999999999</c:v>
                </c:pt>
                <c:pt idx="1942">
                  <c:v>-0.33373900000000001</c:v>
                </c:pt>
                <c:pt idx="1943">
                  <c:v>-0.34349399999999997</c:v>
                </c:pt>
                <c:pt idx="1944">
                  <c:v>-0.34947300000000003</c:v>
                </c:pt>
                <c:pt idx="1945">
                  <c:v>-0.340254</c:v>
                </c:pt>
                <c:pt idx="1946">
                  <c:v>-0.34002199999999999</c:v>
                </c:pt>
                <c:pt idx="1947">
                  <c:v>-0.34704699999999999</c:v>
                </c:pt>
                <c:pt idx="1948">
                  <c:v>-0.34401399999999999</c:v>
                </c:pt>
                <c:pt idx="1949">
                  <c:v>-0.33694599999999997</c:v>
                </c:pt>
                <c:pt idx="1950">
                  <c:v>-0.34123599999999998</c:v>
                </c:pt>
                <c:pt idx="1951">
                  <c:v>-0.34173500000000001</c:v>
                </c:pt>
                <c:pt idx="1952">
                  <c:v>-0.33825499999999997</c:v>
                </c:pt>
                <c:pt idx="1953">
                  <c:v>-0.343866</c:v>
                </c:pt>
                <c:pt idx="1954">
                  <c:v>-0.34128800000000004</c:v>
                </c:pt>
                <c:pt idx="1955">
                  <c:v>-0.33662900000000001</c:v>
                </c:pt>
                <c:pt idx="1956">
                  <c:v>-0.34435899999999997</c:v>
                </c:pt>
                <c:pt idx="1957">
                  <c:v>-0.34746699999999997</c:v>
                </c:pt>
                <c:pt idx="1958">
                  <c:v>-0.34203700000000004</c:v>
                </c:pt>
                <c:pt idx="1959">
                  <c:v>-0.34402900000000003</c:v>
                </c:pt>
                <c:pt idx="1960">
                  <c:v>-0.34714699999999998</c:v>
                </c:pt>
                <c:pt idx="1961">
                  <c:v>-0.33693799999999996</c:v>
                </c:pt>
                <c:pt idx="1962">
                  <c:v>-0.33046600000000004</c:v>
                </c:pt>
                <c:pt idx="1963">
                  <c:v>-0.33879000000000004</c:v>
                </c:pt>
                <c:pt idx="1964">
                  <c:v>-0.34333900000000001</c:v>
                </c:pt>
                <c:pt idx="1965">
                  <c:v>-0.34211400000000003</c:v>
                </c:pt>
                <c:pt idx="1966">
                  <c:v>-0.34292699999999998</c:v>
                </c:pt>
                <c:pt idx="1967">
                  <c:v>-0.34214800000000001</c:v>
                </c:pt>
                <c:pt idx="1968">
                  <c:v>-0.33677099999999999</c:v>
                </c:pt>
                <c:pt idx="1969">
                  <c:v>-0.33815400000000001</c:v>
                </c:pt>
                <c:pt idx="1970">
                  <c:v>-0.34481200000000001</c:v>
                </c:pt>
                <c:pt idx="1971">
                  <c:v>-0.33950000000000002</c:v>
                </c:pt>
                <c:pt idx="1972">
                  <c:v>-0.340781</c:v>
                </c:pt>
                <c:pt idx="1973">
                  <c:v>-0.350582</c:v>
                </c:pt>
                <c:pt idx="1974">
                  <c:v>-0.34248600000000001</c:v>
                </c:pt>
                <c:pt idx="1975">
                  <c:v>-0.336696</c:v>
                </c:pt>
                <c:pt idx="1976">
                  <c:v>-0.34362599999999999</c:v>
                </c:pt>
                <c:pt idx="1977">
                  <c:v>-0.33872599999999997</c:v>
                </c:pt>
                <c:pt idx="1978">
                  <c:v>-0.330378</c:v>
                </c:pt>
                <c:pt idx="1979">
                  <c:v>-0.33394000000000001</c:v>
                </c:pt>
                <c:pt idx="1980">
                  <c:v>-0.33655299999999999</c:v>
                </c:pt>
                <c:pt idx="1981">
                  <c:v>-0.33604999999999996</c:v>
                </c:pt>
                <c:pt idx="1982">
                  <c:v>-0.34137799999999996</c:v>
                </c:pt>
                <c:pt idx="1983">
                  <c:v>-0.342275</c:v>
                </c:pt>
                <c:pt idx="1984">
                  <c:v>-0.33207799999999998</c:v>
                </c:pt>
                <c:pt idx="1985">
                  <c:v>-0.32694200000000001</c:v>
                </c:pt>
                <c:pt idx="1986">
                  <c:v>-0.33297100000000002</c:v>
                </c:pt>
                <c:pt idx="1987">
                  <c:v>-0.33435700000000002</c:v>
                </c:pt>
                <c:pt idx="1988">
                  <c:v>-0.32980300000000001</c:v>
                </c:pt>
                <c:pt idx="1989">
                  <c:v>-0.338418</c:v>
                </c:pt>
                <c:pt idx="1990">
                  <c:v>-0.34418199999999999</c:v>
                </c:pt>
                <c:pt idx="1991">
                  <c:v>-0.33549200000000001</c:v>
                </c:pt>
                <c:pt idx="1992">
                  <c:v>-0.334837</c:v>
                </c:pt>
                <c:pt idx="1993">
                  <c:v>-0.33435899999999996</c:v>
                </c:pt>
                <c:pt idx="1994">
                  <c:v>-0.32807500000000001</c:v>
                </c:pt>
                <c:pt idx="1995">
                  <c:v>-0.33194499999999999</c:v>
                </c:pt>
                <c:pt idx="1996">
                  <c:v>-0.33558399999999999</c:v>
                </c:pt>
                <c:pt idx="1997">
                  <c:v>-0.33171700000000004</c:v>
                </c:pt>
                <c:pt idx="1998">
                  <c:v>-0.33628199999999997</c:v>
                </c:pt>
                <c:pt idx="1999">
                  <c:v>-0.34518599999999999</c:v>
                </c:pt>
                <c:pt idx="2000">
                  <c:v>-0.33842899999999998</c:v>
                </c:pt>
                <c:pt idx="2001">
                  <c:v>-0.333426</c:v>
                </c:pt>
                <c:pt idx="2002">
                  <c:v>-0.33992600000000001</c:v>
                </c:pt>
                <c:pt idx="2003">
                  <c:v>-0.33567800000000003</c:v>
                </c:pt>
                <c:pt idx="2004">
                  <c:v>-0.32972999999999997</c:v>
                </c:pt>
                <c:pt idx="2005">
                  <c:v>-0.33706199999999997</c:v>
                </c:pt>
                <c:pt idx="2006">
                  <c:v>-0.33976899999999999</c:v>
                </c:pt>
                <c:pt idx="2007">
                  <c:v>-0.33050299999999999</c:v>
                </c:pt>
                <c:pt idx="2008">
                  <c:v>-0.33133400000000002</c:v>
                </c:pt>
                <c:pt idx="2009">
                  <c:v>-0.339279</c:v>
                </c:pt>
                <c:pt idx="2010">
                  <c:v>-0.33399800000000002</c:v>
                </c:pt>
                <c:pt idx="2011">
                  <c:v>-0.33278200000000002</c:v>
                </c:pt>
                <c:pt idx="2012">
                  <c:v>-0.33589199999999997</c:v>
                </c:pt>
                <c:pt idx="2013">
                  <c:v>-0.33103199999999999</c:v>
                </c:pt>
                <c:pt idx="2014">
                  <c:v>-0.32953199999999999</c:v>
                </c:pt>
                <c:pt idx="2015">
                  <c:v>-0.32874300000000001</c:v>
                </c:pt>
                <c:pt idx="2016">
                  <c:v>-0.326992</c:v>
                </c:pt>
                <c:pt idx="2017">
                  <c:v>-0.33237</c:v>
                </c:pt>
                <c:pt idx="2018">
                  <c:v>-0.339978</c:v>
                </c:pt>
                <c:pt idx="2019">
                  <c:v>-0.338036</c:v>
                </c:pt>
                <c:pt idx="2020">
                  <c:v>-0.32766700000000004</c:v>
                </c:pt>
                <c:pt idx="2021">
                  <c:v>-0.33125700000000002</c:v>
                </c:pt>
                <c:pt idx="2022">
                  <c:v>-0.33875699999999997</c:v>
                </c:pt>
                <c:pt idx="2023">
                  <c:v>-0.33055400000000001</c:v>
                </c:pt>
                <c:pt idx="2024">
                  <c:v>-0.32650999999999997</c:v>
                </c:pt>
                <c:pt idx="2025">
                  <c:v>-0.33125300000000002</c:v>
                </c:pt>
                <c:pt idx="2026">
                  <c:v>-0.32694699999999999</c:v>
                </c:pt>
                <c:pt idx="2027">
                  <c:v>-0.31903799999999999</c:v>
                </c:pt>
                <c:pt idx="2028">
                  <c:v>-0.32421900000000003</c:v>
                </c:pt>
                <c:pt idx="2029">
                  <c:v>-0.33024799999999999</c:v>
                </c:pt>
                <c:pt idx="2030">
                  <c:v>-0.32606599999999997</c:v>
                </c:pt>
                <c:pt idx="2031">
                  <c:v>-0.32286199999999998</c:v>
                </c:pt>
                <c:pt idx="2032">
                  <c:v>-0.32371899999999998</c:v>
                </c:pt>
                <c:pt idx="2033">
                  <c:v>-0.32692900000000003</c:v>
                </c:pt>
                <c:pt idx="2034">
                  <c:v>-0.32988799999999996</c:v>
                </c:pt>
                <c:pt idx="2035">
                  <c:v>-0.33178600000000003</c:v>
                </c:pt>
                <c:pt idx="2036">
                  <c:v>-0.33139099999999999</c:v>
                </c:pt>
                <c:pt idx="2037">
                  <c:v>-0.33021100000000003</c:v>
                </c:pt>
                <c:pt idx="2038">
                  <c:v>-0.339617</c:v>
                </c:pt>
                <c:pt idx="2039">
                  <c:v>-0.33847700000000003</c:v>
                </c:pt>
                <c:pt idx="2040">
                  <c:v>-0.32311699999999999</c:v>
                </c:pt>
                <c:pt idx="2041">
                  <c:v>-0.32234600000000002</c:v>
                </c:pt>
                <c:pt idx="2042">
                  <c:v>-0.333372</c:v>
                </c:pt>
                <c:pt idx="2043">
                  <c:v>-0.33450400000000002</c:v>
                </c:pt>
                <c:pt idx="2044">
                  <c:v>-0.32864300000000002</c:v>
                </c:pt>
                <c:pt idx="2045">
                  <c:v>-0.32813199999999998</c:v>
                </c:pt>
                <c:pt idx="2046">
                  <c:v>-0.32764399999999999</c:v>
                </c:pt>
                <c:pt idx="2047">
                  <c:v>-0.32339899999999999</c:v>
                </c:pt>
                <c:pt idx="2048">
                  <c:v>-0.32642099999999996</c:v>
                </c:pt>
                <c:pt idx="2049">
                  <c:v>-0.32333000000000001</c:v>
                </c:pt>
                <c:pt idx="2050">
                  <c:v>-0.31859000000000004</c:v>
                </c:pt>
                <c:pt idx="2051">
                  <c:v>-0.32608599999999999</c:v>
                </c:pt>
                <c:pt idx="2052">
                  <c:v>-0.327212</c:v>
                </c:pt>
                <c:pt idx="2053">
                  <c:v>-0.32286799999999999</c:v>
                </c:pt>
                <c:pt idx="2054">
                  <c:v>-0.32418000000000002</c:v>
                </c:pt>
                <c:pt idx="2055">
                  <c:v>-0.32714100000000002</c:v>
                </c:pt>
                <c:pt idx="2056">
                  <c:v>-0.32603599999999999</c:v>
                </c:pt>
                <c:pt idx="2057">
                  <c:v>-0.32382900000000003</c:v>
                </c:pt>
                <c:pt idx="2058">
                  <c:v>-0.32514799999999999</c:v>
                </c:pt>
                <c:pt idx="2059">
                  <c:v>-0.32319200000000003</c:v>
                </c:pt>
                <c:pt idx="2060">
                  <c:v>-0.32589899999999999</c:v>
                </c:pt>
                <c:pt idx="2061">
                  <c:v>-0.33145999999999998</c:v>
                </c:pt>
                <c:pt idx="2062">
                  <c:v>-0.329013</c:v>
                </c:pt>
                <c:pt idx="2063">
                  <c:v>-0.325546</c:v>
                </c:pt>
                <c:pt idx="2064">
                  <c:v>-0.32544600000000001</c:v>
                </c:pt>
                <c:pt idx="2065">
                  <c:v>-0.32635599999999998</c:v>
                </c:pt>
                <c:pt idx="2066">
                  <c:v>-0.32480600000000004</c:v>
                </c:pt>
                <c:pt idx="2067">
                  <c:v>-0.32497399999999999</c:v>
                </c:pt>
                <c:pt idx="2068">
                  <c:v>-0.32449800000000001</c:v>
                </c:pt>
                <c:pt idx="2069">
                  <c:v>-0.32011000000000001</c:v>
                </c:pt>
                <c:pt idx="2070">
                  <c:v>-0.32133999999999996</c:v>
                </c:pt>
                <c:pt idx="2071">
                  <c:v>-0.32261799999999996</c:v>
                </c:pt>
                <c:pt idx="2072">
                  <c:v>-0.31812600000000002</c:v>
                </c:pt>
                <c:pt idx="2073">
                  <c:v>-0.31415499999999996</c:v>
                </c:pt>
                <c:pt idx="2074">
                  <c:v>-0.31751699999999999</c:v>
                </c:pt>
                <c:pt idx="2075">
                  <c:v>-0.32539899999999999</c:v>
                </c:pt>
                <c:pt idx="2076">
                  <c:v>-0.32514900000000002</c:v>
                </c:pt>
                <c:pt idx="2077">
                  <c:v>-0.32005700000000004</c:v>
                </c:pt>
                <c:pt idx="2078">
                  <c:v>-0.32105700000000004</c:v>
                </c:pt>
                <c:pt idx="2079">
                  <c:v>-0.32199900000000004</c:v>
                </c:pt>
                <c:pt idx="2080">
                  <c:v>-0.32334499999999999</c:v>
                </c:pt>
                <c:pt idx="2081">
                  <c:v>-0.32758100000000001</c:v>
                </c:pt>
                <c:pt idx="2082">
                  <c:v>-0.325374</c:v>
                </c:pt>
                <c:pt idx="2083">
                  <c:v>-0.31814700000000001</c:v>
                </c:pt>
                <c:pt idx="2084">
                  <c:v>-0.31953999999999999</c:v>
                </c:pt>
                <c:pt idx="2085">
                  <c:v>-0.324382</c:v>
                </c:pt>
                <c:pt idx="2086">
                  <c:v>-0.32051399999999997</c:v>
                </c:pt>
                <c:pt idx="2087">
                  <c:v>-0.316388</c:v>
                </c:pt>
                <c:pt idx="2088">
                  <c:v>-0.313917</c:v>
                </c:pt>
                <c:pt idx="2089">
                  <c:v>-0.31375900000000001</c:v>
                </c:pt>
                <c:pt idx="2090">
                  <c:v>-0.319081</c:v>
                </c:pt>
                <c:pt idx="2091">
                  <c:v>-0.32508700000000001</c:v>
                </c:pt>
                <c:pt idx="2092">
                  <c:v>-0.32230800000000004</c:v>
                </c:pt>
                <c:pt idx="2093">
                  <c:v>-0.31296499999999999</c:v>
                </c:pt>
                <c:pt idx="2094">
                  <c:v>-0.31506500000000004</c:v>
                </c:pt>
                <c:pt idx="2095">
                  <c:v>-0.31705099999999997</c:v>
                </c:pt>
                <c:pt idx="2096">
                  <c:v>-0.31714900000000001</c:v>
                </c:pt>
                <c:pt idx="2097">
                  <c:v>-0.32561899999999999</c:v>
                </c:pt>
                <c:pt idx="2098">
                  <c:v>-0.32394100000000003</c:v>
                </c:pt>
                <c:pt idx="2099">
                  <c:v>-0.31695899999999999</c:v>
                </c:pt>
                <c:pt idx="2100">
                  <c:v>-0.32140599999999997</c:v>
                </c:pt>
                <c:pt idx="2101">
                  <c:v>-0.32357800000000003</c:v>
                </c:pt>
                <c:pt idx="2102">
                  <c:v>-0.31482299999999996</c:v>
                </c:pt>
                <c:pt idx="2103">
                  <c:v>-0.30979200000000001</c:v>
                </c:pt>
                <c:pt idx="2104">
                  <c:v>-0.31845000000000001</c:v>
                </c:pt>
                <c:pt idx="2105">
                  <c:v>-0.31902900000000001</c:v>
                </c:pt>
                <c:pt idx="2106">
                  <c:v>-0.312162</c:v>
                </c:pt>
                <c:pt idx="2107">
                  <c:v>-0.31903199999999998</c:v>
                </c:pt>
                <c:pt idx="2108">
                  <c:v>-0.32405300000000004</c:v>
                </c:pt>
                <c:pt idx="2109">
                  <c:v>-0.31493700000000002</c:v>
                </c:pt>
                <c:pt idx="2110">
                  <c:v>-0.30713599999999996</c:v>
                </c:pt>
                <c:pt idx="2111">
                  <c:v>-0.31485299999999999</c:v>
                </c:pt>
                <c:pt idx="2112">
                  <c:v>-0.31775399999999998</c:v>
                </c:pt>
                <c:pt idx="2113">
                  <c:v>-0.311027</c:v>
                </c:pt>
                <c:pt idx="2114">
                  <c:v>-0.31576899999999997</c:v>
                </c:pt>
                <c:pt idx="2115">
                  <c:v>-0.316579</c:v>
                </c:pt>
                <c:pt idx="2116">
                  <c:v>-0.310166</c:v>
                </c:pt>
                <c:pt idx="2117">
                  <c:v>-0.31352599999999997</c:v>
                </c:pt>
                <c:pt idx="2118">
                  <c:v>-0.32071899999999998</c:v>
                </c:pt>
                <c:pt idx="2119">
                  <c:v>-0.318158</c:v>
                </c:pt>
                <c:pt idx="2120">
                  <c:v>-0.31342599999999998</c:v>
                </c:pt>
                <c:pt idx="2121">
                  <c:v>-0.317079</c:v>
                </c:pt>
                <c:pt idx="2122">
                  <c:v>-0.31365199999999999</c:v>
                </c:pt>
                <c:pt idx="2123">
                  <c:v>-0.31306899999999999</c:v>
                </c:pt>
                <c:pt idx="2124">
                  <c:v>-0.32292199999999999</c:v>
                </c:pt>
                <c:pt idx="2125">
                  <c:v>-0.31734200000000001</c:v>
                </c:pt>
                <c:pt idx="2126">
                  <c:v>-0.31111900000000003</c:v>
                </c:pt>
                <c:pt idx="2127">
                  <c:v>-0.31636799999999998</c:v>
                </c:pt>
                <c:pt idx="2128">
                  <c:v>-0.31562000000000001</c:v>
                </c:pt>
                <c:pt idx="2129">
                  <c:v>-0.31168200000000001</c:v>
                </c:pt>
                <c:pt idx="2130">
                  <c:v>-0.31262000000000001</c:v>
                </c:pt>
                <c:pt idx="2131">
                  <c:v>-0.31513999999999998</c:v>
                </c:pt>
                <c:pt idx="2132">
                  <c:v>-0.31010899999999997</c:v>
                </c:pt>
                <c:pt idx="2133">
                  <c:v>-0.31044499999999997</c:v>
                </c:pt>
                <c:pt idx="2134">
                  <c:v>-0.31526100000000001</c:v>
                </c:pt>
                <c:pt idx="2135">
                  <c:v>-0.31157599999999996</c:v>
                </c:pt>
                <c:pt idx="2136">
                  <c:v>-0.311338</c:v>
                </c:pt>
                <c:pt idx="2137">
                  <c:v>-0.31388199999999999</c:v>
                </c:pt>
                <c:pt idx="2138">
                  <c:v>-0.310394</c:v>
                </c:pt>
                <c:pt idx="2139">
                  <c:v>-0.30831799999999998</c:v>
                </c:pt>
                <c:pt idx="2140">
                  <c:v>-0.31415199999999999</c:v>
                </c:pt>
                <c:pt idx="2141">
                  <c:v>-0.31445200000000001</c:v>
                </c:pt>
                <c:pt idx="2142">
                  <c:v>-0.30782500000000002</c:v>
                </c:pt>
                <c:pt idx="2143">
                  <c:v>-0.30968600000000002</c:v>
                </c:pt>
                <c:pt idx="2144">
                  <c:v>-0.30870900000000001</c:v>
                </c:pt>
                <c:pt idx="2145">
                  <c:v>-0.30398000000000003</c:v>
                </c:pt>
                <c:pt idx="2146">
                  <c:v>-0.308757</c:v>
                </c:pt>
                <c:pt idx="2147">
                  <c:v>-0.31372100000000003</c:v>
                </c:pt>
                <c:pt idx="2148">
                  <c:v>-0.30837500000000001</c:v>
                </c:pt>
                <c:pt idx="2149">
                  <c:v>-0.30271300000000001</c:v>
                </c:pt>
                <c:pt idx="2150">
                  <c:v>-0.31317600000000001</c:v>
                </c:pt>
                <c:pt idx="2151">
                  <c:v>-0.31735400000000002</c:v>
                </c:pt>
                <c:pt idx="2152">
                  <c:v>-0.30660299999999996</c:v>
                </c:pt>
                <c:pt idx="2153">
                  <c:v>-0.30698300000000001</c:v>
                </c:pt>
                <c:pt idx="2154">
                  <c:v>-0.30893100000000001</c:v>
                </c:pt>
                <c:pt idx="2155">
                  <c:v>-0.30173300000000003</c:v>
                </c:pt>
                <c:pt idx="2156">
                  <c:v>-0.30436099999999999</c:v>
                </c:pt>
                <c:pt idx="2157">
                  <c:v>-0.30995300000000003</c:v>
                </c:pt>
                <c:pt idx="2158">
                  <c:v>-0.30210100000000001</c:v>
                </c:pt>
                <c:pt idx="2159">
                  <c:v>-0.29777399999999998</c:v>
                </c:pt>
                <c:pt idx="2160">
                  <c:v>-0.30599299999999996</c:v>
                </c:pt>
                <c:pt idx="2161">
                  <c:v>-0.308977</c:v>
                </c:pt>
                <c:pt idx="2162">
                  <c:v>-0.30559199999999997</c:v>
                </c:pt>
                <c:pt idx="2163">
                  <c:v>-0.30873700000000004</c:v>
                </c:pt>
                <c:pt idx="2164">
                  <c:v>-0.31377500000000003</c:v>
                </c:pt>
                <c:pt idx="2165">
                  <c:v>-0.31448799999999999</c:v>
                </c:pt>
                <c:pt idx="2166">
                  <c:v>-0.31174800000000003</c:v>
                </c:pt>
                <c:pt idx="2167">
                  <c:v>-0.307811</c:v>
                </c:pt>
                <c:pt idx="2168">
                  <c:v>-0.30089199999999999</c:v>
                </c:pt>
                <c:pt idx="2169">
                  <c:v>-0.30361399999999999</c:v>
                </c:pt>
                <c:pt idx="2170">
                  <c:v>-0.31707099999999999</c:v>
                </c:pt>
                <c:pt idx="2171">
                  <c:v>-0.31307699999999999</c:v>
                </c:pt>
                <c:pt idx="2172">
                  <c:v>-0.30354700000000001</c:v>
                </c:pt>
                <c:pt idx="2173">
                  <c:v>-0.30754799999999999</c:v>
                </c:pt>
                <c:pt idx="2174">
                  <c:v>-0.30866099999999996</c:v>
                </c:pt>
                <c:pt idx="2175">
                  <c:v>-0.30425000000000002</c:v>
                </c:pt>
                <c:pt idx="2176">
                  <c:v>-0.303257</c:v>
                </c:pt>
                <c:pt idx="2177">
                  <c:v>-0.30805099999999996</c:v>
                </c:pt>
                <c:pt idx="2178">
                  <c:v>-0.31245400000000001</c:v>
                </c:pt>
                <c:pt idx="2179">
                  <c:v>-0.30920300000000001</c:v>
                </c:pt>
                <c:pt idx="2180">
                  <c:v>-0.30191800000000002</c:v>
                </c:pt>
                <c:pt idx="2181">
                  <c:v>-0.29533100000000001</c:v>
                </c:pt>
                <c:pt idx="2182">
                  <c:v>-0.298344</c:v>
                </c:pt>
                <c:pt idx="2183">
                  <c:v>-0.30491099999999999</c:v>
                </c:pt>
                <c:pt idx="2184">
                  <c:v>-0.29810400000000004</c:v>
                </c:pt>
                <c:pt idx="2185">
                  <c:v>-0.29211300000000001</c:v>
                </c:pt>
                <c:pt idx="2186">
                  <c:v>-0.303703</c:v>
                </c:pt>
                <c:pt idx="2187">
                  <c:v>-0.31187300000000001</c:v>
                </c:pt>
                <c:pt idx="2188">
                  <c:v>-0.30382999999999999</c:v>
                </c:pt>
                <c:pt idx="2189">
                  <c:v>-0.30535000000000001</c:v>
                </c:pt>
                <c:pt idx="2190">
                  <c:v>-0.31012400000000001</c:v>
                </c:pt>
                <c:pt idx="2191">
                  <c:v>-0.296153</c:v>
                </c:pt>
                <c:pt idx="2192">
                  <c:v>-0.29279299999999997</c:v>
                </c:pt>
                <c:pt idx="2193">
                  <c:v>-0.30452299999999999</c:v>
                </c:pt>
                <c:pt idx="2194">
                  <c:v>-0.30377999999999999</c:v>
                </c:pt>
                <c:pt idx="2195">
                  <c:v>-0.29494900000000002</c:v>
                </c:pt>
                <c:pt idx="2196">
                  <c:v>-0.29624899999999998</c:v>
                </c:pt>
                <c:pt idx="2197">
                  <c:v>-0.30069100000000004</c:v>
                </c:pt>
                <c:pt idx="2198">
                  <c:v>-0.29881199999999997</c:v>
                </c:pt>
                <c:pt idx="2199">
                  <c:v>-0.30277500000000002</c:v>
                </c:pt>
                <c:pt idx="2200">
                  <c:v>-0.30699500000000002</c:v>
                </c:pt>
                <c:pt idx="2201">
                  <c:v>-0.305813</c:v>
                </c:pt>
                <c:pt idx="2202">
                  <c:v>-0.30919399999999997</c:v>
                </c:pt>
                <c:pt idx="2203">
                  <c:v>-0.30673899999999998</c:v>
                </c:pt>
                <c:pt idx="2204">
                  <c:v>-0.30137900000000001</c:v>
                </c:pt>
                <c:pt idx="2205">
                  <c:v>-0.30252699999999999</c:v>
                </c:pt>
                <c:pt idx="2206">
                  <c:v>-0.30223699999999998</c:v>
                </c:pt>
                <c:pt idx="2207">
                  <c:v>-0.29942099999999999</c:v>
                </c:pt>
                <c:pt idx="2208">
                  <c:v>-0.29599600000000004</c:v>
                </c:pt>
                <c:pt idx="2209">
                  <c:v>-0.29650699999999997</c:v>
                </c:pt>
                <c:pt idx="2210">
                  <c:v>-0.29805700000000002</c:v>
                </c:pt>
                <c:pt idx="2211">
                  <c:v>-0.29984100000000002</c:v>
                </c:pt>
                <c:pt idx="2212">
                  <c:v>-0.30429200000000001</c:v>
                </c:pt>
                <c:pt idx="2213">
                  <c:v>-0.30393400000000004</c:v>
                </c:pt>
                <c:pt idx="2214">
                  <c:v>-0.29780099999999998</c:v>
                </c:pt>
                <c:pt idx="2215">
                  <c:v>-0.29605500000000001</c:v>
                </c:pt>
                <c:pt idx="2216">
                  <c:v>-0.30099300000000001</c:v>
                </c:pt>
                <c:pt idx="2217">
                  <c:v>-0.29797699999999999</c:v>
                </c:pt>
                <c:pt idx="2218">
                  <c:v>-0.29228199999999999</c:v>
                </c:pt>
                <c:pt idx="2219">
                  <c:v>-0.29864199999999996</c:v>
                </c:pt>
                <c:pt idx="2220">
                  <c:v>-0.29883100000000001</c:v>
                </c:pt>
                <c:pt idx="2221">
                  <c:v>-0.29385700000000003</c:v>
                </c:pt>
                <c:pt idx="2222">
                  <c:v>-0.30288399999999999</c:v>
                </c:pt>
                <c:pt idx="2223">
                  <c:v>-0.306981</c:v>
                </c:pt>
                <c:pt idx="2224">
                  <c:v>-0.29822599999999999</c:v>
                </c:pt>
                <c:pt idx="2225">
                  <c:v>-0.29518699999999998</c:v>
                </c:pt>
                <c:pt idx="2226">
                  <c:v>-0.29647299999999999</c:v>
                </c:pt>
                <c:pt idx="2227">
                  <c:v>-0.29405100000000001</c:v>
                </c:pt>
                <c:pt idx="2228">
                  <c:v>-0.30088999999999999</c:v>
                </c:pt>
                <c:pt idx="2229">
                  <c:v>-0.30765300000000001</c:v>
                </c:pt>
                <c:pt idx="2230">
                  <c:v>-0.298537</c:v>
                </c:pt>
                <c:pt idx="2231">
                  <c:v>-0.29369899999999999</c:v>
                </c:pt>
                <c:pt idx="2232">
                  <c:v>-0.29447499999999999</c:v>
                </c:pt>
                <c:pt idx="2233">
                  <c:v>-0.291827</c:v>
                </c:pt>
                <c:pt idx="2234">
                  <c:v>-0.29074699999999998</c:v>
                </c:pt>
                <c:pt idx="2235">
                  <c:v>-0.29318100000000002</c:v>
                </c:pt>
                <c:pt idx="2236">
                  <c:v>-0.29625299999999999</c:v>
                </c:pt>
                <c:pt idx="2237">
                  <c:v>-0.29456199999999999</c:v>
                </c:pt>
                <c:pt idx="2238">
                  <c:v>-0.29405999999999999</c:v>
                </c:pt>
                <c:pt idx="2239">
                  <c:v>-0.29341</c:v>
                </c:pt>
                <c:pt idx="2240">
                  <c:v>-0.29064999999999996</c:v>
                </c:pt>
                <c:pt idx="2241">
                  <c:v>-0.295153</c:v>
                </c:pt>
                <c:pt idx="2242">
                  <c:v>-0.29788799999999999</c:v>
                </c:pt>
                <c:pt idx="2243">
                  <c:v>-0.29317899999999997</c:v>
                </c:pt>
                <c:pt idx="2244">
                  <c:v>-0.29111500000000001</c:v>
                </c:pt>
                <c:pt idx="2245">
                  <c:v>-0.29417199999999999</c:v>
                </c:pt>
                <c:pt idx="2246">
                  <c:v>-0.29366100000000001</c:v>
                </c:pt>
                <c:pt idx="2247">
                  <c:v>-0.28803500000000004</c:v>
                </c:pt>
                <c:pt idx="2248">
                  <c:v>-0.28959099999999999</c:v>
                </c:pt>
                <c:pt idx="2249">
                  <c:v>-0.29416600000000004</c:v>
                </c:pt>
                <c:pt idx="2250">
                  <c:v>-0.29168499999999997</c:v>
                </c:pt>
                <c:pt idx="2251">
                  <c:v>-0.291769</c:v>
                </c:pt>
                <c:pt idx="2252">
                  <c:v>-0.29599700000000001</c:v>
                </c:pt>
                <c:pt idx="2253">
                  <c:v>-0.29317199999999999</c:v>
                </c:pt>
                <c:pt idx="2254">
                  <c:v>-0.28690599999999999</c:v>
                </c:pt>
                <c:pt idx="2255">
                  <c:v>-0.29082600000000003</c:v>
                </c:pt>
                <c:pt idx="2256">
                  <c:v>-0.28886500000000004</c:v>
                </c:pt>
                <c:pt idx="2257">
                  <c:v>-0.28142900000000004</c:v>
                </c:pt>
                <c:pt idx="2258">
                  <c:v>-0.29228900000000002</c:v>
                </c:pt>
                <c:pt idx="2259">
                  <c:v>-0.29681800000000003</c:v>
                </c:pt>
                <c:pt idx="2260">
                  <c:v>-0.287047</c:v>
                </c:pt>
                <c:pt idx="2261">
                  <c:v>-0.28836400000000001</c:v>
                </c:pt>
                <c:pt idx="2262">
                  <c:v>-0.29119</c:v>
                </c:pt>
                <c:pt idx="2263">
                  <c:v>-0.28859199999999996</c:v>
                </c:pt>
                <c:pt idx="2264">
                  <c:v>-0.29372799999999999</c:v>
                </c:pt>
                <c:pt idx="2265">
                  <c:v>-0.29940100000000003</c:v>
                </c:pt>
                <c:pt idx="2266">
                  <c:v>-0.289657</c:v>
                </c:pt>
                <c:pt idx="2267">
                  <c:v>-0.28210000000000002</c:v>
                </c:pt>
                <c:pt idx="2268">
                  <c:v>-0.29395199999999999</c:v>
                </c:pt>
                <c:pt idx="2269">
                  <c:v>-0.29710900000000001</c:v>
                </c:pt>
                <c:pt idx="2270">
                  <c:v>-0.28953099999999998</c:v>
                </c:pt>
                <c:pt idx="2271">
                  <c:v>-0.29183100000000001</c:v>
                </c:pt>
                <c:pt idx="2272">
                  <c:v>-0.29160799999999998</c:v>
                </c:pt>
                <c:pt idx="2273">
                  <c:v>-0.28727199999999997</c:v>
                </c:pt>
                <c:pt idx="2274">
                  <c:v>-0.29318900000000003</c:v>
                </c:pt>
                <c:pt idx="2275">
                  <c:v>-0.29640299999999997</c:v>
                </c:pt>
                <c:pt idx="2276">
                  <c:v>-0.28617599999999999</c:v>
                </c:pt>
                <c:pt idx="2277">
                  <c:v>-0.28700700000000001</c:v>
                </c:pt>
                <c:pt idx="2278">
                  <c:v>-0.29631200000000002</c:v>
                </c:pt>
                <c:pt idx="2279">
                  <c:v>-0.28610400000000002</c:v>
                </c:pt>
                <c:pt idx="2280">
                  <c:v>-0.276559</c:v>
                </c:pt>
                <c:pt idx="2281">
                  <c:v>-0.28329599999999999</c:v>
                </c:pt>
                <c:pt idx="2282">
                  <c:v>-0.29067999999999999</c:v>
                </c:pt>
                <c:pt idx="2283">
                  <c:v>-0.28784100000000001</c:v>
                </c:pt>
                <c:pt idx="2284">
                  <c:v>-0.28756799999999999</c:v>
                </c:pt>
                <c:pt idx="2285">
                  <c:v>-0.29294500000000001</c:v>
                </c:pt>
                <c:pt idx="2286">
                  <c:v>-0.28525</c:v>
                </c:pt>
                <c:pt idx="2287">
                  <c:v>-0.27770099999999998</c:v>
                </c:pt>
                <c:pt idx="2288">
                  <c:v>-0.28881999999999997</c:v>
                </c:pt>
                <c:pt idx="2289">
                  <c:v>-0.29269100000000003</c:v>
                </c:pt>
                <c:pt idx="2290">
                  <c:v>-0.28374500000000002</c:v>
                </c:pt>
                <c:pt idx="2291">
                  <c:v>-0.28607899999999997</c:v>
                </c:pt>
                <c:pt idx="2292">
                  <c:v>-0.29151700000000003</c:v>
                </c:pt>
                <c:pt idx="2293">
                  <c:v>-0.284194</c:v>
                </c:pt>
                <c:pt idx="2294">
                  <c:v>-0.28588800000000003</c:v>
                </c:pt>
                <c:pt idx="2295">
                  <c:v>-0.29037400000000002</c:v>
                </c:pt>
                <c:pt idx="2296">
                  <c:v>-0.28207599999999999</c:v>
                </c:pt>
                <c:pt idx="2297">
                  <c:v>-0.28630800000000001</c:v>
                </c:pt>
                <c:pt idx="2298">
                  <c:v>-0.29040199999999999</c:v>
                </c:pt>
                <c:pt idx="2299">
                  <c:v>-0.27803600000000001</c:v>
                </c:pt>
                <c:pt idx="2300">
                  <c:v>-0.27625299999999997</c:v>
                </c:pt>
                <c:pt idx="2301">
                  <c:v>-0.28610599999999997</c:v>
                </c:pt>
                <c:pt idx="2302">
                  <c:v>-0.28744999999999998</c:v>
                </c:pt>
                <c:pt idx="2303">
                  <c:v>-0.280358</c:v>
                </c:pt>
                <c:pt idx="2304">
                  <c:v>-0.28102199999999999</c:v>
                </c:pt>
                <c:pt idx="2305">
                  <c:v>-0.28548099999999998</c:v>
                </c:pt>
                <c:pt idx="2306">
                  <c:v>-0.283777</c:v>
                </c:pt>
                <c:pt idx="2307">
                  <c:v>-0.28590199999999999</c:v>
                </c:pt>
                <c:pt idx="2308">
                  <c:v>-0.28591</c:v>
                </c:pt>
                <c:pt idx="2309">
                  <c:v>-0.27958899999999998</c:v>
                </c:pt>
                <c:pt idx="2310">
                  <c:v>-0.28253</c:v>
                </c:pt>
                <c:pt idx="2311">
                  <c:v>-0.293132</c:v>
                </c:pt>
                <c:pt idx="2312">
                  <c:v>-0.28716700000000001</c:v>
                </c:pt>
                <c:pt idx="2313">
                  <c:v>-0.274646</c:v>
                </c:pt>
                <c:pt idx="2314">
                  <c:v>-0.28303200000000001</c:v>
                </c:pt>
                <c:pt idx="2315">
                  <c:v>-0.28343699999999999</c:v>
                </c:pt>
                <c:pt idx="2316">
                  <c:v>-0.27365</c:v>
                </c:pt>
                <c:pt idx="2317">
                  <c:v>-0.28081699999999998</c:v>
                </c:pt>
                <c:pt idx="2318">
                  <c:v>-0.284937</c:v>
                </c:pt>
                <c:pt idx="2319">
                  <c:v>-0.28224099999999996</c:v>
                </c:pt>
                <c:pt idx="2320">
                  <c:v>-0.28394600000000003</c:v>
                </c:pt>
                <c:pt idx="2321">
                  <c:v>-0.285719</c:v>
                </c:pt>
                <c:pt idx="2322">
                  <c:v>-0.27914300000000003</c:v>
                </c:pt>
                <c:pt idx="2323">
                  <c:v>-0.27251300000000001</c:v>
                </c:pt>
                <c:pt idx="2324">
                  <c:v>-0.28316399999999997</c:v>
                </c:pt>
                <c:pt idx="2325">
                  <c:v>-0.291271</c:v>
                </c:pt>
                <c:pt idx="2326">
                  <c:v>-0.285889</c:v>
                </c:pt>
                <c:pt idx="2327">
                  <c:v>-0.27835399999999999</c:v>
                </c:pt>
                <c:pt idx="2328">
                  <c:v>-0.27907100000000001</c:v>
                </c:pt>
                <c:pt idx="2329">
                  <c:v>-0.28131099999999998</c:v>
                </c:pt>
                <c:pt idx="2330">
                  <c:v>-0.27792300000000003</c:v>
                </c:pt>
                <c:pt idx="2331">
                  <c:v>-0.27492099999999997</c:v>
                </c:pt>
                <c:pt idx="2332">
                  <c:v>-0.27099200000000001</c:v>
                </c:pt>
                <c:pt idx="2333">
                  <c:v>-0.27576699999999998</c:v>
                </c:pt>
                <c:pt idx="2334">
                  <c:v>-0.28622700000000001</c:v>
                </c:pt>
                <c:pt idx="2335">
                  <c:v>-0.27687300000000004</c:v>
                </c:pt>
                <c:pt idx="2336">
                  <c:v>-0.27157200000000004</c:v>
                </c:pt>
                <c:pt idx="2337">
                  <c:v>-0.27920200000000001</c:v>
                </c:pt>
                <c:pt idx="2338">
                  <c:v>-0.27820100000000003</c:v>
                </c:pt>
                <c:pt idx="2339">
                  <c:v>-0.27352100000000001</c:v>
                </c:pt>
                <c:pt idx="2340">
                  <c:v>-0.27548099999999998</c:v>
                </c:pt>
                <c:pt idx="2341">
                  <c:v>-0.28175499999999998</c:v>
                </c:pt>
                <c:pt idx="2342">
                  <c:v>-0.27585199999999999</c:v>
                </c:pt>
                <c:pt idx="2343">
                  <c:v>-0.26950200000000002</c:v>
                </c:pt>
                <c:pt idx="2344">
                  <c:v>-0.27900999999999998</c:v>
                </c:pt>
                <c:pt idx="2345">
                  <c:v>-0.28291100000000002</c:v>
                </c:pt>
                <c:pt idx="2346">
                  <c:v>-0.27779799999999999</c:v>
                </c:pt>
                <c:pt idx="2347">
                  <c:v>-0.27991900000000003</c:v>
                </c:pt>
                <c:pt idx="2348">
                  <c:v>-0.28403200000000001</c:v>
                </c:pt>
                <c:pt idx="2349">
                  <c:v>-0.27832499999999999</c:v>
                </c:pt>
                <c:pt idx="2350">
                  <c:v>-0.27621399999999996</c:v>
                </c:pt>
                <c:pt idx="2351">
                  <c:v>-0.27871099999999999</c:v>
                </c:pt>
                <c:pt idx="2352">
                  <c:v>-0.27233200000000002</c:v>
                </c:pt>
                <c:pt idx="2353">
                  <c:v>-0.27049000000000001</c:v>
                </c:pt>
                <c:pt idx="2354">
                  <c:v>-0.27670700000000004</c:v>
                </c:pt>
                <c:pt idx="2355">
                  <c:v>-0.279528</c:v>
                </c:pt>
                <c:pt idx="2356">
                  <c:v>-0.27722400000000003</c:v>
                </c:pt>
                <c:pt idx="2357">
                  <c:v>-0.27795000000000003</c:v>
                </c:pt>
                <c:pt idx="2358">
                  <c:v>-0.27876500000000004</c:v>
                </c:pt>
                <c:pt idx="2359">
                  <c:v>-0.27552100000000002</c:v>
                </c:pt>
                <c:pt idx="2360">
                  <c:v>-0.27778999999999998</c:v>
                </c:pt>
                <c:pt idx="2361">
                  <c:v>-0.273009</c:v>
                </c:pt>
                <c:pt idx="2362">
                  <c:v>-0.26342399999999999</c:v>
                </c:pt>
                <c:pt idx="2363">
                  <c:v>-0.27168900000000001</c:v>
                </c:pt>
                <c:pt idx="2364">
                  <c:v>-0.27439400000000003</c:v>
                </c:pt>
                <c:pt idx="2365">
                  <c:v>-0.26425399999999999</c:v>
                </c:pt>
                <c:pt idx="2366">
                  <c:v>-0.26517499999999999</c:v>
                </c:pt>
                <c:pt idx="2367">
                  <c:v>-0.27311399999999997</c:v>
                </c:pt>
                <c:pt idx="2368">
                  <c:v>-0.27743099999999998</c:v>
                </c:pt>
                <c:pt idx="2369">
                  <c:v>-0.27388299999999999</c:v>
                </c:pt>
                <c:pt idx="2370">
                  <c:v>-0.27034800000000003</c:v>
                </c:pt>
                <c:pt idx="2371">
                  <c:v>-0.26934000000000002</c:v>
                </c:pt>
                <c:pt idx="2372">
                  <c:v>-0.27194399999999996</c:v>
                </c:pt>
                <c:pt idx="2373">
                  <c:v>-0.28135699999999997</c:v>
                </c:pt>
                <c:pt idx="2374">
                  <c:v>-0.28052100000000002</c:v>
                </c:pt>
                <c:pt idx="2375">
                  <c:v>-0.27156599999999997</c:v>
                </c:pt>
                <c:pt idx="2376">
                  <c:v>-0.27024599999999999</c:v>
                </c:pt>
                <c:pt idx="2377">
                  <c:v>-0.27753099999999997</c:v>
                </c:pt>
                <c:pt idx="2378">
                  <c:v>-0.27455499999999999</c:v>
                </c:pt>
                <c:pt idx="2379">
                  <c:v>-0.26505299999999998</c:v>
                </c:pt>
                <c:pt idx="2380">
                  <c:v>-0.274926</c:v>
                </c:pt>
                <c:pt idx="2381">
                  <c:v>-0.278499</c:v>
                </c:pt>
                <c:pt idx="2382">
                  <c:v>-0.26595599999999997</c:v>
                </c:pt>
                <c:pt idx="2383">
                  <c:v>-0.26783299999999999</c:v>
                </c:pt>
                <c:pt idx="2384">
                  <c:v>-0.27484399999999998</c:v>
                </c:pt>
                <c:pt idx="2385">
                  <c:v>-0.26859100000000002</c:v>
                </c:pt>
                <c:pt idx="2386">
                  <c:v>-0.26455200000000001</c:v>
                </c:pt>
                <c:pt idx="2387">
                  <c:v>-0.27024599999999999</c:v>
                </c:pt>
                <c:pt idx="2388">
                  <c:v>-0.26860700000000004</c:v>
                </c:pt>
                <c:pt idx="2389">
                  <c:v>-0.26464699999999997</c:v>
                </c:pt>
                <c:pt idx="2390">
                  <c:v>-0.27447299999999997</c:v>
                </c:pt>
                <c:pt idx="2391">
                  <c:v>-0.27510499999999999</c:v>
                </c:pt>
                <c:pt idx="2392">
                  <c:v>-0.26672899999999999</c:v>
                </c:pt>
                <c:pt idx="2393">
                  <c:v>-0.26940900000000001</c:v>
                </c:pt>
                <c:pt idx="2394">
                  <c:v>-0.27418600000000004</c:v>
                </c:pt>
                <c:pt idx="2395">
                  <c:v>-0.27003100000000002</c:v>
                </c:pt>
                <c:pt idx="2396">
                  <c:v>-0.26544499999999999</c:v>
                </c:pt>
                <c:pt idx="2397">
                  <c:v>-0.270729</c:v>
                </c:pt>
                <c:pt idx="2398">
                  <c:v>-0.26913300000000001</c:v>
                </c:pt>
                <c:pt idx="2399">
                  <c:v>-0.26182099999999997</c:v>
                </c:pt>
                <c:pt idx="2400">
                  <c:v>-0.26715699999999998</c:v>
                </c:pt>
                <c:pt idx="2401">
                  <c:v>-0.26879700000000001</c:v>
                </c:pt>
                <c:pt idx="2402">
                  <c:v>-0.26307800000000003</c:v>
                </c:pt>
                <c:pt idx="2403">
                  <c:v>-0.26753399999999999</c:v>
                </c:pt>
                <c:pt idx="2404">
                  <c:v>-0.27268999999999999</c:v>
                </c:pt>
                <c:pt idx="2405">
                  <c:v>-0.263511</c:v>
                </c:pt>
                <c:pt idx="2406">
                  <c:v>-0.26208500000000001</c:v>
                </c:pt>
                <c:pt idx="2407">
                  <c:v>-0.27326700000000004</c:v>
                </c:pt>
                <c:pt idx="2408">
                  <c:v>-0.26850299999999999</c:v>
                </c:pt>
                <c:pt idx="2409">
                  <c:v>-0.26250399999999996</c:v>
                </c:pt>
                <c:pt idx="2410">
                  <c:v>-0.26978999999999997</c:v>
                </c:pt>
                <c:pt idx="2411">
                  <c:v>-0.27076500000000003</c:v>
                </c:pt>
                <c:pt idx="2412">
                  <c:v>-0.26743800000000001</c:v>
                </c:pt>
                <c:pt idx="2413">
                  <c:v>-0.26669399999999999</c:v>
                </c:pt>
                <c:pt idx="2414">
                  <c:v>-0.26619199999999998</c:v>
                </c:pt>
                <c:pt idx="2415">
                  <c:v>-0.26283200000000001</c:v>
                </c:pt>
                <c:pt idx="2416">
                  <c:v>-0.263542</c:v>
                </c:pt>
                <c:pt idx="2417">
                  <c:v>-0.26885400000000004</c:v>
                </c:pt>
                <c:pt idx="2418">
                  <c:v>-0.26571900000000004</c:v>
                </c:pt>
                <c:pt idx="2419">
                  <c:v>-0.26470899999999997</c:v>
                </c:pt>
                <c:pt idx="2420">
                  <c:v>-0.26869999999999999</c:v>
                </c:pt>
                <c:pt idx="2421">
                  <c:v>-0.264602</c:v>
                </c:pt>
                <c:pt idx="2422">
                  <c:v>-0.259266</c:v>
                </c:pt>
                <c:pt idx="2423">
                  <c:v>-0.26472399999999996</c:v>
                </c:pt>
                <c:pt idx="2424">
                  <c:v>-0.26566299999999998</c:v>
                </c:pt>
                <c:pt idx="2425">
                  <c:v>-0.25512800000000002</c:v>
                </c:pt>
                <c:pt idx="2426">
                  <c:v>-0.25978400000000001</c:v>
                </c:pt>
                <c:pt idx="2427">
                  <c:v>-0.27053300000000002</c:v>
                </c:pt>
                <c:pt idx="2428">
                  <c:v>-0.26430699999999996</c:v>
                </c:pt>
                <c:pt idx="2429">
                  <c:v>-0.26018200000000002</c:v>
                </c:pt>
                <c:pt idx="2430">
                  <c:v>-0.26605000000000001</c:v>
                </c:pt>
                <c:pt idx="2431">
                  <c:v>-0.26672799999999997</c:v>
                </c:pt>
                <c:pt idx="2432">
                  <c:v>-0.26013700000000001</c:v>
                </c:pt>
                <c:pt idx="2433">
                  <c:v>-0.26025100000000001</c:v>
                </c:pt>
                <c:pt idx="2434">
                  <c:v>-0.263459</c:v>
                </c:pt>
                <c:pt idx="2435">
                  <c:v>-0.25934000000000001</c:v>
                </c:pt>
                <c:pt idx="2436">
                  <c:v>-0.26119599999999998</c:v>
                </c:pt>
                <c:pt idx="2437">
                  <c:v>-0.26458899999999996</c:v>
                </c:pt>
                <c:pt idx="2438">
                  <c:v>-0.258905</c:v>
                </c:pt>
                <c:pt idx="2439">
                  <c:v>-0.25848300000000002</c:v>
                </c:pt>
                <c:pt idx="2440">
                  <c:v>-0.26505699999999999</c:v>
                </c:pt>
                <c:pt idx="2441">
                  <c:v>-0.26103500000000002</c:v>
                </c:pt>
                <c:pt idx="2442">
                  <c:v>-0.25272600000000001</c:v>
                </c:pt>
                <c:pt idx="2443">
                  <c:v>-0.25648799999999999</c:v>
                </c:pt>
                <c:pt idx="2444">
                  <c:v>-0.25970300000000002</c:v>
                </c:pt>
                <c:pt idx="2445">
                  <c:v>-0.25539200000000001</c:v>
                </c:pt>
                <c:pt idx="2446">
                  <c:v>-0.25983400000000001</c:v>
                </c:pt>
                <c:pt idx="2447">
                  <c:v>-0.26533000000000001</c:v>
                </c:pt>
                <c:pt idx="2448">
                  <c:v>-0.26063800000000004</c:v>
                </c:pt>
                <c:pt idx="2449">
                  <c:v>-0.25894800000000001</c:v>
                </c:pt>
                <c:pt idx="2450">
                  <c:v>-0.26127299999999998</c:v>
                </c:pt>
                <c:pt idx="2451">
                  <c:v>-0.26040399999999997</c:v>
                </c:pt>
                <c:pt idx="2452">
                  <c:v>-0.25821499999999997</c:v>
                </c:pt>
                <c:pt idx="2453">
                  <c:v>-0.26062200000000002</c:v>
                </c:pt>
                <c:pt idx="2454">
                  <c:v>-0.26064599999999999</c:v>
                </c:pt>
                <c:pt idx="2455">
                  <c:v>-0.25695200000000001</c:v>
                </c:pt>
                <c:pt idx="2456">
                  <c:v>-0.26155200000000001</c:v>
                </c:pt>
                <c:pt idx="2457">
                  <c:v>-0.26473099999999999</c:v>
                </c:pt>
                <c:pt idx="2458">
                  <c:v>-0.25810299999999997</c:v>
                </c:pt>
                <c:pt idx="2459">
                  <c:v>-0.256382</c:v>
                </c:pt>
                <c:pt idx="2460">
                  <c:v>-0.264206</c:v>
                </c:pt>
                <c:pt idx="2461">
                  <c:v>-0.262322</c:v>
                </c:pt>
                <c:pt idx="2462">
                  <c:v>-0.25268800000000002</c:v>
                </c:pt>
                <c:pt idx="2463">
                  <c:v>-0.25868099999999999</c:v>
                </c:pt>
                <c:pt idx="2464">
                  <c:v>-0.25923499999999999</c:v>
                </c:pt>
                <c:pt idx="2465">
                  <c:v>-0.24675399999999997</c:v>
                </c:pt>
                <c:pt idx="2466">
                  <c:v>-0.25201499999999999</c:v>
                </c:pt>
                <c:pt idx="2467">
                  <c:v>-0.26105999999999996</c:v>
                </c:pt>
                <c:pt idx="2468">
                  <c:v>-0.252857</c:v>
                </c:pt>
                <c:pt idx="2469">
                  <c:v>-0.250332</c:v>
                </c:pt>
                <c:pt idx="2470">
                  <c:v>-0.25890000000000002</c:v>
                </c:pt>
                <c:pt idx="2471">
                  <c:v>-0.25394600000000001</c:v>
                </c:pt>
                <c:pt idx="2472">
                  <c:v>-0.24967600000000001</c:v>
                </c:pt>
                <c:pt idx="2473">
                  <c:v>-0.26100299999999999</c:v>
                </c:pt>
                <c:pt idx="2474">
                  <c:v>-0.26013799999999998</c:v>
                </c:pt>
                <c:pt idx="2475">
                  <c:v>-0.25301399999999996</c:v>
                </c:pt>
                <c:pt idx="2476">
                  <c:v>-0.25868199999999997</c:v>
                </c:pt>
                <c:pt idx="2477">
                  <c:v>-0.26002800000000004</c:v>
                </c:pt>
                <c:pt idx="2478">
                  <c:v>-0.25296600000000002</c:v>
                </c:pt>
                <c:pt idx="2479">
                  <c:v>-0.25426199999999999</c:v>
                </c:pt>
                <c:pt idx="2480">
                  <c:v>-0.26109300000000002</c:v>
                </c:pt>
                <c:pt idx="2481">
                  <c:v>-0.25764799999999999</c:v>
                </c:pt>
                <c:pt idx="2482">
                  <c:v>-0.254664</c:v>
                </c:pt>
                <c:pt idx="2483">
                  <c:v>-0.25381399999999998</c:v>
                </c:pt>
                <c:pt idx="2484">
                  <c:v>-0.246979</c:v>
                </c:pt>
                <c:pt idx="2485">
                  <c:v>-0.24605500000000002</c:v>
                </c:pt>
                <c:pt idx="2486">
                  <c:v>-0.25133899999999998</c:v>
                </c:pt>
                <c:pt idx="2487">
                  <c:v>-0.25586799999999998</c:v>
                </c:pt>
                <c:pt idx="2488">
                  <c:v>-0.24982599999999999</c:v>
                </c:pt>
                <c:pt idx="2489">
                  <c:v>-0.24773600000000001</c:v>
                </c:pt>
                <c:pt idx="2490">
                  <c:v>-0.25734899999999999</c:v>
                </c:pt>
                <c:pt idx="2491">
                  <c:v>-0.25186399999999998</c:v>
                </c:pt>
                <c:pt idx="2492">
                  <c:v>-0.24554700000000002</c:v>
                </c:pt>
                <c:pt idx="2493">
                  <c:v>-0.255442</c:v>
                </c:pt>
                <c:pt idx="2494">
                  <c:v>-0.25780999999999998</c:v>
                </c:pt>
                <c:pt idx="2495">
                  <c:v>-0.24976500000000001</c:v>
                </c:pt>
                <c:pt idx="2496">
                  <c:v>-0.25032100000000002</c:v>
                </c:pt>
                <c:pt idx="2497">
                  <c:v>-0.25057099999999999</c:v>
                </c:pt>
                <c:pt idx="2498">
                  <c:v>-0.244421</c:v>
                </c:pt>
                <c:pt idx="2499">
                  <c:v>-0.24889499999999998</c:v>
                </c:pt>
                <c:pt idx="2500">
                  <c:v>-0.25722299999999998</c:v>
                </c:pt>
                <c:pt idx="2501">
                  <c:v>-0.25374399999999997</c:v>
                </c:pt>
                <c:pt idx="2502">
                  <c:v>-0.24942300000000001</c:v>
                </c:pt>
                <c:pt idx="2503">
                  <c:v>-0.249224</c:v>
                </c:pt>
                <c:pt idx="2504">
                  <c:v>-0.25242399999999998</c:v>
                </c:pt>
                <c:pt idx="2505">
                  <c:v>-0.25630600000000003</c:v>
                </c:pt>
                <c:pt idx="2506">
                  <c:v>-0.25348899999999996</c:v>
                </c:pt>
                <c:pt idx="2507">
                  <c:v>-0.250079</c:v>
                </c:pt>
                <c:pt idx="2508">
                  <c:v>-0.25245400000000001</c:v>
                </c:pt>
                <c:pt idx="2509">
                  <c:v>-0.25611700000000004</c:v>
                </c:pt>
                <c:pt idx="2510">
                  <c:v>-0.25293900000000002</c:v>
                </c:pt>
                <c:pt idx="2511">
                  <c:v>-0.24487399999999998</c:v>
                </c:pt>
                <c:pt idx="2512">
                  <c:v>-0.24599500000000002</c:v>
                </c:pt>
                <c:pt idx="2513">
                  <c:v>-0.250911</c:v>
                </c:pt>
                <c:pt idx="2514">
                  <c:v>-0.24940200000000001</c:v>
                </c:pt>
                <c:pt idx="2515">
                  <c:v>-0.24724400000000002</c:v>
                </c:pt>
                <c:pt idx="2516">
                  <c:v>-0.25311</c:v>
                </c:pt>
                <c:pt idx="2517">
                  <c:v>-0.25445400000000001</c:v>
                </c:pt>
                <c:pt idx="2518">
                  <c:v>-0.24592700000000001</c:v>
                </c:pt>
                <c:pt idx="2519">
                  <c:v>-0.24929699999999999</c:v>
                </c:pt>
                <c:pt idx="2520">
                  <c:v>-0.25468400000000002</c:v>
                </c:pt>
                <c:pt idx="2521">
                  <c:v>-0.24523400000000001</c:v>
                </c:pt>
                <c:pt idx="2522">
                  <c:v>-0.24238500000000002</c:v>
                </c:pt>
                <c:pt idx="2523">
                  <c:v>-0.24806400000000001</c:v>
                </c:pt>
                <c:pt idx="2524">
                  <c:v>-0.24473600000000001</c:v>
                </c:pt>
                <c:pt idx="2525">
                  <c:v>-0.23863499999999999</c:v>
                </c:pt>
                <c:pt idx="2526">
                  <c:v>-0.24138500000000002</c:v>
                </c:pt>
                <c:pt idx="2527">
                  <c:v>-0.23992200000000002</c:v>
                </c:pt>
                <c:pt idx="2528">
                  <c:v>-0.23626900000000001</c:v>
                </c:pt>
                <c:pt idx="2529">
                  <c:v>-0.246388</c:v>
                </c:pt>
                <c:pt idx="2530">
                  <c:v>-0.25061500000000003</c:v>
                </c:pt>
                <c:pt idx="2531">
                  <c:v>-0.24460500000000002</c:v>
                </c:pt>
                <c:pt idx="2532">
                  <c:v>-0.24708599999999997</c:v>
                </c:pt>
                <c:pt idx="2533">
                  <c:v>-0.25022900000000003</c:v>
                </c:pt>
                <c:pt idx="2534">
                  <c:v>-0.24432799999999999</c:v>
                </c:pt>
                <c:pt idx="2535">
                  <c:v>-0.24091000000000001</c:v>
                </c:pt>
                <c:pt idx="2536">
                  <c:v>-0.246257</c:v>
                </c:pt>
                <c:pt idx="2537">
                  <c:v>-0.246141</c:v>
                </c:pt>
                <c:pt idx="2538">
                  <c:v>-0.24182399999999998</c:v>
                </c:pt>
                <c:pt idx="2539">
                  <c:v>-0.247334</c:v>
                </c:pt>
                <c:pt idx="2540">
                  <c:v>-0.25144100000000003</c:v>
                </c:pt>
                <c:pt idx="2541">
                  <c:v>-0.24596600000000002</c:v>
                </c:pt>
                <c:pt idx="2542">
                  <c:v>-0.24195</c:v>
                </c:pt>
                <c:pt idx="2543">
                  <c:v>-0.24762600000000001</c:v>
                </c:pt>
                <c:pt idx="2544">
                  <c:v>-0.25518299999999999</c:v>
                </c:pt>
                <c:pt idx="2545">
                  <c:v>-0.25087799999999999</c:v>
                </c:pt>
                <c:pt idx="2546">
                  <c:v>-0.24585800000000002</c:v>
                </c:pt>
                <c:pt idx="2547">
                  <c:v>-0.24460900000000002</c:v>
                </c:pt>
                <c:pt idx="2548">
                  <c:v>-0.240564</c:v>
                </c:pt>
                <c:pt idx="2549">
                  <c:v>-0.23909000000000002</c:v>
                </c:pt>
                <c:pt idx="2550">
                  <c:v>-0.23624600000000001</c:v>
                </c:pt>
                <c:pt idx="2551">
                  <c:v>-0.23209299999999999</c:v>
                </c:pt>
                <c:pt idx="2552">
                  <c:v>-0.23855500000000002</c:v>
                </c:pt>
                <c:pt idx="2553">
                  <c:v>-0.24755199999999999</c:v>
                </c:pt>
                <c:pt idx="2554">
                  <c:v>-0.24033900000000002</c:v>
                </c:pt>
                <c:pt idx="2555">
                  <c:v>-0.23610399999999998</c:v>
                </c:pt>
                <c:pt idx="2556">
                  <c:v>-0.24783899999999998</c:v>
                </c:pt>
                <c:pt idx="2557">
                  <c:v>-0.24508099999999999</c:v>
                </c:pt>
                <c:pt idx="2558">
                  <c:v>-0.23602299999999998</c:v>
                </c:pt>
                <c:pt idx="2559">
                  <c:v>-0.24207200000000001</c:v>
                </c:pt>
                <c:pt idx="2560">
                  <c:v>-0.245396</c:v>
                </c:pt>
                <c:pt idx="2561">
                  <c:v>-0.241396</c:v>
                </c:pt>
                <c:pt idx="2562">
                  <c:v>-0.24243399999999998</c:v>
                </c:pt>
                <c:pt idx="2563">
                  <c:v>-0.24204999999999999</c:v>
                </c:pt>
                <c:pt idx="2564">
                  <c:v>-0.23799799999999999</c:v>
                </c:pt>
                <c:pt idx="2565">
                  <c:v>-0.24245299999999997</c:v>
                </c:pt>
                <c:pt idx="2566">
                  <c:v>-0.246361</c:v>
                </c:pt>
                <c:pt idx="2567">
                  <c:v>-0.24080600000000002</c:v>
                </c:pt>
                <c:pt idx="2568">
                  <c:v>-0.24074200000000001</c:v>
                </c:pt>
                <c:pt idx="2569">
                  <c:v>-0.24310500000000002</c:v>
                </c:pt>
                <c:pt idx="2570">
                  <c:v>-0.24158499999999999</c:v>
                </c:pt>
                <c:pt idx="2571">
                  <c:v>-0.23888500000000001</c:v>
                </c:pt>
                <c:pt idx="2572">
                  <c:v>-0.23657800000000001</c:v>
                </c:pt>
                <c:pt idx="2573">
                  <c:v>-0.23838700000000002</c:v>
                </c:pt>
                <c:pt idx="2574">
                  <c:v>-0.23558499999999999</c:v>
                </c:pt>
                <c:pt idx="2575">
                  <c:v>-0.23571900000000001</c:v>
                </c:pt>
                <c:pt idx="2576">
                  <c:v>-0.24179299999999998</c:v>
                </c:pt>
                <c:pt idx="2577">
                  <c:v>-0.24140200000000001</c:v>
                </c:pt>
                <c:pt idx="2578">
                  <c:v>-0.23805300000000001</c:v>
                </c:pt>
                <c:pt idx="2579">
                  <c:v>-0.23814999999999997</c:v>
                </c:pt>
                <c:pt idx="2580">
                  <c:v>-0.24157000000000001</c:v>
                </c:pt>
                <c:pt idx="2581">
                  <c:v>-0.23926900000000001</c:v>
                </c:pt>
                <c:pt idx="2582">
                  <c:v>-0.23854799999999998</c:v>
                </c:pt>
                <c:pt idx="2583">
                  <c:v>-0.23966799999999999</c:v>
                </c:pt>
                <c:pt idx="2584">
                  <c:v>-0.22946800000000001</c:v>
                </c:pt>
                <c:pt idx="2585">
                  <c:v>-0.23037999999999997</c:v>
                </c:pt>
                <c:pt idx="2586">
                  <c:v>-0.24063000000000001</c:v>
                </c:pt>
                <c:pt idx="2587">
                  <c:v>-0.23533700000000002</c:v>
                </c:pt>
                <c:pt idx="2588">
                  <c:v>-0.230603</c:v>
                </c:pt>
                <c:pt idx="2589">
                  <c:v>-0.23845</c:v>
                </c:pt>
                <c:pt idx="2590">
                  <c:v>-0.240178</c:v>
                </c:pt>
                <c:pt idx="2591">
                  <c:v>-0.23347299999999999</c:v>
                </c:pt>
                <c:pt idx="2592">
                  <c:v>-0.23589599999999999</c:v>
                </c:pt>
                <c:pt idx="2593">
                  <c:v>-0.23719099999999999</c:v>
                </c:pt>
                <c:pt idx="2594">
                  <c:v>-0.23219299999999998</c:v>
                </c:pt>
                <c:pt idx="2595">
                  <c:v>-0.23636499999999999</c:v>
                </c:pt>
                <c:pt idx="2596">
                  <c:v>-0.23994100000000002</c:v>
                </c:pt>
                <c:pt idx="2597">
                  <c:v>-0.23736200000000002</c:v>
                </c:pt>
                <c:pt idx="2598">
                  <c:v>-0.23623</c:v>
                </c:pt>
                <c:pt idx="2599">
                  <c:v>-0.23656500000000003</c:v>
                </c:pt>
                <c:pt idx="2600">
                  <c:v>-0.23462899999999998</c:v>
                </c:pt>
                <c:pt idx="2601">
                  <c:v>-0.23236899999999999</c:v>
                </c:pt>
                <c:pt idx="2602">
                  <c:v>-0.23325699999999999</c:v>
                </c:pt>
                <c:pt idx="2603">
                  <c:v>-0.233464</c:v>
                </c:pt>
                <c:pt idx="2604">
                  <c:v>-0.23754500000000001</c:v>
                </c:pt>
                <c:pt idx="2605">
                  <c:v>-0.242867</c:v>
                </c:pt>
                <c:pt idx="2606">
                  <c:v>-0.23841299999999999</c:v>
                </c:pt>
                <c:pt idx="2607">
                  <c:v>-0.231937</c:v>
                </c:pt>
                <c:pt idx="2608">
                  <c:v>-0.23222900000000002</c:v>
                </c:pt>
                <c:pt idx="2609">
                  <c:v>-0.23672599999999999</c:v>
                </c:pt>
                <c:pt idx="2610">
                  <c:v>-0.23596200000000001</c:v>
                </c:pt>
                <c:pt idx="2611">
                  <c:v>-0.22576400000000002</c:v>
                </c:pt>
                <c:pt idx="2612">
                  <c:v>-0.22507300000000002</c:v>
                </c:pt>
                <c:pt idx="2613">
                  <c:v>-0.23265799999999998</c:v>
                </c:pt>
                <c:pt idx="2614">
                  <c:v>-0.23045100000000002</c:v>
                </c:pt>
                <c:pt idx="2615">
                  <c:v>-0.22726299999999999</c:v>
                </c:pt>
                <c:pt idx="2616">
                  <c:v>-0.23360900000000001</c:v>
                </c:pt>
                <c:pt idx="2617">
                  <c:v>-0.23405300000000001</c:v>
                </c:pt>
                <c:pt idx="2618">
                  <c:v>-0.22714000000000001</c:v>
                </c:pt>
                <c:pt idx="2619">
                  <c:v>-0.23297200000000001</c:v>
                </c:pt>
                <c:pt idx="2620">
                  <c:v>-0.23392800000000002</c:v>
                </c:pt>
                <c:pt idx="2621">
                  <c:v>-0.22518300000000002</c:v>
                </c:pt>
                <c:pt idx="2622">
                  <c:v>-0.233209</c:v>
                </c:pt>
                <c:pt idx="2623">
                  <c:v>-0.236512</c:v>
                </c:pt>
                <c:pt idx="2624">
                  <c:v>-0.22303200000000001</c:v>
                </c:pt>
                <c:pt idx="2625">
                  <c:v>-0.22556599999999999</c:v>
                </c:pt>
                <c:pt idx="2626">
                  <c:v>-0.23820799999999998</c:v>
                </c:pt>
                <c:pt idx="2627">
                  <c:v>-0.23210399999999998</c:v>
                </c:pt>
                <c:pt idx="2628">
                  <c:v>-0.22761599999999999</c:v>
                </c:pt>
                <c:pt idx="2629">
                  <c:v>-0.23741299999999999</c:v>
                </c:pt>
                <c:pt idx="2630">
                  <c:v>-0.23431000000000002</c:v>
                </c:pt>
                <c:pt idx="2631">
                  <c:v>-0.22754000000000002</c:v>
                </c:pt>
                <c:pt idx="2632">
                  <c:v>-0.23007300000000003</c:v>
                </c:pt>
                <c:pt idx="2633">
                  <c:v>-0.22415099999999999</c:v>
                </c:pt>
                <c:pt idx="2634">
                  <c:v>-0.22004299999999999</c:v>
                </c:pt>
                <c:pt idx="2635">
                  <c:v>-0.22632099999999999</c:v>
                </c:pt>
                <c:pt idx="2636">
                  <c:v>-0.230624</c:v>
                </c:pt>
                <c:pt idx="2637">
                  <c:v>-0.22660799999999998</c:v>
                </c:pt>
                <c:pt idx="2638">
                  <c:v>-0.22546300000000002</c:v>
                </c:pt>
                <c:pt idx="2639">
                  <c:v>-0.23263699999999998</c:v>
                </c:pt>
                <c:pt idx="2640">
                  <c:v>-0.23220200000000002</c:v>
                </c:pt>
                <c:pt idx="2641">
                  <c:v>-0.22958600000000001</c:v>
                </c:pt>
                <c:pt idx="2642">
                  <c:v>-0.23352299999999998</c:v>
                </c:pt>
                <c:pt idx="2643">
                  <c:v>-0.23391800000000001</c:v>
                </c:pt>
                <c:pt idx="2644">
                  <c:v>-0.22864899999999999</c:v>
                </c:pt>
                <c:pt idx="2645">
                  <c:v>-0.224358</c:v>
                </c:pt>
                <c:pt idx="2646">
                  <c:v>-0.22546300000000002</c:v>
                </c:pt>
                <c:pt idx="2647">
                  <c:v>-0.22174899999999997</c:v>
                </c:pt>
                <c:pt idx="2648">
                  <c:v>-0.22226499999999999</c:v>
                </c:pt>
                <c:pt idx="2649">
                  <c:v>-0.23105199999999998</c:v>
                </c:pt>
                <c:pt idx="2650">
                  <c:v>-0.22643200000000002</c:v>
                </c:pt>
                <c:pt idx="2651">
                  <c:v>-0.22307900000000003</c:v>
                </c:pt>
                <c:pt idx="2652">
                  <c:v>-0.22954200000000002</c:v>
                </c:pt>
                <c:pt idx="2653">
                  <c:v>-0.22848800000000002</c:v>
                </c:pt>
                <c:pt idx="2654">
                  <c:v>-0.22151500000000002</c:v>
                </c:pt>
                <c:pt idx="2655">
                  <c:v>-0.22255599999999998</c:v>
                </c:pt>
                <c:pt idx="2656">
                  <c:v>-0.22700999999999999</c:v>
                </c:pt>
                <c:pt idx="2657">
                  <c:v>-0.221611</c:v>
                </c:pt>
                <c:pt idx="2658">
                  <c:v>-0.22203099999999998</c:v>
                </c:pt>
                <c:pt idx="2659">
                  <c:v>-0.22889900000000002</c:v>
                </c:pt>
                <c:pt idx="2660">
                  <c:v>-0.22222700000000001</c:v>
                </c:pt>
                <c:pt idx="2661">
                  <c:v>-0.21523799999999998</c:v>
                </c:pt>
                <c:pt idx="2662">
                  <c:v>-0.22373100000000001</c:v>
                </c:pt>
                <c:pt idx="2663">
                  <c:v>-0.22964499999999999</c:v>
                </c:pt>
                <c:pt idx="2664">
                  <c:v>-0.22431499999999999</c:v>
                </c:pt>
                <c:pt idx="2665">
                  <c:v>-0.22633599999999998</c:v>
                </c:pt>
                <c:pt idx="2666">
                  <c:v>-0.22973100000000002</c:v>
                </c:pt>
                <c:pt idx="2667">
                  <c:v>-0.22299600000000003</c:v>
                </c:pt>
                <c:pt idx="2668">
                  <c:v>-0.22453400000000001</c:v>
                </c:pt>
                <c:pt idx="2669">
                  <c:v>-0.22886200000000001</c:v>
                </c:pt>
                <c:pt idx="2670">
                  <c:v>-0.223578</c:v>
                </c:pt>
                <c:pt idx="2671">
                  <c:v>-0.220385</c:v>
                </c:pt>
                <c:pt idx="2672">
                  <c:v>-0.224964</c:v>
                </c:pt>
                <c:pt idx="2673">
                  <c:v>-0.22382999999999997</c:v>
                </c:pt>
                <c:pt idx="2674">
                  <c:v>-0.21232800000000002</c:v>
                </c:pt>
                <c:pt idx="2675">
                  <c:v>-0.21518700000000002</c:v>
                </c:pt>
                <c:pt idx="2676">
                  <c:v>-0.22625800000000001</c:v>
                </c:pt>
                <c:pt idx="2677">
                  <c:v>-0.22228999999999999</c:v>
                </c:pt>
                <c:pt idx="2678">
                  <c:v>-0.21760699999999999</c:v>
                </c:pt>
                <c:pt idx="2679">
                  <c:v>-0.220439</c:v>
                </c:pt>
                <c:pt idx="2680">
                  <c:v>-0.217557</c:v>
                </c:pt>
                <c:pt idx="2681">
                  <c:v>-0.21344600000000002</c:v>
                </c:pt>
                <c:pt idx="2682">
                  <c:v>-0.22015299999999999</c:v>
                </c:pt>
                <c:pt idx="2683">
                  <c:v>-0.22258499999999998</c:v>
                </c:pt>
                <c:pt idx="2684">
                  <c:v>-0.215036</c:v>
                </c:pt>
                <c:pt idx="2685">
                  <c:v>-0.21828599999999998</c:v>
                </c:pt>
                <c:pt idx="2686">
                  <c:v>-0.22364699999999998</c:v>
                </c:pt>
                <c:pt idx="2687">
                  <c:v>-0.22110299999999999</c:v>
                </c:pt>
                <c:pt idx="2688">
                  <c:v>-0.22340199999999999</c:v>
                </c:pt>
                <c:pt idx="2689">
                  <c:v>-0.22513899999999998</c:v>
                </c:pt>
                <c:pt idx="2690">
                  <c:v>-0.21854800000000002</c:v>
                </c:pt>
                <c:pt idx="2691">
                  <c:v>-0.21532899999999999</c:v>
                </c:pt>
                <c:pt idx="2692">
                  <c:v>-0.224385</c:v>
                </c:pt>
                <c:pt idx="2693">
                  <c:v>-0.224383</c:v>
                </c:pt>
                <c:pt idx="2694">
                  <c:v>-0.21418900000000002</c:v>
                </c:pt>
                <c:pt idx="2695">
                  <c:v>-0.22023799999999999</c:v>
                </c:pt>
                <c:pt idx="2696">
                  <c:v>-0.225636</c:v>
                </c:pt>
                <c:pt idx="2697">
                  <c:v>-0.21543899999999999</c:v>
                </c:pt>
                <c:pt idx="2698">
                  <c:v>-0.21170899999999998</c:v>
                </c:pt>
                <c:pt idx="2699">
                  <c:v>-0.21959099999999998</c:v>
                </c:pt>
                <c:pt idx="2700">
                  <c:v>-0.22117399999999998</c:v>
                </c:pt>
                <c:pt idx="2701">
                  <c:v>-0.21617900000000001</c:v>
                </c:pt>
                <c:pt idx="2702">
                  <c:v>-0.22106599999999998</c:v>
                </c:pt>
                <c:pt idx="2703">
                  <c:v>-0.222584</c:v>
                </c:pt>
                <c:pt idx="2704">
                  <c:v>-0.21474399999999999</c:v>
                </c:pt>
                <c:pt idx="2705">
                  <c:v>-0.217028</c:v>
                </c:pt>
                <c:pt idx="2706">
                  <c:v>-0.21854099999999999</c:v>
                </c:pt>
                <c:pt idx="2707">
                  <c:v>-0.21451399999999998</c:v>
                </c:pt>
                <c:pt idx="2708">
                  <c:v>-0.21580700000000003</c:v>
                </c:pt>
                <c:pt idx="2709">
                  <c:v>-0.221387</c:v>
                </c:pt>
                <c:pt idx="2710">
                  <c:v>-0.21982099999999999</c:v>
                </c:pt>
                <c:pt idx="2711">
                  <c:v>-0.21331699999999998</c:v>
                </c:pt>
                <c:pt idx="2712">
                  <c:v>-0.21759000000000001</c:v>
                </c:pt>
                <c:pt idx="2713">
                  <c:v>-0.21947</c:v>
                </c:pt>
                <c:pt idx="2714">
                  <c:v>-0.21099499999999999</c:v>
                </c:pt>
                <c:pt idx="2715">
                  <c:v>-0.211341</c:v>
                </c:pt>
                <c:pt idx="2716">
                  <c:v>-0.21684399999999998</c:v>
                </c:pt>
                <c:pt idx="2717">
                  <c:v>-0.21288499999999999</c:v>
                </c:pt>
                <c:pt idx="2718">
                  <c:v>-0.21005800000000002</c:v>
                </c:pt>
                <c:pt idx="2719">
                  <c:v>-0.21720299999999998</c:v>
                </c:pt>
                <c:pt idx="2720">
                  <c:v>-0.21407399999999999</c:v>
                </c:pt>
                <c:pt idx="2721">
                  <c:v>-0.208619</c:v>
                </c:pt>
                <c:pt idx="2722">
                  <c:v>-0.21659800000000001</c:v>
                </c:pt>
                <c:pt idx="2723">
                  <c:v>-0.21445199999999998</c:v>
                </c:pt>
                <c:pt idx="2724">
                  <c:v>-0.20684399999999997</c:v>
                </c:pt>
                <c:pt idx="2725">
                  <c:v>-0.21392499999999998</c:v>
                </c:pt>
                <c:pt idx="2726">
                  <c:v>-0.220501</c:v>
                </c:pt>
                <c:pt idx="2727">
                  <c:v>-0.21318799999999999</c:v>
                </c:pt>
                <c:pt idx="2728">
                  <c:v>-0.21126899999999998</c:v>
                </c:pt>
                <c:pt idx="2729">
                  <c:v>-0.22275</c:v>
                </c:pt>
                <c:pt idx="2730">
                  <c:v>-0.21825099999999997</c:v>
                </c:pt>
                <c:pt idx="2731">
                  <c:v>-0.20616200000000001</c:v>
                </c:pt>
                <c:pt idx="2732">
                  <c:v>-0.21148600000000001</c:v>
                </c:pt>
                <c:pt idx="2733">
                  <c:v>-0.21245199999999997</c:v>
                </c:pt>
                <c:pt idx="2734">
                  <c:v>-0.20902300000000001</c:v>
                </c:pt>
                <c:pt idx="2735">
                  <c:v>-0.213727</c:v>
                </c:pt>
                <c:pt idx="2736">
                  <c:v>-0.21494400000000002</c:v>
                </c:pt>
                <c:pt idx="2737">
                  <c:v>-0.20995399999999997</c:v>
                </c:pt>
                <c:pt idx="2738">
                  <c:v>-0.21196500000000001</c:v>
                </c:pt>
                <c:pt idx="2739">
                  <c:v>-0.218275</c:v>
                </c:pt>
                <c:pt idx="2740">
                  <c:v>-0.211229</c:v>
                </c:pt>
                <c:pt idx="2741">
                  <c:v>-0.20766299999999999</c:v>
                </c:pt>
                <c:pt idx="2742">
                  <c:v>-0.21258199999999999</c:v>
                </c:pt>
                <c:pt idx="2743">
                  <c:v>-0.21015299999999998</c:v>
                </c:pt>
                <c:pt idx="2744">
                  <c:v>-0.207256</c:v>
                </c:pt>
                <c:pt idx="2745">
                  <c:v>-0.20968900000000001</c:v>
                </c:pt>
                <c:pt idx="2746">
                  <c:v>-0.21216600000000002</c:v>
                </c:pt>
                <c:pt idx="2747">
                  <c:v>-0.20797500000000002</c:v>
                </c:pt>
                <c:pt idx="2748">
                  <c:v>-0.20739600000000002</c:v>
                </c:pt>
                <c:pt idx="2749">
                  <c:v>-0.214451</c:v>
                </c:pt>
                <c:pt idx="2750">
                  <c:v>-0.21360499999999999</c:v>
                </c:pt>
                <c:pt idx="2751">
                  <c:v>-0.21212799999999998</c:v>
                </c:pt>
                <c:pt idx="2752">
                  <c:v>-0.211947</c:v>
                </c:pt>
                <c:pt idx="2753">
                  <c:v>-0.20802500000000002</c:v>
                </c:pt>
                <c:pt idx="2754">
                  <c:v>-0.20658300000000002</c:v>
                </c:pt>
                <c:pt idx="2755">
                  <c:v>-0.20846700000000001</c:v>
                </c:pt>
                <c:pt idx="2756">
                  <c:v>-0.20860299999999998</c:v>
                </c:pt>
                <c:pt idx="2757">
                  <c:v>-0.20293600000000001</c:v>
                </c:pt>
                <c:pt idx="2758">
                  <c:v>-0.201405</c:v>
                </c:pt>
                <c:pt idx="2759">
                  <c:v>-0.20513399999999998</c:v>
                </c:pt>
                <c:pt idx="2760">
                  <c:v>-0.204675</c:v>
                </c:pt>
                <c:pt idx="2761">
                  <c:v>-0.20359699999999997</c:v>
                </c:pt>
                <c:pt idx="2762">
                  <c:v>-0.20678099999999999</c:v>
                </c:pt>
                <c:pt idx="2763">
                  <c:v>-0.20691500000000002</c:v>
                </c:pt>
                <c:pt idx="2764">
                  <c:v>-0.203845</c:v>
                </c:pt>
                <c:pt idx="2765">
                  <c:v>-0.20773200000000003</c:v>
                </c:pt>
                <c:pt idx="2766">
                  <c:v>-0.21202399999999999</c:v>
                </c:pt>
                <c:pt idx="2767">
                  <c:v>-0.20318399999999998</c:v>
                </c:pt>
                <c:pt idx="2768">
                  <c:v>-0.204592</c:v>
                </c:pt>
                <c:pt idx="2769">
                  <c:v>-0.213617</c:v>
                </c:pt>
                <c:pt idx="2770">
                  <c:v>-0.20796199999999998</c:v>
                </c:pt>
                <c:pt idx="2771">
                  <c:v>-0.20316600000000001</c:v>
                </c:pt>
                <c:pt idx="2772">
                  <c:v>-0.20698499999999997</c:v>
                </c:pt>
                <c:pt idx="2773">
                  <c:v>-0.209366</c:v>
                </c:pt>
                <c:pt idx="2774">
                  <c:v>-0.20445400000000002</c:v>
                </c:pt>
                <c:pt idx="2775">
                  <c:v>-0.20450400000000002</c:v>
                </c:pt>
                <c:pt idx="2776">
                  <c:v>-0.21105600000000002</c:v>
                </c:pt>
                <c:pt idx="2777">
                  <c:v>-0.20850800000000003</c:v>
                </c:pt>
                <c:pt idx="2778">
                  <c:v>-0.20301200000000003</c:v>
                </c:pt>
                <c:pt idx="2779">
                  <c:v>-0.20175199999999999</c:v>
                </c:pt>
                <c:pt idx="2780">
                  <c:v>-0.19917400000000002</c:v>
                </c:pt>
                <c:pt idx="2781">
                  <c:v>-0.19627800000000001</c:v>
                </c:pt>
                <c:pt idx="2782">
                  <c:v>-0.20279700000000001</c:v>
                </c:pt>
                <c:pt idx="2783">
                  <c:v>-0.20586599999999999</c:v>
                </c:pt>
                <c:pt idx="2784">
                  <c:v>-0.19846900000000001</c:v>
                </c:pt>
                <c:pt idx="2785">
                  <c:v>-0.206986</c:v>
                </c:pt>
                <c:pt idx="2786">
                  <c:v>-0.21421099999999998</c:v>
                </c:pt>
                <c:pt idx="2787">
                  <c:v>-0.20199800000000001</c:v>
                </c:pt>
                <c:pt idx="2788">
                  <c:v>-0.20403199999999999</c:v>
                </c:pt>
                <c:pt idx="2789">
                  <c:v>-0.21548400000000001</c:v>
                </c:pt>
                <c:pt idx="2790">
                  <c:v>-0.207067</c:v>
                </c:pt>
                <c:pt idx="2791">
                  <c:v>-0.19720700000000002</c:v>
                </c:pt>
                <c:pt idx="2792">
                  <c:v>-0.20233899999999999</c:v>
                </c:pt>
                <c:pt idx="2793">
                  <c:v>-0.20288400000000001</c:v>
                </c:pt>
                <c:pt idx="2794">
                  <c:v>-0.20005600000000001</c:v>
                </c:pt>
                <c:pt idx="2795">
                  <c:v>-0.206318</c:v>
                </c:pt>
                <c:pt idx="2796">
                  <c:v>-0.19979999999999998</c:v>
                </c:pt>
                <c:pt idx="2797">
                  <c:v>-0.19016</c:v>
                </c:pt>
                <c:pt idx="2798">
                  <c:v>-0.20427400000000001</c:v>
                </c:pt>
                <c:pt idx="2799">
                  <c:v>-0.210951</c:v>
                </c:pt>
                <c:pt idx="2800">
                  <c:v>-0.20186799999999999</c:v>
                </c:pt>
                <c:pt idx="2801">
                  <c:v>-0.20255000000000001</c:v>
                </c:pt>
                <c:pt idx="2802">
                  <c:v>-0.20593800000000001</c:v>
                </c:pt>
                <c:pt idx="2803">
                  <c:v>-0.200322</c:v>
                </c:pt>
                <c:pt idx="2804">
                  <c:v>-0.19502000000000003</c:v>
                </c:pt>
                <c:pt idx="2805">
                  <c:v>-0.19678099999999998</c:v>
                </c:pt>
                <c:pt idx="2806">
                  <c:v>-0.19327800000000001</c:v>
                </c:pt>
                <c:pt idx="2807">
                  <c:v>-0.18795899999999999</c:v>
                </c:pt>
                <c:pt idx="2808">
                  <c:v>-0.19349899999999998</c:v>
                </c:pt>
                <c:pt idx="2809">
                  <c:v>-0.20186700000000002</c:v>
                </c:pt>
                <c:pt idx="2810">
                  <c:v>-0.198125</c:v>
                </c:pt>
                <c:pt idx="2811">
                  <c:v>-0.19578499999999999</c:v>
                </c:pt>
                <c:pt idx="2812">
                  <c:v>-0.20978999999999998</c:v>
                </c:pt>
                <c:pt idx="2813">
                  <c:v>-0.20718599999999998</c:v>
                </c:pt>
                <c:pt idx="2814">
                  <c:v>-0.197075</c:v>
                </c:pt>
                <c:pt idx="2815">
                  <c:v>-0.20643899999999998</c:v>
                </c:pt>
                <c:pt idx="2816">
                  <c:v>-0.20692100000000002</c:v>
                </c:pt>
                <c:pt idx="2817">
                  <c:v>-0.19776100000000002</c:v>
                </c:pt>
                <c:pt idx="2818">
                  <c:v>-0.19895600000000002</c:v>
                </c:pt>
                <c:pt idx="2819">
                  <c:v>-0.19923400000000002</c:v>
                </c:pt>
                <c:pt idx="2820">
                  <c:v>-0.19313900000000001</c:v>
                </c:pt>
                <c:pt idx="2821">
                  <c:v>-0.19792399999999999</c:v>
                </c:pt>
                <c:pt idx="2822">
                  <c:v>-0.20693899999999998</c:v>
                </c:pt>
                <c:pt idx="2823">
                  <c:v>-0.198687</c:v>
                </c:pt>
                <c:pt idx="2824">
                  <c:v>-0.19498900000000002</c:v>
                </c:pt>
                <c:pt idx="2825">
                  <c:v>-0.20255299999999998</c:v>
                </c:pt>
                <c:pt idx="2826">
                  <c:v>-0.19772800000000001</c:v>
                </c:pt>
                <c:pt idx="2827">
                  <c:v>-0.19168600000000002</c:v>
                </c:pt>
                <c:pt idx="2828">
                  <c:v>-0.19343399999999999</c:v>
                </c:pt>
                <c:pt idx="2829">
                  <c:v>-0.19329600000000002</c:v>
                </c:pt>
                <c:pt idx="2830">
                  <c:v>-0.18961099999999997</c:v>
                </c:pt>
                <c:pt idx="2831">
                  <c:v>-0.19207400000000002</c:v>
                </c:pt>
                <c:pt idx="2832">
                  <c:v>-0.19573299999999999</c:v>
                </c:pt>
                <c:pt idx="2833">
                  <c:v>-0.18993399999999999</c:v>
                </c:pt>
                <c:pt idx="2834">
                  <c:v>-0.19296099999999999</c:v>
                </c:pt>
                <c:pt idx="2835">
                  <c:v>-0.20082299999999997</c:v>
                </c:pt>
                <c:pt idx="2836">
                  <c:v>-0.19737399999999999</c:v>
                </c:pt>
                <c:pt idx="2837">
                  <c:v>-0.19365900000000003</c:v>
                </c:pt>
                <c:pt idx="2838">
                  <c:v>-0.19724599999999998</c:v>
                </c:pt>
                <c:pt idx="2839">
                  <c:v>-0.198405</c:v>
                </c:pt>
                <c:pt idx="2840">
                  <c:v>-0.19059399999999999</c:v>
                </c:pt>
                <c:pt idx="2841">
                  <c:v>-0.19173400000000002</c:v>
                </c:pt>
                <c:pt idx="2842">
                  <c:v>-0.197986</c:v>
                </c:pt>
                <c:pt idx="2843">
                  <c:v>-0.19208500000000001</c:v>
                </c:pt>
                <c:pt idx="2844">
                  <c:v>-0.190388</c:v>
                </c:pt>
                <c:pt idx="2845">
                  <c:v>-0.19702799999999998</c:v>
                </c:pt>
                <c:pt idx="2846">
                  <c:v>-0.19817600000000002</c:v>
                </c:pt>
                <c:pt idx="2847">
                  <c:v>-0.19446000000000002</c:v>
                </c:pt>
                <c:pt idx="2848">
                  <c:v>-0.19556699999999999</c:v>
                </c:pt>
                <c:pt idx="2849">
                  <c:v>-0.19735799999999998</c:v>
                </c:pt>
                <c:pt idx="2850">
                  <c:v>-0.19007800000000002</c:v>
                </c:pt>
                <c:pt idx="2851">
                  <c:v>-0.19205</c:v>
                </c:pt>
                <c:pt idx="2852">
                  <c:v>-0.19646799999999998</c:v>
                </c:pt>
                <c:pt idx="2853">
                  <c:v>-0.18953100000000001</c:v>
                </c:pt>
                <c:pt idx="2854">
                  <c:v>-0.19270199999999998</c:v>
                </c:pt>
                <c:pt idx="2855">
                  <c:v>-0.19940200000000002</c:v>
                </c:pt>
                <c:pt idx="2856">
                  <c:v>-0.19544499999999998</c:v>
                </c:pt>
                <c:pt idx="2857">
                  <c:v>-0.18991400000000003</c:v>
                </c:pt>
                <c:pt idx="2858">
                  <c:v>-0.19032199999999999</c:v>
                </c:pt>
                <c:pt idx="2859">
                  <c:v>-0.19292500000000001</c:v>
                </c:pt>
                <c:pt idx="2860">
                  <c:v>-0.192714</c:v>
                </c:pt>
                <c:pt idx="2861">
                  <c:v>-0.19332899999999997</c:v>
                </c:pt>
                <c:pt idx="2862">
                  <c:v>-0.18907000000000002</c:v>
                </c:pt>
                <c:pt idx="2863">
                  <c:v>-0.18595400000000001</c:v>
                </c:pt>
                <c:pt idx="2864">
                  <c:v>-0.19091000000000002</c:v>
                </c:pt>
                <c:pt idx="2865">
                  <c:v>-0.19232300000000002</c:v>
                </c:pt>
                <c:pt idx="2866">
                  <c:v>-0.18175799999999998</c:v>
                </c:pt>
                <c:pt idx="2867">
                  <c:v>-0.17538999999999999</c:v>
                </c:pt>
                <c:pt idx="2868">
                  <c:v>-0.19128099999999998</c:v>
                </c:pt>
                <c:pt idx="2869">
                  <c:v>-0.19559300000000002</c:v>
                </c:pt>
                <c:pt idx="2870">
                  <c:v>-0.18303399999999997</c:v>
                </c:pt>
                <c:pt idx="2871">
                  <c:v>-0.189886</c:v>
                </c:pt>
                <c:pt idx="2872">
                  <c:v>-0.19750600000000001</c:v>
                </c:pt>
                <c:pt idx="2873">
                  <c:v>-0.18919399999999997</c:v>
                </c:pt>
                <c:pt idx="2874">
                  <c:v>-0.186724</c:v>
                </c:pt>
                <c:pt idx="2875">
                  <c:v>-0.18856299999999998</c:v>
                </c:pt>
                <c:pt idx="2876">
                  <c:v>-0.18443399999999999</c:v>
                </c:pt>
                <c:pt idx="2877">
                  <c:v>-0.18491099999999999</c:v>
                </c:pt>
                <c:pt idx="2878">
                  <c:v>-0.19200899999999999</c:v>
                </c:pt>
                <c:pt idx="2879">
                  <c:v>-0.19131999999999999</c:v>
                </c:pt>
                <c:pt idx="2880">
                  <c:v>-0.18638900000000003</c:v>
                </c:pt>
                <c:pt idx="2881">
                  <c:v>-0.18725000000000003</c:v>
                </c:pt>
                <c:pt idx="2882">
                  <c:v>-0.19073499999999999</c:v>
                </c:pt>
                <c:pt idx="2883">
                  <c:v>-0.19186599999999998</c:v>
                </c:pt>
                <c:pt idx="2884">
                  <c:v>-0.19072899999999998</c:v>
                </c:pt>
                <c:pt idx="2885">
                  <c:v>-0.19048599999999999</c:v>
                </c:pt>
                <c:pt idx="2886">
                  <c:v>-0.18471300000000002</c:v>
                </c:pt>
                <c:pt idx="2887">
                  <c:v>-0.18237199999999998</c:v>
                </c:pt>
                <c:pt idx="2888">
                  <c:v>-0.19045400000000001</c:v>
                </c:pt>
                <c:pt idx="2889">
                  <c:v>-0.18598799999999999</c:v>
                </c:pt>
                <c:pt idx="2890">
                  <c:v>-0.17714299999999999</c:v>
                </c:pt>
                <c:pt idx="2891">
                  <c:v>-0.18511300000000003</c:v>
                </c:pt>
                <c:pt idx="2892">
                  <c:v>-0.19106000000000001</c:v>
                </c:pt>
                <c:pt idx="2893">
                  <c:v>-0.18641799999999997</c:v>
                </c:pt>
                <c:pt idx="2894">
                  <c:v>-0.184834</c:v>
                </c:pt>
                <c:pt idx="2895">
                  <c:v>-0.18650299999999997</c:v>
                </c:pt>
                <c:pt idx="2896">
                  <c:v>-0.18408200000000002</c:v>
                </c:pt>
                <c:pt idx="2897">
                  <c:v>-0.18393300000000001</c:v>
                </c:pt>
                <c:pt idx="2898">
                  <c:v>-0.18802400000000002</c:v>
                </c:pt>
                <c:pt idx="2899">
                  <c:v>-0.19019399999999997</c:v>
                </c:pt>
                <c:pt idx="2900">
                  <c:v>-0.19201099999999999</c:v>
                </c:pt>
                <c:pt idx="2901">
                  <c:v>-0.18716899999999997</c:v>
                </c:pt>
                <c:pt idx="2902">
                  <c:v>-0.182537</c:v>
                </c:pt>
                <c:pt idx="2903">
                  <c:v>-0.184784</c:v>
                </c:pt>
                <c:pt idx="2904">
                  <c:v>-0.18420599999999998</c:v>
                </c:pt>
                <c:pt idx="2905">
                  <c:v>-0.18249599999999999</c:v>
                </c:pt>
                <c:pt idx="2906">
                  <c:v>-0.17533700000000002</c:v>
                </c:pt>
                <c:pt idx="2907">
                  <c:v>-0.17068100000000003</c:v>
                </c:pt>
                <c:pt idx="2908">
                  <c:v>-0.17947800000000003</c:v>
                </c:pt>
                <c:pt idx="2909">
                  <c:v>-0.18433899999999998</c:v>
                </c:pt>
                <c:pt idx="2910">
                  <c:v>-0.18051</c:v>
                </c:pt>
                <c:pt idx="2911">
                  <c:v>-0.18130600000000002</c:v>
                </c:pt>
                <c:pt idx="2912">
                  <c:v>-0.18682700000000002</c:v>
                </c:pt>
                <c:pt idx="2913">
                  <c:v>-0.18591099999999999</c:v>
                </c:pt>
                <c:pt idx="2914">
                  <c:v>-0.18048999999999998</c:v>
                </c:pt>
                <c:pt idx="2915">
                  <c:v>-0.18221500000000002</c:v>
                </c:pt>
                <c:pt idx="2916">
                  <c:v>-0.18054399999999998</c:v>
                </c:pt>
                <c:pt idx="2917">
                  <c:v>-0.17912699999999998</c:v>
                </c:pt>
                <c:pt idx="2918">
                  <c:v>-0.18556600000000001</c:v>
                </c:pt>
                <c:pt idx="2919">
                  <c:v>-0.187612</c:v>
                </c:pt>
                <c:pt idx="2920">
                  <c:v>-0.18276900000000001</c:v>
                </c:pt>
                <c:pt idx="2921">
                  <c:v>-0.17873</c:v>
                </c:pt>
                <c:pt idx="2922">
                  <c:v>-0.18133899999999997</c:v>
                </c:pt>
                <c:pt idx="2923">
                  <c:v>-0.18420300000000001</c:v>
                </c:pt>
                <c:pt idx="2924">
                  <c:v>-0.18574099999999999</c:v>
                </c:pt>
                <c:pt idx="2925">
                  <c:v>-0.18501800000000002</c:v>
                </c:pt>
                <c:pt idx="2926">
                  <c:v>-0.17495899999999998</c:v>
                </c:pt>
                <c:pt idx="2927">
                  <c:v>-0.171346</c:v>
                </c:pt>
                <c:pt idx="2928">
                  <c:v>-0.17997099999999999</c:v>
                </c:pt>
                <c:pt idx="2929">
                  <c:v>-0.18250100000000002</c:v>
                </c:pt>
                <c:pt idx="2930">
                  <c:v>-0.176041</c:v>
                </c:pt>
                <c:pt idx="2931">
                  <c:v>-0.17827700000000002</c:v>
                </c:pt>
                <c:pt idx="2932">
                  <c:v>-0.183201</c:v>
                </c:pt>
                <c:pt idx="2933">
                  <c:v>-0.17383100000000001</c:v>
                </c:pt>
                <c:pt idx="2934">
                  <c:v>-0.176394</c:v>
                </c:pt>
                <c:pt idx="2935">
                  <c:v>-0.18645699999999998</c:v>
                </c:pt>
                <c:pt idx="2936">
                  <c:v>-0.17680299999999999</c:v>
                </c:pt>
                <c:pt idx="2937">
                  <c:v>-0.17006300000000002</c:v>
                </c:pt>
                <c:pt idx="2938">
                  <c:v>-0.18214900000000001</c:v>
                </c:pt>
                <c:pt idx="2939">
                  <c:v>-0.18568200000000001</c:v>
                </c:pt>
                <c:pt idx="2940">
                  <c:v>-0.17474899999999999</c:v>
                </c:pt>
                <c:pt idx="2941">
                  <c:v>-0.18160700000000002</c:v>
                </c:pt>
                <c:pt idx="2942">
                  <c:v>-0.19032100000000002</c:v>
                </c:pt>
                <c:pt idx="2943">
                  <c:v>-0.177873</c:v>
                </c:pt>
                <c:pt idx="2944">
                  <c:v>-0.17374000000000001</c:v>
                </c:pt>
                <c:pt idx="2945">
                  <c:v>-0.180622</c:v>
                </c:pt>
                <c:pt idx="2946">
                  <c:v>-0.18019000000000002</c:v>
                </c:pt>
                <c:pt idx="2947">
                  <c:v>-0.17492999999999997</c:v>
                </c:pt>
                <c:pt idx="2948">
                  <c:v>-0.17159099999999999</c:v>
                </c:pt>
                <c:pt idx="2949">
                  <c:v>-0.17239199999999999</c:v>
                </c:pt>
                <c:pt idx="2950">
                  <c:v>-0.17183500000000002</c:v>
                </c:pt>
                <c:pt idx="2951">
                  <c:v>-0.17674400000000001</c:v>
                </c:pt>
                <c:pt idx="2952">
                  <c:v>-0.17835400000000001</c:v>
                </c:pt>
                <c:pt idx="2953">
                  <c:v>-0.16737099999999999</c:v>
                </c:pt>
                <c:pt idx="2954">
                  <c:v>-0.17119400000000001</c:v>
                </c:pt>
                <c:pt idx="2955">
                  <c:v>-0.18286799999999998</c:v>
                </c:pt>
                <c:pt idx="2956">
                  <c:v>-0.17448900000000001</c:v>
                </c:pt>
                <c:pt idx="2957">
                  <c:v>-0.16910799999999998</c:v>
                </c:pt>
                <c:pt idx="2958">
                  <c:v>-0.17975000000000002</c:v>
                </c:pt>
                <c:pt idx="2959">
                  <c:v>-0.17627999999999999</c:v>
                </c:pt>
                <c:pt idx="2960">
                  <c:v>-0.17027999999999999</c:v>
                </c:pt>
                <c:pt idx="2961">
                  <c:v>-0.17979000000000001</c:v>
                </c:pt>
                <c:pt idx="2962">
                  <c:v>-0.17912</c:v>
                </c:pt>
                <c:pt idx="2963">
                  <c:v>-0.17155999999999999</c:v>
                </c:pt>
                <c:pt idx="2964">
                  <c:v>-0.172323</c:v>
                </c:pt>
                <c:pt idx="2965">
                  <c:v>-0.17518499999999998</c:v>
                </c:pt>
                <c:pt idx="2966">
                  <c:v>-0.17546099999999998</c:v>
                </c:pt>
                <c:pt idx="2967">
                  <c:v>-0.17030699999999999</c:v>
                </c:pt>
                <c:pt idx="2968">
                  <c:v>-0.16943200000000003</c:v>
                </c:pt>
                <c:pt idx="2969">
                  <c:v>-0.17393399999999998</c:v>
                </c:pt>
                <c:pt idx="2970">
                  <c:v>-0.17433199999999999</c:v>
                </c:pt>
                <c:pt idx="2971">
                  <c:v>-0.17350399999999999</c:v>
                </c:pt>
                <c:pt idx="2972">
                  <c:v>-0.172842</c:v>
                </c:pt>
                <c:pt idx="2973">
                  <c:v>-0.173211</c:v>
                </c:pt>
                <c:pt idx="2974">
                  <c:v>-0.17393500000000001</c:v>
                </c:pt>
                <c:pt idx="2975">
                  <c:v>-0.17523499999999997</c:v>
                </c:pt>
                <c:pt idx="2976">
                  <c:v>-0.17418699999999998</c:v>
                </c:pt>
                <c:pt idx="2977">
                  <c:v>-0.16946800000000001</c:v>
                </c:pt>
                <c:pt idx="2978">
                  <c:v>-0.17078399999999999</c:v>
                </c:pt>
                <c:pt idx="2979">
                  <c:v>-0.17062100000000002</c:v>
                </c:pt>
                <c:pt idx="2980">
                  <c:v>-0.16664299999999999</c:v>
                </c:pt>
                <c:pt idx="2981">
                  <c:v>-0.17027999999999999</c:v>
                </c:pt>
                <c:pt idx="2982">
                  <c:v>-0.17088399999999998</c:v>
                </c:pt>
                <c:pt idx="2983">
                  <c:v>-0.16685100000000003</c:v>
                </c:pt>
                <c:pt idx="2984">
                  <c:v>-0.17266500000000001</c:v>
                </c:pt>
                <c:pt idx="2985">
                  <c:v>-0.180948</c:v>
                </c:pt>
                <c:pt idx="2986">
                  <c:v>-0.17591299999999999</c:v>
                </c:pt>
                <c:pt idx="2987">
                  <c:v>-0.17011599999999999</c:v>
                </c:pt>
                <c:pt idx="2988">
                  <c:v>-0.17160399999999998</c:v>
                </c:pt>
                <c:pt idx="2989">
                  <c:v>-0.16522199999999998</c:v>
                </c:pt>
                <c:pt idx="2990">
                  <c:v>-0.16193800000000003</c:v>
                </c:pt>
                <c:pt idx="2991">
                  <c:v>-0.16818300000000003</c:v>
                </c:pt>
                <c:pt idx="2992">
                  <c:v>-0.16614299999999999</c:v>
                </c:pt>
                <c:pt idx="2993">
                  <c:v>-0.15912599999999999</c:v>
                </c:pt>
                <c:pt idx="2994">
                  <c:v>-0.163053</c:v>
                </c:pt>
                <c:pt idx="2995">
                  <c:v>-0.17391400000000001</c:v>
                </c:pt>
                <c:pt idx="2996">
                  <c:v>-0.16880200000000001</c:v>
                </c:pt>
                <c:pt idx="2997">
                  <c:v>-0.16397200000000001</c:v>
                </c:pt>
                <c:pt idx="2998">
                  <c:v>-0.17637399999999998</c:v>
                </c:pt>
                <c:pt idx="2999">
                  <c:v>-0.173537</c:v>
                </c:pt>
                <c:pt idx="3000">
                  <c:v>-0.16356100000000001</c:v>
                </c:pt>
                <c:pt idx="3001">
                  <c:v>-0.16859299999999999</c:v>
                </c:pt>
                <c:pt idx="3002">
                  <c:v>-0.17399799999999999</c:v>
                </c:pt>
                <c:pt idx="3003">
                  <c:v>-0.169456</c:v>
                </c:pt>
                <c:pt idx="3004">
                  <c:v>-0.16546699999999998</c:v>
                </c:pt>
                <c:pt idx="3005">
                  <c:v>-0.16767900000000002</c:v>
                </c:pt>
                <c:pt idx="3006">
                  <c:v>-0.16834900000000003</c:v>
                </c:pt>
                <c:pt idx="3007">
                  <c:v>-0.17159200000000002</c:v>
                </c:pt>
                <c:pt idx="3008">
                  <c:v>-0.17193399999999998</c:v>
                </c:pt>
                <c:pt idx="3009">
                  <c:v>-0.16454999999999997</c:v>
                </c:pt>
                <c:pt idx="3010">
                  <c:v>-0.16756500000000002</c:v>
                </c:pt>
                <c:pt idx="3011">
                  <c:v>-0.17144300000000001</c:v>
                </c:pt>
                <c:pt idx="3012">
                  <c:v>-0.15874500000000002</c:v>
                </c:pt>
                <c:pt idx="3013">
                  <c:v>-0.15278199999999997</c:v>
                </c:pt>
                <c:pt idx="3014">
                  <c:v>-0.16936800000000002</c:v>
                </c:pt>
                <c:pt idx="3015">
                  <c:v>-0.171545</c:v>
                </c:pt>
                <c:pt idx="3016">
                  <c:v>-0.15483400000000003</c:v>
                </c:pt>
                <c:pt idx="3017">
                  <c:v>-0.16083599999999998</c:v>
                </c:pt>
                <c:pt idx="3018">
                  <c:v>-0.16937999999999998</c:v>
                </c:pt>
                <c:pt idx="3019">
                  <c:v>-0.16215400000000002</c:v>
                </c:pt>
                <c:pt idx="3020">
                  <c:v>-0.16611700000000001</c:v>
                </c:pt>
                <c:pt idx="3021">
                  <c:v>-0.17083999999999999</c:v>
                </c:pt>
                <c:pt idx="3022">
                  <c:v>-0.163609</c:v>
                </c:pt>
                <c:pt idx="3023">
                  <c:v>-0.160331</c:v>
                </c:pt>
                <c:pt idx="3024">
                  <c:v>-0.16256599999999999</c:v>
                </c:pt>
                <c:pt idx="3025">
                  <c:v>-0.161997</c:v>
                </c:pt>
                <c:pt idx="3026">
                  <c:v>-0.16269899999999998</c:v>
                </c:pt>
                <c:pt idx="3027">
                  <c:v>-0.16708699999999999</c:v>
                </c:pt>
                <c:pt idx="3028">
                  <c:v>-0.16367199999999998</c:v>
                </c:pt>
                <c:pt idx="3029">
                  <c:v>-0.15936499999999998</c:v>
                </c:pt>
                <c:pt idx="3030">
                  <c:v>-0.16447099999999998</c:v>
                </c:pt>
                <c:pt idx="3031">
                  <c:v>-0.17017900000000002</c:v>
                </c:pt>
                <c:pt idx="3032">
                  <c:v>-0.16852</c:v>
                </c:pt>
                <c:pt idx="3033">
                  <c:v>-0.15894799999999998</c:v>
                </c:pt>
                <c:pt idx="3034">
                  <c:v>-0.15900900000000001</c:v>
                </c:pt>
                <c:pt idx="3035">
                  <c:v>-0.16642699999999999</c:v>
                </c:pt>
                <c:pt idx="3036">
                  <c:v>-0.16042200000000001</c:v>
                </c:pt>
                <c:pt idx="3037">
                  <c:v>-0.15638200000000002</c:v>
                </c:pt>
                <c:pt idx="3038">
                  <c:v>-0.160856</c:v>
                </c:pt>
                <c:pt idx="3039">
                  <c:v>-0.16100700000000001</c:v>
                </c:pt>
                <c:pt idx="3040">
                  <c:v>-0.15785700000000003</c:v>
                </c:pt>
                <c:pt idx="3041">
                  <c:v>-0.16206199999999998</c:v>
                </c:pt>
                <c:pt idx="3042">
                  <c:v>-0.16695199999999999</c:v>
                </c:pt>
                <c:pt idx="3043">
                  <c:v>-0.16439900000000002</c:v>
                </c:pt>
                <c:pt idx="3044">
                  <c:v>-0.165682</c:v>
                </c:pt>
                <c:pt idx="3045">
                  <c:v>-0.16168399999999999</c:v>
                </c:pt>
                <c:pt idx="3046">
                  <c:v>-0.15524199999999999</c:v>
                </c:pt>
                <c:pt idx="3047">
                  <c:v>-0.163995</c:v>
                </c:pt>
                <c:pt idx="3048">
                  <c:v>-0.16567900000000002</c:v>
                </c:pt>
                <c:pt idx="3049">
                  <c:v>-0.15254499999999999</c:v>
                </c:pt>
                <c:pt idx="3050">
                  <c:v>-0.15227000000000002</c:v>
                </c:pt>
                <c:pt idx="3051">
                  <c:v>-0.162692</c:v>
                </c:pt>
                <c:pt idx="3052">
                  <c:v>-0.16120400000000001</c:v>
                </c:pt>
                <c:pt idx="3053">
                  <c:v>-0.15450999999999998</c:v>
                </c:pt>
                <c:pt idx="3054">
                  <c:v>-0.15634300000000001</c:v>
                </c:pt>
                <c:pt idx="3055">
                  <c:v>-0.15875499999999998</c:v>
                </c:pt>
                <c:pt idx="3056">
                  <c:v>-0.15972799999999998</c:v>
                </c:pt>
                <c:pt idx="3057">
                  <c:v>-0.163022</c:v>
                </c:pt>
                <c:pt idx="3058">
                  <c:v>-0.16120400000000001</c:v>
                </c:pt>
                <c:pt idx="3059">
                  <c:v>-0.15597</c:v>
                </c:pt>
                <c:pt idx="3060">
                  <c:v>-0.15478599999999998</c:v>
                </c:pt>
                <c:pt idx="3061">
                  <c:v>-0.157918</c:v>
                </c:pt>
                <c:pt idx="3062">
                  <c:v>-0.15472999999999998</c:v>
                </c:pt>
                <c:pt idx="3063">
                  <c:v>-0.154171</c:v>
                </c:pt>
                <c:pt idx="3064">
                  <c:v>-0.15969299999999997</c:v>
                </c:pt>
                <c:pt idx="3065">
                  <c:v>-0.15942699999999999</c:v>
                </c:pt>
                <c:pt idx="3066">
                  <c:v>-0.15805000000000002</c:v>
                </c:pt>
                <c:pt idx="3067">
                  <c:v>-0.15823199999999998</c:v>
                </c:pt>
                <c:pt idx="3068">
                  <c:v>-0.161076</c:v>
                </c:pt>
                <c:pt idx="3069">
                  <c:v>-0.164385</c:v>
                </c:pt>
                <c:pt idx="3070">
                  <c:v>-0.160273</c:v>
                </c:pt>
                <c:pt idx="3071">
                  <c:v>-0.15411200000000003</c:v>
                </c:pt>
                <c:pt idx="3072">
                  <c:v>-0.14771299999999998</c:v>
                </c:pt>
                <c:pt idx="3073">
                  <c:v>-0.14619199999999999</c:v>
                </c:pt>
                <c:pt idx="3074">
                  <c:v>-0.15037499999999998</c:v>
                </c:pt>
                <c:pt idx="3075">
                  <c:v>-0.14928799999999998</c:v>
                </c:pt>
                <c:pt idx="3076">
                  <c:v>-0.14834900000000001</c:v>
                </c:pt>
                <c:pt idx="3077">
                  <c:v>-0.14935999999999999</c:v>
                </c:pt>
                <c:pt idx="3078">
                  <c:v>-0.150945</c:v>
                </c:pt>
                <c:pt idx="3079">
                  <c:v>-0.15377800000000003</c:v>
                </c:pt>
                <c:pt idx="3080">
                  <c:v>-0.159163</c:v>
                </c:pt>
                <c:pt idx="3081">
                  <c:v>-0.16293200000000002</c:v>
                </c:pt>
                <c:pt idx="3082">
                  <c:v>-0.15578599999999998</c:v>
                </c:pt>
                <c:pt idx="3083">
                  <c:v>-0.15318100000000001</c:v>
                </c:pt>
                <c:pt idx="3084">
                  <c:v>-0.15751900000000002</c:v>
                </c:pt>
                <c:pt idx="3085">
                  <c:v>-0.15753</c:v>
                </c:pt>
                <c:pt idx="3086">
                  <c:v>-0.157219</c:v>
                </c:pt>
                <c:pt idx="3087">
                  <c:v>-0.15868599999999999</c:v>
                </c:pt>
                <c:pt idx="3088">
                  <c:v>-0.15717100000000001</c:v>
                </c:pt>
                <c:pt idx="3089">
                  <c:v>-0.15157199999999998</c:v>
                </c:pt>
                <c:pt idx="3090">
                  <c:v>-0.15168700000000002</c:v>
                </c:pt>
                <c:pt idx="3091">
                  <c:v>-0.15355400000000002</c:v>
                </c:pt>
                <c:pt idx="3092">
                  <c:v>-0.150038</c:v>
                </c:pt>
                <c:pt idx="3093">
                  <c:v>-0.15166400000000002</c:v>
                </c:pt>
                <c:pt idx="3094">
                  <c:v>-0.154584</c:v>
                </c:pt>
                <c:pt idx="3095">
                  <c:v>-0.14967000000000003</c:v>
                </c:pt>
                <c:pt idx="3096">
                  <c:v>-0.14649400000000001</c:v>
                </c:pt>
                <c:pt idx="3097">
                  <c:v>-0.15233400000000002</c:v>
                </c:pt>
                <c:pt idx="3098">
                  <c:v>-0.15581499999999998</c:v>
                </c:pt>
                <c:pt idx="3099">
                  <c:v>-0.14576499999999998</c:v>
                </c:pt>
                <c:pt idx="3100">
                  <c:v>-0.146791</c:v>
                </c:pt>
                <c:pt idx="3101">
                  <c:v>-0.15715899999999999</c:v>
                </c:pt>
                <c:pt idx="3102">
                  <c:v>-0.14801999999999998</c:v>
                </c:pt>
                <c:pt idx="3103">
                  <c:v>-0.14120100000000002</c:v>
                </c:pt>
                <c:pt idx="3104">
                  <c:v>-0.15221000000000001</c:v>
                </c:pt>
                <c:pt idx="3105">
                  <c:v>-0.15628599999999998</c:v>
                </c:pt>
                <c:pt idx="3106">
                  <c:v>-0.149976</c:v>
                </c:pt>
                <c:pt idx="3107">
                  <c:v>-0.15401500000000001</c:v>
                </c:pt>
                <c:pt idx="3108">
                  <c:v>-0.15989799999999998</c:v>
                </c:pt>
                <c:pt idx="3109">
                  <c:v>-0.15188000000000001</c:v>
                </c:pt>
                <c:pt idx="3110">
                  <c:v>-0.14884199999999997</c:v>
                </c:pt>
                <c:pt idx="3111">
                  <c:v>-0.15200000000000002</c:v>
                </c:pt>
                <c:pt idx="3112">
                  <c:v>-0.14512700000000001</c:v>
                </c:pt>
                <c:pt idx="3113">
                  <c:v>-0.14364500000000002</c:v>
                </c:pt>
                <c:pt idx="3114">
                  <c:v>-0.15183000000000002</c:v>
                </c:pt>
                <c:pt idx="3115">
                  <c:v>-0.14855499999999999</c:v>
                </c:pt>
                <c:pt idx="3116">
                  <c:v>-0.14378099999999999</c:v>
                </c:pt>
                <c:pt idx="3117">
                  <c:v>-0.153945</c:v>
                </c:pt>
                <c:pt idx="3118">
                  <c:v>-0.15373599999999998</c:v>
                </c:pt>
                <c:pt idx="3119">
                  <c:v>-0.14563999999999999</c:v>
                </c:pt>
                <c:pt idx="3120">
                  <c:v>-0.15415600000000002</c:v>
                </c:pt>
                <c:pt idx="3121">
                  <c:v>-0.15312900000000002</c:v>
                </c:pt>
                <c:pt idx="3122">
                  <c:v>-0.13860299999999998</c:v>
                </c:pt>
                <c:pt idx="3123">
                  <c:v>-0.141349</c:v>
                </c:pt>
                <c:pt idx="3124">
                  <c:v>-0.15512999999999999</c:v>
                </c:pt>
                <c:pt idx="3125">
                  <c:v>-0.15146700000000002</c:v>
                </c:pt>
                <c:pt idx="3126">
                  <c:v>-0.14289499999999999</c:v>
                </c:pt>
                <c:pt idx="3127">
                  <c:v>-0.15082099999999998</c:v>
                </c:pt>
                <c:pt idx="3128">
                  <c:v>-0.15181899999999998</c:v>
                </c:pt>
                <c:pt idx="3129">
                  <c:v>-0.14261099999999999</c:v>
                </c:pt>
                <c:pt idx="3130">
                  <c:v>-0.14240999999999998</c:v>
                </c:pt>
                <c:pt idx="3131">
                  <c:v>-0.14394499999999999</c:v>
                </c:pt>
                <c:pt idx="3132">
                  <c:v>-0.14143499999999998</c:v>
                </c:pt>
                <c:pt idx="3133">
                  <c:v>-0.13997900000000002</c:v>
                </c:pt>
                <c:pt idx="3134">
                  <c:v>-0.14321200000000001</c:v>
                </c:pt>
                <c:pt idx="3135">
                  <c:v>-0.14418999999999998</c:v>
                </c:pt>
                <c:pt idx="3136">
                  <c:v>-0.14062999999999998</c:v>
                </c:pt>
                <c:pt idx="3137">
                  <c:v>-0.14671200000000001</c:v>
                </c:pt>
                <c:pt idx="3138">
                  <c:v>-0.14533600000000002</c:v>
                </c:pt>
                <c:pt idx="3139">
                  <c:v>-0.13448300000000002</c:v>
                </c:pt>
                <c:pt idx="3140">
                  <c:v>-0.14270500000000003</c:v>
                </c:pt>
                <c:pt idx="3141">
                  <c:v>-0.14930300000000002</c:v>
                </c:pt>
                <c:pt idx="3142">
                  <c:v>-0.13884999999999997</c:v>
                </c:pt>
                <c:pt idx="3143">
                  <c:v>-0.14125199999999999</c:v>
                </c:pt>
                <c:pt idx="3144">
                  <c:v>-0.152779</c:v>
                </c:pt>
                <c:pt idx="3145">
                  <c:v>-0.142036</c:v>
                </c:pt>
                <c:pt idx="3146">
                  <c:v>-0.13759300000000002</c:v>
                </c:pt>
                <c:pt idx="3147">
                  <c:v>-0.15074500000000002</c:v>
                </c:pt>
                <c:pt idx="3148">
                  <c:v>-0.14849499999999999</c:v>
                </c:pt>
                <c:pt idx="3149">
                  <c:v>-0.14355499999999999</c:v>
                </c:pt>
                <c:pt idx="3150">
                  <c:v>-0.14446599999999998</c:v>
                </c:pt>
                <c:pt idx="3151">
                  <c:v>-0.14331500000000003</c:v>
                </c:pt>
                <c:pt idx="3152">
                  <c:v>-0.14500299999999999</c:v>
                </c:pt>
                <c:pt idx="3153">
                  <c:v>-0.14662399999999998</c:v>
                </c:pt>
                <c:pt idx="3154">
                  <c:v>-0.14640199999999998</c:v>
                </c:pt>
                <c:pt idx="3155">
                  <c:v>-0.14213300000000001</c:v>
                </c:pt>
                <c:pt idx="3156">
                  <c:v>-0.14135700000000001</c:v>
                </c:pt>
                <c:pt idx="3157">
                  <c:v>-0.14178499999999999</c:v>
                </c:pt>
                <c:pt idx="3158">
                  <c:v>-0.137299</c:v>
                </c:pt>
                <c:pt idx="3159">
                  <c:v>-0.138239</c:v>
                </c:pt>
                <c:pt idx="3160">
                  <c:v>-0.14363199999999998</c:v>
                </c:pt>
                <c:pt idx="3161">
                  <c:v>-0.14724599999999999</c:v>
                </c:pt>
                <c:pt idx="3162">
                  <c:v>-0.13874999999999998</c:v>
                </c:pt>
                <c:pt idx="3163">
                  <c:v>-0.13474399999999997</c:v>
                </c:pt>
                <c:pt idx="3164">
                  <c:v>-0.14634599999999998</c:v>
                </c:pt>
                <c:pt idx="3165">
                  <c:v>-0.14272400000000002</c:v>
                </c:pt>
                <c:pt idx="3166">
                  <c:v>-0.13594699999999998</c:v>
                </c:pt>
                <c:pt idx="3167">
                  <c:v>-0.14345999999999998</c:v>
                </c:pt>
                <c:pt idx="3168">
                  <c:v>-0.146534</c:v>
                </c:pt>
                <c:pt idx="3169">
                  <c:v>-0.14101000000000002</c:v>
                </c:pt>
                <c:pt idx="3170">
                  <c:v>-0.13832100000000003</c:v>
                </c:pt>
                <c:pt idx="3171">
                  <c:v>-0.14017000000000002</c:v>
                </c:pt>
                <c:pt idx="3172">
                  <c:v>-0.13600600000000002</c:v>
                </c:pt>
                <c:pt idx="3173">
                  <c:v>-0.13689299999999999</c:v>
                </c:pt>
                <c:pt idx="3174">
                  <c:v>-0.14426800000000001</c:v>
                </c:pt>
                <c:pt idx="3175">
                  <c:v>-0.13924500000000001</c:v>
                </c:pt>
                <c:pt idx="3176">
                  <c:v>-0.13341500000000001</c:v>
                </c:pt>
                <c:pt idx="3177">
                  <c:v>-0.13523200000000002</c:v>
                </c:pt>
                <c:pt idx="3178">
                  <c:v>-0.133992</c:v>
                </c:pt>
                <c:pt idx="3179">
                  <c:v>-0.13294</c:v>
                </c:pt>
                <c:pt idx="3180">
                  <c:v>-0.13856400000000002</c:v>
                </c:pt>
                <c:pt idx="3181">
                  <c:v>-0.14094000000000001</c:v>
                </c:pt>
                <c:pt idx="3182">
                  <c:v>-0.135407</c:v>
                </c:pt>
                <c:pt idx="3183">
                  <c:v>-0.136544</c:v>
                </c:pt>
                <c:pt idx="3184">
                  <c:v>-0.13804499999999997</c:v>
                </c:pt>
                <c:pt idx="3185">
                  <c:v>-0.13117800000000002</c:v>
                </c:pt>
                <c:pt idx="3186">
                  <c:v>-0.13457999999999998</c:v>
                </c:pt>
                <c:pt idx="3187">
                  <c:v>-0.14271099999999998</c:v>
                </c:pt>
                <c:pt idx="3188">
                  <c:v>-0.13900499999999999</c:v>
                </c:pt>
                <c:pt idx="3189">
                  <c:v>-0.13556600000000002</c:v>
                </c:pt>
                <c:pt idx="3190">
                  <c:v>-0.14511099999999999</c:v>
                </c:pt>
                <c:pt idx="3191">
                  <c:v>-0.14568300000000001</c:v>
                </c:pt>
                <c:pt idx="3192">
                  <c:v>-0.13153900000000002</c:v>
                </c:pt>
                <c:pt idx="3193">
                  <c:v>-0.13092199999999998</c:v>
                </c:pt>
                <c:pt idx="3194">
                  <c:v>-0.134413</c:v>
                </c:pt>
                <c:pt idx="3195">
                  <c:v>-0.129631</c:v>
                </c:pt>
                <c:pt idx="3196">
                  <c:v>-0.13141399999999998</c:v>
                </c:pt>
                <c:pt idx="3197">
                  <c:v>-0.13782899999999998</c:v>
                </c:pt>
                <c:pt idx="3198">
                  <c:v>-0.13473600000000002</c:v>
                </c:pt>
                <c:pt idx="3199">
                  <c:v>-0.12760700000000003</c:v>
                </c:pt>
                <c:pt idx="3200">
                  <c:v>-0.13436900000000002</c:v>
                </c:pt>
                <c:pt idx="3201">
                  <c:v>-0.14015300000000003</c:v>
                </c:pt>
                <c:pt idx="3202">
                  <c:v>-0.13633099999999998</c:v>
                </c:pt>
                <c:pt idx="3203">
                  <c:v>-0.13688</c:v>
                </c:pt>
                <c:pt idx="3204">
                  <c:v>-0.137376</c:v>
                </c:pt>
                <c:pt idx="3205">
                  <c:v>-0.13447799999999999</c:v>
                </c:pt>
                <c:pt idx="3206">
                  <c:v>-0.131768</c:v>
                </c:pt>
                <c:pt idx="3207">
                  <c:v>-0.133075</c:v>
                </c:pt>
                <c:pt idx="3208">
                  <c:v>-0.13417200000000001</c:v>
                </c:pt>
                <c:pt idx="3209">
                  <c:v>-0.13305400000000001</c:v>
                </c:pt>
                <c:pt idx="3210">
                  <c:v>-0.13806099999999999</c:v>
                </c:pt>
                <c:pt idx="3211">
                  <c:v>-0.13550200000000001</c:v>
                </c:pt>
                <c:pt idx="3212">
                  <c:v>-0.12793500000000002</c:v>
                </c:pt>
                <c:pt idx="3213">
                  <c:v>-0.13403500000000002</c:v>
                </c:pt>
                <c:pt idx="3214">
                  <c:v>-0.13597999999999999</c:v>
                </c:pt>
                <c:pt idx="3215">
                  <c:v>-0.12818200000000002</c:v>
                </c:pt>
                <c:pt idx="3216">
                  <c:v>-0.13191799999999998</c:v>
                </c:pt>
                <c:pt idx="3217">
                  <c:v>-0.13801799999999997</c:v>
                </c:pt>
                <c:pt idx="3218">
                  <c:v>-0.129687</c:v>
                </c:pt>
                <c:pt idx="3219">
                  <c:v>-0.12451299999999998</c:v>
                </c:pt>
                <c:pt idx="3220">
                  <c:v>-0.12909700000000002</c:v>
                </c:pt>
                <c:pt idx="3221">
                  <c:v>-0.12715300000000002</c:v>
                </c:pt>
                <c:pt idx="3222">
                  <c:v>-0.12670799999999999</c:v>
                </c:pt>
                <c:pt idx="3223">
                  <c:v>-0.13179800000000003</c:v>
                </c:pt>
                <c:pt idx="3224">
                  <c:v>-0.1346</c:v>
                </c:pt>
                <c:pt idx="3225">
                  <c:v>-0.13337900000000003</c:v>
                </c:pt>
                <c:pt idx="3226">
                  <c:v>-0.12975900000000001</c:v>
                </c:pt>
                <c:pt idx="3227">
                  <c:v>-0.13371300000000003</c:v>
                </c:pt>
                <c:pt idx="3228">
                  <c:v>-0.13072499999999998</c:v>
                </c:pt>
                <c:pt idx="3229">
                  <c:v>-0.12404199999999999</c:v>
                </c:pt>
                <c:pt idx="3230">
                  <c:v>-0.129054</c:v>
                </c:pt>
                <c:pt idx="3231">
                  <c:v>-0.12954700000000002</c:v>
                </c:pt>
                <c:pt idx="3232">
                  <c:v>-0.12713400000000002</c:v>
                </c:pt>
                <c:pt idx="3233">
                  <c:v>-0.12984200000000001</c:v>
                </c:pt>
                <c:pt idx="3234">
                  <c:v>-0.13058999999999998</c:v>
                </c:pt>
                <c:pt idx="3235">
                  <c:v>-0.12838500000000003</c:v>
                </c:pt>
                <c:pt idx="3236">
                  <c:v>-0.13261400000000001</c:v>
                </c:pt>
                <c:pt idx="3237">
                  <c:v>-0.13614900000000002</c:v>
                </c:pt>
                <c:pt idx="3238">
                  <c:v>-0.12874099999999999</c:v>
                </c:pt>
                <c:pt idx="3239">
                  <c:v>-0.127135</c:v>
                </c:pt>
                <c:pt idx="3240">
                  <c:v>-0.13206899999999999</c:v>
                </c:pt>
                <c:pt idx="3241">
                  <c:v>-0.130021</c:v>
                </c:pt>
                <c:pt idx="3242">
                  <c:v>-0.12530799999999997</c:v>
                </c:pt>
                <c:pt idx="3243">
                  <c:v>-0.12349599999999999</c:v>
                </c:pt>
                <c:pt idx="3244">
                  <c:v>-0.12124499999999999</c:v>
                </c:pt>
                <c:pt idx="3245">
                  <c:v>-0.117261</c:v>
                </c:pt>
                <c:pt idx="3246">
                  <c:v>-0.12247200000000003</c:v>
                </c:pt>
                <c:pt idx="3247">
                  <c:v>-0.12666100000000002</c:v>
                </c:pt>
                <c:pt idx="3248">
                  <c:v>-0.121309</c:v>
                </c:pt>
                <c:pt idx="3249">
                  <c:v>-0.12629499999999999</c:v>
                </c:pt>
                <c:pt idx="3250">
                  <c:v>-0.13341500000000001</c:v>
                </c:pt>
                <c:pt idx="3251">
                  <c:v>-0.12986500000000001</c:v>
                </c:pt>
                <c:pt idx="3252">
                  <c:v>-0.12984499999999999</c:v>
                </c:pt>
                <c:pt idx="3253">
                  <c:v>-0.13439699999999999</c:v>
                </c:pt>
                <c:pt idx="3254">
                  <c:v>-0.13101299999999999</c:v>
                </c:pt>
                <c:pt idx="3255">
                  <c:v>-0.12093199999999998</c:v>
                </c:pt>
                <c:pt idx="3256">
                  <c:v>-0.11943700000000002</c:v>
                </c:pt>
                <c:pt idx="3257">
                  <c:v>-0.12173600000000001</c:v>
                </c:pt>
                <c:pt idx="3258">
                  <c:v>-0.12138199999999999</c:v>
                </c:pt>
                <c:pt idx="3259">
                  <c:v>-0.12380600000000003</c:v>
                </c:pt>
                <c:pt idx="3260">
                  <c:v>-0.12587399999999999</c:v>
                </c:pt>
                <c:pt idx="3261">
                  <c:v>-0.12637900000000002</c:v>
                </c:pt>
                <c:pt idx="3262">
                  <c:v>-0.12241600000000002</c:v>
                </c:pt>
                <c:pt idx="3263">
                  <c:v>-0.12268699999999999</c:v>
                </c:pt>
                <c:pt idx="3264">
                  <c:v>-0.129222</c:v>
                </c:pt>
                <c:pt idx="3265">
                  <c:v>-0.125967</c:v>
                </c:pt>
                <c:pt idx="3266">
                  <c:v>-0.12383499999999997</c:v>
                </c:pt>
                <c:pt idx="3267">
                  <c:v>-0.12469200000000003</c:v>
                </c:pt>
                <c:pt idx="3268">
                  <c:v>-0.11855100000000002</c:v>
                </c:pt>
                <c:pt idx="3269">
                  <c:v>-0.11947000000000002</c:v>
                </c:pt>
                <c:pt idx="3270">
                  <c:v>-0.12640600000000002</c:v>
                </c:pt>
                <c:pt idx="3271">
                  <c:v>-0.12270799999999998</c:v>
                </c:pt>
                <c:pt idx="3272">
                  <c:v>-0.11810599999999999</c:v>
                </c:pt>
                <c:pt idx="3273">
                  <c:v>-0.126415</c:v>
                </c:pt>
                <c:pt idx="3274">
                  <c:v>-0.13125900000000001</c:v>
                </c:pt>
                <c:pt idx="3275">
                  <c:v>-0.12780000000000002</c:v>
                </c:pt>
                <c:pt idx="3276">
                  <c:v>-0.12824200000000002</c:v>
                </c:pt>
                <c:pt idx="3277">
                  <c:v>-0.12502799999999997</c:v>
                </c:pt>
                <c:pt idx="3278">
                  <c:v>-0.12055199999999999</c:v>
                </c:pt>
                <c:pt idx="3279">
                  <c:v>-0.11924600000000002</c:v>
                </c:pt>
                <c:pt idx="3280">
                  <c:v>-0.117174</c:v>
                </c:pt>
                <c:pt idx="3281">
                  <c:v>-0.11871900000000002</c:v>
                </c:pt>
                <c:pt idx="3282">
                  <c:v>-0.11642799999999998</c:v>
                </c:pt>
                <c:pt idx="3283">
                  <c:v>-0.11178900000000003</c:v>
                </c:pt>
                <c:pt idx="3284">
                  <c:v>-0.11237799999999998</c:v>
                </c:pt>
                <c:pt idx="3285">
                  <c:v>-0.11444399999999999</c:v>
                </c:pt>
                <c:pt idx="3286">
                  <c:v>-0.12268899999999999</c:v>
                </c:pt>
                <c:pt idx="3287">
                  <c:v>-0.12448300000000001</c:v>
                </c:pt>
                <c:pt idx="3288">
                  <c:v>-0.113759</c:v>
                </c:pt>
                <c:pt idx="3289">
                  <c:v>-0.11287599999999998</c:v>
                </c:pt>
                <c:pt idx="3290">
                  <c:v>-0.12373299999999998</c:v>
                </c:pt>
                <c:pt idx="3291">
                  <c:v>-0.12320900000000001</c:v>
                </c:pt>
                <c:pt idx="3292">
                  <c:v>-0.11525099999999999</c:v>
                </c:pt>
                <c:pt idx="3293">
                  <c:v>-0.12118099999999998</c:v>
                </c:pt>
                <c:pt idx="3294">
                  <c:v>-0.12379499999999999</c:v>
                </c:pt>
                <c:pt idx="3295">
                  <c:v>-0.11570599999999998</c:v>
                </c:pt>
                <c:pt idx="3296">
                  <c:v>-0.11763400000000002</c:v>
                </c:pt>
                <c:pt idx="3297">
                  <c:v>-0.12314799999999998</c:v>
                </c:pt>
                <c:pt idx="3298">
                  <c:v>-0.12223299999999998</c:v>
                </c:pt>
                <c:pt idx="3299">
                  <c:v>-0.12171399999999999</c:v>
                </c:pt>
                <c:pt idx="3300">
                  <c:v>-0.121112</c:v>
                </c:pt>
                <c:pt idx="3301">
                  <c:v>-0.118035</c:v>
                </c:pt>
                <c:pt idx="3302">
                  <c:v>-0.11878100000000003</c:v>
                </c:pt>
                <c:pt idx="3303">
                  <c:v>-0.11993300000000001</c:v>
                </c:pt>
                <c:pt idx="3304">
                  <c:v>-0.11511100000000002</c:v>
                </c:pt>
                <c:pt idx="3305">
                  <c:v>-0.11231600000000003</c:v>
                </c:pt>
                <c:pt idx="3306">
                  <c:v>-0.11353099999999999</c:v>
                </c:pt>
                <c:pt idx="3307">
                  <c:v>-0.11190800000000001</c:v>
                </c:pt>
                <c:pt idx="3308">
                  <c:v>-0.11227900000000002</c:v>
                </c:pt>
                <c:pt idx="3309">
                  <c:v>-0.12071199999999999</c:v>
                </c:pt>
                <c:pt idx="3310">
                  <c:v>-0.12789200000000001</c:v>
                </c:pt>
                <c:pt idx="3311">
                  <c:v>-0.11580000000000001</c:v>
                </c:pt>
                <c:pt idx="3312">
                  <c:v>-0.107512</c:v>
                </c:pt>
                <c:pt idx="3313">
                  <c:v>-0.11935299999999999</c:v>
                </c:pt>
                <c:pt idx="3314">
                  <c:v>-0.12276300000000001</c:v>
                </c:pt>
                <c:pt idx="3315">
                  <c:v>-0.11505599999999999</c:v>
                </c:pt>
                <c:pt idx="3316">
                  <c:v>-0.112396</c:v>
                </c:pt>
                <c:pt idx="3317">
                  <c:v>-0.11504599999999998</c:v>
                </c:pt>
                <c:pt idx="3318">
                  <c:v>-0.11166399999999999</c:v>
                </c:pt>
                <c:pt idx="3319">
                  <c:v>-0.11269600000000002</c:v>
                </c:pt>
                <c:pt idx="3320">
                  <c:v>-0.12291200000000002</c:v>
                </c:pt>
                <c:pt idx="3321">
                  <c:v>-0.12006800000000001</c:v>
                </c:pt>
                <c:pt idx="3322">
                  <c:v>-0.11300199999999999</c:v>
                </c:pt>
                <c:pt idx="3323">
                  <c:v>-0.115066</c:v>
                </c:pt>
                <c:pt idx="3324">
                  <c:v>-0.11381200000000002</c:v>
                </c:pt>
                <c:pt idx="3325">
                  <c:v>-0.11216100000000001</c:v>
                </c:pt>
                <c:pt idx="3326">
                  <c:v>-0.11213000000000001</c:v>
                </c:pt>
                <c:pt idx="3327">
                  <c:v>-0.10691600000000001</c:v>
                </c:pt>
                <c:pt idx="3328">
                  <c:v>-0.10261399999999998</c:v>
                </c:pt>
                <c:pt idx="3329">
                  <c:v>-0.11274200000000001</c:v>
                </c:pt>
                <c:pt idx="3330">
                  <c:v>-0.11982300000000001</c:v>
                </c:pt>
                <c:pt idx="3331">
                  <c:v>-0.10792800000000002</c:v>
                </c:pt>
                <c:pt idx="3332">
                  <c:v>-0.107817</c:v>
                </c:pt>
                <c:pt idx="3333">
                  <c:v>-0.11756100000000003</c:v>
                </c:pt>
                <c:pt idx="3334">
                  <c:v>-0.11365500000000001</c:v>
                </c:pt>
                <c:pt idx="3335">
                  <c:v>-0.10975400000000002</c:v>
                </c:pt>
                <c:pt idx="3336">
                  <c:v>-0.11347600000000002</c:v>
                </c:pt>
                <c:pt idx="3337">
                  <c:v>-0.112956</c:v>
                </c:pt>
                <c:pt idx="3338">
                  <c:v>-0.11065999999999998</c:v>
                </c:pt>
                <c:pt idx="3339">
                  <c:v>-0.11742599999999997</c:v>
                </c:pt>
                <c:pt idx="3340">
                  <c:v>-0.11641800000000002</c:v>
                </c:pt>
                <c:pt idx="3341">
                  <c:v>-0.10345300000000002</c:v>
                </c:pt>
                <c:pt idx="3342">
                  <c:v>-0.10721700000000001</c:v>
                </c:pt>
                <c:pt idx="3343">
                  <c:v>-0.11808800000000003</c:v>
                </c:pt>
                <c:pt idx="3344">
                  <c:v>-0.113485</c:v>
                </c:pt>
                <c:pt idx="3345">
                  <c:v>-0.10511399999999999</c:v>
                </c:pt>
                <c:pt idx="3346">
                  <c:v>-0.11149599999999998</c:v>
                </c:pt>
                <c:pt idx="3347">
                  <c:v>-0.11903200000000003</c:v>
                </c:pt>
                <c:pt idx="3348">
                  <c:v>-0.111626</c:v>
                </c:pt>
                <c:pt idx="3349">
                  <c:v>-0.11186699999999999</c:v>
                </c:pt>
                <c:pt idx="3350">
                  <c:v>-0.11314200000000002</c:v>
                </c:pt>
                <c:pt idx="3351">
                  <c:v>-0.10145799999999999</c:v>
                </c:pt>
                <c:pt idx="3352">
                  <c:v>-0.10006300000000001</c:v>
                </c:pt>
                <c:pt idx="3353">
                  <c:v>-0.10634100000000002</c:v>
                </c:pt>
                <c:pt idx="3354">
                  <c:v>-0.10724400000000001</c:v>
                </c:pt>
                <c:pt idx="3355">
                  <c:v>-0.10598800000000003</c:v>
                </c:pt>
                <c:pt idx="3356">
                  <c:v>-0.10713099999999998</c:v>
                </c:pt>
                <c:pt idx="3357">
                  <c:v>-0.10591200000000001</c:v>
                </c:pt>
                <c:pt idx="3358">
                  <c:v>-0.10479100000000002</c:v>
                </c:pt>
                <c:pt idx="3359">
                  <c:v>-0.11372199999999999</c:v>
                </c:pt>
                <c:pt idx="3360">
                  <c:v>-0.116064</c:v>
                </c:pt>
                <c:pt idx="3361">
                  <c:v>-0.11039500000000002</c:v>
                </c:pt>
                <c:pt idx="3362">
                  <c:v>-0.11204700000000001</c:v>
                </c:pt>
                <c:pt idx="3363">
                  <c:v>-0.109821</c:v>
                </c:pt>
                <c:pt idx="3364">
                  <c:v>-0.10245599999999999</c:v>
                </c:pt>
                <c:pt idx="3365">
                  <c:v>-0.103578</c:v>
                </c:pt>
                <c:pt idx="3366">
                  <c:v>-0.10954000000000003</c:v>
                </c:pt>
                <c:pt idx="3367">
                  <c:v>-0.10714699999999999</c:v>
                </c:pt>
                <c:pt idx="3368">
                  <c:v>-0.10343400000000003</c:v>
                </c:pt>
                <c:pt idx="3369">
                  <c:v>-0.10946400000000001</c:v>
                </c:pt>
                <c:pt idx="3370">
                  <c:v>-0.10714600000000002</c:v>
                </c:pt>
                <c:pt idx="3371">
                  <c:v>-0.101024</c:v>
                </c:pt>
                <c:pt idx="3372">
                  <c:v>-0.10866500000000001</c:v>
                </c:pt>
                <c:pt idx="3373">
                  <c:v>-0.11039399999999999</c:v>
                </c:pt>
                <c:pt idx="3374">
                  <c:v>-0.10002</c:v>
                </c:pt>
                <c:pt idx="3375">
                  <c:v>-0.10012799999999999</c:v>
                </c:pt>
                <c:pt idx="3376">
                  <c:v>-0.10747499999999999</c:v>
                </c:pt>
                <c:pt idx="3377">
                  <c:v>-0.10225000000000001</c:v>
                </c:pt>
                <c:pt idx="3378">
                  <c:v>-0.10359699999999999</c:v>
                </c:pt>
                <c:pt idx="3379">
                  <c:v>-0.11239700000000002</c:v>
                </c:pt>
                <c:pt idx="3380">
                  <c:v>-0.10480600000000001</c:v>
                </c:pt>
                <c:pt idx="3381">
                  <c:v>-9.7808999999999979E-2</c:v>
                </c:pt>
                <c:pt idx="3382">
                  <c:v>-0.10629100000000002</c:v>
                </c:pt>
                <c:pt idx="3383">
                  <c:v>-0.107987</c:v>
                </c:pt>
                <c:pt idx="3384">
                  <c:v>-9.8314000000000012E-2</c:v>
                </c:pt>
                <c:pt idx="3385">
                  <c:v>-0.10442099999999999</c:v>
                </c:pt>
                <c:pt idx="3386">
                  <c:v>-0.11587399999999998</c:v>
                </c:pt>
                <c:pt idx="3387">
                  <c:v>-0.10537099999999999</c:v>
                </c:pt>
                <c:pt idx="3388">
                  <c:v>-0.10111700000000001</c:v>
                </c:pt>
                <c:pt idx="3389">
                  <c:v>-0.10927799999999999</c:v>
                </c:pt>
                <c:pt idx="3390">
                  <c:v>-0.100159</c:v>
                </c:pt>
                <c:pt idx="3391">
                  <c:v>-9.2112000000000027E-2</c:v>
                </c:pt>
                <c:pt idx="3392">
                  <c:v>-9.8324000000000022E-2</c:v>
                </c:pt>
                <c:pt idx="3393">
                  <c:v>-0.10004200000000002</c:v>
                </c:pt>
                <c:pt idx="3394">
                  <c:v>-9.6615000000000006E-2</c:v>
                </c:pt>
                <c:pt idx="3395">
                  <c:v>-0.10416599999999998</c:v>
                </c:pt>
                <c:pt idx="3396">
                  <c:v>-0.10826400000000003</c:v>
                </c:pt>
                <c:pt idx="3397">
                  <c:v>-9.7766999999999993E-2</c:v>
                </c:pt>
                <c:pt idx="3398">
                  <c:v>-0.10183999999999999</c:v>
                </c:pt>
                <c:pt idx="3399">
                  <c:v>-0.11159599999999997</c:v>
                </c:pt>
                <c:pt idx="3400">
                  <c:v>-0.106877</c:v>
                </c:pt>
                <c:pt idx="3401">
                  <c:v>-0.10409200000000002</c:v>
                </c:pt>
                <c:pt idx="3402">
                  <c:v>-0.10276999999999997</c:v>
                </c:pt>
                <c:pt idx="3403">
                  <c:v>-9.5857999999999999E-2</c:v>
                </c:pt>
                <c:pt idx="3404">
                  <c:v>-9.2044999999999988E-2</c:v>
                </c:pt>
                <c:pt idx="3405">
                  <c:v>-9.6455000000000013E-2</c:v>
                </c:pt>
                <c:pt idx="3406">
                  <c:v>-9.8129000000000022E-2</c:v>
                </c:pt>
                <c:pt idx="3407">
                  <c:v>-9.6198000000000006E-2</c:v>
                </c:pt>
                <c:pt idx="3408">
                  <c:v>-0.10366599999999998</c:v>
                </c:pt>
                <c:pt idx="3409">
                  <c:v>-0.110987</c:v>
                </c:pt>
                <c:pt idx="3410">
                  <c:v>-0.10383100000000001</c:v>
                </c:pt>
                <c:pt idx="3411">
                  <c:v>-9.4515999999999989E-2</c:v>
                </c:pt>
                <c:pt idx="3412">
                  <c:v>-9.7893000000000008E-2</c:v>
                </c:pt>
                <c:pt idx="3413">
                  <c:v>-9.9192000000000002E-2</c:v>
                </c:pt>
                <c:pt idx="3414">
                  <c:v>-9.4949000000000006E-2</c:v>
                </c:pt>
                <c:pt idx="3415">
                  <c:v>-9.7109000000000001E-2</c:v>
                </c:pt>
                <c:pt idx="3416">
                  <c:v>-9.621200000000002E-2</c:v>
                </c:pt>
                <c:pt idx="3417">
                  <c:v>-9.5333000000000001E-2</c:v>
                </c:pt>
                <c:pt idx="3418">
                  <c:v>-0.10116700000000001</c:v>
                </c:pt>
                <c:pt idx="3419">
                  <c:v>-0.10589100000000001</c:v>
                </c:pt>
                <c:pt idx="3420">
                  <c:v>-0.10531699999999999</c:v>
                </c:pt>
                <c:pt idx="3421">
                  <c:v>-9.903099999999998E-2</c:v>
                </c:pt>
                <c:pt idx="3422">
                  <c:v>-9.6687000000000023E-2</c:v>
                </c:pt>
                <c:pt idx="3423">
                  <c:v>-9.4108999999999998E-2</c:v>
                </c:pt>
                <c:pt idx="3424">
                  <c:v>-9.404800000000002E-2</c:v>
                </c:pt>
                <c:pt idx="3425">
                  <c:v>-0.103848</c:v>
                </c:pt>
                <c:pt idx="3426">
                  <c:v>-0.10064499999999998</c:v>
                </c:pt>
                <c:pt idx="3427">
                  <c:v>-9.1976000000000002E-2</c:v>
                </c:pt>
                <c:pt idx="3428">
                  <c:v>-9.9221999999999977E-2</c:v>
                </c:pt>
                <c:pt idx="3429">
                  <c:v>-0.10178399999999999</c:v>
                </c:pt>
                <c:pt idx="3430">
                  <c:v>-8.8079999999999992E-2</c:v>
                </c:pt>
                <c:pt idx="3431">
                  <c:v>-8.3355000000000012E-2</c:v>
                </c:pt>
                <c:pt idx="3432">
                  <c:v>-9.5752999999999977E-2</c:v>
                </c:pt>
                <c:pt idx="3433">
                  <c:v>-9.4384000000000023E-2</c:v>
                </c:pt>
                <c:pt idx="3434">
                  <c:v>-8.644099999999999E-2</c:v>
                </c:pt>
                <c:pt idx="3435">
                  <c:v>-9.5308000000000004E-2</c:v>
                </c:pt>
                <c:pt idx="3436">
                  <c:v>-9.7853999999999997E-2</c:v>
                </c:pt>
                <c:pt idx="3437">
                  <c:v>-9.2083000000000026E-2</c:v>
                </c:pt>
                <c:pt idx="3438">
                  <c:v>-9.614499999999998E-2</c:v>
                </c:pt>
                <c:pt idx="3439">
                  <c:v>-9.9190999999999974E-2</c:v>
                </c:pt>
                <c:pt idx="3440">
                  <c:v>-9.0127000000000013E-2</c:v>
                </c:pt>
                <c:pt idx="3441">
                  <c:v>-8.7795000000000012E-2</c:v>
                </c:pt>
                <c:pt idx="3442">
                  <c:v>-9.8501000000000005E-2</c:v>
                </c:pt>
                <c:pt idx="3443">
                  <c:v>-9.8714999999999997E-2</c:v>
                </c:pt>
                <c:pt idx="3444">
                  <c:v>-9.5484999999999987E-2</c:v>
                </c:pt>
                <c:pt idx="3445">
                  <c:v>-0.10087099999999999</c:v>
                </c:pt>
                <c:pt idx="3446">
                  <c:v>-9.9924999999999986E-2</c:v>
                </c:pt>
                <c:pt idx="3447">
                  <c:v>-9.5895000000000008E-2</c:v>
                </c:pt>
                <c:pt idx="3448">
                  <c:v>-9.6328000000000025E-2</c:v>
                </c:pt>
                <c:pt idx="3449">
                  <c:v>-9.7889000000000004E-2</c:v>
                </c:pt>
                <c:pt idx="3450">
                  <c:v>-8.9534000000000002E-2</c:v>
                </c:pt>
                <c:pt idx="3451">
                  <c:v>-8.1542000000000003E-2</c:v>
                </c:pt>
                <c:pt idx="3452">
                  <c:v>-8.8297999999999988E-2</c:v>
                </c:pt>
                <c:pt idx="3453">
                  <c:v>-8.7104999999999988E-2</c:v>
                </c:pt>
                <c:pt idx="3454">
                  <c:v>-7.8793000000000002E-2</c:v>
                </c:pt>
                <c:pt idx="3455">
                  <c:v>-9.0631000000000017E-2</c:v>
                </c:pt>
                <c:pt idx="3456">
                  <c:v>-0.10345100000000002</c:v>
                </c:pt>
                <c:pt idx="3457">
                  <c:v>-9.4901000000000013E-2</c:v>
                </c:pt>
                <c:pt idx="3458">
                  <c:v>-8.8807999999999998E-2</c:v>
                </c:pt>
                <c:pt idx="3459">
                  <c:v>-9.7868000000000011E-2</c:v>
                </c:pt>
                <c:pt idx="3460">
                  <c:v>-9.6868999999999983E-2</c:v>
                </c:pt>
                <c:pt idx="3461">
                  <c:v>-9.0511000000000008E-2</c:v>
                </c:pt>
                <c:pt idx="3462">
                  <c:v>-9.3125000000000013E-2</c:v>
                </c:pt>
                <c:pt idx="3463">
                  <c:v>-8.9355999999999991E-2</c:v>
                </c:pt>
                <c:pt idx="3464">
                  <c:v>-8.576499999999998E-2</c:v>
                </c:pt>
                <c:pt idx="3465">
                  <c:v>-9.1447000000000001E-2</c:v>
                </c:pt>
                <c:pt idx="3466">
                  <c:v>-9.2254999999999976E-2</c:v>
                </c:pt>
                <c:pt idx="3467">
                  <c:v>-8.7469000000000019E-2</c:v>
                </c:pt>
                <c:pt idx="3468">
                  <c:v>-9.1546999999999989E-2</c:v>
                </c:pt>
                <c:pt idx="3469">
                  <c:v>-9.8719999999999974E-2</c:v>
                </c:pt>
                <c:pt idx="3470">
                  <c:v>-9.3841000000000008E-2</c:v>
                </c:pt>
                <c:pt idx="3471">
                  <c:v>-9.1106999999999994E-2</c:v>
                </c:pt>
                <c:pt idx="3472">
                  <c:v>-9.1862999999999972E-2</c:v>
                </c:pt>
                <c:pt idx="3473">
                  <c:v>-8.5197000000000023E-2</c:v>
                </c:pt>
                <c:pt idx="3474">
                  <c:v>-8.1942999999999988E-2</c:v>
                </c:pt>
                <c:pt idx="3475">
                  <c:v>-8.5702E-2</c:v>
                </c:pt>
                <c:pt idx="3476">
                  <c:v>-8.6268999999999985E-2</c:v>
                </c:pt>
                <c:pt idx="3477">
                  <c:v>-8.3614999999999995E-2</c:v>
                </c:pt>
                <c:pt idx="3478">
                  <c:v>-8.9005000000000001E-2</c:v>
                </c:pt>
                <c:pt idx="3479">
                  <c:v>-9.3752999999999975E-2</c:v>
                </c:pt>
                <c:pt idx="3480">
                  <c:v>-8.6762000000000006E-2</c:v>
                </c:pt>
                <c:pt idx="3481">
                  <c:v>-8.7195000000000022E-2</c:v>
                </c:pt>
                <c:pt idx="3482">
                  <c:v>-9.4893000000000005E-2</c:v>
                </c:pt>
                <c:pt idx="3483">
                  <c:v>-9.1691999999999996E-2</c:v>
                </c:pt>
                <c:pt idx="3484">
                  <c:v>-8.5062000000000026E-2</c:v>
                </c:pt>
                <c:pt idx="3485">
                  <c:v>-8.6206999999999978E-2</c:v>
                </c:pt>
                <c:pt idx="3486">
                  <c:v>-8.5380000000000011E-2</c:v>
                </c:pt>
                <c:pt idx="3487">
                  <c:v>-8.1896000000000024E-2</c:v>
                </c:pt>
                <c:pt idx="3488">
                  <c:v>-8.7658999999999987E-2</c:v>
                </c:pt>
                <c:pt idx="3489">
                  <c:v>-8.4741000000000011E-2</c:v>
                </c:pt>
                <c:pt idx="3490">
                  <c:v>-7.7606000000000008E-2</c:v>
                </c:pt>
                <c:pt idx="3491">
                  <c:v>-8.5434999999999983E-2</c:v>
                </c:pt>
                <c:pt idx="3492">
                  <c:v>-8.8687999999999989E-2</c:v>
                </c:pt>
                <c:pt idx="3493">
                  <c:v>-8.5926999999999976E-2</c:v>
                </c:pt>
                <c:pt idx="3494">
                  <c:v>-8.7422E-2</c:v>
                </c:pt>
                <c:pt idx="3495">
                  <c:v>-9.0639000000000025E-2</c:v>
                </c:pt>
                <c:pt idx="3496">
                  <c:v>-8.9121000000000006E-2</c:v>
                </c:pt>
                <c:pt idx="3497">
                  <c:v>-8.160400000000001E-2</c:v>
                </c:pt>
                <c:pt idx="3498">
                  <c:v>-8.1398999999999999E-2</c:v>
                </c:pt>
                <c:pt idx="3499">
                  <c:v>-8.4971000000000019E-2</c:v>
                </c:pt>
                <c:pt idx="3500">
                  <c:v>-8.2417999999999991E-2</c:v>
                </c:pt>
                <c:pt idx="3501">
                  <c:v>-8.3950999999999998E-2</c:v>
                </c:pt>
                <c:pt idx="3502">
                  <c:v>-9.0998999999999997E-2</c:v>
                </c:pt>
                <c:pt idx="3503">
                  <c:v>-8.9050999999999991E-2</c:v>
                </c:pt>
                <c:pt idx="3504">
                  <c:v>-8.4896000000000027E-2</c:v>
                </c:pt>
                <c:pt idx="3505">
                  <c:v>-9.0700000000000003E-2</c:v>
                </c:pt>
                <c:pt idx="3506">
                  <c:v>-8.8444999999999996E-2</c:v>
                </c:pt>
                <c:pt idx="3507">
                  <c:v>-8.1398000000000026E-2</c:v>
                </c:pt>
                <c:pt idx="3508">
                  <c:v>-8.0272999999999983E-2</c:v>
                </c:pt>
                <c:pt idx="3509">
                  <c:v>-7.6521000000000006E-2</c:v>
                </c:pt>
                <c:pt idx="3510">
                  <c:v>-7.9095000000000026E-2</c:v>
                </c:pt>
                <c:pt idx="3511">
                  <c:v>-8.5766999999999982E-2</c:v>
                </c:pt>
                <c:pt idx="3512">
                  <c:v>-8.3826000000000012E-2</c:v>
                </c:pt>
                <c:pt idx="3513">
                  <c:v>-8.0594999999999972E-2</c:v>
                </c:pt>
                <c:pt idx="3514">
                  <c:v>-7.6878999999999975E-2</c:v>
                </c:pt>
                <c:pt idx="3515">
                  <c:v>-7.7934999999999977E-2</c:v>
                </c:pt>
                <c:pt idx="3516">
                  <c:v>-7.9506999999999994E-2</c:v>
                </c:pt>
                <c:pt idx="3517">
                  <c:v>-7.5251000000000012E-2</c:v>
                </c:pt>
                <c:pt idx="3518">
                  <c:v>-7.8946999999999989E-2</c:v>
                </c:pt>
                <c:pt idx="3519">
                  <c:v>-8.2728000000000024E-2</c:v>
                </c:pt>
                <c:pt idx="3520">
                  <c:v>-7.3763000000000023E-2</c:v>
                </c:pt>
                <c:pt idx="3521">
                  <c:v>-7.2772999999999977E-2</c:v>
                </c:pt>
                <c:pt idx="3522">
                  <c:v>-8.3923999999999999E-2</c:v>
                </c:pt>
                <c:pt idx="3523">
                  <c:v>-8.2907999999999982E-2</c:v>
                </c:pt>
                <c:pt idx="3524">
                  <c:v>-7.5979999999999992E-2</c:v>
                </c:pt>
                <c:pt idx="3525">
                  <c:v>-8.7256E-2</c:v>
                </c:pt>
                <c:pt idx="3526">
                  <c:v>-8.9050999999999991E-2</c:v>
                </c:pt>
                <c:pt idx="3527">
                  <c:v>-7.6162999999999981E-2</c:v>
                </c:pt>
                <c:pt idx="3528">
                  <c:v>-7.5801999999999981E-2</c:v>
                </c:pt>
                <c:pt idx="3529">
                  <c:v>-7.9610000000000014E-2</c:v>
                </c:pt>
                <c:pt idx="3530">
                  <c:v>-7.9315000000000024E-2</c:v>
                </c:pt>
                <c:pt idx="3531">
                  <c:v>-8.1770999999999983E-2</c:v>
                </c:pt>
                <c:pt idx="3532">
                  <c:v>-8.6301000000000017E-2</c:v>
                </c:pt>
                <c:pt idx="3533">
                  <c:v>-8.6413999999999991E-2</c:v>
                </c:pt>
                <c:pt idx="3534">
                  <c:v>-8.3691999999999989E-2</c:v>
                </c:pt>
                <c:pt idx="3535">
                  <c:v>-8.2934000000000008E-2</c:v>
                </c:pt>
                <c:pt idx="3536">
                  <c:v>-7.6932E-2</c:v>
                </c:pt>
                <c:pt idx="3537">
                  <c:v>-7.2558999999999985E-2</c:v>
                </c:pt>
                <c:pt idx="3538">
                  <c:v>-7.7573000000000003E-2</c:v>
                </c:pt>
                <c:pt idx="3539">
                  <c:v>-7.977200000000001E-2</c:v>
                </c:pt>
                <c:pt idx="3540">
                  <c:v>-7.2936999999999974E-2</c:v>
                </c:pt>
                <c:pt idx="3541">
                  <c:v>-7.4546000000000001E-2</c:v>
                </c:pt>
                <c:pt idx="3542">
                  <c:v>-8.4235000000000004E-2</c:v>
                </c:pt>
                <c:pt idx="3543">
                  <c:v>-7.4649000000000021E-2</c:v>
                </c:pt>
                <c:pt idx="3544">
                  <c:v>-7.0900999999999992E-2</c:v>
                </c:pt>
                <c:pt idx="3545">
                  <c:v>-8.7766999999999984E-2</c:v>
                </c:pt>
                <c:pt idx="3546">
                  <c:v>-8.6164999999999992E-2</c:v>
                </c:pt>
                <c:pt idx="3547">
                  <c:v>-7.8176999999999996E-2</c:v>
                </c:pt>
                <c:pt idx="3548">
                  <c:v>-8.0950000000000022E-2</c:v>
                </c:pt>
                <c:pt idx="3549">
                  <c:v>-7.5950000000000017E-2</c:v>
                </c:pt>
                <c:pt idx="3550">
                  <c:v>-6.8157999999999996E-2</c:v>
                </c:pt>
                <c:pt idx="3551">
                  <c:v>-7.1508999999999989E-2</c:v>
                </c:pt>
                <c:pt idx="3552">
                  <c:v>-7.4892000000000014E-2</c:v>
                </c:pt>
                <c:pt idx="3553">
                  <c:v>-7.0950999999999986E-2</c:v>
                </c:pt>
                <c:pt idx="3554">
                  <c:v>-7.5143000000000015E-2</c:v>
                </c:pt>
                <c:pt idx="3555">
                  <c:v>-7.9483999999999999E-2</c:v>
                </c:pt>
                <c:pt idx="3556">
                  <c:v>-7.5010000000000021E-2</c:v>
                </c:pt>
                <c:pt idx="3557">
                  <c:v>-7.6062999999999992E-2</c:v>
                </c:pt>
                <c:pt idx="3558">
                  <c:v>-7.6100000000000001E-2</c:v>
                </c:pt>
                <c:pt idx="3559">
                  <c:v>-6.9253999999999982E-2</c:v>
                </c:pt>
                <c:pt idx="3560">
                  <c:v>-6.9342999999999988E-2</c:v>
                </c:pt>
                <c:pt idx="3561">
                  <c:v>-7.7042999999999973E-2</c:v>
                </c:pt>
                <c:pt idx="3562">
                  <c:v>-7.9558000000000018E-2</c:v>
                </c:pt>
                <c:pt idx="3563">
                  <c:v>-7.0747000000000004E-2</c:v>
                </c:pt>
                <c:pt idx="3564">
                  <c:v>-7.3523999999999978E-2</c:v>
                </c:pt>
                <c:pt idx="3565">
                  <c:v>-8.3143000000000022E-2</c:v>
                </c:pt>
                <c:pt idx="3566">
                  <c:v>-7.8882000000000008E-2</c:v>
                </c:pt>
                <c:pt idx="3567">
                  <c:v>-7.5579000000000007E-2</c:v>
                </c:pt>
                <c:pt idx="3568">
                  <c:v>-7.8442000000000012E-2</c:v>
                </c:pt>
                <c:pt idx="3569">
                  <c:v>-7.7403999999999973E-2</c:v>
                </c:pt>
                <c:pt idx="3570">
                  <c:v>-7.4112000000000011E-2</c:v>
                </c:pt>
                <c:pt idx="3571">
                  <c:v>-7.2292999999999996E-2</c:v>
                </c:pt>
                <c:pt idx="3572">
                  <c:v>-6.9209000000000021E-2</c:v>
                </c:pt>
                <c:pt idx="3573">
                  <c:v>-6.8074000000000023E-2</c:v>
                </c:pt>
                <c:pt idx="3574">
                  <c:v>-7.1724999999999983E-2</c:v>
                </c:pt>
                <c:pt idx="3575">
                  <c:v>-6.9826999999999972E-2</c:v>
                </c:pt>
                <c:pt idx="3576">
                  <c:v>-6.5097000000000016E-2</c:v>
                </c:pt>
                <c:pt idx="3577">
                  <c:v>-6.5464999999999995E-2</c:v>
                </c:pt>
                <c:pt idx="3578">
                  <c:v>-7.0060999999999984E-2</c:v>
                </c:pt>
                <c:pt idx="3579">
                  <c:v>-7.3384000000000005E-2</c:v>
                </c:pt>
                <c:pt idx="3580">
                  <c:v>-6.9535999999999987E-2</c:v>
                </c:pt>
                <c:pt idx="3581">
                  <c:v>-6.5192000000000028E-2</c:v>
                </c:pt>
                <c:pt idx="3582">
                  <c:v>-6.3087999999999977E-2</c:v>
                </c:pt>
                <c:pt idx="3583">
                  <c:v>-6.3E-2</c:v>
                </c:pt>
                <c:pt idx="3584">
                  <c:v>-6.2966999999999995E-2</c:v>
                </c:pt>
                <c:pt idx="3585">
                  <c:v>-6.7558000000000007E-2</c:v>
                </c:pt>
                <c:pt idx="3586">
                  <c:v>-7.6458000000000026E-2</c:v>
                </c:pt>
                <c:pt idx="3587">
                  <c:v>-7.2975000000000012E-2</c:v>
                </c:pt>
                <c:pt idx="3588">
                  <c:v>-7.3326000000000002E-2</c:v>
                </c:pt>
                <c:pt idx="3589">
                  <c:v>-7.9417000000000015E-2</c:v>
                </c:pt>
                <c:pt idx="3590">
                  <c:v>-7.312200000000002E-2</c:v>
                </c:pt>
                <c:pt idx="3591">
                  <c:v>-7.4834000000000012E-2</c:v>
                </c:pt>
                <c:pt idx="3592">
                  <c:v>-7.7811000000000019E-2</c:v>
                </c:pt>
                <c:pt idx="3593">
                  <c:v>-7.4081000000000008E-2</c:v>
                </c:pt>
                <c:pt idx="3594">
                  <c:v>-7.7073999999999976E-2</c:v>
                </c:pt>
                <c:pt idx="3595">
                  <c:v>-7.319500000000001E-2</c:v>
                </c:pt>
                <c:pt idx="3596">
                  <c:v>-6.2039999999999984E-2</c:v>
                </c:pt>
                <c:pt idx="3597">
                  <c:v>-5.8543999999999985E-2</c:v>
                </c:pt>
                <c:pt idx="3598">
                  <c:v>-6.4458999999999989E-2</c:v>
                </c:pt>
                <c:pt idx="3599">
                  <c:v>-6.3354999999999995E-2</c:v>
                </c:pt>
                <c:pt idx="3600">
                  <c:v>-5.7883000000000018E-2</c:v>
                </c:pt>
                <c:pt idx="3601">
                  <c:v>-6.3923000000000008E-2</c:v>
                </c:pt>
                <c:pt idx="3602">
                  <c:v>-6.6672999999999982E-2</c:v>
                </c:pt>
                <c:pt idx="3603">
                  <c:v>-6.1562000000000006E-2</c:v>
                </c:pt>
                <c:pt idx="3604">
                  <c:v>-6.6369999999999985E-2</c:v>
                </c:pt>
                <c:pt idx="3605">
                  <c:v>-7.6541999999999999E-2</c:v>
                </c:pt>
                <c:pt idx="3606">
                  <c:v>-7.4016999999999999E-2</c:v>
                </c:pt>
                <c:pt idx="3607">
                  <c:v>-6.703199999999998E-2</c:v>
                </c:pt>
                <c:pt idx="3608">
                  <c:v>-6.7278000000000004E-2</c:v>
                </c:pt>
                <c:pt idx="3609">
                  <c:v>-6.5734000000000015E-2</c:v>
                </c:pt>
                <c:pt idx="3610">
                  <c:v>-6.7956000000000016E-2</c:v>
                </c:pt>
                <c:pt idx="3611">
                  <c:v>-7.4440000000000006E-2</c:v>
                </c:pt>
                <c:pt idx="3612">
                  <c:v>-7.2620999999999991E-2</c:v>
                </c:pt>
                <c:pt idx="3613">
                  <c:v>-6.8174000000000012E-2</c:v>
                </c:pt>
                <c:pt idx="3614">
                  <c:v>-6.3632999999999995E-2</c:v>
                </c:pt>
                <c:pt idx="3615">
                  <c:v>-6.4392000000000005E-2</c:v>
                </c:pt>
                <c:pt idx="3616">
                  <c:v>-6.7033000000000009E-2</c:v>
                </c:pt>
                <c:pt idx="3617">
                  <c:v>-6.4724000000000004E-2</c:v>
                </c:pt>
                <c:pt idx="3618">
                  <c:v>-6.6147000000000011E-2</c:v>
                </c:pt>
                <c:pt idx="3619">
                  <c:v>-6.6647000000000012E-2</c:v>
                </c:pt>
                <c:pt idx="3620">
                  <c:v>-6.4041999999999988E-2</c:v>
                </c:pt>
                <c:pt idx="3621">
                  <c:v>-6.5064999999999984E-2</c:v>
                </c:pt>
                <c:pt idx="3622">
                  <c:v>-6.4454999999999985E-2</c:v>
                </c:pt>
                <c:pt idx="3623">
                  <c:v>-5.9445999999999999E-2</c:v>
                </c:pt>
                <c:pt idx="3624">
                  <c:v>-6.2580999999999998E-2</c:v>
                </c:pt>
                <c:pt idx="3625">
                  <c:v>-6.9419999999999982E-2</c:v>
                </c:pt>
                <c:pt idx="3626">
                  <c:v>-6.2240999999999991E-2</c:v>
                </c:pt>
                <c:pt idx="3627">
                  <c:v>-6.0410000000000019E-2</c:v>
                </c:pt>
                <c:pt idx="3628">
                  <c:v>-6.7143000000000008E-2</c:v>
                </c:pt>
                <c:pt idx="3629">
                  <c:v>-6.0618999999999978E-2</c:v>
                </c:pt>
                <c:pt idx="3630">
                  <c:v>-5.8060999999999974E-2</c:v>
                </c:pt>
                <c:pt idx="3631">
                  <c:v>-6.4222999999999975E-2</c:v>
                </c:pt>
                <c:pt idx="3632">
                  <c:v>-6.4593000000000012E-2</c:v>
                </c:pt>
                <c:pt idx="3633">
                  <c:v>-6.3166999999999973E-2</c:v>
                </c:pt>
                <c:pt idx="3634">
                  <c:v>-6.7176000000000013E-2</c:v>
                </c:pt>
                <c:pt idx="3635">
                  <c:v>-6.7307000000000006E-2</c:v>
                </c:pt>
                <c:pt idx="3636">
                  <c:v>-5.7535000000000003E-2</c:v>
                </c:pt>
                <c:pt idx="3637">
                  <c:v>-5.9435999999999989E-2</c:v>
                </c:pt>
                <c:pt idx="3638">
                  <c:v>-6.6025E-2</c:v>
                </c:pt>
                <c:pt idx="3639">
                  <c:v>-6.0977000000000003E-2</c:v>
                </c:pt>
                <c:pt idx="3640">
                  <c:v>-0.06</c:v>
                </c:pt>
                <c:pt idx="3641">
                  <c:v>-6.1923999999999979E-2</c:v>
                </c:pt>
                <c:pt idx="3642">
                  <c:v>-5.8910000000000018E-2</c:v>
                </c:pt>
                <c:pt idx="3643">
                  <c:v>-5.6694999999999995E-2</c:v>
                </c:pt>
                <c:pt idx="3644">
                  <c:v>-6.1431999999999987E-2</c:v>
                </c:pt>
                <c:pt idx="3645">
                  <c:v>-6.5049000000000023E-2</c:v>
                </c:pt>
                <c:pt idx="3646">
                  <c:v>-6.0510999999999981E-2</c:v>
                </c:pt>
                <c:pt idx="3647">
                  <c:v>-6.0800999999999994E-2</c:v>
                </c:pt>
                <c:pt idx="3648">
                  <c:v>-6.2155000000000016E-2</c:v>
                </c:pt>
                <c:pt idx="3649">
                  <c:v>-5.809700000000001E-2</c:v>
                </c:pt>
                <c:pt idx="3650">
                  <c:v>-6.0298000000000018E-2</c:v>
                </c:pt>
                <c:pt idx="3651">
                  <c:v>-6.1892999999999976E-2</c:v>
                </c:pt>
                <c:pt idx="3652">
                  <c:v>-5.4779000000000022E-2</c:v>
                </c:pt>
                <c:pt idx="3653">
                  <c:v>-5.2146000000000026E-2</c:v>
                </c:pt>
                <c:pt idx="3654">
                  <c:v>-6.0798000000000019E-2</c:v>
                </c:pt>
                <c:pt idx="3655">
                  <c:v>-6.1715999999999993E-2</c:v>
                </c:pt>
                <c:pt idx="3656">
                  <c:v>-5.8713000000000015E-2</c:v>
                </c:pt>
                <c:pt idx="3657">
                  <c:v>-6.6033999999999982E-2</c:v>
                </c:pt>
                <c:pt idx="3658">
                  <c:v>-6.3620999999999983E-2</c:v>
                </c:pt>
                <c:pt idx="3659">
                  <c:v>-5.424000000000001E-2</c:v>
                </c:pt>
                <c:pt idx="3660">
                  <c:v>-5.4696000000000022E-2</c:v>
                </c:pt>
                <c:pt idx="3661">
                  <c:v>-5.6242999999999987E-2</c:v>
                </c:pt>
                <c:pt idx="3662">
                  <c:v>-5.334899999999998E-2</c:v>
                </c:pt>
                <c:pt idx="3663">
                  <c:v>-5.2068000000000003E-2</c:v>
                </c:pt>
                <c:pt idx="3664">
                  <c:v>-5.4319000000000006E-2</c:v>
                </c:pt>
                <c:pt idx="3665">
                  <c:v>-4.9597999999999975E-2</c:v>
                </c:pt>
                <c:pt idx="3666">
                  <c:v>-4.9296000000000006E-2</c:v>
                </c:pt>
                <c:pt idx="3667">
                  <c:v>-6.0277000000000025E-2</c:v>
                </c:pt>
                <c:pt idx="3668">
                  <c:v>-5.6452999999999975E-2</c:v>
                </c:pt>
                <c:pt idx="3669">
                  <c:v>-5.0603000000000009E-2</c:v>
                </c:pt>
                <c:pt idx="3670">
                  <c:v>-5.8219000000000021E-2</c:v>
                </c:pt>
                <c:pt idx="3671">
                  <c:v>-5.9016000000000013E-2</c:v>
                </c:pt>
                <c:pt idx="3672">
                  <c:v>-4.8551999999999984E-2</c:v>
                </c:pt>
                <c:pt idx="3673">
                  <c:v>-5.2333999999999992E-2</c:v>
                </c:pt>
                <c:pt idx="3674">
                  <c:v>-6.7803999999999975E-2</c:v>
                </c:pt>
                <c:pt idx="3675">
                  <c:v>-6.3161000000000023E-2</c:v>
                </c:pt>
                <c:pt idx="3676">
                  <c:v>-5.5030000000000023E-2</c:v>
                </c:pt>
                <c:pt idx="3677">
                  <c:v>-5.7663999999999993E-2</c:v>
                </c:pt>
                <c:pt idx="3678">
                  <c:v>-5.2885999999999989E-2</c:v>
                </c:pt>
                <c:pt idx="3679">
                  <c:v>-5.0974999999999993E-2</c:v>
                </c:pt>
                <c:pt idx="3680">
                  <c:v>-5.921700000000002E-2</c:v>
                </c:pt>
                <c:pt idx="3681">
                  <c:v>-6.0852000000000017E-2</c:v>
                </c:pt>
                <c:pt idx="3682">
                  <c:v>-5.312699999999998E-2</c:v>
                </c:pt>
                <c:pt idx="3683">
                  <c:v>-5.4705000000000004E-2</c:v>
                </c:pt>
                <c:pt idx="3684">
                  <c:v>-6.1533999999999978E-2</c:v>
                </c:pt>
                <c:pt idx="3685">
                  <c:v>-5.6371999999999978E-2</c:v>
                </c:pt>
                <c:pt idx="3686">
                  <c:v>-5.5481000000000003E-2</c:v>
                </c:pt>
                <c:pt idx="3687">
                  <c:v>-5.7777000000000023E-2</c:v>
                </c:pt>
                <c:pt idx="3688">
                  <c:v>-5.3810000000000024E-2</c:v>
                </c:pt>
                <c:pt idx="3689">
                  <c:v>-5.343199999999998E-2</c:v>
                </c:pt>
                <c:pt idx="3690">
                  <c:v>-5.4935000000000012E-2</c:v>
                </c:pt>
                <c:pt idx="3691">
                  <c:v>-5.2771000000000012E-2</c:v>
                </c:pt>
                <c:pt idx="3692">
                  <c:v>-5.0231000000000026E-2</c:v>
                </c:pt>
                <c:pt idx="3693">
                  <c:v>-5.4474000000000022E-2</c:v>
                </c:pt>
                <c:pt idx="3694">
                  <c:v>-5.5250000000000021E-2</c:v>
                </c:pt>
                <c:pt idx="3695">
                  <c:v>-4.7387999999999986E-2</c:v>
                </c:pt>
                <c:pt idx="3696">
                  <c:v>-4.555300000000001E-2</c:v>
                </c:pt>
                <c:pt idx="3697">
                  <c:v>-4.8943000000000014E-2</c:v>
                </c:pt>
                <c:pt idx="3698">
                  <c:v>-4.5599999999999974E-2</c:v>
                </c:pt>
                <c:pt idx="3699">
                  <c:v>-4.0399999999999991E-2</c:v>
                </c:pt>
                <c:pt idx="3700">
                  <c:v>-5.0796999999999981E-2</c:v>
                </c:pt>
                <c:pt idx="3701">
                  <c:v>-6.0514999999999985E-2</c:v>
                </c:pt>
                <c:pt idx="3702">
                  <c:v>-4.9694999999999989E-2</c:v>
                </c:pt>
                <c:pt idx="3703">
                  <c:v>-4.5737000000000028E-2</c:v>
                </c:pt>
                <c:pt idx="3704">
                  <c:v>-5.1308999999999994E-2</c:v>
                </c:pt>
                <c:pt idx="3705">
                  <c:v>-5.04E-2</c:v>
                </c:pt>
                <c:pt idx="3706">
                  <c:v>-5.2692000000000017E-2</c:v>
                </c:pt>
                <c:pt idx="3707">
                  <c:v>-5.2646000000000026E-2</c:v>
                </c:pt>
                <c:pt idx="3708">
                  <c:v>-4.7289000000000025E-2</c:v>
                </c:pt>
                <c:pt idx="3709">
                  <c:v>-4.5244000000000006E-2</c:v>
                </c:pt>
                <c:pt idx="3710">
                  <c:v>-5.0138999999999989E-2</c:v>
                </c:pt>
                <c:pt idx="3711">
                  <c:v>-5.300100000000002E-2</c:v>
                </c:pt>
                <c:pt idx="3712">
                  <c:v>-5.2638000000000018E-2</c:v>
                </c:pt>
                <c:pt idx="3713">
                  <c:v>-5.7364999999999999E-2</c:v>
                </c:pt>
                <c:pt idx="3714">
                  <c:v>-5.1883000000000012E-2</c:v>
                </c:pt>
                <c:pt idx="3715">
                  <c:v>-4.5491000000000004E-2</c:v>
                </c:pt>
                <c:pt idx="3716">
                  <c:v>-5.425000000000002E-2</c:v>
                </c:pt>
                <c:pt idx="3717">
                  <c:v>-5.0292000000000003E-2</c:v>
                </c:pt>
                <c:pt idx="3718">
                  <c:v>-3.9638000000000007E-2</c:v>
                </c:pt>
                <c:pt idx="3719">
                  <c:v>-4.8451000000000022E-2</c:v>
                </c:pt>
                <c:pt idx="3720">
                  <c:v>-5.2352999999999983E-2</c:v>
                </c:pt>
                <c:pt idx="3721">
                  <c:v>-4.1729000000000016E-2</c:v>
                </c:pt>
                <c:pt idx="3722">
                  <c:v>-4.1932999999999998E-2</c:v>
                </c:pt>
                <c:pt idx="3723">
                  <c:v>-4.7653999999999974E-2</c:v>
                </c:pt>
                <c:pt idx="3724">
                  <c:v>-4.4866000000000017E-2</c:v>
                </c:pt>
                <c:pt idx="3725">
                  <c:v>-4.6401000000000026E-2</c:v>
                </c:pt>
                <c:pt idx="3726">
                  <c:v>-4.8267999999999978E-2</c:v>
                </c:pt>
                <c:pt idx="3727">
                  <c:v>-4.2854999999999976E-2</c:v>
                </c:pt>
                <c:pt idx="3728">
                  <c:v>-4.5968999999999982E-2</c:v>
                </c:pt>
                <c:pt idx="3729">
                  <c:v>-5.5379000000000012E-2</c:v>
                </c:pt>
                <c:pt idx="3730">
                  <c:v>-5.2032999999999996E-2</c:v>
                </c:pt>
                <c:pt idx="3731">
                  <c:v>-3.8536000000000015E-2</c:v>
                </c:pt>
                <c:pt idx="3732">
                  <c:v>-4.1327000000000003E-2</c:v>
                </c:pt>
                <c:pt idx="3733">
                  <c:v>-4.8624000000000001E-2</c:v>
                </c:pt>
                <c:pt idx="3734">
                  <c:v>-4.3507999999999991E-2</c:v>
                </c:pt>
                <c:pt idx="3735">
                  <c:v>-4.6051999999999982E-2</c:v>
                </c:pt>
                <c:pt idx="3736">
                  <c:v>-5.0476000000000021E-2</c:v>
                </c:pt>
                <c:pt idx="3737">
                  <c:v>-4.6080999999999983E-2</c:v>
                </c:pt>
                <c:pt idx="3738">
                  <c:v>-4.5061999999999991E-2</c:v>
                </c:pt>
                <c:pt idx="3739">
                  <c:v>-5.0779999999999992E-2</c:v>
                </c:pt>
                <c:pt idx="3740">
                  <c:v>-4.7976000000000019E-2</c:v>
                </c:pt>
                <c:pt idx="3741">
                  <c:v>-3.9540999999999993E-2</c:v>
                </c:pt>
                <c:pt idx="3742">
                  <c:v>-4.3379999999999974E-2</c:v>
                </c:pt>
                <c:pt idx="3743">
                  <c:v>-4.4240999999999975E-2</c:v>
                </c:pt>
                <c:pt idx="3744">
                  <c:v>-3.7326000000000026E-2</c:v>
                </c:pt>
                <c:pt idx="3745">
                  <c:v>-4.2671000000000014E-2</c:v>
                </c:pt>
                <c:pt idx="3746">
                  <c:v>-4.8422999999999994E-2</c:v>
                </c:pt>
                <c:pt idx="3747">
                  <c:v>-4.4821999999999973E-2</c:v>
                </c:pt>
                <c:pt idx="3748">
                  <c:v>-4.3347000000000024E-2</c:v>
                </c:pt>
                <c:pt idx="3749">
                  <c:v>-4.4775000000000009E-2</c:v>
                </c:pt>
                <c:pt idx="3750">
                  <c:v>-4.5242999999999978E-2</c:v>
                </c:pt>
                <c:pt idx="3751">
                  <c:v>-4.3327000000000004E-2</c:v>
                </c:pt>
                <c:pt idx="3752">
                  <c:v>-4.3715000000000004E-2</c:v>
                </c:pt>
                <c:pt idx="3753">
                  <c:v>-4.1534000000000015E-2</c:v>
                </c:pt>
                <c:pt idx="3754">
                  <c:v>-3.7999000000000005E-2</c:v>
                </c:pt>
                <c:pt idx="3755">
                  <c:v>-4.2814000000000019E-2</c:v>
                </c:pt>
                <c:pt idx="3756">
                  <c:v>-4.555300000000001E-2</c:v>
                </c:pt>
                <c:pt idx="3757">
                  <c:v>-3.9702000000000015E-2</c:v>
                </c:pt>
                <c:pt idx="3758">
                  <c:v>-3.6590999999999985E-2</c:v>
                </c:pt>
                <c:pt idx="3759">
                  <c:v>-4.141800000000001E-2</c:v>
                </c:pt>
                <c:pt idx="3760">
                  <c:v>-3.7434000000000023E-2</c:v>
                </c:pt>
                <c:pt idx="3761">
                  <c:v>-3.5515000000000019E-2</c:v>
                </c:pt>
                <c:pt idx="3762">
                  <c:v>-4.6974000000000016E-2</c:v>
                </c:pt>
                <c:pt idx="3763">
                  <c:v>-4.6211999999999975E-2</c:v>
                </c:pt>
                <c:pt idx="3764">
                  <c:v>-3.8260999999999989E-2</c:v>
                </c:pt>
                <c:pt idx="3765">
                  <c:v>-3.9598999999999995E-2</c:v>
                </c:pt>
                <c:pt idx="3766">
                  <c:v>-4.0273999999999976E-2</c:v>
                </c:pt>
                <c:pt idx="3767">
                  <c:v>-3.5106999999999999E-2</c:v>
                </c:pt>
                <c:pt idx="3768">
                  <c:v>-3.5938000000000025E-2</c:v>
                </c:pt>
                <c:pt idx="3769">
                  <c:v>-4.0497999999999978E-2</c:v>
                </c:pt>
                <c:pt idx="3770">
                  <c:v>-3.4138000000000002E-2</c:v>
                </c:pt>
                <c:pt idx="3771">
                  <c:v>-3.8876999999999995E-2</c:v>
                </c:pt>
                <c:pt idx="3772">
                  <c:v>-4.8651999999999973E-2</c:v>
                </c:pt>
                <c:pt idx="3773">
                  <c:v>-3.4893999999999981E-2</c:v>
                </c:pt>
                <c:pt idx="3774">
                  <c:v>-3.050799999999998E-2</c:v>
                </c:pt>
                <c:pt idx="3775">
                  <c:v>-4.3134999999999979E-2</c:v>
                </c:pt>
                <c:pt idx="3776">
                  <c:v>-4.3887000000000009E-2</c:v>
                </c:pt>
                <c:pt idx="3777">
                  <c:v>-3.5799999999999998E-2</c:v>
                </c:pt>
                <c:pt idx="3778">
                  <c:v>-3.9654999999999996E-2</c:v>
                </c:pt>
                <c:pt idx="3779">
                  <c:v>-4.4128999999999974E-2</c:v>
                </c:pt>
                <c:pt idx="3780">
                  <c:v>-3.5136000000000001E-2</c:v>
                </c:pt>
                <c:pt idx="3781">
                  <c:v>-3.8096000000000019E-2</c:v>
                </c:pt>
                <c:pt idx="3782">
                  <c:v>-4.6412000000000009E-2</c:v>
                </c:pt>
                <c:pt idx="3783">
                  <c:v>-4.2246999999999979E-2</c:v>
                </c:pt>
                <c:pt idx="3784">
                  <c:v>-4.0273999999999976E-2</c:v>
                </c:pt>
                <c:pt idx="3785">
                  <c:v>-4.0715999999999974E-2</c:v>
                </c:pt>
                <c:pt idx="3786">
                  <c:v>-3.3019999999999994E-2</c:v>
                </c:pt>
                <c:pt idx="3787">
                  <c:v>-2.7558000000000027E-2</c:v>
                </c:pt>
                <c:pt idx="3788">
                  <c:v>-3.8868999999999987E-2</c:v>
                </c:pt>
                <c:pt idx="3789">
                  <c:v>-4.2183999999999999E-2</c:v>
                </c:pt>
                <c:pt idx="3790">
                  <c:v>-3.0654000000000015E-2</c:v>
                </c:pt>
                <c:pt idx="3791">
                  <c:v>-3.3455000000000013E-2</c:v>
                </c:pt>
                <c:pt idx="3792">
                  <c:v>-3.543099999999999E-2</c:v>
                </c:pt>
                <c:pt idx="3793">
                  <c:v>-2.7720999999999996E-2</c:v>
                </c:pt>
                <c:pt idx="3794">
                  <c:v>-3.3200000000000007E-2</c:v>
                </c:pt>
                <c:pt idx="3795">
                  <c:v>-3.6911000000000027E-2</c:v>
                </c:pt>
                <c:pt idx="3796">
                  <c:v>-3.0544000000000016E-2</c:v>
                </c:pt>
                <c:pt idx="3797">
                  <c:v>-3.2347999999999988E-2</c:v>
                </c:pt>
                <c:pt idx="3798">
                  <c:v>-3.6793999999999993E-2</c:v>
                </c:pt>
                <c:pt idx="3799">
                  <c:v>-3.1015000000000015E-2</c:v>
                </c:pt>
                <c:pt idx="3800">
                  <c:v>-2.9880000000000018E-2</c:v>
                </c:pt>
                <c:pt idx="3801">
                  <c:v>-4.0476000000000012E-2</c:v>
                </c:pt>
                <c:pt idx="3802">
                  <c:v>-4.2217000000000005E-2</c:v>
                </c:pt>
                <c:pt idx="3803">
                  <c:v>-3.6690999999999974E-2</c:v>
                </c:pt>
                <c:pt idx="3804">
                  <c:v>-3.7557000000000007E-2</c:v>
                </c:pt>
                <c:pt idx="3805">
                  <c:v>-3.6324999999999996E-2</c:v>
                </c:pt>
                <c:pt idx="3806">
                  <c:v>-2.9461999999999988E-2</c:v>
                </c:pt>
                <c:pt idx="3807">
                  <c:v>-3.0144000000000004E-2</c:v>
                </c:pt>
                <c:pt idx="3808">
                  <c:v>-3.7324999999999997E-2</c:v>
                </c:pt>
                <c:pt idx="3809">
                  <c:v>-3.2664000000000026E-2</c:v>
                </c:pt>
                <c:pt idx="3810">
                  <c:v>-2.9374999999999984E-2</c:v>
                </c:pt>
                <c:pt idx="3811">
                  <c:v>-3.8895999999999986E-2</c:v>
                </c:pt>
                <c:pt idx="3812">
                  <c:v>-3.6152000000000017E-2</c:v>
                </c:pt>
                <c:pt idx="3813">
                  <c:v>-3.0054999999999998E-2</c:v>
                </c:pt>
                <c:pt idx="3814">
                  <c:v>-3.3793000000000017E-2</c:v>
                </c:pt>
                <c:pt idx="3815">
                  <c:v>-3.1978000000000006E-2</c:v>
                </c:pt>
                <c:pt idx="3816">
                  <c:v>-2.4699000000000026E-2</c:v>
                </c:pt>
                <c:pt idx="3817">
                  <c:v>-2.8795999999999988E-2</c:v>
                </c:pt>
                <c:pt idx="3818">
                  <c:v>-3.8441000000000003E-2</c:v>
                </c:pt>
                <c:pt idx="3819">
                  <c:v>-3.0675000000000008E-2</c:v>
                </c:pt>
                <c:pt idx="3820">
                  <c:v>-2.4971999999999994E-2</c:v>
                </c:pt>
                <c:pt idx="3821">
                  <c:v>-3.0422999999999978E-2</c:v>
                </c:pt>
                <c:pt idx="3822">
                  <c:v>-3.1664000000000025E-2</c:v>
                </c:pt>
                <c:pt idx="3823">
                  <c:v>-3.4136999999999973E-2</c:v>
                </c:pt>
                <c:pt idx="3824">
                  <c:v>-3.5200999999999982E-2</c:v>
                </c:pt>
                <c:pt idx="3825">
                  <c:v>-3.2108999999999999E-2</c:v>
                </c:pt>
                <c:pt idx="3826">
                  <c:v>-3.256199999999998E-2</c:v>
                </c:pt>
                <c:pt idx="3827">
                  <c:v>-3.5501999999999978E-2</c:v>
                </c:pt>
                <c:pt idx="3828">
                  <c:v>-3.3104000000000022E-2</c:v>
                </c:pt>
                <c:pt idx="3829">
                  <c:v>-2.5434999999999985E-2</c:v>
                </c:pt>
                <c:pt idx="3830">
                  <c:v>-2.6125999999999983E-2</c:v>
                </c:pt>
                <c:pt idx="3831">
                  <c:v>-2.6061000000000001E-2</c:v>
                </c:pt>
                <c:pt idx="3832">
                  <c:v>-1.9235000000000002E-2</c:v>
                </c:pt>
                <c:pt idx="3833">
                  <c:v>-2.3482999999999976E-2</c:v>
                </c:pt>
                <c:pt idx="3834">
                  <c:v>-3.3171000000000006E-2</c:v>
                </c:pt>
                <c:pt idx="3835">
                  <c:v>-3.0708000000000013E-2</c:v>
                </c:pt>
                <c:pt idx="3836">
                  <c:v>-2.4567000000000005E-2</c:v>
                </c:pt>
                <c:pt idx="3837">
                  <c:v>-2.9561999999999977E-2</c:v>
                </c:pt>
                <c:pt idx="3838">
                  <c:v>-3.1065000000000009E-2</c:v>
                </c:pt>
                <c:pt idx="3839">
                  <c:v>-2.6361000000000023E-2</c:v>
                </c:pt>
                <c:pt idx="3840">
                  <c:v>-2.927200000000002E-2</c:v>
                </c:pt>
                <c:pt idx="3841">
                  <c:v>-2.9577999999999993E-2</c:v>
                </c:pt>
                <c:pt idx="3842">
                  <c:v>-2.8654999999999986E-2</c:v>
                </c:pt>
                <c:pt idx="3843">
                  <c:v>-3.3914E-2</c:v>
                </c:pt>
                <c:pt idx="3844">
                  <c:v>-3.5843999999999987E-2</c:v>
                </c:pt>
                <c:pt idx="3845">
                  <c:v>-3.1216000000000022E-2</c:v>
                </c:pt>
                <c:pt idx="3846">
                  <c:v>-2.620699999999998E-2</c:v>
                </c:pt>
                <c:pt idx="3847">
                  <c:v>-2.7600000000000013E-2</c:v>
                </c:pt>
                <c:pt idx="3848">
                  <c:v>-2.4517000000000011E-2</c:v>
                </c:pt>
                <c:pt idx="3849">
                  <c:v>-1.6562999999999994E-2</c:v>
                </c:pt>
                <c:pt idx="3850">
                  <c:v>-1.8612000000000017E-2</c:v>
                </c:pt>
                <c:pt idx="3851">
                  <c:v>-2.3255000000000026E-2</c:v>
                </c:pt>
                <c:pt idx="3852">
                  <c:v>-2.2594000000000003E-2</c:v>
                </c:pt>
                <c:pt idx="3853">
                  <c:v>-1.8019000000000007E-2</c:v>
                </c:pt>
                <c:pt idx="3854">
                  <c:v>-1.900099999999999E-2</c:v>
                </c:pt>
                <c:pt idx="3855">
                  <c:v>-2.4845999999999979E-2</c:v>
                </c:pt>
                <c:pt idx="3856">
                  <c:v>-2.5772000000000017E-2</c:v>
                </c:pt>
                <c:pt idx="3857">
                  <c:v>-2.674399999999999E-2</c:v>
                </c:pt>
                <c:pt idx="3858">
                  <c:v>-2.2733999999999976E-2</c:v>
                </c:pt>
                <c:pt idx="3859">
                  <c:v>-1.9438000000000011E-2</c:v>
                </c:pt>
                <c:pt idx="3860">
                  <c:v>-2.5060000000000027E-2</c:v>
                </c:pt>
                <c:pt idx="3861">
                  <c:v>-2.4361999999999995E-2</c:v>
                </c:pt>
                <c:pt idx="3862">
                  <c:v>-2.0376000000000005E-2</c:v>
                </c:pt>
                <c:pt idx="3863">
                  <c:v>-2.6436000000000015E-2</c:v>
                </c:pt>
                <c:pt idx="3864">
                  <c:v>-3.339700000000001E-2</c:v>
                </c:pt>
                <c:pt idx="3865">
                  <c:v>-2.918599999999999E-2</c:v>
                </c:pt>
                <c:pt idx="3866">
                  <c:v>-2.7656000000000014E-2</c:v>
                </c:pt>
                <c:pt idx="3867">
                  <c:v>-3.2515000000000016E-2</c:v>
                </c:pt>
                <c:pt idx="3868">
                  <c:v>-2.6301999999999992E-2</c:v>
                </c:pt>
                <c:pt idx="3869">
                  <c:v>-2.1465999999999985E-2</c:v>
                </c:pt>
                <c:pt idx="3870">
                  <c:v>-2.6353999999999989E-2</c:v>
                </c:pt>
                <c:pt idx="3871">
                  <c:v>-2.3320999999999981E-2</c:v>
                </c:pt>
                <c:pt idx="3872">
                  <c:v>-1.8164000000000013E-2</c:v>
                </c:pt>
                <c:pt idx="3873">
                  <c:v>-2.2670000000000023E-2</c:v>
                </c:pt>
                <c:pt idx="3874">
                  <c:v>-2.4936000000000014E-2</c:v>
                </c:pt>
                <c:pt idx="3875">
                  <c:v>-2.0511000000000001E-2</c:v>
                </c:pt>
                <c:pt idx="3876">
                  <c:v>-2.2880999999999985E-2</c:v>
                </c:pt>
                <c:pt idx="3877">
                  <c:v>-2.7224999999999999E-2</c:v>
                </c:pt>
                <c:pt idx="3878">
                  <c:v>-2.351700000000001E-2</c:v>
                </c:pt>
                <c:pt idx="3879">
                  <c:v>-1.903100000000002E-2</c:v>
                </c:pt>
                <c:pt idx="3880">
                  <c:v>-1.7172000000000021E-2</c:v>
                </c:pt>
                <c:pt idx="3881">
                  <c:v>-1.5977000000000019E-2</c:v>
                </c:pt>
                <c:pt idx="3882">
                  <c:v>-1.8266000000000004E-2</c:v>
                </c:pt>
                <c:pt idx="3883">
                  <c:v>-2.2818000000000005E-2</c:v>
                </c:pt>
                <c:pt idx="3884">
                  <c:v>-2.3683999999999983E-2</c:v>
                </c:pt>
                <c:pt idx="3885">
                  <c:v>-2.2936999999999985E-2</c:v>
                </c:pt>
                <c:pt idx="3886">
                  <c:v>-3.0023999999999995E-2</c:v>
                </c:pt>
                <c:pt idx="3887">
                  <c:v>-2.513700000000002E-2</c:v>
                </c:pt>
                <c:pt idx="3888">
                  <c:v>-1.1450999999999989E-2</c:v>
                </c:pt>
                <c:pt idx="3889">
                  <c:v>-1.8569000000000002E-2</c:v>
                </c:pt>
                <c:pt idx="3890">
                  <c:v>-2.1496000000000015E-2</c:v>
                </c:pt>
                <c:pt idx="3891">
                  <c:v>-9.6939999999999804E-3</c:v>
                </c:pt>
                <c:pt idx="3892">
                  <c:v>-1.0685999999999973E-2</c:v>
                </c:pt>
                <c:pt idx="3893">
                  <c:v>-1.8620999999999999E-2</c:v>
                </c:pt>
                <c:pt idx="3894">
                  <c:v>-1.8743999999999983E-2</c:v>
                </c:pt>
                <c:pt idx="3895">
                  <c:v>-1.6876999999999975E-2</c:v>
                </c:pt>
                <c:pt idx="3896">
                  <c:v>-2.2845000000000004E-2</c:v>
                </c:pt>
                <c:pt idx="3897">
                  <c:v>-2.5227999999999973E-2</c:v>
                </c:pt>
                <c:pt idx="3898">
                  <c:v>-2.0392000000000021E-2</c:v>
                </c:pt>
                <c:pt idx="3899">
                  <c:v>-2.1131999999999984E-2</c:v>
                </c:pt>
                <c:pt idx="3900">
                  <c:v>-1.941900000000002E-2</c:v>
                </c:pt>
                <c:pt idx="3901">
                  <c:v>-1.4963000000000004E-2</c:v>
                </c:pt>
                <c:pt idx="3902">
                  <c:v>-1.8116999999999994E-2</c:v>
                </c:pt>
                <c:pt idx="3903">
                  <c:v>-1.9340000000000024E-2</c:v>
                </c:pt>
                <c:pt idx="3904">
                  <c:v>-1.0753999999999986E-2</c:v>
                </c:pt>
                <c:pt idx="3905">
                  <c:v>-1.0523999999999978E-2</c:v>
                </c:pt>
                <c:pt idx="3906">
                  <c:v>-1.9567000000000001E-2</c:v>
                </c:pt>
                <c:pt idx="3907">
                  <c:v>-1.557900000000001E-2</c:v>
                </c:pt>
                <c:pt idx="3908">
                  <c:v>-1.7871000000000026E-2</c:v>
                </c:pt>
                <c:pt idx="3909">
                  <c:v>-2.8868999999999978E-2</c:v>
                </c:pt>
                <c:pt idx="3910">
                  <c:v>-2.0739000000000007E-2</c:v>
                </c:pt>
                <c:pt idx="3911">
                  <c:v>-1.1809000000000014E-2</c:v>
                </c:pt>
                <c:pt idx="3912">
                  <c:v>-1.5809999999999991E-2</c:v>
                </c:pt>
                <c:pt idx="3913">
                  <c:v>-1.7332000000000014E-2</c:v>
                </c:pt>
                <c:pt idx="3914">
                  <c:v>-1.2792000000000026E-2</c:v>
                </c:pt>
                <c:pt idx="3915">
                  <c:v>-1.2438999999999978E-2</c:v>
                </c:pt>
                <c:pt idx="3916">
                  <c:v>-1.3633000000000006E-2</c:v>
                </c:pt>
                <c:pt idx="3917">
                  <c:v>-1.0504999999999987E-2</c:v>
                </c:pt>
                <c:pt idx="3918">
                  <c:v>-1.3956999999999997E-2</c:v>
                </c:pt>
                <c:pt idx="3919">
                  <c:v>-1.8403999999999976E-2</c:v>
                </c:pt>
                <c:pt idx="3920">
                  <c:v>-1.5734999999999999E-2</c:v>
                </c:pt>
                <c:pt idx="3921">
                  <c:v>-1.5405999999999975E-2</c:v>
                </c:pt>
                <c:pt idx="3922">
                  <c:v>-1.9801000000000013E-2</c:v>
                </c:pt>
                <c:pt idx="3923">
                  <c:v>-2.0108000000000015E-2</c:v>
                </c:pt>
                <c:pt idx="3924">
                  <c:v>-1.3714000000000004E-2</c:v>
                </c:pt>
                <c:pt idx="3925">
                  <c:v>-1.0624000000000022E-2</c:v>
                </c:pt>
                <c:pt idx="3926">
                  <c:v>-6.842999999999988E-3</c:v>
                </c:pt>
                <c:pt idx="3927">
                  <c:v>-5.0029999999999797E-3</c:v>
                </c:pt>
                <c:pt idx="3928">
                  <c:v>-1.6336000000000017E-2</c:v>
                </c:pt>
                <c:pt idx="3929">
                  <c:v>-1.9801999999999986E-2</c:v>
                </c:pt>
                <c:pt idx="3930">
                  <c:v>-1.3492999999999977E-2</c:v>
                </c:pt>
                <c:pt idx="3931">
                  <c:v>-1.4104999999999979E-2</c:v>
                </c:pt>
                <c:pt idx="3932">
                  <c:v>-1.4415000000000011E-2</c:v>
                </c:pt>
                <c:pt idx="3933">
                  <c:v>-1.0724000000000011E-2</c:v>
                </c:pt>
                <c:pt idx="3934">
                  <c:v>-8.3250000000000268E-3</c:v>
                </c:pt>
                <c:pt idx="3935">
                  <c:v>-1.2413000000000007E-2</c:v>
                </c:pt>
                <c:pt idx="3936">
                  <c:v>-1.5149999999999997E-2</c:v>
                </c:pt>
                <c:pt idx="3937">
                  <c:v>-1.3512000000000024E-2</c:v>
                </c:pt>
                <c:pt idx="3938">
                  <c:v>-1.6230000000000022E-2</c:v>
                </c:pt>
                <c:pt idx="3939">
                  <c:v>-1.5801999999999983E-2</c:v>
                </c:pt>
                <c:pt idx="3940">
                  <c:v>-9.340000000000015E-3</c:v>
                </c:pt>
                <c:pt idx="3941">
                  <c:v>-5.4029999999999911E-3</c:v>
                </c:pt>
                <c:pt idx="3942">
                  <c:v>-8.5950000000000193E-3</c:v>
                </c:pt>
                <c:pt idx="3943">
                  <c:v>-9.077999999999975E-3</c:v>
                </c:pt>
                <c:pt idx="3944">
                  <c:v>-4.8650000000000082E-3</c:v>
                </c:pt>
                <c:pt idx="3945">
                  <c:v>-7.6879999999999726E-3</c:v>
                </c:pt>
                <c:pt idx="3946">
                  <c:v>-1.0892999999999986E-2</c:v>
                </c:pt>
                <c:pt idx="3947">
                  <c:v>-1.4122000000000023E-2</c:v>
                </c:pt>
                <c:pt idx="3948">
                  <c:v>-1.6369000000000022E-2</c:v>
                </c:pt>
                <c:pt idx="3949">
                  <c:v>-1.0954999999999993E-2</c:v>
                </c:pt>
                <c:pt idx="3950">
                  <c:v>-9.01200000000002E-3</c:v>
                </c:pt>
                <c:pt idx="3951">
                  <c:v>-1.0685999999999973E-2</c:v>
                </c:pt>
                <c:pt idx="3952">
                  <c:v>-1.3263000000000025E-2</c:v>
                </c:pt>
                <c:pt idx="3953">
                  <c:v>-9.4159999999999799E-3</c:v>
                </c:pt>
                <c:pt idx="3954">
                  <c:v>-1.1610000000000231E-3</c:v>
                </c:pt>
                <c:pt idx="3955">
                  <c:v>-2.373000000000014E-3</c:v>
                </c:pt>
                <c:pt idx="3956">
                  <c:v>-3.5830000000000028E-3</c:v>
                </c:pt>
                <c:pt idx="3957">
                  <c:v>-4.9319999999999919E-3</c:v>
                </c:pt>
                <c:pt idx="3958">
                  <c:v>-7.5299999999999812E-3</c:v>
                </c:pt>
                <c:pt idx="3959">
                  <c:v>-7.2900000000000187E-3</c:v>
                </c:pt>
                <c:pt idx="3960">
                  <c:v>-7.1089999999999764E-3</c:v>
                </c:pt>
                <c:pt idx="3961">
                  <c:v>-8.4480000000000111E-3</c:v>
                </c:pt>
                <c:pt idx="3962">
                  <c:v>-9.9750000000000116E-3</c:v>
                </c:pt>
                <c:pt idx="3963">
                  <c:v>-9.4460000000000099E-3</c:v>
                </c:pt>
                <c:pt idx="3964">
                  <c:v>-1.1631999999999976E-2</c:v>
                </c:pt>
                <c:pt idx="3965">
                  <c:v>-1.0180000000000022E-2</c:v>
                </c:pt>
                <c:pt idx="3966">
                  <c:v>-3.9440000000000031E-3</c:v>
                </c:pt>
                <c:pt idx="3967">
                  <c:v>-4.2490000000000028E-3</c:v>
                </c:pt>
                <c:pt idx="3968">
                  <c:v>-8.1089999999999773E-3</c:v>
                </c:pt>
                <c:pt idx="3969">
                  <c:v>-8.6959999999999815E-3</c:v>
                </c:pt>
                <c:pt idx="3970">
                  <c:v>-5.6280000000000219E-3</c:v>
                </c:pt>
                <c:pt idx="3971">
                  <c:v>-4.8739999999999895E-3</c:v>
                </c:pt>
                <c:pt idx="3972">
                  <c:v>-7.9330000000000234E-3</c:v>
                </c:pt>
                <c:pt idx="3973">
                  <c:v>-8.2990000000000008E-3</c:v>
                </c:pt>
                <c:pt idx="3974">
                  <c:v>-8.5080000000000156E-3</c:v>
                </c:pt>
                <c:pt idx="3975">
                  <c:v>-3.9330000000000198E-3</c:v>
                </c:pt>
                <c:pt idx="3976">
                  <c:v>1.6220000000000123E-3</c:v>
                </c:pt>
                <c:pt idx="3977">
                  <c:v>-3.1660000000000021E-3</c:v>
                </c:pt>
                <c:pt idx="3978">
                  <c:v>-4.25399999999998E-3</c:v>
                </c:pt>
                <c:pt idx="3979">
                  <c:v>1.0259999999999714E-3</c:v>
                </c:pt>
                <c:pt idx="3980">
                  <c:v>-2.1950000000000025E-3</c:v>
                </c:pt>
                <c:pt idx="3981">
                  <c:v>-6.6649999999999765E-3</c:v>
                </c:pt>
                <c:pt idx="3982">
                  <c:v>6.6699999999997317E-4</c:v>
                </c:pt>
                <c:pt idx="3983">
                  <c:v>3.6199999999997345E-4</c:v>
                </c:pt>
                <c:pt idx="3984">
                  <c:v>-8.9170000000000083E-3</c:v>
                </c:pt>
                <c:pt idx="3985">
                  <c:v>-4.4109999999999983E-3</c:v>
                </c:pt>
                <c:pt idx="3986">
                  <c:v>-3.4520000000000106E-3</c:v>
                </c:pt>
                <c:pt idx="3987">
                  <c:v>-7.9569999999999919E-3</c:v>
                </c:pt>
                <c:pt idx="3988">
                  <c:v>-3.0479999999999952E-3</c:v>
                </c:pt>
                <c:pt idx="3989">
                  <c:v>-2.4939999999999962E-3</c:v>
                </c:pt>
                <c:pt idx="3990">
                  <c:v>-7.1820000000000217E-3</c:v>
                </c:pt>
                <c:pt idx="3991">
                  <c:v>-7.9659999999999731E-3</c:v>
                </c:pt>
                <c:pt idx="3992">
                  <c:v>-3.9409999999999723E-3</c:v>
                </c:pt>
                <c:pt idx="3993">
                  <c:v>-9.9999999999988987E-5</c:v>
                </c:pt>
                <c:pt idx="3994">
                  <c:v>-4.271999999999998E-3</c:v>
                </c:pt>
                <c:pt idx="3995">
                  <c:v>-7.2929999999999939E-3</c:v>
                </c:pt>
                <c:pt idx="3996">
                  <c:v>-4.5560000000000045E-3</c:v>
                </c:pt>
                <c:pt idx="3997">
                  <c:v>-1.6780000000000128E-3</c:v>
                </c:pt>
                <c:pt idx="3998">
                  <c:v>-4.0930000000000133E-3</c:v>
                </c:pt>
                <c:pt idx="3999">
                  <c:v>-6.0479999999999978E-3</c:v>
                </c:pt>
                <c:pt idx="4000">
                  <c:v>-6.5500000000001668E-4</c:v>
                </c:pt>
                <c:pt idx="4001">
                  <c:v>2.191000000000054E-3</c:v>
                </c:pt>
                <c:pt idx="4002">
                  <c:v>2.0719999999999628E-3</c:v>
                </c:pt>
                <c:pt idx="4003">
                  <c:v>2.183000000000046E-3</c:v>
                </c:pt>
                <c:pt idx="4004">
                  <c:v>4.025999999999974E-3</c:v>
                </c:pt>
                <c:pt idx="4005">
                  <c:v>4.7610000000000152E-3</c:v>
                </c:pt>
                <c:pt idx="4006">
                  <c:v>2.9800000000002047E-4</c:v>
                </c:pt>
                <c:pt idx="4007">
                  <c:v>-2.475000000000005E-3</c:v>
                </c:pt>
                <c:pt idx="4008">
                  <c:v>-1.7659999999999898E-3</c:v>
                </c:pt>
                <c:pt idx="4009">
                  <c:v>5.1599999999996093E-4</c:v>
                </c:pt>
                <c:pt idx="4010">
                  <c:v>-8.5699999999999665E-4</c:v>
                </c:pt>
                <c:pt idx="4011">
                  <c:v>-3.3489999999999909E-3</c:v>
                </c:pt>
                <c:pt idx="4012">
                  <c:v>2.3800000000000487E-3</c:v>
                </c:pt>
                <c:pt idx="4013">
                  <c:v>4.0930000000000133E-3</c:v>
                </c:pt>
                <c:pt idx="4014">
                  <c:v>3.3349999999999769E-3</c:v>
                </c:pt>
                <c:pt idx="4015">
                  <c:v>7.052999999999976E-3</c:v>
                </c:pt>
                <c:pt idx="4016">
                  <c:v>4.6009999999999662E-3</c:v>
                </c:pt>
                <c:pt idx="4017">
                  <c:v>5.1000000000001044E-4</c:v>
                </c:pt>
                <c:pt idx="4018">
                  <c:v>9.0699999999999115E-4</c:v>
                </c:pt>
                <c:pt idx="4019">
                  <c:v>-2.1639999999999993E-3</c:v>
                </c:pt>
                <c:pt idx="4020">
                  <c:v>-2.6639999999999997E-3</c:v>
                </c:pt>
                <c:pt idx="4021">
                  <c:v>8.1740000000000146E-3</c:v>
                </c:pt>
                <c:pt idx="4022">
                  <c:v>6.8510000000000515E-3</c:v>
                </c:pt>
                <c:pt idx="4023">
                  <c:v>-3.9080000000000226E-3</c:v>
                </c:pt>
                <c:pt idx="4024">
                  <c:v>1.8610000000000015E-3</c:v>
                </c:pt>
                <c:pt idx="4025">
                  <c:v>5.5349999999999566E-3</c:v>
                </c:pt>
                <c:pt idx="4026">
                  <c:v>-3.6979999999999791E-3</c:v>
                </c:pt>
                <c:pt idx="4027">
                  <c:v>-3.5169999999999924E-3</c:v>
                </c:pt>
                <c:pt idx="4028">
                  <c:v>3.1219999999999581E-3</c:v>
                </c:pt>
                <c:pt idx="4029">
                  <c:v>2.4809999999999555E-3</c:v>
                </c:pt>
                <c:pt idx="4030">
                  <c:v>1.9519999999999538E-3</c:v>
                </c:pt>
                <c:pt idx="4031">
                  <c:v>5.8270000000000266E-3</c:v>
                </c:pt>
                <c:pt idx="4032">
                  <c:v>5.2250000000000352E-3</c:v>
                </c:pt>
                <c:pt idx="4033">
                  <c:v>2.6399999999999757E-3</c:v>
                </c:pt>
                <c:pt idx="4034">
                  <c:v>2.2569999999999535E-3</c:v>
                </c:pt>
                <c:pt idx="4035">
                  <c:v>-1.6860000000000208E-3</c:v>
                </c:pt>
                <c:pt idx="4036">
                  <c:v>1.1020000000000474E-3</c:v>
                </c:pt>
                <c:pt idx="4037">
                  <c:v>1.1565999999999965E-2</c:v>
                </c:pt>
                <c:pt idx="4038">
                  <c:v>1.0078000000000031E-2</c:v>
                </c:pt>
                <c:pt idx="4039">
                  <c:v>9.6399999999996488E-4</c:v>
                </c:pt>
                <c:pt idx="4040">
                  <c:v>2.8970000000000384E-3</c:v>
                </c:pt>
                <c:pt idx="4041">
                  <c:v>1.452500000000001E-2</c:v>
                </c:pt>
                <c:pt idx="4042">
                  <c:v>1.8483000000000027E-2</c:v>
                </c:pt>
                <c:pt idx="4043">
                  <c:v>1.358400000000004E-2</c:v>
                </c:pt>
                <c:pt idx="4044">
                  <c:v>7.4159999999999782E-3</c:v>
                </c:pt>
                <c:pt idx="4045">
                  <c:v>5.6800000000001294E-4</c:v>
                </c:pt>
                <c:pt idx="4046">
                  <c:v>1.2410000000000476E-3</c:v>
                </c:pt>
                <c:pt idx="4047">
                  <c:v>8.56800000000002E-3</c:v>
                </c:pt>
                <c:pt idx="4048">
                  <c:v>8.4600000000000231E-3</c:v>
                </c:pt>
                <c:pt idx="4049">
                  <c:v>4.8230000000000217E-3</c:v>
                </c:pt>
                <c:pt idx="4050">
                  <c:v>7.5809999999999489E-3</c:v>
                </c:pt>
                <c:pt idx="4051">
                  <c:v>9.5049999999999857E-3</c:v>
                </c:pt>
                <c:pt idx="4052">
                  <c:v>3.7740000000000551E-3</c:v>
                </c:pt>
                <c:pt idx="4053">
                  <c:v>4.762000000000044E-3</c:v>
                </c:pt>
                <c:pt idx="4054">
                  <c:v>8.920000000000039E-3</c:v>
                </c:pt>
                <c:pt idx="4055">
                  <c:v>5.2470000000000017E-3</c:v>
                </c:pt>
                <c:pt idx="4056">
                  <c:v>6.484999999999963E-3</c:v>
                </c:pt>
                <c:pt idx="4057">
                  <c:v>9.6650000000000347E-3</c:v>
                </c:pt>
                <c:pt idx="4058">
                  <c:v>6.3429999999999875E-3</c:v>
                </c:pt>
                <c:pt idx="4059">
                  <c:v>7.7049999999999619E-3</c:v>
                </c:pt>
                <c:pt idx="4060">
                  <c:v>1.4480000000000048E-2</c:v>
                </c:pt>
                <c:pt idx="4061">
                  <c:v>1.2670999999999988E-2</c:v>
                </c:pt>
                <c:pt idx="4062">
                  <c:v>7.3050000000000059E-3</c:v>
                </c:pt>
                <c:pt idx="4063">
                  <c:v>1.1028999999999956E-2</c:v>
                </c:pt>
                <c:pt idx="4064">
                  <c:v>1.1678999999999995E-2</c:v>
                </c:pt>
                <c:pt idx="4065">
                  <c:v>3.4380000000000521E-3</c:v>
                </c:pt>
                <c:pt idx="4066">
                  <c:v>5.2619999999999889E-3</c:v>
                </c:pt>
                <c:pt idx="4067">
                  <c:v>1.0624999999999996E-2</c:v>
                </c:pt>
                <c:pt idx="4068">
                  <c:v>6.9580000000000197E-3</c:v>
                </c:pt>
                <c:pt idx="4069">
                  <c:v>2.2339999999999582E-3</c:v>
                </c:pt>
                <c:pt idx="4070">
                  <c:v>4.3840000000000545E-3</c:v>
                </c:pt>
                <c:pt idx="4071">
                  <c:v>9.6960000000000379E-3</c:v>
                </c:pt>
                <c:pt idx="4072">
                  <c:v>1.2131000000000003E-2</c:v>
                </c:pt>
                <c:pt idx="4073">
                  <c:v>1.6329999999999956E-2</c:v>
                </c:pt>
                <c:pt idx="4074">
                  <c:v>1.2403000000000053E-2</c:v>
                </c:pt>
                <c:pt idx="4075">
                  <c:v>8.6150000000000393E-3</c:v>
                </c:pt>
                <c:pt idx="4076">
                  <c:v>1.6635999999999984E-2</c:v>
                </c:pt>
                <c:pt idx="4077">
                  <c:v>1.588999999999996E-2</c:v>
                </c:pt>
                <c:pt idx="4078">
                  <c:v>1.2414000000000036E-2</c:v>
                </c:pt>
                <c:pt idx="4079">
                  <c:v>1.6017999999999977E-2</c:v>
                </c:pt>
                <c:pt idx="4080">
                  <c:v>1.382899999999998E-2</c:v>
                </c:pt>
                <c:pt idx="4081">
                  <c:v>1.0089000000000015E-2</c:v>
                </c:pt>
                <c:pt idx="4082">
                  <c:v>1.4728999999999992E-2</c:v>
                </c:pt>
                <c:pt idx="4083">
                  <c:v>1.7283999999999966E-2</c:v>
                </c:pt>
                <c:pt idx="4084">
                  <c:v>8.7129999999999708E-3</c:v>
                </c:pt>
                <c:pt idx="4085">
                  <c:v>8.0179999999999696E-3</c:v>
                </c:pt>
                <c:pt idx="4086">
                  <c:v>1.4832999999999985E-2</c:v>
                </c:pt>
                <c:pt idx="4087">
                  <c:v>1.3391999999999959E-2</c:v>
                </c:pt>
                <c:pt idx="4088">
                  <c:v>1.4268999999999976E-2</c:v>
                </c:pt>
                <c:pt idx="4089">
                  <c:v>1.905100000000004E-2</c:v>
                </c:pt>
                <c:pt idx="4090">
                  <c:v>1.3109000000000037E-2</c:v>
                </c:pt>
                <c:pt idx="4091">
                  <c:v>4.7369999999999912E-3</c:v>
                </c:pt>
                <c:pt idx="4092">
                  <c:v>1.2560000000000016E-2</c:v>
                </c:pt>
                <c:pt idx="4093">
                  <c:v>1.4785999999999966E-2</c:v>
                </c:pt>
                <c:pt idx="4094">
                  <c:v>4.0320000000000356E-3</c:v>
                </c:pt>
                <c:pt idx="4095">
                  <c:v>1.4912000000000036E-2</c:v>
                </c:pt>
                <c:pt idx="4096">
                  <c:v>2.2225999999999968E-2</c:v>
                </c:pt>
                <c:pt idx="4097">
                  <c:v>1.0635999999999979E-2</c:v>
                </c:pt>
                <c:pt idx="4098">
                  <c:v>1.5283999999999964E-2</c:v>
                </c:pt>
                <c:pt idx="4099">
                  <c:v>2.4216000000000015E-2</c:v>
                </c:pt>
                <c:pt idx="4100">
                  <c:v>1.7785999999999969E-2</c:v>
                </c:pt>
                <c:pt idx="4101">
                  <c:v>1.4116000000000017E-2</c:v>
                </c:pt>
                <c:pt idx="4102">
                  <c:v>2.184699999999995E-2</c:v>
                </c:pt>
                <c:pt idx="4103">
                  <c:v>1.6818E-2</c:v>
                </c:pt>
                <c:pt idx="4104">
                  <c:v>6.857000000000002E-3</c:v>
                </c:pt>
                <c:pt idx="4105">
                  <c:v>1.874600000000004E-2</c:v>
                </c:pt>
                <c:pt idx="4106">
                  <c:v>2.0958000000000032E-2</c:v>
                </c:pt>
                <c:pt idx="4107">
                  <c:v>9.7329999999999917E-3</c:v>
                </c:pt>
                <c:pt idx="4108">
                  <c:v>1.4503000000000044E-2</c:v>
                </c:pt>
                <c:pt idx="4109">
                  <c:v>1.8287000000000053E-2</c:v>
                </c:pt>
                <c:pt idx="4110">
                  <c:v>1.6294000000000031E-2</c:v>
                </c:pt>
                <c:pt idx="4111">
                  <c:v>2.1611000000000047E-2</c:v>
                </c:pt>
                <c:pt idx="4112">
                  <c:v>2.354999999999996E-2</c:v>
                </c:pt>
                <c:pt idx="4113">
                  <c:v>1.5774999999999983E-2</c:v>
                </c:pt>
                <c:pt idx="4114">
                  <c:v>1.2990999999999975E-2</c:v>
                </c:pt>
                <c:pt idx="4115">
                  <c:v>1.5954000000000024E-2</c:v>
                </c:pt>
                <c:pt idx="4116">
                  <c:v>1.4141999999999988E-2</c:v>
                </c:pt>
                <c:pt idx="4117">
                  <c:v>1.4838000000000018E-2</c:v>
                </c:pt>
                <c:pt idx="4118">
                  <c:v>2.0584999999999964E-2</c:v>
                </c:pt>
                <c:pt idx="4119">
                  <c:v>2.293400000000001E-2</c:v>
                </c:pt>
                <c:pt idx="4120">
                  <c:v>1.8877000000000033E-2</c:v>
                </c:pt>
                <c:pt idx="4121">
                  <c:v>1.774600000000004E-2</c:v>
                </c:pt>
                <c:pt idx="4122">
                  <c:v>2.6998999999999995E-2</c:v>
                </c:pt>
                <c:pt idx="4123">
                  <c:v>2.8783000000000003E-2</c:v>
                </c:pt>
                <c:pt idx="4124">
                  <c:v>1.9660000000000011E-2</c:v>
                </c:pt>
                <c:pt idx="4125">
                  <c:v>1.9239000000000006E-2</c:v>
                </c:pt>
                <c:pt idx="4126">
                  <c:v>2.1275999999999962E-2</c:v>
                </c:pt>
                <c:pt idx="4127">
                  <c:v>1.8623999999999974E-2</c:v>
                </c:pt>
                <c:pt idx="4128">
                  <c:v>2.0302000000000042E-2</c:v>
                </c:pt>
                <c:pt idx="4129">
                  <c:v>1.9113000000000047E-2</c:v>
                </c:pt>
                <c:pt idx="4130">
                  <c:v>1.4318000000000053E-2</c:v>
                </c:pt>
                <c:pt idx="4131">
                  <c:v>1.809700000000003E-2</c:v>
                </c:pt>
                <c:pt idx="4132">
                  <c:v>2.0178000000000029E-2</c:v>
                </c:pt>
                <c:pt idx="4133">
                  <c:v>1.4888000000000012E-2</c:v>
                </c:pt>
                <c:pt idx="4134">
                  <c:v>1.8037999999999998E-2</c:v>
                </c:pt>
                <c:pt idx="4135">
                  <c:v>2.1969000000000016E-2</c:v>
                </c:pt>
                <c:pt idx="4136">
                  <c:v>1.8939000000000039E-2</c:v>
                </c:pt>
                <c:pt idx="4137">
                  <c:v>1.8866000000000049E-2</c:v>
                </c:pt>
                <c:pt idx="4138">
                  <c:v>2.1839999999999971E-2</c:v>
                </c:pt>
                <c:pt idx="4139">
                  <c:v>2.2834000000000021E-2</c:v>
                </c:pt>
                <c:pt idx="4140">
                  <c:v>1.9575000000000009E-2</c:v>
                </c:pt>
                <c:pt idx="4141">
                  <c:v>2.0087999999999995E-2</c:v>
                </c:pt>
                <c:pt idx="4142">
                  <c:v>2.3428000000000004E-2</c:v>
                </c:pt>
                <c:pt idx="4143">
                  <c:v>2.1885999999999961E-2</c:v>
                </c:pt>
                <c:pt idx="4144">
                  <c:v>2.1009999999999973E-2</c:v>
                </c:pt>
                <c:pt idx="4145">
                  <c:v>2.1405000000000007E-2</c:v>
                </c:pt>
                <c:pt idx="4146">
                  <c:v>2.4198000000000053E-2</c:v>
                </c:pt>
                <c:pt idx="4147">
                  <c:v>2.7085000000000026E-2</c:v>
                </c:pt>
                <c:pt idx="4148">
                  <c:v>2.9051000000000049E-2</c:v>
                </c:pt>
                <c:pt idx="4149">
                  <c:v>2.9496999999999995E-2</c:v>
                </c:pt>
                <c:pt idx="4150">
                  <c:v>2.5483999999999951E-2</c:v>
                </c:pt>
                <c:pt idx="4151">
                  <c:v>2.9120000000000035E-2</c:v>
                </c:pt>
                <c:pt idx="4152">
                  <c:v>3.0638000000000054E-2</c:v>
                </c:pt>
                <c:pt idx="4153">
                  <c:v>2.0742000000000038E-2</c:v>
                </c:pt>
                <c:pt idx="4154">
                  <c:v>2.2028999999999965E-2</c:v>
                </c:pt>
                <c:pt idx="4155">
                  <c:v>2.8429999999999955E-2</c:v>
                </c:pt>
                <c:pt idx="4156">
                  <c:v>2.4217000000000044E-2</c:v>
                </c:pt>
                <c:pt idx="4157">
                  <c:v>2.5155000000000038E-2</c:v>
                </c:pt>
                <c:pt idx="4158">
                  <c:v>2.863899999999997E-2</c:v>
                </c:pt>
                <c:pt idx="4159">
                  <c:v>2.1336000000000022E-2</c:v>
                </c:pt>
                <c:pt idx="4160">
                  <c:v>1.906399999999997E-2</c:v>
                </c:pt>
                <c:pt idx="4161">
                  <c:v>2.7336000000000027E-2</c:v>
                </c:pt>
                <c:pt idx="4162">
                  <c:v>2.6047000000000042E-2</c:v>
                </c:pt>
                <c:pt idx="4163">
                  <c:v>2.3959999999999981E-2</c:v>
                </c:pt>
                <c:pt idx="4164">
                  <c:v>2.7645999999999948E-2</c:v>
                </c:pt>
                <c:pt idx="4165">
                  <c:v>2.5710000000000011E-2</c:v>
                </c:pt>
                <c:pt idx="4166">
                  <c:v>2.4460000000000037E-2</c:v>
                </c:pt>
                <c:pt idx="4167">
                  <c:v>2.7892999999999946E-2</c:v>
                </c:pt>
                <c:pt idx="4168">
                  <c:v>3.0074000000000045E-2</c:v>
                </c:pt>
                <c:pt idx="4169">
                  <c:v>2.5977999999999946E-2</c:v>
                </c:pt>
                <c:pt idx="4170">
                  <c:v>2.7900999999999954E-2</c:v>
                </c:pt>
                <c:pt idx="4171">
                  <c:v>3.2011000000000012E-2</c:v>
                </c:pt>
                <c:pt idx="4172">
                  <c:v>2.337800000000001E-2</c:v>
                </c:pt>
                <c:pt idx="4173">
                  <c:v>2.4407999999999985E-2</c:v>
                </c:pt>
                <c:pt idx="4174">
                  <c:v>2.8102999999999989E-2</c:v>
                </c:pt>
                <c:pt idx="4175">
                  <c:v>2.0314000000000054E-2</c:v>
                </c:pt>
                <c:pt idx="4176">
                  <c:v>2.298699999999998E-2</c:v>
                </c:pt>
                <c:pt idx="4177">
                  <c:v>2.8973000000000027E-2</c:v>
                </c:pt>
                <c:pt idx="4178">
                  <c:v>2.636000000000005E-2</c:v>
                </c:pt>
                <c:pt idx="4179">
                  <c:v>2.7244000000000046E-2</c:v>
                </c:pt>
                <c:pt idx="4180">
                  <c:v>3.3506000000000036E-2</c:v>
                </c:pt>
                <c:pt idx="4181">
                  <c:v>2.9518000000000044E-2</c:v>
                </c:pt>
                <c:pt idx="4182">
                  <c:v>2.6957000000000009E-2</c:v>
                </c:pt>
                <c:pt idx="4183">
                  <c:v>3.4580999999999973E-2</c:v>
                </c:pt>
                <c:pt idx="4184">
                  <c:v>3.1290999999999958E-2</c:v>
                </c:pt>
                <c:pt idx="4185">
                  <c:v>2.563800000000005E-2</c:v>
                </c:pt>
                <c:pt idx="4186">
                  <c:v>3.1550999999999996E-2</c:v>
                </c:pt>
                <c:pt idx="4187">
                  <c:v>3.3831000000000055E-2</c:v>
                </c:pt>
                <c:pt idx="4188">
                  <c:v>2.7622999999999953E-2</c:v>
                </c:pt>
                <c:pt idx="4189">
                  <c:v>2.7633000000000019E-2</c:v>
                </c:pt>
                <c:pt idx="4190">
                  <c:v>3.3111000000000002E-2</c:v>
                </c:pt>
                <c:pt idx="4191">
                  <c:v>2.7316000000000007E-2</c:v>
                </c:pt>
                <c:pt idx="4192">
                  <c:v>2.2128999999999954E-2</c:v>
                </c:pt>
                <c:pt idx="4193">
                  <c:v>2.8351000000000015E-2</c:v>
                </c:pt>
                <c:pt idx="4194">
                  <c:v>2.6144999999999974E-2</c:v>
                </c:pt>
                <c:pt idx="4195">
                  <c:v>2.847999999999995E-2</c:v>
                </c:pt>
                <c:pt idx="4196">
                  <c:v>3.8931999999999967E-2</c:v>
                </c:pt>
                <c:pt idx="4197">
                  <c:v>3.6108999999999947E-2</c:v>
                </c:pt>
                <c:pt idx="4198">
                  <c:v>3.1870999999999983E-2</c:v>
                </c:pt>
                <c:pt idx="4199">
                  <c:v>3.7151999999999963E-2</c:v>
                </c:pt>
                <c:pt idx="4200">
                  <c:v>3.9050999999999947E-2</c:v>
                </c:pt>
                <c:pt idx="4201">
                  <c:v>2.6040999999999981E-2</c:v>
                </c:pt>
                <c:pt idx="4202">
                  <c:v>2.1441000000000043E-2</c:v>
                </c:pt>
                <c:pt idx="4203">
                  <c:v>3.4343000000000012E-2</c:v>
                </c:pt>
                <c:pt idx="4204">
                  <c:v>3.6027000000000031E-2</c:v>
                </c:pt>
                <c:pt idx="4205">
                  <c:v>3.1328000000000022E-2</c:v>
                </c:pt>
                <c:pt idx="4206">
                  <c:v>3.4922000000000009E-2</c:v>
                </c:pt>
                <c:pt idx="4207">
                  <c:v>3.4178000000000042E-2</c:v>
                </c:pt>
                <c:pt idx="4208">
                  <c:v>3.0695999999999946E-2</c:v>
                </c:pt>
                <c:pt idx="4209">
                  <c:v>3.6839999999999984E-2</c:v>
                </c:pt>
                <c:pt idx="4210">
                  <c:v>4.0610000000000035E-2</c:v>
                </c:pt>
                <c:pt idx="4211">
                  <c:v>3.3591999999999955E-2</c:v>
                </c:pt>
                <c:pt idx="4212">
                  <c:v>3.392700000000004E-2</c:v>
                </c:pt>
                <c:pt idx="4213">
                  <c:v>3.8510000000000044E-2</c:v>
                </c:pt>
                <c:pt idx="4214">
                  <c:v>3.2008000000000036E-2</c:v>
                </c:pt>
                <c:pt idx="4215">
                  <c:v>2.7641000000000027E-2</c:v>
                </c:pt>
                <c:pt idx="4216">
                  <c:v>3.0007000000000006E-2</c:v>
                </c:pt>
                <c:pt idx="4217">
                  <c:v>3.210500000000005E-2</c:v>
                </c:pt>
                <c:pt idx="4218">
                  <c:v>3.2773000000000052E-2</c:v>
                </c:pt>
                <c:pt idx="4219">
                  <c:v>3.8418999999999981E-2</c:v>
                </c:pt>
                <c:pt idx="4220">
                  <c:v>4.4046999999999947E-2</c:v>
                </c:pt>
                <c:pt idx="4221">
                  <c:v>3.8873999999999964E-2</c:v>
                </c:pt>
                <c:pt idx="4222">
                  <c:v>3.6174000000000039E-2</c:v>
                </c:pt>
                <c:pt idx="4223">
                  <c:v>3.8447000000000009E-2</c:v>
                </c:pt>
                <c:pt idx="4224">
                  <c:v>3.9339000000000013E-2</c:v>
                </c:pt>
                <c:pt idx="4225">
                  <c:v>3.9441999999999977E-2</c:v>
                </c:pt>
                <c:pt idx="4226">
                  <c:v>3.6812999999999985E-2</c:v>
                </c:pt>
                <c:pt idx="4227">
                  <c:v>3.6776999999999949E-2</c:v>
                </c:pt>
                <c:pt idx="4228">
                  <c:v>4.0405000000000024E-2</c:v>
                </c:pt>
                <c:pt idx="4229">
                  <c:v>4.2267999999999972E-2</c:v>
                </c:pt>
                <c:pt idx="4230">
                  <c:v>4.0533999999999959E-2</c:v>
                </c:pt>
                <c:pt idx="4231">
                  <c:v>3.8918000000000008E-2</c:v>
                </c:pt>
                <c:pt idx="4232">
                  <c:v>3.6839999999999984E-2</c:v>
                </c:pt>
                <c:pt idx="4233">
                  <c:v>3.5448000000000035E-2</c:v>
                </c:pt>
                <c:pt idx="4234">
                  <c:v>3.7502999999999953E-2</c:v>
                </c:pt>
                <c:pt idx="4235">
                  <c:v>3.5880000000000023E-2</c:v>
                </c:pt>
                <c:pt idx="4236">
                  <c:v>3.5113999999999979E-2</c:v>
                </c:pt>
                <c:pt idx="4237">
                  <c:v>3.7758999999999987E-2</c:v>
                </c:pt>
                <c:pt idx="4238">
                  <c:v>3.8011000000000017E-2</c:v>
                </c:pt>
                <c:pt idx="4239">
                  <c:v>4.0708999999999995E-2</c:v>
                </c:pt>
                <c:pt idx="4240">
                  <c:v>3.8282999999999956E-2</c:v>
                </c:pt>
                <c:pt idx="4241">
                  <c:v>3.393400000000002E-2</c:v>
                </c:pt>
                <c:pt idx="4242">
                  <c:v>3.8190999999999975E-2</c:v>
                </c:pt>
                <c:pt idx="4243">
                  <c:v>4.0609000000000006E-2</c:v>
                </c:pt>
                <c:pt idx="4244">
                  <c:v>3.5807000000000033E-2</c:v>
                </c:pt>
                <c:pt idx="4245">
                  <c:v>3.0276999999999998E-2</c:v>
                </c:pt>
                <c:pt idx="4246">
                  <c:v>3.2340999999999953E-2</c:v>
                </c:pt>
                <c:pt idx="4247">
                  <c:v>3.8096000000000019E-2</c:v>
                </c:pt>
                <c:pt idx="4248">
                  <c:v>4.2024999999999979E-2</c:v>
                </c:pt>
                <c:pt idx="4249">
                  <c:v>4.2398000000000047E-2</c:v>
                </c:pt>
                <c:pt idx="4250">
                  <c:v>3.8089999999999957E-2</c:v>
                </c:pt>
                <c:pt idx="4251">
                  <c:v>3.9853000000000027E-2</c:v>
                </c:pt>
                <c:pt idx="4252">
                  <c:v>4.5209999999999972E-2</c:v>
                </c:pt>
                <c:pt idx="4253">
                  <c:v>4.1347000000000023E-2</c:v>
                </c:pt>
                <c:pt idx="4254">
                  <c:v>3.5031000000000034E-2</c:v>
                </c:pt>
                <c:pt idx="4255">
                  <c:v>3.7995000000000001E-2</c:v>
                </c:pt>
                <c:pt idx="4256">
                  <c:v>4.3897999999999993E-2</c:v>
                </c:pt>
                <c:pt idx="4257">
                  <c:v>4.2460000000000053E-2</c:v>
                </c:pt>
                <c:pt idx="4258">
                  <c:v>4.311100000000001E-2</c:v>
                </c:pt>
                <c:pt idx="4259">
                  <c:v>4.617899999999997E-2</c:v>
                </c:pt>
                <c:pt idx="4260">
                  <c:v>4.0057000000000009E-2</c:v>
                </c:pt>
                <c:pt idx="4261">
                  <c:v>3.8752000000000009E-2</c:v>
                </c:pt>
                <c:pt idx="4262">
                  <c:v>4.3375000000000052E-2</c:v>
                </c:pt>
                <c:pt idx="4263">
                  <c:v>3.9548000000000028E-2</c:v>
                </c:pt>
                <c:pt idx="4264">
                  <c:v>3.7568000000000046E-2</c:v>
                </c:pt>
                <c:pt idx="4265">
                  <c:v>4.4874999999999998E-2</c:v>
                </c:pt>
                <c:pt idx="4266">
                  <c:v>4.6233999999999997E-2</c:v>
                </c:pt>
                <c:pt idx="4267">
                  <c:v>3.7417000000000034E-2</c:v>
                </c:pt>
                <c:pt idx="4268">
                  <c:v>4.0174999999999961E-2</c:v>
                </c:pt>
                <c:pt idx="4269">
                  <c:v>4.8250000000000015E-2</c:v>
                </c:pt>
                <c:pt idx="4270">
                  <c:v>4.4756000000000018E-2</c:v>
                </c:pt>
                <c:pt idx="4271">
                  <c:v>4.8561999999999994E-2</c:v>
                </c:pt>
                <c:pt idx="4272">
                  <c:v>5.1038999999999946E-2</c:v>
                </c:pt>
                <c:pt idx="4273">
                  <c:v>4.5289000000000024E-2</c:v>
                </c:pt>
                <c:pt idx="4274">
                  <c:v>4.7834999999999961E-2</c:v>
                </c:pt>
                <c:pt idx="4275">
                  <c:v>5.0042999999999949E-2</c:v>
                </c:pt>
                <c:pt idx="4276">
                  <c:v>4.5628000000000002E-2</c:v>
                </c:pt>
                <c:pt idx="4277">
                  <c:v>4.6992999999999951E-2</c:v>
                </c:pt>
                <c:pt idx="4278">
                  <c:v>4.8868000000000023E-2</c:v>
                </c:pt>
                <c:pt idx="4279">
                  <c:v>4.1675000000000018E-2</c:v>
                </c:pt>
                <c:pt idx="4280">
                  <c:v>4.2254000000000014E-2</c:v>
                </c:pt>
                <c:pt idx="4281">
                  <c:v>4.9537000000000053E-2</c:v>
                </c:pt>
                <c:pt idx="4282">
                  <c:v>4.4915999999999956E-2</c:v>
                </c:pt>
                <c:pt idx="4283">
                  <c:v>4.1654999999999998E-2</c:v>
                </c:pt>
                <c:pt idx="4284">
                  <c:v>4.9146000000000023E-2</c:v>
                </c:pt>
                <c:pt idx="4285">
                  <c:v>5.2509999999999946E-2</c:v>
                </c:pt>
                <c:pt idx="4286">
                  <c:v>4.8982999999999999E-2</c:v>
                </c:pt>
                <c:pt idx="4287">
                  <c:v>4.6636000000000011E-2</c:v>
                </c:pt>
                <c:pt idx="4288">
                  <c:v>4.6619999999999995E-2</c:v>
                </c:pt>
                <c:pt idx="4289">
                  <c:v>4.5479999999999965E-2</c:v>
                </c:pt>
                <c:pt idx="4290">
                  <c:v>4.3216000000000032E-2</c:v>
                </c:pt>
                <c:pt idx="4291">
                  <c:v>3.9197000000000037E-2</c:v>
                </c:pt>
                <c:pt idx="4292">
                  <c:v>4.0093000000000045E-2</c:v>
                </c:pt>
                <c:pt idx="4293">
                  <c:v>4.9189999999999956E-2</c:v>
                </c:pt>
                <c:pt idx="4294">
                  <c:v>5.2243000000000039E-2</c:v>
                </c:pt>
                <c:pt idx="4295">
                  <c:v>4.9395999999999995E-2</c:v>
                </c:pt>
                <c:pt idx="4296">
                  <c:v>4.9170000000000047E-2</c:v>
                </c:pt>
                <c:pt idx="4297">
                  <c:v>5.0262000000000029E-2</c:v>
                </c:pt>
                <c:pt idx="4298">
                  <c:v>5.0360999999999989E-2</c:v>
                </c:pt>
                <c:pt idx="4299">
                  <c:v>4.3340999999999963E-2</c:v>
                </c:pt>
                <c:pt idx="4300">
                  <c:v>3.946700000000003E-2</c:v>
                </c:pt>
                <c:pt idx="4301">
                  <c:v>4.3887000000000009E-2</c:v>
                </c:pt>
                <c:pt idx="4302">
                  <c:v>4.8200000000000021E-2</c:v>
                </c:pt>
                <c:pt idx="4303">
                  <c:v>4.5899000000000023E-2</c:v>
                </c:pt>
                <c:pt idx="4304">
                  <c:v>4.3440000000000034E-2</c:v>
                </c:pt>
                <c:pt idx="4305">
                  <c:v>4.8292000000000002E-2</c:v>
                </c:pt>
                <c:pt idx="4306">
                  <c:v>5.2846999999999977E-2</c:v>
                </c:pt>
                <c:pt idx="4307">
                  <c:v>5.9649999999999981E-2</c:v>
                </c:pt>
                <c:pt idx="4308">
                  <c:v>5.9609000000000023E-2</c:v>
                </c:pt>
                <c:pt idx="4309">
                  <c:v>4.6336999999999962E-2</c:v>
                </c:pt>
                <c:pt idx="4310">
                  <c:v>4.6977999999999964E-2</c:v>
                </c:pt>
                <c:pt idx="4311">
                  <c:v>5.377299999999996E-2</c:v>
                </c:pt>
                <c:pt idx="4312">
                  <c:v>5.0092000000000025E-2</c:v>
                </c:pt>
                <c:pt idx="4313">
                  <c:v>4.696100000000003E-2</c:v>
                </c:pt>
                <c:pt idx="4314">
                  <c:v>4.8819999999999975E-2</c:v>
                </c:pt>
                <c:pt idx="4315">
                  <c:v>5.2076000000000011E-2</c:v>
                </c:pt>
                <c:pt idx="4316">
                  <c:v>5.1544000000000034E-2</c:v>
                </c:pt>
                <c:pt idx="4317">
                  <c:v>5.3196000000000021E-2</c:v>
                </c:pt>
                <c:pt idx="4318">
                  <c:v>5.5718999999999963E-2</c:v>
                </c:pt>
                <c:pt idx="4319">
                  <c:v>5.0741999999999954E-2</c:v>
                </c:pt>
                <c:pt idx="4320">
                  <c:v>5.1985999999999977E-2</c:v>
                </c:pt>
                <c:pt idx="4321">
                  <c:v>5.9161000000000019E-2</c:v>
                </c:pt>
                <c:pt idx="4322">
                  <c:v>5.5966999999999989E-2</c:v>
                </c:pt>
                <c:pt idx="4323">
                  <c:v>4.8416000000000015E-2</c:v>
                </c:pt>
                <c:pt idx="4324">
                  <c:v>5.0382999999999956E-2</c:v>
                </c:pt>
                <c:pt idx="4325">
                  <c:v>5.0706999999999947E-2</c:v>
                </c:pt>
                <c:pt idx="4326">
                  <c:v>4.5740000000000003E-2</c:v>
                </c:pt>
                <c:pt idx="4327">
                  <c:v>5.358099999999999E-2</c:v>
                </c:pt>
                <c:pt idx="4328">
                  <c:v>5.9001999999999999E-2</c:v>
                </c:pt>
                <c:pt idx="4329">
                  <c:v>4.9991000000000008E-2</c:v>
                </c:pt>
                <c:pt idx="4330">
                  <c:v>4.9640000000000017E-2</c:v>
                </c:pt>
                <c:pt idx="4331">
                  <c:v>5.5294999999999983E-2</c:v>
                </c:pt>
                <c:pt idx="4332">
                  <c:v>5.3804999999999992E-2</c:v>
                </c:pt>
                <c:pt idx="4333">
                  <c:v>5.6216999999999961E-2</c:v>
                </c:pt>
                <c:pt idx="4334">
                  <c:v>6.0127999999999959E-2</c:v>
                </c:pt>
                <c:pt idx="4335">
                  <c:v>5.4074999999999984E-2</c:v>
                </c:pt>
                <c:pt idx="4336">
                  <c:v>5.5285000000000029E-2</c:v>
                </c:pt>
                <c:pt idx="4337">
                  <c:v>6.4258000000000037E-2</c:v>
                </c:pt>
                <c:pt idx="4338">
                  <c:v>5.4069999999999951E-2</c:v>
                </c:pt>
                <c:pt idx="4339">
                  <c:v>4.5381000000000005E-2</c:v>
                </c:pt>
                <c:pt idx="4340">
                  <c:v>5.2854999999999985E-2</c:v>
                </c:pt>
                <c:pt idx="4341">
                  <c:v>5.6208999999999953E-2</c:v>
                </c:pt>
                <c:pt idx="4342">
                  <c:v>5.5741000000000041E-2</c:v>
                </c:pt>
                <c:pt idx="4343">
                  <c:v>5.9860000000000024E-2</c:v>
                </c:pt>
                <c:pt idx="4344">
                  <c:v>6.196299999999999E-2</c:v>
                </c:pt>
                <c:pt idx="4345">
                  <c:v>5.4841999999999946E-2</c:v>
                </c:pt>
                <c:pt idx="4346">
                  <c:v>5.444899999999997E-2</c:v>
                </c:pt>
                <c:pt idx="4347">
                  <c:v>5.6003000000000025E-2</c:v>
                </c:pt>
                <c:pt idx="4348">
                  <c:v>4.6181999999999945E-2</c:v>
                </c:pt>
                <c:pt idx="4349">
                  <c:v>4.891599999999996E-2</c:v>
                </c:pt>
                <c:pt idx="4350">
                  <c:v>5.8942999999999968E-2</c:v>
                </c:pt>
                <c:pt idx="4351">
                  <c:v>5.5898000000000003E-2</c:v>
                </c:pt>
                <c:pt idx="4352">
                  <c:v>5.429700000000004E-2</c:v>
                </c:pt>
                <c:pt idx="4353">
                  <c:v>6.5343999999999958E-2</c:v>
                </c:pt>
                <c:pt idx="4354">
                  <c:v>6.8946999999999981E-2</c:v>
                </c:pt>
                <c:pt idx="4355">
                  <c:v>5.8020999999999989E-2</c:v>
                </c:pt>
                <c:pt idx="4356">
                  <c:v>5.8324000000000042E-2</c:v>
                </c:pt>
                <c:pt idx="4357">
                  <c:v>6.1997999999999998E-2</c:v>
                </c:pt>
                <c:pt idx="4358">
                  <c:v>5.4104999999999959E-2</c:v>
                </c:pt>
                <c:pt idx="4359">
                  <c:v>5.530999999999997E-2</c:v>
                </c:pt>
                <c:pt idx="4360">
                  <c:v>5.9943999999999997E-2</c:v>
                </c:pt>
                <c:pt idx="4361">
                  <c:v>5.668200000000001E-2</c:v>
                </c:pt>
                <c:pt idx="4362">
                  <c:v>5.8065999999999951E-2</c:v>
                </c:pt>
                <c:pt idx="4363">
                  <c:v>6.4999999999999947E-2</c:v>
                </c:pt>
                <c:pt idx="4364">
                  <c:v>6.1796999999999991E-2</c:v>
                </c:pt>
                <c:pt idx="4365">
                  <c:v>5.4606000000000043E-2</c:v>
                </c:pt>
                <c:pt idx="4366">
                  <c:v>5.9732000000000007E-2</c:v>
                </c:pt>
                <c:pt idx="4367">
                  <c:v>6.1610999999999971E-2</c:v>
                </c:pt>
                <c:pt idx="4368">
                  <c:v>5.6983000000000006E-2</c:v>
                </c:pt>
                <c:pt idx="4369">
                  <c:v>6.1420999999999948E-2</c:v>
                </c:pt>
                <c:pt idx="4370">
                  <c:v>6.3478000000000034E-2</c:v>
                </c:pt>
                <c:pt idx="4371">
                  <c:v>6.212899999999999E-2</c:v>
                </c:pt>
                <c:pt idx="4372">
                  <c:v>6.7249000000000003E-2</c:v>
                </c:pt>
                <c:pt idx="4373">
                  <c:v>6.8120999999999987E-2</c:v>
                </c:pt>
                <c:pt idx="4374">
                  <c:v>5.8304000000000022E-2</c:v>
                </c:pt>
                <c:pt idx="4375">
                  <c:v>5.5367999999999973E-2</c:v>
                </c:pt>
                <c:pt idx="4376">
                  <c:v>6.0049000000000019E-2</c:v>
                </c:pt>
                <c:pt idx="4377">
                  <c:v>5.5127999999999955E-2</c:v>
                </c:pt>
                <c:pt idx="4378">
                  <c:v>5.2320999999999951E-2</c:v>
                </c:pt>
                <c:pt idx="4379">
                  <c:v>5.9104000000000045E-2</c:v>
                </c:pt>
                <c:pt idx="4380">
                  <c:v>6.2568999999999986E-2</c:v>
                </c:pt>
                <c:pt idx="4381">
                  <c:v>6.6699999999999982E-2</c:v>
                </c:pt>
                <c:pt idx="4382">
                  <c:v>7.0967000000000002E-2</c:v>
                </c:pt>
                <c:pt idx="4383">
                  <c:v>6.9501999999999953E-2</c:v>
                </c:pt>
                <c:pt idx="4384">
                  <c:v>6.4663000000000026E-2</c:v>
                </c:pt>
                <c:pt idx="4385">
                  <c:v>6.3532000000000033E-2</c:v>
                </c:pt>
                <c:pt idx="4386">
                  <c:v>6.2529999999999974E-2</c:v>
                </c:pt>
                <c:pt idx="4387">
                  <c:v>5.7945000000000024E-2</c:v>
                </c:pt>
                <c:pt idx="4388">
                  <c:v>6.0510999999999981E-2</c:v>
                </c:pt>
                <c:pt idx="4389">
                  <c:v>6.2895999999999952E-2</c:v>
                </c:pt>
                <c:pt idx="4390">
                  <c:v>5.6968000000000019E-2</c:v>
                </c:pt>
                <c:pt idx="4391">
                  <c:v>5.6533999999999973E-2</c:v>
                </c:pt>
                <c:pt idx="4392">
                  <c:v>6.7464999999999997E-2</c:v>
                </c:pt>
                <c:pt idx="4393">
                  <c:v>7.3231999999999964E-2</c:v>
                </c:pt>
                <c:pt idx="4394">
                  <c:v>6.7636000000000029E-2</c:v>
                </c:pt>
                <c:pt idx="4395">
                  <c:v>7.2687999999999975E-2</c:v>
                </c:pt>
                <c:pt idx="4396">
                  <c:v>7.3529999999999984E-2</c:v>
                </c:pt>
                <c:pt idx="4397">
                  <c:v>6.0114000000000001E-2</c:v>
                </c:pt>
                <c:pt idx="4398">
                  <c:v>6.2942999999999971E-2</c:v>
                </c:pt>
                <c:pt idx="4399">
                  <c:v>6.6077000000000052E-2</c:v>
                </c:pt>
                <c:pt idx="4400">
                  <c:v>5.7004000000000055E-2</c:v>
                </c:pt>
                <c:pt idx="4401">
                  <c:v>6.0193000000000052E-2</c:v>
                </c:pt>
                <c:pt idx="4402">
                  <c:v>6.906000000000001E-2</c:v>
                </c:pt>
                <c:pt idx="4403">
                  <c:v>6.7587999999999981E-2</c:v>
                </c:pt>
                <c:pt idx="4404">
                  <c:v>6.3211000000000017E-2</c:v>
                </c:pt>
                <c:pt idx="4405">
                  <c:v>6.7321999999999993E-2</c:v>
                </c:pt>
                <c:pt idx="4406">
                  <c:v>7.0706999999999964E-2</c:v>
                </c:pt>
                <c:pt idx="4407">
                  <c:v>6.7687000000000053E-2</c:v>
                </c:pt>
                <c:pt idx="4408">
                  <c:v>6.5687000000000051E-2</c:v>
                </c:pt>
                <c:pt idx="4409">
                  <c:v>6.1980999999999953E-2</c:v>
                </c:pt>
                <c:pt idx="4410">
                  <c:v>5.8104000000000045E-2</c:v>
                </c:pt>
                <c:pt idx="4411">
                  <c:v>6.0715999999999992E-2</c:v>
                </c:pt>
                <c:pt idx="4412">
                  <c:v>6.894100000000003E-2</c:v>
                </c:pt>
                <c:pt idx="4413">
                  <c:v>7.0609999999999951E-2</c:v>
                </c:pt>
                <c:pt idx="4414">
                  <c:v>6.9172000000000011E-2</c:v>
                </c:pt>
                <c:pt idx="4415">
                  <c:v>7.5390999999999986E-2</c:v>
                </c:pt>
                <c:pt idx="4416">
                  <c:v>7.240000000000002E-2</c:v>
                </c:pt>
                <c:pt idx="4417">
                  <c:v>6.8035999999999985E-2</c:v>
                </c:pt>
                <c:pt idx="4418">
                  <c:v>7.0226000000000011E-2</c:v>
                </c:pt>
                <c:pt idx="4419">
                  <c:v>6.8949999999999956E-2</c:v>
                </c:pt>
                <c:pt idx="4420">
                  <c:v>6.7950999999999984E-2</c:v>
                </c:pt>
                <c:pt idx="4421">
                  <c:v>7.0840000000000014E-2</c:v>
                </c:pt>
                <c:pt idx="4422">
                  <c:v>7.2478000000000042E-2</c:v>
                </c:pt>
                <c:pt idx="4423">
                  <c:v>6.4301000000000053E-2</c:v>
                </c:pt>
                <c:pt idx="4424">
                  <c:v>6.053200000000003E-2</c:v>
                </c:pt>
                <c:pt idx="4425">
                  <c:v>6.7080999999999946E-2</c:v>
                </c:pt>
                <c:pt idx="4426">
                  <c:v>6.4714000000000049E-2</c:v>
                </c:pt>
                <c:pt idx="4427">
                  <c:v>6.6433999999999993E-2</c:v>
                </c:pt>
                <c:pt idx="4428">
                  <c:v>7.5734999999999997E-2</c:v>
                </c:pt>
                <c:pt idx="4429">
                  <c:v>7.6505000000000045E-2</c:v>
                </c:pt>
                <c:pt idx="4430">
                  <c:v>7.3134000000000032E-2</c:v>
                </c:pt>
                <c:pt idx="4431">
                  <c:v>7.450699999999999E-2</c:v>
                </c:pt>
                <c:pt idx="4432">
                  <c:v>7.2794000000000025E-2</c:v>
                </c:pt>
                <c:pt idx="4433">
                  <c:v>6.401100000000004E-2</c:v>
                </c:pt>
                <c:pt idx="4434">
                  <c:v>6.819200000000003E-2</c:v>
                </c:pt>
                <c:pt idx="4435">
                  <c:v>7.4755000000000016E-2</c:v>
                </c:pt>
                <c:pt idx="4436">
                  <c:v>6.5578000000000025E-2</c:v>
                </c:pt>
                <c:pt idx="4437">
                  <c:v>6.7721999999999949E-2</c:v>
                </c:pt>
                <c:pt idx="4438">
                  <c:v>7.6656999999999975E-2</c:v>
                </c:pt>
                <c:pt idx="4439">
                  <c:v>7.0826999999999973E-2</c:v>
                </c:pt>
                <c:pt idx="4440">
                  <c:v>6.5602000000000049E-2</c:v>
                </c:pt>
                <c:pt idx="4441">
                  <c:v>7.2999000000000036E-2</c:v>
                </c:pt>
                <c:pt idx="4442">
                  <c:v>7.6806999999999959E-2</c:v>
                </c:pt>
                <c:pt idx="4443">
                  <c:v>7.1948000000000012E-2</c:v>
                </c:pt>
                <c:pt idx="4444">
                  <c:v>7.4899999999999967E-2</c:v>
                </c:pt>
                <c:pt idx="4445">
                  <c:v>7.5815999999999995E-2</c:v>
                </c:pt>
                <c:pt idx="4446">
                  <c:v>7.0374999999999965E-2</c:v>
                </c:pt>
                <c:pt idx="4447">
                  <c:v>7.1778000000000008E-2</c:v>
                </c:pt>
                <c:pt idx="4448">
                  <c:v>7.2431000000000023E-2</c:v>
                </c:pt>
                <c:pt idx="4449">
                  <c:v>7.0058999999999982E-2</c:v>
                </c:pt>
                <c:pt idx="4450">
                  <c:v>7.1416000000000035E-2</c:v>
                </c:pt>
                <c:pt idx="4451">
                  <c:v>7.4276000000000009E-2</c:v>
                </c:pt>
                <c:pt idx="4452">
                  <c:v>7.2160000000000002E-2</c:v>
                </c:pt>
                <c:pt idx="4453">
                  <c:v>6.9509000000000043E-2</c:v>
                </c:pt>
                <c:pt idx="4454">
                  <c:v>7.7999999999999958E-2</c:v>
                </c:pt>
                <c:pt idx="4455">
                  <c:v>7.9412000000000038E-2</c:v>
                </c:pt>
                <c:pt idx="4456">
                  <c:v>7.3787999999999965E-2</c:v>
                </c:pt>
                <c:pt idx="4457">
                  <c:v>8.0474999999999963E-2</c:v>
                </c:pt>
                <c:pt idx="4458">
                  <c:v>8.351900000000001E-2</c:v>
                </c:pt>
                <c:pt idx="4459">
                  <c:v>7.5119999999999965E-2</c:v>
                </c:pt>
                <c:pt idx="4460">
                  <c:v>7.5250000000000039E-2</c:v>
                </c:pt>
                <c:pt idx="4461">
                  <c:v>8.4064999999999945E-2</c:v>
                </c:pt>
                <c:pt idx="4462">
                  <c:v>7.6574000000000031E-2</c:v>
                </c:pt>
                <c:pt idx="4463">
                  <c:v>6.8948000000000009E-2</c:v>
                </c:pt>
                <c:pt idx="4464">
                  <c:v>7.815799999999995E-2</c:v>
                </c:pt>
                <c:pt idx="4465">
                  <c:v>7.7532999999999963E-2</c:v>
                </c:pt>
                <c:pt idx="4466">
                  <c:v>7.2559999999999958E-2</c:v>
                </c:pt>
                <c:pt idx="4467">
                  <c:v>7.5766E-2</c:v>
                </c:pt>
                <c:pt idx="4468">
                  <c:v>7.6791999999999971E-2</c:v>
                </c:pt>
                <c:pt idx="4469">
                  <c:v>7.2045000000000026E-2</c:v>
                </c:pt>
                <c:pt idx="4470">
                  <c:v>7.2272000000000003E-2</c:v>
                </c:pt>
                <c:pt idx="4471">
                  <c:v>7.9934999999999978E-2</c:v>
                </c:pt>
                <c:pt idx="4472">
                  <c:v>7.4988000000000055E-2</c:v>
                </c:pt>
                <c:pt idx="4473">
                  <c:v>7.1012999999999993E-2</c:v>
                </c:pt>
                <c:pt idx="4474">
                  <c:v>8.0181999999999976E-2</c:v>
                </c:pt>
                <c:pt idx="4475">
                  <c:v>7.9289000000000054E-2</c:v>
                </c:pt>
                <c:pt idx="4476">
                  <c:v>7.6019999999999976E-2</c:v>
                </c:pt>
                <c:pt idx="4477">
                  <c:v>7.8875999999999946E-2</c:v>
                </c:pt>
                <c:pt idx="4478">
                  <c:v>7.8743000000000007E-2</c:v>
                </c:pt>
                <c:pt idx="4479">
                  <c:v>7.8226000000000018E-2</c:v>
                </c:pt>
                <c:pt idx="4480">
                  <c:v>8.2972999999999963E-2</c:v>
                </c:pt>
                <c:pt idx="4481">
                  <c:v>8.3825999999999956E-2</c:v>
                </c:pt>
                <c:pt idx="4482">
                  <c:v>7.7365000000000017E-2</c:v>
                </c:pt>
                <c:pt idx="4483">
                  <c:v>7.9670000000000019E-2</c:v>
                </c:pt>
                <c:pt idx="4484">
                  <c:v>8.0237000000000003E-2</c:v>
                </c:pt>
                <c:pt idx="4485">
                  <c:v>7.4479999999999991E-2</c:v>
                </c:pt>
                <c:pt idx="4486">
                  <c:v>7.7463999999999977E-2</c:v>
                </c:pt>
                <c:pt idx="4487">
                  <c:v>8.0845999999999973E-2</c:v>
                </c:pt>
                <c:pt idx="4488">
                  <c:v>7.9713999999999952E-2</c:v>
                </c:pt>
                <c:pt idx="4489">
                  <c:v>8.1489999999999951E-2</c:v>
                </c:pt>
                <c:pt idx="4490">
                  <c:v>8.8435999999999959E-2</c:v>
                </c:pt>
                <c:pt idx="4491">
                  <c:v>8.5458999999999952E-2</c:v>
                </c:pt>
                <c:pt idx="4492">
                  <c:v>7.7173999999999965E-2</c:v>
                </c:pt>
                <c:pt idx="4493">
                  <c:v>8.0610999999999988E-2</c:v>
                </c:pt>
                <c:pt idx="4494">
                  <c:v>7.9516000000000031E-2</c:v>
                </c:pt>
                <c:pt idx="4495">
                  <c:v>7.5107999999999953E-2</c:v>
                </c:pt>
                <c:pt idx="4496">
                  <c:v>7.9197999999999991E-2</c:v>
                </c:pt>
                <c:pt idx="4497">
                  <c:v>8.1772999999999985E-2</c:v>
                </c:pt>
                <c:pt idx="4498">
                  <c:v>7.9953000000000052E-2</c:v>
                </c:pt>
                <c:pt idx="4499">
                  <c:v>7.8977999999999993E-2</c:v>
                </c:pt>
                <c:pt idx="4500">
                  <c:v>8.4312000000000054E-2</c:v>
                </c:pt>
                <c:pt idx="4501">
                  <c:v>8.7647999999999948E-2</c:v>
                </c:pt>
                <c:pt idx="4502">
                  <c:v>8.6417999999999995E-2</c:v>
                </c:pt>
                <c:pt idx="4503">
                  <c:v>9.0574999999999961E-2</c:v>
                </c:pt>
                <c:pt idx="4504">
                  <c:v>9.3926999999999983E-2</c:v>
                </c:pt>
                <c:pt idx="4505">
                  <c:v>8.899199999999996E-2</c:v>
                </c:pt>
                <c:pt idx="4506">
                  <c:v>8.3187000000000011E-2</c:v>
                </c:pt>
                <c:pt idx="4507">
                  <c:v>8.3300000000000041E-2</c:v>
                </c:pt>
                <c:pt idx="4508">
                  <c:v>8.0111000000000043E-2</c:v>
                </c:pt>
                <c:pt idx="4509">
                  <c:v>7.7008999999999994E-2</c:v>
                </c:pt>
                <c:pt idx="4510">
                  <c:v>8.1466999999999956E-2</c:v>
                </c:pt>
                <c:pt idx="4511">
                  <c:v>8.0065000000000053E-2</c:v>
                </c:pt>
                <c:pt idx="4512">
                  <c:v>7.910600000000001E-2</c:v>
                </c:pt>
                <c:pt idx="4513">
                  <c:v>8.522200000000002E-2</c:v>
                </c:pt>
                <c:pt idx="4514">
                  <c:v>8.3083000000000018E-2</c:v>
                </c:pt>
                <c:pt idx="4515">
                  <c:v>7.9312999999999967E-2</c:v>
                </c:pt>
                <c:pt idx="4516">
                  <c:v>8.0623E-2</c:v>
                </c:pt>
                <c:pt idx="4517">
                  <c:v>8.4666000000000019E-2</c:v>
                </c:pt>
                <c:pt idx="4518">
                  <c:v>8.7227000000000054E-2</c:v>
                </c:pt>
                <c:pt idx="4519">
                  <c:v>8.3587999999999996E-2</c:v>
                </c:pt>
                <c:pt idx="4520">
                  <c:v>8.7117E-2</c:v>
                </c:pt>
                <c:pt idx="4521">
                  <c:v>9.243800000000002E-2</c:v>
                </c:pt>
                <c:pt idx="4522">
                  <c:v>8.6807999999999996E-2</c:v>
                </c:pt>
                <c:pt idx="4523">
                  <c:v>8.1790999999999947E-2</c:v>
                </c:pt>
                <c:pt idx="4524">
                  <c:v>8.1640999999999964E-2</c:v>
                </c:pt>
                <c:pt idx="4525">
                  <c:v>8.4233000000000002E-2</c:v>
                </c:pt>
                <c:pt idx="4526">
                  <c:v>8.7322000000000011E-2</c:v>
                </c:pt>
                <c:pt idx="4527">
                  <c:v>8.6315999999999948E-2</c:v>
                </c:pt>
                <c:pt idx="4528">
                  <c:v>8.3247999999999989E-2</c:v>
                </c:pt>
                <c:pt idx="4529">
                  <c:v>8.6829000000000045E-2</c:v>
                </c:pt>
                <c:pt idx="4530">
                  <c:v>8.8592000000000004E-2</c:v>
                </c:pt>
                <c:pt idx="4531">
                  <c:v>8.2439999999999958E-2</c:v>
                </c:pt>
                <c:pt idx="4532">
                  <c:v>8.6350000000000038E-2</c:v>
                </c:pt>
                <c:pt idx="4533">
                  <c:v>9.5852999999999966E-2</c:v>
                </c:pt>
                <c:pt idx="4534">
                  <c:v>9.2783999999999978E-2</c:v>
                </c:pt>
                <c:pt idx="4535">
                  <c:v>8.4504000000000024E-2</c:v>
                </c:pt>
                <c:pt idx="4536">
                  <c:v>8.8793000000000011E-2</c:v>
                </c:pt>
                <c:pt idx="4537">
                  <c:v>9.2408000000000046E-2</c:v>
                </c:pt>
                <c:pt idx="4538">
                  <c:v>8.5278999999999994E-2</c:v>
                </c:pt>
                <c:pt idx="4539">
                  <c:v>8.6917000000000022E-2</c:v>
                </c:pt>
                <c:pt idx="4540">
                  <c:v>8.7760999999999978E-2</c:v>
                </c:pt>
                <c:pt idx="4541">
                  <c:v>8.1067E-2</c:v>
                </c:pt>
                <c:pt idx="4542">
                  <c:v>9.1682999999999959E-2</c:v>
                </c:pt>
                <c:pt idx="4543">
                  <c:v>0.10104199999999997</c:v>
                </c:pt>
                <c:pt idx="4544">
                  <c:v>8.8705000000000034E-2</c:v>
                </c:pt>
                <c:pt idx="4545">
                  <c:v>8.295600000000003E-2</c:v>
                </c:pt>
                <c:pt idx="4546">
                  <c:v>8.9829000000000048E-2</c:v>
                </c:pt>
                <c:pt idx="4547">
                  <c:v>8.7121000000000004E-2</c:v>
                </c:pt>
                <c:pt idx="4548">
                  <c:v>8.3790000000000031E-2</c:v>
                </c:pt>
                <c:pt idx="4549">
                  <c:v>9.1914999999999969E-2</c:v>
                </c:pt>
                <c:pt idx="4550">
                  <c:v>9.328000000000003E-2</c:v>
                </c:pt>
                <c:pt idx="4551">
                  <c:v>8.9006999999999947E-2</c:v>
                </c:pt>
                <c:pt idx="4552">
                  <c:v>9.303399999999995E-2</c:v>
                </c:pt>
                <c:pt idx="4553">
                  <c:v>9.3601000000000045E-2</c:v>
                </c:pt>
                <c:pt idx="4554">
                  <c:v>9.1615000000000002E-2</c:v>
                </c:pt>
                <c:pt idx="4555">
                  <c:v>9.5768999999999993E-2</c:v>
                </c:pt>
                <c:pt idx="4556">
                  <c:v>9.5609000000000055E-2</c:v>
                </c:pt>
                <c:pt idx="4557">
                  <c:v>9.1102000000000016E-2</c:v>
                </c:pt>
                <c:pt idx="4558">
                  <c:v>9.2478999999999978E-2</c:v>
                </c:pt>
                <c:pt idx="4559">
                  <c:v>9.3152000000000013E-2</c:v>
                </c:pt>
                <c:pt idx="4560">
                  <c:v>8.3423000000000025E-2</c:v>
                </c:pt>
                <c:pt idx="4561">
                  <c:v>8.5231999999999974E-2</c:v>
                </c:pt>
                <c:pt idx="4562">
                  <c:v>9.653299999999998E-2</c:v>
                </c:pt>
                <c:pt idx="4563">
                  <c:v>9.4701999999999953E-2</c:v>
                </c:pt>
                <c:pt idx="4564">
                  <c:v>9.3655999999999962E-2</c:v>
                </c:pt>
                <c:pt idx="4565">
                  <c:v>9.5277999999999974E-2</c:v>
                </c:pt>
                <c:pt idx="4566">
                  <c:v>9.4079000000000024E-2</c:v>
                </c:pt>
                <c:pt idx="4567">
                  <c:v>9.6145000000000036E-2</c:v>
                </c:pt>
                <c:pt idx="4568">
                  <c:v>9.7798999999999969E-2</c:v>
                </c:pt>
                <c:pt idx="4569">
                  <c:v>9.2220999999999997E-2</c:v>
                </c:pt>
                <c:pt idx="4570">
                  <c:v>8.5918999999999968E-2</c:v>
                </c:pt>
                <c:pt idx="4571">
                  <c:v>9.7075000000000022E-2</c:v>
                </c:pt>
                <c:pt idx="4572">
                  <c:v>0.10069399999999995</c:v>
                </c:pt>
                <c:pt idx="4573">
                  <c:v>8.5890000000000022E-2</c:v>
                </c:pt>
                <c:pt idx="4574">
                  <c:v>8.7215000000000042E-2</c:v>
                </c:pt>
                <c:pt idx="4575">
                  <c:v>9.7312999999999983E-2</c:v>
                </c:pt>
                <c:pt idx="4576">
                  <c:v>9.3948999999999949E-2</c:v>
                </c:pt>
                <c:pt idx="4577">
                  <c:v>8.9283000000000001E-2</c:v>
                </c:pt>
                <c:pt idx="4578">
                  <c:v>9.0300000000000047E-2</c:v>
                </c:pt>
                <c:pt idx="4579">
                  <c:v>8.6960000000000037E-2</c:v>
                </c:pt>
                <c:pt idx="4580">
                  <c:v>8.7852000000000041E-2</c:v>
                </c:pt>
                <c:pt idx="4581">
                  <c:v>0.10287400000000002</c:v>
                </c:pt>
                <c:pt idx="4582">
                  <c:v>0.10591300000000003</c:v>
                </c:pt>
                <c:pt idx="4583">
                  <c:v>9.8168000000000033E-2</c:v>
                </c:pt>
                <c:pt idx="4584">
                  <c:v>0.10574899999999998</c:v>
                </c:pt>
                <c:pt idx="4585">
                  <c:v>0.11109500000000005</c:v>
                </c:pt>
                <c:pt idx="4586">
                  <c:v>9.8650000000000015E-2</c:v>
                </c:pt>
                <c:pt idx="4587">
                  <c:v>9.2431000000000041E-2</c:v>
                </c:pt>
                <c:pt idx="4588">
                  <c:v>9.9943000000000004E-2</c:v>
                </c:pt>
                <c:pt idx="4589">
                  <c:v>9.769300000000003E-2</c:v>
                </c:pt>
                <c:pt idx="4590">
                  <c:v>9.1036000000000006E-2</c:v>
                </c:pt>
                <c:pt idx="4591">
                  <c:v>9.925700000000004E-2</c:v>
                </c:pt>
                <c:pt idx="4592">
                  <c:v>9.9430000000000018E-2</c:v>
                </c:pt>
                <c:pt idx="4593">
                  <c:v>9.0283000000000002E-2</c:v>
                </c:pt>
                <c:pt idx="4594">
                  <c:v>9.5071000000000017E-2</c:v>
                </c:pt>
                <c:pt idx="4595">
                  <c:v>0.10020499999999999</c:v>
                </c:pt>
                <c:pt idx="4596">
                  <c:v>9.4732000000000038E-2</c:v>
                </c:pt>
                <c:pt idx="4597">
                  <c:v>9.6310000000000007E-2</c:v>
                </c:pt>
                <c:pt idx="4598">
                  <c:v>0.10063100000000003</c:v>
                </c:pt>
                <c:pt idx="4599">
                  <c:v>9.0859000000000023E-2</c:v>
                </c:pt>
                <c:pt idx="4600">
                  <c:v>9.0087000000000028E-2</c:v>
                </c:pt>
                <c:pt idx="4601">
                  <c:v>0.10145999999999999</c:v>
                </c:pt>
                <c:pt idx="4602">
                  <c:v>9.8046999999999995E-2</c:v>
                </c:pt>
                <c:pt idx="4603">
                  <c:v>9.5280999999999949E-2</c:v>
                </c:pt>
                <c:pt idx="4604">
                  <c:v>9.9794999999999967E-2</c:v>
                </c:pt>
                <c:pt idx="4605">
                  <c:v>0.10317200000000004</c:v>
                </c:pt>
                <c:pt idx="4606">
                  <c:v>0.105522</c:v>
                </c:pt>
                <c:pt idx="4607">
                  <c:v>0.10743100000000005</c:v>
                </c:pt>
                <c:pt idx="4608">
                  <c:v>0.10597299999999998</c:v>
                </c:pt>
                <c:pt idx="4609">
                  <c:v>0.10344799999999998</c:v>
                </c:pt>
                <c:pt idx="4610">
                  <c:v>0.10794199999999998</c:v>
                </c:pt>
                <c:pt idx="4611">
                  <c:v>0.10476099999999999</c:v>
                </c:pt>
                <c:pt idx="4612">
                  <c:v>9.5943000000000001E-2</c:v>
                </c:pt>
                <c:pt idx="4613">
                  <c:v>0.100823</c:v>
                </c:pt>
                <c:pt idx="4614">
                  <c:v>0.10530899999999999</c:v>
                </c:pt>
                <c:pt idx="4615">
                  <c:v>0.10243199999999997</c:v>
                </c:pt>
                <c:pt idx="4616">
                  <c:v>9.8140000000000005E-2</c:v>
                </c:pt>
                <c:pt idx="4617">
                  <c:v>9.7189999999999999E-2</c:v>
                </c:pt>
                <c:pt idx="4618">
                  <c:v>9.5929000000000042E-2</c:v>
                </c:pt>
                <c:pt idx="4619">
                  <c:v>9.5573000000000019E-2</c:v>
                </c:pt>
                <c:pt idx="4620">
                  <c:v>0.10240400000000005</c:v>
                </c:pt>
                <c:pt idx="4621">
                  <c:v>9.9952999999999959E-2</c:v>
                </c:pt>
                <c:pt idx="4622">
                  <c:v>9.5439000000000052E-2</c:v>
                </c:pt>
                <c:pt idx="4623">
                  <c:v>0.10307599999999995</c:v>
                </c:pt>
                <c:pt idx="4624">
                  <c:v>0.11158599999999996</c:v>
                </c:pt>
                <c:pt idx="4625">
                  <c:v>0.10994000000000004</c:v>
                </c:pt>
                <c:pt idx="4626">
                  <c:v>0.10402199999999995</c:v>
                </c:pt>
                <c:pt idx="4627">
                  <c:v>0.10309299999999999</c:v>
                </c:pt>
                <c:pt idx="4628">
                  <c:v>9.6999999999999975E-2</c:v>
                </c:pt>
                <c:pt idx="4629">
                  <c:v>9.5663000000000054E-2</c:v>
                </c:pt>
                <c:pt idx="4630">
                  <c:v>0.10721899999999995</c:v>
                </c:pt>
                <c:pt idx="4631">
                  <c:v>0.105545</c:v>
                </c:pt>
                <c:pt idx="4632">
                  <c:v>9.8632999999999971E-2</c:v>
                </c:pt>
                <c:pt idx="4633">
                  <c:v>0.10311199999999998</c:v>
                </c:pt>
                <c:pt idx="4634">
                  <c:v>0.10730499999999998</c:v>
                </c:pt>
                <c:pt idx="4635">
                  <c:v>0.10291399999999995</c:v>
                </c:pt>
                <c:pt idx="4636">
                  <c:v>0.10298300000000005</c:v>
                </c:pt>
                <c:pt idx="4637">
                  <c:v>0.11244500000000002</c:v>
                </c:pt>
                <c:pt idx="4638">
                  <c:v>0.109815</c:v>
                </c:pt>
                <c:pt idx="4639">
                  <c:v>0.103711</c:v>
                </c:pt>
                <c:pt idx="4640">
                  <c:v>0.11055099999999995</c:v>
                </c:pt>
                <c:pt idx="4641">
                  <c:v>0.10902500000000004</c:v>
                </c:pt>
                <c:pt idx="4642">
                  <c:v>9.9867999999999957E-2</c:v>
                </c:pt>
                <c:pt idx="4643">
                  <c:v>0.10182800000000003</c:v>
                </c:pt>
                <c:pt idx="4644">
                  <c:v>0.10313499999999998</c:v>
                </c:pt>
                <c:pt idx="4645">
                  <c:v>9.8180999999999963E-2</c:v>
                </c:pt>
                <c:pt idx="4646">
                  <c:v>0.10780599999999996</c:v>
                </c:pt>
                <c:pt idx="4647">
                  <c:v>0.11936100000000005</c:v>
                </c:pt>
                <c:pt idx="4648">
                  <c:v>0.10945700000000003</c:v>
                </c:pt>
                <c:pt idx="4649">
                  <c:v>0.10351600000000005</c:v>
                </c:pt>
                <c:pt idx="4650">
                  <c:v>0.11155099999999996</c:v>
                </c:pt>
                <c:pt idx="4651">
                  <c:v>0.11332399999999998</c:v>
                </c:pt>
                <c:pt idx="4652">
                  <c:v>0.10921700000000001</c:v>
                </c:pt>
                <c:pt idx="4653">
                  <c:v>0.10931199999999996</c:v>
                </c:pt>
                <c:pt idx="4654">
                  <c:v>0.10925200000000002</c:v>
                </c:pt>
                <c:pt idx="4655">
                  <c:v>9.9723000000000006E-2</c:v>
                </c:pt>
                <c:pt idx="4656">
                  <c:v>9.9439000000000055E-2</c:v>
                </c:pt>
                <c:pt idx="4657">
                  <c:v>0.10794000000000004</c:v>
                </c:pt>
                <c:pt idx="4658">
                  <c:v>0.10594599999999998</c:v>
                </c:pt>
                <c:pt idx="4659">
                  <c:v>0.105653</c:v>
                </c:pt>
                <c:pt idx="4660">
                  <c:v>0.11341900000000005</c:v>
                </c:pt>
                <c:pt idx="4661">
                  <c:v>0.11158100000000004</c:v>
                </c:pt>
                <c:pt idx="4662">
                  <c:v>0.10602900000000004</c:v>
                </c:pt>
                <c:pt idx="4663">
                  <c:v>0.11232299999999995</c:v>
                </c:pt>
                <c:pt idx="4664">
                  <c:v>0.11138300000000001</c:v>
                </c:pt>
                <c:pt idx="4665">
                  <c:v>9.9910999999999972E-2</c:v>
                </c:pt>
                <c:pt idx="4666">
                  <c:v>0.10439399999999999</c:v>
                </c:pt>
                <c:pt idx="4667">
                  <c:v>0.11085699999999998</c:v>
                </c:pt>
                <c:pt idx="4668">
                  <c:v>0.10649900000000001</c:v>
                </c:pt>
                <c:pt idx="4669">
                  <c:v>0.11118499999999998</c:v>
                </c:pt>
                <c:pt idx="4670">
                  <c:v>0.11713300000000004</c:v>
                </c:pt>
                <c:pt idx="4671">
                  <c:v>0.111761</c:v>
                </c:pt>
                <c:pt idx="4672">
                  <c:v>0.10834999999999995</c:v>
                </c:pt>
                <c:pt idx="4673">
                  <c:v>0.11496099999999998</c:v>
                </c:pt>
                <c:pt idx="4674">
                  <c:v>0.11637399999999998</c:v>
                </c:pt>
                <c:pt idx="4675">
                  <c:v>0.11105799999999999</c:v>
                </c:pt>
                <c:pt idx="4676">
                  <c:v>0.11427699999999996</c:v>
                </c:pt>
                <c:pt idx="4677">
                  <c:v>0.112599</c:v>
                </c:pt>
                <c:pt idx="4678">
                  <c:v>0.10372599999999998</c:v>
                </c:pt>
                <c:pt idx="4679">
                  <c:v>0.10605799999999999</c:v>
                </c:pt>
                <c:pt idx="4680">
                  <c:v>0.11158299999999999</c:v>
                </c:pt>
                <c:pt idx="4681">
                  <c:v>0.11216300000000001</c:v>
                </c:pt>
                <c:pt idx="4682">
                  <c:v>0.11033599999999999</c:v>
                </c:pt>
                <c:pt idx="4683">
                  <c:v>0.11244699999999996</c:v>
                </c:pt>
                <c:pt idx="4684">
                  <c:v>0.11553899999999995</c:v>
                </c:pt>
                <c:pt idx="4685">
                  <c:v>0.11284400000000006</c:v>
                </c:pt>
                <c:pt idx="4686">
                  <c:v>0.11194700000000002</c:v>
                </c:pt>
                <c:pt idx="4687">
                  <c:v>0.11055400000000004</c:v>
                </c:pt>
                <c:pt idx="4688">
                  <c:v>0.11039399999999999</c:v>
                </c:pt>
                <c:pt idx="4689">
                  <c:v>0.11825200000000002</c:v>
                </c:pt>
                <c:pt idx="4690">
                  <c:v>0.11971900000000002</c:v>
                </c:pt>
                <c:pt idx="4691">
                  <c:v>0.11036500000000005</c:v>
                </c:pt>
                <c:pt idx="4692">
                  <c:v>0.10834500000000002</c:v>
                </c:pt>
                <c:pt idx="4693">
                  <c:v>0.11822500000000002</c:v>
                </c:pt>
                <c:pt idx="4694">
                  <c:v>0.12078699999999998</c:v>
                </c:pt>
                <c:pt idx="4695">
                  <c:v>0.11666699999999997</c:v>
                </c:pt>
                <c:pt idx="4696">
                  <c:v>0.11990699999999999</c:v>
                </c:pt>
                <c:pt idx="4697">
                  <c:v>0.11660800000000004</c:v>
                </c:pt>
                <c:pt idx="4698">
                  <c:v>0.10927299999999995</c:v>
                </c:pt>
                <c:pt idx="4699">
                  <c:v>0.11334299999999997</c:v>
                </c:pt>
                <c:pt idx="4700">
                  <c:v>0.11730499999999999</c:v>
                </c:pt>
                <c:pt idx="4701">
                  <c:v>0.11441999999999997</c:v>
                </c:pt>
                <c:pt idx="4702">
                  <c:v>0.11460199999999998</c:v>
                </c:pt>
                <c:pt idx="4703">
                  <c:v>0.11396799999999996</c:v>
                </c:pt>
                <c:pt idx="4704">
                  <c:v>0.10304800000000003</c:v>
                </c:pt>
                <c:pt idx="4705">
                  <c:v>0.10533300000000001</c:v>
                </c:pt>
                <c:pt idx="4706">
                  <c:v>0.11997599999999997</c:v>
                </c:pt>
                <c:pt idx="4707">
                  <c:v>0.12065499999999996</c:v>
                </c:pt>
                <c:pt idx="4708">
                  <c:v>0.11915799999999999</c:v>
                </c:pt>
                <c:pt idx="4709">
                  <c:v>0.12466699999999997</c:v>
                </c:pt>
                <c:pt idx="4710">
                  <c:v>0.12383100000000002</c:v>
                </c:pt>
                <c:pt idx="4711">
                  <c:v>0.11735899999999999</c:v>
                </c:pt>
                <c:pt idx="4712">
                  <c:v>0.11980500000000005</c:v>
                </c:pt>
                <c:pt idx="4713">
                  <c:v>0.12741199999999997</c:v>
                </c:pt>
                <c:pt idx="4714">
                  <c:v>0.12271600000000005</c:v>
                </c:pt>
                <c:pt idx="4715">
                  <c:v>0.11548599999999998</c:v>
                </c:pt>
                <c:pt idx="4716">
                  <c:v>0.11533099999999996</c:v>
                </c:pt>
                <c:pt idx="4717">
                  <c:v>0.11444699999999997</c:v>
                </c:pt>
                <c:pt idx="4718">
                  <c:v>0.11390999999999996</c:v>
                </c:pt>
                <c:pt idx="4719">
                  <c:v>0.11391099999999998</c:v>
                </c:pt>
                <c:pt idx="4720">
                  <c:v>0.118726</c:v>
                </c:pt>
                <c:pt idx="4721">
                  <c:v>0.12327299999999997</c:v>
                </c:pt>
                <c:pt idx="4722">
                  <c:v>0.12337799999999999</c:v>
                </c:pt>
                <c:pt idx="4723">
                  <c:v>0.12104199999999998</c:v>
                </c:pt>
                <c:pt idx="4724">
                  <c:v>0.11756200000000006</c:v>
                </c:pt>
                <c:pt idx="4725">
                  <c:v>0.12227500000000002</c:v>
                </c:pt>
                <c:pt idx="4726">
                  <c:v>0.12389499999999998</c:v>
                </c:pt>
                <c:pt idx="4727">
                  <c:v>0.11669200000000002</c:v>
                </c:pt>
                <c:pt idx="4728">
                  <c:v>0.11276600000000003</c:v>
                </c:pt>
                <c:pt idx="4729">
                  <c:v>0.11677899999999997</c:v>
                </c:pt>
                <c:pt idx="4730">
                  <c:v>0.12313200000000002</c:v>
                </c:pt>
                <c:pt idx="4731">
                  <c:v>0.12055899999999997</c:v>
                </c:pt>
                <c:pt idx="4732">
                  <c:v>0.11934400000000001</c:v>
                </c:pt>
                <c:pt idx="4733">
                  <c:v>0.12226199999999998</c:v>
                </c:pt>
                <c:pt idx="4734">
                  <c:v>0.12251900000000004</c:v>
                </c:pt>
                <c:pt idx="4735">
                  <c:v>0.12604300000000002</c:v>
                </c:pt>
                <c:pt idx="4736">
                  <c:v>0.12523200000000001</c:v>
                </c:pt>
                <c:pt idx="4737">
                  <c:v>0.12092400000000003</c:v>
                </c:pt>
                <c:pt idx="4738">
                  <c:v>0.117919</c:v>
                </c:pt>
                <c:pt idx="4739">
                  <c:v>0.11726899999999996</c:v>
                </c:pt>
                <c:pt idx="4740">
                  <c:v>0.11876100000000001</c:v>
                </c:pt>
                <c:pt idx="4741">
                  <c:v>0.11657799999999996</c:v>
                </c:pt>
                <c:pt idx="4742">
                  <c:v>0.11799000000000004</c:v>
                </c:pt>
                <c:pt idx="4743">
                  <c:v>0.12114400000000003</c:v>
                </c:pt>
                <c:pt idx="4744">
                  <c:v>0.11913700000000005</c:v>
                </c:pt>
                <c:pt idx="4745">
                  <c:v>0.12005600000000005</c:v>
                </c:pt>
                <c:pt idx="4746">
                  <c:v>0.12132299999999996</c:v>
                </c:pt>
                <c:pt idx="4747">
                  <c:v>0.12165400000000004</c:v>
                </c:pt>
                <c:pt idx="4748">
                  <c:v>0.12800900000000004</c:v>
                </c:pt>
                <c:pt idx="4749">
                  <c:v>0.13224599999999997</c:v>
                </c:pt>
                <c:pt idx="4750">
                  <c:v>0.12408600000000003</c:v>
                </c:pt>
                <c:pt idx="4751">
                  <c:v>0.12162399999999995</c:v>
                </c:pt>
                <c:pt idx="4752">
                  <c:v>0.13154299999999997</c:v>
                </c:pt>
                <c:pt idx="4753">
                  <c:v>0.12698399999999999</c:v>
                </c:pt>
                <c:pt idx="4754">
                  <c:v>0.12050300000000003</c:v>
                </c:pt>
                <c:pt idx="4755">
                  <c:v>0.12982700000000003</c:v>
                </c:pt>
                <c:pt idx="4756">
                  <c:v>0.13233399999999995</c:v>
                </c:pt>
                <c:pt idx="4757">
                  <c:v>0.12435799999999997</c:v>
                </c:pt>
                <c:pt idx="4758">
                  <c:v>0.12463400000000002</c:v>
                </c:pt>
                <c:pt idx="4759">
                  <c:v>0.13071500000000003</c:v>
                </c:pt>
                <c:pt idx="4760">
                  <c:v>0.12672499999999998</c:v>
                </c:pt>
                <c:pt idx="4761">
                  <c:v>0.12307900000000005</c:v>
                </c:pt>
                <c:pt idx="4762">
                  <c:v>0.12478199999999995</c:v>
                </c:pt>
                <c:pt idx="4763">
                  <c:v>0.11790999999999996</c:v>
                </c:pt>
                <c:pt idx="4764">
                  <c:v>0.115398</c:v>
                </c:pt>
                <c:pt idx="4765">
                  <c:v>0.12460499999999997</c:v>
                </c:pt>
                <c:pt idx="4766">
                  <c:v>0.13047799999999998</c:v>
                </c:pt>
                <c:pt idx="4767">
                  <c:v>0.12808799999999998</c:v>
                </c:pt>
                <c:pt idx="4768">
                  <c:v>0.13062099999999999</c:v>
                </c:pt>
                <c:pt idx="4769">
                  <c:v>0.13158800000000004</c:v>
                </c:pt>
                <c:pt idx="4770">
                  <c:v>0.12197800000000003</c:v>
                </c:pt>
                <c:pt idx="4771">
                  <c:v>0.12353999999999998</c:v>
                </c:pt>
                <c:pt idx="4772">
                  <c:v>0.12762499999999999</c:v>
                </c:pt>
                <c:pt idx="4773">
                  <c:v>0.12115699999999996</c:v>
                </c:pt>
                <c:pt idx="4774">
                  <c:v>0.12473999999999996</c:v>
                </c:pt>
                <c:pt idx="4775">
                  <c:v>0.129799</c:v>
                </c:pt>
                <c:pt idx="4776">
                  <c:v>0.12519999999999998</c:v>
                </c:pt>
                <c:pt idx="4777">
                  <c:v>0.12590699999999999</c:v>
                </c:pt>
                <c:pt idx="4778">
                  <c:v>0.12837299999999996</c:v>
                </c:pt>
                <c:pt idx="4779">
                  <c:v>0.12456800000000001</c:v>
                </c:pt>
                <c:pt idx="4780">
                  <c:v>0.12605</c:v>
                </c:pt>
                <c:pt idx="4781">
                  <c:v>0.13442200000000004</c:v>
                </c:pt>
                <c:pt idx="4782">
                  <c:v>0.13195400000000002</c:v>
                </c:pt>
                <c:pt idx="4783">
                  <c:v>0.12743400000000005</c:v>
                </c:pt>
                <c:pt idx="4784">
                  <c:v>0.13606399999999996</c:v>
                </c:pt>
                <c:pt idx="4785">
                  <c:v>0.14038799999999996</c:v>
                </c:pt>
                <c:pt idx="4786">
                  <c:v>0.13546599999999998</c:v>
                </c:pt>
                <c:pt idx="4787">
                  <c:v>0.13056100000000004</c:v>
                </c:pt>
                <c:pt idx="4788">
                  <c:v>0.13151199999999996</c:v>
                </c:pt>
                <c:pt idx="4789">
                  <c:v>0.13025600000000004</c:v>
                </c:pt>
                <c:pt idx="4790">
                  <c:v>0.12679300000000004</c:v>
                </c:pt>
                <c:pt idx="4791">
                  <c:v>0.13292899999999996</c:v>
                </c:pt>
                <c:pt idx="4792">
                  <c:v>0.134552</c:v>
                </c:pt>
                <c:pt idx="4793">
                  <c:v>0.13133499999999998</c:v>
                </c:pt>
                <c:pt idx="4794">
                  <c:v>0.13327100000000003</c:v>
                </c:pt>
                <c:pt idx="4795">
                  <c:v>0.13157600000000003</c:v>
                </c:pt>
                <c:pt idx="4796">
                  <c:v>0.13021099999999997</c:v>
                </c:pt>
                <c:pt idx="4797">
                  <c:v>0.13487899999999997</c:v>
                </c:pt>
                <c:pt idx="4798">
                  <c:v>0.13659399999999999</c:v>
                </c:pt>
                <c:pt idx="4799">
                  <c:v>0.12766599999999995</c:v>
                </c:pt>
                <c:pt idx="4800">
                  <c:v>0.12635300000000005</c:v>
                </c:pt>
                <c:pt idx="4801">
                  <c:v>0.13418200000000002</c:v>
                </c:pt>
                <c:pt idx="4802">
                  <c:v>0.12984700000000005</c:v>
                </c:pt>
                <c:pt idx="4803">
                  <c:v>0.12938300000000003</c:v>
                </c:pt>
                <c:pt idx="4804">
                  <c:v>0.13386200000000004</c:v>
                </c:pt>
                <c:pt idx="4805">
                  <c:v>0.12958700000000001</c:v>
                </c:pt>
                <c:pt idx="4806">
                  <c:v>0.129579</c:v>
                </c:pt>
                <c:pt idx="4807">
                  <c:v>0.13501099999999999</c:v>
                </c:pt>
                <c:pt idx="4808">
                  <c:v>0.13198600000000005</c:v>
                </c:pt>
                <c:pt idx="4809">
                  <c:v>0.12396799999999997</c:v>
                </c:pt>
                <c:pt idx="4810">
                  <c:v>0.130413</c:v>
                </c:pt>
                <c:pt idx="4811">
                  <c:v>0.13850799999999996</c:v>
                </c:pt>
                <c:pt idx="4812">
                  <c:v>0.13172099999999998</c:v>
                </c:pt>
                <c:pt idx="4813">
                  <c:v>0.134077</c:v>
                </c:pt>
                <c:pt idx="4814">
                  <c:v>0.13887099999999997</c:v>
                </c:pt>
                <c:pt idx="4815">
                  <c:v>0.13167200000000001</c:v>
                </c:pt>
                <c:pt idx="4816">
                  <c:v>0.12979300000000005</c:v>
                </c:pt>
                <c:pt idx="4817">
                  <c:v>0.13560499999999998</c:v>
                </c:pt>
                <c:pt idx="4818">
                  <c:v>0.13417999999999997</c:v>
                </c:pt>
                <c:pt idx="4819">
                  <c:v>0.13120699999999996</c:v>
                </c:pt>
                <c:pt idx="4820">
                  <c:v>0.13779600000000003</c:v>
                </c:pt>
                <c:pt idx="4821">
                  <c:v>0.13757799999999998</c:v>
                </c:pt>
                <c:pt idx="4822">
                  <c:v>0.13636300000000001</c:v>
                </c:pt>
                <c:pt idx="4823">
                  <c:v>0.14513100000000001</c:v>
                </c:pt>
                <c:pt idx="4824">
                  <c:v>0.14026400000000006</c:v>
                </c:pt>
                <c:pt idx="4825">
                  <c:v>0.12997599999999998</c:v>
                </c:pt>
                <c:pt idx="4826">
                  <c:v>0.13559200000000005</c:v>
                </c:pt>
                <c:pt idx="4827">
                  <c:v>0.14094899999999999</c:v>
                </c:pt>
                <c:pt idx="4828">
                  <c:v>0.13332999999999995</c:v>
                </c:pt>
                <c:pt idx="4829">
                  <c:v>0.13256500000000004</c:v>
                </c:pt>
                <c:pt idx="4830">
                  <c:v>0.14107000000000003</c:v>
                </c:pt>
                <c:pt idx="4831">
                  <c:v>0.13792899999999997</c:v>
                </c:pt>
                <c:pt idx="4832">
                  <c:v>0.13510299999999997</c:v>
                </c:pt>
                <c:pt idx="4833">
                  <c:v>0.13891900000000001</c:v>
                </c:pt>
                <c:pt idx="4834">
                  <c:v>0.13710699999999998</c:v>
                </c:pt>
                <c:pt idx="4835">
                  <c:v>0.13942699999999997</c:v>
                </c:pt>
                <c:pt idx="4836">
                  <c:v>0.14014700000000002</c:v>
                </c:pt>
                <c:pt idx="4837">
                  <c:v>0.13474799999999998</c:v>
                </c:pt>
                <c:pt idx="4838">
                  <c:v>0.13583100000000004</c:v>
                </c:pt>
                <c:pt idx="4839">
                  <c:v>0.13897400000000004</c:v>
                </c:pt>
                <c:pt idx="4840">
                  <c:v>0.13882300000000003</c:v>
                </c:pt>
                <c:pt idx="4841">
                  <c:v>0.13674399999999998</c:v>
                </c:pt>
                <c:pt idx="4842">
                  <c:v>0.13782799999999995</c:v>
                </c:pt>
                <c:pt idx="4843">
                  <c:v>0.13882700000000003</c:v>
                </c:pt>
                <c:pt idx="4844">
                  <c:v>0.136019</c:v>
                </c:pt>
                <c:pt idx="4845">
                  <c:v>0.13709099999999996</c:v>
                </c:pt>
                <c:pt idx="4846">
                  <c:v>0.144177</c:v>
                </c:pt>
                <c:pt idx="4847">
                  <c:v>0.14420200000000005</c:v>
                </c:pt>
                <c:pt idx="4848">
                  <c:v>0.13262099999999999</c:v>
                </c:pt>
                <c:pt idx="4849">
                  <c:v>0.13683699999999999</c:v>
                </c:pt>
                <c:pt idx="4850">
                  <c:v>0.14514800000000005</c:v>
                </c:pt>
                <c:pt idx="4851">
                  <c:v>0.13417800000000002</c:v>
                </c:pt>
                <c:pt idx="4852">
                  <c:v>0.132795</c:v>
                </c:pt>
                <c:pt idx="4853">
                  <c:v>0.14432199999999995</c:v>
                </c:pt>
                <c:pt idx="4854">
                  <c:v>0.14507400000000004</c:v>
                </c:pt>
                <c:pt idx="4855">
                  <c:v>0.14312800000000003</c:v>
                </c:pt>
                <c:pt idx="4856">
                  <c:v>0.14558599999999999</c:v>
                </c:pt>
                <c:pt idx="4857">
                  <c:v>0.14660499999999999</c:v>
                </c:pt>
                <c:pt idx="4858">
                  <c:v>0.14409300000000003</c:v>
                </c:pt>
                <c:pt idx="4859">
                  <c:v>0.14639599999999997</c:v>
                </c:pt>
                <c:pt idx="4860">
                  <c:v>0.14480700000000002</c:v>
                </c:pt>
                <c:pt idx="4861">
                  <c:v>0.13525200000000004</c:v>
                </c:pt>
                <c:pt idx="4862">
                  <c:v>0.13798299999999997</c:v>
                </c:pt>
                <c:pt idx="4863">
                  <c:v>0.14763400000000004</c:v>
                </c:pt>
                <c:pt idx="4864">
                  <c:v>0.14563000000000004</c:v>
                </c:pt>
                <c:pt idx="4865">
                  <c:v>0.14147399999999999</c:v>
                </c:pt>
                <c:pt idx="4866">
                  <c:v>0.14483100000000004</c:v>
                </c:pt>
                <c:pt idx="4867">
                  <c:v>0.14449699999999999</c:v>
                </c:pt>
                <c:pt idx="4868">
                  <c:v>0.14101799999999998</c:v>
                </c:pt>
                <c:pt idx="4869">
                  <c:v>0.14569100000000001</c:v>
                </c:pt>
                <c:pt idx="4870">
                  <c:v>0.14482099999999998</c:v>
                </c:pt>
                <c:pt idx="4871">
                  <c:v>0.14068700000000001</c:v>
                </c:pt>
                <c:pt idx="4872">
                  <c:v>0.14383500000000005</c:v>
                </c:pt>
                <c:pt idx="4873">
                  <c:v>0.14213399999999998</c:v>
                </c:pt>
                <c:pt idx="4874">
                  <c:v>0.13777499999999998</c:v>
                </c:pt>
                <c:pt idx="4875">
                  <c:v>0.14195500000000005</c:v>
                </c:pt>
                <c:pt idx="4876">
                  <c:v>0.14799099999999998</c:v>
                </c:pt>
                <c:pt idx="4877">
                  <c:v>0.14224000000000003</c:v>
                </c:pt>
                <c:pt idx="4878">
                  <c:v>0.14249100000000003</c:v>
                </c:pt>
                <c:pt idx="4879">
                  <c:v>0.15535699999999997</c:v>
                </c:pt>
                <c:pt idx="4880">
                  <c:v>0.15031799999999995</c:v>
                </c:pt>
                <c:pt idx="4881">
                  <c:v>0.13823399999999997</c:v>
                </c:pt>
                <c:pt idx="4882">
                  <c:v>0.14331899999999997</c:v>
                </c:pt>
                <c:pt idx="4883">
                  <c:v>0.14917899999999995</c:v>
                </c:pt>
                <c:pt idx="4884">
                  <c:v>0.14449299999999998</c:v>
                </c:pt>
                <c:pt idx="4885">
                  <c:v>0.14412899999999995</c:v>
                </c:pt>
                <c:pt idx="4886">
                  <c:v>0.15104099999999998</c:v>
                </c:pt>
                <c:pt idx="4887">
                  <c:v>0.147227</c:v>
                </c:pt>
                <c:pt idx="4888">
                  <c:v>0.145119</c:v>
                </c:pt>
                <c:pt idx="4889">
                  <c:v>0.14832500000000004</c:v>
                </c:pt>
                <c:pt idx="4890">
                  <c:v>0.14149800000000001</c:v>
                </c:pt>
                <c:pt idx="4891">
                  <c:v>0.14141400000000004</c:v>
                </c:pt>
                <c:pt idx="4892">
                  <c:v>0.14898999999999996</c:v>
                </c:pt>
                <c:pt idx="4893">
                  <c:v>0.14989200000000003</c:v>
                </c:pt>
                <c:pt idx="4894">
                  <c:v>0.14844500000000005</c:v>
                </c:pt>
                <c:pt idx="4895">
                  <c:v>0.15020199999999995</c:v>
                </c:pt>
                <c:pt idx="4896">
                  <c:v>0.15010100000000004</c:v>
                </c:pt>
                <c:pt idx="4897">
                  <c:v>0.14651400000000003</c:v>
                </c:pt>
                <c:pt idx="4898">
                  <c:v>0.14884900000000001</c:v>
                </c:pt>
                <c:pt idx="4899">
                  <c:v>0.15316799999999997</c:v>
                </c:pt>
                <c:pt idx="4900">
                  <c:v>0.14992399999999995</c:v>
                </c:pt>
                <c:pt idx="4901">
                  <c:v>0.14851499999999995</c:v>
                </c:pt>
                <c:pt idx="4902">
                  <c:v>0.15793100000000004</c:v>
                </c:pt>
                <c:pt idx="4903">
                  <c:v>0.15922700000000001</c:v>
                </c:pt>
                <c:pt idx="4904">
                  <c:v>0.147011</c:v>
                </c:pt>
                <c:pt idx="4905">
                  <c:v>0.14793299999999998</c:v>
                </c:pt>
                <c:pt idx="4906">
                  <c:v>0.15539700000000001</c:v>
                </c:pt>
                <c:pt idx="4907">
                  <c:v>0.14915299999999998</c:v>
                </c:pt>
                <c:pt idx="4908">
                  <c:v>0.14531899999999998</c:v>
                </c:pt>
                <c:pt idx="4909">
                  <c:v>0.147177</c:v>
                </c:pt>
                <c:pt idx="4910">
                  <c:v>0.14502099999999996</c:v>
                </c:pt>
                <c:pt idx="4911">
                  <c:v>0.14699099999999998</c:v>
                </c:pt>
                <c:pt idx="4912">
                  <c:v>0.15093100000000004</c:v>
                </c:pt>
                <c:pt idx="4913">
                  <c:v>0.14682899999999999</c:v>
                </c:pt>
                <c:pt idx="4914">
                  <c:v>0.14269799999999999</c:v>
                </c:pt>
                <c:pt idx="4915">
                  <c:v>0.14819000000000004</c:v>
                </c:pt>
                <c:pt idx="4916">
                  <c:v>0.15250799999999998</c:v>
                </c:pt>
                <c:pt idx="4917">
                  <c:v>0.14919899999999997</c:v>
                </c:pt>
                <c:pt idx="4918">
                  <c:v>0.15469200000000005</c:v>
                </c:pt>
                <c:pt idx="4919">
                  <c:v>0.16412599999999999</c:v>
                </c:pt>
                <c:pt idx="4920">
                  <c:v>0.16105899999999995</c:v>
                </c:pt>
                <c:pt idx="4921">
                  <c:v>0.15258700000000003</c:v>
                </c:pt>
                <c:pt idx="4922">
                  <c:v>0.15190700000000001</c:v>
                </c:pt>
                <c:pt idx="4923">
                  <c:v>0.15104300000000004</c:v>
                </c:pt>
                <c:pt idx="4924">
                  <c:v>0.14720200000000006</c:v>
                </c:pt>
                <c:pt idx="4925">
                  <c:v>0.15277399999999997</c:v>
                </c:pt>
                <c:pt idx="4926">
                  <c:v>0.15290300000000001</c:v>
                </c:pt>
                <c:pt idx="4927">
                  <c:v>0.14727199999999996</c:v>
                </c:pt>
                <c:pt idx="4928">
                  <c:v>0.15517099999999995</c:v>
                </c:pt>
                <c:pt idx="4929">
                  <c:v>0.158219</c:v>
                </c:pt>
                <c:pt idx="4930">
                  <c:v>0.14994300000000005</c:v>
                </c:pt>
                <c:pt idx="4931">
                  <c:v>0.15178100000000005</c:v>
                </c:pt>
                <c:pt idx="4932">
                  <c:v>0.15740200000000004</c:v>
                </c:pt>
                <c:pt idx="4933">
                  <c:v>0.15639400000000003</c:v>
                </c:pt>
                <c:pt idx="4934">
                  <c:v>0.155532</c:v>
                </c:pt>
                <c:pt idx="4935">
                  <c:v>0.15569999999999995</c:v>
                </c:pt>
                <c:pt idx="4936">
                  <c:v>0.15167799999999998</c:v>
                </c:pt>
                <c:pt idx="4937">
                  <c:v>0.15046099999999996</c:v>
                </c:pt>
                <c:pt idx="4938">
                  <c:v>0.152092</c:v>
                </c:pt>
                <c:pt idx="4939">
                  <c:v>0.15005599999999997</c:v>
                </c:pt>
                <c:pt idx="4940">
                  <c:v>0.15054500000000004</c:v>
                </c:pt>
                <c:pt idx="4941">
                  <c:v>0.15768700000000002</c:v>
                </c:pt>
                <c:pt idx="4942">
                  <c:v>0.16357500000000003</c:v>
                </c:pt>
                <c:pt idx="4943">
                  <c:v>0.16172799999999998</c:v>
                </c:pt>
                <c:pt idx="4944">
                  <c:v>0.16447100000000003</c:v>
                </c:pt>
                <c:pt idx="4945">
                  <c:v>0.16975899999999999</c:v>
                </c:pt>
                <c:pt idx="4946">
                  <c:v>0.16005800000000003</c:v>
                </c:pt>
                <c:pt idx="4947">
                  <c:v>0.15326799999999996</c:v>
                </c:pt>
                <c:pt idx="4948">
                  <c:v>0.15768099999999996</c:v>
                </c:pt>
                <c:pt idx="4949">
                  <c:v>0.15601500000000001</c:v>
                </c:pt>
                <c:pt idx="4950">
                  <c:v>0.15047299999999997</c:v>
                </c:pt>
                <c:pt idx="4951">
                  <c:v>0.15000800000000003</c:v>
                </c:pt>
                <c:pt idx="4952">
                  <c:v>0.15281999999999996</c:v>
                </c:pt>
                <c:pt idx="4953">
                  <c:v>0.15213200000000004</c:v>
                </c:pt>
                <c:pt idx="4954">
                  <c:v>0.15425800000000001</c:v>
                </c:pt>
                <c:pt idx="4955">
                  <c:v>0.15866199999999997</c:v>
                </c:pt>
                <c:pt idx="4956">
                  <c:v>0.15565499999999999</c:v>
                </c:pt>
                <c:pt idx="4957">
                  <c:v>0.15707300000000002</c:v>
                </c:pt>
                <c:pt idx="4958">
                  <c:v>0.16016200000000003</c:v>
                </c:pt>
                <c:pt idx="4959">
                  <c:v>0.15736799999999995</c:v>
                </c:pt>
                <c:pt idx="4960">
                  <c:v>0.15401900000000002</c:v>
                </c:pt>
                <c:pt idx="4961">
                  <c:v>0.15603900000000004</c:v>
                </c:pt>
                <c:pt idx="4962">
                  <c:v>0.16370499999999999</c:v>
                </c:pt>
                <c:pt idx="4963">
                  <c:v>0.16660900000000001</c:v>
                </c:pt>
                <c:pt idx="4964">
                  <c:v>0.168709</c:v>
                </c:pt>
                <c:pt idx="4965">
                  <c:v>0.16579200000000005</c:v>
                </c:pt>
                <c:pt idx="4966">
                  <c:v>0.15695599999999998</c:v>
                </c:pt>
                <c:pt idx="4967">
                  <c:v>0.16031499999999999</c:v>
                </c:pt>
                <c:pt idx="4968">
                  <c:v>0.16400700000000001</c:v>
                </c:pt>
                <c:pt idx="4969">
                  <c:v>0.15785199999999999</c:v>
                </c:pt>
                <c:pt idx="4970">
                  <c:v>0.15582799999999997</c:v>
                </c:pt>
                <c:pt idx="4971">
                  <c:v>0.15868499999999996</c:v>
                </c:pt>
                <c:pt idx="4972">
                  <c:v>0.15890800000000005</c:v>
                </c:pt>
                <c:pt idx="4973">
                  <c:v>0.15774100000000002</c:v>
                </c:pt>
                <c:pt idx="4974">
                  <c:v>0.16281000000000001</c:v>
                </c:pt>
                <c:pt idx="4975">
                  <c:v>0.16532800000000003</c:v>
                </c:pt>
                <c:pt idx="4976">
                  <c:v>0.16082099999999999</c:v>
                </c:pt>
                <c:pt idx="4977">
                  <c:v>0.16193800000000003</c:v>
                </c:pt>
                <c:pt idx="4978">
                  <c:v>0.16361700000000001</c:v>
                </c:pt>
                <c:pt idx="4979">
                  <c:v>0.16127199999999997</c:v>
                </c:pt>
                <c:pt idx="4980">
                  <c:v>0.16290300000000002</c:v>
                </c:pt>
                <c:pt idx="4981">
                  <c:v>0.16755600000000004</c:v>
                </c:pt>
                <c:pt idx="4982">
                  <c:v>0.165848</c:v>
                </c:pt>
                <c:pt idx="4983">
                  <c:v>0.16499399999999997</c:v>
                </c:pt>
                <c:pt idx="4984">
                  <c:v>0.16729700000000003</c:v>
                </c:pt>
                <c:pt idx="4985">
                  <c:v>0.16481000000000001</c:v>
                </c:pt>
                <c:pt idx="4986">
                  <c:v>0.16079299999999996</c:v>
                </c:pt>
                <c:pt idx="4987">
                  <c:v>0.16153200000000001</c:v>
                </c:pt>
                <c:pt idx="4988">
                  <c:v>0.16334700000000002</c:v>
                </c:pt>
                <c:pt idx="4989">
                  <c:v>0.16018900000000003</c:v>
                </c:pt>
                <c:pt idx="4990">
                  <c:v>0.15984299999999996</c:v>
                </c:pt>
                <c:pt idx="4991">
                  <c:v>0.16447999999999996</c:v>
                </c:pt>
                <c:pt idx="4992">
                  <c:v>0.16075499999999998</c:v>
                </c:pt>
                <c:pt idx="4993">
                  <c:v>0.15848200000000001</c:v>
                </c:pt>
                <c:pt idx="4994">
                  <c:v>0.16140600000000005</c:v>
                </c:pt>
                <c:pt idx="4995">
                  <c:v>0.15869</c:v>
                </c:pt>
                <c:pt idx="4996">
                  <c:v>0.16164800000000001</c:v>
                </c:pt>
                <c:pt idx="4997">
                  <c:v>0.17066599999999998</c:v>
                </c:pt>
                <c:pt idx="4998">
                  <c:v>0.17064500000000005</c:v>
                </c:pt>
                <c:pt idx="4999">
                  <c:v>0.16490499999999997</c:v>
                </c:pt>
                <c:pt idx="5000">
                  <c:v>0.16584600000000005</c:v>
                </c:pt>
                <c:pt idx="5001">
                  <c:v>0.16989500000000002</c:v>
                </c:pt>
                <c:pt idx="5002">
                  <c:v>0.167377</c:v>
                </c:pt>
                <c:pt idx="5003">
                  <c:v>0.16733900000000002</c:v>
                </c:pt>
                <c:pt idx="5004">
                  <c:v>0.16711600000000004</c:v>
                </c:pt>
                <c:pt idx="5005">
                  <c:v>0.16143099999999999</c:v>
                </c:pt>
                <c:pt idx="5006">
                  <c:v>0.16355399999999998</c:v>
                </c:pt>
                <c:pt idx="5007">
                  <c:v>0.16877600000000004</c:v>
                </c:pt>
                <c:pt idx="5008">
                  <c:v>0.16757500000000003</c:v>
                </c:pt>
                <c:pt idx="5009">
                  <c:v>0.16426099999999999</c:v>
                </c:pt>
                <c:pt idx="5010">
                  <c:v>0.16574900000000004</c:v>
                </c:pt>
                <c:pt idx="5011">
                  <c:v>0.16423699999999997</c:v>
                </c:pt>
                <c:pt idx="5012">
                  <c:v>0.15784900000000002</c:v>
                </c:pt>
                <c:pt idx="5013">
                  <c:v>0.16370099999999999</c:v>
                </c:pt>
                <c:pt idx="5014">
                  <c:v>0.16996699999999998</c:v>
                </c:pt>
                <c:pt idx="5015">
                  <c:v>0.16730999999999996</c:v>
                </c:pt>
                <c:pt idx="5016">
                  <c:v>0.16700199999999998</c:v>
                </c:pt>
                <c:pt idx="5017">
                  <c:v>0.16597700000000004</c:v>
                </c:pt>
                <c:pt idx="5018">
                  <c:v>0.16646899999999998</c:v>
                </c:pt>
                <c:pt idx="5019">
                  <c:v>0.17021600000000003</c:v>
                </c:pt>
                <c:pt idx="5020">
                  <c:v>0.17542500000000005</c:v>
                </c:pt>
                <c:pt idx="5021">
                  <c:v>0.17035100000000003</c:v>
                </c:pt>
                <c:pt idx="5022">
                  <c:v>0.164045</c:v>
                </c:pt>
                <c:pt idx="5023">
                  <c:v>0.17506100000000002</c:v>
                </c:pt>
                <c:pt idx="5024">
                  <c:v>0.17769999999999997</c:v>
                </c:pt>
                <c:pt idx="5025">
                  <c:v>0.16788400000000003</c:v>
                </c:pt>
                <c:pt idx="5026">
                  <c:v>0.16941300000000004</c:v>
                </c:pt>
                <c:pt idx="5027">
                  <c:v>0.17362599999999995</c:v>
                </c:pt>
                <c:pt idx="5028">
                  <c:v>0.16970799999999997</c:v>
                </c:pt>
                <c:pt idx="5029">
                  <c:v>0.16772399999999998</c:v>
                </c:pt>
                <c:pt idx="5030">
                  <c:v>0.17449899999999996</c:v>
                </c:pt>
                <c:pt idx="5031">
                  <c:v>0.17539499999999997</c:v>
                </c:pt>
                <c:pt idx="5032">
                  <c:v>0.17238500000000001</c:v>
                </c:pt>
                <c:pt idx="5033">
                  <c:v>0.17255299999999996</c:v>
                </c:pt>
                <c:pt idx="5034">
                  <c:v>0.16524499999999998</c:v>
                </c:pt>
                <c:pt idx="5035">
                  <c:v>0.16082600000000002</c:v>
                </c:pt>
                <c:pt idx="5036">
                  <c:v>0.16703800000000002</c:v>
                </c:pt>
                <c:pt idx="5037">
                  <c:v>0.17023100000000002</c:v>
                </c:pt>
                <c:pt idx="5038">
                  <c:v>0.16863700000000004</c:v>
                </c:pt>
                <c:pt idx="5039">
                  <c:v>0.17267299999999997</c:v>
                </c:pt>
                <c:pt idx="5040">
                  <c:v>0.17762599999999995</c:v>
                </c:pt>
                <c:pt idx="5041">
                  <c:v>0.17351099999999997</c:v>
                </c:pt>
                <c:pt idx="5042">
                  <c:v>0.17689900000000003</c:v>
                </c:pt>
                <c:pt idx="5043">
                  <c:v>0.17756700000000003</c:v>
                </c:pt>
                <c:pt idx="5044">
                  <c:v>0.16579600000000005</c:v>
                </c:pt>
                <c:pt idx="5045">
                  <c:v>0.16836799999999996</c:v>
                </c:pt>
                <c:pt idx="5046">
                  <c:v>0.17564599999999997</c:v>
                </c:pt>
                <c:pt idx="5047">
                  <c:v>0.17344400000000004</c:v>
                </c:pt>
                <c:pt idx="5048">
                  <c:v>0.17589399999999999</c:v>
                </c:pt>
                <c:pt idx="5049">
                  <c:v>0.18252900000000005</c:v>
                </c:pt>
                <c:pt idx="5050">
                  <c:v>0.176647</c:v>
                </c:pt>
                <c:pt idx="5051">
                  <c:v>0.16845200000000005</c:v>
                </c:pt>
                <c:pt idx="5052">
                  <c:v>0.17585700000000004</c:v>
                </c:pt>
                <c:pt idx="5053">
                  <c:v>0.176705</c:v>
                </c:pt>
                <c:pt idx="5054">
                  <c:v>0.16882900000000001</c:v>
                </c:pt>
                <c:pt idx="5055">
                  <c:v>0.17246600000000001</c:v>
                </c:pt>
                <c:pt idx="5056">
                  <c:v>0.17505700000000002</c:v>
                </c:pt>
                <c:pt idx="5057">
                  <c:v>0.17027999999999999</c:v>
                </c:pt>
                <c:pt idx="5058">
                  <c:v>0.17186500000000005</c:v>
                </c:pt>
                <c:pt idx="5059">
                  <c:v>0.17893499999999996</c:v>
                </c:pt>
                <c:pt idx="5060">
                  <c:v>0.17612000000000005</c:v>
                </c:pt>
                <c:pt idx="5061">
                  <c:v>0.17339000000000004</c:v>
                </c:pt>
                <c:pt idx="5062">
                  <c:v>0.17836399999999997</c:v>
                </c:pt>
                <c:pt idx="5063">
                  <c:v>0.17203199999999996</c:v>
                </c:pt>
                <c:pt idx="5064">
                  <c:v>0.16970200000000002</c:v>
                </c:pt>
                <c:pt idx="5065">
                  <c:v>0.17870900000000001</c:v>
                </c:pt>
                <c:pt idx="5066">
                  <c:v>0.17804200000000003</c:v>
                </c:pt>
                <c:pt idx="5067">
                  <c:v>0.17559899999999995</c:v>
                </c:pt>
                <c:pt idx="5068">
                  <c:v>0.17851700000000004</c:v>
                </c:pt>
                <c:pt idx="5069">
                  <c:v>0.18073700000000004</c:v>
                </c:pt>
                <c:pt idx="5070">
                  <c:v>0.18004600000000004</c:v>
                </c:pt>
                <c:pt idx="5071">
                  <c:v>0.18024600000000002</c:v>
                </c:pt>
                <c:pt idx="5072">
                  <c:v>0.18096999999999996</c:v>
                </c:pt>
                <c:pt idx="5073">
                  <c:v>0.18087200000000003</c:v>
                </c:pt>
                <c:pt idx="5074">
                  <c:v>0.18092699999999995</c:v>
                </c:pt>
                <c:pt idx="5075">
                  <c:v>0.17735500000000004</c:v>
                </c:pt>
                <c:pt idx="5076">
                  <c:v>0.17466099999999996</c:v>
                </c:pt>
                <c:pt idx="5077">
                  <c:v>0.17720100000000005</c:v>
                </c:pt>
                <c:pt idx="5078">
                  <c:v>0.17798599999999998</c:v>
                </c:pt>
                <c:pt idx="5079">
                  <c:v>0.17656499999999997</c:v>
                </c:pt>
                <c:pt idx="5080">
                  <c:v>0.174956</c:v>
                </c:pt>
                <c:pt idx="5081">
                  <c:v>0.17817799999999995</c:v>
                </c:pt>
                <c:pt idx="5082">
                  <c:v>0.18382200000000004</c:v>
                </c:pt>
                <c:pt idx="5083">
                  <c:v>0.17791100000000004</c:v>
                </c:pt>
                <c:pt idx="5084">
                  <c:v>0.17076999999999998</c:v>
                </c:pt>
                <c:pt idx="5085">
                  <c:v>0.17539199999999999</c:v>
                </c:pt>
                <c:pt idx="5086">
                  <c:v>0.17842999999999998</c:v>
                </c:pt>
                <c:pt idx="5087">
                  <c:v>0.17318800000000001</c:v>
                </c:pt>
                <c:pt idx="5088">
                  <c:v>0.178199</c:v>
                </c:pt>
                <c:pt idx="5089">
                  <c:v>0.18796299999999999</c:v>
                </c:pt>
                <c:pt idx="5090">
                  <c:v>0.18294600000000005</c:v>
                </c:pt>
                <c:pt idx="5091">
                  <c:v>0.18365299999999996</c:v>
                </c:pt>
                <c:pt idx="5092">
                  <c:v>0.19083799999999995</c:v>
                </c:pt>
                <c:pt idx="5093">
                  <c:v>0.18387699999999996</c:v>
                </c:pt>
                <c:pt idx="5094">
                  <c:v>0.17760100000000001</c:v>
                </c:pt>
                <c:pt idx="5095">
                  <c:v>0.18190600000000001</c:v>
                </c:pt>
                <c:pt idx="5096">
                  <c:v>0.18208599999999997</c:v>
                </c:pt>
                <c:pt idx="5097">
                  <c:v>0.17829399999999995</c:v>
                </c:pt>
                <c:pt idx="5098">
                  <c:v>0.18310000000000004</c:v>
                </c:pt>
                <c:pt idx="5099">
                  <c:v>0.18397699999999995</c:v>
                </c:pt>
                <c:pt idx="5100">
                  <c:v>0.17649700000000001</c:v>
                </c:pt>
                <c:pt idx="5101">
                  <c:v>0.17906599999999995</c:v>
                </c:pt>
                <c:pt idx="5102">
                  <c:v>0.18158799999999997</c:v>
                </c:pt>
                <c:pt idx="5103">
                  <c:v>0.17773300000000003</c:v>
                </c:pt>
                <c:pt idx="5104">
                  <c:v>0.17947100000000005</c:v>
                </c:pt>
                <c:pt idx="5105">
                  <c:v>0.18342800000000004</c:v>
                </c:pt>
                <c:pt idx="5106">
                  <c:v>0.18139300000000003</c:v>
                </c:pt>
                <c:pt idx="5107">
                  <c:v>0.17913900000000005</c:v>
                </c:pt>
                <c:pt idx="5108">
                  <c:v>0.18752400000000002</c:v>
                </c:pt>
                <c:pt idx="5109">
                  <c:v>0.19173200000000001</c:v>
                </c:pt>
                <c:pt idx="5110">
                  <c:v>0.18632499999999996</c:v>
                </c:pt>
                <c:pt idx="5111">
                  <c:v>0.18605899999999997</c:v>
                </c:pt>
                <c:pt idx="5112">
                  <c:v>0.18711199999999995</c:v>
                </c:pt>
                <c:pt idx="5113">
                  <c:v>0.18759999999999999</c:v>
                </c:pt>
                <c:pt idx="5114">
                  <c:v>0.19037800000000005</c:v>
                </c:pt>
                <c:pt idx="5115">
                  <c:v>0.19040299999999999</c:v>
                </c:pt>
                <c:pt idx="5116">
                  <c:v>0.18513100000000005</c:v>
                </c:pt>
                <c:pt idx="5117">
                  <c:v>0.18342599999999998</c:v>
                </c:pt>
                <c:pt idx="5118">
                  <c:v>0.18924200000000002</c:v>
                </c:pt>
                <c:pt idx="5119">
                  <c:v>0.18089500000000003</c:v>
                </c:pt>
                <c:pt idx="5120">
                  <c:v>0.17211699999999996</c:v>
                </c:pt>
                <c:pt idx="5121">
                  <c:v>0.18274400000000002</c:v>
                </c:pt>
                <c:pt idx="5122">
                  <c:v>0.18614200000000003</c:v>
                </c:pt>
                <c:pt idx="5123">
                  <c:v>0.17955200000000004</c:v>
                </c:pt>
                <c:pt idx="5124">
                  <c:v>0.18104699999999996</c:v>
                </c:pt>
                <c:pt idx="5125">
                  <c:v>0.19015400000000005</c:v>
                </c:pt>
                <c:pt idx="5126">
                  <c:v>0.19313999999999998</c:v>
                </c:pt>
                <c:pt idx="5127">
                  <c:v>0.18793899999999997</c:v>
                </c:pt>
                <c:pt idx="5128">
                  <c:v>0.18661499999999998</c:v>
                </c:pt>
                <c:pt idx="5129">
                  <c:v>0.18524099999999999</c:v>
                </c:pt>
                <c:pt idx="5130">
                  <c:v>0.18304500000000001</c:v>
                </c:pt>
                <c:pt idx="5131">
                  <c:v>0.184558</c:v>
                </c:pt>
                <c:pt idx="5132">
                  <c:v>0.18382799999999999</c:v>
                </c:pt>
                <c:pt idx="5133">
                  <c:v>0.18529499999999999</c:v>
                </c:pt>
                <c:pt idx="5134">
                  <c:v>0.19133599999999995</c:v>
                </c:pt>
                <c:pt idx="5135">
                  <c:v>0.19198000000000004</c:v>
                </c:pt>
                <c:pt idx="5136">
                  <c:v>0.18427700000000002</c:v>
                </c:pt>
                <c:pt idx="5137">
                  <c:v>0.18895799999999996</c:v>
                </c:pt>
                <c:pt idx="5138">
                  <c:v>0.19999299999999998</c:v>
                </c:pt>
                <c:pt idx="5139">
                  <c:v>0.19228500000000004</c:v>
                </c:pt>
                <c:pt idx="5140">
                  <c:v>0.18218299999999998</c:v>
                </c:pt>
                <c:pt idx="5141">
                  <c:v>0.18257299999999999</c:v>
                </c:pt>
                <c:pt idx="5142">
                  <c:v>0.18353799999999998</c:v>
                </c:pt>
                <c:pt idx="5143">
                  <c:v>0.18616900000000003</c:v>
                </c:pt>
                <c:pt idx="5144">
                  <c:v>0.19235999999999998</c:v>
                </c:pt>
                <c:pt idx="5145">
                  <c:v>0.192778</c:v>
                </c:pt>
                <c:pt idx="5146">
                  <c:v>0.18278799999999995</c:v>
                </c:pt>
                <c:pt idx="5147">
                  <c:v>0.18597200000000003</c:v>
                </c:pt>
                <c:pt idx="5148">
                  <c:v>0.19659400000000005</c:v>
                </c:pt>
                <c:pt idx="5149">
                  <c:v>0.19704699999999997</c:v>
                </c:pt>
                <c:pt idx="5150">
                  <c:v>0.19831500000000002</c:v>
                </c:pt>
                <c:pt idx="5151">
                  <c:v>0.19661700000000004</c:v>
                </c:pt>
                <c:pt idx="5152">
                  <c:v>0.19101599999999996</c:v>
                </c:pt>
                <c:pt idx="5153">
                  <c:v>0.186307</c:v>
                </c:pt>
                <c:pt idx="5154">
                  <c:v>0.18868099999999999</c:v>
                </c:pt>
                <c:pt idx="5155">
                  <c:v>0.19155100000000003</c:v>
                </c:pt>
                <c:pt idx="5156">
                  <c:v>0.18418199999999996</c:v>
                </c:pt>
                <c:pt idx="5157">
                  <c:v>0.18581599999999998</c:v>
                </c:pt>
                <c:pt idx="5158">
                  <c:v>0.19423999999999997</c:v>
                </c:pt>
                <c:pt idx="5159">
                  <c:v>0.19162699999999999</c:v>
                </c:pt>
                <c:pt idx="5160">
                  <c:v>0.19021699999999997</c:v>
                </c:pt>
                <c:pt idx="5161">
                  <c:v>0.19230000000000003</c:v>
                </c:pt>
                <c:pt idx="5162">
                  <c:v>0.18865600000000005</c:v>
                </c:pt>
                <c:pt idx="5163">
                  <c:v>0.18964599999999998</c:v>
                </c:pt>
                <c:pt idx="5164">
                  <c:v>0.19813700000000001</c:v>
                </c:pt>
                <c:pt idx="5165">
                  <c:v>0.19575799999999999</c:v>
                </c:pt>
                <c:pt idx="5166">
                  <c:v>0.18982900000000003</c:v>
                </c:pt>
                <c:pt idx="5167">
                  <c:v>0.19589199999999996</c:v>
                </c:pt>
                <c:pt idx="5168">
                  <c:v>0.19293400000000005</c:v>
                </c:pt>
                <c:pt idx="5169">
                  <c:v>0.18593999999999999</c:v>
                </c:pt>
                <c:pt idx="5170">
                  <c:v>0.19326600000000005</c:v>
                </c:pt>
                <c:pt idx="5171">
                  <c:v>0.20155800000000001</c:v>
                </c:pt>
                <c:pt idx="5172">
                  <c:v>0.19869499999999995</c:v>
                </c:pt>
                <c:pt idx="5173">
                  <c:v>0.19586599999999998</c:v>
                </c:pt>
                <c:pt idx="5174">
                  <c:v>0.19974400000000003</c:v>
                </c:pt>
                <c:pt idx="5175">
                  <c:v>0.19676000000000005</c:v>
                </c:pt>
                <c:pt idx="5176">
                  <c:v>0.19503199999999998</c:v>
                </c:pt>
                <c:pt idx="5177">
                  <c:v>0.20214900000000002</c:v>
                </c:pt>
                <c:pt idx="5178">
                  <c:v>0.19829699999999995</c:v>
                </c:pt>
                <c:pt idx="5179">
                  <c:v>0.19292100000000001</c:v>
                </c:pt>
                <c:pt idx="5180">
                  <c:v>0.19757499999999995</c:v>
                </c:pt>
                <c:pt idx="5181">
                  <c:v>0.19718800000000003</c:v>
                </c:pt>
                <c:pt idx="5182">
                  <c:v>0.19197299999999995</c:v>
                </c:pt>
                <c:pt idx="5183">
                  <c:v>0.19713899999999995</c:v>
                </c:pt>
                <c:pt idx="5184">
                  <c:v>0.20349300000000003</c:v>
                </c:pt>
                <c:pt idx="5185">
                  <c:v>0.19330800000000004</c:v>
                </c:pt>
                <c:pt idx="5186">
                  <c:v>0.18912899999999999</c:v>
                </c:pt>
                <c:pt idx="5187">
                  <c:v>0.19435500000000006</c:v>
                </c:pt>
                <c:pt idx="5188">
                  <c:v>0.19044499999999998</c:v>
                </c:pt>
                <c:pt idx="5189">
                  <c:v>0.18976599999999999</c:v>
                </c:pt>
                <c:pt idx="5190">
                  <c:v>0.19598400000000005</c:v>
                </c:pt>
                <c:pt idx="5191">
                  <c:v>0.19813999999999998</c:v>
                </c:pt>
                <c:pt idx="5192">
                  <c:v>0.19411500000000004</c:v>
                </c:pt>
                <c:pt idx="5193">
                  <c:v>0.19728699999999999</c:v>
                </c:pt>
                <c:pt idx="5194">
                  <c:v>0.20422300000000004</c:v>
                </c:pt>
                <c:pt idx="5195">
                  <c:v>0.19332800000000006</c:v>
                </c:pt>
                <c:pt idx="5196">
                  <c:v>0.19238200000000005</c:v>
                </c:pt>
                <c:pt idx="5197">
                  <c:v>0.20663500000000001</c:v>
                </c:pt>
                <c:pt idx="5198">
                  <c:v>0.20480299999999996</c:v>
                </c:pt>
                <c:pt idx="5199">
                  <c:v>0.19876099999999997</c:v>
                </c:pt>
                <c:pt idx="5200">
                  <c:v>0.20453299999999996</c:v>
                </c:pt>
                <c:pt idx="5201">
                  <c:v>0.205341</c:v>
                </c:pt>
                <c:pt idx="5202">
                  <c:v>0.19498800000000005</c:v>
                </c:pt>
                <c:pt idx="5203">
                  <c:v>0.19483099999999998</c:v>
                </c:pt>
                <c:pt idx="5204">
                  <c:v>0.20284500000000005</c:v>
                </c:pt>
                <c:pt idx="5205">
                  <c:v>0.19996499999999995</c:v>
                </c:pt>
                <c:pt idx="5206">
                  <c:v>0.19931699999999997</c:v>
                </c:pt>
                <c:pt idx="5207">
                  <c:v>0.201824</c:v>
                </c:pt>
                <c:pt idx="5208">
                  <c:v>0.19853699999999996</c:v>
                </c:pt>
                <c:pt idx="5209">
                  <c:v>0.19994199999999995</c:v>
                </c:pt>
                <c:pt idx="5210">
                  <c:v>0.205426</c:v>
                </c:pt>
                <c:pt idx="5211">
                  <c:v>0.20256399999999997</c:v>
                </c:pt>
                <c:pt idx="5212">
                  <c:v>0.19715800000000006</c:v>
                </c:pt>
                <c:pt idx="5213">
                  <c:v>0.19936500000000001</c:v>
                </c:pt>
                <c:pt idx="5214">
                  <c:v>0.19981599999999999</c:v>
                </c:pt>
                <c:pt idx="5215">
                  <c:v>0.19554300000000002</c:v>
                </c:pt>
                <c:pt idx="5216">
                  <c:v>0.19897500000000001</c:v>
                </c:pt>
                <c:pt idx="5217">
                  <c:v>0.20355999999999996</c:v>
                </c:pt>
                <c:pt idx="5218">
                  <c:v>0.19938999999999996</c:v>
                </c:pt>
                <c:pt idx="5219">
                  <c:v>0.197542</c:v>
                </c:pt>
                <c:pt idx="5220">
                  <c:v>0.20266499999999998</c:v>
                </c:pt>
                <c:pt idx="5221">
                  <c:v>0.20239200000000002</c:v>
                </c:pt>
                <c:pt idx="5222">
                  <c:v>0.20085500000000001</c:v>
                </c:pt>
                <c:pt idx="5223">
                  <c:v>0.20445899999999995</c:v>
                </c:pt>
                <c:pt idx="5224">
                  <c:v>0.20182100000000003</c:v>
                </c:pt>
                <c:pt idx="5225">
                  <c:v>0.20206400000000002</c:v>
                </c:pt>
                <c:pt idx="5226">
                  <c:v>0.21172000000000002</c:v>
                </c:pt>
                <c:pt idx="5227">
                  <c:v>0.20985600000000004</c:v>
                </c:pt>
                <c:pt idx="5228">
                  <c:v>0.19876899999999997</c:v>
                </c:pt>
                <c:pt idx="5229">
                  <c:v>0.19590099999999999</c:v>
                </c:pt>
                <c:pt idx="5230">
                  <c:v>0.20034799999999997</c:v>
                </c:pt>
                <c:pt idx="5231">
                  <c:v>0.20265999999999995</c:v>
                </c:pt>
                <c:pt idx="5232">
                  <c:v>0.20687900000000004</c:v>
                </c:pt>
                <c:pt idx="5233">
                  <c:v>0.21230599999999999</c:v>
                </c:pt>
                <c:pt idx="5234">
                  <c:v>0.20543</c:v>
                </c:pt>
                <c:pt idx="5235">
                  <c:v>0.20079599999999997</c:v>
                </c:pt>
                <c:pt idx="5236">
                  <c:v>0.20726999999999995</c:v>
                </c:pt>
                <c:pt idx="5237">
                  <c:v>0.20779199999999998</c:v>
                </c:pt>
                <c:pt idx="5238">
                  <c:v>0.20712799999999998</c:v>
                </c:pt>
                <c:pt idx="5239">
                  <c:v>0.20788300000000004</c:v>
                </c:pt>
                <c:pt idx="5240">
                  <c:v>0.20283600000000002</c:v>
                </c:pt>
                <c:pt idx="5241">
                  <c:v>0.19592500000000002</c:v>
                </c:pt>
                <c:pt idx="5242">
                  <c:v>0.19964199999999999</c:v>
                </c:pt>
                <c:pt idx="5243">
                  <c:v>0.20754399999999995</c:v>
                </c:pt>
                <c:pt idx="5244">
                  <c:v>0.20467299999999999</c:v>
                </c:pt>
                <c:pt idx="5245">
                  <c:v>0.20557899999999996</c:v>
                </c:pt>
                <c:pt idx="5246">
                  <c:v>0.21156399999999997</c:v>
                </c:pt>
                <c:pt idx="5247">
                  <c:v>0.20868600000000004</c:v>
                </c:pt>
                <c:pt idx="5248">
                  <c:v>0.20574300000000001</c:v>
                </c:pt>
                <c:pt idx="5249">
                  <c:v>0.20771099999999998</c:v>
                </c:pt>
                <c:pt idx="5250">
                  <c:v>0.20748999999999995</c:v>
                </c:pt>
                <c:pt idx="5251">
                  <c:v>0.20586499999999996</c:v>
                </c:pt>
                <c:pt idx="5252">
                  <c:v>0.21001499999999995</c:v>
                </c:pt>
                <c:pt idx="5253">
                  <c:v>0.21077500000000005</c:v>
                </c:pt>
                <c:pt idx="5254">
                  <c:v>0.20625000000000004</c:v>
                </c:pt>
                <c:pt idx="5255">
                  <c:v>0.20781799999999995</c:v>
                </c:pt>
                <c:pt idx="5256">
                  <c:v>0.20833599999999997</c:v>
                </c:pt>
                <c:pt idx="5257">
                  <c:v>0.20598000000000005</c:v>
                </c:pt>
                <c:pt idx="5258">
                  <c:v>0.20755100000000004</c:v>
                </c:pt>
                <c:pt idx="5259">
                  <c:v>0.21285600000000005</c:v>
                </c:pt>
                <c:pt idx="5260">
                  <c:v>0.21295200000000003</c:v>
                </c:pt>
                <c:pt idx="5261">
                  <c:v>0.21033500000000005</c:v>
                </c:pt>
                <c:pt idx="5262">
                  <c:v>0.21315200000000001</c:v>
                </c:pt>
                <c:pt idx="5263">
                  <c:v>0.20877100000000004</c:v>
                </c:pt>
                <c:pt idx="5264">
                  <c:v>0.20127099999999998</c:v>
                </c:pt>
                <c:pt idx="5265">
                  <c:v>0.20417700000000005</c:v>
                </c:pt>
                <c:pt idx="5266">
                  <c:v>0.20531299999999997</c:v>
                </c:pt>
                <c:pt idx="5267">
                  <c:v>0.20160699999999998</c:v>
                </c:pt>
                <c:pt idx="5268">
                  <c:v>0.20301899999999995</c:v>
                </c:pt>
                <c:pt idx="5269">
                  <c:v>0.20849300000000004</c:v>
                </c:pt>
                <c:pt idx="5270">
                  <c:v>0.21126299999999998</c:v>
                </c:pt>
                <c:pt idx="5271">
                  <c:v>0.21790100000000001</c:v>
                </c:pt>
                <c:pt idx="5272">
                  <c:v>0.22071399999999997</c:v>
                </c:pt>
                <c:pt idx="5273">
                  <c:v>0.21201199999999998</c:v>
                </c:pt>
                <c:pt idx="5274">
                  <c:v>0.21387900000000004</c:v>
                </c:pt>
                <c:pt idx="5275">
                  <c:v>0.22333099999999995</c:v>
                </c:pt>
                <c:pt idx="5276">
                  <c:v>0.21603499999999998</c:v>
                </c:pt>
                <c:pt idx="5277">
                  <c:v>0.20361099999999999</c:v>
                </c:pt>
                <c:pt idx="5278">
                  <c:v>0.21041200000000004</c:v>
                </c:pt>
                <c:pt idx="5279">
                  <c:v>0.21846299999999996</c:v>
                </c:pt>
                <c:pt idx="5280">
                  <c:v>0.20825300000000002</c:v>
                </c:pt>
                <c:pt idx="5281">
                  <c:v>0.20885600000000004</c:v>
                </c:pt>
                <c:pt idx="5282">
                  <c:v>0.22142600000000001</c:v>
                </c:pt>
                <c:pt idx="5283">
                  <c:v>0.21831699999999998</c:v>
                </c:pt>
                <c:pt idx="5284">
                  <c:v>0.21527600000000002</c:v>
                </c:pt>
                <c:pt idx="5285">
                  <c:v>0.21668500000000002</c:v>
                </c:pt>
                <c:pt idx="5286">
                  <c:v>0.21071499999999999</c:v>
                </c:pt>
                <c:pt idx="5287">
                  <c:v>0.20954399999999995</c:v>
                </c:pt>
                <c:pt idx="5288">
                  <c:v>0.21746399999999999</c:v>
                </c:pt>
                <c:pt idx="5289">
                  <c:v>0.21868200000000004</c:v>
                </c:pt>
                <c:pt idx="5290">
                  <c:v>0.21010399999999996</c:v>
                </c:pt>
                <c:pt idx="5291">
                  <c:v>0.21257000000000004</c:v>
                </c:pt>
                <c:pt idx="5292">
                  <c:v>0.21923800000000004</c:v>
                </c:pt>
                <c:pt idx="5293">
                  <c:v>0.21220700000000003</c:v>
                </c:pt>
                <c:pt idx="5294">
                  <c:v>0.20854799999999996</c:v>
                </c:pt>
                <c:pt idx="5295">
                  <c:v>0.21472800000000003</c:v>
                </c:pt>
                <c:pt idx="5296">
                  <c:v>0.21474899999999997</c:v>
                </c:pt>
                <c:pt idx="5297">
                  <c:v>0.21144799999999997</c:v>
                </c:pt>
                <c:pt idx="5298">
                  <c:v>0.21774300000000002</c:v>
                </c:pt>
                <c:pt idx="5299">
                  <c:v>0.21676399999999996</c:v>
                </c:pt>
                <c:pt idx="5300">
                  <c:v>0.20647499999999996</c:v>
                </c:pt>
                <c:pt idx="5301">
                  <c:v>0.21370800000000001</c:v>
                </c:pt>
                <c:pt idx="5302">
                  <c:v>0.21796700000000002</c:v>
                </c:pt>
                <c:pt idx="5303">
                  <c:v>0.20841699999999996</c:v>
                </c:pt>
                <c:pt idx="5304">
                  <c:v>0.21434500000000001</c:v>
                </c:pt>
                <c:pt idx="5305">
                  <c:v>0.22291700000000003</c:v>
                </c:pt>
                <c:pt idx="5306">
                  <c:v>0.21339600000000003</c:v>
                </c:pt>
                <c:pt idx="5307">
                  <c:v>0.20981399999999994</c:v>
                </c:pt>
                <c:pt idx="5308">
                  <c:v>0.21800299999999995</c:v>
                </c:pt>
                <c:pt idx="5309">
                  <c:v>0.21399900000000005</c:v>
                </c:pt>
                <c:pt idx="5310">
                  <c:v>0.20796000000000003</c:v>
                </c:pt>
                <c:pt idx="5311">
                  <c:v>0.218333</c:v>
                </c:pt>
                <c:pt idx="5312">
                  <c:v>0.22153199999999995</c:v>
                </c:pt>
                <c:pt idx="5313">
                  <c:v>0.21416400000000002</c:v>
                </c:pt>
                <c:pt idx="5314">
                  <c:v>0.21840700000000002</c:v>
                </c:pt>
                <c:pt idx="5315">
                  <c:v>0.22465400000000002</c:v>
                </c:pt>
                <c:pt idx="5316">
                  <c:v>0.21938000000000002</c:v>
                </c:pt>
                <c:pt idx="5317">
                  <c:v>0.21729900000000002</c:v>
                </c:pt>
                <c:pt idx="5318">
                  <c:v>0.22322399999999998</c:v>
                </c:pt>
                <c:pt idx="5319">
                  <c:v>0.21900799999999998</c:v>
                </c:pt>
                <c:pt idx="5320">
                  <c:v>0.211731</c:v>
                </c:pt>
                <c:pt idx="5321">
                  <c:v>0.21514599999999995</c:v>
                </c:pt>
                <c:pt idx="5322">
                  <c:v>0.21794100000000005</c:v>
                </c:pt>
                <c:pt idx="5323">
                  <c:v>0.22023899999999996</c:v>
                </c:pt>
                <c:pt idx="5324">
                  <c:v>0.22641800000000001</c:v>
                </c:pt>
                <c:pt idx="5325">
                  <c:v>0.22441699999999998</c:v>
                </c:pt>
                <c:pt idx="5326">
                  <c:v>0.21653</c:v>
                </c:pt>
                <c:pt idx="5327">
                  <c:v>0.21712399999999998</c:v>
                </c:pt>
                <c:pt idx="5328">
                  <c:v>0.22082900000000005</c:v>
                </c:pt>
                <c:pt idx="5329">
                  <c:v>0.21415300000000004</c:v>
                </c:pt>
                <c:pt idx="5330">
                  <c:v>0.21410200000000001</c:v>
                </c:pt>
                <c:pt idx="5331">
                  <c:v>0.22341299999999997</c:v>
                </c:pt>
                <c:pt idx="5332">
                  <c:v>0.21962199999999998</c:v>
                </c:pt>
                <c:pt idx="5333">
                  <c:v>0.21526400000000001</c:v>
                </c:pt>
                <c:pt idx="5334">
                  <c:v>0.21923700000000002</c:v>
                </c:pt>
                <c:pt idx="5335">
                  <c:v>0.22155199999999997</c:v>
                </c:pt>
                <c:pt idx="5336">
                  <c:v>0.218302</c:v>
                </c:pt>
                <c:pt idx="5337">
                  <c:v>0.22035199999999999</c:v>
                </c:pt>
                <c:pt idx="5338">
                  <c:v>0.22666299999999995</c:v>
                </c:pt>
                <c:pt idx="5339">
                  <c:v>0.22099299999999999</c:v>
                </c:pt>
                <c:pt idx="5340">
                  <c:v>0.22085100000000002</c:v>
                </c:pt>
                <c:pt idx="5341">
                  <c:v>0.22990600000000005</c:v>
                </c:pt>
                <c:pt idx="5342">
                  <c:v>0.22947099999999998</c:v>
                </c:pt>
                <c:pt idx="5343">
                  <c:v>0.22726999999999997</c:v>
                </c:pt>
                <c:pt idx="5344">
                  <c:v>0.22914500000000004</c:v>
                </c:pt>
                <c:pt idx="5345">
                  <c:v>0.22886799999999996</c:v>
                </c:pt>
                <c:pt idx="5346">
                  <c:v>0.22731299999999999</c:v>
                </c:pt>
                <c:pt idx="5347">
                  <c:v>0.22898700000000005</c:v>
                </c:pt>
                <c:pt idx="5348">
                  <c:v>0.22884499999999997</c:v>
                </c:pt>
                <c:pt idx="5349">
                  <c:v>0.21940899999999997</c:v>
                </c:pt>
                <c:pt idx="5350">
                  <c:v>0.21660999999999997</c:v>
                </c:pt>
                <c:pt idx="5351">
                  <c:v>0.22244200000000003</c:v>
                </c:pt>
                <c:pt idx="5352">
                  <c:v>0.22104500000000005</c:v>
                </c:pt>
                <c:pt idx="5353">
                  <c:v>0.21681600000000001</c:v>
                </c:pt>
                <c:pt idx="5354">
                  <c:v>0.21636900000000003</c:v>
                </c:pt>
                <c:pt idx="5355">
                  <c:v>0.21602299999999997</c:v>
                </c:pt>
                <c:pt idx="5356">
                  <c:v>0.21906099999999995</c:v>
                </c:pt>
                <c:pt idx="5357">
                  <c:v>0.23101499999999997</c:v>
                </c:pt>
                <c:pt idx="5358">
                  <c:v>0.23402800000000001</c:v>
                </c:pt>
                <c:pt idx="5359">
                  <c:v>0.22572700000000001</c:v>
                </c:pt>
                <c:pt idx="5360">
                  <c:v>0.22834399999999999</c:v>
                </c:pt>
                <c:pt idx="5361">
                  <c:v>0.23275100000000004</c:v>
                </c:pt>
                <c:pt idx="5362">
                  <c:v>0.22795699999999997</c:v>
                </c:pt>
                <c:pt idx="5363">
                  <c:v>0.22492199999999996</c:v>
                </c:pt>
                <c:pt idx="5364">
                  <c:v>0.22735300000000003</c:v>
                </c:pt>
                <c:pt idx="5365">
                  <c:v>0.22397999999999996</c:v>
                </c:pt>
                <c:pt idx="5366">
                  <c:v>0.21982800000000002</c:v>
                </c:pt>
                <c:pt idx="5367">
                  <c:v>0.229074</c:v>
                </c:pt>
                <c:pt idx="5368">
                  <c:v>0.23141199999999995</c:v>
                </c:pt>
                <c:pt idx="5369">
                  <c:v>0.22631500000000004</c:v>
                </c:pt>
                <c:pt idx="5370">
                  <c:v>0.22814299999999998</c:v>
                </c:pt>
                <c:pt idx="5371">
                  <c:v>0.22977199999999998</c:v>
                </c:pt>
                <c:pt idx="5372">
                  <c:v>0.22813700000000003</c:v>
                </c:pt>
                <c:pt idx="5373">
                  <c:v>0.228383</c:v>
                </c:pt>
                <c:pt idx="5374">
                  <c:v>0.22893699999999995</c:v>
                </c:pt>
                <c:pt idx="5375">
                  <c:v>0.22188099999999999</c:v>
                </c:pt>
                <c:pt idx="5376">
                  <c:v>0.222221</c:v>
                </c:pt>
                <c:pt idx="5377">
                  <c:v>0.22986099999999998</c:v>
                </c:pt>
                <c:pt idx="5378">
                  <c:v>0.22719999999999996</c:v>
                </c:pt>
                <c:pt idx="5379">
                  <c:v>0.22707699999999997</c:v>
                </c:pt>
                <c:pt idx="5380">
                  <c:v>0.231379</c:v>
                </c:pt>
                <c:pt idx="5381">
                  <c:v>0.228688</c:v>
                </c:pt>
                <c:pt idx="5382">
                  <c:v>0.22924</c:v>
                </c:pt>
                <c:pt idx="5383">
                  <c:v>0.23541500000000004</c:v>
                </c:pt>
                <c:pt idx="5384">
                  <c:v>0.235545</c:v>
                </c:pt>
                <c:pt idx="5385">
                  <c:v>0.22484400000000004</c:v>
                </c:pt>
                <c:pt idx="5386">
                  <c:v>0.22610699999999995</c:v>
                </c:pt>
                <c:pt idx="5387">
                  <c:v>0.23411700000000002</c:v>
                </c:pt>
                <c:pt idx="5388">
                  <c:v>0.22588900000000001</c:v>
                </c:pt>
                <c:pt idx="5389">
                  <c:v>0.22269899999999998</c:v>
                </c:pt>
                <c:pt idx="5390">
                  <c:v>0.22653299999999998</c:v>
                </c:pt>
                <c:pt idx="5391">
                  <c:v>0.22732399999999997</c:v>
                </c:pt>
                <c:pt idx="5392">
                  <c:v>0.23249399999999998</c:v>
                </c:pt>
                <c:pt idx="5393">
                  <c:v>0.23891499999999999</c:v>
                </c:pt>
                <c:pt idx="5394">
                  <c:v>0.23710200000000003</c:v>
                </c:pt>
                <c:pt idx="5395">
                  <c:v>0.23050000000000004</c:v>
                </c:pt>
                <c:pt idx="5396">
                  <c:v>0.23362499999999997</c:v>
                </c:pt>
                <c:pt idx="5397">
                  <c:v>0.23587999999999998</c:v>
                </c:pt>
                <c:pt idx="5398">
                  <c:v>0.22431500000000004</c:v>
                </c:pt>
                <c:pt idx="5399">
                  <c:v>0.22108899999999998</c:v>
                </c:pt>
                <c:pt idx="5400">
                  <c:v>0.22807599999999995</c:v>
                </c:pt>
                <c:pt idx="5401">
                  <c:v>0.22877199999999998</c:v>
                </c:pt>
                <c:pt idx="5402">
                  <c:v>0.22933300000000001</c:v>
                </c:pt>
                <c:pt idx="5403">
                  <c:v>0.23520300000000005</c:v>
                </c:pt>
                <c:pt idx="5404">
                  <c:v>0.23389599999999999</c:v>
                </c:pt>
                <c:pt idx="5405">
                  <c:v>0.22942899999999999</c:v>
                </c:pt>
                <c:pt idx="5406">
                  <c:v>0.23762799999999995</c:v>
                </c:pt>
                <c:pt idx="5407">
                  <c:v>0.23860300000000001</c:v>
                </c:pt>
                <c:pt idx="5408">
                  <c:v>0.23017500000000002</c:v>
                </c:pt>
                <c:pt idx="5409">
                  <c:v>0.23570800000000003</c:v>
                </c:pt>
                <c:pt idx="5410">
                  <c:v>0.24041500000000005</c:v>
                </c:pt>
                <c:pt idx="5411">
                  <c:v>0.23257799999999995</c:v>
                </c:pt>
                <c:pt idx="5412">
                  <c:v>0.22600799999999999</c:v>
                </c:pt>
                <c:pt idx="5413">
                  <c:v>0.23015200000000002</c:v>
                </c:pt>
                <c:pt idx="5414">
                  <c:v>0.23111999999999999</c:v>
                </c:pt>
                <c:pt idx="5415">
                  <c:v>0.22899899999999995</c:v>
                </c:pt>
                <c:pt idx="5416">
                  <c:v>0.23707400000000001</c:v>
                </c:pt>
                <c:pt idx="5417">
                  <c:v>0.23667000000000005</c:v>
                </c:pt>
                <c:pt idx="5418">
                  <c:v>0.232765</c:v>
                </c:pt>
                <c:pt idx="5419">
                  <c:v>0.24036800000000003</c:v>
                </c:pt>
                <c:pt idx="5420">
                  <c:v>0.24296700000000004</c:v>
                </c:pt>
                <c:pt idx="5421">
                  <c:v>0.23871500000000001</c:v>
                </c:pt>
                <c:pt idx="5422">
                  <c:v>0.24158999999999997</c:v>
                </c:pt>
                <c:pt idx="5423">
                  <c:v>0.24495900000000004</c:v>
                </c:pt>
                <c:pt idx="5424">
                  <c:v>0.23336699999999999</c:v>
                </c:pt>
                <c:pt idx="5425">
                  <c:v>0.22744399999999998</c:v>
                </c:pt>
                <c:pt idx="5426">
                  <c:v>0.23698900000000001</c:v>
                </c:pt>
                <c:pt idx="5427">
                  <c:v>0.23643400000000003</c:v>
                </c:pt>
                <c:pt idx="5428">
                  <c:v>0.23505399999999999</c:v>
                </c:pt>
                <c:pt idx="5429">
                  <c:v>0.23975500000000005</c:v>
                </c:pt>
                <c:pt idx="5430">
                  <c:v>0.23761699999999997</c:v>
                </c:pt>
                <c:pt idx="5431">
                  <c:v>0.23562300000000003</c:v>
                </c:pt>
                <c:pt idx="5432">
                  <c:v>0.23863599999999996</c:v>
                </c:pt>
                <c:pt idx="5433">
                  <c:v>0.23690599999999995</c:v>
                </c:pt>
                <c:pt idx="5434">
                  <c:v>0.23050700000000002</c:v>
                </c:pt>
                <c:pt idx="5435">
                  <c:v>0.23556900000000003</c:v>
                </c:pt>
                <c:pt idx="5436">
                  <c:v>0.24175599999999997</c:v>
                </c:pt>
                <c:pt idx="5437">
                  <c:v>0.238958</c:v>
                </c:pt>
                <c:pt idx="5438">
                  <c:v>0.23809100000000005</c:v>
                </c:pt>
                <c:pt idx="5439">
                  <c:v>0.23673299999999997</c:v>
                </c:pt>
                <c:pt idx="5440">
                  <c:v>0.23387500000000006</c:v>
                </c:pt>
                <c:pt idx="5441">
                  <c:v>0.23414900000000005</c:v>
                </c:pt>
                <c:pt idx="5442">
                  <c:v>0.23988699999999996</c:v>
                </c:pt>
                <c:pt idx="5443">
                  <c:v>0.24139600000000005</c:v>
                </c:pt>
                <c:pt idx="5444">
                  <c:v>0.23543899999999995</c:v>
                </c:pt>
                <c:pt idx="5445">
                  <c:v>0.24006899999999998</c:v>
                </c:pt>
                <c:pt idx="5446">
                  <c:v>0.24553599999999998</c:v>
                </c:pt>
                <c:pt idx="5447">
                  <c:v>0.23855300000000002</c:v>
                </c:pt>
                <c:pt idx="5448">
                  <c:v>0.238151</c:v>
                </c:pt>
                <c:pt idx="5449">
                  <c:v>0.24554299999999996</c:v>
                </c:pt>
                <c:pt idx="5450">
                  <c:v>0.24375500000000005</c:v>
                </c:pt>
                <c:pt idx="5451">
                  <c:v>0.23828400000000005</c:v>
                </c:pt>
                <c:pt idx="5452">
                  <c:v>0.24549600000000005</c:v>
                </c:pt>
                <c:pt idx="5453">
                  <c:v>0.24509300000000001</c:v>
                </c:pt>
                <c:pt idx="5454">
                  <c:v>0.23621899999999996</c:v>
                </c:pt>
                <c:pt idx="5455">
                  <c:v>0.24361600000000005</c:v>
                </c:pt>
                <c:pt idx="5456">
                  <c:v>0.24321099999999996</c:v>
                </c:pt>
                <c:pt idx="5457">
                  <c:v>0.23439399999999999</c:v>
                </c:pt>
                <c:pt idx="5458">
                  <c:v>0.244367</c:v>
                </c:pt>
                <c:pt idx="5459">
                  <c:v>0.24870199999999998</c:v>
                </c:pt>
                <c:pt idx="5460">
                  <c:v>0.23371299999999995</c:v>
                </c:pt>
                <c:pt idx="5461">
                  <c:v>0.2319</c:v>
                </c:pt>
                <c:pt idx="5462">
                  <c:v>0.24162700000000004</c:v>
                </c:pt>
                <c:pt idx="5463">
                  <c:v>0.24172199999999999</c:v>
                </c:pt>
                <c:pt idx="5464">
                  <c:v>0.24519000000000002</c:v>
                </c:pt>
                <c:pt idx="5465">
                  <c:v>0.24963100000000005</c:v>
                </c:pt>
                <c:pt idx="5466">
                  <c:v>0.24207999999999996</c:v>
                </c:pt>
                <c:pt idx="5467">
                  <c:v>0.24072700000000002</c:v>
                </c:pt>
                <c:pt idx="5468">
                  <c:v>0.24634999999999996</c:v>
                </c:pt>
                <c:pt idx="5469">
                  <c:v>0.24390699999999998</c:v>
                </c:pt>
                <c:pt idx="5470">
                  <c:v>0.23866500000000002</c:v>
                </c:pt>
                <c:pt idx="5471">
                  <c:v>0.24075800000000003</c:v>
                </c:pt>
                <c:pt idx="5472">
                  <c:v>0.24709300000000001</c:v>
                </c:pt>
                <c:pt idx="5473">
                  <c:v>0.24596799999999996</c:v>
                </c:pt>
                <c:pt idx="5474">
                  <c:v>0.24570700000000001</c:v>
                </c:pt>
                <c:pt idx="5475">
                  <c:v>0.25224299999999999</c:v>
                </c:pt>
                <c:pt idx="5476">
                  <c:v>0.24710399999999999</c:v>
                </c:pt>
                <c:pt idx="5477">
                  <c:v>0.23985100000000004</c:v>
                </c:pt>
                <c:pt idx="5478">
                  <c:v>0.24557300000000004</c:v>
                </c:pt>
                <c:pt idx="5479">
                  <c:v>0.24577000000000004</c:v>
                </c:pt>
                <c:pt idx="5480">
                  <c:v>0.23685599999999996</c:v>
                </c:pt>
                <c:pt idx="5481">
                  <c:v>0.23860899999999996</c:v>
                </c:pt>
                <c:pt idx="5482">
                  <c:v>0.24509800000000004</c:v>
                </c:pt>
                <c:pt idx="5483">
                  <c:v>0.24390500000000004</c:v>
                </c:pt>
                <c:pt idx="5484">
                  <c:v>0.24761299999999997</c:v>
                </c:pt>
                <c:pt idx="5485">
                  <c:v>0.25414800000000004</c:v>
                </c:pt>
                <c:pt idx="5486">
                  <c:v>0.25407199999999996</c:v>
                </c:pt>
                <c:pt idx="5487">
                  <c:v>0.24968400000000002</c:v>
                </c:pt>
                <c:pt idx="5488">
                  <c:v>0.24598399999999998</c:v>
                </c:pt>
                <c:pt idx="5489">
                  <c:v>0.24834000000000001</c:v>
                </c:pt>
                <c:pt idx="5490">
                  <c:v>0.251363</c:v>
                </c:pt>
                <c:pt idx="5491">
                  <c:v>0.25573400000000002</c:v>
                </c:pt>
                <c:pt idx="5492">
                  <c:v>0.25766999999999995</c:v>
                </c:pt>
                <c:pt idx="5493">
                  <c:v>0.24955899999999998</c:v>
                </c:pt>
                <c:pt idx="5494">
                  <c:v>0.24829599999999996</c:v>
                </c:pt>
                <c:pt idx="5495">
                  <c:v>0.24999800000000005</c:v>
                </c:pt>
                <c:pt idx="5496">
                  <c:v>0.24166799999999999</c:v>
                </c:pt>
                <c:pt idx="5497">
                  <c:v>0.23937399999999998</c:v>
                </c:pt>
                <c:pt idx="5498">
                  <c:v>0.24458000000000002</c:v>
                </c:pt>
                <c:pt idx="5499">
                  <c:v>0.24355199999999999</c:v>
                </c:pt>
                <c:pt idx="5500">
                  <c:v>0.24169799999999997</c:v>
                </c:pt>
                <c:pt idx="5501">
                  <c:v>0.247174</c:v>
                </c:pt>
                <c:pt idx="5502">
                  <c:v>0.24949200000000005</c:v>
                </c:pt>
                <c:pt idx="5503">
                  <c:v>0.25084700000000004</c:v>
                </c:pt>
                <c:pt idx="5504">
                  <c:v>0.25630299999999995</c:v>
                </c:pt>
                <c:pt idx="5505">
                  <c:v>0.25704300000000002</c:v>
                </c:pt>
                <c:pt idx="5506">
                  <c:v>0.25171600000000005</c:v>
                </c:pt>
                <c:pt idx="5507">
                  <c:v>0.24885100000000004</c:v>
                </c:pt>
                <c:pt idx="5508">
                  <c:v>0.25338799999999995</c:v>
                </c:pt>
                <c:pt idx="5509">
                  <c:v>0.25225399999999998</c:v>
                </c:pt>
                <c:pt idx="5510">
                  <c:v>0.24629100000000004</c:v>
                </c:pt>
                <c:pt idx="5511">
                  <c:v>0.248166</c:v>
                </c:pt>
                <c:pt idx="5512">
                  <c:v>0.244004</c:v>
                </c:pt>
                <c:pt idx="5513">
                  <c:v>0.24165899999999996</c:v>
                </c:pt>
                <c:pt idx="5514">
                  <c:v>0.25617699999999999</c:v>
                </c:pt>
                <c:pt idx="5515">
                  <c:v>0.26048899999999997</c:v>
                </c:pt>
                <c:pt idx="5516">
                  <c:v>0.24905699999999997</c:v>
                </c:pt>
                <c:pt idx="5517">
                  <c:v>0.24841999999999997</c:v>
                </c:pt>
                <c:pt idx="5518">
                  <c:v>0.25628300000000004</c:v>
                </c:pt>
                <c:pt idx="5519">
                  <c:v>0.24878900000000004</c:v>
                </c:pt>
                <c:pt idx="5520">
                  <c:v>0.24216599999999999</c:v>
                </c:pt>
                <c:pt idx="5521">
                  <c:v>0.24875400000000003</c:v>
                </c:pt>
                <c:pt idx="5522">
                  <c:v>0.24619000000000002</c:v>
                </c:pt>
                <c:pt idx="5523">
                  <c:v>0.24587400000000004</c:v>
                </c:pt>
                <c:pt idx="5524">
                  <c:v>0.25839000000000001</c:v>
                </c:pt>
                <c:pt idx="5525">
                  <c:v>0.26183800000000002</c:v>
                </c:pt>
                <c:pt idx="5526">
                  <c:v>0.25784200000000002</c:v>
                </c:pt>
                <c:pt idx="5527">
                  <c:v>0.26289099999999999</c:v>
                </c:pt>
                <c:pt idx="5528">
                  <c:v>0.26718799999999998</c:v>
                </c:pt>
                <c:pt idx="5529">
                  <c:v>0.25677099999999997</c:v>
                </c:pt>
                <c:pt idx="5530">
                  <c:v>0.25070700000000001</c:v>
                </c:pt>
                <c:pt idx="5531">
                  <c:v>0.25527500000000003</c:v>
                </c:pt>
                <c:pt idx="5532">
                  <c:v>0.24831199999999998</c:v>
                </c:pt>
                <c:pt idx="5533">
                  <c:v>0.24858599999999997</c:v>
                </c:pt>
                <c:pt idx="5534">
                  <c:v>0.25905100000000003</c:v>
                </c:pt>
                <c:pt idx="5535">
                  <c:v>0.25419999999999998</c:v>
                </c:pt>
                <c:pt idx="5536">
                  <c:v>0.24936199999999997</c:v>
                </c:pt>
                <c:pt idx="5537">
                  <c:v>0.25599400000000005</c:v>
                </c:pt>
                <c:pt idx="5538">
                  <c:v>0.25394399999999995</c:v>
                </c:pt>
                <c:pt idx="5539">
                  <c:v>0.24723300000000004</c:v>
                </c:pt>
                <c:pt idx="5540">
                  <c:v>0.25493900000000003</c:v>
                </c:pt>
                <c:pt idx="5541">
                  <c:v>0.25612199999999996</c:v>
                </c:pt>
                <c:pt idx="5542">
                  <c:v>0.24603900000000001</c:v>
                </c:pt>
                <c:pt idx="5543">
                  <c:v>0.24951100000000004</c:v>
                </c:pt>
                <c:pt idx="5544">
                  <c:v>0.25625200000000004</c:v>
                </c:pt>
                <c:pt idx="5545">
                  <c:v>0.25489399999999995</c:v>
                </c:pt>
                <c:pt idx="5546">
                  <c:v>0.25508699999999995</c:v>
                </c:pt>
                <c:pt idx="5547">
                  <c:v>0.26027800000000001</c:v>
                </c:pt>
                <c:pt idx="5548">
                  <c:v>0.26106600000000002</c:v>
                </c:pt>
                <c:pt idx="5549">
                  <c:v>0.25860099999999997</c:v>
                </c:pt>
                <c:pt idx="5550">
                  <c:v>0.26203399999999999</c:v>
                </c:pt>
                <c:pt idx="5551">
                  <c:v>0.26071599999999995</c:v>
                </c:pt>
                <c:pt idx="5552">
                  <c:v>0.25685800000000003</c:v>
                </c:pt>
                <c:pt idx="5553">
                  <c:v>0.26092300000000002</c:v>
                </c:pt>
                <c:pt idx="5554">
                  <c:v>0.26023799999999997</c:v>
                </c:pt>
                <c:pt idx="5555">
                  <c:v>0.25769600000000004</c:v>
                </c:pt>
                <c:pt idx="5556">
                  <c:v>0.26042799999999999</c:v>
                </c:pt>
                <c:pt idx="5557">
                  <c:v>0.26053099999999996</c:v>
                </c:pt>
                <c:pt idx="5558">
                  <c:v>0.25290999999999997</c:v>
                </c:pt>
                <c:pt idx="5559">
                  <c:v>0.25131300000000001</c:v>
                </c:pt>
                <c:pt idx="5560">
                  <c:v>0.26162700000000005</c:v>
                </c:pt>
                <c:pt idx="5561">
                  <c:v>0.26154299999999997</c:v>
                </c:pt>
                <c:pt idx="5562">
                  <c:v>0.25717599999999996</c:v>
                </c:pt>
                <c:pt idx="5563">
                  <c:v>0.26195299999999999</c:v>
                </c:pt>
                <c:pt idx="5564">
                  <c:v>0.26112299999999999</c:v>
                </c:pt>
                <c:pt idx="5565">
                  <c:v>0.25547699999999995</c:v>
                </c:pt>
                <c:pt idx="5566">
                  <c:v>0.25895599999999996</c:v>
                </c:pt>
                <c:pt idx="5567">
                  <c:v>0.26214499999999996</c:v>
                </c:pt>
                <c:pt idx="5568">
                  <c:v>0.25222699999999998</c:v>
                </c:pt>
                <c:pt idx="5569">
                  <c:v>0.250247</c:v>
                </c:pt>
                <c:pt idx="5570">
                  <c:v>0.26307899999999995</c:v>
                </c:pt>
                <c:pt idx="5571">
                  <c:v>0.26605599999999996</c:v>
                </c:pt>
                <c:pt idx="5572">
                  <c:v>0.26126199999999999</c:v>
                </c:pt>
                <c:pt idx="5573">
                  <c:v>0.26167799999999997</c:v>
                </c:pt>
                <c:pt idx="5574">
                  <c:v>0.26437200000000005</c:v>
                </c:pt>
                <c:pt idx="5575">
                  <c:v>0.26443700000000003</c:v>
                </c:pt>
                <c:pt idx="5576">
                  <c:v>0.26327100000000003</c:v>
                </c:pt>
                <c:pt idx="5577">
                  <c:v>0.264652</c:v>
                </c:pt>
                <c:pt idx="5578">
                  <c:v>0.26194200000000001</c:v>
                </c:pt>
                <c:pt idx="5579">
                  <c:v>0.26256999999999997</c:v>
                </c:pt>
                <c:pt idx="5580">
                  <c:v>0.26739800000000002</c:v>
                </c:pt>
                <c:pt idx="5581">
                  <c:v>0.26237999999999995</c:v>
                </c:pt>
                <c:pt idx="5582">
                  <c:v>0.25948800000000005</c:v>
                </c:pt>
                <c:pt idx="5583">
                  <c:v>0.26448400000000005</c:v>
                </c:pt>
                <c:pt idx="5584">
                  <c:v>0.26120699999999997</c:v>
                </c:pt>
                <c:pt idx="5585">
                  <c:v>0.25336199999999998</c:v>
                </c:pt>
                <c:pt idx="5586">
                  <c:v>0.25558199999999998</c:v>
                </c:pt>
                <c:pt idx="5587">
                  <c:v>0.26075999999999999</c:v>
                </c:pt>
                <c:pt idx="5588">
                  <c:v>0.25928300000000004</c:v>
                </c:pt>
                <c:pt idx="5589">
                  <c:v>0.26550700000000005</c:v>
                </c:pt>
                <c:pt idx="5590">
                  <c:v>0.27153799999999995</c:v>
                </c:pt>
                <c:pt idx="5591">
                  <c:v>0.26524000000000003</c:v>
                </c:pt>
                <c:pt idx="5592">
                  <c:v>0.26595299999999999</c:v>
                </c:pt>
                <c:pt idx="5593">
                  <c:v>0.27255600000000002</c:v>
                </c:pt>
                <c:pt idx="5594">
                  <c:v>0.26902899999999996</c:v>
                </c:pt>
                <c:pt idx="5595">
                  <c:v>0.262992</c:v>
                </c:pt>
                <c:pt idx="5596">
                  <c:v>0.26824800000000004</c:v>
                </c:pt>
                <c:pt idx="5597">
                  <c:v>0.26914499999999997</c:v>
                </c:pt>
                <c:pt idx="5598">
                  <c:v>0.25885800000000003</c:v>
                </c:pt>
                <c:pt idx="5599">
                  <c:v>0.26052900000000001</c:v>
                </c:pt>
                <c:pt idx="5600">
                  <c:v>0.26634400000000003</c:v>
                </c:pt>
                <c:pt idx="5601">
                  <c:v>0.26513699999999996</c:v>
                </c:pt>
                <c:pt idx="5602">
                  <c:v>0.26673000000000002</c:v>
                </c:pt>
                <c:pt idx="5603">
                  <c:v>0.26774299999999995</c:v>
                </c:pt>
                <c:pt idx="5604">
                  <c:v>0.26295199999999996</c:v>
                </c:pt>
                <c:pt idx="5605">
                  <c:v>0.26073900000000005</c:v>
                </c:pt>
                <c:pt idx="5606">
                  <c:v>0.26292400000000005</c:v>
                </c:pt>
                <c:pt idx="5607">
                  <c:v>0.260293</c:v>
                </c:pt>
                <c:pt idx="5608">
                  <c:v>0.26069699999999996</c:v>
                </c:pt>
                <c:pt idx="5609">
                  <c:v>0.26835799999999999</c:v>
                </c:pt>
                <c:pt idx="5610">
                  <c:v>0.26695599999999997</c:v>
                </c:pt>
                <c:pt idx="5611">
                  <c:v>0.26600599999999996</c:v>
                </c:pt>
                <c:pt idx="5612">
                  <c:v>0.27468099999999995</c:v>
                </c:pt>
                <c:pt idx="5613">
                  <c:v>0.27596900000000002</c:v>
                </c:pt>
                <c:pt idx="5614">
                  <c:v>0.26879799999999998</c:v>
                </c:pt>
                <c:pt idx="5615">
                  <c:v>0.269343</c:v>
                </c:pt>
                <c:pt idx="5616">
                  <c:v>0.274115</c:v>
                </c:pt>
                <c:pt idx="5617">
                  <c:v>0.26697499999999996</c:v>
                </c:pt>
                <c:pt idx="5618">
                  <c:v>0.26628600000000002</c:v>
                </c:pt>
                <c:pt idx="5619">
                  <c:v>0.271949</c:v>
                </c:pt>
                <c:pt idx="5620">
                  <c:v>0.26638499999999998</c:v>
                </c:pt>
                <c:pt idx="5621">
                  <c:v>0.26750499999999999</c:v>
                </c:pt>
                <c:pt idx="5622">
                  <c:v>0.27123200000000003</c:v>
                </c:pt>
                <c:pt idx="5623">
                  <c:v>0.27026799999999995</c:v>
                </c:pt>
                <c:pt idx="5624">
                  <c:v>0.26955399999999996</c:v>
                </c:pt>
                <c:pt idx="5625">
                  <c:v>0.26958099999999996</c:v>
                </c:pt>
                <c:pt idx="5626">
                  <c:v>0.26949000000000001</c:v>
                </c:pt>
                <c:pt idx="5627">
                  <c:v>0.26172099999999998</c:v>
                </c:pt>
                <c:pt idx="5628">
                  <c:v>0.26293699999999998</c:v>
                </c:pt>
                <c:pt idx="5629">
                  <c:v>0.270513</c:v>
                </c:pt>
                <c:pt idx="5630">
                  <c:v>0.26930200000000004</c:v>
                </c:pt>
                <c:pt idx="5631">
                  <c:v>0.27279799999999998</c:v>
                </c:pt>
                <c:pt idx="5632">
                  <c:v>0.27504099999999998</c:v>
                </c:pt>
                <c:pt idx="5633">
                  <c:v>0.27353499999999997</c:v>
                </c:pt>
                <c:pt idx="5634">
                  <c:v>0.27301900000000001</c:v>
                </c:pt>
                <c:pt idx="5635">
                  <c:v>0.27332999999999996</c:v>
                </c:pt>
                <c:pt idx="5636">
                  <c:v>0.27451999999999999</c:v>
                </c:pt>
                <c:pt idx="5637">
                  <c:v>0.27502000000000004</c:v>
                </c:pt>
                <c:pt idx="5638">
                  <c:v>0.28094699999999995</c:v>
                </c:pt>
                <c:pt idx="5639">
                  <c:v>0.27598</c:v>
                </c:pt>
                <c:pt idx="5640">
                  <c:v>0.26601600000000003</c:v>
                </c:pt>
                <c:pt idx="5641">
                  <c:v>0.27168700000000001</c:v>
                </c:pt>
                <c:pt idx="5642">
                  <c:v>0.27575000000000005</c:v>
                </c:pt>
                <c:pt idx="5643">
                  <c:v>0.26795800000000003</c:v>
                </c:pt>
                <c:pt idx="5644">
                  <c:v>0.26094799999999996</c:v>
                </c:pt>
                <c:pt idx="5645">
                  <c:v>0.26719099999999996</c:v>
                </c:pt>
                <c:pt idx="5646">
                  <c:v>0.27410400000000001</c:v>
                </c:pt>
                <c:pt idx="5647">
                  <c:v>0.26710699999999998</c:v>
                </c:pt>
                <c:pt idx="5648">
                  <c:v>0.26591299999999995</c:v>
                </c:pt>
                <c:pt idx="5649">
                  <c:v>0.26999099999999998</c:v>
                </c:pt>
                <c:pt idx="5650">
                  <c:v>0.27182200000000001</c:v>
                </c:pt>
                <c:pt idx="5651">
                  <c:v>0.27869299999999997</c:v>
                </c:pt>
                <c:pt idx="5652">
                  <c:v>0.28217400000000004</c:v>
                </c:pt>
                <c:pt idx="5653">
                  <c:v>0.27398800000000001</c:v>
                </c:pt>
                <c:pt idx="5654">
                  <c:v>0.27012199999999997</c:v>
                </c:pt>
                <c:pt idx="5655">
                  <c:v>0.27738099999999999</c:v>
                </c:pt>
                <c:pt idx="5656">
                  <c:v>0.27577200000000002</c:v>
                </c:pt>
                <c:pt idx="5657">
                  <c:v>0.27122500000000005</c:v>
                </c:pt>
                <c:pt idx="5658">
                  <c:v>0.27946599999999999</c:v>
                </c:pt>
                <c:pt idx="5659">
                  <c:v>0.28001200000000004</c:v>
                </c:pt>
                <c:pt idx="5660">
                  <c:v>0.27427699999999999</c:v>
                </c:pt>
                <c:pt idx="5661">
                  <c:v>0.27962299999999995</c:v>
                </c:pt>
                <c:pt idx="5662">
                  <c:v>0.28395400000000004</c:v>
                </c:pt>
                <c:pt idx="5663">
                  <c:v>0.27696200000000004</c:v>
                </c:pt>
                <c:pt idx="5664">
                  <c:v>0.27717800000000004</c:v>
                </c:pt>
                <c:pt idx="5665">
                  <c:v>0.28073899999999996</c:v>
                </c:pt>
                <c:pt idx="5666">
                  <c:v>0.270513</c:v>
                </c:pt>
                <c:pt idx="5667">
                  <c:v>0.26848700000000003</c:v>
                </c:pt>
                <c:pt idx="5668">
                  <c:v>0.27375400000000005</c:v>
                </c:pt>
                <c:pt idx="5669">
                  <c:v>0.27024599999999999</c:v>
                </c:pt>
                <c:pt idx="5670">
                  <c:v>0.27346999999999999</c:v>
                </c:pt>
                <c:pt idx="5671">
                  <c:v>0.283165</c:v>
                </c:pt>
                <c:pt idx="5672">
                  <c:v>0.28341499999999997</c:v>
                </c:pt>
                <c:pt idx="5673">
                  <c:v>0.28066599999999997</c:v>
                </c:pt>
                <c:pt idx="5674">
                  <c:v>0.28644000000000003</c:v>
                </c:pt>
                <c:pt idx="5675">
                  <c:v>0.28605100000000006</c:v>
                </c:pt>
                <c:pt idx="5676">
                  <c:v>0.27637400000000001</c:v>
                </c:pt>
                <c:pt idx="5677">
                  <c:v>0.27653899999999998</c:v>
                </c:pt>
                <c:pt idx="5678">
                  <c:v>0.27797700000000003</c:v>
                </c:pt>
                <c:pt idx="5679">
                  <c:v>0.27242999999999995</c:v>
                </c:pt>
                <c:pt idx="5680">
                  <c:v>0.27339100000000005</c:v>
                </c:pt>
                <c:pt idx="5681">
                  <c:v>0.28047599999999995</c:v>
                </c:pt>
                <c:pt idx="5682">
                  <c:v>0.28033600000000003</c:v>
                </c:pt>
                <c:pt idx="5683">
                  <c:v>0.27826399999999996</c:v>
                </c:pt>
                <c:pt idx="5684">
                  <c:v>0.27867500000000001</c:v>
                </c:pt>
                <c:pt idx="5685">
                  <c:v>0.27238700000000005</c:v>
                </c:pt>
                <c:pt idx="5686">
                  <c:v>0.26675800000000005</c:v>
                </c:pt>
                <c:pt idx="5687">
                  <c:v>0.27544299999999999</c:v>
                </c:pt>
                <c:pt idx="5688">
                  <c:v>0.28173700000000002</c:v>
                </c:pt>
                <c:pt idx="5689">
                  <c:v>0.28206200000000003</c:v>
                </c:pt>
                <c:pt idx="5690">
                  <c:v>0.28822999999999999</c:v>
                </c:pt>
                <c:pt idx="5691">
                  <c:v>0.28715800000000002</c:v>
                </c:pt>
                <c:pt idx="5692">
                  <c:v>0.28029899999999996</c:v>
                </c:pt>
                <c:pt idx="5693">
                  <c:v>0.27893999999999997</c:v>
                </c:pt>
                <c:pt idx="5694">
                  <c:v>0.28072699999999995</c:v>
                </c:pt>
                <c:pt idx="5695">
                  <c:v>0.27642199999999995</c:v>
                </c:pt>
                <c:pt idx="5696">
                  <c:v>0.27660499999999999</c:v>
                </c:pt>
                <c:pt idx="5697">
                  <c:v>0.28309099999999998</c:v>
                </c:pt>
                <c:pt idx="5698">
                  <c:v>0.28054100000000004</c:v>
                </c:pt>
                <c:pt idx="5699">
                  <c:v>0.27899799999999997</c:v>
                </c:pt>
                <c:pt idx="5700">
                  <c:v>0.28938600000000003</c:v>
                </c:pt>
                <c:pt idx="5701">
                  <c:v>0.29391299999999998</c:v>
                </c:pt>
                <c:pt idx="5702">
                  <c:v>0.28626099999999999</c:v>
                </c:pt>
                <c:pt idx="5703">
                  <c:v>0.28698599999999996</c:v>
                </c:pt>
                <c:pt idx="5704">
                  <c:v>0.28973199999999999</c:v>
                </c:pt>
                <c:pt idx="5705">
                  <c:v>0.27838700000000005</c:v>
                </c:pt>
                <c:pt idx="5706">
                  <c:v>0.27629899999999996</c:v>
                </c:pt>
                <c:pt idx="5707">
                  <c:v>0.28475399999999995</c:v>
                </c:pt>
                <c:pt idx="5708">
                  <c:v>0.27895199999999998</c:v>
                </c:pt>
                <c:pt idx="5709">
                  <c:v>0.27339899999999995</c:v>
                </c:pt>
                <c:pt idx="5710">
                  <c:v>0.27799600000000002</c:v>
                </c:pt>
                <c:pt idx="5711">
                  <c:v>0.28268499999999996</c:v>
                </c:pt>
                <c:pt idx="5712">
                  <c:v>0.28773300000000002</c:v>
                </c:pt>
                <c:pt idx="5713">
                  <c:v>0.28891900000000004</c:v>
                </c:pt>
                <c:pt idx="5714">
                  <c:v>0.28404300000000005</c:v>
                </c:pt>
                <c:pt idx="5715">
                  <c:v>0.28471900000000006</c:v>
                </c:pt>
                <c:pt idx="5716">
                  <c:v>0.28991</c:v>
                </c:pt>
                <c:pt idx="5717">
                  <c:v>0.28334400000000004</c:v>
                </c:pt>
                <c:pt idx="5718">
                  <c:v>0.27684299999999995</c:v>
                </c:pt>
                <c:pt idx="5719">
                  <c:v>0.28345200000000004</c:v>
                </c:pt>
                <c:pt idx="5720">
                  <c:v>0.28554599999999997</c:v>
                </c:pt>
                <c:pt idx="5721">
                  <c:v>0.28284200000000004</c:v>
                </c:pt>
                <c:pt idx="5722">
                  <c:v>0.28574900000000003</c:v>
                </c:pt>
                <c:pt idx="5723">
                  <c:v>0.29267900000000002</c:v>
                </c:pt>
                <c:pt idx="5724">
                  <c:v>0.29080799999999996</c:v>
                </c:pt>
                <c:pt idx="5725">
                  <c:v>0.28885499999999997</c:v>
                </c:pt>
                <c:pt idx="5726">
                  <c:v>0.29591900000000004</c:v>
                </c:pt>
                <c:pt idx="5727">
                  <c:v>0.28966700000000001</c:v>
                </c:pt>
                <c:pt idx="5728">
                  <c:v>0.27853899999999998</c:v>
                </c:pt>
                <c:pt idx="5729">
                  <c:v>0.27763800000000005</c:v>
                </c:pt>
                <c:pt idx="5730">
                  <c:v>0.27982200000000002</c:v>
                </c:pt>
                <c:pt idx="5731">
                  <c:v>0.28408599999999995</c:v>
                </c:pt>
                <c:pt idx="5732">
                  <c:v>0.288663</c:v>
                </c:pt>
                <c:pt idx="5733">
                  <c:v>0.29302700000000004</c:v>
                </c:pt>
                <c:pt idx="5734">
                  <c:v>0.29043399999999997</c:v>
                </c:pt>
                <c:pt idx="5735">
                  <c:v>0.28754800000000003</c:v>
                </c:pt>
                <c:pt idx="5736">
                  <c:v>0.29184699999999997</c:v>
                </c:pt>
                <c:pt idx="5737">
                  <c:v>0.28850699999999996</c:v>
                </c:pt>
                <c:pt idx="5738">
                  <c:v>0.28584600000000004</c:v>
                </c:pt>
                <c:pt idx="5739">
                  <c:v>0.29017300000000001</c:v>
                </c:pt>
                <c:pt idx="5740">
                  <c:v>0.28747400000000001</c:v>
                </c:pt>
                <c:pt idx="5741">
                  <c:v>0.28320100000000004</c:v>
                </c:pt>
                <c:pt idx="5742">
                  <c:v>0.28686900000000004</c:v>
                </c:pt>
                <c:pt idx="5743">
                  <c:v>0.291215</c:v>
                </c:pt>
                <c:pt idx="5744">
                  <c:v>0.28779600000000005</c:v>
                </c:pt>
                <c:pt idx="5745">
                  <c:v>0.290072</c:v>
                </c:pt>
                <c:pt idx="5746">
                  <c:v>0.297624</c:v>
                </c:pt>
                <c:pt idx="5747">
                  <c:v>0.29514700000000005</c:v>
                </c:pt>
                <c:pt idx="5748">
                  <c:v>0.29149899999999995</c:v>
                </c:pt>
                <c:pt idx="5749">
                  <c:v>0.29279999999999995</c:v>
                </c:pt>
                <c:pt idx="5750">
                  <c:v>0.29004200000000002</c:v>
                </c:pt>
                <c:pt idx="5751">
                  <c:v>0.28259500000000004</c:v>
                </c:pt>
                <c:pt idx="5752">
                  <c:v>0.28315500000000005</c:v>
                </c:pt>
                <c:pt idx="5753">
                  <c:v>0.28992099999999998</c:v>
                </c:pt>
                <c:pt idx="5754">
                  <c:v>0.28730100000000003</c:v>
                </c:pt>
                <c:pt idx="5755">
                  <c:v>0.28847699999999998</c:v>
                </c:pt>
                <c:pt idx="5756">
                  <c:v>0.295736</c:v>
                </c:pt>
                <c:pt idx="5757">
                  <c:v>0.29657500000000003</c:v>
                </c:pt>
                <c:pt idx="5758">
                  <c:v>0.29705199999999998</c:v>
                </c:pt>
                <c:pt idx="5759">
                  <c:v>0.29671000000000003</c:v>
                </c:pt>
                <c:pt idx="5760">
                  <c:v>0.29145799999999999</c:v>
                </c:pt>
                <c:pt idx="5761">
                  <c:v>0.28839999999999999</c:v>
                </c:pt>
                <c:pt idx="5762">
                  <c:v>0.29561999999999999</c:v>
                </c:pt>
                <c:pt idx="5763">
                  <c:v>0.30069199999999996</c:v>
                </c:pt>
                <c:pt idx="5764">
                  <c:v>0.29346000000000005</c:v>
                </c:pt>
                <c:pt idx="5765">
                  <c:v>0.29328500000000002</c:v>
                </c:pt>
                <c:pt idx="5766">
                  <c:v>0.29655900000000002</c:v>
                </c:pt>
                <c:pt idx="5767">
                  <c:v>0.29317899999999997</c:v>
                </c:pt>
                <c:pt idx="5768">
                  <c:v>0.29446499999999998</c:v>
                </c:pt>
                <c:pt idx="5769">
                  <c:v>0.29790000000000005</c:v>
                </c:pt>
                <c:pt idx="5770">
                  <c:v>0.29413999999999996</c:v>
                </c:pt>
                <c:pt idx="5771">
                  <c:v>0.29180700000000004</c:v>
                </c:pt>
                <c:pt idx="5772">
                  <c:v>0.29907799999999995</c:v>
                </c:pt>
                <c:pt idx="5773">
                  <c:v>0.29387200000000002</c:v>
                </c:pt>
                <c:pt idx="5774">
                  <c:v>0.28207499999999996</c:v>
                </c:pt>
                <c:pt idx="5775">
                  <c:v>0.286694</c:v>
                </c:pt>
                <c:pt idx="5776">
                  <c:v>0.28876599999999997</c:v>
                </c:pt>
                <c:pt idx="5777">
                  <c:v>0.28715999999999997</c:v>
                </c:pt>
                <c:pt idx="5778">
                  <c:v>0.29160200000000003</c:v>
                </c:pt>
                <c:pt idx="5779">
                  <c:v>0.29410000000000003</c:v>
                </c:pt>
                <c:pt idx="5780">
                  <c:v>0.29683400000000004</c:v>
                </c:pt>
                <c:pt idx="5781">
                  <c:v>0.30069999999999997</c:v>
                </c:pt>
                <c:pt idx="5782">
                  <c:v>0.303979</c:v>
                </c:pt>
                <c:pt idx="5783">
                  <c:v>0.30042100000000005</c:v>
                </c:pt>
                <c:pt idx="5784">
                  <c:v>0.29526399999999997</c:v>
                </c:pt>
                <c:pt idx="5785">
                  <c:v>0.29880300000000004</c:v>
                </c:pt>
                <c:pt idx="5786">
                  <c:v>0.29874999999999996</c:v>
                </c:pt>
                <c:pt idx="5787">
                  <c:v>0.29732099999999995</c:v>
                </c:pt>
                <c:pt idx="5788">
                  <c:v>0.29800400000000005</c:v>
                </c:pt>
                <c:pt idx="5789">
                  <c:v>0.29703800000000002</c:v>
                </c:pt>
                <c:pt idx="5790">
                  <c:v>0.29460399999999998</c:v>
                </c:pt>
                <c:pt idx="5791">
                  <c:v>0.29316299999999995</c:v>
                </c:pt>
                <c:pt idx="5792">
                  <c:v>0.29564000000000001</c:v>
                </c:pt>
                <c:pt idx="5793">
                  <c:v>0.29301900000000003</c:v>
                </c:pt>
                <c:pt idx="5794">
                  <c:v>0.29120800000000002</c:v>
                </c:pt>
                <c:pt idx="5795">
                  <c:v>0.29674400000000001</c:v>
                </c:pt>
                <c:pt idx="5796">
                  <c:v>0.30151499999999998</c:v>
                </c:pt>
                <c:pt idx="5797">
                  <c:v>0.30145299999999997</c:v>
                </c:pt>
                <c:pt idx="5798">
                  <c:v>0.30173300000000003</c:v>
                </c:pt>
                <c:pt idx="5799">
                  <c:v>0.30000300000000002</c:v>
                </c:pt>
                <c:pt idx="5800">
                  <c:v>0.29510899999999995</c:v>
                </c:pt>
                <c:pt idx="5801">
                  <c:v>0.29987399999999997</c:v>
                </c:pt>
                <c:pt idx="5802">
                  <c:v>0.30184800000000001</c:v>
                </c:pt>
                <c:pt idx="5803">
                  <c:v>0.29325100000000004</c:v>
                </c:pt>
                <c:pt idx="5804">
                  <c:v>0.29944300000000001</c:v>
                </c:pt>
                <c:pt idx="5805">
                  <c:v>0.30693599999999999</c:v>
                </c:pt>
                <c:pt idx="5806">
                  <c:v>0.29567299999999996</c:v>
                </c:pt>
                <c:pt idx="5807">
                  <c:v>0.294763</c:v>
                </c:pt>
                <c:pt idx="5808">
                  <c:v>0.31001699999999999</c:v>
                </c:pt>
                <c:pt idx="5809">
                  <c:v>0.30512899999999998</c:v>
                </c:pt>
                <c:pt idx="5810">
                  <c:v>0.28814600000000001</c:v>
                </c:pt>
                <c:pt idx="5811">
                  <c:v>0.29433600000000004</c:v>
                </c:pt>
                <c:pt idx="5812">
                  <c:v>0.29989500000000002</c:v>
                </c:pt>
                <c:pt idx="5813">
                  <c:v>0.29682799999999998</c:v>
                </c:pt>
                <c:pt idx="5814">
                  <c:v>0.303315</c:v>
                </c:pt>
                <c:pt idx="5815">
                  <c:v>0.29901999999999995</c:v>
                </c:pt>
                <c:pt idx="5816">
                  <c:v>0.292489</c:v>
                </c:pt>
                <c:pt idx="5817">
                  <c:v>0.30490200000000001</c:v>
                </c:pt>
                <c:pt idx="5818">
                  <c:v>0.31248100000000001</c:v>
                </c:pt>
                <c:pt idx="5819">
                  <c:v>0.30298099999999994</c:v>
                </c:pt>
                <c:pt idx="5820">
                  <c:v>0.30060500000000001</c:v>
                </c:pt>
                <c:pt idx="5821">
                  <c:v>0.311168</c:v>
                </c:pt>
                <c:pt idx="5822">
                  <c:v>0.30750100000000002</c:v>
                </c:pt>
                <c:pt idx="5823">
                  <c:v>0.29910400000000004</c:v>
                </c:pt>
                <c:pt idx="5824">
                  <c:v>0.30505599999999999</c:v>
                </c:pt>
                <c:pt idx="5825">
                  <c:v>0.30575399999999997</c:v>
                </c:pt>
                <c:pt idx="5826">
                  <c:v>0.30218500000000004</c:v>
                </c:pt>
                <c:pt idx="5827">
                  <c:v>0.30714900000000001</c:v>
                </c:pt>
                <c:pt idx="5828">
                  <c:v>0.30606699999999998</c:v>
                </c:pt>
                <c:pt idx="5829">
                  <c:v>0.29918299999999998</c:v>
                </c:pt>
                <c:pt idx="5830">
                  <c:v>0.30286000000000002</c:v>
                </c:pt>
                <c:pt idx="5831">
                  <c:v>0.31191500000000005</c:v>
                </c:pt>
                <c:pt idx="5832">
                  <c:v>0.30552900000000005</c:v>
                </c:pt>
                <c:pt idx="5833">
                  <c:v>0.29898000000000002</c:v>
                </c:pt>
                <c:pt idx="5834">
                  <c:v>0.30624600000000002</c:v>
                </c:pt>
                <c:pt idx="5835">
                  <c:v>0.30397099999999999</c:v>
                </c:pt>
                <c:pt idx="5836">
                  <c:v>0.29486100000000004</c:v>
                </c:pt>
                <c:pt idx="5837">
                  <c:v>0.29939700000000002</c:v>
                </c:pt>
                <c:pt idx="5838">
                  <c:v>0.307558</c:v>
                </c:pt>
                <c:pt idx="5839">
                  <c:v>0.30169500000000005</c:v>
                </c:pt>
                <c:pt idx="5840">
                  <c:v>0.30188000000000004</c:v>
                </c:pt>
                <c:pt idx="5841">
                  <c:v>0.30916500000000002</c:v>
                </c:pt>
                <c:pt idx="5842">
                  <c:v>0.30234499999999997</c:v>
                </c:pt>
                <c:pt idx="5843">
                  <c:v>0.30210700000000001</c:v>
                </c:pt>
                <c:pt idx="5844">
                  <c:v>0.31160900000000002</c:v>
                </c:pt>
                <c:pt idx="5845">
                  <c:v>0.30817300000000003</c:v>
                </c:pt>
                <c:pt idx="5846">
                  <c:v>0.30737499999999995</c:v>
                </c:pt>
                <c:pt idx="5847">
                  <c:v>0.31532300000000002</c:v>
                </c:pt>
                <c:pt idx="5848">
                  <c:v>0.30866099999999996</c:v>
                </c:pt>
                <c:pt idx="5849">
                  <c:v>0.30056000000000005</c:v>
                </c:pt>
                <c:pt idx="5850">
                  <c:v>0.30974800000000002</c:v>
                </c:pt>
                <c:pt idx="5851">
                  <c:v>0.30967699999999998</c:v>
                </c:pt>
                <c:pt idx="5852">
                  <c:v>0.297122</c:v>
                </c:pt>
                <c:pt idx="5853">
                  <c:v>0.30108999999999997</c:v>
                </c:pt>
                <c:pt idx="5854">
                  <c:v>0.31237000000000004</c:v>
                </c:pt>
                <c:pt idx="5855">
                  <c:v>0.30865399999999998</c:v>
                </c:pt>
                <c:pt idx="5856">
                  <c:v>0.30450500000000003</c:v>
                </c:pt>
                <c:pt idx="5857">
                  <c:v>0.31205099999999997</c:v>
                </c:pt>
                <c:pt idx="5858">
                  <c:v>0.31311999999999995</c:v>
                </c:pt>
                <c:pt idx="5859">
                  <c:v>0.30359000000000003</c:v>
                </c:pt>
                <c:pt idx="5860">
                  <c:v>0.30541300000000005</c:v>
                </c:pt>
                <c:pt idx="5861">
                  <c:v>0.31014600000000003</c:v>
                </c:pt>
                <c:pt idx="5862">
                  <c:v>0.30430900000000005</c:v>
                </c:pt>
                <c:pt idx="5863">
                  <c:v>0.30371999999999999</c:v>
                </c:pt>
                <c:pt idx="5864">
                  <c:v>0.30864999999999998</c:v>
                </c:pt>
                <c:pt idx="5865">
                  <c:v>0.30860699999999996</c:v>
                </c:pt>
                <c:pt idx="5866">
                  <c:v>0.30626299999999995</c:v>
                </c:pt>
                <c:pt idx="5867">
                  <c:v>0.31029600000000002</c:v>
                </c:pt>
                <c:pt idx="5868">
                  <c:v>0.31332599999999999</c:v>
                </c:pt>
                <c:pt idx="5869">
                  <c:v>0.31125199999999997</c:v>
                </c:pt>
                <c:pt idx="5870">
                  <c:v>0.31600099999999998</c:v>
                </c:pt>
                <c:pt idx="5871">
                  <c:v>0.31619799999999998</c:v>
                </c:pt>
                <c:pt idx="5872">
                  <c:v>0.31105799999999995</c:v>
                </c:pt>
                <c:pt idx="5873">
                  <c:v>0.31684800000000002</c:v>
                </c:pt>
                <c:pt idx="5874">
                  <c:v>0.318384</c:v>
                </c:pt>
                <c:pt idx="5875">
                  <c:v>0.31016299999999997</c:v>
                </c:pt>
                <c:pt idx="5876">
                  <c:v>0.308979</c:v>
                </c:pt>
                <c:pt idx="5877">
                  <c:v>0.31623100000000004</c:v>
                </c:pt>
                <c:pt idx="5878">
                  <c:v>0.31128</c:v>
                </c:pt>
                <c:pt idx="5879">
                  <c:v>0.30141099999999998</c:v>
                </c:pt>
                <c:pt idx="5880">
                  <c:v>0.31179199999999996</c:v>
                </c:pt>
                <c:pt idx="5881">
                  <c:v>0.31532499999999997</c:v>
                </c:pt>
                <c:pt idx="5882">
                  <c:v>0.30439000000000005</c:v>
                </c:pt>
                <c:pt idx="5883">
                  <c:v>0.30889999999999995</c:v>
                </c:pt>
                <c:pt idx="5884">
                  <c:v>0.31701900000000005</c:v>
                </c:pt>
                <c:pt idx="5885">
                  <c:v>0.31398199999999998</c:v>
                </c:pt>
                <c:pt idx="5886">
                  <c:v>0.31500700000000004</c:v>
                </c:pt>
                <c:pt idx="5887">
                  <c:v>0.31673399999999996</c:v>
                </c:pt>
                <c:pt idx="5888">
                  <c:v>0.30626399999999998</c:v>
                </c:pt>
                <c:pt idx="5889">
                  <c:v>0.30614799999999998</c:v>
                </c:pt>
                <c:pt idx="5890">
                  <c:v>0.31561399999999995</c:v>
                </c:pt>
                <c:pt idx="5891">
                  <c:v>0.31210499999999997</c:v>
                </c:pt>
                <c:pt idx="5892">
                  <c:v>0.31434600000000001</c:v>
                </c:pt>
                <c:pt idx="5893">
                  <c:v>0.32303300000000001</c:v>
                </c:pt>
                <c:pt idx="5894">
                  <c:v>0.319268</c:v>
                </c:pt>
                <c:pt idx="5895">
                  <c:v>0.311608</c:v>
                </c:pt>
                <c:pt idx="5896">
                  <c:v>0.315828</c:v>
                </c:pt>
                <c:pt idx="5897">
                  <c:v>0.32100499999999998</c:v>
                </c:pt>
                <c:pt idx="5898">
                  <c:v>0.31446399999999997</c:v>
                </c:pt>
                <c:pt idx="5899">
                  <c:v>0.31517700000000004</c:v>
                </c:pt>
                <c:pt idx="5900">
                  <c:v>0.31689900000000004</c:v>
                </c:pt>
                <c:pt idx="5901">
                  <c:v>0.30771499999999996</c:v>
                </c:pt>
                <c:pt idx="5902">
                  <c:v>0.30901400000000001</c:v>
                </c:pt>
                <c:pt idx="5903">
                  <c:v>0.31752400000000003</c:v>
                </c:pt>
                <c:pt idx="5904">
                  <c:v>0.31893800000000005</c:v>
                </c:pt>
                <c:pt idx="5905">
                  <c:v>0.31492100000000001</c:v>
                </c:pt>
                <c:pt idx="5906">
                  <c:v>0.31567699999999999</c:v>
                </c:pt>
                <c:pt idx="5907">
                  <c:v>0.31895799999999996</c:v>
                </c:pt>
                <c:pt idx="5908">
                  <c:v>0.313554</c:v>
                </c:pt>
                <c:pt idx="5909">
                  <c:v>0.31414799999999998</c:v>
                </c:pt>
                <c:pt idx="5910">
                  <c:v>0.31856799999999996</c:v>
                </c:pt>
                <c:pt idx="5911">
                  <c:v>0.318963</c:v>
                </c:pt>
                <c:pt idx="5912">
                  <c:v>0.32007300000000005</c:v>
                </c:pt>
                <c:pt idx="5913">
                  <c:v>0.31864999999999999</c:v>
                </c:pt>
                <c:pt idx="5914">
                  <c:v>0.314473</c:v>
                </c:pt>
                <c:pt idx="5915">
                  <c:v>0.31379699999999999</c:v>
                </c:pt>
                <c:pt idx="5916">
                  <c:v>0.32203400000000004</c:v>
                </c:pt>
                <c:pt idx="5917">
                  <c:v>0.32237400000000005</c:v>
                </c:pt>
                <c:pt idx="5918">
                  <c:v>0.31292399999999998</c:v>
                </c:pt>
                <c:pt idx="5919">
                  <c:v>0.31749499999999997</c:v>
                </c:pt>
                <c:pt idx="5920">
                  <c:v>0.32243200000000005</c:v>
                </c:pt>
                <c:pt idx="5921">
                  <c:v>0.31669800000000004</c:v>
                </c:pt>
                <c:pt idx="5922">
                  <c:v>0.315724</c:v>
                </c:pt>
                <c:pt idx="5923">
                  <c:v>0.31914500000000001</c:v>
                </c:pt>
                <c:pt idx="5924">
                  <c:v>0.315832</c:v>
                </c:pt>
                <c:pt idx="5925">
                  <c:v>0.31338699999999997</c:v>
                </c:pt>
                <c:pt idx="5926">
                  <c:v>0.32522899999999999</c:v>
                </c:pt>
                <c:pt idx="5927">
                  <c:v>0.32676000000000005</c:v>
                </c:pt>
                <c:pt idx="5928">
                  <c:v>0.31706500000000004</c:v>
                </c:pt>
                <c:pt idx="5929">
                  <c:v>0.32347599999999999</c:v>
                </c:pt>
                <c:pt idx="5930">
                  <c:v>0.32684800000000003</c:v>
                </c:pt>
                <c:pt idx="5931">
                  <c:v>0.31977199999999995</c:v>
                </c:pt>
                <c:pt idx="5932">
                  <c:v>0.32446699999999995</c:v>
                </c:pt>
                <c:pt idx="5933">
                  <c:v>0.33191800000000005</c:v>
                </c:pt>
                <c:pt idx="5934">
                  <c:v>0.32255900000000004</c:v>
                </c:pt>
                <c:pt idx="5935">
                  <c:v>0.31525800000000004</c:v>
                </c:pt>
                <c:pt idx="5936">
                  <c:v>0.32209100000000002</c:v>
                </c:pt>
                <c:pt idx="5937">
                  <c:v>0.31809900000000002</c:v>
                </c:pt>
                <c:pt idx="5938">
                  <c:v>0.31661300000000003</c:v>
                </c:pt>
                <c:pt idx="5939">
                  <c:v>0.32950999999999997</c:v>
                </c:pt>
                <c:pt idx="5940">
                  <c:v>0.32805499999999999</c:v>
                </c:pt>
                <c:pt idx="5941">
                  <c:v>0.32089299999999998</c:v>
                </c:pt>
                <c:pt idx="5942">
                  <c:v>0.32817799999999997</c:v>
                </c:pt>
                <c:pt idx="5943">
                  <c:v>0.33182599999999995</c:v>
                </c:pt>
                <c:pt idx="5944">
                  <c:v>0.31825800000000004</c:v>
                </c:pt>
                <c:pt idx="5945">
                  <c:v>0.31536399999999998</c:v>
                </c:pt>
                <c:pt idx="5946">
                  <c:v>0.32420000000000004</c:v>
                </c:pt>
                <c:pt idx="5947">
                  <c:v>0.31984100000000004</c:v>
                </c:pt>
                <c:pt idx="5948">
                  <c:v>0.31861899999999999</c:v>
                </c:pt>
                <c:pt idx="5949">
                  <c:v>0.32302399999999998</c:v>
                </c:pt>
                <c:pt idx="5950">
                  <c:v>0.317909</c:v>
                </c:pt>
                <c:pt idx="5951">
                  <c:v>0.31610799999999994</c:v>
                </c:pt>
                <c:pt idx="5952">
                  <c:v>0.32303499999999996</c:v>
                </c:pt>
                <c:pt idx="5953">
                  <c:v>0.32435199999999997</c:v>
                </c:pt>
                <c:pt idx="5954">
                  <c:v>0.31689100000000003</c:v>
                </c:pt>
                <c:pt idx="5955">
                  <c:v>0.32168399999999997</c:v>
                </c:pt>
                <c:pt idx="5956">
                  <c:v>0.33347400000000005</c:v>
                </c:pt>
                <c:pt idx="5957">
                  <c:v>0.32834099999999999</c:v>
                </c:pt>
                <c:pt idx="5958">
                  <c:v>0.322627</c:v>
                </c:pt>
                <c:pt idx="5959">
                  <c:v>0.32858600000000004</c:v>
                </c:pt>
                <c:pt idx="5960">
                  <c:v>0.32903700000000002</c:v>
                </c:pt>
                <c:pt idx="5961">
                  <c:v>0.32432799999999995</c:v>
                </c:pt>
                <c:pt idx="5962">
                  <c:v>0.33023000000000002</c:v>
                </c:pt>
                <c:pt idx="5963">
                  <c:v>0.33013999999999999</c:v>
                </c:pt>
                <c:pt idx="5964">
                  <c:v>0.31705099999999997</c:v>
                </c:pt>
                <c:pt idx="5965">
                  <c:v>0.31901800000000002</c:v>
                </c:pt>
                <c:pt idx="5966">
                  <c:v>0.32636900000000002</c:v>
                </c:pt>
                <c:pt idx="5967">
                  <c:v>0.32544200000000001</c:v>
                </c:pt>
                <c:pt idx="5968">
                  <c:v>0.32802200000000004</c:v>
                </c:pt>
                <c:pt idx="5969">
                  <c:v>0.33001499999999995</c:v>
                </c:pt>
                <c:pt idx="5970">
                  <c:v>0.32909200000000005</c:v>
                </c:pt>
                <c:pt idx="5971">
                  <c:v>0.32933199999999996</c:v>
                </c:pt>
                <c:pt idx="5972">
                  <c:v>0.33195600000000003</c:v>
                </c:pt>
                <c:pt idx="5973">
                  <c:v>0.32935099999999995</c:v>
                </c:pt>
                <c:pt idx="5974">
                  <c:v>0.32484400000000002</c:v>
                </c:pt>
                <c:pt idx="5975">
                  <c:v>0.32974199999999998</c:v>
                </c:pt>
                <c:pt idx="5976">
                  <c:v>0.328878</c:v>
                </c:pt>
                <c:pt idx="5977">
                  <c:v>0.324577</c:v>
                </c:pt>
                <c:pt idx="5978">
                  <c:v>0.33004599999999995</c:v>
                </c:pt>
                <c:pt idx="5979">
                  <c:v>0.33108899999999997</c:v>
                </c:pt>
                <c:pt idx="5980">
                  <c:v>0.32777000000000001</c:v>
                </c:pt>
                <c:pt idx="5981">
                  <c:v>0.33080699999999996</c:v>
                </c:pt>
                <c:pt idx="5982">
                  <c:v>0.331426</c:v>
                </c:pt>
                <c:pt idx="5983">
                  <c:v>0.32406699999999999</c:v>
                </c:pt>
                <c:pt idx="5984">
                  <c:v>0.32501400000000003</c:v>
                </c:pt>
                <c:pt idx="5985">
                  <c:v>0.33073300000000005</c:v>
                </c:pt>
                <c:pt idx="5986">
                  <c:v>0.32575100000000001</c:v>
                </c:pt>
                <c:pt idx="5987">
                  <c:v>0.32787599999999995</c:v>
                </c:pt>
                <c:pt idx="5988">
                  <c:v>0.33345800000000003</c:v>
                </c:pt>
                <c:pt idx="5989">
                  <c:v>0.33075200000000005</c:v>
                </c:pt>
                <c:pt idx="5990">
                  <c:v>0.33227300000000004</c:v>
                </c:pt>
                <c:pt idx="5991">
                  <c:v>0.33436900000000003</c:v>
                </c:pt>
                <c:pt idx="5992">
                  <c:v>0.33487500000000003</c:v>
                </c:pt>
                <c:pt idx="5993">
                  <c:v>0.33707100000000001</c:v>
                </c:pt>
                <c:pt idx="5994">
                  <c:v>0.33860000000000001</c:v>
                </c:pt>
                <c:pt idx="5995">
                  <c:v>0.33496899999999996</c:v>
                </c:pt>
                <c:pt idx="5996">
                  <c:v>0.32518400000000003</c:v>
                </c:pt>
                <c:pt idx="5997">
                  <c:v>0.32349700000000003</c:v>
                </c:pt>
                <c:pt idx="5998">
                  <c:v>0.32946900000000001</c:v>
                </c:pt>
                <c:pt idx="5999">
                  <c:v>0.33141799999999999</c:v>
                </c:pt>
                <c:pt idx="6000">
                  <c:v>0.32871700000000004</c:v>
                </c:pt>
                <c:pt idx="6001">
                  <c:v>0.32775600000000005</c:v>
                </c:pt>
                <c:pt idx="6002">
                  <c:v>0.331349</c:v>
                </c:pt>
                <c:pt idx="6003">
                  <c:v>0.33373799999999998</c:v>
                </c:pt>
                <c:pt idx="6004">
                  <c:v>0.337974</c:v>
                </c:pt>
                <c:pt idx="6005">
                  <c:v>0.33654200000000001</c:v>
                </c:pt>
                <c:pt idx="6006">
                  <c:v>0.32838800000000001</c:v>
                </c:pt>
                <c:pt idx="6007">
                  <c:v>0.326735</c:v>
                </c:pt>
                <c:pt idx="6008">
                  <c:v>0.330036</c:v>
                </c:pt>
                <c:pt idx="6009">
                  <c:v>0.33343800000000001</c:v>
                </c:pt>
                <c:pt idx="6010">
                  <c:v>0.331812</c:v>
                </c:pt>
                <c:pt idx="6011">
                  <c:v>0.33362499999999995</c:v>
                </c:pt>
                <c:pt idx="6012">
                  <c:v>0.33826800000000001</c:v>
                </c:pt>
                <c:pt idx="6013">
                  <c:v>0.33606400000000003</c:v>
                </c:pt>
                <c:pt idx="6014">
                  <c:v>0.33932799999999996</c:v>
                </c:pt>
                <c:pt idx="6015">
                  <c:v>0.340167</c:v>
                </c:pt>
                <c:pt idx="6016">
                  <c:v>0.33524399999999999</c:v>
                </c:pt>
                <c:pt idx="6017">
                  <c:v>0.33528899999999995</c:v>
                </c:pt>
                <c:pt idx="6018">
                  <c:v>0.33618300000000001</c:v>
                </c:pt>
                <c:pt idx="6019">
                  <c:v>0.33472100000000005</c:v>
                </c:pt>
                <c:pt idx="6020">
                  <c:v>0.33043299999999998</c:v>
                </c:pt>
                <c:pt idx="6021">
                  <c:v>0.33177400000000001</c:v>
                </c:pt>
                <c:pt idx="6022">
                  <c:v>0.33045199999999997</c:v>
                </c:pt>
                <c:pt idx="6023">
                  <c:v>0.32626699999999997</c:v>
                </c:pt>
                <c:pt idx="6024">
                  <c:v>0.335511</c:v>
                </c:pt>
                <c:pt idx="6025">
                  <c:v>0.34351699999999996</c:v>
                </c:pt>
                <c:pt idx="6026">
                  <c:v>0.34387500000000004</c:v>
                </c:pt>
                <c:pt idx="6027">
                  <c:v>0.34234699999999996</c:v>
                </c:pt>
                <c:pt idx="6028">
                  <c:v>0.33866499999999999</c:v>
                </c:pt>
                <c:pt idx="6029">
                  <c:v>0.33267800000000003</c:v>
                </c:pt>
                <c:pt idx="6030">
                  <c:v>0.33655500000000005</c:v>
                </c:pt>
                <c:pt idx="6031">
                  <c:v>0.35072099999999995</c:v>
                </c:pt>
                <c:pt idx="6032">
                  <c:v>0.34366099999999999</c:v>
                </c:pt>
                <c:pt idx="6033">
                  <c:v>0.32855299999999998</c:v>
                </c:pt>
                <c:pt idx="6034">
                  <c:v>0.33530300000000002</c:v>
                </c:pt>
                <c:pt idx="6035">
                  <c:v>0.33869400000000005</c:v>
                </c:pt>
                <c:pt idx="6036">
                  <c:v>0.33116900000000005</c:v>
                </c:pt>
                <c:pt idx="6037">
                  <c:v>0.335179</c:v>
                </c:pt>
                <c:pt idx="6038">
                  <c:v>0.34526800000000002</c:v>
                </c:pt>
                <c:pt idx="6039">
                  <c:v>0.33903499999999998</c:v>
                </c:pt>
                <c:pt idx="6040">
                  <c:v>0.33123499999999995</c:v>
                </c:pt>
                <c:pt idx="6041">
                  <c:v>0.33881099999999997</c:v>
                </c:pt>
                <c:pt idx="6042">
                  <c:v>0.33682100000000004</c:v>
                </c:pt>
                <c:pt idx="6043">
                  <c:v>0.332986</c:v>
                </c:pt>
                <c:pt idx="6044">
                  <c:v>0.34101499999999996</c:v>
                </c:pt>
                <c:pt idx="6045">
                  <c:v>0.34209299999999998</c:v>
                </c:pt>
                <c:pt idx="6046">
                  <c:v>0.33609500000000003</c:v>
                </c:pt>
                <c:pt idx="6047">
                  <c:v>0.334982</c:v>
                </c:pt>
                <c:pt idx="6048">
                  <c:v>0.33811000000000002</c:v>
                </c:pt>
                <c:pt idx="6049">
                  <c:v>0.33591499999999996</c:v>
                </c:pt>
                <c:pt idx="6050">
                  <c:v>0.341117</c:v>
                </c:pt>
                <c:pt idx="6051">
                  <c:v>0.34783900000000001</c:v>
                </c:pt>
                <c:pt idx="6052">
                  <c:v>0.34254600000000002</c:v>
                </c:pt>
                <c:pt idx="6053">
                  <c:v>0.34647499999999998</c:v>
                </c:pt>
                <c:pt idx="6054">
                  <c:v>0.35257000000000005</c:v>
                </c:pt>
                <c:pt idx="6055">
                  <c:v>0.34270599999999996</c:v>
                </c:pt>
                <c:pt idx="6056">
                  <c:v>0.33648299999999998</c:v>
                </c:pt>
                <c:pt idx="6057">
                  <c:v>0.34198700000000004</c:v>
                </c:pt>
                <c:pt idx="6058">
                  <c:v>0.343306</c:v>
                </c:pt>
                <c:pt idx="6059">
                  <c:v>0.34019100000000002</c:v>
                </c:pt>
                <c:pt idx="6060">
                  <c:v>0.34518800000000005</c:v>
                </c:pt>
                <c:pt idx="6061">
                  <c:v>0.34594400000000003</c:v>
                </c:pt>
                <c:pt idx="6062">
                  <c:v>0.33825099999999997</c:v>
                </c:pt>
                <c:pt idx="6063">
                  <c:v>0.34202699999999997</c:v>
                </c:pt>
                <c:pt idx="6064">
                  <c:v>0.34533899999999995</c:v>
                </c:pt>
                <c:pt idx="6065">
                  <c:v>0.33712699999999995</c:v>
                </c:pt>
                <c:pt idx="6066">
                  <c:v>0.33803799999999995</c:v>
                </c:pt>
                <c:pt idx="6067">
                  <c:v>0.34703300000000004</c:v>
                </c:pt>
                <c:pt idx="6068">
                  <c:v>0.34368900000000002</c:v>
                </c:pt>
                <c:pt idx="6069">
                  <c:v>0.33741900000000002</c:v>
                </c:pt>
                <c:pt idx="6070">
                  <c:v>0.343499</c:v>
                </c:pt>
                <c:pt idx="6071">
                  <c:v>0.34219599999999994</c:v>
                </c:pt>
                <c:pt idx="6072">
                  <c:v>0.33756600000000003</c:v>
                </c:pt>
                <c:pt idx="6073">
                  <c:v>0.34445599999999998</c:v>
                </c:pt>
                <c:pt idx="6074">
                  <c:v>0.34505799999999998</c:v>
                </c:pt>
                <c:pt idx="6075">
                  <c:v>0.34490399999999999</c:v>
                </c:pt>
                <c:pt idx="6076">
                  <c:v>0.35021800000000003</c:v>
                </c:pt>
                <c:pt idx="6077">
                  <c:v>0.34944399999999998</c:v>
                </c:pt>
                <c:pt idx="6078">
                  <c:v>0.34349099999999999</c:v>
                </c:pt>
                <c:pt idx="6079">
                  <c:v>0.34348800000000002</c:v>
                </c:pt>
                <c:pt idx="6080">
                  <c:v>0.35057700000000003</c:v>
                </c:pt>
                <c:pt idx="6081">
                  <c:v>0.34607500000000002</c:v>
                </c:pt>
                <c:pt idx="6082">
                  <c:v>0.34216999999999997</c:v>
                </c:pt>
                <c:pt idx="6083">
                  <c:v>0.34835000000000005</c:v>
                </c:pt>
                <c:pt idx="6084">
                  <c:v>0.345773</c:v>
                </c:pt>
                <c:pt idx="6085">
                  <c:v>0.34456799999999999</c:v>
                </c:pt>
                <c:pt idx="6086">
                  <c:v>0.34600200000000003</c:v>
                </c:pt>
                <c:pt idx="6087">
                  <c:v>0.34362099999999995</c:v>
                </c:pt>
                <c:pt idx="6088">
                  <c:v>0.34461799999999998</c:v>
                </c:pt>
                <c:pt idx="6089">
                  <c:v>0.34782400000000002</c:v>
                </c:pt>
                <c:pt idx="6090">
                  <c:v>0.35023499999999996</c:v>
                </c:pt>
                <c:pt idx="6091">
                  <c:v>0.34835099999999997</c:v>
                </c:pt>
                <c:pt idx="6092">
                  <c:v>0.34713799999999995</c:v>
                </c:pt>
                <c:pt idx="6093">
                  <c:v>0.348163</c:v>
                </c:pt>
                <c:pt idx="6094">
                  <c:v>0.34516500000000006</c:v>
                </c:pt>
                <c:pt idx="6095">
                  <c:v>0.343391</c:v>
                </c:pt>
                <c:pt idx="6096">
                  <c:v>0.34787400000000002</c:v>
                </c:pt>
                <c:pt idx="6097">
                  <c:v>0.34902500000000003</c:v>
                </c:pt>
                <c:pt idx="6098">
                  <c:v>0.34678600000000004</c:v>
                </c:pt>
                <c:pt idx="6099">
                  <c:v>0.35657300000000003</c:v>
                </c:pt>
                <c:pt idx="6100">
                  <c:v>0.35908200000000001</c:v>
                </c:pt>
                <c:pt idx="6101">
                  <c:v>0.34835300000000002</c:v>
                </c:pt>
                <c:pt idx="6102">
                  <c:v>0.35067700000000002</c:v>
                </c:pt>
                <c:pt idx="6103">
                  <c:v>0.35535300000000003</c:v>
                </c:pt>
                <c:pt idx="6104">
                  <c:v>0.34892000000000001</c:v>
                </c:pt>
                <c:pt idx="6105">
                  <c:v>0.34748100000000004</c:v>
                </c:pt>
                <c:pt idx="6106">
                  <c:v>0.35521100000000005</c:v>
                </c:pt>
                <c:pt idx="6107">
                  <c:v>0.35160000000000002</c:v>
                </c:pt>
                <c:pt idx="6108">
                  <c:v>0.34096499999999996</c:v>
                </c:pt>
                <c:pt idx="6109">
                  <c:v>0.34795200000000004</c:v>
                </c:pt>
                <c:pt idx="6110">
                  <c:v>0.35073600000000005</c:v>
                </c:pt>
                <c:pt idx="6111">
                  <c:v>0.34184899999999996</c:v>
                </c:pt>
                <c:pt idx="6112">
                  <c:v>0.34877000000000002</c:v>
                </c:pt>
                <c:pt idx="6113">
                  <c:v>0.35617299999999996</c:v>
                </c:pt>
                <c:pt idx="6114">
                  <c:v>0.34831199999999995</c:v>
                </c:pt>
                <c:pt idx="6115">
                  <c:v>0.34892000000000001</c:v>
                </c:pt>
                <c:pt idx="6116">
                  <c:v>0.35864399999999996</c:v>
                </c:pt>
                <c:pt idx="6117">
                  <c:v>0.35241599999999995</c:v>
                </c:pt>
                <c:pt idx="6118">
                  <c:v>0.34125799999999995</c:v>
                </c:pt>
                <c:pt idx="6119">
                  <c:v>0.34665100000000004</c:v>
                </c:pt>
                <c:pt idx="6120">
                  <c:v>0.34852099999999997</c:v>
                </c:pt>
                <c:pt idx="6121">
                  <c:v>0.34731100000000004</c:v>
                </c:pt>
                <c:pt idx="6122">
                  <c:v>0.35836999999999997</c:v>
                </c:pt>
                <c:pt idx="6123">
                  <c:v>0.36055999999999999</c:v>
                </c:pt>
                <c:pt idx="6124">
                  <c:v>0.35428000000000004</c:v>
                </c:pt>
                <c:pt idx="6125">
                  <c:v>0.35636000000000001</c:v>
                </c:pt>
                <c:pt idx="6126">
                  <c:v>0.35772000000000004</c:v>
                </c:pt>
                <c:pt idx="6127">
                  <c:v>0.34930899999999998</c:v>
                </c:pt>
                <c:pt idx="6128">
                  <c:v>0.34982199999999997</c:v>
                </c:pt>
                <c:pt idx="6129">
                  <c:v>0.35833300000000001</c:v>
                </c:pt>
                <c:pt idx="6130">
                  <c:v>0.35092699999999999</c:v>
                </c:pt>
                <c:pt idx="6131">
                  <c:v>0.34774700000000003</c:v>
                </c:pt>
                <c:pt idx="6132">
                  <c:v>0.35756900000000003</c:v>
                </c:pt>
                <c:pt idx="6133">
                  <c:v>0.35752499999999998</c:v>
                </c:pt>
                <c:pt idx="6134">
                  <c:v>0.35121599999999997</c:v>
                </c:pt>
                <c:pt idx="6135">
                  <c:v>0.35369399999999995</c:v>
                </c:pt>
                <c:pt idx="6136">
                  <c:v>0.36095299999999997</c:v>
                </c:pt>
                <c:pt idx="6137">
                  <c:v>0.35868599999999995</c:v>
                </c:pt>
                <c:pt idx="6138">
                  <c:v>0.35744500000000001</c:v>
                </c:pt>
                <c:pt idx="6139">
                  <c:v>0.361541</c:v>
                </c:pt>
                <c:pt idx="6140">
                  <c:v>0.35498600000000002</c:v>
                </c:pt>
                <c:pt idx="6141">
                  <c:v>0.35310699999999995</c:v>
                </c:pt>
                <c:pt idx="6142">
                  <c:v>0.35594800000000004</c:v>
                </c:pt>
                <c:pt idx="6143">
                  <c:v>0.35311099999999995</c:v>
                </c:pt>
                <c:pt idx="6144">
                  <c:v>0.34873900000000002</c:v>
                </c:pt>
                <c:pt idx="6145">
                  <c:v>0.34811800000000004</c:v>
                </c:pt>
                <c:pt idx="6146">
                  <c:v>0.35480800000000001</c:v>
                </c:pt>
                <c:pt idx="6147">
                  <c:v>0.35443199999999997</c:v>
                </c:pt>
                <c:pt idx="6148">
                  <c:v>0.35440899999999997</c:v>
                </c:pt>
                <c:pt idx="6149">
                  <c:v>0.36085900000000004</c:v>
                </c:pt>
                <c:pt idx="6150">
                  <c:v>0.36108200000000001</c:v>
                </c:pt>
                <c:pt idx="6151">
                  <c:v>0.35760800000000004</c:v>
                </c:pt>
                <c:pt idx="6152">
                  <c:v>0.35674600000000001</c:v>
                </c:pt>
                <c:pt idx="6153">
                  <c:v>0.35921400000000003</c:v>
                </c:pt>
                <c:pt idx="6154">
                  <c:v>0.35851</c:v>
                </c:pt>
                <c:pt idx="6155">
                  <c:v>0.35593699999999995</c:v>
                </c:pt>
                <c:pt idx="6156">
                  <c:v>0.35561200000000004</c:v>
                </c:pt>
                <c:pt idx="6157">
                  <c:v>0.35708700000000004</c:v>
                </c:pt>
                <c:pt idx="6158">
                  <c:v>0.36278200000000005</c:v>
                </c:pt>
                <c:pt idx="6159">
                  <c:v>0.36608799999999997</c:v>
                </c:pt>
                <c:pt idx="6160">
                  <c:v>0.36201700000000003</c:v>
                </c:pt>
                <c:pt idx="6161">
                  <c:v>0.35754200000000003</c:v>
                </c:pt>
                <c:pt idx="6162">
                  <c:v>0.35886099999999999</c:v>
                </c:pt>
                <c:pt idx="6163">
                  <c:v>0.35859099999999999</c:v>
                </c:pt>
                <c:pt idx="6164">
                  <c:v>0.353738</c:v>
                </c:pt>
                <c:pt idx="6165">
                  <c:v>0.35667000000000004</c:v>
                </c:pt>
                <c:pt idx="6166">
                  <c:v>0.36238999999999999</c:v>
                </c:pt>
                <c:pt idx="6167">
                  <c:v>0.36065199999999997</c:v>
                </c:pt>
                <c:pt idx="6168">
                  <c:v>0.36168100000000003</c:v>
                </c:pt>
                <c:pt idx="6169">
                  <c:v>0.361398</c:v>
                </c:pt>
                <c:pt idx="6170">
                  <c:v>0.35908600000000002</c:v>
                </c:pt>
                <c:pt idx="6171">
                  <c:v>0.35992299999999999</c:v>
                </c:pt>
                <c:pt idx="6172">
                  <c:v>0.36091700000000004</c:v>
                </c:pt>
                <c:pt idx="6173">
                  <c:v>0.36000100000000002</c:v>
                </c:pt>
                <c:pt idx="6174">
                  <c:v>0.36028700000000002</c:v>
                </c:pt>
                <c:pt idx="6175">
                  <c:v>0.36517299999999997</c:v>
                </c:pt>
                <c:pt idx="6176">
                  <c:v>0.36331999999999998</c:v>
                </c:pt>
                <c:pt idx="6177">
                  <c:v>0.36079499999999998</c:v>
                </c:pt>
                <c:pt idx="6178">
                  <c:v>0.367456</c:v>
                </c:pt>
                <c:pt idx="6179">
                  <c:v>0.36361399999999999</c:v>
                </c:pt>
                <c:pt idx="6180">
                  <c:v>0.35569799999999996</c:v>
                </c:pt>
                <c:pt idx="6181">
                  <c:v>0.36054900000000001</c:v>
                </c:pt>
                <c:pt idx="6182">
                  <c:v>0.363931</c:v>
                </c:pt>
                <c:pt idx="6183">
                  <c:v>0.36129100000000003</c:v>
                </c:pt>
                <c:pt idx="6184">
                  <c:v>0.36425600000000002</c:v>
                </c:pt>
                <c:pt idx="6185">
                  <c:v>0.36686700000000005</c:v>
                </c:pt>
                <c:pt idx="6186">
                  <c:v>0.35832799999999998</c:v>
                </c:pt>
                <c:pt idx="6187">
                  <c:v>0.35912599999999995</c:v>
                </c:pt>
                <c:pt idx="6188">
                  <c:v>0.36509000000000003</c:v>
                </c:pt>
                <c:pt idx="6189">
                  <c:v>0.35748899999999995</c:v>
                </c:pt>
                <c:pt idx="6190">
                  <c:v>0.35755000000000003</c:v>
                </c:pt>
                <c:pt idx="6191">
                  <c:v>0.36507599999999996</c:v>
                </c:pt>
                <c:pt idx="6192">
                  <c:v>0.36438099999999995</c:v>
                </c:pt>
                <c:pt idx="6193">
                  <c:v>0.36055099999999995</c:v>
                </c:pt>
                <c:pt idx="6194">
                  <c:v>0.36322600000000005</c:v>
                </c:pt>
                <c:pt idx="6195">
                  <c:v>0.368004</c:v>
                </c:pt>
                <c:pt idx="6196">
                  <c:v>0.36574399999999996</c:v>
                </c:pt>
                <c:pt idx="6197">
                  <c:v>0.36791099999999999</c:v>
                </c:pt>
                <c:pt idx="6198">
                  <c:v>0.37219500000000005</c:v>
                </c:pt>
                <c:pt idx="6199">
                  <c:v>0.36699499999999996</c:v>
                </c:pt>
                <c:pt idx="6200">
                  <c:v>0.36521199999999998</c:v>
                </c:pt>
                <c:pt idx="6201">
                  <c:v>0.36912299999999998</c:v>
                </c:pt>
                <c:pt idx="6202">
                  <c:v>0.36615699999999995</c:v>
                </c:pt>
                <c:pt idx="6203">
                  <c:v>0.36357300000000004</c:v>
                </c:pt>
                <c:pt idx="6204">
                  <c:v>0.37085500000000005</c:v>
                </c:pt>
                <c:pt idx="6205">
                  <c:v>0.36655400000000005</c:v>
                </c:pt>
                <c:pt idx="6206">
                  <c:v>0.356819</c:v>
                </c:pt>
                <c:pt idx="6207">
                  <c:v>0.36561100000000002</c:v>
                </c:pt>
                <c:pt idx="6208">
                  <c:v>0.36672899999999997</c:v>
                </c:pt>
                <c:pt idx="6209">
                  <c:v>0.36182099999999995</c:v>
                </c:pt>
                <c:pt idx="6210">
                  <c:v>0.37239500000000003</c:v>
                </c:pt>
                <c:pt idx="6211">
                  <c:v>0.37240300000000004</c:v>
                </c:pt>
                <c:pt idx="6212">
                  <c:v>0.35990999999999995</c:v>
                </c:pt>
                <c:pt idx="6213">
                  <c:v>0.36216700000000002</c:v>
                </c:pt>
                <c:pt idx="6214">
                  <c:v>0.37301399999999996</c:v>
                </c:pt>
                <c:pt idx="6215">
                  <c:v>0.36710699999999996</c:v>
                </c:pt>
                <c:pt idx="6216">
                  <c:v>0.36067499999999997</c:v>
                </c:pt>
                <c:pt idx="6217">
                  <c:v>0.370946</c:v>
                </c:pt>
                <c:pt idx="6218">
                  <c:v>0.37380000000000002</c:v>
                </c:pt>
                <c:pt idx="6219">
                  <c:v>0.37298799999999999</c:v>
                </c:pt>
                <c:pt idx="6220">
                  <c:v>0.37116499999999997</c:v>
                </c:pt>
                <c:pt idx="6221">
                  <c:v>0.366981</c:v>
                </c:pt>
                <c:pt idx="6222">
                  <c:v>0.36948300000000001</c:v>
                </c:pt>
                <c:pt idx="6223">
                  <c:v>0.37043199999999998</c:v>
                </c:pt>
                <c:pt idx="6224">
                  <c:v>0.37363900000000005</c:v>
                </c:pt>
                <c:pt idx="6225">
                  <c:v>0.37501099999999998</c:v>
                </c:pt>
                <c:pt idx="6226">
                  <c:v>0.36619900000000005</c:v>
                </c:pt>
                <c:pt idx="6227">
                  <c:v>0.36139500000000002</c:v>
                </c:pt>
                <c:pt idx="6228">
                  <c:v>0.368147</c:v>
                </c:pt>
                <c:pt idx="6229">
                  <c:v>0.37322200000000005</c:v>
                </c:pt>
                <c:pt idx="6230">
                  <c:v>0.36822999999999995</c:v>
                </c:pt>
                <c:pt idx="6231">
                  <c:v>0.36556999999999995</c:v>
                </c:pt>
                <c:pt idx="6232">
                  <c:v>0.36322600000000005</c:v>
                </c:pt>
                <c:pt idx="6233">
                  <c:v>0.36567700000000003</c:v>
                </c:pt>
                <c:pt idx="6234">
                  <c:v>0.37622800000000001</c:v>
                </c:pt>
                <c:pt idx="6235">
                  <c:v>0.37435300000000005</c:v>
                </c:pt>
                <c:pt idx="6236">
                  <c:v>0.37219800000000003</c:v>
                </c:pt>
                <c:pt idx="6237">
                  <c:v>0.37557799999999997</c:v>
                </c:pt>
                <c:pt idx="6238">
                  <c:v>0.37055099999999996</c:v>
                </c:pt>
                <c:pt idx="6239">
                  <c:v>0.37082499999999996</c:v>
                </c:pt>
                <c:pt idx="6240">
                  <c:v>0.37692400000000004</c:v>
                </c:pt>
                <c:pt idx="6241">
                  <c:v>0.37565300000000001</c:v>
                </c:pt>
                <c:pt idx="6242">
                  <c:v>0.36913099999999999</c:v>
                </c:pt>
                <c:pt idx="6243">
                  <c:v>0.369807</c:v>
                </c:pt>
                <c:pt idx="6244">
                  <c:v>0.37074799999999997</c:v>
                </c:pt>
                <c:pt idx="6245">
                  <c:v>0.36736899999999995</c:v>
                </c:pt>
                <c:pt idx="6246">
                  <c:v>0.37263800000000002</c:v>
                </c:pt>
                <c:pt idx="6247">
                  <c:v>0.37390400000000001</c:v>
                </c:pt>
                <c:pt idx="6248">
                  <c:v>0.36875000000000002</c:v>
                </c:pt>
                <c:pt idx="6249">
                  <c:v>0.37649500000000002</c:v>
                </c:pt>
                <c:pt idx="6250">
                  <c:v>0.38312900000000005</c:v>
                </c:pt>
                <c:pt idx="6251">
                  <c:v>0.37396300000000005</c:v>
                </c:pt>
                <c:pt idx="6252">
                  <c:v>0.37112400000000001</c:v>
                </c:pt>
                <c:pt idx="6253">
                  <c:v>0.37957399999999997</c:v>
                </c:pt>
                <c:pt idx="6254">
                  <c:v>0.37756900000000004</c:v>
                </c:pt>
                <c:pt idx="6255">
                  <c:v>0.37235099999999999</c:v>
                </c:pt>
                <c:pt idx="6256">
                  <c:v>0.37709400000000004</c:v>
                </c:pt>
                <c:pt idx="6257">
                  <c:v>0.37586699999999995</c:v>
                </c:pt>
                <c:pt idx="6258">
                  <c:v>0.37000500000000003</c:v>
                </c:pt>
                <c:pt idx="6259">
                  <c:v>0.37124699999999999</c:v>
                </c:pt>
                <c:pt idx="6260">
                  <c:v>0.37846599999999997</c:v>
                </c:pt>
                <c:pt idx="6261">
                  <c:v>0.38120600000000004</c:v>
                </c:pt>
                <c:pt idx="6262">
                  <c:v>0.37965199999999999</c:v>
                </c:pt>
                <c:pt idx="6263">
                  <c:v>0.38184399999999996</c:v>
                </c:pt>
                <c:pt idx="6264">
                  <c:v>0.37688699999999997</c:v>
                </c:pt>
                <c:pt idx="6265">
                  <c:v>0.37047799999999997</c:v>
                </c:pt>
                <c:pt idx="6266">
                  <c:v>0.37570400000000004</c:v>
                </c:pt>
                <c:pt idx="6267">
                  <c:v>0.37839599999999995</c:v>
                </c:pt>
                <c:pt idx="6268">
                  <c:v>0.37409400000000004</c:v>
                </c:pt>
                <c:pt idx="6269">
                  <c:v>0.37281600000000004</c:v>
                </c:pt>
                <c:pt idx="6270">
                  <c:v>0.374919</c:v>
                </c:pt>
                <c:pt idx="6271">
                  <c:v>0.37322699999999998</c:v>
                </c:pt>
                <c:pt idx="6272">
                  <c:v>0.373726</c:v>
                </c:pt>
                <c:pt idx="6273">
                  <c:v>0.37729299999999999</c:v>
                </c:pt>
                <c:pt idx="6274">
                  <c:v>0.37476799999999999</c:v>
                </c:pt>
                <c:pt idx="6275">
                  <c:v>0.37687300000000001</c:v>
                </c:pt>
                <c:pt idx="6276">
                  <c:v>0.38019599999999998</c:v>
                </c:pt>
                <c:pt idx="6277">
                  <c:v>0.37585800000000003</c:v>
                </c:pt>
                <c:pt idx="6278">
                  <c:v>0.37358899999999995</c:v>
                </c:pt>
                <c:pt idx="6279">
                  <c:v>0.377471</c:v>
                </c:pt>
                <c:pt idx="6280">
                  <c:v>0.38163400000000003</c:v>
                </c:pt>
                <c:pt idx="6281">
                  <c:v>0.37808200000000003</c:v>
                </c:pt>
                <c:pt idx="6282">
                  <c:v>0.38173199999999996</c:v>
                </c:pt>
                <c:pt idx="6283">
                  <c:v>0.38975099999999996</c:v>
                </c:pt>
                <c:pt idx="6284">
                  <c:v>0.387069</c:v>
                </c:pt>
                <c:pt idx="6285">
                  <c:v>0.38823200000000002</c:v>
                </c:pt>
                <c:pt idx="6286">
                  <c:v>0.38875400000000004</c:v>
                </c:pt>
                <c:pt idx="6287">
                  <c:v>0.37875899999999996</c:v>
                </c:pt>
                <c:pt idx="6288">
                  <c:v>0.377722</c:v>
                </c:pt>
                <c:pt idx="6289">
                  <c:v>0.384606</c:v>
                </c:pt>
                <c:pt idx="6290">
                  <c:v>0.38261500000000004</c:v>
                </c:pt>
                <c:pt idx="6291">
                  <c:v>0.37679600000000002</c:v>
                </c:pt>
                <c:pt idx="6292">
                  <c:v>0.37726899999999997</c:v>
                </c:pt>
                <c:pt idx="6293">
                  <c:v>0.37778100000000003</c:v>
                </c:pt>
                <c:pt idx="6294">
                  <c:v>0.37787700000000002</c:v>
                </c:pt>
                <c:pt idx="6295">
                  <c:v>0.38100100000000003</c:v>
                </c:pt>
                <c:pt idx="6296">
                  <c:v>0.38015500000000002</c:v>
                </c:pt>
                <c:pt idx="6297">
                  <c:v>0.378363</c:v>
                </c:pt>
                <c:pt idx="6298">
                  <c:v>0.379386</c:v>
                </c:pt>
                <c:pt idx="6299">
                  <c:v>0.37993200000000005</c:v>
                </c:pt>
                <c:pt idx="6300">
                  <c:v>0.38013699999999995</c:v>
                </c:pt>
                <c:pt idx="6301">
                  <c:v>0.37875800000000004</c:v>
                </c:pt>
                <c:pt idx="6302">
                  <c:v>0.38270599999999999</c:v>
                </c:pt>
                <c:pt idx="6303">
                  <c:v>0.38765300000000003</c:v>
                </c:pt>
                <c:pt idx="6304">
                  <c:v>0.38279399999999997</c:v>
                </c:pt>
                <c:pt idx="6305">
                  <c:v>0.37721400000000005</c:v>
                </c:pt>
                <c:pt idx="6306">
                  <c:v>0.37784799999999996</c:v>
                </c:pt>
                <c:pt idx="6307">
                  <c:v>0.38303699999999996</c:v>
                </c:pt>
                <c:pt idx="6308">
                  <c:v>0.38711700000000004</c:v>
                </c:pt>
                <c:pt idx="6309">
                  <c:v>0.38804799999999995</c:v>
                </c:pt>
                <c:pt idx="6310">
                  <c:v>0.38433499999999998</c:v>
                </c:pt>
                <c:pt idx="6311">
                  <c:v>0.38079799999999997</c:v>
                </c:pt>
                <c:pt idx="6312">
                  <c:v>0.38502099999999995</c:v>
                </c:pt>
                <c:pt idx="6313">
                  <c:v>0.38159399999999999</c:v>
                </c:pt>
                <c:pt idx="6314">
                  <c:v>0.37884499999999999</c:v>
                </c:pt>
                <c:pt idx="6315">
                  <c:v>0.38740799999999997</c:v>
                </c:pt>
                <c:pt idx="6316">
                  <c:v>0.38756100000000004</c:v>
                </c:pt>
                <c:pt idx="6317">
                  <c:v>0.38281500000000002</c:v>
                </c:pt>
                <c:pt idx="6318">
                  <c:v>0.38232999999999995</c:v>
                </c:pt>
                <c:pt idx="6319">
                  <c:v>0.38107000000000002</c:v>
                </c:pt>
                <c:pt idx="6320">
                  <c:v>0.37971100000000002</c:v>
                </c:pt>
                <c:pt idx="6321">
                  <c:v>0.388486</c:v>
                </c:pt>
                <c:pt idx="6322">
                  <c:v>0.395061</c:v>
                </c:pt>
                <c:pt idx="6323">
                  <c:v>0.38692499999999996</c:v>
                </c:pt>
                <c:pt idx="6324">
                  <c:v>0.38942200000000005</c:v>
                </c:pt>
                <c:pt idx="6325">
                  <c:v>0.39149900000000004</c:v>
                </c:pt>
                <c:pt idx="6326">
                  <c:v>0.38104099999999996</c:v>
                </c:pt>
                <c:pt idx="6327">
                  <c:v>0.38572600000000001</c:v>
                </c:pt>
                <c:pt idx="6328">
                  <c:v>0.39693500000000004</c:v>
                </c:pt>
                <c:pt idx="6329">
                  <c:v>0.39048700000000003</c:v>
                </c:pt>
                <c:pt idx="6330">
                  <c:v>0.38214800000000004</c:v>
                </c:pt>
                <c:pt idx="6331">
                  <c:v>0.38897800000000005</c:v>
                </c:pt>
                <c:pt idx="6332">
                  <c:v>0.39257600000000004</c:v>
                </c:pt>
                <c:pt idx="6333">
                  <c:v>0.386741</c:v>
                </c:pt>
                <c:pt idx="6334">
                  <c:v>0.38809800000000005</c:v>
                </c:pt>
                <c:pt idx="6335">
                  <c:v>0.386158</c:v>
                </c:pt>
                <c:pt idx="6336">
                  <c:v>0.380857</c:v>
                </c:pt>
                <c:pt idx="6337">
                  <c:v>0.385409</c:v>
                </c:pt>
                <c:pt idx="6338">
                  <c:v>0.38995800000000003</c:v>
                </c:pt>
                <c:pt idx="6339">
                  <c:v>0.38517699999999999</c:v>
                </c:pt>
                <c:pt idx="6340">
                  <c:v>0.38190500000000005</c:v>
                </c:pt>
                <c:pt idx="6341">
                  <c:v>0.38646400000000003</c:v>
                </c:pt>
                <c:pt idx="6342">
                  <c:v>0.38389700000000004</c:v>
                </c:pt>
                <c:pt idx="6343">
                  <c:v>0.38149200000000005</c:v>
                </c:pt>
                <c:pt idx="6344">
                  <c:v>0.39662699999999995</c:v>
                </c:pt>
                <c:pt idx="6345">
                  <c:v>0.40335299999999996</c:v>
                </c:pt>
                <c:pt idx="6346">
                  <c:v>0.39504300000000003</c:v>
                </c:pt>
                <c:pt idx="6347">
                  <c:v>0.39619099999999996</c:v>
                </c:pt>
                <c:pt idx="6348">
                  <c:v>0.39849599999999996</c:v>
                </c:pt>
                <c:pt idx="6349">
                  <c:v>0.38870199999999999</c:v>
                </c:pt>
                <c:pt idx="6350">
                  <c:v>0.38987300000000003</c:v>
                </c:pt>
                <c:pt idx="6351">
                  <c:v>0.40017199999999997</c:v>
                </c:pt>
                <c:pt idx="6352">
                  <c:v>0.38986399999999999</c:v>
                </c:pt>
                <c:pt idx="6353">
                  <c:v>0.38251199999999996</c:v>
                </c:pt>
                <c:pt idx="6354">
                  <c:v>0.39371100000000003</c:v>
                </c:pt>
                <c:pt idx="6355">
                  <c:v>0.39371699999999998</c:v>
                </c:pt>
                <c:pt idx="6356">
                  <c:v>0.38936599999999999</c:v>
                </c:pt>
                <c:pt idx="6357">
                  <c:v>0.39268099999999995</c:v>
                </c:pt>
                <c:pt idx="6358">
                  <c:v>0.39185700000000001</c:v>
                </c:pt>
                <c:pt idx="6359">
                  <c:v>0.38746000000000003</c:v>
                </c:pt>
                <c:pt idx="6360">
                  <c:v>0.39166999999999996</c:v>
                </c:pt>
                <c:pt idx="6361">
                  <c:v>0.39599099999999998</c:v>
                </c:pt>
                <c:pt idx="6362">
                  <c:v>0.38532299999999997</c:v>
                </c:pt>
                <c:pt idx="6363">
                  <c:v>0.38320299999999996</c:v>
                </c:pt>
                <c:pt idx="6364">
                  <c:v>0.389791</c:v>
                </c:pt>
                <c:pt idx="6365">
                  <c:v>0.38597099999999995</c:v>
                </c:pt>
                <c:pt idx="6366">
                  <c:v>0.38602000000000003</c:v>
                </c:pt>
                <c:pt idx="6367">
                  <c:v>0.39344199999999996</c:v>
                </c:pt>
                <c:pt idx="6368">
                  <c:v>0.39996799999999999</c:v>
                </c:pt>
                <c:pt idx="6369">
                  <c:v>0.39959699999999998</c:v>
                </c:pt>
                <c:pt idx="6370">
                  <c:v>0.39738499999999999</c:v>
                </c:pt>
                <c:pt idx="6371">
                  <c:v>0.39972399999999997</c:v>
                </c:pt>
                <c:pt idx="6372">
                  <c:v>0.39591799999999999</c:v>
                </c:pt>
                <c:pt idx="6373">
                  <c:v>0.39383000000000001</c:v>
                </c:pt>
                <c:pt idx="6374">
                  <c:v>0.39676500000000003</c:v>
                </c:pt>
                <c:pt idx="6375">
                  <c:v>0.39281500000000003</c:v>
                </c:pt>
                <c:pt idx="6376">
                  <c:v>0.39089600000000002</c:v>
                </c:pt>
                <c:pt idx="6377">
                  <c:v>0.39503100000000002</c:v>
                </c:pt>
                <c:pt idx="6378">
                  <c:v>0.39410699999999999</c:v>
                </c:pt>
                <c:pt idx="6379">
                  <c:v>0.39343799999999995</c:v>
                </c:pt>
                <c:pt idx="6380">
                  <c:v>0.40015900000000004</c:v>
                </c:pt>
                <c:pt idx="6381">
                  <c:v>0.39810599999999996</c:v>
                </c:pt>
                <c:pt idx="6382">
                  <c:v>0.39038700000000004</c:v>
                </c:pt>
                <c:pt idx="6383">
                  <c:v>0.39628099999999999</c:v>
                </c:pt>
                <c:pt idx="6384">
                  <c:v>0.39958899999999997</c:v>
                </c:pt>
                <c:pt idx="6385">
                  <c:v>0.392343</c:v>
                </c:pt>
                <c:pt idx="6386">
                  <c:v>0.39441999999999999</c:v>
                </c:pt>
                <c:pt idx="6387">
                  <c:v>0.40036300000000002</c:v>
                </c:pt>
                <c:pt idx="6388">
                  <c:v>0.39325500000000002</c:v>
                </c:pt>
                <c:pt idx="6389">
                  <c:v>0.388042</c:v>
                </c:pt>
                <c:pt idx="6390">
                  <c:v>0.39668400000000004</c:v>
                </c:pt>
                <c:pt idx="6391">
                  <c:v>0.40344000000000002</c:v>
                </c:pt>
                <c:pt idx="6392">
                  <c:v>0.40422999999999998</c:v>
                </c:pt>
                <c:pt idx="6393">
                  <c:v>0.40091500000000002</c:v>
                </c:pt>
                <c:pt idx="6394">
                  <c:v>0.39834800000000004</c:v>
                </c:pt>
                <c:pt idx="6395">
                  <c:v>0.39658800000000005</c:v>
                </c:pt>
                <c:pt idx="6396">
                  <c:v>0.39419300000000002</c:v>
                </c:pt>
                <c:pt idx="6397">
                  <c:v>0.39573899999999995</c:v>
                </c:pt>
                <c:pt idx="6398">
                  <c:v>0.39462600000000003</c:v>
                </c:pt>
                <c:pt idx="6399">
                  <c:v>0.39412499999999995</c:v>
                </c:pt>
                <c:pt idx="6400">
                  <c:v>0.39855099999999999</c:v>
                </c:pt>
                <c:pt idx="6401">
                  <c:v>0.39599799999999996</c:v>
                </c:pt>
                <c:pt idx="6402">
                  <c:v>0.39479500000000001</c:v>
                </c:pt>
                <c:pt idx="6403">
                  <c:v>0.40127000000000002</c:v>
                </c:pt>
                <c:pt idx="6404">
                  <c:v>0.39894399999999997</c:v>
                </c:pt>
                <c:pt idx="6405">
                  <c:v>0.39330100000000001</c:v>
                </c:pt>
                <c:pt idx="6406">
                  <c:v>0.39882399999999996</c:v>
                </c:pt>
                <c:pt idx="6407">
                  <c:v>0.40463800000000005</c:v>
                </c:pt>
                <c:pt idx="6408">
                  <c:v>0.40015999999999996</c:v>
                </c:pt>
                <c:pt idx="6409">
                  <c:v>0.39756899999999995</c:v>
                </c:pt>
                <c:pt idx="6410">
                  <c:v>0.40183800000000003</c:v>
                </c:pt>
                <c:pt idx="6411">
                  <c:v>0.40188299999999999</c:v>
                </c:pt>
                <c:pt idx="6412">
                  <c:v>0.402474</c:v>
                </c:pt>
                <c:pt idx="6413">
                  <c:v>0.403088</c:v>
                </c:pt>
                <c:pt idx="6414">
                  <c:v>0.39919499999999997</c:v>
                </c:pt>
                <c:pt idx="6415">
                  <c:v>0.40024300000000002</c:v>
                </c:pt>
                <c:pt idx="6416">
                  <c:v>0.40710199999999996</c:v>
                </c:pt>
                <c:pt idx="6417">
                  <c:v>0.40561899999999995</c:v>
                </c:pt>
                <c:pt idx="6418">
                  <c:v>0.39547600000000005</c:v>
                </c:pt>
                <c:pt idx="6419">
                  <c:v>0.40292700000000004</c:v>
                </c:pt>
                <c:pt idx="6420">
                  <c:v>0.40995999999999999</c:v>
                </c:pt>
                <c:pt idx="6421">
                  <c:v>0.39536099999999996</c:v>
                </c:pt>
                <c:pt idx="6422">
                  <c:v>0.39410100000000003</c:v>
                </c:pt>
                <c:pt idx="6423">
                  <c:v>0.40332500000000004</c:v>
                </c:pt>
                <c:pt idx="6424">
                  <c:v>0.39946899999999996</c:v>
                </c:pt>
                <c:pt idx="6425">
                  <c:v>0.39722599999999997</c:v>
                </c:pt>
                <c:pt idx="6426">
                  <c:v>0.40755300000000005</c:v>
                </c:pt>
                <c:pt idx="6427">
                  <c:v>0.40775499999999998</c:v>
                </c:pt>
                <c:pt idx="6428">
                  <c:v>0.40125200000000005</c:v>
                </c:pt>
                <c:pt idx="6429">
                  <c:v>0.41285700000000003</c:v>
                </c:pt>
                <c:pt idx="6430">
                  <c:v>0.41267399999999999</c:v>
                </c:pt>
                <c:pt idx="6431">
                  <c:v>0.40151599999999998</c:v>
                </c:pt>
                <c:pt idx="6432">
                  <c:v>0.406806</c:v>
                </c:pt>
                <c:pt idx="6433">
                  <c:v>0.41119499999999998</c:v>
                </c:pt>
                <c:pt idx="6434">
                  <c:v>0.40361800000000003</c:v>
                </c:pt>
                <c:pt idx="6435">
                  <c:v>0.39907499999999996</c:v>
                </c:pt>
                <c:pt idx="6436">
                  <c:v>0.40754100000000004</c:v>
                </c:pt>
                <c:pt idx="6437">
                  <c:v>0.40811500000000001</c:v>
                </c:pt>
                <c:pt idx="6438">
                  <c:v>0.40288199999999996</c:v>
                </c:pt>
                <c:pt idx="6439">
                  <c:v>0.40942000000000001</c:v>
                </c:pt>
                <c:pt idx="6440">
                  <c:v>0.41062200000000004</c:v>
                </c:pt>
                <c:pt idx="6441">
                  <c:v>0.40264999999999995</c:v>
                </c:pt>
                <c:pt idx="6442">
                  <c:v>0.40007099999999995</c:v>
                </c:pt>
                <c:pt idx="6443">
                  <c:v>0.40086200000000005</c:v>
                </c:pt>
                <c:pt idx="6444">
                  <c:v>0.39952399999999999</c:v>
                </c:pt>
                <c:pt idx="6445">
                  <c:v>0.40142100000000003</c:v>
                </c:pt>
                <c:pt idx="6446">
                  <c:v>0.40945500000000001</c:v>
                </c:pt>
                <c:pt idx="6447">
                  <c:v>0.41095999999999999</c:v>
                </c:pt>
                <c:pt idx="6448">
                  <c:v>0.40399099999999999</c:v>
                </c:pt>
                <c:pt idx="6449">
                  <c:v>0.40379699999999996</c:v>
                </c:pt>
                <c:pt idx="6450">
                  <c:v>0.404474</c:v>
                </c:pt>
                <c:pt idx="6451">
                  <c:v>0.404972</c:v>
                </c:pt>
                <c:pt idx="6452">
                  <c:v>0.40832599999999997</c:v>
                </c:pt>
                <c:pt idx="6453">
                  <c:v>0.408412</c:v>
                </c:pt>
                <c:pt idx="6454">
                  <c:v>0.40452299999999997</c:v>
                </c:pt>
                <c:pt idx="6455">
                  <c:v>0.40507400000000005</c:v>
                </c:pt>
                <c:pt idx="6456">
                  <c:v>0.40950500000000001</c:v>
                </c:pt>
                <c:pt idx="6457">
                  <c:v>0.40954999999999997</c:v>
                </c:pt>
                <c:pt idx="6458">
                  <c:v>0.41318699999999997</c:v>
                </c:pt>
                <c:pt idx="6459">
                  <c:v>0.41751000000000005</c:v>
                </c:pt>
                <c:pt idx="6460">
                  <c:v>0.41037699999999999</c:v>
                </c:pt>
                <c:pt idx="6461">
                  <c:v>0.40399099999999999</c:v>
                </c:pt>
                <c:pt idx="6462">
                  <c:v>0.40969299999999997</c:v>
                </c:pt>
                <c:pt idx="6463">
                  <c:v>0.41213200000000005</c:v>
                </c:pt>
                <c:pt idx="6464">
                  <c:v>0.40423299999999995</c:v>
                </c:pt>
                <c:pt idx="6465">
                  <c:v>0.40462100000000001</c:v>
                </c:pt>
                <c:pt idx="6466">
                  <c:v>0.409918</c:v>
                </c:pt>
                <c:pt idx="6467">
                  <c:v>0.40559299999999998</c:v>
                </c:pt>
                <c:pt idx="6468">
                  <c:v>0.40759900000000004</c:v>
                </c:pt>
                <c:pt idx="6469">
                  <c:v>0.41311299999999995</c:v>
                </c:pt>
                <c:pt idx="6470">
                  <c:v>0.40917599999999998</c:v>
                </c:pt>
                <c:pt idx="6471">
                  <c:v>0.40812700000000002</c:v>
                </c:pt>
                <c:pt idx="6472">
                  <c:v>0.412551</c:v>
                </c:pt>
                <c:pt idx="6473">
                  <c:v>0.41315999999999997</c:v>
                </c:pt>
                <c:pt idx="6474">
                  <c:v>0.40940699999999997</c:v>
                </c:pt>
                <c:pt idx="6475">
                  <c:v>0.41327899999999995</c:v>
                </c:pt>
                <c:pt idx="6476">
                  <c:v>0.41598599999999997</c:v>
                </c:pt>
                <c:pt idx="6477">
                  <c:v>0.40775799999999995</c:v>
                </c:pt>
                <c:pt idx="6478">
                  <c:v>0.40956899999999996</c:v>
                </c:pt>
                <c:pt idx="6479">
                  <c:v>0.41929700000000003</c:v>
                </c:pt>
                <c:pt idx="6480">
                  <c:v>0.41770399999999996</c:v>
                </c:pt>
                <c:pt idx="6481">
                  <c:v>0.41242400000000001</c:v>
                </c:pt>
                <c:pt idx="6482">
                  <c:v>0.41385000000000005</c:v>
                </c:pt>
                <c:pt idx="6483">
                  <c:v>0.41185700000000003</c:v>
                </c:pt>
                <c:pt idx="6484">
                  <c:v>0.40628500000000001</c:v>
                </c:pt>
                <c:pt idx="6485">
                  <c:v>0.40922400000000003</c:v>
                </c:pt>
                <c:pt idx="6486">
                  <c:v>0.41239700000000001</c:v>
                </c:pt>
                <c:pt idx="6487">
                  <c:v>0.41203900000000004</c:v>
                </c:pt>
                <c:pt idx="6488">
                  <c:v>0.41712300000000002</c:v>
                </c:pt>
                <c:pt idx="6489">
                  <c:v>0.41717499999999996</c:v>
                </c:pt>
                <c:pt idx="6490">
                  <c:v>0.41368499999999997</c:v>
                </c:pt>
                <c:pt idx="6491">
                  <c:v>0.41597899999999999</c:v>
                </c:pt>
                <c:pt idx="6492">
                  <c:v>0.41940599999999995</c:v>
                </c:pt>
                <c:pt idx="6493">
                  <c:v>0.41550299999999996</c:v>
                </c:pt>
                <c:pt idx="6494">
                  <c:v>0.41410800000000003</c:v>
                </c:pt>
                <c:pt idx="6495">
                  <c:v>0.42105999999999999</c:v>
                </c:pt>
                <c:pt idx="6496">
                  <c:v>0.41516500000000001</c:v>
                </c:pt>
                <c:pt idx="6497">
                  <c:v>0.41097300000000003</c:v>
                </c:pt>
                <c:pt idx="6498">
                  <c:v>0.41925299999999999</c:v>
                </c:pt>
                <c:pt idx="6499">
                  <c:v>0.41485399999999995</c:v>
                </c:pt>
                <c:pt idx="6500">
                  <c:v>0.40686500000000003</c:v>
                </c:pt>
                <c:pt idx="6501">
                  <c:v>0.41498000000000002</c:v>
                </c:pt>
                <c:pt idx="6502">
                  <c:v>0.42329700000000003</c:v>
                </c:pt>
                <c:pt idx="6503">
                  <c:v>0.41417599999999999</c:v>
                </c:pt>
                <c:pt idx="6504">
                  <c:v>0.41049500000000005</c:v>
                </c:pt>
                <c:pt idx="6505">
                  <c:v>0.41743699999999995</c:v>
                </c:pt>
                <c:pt idx="6506">
                  <c:v>0.41389200000000004</c:v>
                </c:pt>
                <c:pt idx="6507">
                  <c:v>0.41731399999999996</c:v>
                </c:pt>
                <c:pt idx="6508">
                  <c:v>0.426319</c:v>
                </c:pt>
                <c:pt idx="6509">
                  <c:v>0.41752699999999998</c:v>
                </c:pt>
                <c:pt idx="6510">
                  <c:v>0.41197700000000004</c:v>
                </c:pt>
                <c:pt idx="6511">
                  <c:v>0.42091000000000001</c:v>
                </c:pt>
                <c:pt idx="6512">
                  <c:v>0.42238799999999999</c:v>
                </c:pt>
                <c:pt idx="6513">
                  <c:v>0.41609499999999999</c:v>
                </c:pt>
                <c:pt idx="6514">
                  <c:v>0.418466</c:v>
                </c:pt>
                <c:pt idx="6515">
                  <c:v>0.41737299999999999</c:v>
                </c:pt>
                <c:pt idx="6516">
                  <c:v>0.40707199999999999</c:v>
                </c:pt>
                <c:pt idx="6517">
                  <c:v>0.41304200000000002</c:v>
                </c:pt>
                <c:pt idx="6518">
                  <c:v>0.42388099999999995</c:v>
                </c:pt>
                <c:pt idx="6519">
                  <c:v>0.41734000000000004</c:v>
                </c:pt>
                <c:pt idx="6520">
                  <c:v>0.41116699999999995</c:v>
                </c:pt>
                <c:pt idx="6521">
                  <c:v>0.417736</c:v>
                </c:pt>
                <c:pt idx="6522">
                  <c:v>0.41982799999999998</c:v>
                </c:pt>
                <c:pt idx="6523">
                  <c:v>0.41113200000000005</c:v>
                </c:pt>
                <c:pt idx="6524">
                  <c:v>0.41749999999999998</c:v>
                </c:pt>
                <c:pt idx="6525">
                  <c:v>0.42689600000000005</c:v>
                </c:pt>
                <c:pt idx="6526">
                  <c:v>0.419489</c:v>
                </c:pt>
                <c:pt idx="6527">
                  <c:v>0.41958200000000001</c:v>
                </c:pt>
                <c:pt idx="6528">
                  <c:v>0.42659000000000002</c:v>
                </c:pt>
                <c:pt idx="6529">
                  <c:v>0.42199900000000001</c:v>
                </c:pt>
                <c:pt idx="6530">
                  <c:v>0.41641099999999998</c:v>
                </c:pt>
                <c:pt idx="6531">
                  <c:v>0.42357100000000003</c:v>
                </c:pt>
                <c:pt idx="6532">
                  <c:v>0.42164900000000005</c:v>
                </c:pt>
                <c:pt idx="6533">
                  <c:v>0.41312000000000004</c:v>
                </c:pt>
                <c:pt idx="6534">
                  <c:v>0.42318599999999995</c:v>
                </c:pt>
                <c:pt idx="6535">
                  <c:v>0.42884599999999995</c:v>
                </c:pt>
                <c:pt idx="6536">
                  <c:v>0.42131300000000005</c:v>
                </c:pt>
                <c:pt idx="6537">
                  <c:v>0.42369299999999999</c:v>
                </c:pt>
                <c:pt idx="6538">
                  <c:v>0.42586599999999997</c:v>
                </c:pt>
                <c:pt idx="6539">
                  <c:v>0.42000099999999996</c:v>
                </c:pt>
                <c:pt idx="6540">
                  <c:v>0.42428999999999994</c:v>
                </c:pt>
                <c:pt idx="6541">
                  <c:v>0.43038699999999996</c:v>
                </c:pt>
                <c:pt idx="6542">
                  <c:v>0.41907700000000003</c:v>
                </c:pt>
                <c:pt idx="6543">
                  <c:v>0.41341700000000003</c:v>
                </c:pt>
                <c:pt idx="6544">
                  <c:v>0.42196100000000003</c:v>
                </c:pt>
                <c:pt idx="6545">
                  <c:v>0.41967100000000002</c:v>
                </c:pt>
                <c:pt idx="6546">
                  <c:v>0.41986400000000001</c:v>
                </c:pt>
                <c:pt idx="6547">
                  <c:v>0.42765399999999998</c:v>
                </c:pt>
                <c:pt idx="6548">
                  <c:v>0.42691400000000002</c:v>
                </c:pt>
                <c:pt idx="6549">
                  <c:v>0.41907399999999995</c:v>
                </c:pt>
                <c:pt idx="6550">
                  <c:v>0.41768099999999997</c:v>
                </c:pt>
                <c:pt idx="6551">
                  <c:v>0.42705499999999996</c:v>
                </c:pt>
                <c:pt idx="6552">
                  <c:v>0.42597700000000005</c:v>
                </c:pt>
                <c:pt idx="6553">
                  <c:v>0.420601</c:v>
                </c:pt>
                <c:pt idx="6554">
                  <c:v>0.42837899999999995</c:v>
                </c:pt>
                <c:pt idx="6555">
                  <c:v>0.42839899999999997</c:v>
                </c:pt>
                <c:pt idx="6556">
                  <c:v>0.41738500000000001</c:v>
                </c:pt>
                <c:pt idx="6557">
                  <c:v>0.42034700000000003</c:v>
                </c:pt>
                <c:pt idx="6558">
                  <c:v>0.42907799999999996</c:v>
                </c:pt>
                <c:pt idx="6559">
                  <c:v>0.42052100000000003</c:v>
                </c:pt>
                <c:pt idx="6560">
                  <c:v>0.41907000000000005</c:v>
                </c:pt>
                <c:pt idx="6561">
                  <c:v>0.43239799999999995</c:v>
                </c:pt>
                <c:pt idx="6562">
                  <c:v>0.42725500000000005</c:v>
                </c:pt>
                <c:pt idx="6563">
                  <c:v>0.42200599999999999</c:v>
                </c:pt>
                <c:pt idx="6564">
                  <c:v>0.43188899999999997</c:v>
                </c:pt>
                <c:pt idx="6565">
                  <c:v>0.42977100000000001</c:v>
                </c:pt>
                <c:pt idx="6566">
                  <c:v>0.42211200000000004</c:v>
                </c:pt>
                <c:pt idx="6567">
                  <c:v>0.42907300000000004</c:v>
                </c:pt>
                <c:pt idx="6568">
                  <c:v>0.434778</c:v>
                </c:pt>
                <c:pt idx="6569">
                  <c:v>0.42320100000000005</c:v>
                </c:pt>
                <c:pt idx="6570">
                  <c:v>0.42519899999999999</c:v>
                </c:pt>
                <c:pt idx="6571">
                  <c:v>0.43627000000000005</c:v>
                </c:pt>
                <c:pt idx="6572">
                  <c:v>0.42240200000000006</c:v>
                </c:pt>
                <c:pt idx="6573">
                  <c:v>0.41512300000000002</c:v>
                </c:pt>
                <c:pt idx="6574">
                  <c:v>0.425458</c:v>
                </c:pt>
                <c:pt idx="6575">
                  <c:v>0.42791999999999997</c:v>
                </c:pt>
                <c:pt idx="6576">
                  <c:v>0.43145999999999995</c:v>
                </c:pt>
                <c:pt idx="6577">
                  <c:v>0.44050299999999998</c:v>
                </c:pt>
                <c:pt idx="6578">
                  <c:v>0.435226</c:v>
                </c:pt>
                <c:pt idx="6579">
                  <c:v>0.42630100000000004</c:v>
                </c:pt>
                <c:pt idx="6580">
                  <c:v>0.43629499999999999</c:v>
                </c:pt>
                <c:pt idx="6581">
                  <c:v>0.43817099999999998</c:v>
                </c:pt>
                <c:pt idx="6582">
                  <c:v>0.42330900000000005</c:v>
                </c:pt>
                <c:pt idx="6583">
                  <c:v>0.42200899999999997</c:v>
                </c:pt>
                <c:pt idx="6584">
                  <c:v>0.427979</c:v>
                </c:pt>
                <c:pt idx="6585">
                  <c:v>0.42594299999999996</c:v>
                </c:pt>
                <c:pt idx="6586">
                  <c:v>0.42447699999999999</c:v>
                </c:pt>
                <c:pt idx="6587">
                  <c:v>0.42799100000000001</c:v>
                </c:pt>
                <c:pt idx="6588">
                  <c:v>0.42786400000000002</c:v>
                </c:pt>
                <c:pt idx="6589">
                  <c:v>0.42818699999999998</c:v>
                </c:pt>
                <c:pt idx="6590">
                  <c:v>0.43779699999999999</c:v>
                </c:pt>
                <c:pt idx="6591">
                  <c:v>0.43375699999999995</c:v>
                </c:pt>
                <c:pt idx="6592">
                  <c:v>0.42079800000000001</c:v>
                </c:pt>
                <c:pt idx="6593">
                  <c:v>0.42498999999999998</c:v>
                </c:pt>
                <c:pt idx="6594">
                  <c:v>0.42797799999999997</c:v>
                </c:pt>
                <c:pt idx="6595">
                  <c:v>0.42334799999999995</c:v>
                </c:pt>
                <c:pt idx="6596">
                  <c:v>0.42753699999999994</c:v>
                </c:pt>
                <c:pt idx="6597">
                  <c:v>0.43942099999999995</c:v>
                </c:pt>
                <c:pt idx="6598">
                  <c:v>0.44034899999999999</c:v>
                </c:pt>
                <c:pt idx="6599">
                  <c:v>0.43625800000000003</c:v>
                </c:pt>
                <c:pt idx="6600">
                  <c:v>0.44140599999999997</c:v>
                </c:pt>
                <c:pt idx="6601">
                  <c:v>0.43784999999999996</c:v>
                </c:pt>
                <c:pt idx="6602">
                  <c:v>0.43179599999999996</c:v>
                </c:pt>
                <c:pt idx="6603">
                  <c:v>0.43918400000000002</c:v>
                </c:pt>
                <c:pt idx="6604">
                  <c:v>0.44243699999999997</c:v>
                </c:pt>
                <c:pt idx="6605">
                  <c:v>0.43880200000000003</c:v>
                </c:pt>
                <c:pt idx="6606">
                  <c:v>0.43328900000000004</c:v>
                </c:pt>
                <c:pt idx="6607">
                  <c:v>0.430481</c:v>
                </c:pt>
                <c:pt idx="6608">
                  <c:v>0.42965399999999998</c:v>
                </c:pt>
                <c:pt idx="6609">
                  <c:v>0.42676800000000004</c:v>
                </c:pt>
                <c:pt idx="6610">
                  <c:v>0.43013100000000004</c:v>
                </c:pt>
                <c:pt idx="6611">
                  <c:v>0.43237199999999998</c:v>
                </c:pt>
                <c:pt idx="6612">
                  <c:v>0.43018800000000001</c:v>
                </c:pt>
                <c:pt idx="6613">
                  <c:v>0.43410400000000005</c:v>
                </c:pt>
                <c:pt idx="6614">
                  <c:v>0.437523</c:v>
                </c:pt>
                <c:pt idx="6615">
                  <c:v>0.43100300000000002</c:v>
                </c:pt>
                <c:pt idx="6616">
                  <c:v>0.42880600000000002</c:v>
                </c:pt>
                <c:pt idx="6617">
                  <c:v>0.43604100000000001</c:v>
                </c:pt>
                <c:pt idx="6618">
                  <c:v>0.43576499999999996</c:v>
                </c:pt>
                <c:pt idx="6619">
                  <c:v>0.43252699999999999</c:v>
                </c:pt>
                <c:pt idx="6620">
                  <c:v>0.43335100000000004</c:v>
                </c:pt>
                <c:pt idx="6621">
                  <c:v>0.43267100000000003</c:v>
                </c:pt>
                <c:pt idx="6622">
                  <c:v>0.43034600000000001</c:v>
                </c:pt>
                <c:pt idx="6623">
                  <c:v>0.43125899999999995</c:v>
                </c:pt>
                <c:pt idx="6624">
                  <c:v>0.43782299999999996</c:v>
                </c:pt>
                <c:pt idx="6625">
                  <c:v>0.44024099999999999</c:v>
                </c:pt>
                <c:pt idx="6626">
                  <c:v>0.44187900000000002</c:v>
                </c:pt>
                <c:pt idx="6627">
                  <c:v>0.44105899999999998</c:v>
                </c:pt>
                <c:pt idx="6628">
                  <c:v>0.434222</c:v>
                </c:pt>
                <c:pt idx="6629">
                  <c:v>0.43828800000000001</c:v>
                </c:pt>
                <c:pt idx="6630">
                  <c:v>0.44067299999999998</c:v>
                </c:pt>
                <c:pt idx="6631">
                  <c:v>0.43477900000000003</c:v>
                </c:pt>
                <c:pt idx="6632">
                  <c:v>0.43739499999999998</c:v>
                </c:pt>
                <c:pt idx="6633">
                  <c:v>0.435643</c:v>
                </c:pt>
                <c:pt idx="6634">
                  <c:v>0.42862100000000003</c:v>
                </c:pt>
                <c:pt idx="6635">
                  <c:v>0.43208599999999997</c:v>
                </c:pt>
                <c:pt idx="6636">
                  <c:v>0.43996199999999996</c:v>
                </c:pt>
                <c:pt idx="6637">
                  <c:v>0.44235599999999997</c:v>
                </c:pt>
                <c:pt idx="6638">
                  <c:v>0.44015499999999996</c:v>
                </c:pt>
                <c:pt idx="6639">
                  <c:v>0.44339499999999998</c:v>
                </c:pt>
                <c:pt idx="6640">
                  <c:v>0.44887100000000002</c:v>
                </c:pt>
                <c:pt idx="6641">
                  <c:v>0.44745000000000001</c:v>
                </c:pt>
                <c:pt idx="6642">
                  <c:v>0.44022499999999998</c:v>
                </c:pt>
                <c:pt idx="6643">
                  <c:v>0.43842899999999996</c:v>
                </c:pt>
                <c:pt idx="6644">
                  <c:v>0.44002600000000003</c:v>
                </c:pt>
                <c:pt idx="6645">
                  <c:v>0.43532400000000004</c:v>
                </c:pt>
                <c:pt idx="6646">
                  <c:v>0.44024399999999997</c:v>
                </c:pt>
                <c:pt idx="6647">
                  <c:v>0.44319500000000001</c:v>
                </c:pt>
                <c:pt idx="6648">
                  <c:v>0.43119799999999997</c:v>
                </c:pt>
                <c:pt idx="6649">
                  <c:v>0.43421600000000005</c:v>
                </c:pt>
                <c:pt idx="6650">
                  <c:v>0.44843999999999995</c:v>
                </c:pt>
                <c:pt idx="6651">
                  <c:v>0.44575200000000004</c:v>
                </c:pt>
                <c:pt idx="6652">
                  <c:v>0.43655600000000006</c:v>
                </c:pt>
                <c:pt idx="6653">
                  <c:v>0.441554</c:v>
                </c:pt>
                <c:pt idx="6654">
                  <c:v>0.44313199999999997</c:v>
                </c:pt>
                <c:pt idx="6655">
                  <c:v>0.43398099999999995</c:v>
                </c:pt>
                <c:pt idx="6656">
                  <c:v>0.44121299999999997</c:v>
                </c:pt>
                <c:pt idx="6657">
                  <c:v>0.44458500000000001</c:v>
                </c:pt>
                <c:pt idx="6658">
                  <c:v>0.43450599999999995</c:v>
                </c:pt>
                <c:pt idx="6659">
                  <c:v>0.43928999999999996</c:v>
                </c:pt>
                <c:pt idx="6660">
                  <c:v>0.44574599999999998</c:v>
                </c:pt>
                <c:pt idx="6661">
                  <c:v>0.44162800000000002</c:v>
                </c:pt>
                <c:pt idx="6662">
                  <c:v>0.44035100000000005</c:v>
                </c:pt>
                <c:pt idx="6663">
                  <c:v>0.44518500000000005</c:v>
                </c:pt>
                <c:pt idx="6664">
                  <c:v>0.44160900000000003</c:v>
                </c:pt>
                <c:pt idx="6665">
                  <c:v>0.43930400000000003</c:v>
                </c:pt>
                <c:pt idx="6666">
                  <c:v>0.44686700000000001</c:v>
                </c:pt>
                <c:pt idx="6667">
                  <c:v>0.44359599999999999</c:v>
                </c:pt>
                <c:pt idx="6668">
                  <c:v>0.43847100000000006</c:v>
                </c:pt>
                <c:pt idx="6669">
                  <c:v>0.44235400000000002</c:v>
                </c:pt>
                <c:pt idx="6670">
                  <c:v>0.43743900000000002</c:v>
                </c:pt>
                <c:pt idx="6671">
                  <c:v>0.43166499999999997</c:v>
                </c:pt>
                <c:pt idx="6672">
                  <c:v>0.43913000000000002</c:v>
                </c:pt>
                <c:pt idx="6673">
                  <c:v>0.44583099999999998</c:v>
                </c:pt>
                <c:pt idx="6674">
                  <c:v>0.44568200000000002</c:v>
                </c:pt>
                <c:pt idx="6675">
                  <c:v>0.45150800000000002</c:v>
                </c:pt>
                <c:pt idx="6676">
                  <c:v>0.45889800000000003</c:v>
                </c:pt>
                <c:pt idx="6677">
                  <c:v>0.45440499999999995</c:v>
                </c:pt>
                <c:pt idx="6678">
                  <c:v>0.45096700000000001</c:v>
                </c:pt>
                <c:pt idx="6679">
                  <c:v>0.45295300000000005</c:v>
                </c:pt>
                <c:pt idx="6680">
                  <c:v>0.44761600000000001</c:v>
                </c:pt>
                <c:pt idx="6681">
                  <c:v>0.44144899999999998</c:v>
                </c:pt>
                <c:pt idx="6682">
                  <c:v>0.44552199999999997</c:v>
                </c:pt>
                <c:pt idx="6683">
                  <c:v>0.44721500000000003</c:v>
                </c:pt>
                <c:pt idx="6684">
                  <c:v>0.43867400000000001</c:v>
                </c:pt>
                <c:pt idx="6685">
                  <c:v>0.43638200000000005</c:v>
                </c:pt>
                <c:pt idx="6686">
                  <c:v>0.44042400000000004</c:v>
                </c:pt>
                <c:pt idx="6687">
                  <c:v>0.441604</c:v>
                </c:pt>
                <c:pt idx="6688">
                  <c:v>0.44758699999999996</c:v>
                </c:pt>
                <c:pt idx="6689">
                  <c:v>0.45136699999999996</c:v>
                </c:pt>
                <c:pt idx="6690">
                  <c:v>0.44603599999999999</c:v>
                </c:pt>
                <c:pt idx="6691">
                  <c:v>0.44127000000000005</c:v>
                </c:pt>
                <c:pt idx="6692">
                  <c:v>0.44522700000000004</c:v>
                </c:pt>
                <c:pt idx="6693">
                  <c:v>0.44721699999999998</c:v>
                </c:pt>
                <c:pt idx="6694">
                  <c:v>0.44524799999999998</c:v>
                </c:pt>
                <c:pt idx="6695">
                  <c:v>0.45232000000000006</c:v>
                </c:pt>
                <c:pt idx="6696">
                  <c:v>0.450797</c:v>
                </c:pt>
                <c:pt idx="6697">
                  <c:v>0.44106299999999998</c:v>
                </c:pt>
                <c:pt idx="6698">
                  <c:v>0.44618599999999997</c:v>
                </c:pt>
                <c:pt idx="6699">
                  <c:v>0.45080900000000002</c:v>
                </c:pt>
                <c:pt idx="6700">
                  <c:v>0.44798700000000002</c:v>
                </c:pt>
                <c:pt idx="6701">
                  <c:v>0.45205499999999998</c:v>
                </c:pt>
                <c:pt idx="6702">
                  <c:v>0.45326299999999997</c:v>
                </c:pt>
                <c:pt idx="6703">
                  <c:v>0.44581899999999997</c:v>
                </c:pt>
                <c:pt idx="6704">
                  <c:v>0.44740599999999997</c:v>
                </c:pt>
                <c:pt idx="6705">
                  <c:v>0.45599699999999999</c:v>
                </c:pt>
                <c:pt idx="6706">
                  <c:v>0.45304699999999998</c:v>
                </c:pt>
                <c:pt idx="6707">
                  <c:v>0.44948600000000005</c:v>
                </c:pt>
                <c:pt idx="6708">
                  <c:v>0.45190900000000001</c:v>
                </c:pt>
                <c:pt idx="6709">
                  <c:v>0.448855</c:v>
                </c:pt>
                <c:pt idx="6710">
                  <c:v>0.44961300000000004</c:v>
                </c:pt>
                <c:pt idx="6711">
                  <c:v>0.45550599999999997</c:v>
                </c:pt>
                <c:pt idx="6712">
                  <c:v>0.45565900000000004</c:v>
                </c:pt>
                <c:pt idx="6713">
                  <c:v>0.44948100000000002</c:v>
                </c:pt>
                <c:pt idx="6714">
                  <c:v>0.44763500000000001</c:v>
                </c:pt>
                <c:pt idx="6715">
                  <c:v>0.45124900000000001</c:v>
                </c:pt>
                <c:pt idx="6716">
                  <c:v>0.450048</c:v>
                </c:pt>
                <c:pt idx="6717">
                  <c:v>0.45047000000000004</c:v>
                </c:pt>
                <c:pt idx="6718">
                  <c:v>0.45033699999999999</c:v>
                </c:pt>
                <c:pt idx="6719">
                  <c:v>0.44637400000000005</c:v>
                </c:pt>
                <c:pt idx="6720">
                  <c:v>0.44856600000000002</c:v>
                </c:pt>
                <c:pt idx="6721">
                  <c:v>0.45309900000000003</c:v>
                </c:pt>
                <c:pt idx="6722">
                  <c:v>0.45467599999999997</c:v>
                </c:pt>
                <c:pt idx="6723">
                  <c:v>0.453403</c:v>
                </c:pt>
                <c:pt idx="6724">
                  <c:v>0.45501100000000005</c:v>
                </c:pt>
                <c:pt idx="6725">
                  <c:v>0.45369000000000004</c:v>
                </c:pt>
                <c:pt idx="6726">
                  <c:v>0.44841200000000003</c:v>
                </c:pt>
                <c:pt idx="6727">
                  <c:v>0.45723800000000003</c:v>
                </c:pt>
                <c:pt idx="6728">
                  <c:v>0.46334200000000003</c:v>
                </c:pt>
                <c:pt idx="6729">
                  <c:v>0.45541100000000001</c:v>
                </c:pt>
                <c:pt idx="6730">
                  <c:v>0.450376</c:v>
                </c:pt>
                <c:pt idx="6731">
                  <c:v>0.45043599999999995</c:v>
                </c:pt>
                <c:pt idx="6732">
                  <c:v>0.45266099999999998</c:v>
                </c:pt>
                <c:pt idx="6733">
                  <c:v>0.45401499999999995</c:v>
                </c:pt>
                <c:pt idx="6734">
                  <c:v>0.45866799999999996</c:v>
                </c:pt>
                <c:pt idx="6735">
                  <c:v>0.45592999999999995</c:v>
                </c:pt>
                <c:pt idx="6736">
                  <c:v>0.44710399999999995</c:v>
                </c:pt>
                <c:pt idx="6737">
                  <c:v>0.45186700000000002</c:v>
                </c:pt>
                <c:pt idx="6738">
                  <c:v>0.45461799999999997</c:v>
                </c:pt>
                <c:pt idx="6739">
                  <c:v>0.45097100000000001</c:v>
                </c:pt>
                <c:pt idx="6740">
                  <c:v>0.45671399999999995</c:v>
                </c:pt>
                <c:pt idx="6741">
                  <c:v>0.46330000000000005</c:v>
                </c:pt>
                <c:pt idx="6742">
                  <c:v>0.45408800000000005</c:v>
                </c:pt>
                <c:pt idx="6743">
                  <c:v>0.44965900000000003</c:v>
                </c:pt>
                <c:pt idx="6744">
                  <c:v>0.45873299999999995</c:v>
                </c:pt>
                <c:pt idx="6745">
                  <c:v>0.45300300000000004</c:v>
                </c:pt>
                <c:pt idx="6746">
                  <c:v>0.45371099999999998</c:v>
                </c:pt>
                <c:pt idx="6747">
                  <c:v>0.46784400000000004</c:v>
                </c:pt>
                <c:pt idx="6748">
                  <c:v>0.46137300000000003</c:v>
                </c:pt>
                <c:pt idx="6749">
                  <c:v>0.45213099999999995</c:v>
                </c:pt>
                <c:pt idx="6750">
                  <c:v>0.459735</c:v>
                </c:pt>
                <c:pt idx="6751">
                  <c:v>0.46505099999999999</c:v>
                </c:pt>
                <c:pt idx="6752">
                  <c:v>0.45647000000000004</c:v>
                </c:pt>
                <c:pt idx="6753">
                  <c:v>0.45153399999999999</c:v>
                </c:pt>
                <c:pt idx="6754">
                  <c:v>0.45667199999999997</c:v>
                </c:pt>
                <c:pt idx="6755">
                  <c:v>0.45650599999999997</c:v>
                </c:pt>
                <c:pt idx="6756">
                  <c:v>0.45730599999999999</c:v>
                </c:pt>
                <c:pt idx="6757">
                  <c:v>0.46196000000000004</c:v>
                </c:pt>
                <c:pt idx="6758">
                  <c:v>0.45825099999999996</c:v>
                </c:pt>
                <c:pt idx="6759">
                  <c:v>0.45101599999999997</c:v>
                </c:pt>
                <c:pt idx="6760">
                  <c:v>0.45556600000000003</c:v>
                </c:pt>
                <c:pt idx="6761">
                  <c:v>0.46469000000000005</c:v>
                </c:pt>
                <c:pt idx="6762">
                  <c:v>0.46365000000000001</c:v>
                </c:pt>
                <c:pt idx="6763">
                  <c:v>0.46307900000000002</c:v>
                </c:pt>
                <c:pt idx="6764">
                  <c:v>0.46480600000000005</c:v>
                </c:pt>
                <c:pt idx="6765">
                  <c:v>0.45846699999999996</c:v>
                </c:pt>
                <c:pt idx="6766">
                  <c:v>0.454376</c:v>
                </c:pt>
                <c:pt idx="6767">
                  <c:v>0.45729600000000004</c:v>
                </c:pt>
                <c:pt idx="6768">
                  <c:v>0.45710499999999998</c:v>
                </c:pt>
                <c:pt idx="6769">
                  <c:v>0.45607900000000001</c:v>
                </c:pt>
                <c:pt idx="6770">
                  <c:v>0.46236900000000003</c:v>
                </c:pt>
                <c:pt idx="6771">
                  <c:v>0.46619600000000005</c:v>
                </c:pt>
                <c:pt idx="6772">
                  <c:v>0.46102200000000004</c:v>
                </c:pt>
                <c:pt idx="6773">
                  <c:v>0.46211800000000003</c:v>
                </c:pt>
                <c:pt idx="6774">
                  <c:v>0.46268500000000001</c:v>
                </c:pt>
                <c:pt idx="6775">
                  <c:v>0.45906000000000002</c:v>
                </c:pt>
                <c:pt idx="6776">
                  <c:v>0.45782100000000003</c:v>
                </c:pt>
                <c:pt idx="6777">
                  <c:v>0.45587900000000003</c:v>
                </c:pt>
                <c:pt idx="6778">
                  <c:v>0.45562100000000005</c:v>
                </c:pt>
                <c:pt idx="6779">
                  <c:v>0.45565199999999995</c:v>
                </c:pt>
                <c:pt idx="6780">
                  <c:v>0.46198300000000003</c:v>
                </c:pt>
                <c:pt idx="6781">
                  <c:v>0.46717299999999995</c:v>
                </c:pt>
                <c:pt idx="6782">
                  <c:v>0.46177000000000001</c:v>
                </c:pt>
                <c:pt idx="6783">
                  <c:v>0.46549300000000005</c:v>
                </c:pt>
                <c:pt idx="6784">
                  <c:v>0.47388399999999997</c:v>
                </c:pt>
                <c:pt idx="6785">
                  <c:v>0.46920099999999998</c:v>
                </c:pt>
                <c:pt idx="6786">
                  <c:v>0.46543900000000005</c:v>
                </c:pt>
                <c:pt idx="6787">
                  <c:v>0.47118099999999996</c:v>
                </c:pt>
                <c:pt idx="6788">
                  <c:v>0.46491700000000002</c:v>
                </c:pt>
                <c:pt idx="6789">
                  <c:v>0.45529500000000001</c:v>
                </c:pt>
                <c:pt idx="6790">
                  <c:v>0.46653699999999998</c:v>
                </c:pt>
                <c:pt idx="6791">
                  <c:v>0.46917600000000004</c:v>
                </c:pt>
                <c:pt idx="6792">
                  <c:v>0.45904800000000001</c:v>
                </c:pt>
                <c:pt idx="6793">
                  <c:v>0.46362400000000004</c:v>
                </c:pt>
                <c:pt idx="6794">
                  <c:v>0.46240999999999999</c:v>
                </c:pt>
                <c:pt idx="6795">
                  <c:v>0.45537700000000003</c:v>
                </c:pt>
                <c:pt idx="6796">
                  <c:v>0.46213300000000002</c:v>
                </c:pt>
                <c:pt idx="6797">
                  <c:v>0.46812900000000002</c:v>
                </c:pt>
                <c:pt idx="6798">
                  <c:v>0.46631699999999998</c:v>
                </c:pt>
                <c:pt idx="6799">
                  <c:v>0.46300600000000003</c:v>
                </c:pt>
                <c:pt idx="6800">
                  <c:v>0.46148199999999995</c:v>
                </c:pt>
                <c:pt idx="6801">
                  <c:v>0.45996899999999996</c:v>
                </c:pt>
                <c:pt idx="6802">
                  <c:v>0.46274099999999996</c:v>
                </c:pt>
                <c:pt idx="6803">
                  <c:v>0.47202200000000005</c:v>
                </c:pt>
                <c:pt idx="6804">
                  <c:v>0.471418</c:v>
                </c:pt>
                <c:pt idx="6805">
                  <c:v>0.46077599999999996</c:v>
                </c:pt>
                <c:pt idx="6806">
                  <c:v>0.46345999999999998</c:v>
                </c:pt>
                <c:pt idx="6807">
                  <c:v>0.46991000000000005</c:v>
                </c:pt>
                <c:pt idx="6808">
                  <c:v>0.46520799999999995</c:v>
                </c:pt>
                <c:pt idx="6809">
                  <c:v>0.46596800000000005</c:v>
                </c:pt>
                <c:pt idx="6810">
                  <c:v>0.47461100000000001</c:v>
                </c:pt>
                <c:pt idx="6811">
                  <c:v>0.46833800000000003</c:v>
                </c:pt>
                <c:pt idx="6812">
                  <c:v>0.463059</c:v>
                </c:pt>
                <c:pt idx="6813">
                  <c:v>0.46955999999999998</c:v>
                </c:pt>
                <c:pt idx="6814">
                  <c:v>0.46947799999999995</c:v>
                </c:pt>
                <c:pt idx="6815">
                  <c:v>0.46628599999999998</c:v>
                </c:pt>
                <c:pt idx="6816">
                  <c:v>0.46744399999999997</c:v>
                </c:pt>
                <c:pt idx="6817">
                  <c:v>0.46919900000000003</c:v>
                </c:pt>
                <c:pt idx="6818">
                  <c:v>0.46404400000000001</c:v>
                </c:pt>
                <c:pt idx="6819">
                  <c:v>0.46419699999999997</c:v>
                </c:pt>
                <c:pt idx="6820">
                  <c:v>0.47206899999999996</c:v>
                </c:pt>
                <c:pt idx="6821">
                  <c:v>0.46896700000000002</c:v>
                </c:pt>
                <c:pt idx="6822">
                  <c:v>0.46395799999999998</c:v>
                </c:pt>
                <c:pt idx="6823">
                  <c:v>0.46839200000000003</c:v>
                </c:pt>
                <c:pt idx="6824">
                  <c:v>0.47297400000000001</c:v>
                </c:pt>
                <c:pt idx="6825">
                  <c:v>0.473611</c:v>
                </c:pt>
                <c:pt idx="6826">
                  <c:v>0.47393200000000002</c:v>
                </c:pt>
                <c:pt idx="6827">
                  <c:v>0.47403499999999998</c:v>
                </c:pt>
                <c:pt idx="6828">
                  <c:v>0.47240499999999996</c:v>
                </c:pt>
                <c:pt idx="6829">
                  <c:v>0.47515799999999997</c:v>
                </c:pt>
                <c:pt idx="6830">
                  <c:v>0.47177800000000003</c:v>
                </c:pt>
                <c:pt idx="6831">
                  <c:v>0.46192500000000003</c:v>
                </c:pt>
                <c:pt idx="6832">
                  <c:v>0.467615</c:v>
                </c:pt>
                <c:pt idx="6833">
                  <c:v>0.47407699999999997</c:v>
                </c:pt>
                <c:pt idx="6834">
                  <c:v>0.46727600000000002</c:v>
                </c:pt>
                <c:pt idx="6835">
                  <c:v>0.46406800000000004</c:v>
                </c:pt>
                <c:pt idx="6836">
                  <c:v>0.47275400000000001</c:v>
                </c:pt>
                <c:pt idx="6837">
                  <c:v>0.47724800000000001</c:v>
                </c:pt>
                <c:pt idx="6838">
                  <c:v>0.47170599999999996</c:v>
                </c:pt>
                <c:pt idx="6839">
                  <c:v>0.47277800000000003</c:v>
                </c:pt>
                <c:pt idx="6840">
                  <c:v>0.47377999999999998</c:v>
                </c:pt>
                <c:pt idx="6841">
                  <c:v>0.470808</c:v>
                </c:pt>
                <c:pt idx="6842">
                  <c:v>0.47133100000000006</c:v>
                </c:pt>
                <c:pt idx="6843">
                  <c:v>0.46792199999999995</c:v>
                </c:pt>
                <c:pt idx="6844">
                  <c:v>0.46505099999999999</c:v>
                </c:pt>
                <c:pt idx="6845">
                  <c:v>0.47214900000000004</c:v>
                </c:pt>
                <c:pt idx="6846">
                  <c:v>0.48147499999999999</c:v>
                </c:pt>
                <c:pt idx="6847">
                  <c:v>0.47770000000000001</c:v>
                </c:pt>
                <c:pt idx="6848">
                  <c:v>0.472275</c:v>
                </c:pt>
                <c:pt idx="6849">
                  <c:v>0.47756600000000005</c:v>
                </c:pt>
                <c:pt idx="6850">
                  <c:v>0.47638599999999998</c:v>
                </c:pt>
                <c:pt idx="6851">
                  <c:v>0.47108899999999998</c:v>
                </c:pt>
                <c:pt idx="6852">
                  <c:v>0.47339600000000004</c:v>
                </c:pt>
                <c:pt idx="6853">
                  <c:v>0.47506899999999996</c:v>
                </c:pt>
                <c:pt idx="6854">
                  <c:v>0.47114999999999996</c:v>
                </c:pt>
                <c:pt idx="6855">
                  <c:v>0.47480299999999998</c:v>
                </c:pt>
                <c:pt idx="6856">
                  <c:v>0.48649299999999995</c:v>
                </c:pt>
                <c:pt idx="6857">
                  <c:v>0.47925499999999999</c:v>
                </c:pt>
                <c:pt idx="6858">
                  <c:v>0.46766099999999999</c:v>
                </c:pt>
                <c:pt idx="6859">
                  <c:v>0.47519</c:v>
                </c:pt>
                <c:pt idx="6860">
                  <c:v>0.47903300000000004</c:v>
                </c:pt>
                <c:pt idx="6861">
                  <c:v>0.47693799999999997</c:v>
                </c:pt>
                <c:pt idx="6862">
                  <c:v>0.47620200000000001</c:v>
                </c:pt>
                <c:pt idx="6863">
                  <c:v>0.47323099999999996</c:v>
                </c:pt>
                <c:pt idx="6864">
                  <c:v>0.47083699999999995</c:v>
                </c:pt>
                <c:pt idx="6865">
                  <c:v>0.47327300000000005</c:v>
                </c:pt>
                <c:pt idx="6866">
                  <c:v>0.48090699999999997</c:v>
                </c:pt>
                <c:pt idx="6867">
                  <c:v>0.47757000000000005</c:v>
                </c:pt>
                <c:pt idx="6868">
                  <c:v>0.471831</c:v>
                </c:pt>
                <c:pt idx="6869">
                  <c:v>0.47696799999999995</c:v>
                </c:pt>
                <c:pt idx="6870">
                  <c:v>0.47411499999999995</c:v>
                </c:pt>
                <c:pt idx="6871">
                  <c:v>0.47532799999999997</c:v>
                </c:pt>
                <c:pt idx="6872">
                  <c:v>0.48710900000000001</c:v>
                </c:pt>
                <c:pt idx="6873">
                  <c:v>0.48513099999999998</c:v>
                </c:pt>
                <c:pt idx="6874">
                  <c:v>0.477047</c:v>
                </c:pt>
                <c:pt idx="6875">
                  <c:v>0.48031699999999999</c:v>
                </c:pt>
                <c:pt idx="6876">
                  <c:v>0.48162400000000005</c:v>
                </c:pt>
                <c:pt idx="6877">
                  <c:v>0.47748400000000002</c:v>
                </c:pt>
                <c:pt idx="6878">
                  <c:v>0.47839200000000004</c:v>
                </c:pt>
                <c:pt idx="6879">
                  <c:v>0.47603499999999999</c:v>
                </c:pt>
                <c:pt idx="6880">
                  <c:v>0.47547700000000004</c:v>
                </c:pt>
                <c:pt idx="6881">
                  <c:v>0.47939399999999999</c:v>
                </c:pt>
                <c:pt idx="6882">
                  <c:v>0.47543800000000003</c:v>
                </c:pt>
                <c:pt idx="6883">
                  <c:v>0.47170000000000001</c:v>
                </c:pt>
                <c:pt idx="6884">
                  <c:v>0.47720899999999999</c:v>
                </c:pt>
                <c:pt idx="6885">
                  <c:v>0.48486300000000004</c:v>
                </c:pt>
                <c:pt idx="6886">
                  <c:v>0.480294</c:v>
                </c:pt>
                <c:pt idx="6887">
                  <c:v>0.47227200000000003</c:v>
                </c:pt>
                <c:pt idx="6888">
                  <c:v>0.47971900000000001</c:v>
                </c:pt>
                <c:pt idx="6889">
                  <c:v>0.48724100000000004</c:v>
                </c:pt>
                <c:pt idx="6890">
                  <c:v>0.48362400000000005</c:v>
                </c:pt>
                <c:pt idx="6891">
                  <c:v>0.47789999999999999</c:v>
                </c:pt>
                <c:pt idx="6892">
                  <c:v>0.47578600000000004</c:v>
                </c:pt>
                <c:pt idx="6893">
                  <c:v>0.47643899999999995</c:v>
                </c:pt>
                <c:pt idx="6894">
                  <c:v>0.47912200000000005</c:v>
                </c:pt>
                <c:pt idx="6895">
                  <c:v>0.48246800000000001</c:v>
                </c:pt>
                <c:pt idx="6896">
                  <c:v>0.48052600000000001</c:v>
                </c:pt>
                <c:pt idx="6897">
                  <c:v>0.47786799999999996</c:v>
                </c:pt>
                <c:pt idx="6898">
                  <c:v>0.483066</c:v>
                </c:pt>
                <c:pt idx="6899">
                  <c:v>0.48722900000000002</c:v>
                </c:pt>
                <c:pt idx="6900">
                  <c:v>0.48832299999999995</c:v>
                </c:pt>
                <c:pt idx="6901">
                  <c:v>0.48329999999999995</c:v>
                </c:pt>
                <c:pt idx="6902">
                  <c:v>0.47639900000000002</c:v>
                </c:pt>
                <c:pt idx="6903">
                  <c:v>0.48055700000000001</c:v>
                </c:pt>
                <c:pt idx="6904">
                  <c:v>0.48640300000000003</c:v>
                </c:pt>
                <c:pt idx="6905">
                  <c:v>0.48408799999999996</c:v>
                </c:pt>
                <c:pt idx="6906">
                  <c:v>0.47702100000000003</c:v>
                </c:pt>
                <c:pt idx="6907">
                  <c:v>0.47872499999999996</c:v>
                </c:pt>
                <c:pt idx="6908">
                  <c:v>0.48499899999999996</c:v>
                </c:pt>
                <c:pt idx="6909">
                  <c:v>0.48198799999999997</c:v>
                </c:pt>
                <c:pt idx="6910">
                  <c:v>0.48427699999999996</c:v>
                </c:pt>
                <c:pt idx="6911">
                  <c:v>0.49346999999999996</c:v>
                </c:pt>
                <c:pt idx="6912">
                  <c:v>0.49113899999999999</c:v>
                </c:pt>
                <c:pt idx="6913">
                  <c:v>0.48466500000000001</c:v>
                </c:pt>
                <c:pt idx="6914">
                  <c:v>0.48910100000000001</c:v>
                </c:pt>
                <c:pt idx="6915">
                  <c:v>0.49107599999999996</c:v>
                </c:pt>
                <c:pt idx="6916">
                  <c:v>0.48096399999999995</c:v>
                </c:pt>
                <c:pt idx="6917">
                  <c:v>0.47941599999999995</c:v>
                </c:pt>
                <c:pt idx="6918">
                  <c:v>0.48627200000000004</c:v>
                </c:pt>
                <c:pt idx="6919">
                  <c:v>0.484456</c:v>
                </c:pt>
                <c:pt idx="6920">
                  <c:v>0.48441000000000001</c:v>
                </c:pt>
                <c:pt idx="6921">
                  <c:v>0.48776799999999998</c:v>
                </c:pt>
                <c:pt idx="6922">
                  <c:v>0.48248199999999997</c:v>
                </c:pt>
                <c:pt idx="6923">
                  <c:v>0.47872700000000001</c:v>
                </c:pt>
                <c:pt idx="6924">
                  <c:v>0.48454299999999995</c:v>
                </c:pt>
                <c:pt idx="6925">
                  <c:v>0.48787599999999998</c:v>
                </c:pt>
                <c:pt idx="6926">
                  <c:v>0.485711</c:v>
                </c:pt>
                <c:pt idx="6927">
                  <c:v>0.48597400000000002</c:v>
                </c:pt>
                <c:pt idx="6928">
                  <c:v>0.48457399999999995</c:v>
                </c:pt>
                <c:pt idx="6929">
                  <c:v>0.48488299999999995</c:v>
                </c:pt>
                <c:pt idx="6930">
                  <c:v>0.49060499999999996</c:v>
                </c:pt>
                <c:pt idx="6931">
                  <c:v>0.49129599999999995</c:v>
                </c:pt>
                <c:pt idx="6932">
                  <c:v>0.48649299999999995</c:v>
                </c:pt>
                <c:pt idx="6933">
                  <c:v>0.48523099999999997</c:v>
                </c:pt>
                <c:pt idx="6934">
                  <c:v>0.48882999999999999</c:v>
                </c:pt>
                <c:pt idx="6935">
                  <c:v>0.48739900000000003</c:v>
                </c:pt>
                <c:pt idx="6936">
                  <c:v>0.48477499999999996</c:v>
                </c:pt>
                <c:pt idx="6937">
                  <c:v>0.49061900000000003</c:v>
                </c:pt>
                <c:pt idx="6938">
                  <c:v>0.48660999999999999</c:v>
                </c:pt>
                <c:pt idx="6939">
                  <c:v>0.48030600000000001</c:v>
                </c:pt>
                <c:pt idx="6940">
                  <c:v>0.490205</c:v>
                </c:pt>
                <c:pt idx="6941">
                  <c:v>0.49457799999999996</c:v>
                </c:pt>
                <c:pt idx="6942">
                  <c:v>0.49307500000000004</c:v>
                </c:pt>
                <c:pt idx="6943">
                  <c:v>0.49822699999999998</c:v>
                </c:pt>
                <c:pt idx="6944">
                  <c:v>0.49469200000000002</c:v>
                </c:pt>
                <c:pt idx="6945">
                  <c:v>0.48345499999999997</c:v>
                </c:pt>
                <c:pt idx="6946">
                  <c:v>0.485568</c:v>
                </c:pt>
                <c:pt idx="6947">
                  <c:v>0.48997500000000005</c:v>
                </c:pt>
                <c:pt idx="6948">
                  <c:v>0.48595699999999997</c:v>
                </c:pt>
                <c:pt idx="6949">
                  <c:v>0.48891300000000004</c:v>
                </c:pt>
                <c:pt idx="6950">
                  <c:v>0.49445099999999997</c:v>
                </c:pt>
                <c:pt idx="6951">
                  <c:v>0.48997000000000002</c:v>
                </c:pt>
                <c:pt idx="6952">
                  <c:v>0.48546599999999995</c:v>
                </c:pt>
                <c:pt idx="6953">
                  <c:v>0.48926000000000003</c:v>
                </c:pt>
                <c:pt idx="6954">
                  <c:v>0.49296799999999996</c:v>
                </c:pt>
                <c:pt idx="6955">
                  <c:v>0.48996300000000004</c:v>
                </c:pt>
                <c:pt idx="6956">
                  <c:v>0.49205699999999997</c:v>
                </c:pt>
                <c:pt idx="6957">
                  <c:v>0.49438499999999996</c:v>
                </c:pt>
                <c:pt idx="6958">
                  <c:v>0.49121300000000001</c:v>
                </c:pt>
                <c:pt idx="6959">
                  <c:v>0.49519500000000005</c:v>
                </c:pt>
                <c:pt idx="6960">
                  <c:v>0.49512199999999995</c:v>
                </c:pt>
                <c:pt idx="6961">
                  <c:v>0.48682099999999995</c:v>
                </c:pt>
                <c:pt idx="6962">
                  <c:v>0.48879600000000001</c:v>
                </c:pt>
                <c:pt idx="6963">
                  <c:v>0.49702000000000002</c:v>
                </c:pt>
                <c:pt idx="6964">
                  <c:v>0.49197800000000003</c:v>
                </c:pt>
                <c:pt idx="6965">
                  <c:v>0.486008</c:v>
                </c:pt>
                <c:pt idx="6966">
                  <c:v>0.49560899999999997</c:v>
                </c:pt>
                <c:pt idx="6967">
                  <c:v>0.49417299999999997</c:v>
                </c:pt>
                <c:pt idx="6968">
                  <c:v>0.48492400000000002</c:v>
                </c:pt>
                <c:pt idx="6969">
                  <c:v>0.49320299999999995</c:v>
                </c:pt>
                <c:pt idx="6970">
                  <c:v>0.49922599999999995</c:v>
                </c:pt>
                <c:pt idx="6971">
                  <c:v>0.49570000000000003</c:v>
                </c:pt>
                <c:pt idx="6972">
                  <c:v>0.49756999999999996</c:v>
                </c:pt>
                <c:pt idx="6973">
                  <c:v>0.5049300000000001</c:v>
                </c:pt>
                <c:pt idx="6974">
                  <c:v>0.49965099999999996</c:v>
                </c:pt>
                <c:pt idx="6975">
                  <c:v>0.48812900000000004</c:v>
                </c:pt>
                <c:pt idx="6976">
                  <c:v>0.49350499999999997</c:v>
                </c:pt>
                <c:pt idx="6977">
                  <c:v>0.49517900000000004</c:v>
                </c:pt>
                <c:pt idx="6978">
                  <c:v>0.49268500000000004</c:v>
                </c:pt>
                <c:pt idx="6979">
                  <c:v>0.49875899999999995</c:v>
                </c:pt>
                <c:pt idx="6980">
                  <c:v>0.49928799999999995</c:v>
                </c:pt>
                <c:pt idx="6981">
                  <c:v>0.498251</c:v>
                </c:pt>
                <c:pt idx="6982">
                  <c:v>0.50443299999999991</c:v>
                </c:pt>
                <c:pt idx="6983">
                  <c:v>0.5031270000000001</c:v>
                </c:pt>
                <c:pt idx="6984">
                  <c:v>0.48924800000000002</c:v>
                </c:pt>
                <c:pt idx="6985">
                  <c:v>0.49155300000000002</c:v>
                </c:pt>
                <c:pt idx="6986">
                  <c:v>0.50270799999999993</c:v>
                </c:pt>
                <c:pt idx="6987">
                  <c:v>0.49477800000000005</c:v>
                </c:pt>
                <c:pt idx="6988">
                  <c:v>0.48707299999999998</c:v>
                </c:pt>
                <c:pt idx="6989">
                  <c:v>0.49068699999999998</c:v>
                </c:pt>
                <c:pt idx="6990">
                  <c:v>0.49072499999999997</c:v>
                </c:pt>
                <c:pt idx="6991">
                  <c:v>0.49052300000000004</c:v>
                </c:pt>
                <c:pt idx="6992">
                  <c:v>0.49877300000000002</c:v>
                </c:pt>
                <c:pt idx="6993">
                  <c:v>0.50500499999999993</c:v>
                </c:pt>
                <c:pt idx="6994">
                  <c:v>0.49940600000000002</c:v>
                </c:pt>
                <c:pt idx="6995">
                  <c:v>0.50113000000000008</c:v>
                </c:pt>
                <c:pt idx="6996">
                  <c:v>0.50474400000000008</c:v>
                </c:pt>
                <c:pt idx="6997">
                  <c:v>0.49644999999999995</c:v>
                </c:pt>
                <c:pt idx="6998">
                  <c:v>0.49740899999999999</c:v>
                </c:pt>
                <c:pt idx="6999">
                  <c:v>0.50011099999999997</c:v>
                </c:pt>
                <c:pt idx="7000">
                  <c:v>0.49207500000000004</c:v>
                </c:pt>
                <c:pt idx="7001">
                  <c:v>0.49214000000000002</c:v>
                </c:pt>
                <c:pt idx="7002">
                  <c:v>0.5021580000000001</c:v>
                </c:pt>
                <c:pt idx="7003">
                  <c:v>0.50430299999999995</c:v>
                </c:pt>
                <c:pt idx="7004">
                  <c:v>0.50380699999999989</c:v>
                </c:pt>
                <c:pt idx="7005">
                  <c:v>0.51038800000000006</c:v>
                </c:pt>
                <c:pt idx="7006">
                  <c:v>0.50775199999999998</c:v>
                </c:pt>
                <c:pt idx="7007">
                  <c:v>0.49928799999999995</c:v>
                </c:pt>
                <c:pt idx="7008">
                  <c:v>0.49743300000000001</c:v>
                </c:pt>
                <c:pt idx="7009">
                  <c:v>0.495363</c:v>
                </c:pt>
                <c:pt idx="7010">
                  <c:v>0.49150000000000005</c:v>
                </c:pt>
                <c:pt idx="7011">
                  <c:v>0.49219900000000005</c:v>
                </c:pt>
                <c:pt idx="7012">
                  <c:v>0.49889399999999995</c:v>
                </c:pt>
                <c:pt idx="7013">
                  <c:v>0.49665999999999999</c:v>
                </c:pt>
                <c:pt idx="7014">
                  <c:v>0.49229500000000004</c:v>
                </c:pt>
                <c:pt idx="7015">
                  <c:v>0.50303900000000001</c:v>
                </c:pt>
                <c:pt idx="7016">
                  <c:v>0.50949</c:v>
                </c:pt>
                <c:pt idx="7017">
                  <c:v>0.50498700000000007</c:v>
                </c:pt>
                <c:pt idx="7018">
                  <c:v>0.50674100000000011</c:v>
                </c:pt>
                <c:pt idx="7019">
                  <c:v>0.50848000000000004</c:v>
                </c:pt>
                <c:pt idx="7020">
                  <c:v>0.501525</c:v>
                </c:pt>
                <c:pt idx="7021">
                  <c:v>0.49709199999999998</c:v>
                </c:pt>
                <c:pt idx="7022">
                  <c:v>0.50235000000000007</c:v>
                </c:pt>
                <c:pt idx="7023">
                  <c:v>0.50106600000000001</c:v>
                </c:pt>
                <c:pt idx="7024">
                  <c:v>0.49639200000000006</c:v>
                </c:pt>
                <c:pt idx="7025">
                  <c:v>0.50534999999999997</c:v>
                </c:pt>
                <c:pt idx="7026">
                  <c:v>0.51013400000000009</c:v>
                </c:pt>
                <c:pt idx="7027">
                  <c:v>0.50300999999999996</c:v>
                </c:pt>
                <c:pt idx="7028">
                  <c:v>0.50411300000000003</c:v>
                </c:pt>
                <c:pt idx="7029">
                  <c:v>0.5055909999999999</c:v>
                </c:pt>
                <c:pt idx="7030">
                  <c:v>0.49972499999999997</c:v>
                </c:pt>
                <c:pt idx="7031">
                  <c:v>0.50429400000000002</c:v>
                </c:pt>
                <c:pt idx="7032">
                  <c:v>0.51258099999999995</c:v>
                </c:pt>
                <c:pt idx="7033">
                  <c:v>0.50173899999999994</c:v>
                </c:pt>
                <c:pt idx="7034">
                  <c:v>0.49411899999999997</c:v>
                </c:pt>
                <c:pt idx="7035">
                  <c:v>0.50264200000000003</c:v>
                </c:pt>
                <c:pt idx="7036">
                  <c:v>0.50106099999999998</c:v>
                </c:pt>
                <c:pt idx="7037">
                  <c:v>0.49935499999999999</c:v>
                </c:pt>
                <c:pt idx="7038">
                  <c:v>0.50792900000000007</c:v>
                </c:pt>
                <c:pt idx="7039">
                  <c:v>0.50890600000000008</c:v>
                </c:pt>
                <c:pt idx="7040">
                  <c:v>0.50439300000000009</c:v>
                </c:pt>
                <c:pt idx="7041">
                  <c:v>0.50828000000000007</c:v>
                </c:pt>
                <c:pt idx="7042">
                  <c:v>0.51323500000000011</c:v>
                </c:pt>
                <c:pt idx="7043">
                  <c:v>0.50601099999999999</c:v>
                </c:pt>
                <c:pt idx="7044">
                  <c:v>0.50111299999999992</c:v>
                </c:pt>
                <c:pt idx="7045">
                  <c:v>0.50662999999999991</c:v>
                </c:pt>
                <c:pt idx="7046">
                  <c:v>0.50578600000000007</c:v>
                </c:pt>
                <c:pt idx="7047">
                  <c:v>0.50380500000000006</c:v>
                </c:pt>
                <c:pt idx="7048">
                  <c:v>0.50833499999999998</c:v>
                </c:pt>
                <c:pt idx="7049">
                  <c:v>0.50753200000000009</c:v>
                </c:pt>
                <c:pt idx="7050">
                  <c:v>0.50628699999999993</c:v>
                </c:pt>
                <c:pt idx="7051">
                  <c:v>0.51353099999999996</c:v>
                </c:pt>
                <c:pt idx="7052">
                  <c:v>0.50952700000000006</c:v>
                </c:pt>
                <c:pt idx="7053">
                  <c:v>0.50002600000000008</c:v>
                </c:pt>
                <c:pt idx="7054">
                  <c:v>0.50479600000000002</c:v>
                </c:pt>
                <c:pt idx="7055">
                  <c:v>0.50496999999999992</c:v>
                </c:pt>
                <c:pt idx="7056">
                  <c:v>0.50208900000000001</c:v>
                </c:pt>
                <c:pt idx="7057">
                  <c:v>0.51287799999999995</c:v>
                </c:pt>
                <c:pt idx="7058">
                  <c:v>0.51537600000000006</c:v>
                </c:pt>
                <c:pt idx="7059">
                  <c:v>0.50553599999999999</c:v>
                </c:pt>
                <c:pt idx="7060">
                  <c:v>0.50680900000000007</c:v>
                </c:pt>
                <c:pt idx="7061">
                  <c:v>0.51610599999999995</c:v>
                </c:pt>
                <c:pt idx="7062">
                  <c:v>0.51260499999999998</c:v>
                </c:pt>
                <c:pt idx="7063">
                  <c:v>0.50813299999999995</c:v>
                </c:pt>
                <c:pt idx="7064">
                  <c:v>0.51692800000000005</c:v>
                </c:pt>
                <c:pt idx="7065">
                  <c:v>0.51468500000000006</c:v>
                </c:pt>
                <c:pt idx="7066">
                  <c:v>0.50335299999999994</c:v>
                </c:pt>
                <c:pt idx="7067">
                  <c:v>0.50788499999999992</c:v>
                </c:pt>
                <c:pt idx="7068">
                  <c:v>0.51442900000000003</c:v>
                </c:pt>
                <c:pt idx="7069">
                  <c:v>0.50859300000000007</c:v>
                </c:pt>
                <c:pt idx="7070">
                  <c:v>0.50473799999999991</c:v>
                </c:pt>
                <c:pt idx="7071">
                  <c:v>0.50589299999999993</c:v>
                </c:pt>
                <c:pt idx="7072">
                  <c:v>0.50370200000000009</c:v>
                </c:pt>
                <c:pt idx="7073">
                  <c:v>0.505884</c:v>
                </c:pt>
                <c:pt idx="7074">
                  <c:v>0.51138100000000009</c:v>
                </c:pt>
                <c:pt idx="7075">
                  <c:v>0.50980899999999996</c:v>
                </c:pt>
                <c:pt idx="7076">
                  <c:v>0.5106949999999999</c:v>
                </c:pt>
                <c:pt idx="7077">
                  <c:v>0.51748900000000009</c:v>
                </c:pt>
                <c:pt idx="7078">
                  <c:v>0.51963800000000004</c:v>
                </c:pt>
                <c:pt idx="7079">
                  <c:v>0.51629100000000006</c:v>
                </c:pt>
                <c:pt idx="7080">
                  <c:v>0.51742299999999997</c:v>
                </c:pt>
                <c:pt idx="7081">
                  <c:v>0.5165010000000001</c:v>
                </c:pt>
                <c:pt idx="7082">
                  <c:v>0.50812900000000005</c:v>
                </c:pt>
                <c:pt idx="7083">
                  <c:v>0.51489000000000007</c:v>
                </c:pt>
                <c:pt idx="7084">
                  <c:v>0.52140399999999998</c:v>
                </c:pt>
                <c:pt idx="7085">
                  <c:v>0.50594800000000006</c:v>
                </c:pt>
                <c:pt idx="7086">
                  <c:v>0.50661500000000004</c:v>
                </c:pt>
                <c:pt idx="7087">
                  <c:v>0.52195299999999989</c:v>
                </c:pt>
                <c:pt idx="7088">
                  <c:v>0.51482199999999989</c:v>
                </c:pt>
                <c:pt idx="7089">
                  <c:v>0.50201000000000007</c:v>
                </c:pt>
                <c:pt idx="7090">
                  <c:v>0.50889099999999998</c:v>
                </c:pt>
                <c:pt idx="7091">
                  <c:v>0.51712800000000003</c:v>
                </c:pt>
                <c:pt idx="7092">
                  <c:v>0.51013700000000006</c:v>
                </c:pt>
                <c:pt idx="7093">
                  <c:v>0.5057640000000001</c:v>
                </c:pt>
                <c:pt idx="7094">
                  <c:v>0.50858800000000004</c:v>
                </c:pt>
                <c:pt idx="7095">
                  <c:v>0.51074799999999998</c:v>
                </c:pt>
                <c:pt idx="7096">
                  <c:v>0.51418399999999997</c:v>
                </c:pt>
                <c:pt idx="7097">
                  <c:v>0.51930499999999991</c:v>
                </c:pt>
                <c:pt idx="7098">
                  <c:v>0.51949800000000002</c:v>
                </c:pt>
                <c:pt idx="7099">
                  <c:v>0.51581399999999999</c:v>
                </c:pt>
                <c:pt idx="7100">
                  <c:v>0.52281200000000005</c:v>
                </c:pt>
                <c:pt idx="7101">
                  <c:v>0.52393599999999996</c:v>
                </c:pt>
                <c:pt idx="7102">
                  <c:v>0.51305599999999996</c:v>
                </c:pt>
                <c:pt idx="7103">
                  <c:v>0.51661299999999999</c:v>
                </c:pt>
                <c:pt idx="7104">
                  <c:v>0.5195479999999999</c:v>
                </c:pt>
                <c:pt idx="7105">
                  <c:v>0.50827800000000001</c:v>
                </c:pt>
                <c:pt idx="7106">
                  <c:v>0.50732700000000008</c:v>
                </c:pt>
                <c:pt idx="7107">
                  <c:v>0.51744799999999991</c:v>
                </c:pt>
                <c:pt idx="7108">
                  <c:v>0.51798900000000003</c:v>
                </c:pt>
                <c:pt idx="7109">
                  <c:v>0.5126059999999999</c:v>
                </c:pt>
                <c:pt idx="7110">
                  <c:v>0.51516399999999996</c:v>
                </c:pt>
                <c:pt idx="7111">
                  <c:v>0.51500199999999996</c:v>
                </c:pt>
                <c:pt idx="7112">
                  <c:v>0.51444800000000002</c:v>
                </c:pt>
                <c:pt idx="7113">
                  <c:v>0.52483499999999994</c:v>
                </c:pt>
                <c:pt idx="7114">
                  <c:v>0.52610599999999996</c:v>
                </c:pt>
                <c:pt idx="7115">
                  <c:v>0.51662399999999997</c:v>
                </c:pt>
                <c:pt idx="7116">
                  <c:v>0.515042</c:v>
                </c:pt>
                <c:pt idx="7117">
                  <c:v>0.52155299999999993</c:v>
                </c:pt>
                <c:pt idx="7118">
                  <c:v>0.52176099999999992</c:v>
                </c:pt>
                <c:pt idx="7119">
                  <c:v>0.51556500000000005</c:v>
                </c:pt>
                <c:pt idx="7120">
                  <c:v>0.5202</c:v>
                </c:pt>
                <c:pt idx="7121">
                  <c:v>0.52391699999999997</c:v>
                </c:pt>
                <c:pt idx="7122">
                  <c:v>0.51950199999999991</c:v>
                </c:pt>
                <c:pt idx="7123">
                  <c:v>0.51927600000000007</c:v>
                </c:pt>
                <c:pt idx="7124">
                  <c:v>0.52126899999999998</c:v>
                </c:pt>
                <c:pt idx="7125">
                  <c:v>0.51646499999999995</c:v>
                </c:pt>
                <c:pt idx="7126">
                  <c:v>0.51422900000000005</c:v>
                </c:pt>
                <c:pt idx="7127">
                  <c:v>0.52227800000000002</c:v>
                </c:pt>
                <c:pt idx="7128">
                  <c:v>0.52402499999999996</c:v>
                </c:pt>
                <c:pt idx="7129">
                  <c:v>0.51940699999999995</c:v>
                </c:pt>
                <c:pt idx="7130">
                  <c:v>0.52183000000000002</c:v>
                </c:pt>
                <c:pt idx="7131">
                  <c:v>0.51966099999999993</c:v>
                </c:pt>
                <c:pt idx="7132">
                  <c:v>0.51690700000000001</c:v>
                </c:pt>
                <c:pt idx="7133">
                  <c:v>0.52406200000000003</c:v>
                </c:pt>
                <c:pt idx="7134">
                  <c:v>0.52337999999999996</c:v>
                </c:pt>
                <c:pt idx="7135">
                  <c:v>0.51460900000000009</c:v>
                </c:pt>
                <c:pt idx="7136">
                  <c:v>0.5167790000000001</c:v>
                </c:pt>
                <c:pt idx="7137">
                  <c:v>0.52278800000000003</c:v>
                </c:pt>
                <c:pt idx="7138">
                  <c:v>0.51934799999999992</c:v>
                </c:pt>
                <c:pt idx="7139">
                  <c:v>0.51754100000000003</c:v>
                </c:pt>
                <c:pt idx="7140">
                  <c:v>0.51952599999999993</c:v>
                </c:pt>
                <c:pt idx="7141">
                  <c:v>0.52031999999999989</c:v>
                </c:pt>
                <c:pt idx="7142">
                  <c:v>0.52537600000000007</c:v>
                </c:pt>
                <c:pt idx="7143">
                  <c:v>0.52733300000000005</c:v>
                </c:pt>
                <c:pt idx="7144">
                  <c:v>0.52176599999999995</c:v>
                </c:pt>
                <c:pt idx="7145">
                  <c:v>0.52036400000000005</c:v>
                </c:pt>
                <c:pt idx="7146">
                  <c:v>0.5248219999999999</c:v>
                </c:pt>
                <c:pt idx="7147">
                  <c:v>0.52393899999999993</c:v>
                </c:pt>
                <c:pt idx="7148">
                  <c:v>0.51864299999999997</c:v>
                </c:pt>
                <c:pt idx="7149">
                  <c:v>0.52463900000000008</c:v>
                </c:pt>
                <c:pt idx="7150">
                  <c:v>0.52968499999999996</c:v>
                </c:pt>
                <c:pt idx="7151">
                  <c:v>0.52171999999999996</c:v>
                </c:pt>
                <c:pt idx="7152">
                  <c:v>0.5251539999999999</c:v>
                </c:pt>
                <c:pt idx="7153">
                  <c:v>0.53502500000000008</c:v>
                </c:pt>
                <c:pt idx="7154">
                  <c:v>0.5274859999999999</c:v>
                </c:pt>
                <c:pt idx="7155">
                  <c:v>0.52037299999999997</c:v>
                </c:pt>
                <c:pt idx="7156">
                  <c:v>0.52697499999999997</c:v>
                </c:pt>
                <c:pt idx="7157">
                  <c:v>0.52771999999999997</c:v>
                </c:pt>
                <c:pt idx="7158">
                  <c:v>0.52419799999999994</c:v>
                </c:pt>
                <c:pt idx="7159">
                  <c:v>0.52967399999999998</c:v>
                </c:pt>
                <c:pt idx="7160">
                  <c:v>0.52821000000000007</c:v>
                </c:pt>
                <c:pt idx="7161">
                  <c:v>0.52323199999999992</c:v>
                </c:pt>
                <c:pt idx="7162">
                  <c:v>0.52473400000000003</c:v>
                </c:pt>
                <c:pt idx="7163">
                  <c:v>0.52295000000000003</c:v>
                </c:pt>
                <c:pt idx="7164">
                  <c:v>0.52412600000000009</c:v>
                </c:pt>
                <c:pt idx="7165">
                  <c:v>0.53136800000000006</c:v>
                </c:pt>
                <c:pt idx="7166">
                  <c:v>0.53571600000000008</c:v>
                </c:pt>
                <c:pt idx="7167">
                  <c:v>0.52852199999999994</c:v>
                </c:pt>
                <c:pt idx="7168">
                  <c:v>0.52023700000000006</c:v>
                </c:pt>
                <c:pt idx="7169">
                  <c:v>0.52028099999999999</c:v>
                </c:pt>
                <c:pt idx="7170">
                  <c:v>0.51619400000000004</c:v>
                </c:pt>
                <c:pt idx="7171">
                  <c:v>0.5178799999999999</c:v>
                </c:pt>
                <c:pt idx="7172">
                  <c:v>0.52888500000000005</c:v>
                </c:pt>
                <c:pt idx="7173">
                  <c:v>0.53002499999999997</c:v>
                </c:pt>
                <c:pt idx="7174">
                  <c:v>0.52520300000000009</c:v>
                </c:pt>
                <c:pt idx="7175">
                  <c:v>0.52687400000000006</c:v>
                </c:pt>
                <c:pt idx="7176">
                  <c:v>0.53059199999999995</c:v>
                </c:pt>
                <c:pt idx="7177">
                  <c:v>0.52533999999999992</c:v>
                </c:pt>
                <c:pt idx="7178">
                  <c:v>0.52248899999999998</c:v>
                </c:pt>
                <c:pt idx="7179">
                  <c:v>0.53065800000000007</c:v>
                </c:pt>
                <c:pt idx="7180">
                  <c:v>0.53126800000000007</c:v>
                </c:pt>
                <c:pt idx="7181">
                  <c:v>0.526559</c:v>
                </c:pt>
                <c:pt idx="7182">
                  <c:v>0.529447</c:v>
                </c:pt>
                <c:pt idx="7183">
                  <c:v>0.53316300000000005</c:v>
                </c:pt>
                <c:pt idx="7184">
                  <c:v>0.53074299999999996</c:v>
                </c:pt>
                <c:pt idx="7185">
                  <c:v>0.52968700000000002</c:v>
                </c:pt>
                <c:pt idx="7186">
                  <c:v>0.53363899999999997</c:v>
                </c:pt>
                <c:pt idx="7187">
                  <c:v>0.53265000000000007</c:v>
                </c:pt>
                <c:pt idx="7188">
                  <c:v>0.53349800000000003</c:v>
                </c:pt>
                <c:pt idx="7189">
                  <c:v>0.53913900000000003</c:v>
                </c:pt>
                <c:pt idx="7190">
                  <c:v>0.53743800000000008</c:v>
                </c:pt>
                <c:pt idx="7191">
                  <c:v>0.53115899999999994</c:v>
                </c:pt>
                <c:pt idx="7192">
                  <c:v>0.52563899999999997</c:v>
                </c:pt>
                <c:pt idx="7193">
                  <c:v>0.526389</c:v>
                </c:pt>
                <c:pt idx="7194">
                  <c:v>0.52844500000000005</c:v>
                </c:pt>
                <c:pt idx="7195">
                  <c:v>0.52962400000000009</c:v>
                </c:pt>
                <c:pt idx="7196">
                  <c:v>0.53272499999999989</c:v>
                </c:pt>
                <c:pt idx="7197">
                  <c:v>0.52858200000000011</c:v>
                </c:pt>
                <c:pt idx="7198">
                  <c:v>0.52795100000000006</c:v>
                </c:pt>
                <c:pt idx="7199">
                  <c:v>0.532524</c:v>
                </c:pt>
                <c:pt idx="7200">
                  <c:v>0.53131700000000004</c:v>
                </c:pt>
                <c:pt idx="7201">
                  <c:v>0.53032900000000005</c:v>
                </c:pt>
                <c:pt idx="7202">
                  <c:v>0.53285399999999994</c:v>
                </c:pt>
                <c:pt idx="7203">
                  <c:v>0.53071299999999999</c:v>
                </c:pt>
                <c:pt idx="7204">
                  <c:v>0.52662000000000009</c:v>
                </c:pt>
                <c:pt idx="7205">
                  <c:v>0.53012400000000004</c:v>
                </c:pt>
                <c:pt idx="7206">
                  <c:v>0.53203</c:v>
                </c:pt>
                <c:pt idx="7207">
                  <c:v>0.52952099999999991</c:v>
                </c:pt>
                <c:pt idx="7208">
                  <c:v>0.5399830000000001</c:v>
                </c:pt>
                <c:pt idx="7209">
                  <c:v>0.54610500000000006</c:v>
                </c:pt>
                <c:pt idx="7210">
                  <c:v>0.5386740000000001</c:v>
                </c:pt>
                <c:pt idx="7211">
                  <c:v>0.53955599999999992</c:v>
                </c:pt>
                <c:pt idx="7212">
                  <c:v>0.54403200000000007</c:v>
                </c:pt>
                <c:pt idx="7213">
                  <c:v>0.53421199999999991</c:v>
                </c:pt>
                <c:pt idx="7214">
                  <c:v>0.5246249999999999</c:v>
                </c:pt>
                <c:pt idx="7215">
                  <c:v>0.52757000000000009</c:v>
                </c:pt>
                <c:pt idx="7216">
                  <c:v>0.52664399999999989</c:v>
                </c:pt>
                <c:pt idx="7217">
                  <c:v>0.52502500000000007</c:v>
                </c:pt>
                <c:pt idx="7218">
                  <c:v>0.53150600000000003</c:v>
                </c:pt>
                <c:pt idx="7219">
                  <c:v>0.53041399999999994</c:v>
                </c:pt>
                <c:pt idx="7220">
                  <c:v>0.52855099999999999</c:v>
                </c:pt>
                <c:pt idx="7221">
                  <c:v>0.54027000000000003</c:v>
                </c:pt>
                <c:pt idx="7222">
                  <c:v>0.54640200000000005</c:v>
                </c:pt>
                <c:pt idx="7223">
                  <c:v>0.53942500000000004</c:v>
                </c:pt>
                <c:pt idx="7224">
                  <c:v>0.53959200000000007</c:v>
                </c:pt>
                <c:pt idx="7225">
                  <c:v>0.54639700000000002</c:v>
                </c:pt>
                <c:pt idx="7226">
                  <c:v>0.53920799999999991</c:v>
                </c:pt>
                <c:pt idx="7227">
                  <c:v>0.5326280000000001</c:v>
                </c:pt>
                <c:pt idx="7228">
                  <c:v>0.53834599999999999</c:v>
                </c:pt>
                <c:pt idx="7229">
                  <c:v>0.53857700000000008</c:v>
                </c:pt>
                <c:pt idx="7230">
                  <c:v>0.53411600000000004</c:v>
                </c:pt>
                <c:pt idx="7231">
                  <c:v>0.53741400000000006</c:v>
                </c:pt>
                <c:pt idx="7232">
                  <c:v>0.54221999999999992</c:v>
                </c:pt>
                <c:pt idx="7233">
                  <c:v>0.53750399999999998</c:v>
                </c:pt>
                <c:pt idx="7234">
                  <c:v>0.53913600000000006</c:v>
                </c:pt>
                <c:pt idx="7235">
                  <c:v>0.54377199999999992</c:v>
                </c:pt>
                <c:pt idx="7236">
                  <c:v>0.53437099999999993</c:v>
                </c:pt>
                <c:pt idx="7237">
                  <c:v>0.53369500000000003</c:v>
                </c:pt>
                <c:pt idx="7238">
                  <c:v>0.54123800000000011</c:v>
                </c:pt>
                <c:pt idx="7239">
                  <c:v>0.53567199999999993</c:v>
                </c:pt>
                <c:pt idx="7240">
                  <c:v>0.5302960000000001</c:v>
                </c:pt>
                <c:pt idx="7241">
                  <c:v>0.53720900000000005</c:v>
                </c:pt>
                <c:pt idx="7242">
                  <c:v>0.54391699999999998</c:v>
                </c:pt>
                <c:pt idx="7243">
                  <c:v>0.53881599999999996</c:v>
                </c:pt>
                <c:pt idx="7244">
                  <c:v>0.53906300000000007</c:v>
                </c:pt>
                <c:pt idx="7245">
                  <c:v>0.54336699999999993</c:v>
                </c:pt>
                <c:pt idx="7246">
                  <c:v>0.53738299999999994</c:v>
                </c:pt>
                <c:pt idx="7247">
                  <c:v>0.53703999999999996</c:v>
                </c:pt>
                <c:pt idx="7248">
                  <c:v>0.5427820000000001</c:v>
                </c:pt>
                <c:pt idx="7249">
                  <c:v>0.54254699999999989</c:v>
                </c:pt>
                <c:pt idx="7250">
                  <c:v>0.54272699999999996</c:v>
                </c:pt>
                <c:pt idx="7251">
                  <c:v>0.54468200000000011</c:v>
                </c:pt>
                <c:pt idx="7252">
                  <c:v>0.54005799999999993</c:v>
                </c:pt>
                <c:pt idx="7253">
                  <c:v>0.53404000000000007</c:v>
                </c:pt>
                <c:pt idx="7254">
                  <c:v>0.5384040000000001</c:v>
                </c:pt>
                <c:pt idx="7255">
                  <c:v>0.54102600000000001</c:v>
                </c:pt>
                <c:pt idx="7256">
                  <c:v>0.53821099999999999</c:v>
                </c:pt>
                <c:pt idx="7257">
                  <c:v>0.5408949999999999</c:v>
                </c:pt>
                <c:pt idx="7258">
                  <c:v>0.53856799999999994</c:v>
                </c:pt>
                <c:pt idx="7259">
                  <c:v>0.53359200000000007</c:v>
                </c:pt>
                <c:pt idx="7260">
                  <c:v>0.53930100000000003</c:v>
                </c:pt>
                <c:pt idx="7261">
                  <c:v>0.54614000000000007</c:v>
                </c:pt>
                <c:pt idx="7262">
                  <c:v>0.54249700000000001</c:v>
                </c:pt>
                <c:pt idx="7263">
                  <c:v>0.54106199999999993</c:v>
                </c:pt>
                <c:pt idx="7264">
                  <c:v>0.54891800000000002</c:v>
                </c:pt>
                <c:pt idx="7265">
                  <c:v>0.54728599999999994</c:v>
                </c:pt>
                <c:pt idx="7266">
                  <c:v>0.542659</c:v>
                </c:pt>
                <c:pt idx="7267">
                  <c:v>0.54817399999999994</c:v>
                </c:pt>
                <c:pt idx="7268">
                  <c:v>0.54691099999999992</c:v>
                </c:pt>
                <c:pt idx="7269">
                  <c:v>0.53978400000000004</c:v>
                </c:pt>
                <c:pt idx="7270">
                  <c:v>0.542076</c:v>
                </c:pt>
                <c:pt idx="7271">
                  <c:v>0.54937999999999998</c:v>
                </c:pt>
                <c:pt idx="7272">
                  <c:v>0.54795600000000011</c:v>
                </c:pt>
                <c:pt idx="7273">
                  <c:v>0.54369500000000004</c:v>
                </c:pt>
                <c:pt idx="7274">
                  <c:v>0.54634899999999997</c:v>
                </c:pt>
                <c:pt idx="7275">
                  <c:v>0.54424699999999993</c:v>
                </c:pt>
                <c:pt idx="7276">
                  <c:v>0.53960300000000005</c:v>
                </c:pt>
                <c:pt idx="7277">
                  <c:v>0.54062800000000011</c:v>
                </c:pt>
                <c:pt idx="7278">
                  <c:v>0.54288599999999998</c:v>
                </c:pt>
                <c:pt idx="7279">
                  <c:v>0.544292</c:v>
                </c:pt>
                <c:pt idx="7280">
                  <c:v>0.54482800000000009</c:v>
                </c:pt>
                <c:pt idx="7281">
                  <c:v>0.5463039999999999</c:v>
                </c:pt>
                <c:pt idx="7282">
                  <c:v>0.54273900000000008</c:v>
                </c:pt>
                <c:pt idx="7283">
                  <c:v>0.54226799999999997</c:v>
                </c:pt>
                <c:pt idx="7284">
                  <c:v>0.54862600000000006</c:v>
                </c:pt>
                <c:pt idx="7285">
                  <c:v>0.54634500000000008</c:v>
                </c:pt>
                <c:pt idx="7286">
                  <c:v>0.54680799999999996</c:v>
                </c:pt>
                <c:pt idx="7287">
                  <c:v>0.5488519999999999</c:v>
                </c:pt>
                <c:pt idx="7288">
                  <c:v>0.5432300000000001</c:v>
                </c:pt>
                <c:pt idx="7289">
                  <c:v>0.54134900000000008</c:v>
                </c:pt>
                <c:pt idx="7290">
                  <c:v>0.5447010000000001</c:v>
                </c:pt>
                <c:pt idx="7291">
                  <c:v>0.5477209999999999</c:v>
                </c:pt>
                <c:pt idx="7292">
                  <c:v>0.54892199999999991</c:v>
                </c:pt>
                <c:pt idx="7293">
                  <c:v>0.55219700000000005</c:v>
                </c:pt>
                <c:pt idx="7294">
                  <c:v>0.55061899999999997</c:v>
                </c:pt>
                <c:pt idx="7295">
                  <c:v>0.54361400000000004</c:v>
                </c:pt>
                <c:pt idx="7296">
                  <c:v>0.5492220000000001</c:v>
                </c:pt>
                <c:pt idx="7297">
                  <c:v>0.55827099999999996</c:v>
                </c:pt>
                <c:pt idx="7298">
                  <c:v>0.55325200000000008</c:v>
                </c:pt>
                <c:pt idx="7299">
                  <c:v>0.54719600000000002</c:v>
                </c:pt>
                <c:pt idx="7300">
                  <c:v>0.55076499999999995</c:v>
                </c:pt>
                <c:pt idx="7301">
                  <c:v>0.54868500000000009</c:v>
                </c:pt>
                <c:pt idx="7302">
                  <c:v>0.54000899999999996</c:v>
                </c:pt>
                <c:pt idx="7303">
                  <c:v>0.54638300000000006</c:v>
                </c:pt>
                <c:pt idx="7304">
                  <c:v>0.5509170000000001</c:v>
                </c:pt>
                <c:pt idx="7305">
                  <c:v>0.54599700000000007</c:v>
                </c:pt>
                <c:pt idx="7306">
                  <c:v>0.55017999999999989</c:v>
                </c:pt>
                <c:pt idx="7307">
                  <c:v>0.55285899999999999</c:v>
                </c:pt>
                <c:pt idx="7308">
                  <c:v>0.5512490000000001</c:v>
                </c:pt>
                <c:pt idx="7309">
                  <c:v>0.55094799999999999</c:v>
                </c:pt>
                <c:pt idx="7310">
                  <c:v>0.54980000000000007</c:v>
                </c:pt>
                <c:pt idx="7311">
                  <c:v>0.54754100000000006</c:v>
                </c:pt>
                <c:pt idx="7312">
                  <c:v>0.55034000000000005</c:v>
                </c:pt>
                <c:pt idx="7313">
                  <c:v>0.55540699999999998</c:v>
                </c:pt>
                <c:pt idx="7314">
                  <c:v>0.55068300000000003</c:v>
                </c:pt>
                <c:pt idx="7315">
                  <c:v>0.54886900000000005</c:v>
                </c:pt>
                <c:pt idx="7316">
                  <c:v>0.55502399999999996</c:v>
                </c:pt>
                <c:pt idx="7317">
                  <c:v>0.55311899999999992</c:v>
                </c:pt>
                <c:pt idx="7318">
                  <c:v>0.5483039999999999</c:v>
                </c:pt>
                <c:pt idx="7319">
                  <c:v>0.55020200000000008</c:v>
                </c:pt>
                <c:pt idx="7320">
                  <c:v>0.55212299999999992</c:v>
                </c:pt>
                <c:pt idx="7321">
                  <c:v>0.55009200000000003</c:v>
                </c:pt>
                <c:pt idx="7322">
                  <c:v>0.55550799999999989</c:v>
                </c:pt>
                <c:pt idx="7323">
                  <c:v>0.55973300000000004</c:v>
                </c:pt>
                <c:pt idx="7324">
                  <c:v>0.55092300000000005</c:v>
                </c:pt>
                <c:pt idx="7325">
                  <c:v>0.55275699999999994</c:v>
                </c:pt>
                <c:pt idx="7326">
                  <c:v>0.56021999999999994</c:v>
                </c:pt>
                <c:pt idx="7327">
                  <c:v>0.55246700000000004</c:v>
                </c:pt>
                <c:pt idx="7328">
                  <c:v>0.54564499999999994</c:v>
                </c:pt>
                <c:pt idx="7329">
                  <c:v>0.55049199999999998</c:v>
                </c:pt>
                <c:pt idx="7330">
                  <c:v>0.55249199999999998</c:v>
                </c:pt>
                <c:pt idx="7331">
                  <c:v>0.54867299999999997</c:v>
                </c:pt>
                <c:pt idx="7332">
                  <c:v>0.55598299999999989</c:v>
                </c:pt>
                <c:pt idx="7333">
                  <c:v>0.56069900000000006</c:v>
                </c:pt>
                <c:pt idx="7334">
                  <c:v>0.55342000000000002</c:v>
                </c:pt>
                <c:pt idx="7335">
                  <c:v>0.55851500000000009</c:v>
                </c:pt>
                <c:pt idx="7336">
                  <c:v>0.56505899999999998</c:v>
                </c:pt>
                <c:pt idx="7337">
                  <c:v>0.55596099999999993</c:v>
                </c:pt>
                <c:pt idx="7338">
                  <c:v>0.550786</c:v>
                </c:pt>
                <c:pt idx="7339">
                  <c:v>0.55873200000000001</c:v>
                </c:pt>
                <c:pt idx="7340">
                  <c:v>0.55664899999999995</c:v>
                </c:pt>
                <c:pt idx="7341">
                  <c:v>0.54516699999999996</c:v>
                </c:pt>
                <c:pt idx="7342">
                  <c:v>0.55085600000000001</c:v>
                </c:pt>
                <c:pt idx="7343">
                  <c:v>0.55864500000000006</c:v>
                </c:pt>
                <c:pt idx="7344">
                  <c:v>0.55092000000000008</c:v>
                </c:pt>
                <c:pt idx="7345">
                  <c:v>0.55292500000000011</c:v>
                </c:pt>
                <c:pt idx="7346">
                  <c:v>0.56010500000000008</c:v>
                </c:pt>
                <c:pt idx="7347">
                  <c:v>0.55829700000000004</c:v>
                </c:pt>
                <c:pt idx="7348">
                  <c:v>0.55658000000000007</c:v>
                </c:pt>
                <c:pt idx="7349">
                  <c:v>0.56049600000000011</c:v>
                </c:pt>
                <c:pt idx="7350">
                  <c:v>0.55803200000000008</c:v>
                </c:pt>
                <c:pt idx="7351">
                  <c:v>0.55248900000000001</c:v>
                </c:pt>
                <c:pt idx="7352">
                  <c:v>0.55552200000000007</c:v>
                </c:pt>
                <c:pt idx="7353">
                  <c:v>0.552203</c:v>
                </c:pt>
                <c:pt idx="7354">
                  <c:v>0.54780999999999991</c:v>
                </c:pt>
                <c:pt idx="7355">
                  <c:v>0.55859100000000006</c:v>
                </c:pt>
                <c:pt idx="7356">
                  <c:v>0.56911299999999998</c:v>
                </c:pt>
                <c:pt idx="7357">
                  <c:v>0.56463299999999994</c:v>
                </c:pt>
                <c:pt idx="7358">
                  <c:v>0.55751499999999998</c:v>
                </c:pt>
                <c:pt idx="7359">
                  <c:v>0.56446900000000011</c:v>
                </c:pt>
                <c:pt idx="7360">
                  <c:v>0.56539500000000009</c:v>
                </c:pt>
                <c:pt idx="7361">
                  <c:v>0.55910199999999999</c:v>
                </c:pt>
                <c:pt idx="7362">
                  <c:v>0.562554</c:v>
                </c:pt>
                <c:pt idx="7363">
                  <c:v>0.55945099999999992</c:v>
                </c:pt>
                <c:pt idx="7364">
                  <c:v>0.55564900000000006</c:v>
                </c:pt>
                <c:pt idx="7365">
                  <c:v>0.55923400000000001</c:v>
                </c:pt>
                <c:pt idx="7366">
                  <c:v>0.55987199999999993</c:v>
                </c:pt>
                <c:pt idx="7367">
                  <c:v>0.55827800000000005</c:v>
                </c:pt>
                <c:pt idx="7368">
                  <c:v>0.56287700000000007</c:v>
                </c:pt>
                <c:pt idx="7369">
                  <c:v>0.56628100000000003</c:v>
                </c:pt>
                <c:pt idx="7370">
                  <c:v>0.55809599999999993</c:v>
                </c:pt>
                <c:pt idx="7371">
                  <c:v>0.56043799999999999</c:v>
                </c:pt>
                <c:pt idx="7372">
                  <c:v>0.5709709999999999</c:v>
                </c:pt>
                <c:pt idx="7373">
                  <c:v>0.56363199999999991</c:v>
                </c:pt>
                <c:pt idx="7374">
                  <c:v>0.55675699999999995</c:v>
                </c:pt>
                <c:pt idx="7375">
                  <c:v>0.56321899999999991</c:v>
                </c:pt>
                <c:pt idx="7376">
                  <c:v>0.56369399999999992</c:v>
                </c:pt>
                <c:pt idx="7377">
                  <c:v>0.55212799999999995</c:v>
                </c:pt>
                <c:pt idx="7378">
                  <c:v>0.551512</c:v>
                </c:pt>
                <c:pt idx="7379">
                  <c:v>0.56031300000000006</c:v>
                </c:pt>
                <c:pt idx="7380">
                  <c:v>0.55594100000000002</c:v>
                </c:pt>
                <c:pt idx="7381">
                  <c:v>0.55664200000000008</c:v>
                </c:pt>
                <c:pt idx="7382">
                  <c:v>0.56602899999999989</c:v>
                </c:pt>
                <c:pt idx="7383">
                  <c:v>0.56410999999999989</c:v>
                </c:pt>
                <c:pt idx="7384">
                  <c:v>0.56133900000000003</c:v>
                </c:pt>
                <c:pt idx="7385">
                  <c:v>0.56252600000000008</c:v>
                </c:pt>
                <c:pt idx="7386">
                  <c:v>0.56375500000000001</c:v>
                </c:pt>
                <c:pt idx="7387">
                  <c:v>0.56221399999999999</c:v>
                </c:pt>
                <c:pt idx="7388">
                  <c:v>0.563612</c:v>
                </c:pt>
                <c:pt idx="7389">
                  <c:v>0.56539300000000003</c:v>
                </c:pt>
                <c:pt idx="7390">
                  <c:v>0.55957999999999997</c:v>
                </c:pt>
                <c:pt idx="7391">
                  <c:v>0.56196500000000005</c:v>
                </c:pt>
                <c:pt idx="7392">
                  <c:v>0.56872699999999998</c:v>
                </c:pt>
                <c:pt idx="7393">
                  <c:v>0.56645999999999996</c:v>
                </c:pt>
                <c:pt idx="7394">
                  <c:v>0.56388100000000008</c:v>
                </c:pt>
                <c:pt idx="7395">
                  <c:v>0.56759699999999991</c:v>
                </c:pt>
                <c:pt idx="7396">
                  <c:v>0.56877</c:v>
                </c:pt>
                <c:pt idx="7397">
                  <c:v>0.56632199999999999</c:v>
                </c:pt>
                <c:pt idx="7398">
                  <c:v>0.56842100000000007</c:v>
                </c:pt>
                <c:pt idx="7399">
                  <c:v>0.56325399999999992</c:v>
                </c:pt>
                <c:pt idx="7400">
                  <c:v>0.55851899999999999</c:v>
                </c:pt>
                <c:pt idx="7401">
                  <c:v>0.56550300000000009</c:v>
                </c:pt>
                <c:pt idx="7402">
                  <c:v>0.56467899999999993</c:v>
                </c:pt>
                <c:pt idx="7403">
                  <c:v>0.55656700000000003</c:v>
                </c:pt>
                <c:pt idx="7404">
                  <c:v>0.56176300000000001</c:v>
                </c:pt>
                <c:pt idx="7405">
                  <c:v>0.57514299999999996</c:v>
                </c:pt>
                <c:pt idx="7406">
                  <c:v>0.57134400000000007</c:v>
                </c:pt>
                <c:pt idx="7407">
                  <c:v>0.56137100000000006</c:v>
                </c:pt>
                <c:pt idx="7408">
                  <c:v>0.56997199999999992</c:v>
                </c:pt>
                <c:pt idx="7409">
                  <c:v>0.57132899999999998</c:v>
                </c:pt>
                <c:pt idx="7410">
                  <c:v>0.56171199999999999</c:v>
                </c:pt>
                <c:pt idx="7411">
                  <c:v>0.56314400000000009</c:v>
                </c:pt>
                <c:pt idx="7412">
                  <c:v>0.56291899999999995</c:v>
                </c:pt>
                <c:pt idx="7413">
                  <c:v>0.5633109999999999</c:v>
                </c:pt>
                <c:pt idx="7414">
                  <c:v>0.57061899999999999</c:v>
                </c:pt>
                <c:pt idx="7415">
                  <c:v>0.57077</c:v>
                </c:pt>
                <c:pt idx="7416">
                  <c:v>0.56374499999999994</c:v>
                </c:pt>
                <c:pt idx="7417">
                  <c:v>0.56486199999999998</c:v>
                </c:pt>
                <c:pt idx="7418">
                  <c:v>0.5724419999999999</c:v>
                </c:pt>
                <c:pt idx="7419">
                  <c:v>0.56864000000000003</c:v>
                </c:pt>
                <c:pt idx="7420">
                  <c:v>0.56795299999999993</c:v>
                </c:pt>
                <c:pt idx="7421">
                  <c:v>0.57815100000000008</c:v>
                </c:pt>
                <c:pt idx="7422">
                  <c:v>0.57617600000000002</c:v>
                </c:pt>
                <c:pt idx="7423">
                  <c:v>0.569604</c:v>
                </c:pt>
                <c:pt idx="7424">
                  <c:v>0.57052299999999989</c:v>
                </c:pt>
                <c:pt idx="7425">
                  <c:v>0.56994400000000001</c:v>
                </c:pt>
                <c:pt idx="7426">
                  <c:v>0.56589</c:v>
                </c:pt>
                <c:pt idx="7427">
                  <c:v>0.571183</c:v>
                </c:pt>
                <c:pt idx="7428">
                  <c:v>0.57290799999999997</c:v>
                </c:pt>
                <c:pt idx="7429">
                  <c:v>0.56350999999999996</c:v>
                </c:pt>
                <c:pt idx="7430">
                  <c:v>0.57131200000000004</c:v>
                </c:pt>
                <c:pt idx="7431">
                  <c:v>0.58161700000000005</c:v>
                </c:pt>
                <c:pt idx="7432">
                  <c:v>0.56994300000000009</c:v>
                </c:pt>
                <c:pt idx="7433">
                  <c:v>0.56542599999999998</c:v>
                </c:pt>
                <c:pt idx="7434">
                  <c:v>0.57093299999999991</c:v>
                </c:pt>
                <c:pt idx="7435">
                  <c:v>0.56528800000000001</c:v>
                </c:pt>
                <c:pt idx="7436">
                  <c:v>0.56207199999999991</c:v>
                </c:pt>
                <c:pt idx="7437">
                  <c:v>0.57335000000000003</c:v>
                </c:pt>
                <c:pt idx="7438">
                  <c:v>0.57447399999999993</c:v>
                </c:pt>
                <c:pt idx="7439">
                  <c:v>0.56436299999999995</c:v>
                </c:pt>
                <c:pt idx="7440">
                  <c:v>0.56922000000000006</c:v>
                </c:pt>
                <c:pt idx="7441">
                  <c:v>0.57628499999999994</c:v>
                </c:pt>
                <c:pt idx="7442">
                  <c:v>0.57324799999999998</c:v>
                </c:pt>
                <c:pt idx="7443">
                  <c:v>0.57427899999999998</c:v>
                </c:pt>
                <c:pt idx="7444">
                  <c:v>0.58045300000000011</c:v>
                </c:pt>
                <c:pt idx="7445">
                  <c:v>0.57870599999999994</c:v>
                </c:pt>
                <c:pt idx="7446">
                  <c:v>0.57123199999999996</c:v>
                </c:pt>
                <c:pt idx="7447">
                  <c:v>0.57472300000000009</c:v>
                </c:pt>
                <c:pt idx="7448">
                  <c:v>0.57804699999999998</c:v>
                </c:pt>
                <c:pt idx="7449">
                  <c:v>0.57316199999999995</c:v>
                </c:pt>
                <c:pt idx="7450">
                  <c:v>0.57237399999999994</c:v>
                </c:pt>
                <c:pt idx="7451">
                  <c:v>0.57178799999999996</c:v>
                </c:pt>
                <c:pt idx="7452">
                  <c:v>0.57141400000000009</c:v>
                </c:pt>
                <c:pt idx="7453">
                  <c:v>0.57638499999999993</c:v>
                </c:pt>
                <c:pt idx="7454">
                  <c:v>0.5779510000000001</c:v>
                </c:pt>
                <c:pt idx="7455">
                  <c:v>0.57326999999999995</c:v>
                </c:pt>
                <c:pt idx="7456">
                  <c:v>0.573407</c:v>
                </c:pt>
                <c:pt idx="7457">
                  <c:v>0.58230699999999991</c:v>
                </c:pt>
                <c:pt idx="7458">
                  <c:v>0.57951599999999992</c:v>
                </c:pt>
                <c:pt idx="7459">
                  <c:v>0.56974199999999997</c:v>
                </c:pt>
                <c:pt idx="7460">
                  <c:v>0.57071500000000008</c:v>
                </c:pt>
                <c:pt idx="7461">
                  <c:v>0.5757509999999999</c:v>
                </c:pt>
                <c:pt idx="7462">
                  <c:v>0.57712300000000005</c:v>
                </c:pt>
                <c:pt idx="7463">
                  <c:v>0.58240399999999992</c:v>
                </c:pt>
                <c:pt idx="7464">
                  <c:v>0.58367199999999997</c:v>
                </c:pt>
                <c:pt idx="7465">
                  <c:v>0.56873799999999997</c:v>
                </c:pt>
                <c:pt idx="7466">
                  <c:v>0.568249</c:v>
                </c:pt>
                <c:pt idx="7467">
                  <c:v>0.58006099999999994</c:v>
                </c:pt>
                <c:pt idx="7468">
                  <c:v>0.57304500000000003</c:v>
                </c:pt>
                <c:pt idx="7469">
                  <c:v>0.57156800000000008</c:v>
                </c:pt>
                <c:pt idx="7470">
                  <c:v>0.57946900000000001</c:v>
                </c:pt>
                <c:pt idx="7471">
                  <c:v>0.57517400000000007</c:v>
                </c:pt>
                <c:pt idx="7472">
                  <c:v>0.57172099999999992</c:v>
                </c:pt>
                <c:pt idx="7473">
                  <c:v>0.57380699999999996</c:v>
                </c:pt>
                <c:pt idx="7474">
                  <c:v>0.57410199999999989</c:v>
                </c:pt>
                <c:pt idx="7475">
                  <c:v>0.576098</c:v>
                </c:pt>
                <c:pt idx="7476">
                  <c:v>0.58203000000000005</c:v>
                </c:pt>
                <c:pt idx="7477">
                  <c:v>0.58322800000000008</c:v>
                </c:pt>
                <c:pt idx="7478">
                  <c:v>0.57799</c:v>
                </c:pt>
                <c:pt idx="7479">
                  <c:v>0.5806929999999999</c:v>
                </c:pt>
                <c:pt idx="7480">
                  <c:v>0.5837969999999999</c:v>
                </c:pt>
                <c:pt idx="7481">
                  <c:v>0.5776380000000001</c:v>
                </c:pt>
                <c:pt idx="7482">
                  <c:v>0.57730499999999996</c:v>
                </c:pt>
                <c:pt idx="7483">
                  <c:v>0.58572299999999999</c:v>
                </c:pt>
                <c:pt idx="7484">
                  <c:v>0.58766099999999999</c:v>
                </c:pt>
                <c:pt idx="7485">
                  <c:v>0.58364600000000011</c:v>
                </c:pt>
                <c:pt idx="7486">
                  <c:v>0.58072799999999991</c:v>
                </c:pt>
                <c:pt idx="7487">
                  <c:v>0.57532899999999998</c:v>
                </c:pt>
                <c:pt idx="7488">
                  <c:v>0.5722290000000001</c:v>
                </c:pt>
                <c:pt idx="7489">
                  <c:v>0.57967100000000005</c:v>
                </c:pt>
                <c:pt idx="7490">
                  <c:v>0.58489199999999997</c:v>
                </c:pt>
                <c:pt idx="7491">
                  <c:v>0.58093900000000009</c:v>
                </c:pt>
                <c:pt idx="7492">
                  <c:v>0.57800000000000007</c:v>
                </c:pt>
                <c:pt idx="7493">
                  <c:v>0.58244399999999996</c:v>
                </c:pt>
                <c:pt idx="7494">
                  <c:v>0.58533799999999991</c:v>
                </c:pt>
                <c:pt idx="7495">
                  <c:v>0.58250700000000011</c:v>
                </c:pt>
                <c:pt idx="7496">
                  <c:v>0.585256</c:v>
                </c:pt>
                <c:pt idx="7497">
                  <c:v>0.58437800000000006</c:v>
                </c:pt>
                <c:pt idx="7498">
                  <c:v>0.57817300000000005</c:v>
                </c:pt>
                <c:pt idx="7499">
                  <c:v>0.57891899999999996</c:v>
                </c:pt>
                <c:pt idx="7500">
                  <c:v>0.58219899999999991</c:v>
                </c:pt>
                <c:pt idx="7501">
                  <c:v>0.58287299999999997</c:v>
                </c:pt>
                <c:pt idx="7502">
                  <c:v>0.5779939999999999</c:v>
                </c:pt>
                <c:pt idx="7503">
                  <c:v>0.5773839999999999</c:v>
                </c:pt>
                <c:pt idx="7504">
                  <c:v>0.58144700000000005</c:v>
                </c:pt>
                <c:pt idx="7505">
                  <c:v>0.5818509999999999</c:v>
                </c:pt>
                <c:pt idx="7506">
                  <c:v>0.58390999999999993</c:v>
                </c:pt>
                <c:pt idx="7507">
                  <c:v>0.58316499999999993</c:v>
                </c:pt>
                <c:pt idx="7508">
                  <c:v>0.58124799999999999</c:v>
                </c:pt>
                <c:pt idx="7509">
                  <c:v>0.58456100000000011</c:v>
                </c:pt>
                <c:pt idx="7510">
                  <c:v>0.58325800000000005</c:v>
                </c:pt>
                <c:pt idx="7511">
                  <c:v>0.57538800000000001</c:v>
                </c:pt>
                <c:pt idx="7512">
                  <c:v>0.57506499999999994</c:v>
                </c:pt>
                <c:pt idx="7513">
                  <c:v>0.58450500000000005</c:v>
                </c:pt>
                <c:pt idx="7514">
                  <c:v>0.58651800000000009</c:v>
                </c:pt>
                <c:pt idx="7515">
                  <c:v>0.58424000000000009</c:v>
                </c:pt>
                <c:pt idx="7516">
                  <c:v>0.58468199999999992</c:v>
                </c:pt>
                <c:pt idx="7517">
                  <c:v>0.57959500000000008</c:v>
                </c:pt>
                <c:pt idx="7518">
                  <c:v>0.58163399999999998</c:v>
                </c:pt>
                <c:pt idx="7519">
                  <c:v>0.59071000000000007</c:v>
                </c:pt>
                <c:pt idx="7520">
                  <c:v>0.59142099999999997</c:v>
                </c:pt>
                <c:pt idx="7521">
                  <c:v>0.58886799999999995</c:v>
                </c:pt>
                <c:pt idx="7522">
                  <c:v>0.59147400000000006</c:v>
                </c:pt>
                <c:pt idx="7523">
                  <c:v>0.59238600000000008</c:v>
                </c:pt>
                <c:pt idx="7524">
                  <c:v>0.58480299999999996</c:v>
                </c:pt>
                <c:pt idx="7525">
                  <c:v>0.58593699999999993</c:v>
                </c:pt>
                <c:pt idx="7526">
                  <c:v>0.59378200000000003</c:v>
                </c:pt>
                <c:pt idx="7527">
                  <c:v>0.58854099999999998</c:v>
                </c:pt>
                <c:pt idx="7528">
                  <c:v>0.58500599999999991</c:v>
                </c:pt>
                <c:pt idx="7529">
                  <c:v>0.59093400000000007</c:v>
                </c:pt>
                <c:pt idx="7530">
                  <c:v>0.59184999999999999</c:v>
                </c:pt>
                <c:pt idx="7531">
                  <c:v>0.58594999999999997</c:v>
                </c:pt>
                <c:pt idx="7532">
                  <c:v>0.58721500000000004</c:v>
                </c:pt>
                <c:pt idx="7533">
                  <c:v>0.59077399999999991</c:v>
                </c:pt>
                <c:pt idx="7534">
                  <c:v>0.58762300000000001</c:v>
                </c:pt>
                <c:pt idx="7535">
                  <c:v>0.58964599999999989</c:v>
                </c:pt>
                <c:pt idx="7536">
                  <c:v>0.59134099999999989</c:v>
                </c:pt>
                <c:pt idx="7537">
                  <c:v>0.58801400000000004</c:v>
                </c:pt>
                <c:pt idx="7538">
                  <c:v>0.58721000000000001</c:v>
                </c:pt>
                <c:pt idx="7539">
                  <c:v>0.59159099999999998</c:v>
                </c:pt>
                <c:pt idx="7540">
                  <c:v>0.59425400000000006</c:v>
                </c:pt>
                <c:pt idx="7541">
                  <c:v>0.59115699999999993</c:v>
                </c:pt>
                <c:pt idx="7542">
                  <c:v>0.59053599999999995</c:v>
                </c:pt>
                <c:pt idx="7543">
                  <c:v>0.58777600000000008</c:v>
                </c:pt>
                <c:pt idx="7544">
                  <c:v>0.58084399999999992</c:v>
                </c:pt>
                <c:pt idx="7545">
                  <c:v>0.58384999999999998</c:v>
                </c:pt>
                <c:pt idx="7546">
                  <c:v>0.58816800000000002</c:v>
                </c:pt>
                <c:pt idx="7547">
                  <c:v>0.58618400000000004</c:v>
                </c:pt>
                <c:pt idx="7548">
                  <c:v>0.58875699999999997</c:v>
                </c:pt>
                <c:pt idx="7549">
                  <c:v>0.5918159999999999</c:v>
                </c:pt>
                <c:pt idx="7550">
                  <c:v>0.58525099999999997</c:v>
                </c:pt>
                <c:pt idx="7551">
                  <c:v>0.58062400000000003</c:v>
                </c:pt>
                <c:pt idx="7552">
                  <c:v>0.59085100000000002</c:v>
                </c:pt>
                <c:pt idx="7553">
                  <c:v>0.59640300000000002</c:v>
                </c:pt>
                <c:pt idx="7554">
                  <c:v>0.5905450000000001</c:v>
                </c:pt>
                <c:pt idx="7555">
                  <c:v>0.59086499999999997</c:v>
                </c:pt>
                <c:pt idx="7556">
                  <c:v>0.59552300000000002</c:v>
                </c:pt>
                <c:pt idx="7557">
                  <c:v>0.5926229999999999</c:v>
                </c:pt>
                <c:pt idx="7558">
                  <c:v>0.58592</c:v>
                </c:pt>
                <c:pt idx="7559">
                  <c:v>0.58794499999999994</c:v>
                </c:pt>
                <c:pt idx="7560">
                  <c:v>0.58746600000000004</c:v>
                </c:pt>
                <c:pt idx="7561">
                  <c:v>0.58580300000000007</c:v>
                </c:pt>
                <c:pt idx="7562">
                  <c:v>0.5987880000000001</c:v>
                </c:pt>
                <c:pt idx="7563">
                  <c:v>0.60186399999999995</c:v>
                </c:pt>
                <c:pt idx="7564">
                  <c:v>0.58999099999999993</c:v>
                </c:pt>
                <c:pt idx="7565">
                  <c:v>0.59579000000000004</c:v>
                </c:pt>
                <c:pt idx="7566">
                  <c:v>0.60681099999999999</c:v>
                </c:pt>
                <c:pt idx="7567">
                  <c:v>0.59697899999999993</c:v>
                </c:pt>
                <c:pt idx="7568">
                  <c:v>0.58976099999999998</c:v>
                </c:pt>
                <c:pt idx="7569">
                  <c:v>0.59614600000000006</c:v>
                </c:pt>
                <c:pt idx="7570">
                  <c:v>0.59135699999999991</c:v>
                </c:pt>
                <c:pt idx="7571">
                  <c:v>0.58678399999999997</c:v>
                </c:pt>
                <c:pt idx="7572">
                  <c:v>0.5954029999999999</c:v>
                </c:pt>
                <c:pt idx="7573">
                  <c:v>0.59096700000000002</c:v>
                </c:pt>
                <c:pt idx="7574">
                  <c:v>0.58500899999999989</c:v>
                </c:pt>
                <c:pt idx="7575">
                  <c:v>0.59260800000000002</c:v>
                </c:pt>
                <c:pt idx="7576">
                  <c:v>0.59501099999999996</c:v>
                </c:pt>
                <c:pt idx="7577">
                  <c:v>0.59074899999999997</c:v>
                </c:pt>
                <c:pt idx="7578">
                  <c:v>0.59366699999999994</c:v>
                </c:pt>
                <c:pt idx="7579">
                  <c:v>0.60072499999999995</c:v>
                </c:pt>
                <c:pt idx="7580">
                  <c:v>0.59305699999999995</c:v>
                </c:pt>
                <c:pt idx="7581">
                  <c:v>0.58787900000000004</c:v>
                </c:pt>
                <c:pt idx="7582">
                  <c:v>0.59947799999999996</c:v>
                </c:pt>
                <c:pt idx="7583">
                  <c:v>0.60027399999999997</c:v>
                </c:pt>
                <c:pt idx="7584">
                  <c:v>0.59074800000000005</c:v>
                </c:pt>
                <c:pt idx="7585">
                  <c:v>0.59373399999999998</c:v>
                </c:pt>
                <c:pt idx="7586">
                  <c:v>0.6031740000000001</c:v>
                </c:pt>
                <c:pt idx="7587">
                  <c:v>0.60037199999999991</c:v>
                </c:pt>
                <c:pt idx="7588">
                  <c:v>0.595858</c:v>
                </c:pt>
                <c:pt idx="7589">
                  <c:v>0.60128599999999999</c:v>
                </c:pt>
                <c:pt idx="7590">
                  <c:v>0.5977539999999999</c:v>
                </c:pt>
                <c:pt idx="7591">
                  <c:v>0.59435199999999999</c:v>
                </c:pt>
                <c:pt idx="7592">
                  <c:v>0.60047000000000006</c:v>
                </c:pt>
                <c:pt idx="7593">
                  <c:v>0.59873200000000004</c:v>
                </c:pt>
                <c:pt idx="7594">
                  <c:v>0.59174299999999991</c:v>
                </c:pt>
                <c:pt idx="7595">
                  <c:v>0.59417300000000006</c:v>
                </c:pt>
                <c:pt idx="7596">
                  <c:v>0.60220300000000004</c:v>
                </c:pt>
                <c:pt idx="7597">
                  <c:v>0.598549</c:v>
                </c:pt>
                <c:pt idx="7598">
                  <c:v>0.59441199999999994</c:v>
                </c:pt>
                <c:pt idx="7599">
                  <c:v>0.599159</c:v>
                </c:pt>
                <c:pt idx="7600">
                  <c:v>0.5985069999999999</c:v>
                </c:pt>
                <c:pt idx="7601">
                  <c:v>0.59651100000000001</c:v>
                </c:pt>
                <c:pt idx="7602">
                  <c:v>0.5960129999999999</c:v>
                </c:pt>
                <c:pt idx="7603">
                  <c:v>0.59704700000000011</c:v>
                </c:pt>
                <c:pt idx="7604">
                  <c:v>0.6017269999999999</c:v>
                </c:pt>
                <c:pt idx="7605">
                  <c:v>0.60275199999999995</c:v>
                </c:pt>
                <c:pt idx="7606">
                  <c:v>0.6022860000000001</c:v>
                </c:pt>
                <c:pt idx="7607">
                  <c:v>0.60157299999999991</c:v>
                </c:pt>
                <c:pt idx="7608">
                  <c:v>0.60346999999999995</c:v>
                </c:pt>
                <c:pt idx="7609">
                  <c:v>0.60281999999999991</c:v>
                </c:pt>
                <c:pt idx="7610">
                  <c:v>0.59769300000000003</c:v>
                </c:pt>
                <c:pt idx="7611">
                  <c:v>0.601267</c:v>
                </c:pt>
                <c:pt idx="7612">
                  <c:v>0.60936100000000004</c:v>
                </c:pt>
                <c:pt idx="7613">
                  <c:v>0.60653899999999994</c:v>
                </c:pt>
                <c:pt idx="7614">
                  <c:v>0.5985339999999999</c:v>
                </c:pt>
                <c:pt idx="7615">
                  <c:v>0.60199399999999992</c:v>
                </c:pt>
                <c:pt idx="7616">
                  <c:v>0.60829200000000005</c:v>
                </c:pt>
                <c:pt idx="7617">
                  <c:v>0.60316499999999995</c:v>
                </c:pt>
                <c:pt idx="7618">
                  <c:v>0.60069100000000009</c:v>
                </c:pt>
                <c:pt idx="7619">
                  <c:v>0.59948500000000005</c:v>
                </c:pt>
                <c:pt idx="7620">
                  <c:v>0.59413699999999992</c:v>
                </c:pt>
                <c:pt idx="7621">
                  <c:v>0.59301399999999993</c:v>
                </c:pt>
                <c:pt idx="7622">
                  <c:v>0.59494500000000006</c:v>
                </c:pt>
                <c:pt idx="7623">
                  <c:v>0.59539000000000009</c:v>
                </c:pt>
                <c:pt idx="7624">
                  <c:v>0.59682999999999997</c:v>
                </c:pt>
                <c:pt idx="7625">
                  <c:v>0.60852400000000006</c:v>
                </c:pt>
                <c:pt idx="7626">
                  <c:v>0.61510200000000004</c:v>
                </c:pt>
                <c:pt idx="7627">
                  <c:v>0.6072280000000001</c:v>
                </c:pt>
                <c:pt idx="7628">
                  <c:v>0.60781499999999999</c:v>
                </c:pt>
                <c:pt idx="7629">
                  <c:v>0.61627600000000005</c:v>
                </c:pt>
                <c:pt idx="7630">
                  <c:v>0.6113599999999999</c:v>
                </c:pt>
                <c:pt idx="7631">
                  <c:v>0.60097700000000009</c:v>
                </c:pt>
                <c:pt idx="7632">
                  <c:v>0.60665400000000003</c:v>
                </c:pt>
                <c:pt idx="7633">
                  <c:v>0.60595500000000002</c:v>
                </c:pt>
                <c:pt idx="7634">
                  <c:v>0.59069700000000003</c:v>
                </c:pt>
                <c:pt idx="7635">
                  <c:v>0.59964400000000007</c:v>
                </c:pt>
                <c:pt idx="7636">
                  <c:v>0.61200999999999994</c:v>
                </c:pt>
                <c:pt idx="7637">
                  <c:v>0.60054099999999999</c:v>
                </c:pt>
                <c:pt idx="7638">
                  <c:v>0.59729600000000005</c:v>
                </c:pt>
                <c:pt idx="7639">
                  <c:v>0.60535800000000006</c:v>
                </c:pt>
                <c:pt idx="7640">
                  <c:v>0.60724099999999992</c:v>
                </c:pt>
                <c:pt idx="7641">
                  <c:v>0.60698999999999992</c:v>
                </c:pt>
                <c:pt idx="7642">
                  <c:v>0.60762800000000006</c:v>
                </c:pt>
                <c:pt idx="7643">
                  <c:v>0.60534299999999996</c:v>
                </c:pt>
                <c:pt idx="7644">
                  <c:v>0.6019270000000001</c:v>
                </c:pt>
                <c:pt idx="7645">
                  <c:v>0.60297800000000001</c:v>
                </c:pt>
                <c:pt idx="7646">
                  <c:v>0.60535300000000003</c:v>
                </c:pt>
                <c:pt idx="7647">
                  <c:v>0.60742699999999994</c:v>
                </c:pt>
                <c:pt idx="7648">
                  <c:v>0.60577199999999998</c:v>
                </c:pt>
                <c:pt idx="7649">
                  <c:v>0.60261000000000009</c:v>
                </c:pt>
                <c:pt idx="7650">
                  <c:v>0.60456799999999999</c:v>
                </c:pt>
                <c:pt idx="7651">
                  <c:v>0.60639500000000002</c:v>
                </c:pt>
                <c:pt idx="7652">
                  <c:v>0.6106609999999999</c:v>
                </c:pt>
                <c:pt idx="7653">
                  <c:v>0.6116919999999999</c:v>
                </c:pt>
                <c:pt idx="7654">
                  <c:v>0.607545</c:v>
                </c:pt>
                <c:pt idx="7655">
                  <c:v>0.60958299999999999</c:v>
                </c:pt>
                <c:pt idx="7656">
                  <c:v>0.60948599999999997</c:v>
                </c:pt>
                <c:pt idx="7657">
                  <c:v>0.60567799999999994</c:v>
                </c:pt>
                <c:pt idx="7658">
                  <c:v>0.60558200000000006</c:v>
                </c:pt>
                <c:pt idx="7659">
                  <c:v>0.6123019999999999</c:v>
                </c:pt>
                <c:pt idx="7660">
                  <c:v>0.6101049999999999</c:v>
                </c:pt>
                <c:pt idx="7661">
                  <c:v>0.59868399999999999</c:v>
                </c:pt>
                <c:pt idx="7662">
                  <c:v>0.60592899999999994</c:v>
                </c:pt>
                <c:pt idx="7663">
                  <c:v>0.61492400000000003</c:v>
                </c:pt>
                <c:pt idx="7664">
                  <c:v>0.60973999999999995</c:v>
                </c:pt>
                <c:pt idx="7665">
                  <c:v>0.613232</c:v>
                </c:pt>
                <c:pt idx="7666">
                  <c:v>0.61793199999999993</c:v>
                </c:pt>
                <c:pt idx="7667">
                  <c:v>0.60813800000000007</c:v>
                </c:pt>
                <c:pt idx="7668">
                  <c:v>0.60944500000000001</c:v>
                </c:pt>
                <c:pt idx="7669">
                  <c:v>0.61919900000000005</c:v>
                </c:pt>
                <c:pt idx="7670">
                  <c:v>0.60610000000000008</c:v>
                </c:pt>
                <c:pt idx="7671">
                  <c:v>0.59963100000000003</c:v>
                </c:pt>
                <c:pt idx="7672">
                  <c:v>0.61605500000000002</c:v>
                </c:pt>
                <c:pt idx="7673">
                  <c:v>0.61521000000000003</c:v>
                </c:pt>
                <c:pt idx="7674">
                  <c:v>0.6070279999999999</c:v>
                </c:pt>
                <c:pt idx="7675">
                  <c:v>0.61867200000000011</c:v>
                </c:pt>
                <c:pt idx="7676">
                  <c:v>0.61985899999999994</c:v>
                </c:pt>
                <c:pt idx="7677">
                  <c:v>0.60481699999999994</c:v>
                </c:pt>
                <c:pt idx="7678">
                  <c:v>0.60914399999999991</c:v>
                </c:pt>
                <c:pt idx="7679">
                  <c:v>0.62089400000000006</c:v>
                </c:pt>
                <c:pt idx="7680">
                  <c:v>0.61059299999999994</c:v>
                </c:pt>
                <c:pt idx="7681">
                  <c:v>0.60469200000000001</c:v>
                </c:pt>
                <c:pt idx="7682">
                  <c:v>0.61352099999999998</c:v>
                </c:pt>
                <c:pt idx="7683">
                  <c:v>0.60783199999999993</c:v>
                </c:pt>
                <c:pt idx="7684">
                  <c:v>0.60080700000000009</c:v>
                </c:pt>
                <c:pt idx="7685">
                  <c:v>0.61082499999999995</c:v>
                </c:pt>
                <c:pt idx="7686">
                  <c:v>0.61395899999999992</c:v>
                </c:pt>
                <c:pt idx="7687">
                  <c:v>0.60704099999999994</c:v>
                </c:pt>
                <c:pt idx="7688">
                  <c:v>0.6167450000000001</c:v>
                </c:pt>
                <c:pt idx="7689">
                  <c:v>0.62766900000000003</c:v>
                </c:pt>
                <c:pt idx="7690">
                  <c:v>0.61726499999999995</c:v>
                </c:pt>
                <c:pt idx="7691">
                  <c:v>0.61322999999999994</c:v>
                </c:pt>
                <c:pt idx="7692">
                  <c:v>0.61610699999999996</c:v>
                </c:pt>
                <c:pt idx="7693">
                  <c:v>0.6103829999999999</c:v>
                </c:pt>
                <c:pt idx="7694">
                  <c:v>0.61171099999999989</c:v>
                </c:pt>
                <c:pt idx="7695">
                  <c:v>0.61589300000000002</c:v>
                </c:pt>
                <c:pt idx="7696">
                  <c:v>0.61346900000000004</c:v>
                </c:pt>
                <c:pt idx="7697">
                  <c:v>0.61206800000000006</c:v>
                </c:pt>
                <c:pt idx="7698">
                  <c:v>0.61814100000000005</c:v>
                </c:pt>
                <c:pt idx="7699">
                  <c:v>0.62178299999999997</c:v>
                </c:pt>
                <c:pt idx="7700">
                  <c:v>0.6182700000000001</c:v>
                </c:pt>
                <c:pt idx="7701">
                  <c:v>0.61672600000000011</c:v>
                </c:pt>
                <c:pt idx="7702">
                  <c:v>0.61420499999999989</c:v>
                </c:pt>
                <c:pt idx="7703">
                  <c:v>0.6126990000000001</c:v>
                </c:pt>
                <c:pt idx="7704">
                  <c:v>0.61362000000000005</c:v>
                </c:pt>
                <c:pt idx="7705">
                  <c:v>0.61438900000000007</c:v>
                </c:pt>
                <c:pt idx="7706">
                  <c:v>0.61519100000000004</c:v>
                </c:pt>
                <c:pt idx="7707">
                  <c:v>0.6100239999999999</c:v>
                </c:pt>
                <c:pt idx="7708">
                  <c:v>0.61219800000000002</c:v>
                </c:pt>
                <c:pt idx="7709">
                  <c:v>0.62323700000000004</c:v>
                </c:pt>
                <c:pt idx="7710">
                  <c:v>0.62049700000000008</c:v>
                </c:pt>
                <c:pt idx="7711">
                  <c:v>0.61767599999999989</c:v>
                </c:pt>
                <c:pt idx="7712">
                  <c:v>0.62438600000000011</c:v>
                </c:pt>
                <c:pt idx="7713">
                  <c:v>0.61999000000000004</c:v>
                </c:pt>
                <c:pt idx="7714">
                  <c:v>0.61055100000000007</c:v>
                </c:pt>
                <c:pt idx="7715">
                  <c:v>0.61488699999999996</c:v>
                </c:pt>
                <c:pt idx="7716">
                  <c:v>0.61989699999999992</c:v>
                </c:pt>
                <c:pt idx="7717">
                  <c:v>0.61235799999999996</c:v>
                </c:pt>
                <c:pt idx="7718">
                  <c:v>0.61168299999999998</c:v>
                </c:pt>
                <c:pt idx="7719">
                  <c:v>0.61634000000000011</c:v>
                </c:pt>
                <c:pt idx="7720">
                  <c:v>0.61580600000000008</c:v>
                </c:pt>
                <c:pt idx="7721">
                  <c:v>0.61829599999999996</c:v>
                </c:pt>
                <c:pt idx="7722">
                  <c:v>0.62342000000000009</c:v>
                </c:pt>
                <c:pt idx="7723">
                  <c:v>0.62115900000000002</c:v>
                </c:pt>
                <c:pt idx="7724">
                  <c:v>0.61707599999999996</c:v>
                </c:pt>
                <c:pt idx="7725">
                  <c:v>0.62287899999999996</c:v>
                </c:pt>
                <c:pt idx="7726">
                  <c:v>0.62277300000000002</c:v>
                </c:pt>
                <c:pt idx="7727">
                  <c:v>0.61678199999999994</c:v>
                </c:pt>
                <c:pt idx="7728">
                  <c:v>0.62141500000000005</c:v>
                </c:pt>
                <c:pt idx="7729">
                  <c:v>0.6233550000000001</c:v>
                </c:pt>
                <c:pt idx="7730">
                  <c:v>0.62020900000000001</c:v>
                </c:pt>
                <c:pt idx="7731">
                  <c:v>0.61860899999999996</c:v>
                </c:pt>
                <c:pt idx="7732">
                  <c:v>0.61746999999999996</c:v>
                </c:pt>
                <c:pt idx="7733">
                  <c:v>0.62164700000000006</c:v>
                </c:pt>
                <c:pt idx="7734">
                  <c:v>0.62153700000000001</c:v>
                </c:pt>
                <c:pt idx="7735">
                  <c:v>0.61992399999999992</c:v>
                </c:pt>
                <c:pt idx="7736">
                  <c:v>0.62104800000000004</c:v>
                </c:pt>
                <c:pt idx="7737">
                  <c:v>0.62050000000000005</c:v>
                </c:pt>
                <c:pt idx="7738">
                  <c:v>0.622919</c:v>
                </c:pt>
                <c:pt idx="7739">
                  <c:v>0.62548899999999996</c:v>
                </c:pt>
                <c:pt idx="7740">
                  <c:v>0.62716400000000005</c:v>
                </c:pt>
                <c:pt idx="7741">
                  <c:v>0.62705300000000008</c:v>
                </c:pt>
                <c:pt idx="7742">
                  <c:v>0.62319999999999998</c:v>
                </c:pt>
                <c:pt idx="7743">
                  <c:v>0.61701099999999998</c:v>
                </c:pt>
                <c:pt idx="7744">
                  <c:v>0.61819099999999993</c:v>
                </c:pt>
                <c:pt idx="7745">
                  <c:v>0.62504800000000005</c:v>
                </c:pt>
                <c:pt idx="7746">
                  <c:v>0.618927</c:v>
                </c:pt>
                <c:pt idx="7747">
                  <c:v>0.61236200000000007</c:v>
                </c:pt>
                <c:pt idx="7748">
                  <c:v>0.620757</c:v>
                </c:pt>
                <c:pt idx="7749">
                  <c:v>0.62577100000000008</c:v>
                </c:pt>
                <c:pt idx="7750">
                  <c:v>0.62460800000000005</c:v>
                </c:pt>
                <c:pt idx="7751">
                  <c:v>0.62819599999999998</c:v>
                </c:pt>
                <c:pt idx="7752">
                  <c:v>0.632857</c:v>
                </c:pt>
                <c:pt idx="7753">
                  <c:v>0.629521</c:v>
                </c:pt>
                <c:pt idx="7754">
                  <c:v>0.62756100000000004</c:v>
                </c:pt>
                <c:pt idx="7755">
                  <c:v>0.63016800000000006</c:v>
                </c:pt>
                <c:pt idx="7756">
                  <c:v>0.62313299999999994</c:v>
                </c:pt>
                <c:pt idx="7757">
                  <c:v>0.62020000000000008</c:v>
                </c:pt>
                <c:pt idx="7758">
                  <c:v>0.62502900000000006</c:v>
                </c:pt>
                <c:pt idx="7759">
                  <c:v>0.62185200000000007</c:v>
                </c:pt>
                <c:pt idx="7760">
                  <c:v>0.62066700000000008</c:v>
                </c:pt>
                <c:pt idx="7761">
                  <c:v>0.62760400000000005</c:v>
                </c:pt>
                <c:pt idx="7762">
                  <c:v>0.63069799999999998</c:v>
                </c:pt>
                <c:pt idx="7763">
                  <c:v>0.62952300000000005</c:v>
                </c:pt>
                <c:pt idx="7764">
                  <c:v>0.63114800000000004</c:v>
                </c:pt>
                <c:pt idx="7765">
                  <c:v>0.627027</c:v>
                </c:pt>
                <c:pt idx="7766">
                  <c:v>0.61950700000000003</c:v>
                </c:pt>
                <c:pt idx="7767">
                  <c:v>0.62241600000000008</c:v>
                </c:pt>
                <c:pt idx="7768">
                  <c:v>0.62303200000000003</c:v>
                </c:pt>
                <c:pt idx="7769">
                  <c:v>0.61497700000000011</c:v>
                </c:pt>
                <c:pt idx="7770">
                  <c:v>0.61561200000000005</c:v>
                </c:pt>
                <c:pt idx="7771">
                  <c:v>0.62606699999999993</c:v>
                </c:pt>
                <c:pt idx="7772">
                  <c:v>0.63330700000000006</c:v>
                </c:pt>
                <c:pt idx="7773">
                  <c:v>0.6346989999999999</c:v>
                </c:pt>
                <c:pt idx="7774">
                  <c:v>0.63589099999999998</c:v>
                </c:pt>
                <c:pt idx="7775">
                  <c:v>0.63321200000000011</c:v>
                </c:pt>
                <c:pt idx="7776">
                  <c:v>0.62969300000000006</c:v>
                </c:pt>
                <c:pt idx="7777">
                  <c:v>0.632633</c:v>
                </c:pt>
                <c:pt idx="7778">
                  <c:v>0.6307640000000001</c:v>
                </c:pt>
                <c:pt idx="7779">
                  <c:v>0.62508399999999997</c:v>
                </c:pt>
                <c:pt idx="7780">
                  <c:v>0.62543299999999991</c:v>
                </c:pt>
                <c:pt idx="7781">
                  <c:v>0.62949499999999992</c:v>
                </c:pt>
                <c:pt idx="7782">
                  <c:v>0.63162999999999991</c:v>
                </c:pt>
                <c:pt idx="7783">
                  <c:v>0.6288720000000001</c:v>
                </c:pt>
                <c:pt idx="7784">
                  <c:v>0.63103299999999996</c:v>
                </c:pt>
                <c:pt idx="7785">
                  <c:v>0.63338300000000003</c:v>
                </c:pt>
                <c:pt idx="7786">
                  <c:v>0.62763300000000011</c:v>
                </c:pt>
                <c:pt idx="7787">
                  <c:v>0.62947299999999995</c:v>
                </c:pt>
                <c:pt idx="7788">
                  <c:v>0.6350309999999999</c:v>
                </c:pt>
                <c:pt idx="7789">
                  <c:v>0.631907</c:v>
                </c:pt>
                <c:pt idx="7790">
                  <c:v>0.62615299999999996</c:v>
                </c:pt>
                <c:pt idx="7791">
                  <c:v>0.62807100000000005</c:v>
                </c:pt>
                <c:pt idx="7792">
                  <c:v>0.62944800000000001</c:v>
                </c:pt>
                <c:pt idx="7793">
                  <c:v>0.62812500000000004</c:v>
                </c:pt>
                <c:pt idx="7794">
                  <c:v>0.63432700000000009</c:v>
                </c:pt>
                <c:pt idx="7795">
                  <c:v>0.63239299999999998</c:v>
                </c:pt>
                <c:pt idx="7796">
                  <c:v>0.62573600000000007</c:v>
                </c:pt>
                <c:pt idx="7797">
                  <c:v>0.6337569999999999</c:v>
                </c:pt>
                <c:pt idx="7798">
                  <c:v>0.63713599999999992</c:v>
                </c:pt>
                <c:pt idx="7799">
                  <c:v>0.62700700000000009</c:v>
                </c:pt>
                <c:pt idx="7800">
                  <c:v>0.6293169999999999</c:v>
                </c:pt>
                <c:pt idx="7801">
                  <c:v>0.63978500000000005</c:v>
                </c:pt>
                <c:pt idx="7802">
                  <c:v>0.63222099999999992</c:v>
                </c:pt>
                <c:pt idx="7803">
                  <c:v>0.62458799999999992</c:v>
                </c:pt>
                <c:pt idx="7804">
                  <c:v>0.6315599999999999</c:v>
                </c:pt>
                <c:pt idx="7805">
                  <c:v>0.6325130000000001</c:v>
                </c:pt>
                <c:pt idx="7806">
                  <c:v>0.62659200000000004</c:v>
                </c:pt>
                <c:pt idx="7807">
                  <c:v>0.6266020000000001</c:v>
                </c:pt>
                <c:pt idx="7808">
                  <c:v>0.63271100000000002</c:v>
                </c:pt>
                <c:pt idx="7809">
                  <c:v>0.63256500000000004</c:v>
                </c:pt>
                <c:pt idx="7810">
                  <c:v>0.62914000000000003</c:v>
                </c:pt>
                <c:pt idx="7811">
                  <c:v>0.63366600000000006</c:v>
                </c:pt>
                <c:pt idx="7812">
                  <c:v>0.63648400000000005</c:v>
                </c:pt>
                <c:pt idx="7813">
                  <c:v>0.6386130000000001</c:v>
                </c:pt>
                <c:pt idx="7814">
                  <c:v>0.63930899999999991</c:v>
                </c:pt>
                <c:pt idx="7815">
                  <c:v>0.63510299999999997</c:v>
                </c:pt>
                <c:pt idx="7816">
                  <c:v>0.63735699999999995</c:v>
                </c:pt>
                <c:pt idx="7817">
                  <c:v>0.64169300000000007</c:v>
                </c:pt>
                <c:pt idx="7818">
                  <c:v>0.63759800000000011</c:v>
                </c:pt>
                <c:pt idx="7819">
                  <c:v>0.63013699999999995</c:v>
                </c:pt>
                <c:pt idx="7820">
                  <c:v>0.63039800000000001</c:v>
                </c:pt>
                <c:pt idx="7821">
                  <c:v>0.6349530000000001</c:v>
                </c:pt>
                <c:pt idx="7822">
                  <c:v>0.63396000000000008</c:v>
                </c:pt>
                <c:pt idx="7823">
                  <c:v>0.639764</c:v>
                </c:pt>
                <c:pt idx="7824">
                  <c:v>0.64779600000000004</c:v>
                </c:pt>
                <c:pt idx="7825">
                  <c:v>0.64051400000000003</c:v>
                </c:pt>
                <c:pt idx="7826">
                  <c:v>0.6329800000000001</c:v>
                </c:pt>
                <c:pt idx="7827">
                  <c:v>0.6364510000000001</c:v>
                </c:pt>
                <c:pt idx="7828">
                  <c:v>0.63699100000000008</c:v>
                </c:pt>
                <c:pt idx="7829">
                  <c:v>0.63261499999999993</c:v>
                </c:pt>
                <c:pt idx="7830">
                  <c:v>0.63611499999999999</c:v>
                </c:pt>
                <c:pt idx="7831">
                  <c:v>0.6350039999999999</c:v>
                </c:pt>
                <c:pt idx="7832">
                  <c:v>0.62961700000000009</c:v>
                </c:pt>
                <c:pt idx="7833">
                  <c:v>0.63731099999999996</c:v>
                </c:pt>
                <c:pt idx="7834">
                  <c:v>0.63879799999999998</c:v>
                </c:pt>
                <c:pt idx="7835">
                  <c:v>0.63261499999999993</c:v>
                </c:pt>
                <c:pt idx="7836">
                  <c:v>0.64065299999999992</c:v>
                </c:pt>
                <c:pt idx="7837">
                  <c:v>0.64718900000000001</c:v>
                </c:pt>
                <c:pt idx="7838">
                  <c:v>0.63855200000000001</c:v>
                </c:pt>
                <c:pt idx="7839">
                  <c:v>0.63352999999999993</c:v>
                </c:pt>
                <c:pt idx="7840">
                  <c:v>0.64015399999999989</c:v>
                </c:pt>
                <c:pt idx="7841">
                  <c:v>0.63983499999999993</c:v>
                </c:pt>
                <c:pt idx="7842">
                  <c:v>0.63631700000000002</c:v>
                </c:pt>
                <c:pt idx="7843">
                  <c:v>0.63851400000000003</c:v>
                </c:pt>
                <c:pt idx="7844">
                  <c:v>0.63656899999999994</c:v>
                </c:pt>
                <c:pt idx="7845">
                  <c:v>0.63752300000000006</c:v>
                </c:pt>
                <c:pt idx="7846">
                  <c:v>0.64246099999999995</c:v>
                </c:pt>
                <c:pt idx="7847">
                  <c:v>0.64451799999999992</c:v>
                </c:pt>
                <c:pt idx="7848">
                  <c:v>0.63966100000000004</c:v>
                </c:pt>
                <c:pt idx="7849">
                  <c:v>0.63650699999999993</c:v>
                </c:pt>
                <c:pt idx="7850">
                  <c:v>0.64232500000000003</c:v>
                </c:pt>
                <c:pt idx="7851">
                  <c:v>0.63978700000000011</c:v>
                </c:pt>
                <c:pt idx="7852">
                  <c:v>0.6347020000000001</c:v>
                </c:pt>
                <c:pt idx="7853">
                  <c:v>0.6370340000000001</c:v>
                </c:pt>
                <c:pt idx="7854">
                  <c:v>0.63943299999999992</c:v>
                </c:pt>
                <c:pt idx="7855">
                  <c:v>0.63889499999999999</c:v>
                </c:pt>
                <c:pt idx="7856">
                  <c:v>0.64106400000000008</c:v>
                </c:pt>
                <c:pt idx="7857">
                  <c:v>0.65028299999999994</c:v>
                </c:pt>
                <c:pt idx="7858">
                  <c:v>0.65225599999999995</c:v>
                </c:pt>
                <c:pt idx="7859">
                  <c:v>0.64778000000000002</c:v>
                </c:pt>
                <c:pt idx="7860">
                  <c:v>0.64906299999999995</c:v>
                </c:pt>
                <c:pt idx="7861">
                  <c:v>0.64642700000000008</c:v>
                </c:pt>
                <c:pt idx="7862">
                  <c:v>0.64187799999999995</c:v>
                </c:pt>
                <c:pt idx="7863">
                  <c:v>0.6420840000000001</c:v>
                </c:pt>
                <c:pt idx="7864">
                  <c:v>0.64235099999999989</c:v>
                </c:pt>
                <c:pt idx="7865">
                  <c:v>0.641181</c:v>
                </c:pt>
                <c:pt idx="7866">
                  <c:v>0.64210499999999993</c:v>
                </c:pt>
                <c:pt idx="7867">
                  <c:v>0.64558099999999996</c:v>
                </c:pt>
                <c:pt idx="7868">
                  <c:v>0.63968699999999989</c:v>
                </c:pt>
                <c:pt idx="7869">
                  <c:v>0.63405700000000009</c:v>
                </c:pt>
                <c:pt idx="7870">
                  <c:v>0.64246599999999998</c:v>
                </c:pt>
                <c:pt idx="7871">
                  <c:v>0.64597600000000011</c:v>
                </c:pt>
                <c:pt idx="7872">
                  <c:v>0.64178700000000011</c:v>
                </c:pt>
                <c:pt idx="7873">
                  <c:v>0.64413999999999993</c:v>
                </c:pt>
                <c:pt idx="7874">
                  <c:v>0.64735199999999993</c:v>
                </c:pt>
                <c:pt idx="7875">
                  <c:v>0.64233999999999991</c:v>
                </c:pt>
                <c:pt idx="7876">
                  <c:v>0.64050099999999999</c:v>
                </c:pt>
                <c:pt idx="7877">
                  <c:v>0.64290800000000004</c:v>
                </c:pt>
                <c:pt idx="7878">
                  <c:v>0.64291900000000002</c:v>
                </c:pt>
                <c:pt idx="7879">
                  <c:v>0.64414299999999991</c:v>
                </c:pt>
                <c:pt idx="7880">
                  <c:v>0.64074300000000006</c:v>
                </c:pt>
                <c:pt idx="7881">
                  <c:v>0.63524000000000003</c:v>
                </c:pt>
                <c:pt idx="7882">
                  <c:v>0.64305699999999999</c:v>
                </c:pt>
                <c:pt idx="7883">
                  <c:v>0.65386300000000008</c:v>
                </c:pt>
                <c:pt idx="7884">
                  <c:v>0.65203900000000004</c:v>
                </c:pt>
                <c:pt idx="7885">
                  <c:v>0.65058499999999997</c:v>
                </c:pt>
                <c:pt idx="7886">
                  <c:v>0.65514099999999997</c:v>
                </c:pt>
                <c:pt idx="7887">
                  <c:v>0.65020600000000006</c:v>
                </c:pt>
                <c:pt idx="7888">
                  <c:v>0.64323400000000008</c:v>
                </c:pt>
                <c:pt idx="7889">
                  <c:v>0.6477949999999999</c:v>
                </c:pt>
                <c:pt idx="7890">
                  <c:v>0.648671</c:v>
                </c:pt>
                <c:pt idx="7891">
                  <c:v>0.64570299999999992</c:v>
                </c:pt>
                <c:pt idx="7892">
                  <c:v>0.64936799999999995</c:v>
                </c:pt>
                <c:pt idx="7893">
                  <c:v>0.65026600000000001</c:v>
                </c:pt>
                <c:pt idx="7894">
                  <c:v>0.6489370000000001</c:v>
                </c:pt>
                <c:pt idx="7895">
                  <c:v>0.65390999999999999</c:v>
                </c:pt>
                <c:pt idx="7896">
                  <c:v>0.65976199999999996</c:v>
                </c:pt>
                <c:pt idx="7897">
                  <c:v>0.64844400000000002</c:v>
                </c:pt>
                <c:pt idx="7898">
                  <c:v>0.63934399999999991</c:v>
                </c:pt>
                <c:pt idx="7899">
                  <c:v>0.651891</c:v>
                </c:pt>
                <c:pt idx="7900">
                  <c:v>0.65344899999999995</c:v>
                </c:pt>
                <c:pt idx="7901">
                  <c:v>0.64598800000000001</c:v>
                </c:pt>
                <c:pt idx="7902">
                  <c:v>0.64811700000000005</c:v>
                </c:pt>
                <c:pt idx="7903">
                  <c:v>0.64965300000000004</c:v>
                </c:pt>
                <c:pt idx="7904">
                  <c:v>0.64751399999999992</c:v>
                </c:pt>
                <c:pt idx="7905">
                  <c:v>0.64965500000000009</c:v>
                </c:pt>
                <c:pt idx="7906">
                  <c:v>0.65566199999999997</c:v>
                </c:pt>
                <c:pt idx="7907">
                  <c:v>0.64880800000000005</c:v>
                </c:pt>
                <c:pt idx="7908">
                  <c:v>0.64302100000000006</c:v>
                </c:pt>
                <c:pt idx="7909">
                  <c:v>0.6507909999999999</c:v>
                </c:pt>
                <c:pt idx="7910">
                  <c:v>0.64946400000000004</c:v>
                </c:pt>
                <c:pt idx="7911">
                  <c:v>0.64569399999999999</c:v>
                </c:pt>
                <c:pt idx="7912">
                  <c:v>0.6513199999999999</c:v>
                </c:pt>
                <c:pt idx="7913">
                  <c:v>0.65237499999999993</c:v>
                </c:pt>
                <c:pt idx="7914">
                  <c:v>0.64348500000000008</c:v>
                </c:pt>
                <c:pt idx="7915">
                  <c:v>0.64386600000000005</c:v>
                </c:pt>
                <c:pt idx="7916">
                  <c:v>0.6531499999999999</c:v>
                </c:pt>
                <c:pt idx="7917">
                  <c:v>0.64752199999999993</c:v>
                </c:pt>
                <c:pt idx="7918">
                  <c:v>0.65054600000000007</c:v>
                </c:pt>
                <c:pt idx="7919">
                  <c:v>0.66589999999999994</c:v>
                </c:pt>
                <c:pt idx="7920">
                  <c:v>0.65818299999999996</c:v>
                </c:pt>
                <c:pt idx="7921">
                  <c:v>0.64871499999999993</c:v>
                </c:pt>
                <c:pt idx="7922">
                  <c:v>0.654914</c:v>
                </c:pt>
                <c:pt idx="7923">
                  <c:v>0.65871199999999996</c:v>
                </c:pt>
                <c:pt idx="7924">
                  <c:v>0.65158899999999997</c:v>
                </c:pt>
                <c:pt idx="7925">
                  <c:v>0.65137299999999998</c:v>
                </c:pt>
                <c:pt idx="7926">
                  <c:v>0.65786499999999992</c:v>
                </c:pt>
                <c:pt idx="7927">
                  <c:v>0.6535200000000001</c:v>
                </c:pt>
                <c:pt idx="7928">
                  <c:v>0.65381599999999995</c:v>
                </c:pt>
                <c:pt idx="7929">
                  <c:v>0.65609800000000007</c:v>
                </c:pt>
                <c:pt idx="7930">
                  <c:v>0.65009399999999995</c:v>
                </c:pt>
                <c:pt idx="7931">
                  <c:v>0.64702900000000008</c:v>
                </c:pt>
                <c:pt idx="7932">
                  <c:v>0.64983999999999997</c:v>
                </c:pt>
                <c:pt idx="7933">
                  <c:v>0.65235700000000008</c:v>
                </c:pt>
                <c:pt idx="7934">
                  <c:v>0.65579999999999994</c:v>
                </c:pt>
                <c:pt idx="7935">
                  <c:v>0.65925699999999998</c:v>
                </c:pt>
                <c:pt idx="7936">
                  <c:v>0.65346799999999994</c:v>
                </c:pt>
                <c:pt idx="7937">
                  <c:v>0.64501499999999989</c:v>
                </c:pt>
                <c:pt idx="7938">
                  <c:v>0.65056200000000008</c:v>
                </c:pt>
                <c:pt idx="7939">
                  <c:v>0.65719400000000006</c:v>
                </c:pt>
                <c:pt idx="7940">
                  <c:v>0.65360400000000007</c:v>
                </c:pt>
                <c:pt idx="7941">
                  <c:v>0.65277500000000011</c:v>
                </c:pt>
                <c:pt idx="7942">
                  <c:v>0.65754099999999993</c:v>
                </c:pt>
                <c:pt idx="7943">
                  <c:v>0.65510399999999991</c:v>
                </c:pt>
                <c:pt idx="7944">
                  <c:v>0.64934800000000004</c:v>
                </c:pt>
                <c:pt idx="7945">
                  <c:v>0.65717000000000003</c:v>
                </c:pt>
                <c:pt idx="7946">
                  <c:v>0.66533700000000007</c:v>
                </c:pt>
                <c:pt idx="7947">
                  <c:v>0.66318800000000011</c:v>
                </c:pt>
                <c:pt idx="7948">
                  <c:v>0.664045</c:v>
                </c:pt>
                <c:pt idx="7949">
                  <c:v>0.66341500000000009</c:v>
                </c:pt>
                <c:pt idx="7950">
                  <c:v>0.6540999999999999</c:v>
                </c:pt>
                <c:pt idx="7951">
                  <c:v>0.65054900000000004</c:v>
                </c:pt>
                <c:pt idx="7952">
                  <c:v>0.6581729999999999</c:v>
                </c:pt>
                <c:pt idx="7953">
                  <c:v>0.65569199999999994</c:v>
                </c:pt>
                <c:pt idx="7954">
                  <c:v>0.65009899999999998</c:v>
                </c:pt>
                <c:pt idx="7955">
                  <c:v>0.65977400000000008</c:v>
                </c:pt>
                <c:pt idx="7956">
                  <c:v>0.66312199999999999</c:v>
                </c:pt>
                <c:pt idx="7957">
                  <c:v>0.65678600000000009</c:v>
                </c:pt>
                <c:pt idx="7958">
                  <c:v>0.65453000000000006</c:v>
                </c:pt>
                <c:pt idx="7959">
                  <c:v>0.6521030000000001</c:v>
                </c:pt>
                <c:pt idx="7960">
                  <c:v>0.65173700000000001</c:v>
                </c:pt>
                <c:pt idx="7961">
                  <c:v>0.65971700000000011</c:v>
                </c:pt>
                <c:pt idx="7962">
                  <c:v>0.67024100000000009</c:v>
                </c:pt>
                <c:pt idx="7963">
                  <c:v>0.66578899999999996</c:v>
                </c:pt>
                <c:pt idx="7964">
                  <c:v>0.65629800000000005</c:v>
                </c:pt>
                <c:pt idx="7965">
                  <c:v>0.65823699999999996</c:v>
                </c:pt>
                <c:pt idx="7966">
                  <c:v>0.662717</c:v>
                </c:pt>
                <c:pt idx="7967">
                  <c:v>0.6637360000000001</c:v>
                </c:pt>
                <c:pt idx="7968">
                  <c:v>0.66340500000000002</c:v>
                </c:pt>
                <c:pt idx="7969">
                  <c:v>0.66142400000000001</c:v>
                </c:pt>
                <c:pt idx="7970">
                  <c:v>0.6571229999999999</c:v>
                </c:pt>
                <c:pt idx="7971">
                  <c:v>0.65986100000000003</c:v>
                </c:pt>
                <c:pt idx="7972">
                  <c:v>0.66228700000000007</c:v>
                </c:pt>
                <c:pt idx="7973">
                  <c:v>0.65291399999999999</c:v>
                </c:pt>
                <c:pt idx="7974">
                  <c:v>0.65359100000000003</c:v>
                </c:pt>
                <c:pt idx="7975">
                  <c:v>0.66239899999999996</c:v>
                </c:pt>
                <c:pt idx="7976">
                  <c:v>0.65853800000000007</c:v>
                </c:pt>
                <c:pt idx="7977">
                  <c:v>0.65784899999999991</c:v>
                </c:pt>
                <c:pt idx="7978">
                  <c:v>0.66447400000000001</c:v>
                </c:pt>
                <c:pt idx="7979">
                  <c:v>0.66175000000000006</c:v>
                </c:pt>
                <c:pt idx="7980">
                  <c:v>0.65845500000000001</c:v>
                </c:pt>
                <c:pt idx="7981">
                  <c:v>0.66910200000000009</c:v>
                </c:pt>
                <c:pt idx="7982">
                  <c:v>0.67539299999999991</c:v>
                </c:pt>
                <c:pt idx="7983">
                  <c:v>0.66695100000000007</c:v>
                </c:pt>
                <c:pt idx="7984">
                  <c:v>0.66586900000000004</c:v>
                </c:pt>
                <c:pt idx="7985">
                  <c:v>0.66787700000000005</c:v>
                </c:pt>
                <c:pt idx="7986">
                  <c:v>0.65807499999999997</c:v>
                </c:pt>
                <c:pt idx="7987">
                  <c:v>0.65682299999999993</c:v>
                </c:pt>
                <c:pt idx="7988">
                  <c:v>0.666404</c:v>
                </c:pt>
                <c:pt idx="7989">
                  <c:v>0.66693000000000002</c:v>
                </c:pt>
                <c:pt idx="7990">
                  <c:v>0.66134699999999991</c:v>
                </c:pt>
                <c:pt idx="7991">
                  <c:v>0.66222200000000009</c:v>
                </c:pt>
                <c:pt idx="7992">
                  <c:v>0.66053399999999995</c:v>
                </c:pt>
                <c:pt idx="7993">
                  <c:v>0.65593100000000004</c:v>
                </c:pt>
                <c:pt idx="7994">
                  <c:v>0.66448400000000007</c:v>
                </c:pt>
                <c:pt idx="7995">
                  <c:v>0.66553100000000009</c:v>
                </c:pt>
                <c:pt idx="7996">
                  <c:v>0.65740899999999991</c:v>
                </c:pt>
                <c:pt idx="7997">
                  <c:v>0.66274100000000002</c:v>
                </c:pt>
                <c:pt idx="7998">
                  <c:v>0.66672299999999995</c:v>
                </c:pt>
                <c:pt idx="7999">
                  <c:v>0.66326200000000002</c:v>
                </c:pt>
                <c:pt idx="8000">
                  <c:v>0.665489</c:v>
                </c:pt>
                <c:pt idx="8001">
                  <c:v>0.67076200000000008</c:v>
                </c:pt>
                <c:pt idx="8002">
                  <c:v>0.66919499999999998</c:v>
                </c:pt>
                <c:pt idx="8003">
                  <c:v>0.66402099999999997</c:v>
                </c:pt>
                <c:pt idx="8004">
                  <c:v>0.66453000000000007</c:v>
                </c:pt>
                <c:pt idx="8005">
                  <c:v>0.66477999999999993</c:v>
                </c:pt>
                <c:pt idx="8006">
                  <c:v>0.66421100000000011</c:v>
                </c:pt>
                <c:pt idx="8007">
                  <c:v>0.66625200000000007</c:v>
                </c:pt>
                <c:pt idx="8008">
                  <c:v>0.66977500000000001</c:v>
                </c:pt>
                <c:pt idx="8009">
                  <c:v>0.66949799999999993</c:v>
                </c:pt>
                <c:pt idx="8010">
                  <c:v>0.66484600000000005</c:v>
                </c:pt>
                <c:pt idx="8011">
                  <c:v>0.66646500000000009</c:v>
                </c:pt>
                <c:pt idx="8012">
                  <c:v>0.66766400000000004</c:v>
                </c:pt>
                <c:pt idx="8013">
                  <c:v>0.66678799999999994</c:v>
                </c:pt>
                <c:pt idx="8014">
                  <c:v>0.67003699999999999</c:v>
                </c:pt>
                <c:pt idx="8015">
                  <c:v>0.67020100000000005</c:v>
                </c:pt>
                <c:pt idx="8016">
                  <c:v>0.66548000000000007</c:v>
                </c:pt>
                <c:pt idx="8017">
                  <c:v>0.66363799999999995</c:v>
                </c:pt>
                <c:pt idx="8018">
                  <c:v>0.66547000000000001</c:v>
                </c:pt>
                <c:pt idx="8019">
                  <c:v>0.66581599999999996</c:v>
                </c:pt>
                <c:pt idx="8020">
                  <c:v>0.66800999999999999</c:v>
                </c:pt>
                <c:pt idx="8021">
                  <c:v>0.671041</c:v>
                </c:pt>
                <c:pt idx="8022">
                  <c:v>0.66810799999999992</c:v>
                </c:pt>
                <c:pt idx="8023">
                  <c:v>0.66736100000000009</c:v>
                </c:pt>
                <c:pt idx="8024">
                  <c:v>0.66858499999999998</c:v>
                </c:pt>
                <c:pt idx="8025">
                  <c:v>0.66739700000000002</c:v>
                </c:pt>
                <c:pt idx="8026">
                  <c:v>0.66932499999999995</c:v>
                </c:pt>
                <c:pt idx="8027">
                  <c:v>0.67244499999999996</c:v>
                </c:pt>
                <c:pt idx="8028">
                  <c:v>0.67494600000000005</c:v>
                </c:pt>
                <c:pt idx="8029">
                  <c:v>0.67210700000000001</c:v>
                </c:pt>
                <c:pt idx="8030">
                  <c:v>0.67258400000000007</c:v>
                </c:pt>
                <c:pt idx="8031">
                  <c:v>0.6761680000000001</c:v>
                </c:pt>
                <c:pt idx="8032">
                  <c:v>0.67269899999999994</c:v>
                </c:pt>
                <c:pt idx="8033">
                  <c:v>0.67189699999999997</c:v>
                </c:pt>
                <c:pt idx="8034">
                  <c:v>0.67146100000000009</c:v>
                </c:pt>
                <c:pt idx="8035">
                  <c:v>0.66687699999999994</c:v>
                </c:pt>
                <c:pt idx="8036">
                  <c:v>0.66660000000000008</c:v>
                </c:pt>
                <c:pt idx="8037">
                  <c:v>0.67120200000000008</c:v>
                </c:pt>
                <c:pt idx="8038">
                  <c:v>0.67312700000000003</c:v>
                </c:pt>
                <c:pt idx="8039">
                  <c:v>0.67148800000000008</c:v>
                </c:pt>
                <c:pt idx="8040">
                  <c:v>0.67340500000000003</c:v>
                </c:pt>
                <c:pt idx="8041">
                  <c:v>0.67760799999999999</c:v>
                </c:pt>
                <c:pt idx="8042">
                  <c:v>0.67929400000000006</c:v>
                </c:pt>
                <c:pt idx="8043">
                  <c:v>0.67747200000000007</c:v>
                </c:pt>
                <c:pt idx="8044">
                  <c:v>0.67365499999999989</c:v>
                </c:pt>
                <c:pt idx="8045">
                  <c:v>0.6711959999999999</c:v>
                </c:pt>
                <c:pt idx="8046">
                  <c:v>0.66924099999999997</c:v>
                </c:pt>
                <c:pt idx="8047">
                  <c:v>0.67446000000000006</c:v>
                </c:pt>
                <c:pt idx="8048">
                  <c:v>0.67511699999999997</c:v>
                </c:pt>
                <c:pt idx="8049">
                  <c:v>0.66333099999999989</c:v>
                </c:pt>
                <c:pt idx="8050">
                  <c:v>0.66901100000000002</c:v>
                </c:pt>
                <c:pt idx="8051">
                  <c:v>0.67831799999999998</c:v>
                </c:pt>
                <c:pt idx="8052">
                  <c:v>0.67311600000000005</c:v>
                </c:pt>
                <c:pt idx="8053">
                  <c:v>0.67429000000000006</c:v>
                </c:pt>
                <c:pt idx="8054">
                  <c:v>0.67843399999999998</c:v>
                </c:pt>
                <c:pt idx="8055">
                  <c:v>0.67713500000000004</c:v>
                </c:pt>
                <c:pt idx="8056">
                  <c:v>0.67675700000000005</c:v>
                </c:pt>
                <c:pt idx="8057">
                  <c:v>0.67718199999999995</c:v>
                </c:pt>
                <c:pt idx="8058">
                  <c:v>0.67204200000000003</c:v>
                </c:pt>
                <c:pt idx="8059">
                  <c:v>0.66891199999999995</c:v>
                </c:pt>
                <c:pt idx="8060">
                  <c:v>0.67534099999999997</c:v>
                </c:pt>
                <c:pt idx="8061">
                  <c:v>0.67213900000000004</c:v>
                </c:pt>
                <c:pt idx="8062">
                  <c:v>0.66738199999999992</c:v>
                </c:pt>
                <c:pt idx="8063">
                  <c:v>0.67373299999999992</c:v>
                </c:pt>
                <c:pt idx="8064">
                  <c:v>0.67611599999999994</c:v>
                </c:pt>
                <c:pt idx="8065">
                  <c:v>0.67798000000000003</c:v>
                </c:pt>
                <c:pt idx="8066">
                  <c:v>0.68451299999999993</c:v>
                </c:pt>
                <c:pt idx="8067">
                  <c:v>0.68606900000000004</c:v>
                </c:pt>
                <c:pt idx="8068">
                  <c:v>0.67867799999999989</c:v>
                </c:pt>
                <c:pt idx="8069">
                  <c:v>0.67624799999999996</c:v>
                </c:pt>
                <c:pt idx="8070">
                  <c:v>0.67848299999999995</c:v>
                </c:pt>
                <c:pt idx="8071">
                  <c:v>0.67379199999999995</c:v>
                </c:pt>
                <c:pt idx="8072">
                  <c:v>0.67835500000000004</c:v>
                </c:pt>
                <c:pt idx="8073">
                  <c:v>0.68328100000000003</c:v>
                </c:pt>
                <c:pt idx="8074">
                  <c:v>0.67726400000000009</c:v>
                </c:pt>
                <c:pt idx="8075">
                  <c:v>0.68015000000000003</c:v>
                </c:pt>
                <c:pt idx="8076">
                  <c:v>0.68545400000000001</c:v>
                </c:pt>
                <c:pt idx="8077">
                  <c:v>0.6806859999999999</c:v>
                </c:pt>
                <c:pt idx="8078">
                  <c:v>0.67727099999999996</c:v>
                </c:pt>
                <c:pt idx="8079">
                  <c:v>0.68182100000000001</c:v>
                </c:pt>
                <c:pt idx="8080">
                  <c:v>0.67923200000000006</c:v>
                </c:pt>
                <c:pt idx="8081">
                  <c:v>0.66914399999999996</c:v>
                </c:pt>
                <c:pt idx="8082">
                  <c:v>0.67439300000000002</c:v>
                </c:pt>
                <c:pt idx="8083">
                  <c:v>0.67850799999999989</c:v>
                </c:pt>
                <c:pt idx="8084">
                  <c:v>0.67444400000000004</c:v>
                </c:pt>
                <c:pt idx="8085">
                  <c:v>0.68058900000000011</c:v>
                </c:pt>
                <c:pt idx="8086">
                  <c:v>0.68244100000000008</c:v>
                </c:pt>
                <c:pt idx="8087">
                  <c:v>0.67648700000000006</c:v>
                </c:pt>
                <c:pt idx="8088">
                  <c:v>0.6818249999999999</c:v>
                </c:pt>
                <c:pt idx="8089">
                  <c:v>0.68799300000000008</c:v>
                </c:pt>
                <c:pt idx="8090">
                  <c:v>0.68111300000000008</c:v>
                </c:pt>
                <c:pt idx="8091">
                  <c:v>0.68013199999999996</c:v>
                </c:pt>
                <c:pt idx="8092">
                  <c:v>0.68635599999999997</c:v>
                </c:pt>
                <c:pt idx="8093">
                  <c:v>0.67946299999999993</c:v>
                </c:pt>
                <c:pt idx="8094">
                  <c:v>0.67123200000000005</c:v>
                </c:pt>
                <c:pt idx="8095">
                  <c:v>0.67670000000000008</c:v>
                </c:pt>
                <c:pt idx="8096">
                  <c:v>0.68118400000000001</c:v>
                </c:pt>
                <c:pt idx="8097">
                  <c:v>0.67711600000000005</c:v>
                </c:pt>
                <c:pt idx="8098">
                  <c:v>0.6786589999999999</c:v>
                </c:pt>
                <c:pt idx="8099">
                  <c:v>0.68450000000000011</c:v>
                </c:pt>
                <c:pt idx="8100">
                  <c:v>0.68066899999999997</c:v>
                </c:pt>
                <c:pt idx="8101">
                  <c:v>0.68196100000000004</c:v>
                </c:pt>
                <c:pt idx="8102">
                  <c:v>0.68419999999999992</c:v>
                </c:pt>
                <c:pt idx="8103">
                  <c:v>0.67722199999999999</c:v>
                </c:pt>
                <c:pt idx="8104">
                  <c:v>0.68260600000000005</c:v>
                </c:pt>
                <c:pt idx="8105">
                  <c:v>0.68906800000000001</c:v>
                </c:pt>
                <c:pt idx="8106">
                  <c:v>0.68195699999999992</c:v>
                </c:pt>
                <c:pt idx="8107">
                  <c:v>0.67921300000000007</c:v>
                </c:pt>
                <c:pt idx="8108">
                  <c:v>0.68361699999999992</c:v>
                </c:pt>
                <c:pt idx="8109">
                  <c:v>0.68388500000000008</c:v>
                </c:pt>
                <c:pt idx="8110">
                  <c:v>0.68265200000000004</c:v>
                </c:pt>
                <c:pt idx="8111">
                  <c:v>0.68659899999999996</c:v>
                </c:pt>
                <c:pt idx="8112">
                  <c:v>0.68606400000000001</c:v>
                </c:pt>
                <c:pt idx="8113">
                  <c:v>0.68358099999999999</c:v>
                </c:pt>
                <c:pt idx="8114">
                  <c:v>0.68650300000000009</c:v>
                </c:pt>
                <c:pt idx="8115">
                  <c:v>0.6867859999999999</c:v>
                </c:pt>
                <c:pt idx="8116">
                  <c:v>0.68573100000000009</c:v>
                </c:pt>
                <c:pt idx="8117">
                  <c:v>0.68321499999999991</c:v>
                </c:pt>
                <c:pt idx="8118">
                  <c:v>0.68582399999999999</c:v>
                </c:pt>
                <c:pt idx="8119">
                  <c:v>0.6899820000000001</c:v>
                </c:pt>
                <c:pt idx="8120">
                  <c:v>0.68625000000000003</c:v>
                </c:pt>
                <c:pt idx="8121">
                  <c:v>0.68656500000000009</c:v>
                </c:pt>
                <c:pt idx="8122">
                  <c:v>0.688137</c:v>
                </c:pt>
                <c:pt idx="8123">
                  <c:v>0.68204700000000007</c:v>
                </c:pt>
                <c:pt idx="8124">
                  <c:v>0.68046999999999991</c:v>
                </c:pt>
                <c:pt idx="8125">
                  <c:v>0.68919299999999994</c:v>
                </c:pt>
                <c:pt idx="8126">
                  <c:v>0.69097199999999992</c:v>
                </c:pt>
                <c:pt idx="8127">
                  <c:v>0.68071100000000007</c:v>
                </c:pt>
                <c:pt idx="8128">
                  <c:v>0.6847319999999999</c:v>
                </c:pt>
                <c:pt idx="8129">
                  <c:v>0.68830999999999998</c:v>
                </c:pt>
                <c:pt idx="8130">
                  <c:v>0.68034799999999995</c:v>
                </c:pt>
                <c:pt idx="8131">
                  <c:v>0.68452000000000002</c:v>
                </c:pt>
                <c:pt idx="8132">
                  <c:v>0.68578699999999992</c:v>
                </c:pt>
                <c:pt idx="8133">
                  <c:v>0.68112200000000001</c:v>
                </c:pt>
                <c:pt idx="8134">
                  <c:v>0.68742400000000004</c:v>
                </c:pt>
                <c:pt idx="8135">
                  <c:v>0.69202199999999991</c:v>
                </c:pt>
                <c:pt idx="8136">
                  <c:v>0.68824400000000008</c:v>
                </c:pt>
                <c:pt idx="8137">
                  <c:v>0.68989699999999998</c:v>
                </c:pt>
                <c:pt idx="8138">
                  <c:v>0.69777800000000001</c:v>
                </c:pt>
                <c:pt idx="8139">
                  <c:v>0.69288700000000003</c:v>
                </c:pt>
                <c:pt idx="8140">
                  <c:v>0.68628599999999995</c:v>
                </c:pt>
                <c:pt idx="8141">
                  <c:v>0.69447999999999999</c:v>
                </c:pt>
                <c:pt idx="8142">
                  <c:v>0.69682299999999997</c:v>
                </c:pt>
                <c:pt idx="8143">
                  <c:v>0.68872299999999997</c:v>
                </c:pt>
                <c:pt idx="8144">
                  <c:v>0.68801000000000001</c:v>
                </c:pt>
                <c:pt idx="8145">
                  <c:v>0.69132199999999999</c:v>
                </c:pt>
                <c:pt idx="8146">
                  <c:v>0.68723500000000004</c:v>
                </c:pt>
                <c:pt idx="8147">
                  <c:v>0.68708900000000006</c:v>
                </c:pt>
                <c:pt idx="8148">
                  <c:v>0.68959700000000002</c:v>
                </c:pt>
                <c:pt idx="8149">
                  <c:v>0.68510099999999996</c:v>
                </c:pt>
                <c:pt idx="8150">
                  <c:v>0.68862500000000004</c:v>
                </c:pt>
                <c:pt idx="8151">
                  <c:v>0.69523299999999999</c:v>
                </c:pt>
                <c:pt idx="8152">
                  <c:v>0.69083199999999989</c:v>
                </c:pt>
                <c:pt idx="8153">
                  <c:v>0.68738499999999991</c:v>
                </c:pt>
                <c:pt idx="8154">
                  <c:v>0.68874999999999997</c:v>
                </c:pt>
                <c:pt idx="8155">
                  <c:v>0.68334600000000001</c:v>
                </c:pt>
                <c:pt idx="8156">
                  <c:v>0.68168699999999993</c:v>
                </c:pt>
                <c:pt idx="8157">
                  <c:v>0.69412000000000007</c:v>
                </c:pt>
                <c:pt idx="8158">
                  <c:v>0.69893300000000003</c:v>
                </c:pt>
                <c:pt idx="8159">
                  <c:v>0.69137399999999993</c:v>
                </c:pt>
                <c:pt idx="8160">
                  <c:v>0.69496599999999997</c:v>
                </c:pt>
                <c:pt idx="8161">
                  <c:v>0.70156400000000008</c:v>
                </c:pt>
                <c:pt idx="8162">
                  <c:v>0.696774</c:v>
                </c:pt>
                <c:pt idx="8163">
                  <c:v>0.69441400000000009</c:v>
                </c:pt>
                <c:pt idx="8164">
                  <c:v>0.69820499999999996</c:v>
                </c:pt>
                <c:pt idx="8165">
                  <c:v>0.69366700000000003</c:v>
                </c:pt>
                <c:pt idx="8166">
                  <c:v>0.69003600000000009</c:v>
                </c:pt>
                <c:pt idx="8167">
                  <c:v>0.69725100000000007</c:v>
                </c:pt>
                <c:pt idx="8168">
                  <c:v>0.6945889999999999</c:v>
                </c:pt>
                <c:pt idx="8169">
                  <c:v>0.68636399999999997</c:v>
                </c:pt>
                <c:pt idx="8170">
                  <c:v>0.69261299999999992</c:v>
                </c:pt>
                <c:pt idx="8171">
                  <c:v>0.69862800000000003</c:v>
                </c:pt>
                <c:pt idx="8172">
                  <c:v>0.69273399999999996</c:v>
                </c:pt>
                <c:pt idx="8173">
                  <c:v>0.68936400000000009</c:v>
                </c:pt>
                <c:pt idx="8174">
                  <c:v>0.69393100000000008</c:v>
                </c:pt>
                <c:pt idx="8175">
                  <c:v>0.6956739999999999</c:v>
                </c:pt>
                <c:pt idx="8176">
                  <c:v>0.6939820000000001</c:v>
                </c:pt>
                <c:pt idx="8177">
                  <c:v>0.69402300000000006</c:v>
                </c:pt>
                <c:pt idx="8178">
                  <c:v>0.69156100000000009</c:v>
                </c:pt>
                <c:pt idx="8179">
                  <c:v>0.6913990000000001</c:v>
                </c:pt>
                <c:pt idx="8180">
                  <c:v>0.69375000000000009</c:v>
                </c:pt>
                <c:pt idx="8181">
                  <c:v>0.6905190000000001</c:v>
                </c:pt>
                <c:pt idx="8182">
                  <c:v>0.6896580000000001</c:v>
                </c:pt>
                <c:pt idx="8183">
                  <c:v>0.69300399999999995</c:v>
                </c:pt>
                <c:pt idx="8184">
                  <c:v>0.69534600000000002</c:v>
                </c:pt>
                <c:pt idx="8185">
                  <c:v>0.697546</c:v>
                </c:pt>
                <c:pt idx="8186">
                  <c:v>0.70101600000000008</c:v>
                </c:pt>
                <c:pt idx="8187">
                  <c:v>0.70410299999999992</c:v>
                </c:pt>
                <c:pt idx="8188">
                  <c:v>0.69749700000000003</c:v>
                </c:pt>
                <c:pt idx="8189">
                  <c:v>0.695546</c:v>
                </c:pt>
                <c:pt idx="8190">
                  <c:v>0.70185900000000001</c:v>
                </c:pt>
                <c:pt idx="8191">
                  <c:v>0.70143700000000009</c:v>
                </c:pt>
                <c:pt idx="8192">
                  <c:v>0.7020789999999999</c:v>
                </c:pt>
                <c:pt idx="8193">
                  <c:v>0.70866099999999999</c:v>
                </c:pt>
                <c:pt idx="8194">
                  <c:v>0.70556599999999992</c:v>
                </c:pt>
                <c:pt idx="8195">
                  <c:v>0.69187899999999991</c:v>
                </c:pt>
                <c:pt idx="8196">
                  <c:v>0.688334</c:v>
                </c:pt>
                <c:pt idx="8197">
                  <c:v>0.69496500000000005</c:v>
                </c:pt>
                <c:pt idx="8198">
                  <c:v>0.69491999999999998</c:v>
                </c:pt>
                <c:pt idx="8199">
                  <c:v>0.69557200000000008</c:v>
                </c:pt>
                <c:pt idx="8200">
                  <c:v>0.6997469999999999</c:v>
                </c:pt>
                <c:pt idx="8201">
                  <c:v>0.69981899999999997</c:v>
                </c:pt>
                <c:pt idx="8202">
                  <c:v>0.69582300000000008</c:v>
                </c:pt>
                <c:pt idx="8203">
                  <c:v>0.69542700000000002</c:v>
                </c:pt>
                <c:pt idx="8204">
                  <c:v>0.70123099999999994</c:v>
                </c:pt>
                <c:pt idx="8205">
                  <c:v>0.70137699999999992</c:v>
                </c:pt>
                <c:pt idx="8206">
                  <c:v>0.70379700000000001</c:v>
                </c:pt>
                <c:pt idx="8207">
                  <c:v>0.70325700000000002</c:v>
                </c:pt>
                <c:pt idx="8208">
                  <c:v>0.6958359999999999</c:v>
                </c:pt>
                <c:pt idx="8209">
                  <c:v>0.69970899999999991</c:v>
                </c:pt>
                <c:pt idx="8210">
                  <c:v>0.70257600000000009</c:v>
                </c:pt>
                <c:pt idx="8211">
                  <c:v>0.6996690000000001</c:v>
                </c:pt>
                <c:pt idx="8212">
                  <c:v>0.70259399999999994</c:v>
                </c:pt>
                <c:pt idx="8213">
                  <c:v>0.70569100000000007</c:v>
                </c:pt>
                <c:pt idx="8214">
                  <c:v>0.70432099999999997</c:v>
                </c:pt>
                <c:pt idx="8215">
                  <c:v>0.70098400000000005</c:v>
                </c:pt>
                <c:pt idx="8216">
                  <c:v>0.70150000000000001</c:v>
                </c:pt>
                <c:pt idx="8217">
                  <c:v>0.69821399999999989</c:v>
                </c:pt>
                <c:pt idx="8218">
                  <c:v>0.69587299999999996</c:v>
                </c:pt>
                <c:pt idx="8219">
                  <c:v>0.70600400000000008</c:v>
                </c:pt>
                <c:pt idx="8220">
                  <c:v>0.705071</c:v>
                </c:pt>
                <c:pt idx="8221">
                  <c:v>0.69277199999999994</c:v>
                </c:pt>
                <c:pt idx="8222">
                  <c:v>0.69089800000000001</c:v>
                </c:pt>
                <c:pt idx="8223">
                  <c:v>0.70067499999999994</c:v>
                </c:pt>
                <c:pt idx="8224">
                  <c:v>0.70936200000000005</c:v>
                </c:pt>
                <c:pt idx="8225">
                  <c:v>0.70840600000000009</c:v>
                </c:pt>
                <c:pt idx="8226">
                  <c:v>0.70619999999999994</c:v>
                </c:pt>
                <c:pt idx="8227">
                  <c:v>0.70318799999999992</c:v>
                </c:pt>
                <c:pt idx="8228">
                  <c:v>0.69943700000000009</c:v>
                </c:pt>
                <c:pt idx="8229">
                  <c:v>0.70421899999999993</c:v>
                </c:pt>
                <c:pt idx="8230">
                  <c:v>0.70731300000000008</c:v>
                </c:pt>
                <c:pt idx="8231">
                  <c:v>0.70213799999999993</c:v>
                </c:pt>
                <c:pt idx="8232">
                  <c:v>0.70371699999999993</c:v>
                </c:pt>
                <c:pt idx="8233">
                  <c:v>0.70870499999999992</c:v>
                </c:pt>
                <c:pt idx="8234">
                  <c:v>0.70285799999999998</c:v>
                </c:pt>
                <c:pt idx="8235">
                  <c:v>0.69956700000000005</c:v>
                </c:pt>
                <c:pt idx="8236">
                  <c:v>0.70605800000000007</c:v>
                </c:pt>
                <c:pt idx="8237">
                  <c:v>0.70596900000000007</c:v>
                </c:pt>
                <c:pt idx="8238">
                  <c:v>0.70333599999999996</c:v>
                </c:pt>
                <c:pt idx="8239">
                  <c:v>0.70379600000000009</c:v>
                </c:pt>
                <c:pt idx="8240">
                  <c:v>0.70491900000000007</c:v>
                </c:pt>
                <c:pt idx="8241">
                  <c:v>0.70770400000000011</c:v>
                </c:pt>
                <c:pt idx="8242">
                  <c:v>0.70650799999999991</c:v>
                </c:pt>
                <c:pt idx="8243">
                  <c:v>0.70363599999999993</c:v>
                </c:pt>
                <c:pt idx="8244">
                  <c:v>0.69960299999999997</c:v>
                </c:pt>
                <c:pt idx="8245">
                  <c:v>0.70267799999999991</c:v>
                </c:pt>
                <c:pt idx="8246">
                  <c:v>0.70832099999999998</c:v>
                </c:pt>
                <c:pt idx="8247">
                  <c:v>0.70302200000000004</c:v>
                </c:pt>
                <c:pt idx="8248">
                  <c:v>0.70333000000000001</c:v>
                </c:pt>
                <c:pt idx="8249">
                  <c:v>0.71115100000000009</c:v>
                </c:pt>
                <c:pt idx="8250">
                  <c:v>0.71294900000000005</c:v>
                </c:pt>
                <c:pt idx="8251">
                  <c:v>0.7110240000000001</c:v>
                </c:pt>
                <c:pt idx="8252">
                  <c:v>0.71180599999999994</c:v>
                </c:pt>
                <c:pt idx="8253">
                  <c:v>0.71230199999999999</c:v>
                </c:pt>
                <c:pt idx="8254">
                  <c:v>0.70816699999999999</c:v>
                </c:pt>
                <c:pt idx="8255">
                  <c:v>0.70987700000000009</c:v>
                </c:pt>
                <c:pt idx="8256">
                  <c:v>0.71322299999999994</c:v>
                </c:pt>
                <c:pt idx="8257">
                  <c:v>0.71060199999999996</c:v>
                </c:pt>
                <c:pt idx="8258">
                  <c:v>0.70950200000000008</c:v>
                </c:pt>
                <c:pt idx="8259">
                  <c:v>0.70866600000000002</c:v>
                </c:pt>
                <c:pt idx="8260">
                  <c:v>0.7046650000000001</c:v>
                </c:pt>
                <c:pt idx="8261">
                  <c:v>0.70306000000000002</c:v>
                </c:pt>
                <c:pt idx="8262">
                  <c:v>0.71200700000000006</c:v>
                </c:pt>
                <c:pt idx="8263">
                  <c:v>0.71270100000000003</c:v>
                </c:pt>
                <c:pt idx="8264">
                  <c:v>0.70189499999999994</c:v>
                </c:pt>
                <c:pt idx="8265">
                  <c:v>0.70675700000000008</c:v>
                </c:pt>
                <c:pt idx="8266">
                  <c:v>0.7082440000000001</c:v>
                </c:pt>
                <c:pt idx="8267">
                  <c:v>0.70011299999999999</c:v>
                </c:pt>
                <c:pt idx="8268">
                  <c:v>0.711252</c:v>
                </c:pt>
                <c:pt idx="8269">
                  <c:v>0.71826400000000001</c:v>
                </c:pt>
                <c:pt idx="8270">
                  <c:v>0.7044109999999999</c:v>
                </c:pt>
                <c:pt idx="8271">
                  <c:v>0.70276899999999998</c:v>
                </c:pt>
                <c:pt idx="8272">
                  <c:v>0.71222199999999991</c:v>
                </c:pt>
                <c:pt idx="8273">
                  <c:v>0.70495200000000002</c:v>
                </c:pt>
                <c:pt idx="8274">
                  <c:v>0.70335900000000007</c:v>
                </c:pt>
                <c:pt idx="8275">
                  <c:v>0.720167</c:v>
                </c:pt>
                <c:pt idx="8276">
                  <c:v>0.72033499999999995</c:v>
                </c:pt>
                <c:pt idx="8277">
                  <c:v>0.71233400000000002</c:v>
                </c:pt>
                <c:pt idx="8278">
                  <c:v>0.71520300000000003</c:v>
                </c:pt>
                <c:pt idx="8279">
                  <c:v>0.71561499999999989</c:v>
                </c:pt>
                <c:pt idx="8280">
                  <c:v>0.71171800000000007</c:v>
                </c:pt>
                <c:pt idx="8281">
                  <c:v>0.71435800000000005</c:v>
                </c:pt>
                <c:pt idx="8282">
                  <c:v>0.71717800000000009</c:v>
                </c:pt>
                <c:pt idx="8283">
                  <c:v>0.71326800000000001</c:v>
                </c:pt>
                <c:pt idx="8284">
                  <c:v>0.71457900000000008</c:v>
                </c:pt>
                <c:pt idx="8285">
                  <c:v>0.71735100000000007</c:v>
                </c:pt>
                <c:pt idx="8286">
                  <c:v>0.71259000000000006</c:v>
                </c:pt>
                <c:pt idx="8287">
                  <c:v>0.71307999999999994</c:v>
                </c:pt>
                <c:pt idx="8288">
                  <c:v>0.71623900000000007</c:v>
                </c:pt>
                <c:pt idx="8289">
                  <c:v>0.713144</c:v>
                </c:pt>
                <c:pt idx="8290">
                  <c:v>0.70933399999999991</c:v>
                </c:pt>
                <c:pt idx="8291">
                  <c:v>0.71252099999999996</c:v>
                </c:pt>
                <c:pt idx="8292">
                  <c:v>0.71794200000000008</c:v>
                </c:pt>
                <c:pt idx="8293">
                  <c:v>0.71520300000000003</c:v>
                </c:pt>
                <c:pt idx="8294">
                  <c:v>0.71412000000000009</c:v>
                </c:pt>
                <c:pt idx="8295">
                  <c:v>0.71655200000000008</c:v>
                </c:pt>
                <c:pt idx="8296">
                  <c:v>0.71433799999999992</c:v>
                </c:pt>
                <c:pt idx="8297">
                  <c:v>0.711951</c:v>
                </c:pt>
                <c:pt idx="8298">
                  <c:v>0.70954300000000003</c:v>
                </c:pt>
                <c:pt idx="8299">
                  <c:v>0.70958399999999999</c:v>
                </c:pt>
                <c:pt idx="8300">
                  <c:v>0.71325400000000005</c:v>
                </c:pt>
                <c:pt idx="8301">
                  <c:v>0.71829600000000005</c:v>
                </c:pt>
                <c:pt idx="8302">
                  <c:v>0.719503</c:v>
                </c:pt>
                <c:pt idx="8303">
                  <c:v>0.71309299999999998</c:v>
                </c:pt>
                <c:pt idx="8304">
                  <c:v>0.7143790000000001</c:v>
                </c:pt>
                <c:pt idx="8305">
                  <c:v>0.72085099999999991</c:v>
                </c:pt>
                <c:pt idx="8306">
                  <c:v>0.71668799999999999</c:v>
                </c:pt>
                <c:pt idx="8307">
                  <c:v>0.71048</c:v>
                </c:pt>
                <c:pt idx="8308">
                  <c:v>0.71099099999999993</c:v>
                </c:pt>
                <c:pt idx="8309">
                  <c:v>0.71368399999999999</c:v>
                </c:pt>
                <c:pt idx="8310">
                  <c:v>0.72057700000000002</c:v>
                </c:pt>
                <c:pt idx="8311">
                  <c:v>0.73006900000000008</c:v>
                </c:pt>
                <c:pt idx="8312">
                  <c:v>0.7226840000000001</c:v>
                </c:pt>
                <c:pt idx="8313">
                  <c:v>0.71120800000000006</c:v>
                </c:pt>
                <c:pt idx="8314">
                  <c:v>0.71631700000000009</c:v>
                </c:pt>
                <c:pt idx="8315">
                  <c:v>0.71451200000000004</c:v>
                </c:pt>
                <c:pt idx="8316">
                  <c:v>0.70869899999999997</c:v>
                </c:pt>
                <c:pt idx="8317">
                  <c:v>0.71433199999999997</c:v>
                </c:pt>
                <c:pt idx="8318">
                  <c:v>0.71450499999999995</c:v>
                </c:pt>
                <c:pt idx="8319">
                  <c:v>0.71303699999999992</c:v>
                </c:pt>
                <c:pt idx="8320">
                  <c:v>0.7233210000000001</c:v>
                </c:pt>
                <c:pt idx="8321">
                  <c:v>0.7291669999999999</c:v>
                </c:pt>
                <c:pt idx="8322">
                  <c:v>0.71820799999999996</c:v>
                </c:pt>
                <c:pt idx="8323">
                  <c:v>0.71668899999999991</c:v>
                </c:pt>
                <c:pt idx="8324">
                  <c:v>0.72540800000000005</c:v>
                </c:pt>
                <c:pt idx="8325">
                  <c:v>0.72197800000000001</c:v>
                </c:pt>
                <c:pt idx="8326">
                  <c:v>0.72015399999999996</c:v>
                </c:pt>
                <c:pt idx="8327">
                  <c:v>0.72392499999999993</c:v>
                </c:pt>
                <c:pt idx="8328">
                  <c:v>0.72307300000000008</c:v>
                </c:pt>
                <c:pt idx="8329">
                  <c:v>0.71625099999999997</c:v>
                </c:pt>
                <c:pt idx="8330">
                  <c:v>0.7135450000000001</c:v>
                </c:pt>
                <c:pt idx="8331">
                  <c:v>0.7206840000000001</c:v>
                </c:pt>
                <c:pt idx="8332">
                  <c:v>0.72317100000000001</c:v>
                </c:pt>
                <c:pt idx="8333">
                  <c:v>0.72229699999999997</c:v>
                </c:pt>
                <c:pt idx="8334">
                  <c:v>0.72274400000000005</c:v>
                </c:pt>
                <c:pt idx="8335">
                  <c:v>0.71801399999999993</c:v>
                </c:pt>
                <c:pt idx="8336">
                  <c:v>0.71766400000000008</c:v>
                </c:pt>
                <c:pt idx="8337">
                  <c:v>0.72136200000000006</c:v>
                </c:pt>
                <c:pt idx="8338">
                  <c:v>0.71931999999999996</c:v>
                </c:pt>
                <c:pt idx="8339">
                  <c:v>0.71670900000000004</c:v>
                </c:pt>
                <c:pt idx="8340">
                  <c:v>0.7208460000000001</c:v>
                </c:pt>
                <c:pt idx="8341">
                  <c:v>0.72365600000000008</c:v>
                </c:pt>
                <c:pt idx="8342">
                  <c:v>0.72003400000000006</c:v>
                </c:pt>
                <c:pt idx="8343">
                  <c:v>0.72256600000000004</c:v>
                </c:pt>
                <c:pt idx="8344">
                  <c:v>0.72414099999999992</c:v>
                </c:pt>
                <c:pt idx="8345">
                  <c:v>0.72106300000000001</c:v>
                </c:pt>
                <c:pt idx="8346">
                  <c:v>0.72452899999999998</c:v>
                </c:pt>
                <c:pt idx="8347">
                  <c:v>0.72794200000000009</c:v>
                </c:pt>
                <c:pt idx="8348">
                  <c:v>0.72199900000000006</c:v>
                </c:pt>
                <c:pt idx="8349">
                  <c:v>0.71650600000000009</c:v>
                </c:pt>
                <c:pt idx="8350">
                  <c:v>0.72287799999999991</c:v>
                </c:pt>
                <c:pt idx="8351">
                  <c:v>0.7268190000000001</c:v>
                </c:pt>
                <c:pt idx="8352">
                  <c:v>0.72297600000000006</c:v>
                </c:pt>
                <c:pt idx="8353">
                  <c:v>0.72454499999999999</c:v>
                </c:pt>
                <c:pt idx="8354">
                  <c:v>0.72210599999999991</c:v>
                </c:pt>
                <c:pt idx="8355">
                  <c:v>0.71975100000000003</c:v>
                </c:pt>
                <c:pt idx="8356">
                  <c:v>0.72654200000000002</c:v>
                </c:pt>
                <c:pt idx="8357">
                  <c:v>0.72964899999999999</c:v>
                </c:pt>
                <c:pt idx="8358">
                  <c:v>0.728159</c:v>
                </c:pt>
                <c:pt idx="8359">
                  <c:v>0.72981099999999999</c:v>
                </c:pt>
                <c:pt idx="8360">
                  <c:v>0.73494100000000007</c:v>
                </c:pt>
                <c:pt idx="8361">
                  <c:v>0.73534699999999997</c:v>
                </c:pt>
                <c:pt idx="8362">
                  <c:v>0.73288099999999989</c:v>
                </c:pt>
                <c:pt idx="8363">
                  <c:v>0.7374909999999999</c:v>
                </c:pt>
                <c:pt idx="8364">
                  <c:v>0.73221200000000009</c:v>
                </c:pt>
                <c:pt idx="8365">
                  <c:v>0.71886800000000006</c:v>
                </c:pt>
                <c:pt idx="8366">
                  <c:v>0.7210129999999999</c:v>
                </c:pt>
                <c:pt idx="8367">
                  <c:v>0.72711199999999998</c:v>
                </c:pt>
                <c:pt idx="8368">
                  <c:v>0.72115700000000005</c:v>
                </c:pt>
                <c:pt idx="8369">
                  <c:v>0.71503699999999992</c:v>
                </c:pt>
                <c:pt idx="8370">
                  <c:v>0.72068299999999996</c:v>
                </c:pt>
                <c:pt idx="8371">
                  <c:v>0.72368499999999991</c:v>
                </c:pt>
                <c:pt idx="8372">
                  <c:v>0.72587700000000011</c:v>
                </c:pt>
                <c:pt idx="8373">
                  <c:v>0.73593299999999995</c:v>
                </c:pt>
                <c:pt idx="8374">
                  <c:v>0.7330270000000001</c:v>
                </c:pt>
                <c:pt idx="8375">
                  <c:v>0.72041700000000009</c:v>
                </c:pt>
                <c:pt idx="8376">
                  <c:v>0.72532400000000008</c:v>
                </c:pt>
                <c:pt idx="8377">
                  <c:v>0.73280199999999995</c:v>
                </c:pt>
                <c:pt idx="8378">
                  <c:v>0.72138600000000008</c:v>
                </c:pt>
                <c:pt idx="8379">
                  <c:v>0.71641899999999992</c:v>
                </c:pt>
                <c:pt idx="8380">
                  <c:v>0.72994399999999993</c:v>
                </c:pt>
                <c:pt idx="8381">
                  <c:v>0.73379799999999995</c:v>
                </c:pt>
                <c:pt idx="8382">
                  <c:v>0.730124</c:v>
                </c:pt>
                <c:pt idx="8383">
                  <c:v>0.73100199999999993</c:v>
                </c:pt>
                <c:pt idx="8384">
                  <c:v>0.72825300000000004</c:v>
                </c:pt>
                <c:pt idx="8385">
                  <c:v>0.72511499999999995</c:v>
                </c:pt>
                <c:pt idx="8386">
                  <c:v>0.73064700000000005</c:v>
                </c:pt>
                <c:pt idx="8387">
                  <c:v>0.73822300000000007</c:v>
                </c:pt>
                <c:pt idx="8388">
                  <c:v>0.7343329999999999</c:v>
                </c:pt>
                <c:pt idx="8389">
                  <c:v>0.7297800000000001</c:v>
                </c:pt>
                <c:pt idx="8390">
                  <c:v>0.73107699999999998</c:v>
                </c:pt>
                <c:pt idx="8391">
                  <c:v>0.72877600000000009</c:v>
                </c:pt>
                <c:pt idx="8392">
                  <c:v>0.73098599999999991</c:v>
                </c:pt>
                <c:pt idx="8393">
                  <c:v>0.73259199999999991</c:v>
                </c:pt>
                <c:pt idx="8394">
                  <c:v>0.72812900000000003</c:v>
                </c:pt>
                <c:pt idx="8395">
                  <c:v>0.72785000000000011</c:v>
                </c:pt>
                <c:pt idx="8396">
                  <c:v>0.73217899999999991</c:v>
                </c:pt>
                <c:pt idx="8397">
                  <c:v>0.73404899999999995</c:v>
                </c:pt>
                <c:pt idx="8398">
                  <c:v>0.72872500000000007</c:v>
                </c:pt>
                <c:pt idx="8399">
                  <c:v>0.73270999999999997</c:v>
                </c:pt>
                <c:pt idx="8400">
                  <c:v>0.73651399999999989</c:v>
                </c:pt>
                <c:pt idx="8401">
                  <c:v>0.72895799999999999</c:v>
                </c:pt>
                <c:pt idx="8402">
                  <c:v>0.72814299999999998</c:v>
                </c:pt>
                <c:pt idx="8403">
                  <c:v>0.73385400000000001</c:v>
                </c:pt>
                <c:pt idx="8404">
                  <c:v>0.73501499999999997</c:v>
                </c:pt>
                <c:pt idx="8405">
                  <c:v>0.72916000000000003</c:v>
                </c:pt>
                <c:pt idx="8406">
                  <c:v>0.73005199999999992</c:v>
                </c:pt>
                <c:pt idx="8407">
                  <c:v>0.73598600000000003</c:v>
                </c:pt>
                <c:pt idx="8408">
                  <c:v>0.73340800000000006</c:v>
                </c:pt>
                <c:pt idx="8409">
                  <c:v>0.73670300000000011</c:v>
                </c:pt>
                <c:pt idx="8410">
                  <c:v>0.73989900000000008</c:v>
                </c:pt>
                <c:pt idx="8411">
                  <c:v>0.73291299999999993</c:v>
                </c:pt>
                <c:pt idx="8412">
                  <c:v>0.73147600000000002</c:v>
                </c:pt>
                <c:pt idx="8413">
                  <c:v>0.73391000000000006</c:v>
                </c:pt>
                <c:pt idx="8414">
                  <c:v>0.73270999999999997</c:v>
                </c:pt>
                <c:pt idx="8415">
                  <c:v>0.73203499999999999</c:v>
                </c:pt>
                <c:pt idx="8416">
                  <c:v>0.73644500000000002</c:v>
                </c:pt>
                <c:pt idx="8417">
                  <c:v>0.7300580000000001</c:v>
                </c:pt>
                <c:pt idx="8418">
                  <c:v>0.72344699999999995</c:v>
                </c:pt>
                <c:pt idx="8419">
                  <c:v>0.73787200000000008</c:v>
                </c:pt>
                <c:pt idx="8420">
                  <c:v>0.74405600000000005</c:v>
                </c:pt>
                <c:pt idx="8421">
                  <c:v>0.73903199999999991</c:v>
                </c:pt>
                <c:pt idx="8422">
                  <c:v>0.7434099999999999</c:v>
                </c:pt>
                <c:pt idx="8423">
                  <c:v>0.74233600000000011</c:v>
                </c:pt>
                <c:pt idx="8424">
                  <c:v>0.73493600000000003</c:v>
                </c:pt>
                <c:pt idx="8425">
                  <c:v>0.73509800000000003</c:v>
                </c:pt>
                <c:pt idx="8426">
                  <c:v>0.73852000000000007</c:v>
                </c:pt>
                <c:pt idx="8427">
                  <c:v>0.73362400000000005</c:v>
                </c:pt>
                <c:pt idx="8428">
                  <c:v>0.73192100000000004</c:v>
                </c:pt>
                <c:pt idx="8429">
                  <c:v>0.73957500000000009</c:v>
                </c:pt>
                <c:pt idx="8430">
                  <c:v>0.73691400000000007</c:v>
                </c:pt>
                <c:pt idx="8431">
                  <c:v>0.73275399999999991</c:v>
                </c:pt>
                <c:pt idx="8432">
                  <c:v>0.73833700000000002</c:v>
                </c:pt>
                <c:pt idx="8433">
                  <c:v>0.73965900000000007</c:v>
                </c:pt>
                <c:pt idx="8434">
                  <c:v>0.7342169999999999</c:v>
                </c:pt>
                <c:pt idx="8435">
                  <c:v>0.73779700000000004</c:v>
                </c:pt>
                <c:pt idx="8436">
                  <c:v>0.74472000000000005</c:v>
                </c:pt>
                <c:pt idx="8437">
                  <c:v>0.73943000000000003</c:v>
                </c:pt>
                <c:pt idx="8438">
                  <c:v>0.741282</c:v>
                </c:pt>
                <c:pt idx="8439">
                  <c:v>0.7441310000000001</c:v>
                </c:pt>
                <c:pt idx="8440">
                  <c:v>0.73225099999999999</c:v>
                </c:pt>
                <c:pt idx="8441">
                  <c:v>0.73243999999999998</c:v>
                </c:pt>
                <c:pt idx="8442">
                  <c:v>0.74053400000000003</c:v>
                </c:pt>
                <c:pt idx="8443">
                  <c:v>0.7381120000000001</c:v>
                </c:pt>
                <c:pt idx="8444">
                  <c:v>0.73619900000000005</c:v>
                </c:pt>
                <c:pt idx="8445">
                  <c:v>0.73904900000000007</c:v>
                </c:pt>
                <c:pt idx="8446">
                  <c:v>0.73924699999999999</c:v>
                </c:pt>
                <c:pt idx="8447">
                  <c:v>0.73501700000000003</c:v>
                </c:pt>
                <c:pt idx="8448">
                  <c:v>0.7404329999999999</c:v>
                </c:pt>
                <c:pt idx="8449">
                  <c:v>0.74639300000000008</c:v>
                </c:pt>
                <c:pt idx="8450">
                  <c:v>0.74350800000000006</c:v>
                </c:pt>
                <c:pt idx="8451">
                  <c:v>0.73988199999999993</c:v>
                </c:pt>
                <c:pt idx="8452">
                  <c:v>0.73745799999999995</c:v>
                </c:pt>
                <c:pt idx="8453">
                  <c:v>0.73678599999999994</c:v>
                </c:pt>
                <c:pt idx="8454">
                  <c:v>0.73823599999999989</c:v>
                </c:pt>
                <c:pt idx="8455">
                  <c:v>0.74290300000000009</c:v>
                </c:pt>
                <c:pt idx="8456">
                  <c:v>0.74243199999999998</c:v>
                </c:pt>
                <c:pt idx="8457">
                  <c:v>0.73988999999999994</c:v>
                </c:pt>
                <c:pt idx="8458">
                  <c:v>0.74549299999999996</c:v>
                </c:pt>
                <c:pt idx="8459">
                  <c:v>0.74448200000000009</c:v>
                </c:pt>
                <c:pt idx="8460">
                  <c:v>0.74138199999999999</c:v>
                </c:pt>
                <c:pt idx="8461">
                  <c:v>0.7455179999999999</c:v>
                </c:pt>
                <c:pt idx="8462">
                  <c:v>0.74433299999999991</c:v>
                </c:pt>
                <c:pt idx="8463">
                  <c:v>0.73686600000000002</c:v>
                </c:pt>
                <c:pt idx="8464">
                  <c:v>0.73586799999999997</c:v>
                </c:pt>
                <c:pt idx="8465">
                  <c:v>0.74060700000000002</c:v>
                </c:pt>
                <c:pt idx="8466">
                  <c:v>0.73709200000000008</c:v>
                </c:pt>
                <c:pt idx="8467">
                  <c:v>0.74070600000000009</c:v>
                </c:pt>
                <c:pt idx="8468">
                  <c:v>0.75358600000000009</c:v>
                </c:pt>
                <c:pt idx="8469">
                  <c:v>0.75138100000000008</c:v>
                </c:pt>
                <c:pt idx="8470">
                  <c:v>0.74774199999999991</c:v>
                </c:pt>
                <c:pt idx="8471">
                  <c:v>0.7531159999999999</c:v>
                </c:pt>
                <c:pt idx="8472">
                  <c:v>0.75144799999999989</c:v>
                </c:pt>
                <c:pt idx="8473">
                  <c:v>0.74354999999999993</c:v>
                </c:pt>
                <c:pt idx="8474">
                  <c:v>0.74438699999999991</c:v>
                </c:pt>
                <c:pt idx="8475">
                  <c:v>0.74846199999999996</c:v>
                </c:pt>
                <c:pt idx="8476">
                  <c:v>0.74302099999999993</c:v>
                </c:pt>
                <c:pt idx="8477">
                  <c:v>0.7402200000000001</c:v>
                </c:pt>
                <c:pt idx="8478">
                  <c:v>0.74333399999999994</c:v>
                </c:pt>
                <c:pt idx="8479">
                  <c:v>0.73806100000000008</c:v>
                </c:pt>
                <c:pt idx="8480">
                  <c:v>0.73736200000000007</c:v>
                </c:pt>
                <c:pt idx="8481">
                  <c:v>0.74731799999999993</c:v>
                </c:pt>
                <c:pt idx="8482">
                  <c:v>0.752888</c:v>
                </c:pt>
                <c:pt idx="8483">
                  <c:v>0.74562400000000006</c:v>
                </c:pt>
                <c:pt idx="8484">
                  <c:v>0.7417149999999999</c:v>
                </c:pt>
                <c:pt idx="8485">
                  <c:v>0.74544900000000003</c:v>
                </c:pt>
                <c:pt idx="8486">
                  <c:v>0.74388900000000002</c:v>
                </c:pt>
                <c:pt idx="8487">
                  <c:v>0.7478769999999999</c:v>
                </c:pt>
                <c:pt idx="8488">
                  <c:v>0.75118299999999993</c:v>
                </c:pt>
                <c:pt idx="8489">
                  <c:v>0.7442359999999999</c:v>
                </c:pt>
                <c:pt idx="8490">
                  <c:v>0.74763299999999999</c:v>
                </c:pt>
                <c:pt idx="8491">
                  <c:v>0.75689899999999999</c:v>
                </c:pt>
                <c:pt idx="8492">
                  <c:v>0.7507839999999999</c:v>
                </c:pt>
                <c:pt idx="8493">
                  <c:v>0.7397180000000001</c:v>
                </c:pt>
                <c:pt idx="8494">
                  <c:v>0.74408800000000008</c:v>
                </c:pt>
                <c:pt idx="8495">
                  <c:v>0.74949700000000008</c:v>
                </c:pt>
                <c:pt idx="8496">
                  <c:v>0.74490499999999993</c:v>
                </c:pt>
                <c:pt idx="8497">
                  <c:v>0.7484249999999999</c:v>
                </c:pt>
                <c:pt idx="8498">
                  <c:v>0.74958900000000006</c:v>
                </c:pt>
                <c:pt idx="8499">
                  <c:v>0.74382199999999998</c:v>
                </c:pt>
                <c:pt idx="8500">
                  <c:v>0.75034599999999996</c:v>
                </c:pt>
                <c:pt idx="8501">
                  <c:v>0.75701599999999991</c:v>
                </c:pt>
                <c:pt idx="8502">
                  <c:v>0.74843799999999994</c:v>
                </c:pt>
                <c:pt idx="8503">
                  <c:v>0.74310300000000007</c:v>
                </c:pt>
                <c:pt idx="8504">
                  <c:v>0.74845099999999998</c:v>
                </c:pt>
                <c:pt idx="8505">
                  <c:v>0.743757</c:v>
                </c:pt>
                <c:pt idx="8506">
                  <c:v>0.74350300000000002</c:v>
                </c:pt>
                <c:pt idx="8507">
                  <c:v>0.7575670000000001</c:v>
                </c:pt>
                <c:pt idx="8508">
                  <c:v>0.75283100000000003</c:v>
                </c:pt>
                <c:pt idx="8509">
                  <c:v>0.74634099999999992</c:v>
                </c:pt>
                <c:pt idx="8510">
                  <c:v>0.75667700000000004</c:v>
                </c:pt>
                <c:pt idx="8511">
                  <c:v>0.75865899999999997</c:v>
                </c:pt>
                <c:pt idx="8512">
                  <c:v>0.74892099999999995</c:v>
                </c:pt>
                <c:pt idx="8513">
                  <c:v>0.75095800000000001</c:v>
                </c:pt>
                <c:pt idx="8514">
                  <c:v>0.76095500000000005</c:v>
                </c:pt>
                <c:pt idx="8515">
                  <c:v>0.754216</c:v>
                </c:pt>
                <c:pt idx="8516">
                  <c:v>0.75100999999999996</c:v>
                </c:pt>
                <c:pt idx="8517">
                  <c:v>0.75602799999999992</c:v>
                </c:pt>
                <c:pt idx="8518">
                  <c:v>0.7484630000000001</c:v>
                </c:pt>
                <c:pt idx="8519">
                  <c:v>0.746591</c:v>
                </c:pt>
                <c:pt idx="8520">
                  <c:v>0.75211199999999989</c:v>
                </c:pt>
                <c:pt idx="8521">
                  <c:v>0.75180899999999995</c:v>
                </c:pt>
                <c:pt idx="8522">
                  <c:v>0.74779400000000007</c:v>
                </c:pt>
                <c:pt idx="8523">
                  <c:v>0.74869399999999997</c:v>
                </c:pt>
                <c:pt idx="8524">
                  <c:v>0.75197500000000006</c:v>
                </c:pt>
                <c:pt idx="8525">
                  <c:v>0.74412300000000009</c:v>
                </c:pt>
                <c:pt idx="8526">
                  <c:v>0.74481200000000003</c:v>
                </c:pt>
                <c:pt idx="8527">
                  <c:v>0.75431099999999995</c:v>
                </c:pt>
                <c:pt idx="8528">
                  <c:v>0.75299899999999997</c:v>
                </c:pt>
                <c:pt idx="8529">
                  <c:v>0.75577300000000003</c:v>
                </c:pt>
                <c:pt idx="8530">
                  <c:v>0.75957699999999995</c:v>
                </c:pt>
                <c:pt idx="8531">
                  <c:v>0.75560699999999992</c:v>
                </c:pt>
                <c:pt idx="8532">
                  <c:v>0.75400500000000004</c:v>
                </c:pt>
                <c:pt idx="8533">
                  <c:v>0.75920499999999991</c:v>
                </c:pt>
                <c:pt idx="8534">
                  <c:v>0.75964600000000004</c:v>
                </c:pt>
                <c:pt idx="8535">
                  <c:v>0.75331999999999999</c:v>
                </c:pt>
                <c:pt idx="8536">
                  <c:v>0.758073</c:v>
                </c:pt>
                <c:pt idx="8537">
                  <c:v>0.76021000000000005</c:v>
                </c:pt>
                <c:pt idx="8538">
                  <c:v>0.75475300000000001</c:v>
                </c:pt>
                <c:pt idx="8539">
                  <c:v>0.75719500000000006</c:v>
                </c:pt>
                <c:pt idx="8540">
                  <c:v>0.75639499999999993</c:v>
                </c:pt>
                <c:pt idx="8541">
                  <c:v>0.74691799999999997</c:v>
                </c:pt>
                <c:pt idx="8542">
                  <c:v>0.74963899999999994</c:v>
                </c:pt>
                <c:pt idx="8543">
                  <c:v>0.76332500000000003</c:v>
                </c:pt>
                <c:pt idx="8544">
                  <c:v>0.75646100000000005</c:v>
                </c:pt>
                <c:pt idx="8545">
                  <c:v>0.747587</c:v>
                </c:pt>
                <c:pt idx="8546">
                  <c:v>0.75988300000000009</c:v>
                </c:pt>
                <c:pt idx="8547">
                  <c:v>0.76030200000000003</c:v>
                </c:pt>
                <c:pt idx="8548">
                  <c:v>0.75450200000000001</c:v>
                </c:pt>
                <c:pt idx="8549">
                  <c:v>0.76176099999999991</c:v>
                </c:pt>
                <c:pt idx="8550">
                  <c:v>0.7627489999999999</c:v>
                </c:pt>
                <c:pt idx="8551">
                  <c:v>0.75228500000000009</c:v>
                </c:pt>
                <c:pt idx="8552">
                  <c:v>0.75499399999999994</c:v>
                </c:pt>
                <c:pt idx="8553">
                  <c:v>0.763992</c:v>
                </c:pt>
                <c:pt idx="8554">
                  <c:v>0.75648699999999991</c:v>
                </c:pt>
                <c:pt idx="8555">
                  <c:v>0.7552890000000001</c:v>
                </c:pt>
                <c:pt idx="8556">
                  <c:v>0.76526099999999997</c:v>
                </c:pt>
                <c:pt idx="8557">
                  <c:v>0.76028699999999994</c:v>
                </c:pt>
                <c:pt idx="8558">
                  <c:v>0.75485500000000005</c:v>
                </c:pt>
                <c:pt idx="8559">
                  <c:v>0.75747900000000001</c:v>
                </c:pt>
                <c:pt idx="8560">
                  <c:v>0.7542009999999999</c:v>
                </c:pt>
                <c:pt idx="8561">
                  <c:v>0.75320900000000002</c:v>
                </c:pt>
                <c:pt idx="8562">
                  <c:v>0.76605100000000004</c:v>
                </c:pt>
                <c:pt idx="8563">
                  <c:v>0.77029199999999998</c:v>
                </c:pt>
                <c:pt idx="8564">
                  <c:v>0.75662199999999991</c:v>
                </c:pt>
                <c:pt idx="8565">
                  <c:v>0.75567099999999998</c:v>
                </c:pt>
                <c:pt idx="8566">
                  <c:v>0.76046499999999995</c:v>
                </c:pt>
                <c:pt idx="8567">
                  <c:v>0.75489899999999999</c:v>
                </c:pt>
                <c:pt idx="8568">
                  <c:v>0.75486199999999992</c:v>
                </c:pt>
                <c:pt idx="8569">
                  <c:v>0.76000299999999998</c:v>
                </c:pt>
                <c:pt idx="8570">
                  <c:v>0.75833700000000004</c:v>
                </c:pt>
                <c:pt idx="8571">
                  <c:v>0.75690900000000005</c:v>
                </c:pt>
                <c:pt idx="8572">
                  <c:v>0.76469300000000007</c:v>
                </c:pt>
                <c:pt idx="8573">
                  <c:v>0.76347999999999994</c:v>
                </c:pt>
                <c:pt idx="8574">
                  <c:v>0.75074599999999991</c:v>
                </c:pt>
                <c:pt idx="8575">
                  <c:v>0.75805699999999998</c:v>
                </c:pt>
                <c:pt idx="8576">
                  <c:v>0.77175299999999991</c:v>
                </c:pt>
                <c:pt idx="8577">
                  <c:v>0.76467400000000008</c:v>
                </c:pt>
                <c:pt idx="8578">
                  <c:v>0.75732899999999992</c:v>
                </c:pt>
                <c:pt idx="8579">
                  <c:v>0.75769599999999993</c:v>
                </c:pt>
                <c:pt idx="8580">
                  <c:v>0.75436400000000003</c:v>
                </c:pt>
                <c:pt idx="8581">
                  <c:v>0.75529700000000011</c:v>
                </c:pt>
                <c:pt idx="8582">
                  <c:v>0.76677499999999998</c:v>
                </c:pt>
                <c:pt idx="8583">
                  <c:v>0.76763000000000003</c:v>
                </c:pt>
                <c:pt idx="8584">
                  <c:v>0.76192499999999996</c:v>
                </c:pt>
                <c:pt idx="8585">
                  <c:v>0.76650299999999993</c:v>
                </c:pt>
                <c:pt idx="8586">
                  <c:v>0.76474400000000009</c:v>
                </c:pt>
                <c:pt idx="8587">
                  <c:v>0.76181300000000007</c:v>
                </c:pt>
                <c:pt idx="8588">
                  <c:v>0.76948499999999997</c:v>
                </c:pt>
                <c:pt idx="8589">
                  <c:v>0.772281</c:v>
                </c:pt>
                <c:pt idx="8590">
                  <c:v>0.76491500000000001</c:v>
                </c:pt>
                <c:pt idx="8591">
                  <c:v>0.75889300000000004</c:v>
                </c:pt>
                <c:pt idx="8592">
                  <c:v>0.76340499999999989</c:v>
                </c:pt>
                <c:pt idx="8593">
                  <c:v>0.76461099999999993</c:v>
                </c:pt>
                <c:pt idx="8594">
                  <c:v>0.76007099999999994</c:v>
                </c:pt>
                <c:pt idx="8595">
                  <c:v>0.76017099999999993</c:v>
                </c:pt>
                <c:pt idx="8596">
                  <c:v>0.75925299999999996</c:v>
                </c:pt>
                <c:pt idx="8597">
                  <c:v>0.762961</c:v>
                </c:pt>
                <c:pt idx="8598">
                  <c:v>0.765544</c:v>
                </c:pt>
                <c:pt idx="8599">
                  <c:v>0.76315200000000005</c:v>
                </c:pt>
                <c:pt idx="8600">
                  <c:v>0.76590099999999994</c:v>
                </c:pt>
                <c:pt idx="8601">
                  <c:v>0.77151299999999989</c:v>
                </c:pt>
                <c:pt idx="8602">
                  <c:v>0.772011</c:v>
                </c:pt>
                <c:pt idx="8603">
                  <c:v>0.76528200000000002</c:v>
                </c:pt>
                <c:pt idx="8604">
                  <c:v>0.767204</c:v>
                </c:pt>
                <c:pt idx="8605">
                  <c:v>0.7718560000000001</c:v>
                </c:pt>
                <c:pt idx="8606">
                  <c:v>0.7661119999999999</c:v>
                </c:pt>
                <c:pt idx="8607">
                  <c:v>0.76688899999999993</c:v>
                </c:pt>
                <c:pt idx="8608">
                  <c:v>0.77101500000000001</c:v>
                </c:pt>
                <c:pt idx="8609">
                  <c:v>0.76485200000000009</c:v>
                </c:pt>
                <c:pt idx="8610">
                  <c:v>0.75843499999999997</c:v>
                </c:pt>
                <c:pt idx="8611">
                  <c:v>0.76315</c:v>
                </c:pt>
                <c:pt idx="8612">
                  <c:v>0.77172499999999999</c:v>
                </c:pt>
                <c:pt idx="8613">
                  <c:v>0.77364699999999997</c:v>
                </c:pt>
                <c:pt idx="8614">
                  <c:v>0.77220800000000001</c:v>
                </c:pt>
                <c:pt idx="8615">
                  <c:v>0.772227</c:v>
                </c:pt>
                <c:pt idx="8616">
                  <c:v>0.77342099999999991</c:v>
                </c:pt>
                <c:pt idx="8617">
                  <c:v>0.77280499999999996</c:v>
                </c:pt>
                <c:pt idx="8618">
                  <c:v>0.77127600000000007</c:v>
                </c:pt>
                <c:pt idx="8619">
                  <c:v>0.76886300000000007</c:v>
                </c:pt>
                <c:pt idx="8620">
                  <c:v>0.76121100000000008</c:v>
                </c:pt>
                <c:pt idx="8621">
                  <c:v>0.76432199999999995</c:v>
                </c:pt>
                <c:pt idx="8622">
                  <c:v>0.76971199999999995</c:v>
                </c:pt>
                <c:pt idx="8623">
                  <c:v>0.76440799999999998</c:v>
                </c:pt>
                <c:pt idx="8624">
                  <c:v>0.76794699999999994</c:v>
                </c:pt>
                <c:pt idx="8625">
                  <c:v>0.77147999999999994</c:v>
                </c:pt>
                <c:pt idx="8626">
                  <c:v>0.76558999999999999</c:v>
                </c:pt>
                <c:pt idx="8627">
                  <c:v>0.76626100000000008</c:v>
                </c:pt>
                <c:pt idx="8628">
                  <c:v>0.7724899999999999</c:v>
                </c:pt>
                <c:pt idx="8629">
                  <c:v>0.76878599999999997</c:v>
                </c:pt>
                <c:pt idx="8630">
                  <c:v>0.76616499999999998</c:v>
                </c:pt>
                <c:pt idx="8631">
                  <c:v>0.77485699999999991</c:v>
                </c:pt>
                <c:pt idx="8632">
                  <c:v>0.76907600000000009</c:v>
                </c:pt>
                <c:pt idx="8633">
                  <c:v>0.7619689999999999</c:v>
                </c:pt>
                <c:pt idx="8634">
                  <c:v>0.77157100000000001</c:v>
                </c:pt>
                <c:pt idx="8635">
                  <c:v>0.76862600000000003</c:v>
                </c:pt>
                <c:pt idx="8636">
                  <c:v>0.76422900000000005</c:v>
                </c:pt>
                <c:pt idx="8637">
                  <c:v>0.77763699999999991</c:v>
                </c:pt>
                <c:pt idx="8638">
                  <c:v>0.78087499999999999</c:v>
                </c:pt>
                <c:pt idx="8639">
                  <c:v>0.76786899999999991</c:v>
                </c:pt>
                <c:pt idx="8640">
                  <c:v>0.76976200000000006</c:v>
                </c:pt>
                <c:pt idx="8641">
                  <c:v>0.77974999999999994</c:v>
                </c:pt>
                <c:pt idx="8642">
                  <c:v>0.77111200000000002</c:v>
                </c:pt>
                <c:pt idx="8643">
                  <c:v>0.769536</c:v>
                </c:pt>
                <c:pt idx="8644">
                  <c:v>0.7825120000000001</c:v>
                </c:pt>
                <c:pt idx="8645">
                  <c:v>0.77707799999999994</c:v>
                </c:pt>
                <c:pt idx="8646">
                  <c:v>0.76775400000000005</c:v>
                </c:pt>
                <c:pt idx="8647">
                  <c:v>0.77325099999999991</c:v>
                </c:pt>
                <c:pt idx="8648">
                  <c:v>0.77547699999999997</c:v>
                </c:pt>
                <c:pt idx="8649">
                  <c:v>0.76821000000000006</c:v>
                </c:pt>
                <c:pt idx="8650">
                  <c:v>0.77163899999999996</c:v>
                </c:pt>
                <c:pt idx="8651">
                  <c:v>0.77733199999999991</c:v>
                </c:pt>
                <c:pt idx="8652">
                  <c:v>0.76726000000000005</c:v>
                </c:pt>
                <c:pt idx="8653">
                  <c:v>0.7664200000000001</c:v>
                </c:pt>
                <c:pt idx="8654">
                  <c:v>0.77662300000000006</c:v>
                </c:pt>
                <c:pt idx="8655">
                  <c:v>0.77296100000000001</c:v>
                </c:pt>
                <c:pt idx="8656">
                  <c:v>0.76503399999999999</c:v>
                </c:pt>
                <c:pt idx="8657">
                  <c:v>0.7698799999999999</c:v>
                </c:pt>
                <c:pt idx="8658">
                  <c:v>0.77895800000000004</c:v>
                </c:pt>
                <c:pt idx="8659">
                  <c:v>0.78032400000000002</c:v>
                </c:pt>
                <c:pt idx="8660">
                  <c:v>0.78149500000000005</c:v>
                </c:pt>
                <c:pt idx="8661">
                  <c:v>0.78373699999999991</c:v>
                </c:pt>
                <c:pt idx="8662">
                  <c:v>0.78514499999999998</c:v>
                </c:pt>
                <c:pt idx="8663">
                  <c:v>0.78434399999999993</c:v>
                </c:pt>
                <c:pt idx="8664">
                  <c:v>0.77856299999999989</c:v>
                </c:pt>
                <c:pt idx="8665">
                  <c:v>0.77478599999999997</c:v>
                </c:pt>
                <c:pt idx="8666">
                  <c:v>0.77509000000000006</c:v>
                </c:pt>
                <c:pt idx="8667">
                  <c:v>0.77910199999999996</c:v>
                </c:pt>
                <c:pt idx="8668">
                  <c:v>0.78021199999999991</c:v>
                </c:pt>
                <c:pt idx="8669">
                  <c:v>0.77573399999999992</c:v>
                </c:pt>
                <c:pt idx="8670">
                  <c:v>0.77801199999999993</c:v>
                </c:pt>
                <c:pt idx="8671">
                  <c:v>0.77854200000000007</c:v>
                </c:pt>
                <c:pt idx="8672">
                  <c:v>0.77221899999999999</c:v>
                </c:pt>
                <c:pt idx="8673">
                  <c:v>0.77346099999999995</c:v>
                </c:pt>
                <c:pt idx="8674">
                  <c:v>0.77680600000000011</c:v>
                </c:pt>
                <c:pt idx="8675">
                  <c:v>0.77330800000000011</c:v>
                </c:pt>
                <c:pt idx="8676">
                  <c:v>0.772146</c:v>
                </c:pt>
                <c:pt idx="8677">
                  <c:v>0.77730100000000002</c:v>
                </c:pt>
                <c:pt idx="8678">
                  <c:v>0.77729099999999995</c:v>
                </c:pt>
                <c:pt idx="8679">
                  <c:v>0.77624899999999997</c:v>
                </c:pt>
                <c:pt idx="8680">
                  <c:v>0.78486300000000009</c:v>
                </c:pt>
                <c:pt idx="8681">
                  <c:v>0.78487499999999999</c:v>
                </c:pt>
                <c:pt idx="8682">
                  <c:v>0.7761610000000001</c:v>
                </c:pt>
                <c:pt idx="8683">
                  <c:v>0.77448099999999998</c:v>
                </c:pt>
                <c:pt idx="8684">
                  <c:v>0.77646100000000007</c:v>
                </c:pt>
                <c:pt idx="8685">
                  <c:v>0.77625900000000003</c:v>
                </c:pt>
                <c:pt idx="8686">
                  <c:v>0.77554499999999993</c:v>
                </c:pt>
                <c:pt idx="8687">
                  <c:v>0.77909899999999999</c:v>
                </c:pt>
                <c:pt idx="8688">
                  <c:v>0.77959500000000004</c:v>
                </c:pt>
                <c:pt idx="8689">
                  <c:v>0.78040200000000004</c:v>
                </c:pt>
                <c:pt idx="8690">
                  <c:v>0.78526999999999991</c:v>
                </c:pt>
                <c:pt idx="8691">
                  <c:v>0.77855600000000003</c:v>
                </c:pt>
                <c:pt idx="8692">
                  <c:v>0.77717700000000001</c:v>
                </c:pt>
                <c:pt idx="8693">
                  <c:v>0.78853400000000007</c:v>
                </c:pt>
                <c:pt idx="8694">
                  <c:v>0.78994999999999993</c:v>
                </c:pt>
                <c:pt idx="8695">
                  <c:v>0.78192700000000004</c:v>
                </c:pt>
                <c:pt idx="8696">
                  <c:v>0.78427800000000003</c:v>
                </c:pt>
                <c:pt idx="8697">
                  <c:v>0.78877799999999998</c:v>
                </c:pt>
                <c:pt idx="8698">
                  <c:v>0.7748250000000001</c:v>
                </c:pt>
                <c:pt idx="8699">
                  <c:v>0.77174600000000004</c:v>
                </c:pt>
                <c:pt idx="8700">
                  <c:v>0.78463299999999991</c:v>
                </c:pt>
                <c:pt idx="8701">
                  <c:v>0.78178999999999998</c:v>
                </c:pt>
                <c:pt idx="8702">
                  <c:v>0.77849499999999994</c:v>
                </c:pt>
                <c:pt idx="8703">
                  <c:v>0.78525599999999995</c:v>
                </c:pt>
                <c:pt idx="8704">
                  <c:v>0.78602700000000003</c:v>
                </c:pt>
                <c:pt idx="8705">
                  <c:v>0.783412</c:v>
                </c:pt>
                <c:pt idx="8706">
                  <c:v>0.78597500000000009</c:v>
                </c:pt>
                <c:pt idx="8707">
                  <c:v>0.78502999999999989</c:v>
                </c:pt>
                <c:pt idx="8708">
                  <c:v>0.77618100000000001</c:v>
                </c:pt>
                <c:pt idx="8709">
                  <c:v>0.778945</c:v>
                </c:pt>
                <c:pt idx="8710">
                  <c:v>0.78526899999999999</c:v>
                </c:pt>
                <c:pt idx="8711">
                  <c:v>0.78088099999999994</c:v>
                </c:pt>
                <c:pt idx="8712">
                  <c:v>0.7804580000000001</c:v>
                </c:pt>
                <c:pt idx="8713">
                  <c:v>0.782891</c:v>
                </c:pt>
                <c:pt idx="8714">
                  <c:v>0.78306000000000009</c:v>
                </c:pt>
                <c:pt idx="8715">
                  <c:v>0.78442199999999995</c:v>
                </c:pt>
                <c:pt idx="8716">
                  <c:v>0.78761799999999993</c:v>
                </c:pt>
                <c:pt idx="8717">
                  <c:v>0.78824699999999992</c:v>
                </c:pt>
                <c:pt idx="8718">
                  <c:v>0.78457299999999996</c:v>
                </c:pt>
                <c:pt idx="8719">
                  <c:v>0.78682000000000007</c:v>
                </c:pt>
                <c:pt idx="8720">
                  <c:v>0.78551199999999999</c:v>
                </c:pt>
                <c:pt idx="8721">
                  <c:v>0.77778600000000009</c:v>
                </c:pt>
                <c:pt idx="8722">
                  <c:v>0.7806550000000001</c:v>
                </c:pt>
                <c:pt idx="8723">
                  <c:v>0.78635799999999989</c:v>
                </c:pt>
                <c:pt idx="8724">
                  <c:v>0.78465099999999999</c:v>
                </c:pt>
                <c:pt idx="8725">
                  <c:v>0.78619499999999998</c:v>
                </c:pt>
                <c:pt idx="8726">
                  <c:v>0.79433799999999999</c:v>
                </c:pt>
                <c:pt idx="8727">
                  <c:v>0.79325000000000001</c:v>
                </c:pt>
                <c:pt idx="8728">
                  <c:v>0.78915599999999997</c:v>
                </c:pt>
                <c:pt idx="8729">
                  <c:v>0.79468399999999995</c:v>
                </c:pt>
                <c:pt idx="8730">
                  <c:v>0.79110199999999997</c:v>
                </c:pt>
                <c:pt idx="8731">
                  <c:v>0.78343800000000008</c:v>
                </c:pt>
                <c:pt idx="8732">
                  <c:v>0.78662100000000001</c:v>
                </c:pt>
                <c:pt idx="8733">
                  <c:v>0.78611300000000006</c:v>
                </c:pt>
                <c:pt idx="8734">
                  <c:v>0.78508</c:v>
                </c:pt>
                <c:pt idx="8735">
                  <c:v>0.79035499999999992</c:v>
                </c:pt>
                <c:pt idx="8736">
                  <c:v>0.79180899999999999</c:v>
                </c:pt>
                <c:pt idx="8737">
                  <c:v>0.7893889999999999</c:v>
                </c:pt>
                <c:pt idx="8738">
                  <c:v>0.78865699999999994</c:v>
                </c:pt>
                <c:pt idx="8739">
                  <c:v>0.7899449999999999</c:v>
                </c:pt>
                <c:pt idx="8740">
                  <c:v>0.78973899999999997</c:v>
                </c:pt>
                <c:pt idx="8741">
                  <c:v>0.78694099999999989</c:v>
                </c:pt>
                <c:pt idx="8742">
                  <c:v>0.78387699999999993</c:v>
                </c:pt>
                <c:pt idx="8743">
                  <c:v>0.78367399999999998</c:v>
                </c:pt>
                <c:pt idx="8744">
                  <c:v>0.78264</c:v>
                </c:pt>
                <c:pt idx="8745">
                  <c:v>0.78631000000000006</c:v>
                </c:pt>
                <c:pt idx="8746">
                  <c:v>0.79505599999999998</c:v>
                </c:pt>
                <c:pt idx="8747">
                  <c:v>0.79454200000000008</c:v>
                </c:pt>
                <c:pt idx="8748">
                  <c:v>0.79333199999999993</c:v>
                </c:pt>
                <c:pt idx="8749">
                  <c:v>0.79533900000000002</c:v>
                </c:pt>
                <c:pt idx="8750">
                  <c:v>0.79075099999999998</c:v>
                </c:pt>
                <c:pt idx="8751">
                  <c:v>0.789018</c:v>
                </c:pt>
                <c:pt idx="8752">
                  <c:v>0.79031000000000007</c:v>
                </c:pt>
                <c:pt idx="8753">
                  <c:v>0.79178400000000004</c:v>
                </c:pt>
                <c:pt idx="8754">
                  <c:v>0.79221999999999992</c:v>
                </c:pt>
                <c:pt idx="8755">
                  <c:v>0.79086400000000001</c:v>
                </c:pt>
                <c:pt idx="8756">
                  <c:v>0.79008100000000003</c:v>
                </c:pt>
                <c:pt idx="8757">
                  <c:v>0.78755599999999992</c:v>
                </c:pt>
                <c:pt idx="8758">
                  <c:v>0.79025300000000009</c:v>
                </c:pt>
                <c:pt idx="8759">
                  <c:v>0.79536899999999999</c:v>
                </c:pt>
                <c:pt idx="8760">
                  <c:v>0.79153699999999994</c:v>
                </c:pt>
                <c:pt idx="8761">
                  <c:v>0.79059499999999994</c:v>
                </c:pt>
                <c:pt idx="8762">
                  <c:v>0.79545500000000002</c:v>
                </c:pt>
                <c:pt idx="8763">
                  <c:v>0.79449199999999998</c:v>
                </c:pt>
                <c:pt idx="8764">
                  <c:v>0.78996200000000005</c:v>
                </c:pt>
                <c:pt idx="8765">
                  <c:v>0.79678399999999994</c:v>
                </c:pt>
                <c:pt idx="8766">
                  <c:v>0.80032400000000004</c:v>
                </c:pt>
                <c:pt idx="8767">
                  <c:v>0.79272100000000001</c:v>
                </c:pt>
                <c:pt idx="8768">
                  <c:v>0.79263400000000006</c:v>
                </c:pt>
                <c:pt idx="8769">
                  <c:v>0.79004300000000005</c:v>
                </c:pt>
                <c:pt idx="8770">
                  <c:v>0.78463599999999989</c:v>
                </c:pt>
                <c:pt idx="8771">
                  <c:v>0.79086400000000001</c:v>
                </c:pt>
                <c:pt idx="8772">
                  <c:v>0.79952800000000002</c:v>
                </c:pt>
                <c:pt idx="8773">
                  <c:v>0.79544900000000007</c:v>
                </c:pt>
                <c:pt idx="8774">
                  <c:v>0.78763099999999997</c:v>
                </c:pt>
                <c:pt idx="8775">
                  <c:v>0.79492399999999996</c:v>
                </c:pt>
                <c:pt idx="8776">
                  <c:v>0.80021900000000001</c:v>
                </c:pt>
                <c:pt idx="8777">
                  <c:v>0.79327600000000009</c:v>
                </c:pt>
                <c:pt idx="8778">
                  <c:v>0.79068500000000008</c:v>
                </c:pt>
                <c:pt idx="8779">
                  <c:v>0.78829600000000011</c:v>
                </c:pt>
                <c:pt idx="8780">
                  <c:v>0.78767900000000002</c:v>
                </c:pt>
                <c:pt idx="8781">
                  <c:v>0.79567999999999994</c:v>
                </c:pt>
                <c:pt idx="8782">
                  <c:v>0.80174499999999993</c:v>
                </c:pt>
                <c:pt idx="8783">
                  <c:v>0.79613099999999992</c:v>
                </c:pt>
                <c:pt idx="8784">
                  <c:v>0.79327799999999993</c:v>
                </c:pt>
                <c:pt idx="8785">
                  <c:v>0.80113499999999993</c:v>
                </c:pt>
                <c:pt idx="8786">
                  <c:v>0.800041</c:v>
                </c:pt>
                <c:pt idx="8787">
                  <c:v>0.79628499999999991</c:v>
                </c:pt>
                <c:pt idx="8788">
                  <c:v>0.79919000000000007</c:v>
                </c:pt>
                <c:pt idx="8789">
                  <c:v>0.7938369999999999</c:v>
                </c:pt>
                <c:pt idx="8790">
                  <c:v>0.79332699999999989</c:v>
                </c:pt>
                <c:pt idx="8791">
                  <c:v>0.802894</c:v>
                </c:pt>
                <c:pt idx="8792">
                  <c:v>0.79976899999999995</c:v>
                </c:pt>
                <c:pt idx="8793">
                  <c:v>0.78858099999999998</c:v>
                </c:pt>
                <c:pt idx="8794">
                  <c:v>0.79500199999999999</c:v>
                </c:pt>
                <c:pt idx="8795">
                  <c:v>0.80397699999999994</c:v>
                </c:pt>
                <c:pt idx="8796">
                  <c:v>0.79247200000000007</c:v>
                </c:pt>
                <c:pt idx="8797">
                  <c:v>0.79289499999999991</c:v>
                </c:pt>
                <c:pt idx="8798">
                  <c:v>0.80481000000000003</c:v>
                </c:pt>
                <c:pt idx="8799">
                  <c:v>0.79935899999999993</c:v>
                </c:pt>
                <c:pt idx="8800">
                  <c:v>0.79748899999999989</c:v>
                </c:pt>
                <c:pt idx="8801">
                  <c:v>0.80347600000000008</c:v>
                </c:pt>
                <c:pt idx="8802">
                  <c:v>0.80206099999999991</c:v>
                </c:pt>
                <c:pt idx="8803">
                  <c:v>0.79992200000000002</c:v>
                </c:pt>
                <c:pt idx="8804">
                  <c:v>0.80312500000000009</c:v>
                </c:pt>
                <c:pt idx="8805">
                  <c:v>0.80187600000000003</c:v>
                </c:pt>
                <c:pt idx="8806">
                  <c:v>0.79805100000000007</c:v>
                </c:pt>
                <c:pt idx="8807">
                  <c:v>0.80128200000000005</c:v>
                </c:pt>
                <c:pt idx="8808">
                  <c:v>0.801979</c:v>
                </c:pt>
                <c:pt idx="8809">
                  <c:v>0.79799599999999993</c:v>
                </c:pt>
                <c:pt idx="8810">
                  <c:v>0.79815299999999989</c:v>
                </c:pt>
                <c:pt idx="8811">
                  <c:v>0.80143999999999993</c:v>
                </c:pt>
                <c:pt idx="8812">
                  <c:v>0.80116999999999994</c:v>
                </c:pt>
                <c:pt idx="8813">
                  <c:v>0.79805499999999996</c:v>
                </c:pt>
                <c:pt idx="8814">
                  <c:v>0.80605799999999994</c:v>
                </c:pt>
                <c:pt idx="8815">
                  <c:v>0.80827800000000005</c:v>
                </c:pt>
                <c:pt idx="8816">
                  <c:v>0.79562500000000003</c:v>
                </c:pt>
                <c:pt idx="8817">
                  <c:v>0.79547100000000004</c:v>
                </c:pt>
                <c:pt idx="8818">
                  <c:v>0.80397800000000008</c:v>
                </c:pt>
                <c:pt idx="8819">
                  <c:v>0.80465000000000009</c:v>
                </c:pt>
                <c:pt idx="8820">
                  <c:v>0.79878399999999994</c:v>
                </c:pt>
                <c:pt idx="8821">
                  <c:v>0.79903799999999991</c:v>
                </c:pt>
                <c:pt idx="8822">
                  <c:v>0.79999799999999999</c:v>
                </c:pt>
                <c:pt idx="8823">
                  <c:v>0.79510299999999989</c:v>
                </c:pt>
                <c:pt idx="8824">
                  <c:v>0.80266700000000002</c:v>
                </c:pt>
                <c:pt idx="8825">
                  <c:v>0.80936900000000001</c:v>
                </c:pt>
                <c:pt idx="8826">
                  <c:v>0.80518500000000004</c:v>
                </c:pt>
                <c:pt idx="8827">
                  <c:v>0.809863</c:v>
                </c:pt>
                <c:pt idx="8828">
                  <c:v>0.81047800000000003</c:v>
                </c:pt>
                <c:pt idx="8829">
                  <c:v>0.79754900000000006</c:v>
                </c:pt>
                <c:pt idx="8830">
                  <c:v>0.7939719999999999</c:v>
                </c:pt>
                <c:pt idx="8831">
                  <c:v>0.80435499999999993</c:v>
                </c:pt>
                <c:pt idx="8832">
                  <c:v>0.80635199999999996</c:v>
                </c:pt>
                <c:pt idx="8833">
                  <c:v>0.8020830000000001</c:v>
                </c:pt>
                <c:pt idx="8834">
                  <c:v>0.80907799999999996</c:v>
                </c:pt>
                <c:pt idx="8835">
                  <c:v>0.80964400000000003</c:v>
                </c:pt>
                <c:pt idx="8836">
                  <c:v>0.80073900000000009</c:v>
                </c:pt>
                <c:pt idx="8837">
                  <c:v>0.801709</c:v>
                </c:pt>
                <c:pt idx="8838">
                  <c:v>0.80650700000000008</c:v>
                </c:pt>
                <c:pt idx="8839">
                  <c:v>0.80353800000000009</c:v>
                </c:pt>
                <c:pt idx="8840">
                  <c:v>0.79872399999999999</c:v>
                </c:pt>
                <c:pt idx="8841">
                  <c:v>0.80520199999999997</c:v>
                </c:pt>
                <c:pt idx="8842">
                  <c:v>0.80806599999999995</c:v>
                </c:pt>
                <c:pt idx="8843">
                  <c:v>0.80735800000000002</c:v>
                </c:pt>
                <c:pt idx="8844">
                  <c:v>0.81703799999999993</c:v>
                </c:pt>
                <c:pt idx="8845">
                  <c:v>0.8092109999999999</c:v>
                </c:pt>
                <c:pt idx="8846">
                  <c:v>0.79738500000000001</c:v>
                </c:pt>
                <c:pt idx="8847">
                  <c:v>0.80754400000000004</c:v>
                </c:pt>
                <c:pt idx="8848">
                  <c:v>0.81600500000000009</c:v>
                </c:pt>
                <c:pt idx="8849">
                  <c:v>0.81352399999999991</c:v>
                </c:pt>
                <c:pt idx="8850">
                  <c:v>0.8148740000000001</c:v>
                </c:pt>
                <c:pt idx="8851">
                  <c:v>0.81164700000000001</c:v>
                </c:pt>
                <c:pt idx="8852">
                  <c:v>0.7984770000000001</c:v>
                </c:pt>
                <c:pt idx="8853">
                  <c:v>0.8020020000000001</c:v>
                </c:pt>
                <c:pt idx="8854">
                  <c:v>0.81152500000000005</c:v>
                </c:pt>
                <c:pt idx="8855">
                  <c:v>0.80244599999999999</c:v>
                </c:pt>
                <c:pt idx="8856">
                  <c:v>0.79904700000000006</c:v>
                </c:pt>
                <c:pt idx="8857">
                  <c:v>0.80772700000000008</c:v>
                </c:pt>
                <c:pt idx="8858">
                  <c:v>0.80707299999999993</c:v>
                </c:pt>
                <c:pt idx="8859">
                  <c:v>0.80353300000000005</c:v>
                </c:pt>
                <c:pt idx="8860">
                  <c:v>0.81449499999999997</c:v>
                </c:pt>
                <c:pt idx="8861">
                  <c:v>0.81498099999999996</c:v>
                </c:pt>
                <c:pt idx="8862">
                  <c:v>0.799709</c:v>
                </c:pt>
                <c:pt idx="8863">
                  <c:v>0.80207600000000001</c:v>
                </c:pt>
                <c:pt idx="8864">
                  <c:v>0.80679900000000004</c:v>
                </c:pt>
                <c:pt idx="8865">
                  <c:v>0.80229400000000006</c:v>
                </c:pt>
                <c:pt idx="8866">
                  <c:v>0.81037099999999995</c:v>
                </c:pt>
                <c:pt idx="8867">
                  <c:v>0.8194809999999999</c:v>
                </c:pt>
                <c:pt idx="8868">
                  <c:v>0.81303199999999998</c:v>
                </c:pt>
                <c:pt idx="8869">
                  <c:v>0.80891200000000008</c:v>
                </c:pt>
                <c:pt idx="8870">
                  <c:v>0.81895099999999998</c:v>
                </c:pt>
                <c:pt idx="8871">
                  <c:v>0.81926999999999994</c:v>
                </c:pt>
                <c:pt idx="8872">
                  <c:v>0.80879100000000004</c:v>
                </c:pt>
                <c:pt idx="8873">
                  <c:v>0.81537400000000004</c:v>
                </c:pt>
                <c:pt idx="8874">
                  <c:v>0.817747</c:v>
                </c:pt>
                <c:pt idx="8875">
                  <c:v>0.80546399999999996</c:v>
                </c:pt>
                <c:pt idx="8876">
                  <c:v>0.80512800000000007</c:v>
                </c:pt>
                <c:pt idx="8877">
                  <c:v>0.81126300000000007</c:v>
                </c:pt>
                <c:pt idx="8878">
                  <c:v>0.80989899999999992</c:v>
                </c:pt>
                <c:pt idx="8879">
                  <c:v>0.80738700000000008</c:v>
                </c:pt>
                <c:pt idx="8880">
                  <c:v>0.81144599999999989</c:v>
                </c:pt>
                <c:pt idx="8881">
                  <c:v>0.811199</c:v>
                </c:pt>
                <c:pt idx="8882">
                  <c:v>0.80894500000000003</c:v>
                </c:pt>
                <c:pt idx="8883">
                  <c:v>0.81506600000000007</c:v>
                </c:pt>
                <c:pt idx="8884">
                  <c:v>0.81746800000000008</c:v>
                </c:pt>
                <c:pt idx="8885">
                  <c:v>0.81567600000000007</c:v>
                </c:pt>
                <c:pt idx="8886">
                  <c:v>0.8190710000000001</c:v>
                </c:pt>
                <c:pt idx="8887">
                  <c:v>0.8208740000000001</c:v>
                </c:pt>
                <c:pt idx="8888">
                  <c:v>0.81307799999999997</c:v>
                </c:pt>
                <c:pt idx="8889">
                  <c:v>0.81011199999999994</c:v>
                </c:pt>
                <c:pt idx="8890">
                  <c:v>0.81603500000000007</c:v>
                </c:pt>
                <c:pt idx="8891">
                  <c:v>0.81019299999999994</c:v>
                </c:pt>
                <c:pt idx="8892">
                  <c:v>0.80958400000000008</c:v>
                </c:pt>
                <c:pt idx="8893">
                  <c:v>0.82058399999999998</c:v>
                </c:pt>
                <c:pt idx="8894">
                  <c:v>0.81530600000000009</c:v>
                </c:pt>
                <c:pt idx="8895">
                  <c:v>0.81106199999999995</c:v>
                </c:pt>
                <c:pt idx="8896">
                  <c:v>0.81848999999999994</c:v>
                </c:pt>
                <c:pt idx="8897">
                  <c:v>0.81840700000000011</c:v>
                </c:pt>
                <c:pt idx="8898">
                  <c:v>0.8117049999999999</c:v>
                </c:pt>
                <c:pt idx="8899">
                  <c:v>0.81415199999999999</c:v>
                </c:pt>
                <c:pt idx="8900">
                  <c:v>0.81955500000000003</c:v>
                </c:pt>
                <c:pt idx="8901">
                  <c:v>0.80991100000000005</c:v>
                </c:pt>
                <c:pt idx="8902">
                  <c:v>0.80531299999999995</c:v>
                </c:pt>
                <c:pt idx="8903">
                  <c:v>0.81434300000000004</c:v>
                </c:pt>
                <c:pt idx="8904">
                  <c:v>0.81518299999999999</c:v>
                </c:pt>
                <c:pt idx="8905">
                  <c:v>0.81349699999999991</c:v>
                </c:pt>
                <c:pt idx="8906">
                  <c:v>0.81908500000000006</c:v>
                </c:pt>
                <c:pt idx="8907">
                  <c:v>0.82108200000000009</c:v>
                </c:pt>
                <c:pt idx="8908">
                  <c:v>0.81267700000000009</c:v>
                </c:pt>
                <c:pt idx="8909">
                  <c:v>0.81511700000000009</c:v>
                </c:pt>
                <c:pt idx="8910">
                  <c:v>0.82138399999999989</c:v>
                </c:pt>
                <c:pt idx="8911">
                  <c:v>0.81420200000000009</c:v>
                </c:pt>
                <c:pt idx="8912">
                  <c:v>0.81482199999999994</c:v>
                </c:pt>
                <c:pt idx="8913">
                  <c:v>0.82067200000000007</c:v>
                </c:pt>
                <c:pt idx="8914">
                  <c:v>0.81760600000000005</c:v>
                </c:pt>
                <c:pt idx="8915">
                  <c:v>0.8157350000000001</c:v>
                </c:pt>
                <c:pt idx="8916">
                  <c:v>0.819936</c:v>
                </c:pt>
                <c:pt idx="8917">
                  <c:v>0.81936199999999992</c:v>
                </c:pt>
                <c:pt idx="8918">
                  <c:v>0.81293499999999996</c:v>
                </c:pt>
                <c:pt idx="8919">
                  <c:v>0.81546399999999997</c:v>
                </c:pt>
                <c:pt idx="8920">
                  <c:v>0.81923900000000005</c:v>
                </c:pt>
                <c:pt idx="8921">
                  <c:v>0.81630899999999995</c:v>
                </c:pt>
                <c:pt idx="8922">
                  <c:v>0.81884800000000002</c:v>
                </c:pt>
                <c:pt idx="8923">
                  <c:v>0.82021699999999997</c:v>
                </c:pt>
                <c:pt idx="8924">
                  <c:v>0.81499199999999994</c:v>
                </c:pt>
                <c:pt idx="8925">
                  <c:v>0.81313499999999994</c:v>
                </c:pt>
                <c:pt idx="8926">
                  <c:v>0.81903400000000004</c:v>
                </c:pt>
                <c:pt idx="8927">
                  <c:v>0.82053500000000001</c:v>
                </c:pt>
                <c:pt idx="8928">
                  <c:v>0.81953100000000001</c:v>
                </c:pt>
                <c:pt idx="8929">
                  <c:v>0.83018900000000007</c:v>
                </c:pt>
                <c:pt idx="8930">
                  <c:v>0.83253200000000005</c:v>
                </c:pt>
                <c:pt idx="8931">
                  <c:v>0.82523499999999994</c:v>
                </c:pt>
                <c:pt idx="8932">
                  <c:v>0.82612400000000008</c:v>
                </c:pt>
                <c:pt idx="8933">
                  <c:v>0.82629400000000008</c:v>
                </c:pt>
                <c:pt idx="8934">
                  <c:v>0.8208660000000001</c:v>
                </c:pt>
                <c:pt idx="8935">
                  <c:v>0.82213000000000003</c:v>
                </c:pt>
                <c:pt idx="8936">
                  <c:v>0.82538</c:v>
                </c:pt>
                <c:pt idx="8937">
                  <c:v>0.81848399999999999</c:v>
                </c:pt>
                <c:pt idx="8938">
                  <c:v>0.81819500000000001</c:v>
                </c:pt>
                <c:pt idx="8939">
                  <c:v>0.82688899999999999</c:v>
                </c:pt>
                <c:pt idx="8940">
                  <c:v>0.82504299999999997</c:v>
                </c:pt>
                <c:pt idx="8941">
                  <c:v>0.82134599999999991</c:v>
                </c:pt>
                <c:pt idx="8942">
                  <c:v>0.82404799999999989</c:v>
                </c:pt>
                <c:pt idx="8943">
                  <c:v>0.82268000000000008</c:v>
                </c:pt>
                <c:pt idx="8944">
                  <c:v>0.81886100000000006</c:v>
                </c:pt>
                <c:pt idx="8945">
                  <c:v>0.82293900000000009</c:v>
                </c:pt>
                <c:pt idx="8946">
                  <c:v>0.8293839999999999</c:v>
                </c:pt>
                <c:pt idx="8947">
                  <c:v>0.82427699999999993</c:v>
                </c:pt>
                <c:pt idx="8948">
                  <c:v>0.82074099999999994</c:v>
                </c:pt>
                <c:pt idx="8949">
                  <c:v>0.824268</c:v>
                </c:pt>
                <c:pt idx="8950">
                  <c:v>0.823488</c:v>
                </c:pt>
                <c:pt idx="8951">
                  <c:v>0.82208900000000007</c:v>
                </c:pt>
                <c:pt idx="8952">
                  <c:v>0.82039499999999999</c:v>
                </c:pt>
                <c:pt idx="8953">
                  <c:v>0.81924299999999994</c:v>
                </c:pt>
                <c:pt idx="8954">
                  <c:v>0.82012700000000005</c:v>
                </c:pt>
                <c:pt idx="8955">
                  <c:v>0.82396599999999998</c:v>
                </c:pt>
                <c:pt idx="8956">
                  <c:v>0.82558799999999999</c:v>
                </c:pt>
                <c:pt idx="8957">
                  <c:v>0.81689499999999993</c:v>
                </c:pt>
                <c:pt idx="8958">
                  <c:v>0.81864599999999998</c:v>
                </c:pt>
                <c:pt idx="8959">
                  <c:v>0.82932099999999997</c:v>
                </c:pt>
                <c:pt idx="8960">
                  <c:v>0.82859100000000008</c:v>
                </c:pt>
                <c:pt idx="8961">
                  <c:v>0.82949800000000007</c:v>
                </c:pt>
                <c:pt idx="8962">
                  <c:v>0.83573199999999992</c:v>
                </c:pt>
                <c:pt idx="8963">
                  <c:v>0.82984300000000011</c:v>
                </c:pt>
                <c:pt idx="8964">
                  <c:v>0.82268399999999997</c:v>
                </c:pt>
                <c:pt idx="8965">
                  <c:v>0.82936600000000005</c:v>
                </c:pt>
                <c:pt idx="8966">
                  <c:v>0.82355</c:v>
                </c:pt>
                <c:pt idx="8967">
                  <c:v>0.80846499999999999</c:v>
                </c:pt>
                <c:pt idx="8968">
                  <c:v>0.82209599999999994</c:v>
                </c:pt>
                <c:pt idx="8969">
                  <c:v>0.8367150000000001</c:v>
                </c:pt>
                <c:pt idx="8970">
                  <c:v>0.82721899999999993</c:v>
                </c:pt>
                <c:pt idx="8971">
                  <c:v>0.82556099999999999</c:v>
                </c:pt>
                <c:pt idx="8972">
                  <c:v>0.82979399999999992</c:v>
                </c:pt>
                <c:pt idx="8973">
                  <c:v>0.82489699999999999</c:v>
                </c:pt>
                <c:pt idx="8974">
                  <c:v>0.82385599999999992</c:v>
                </c:pt>
                <c:pt idx="8975">
                  <c:v>0.83156500000000011</c:v>
                </c:pt>
                <c:pt idx="8976">
                  <c:v>0.82852900000000007</c:v>
                </c:pt>
                <c:pt idx="8977">
                  <c:v>0.82497299999999996</c:v>
                </c:pt>
                <c:pt idx="8978">
                  <c:v>0.83709699999999998</c:v>
                </c:pt>
                <c:pt idx="8979">
                  <c:v>0.83288399999999996</c:v>
                </c:pt>
                <c:pt idx="8980">
                  <c:v>0.82256599999999991</c:v>
                </c:pt>
                <c:pt idx="8981">
                  <c:v>0.8311059999999999</c:v>
                </c:pt>
                <c:pt idx="8982">
                  <c:v>0.83524299999999996</c:v>
                </c:pt>
                <c:pt idx="8983">
                  <c:v>0.830017</c:v>
                </c:pt>
                <c:pt idx="8984">
                  <c:v>0.83202599999999993</c:v>
                </c:pt>
                <c:pt idx="8985">
                  <c:v>0.83418799999999993</c:v>
                </c:pt>
                <c:pt idx="8986">
                  <c:v>0.82514799999999999</c:v>
                </c:pt>
                <c:pt idx="8987">
                  <c:v>0.82702100000000001</c:v>
                </c:pt>
                <c:pt idx="8988">
                  <c:v>0.83588700000000005</c:v>
                </c:pt>
                <c:pt idx="8989">
                  <c:v>0.82845400000000002</c:v>
                </c:pt>
                <c:pt idx="8990">
                  <c:v>0.8272759999999999</c:v>
                </c:pt>
                <c:pt idx="8991">
                  <c:v>0.83175899999999992</c:v>
                </c:pt>
                <c:pt idx="8992">
                  <c:v>0.82503700000000002</c:v>
                </c:pt>
                <c:pt idx="8993">
                  <c:v>0.82349699999999992</c:v>
                </c:pt>
                <c:pt idx="8994">
                  <c:v>0.832206</c:v>
                </c:pt>
                <c:pt idx="8995">
                  <c:v>0.8356809999999999</c:v>
                </c:pt>
                <c:pt idx="8996">
                  <c:v>0.83163000000000009</c:v>
                </c:pt>
                <c:pt idx="8997">
                  <c:v>0.83444600000000002</c:v>
                </c:pt>
                <c:pt idx="8998">
                  <c:v>0.83401700000000001</c:v>
                </c:pt>
                <c:pt idx="8999">
                  <c:v>0.8257540000000001</c:v>
                </c:pt>
                <c:pt idx="9000">
                  <c:v>0.82884699999999989</c:v>
                </c:pt>
                <c:pt idx="9001">
                  <c:v>0.83372700000000011</c:v>
                </c:pt>
                <c:pt idx="9002">
                  <c:v>0.83294500000000005</c:v>
                </c:pt>
                <c:pt idx="9003">
                  <c:v>0.83110100000000009</c:v>
                </c:pt>
                <c:pt idx="9004">
                  <c:v>0.82983300000000004</c:v>
                </c:pt>
                <c:pt idx="9005">
                  <c:v>0.82993600000000001</c:v>
                </c:pt>
                <c:pt idx="9006">
                  <c:v>0.82659799999999994</c:v>
                </c:pt>
                <c:pt idx="9007">
                  <c:v>0.83226099999999992</c:v>
                </c:pt>
                <c:pt idx="9008">
                  <c:v>0.84263200000000005</c:v>
                </c:pt>
                <c:pt idx="9009">
                  <c:v>0.83801199999999998</c:v>
                </c:pt>
                <c:pt idx="9010">
                  <c:v>0.82534599999999991</c:v>
                </c:pt>
                <c:pt idx="9011">
                  <c:v>0.82234999999999991</c:v>
                </c:pt>
                <c:pt idx="9012">
                  <c:v>0.83131299999999997</c:v>
                </c:pt>
                <c:pt idx="9013">
                  <c:v>0.83456400000000008</c:v>
                </c:pt>
                <c:pt idx="9014">
                  <c:v>0.83517100000000011</c:v>
                </c:pt>
                <c:pt idx="9015">
                  <c:v>0.83990600000000004</c:v>
                </c:pt>
                <c:pt idx="9016">
                  <c:v>0.83612599999999992</c:v>
                </c:pt>
                <c:pt idx="9017">
                  <c:v>0.8380240000000001</c:v>
                </c:pt>
                <c:pt idx="9018">
                  <c:v>0.84435199999999999</c:v>
                </c:pt>
                <c:pt idx="9019">
                  <c:v>0.84057899999999997</c:v>
                </c:pt>
                <c:pt idx="9020">
                  <c:v>0.83986699999999992</c:v>
                </c:pt>
                <c:pt idx="9021">
                  <c:v>0.8450390000000001</c:v>
                </c:pt>
                <c:pt idx="9022">
                  <c:v>0.84039599999999992</c:v>
                </c:pt>
                <c:pt idx="9023">
                  <c:v>0.83102100000000001</c:v>
                </c:pt>
                <c:pt idx="9024">
                  <c:v>0.83319699999999997</c:v>
                </c:pt>
                <c:pt idx="9025">
                  <c:v>0.82987699999999998</c:v>
                </c:pt>
                <c:pt idx="9026">
                  <c:v>0.82400600000000002</c:v>
                </c:pt>
                <c:pt idx="9027">
                  <c:v>0.83586399999999994</c:v>
                </c:pt>
                <c:pt idx="9028">
                  <c:v>0.84057599999999999</c:v>
                </c:pt>
                <c:pt idx="9029">
                  <c:v>0.83405799999999997</c:v>
                </c:pt>
                <c:pt idx="9030">
                  <c:v>0.84038100000000004</c:v>
                </c:pt>
                <c:pt idx="9031">
                  <c:v>0.84619700000000009</c:v>
                </c:pt>
                <c:pt idx="9032">
                  <c:v>0.83353900000000003</c:v>
                </c:pt>
                <c:pt idx="9033">
                  <c:v>0.82740799999999992</c:v>
                </c:pt>
                <c:pt idx="9034">
                  <c:v>0.83560400000000001</c:v>
                </c:pt>
                <c:pt idx="9035">
                  <c:v>0.83343999999999996</c:v>
                </c:pt>
                <c:pt idx="9036">
                  <c:v>0.83361599999999991</c:v>
                </c:pt>
                <c:pt idx="9037">
                  <c:v>0.8422940000000001</c:v>
                </c:pt>
                <c:pt idx="9038">
                  <c:v>0.84070599999999995</c:v>
                </c:pt>
                <c:pt idx="9039">
                  <c:v>0.84239700000000006</c:v>
                </c:pt>
                <c:pt idx="9040">
                  <c:v>0.85084399999999993</c:v>
                </c:pt>
                <c:pt idx="9041">
                  <c:v>0.84864600000000001</c:v>
                </c:pt>
                <c:pt idx="9042">
                  <c:v>0.83949099999999999</c:v>
                </c:pt>
                <c:pt idx="9043">
                  <c:v>0.83940400000000004</c:v>
                </c:pt>
                <c:pt idx="9044">
                  <c:v>0.84532800000000008</c:v>
                </c:pt>
                <c:pt idx="9045">
                  <c:v>0.84060599999999996</c:v>
                </c:pt>
                <c:pt idx="9046">
                  <c:v>0.83397699999999997</c:v>
                </c:pt>
                <c:pt idx="9047">
                  <c:v>0.83605900000000011</c:v>
                </c:pt>
                <c:pt idx="9048">
                  <c:v>0.83560400000000001</c:v>
                </c:pt>
                <c:pt idx="9049">
                  <c:v>0.83605200000000002</c:v>
                </c:pt>
                <c:pt idx="9050">
                  <c:v>0.84148099999999992</c:v>
                </c:pt>
                <c:pt idx="9051">
                  <c:v>0.84042900000000009</c:v>
                </c:pt>
                <c:pt idx="9052">
                  <c:v>0.83349600000000001</c:v>
                </c:pt>
                <c:pt idx="9053">
                  <c:v>0.83761400000000008</c:v>
                </c:pt>
                <c:pt idx="9054">
                  <c:v>0.8477030000000001</c:v>
                </c:pt>
                <c:pt idx="9055">
                  <c:v>0.84312199999999993</c:v>
                </c:pt>
                <c:pt idx="9056">
                  <c:v>0.83808100000000008</c:v>
                </c:pt>
                <c:pt idx="9057">
                  <c:v>0.84231699999999998</c:v>
                </c:pt>
                <c:pt idx="9058">
                  <c:v>0.84526699999999999</c:v>
                </c:pt>
                <c:pt idx="9059">
                  <c:v>0.84115800000000007</c:v>
                </c:pt>
                <c:pt idx="9060">
                  <c:v>0.83724799999999999</c:v>
                </c:pt>
                <c:pt idx="9061">
                  <c:v>0.84382800000000002</c:v>
                </c:pt>
                <c:pt idx="9062">
                  <c:v>0.84650500000000006</c:v>
                </c:pt>
                <c:pt idx="9063">
                  <c:v>0.83916799999999991</c:v>
                </c:pt>
                <c:pt idx="9064">
                  <c:v>0.8367960000000001</c:v>
                </c:pt>
                <c:pt idx="9065">
                  <c:v>0.84111200000000008</c:v>
                </c:pt>
                <c:pt idx="9066">
                  <c:v>0.84125800000000006</c:v>
                </c:pt>
                <c:pt idx="9067">
                  <c:v>0.83731899999999992</c:v>
                </c:pt>
                <c:pt idx="9068">
                  <c:v>0.84087299999999998</c:v>
                </c:pt>
                <c:pt idx="9069">
                  <c:v>0.8475950000000001</c:v>
                </c:pt>
                <c:pt idx="9070">
                  <c:v>0.84830000000000005</c:v>
                </c:pt>
                <c:pt idx="9071">
                  <c:v>0.84559699999999993</c:v>
                </c:pt>
                <c:pt idx="9072">
                  <c:v>0.84580900000000003</c:v>
                </c:pt>
                <c:pt idx="9073">
                  <c:v>0.84947299999999992</c:v>
                </c:pt>
                <c:pt idx="9074">
                  <c:v>0.84271199999999991</c:v>
                </c:pt>
                <c:pt idx="9075">
                  <c:v>0.84105600000000003</c:v>
                </c:pt>
                <c:pt idx="9076">
                  <c:v>0.84720400000000007</c:v>
                </c:pt>
                <c:pt idx="9077">
                  <c:v>0.84200199999999992</c:v>
                </c:pt>
                <c:pt idx="9078">
                  <c:v>0.84472499999999995</c:v>
                </c:pt>
                <c:pt idx="9079">
                  <c:v>0.85637999999999992</c:v>
                </c:pt>
                <c:pt idx="9080">
                  <c:v>0.85368599999999994</c:v>
                </c:pt>
                <c:pt idx="9081">
                  <c:v>0.84016000000000002</c:v>
                </c:pt>
                <c:pt idx="9082">
                  <c:v>0.84039599999999992</c:v>
                </c:pt>
                <c:pt idx="9083">
                  <c:v>0.84855100000000006</c:v>
                </c:pt>
                <c:pt idx="9084">
                  <c:v>0.84502100000000002</c:v>
                </c:pt>
                <c:pt idx="9085">
                  <c:v>0.84445700000000001</c:v>
                </c:pt>
                <c:pt idx="9086">
                  <c:v>0.84790100000000002</c:v>
                </c:pt>
                <c:pt idx="9087">
                  <c:v>0.84642799999999996</c:v>
                </c:pt>
                <c:pt idx="9088">
                  <c:v>0.84479199999999999</c:v>
                </c:pt>
                <c:pt idx="9089">
                  <c:v>0.84402500000000003</c:v>
                </c:pt>
                <c:pt idx="9090">
                  <c:v>0.84261600000000003</c:v>
                </c:pt>
                <c:pt idx="9091">
                  <c:v>0.8396840000000001</c:v>
                </c:pt>
                <c:pt idx="9092">
                  <c:v>0.84569200000000011</c:v>
                </c:pt>
                <c:pt idx="9093">
                  <c:v>0.85331000000000001</c:v>
                </c:pt>
                <c:pt idx="9094">
                  <c:v>0.85030600000000001</c:v>
                </c:pt>
                <c:pt idx="9095">
                  <c:v>0.85216800000000004</c:v>
                </c:pt>
                <c:pt idx="9096">
                  <c:v>0.85392399999999991</c:v>
                </c:pt>
                <c:pt idx="9097">
                  <c:v>0.84582800000000002</c:v>
                </c:pt>
                <c:pt idx="9098">
                  <c:v>0.84466799999999997</c:v>
                </c:pt>
                <c:pt idx="9099">
                  <c:v>0.8530629999999999</c:v>
                </c:pt>
                <c:pt idx="9100">
                  <c:v>0.85441699999999998</c:v>
                </c:pt>
                <c:pt idx="9101">
                  <c:v>0.84750400000000004</c:v>
                </c:pt>
                <c:pt idx="9102">
                  <c:v>0.8497380000000001</c:v>
                </c:pt>
                <c:pt idx="9103">
                  <c:v>0.85120400000000007</c:v>
                </c:pt>
                <c:pt idx="9104">
                  <c:v>0.84439700000000006</c:v>
                </c:pt>
                <c:pt idx="9105">
                  <c:v>0.8485720000000001</c:v>
                </c:pt>
                <c:pt idx="9106">
                  <c:v>0.85647999999999991</c:v>
                </c:pt>
                <c:pt idx="9107">
                  <c:v>0.85104700000000011</c:v>
                </c:pt>
                <c:pt idx="9108">
                  <c:v>0.84533799999999992</c:v>
                </c:pt>
                <c:pt idx="9109">
                  <c:v>0.8509500000000001</c:v>
                </c:pt>
                <c:pt idx="9110">
                  <c:v>0.85309400000000002</c:v>
                </c:pt>
                <c:pt idx="9111">
                  <c:v>0.84592899999999993</c:v>
                </c:pt>
                <c:pt idx="9112">
                  <c:v>0.84722999999999993</c:v>
                </c:pt>
                <c:pt idx="9113">
                  <c:v>0.84769800000000006</c:v>
                </c:pt>
                <c:pt idx="9114">
                  <c:v>0.84259499999999998</c:v>
                </c:pt>
                <c:pt idx="9115">
                  <c:v>0.84671099999999999</c:v>
                </c:pt>
                <c:pt idx="9116">
                  <c:v>0.8502860000000001</c:v>
                </c:pt>
                <c:pt idx="9117">
                  <c:v>0.84965200000000007</c:v>
                </c:pt>
                <c:pt idx="9118">
                  <c:v>0.85811499999999996</c:v>
                </c:pt>
                <c:pt idx="9119">
                  <c:v>0.86322600000000005</c:v>
                </c:pt>
                <c:pt idx="9120">
                  <c:v>0.85213899999999998</c:v>
                </c:pt>
                <c:pt idx="9121">
                  <c:v>0.84752300000000003</c:v>
                </c:pt>
                <c:pt idx="9122">
                  <c:v>0.85403899999999999</c:v>
                </c:pt>
                <c:pt idx="9123">
                  <c:v>0.85165399999999991</c:v>
                </c:pt>
                <c:pt idx="9124">
                  <c:v>0.8512630000000001</c:v>
                </c:pt>
                <c:pt idx="9125">
                  <c:v>0.85977700000000001</c:v>
                </c:pt>
                <c:pt idx="9126">
                  <c:v>0.85968800000000001</c:v>
                </c:pt>
                <c:pt idx="9127">
                  <c:v>0.85464600000000002</c:v>
                </c:pt>
                <c:pt idx="9128">
                  <c:v>0.85314099999999993</c:v>
                </c:pt>
                <c:pt idx="9129">
                  <c:v>0.85508399999999996</c:v>
                </c:pt>
                <c:pt idx="9130">
                  <c:v>0.85446099999999992</c:v>
                </c:pt>
                <c:pt idx="9131">
                  <c:v>0.8532820000000001</c:v>
                </c:pt>
                <c:pt idx="9132">
                  <c:v>0.85495199999999993</c:v>
                </c:pt>
                <c:pt idx="9133">
                  <c:v>0.84818299999999991</c:v>
                </c:pt>
                <c:pt idx="9134">
                  <c:v>0.846163</c:v>
                </c:pt>
                <c:pt idx="9135">
                  <c:v>0.85381200000000002</c:v>
                </c:pt>
                <c:pt idx="9136">
                  <c:v>0.84995200000000004</c:v>
                </c:pt>
                <c:pt idx="9137">
                  <c:v>0.84903700000000004</c:v>
                </c:pt>
                <c:pt idx="9138">
                  <c:v>0.85757400000000006</c:v>
                </c:pt>
                <c:pt idx="9139">
                  <c:v>0.86153999999999997</c:v>
                </c:pt>
                <c:pt idx="9140">
                  <c:v>0.86084000000000005</c:v>
                </c:pt>
                <c:pt idx="9141">
                  <c:v>0.86254699999999995</c:v>
                </c:pt>
                <c:pt idx="9142">
                  <c:v>0.86020000000000008</c:v>
                </c:pt>
                <c:pt idx="9143">
                  <c:v>0.85633099999999995</c:v>
                </c:pt>
                <c:pt idx="9144">
                  <c:v>0.86248999999999998</c:v>
                </c:pt>
                <c:pt idx="9145">
                  <c:v>0.86032799999999998</c:v>
                </c:pt>
                <c:pt idx="9146">
                  <c:v>0.85018700000000003</c:v>
                </c:pt>
                <c:pt idx="9147">
                  <c:v>0.85119400000000001</c:v>
                </c:pt>
                <c:pt idx="9148">
                  <c:v>0.85547100000000009</c:v>
                </c:pt>
                <c:pt idx="9149">
                  <c:v>0.85426599999999997</c:v>
                </c:pt>
                <c:pt idx="9150">
                  <c:v>0.85359999999999991</c:v>
                </c:pt>
                <c:pt idx="9151">
                  <c:v>0.860711</c:v>
                </c:pt>
                <c:pt idx="9152">
                  <c:v>0.86135699999999993</c:v>
                </c:pt>
                <c:pt idx="9153">
                  <c:v>0.85266099999999989</c:v>
                </c:pt>
                <c:pt idx="9154">
                  <c:v>0.8536109999999999</c:v>
                </c:pt>
                <c:pt idx="9155">
                  <c:v>0.85596500000000009</c:v>
                </c:pt>
                <c:pt idx="9156">
                  <c:v>0.85404199999999997</c:v>
                </c:pt>
                <c:pt idx="9157">
                  <c:v>0.85820399999999997</c:v>
                </c:pt>
                <c:pt idx="9158">
                  <c:v>0.86310799999999999</c:v>
                </c:pt>
                <c:pt idx="9159">
                  <c:v>0.86069700000000005</c:v>
                </c:pt>
                <c:pt idx="9160">
                  <c:v>0.85758899999999993</c:v>
                </c:pt>
                <c:pt idx="9161">
                  <c:v>0.85996399999999995</c:v>
                </c:pt>
                <c:pt idx="9162">
                  <c:v>0.86034799999999989</c:v>
                </c:pt>
                <c:pt idx="9163">
                  <c:v>0.85649200000000003</c:v>
                </c:pt>
                <c:pt idx="9164">
                  <c:v>0.85665499999999994</c:v>
                </c:pt>
                <c:pt idx="9165">
                  <c:v>0.85760799999999993</c:v>
                </c:pt>
                <c:pt idx="9166">
                  <c:v>0.85933700000000002</c:v>
                </c:pt>
                <c:pt idx="9167">
                  <c:v>0.8621319999999999</c:v>
                </c:pt>
                <c:pt idx="9168">
                  <c:v>0.8624130000000001</c:v>
                </c:pt>
                <c:pt idx="9169">
                  <c:v>0.85948800000000003</c:v>
                </c:pt>
                <c:pt idx="9170">
                  <c:v>0.85981700000000005</c:v>
                </c:pt>
                <c:pt idx="9171">
                  <c:v>0.86212500000000003</c:v>
                </c:pt>
                <c:pt idx="9172">
                  <c:v>0.85539399999999999</c:v>
                </c:pt>
                <c:pt idx="9173">
                  <c:v>0.85275499999999993</c:v>
                </c:pt>
                <c:pt idx="9174">
                  <c:v>0.86012899999999992</c:v>
                </c:pt>
                <c:pt idx="9175">
                  <c:v>0.86187900000000006</c:v>
                </c:pt>
                <c:pt idx="9176">
                  <c:v>0.86090599999999995</c:v>
                </c:pt>
                <c:pt idx="9177">
                  <c:v>0.86321200000000009</c:v>
                </c:pt>
                <c:pt idx="9178">
                  <c:v>0.86326499999999995</c:v>
                </c:pt>
                <c:pt idx="9179">
                  <c:v>0.86187799999999992</c:v>
                </c:pt>
                <c:pt idx="9180">
                  <c:v>0.86901699999999993</c:v>
                </c:pt>
                <c:pt idx="9181">
                  <c:v>0.87005200000000005</c:v>
                </c:pt>
                <c:pt idx="9182">
                  <c:v>0.86183499999999991</c:v>
                </c:pt>
                <c:pt idx="9183">
                  <c:v>0.86539199999999994</c:v>
                </c:pt>
                <c:pt idx="9184">
                  <c:v>0.86471199999999993</c:v>
                </c:pt>
                <c:pt idx="9185">
                  <c:v>0.85858600000000007</c:v>
                </c:pt>
                <c:pt idx="9186">
                  <c:v>0.86405200000000004</c:v>
                </c:pt>
                <c:pt idx="9187">
                  <c:v>0.86794299999999991</c:v>
                </c:pt>
                <c:pt idx="9188">
                  <c:v>0.86747599999999991</c:v>
                </c:pt>
                <c:pt idx="9189">
                  <c:v>0.86923299999999992</c:v>
                </c:pt>
                <c:pt idx="9190">
                  <c:v>0.87196800000000008</c:v>
                </c:pt>
                <c:pt idx="9191">
                  <c:v>0.864649</c:v>
                </c:pt>
                <c:pt idx="9192">
                  <c:v>0.85600300000000007</c:v>
                </c:pt>
                <c:pt idx="9193">
                  <c:v>0.86274800000000007</c:v>
                </c:pt>
                <c:pt idx="9194">
                  <c:v>0.8598110000000001</c:v>
                </c:pt>
                <c:pt idx="9195">
                  <c:v>0.84890700000000008</c:v>
                </c:pt>
                <c:pt idx="9196">
                  <c:v>0.85427399999999998</c:v>
                </c:pt>
                <c:pt idx="9197">
                  <c:v>0.86533900000000008</c:v>
                </c:pt>
                <c:pt idx="9198">
                  <c:v>0.86747400000000008</c:v>
                </c:pt>
                <c:pt idx="9199">
                  <c:v>0.86710200000000004</c:v>
                </c:pt>
                <c:pt idx="9200">
                  <c:v>0.87168599999999996</c:v>
                </c:pt>
                <c:pt idx="9201">
                  <c:v>0.86890000000000001</c:v>
                </c:pt>
                <c:pt idx="9202">
                  <c:v>0.86602099999999993</c:v>
                </c:pt>
                <c:pt idx="9203">
                  <c:v>0.87102600000000008</c:v>
                </c:pt>
                <c:pt idx="9204">
                  <c:v>0.87022400000000011</c:v>
                </c:pt>
                <c:pt idx="9205">
                  <c:v>0.86647800000000008</c:v>
                </c:pt>
                <c:pt idx="9206">
                  <c:v>0.8655790000000001</c:v>
                </c:pt>
                <c:pt idx="9207">
                  <c:v>0.87009399999999992</c:v>
                </c:pt>
                <c:pt idx="9208">
                  <c:v>0.86935099999999998</c:v>
                </c:pt>
                <c:pt idx="9209">
                  <c:v>0.864012</c:v>
                </c:pt>
                <c:pt idx="9210">
                  <c:v>0.86880500000000005</c:v>
                </c:pt>
                <c:pt idx="9211">
                  <c:v>0.86611299999999991</c:v>
                </c:pt>
                <c:pt idx="9212">
                  <c:v>0.86187299999999989</c:v>
                </c:pt>
                <c:pt idx="9213">
                  <c:v>0.87258799999999992</c:v>
                </c:pt>
                <c:pt idx="9214">
                  <c:v>0.87477000000000005</c:v>
                </c:pt>
                <c:pt idx="9215">
                  <c:v>0.863958</c:v>
                </c:pt>
                <c:pt idx="9216">
                  <c:v>0.86131700000000011</c:v>
                </c:pt>
                <c:pt idx="9217">
                  <c:v>0.86328500000000008</c:v>
                </c:pt>
                <c:pt idx="9218">
                  <c:v>0.85989399999999994</c:v>
                </c:pt>
                <c:pt idx="9219">
                  <c:v>0.86653599999999997</c:v>
                </c:pt>
                <c:pt idx="9220">
                  <c:v>0.87121300000000002</c:v>
                </c:pt>
                <c:pt idx="9221">
                  <c:v>0.861877</c:v>
                </c:pt>
                <c:pt idx="9222">
                  <c:v>0.86459400000000008</c:v>
                </c:pt>
                <c:pt idx="9223">
                  <c:v>0.87472700000000003</c:v>
                </c:pt>
                <c:pt idx="9224">
                  <c:v>0.87476700000000007</c:v>
                </c:pt>
                <c:pt idx="9225">
                  <c:v>0.87140299999999993</c:v>
                </c:pt>
                <c:pt idx="9226">
                  <c:v>0.87813600000000003</c:v>
                </c:pt>
                <c:pt idx="9227">
                  <c:v>0.88095400000000001</c:v>
                </c:pt>
                <c:pt idx="9228">
                  <c:v>0.86852799999999997</c:v>
                </c:pt>
                <c:pt idx="9229">
                  <c:v>0.86889900000000009</c:v>
                </c:pt>
                <c:pt idx="9230">
                  <c:v>0.8737140000000001</c:v>
                </c:pt>
                <c:pt idx="9231">
                  <c:v>0.86599599999999999</c:v>
                </c:pt>
                <c:pt idx="9232">
                  <c:v>0.86766999999999994</c:v>
                </c:pt>
                <c:pt idx="9233">
                  <c:v>0.86847199999999991</c:v>
                </c:pt>
                <c:pt idx="9234">
                  <c:v>0.86379899999999998</c:v>
                </c:pt>
                <c:pt idx="9235">
                  <c:v>0.87241100000000005</c:v>
                </c:pt>
                <c:pt idx="9236">
                  <c:v>0.88198500000000002</c:v>
                </c:pt>
                <c:pt idx="9237">
                  <c:v>0.87199399999999994</c:v>
                </c:pt>
                <c:pt idx="9238">
                  <c:v>0.86309100000000005</c:v>
                </c:pt>
                <c:pt idx="9239">
                  <c:v>0.8750420000000001</c:v>
                </c:pt>
                <c:pt idx="9240">
                  <c:v>0.87479700000000005</c:v>
                </c:pt>
                <c:pt idx="9241">
                  <c:v>0.85993199999999992</c:v>
                </c:pt>
                <c:pt idx="9242">
                  <c:v>0.86332699999999996</c:v>
                </c:pt>
                <c:pt idx="9243">
                  <c:v>0.87469899999999989</c:v>
                </c:pt>
                <c:pt idx="9244">
                  <c:v>0.872973</c:v>
                </c:pt>
                <c:pt idx="9245">
                  <c:v>0.8698189999999999</c:v>
                </c:pt>
                <c:pt idx="9246">
                  <c:v>0.87542300000000006</c:v>
                </c:pt>
                <c:pt idx="9247">
                  <c:v>0.87464699999999995</c:v>
                </c:pt>
                <c:pt idx="9248">
                  <c:v>0.86959300000000006</c:v>
                </c:pt>
                <c:pt idx="9249">
                  <c:v>0.87563100000000005</c:v>
                </c:pt>
                <c:pt idx="9250">
                  <c:v>0.87583499999999992</c:v>
                </c:pt>
                <c:pt idx="9251">
                  <c:v>0.87191799999999997</c:v>
                </c:pt>
                <c:pt idx="9252">
                  <c:v>0.88388500000000003</c:v>
                </c:pt>
                <c:pt idx="9253">
                  <c:v>0.88705300000000009</c:v>
                </c:pt>
                <c:pt idx="9254">
                  <c:v>0.87205599999999994</c:v>
                </c:pt>
                <c:pt idx="9255">
                  <c:v>0.87257099999999999</c:v>
                </c:pt>
                <c:pt idx="9256">
                  <c:v>0.88573499999999994</c:v>
                </c:pt>
                <c:pt idx="9257">
                  <c:v>0.87638299999999991</c:v>
                </c:pt>
                <c:pt idx="9258">
                  <c:v>0.86360799999999993</c:v>
                </c:pt>
                <c:pt idx="9259">
                  <c:v>0.87435400000000008</c:v>
                </c:pt>
                <c:pt idx="9260">
                  <c:v>0.88171599999999994</c:v>
                </c:pt>
                <c:pt idx="9261">
                  <c:v>0.87379099999999998</c:v>
                </c:pt>
                <c:pt idx="9262">
                  <c:v>0.87285400000000002</c:v>
                </c:pt>
                <c:pt idx="9263">
                  <c:v>0.88249899999999992</c:v>
                </c:pt>
                <c:pt idx="9264">
                  <c:v>0.87844900000000004</c:v>
                </c:pt>
                <c:pt idx="9265">
                  <c:v>0.86965099999999995</c:v>
                </c:pt>
                <c:pt idx="9266">
                  <c:v>0.87957400000000008</c:v>
                </c:pt>
                <c:pt idx="9267">
                  <c:v>0.87959100000000001</c:v>
                </c:pt>
                <c:pt idx="9268">
                  <c:v>0.86834300000000009</c:v>
                </c:pt>
                <c:pt idx="9269">
                  <c:v>0.87147799999999997</c:v>
                </c:pt>
                <c:pt idx="9270">
                  <c:v>0.87542399999999998</c:v>
                </c:pt>
                <c:pt idx="9271">
                  <c:v>0.87407900000000005</c:v>
                </c:pt>
                <c:pt idx="9272">
                  <c:v>0.87747799999999998</c:v>
                </c:pt>
                <c:pt idx="9273">
                  <c:v>0.87963199999999997</c:v>
                </c:pt>
                <c:pt idx="9274">
                  <c:v>0.87656599999999996</c:v>
                </c:pt>
                <c:pt idx="9275">
                  <c:v>0.87467399999999995</c:v>
                </c:pt>
                <c:pt idx="9276">
                  <c:v>0.88247399999999998</c:v>
                </c:pt>
                <c:pt idx="9277">
                  <c:v>0.88509900000000008</c:v>
                </c:pt>
                <c:pt idx="9278">
                  <c:v>0.87894800000000006</c:v>
                </c:pt>
                <c:pt idx="9279">
                  <c:v>0.88196099999999999</c:v>
                </c:pt>
                <c:pt idx="9280">
                  <c:v>0.8813120000000001</c:v>
                </c:pt>
                <c:pt idx="9281">
                  <c:v>0.87184499999999998</c:v>
                </c:pt>
                <c:pt idx="9282">
                  <c:v>0.87206199999999989</c:v>
                </c:pt>
                <c:pt idx="9283">
                  <c:v>0.87847600000000003</c:v>
                </c:pt>
                <c:pt idx="9284">
                  <c:v>0.87478699999999998</c:v>
                </c:pt>
                <c:pt idx="9285">
                  <c:v>0.874857</c:v>
                </c:pt>
                <c:pt idx="9286">
                  <c:v>0.88329999999999997</c:v>
                </c:pt>
                <c:pt idx="9287">
                  <c:v>0.87970100000000007</c:v>
                </c:pt>
                <c:pt idx="9288">
                  <c:v>0.87635599999999991</c:v>
                </c:pt>
                <c:pt idx="9289">
                  <c:v>0.881656</c:v>
                </c:pt>
                <c:pt idx="9290">
                  <c:v>0.88400699999999999</c:v>
                </c:pt>
                <c:pt idx="9291">
                  <c:v>0.88376199999999994</c:v>
                </c:pt>
                <c:pt idx="9292">
                  <c:v>0.88628700000000005</c:v>
                </c:pt>
                <c:pt idx="9293">
                  <c:v>0.88454600000000005</c:v>
                </c:pt>
                <c:pt idx="9294">
                  <c:v>0.88067699999999993</c:v>
                </c:pt>
                <c:pt idx="9295">
                  <c:v>0.88792099999999996</c:v>
                </c:pt>
                <c:pt idx="9296">
                  <c:v>0.88728399999999996</c:v>
                </c:pt>
                <c:pt idx="9297">
                  <c:v>0.87614799999999993</c:v>
                </c:pt>
                <c:pt idx="9298">
                  <c:v>0.88099299999999992</c:v>
                </c:pt>
                <c:pt idx="9299">
                  <c:v>0.88682700000000003</c:v>
                </c:pt>
                <c:pt idx="9300">
                  <c:v>0.8775409999999999</c:v>
                </c:pt>
                <c:pt idx="9301">
                  <c:v>0.87178</c:v>
                </c:pt>
                <c:pt idx="9302">
                  <c:v>0.881494</c:v>
                </c:pt>
                <c:pt idx="9303">
                  <c:v>0.88616000000000006</c:v>
                </c:pt>
                <c:pt idx="9304">
                  <c:v>0.87827300000000008</c:v>
                </c:pt>
                <c:pt idx="9305">
                  <c:v>0.88115800000000011</c:v>
                </c:pt>
                <c:pt idx="9306">
                  <c:v>0.88121200000000011</c:v>
                </c:pt>
                <c:pt idx="9307">
                  <c:v>0.87182800000000005</c:v>
                </c:pt>
                <c:pt idx="9308">
                  <c:v>0.87697800000000004</c:v>
                </c:pt>
                <c:pt idx="9309">
                  <c:v>0.88645400000000008</c:v>
                </c:pt>
                <c:pt idx="9310">
                  <c:v>0.88648100000000007</c:v>
                </c:pt>
                <c:pt idx="9311">
                  <c:v>0.8882540000000001</c:v>
                </c:pt>
                <c:pt idx="9312">
                  <c:v>0.89626500000000009</c:v>
                </c:pt>
                <c:pt idx="9313">
                  <c:v>0.88928600000000002</c:v>
                </c:pt>
                <c:pt idx="9314">
                  <c:v>0.87679700000000005</c:v>
                </c:pt>
                <c:pt idx="9315">
                  <c:v>0.88604900000000009</c:v>
                </c:pt>
                <c:pt idx="9316">
                  <c:v>0.88964299999999996</c:v>
                </c:pt>
                <c:pt idx="9317">
                  <c:v>0.87778099999999992</c:v>
                </c:pt>
                <c:pt idx="9318">
                  <c:v>0.88013600000000003</c:v>
                </c:pt>
                <c:pt idx="9319">
                  <c:v>0.89130700000000007</c:v>
                </c:pt>
                <c:pt idx="9320">
                  <c:v>0.88541300000000001</c:v>
                </c:pt>
                <c:pt idx="9321">
                  <c:v>0.87677699999999992</c:v>
                </c:pt>
                <c:pt idx="9322">
                  <c:v>0.88557899999999989</c:v>
                </c:pt>
                <c:pt idx="9323">
                  <c:v>0.89066200000000006</c:v>
                </c:pt>
                <c:pt idx="9324">
                  <c:v>0.8896980000000001</c:v>
                </c:pt>
                <c:pt idx="9325">
                  <c:v>0.891513</c:v>
                </c:pt>
                <c:pt idx="9326">
                  <c:v>0.88757599999999992</c:v>
                </c:pt>
                <c:pt idx="9327">
                  <c:v>0.88141500000000006</c:v>
                </c:pt>
                <c:pt idx="9328">
                  <c:v>0.88062900000000011</c:v>
                </c:pt>
                <c:pt idx="9329">
                  <c:v>0.88387199999999999</c:v>
                </c:pt>
                <c:pt idx="9330">
                  <c:v>0.88679400000000008</c:v>
                </c:pt>
                <c:pt idx="9331">
                  <c:v>0.8908910000000001</c:v>
                </c:pt>
                <c:pt idx="9332">
                  <c:v>0.89179499999999989</c:v>
                </c:pt>
                <c:pt idx="9333">
                  <c:v>0.88363400000000003</c:v>
                </c:pt>
                <c:pt idx="9334">
                  <c:v>0.883432</c:v>
                </c:pt>
                <c:pt idx="9335">
                  <c:v>0.88850399999999996</c:v>
                </c:pt>
                <c:pt idx="9336">
                  <c:v>0.88620699999999997</c:v>
                </c:pt>
                <c:pt idx="9337">
                  <c:v>0.88819599999999999</c:v>
                </c:pt>
                <c:pt idx="9338">
                  <c:v>0.89244999999999997</c:v>
                </c:pt>
                <c:pt idx="9339">
                  <c:v>0.88796900000000001</c:v>
                </c:pt>
                <c:pt idx="9340">
                  <c:v>0.88062299999999993</c:v>
                </c:pt>
                <c:pt idx="9341">
                  <c:v>0.88465600000000011</c:v>
                </c:pt>
                <c:pt idx="9342">
                  <c:v>0.89265299999999992</c:v>
                </c:pt>
                <c:pt idx="9343">
                  <c:v>0.89081600000000005</c:v>
                </c:pt>
                <c:pt idx="9344">
                  <c:v>0.89517099999999994</c:v>
                </c:pt>
                <c:pt idx="9345">
                  <c:v>0.8968259999999999</c:v>
                </c:pt>
                <c:pt idx="9346">
                  <c:v>0.886714</c:v>
                </c:pt>
                <c:pt idx="9347">
                  <c:v>0.88563100000000006</c:v>
                </c:pt>
                <c:pt idx="9348">
                  <c:v>0.89089900000000011</c:v>
                </c:pt>
                <c:pt idx="9349">
                  <c:v>0.88906599999999991</c:v>
                </c:pt>
                <c:pt idx="9350">
                  <c:v>0.88354700000000008</c:v>
                </c:pt>
                <c:pt idx="9351">
                  <c:v>0.88908000000000009</c:v>
                </c:pt>
                <c:pt idx="9352">
                  <c:v>0.89695799999999992</c:v>
                </c:pt>
                <c:pt idx="9353">
                  <c:v>0.89616699999999994</c:v>
                </c:pt>
                <c:pt idx="9354">
                  <c:v>0.89546400000000004</c:v>
                </c:pt>
                <c:pt idx="9355">
                  <c:v>0.89195399999999991</c:v>
                </c:pt>
                <c:pt idx="9356">
                  <c:v>0.88735999999999993</c:v>
                </c:pt>
                <c:pt idx="9357">
                  <c:v>0.89033899999999999</c:v>
                </c:pt>
                <c:pt idx="9358">
                  <c:v>0.89386699999999997</c:v>
                </c:pt>
                <c:pt idx="9359">
                  <c:v>0.8940459999999999</c:v>
                </c:pt>
                <c:pt idx="9360">
                  <c:v>0.89332999999999996</c:v>
                </c:pt>
                <c:pt idx="9361">
                  <c:v>0.8941380000000001</c:v>
                </c:pt>
                <c:pt idx="9362">
                  <c:v>0.88978899999999994</c:v>
                </c:pt>
                <c:pt idx="9363">
                  <c:v>0.88604599999999989</c:v>
                </c:pt>
                <c:pt idx="9364">
                  <c:v>0.89180999999999999</c:v>
                </c:pt>
                <c:pt idx="9365">
                  <c:v>0.89388099999999993</c:v>
                </c:pt>
                <c:pt idx="9366">
                  <c:v>0.8892580000000001</c:v>
                </c:pt>
                <c:pt idx="9367">
                  <c:v>0.88774200000000003</c:v>
                </c:pt>
                <c:pt idx="9368">
                  <c:v>0.89123700000000006</c:v>
                </c:pt>
                <c:pt idx="9369">
                  <c:v>0.88951899999999995</c:v>
                </c:pt>
                <c:pt idx="9370">
                  <c:v>0.89036800000000005</c:v>
                </c:pt>
                <c:pt idx="9371">
                  <c:v>0.90287800000000007</c:v>
                </c:pt>
                <c:pt idx="9372">
                  <c:v>0.90431799999999996</c:v>
                </c:pt>
                <c:pt idx="9373">
                  <c:v>0.90014900000000009</c:v>
                </c:pt>
                <c:pt idx="9374">
                  <c:v>0.90541099999999997</c:v>
                </c:pt>
                <c:pt idx="9375">
                  <c:v>0.90383600000000008</c:v>
                </c:pt>
                <c:pt idx="9376">
                  <c:v>0.89313799999999999</c:v>
                </c:pt>
                <c:pt idx="9377">
                  <c:v>0.88693700000000009</c:v>
                </c:pt>
                <c:pt idx="9378">
                  <c:v>0.88922499999999993</c:v>
                </c:pt>
                <c:pt idx="9379">
                  <c:v>0.89190100000000005</c:v>
                </c:pt>
                <c:pt idx="9380">
                  <c:v>0.89498300000000008</c:v>
                </c:pt>
                <c:pt idx="9381">
                  <c:v>0.90109799999999995</c:v>
                </c:pt>
                <c:pt idx="9382">
                  <c:v>0.90017799999999992</c:v>
                </c:pt>
                <c:pt idx="9383">
                  <c:v>0.89557200000000003</c:v>
                </c:pt>
                <c:pt idx="9384">
                  <c:v>0.89451799999999992</c:v>
                </c:pt>
                <c:pt idx="9385">
                  <c:v>0.89468400000000003</c:v>
                </c:pt>
                <c:pt idx="9386">
                  <c:v>0.89280099999999996</c:v>
                </c:pt>
                <c:pt idx="9387">
                  <c:v>0.89408700000000008</c:v>
                </c:pt>
                <c:pt idx="9388">
                  <c:v>0.90029000000000003</c:v>
                </c:pt>
                <c:pt idx="9389">
                  <c:v>0.89458799999999994</c:v>
                </c:pt>
                <c:pt idx="9390">
                  <c:v>0.89138399999999995</c:v>
                </c:pt>
                <c:pt idx="9391">
                  <c:v>0.90057100000000001</c:v>
                </c:pt>
                <c:pt idx="9392">
                  <c:v>0.89924699999999991</c:v>
                </c:pt>
                <c:pt idx="9393">
                  <c:v>0.89094800000000007</c:v>
                </c:pt>
                <c:pt idx="9394">
                  <c:v>0.89121800000000007</c:v>
                </c:pt>
                <c:pt idx="9395">
                  <c:v>0.89615299999999998</c:v>
                </c:pt>
                <c:pt idx="9396">
                  <c:v>0.89759499999999992</c:v>
                </c:pt>
                <c:pt idx="9397">
                  <c:v>0.90327500000000005</c:v>
                </c:pt>
                <c:pt idx="9398">
                  <c:v>0.90589900000000001</c:v>
                </c:pt>
                <c:pt idx="9399">
                  <c:v>0.89707800000000004</c:v>
                </c:pt>
                <c:pt idx="9400">
                  <c:v>0.90127500000000005</c:v>
                </c:pt>
                <c:pt idx="9401">
                  <c:v>0.908447</c:v>
                </c:pt>
                <c:pt idx="9402">
                  <c:v>0.89666500000000005</c:v>
                </c:pt>
                <c:pt idx="9403">
                  <c:v>0.89222200000000007</c:v>
                </c:pt>
                <c:pt idx="9404">
                  <c:v>0.8983239999999999</c:v>
                </c:pt>
                <c:pt idx="9405">
                  <c:v>0.89487800000000006</c:v>
                </c:pt>
                <c:pt idx="9406">
                  <c:v>0.89277899999999999</c:v>
                </c:pt>
                <c:pt idx="9407">
                  <c:v>0.90202000000000004</c:v>
                </c:pt>
                <c:pt idx="9408">
                  <c:v>0.90123599999999993</c:v>
                </c:pt>
                <c:pt idx="9409">
                  <c:v>0.89417900000000006</c:v>
                </c:pt>
                <c:pt idx="9410">
                  <c:v>0.90353499999999998</c:v>
                </c:pt>
                <c:pt idx="9411">
                  <c:v>0.90401799999999999</c:v>
                </c:pt>
                <c:pt idx="9412">
                  <c:v>0.892455</c:v>
                </c:pt>
                <c:pt idx="9413">
                  <c:v>0.90037300000000009</c:v>
                </c:pt>
                <c:pt idx="9414">
                  <c:v>0.90822500000000006</c:v>
                </c:pt>
                <c:pt idx="9415">
                  <c:v>0.90193999999999996</c:v>
                </c:pt>
                <c:pt idx="9416">
                  <c:v>0.90312700000000001</c:v>
                </c:pt>
                <c:pt idx="9417">
                  <c:v>0.90827199999999997</c:v>
                </c:pt>
                <c:pt idx="9418">
                  <c:v>0.90152499999999991</c:v>
                </c:pt>
                <c:pt idx="9419">
                  <c:v>0.89990100000000006</c:v>
                </c:pt>
                <c:pt idx="9420">
                  <c:v>0.91049099999999994</c:v>
                </c:pt>
                <c:pt idx="9421">
                  <c:v>0.90682700000000005</c:v>
                </c:pt>
                <c:pt idx="9422">
                  <c:v>0.90038400000000007</c:v>
                </c:pt>
                <c:pt idx="9423">
                  <c:v>0.9076010000000001</c:v>
                </c:pt>
                <c:pt idx="9424">
                  <c:v>0.90704399999999996</c:v>
                </c:pt>
                <c:pt idx="9425">
                  <c:v>0.89659399999999989</c:v>
                </c:pt>
                <c:pt idx="9426">
                  <c:v>0.89664199999999994</c:v>
                </c:pt>
                <c:pt idx="9427">
                  <c:v>0.90318399999999999</c:v>
                </c:pt>
                <c:pt idx="9428">
                  <c:v>0.89982300000000004</c:v>
                </c:pt>
                <c:pt idx="9429">
                  <c:v>0.89870399999999995</c:v>
                </c:pt>
                <c:pt idx="9430">
                  <c:v>0.90266899999999994</c:v>
                </c:pt>
                <c:pt idx="9431">
                  <c:v>0.90076200000000006</c:v>
                </c:pt>
                <c:pt idx="9432">
                  <c:v>0.90277999999999992</c:v>
                </c:pt>
                <c:pt idx="9433">
                  <c:v>0.90358899999999998</c:v>
                </c:pt>
                <c:pt idx="9434">
                  <c:v>0.90090200000000009</c:v>
                </c:pt>
                <c:pt idx="9435">
                  <c:v>0.90453300000000003</c:v>
                </c:pt>
                <c:pt idx="9436">
                  <c:v>0.90960299999999994</c:v>
                </c:pt>
                <c:pt idx="9437">
                  <c:v>0.909856</c:v>
                </c:pt>
                <c:pt idx="9438">
                  <c:v>0.90405200000000008</c:v>
                </c:pt>
                <c:pt idx="9439">
                  <c:v>0.90222200000000008</c:v>
                </c:pt>
                <c:pt idx="9440">
                  <c:v>0.9033230000000001</c:v>
                </c:pt>
                <c:pt idx="9441">
                  <c:v>0.90353100000000008</c:v>
                </c:pt>
                <c:pt idx="9442">
                  <c:v>0.90571299999999999</c:v>
                </c:pt>
                <c:pt idx="9443">
                  <c:v>0.907856</c:v>
                </c:pt>
                <c:pt idx="9444">
                  <c:v>0.911273</c:v>
                </c:pt>
                <c:pt idx="9445">
                  <c:v>0.91309900000000011</c:v>
                </c:pt>
                <c:pt idx="9446">
                  <c:v>0.91425200000000006</c:v>
                </c:pt>
                <c:pt idx="9447">
                  <c:v>0.90989399999999998</c:v>
                </c:pt>
                <c:pt idx="9448">
                  <c:v>0.89982099999999998</c:v>
                </c:pt>
                <c:pt idx="9449">
                  <c:v>0.90629500000000007</c:v>
                </c:pt>
                <c:pt idx="9450">
                  <c:v>0.91289500000000001</c:v>
                </c:pt>
                <c:pt idx="9451">
                  <c:v>0.90538300000000005</c:v>
                </c:pt>
                <c:pt idx="9452">
                  <c:v>0.90608</c:v>
                </c:pt>
                <c:pt idx="9453">
                  <c:v>0.91203199999999995</c:v>
                </c:pt>
                <c:pt idx="9454">
                  <c:v>0.9085430000000001</c:v>
                </c:pt>
                <c:pt idx="9455">
                  <c:v>0.9006590000000001</c:v>
                </c:pt>
                <c:pt idx="9456">
                  <c:v>0.90496899999999991</c:v>
                </c:pt>
                <c:pt idx="9457">
                  <c:v>0.91138199999999991</c:v>
                </c:pt>
                <c:pt idx="9458">
                  <c:v>0.9080109999999999</c:v>
                </c:pt>
                <c:pt idx="9459">
                  <c:v>0.9116200000000001</c:v>
                </c:pt>
                <c:pt idx="9460">
                  <c:v>0.91403999999999996</c:v>
                </c:pt>
                <c:pt idx="9461">
                  <c:v>0.90583600000000009</c:v>
                </c:pt>
                <c:pt idx="9462">
                  <c:v>0.90680200000000011</c:v>
                </c:pt>
                <c:pt idx="9463">
                  <c:v>0.91113099999999991</c:v>
                </c:pt>
                <c:pt idx="9464">
                  <c:v>0.90782099999999999</c:v>
                </c:pt>
                <c:pt idx="9465">
                  <c:v>0.9085049999999999</c:v>
                </c:pt>
                <c:pt idx="9466">
                  <c:v>0.91562999999999994</c:v>
                </c:pt>
                <c:pt idx="9467">
                  <c:v>0.91062599999999994</c:v>
                </c:pt>
                <c:pt idx="9468">
                  <c:v>0.90455200000000002</c:v>
                </c:pt>
                <c:pt idx="9469">
                  <c:v>0.91164299999999998</c:v>
                </c:pt>
                <c:pt idx="9470">
                  <c:v>0.90908100000000003</c:v>
                </c:pt>
                <c:pt idx="9471">
                  <c:v>0.90162900000000001</c:v>
                </c:pt>
                <c:pt idx="9472">
                  <c:v>0.90793600000000008</c:v>
                </c:pt>
                <c:pt idx="9473">
                  <c:v>0.9135629999999999</c:v>
                </c:pt>
                <c:pt idx="9474">
                  <c:v>0.90390799999999993</c:v>
                </c:pt>
                <c:pt idx="9475">
                  <c:v>0.90378000000000003</c:v>
                </c:pt>
                <c:pt idx="9476">
                  <c:v>0.92003100000000004</c:v>
                </c:pt>
                <c:pt idx="9477">
                  <c:v>0.91938900000000001</c:v>
                </c:pt>
                <c:pt idx="9478">
                  <c:v>0.90972999999999993</c:v>
                </c:pt>
                <c:pt idx="9479">
                  <c:v>0.910887</c:v>
                </c:pt>
                <c:pt idx="9480">
                  <c:v>0.91499200000000003</c:v>
                </c:pt>
                <c:pt idx="9481">
                  <c:v>0.91490699999999991</c:v>
                </c:pt>
                <c:pt idx="9482">
                  <c:v>0.91321699999999995</c:v>
                </c:pt>
                <c:pt idx="9483">
                  <c:v>0.91450399999999998</c:v>
                </c:pt>
                <c:pt idx="9484">
                  <c:v>0.91155199999999992</c:v>
                </c:pt>
                <c:pt idx="9485">
                  <c:v>0.90789900000000001</c:v>
                </c:pt>
                <c:pt idx="9486">
                  <c:v>0.91470800000000008</c:v>
                </c:pt>
                <c:pt idx="9487">
                  <c:v>0.9183079999999999</c:v>
                </c:pt>
                <c:pt idx="9488">
                  <c:v>0.91509400000000007</c:v>
                </c:pt>
                <c:pt idx="9489">
                  <c:v>0.91485499999999997</c:v>
                </c:pt>
                <c:pt idx="9490">
                  <c:v>0.91072400000000009</c:v>
                </c:pt>
                <c:pt idx="9491">
                  <c:v>0.90822599999999998</c:v>
                </c:pt>
                <c:pt idx="9492">
                  <c:v>0.91532300000000011</c:v>
                </c:pt>
                <c:pt idx="9493">
                  <c:v>0.91656399999999993</c:v>
                </c:pt>
                <c:pt idx="9494">
                  <c:v>0.9093150000000001</c:v>
                </c:pt>
                <c:pt idx="9495">
                  <c:v>0.91129299999999991</c:v>
                </c:pt>
                <c:pt idx="9496">
                  <c:v>0.91536499999999998</c:v>
                </c:pt>
                <c:pt idx="9497">
                  <c:v>0.90942100000000003</c:v>
                </c:pt>
                <c:pt idx="9498">
                  <c:v>0.91145199999999993</c:v>
                </c:pt>
                <c:pt idx="9499">
                  <c:v>0.91555399999999998</c:v>
                </c:pt>
                <c:pt idx="9500">
                  <c:v>0.90989399999999998</c:v>
                </c:pt>
                <c:pt idx="9501">
                  <c:v>0.9082079999999999</c:v>
                </c:pt>
                <c:pt idx="9502">
                  <c:v>0.92100399999999993</c:v>
                </c:pt>
                <c:pt idx="9503">
                  <c:v>0.9250179999999999</c:v>
                </c:pt>
                <c:pt idx="9504">
                  <c:v>0.9080649999999999</c:v>
                </c:pt>
                <c:pt idx="9505">
                  <c:v>0.91309599999999991</c:v>
                </c:pt>
                <c:pt idx="9506">
                  <c:v>0.92898400000000003</c:v>
                </c:pt>
                <c:pt idx="9507">
                  <c:v>0.91951999999999989</c:v>
                </c:pt>
                <c:pt idx="9508">
                  <c:v>0.9146510000000001</c:v>
                </c:pt>
                <c:pt idx="9509">
                  <c:v>0.92295600000000011</c:v>
                </c:pt>
                <c:pt idx="9510">
                  <c:v>0.92192000000000007</c:v>
                </c:pt>
                <c:pt idx="9511">
                  <c:v>0.91600400000000004</c:v>
                </c:pt>
                <c:pt idx="9512">
                  <c:v>0.91893899999999995</c:v>
                </c:pt>
                <c:pt idx="9513">
                  <c:v>0.91900399999999993</c:v>
                </c:pt>
                <c:pt idx="9514">
                  <c:v>0.9108639999999999</c:v>
                </c:pt>
                <c:pt idx="9515">
                  <c:v>0.9131450000000001</c:v>
                </c:pt>
                <c:pt idx="9516">
                  <c:v>0.91731999999999991</c:v>
                </c:pt>
                <c:pt idx="9517">
                  <c:v>0.91579999999999995</c:v>
                </c:pt>
                <c:pt idx="9518">
                  <c:v>0.91842099999999993</c:v>
                </c:pt>
                <c:pt idx="9519">
                  <c:v>0.9247510000000001</c:v>
                </c:pt>
                <c:pt idx="9520">
                  <c:v>0.92581899999999995</c:v>
                </c:pt>
                <c:pt idx="9521">
                  <c:v>0.92103500000000005</c:v>
                </c:pt>
                <c:pt idx="9522">
                  <c:v>0.92283300000000001</c:v>
                </c:pt>
                <c:pt idx="9523">
                  <c:v>0.92221799999999998</c:v>
                </c:pt>
                <c:pt idx="9524">
                  <c:v>0.91737899999999994</c:v>
                </c:pt>
                <c:pt idx="9525">
                  <c:v>0.92189699999999997</c:v>
                </c:pt>
                <c:pt idx="9526">
                  <c:v>0.91959400000000002</c:v>
                </c:pt>
                <c:pt idx="9527">
                  <c:v>0.91505299999999989</c:v>
                </c:pt>
                <c:pt idx="9528">
                  <c:v>0.92083300000000001</c:v>
                </c:pt>
                <c:pt idx="9529">
                  <c:v>0.9225540000000001</c:v>
                </c:pt>
                <c:pt idx="9530">
                  <c:v>0.91705100000000006</c:v>
                </c:pt>
                <c:pt idx="9531">
                  <c:v>0.91577500000000001</c:v>
                </c:pt>
                <c:pt idx="9532">
                  <c:v>0.9212260000000001</c:v>
                </c:pt>
                <c:pt idx="9533">
                  <c:v>0.91525300000000009</c:v>
                </c:pt>
                <c:pt idx="9534">
                  <c:v>0.90970100000000009</c:v>
                </c:pt>
                <c:pt idx="9535">
                  <c:v>0.91870800000000008</c:v>
                </c:pt>
                <c:pt idx="9536">
                  <c:v>0.91897600000000002</c:v>
                </c:pt>
                <c:pt idx="9537">
                  <c:v>0.91635700000000009</c:v>
                </c:pt>
                <c:pt idx="9538">
                  <c:v>0.92282500000000001</c:v>
                </c:pt>
                <c:pt idx="9539">
                  <c:v>0.92435200000000006</c:v>
                </c:pt>
                <c:pt idx="9540">
                  <c:v>0.92119100000000009</c:v>
                </c:pt>
                <c:pt idx="9541">
                  <c:v>0.92654499999999995</c:v>
                </c:pt>
                <c:pt idx="9542">
                  <c:v>0.93246300000000004</c:v>
                </c:pt>
                <c:pt idx="9543">
                  <c:v>0.9262189999999999</c:v>
                </c:pt>
                <c:pt idx="9544">
                  <c:v>0.92373499999999997</c:v>
                </c:pt>
                <c:pt idx="9545">
                  <c:v>0.93076000000000003</c:v>
                </c:pt>
                <c:pt idx="9546">
                  <c:v>0.93131600000000003</c:v>
                </c:pt>
                <c:pt idx="9547">
                  <c:v>0.92629300000000003</c:v>
                </c:pt>
                <c:pt idx="9548">
                  <c:v>0.92341699999999993</c:v>
                </c:pt>
                <c:pt idx="9549">
                  <c:v>0.92433199999999993</c:v>
                </c:pt>
                <c:pt idx="9550">
                  <c:v>0.92048899999999989</c:v>
                </c:pt>
                <c:pt idx="9551">
                  <c:v>0.92259099999999994</c:v>
                </c:pt>
                <c:pt idx="9552">
                  <c:v>0.93026300000000006</c:v>
                </c:pt>
                <c:pt idx="9553">
                  <c:v>0.9210830000000001</c:v>
                </c:pt>
                <c:pt idx="9554">
                  <c:v>0.91776600000000008</c:v>
                </c:pt>
                <c:pt idx="9555">
                  <c:v>0.92841200000000002</c:v>
                </c:pt>
                <c:pt idx="9556">
                  <c:v>0.92858499999999999</c:v>
                </c:pt>
                <c:pt idx="9557">
                  <c:v>0.92260300000000006</c:v>
                </c:pt>
                <c:pt idx="9558">
                  <c:v>0.924153</c:v>
                </c:pt>
                <c:pt idx="9559">
                  <c:v>0.92518699999999998</c:v>
                </c:pt>
                <c:pt idx="9560">
                  <c:v>0.91986999999999997</c:v>
                </c:pt>
                <c:pt idx="9561">
                  <c:v>0.92211299999999996</c:v>
                </c:pt>
                <c:pt idx="9562">
                  <c:v>0.92676200000000009</c:v>
                </c:pt>
                <c:pt idx="9563">
                  <c:v>0.92459000000000002</c:v>
                </c:pt>
                <c:pt idx="9564">
                  <c:v>0.92546100000000009</c:v>
                </c:pt>
                <c:pt idx="9565">
                  <c:v>0.92305199999999998</c:v>
                </c:pt>
                <c:pt idx="9566">
                  <c:v>0.91827400000000003</c:v>
                </c:pt>
                <c:pt idx="9567">
                  <c:v>0.92043300000000006</c:v>
                </c:pt>
                <c:pt idx="9568">
                  <c:v>0.92490399999999995</c:v>
                </c:pt>
                <c:pt idx="9569">
                  <c:v>0.92390299999999992</c:v>
                </c:pt>
                <c:pt idx="9570">
                  <c:v>0.92305499999999996</c:v>
                </c:pt>
                <c:pt idx="9571">
                  <c:v>0.93495299999999992</c:v>
                </c:pt>
                <c:pt idx="9572">
                  <c:v>0.93979799999999991</c:v>
                </c:pt>
                <c:pt idx="9573">
                  <c:v>0.93148199999999992</c:v>
                </c:pt>
                <c:pt idx="9574">
                  <c:v>0.92932999999999999</c:v>
                </c:pt>
                <c:pt idx="9575">
                  <c:v>0.93062</c:v>
                </c:pt>
                <c:pt idx="9576">
                  <c:v>0.92804200000000003</c:v>
                </c:pt>
                <c:pt idx="9577">
                  <c:v>0.926709</c:v>
                </c:pt>
                <c:pt idx="9578">
                  <c:v>0.93048200000000003</c:v>
                </c:pt>
                <c:pt idx="9579">
                  <c:v>0.92932199999999998</c:v>
                </c:pt>
                <c:pt idx="9580">
                  <c:v>0.92396699999999998</c:v>
                </c:pt>
                <c:pt idx="9581">
                  <c:v>0.92891400000000002</c:v>
                </c:pt>
                <c:pt idx="9582">
                  <c:v>0.93098600000000009</c:v>
                </c:pt>
                <c:pt idx="9583">
                  <c:v>0.926234</c:v>
                </c:pt>
                <c:pt idx="9584">
                  <c:v>0.92801399999999989</c:v>
                </c:pt>
                <c:pt idx="9585">
                  <c:v>0.93210499999999996</c:v>
                </c:pt>
                <c:pt idx="9586">
                  <c:v>0.93146499999999999</c:v>
                </c:pt>
                <c:pt idx="9587">
                  <c:v>0.92811500000000002</c:v>
                </c:pt>
                <c:pt idx="9588">
                  <c:v>0.9303840000000001</c:v>
                </c:pt>
                <c:pt idx="9589">
                  <c:v>0.93039800000000006</c:v>
                </c:pt>
                <c:pt idx="9590">
                  <c:v>0.92894600000000005</c:v>
                </c:pt>
                <c:pt idx="9591">
                  <c:v>0.9322649999999999</c:v>
                </c:pt>
                <c:pt idx="9592">
                  <c:v>0.9282109999999999</c:v>
                </c:pt>
                <c:pt idx="9593">
                  <c:v>0.92536599999999991</c:v>
                </c:pt>
                <c:pt idx="9594">
                  <c:v>0.93663999999999992</c:v>
                </c:pt>
                <c:pt idx="9595">
                  <c:v>0.94084100000000004</c:v>
                </c:pt>
                <c:pt idx="9596">
                  <c:v>0.92990700000000004</c:v>
                </c:pt>
                <c:pt idx="9597">
                  <c:v>0.92796400000000001</c:v>
                </c:pt>
                <c:pt idx="9598">
                  <c:v>0.93683399999999994</c:v>
                </c:pt>
                <c:pt idx="9599">
                  <c:v>0.93005899999999997</c:v>
                </c:pt>
                <c:pt idx="9600">
                  <c:v>0.9227209999999999</c:v>
                </c:pt>
                <c:pt idx="9601">
                  <c:v>0.92915600000000009</c:v>
                </c:pt>
                <c:pt idx="9602">
                  <c:v>0.931481</c:v>
                </c:pt>
                <c:pt idx="9603">
                  <c:v>0.93070800000000009</c:v>
                </c:pt>
                <c:pt idx="9604">
                  <c:v>0.93012899999999998</c:v>
                </c:pt>
                <c:pt idx="9605">
                  <c:v>0.9291879999999999</c:v>
                </c:pt>
                <c:pt idx="9606">
                  <c:v>0.93150200000000005</c:v>
                </c:pt>
                <c:pt idx="9607">
                  <c:v>0.93738199999999994</c:v>
                </c:pt>
                <c:pt idx="9608">
                  <c:v>0.93788300000000002</c:v>
                </c:pt>
                <c:pt idx="9609">
                  <c:v>0.93184099999999992</c:v>
                </c:pt>
                <c:pt idx="9610">
                  <c:v>0.93220100000000006</c:v>
                </c:pt>
                <c:pt idx="9611">
                  <c:v>0.93509099999999989</c:v>
                </c:pt>
                <c:pt idx="9612">
                  <c:v>0.93569799999999992</c:v>
                </c:pt>
                <c:pt idx="9613">
                  <c:v>0.93621299999999996</c:v>
                </c:pt>
                <c:pt idx="9614">
                  <c:v>0.93467900000000004</c:v>
                </c:pt>
                <c:pt idx="9615">
                  <c:v>0.93145499999999992</c:v>
                </c:pt>
                <c:pt idx="9616">
                  <c:v>0.92582199999999992</c:v>
                </c:pt>
                <c:pt idx="9617">
                  <c:v>0.9329829999999999</c:v>
                </c:pt>
                <c:pt idx="9618">
                  <c:v>0.94439699999999993</c:v>
                </c:pt>
                <c:pt idx="9619">
                  <c:v>0.93831200000000003</c:v>
                </c:pt>
                <c:pt idx="9620">
                  <c:v>0.9345159999999999</c:v>
                </c:pt>
                <c:pt idx="9621">
                  <c:v>0.93985300000000005</c:v>
                </c:pt>
                <c:pt idx="9622">
                  <c:v>0.93768300000000004</c:v>
                </c:pt>
                <c:pt idx="9623">
                  <c:v>0.93124999999999991</c:v>
                </c:pt>
                <c:pt idx="9624">
                  <c:v>0.9336279999999999</c:v>
                </c:pt>
                <c:pt idx="9625">
                  <c:v>0.93651400000000007</c:v>
                </c:pt>
                <c:pt idx="9626">
                  <c:v>0.9309639999999999</c:v>
                </c:pt>
                <c:pt idx="9627">
                  <c:v>0.93518900000000005</c:v>
                </c:pt>
                <c:pt idx="9628">
                  <c:v>0.94152400000000003</c:v>
                </c:pt>
                <c:pt idx="9629">
                  <c:v>0.9351830000000001</c:v>
                </c:pt>
                <c:pt idx="9630">
                  <c:v>0.93782600000000005</c:v>
                </c:pt>
                <c:pt idx="9631">
                  <c:v>0.94710399999999995</c:v>
                </c:pt>
                <c:pt idx="9632">
                  <c:v>0.94236600000000004</c:v>
                </c:pt>
                <c:pt idx="9633">
                  <c:v>0.93446699999999994</c:v>
                </c:pt>
                <c:pt idx="9634">
                  <c:v>0.93751800000000007</c:v>
                </c:pt>
                <c:pt idx="9635">
                  <c:v>0.93768300000000004</c:v>
                </c:pt>
                <c:pt idx="9636">
                  <c:v>0.93597799999999998</c:v>
                </c:pt>
                <c:pt idx="9637">
                  <c:v>0.9467620000000001</c:v>
                </c:pt>
                <c:pt idx="9638">
                  <c:v>0.94380200000000003</c:v>
                </c:pt>
                <c:pt idx="9639">
                  <c:v>0.93092200000000003</c:v>
                </c:pt>
                <c:pt idx="9640">
                  <c:v>0.93718100000000004</c:v>
                </c:pt>
                <c:pt idx="9641">
                  <c:v>0.94321600000000005</c:v>
                </c:pt>
                <c:pt idx="9642">
                  <c:v>0.934612</c:v>
                </c:pt>
                <c:pt idx="9643">
                  <c:v>0.93000100000000008</c:v>
                </c:pt>
                <c:pt idx="9644">
                  <c:v>0.93842399999999992</c:v>
                </c:pt>
                <c:pt idx="9645">
                  <c:v>0.94125999999999999</c:v>
                </c:pt>
                <c:pt idx="9646">
                  <c:v>0.93744800000000006</c:v>
                </c:pt>
                <c:pt idx="9647">
                  <c:v>0.94218099999999994</c:v>
                </c:pt>
                <c:pt idx="9648">
                  <c:v>0.9389289999999999</c:v>
                </c:pt>
                <c:pt idx="9649">
                  <c:v>0.93449399999999994</c:v>
                </c:pt>
                <c:pt idx="9650">
                  <c:v>0.93994599999999995</c:v>
                </c:pt>
                <c:pt idx="9651">
                  <c:v>0.94018800000000002</c:v>
                </c:pt>
                <c:pt idx="9652">
                  <c:v>0.93611500000000003</c:v>
                </c:pt>
                <c:pt idx="9653">
                  <c:v>0.9399519999999999</c:v>
                </c:pt>
                <c:pt idx="9654">
                  <c:v>0.94640999999999997</c:v>
                </c:pt>
                <c:pt idx="9655">
                  <c:v>0.93989199999999995</c:v>
                </c:pt>
                <c:pt idx="9656">
                  <c:v>0.93906299999999998</c:v>
                </c:pt>
                <c:pt idx="9657">
                  <c:v>0.94977299999999998</c:v>
                </c:pt>
                <c:pt idx="9658">
                  <c:v>0.94539400000000007</c:v>
                </c:pt>
                <c:pt idx="9659">
                  <c:v>0.93508999999999998</c:v>
                </c:pt>
                <c:pt idx="9660">
                  <c:v>0.93614099999999989</c:v>
                </c:pt>
                <c:pt idx="9661">
                  <c:v>0.93733700000000009</c:v>
                </c:pt>
                <c:pt idx="9662">
                  <c:v>0.93982399999999999</c:v>
                </c:pt>
                <c:pt idx="9663">
                  <c:v>0.9475070000000001</c:v>
                </c:pt>
                <c:pt idx="9664">
                  <c:v>0.94669800000000004</c:v>
                </c:pt>
                <c:pt idx="9665">
                  <c:v>0.93862500000000004</c:v>
                </c:pt>
                <c:pt idx="9666">
                  <c:v>0.9461679999999999</c:v>
                </c:pt>
                <c:pt idx="9667">
                  <c:v>0.9526079999999999</c:v>
                </c:pt>
                <c:pt idx="9668">
                  <c:v>0.94265899999999991</c:v>
                </c:pt>
                <c:pt idx="9669">
                  <c:v>0.94257499999999994</c:v>
                </c:pt>
                <c:pt idx="9670">
                  <c:v>0.94935600000000009</c:v>
                </c:pt>
                <c:pt idx="9671">
                  <c:v>0.94330000000000003</c:v>
                </c:pt>
                <c:pt idx="9672">
                  <c:v>0.93426399999999998</c:v>
                </c:pt>
                <c:pt idx="9673">
                  <c:v>0.94075299999999995</c:v>
                </c:pt>
                <c:pt idx="9674">
                  <c:v>0.94789600000000007</c:v>
                </c:pt>
                <c:pt idx="9675">
                  <c:v>0.94267400000000001</c:v>
                </c:pt>
                <c:pt idx="9676">
                  <c:v>0.94460600000000006</c:v>
                </c:pt>
                <c:pt idx="9677">
                  <c:v>0.94721499999999992</c:v>
                </c:pt>
                <c:pt idx="9678">
                  <c:v>0.94349599999999989</c:v>
                </c:pt>
                <c:pt idx="9679">
                  <c:v>0.94613600000000009</c:v>
                </c:pt>
                <c:pt idx="9680">
                  <c:v>0.94807299999999994</c:v>
                </c:pt>
                <c:pt idx="9681">
                  <c:v>0.94642800000000005</c:v>
                </c:pt>
                <c:pt idx="9682">
                  <c:v>0.94523000000000001</c:v>
                </c:pt>
                <c:pt idx="9683">
                  <c:v>0.94793900000000009</c:v>
                </c:pt>
                <c:pt idx="9684">
                  <c:v>0.95048599999999994</c:v>
                </c:pt>
                <c:pt idx="9685">
                  <c:v>0.94505700000000004</c:v>
                </c:pt>
                <c:pt idx="9686">
                  <c:v>0.94233300000000009</c:v>
                </c:pt>
                <c:pt idx="9687">
                  <c:v>0.94531900000000002</c:v>
                </c:pt>
                <c:pt idx="9688">
                  <c:v>0.94459899999999997</c:v>
                </c:pt>
                <c:pt idx="9689">
                  <c:v>0.9410130000000001</c:v>
                </c:pt>
                <c:pt idx="9690">
                  <c:v>0.94748399999999999</c:v>
                </c:pt>
                <c:pt idx="9691">
                  <c:v>0.95538600000000007</c:v>
                </c:pt>
                <c:pt idx="9692">
                  <c:v>0.9509240000000001</c:v>
                </c:pt>
                <c:pt idx="9693">
                  <c:v>0.95041700000000007</c:v>
                </c:pt>
                <c:pt idx="9694">
                  <c:v>0.95312200000000002</c:v>
                </c:pt>
                <c:pt idx="9695">
                  <c:v>0.94585999999999992</c:v>
                </c:pt>
                <c:pt idx="9696">
                  <c:v>0.945608</c:v>
                </c:pt>
                <c:pt idx="9697">
                  <c:v>0.95501799999999992</c:v>
                </c:pt>
                <c:pt idx="9698">
                  <c:v>0.9521980000000001</c:v>
                </c:pt>
                <c:pt idx="9699">
                  <c:v>0.94587899999999991</c:v>
                </c:pt>
                <c:pt idx="9700">
                  <c:v>0.94848500000000002</c:v>
                </c:pt>
                <c:pt idx="9701">
                  <c:v>0.94735499999999995</c:v>
                </c:pt>
                <c:pt idx="9702">
                  <c:v>0.94082899999999992</c:v>
                </c:pt>
                <c:pt idx="9703">
                  <c:v>0.94590599999999991</c:v>
                </c:pt>
                <c:pt idx="9704">
                  <c:v>0.95086800000000005</c:v>
                </c:pt>
                <c:pt idx="9705">
                  <c:v>0.94618000000000002</c:v>
                </c:pt>
                <c:pt idx="9706">
                  <c:v>0.94932400000000006</c:v>
                </c:pt>
                <c:pt idx="9707">
                  <c:v>0.95182100000000003</c:v>
                </c:pt>
                <c:pt idx="9708">
                  <c:v>0.94756400000000007</c:v>
                </c:pt>
                <c:pt idx="9709">
                  <c:v>0.94838700000000009</c:v>
                </c:pt>
                <c:pt idx="9710">
                  <c:v>0.95165999999999995</c:v>
                </c:pt>
                <c:pt idx="9711">
                  <c:v>0.949187</c:v>
                </c:pt>
                <c:pt idx="9712">
                  <c:v>0.94368099999999999</c:v>
                </c:pt>
                <c:pt idx="9713">
                  <c:v>0.95012500000000011</c:v>
                </c:pt>
                <c:pt idx="9714">
                  <c:v>0.95748000000000011</c:v>
                </c:pt>
                <c:pt idx="9715">
                  <c:v>0.95337999999999989</c:v>
                </c:pt>
                <c:pt idx="9716">
                  <c:v>0.95100899999999999</c:v>
                </c:pt>
                <c:pt idx="9717">
                  <c:v>0.95283699999999993</c:v>
                </c:pt>
                <c:pt idx="9718">
                  <c:v>0.94992399999999999</c:v>
                </c:pt>
                <c:pt idx="9719">
                  <c:v>0.94758699999999996</c:v>
                </c:pt>
                <c:pt idx="9720">
                  <c:v>0.95276699999999992</c:v>
                </c:pt>
                <c:pt idx="9721">
                  <c:v>0.95158699999999996</c:v>
                </c:pt>
                <c:pt idx="9722">
                  <c:v>0.94937699999999992</c:v>
                </c:pt>
                <c:pt idx="9723">
                  <c:v>0.9577389999999999</c:v>
                </c:pt>
                <c:pt idx="9724">
                  <c:v>0.95918900000000007</c:v>
                </c:pt>
                <c:pt idx="9725">
                  <c:v>0.95618599999999998</c:v>
                </c:pt>
                <c:pt idx="9726">
                  <c:v>0.95927099999999998</c:v>
                </c:pt>
                <c:pt idx="9727">
                  <c:v>0.96328999999999998</c:v>
                </c:pt>
                <c:pt idx="9728">
                  <c:v>0.95746799999999999</c:v>
                </c:pt>
                <c:pt idx="9729">
                  <c:v>0.94960899999999993</c:v>
                </c:pt>
                <c:pt idx="9730">
                  <c:v>0.95389799999999991</c:v>
                </c:pt>
                <c:pt idx="9731">
                  <c:v>0.95317399999999997</c:v>
                </c:pt>
                <c:pt idx="9732">
                  <c:v>0.95071799999999995</c:v>
                </c:pt>
                <c:pt idx="9733">
                  <c:v>0.958758</c:v>
                </c:pt>
                <c:pt idx="9734">
                  <c:v>0.95801899999999995</c:v>
                </c:pt>
                <c:pt idx="9735">
                  <c:v>0.95083300000000004</c:v>
                </c:pt>
                <c:pt idx="9736">
                  <c:v>0.95834799999999998</c:v>
                </c:pt>
                <c:pt idx="9737">
                  <c:v>0.96660799999999991</c:v>
                </c:pt>
                <c:pt idx="9738">
                  <c:v>0.9534180000000001</c:v>
                </c:pt>
                <c:pt idx="9739">
                  <c:v>0.95003499999999996</c:v>
                </c:pt>
                <c:pt idx="9740">
                  <c:v>0.96267199999999997</c:v>
                </c:pt>
                <c:pt idx="9741">
                  <c:v>0.95674900000000007</c:v>
                </c:pt>
                <c:pt idx="9742">
                  <c:v>0.94409399999999999</c:v>
                </c:pt>
                <c:pt idx="9743">
                  <c:v>0.94670900000000002</c:v>
                </c:pt>
                <c:pt idx="9744">
                  <c:v>0.95372699999999999</c:v>
                </c:pt>
                <c:pt idx="9745">
                  <c:v>0.95321400000000001</c:v>
                </c:pt>
                <c:pt idx="9746">
                  <c:v>0.9543060000000001</c:v>
                </c:pt>
                <c:pt idx="9747">
                  <c:v>0.95760200000000006</c:v>
                </c:pt>
                <c:pt idx="9748">
                  <c:v>0.95173599999999992</c:v>
                </c:pt>
                <c:pt idx="9749">
                  <c:v>0.95418899999999995</c:v>
                </c:pt>
                <c:pt idx="9750">
                  <c:v>0.96293899999999999</c:v>
                </c:pt>
                <c:pt idx="9751">
                  <c:v>0.95751600000000003</c:v>
                </c:pt>
                <c:pt idx="9752">
                  <c:v>0.951125</c:v>
                </c:pt>
                <c:pt idx="9753">
                  <c:v>0.95748900000000003</c:v>
                </c:pt>
                <c:pt idx="9754">
                  <c:v>0.96442000000000005</c:v>
                </c:pt>
                <c:pt idx="9755">
                  <c:v>0.95642800000000006</c:v>
                </c:pt>
                <c:pt idx="9756">
                  <c:v>0.9517850000000001</c:v>
                </c:pt>
                <c:pt idx="9757">
                  <c:v>0.956982</c:v>
                </c:pt>
                <c:pt idx="9758">
                  <c:v>0.95303000000000004</c:v>
                </c:pt>
                <c:pt idx="9759">
                  <c:v>0.95689200000000008</c:v>
                </c:pt>
                <c:pt idx="9760">
                  <c:v>0.96623499999999996</c:v>
                </c:pt>
                <c:pt idx="9761">
                  <c:v>0.96284799999999993</c:v>
                </c:pt>
                <c:pt idx="9762">
                  <c:v>0.95850400000000002</c:v>
                </c:pt>
                <c:pt idx="9763">
                  <c:v>0.958372</c:v>
                </c:pt>
                <c:pt idx="9764">
                  <c:v>0.96270600000000006</c:v>
                </c:pt>
                <c:pt idx="9765">
                  <c:v>0.96439399999999997</c:v>
                </c:pt>
                <c:pt idx="9766">
                  <c:v>0.96232699999999993</c:v>
                </c:pt>
                <c:pt idx="9767">
                  <c:v>0.95971800000000007</c:v>
                </c:pt>
                <c:pt idx="9768">
                  <c:v>0.95283899999999999</c:v>
                </c:pt>
                <c:pt idx="9769">
                  <c:v>0.95302599999999993</c:v>
                </c:pt>
                <c:pt idx="9770">
                  <c:v>0.95819399999999999</c:v>
                </c:pt>
                <c:pt idx="9771">
                  <c:v>0.96219600000000005</c:v>
                </c:pt>
                <c:pt idx="9772">
                  <c:v>0.9629859999999999</c:v>
                </c:pt>
                <c:pt idx="9773">
                  <c:v>0.95956100000000011</c:v>
                </c:pt>
                <c:pt idx="9774">
                  <c:v>0.96158699999999997</c:v>
                </c:pt>
                <c:pt idx="9775">
                  <c:v>0.96484600000000009</c:v>
                </c:pt>
                <c:pt idx="9776">
                  <c:v>0.964785</c:v>
                </c:pt>
                <c:pt idx="9777">
                  <c:v>0.96329200000000004</c:v>
                </c:pt>
                <c:pt idx="9778">
                  <c:v>0.96206199999999997</c:v>
                </c:pt>
                <c:pt idx="9779">
                  <c:v>0.96391800000000005</c:v>
                </c:pt>
                <c:pt idx="9780">
                  <c:v>0.96341699999999997</c:v>
                </c:pt>
                <c:pt idx="9781">
                  <c:v>0.95799300000000009</c:v>
                </c:pt>
                <c:pt idx="9782">
                  <c:v>0.95582400000000001</c:v>
                </c:pt>
                <c:pt idx="9783">
                  <c:v>0.96604299999999999</c:v>
                </c:pt>
                <c:pt idx="9784">
                  <c:v>0.96744999999999992</c:v>
                </c:pt>
                <c:pt idx="9785">
                  <c:v>0.95609199999999994</c:v>
                </c:pt>
                <c:pt idx="9786">
                  <c:v>0.96354999999999991</c:v>
                </c:pt>
                <c:pt idx="9787">
                  <c:v>0.97175100000000003</c:v>
                </c:pt>
                <c:pt idx="9788">
                  <c:v>0.96176700000000004</c:v>
                </c:pt>
                <c:pt idx="9789">
                  <c:v>0.95999799999999991</c:v>
                </c:pt>
                <c:pt idx="9790">
                  <c:v>0.96850600000000009</c:v>
                </c:pt>
                <c:pt idx="9791">
                  <c:v>0.9671209999999999</c:v>
                </c:pt>
                <c:pt idx="9792">
                  <c:v>0.95978800000000009</c:v>
                </c:pt>
                <c:pt idx="9793">
                  <c:v>0.96355100000000005</c:v>
                </c:pt>
                <c:pt idx="9794">
                  <c:v>0.96703699999999992</c:v>
                </c:pt>
                <c:pt idx="9795">
                  <c:v>0.96077600000000007</c:v>
                </c:pt>
                <c:pt idx="9796">
                  <c:v>0.96252099999999996</c:v>
                </c:pt>
                <c:pt idx="9797">
                  <c:v>0.96685200000000004</c:v>
                </c:pt>
                <c:pt idx="9798">
                  <c:v>0.96446300000000007</c:v>
                </c:pt>
                <c:pt idx="9799">
                  <c:v>0.9650129999999999</c:v>
                </c:pt>
                <c:pt idx="9800">
                  <c:v>0.96809900000000004</c:v>
                </c:pt>
                <c:pt idx="9801">
                  <c:v>0.96347399999999994</c:v>
                </c:pt>
                <c:pt idx="9802">
                  <c:v>0.96144199999999991</c:v>
                </c:pt>
                <c:pt idx="9803">
                  <c:v>0.96874499999999997</c:v>
                </c:pt>
                <c:pt idx="9804">
                  <c:v>0.96293999999999991</c:v>
                </c:pt>
                <c:pt idx="9805">
                  <c:v>0.95743800000000001</c:v>
                </c:pt>
                <c:pt idx="9806">
                  <c:v>0.97002799999999989</c:v>
                </c:pt>
                <c:pt idx="9807">
                  <c:v>0.96880300000000008</c:v>
                </c:pt>
                <c:pt idx="9808">
                  <c:v>0.96006199999999997</c:v>
                </c:pt>
                <c:pt idx="9809">
                  <c:v>0.967441</c:v>
                </c:pt>
                <c:pt idx="9810">
                  <c:v>0.9760359999999999</c:v>
                </c:pt>
                <c:pt idx="9811">
                  <c:v>0.96845000000000003</c:v>
                </c:pt>
                <c:pt idx="9812">
                  <c:v>0.96246900000000002</c:v>
                </c:pt>
                <c:pt idx="9813">
                  <c:v>0.97131100000000004</c:v>
                </c:pt>
                <c:pt idx="9814">
                  <c:v>0.96934699999999996</c:v>
                </c:pt>
                <c:pt idx="9815">
                  <c:v>0.96107999999999993</c:v>
                </c:pt>
                <c:pt idx="9816">
                  <c:v>0.96312700000000007</c:v>
                </c:pt>
                <c:pt idx="9817">
                  <c:v>0.965422</c:v>
                </c:pt>
                <c:pt idx="9818">
                  <c:v>0.96541100000000002</c:v>
                </c:pt>
                <c:pt idx="9819">
                  <c:v>0.96522299999999994</c:v>
                </c:pt>
                <c:pt idx="9820">
                  <c:v>0.9662599999999999</c:v>
                </c:pt>
                <c:pt idx="9821">
                  <c:v>0.97015600000000002</c:v>
                </c:pt>
                <c:pt idx="9822">
                  <c:v>0.97593599999999991</c:v>
                </c:pt>
                <c:pt idx="9823">
                  <c:v>0.9788079999999999</c:v>
                </c:pt>
                <c:pt idx="9824">
                  <c:v>0.9743440000000001</c:v>
                </c:pt>
                <c:pt idx="9825">
                  <c:v>0.97209900000000005</c:v>
                </c:pt>
                <c:pt idx="9826">
                  <c:v>0.97241399999999989</c:v>
                </c:pt>
                <c:pt idx="9827">
                  <c:v>0.97121199999999996</c:v>
                </c:pt>
                <c:pt idx="9828">
                  <c:v>0.97042600000000001</c:v>
                </c:pt>
                <c:pt idx="9829">
                  <c:v>0.9717340000000001</c:v>
                </c:pt>
                <c:pt idx="9830">
                  <c:v>0.97429300000000008</c:v>
                </c:pt>
                <c:pt idx="9831">
                  <c:v>0.97264700000000004</c:v>
                </c:pt>
                <c:pt idx="9832">
                  <c:v>0.97417299999999996</c:v>
                </c:pt>
                <c:pt idx="9833">
                  <c:v>0.97784399999999994</c:v>
                </c:pt>
                <c:pt idx="9834">
                  <c:v>0.97469800000000006</c:v>
                </c:pt>
                <c:pt idx="9835">
                  <c:v>0.96845200000000009</c:v>
                </c:pt>
                <c:pt idx="9836">
                  <c:v>0.96623600000000009</c:v>
                </c:pt>
                <c:pt idx="9837">
                  <c:v>0.97441599999999995</c:v>
                </c:pt>
                <c:pt idx="9838">
                  <c:v>0.97511400000000004</c:v>
                </c:pt>
                <c:pt idx="9839">
                  <c:v>0.97153099999999992</c:v>
                </c:pt>
                <c:pt idx="9840">
                  <c:v>0.97389199999999998</c:v>
                </c:pt>
                <c:pt idx="9841">
                  <c:v>0.96777200000000008</c:v>
                </c:pt>
                <c:pt idx="9842">
                  <c:v>0.96913699999999992</c:v>
                </c:pt>
                <c:pt idx="9843">
                  <c:v>0.97755499999999995</c:v>
                </c:pt>
                <c:pt idx="9844">
                  <c:v>0.97238599999999997</c:v>
                </c:pt>
                <c:pt idx="9845">
                  <c:v>0.96566799999999997</c:v>
                </c:pt>
                <c:pt idx="9846">
                  <c:v>0.96754300000000004</c:v>
                </c:pt>
                <c:pt idx="9847">
                  <c:v>0.96817099999999989</c:v>
                </c:pt>
                <c:pt idx="9848">
                  <c:v>0.96574599999999999</c:v>
                </c:pt>
                <c:pt idx="9849">
                  <c:v>0.97283900000000001</c:v>
                </c:pt>
                <c:pt idx="9850">
                  <c:v>0.98048200000000008</c:v>
                </c:pt>
                <c:pt idx="9851">
                  <c:v>0.97550200000000009</c:v>
                </c:pt>
                <c:pt idx="9852">
                  <c:v>0.97585300000000008</c:v>
                </c:pt>
                <c:pt idx="9853">
                  <c:v>0.97568499999999991</c:v>
                </c:pt>
                <c:pt idx="9854">
                  <c:v>0.96534300000000006</c:v>
                </c:pt>
                <c:pt idx="9855">
                  <c:v>0.9652670000000001</c:v>
                </c:pt>
                <c:pt idx="9856">
                  <c:v>0.980626</c:v>
                </c:pt>
                <c:pt idx="9857">
                  <c:v>0.98753000000000002</c:v>
                </c:pt>
                <c:pt idx="9858">
                  <c:v>0.97710499999999989</c:v>
                </c:pt>
                <c:pt idx="9859">
                  <c:v>0.97221399999999991</c:v>
                </c:pt>
                <c:pt idx="9860">
                  <c:v>0.97443600000000008</c:v>
                </c:pt>
                <c:pt idx="9861">
                  <c:v>0.97344699999999995</c:v>
                </c:pt>
                <c:pt idx="9862">
                  <c:v>0.9752019999999999</c:v>
                </c:pt>
                <c:pt idx="9863">
                  <c:v>0.97466000000000008</c:v>
                </c:pt>
                <c:pt idx="9864">
                  <c:v>0.97286099999999998</c:v>
                </c:pt>
                <c:pt idx="9865">
                  <c:v>0.97593799999999997</c:v>
                </c:pt>
                <c:pt idx="9866">
                  <c:v>0.97819199999999995</c:v>
                </c:pt>
                <c:pt idx="9867">
                  <c:v>0.97684100000000007</c:v>
                </c:pt>
                <c:pt idx="9868">
                  <c:v>0.977881</c:v>
                </c:pt>
                <c:pt idx="9869">
                  <c:v>0.97852000000000006</c:v>
                </c:pt>
                <c:pt idx="9870">
                  <c:v>0.97388300000000005</c:v>
                </c:pt>
                <c:pt idx="9871">
                  <c:v>0.97478400000000009</c:v>
                </c:pt>
                <c:pt idx="9872">
                  <c:v>0.97932100000000011</c:v>
                </c:pt>
                <c:pt idx="9873">
                  <c:v>0.9751479999999999</c:v>
                </c:pt>
                <c:pt idx="9874">
                  <c:v>0.97420499999999999</c:v>
                </c:pt>
                <c:pt idx="9875">
                  <c:v>0.97959799999999997</c:v>
                </c:pt>
                <c:pt idx="9876">
                  <c:v>0.97738100000000006</c:v>
                </c:pt>
                <c:pt idx="9877">
                  <c:v>0.97289200000000009</c:v>
                </c:pt>
                <c:pt idx="9878">
                  <c:v>0.98157199999999989</c:v>
                </c:pt>
                <c:pt idx="9879">
                  <c:v>0.98749799999999999</c:v>
                </c:pt>
                <c:pt idx="9880">
                  <c:v>0.97851400000000011</c:v>
                </c:pt>
                <c:pt idx="9881">
                  <c:v>0.979684</c:v>
                </c:pt>
                <c:pt idx="9882">
                  <c:v>0.98437799999999998</c:v>
                </c:pt>
                <c:pt idx="9883">
                  <c:v>0.97499899999999995</c:v>
                </c:pt>
                <c:pt idx="9884">
                  <c:v>0.973935</c:v>
                </c:pt>
                <c:pt idx="9885">
                  <c:v>0.9837229999999999</c:v>
                </c:pt>
                <c:pt idx="9886">
                  <c:v>0.98468399999999989</c:v>
                </c:pt>
                <c:pt idx="9887">
                  <c:v>0.98262399999999994</c:v>
                </c:pt>
                <c:pt idx="9888">
                  <c:v>0.98711199999999999</c:v>
                </c:pt>
                <c:pt idx="9889">
                  <c:v>0.98256900000000003</c:v>
                </c:pt>
                <c:pt idx="9890">
                  <c:v>0.97111999999999998</c:v>
                </c:pt>
                <c:pt idx="9891">
                  <c:v>0.97822100000000001</c:v>
                </c:pt>
                <c:pt idx="9892">
                  <c:v>0.98816900000000008</c:v>
                </c:pt>
                <c:pt idx="9893">
                  <c:v>0.9800310000000001</c:v>
                </c:pt>
                <c:pt idx="9894">
                  <c:v>0.97476300000000005</c:v>
                </c:pt>
                <c:pt idx="9895">
                  <c:v>0.98175900000000005</c:v>
                </c:pt>
                <c:pt idx="9896">
                  <c:v>0.98347999999999991</c:v>
                </c:pt>
                <c:pt idx="9897">
                  <c:v>0.98287100000000005</c:v>
                </c:pt>
                <c:pt idx="9898">
                  <c:v>0.98805199999999993</c:v>
                </c:pt>
                <c:pt idx="9899">
                  <c:v>0.984796</c:v>
                </c:pt>
                <c:pt idx="9900">
                  <c:v>0.97930099999999998</c:v>
                </c:pt>
                <c:pt idx="9901">
                  <c:v>0.98538700000000001</c:v>
                </c:pt>
                <c:pt idx="9902">
                  <c:v>0.98507600000000006</c:v>
                </c:pt>
                <c:pt idx="9903">
                  <c:v>0.9807539999999999</c:v>
                </c:pt>
                <c:pt idx="9904">
                  <c:v>0.98050999999999999</c:v>
                </c:pt>
                <c:pt idx="9905">
                  <c:v>0.9774020000000001</c:v>
                </c:pt>
                <c:pt idx="9906">
                  <c:v>0.97505700000000006</c:v>
                </c:pt>
                <c:pt idx="9907">
                  <c:v>0.97988600000000003</c:v>
                </c:pt>
                <c:pt idx="9908">
                  <c:v>0.98633700000000002</c:v>
                </c:pt>
                <c:pt idx="9909">
                  <c:v>0.98176599999999992</c:v>
                </c:pt>
                <c:pt idx="9910">
                  <c:v>0.97644799999999998</c:v>
                </c:pt>
                <c:pt idx="9911">
                  <c:v>0.98436699999999999</c:v>
                </c:pt>
                <c:pt idx="9912">
                  <c:v>0.98852999999999991</c:v>
                </c:pt>
                <c:pt idx="9913">
                  <c:v>0.9843869999999999</c:v>
                </c:pt>
                <c:pt idx="9914">
                  <c:v>0.98043100000000005</c:v>
                </c:pt>
                <c:pt idx="9915">
                  <c:v>0.98163</c:v>
                </c:pt>
                <c:pt idx="9916">
                  <c:v>0.98356200000000005</c:v>
                </c:pt>
                <c:pt idx="9917">
                  <c:v>0.98449999999999993</c:v>
                </c:pt>
                <c:pt idx="9918">
                  <c:v>0.98788300000000007</c:v>
                </c:pt>
                <c:pt idx="9919">
                  <c:v>0.98502099999999992</c:v>
                </c:pt>
                <c:pt idx="9920">
                  <c:v>0.98503399999999997</c:v>
                </c:pt>
                <c:pt idx="9921">
                  <c:v>0.99065899999999996</c:v>
                </c:pt>
                <c:pt idx="9922">
                  <c:v>0.98828899999999997</c:v>
                </c:pt>
                <c:pt idx="9923">
                  <c:v>0.98212600000000005</c:v>
                </c:pt>
                <c:pt idx="9924">
                  <c:v>0.98493699999999995</c:v>
                </c:pt>
                <c:pt idx="9925">
                  <c:v>0.98973500000000003</c:v>
                </c:pt>
                <c:pt idx="9926">
                  <c:v>0.9857769999999999</c:v>
                </c:pt>
                <c:pt idx="9927">
                  <c:v>0.98370299999999999</c:v>
                </c:pt>
                <c:pt idx="9928">
                  <c:v>0.9888570000000001</c:v>
                </c:pt>
                <c:pt idx="9929">
                  <c:v>0.98542400000000008</c:v>
                </c:pt>
                <c:pt idx="9930">
                  <c:v>0.97964999999999991</c:v>
                </c:pt>
                <c:pt idx="9931">
                  <c:v>0.98233999999999999</c:v>
                </c:pt>
                <c:pt idx="9932">
                  <c:v>0.98580599999999996</c:v>
                </c:pt>
                <c:pt idx="9933">
                  <c:v>0.98999199999999998</c:v>
                </c:pt>
                <c:pt idx="9934">
                  <c:v>0.99432100000000001</c:v>
                </c:pt>
                <c:pt idx="9935">
                  <c:v>0.98994699999999991</c:v>
                </c:pt>
                <c:pt idx="9936">
                  <c:v>0.98380899999999993</c:v>
                </c:pt>
                <c:pt idx="9937">
                  <c:v>0.99179400000000006</c:v>
                </c:pt>
                <c:pt idx="9938">
                  <c:v>0.99295399999999989</c:v>
                </c:pt>
                <c:pt idx="9939">
                  <c:v>0.9825060000000001</c:v>
                </c:pt>
                <c:pt idx="9940">
                  <c:v>0.98816100000000007</c:v>
                </c:pt>
                <c:pt idx="9941">
                  <c:v>0.995201</c:v>
                </c:pt>
                <c:pt idx="9942">
                  <c:v>0.99045399999999995</c:v>
                </c:pt>
                <c:pt idx="9943">
                  <c:v>0.99045699999999992</c:v>
                </c:pt>
                <c:pt idx="9944">
                  <c:v>0.99548100000000006</c:v>
                </c:pt>
                <c:pt idx="9945">
                  <c:v>0.99112399999999989</c:v>
                </c:pt>
                <c:pt idx="9946">
                  <c:v>0.98989600000000011</c:v>
                </c:pt>
                <c:pt idx="9947">
                  <c:v>1.001118</c:v>
                </c:pt>
                <c:pt idx="9948">
                  <c:v>0.99689699999999992</c:v>
                </c:pt>
                <c:pt idx="9949">
                  <c:v>0.98494499999999996</c:v>
                </c:pt>
                <c:pt idx="9950">
                  <c:v>0.98658099999999993</c:v>
                </c:pt>
                <c:pt idx="9951">
                  <c:v>0.987676</c:v>
                </c:pt>
                <c:pt idx="9952">
                  <c:v>0.98651899999999992</c:v>
                </c:pt>
                <c:pt idx="9953">
                  <c:v>0.9880469999999999</c:v>
                </c:pt>
                <c:pt idx="9954">
                  <c:v>0.9920469999999999</c:v>
                </c:pt>
                <c:pt idx="9955">
                  <c:v>0.98986400000000008</c:v>
                </c:pt>
                <c:pt idx="9956">
                  <c:v>0.98442600000000002</c:v>
                </c:pt>
                <c:pt idx="9957">
                  <c:v>0.989533</c:v>
                </c:pt>
                <c:pt idx="9958">
                  <c:v>0.99267100000000008</c:v>
                </c:pt>
                <c:pt idx="9959">
                  <c:v>0.99134699999999998</c:v>
                </c:pt>
                <c:pt idx="9960">
                  <c:v>0.99488500000000002</c:v>
                </c:pt>
                <c:pt idx="9961">
                  <c:v>0.99589499999999997</c:v>
                </c:pt>
                <c:pt idx="9962">
                  <c:v>0.99000899999999992</c:v>
                </c:pt>
                <c:pt idx="9963">
                  <c:v>0.989568</c:v>
                </c:pt>
                <c:pt idx="9964">
                  <c:v>0.99676000000000009</c:v>
                </c:pt>
                <c:pt idx="9965">
                  <c:v>0.99196299999999993</c:v>
                </c:pt>
                <c:pt idx="9966">
                  <c:v>0.98413700000000004</c:v>
                </c:pt>
                <c:pt idx="9967">
                  <c:v>0.98773200000000005</c:v>
                </c:pt>
                <c:pt idx="9968">
                  <c:v>0.99054099999999989</c:v>
                </c:pt>
                <c:pt idx="9969">
                  <c:v>0.991865</c:v>
                </c:pt>
                <c:pt idx="9970">
                  <c:v>0.99319000000000002</c:v>
                </c:pt>
                <c:pt idx="9971">
                  <c:v>0.9919420000000001</c:v>
                </c:pt>
                <c:pt idx="9972">
                  <c:v>0.99493000000000009</c:v>
                </c:pt>
                <c:pt idx="9973">
                  <c:v>1.0013920000000001</c:v>
                </c:pt>
                <c:pt idx="9974">
                  <c:v>1.0000579999999999</c:v>
                </c:pt>
                <c:pt idx="9975">
                  <c:v>0.99037400000000009</c:v>
                </c:pt>
                <c:pt idx="9976">
                  <c:v>0.99387500000000006</c:v>
                </c:pt>
                <c:pt idx="9977">
                  <c:v>0.9994019999999999</c:v>
                </c:pt>
                <c:pt idx="9978">
                  <c:v>0.98963599999999996</c:v>
                </c:pt>
                <c:pt idx="9979">
                  <c:v>0.99144600000000005</c:v>
                </c:pt>
                <c:pt idx="9980">
                  <c:v>1.004173</c:v>
                </c:pt>
                <c:pt idx="9981">
                  <c:v>1.000178</c:v>
                </c:pt>
                <c:pt idx="9982">
                  <c:v>0.99257299999999993</c:v>
                </c:pt>
                <c:pt idx="9983">
                  <c:v>1.000807</c:v>
                </c:pt>
                <c:pt idx="9984">
                  <c:v>1.0045660000000001</c:v>
                </c:pt>
                <c:pt idx="9985">
                  <c:v>0.99393200000000004</c:v>
                </c:pt>
                <c:pt idx="9986">
                  <c:v>0.99591399999999997</c:v>
                </c:pt>
                <c:pt idx="9987">
                  <c:v>1.0015689999999999</c:v>
                </c:pt>
                <c:pt idx="9988">
                  <c:v>0.994232</c:v>
                </c:pt>
                <c:pt idx="9989">
                  <c:v>0.994753</c:v>
                </c:pt>
                <c:pt idx="9990">
                  <c:v>1.002059</c:v>
                </c:pt>
                <c:pt idx="9991">
                  <c:v>0.998054</c:v>
                </c:pt>
                <c:pt idx="9992">
                  <c:v>0.98990700000000009</c:v>
                </c:pt>
                <c:pt idx="9993">
                  <c:v>0.99482699999999991</c:v>
                </c:pt>
                <c:pt idx="9994">
                  <c:v>0.99933000000000005</c:v>
                </c:pt>
                <c:pt idx="9995">
                  <c:v>0.99458200000000008</c:v>
                </c:pt>
                <c:pt idx="9996">
                  <c:v>0.9984519999999999</c:v>
                </c:pt>
                <c:pt idx="9997">
                  <c:v>0.99913300000000005</c:v>
                </c:pt>
                <c:pt idx="9998">
                  <c:v>0.9955480000000001</c:v>
                </c:pt>
                <c:pt idx="9999">
                  <c:v>1.0007200000000001</c:v>
                </c:pt>
                <c:pt idx="10000">
                  <c:v>1.0005170000000001</c:v>
                </c:pt>
                <c:pt idx="10001">
                  <c:v>0.9952049999999999</c:v>
                </c:pt>
                <c:pt idx="10002">
                  <c:v>1.0006170000000001</c:v>
                </c:pt>
                <c:pt idx="10003">
                  <c:v>1.006915</c:v>
                </c:pt>
                <c:pt idx="10004">
                  <c:v>0.99776799999999999</c:v>
                </c:pt>
                <c:pt idx="10005">
                  <c:v>0.99334499999999992</c:v>
                </c:pt>
                <c:pt idx="10006">
                  <c:v>1.0022979999999999</c:v>
                </c:pt>
                <c:pt idx="10007">
                  <c:v>1.0019450000000001</c:v>
                </c:pt>
                <c:pt idx="10008">
                  <c:v>0.99776500000000001</c:v>
                </c:pt>
                <c:pt idx="10009">
                  <c:v>0.99874700000000005</c:v>
                </c:pt>
                <c:pt idx="10010">
                  <c:v>0.99863600000000008</c:v>
                </c:pt>
                <c:pt idx="10011">
                  <c:v>0.99771499999999991</c:v>
                </c:pt>
                <c:pt idx="10012">
                  <c:v>0.99907199999999996</c:v>
                </c:pt>
                <c:pt idx="10013">
                  <c:v>1.001428</c:v>
                </c:pt>
                <c:pt idx="10014">
                  <c:v>0.99871200000000004</c:v>
                </c:pt>
                <c:pt idx="10015">
                  <c:v>0.99785199999999996</c:v>
                </c:pt>
                <c:pt idx="10016">
                  <c:v>1.000632</c:v>
                </c:pt>
                <c:pt idx="10017">
                  <c:v>0.99926699999999991</c:v>
                </c:pt>
                <c:pt idx="10018">
                  <c:v>1.002734</c:v>
                </c:pt>
                <c:pt idx="10019">
                  <c:v>1.004281</c:v>
                </c:pt>
                <c:pt idx="10020">
                  <c:v>1.0008779999999999</c:v>
                </c:pt>
                <c:pt idx="10021">
                  <c:v>1.0038180000000001</c:v>
                </c:pt>
                <c:pt idx="10022">
                  <c:v>1.007666</c:v>
                </c:pt>
                <c:pt idx="10023">
                  <c:v>1.00857</c:v>
                </c:pt>
                <c:pt idx="10024">
                  <c:v>1.0052730000000001</c:v>
                </c:pt>
                <c:pt idx="10025">
                  <c:v>1.001512</c:v>
                </c:pt>
                <c:pt idx="10026">
                  <c:v>1.003927</c:v>
                </c:pt>
                <c:pt idx="10027">
                  <c:v>1.0071889999999999</c:v>
                </c:pt>
                <c:pt idx="10028">
                  <c:v>1.005098</c:v>
                </c:pt>
                <c:pt idx="10029">
                  <c:v>1.0020439999999999</c:v>
                </c:pt>
                <c:pt idx="10030">
                  <c:v>1.0049399999999999</c:v>
                </c:pt>
                <c:pt idx="10031">
                  <c:v>1.0040789999999999</c:v>
                </c:pt>
                <c:pt idx="10032">
                  <c:v>1.00362</c:v>
                </c:pt>
                <c:pt idx="10033">
                  <c:v>1.006397</c:v>
                </c:pt>
                <c:pt idx="10034">
                  <c:v>1.003582</c:v>
                </c:pt>
                <c:pt idx="10035">
                  <c:v>1.006092</c:v>
                </c:pt>
                <c:pt idx="10036">
                  <c:v>1.0097640000000001</c:v>
                </c:pt>
                <c:pt idx="10037">
                  <c:v>1.0047349999999999</c:v>
                </c:pt>
                <c:pt idx="10038">
                  <c:v>1.001468</c:v>
                </c:pt>
                <c:pt idx="10039">
                  <c:v>1.001368</c:v>
                </c:pt>
                <c:pt idx="10040">
                  <c:v>1.0014559999999999</c:v>
                </c:pt>
                <c:pt idx="10041">
                  <c:v>1.0037769999999999</c:v>
                </c:pt>
                <c:pt idx="10042">
                  <c:v>1.0087870000000001</c:v>
                </c:pt>
                <c:pt idx="10043">
                  <c:v>1.0057700000000001</c:v>
                </c:pt>
                <c:pt idx="10044">
                  <c:v>0.99850400000000006</c:v>
                </c:pt>
                <c:pt idx="10045">
                  <c:v>1.005619</c:v>
                </c:pt>
                <c:pt idx="10046">
                  <c:v>1.014516</c:v>
                </c:pt>
                <c:pt idx="10047">
                  <c:v>1.0090440000000001</c:v>
                </c:pt>
                <c:pt idx="10048">
                  <c:v>1.0041869999999999</c:v>
                </c:pt>
                <c:pt idx="10049">
                  <c:v>1.0093909999999999</c:v>
                </c:pt>
                <c:pt idx="10050">
                  <c:v>1.0071509999999999</c:v>
                </c:pt>
                <c:pt idx="10051">
                  <c:v>0.99999100000000007</c:v>
                </c:pt>
                <c:pt idx="10052">
                  <c:v>1.008202</c:v>
                </c:pt>
                <c:pt idx="10053">
                  <c:v>1.0080359999999999</c:v>
                </c:pt>
                <c:pt idx="10054">
                  <c:v>0.99910600000000005</c:v>
                </c:pt>
                <c:pt idx="10055">
                  <c:v>1.0079979999999999</c:v>
                </c:pt>
                <c:pt idx="10056">
                  <c:v>1.012486</c:v>
                </c:pt>
                <c:pt idx="10057">
                  <c:v>1.005752</c:v>
                </c:pt>
                <c:pt idx="10058">
                  <c:v>1.007601</c:v>
                </c:pt>
                <c:pt idx="10059">
                  <c:v>1.0097670000000001</c:v>
                </c:pt>
                <c:pt idx="10060">
                  <c:v>1.0049159999999999</c:v>
                </c:pt>
                <c:pt idx="10061">
                  <c:v>1.009592</c:v>
                </c:pt>
                <c:pt idx="10062">
                  <c:v>1.0169589999999999</c:v>
                </c:pt>
                <c:pt idx="10063">
                  <c:v>1.005746</c:v>
                </c:pt>
                <c:pt idx="10064">
                  <c:v>1.001838</c:v>
                </c:pt>
                <c:pt idx="10065">
                  <c:v>1.014513</c:v>
                </c:pt>
                <c:pt idx="10066">
                  <c:v>1.0158210000000001</c:v>
                </c:pt>
                <c:pt idx="10067">
                  <c:v>1.0153110000000001</c:v>
                </c:pt>
                <c:pt idx="10068">
                  <c:v>1.0250520000000001</c:v>
                </c:pt>
                <c:pt idx="10069">
                  <c:v>1.0215529999999999</c:v>
                </c:pt>
                <c:pt idx="10070">
                  <c:v>1.003979</c:v>
                </c:pt>
                <c:pt idx="10071">
                  <c:v>1.005096</c:v>
                </c:pt>
                <c:pt idx="10072">
                  <c:v>1.012016</c:v>
                </c:pt>
                <c:pt idx="10073">
                  <c:v>1.0021009999999999</c:v>
                </c:pt>
                <c:pt idx="10074">
                  <c:v>1.0036</c:v>
                </c:pt>
                <c:pt idx="10075">
                  <c:v>1.013889</c:v>
                </c:pt>
                <c:pt idx="10076">
                  <c:v>1.0103740000000001</c:v>
                </c:pt>
                <c:pt idx="10077">
                  <c:v>1.009924</c:v>
                </c:pt>
                <c:pt idx="10078">
                  <c:v>1.017862</c:v>
                </c:pt>
                <c:pt idx="10079">
                  <c:v>1.0145999999999999</c:v>
                </c:pt>
                <c:pt idx="10080">
                  <c:v>1.004232</c:v>
                </c:pt>
                <c:pt idx="10081">
                  <c:v>1.009444</c:v>
                </c:pt>
                <c:pt idx="10082">
                  <c:v>1.0173449999999999</c:v>
                </c:pt>
                <c:pt idx="10083">
                  <c:v>1.010211</c:v>
                </c:pt>
                <c:pt idx="10084">
                  <c:v>1.0061230000000001</c:v>
                </c:pt>
                <c:pt idx="10085">
                  <c:v>1.008499</c:v>
                </c:pt>
                <c:pt idx="10086">
                  <c:v>1.010019</c:v>
                </c:pt>
                <c:pt idx="10087">
                  <c:v>1.0133810000000001</c:v>
                </c:pt>
                <c:pt idx="10088">
                  <c:v>1.020621</c:v>
                </c:pt>
                <c:pt idx="10089">
                  <c:v>1.0177050000000001</c:v>
                </c:pt>
                <c:pt idx="10090">
                  <c:v>1.006661</c:v>
                </c:pt>
                <c:pt idx="10091">
                  <c:v>1.0109030000000001</c:v>
                </c:pt>
                <c:pt idx="10092">
                  <c:v>1.0181009999999999</c:v>
                </c:pt>
                <c:pt idx="10093">
                  <c:v>1.0131589999999999</c:v>
                </c:pt>
                <c:pt idx="10094">
                  <c:v>1.012994</c:v>
                </c:pt>
                <c:pt idx="10095">
                  <c:v>1.019968</c:v>
                </c:pt>
                <c:pt idx="10096">
                  <c:v>1.0195209999999999</c:v>
                </c:pt>
                <c:pt idx="10097">
                  <c:v>1.013889</c:v>
                </c:pt>
                <c:pt idx="10098">
                  <c:v>1.0168299999999999</c:v>
                </c:pt>
                <c:pt idx="10099">
                  <c:v>1.013682</c:v>
                </c:pt>
                <c:pt idx="10100">
                  <c:v>1.0034110000000001</c:v>
                </c:pt>
                <c:pt idx="10101">
                  <c:v>1.009792</c:v>
                </c:pt>
                <c:pt idx="10102">
                  <c:v>1.0162800000000001</c:v>
                </c:pt>
                <c:pt idx="10103">
                  <c:v>1.015962</c:v>
                </c:pt>
                <c:pt idx="10104">
                  <c:v>1.0205599999999999</c:v>
                </c:pt>
                <c:pt idx="10105">
                  <c:v>1.0225340000000001</c:v>
                </c:pt>
                <c:pt idx="10106">
                  <c:v>1.023315</c:v>
                </c:pt>
                <c:pt idx="10107">
                  <c:v>1.0232650000000001</c:v>
                </c:pt>
                <c:pt idx="10108">
                  <c:v>1.020664</c:v>
                </c:pt>
                <c:pt idx="10109">
                  <c:v>1.0161960000000001</c:v>
                </c:pt>
                <c:pt idx="10110">
                  <c:v>1.0122990000000001</c:v>
                </c:pt>
                <c:pt idx="10111">
                  <c:v>1.0147919999999999</c:v>
                </c:pt>
                <c:pt idx="10112">
                  <c:v>1.017171</c:v>
                </c:pt>
                <c:pt idx="10113">
                  <c:v>1.019164</c:v>
                </c:pt>
                <c:pt idx="10114">
                  <c:v>1.0209589999999999</c:v>
                </c:pt>
                <c:pt idx="10115">
                  <c:v>1.020181</c:v>
                </c:pt>
                <c:pt idx="10116">
                  <c:v>1.0205900000000001</c:v>
                </c:pt>
                <c:pt idx="10117">
                  <c:v>1.0218389999999999</c:v>
                </c:pt>
                <c:pt idx="10118">
                  <c:v>1.0200279999999999</c:v>
                </c:pt>
                <c:pt idx="10119">
                  <c:v>1.0139089999999999</c:v>
                </c:pt>
                <c:pt idx="10120">
                  <c:v>1.0129760000000001</c:v>
                </c:pt>
                <c:pt idx="10121">
                  <c:v>1.017952</c:v>
                </c:pt>
                <c:pt idx="10122">
                  <c:v>1.0133620000000001</c:v>
                </c:pt>
                <c:pt idx="10123">
                  <c:v>1.0069619999999999</c:v>
                </c:pt>
                <c:pt idx="10124">
                  <c:v>1.0102610000000001</c:v>
                </c:pt>
                <c:pt idx="10125">
                  <c:v>1.019566</c:v>
                </c:pt>
                <c:pt idx="10126">
                  <c:v>1.0238719999999999</c:v>
                </c:pt>
                <c:pt idx="10127">
                  <c:v>1.025442</c:v>
                </c:pt>
                <c:pt idx="10128">
                  <c:v>1.0312209999999999</c:v>
                </c:pt>
                <c:pt idx="10129">
                  <c:v>1.026626</c:v>
                </c:pt>
                <c:pt idx="10130">
                  <c:v>1.0204029999999999</c:v>
                </c:pt>
                <c:pt idx="10131">
                  <c:v>1.0242500000000001</c:v>
                </c:pt>
                <c:pt idx="10132">
                  <c:v>1.020907</c:v>
                </c:pt>
                <c:pt idx="10133">
                  <c:v>1.019255</c:v>
                </c:pt>
                <c:pt idx="10134">
                  <c:v>1.0233699999999999</c:v>
                </c:pt>
                <c:pt idx="10135">
                  <c:v>1.0210980000000001</c:v>
                </c:pt>
                <c:pt idx="10136">
                  <c:v>1.0175449999999999</c:v>
                </c:pt>
                <c:pt idx="10137">
                  <c:v>1.0209900000000001</c:v>
                </c:pt>
                <c:pt idx="10138">
                  <c:v>1.025587</c:v>
                </c:pt>
                <c:pt idx="10139">
                  <c:v>1.024721</c:v>
                </c:pt>
                <c:pt idx="10140">
                  <c:v>1.0243469999999999</c:v>
                </c:pt>
                <c:pt idx="10141">
                  <c:v>1.023434</c:v>
                </c:pt>
                <c:pt idx="10142">
                  <c:v>1.021585</c:v>
                </c:pt>
                <c:pt idx="10143">
                  <c:v>1.0212600000000001</c:v>
                </c:pt>
                <c:pt idx="10144">
                  <c:v>1.0218039999999999</c:v>
                </c:pt>
                <c:pt idx="10145">
                  <c:v>1.022608</c:v>
                </c:pt>
                <c:pt idx="10146">
                  <c:v>1.021252</c:v>
                </c:pt>
                <c:pt idx="10147">
                  <c:v>1.02535</c:v>
                </c:pt>
                <c:pt idx="10148">
                  <c:v>1.0278689999999999</c:v>
                </c:pt>
                <c:pt idx="10149">
                  <c:v>1.0187090000000001</c:v>
                </c:pt>
                <c:pt idx="10150">
                  <c:v>1.0169870000000001</c:v>
                </c:pt>
                <c:pt idx="10151">
                  <c:v>1.020886</c:v>
                </c:pt>
                <c:pt idx="10152">
                  <c:v>1.0189429999999999</c:v>
                </c:pt>
                <c:pt idx="10153">
                  <c:v>1.020837</c:v>
                </c:pt>
                <c:pt idx="10154">
                  <c:v>1.0253950000000001</c:v>
                </c:pt>
                <c:pt idx="10155">
                  <c:v>1.0220499999999999</c:v>
                </c:pt>
                <c:pt idx="10156">
                  <c:v>1.019425</c:v>
                </c:pt>
                <c:pt idx="10157">
                  <c:v>1.0251330000000001</c:v>
                </c:pt>
                <c:pt idx="10158">
                  <c:v>1.0242849999999999</c:v>
                </c:pt>
                <c:pt idx="10159">
                  <c:v>1.020988</c:v>
                </c:pt>
                <c:pt idx="10160">
                  <c:v>1.0249740000000001</c:v>
                </c:pt>
                <c:pt idx="10161">
                  <c:v>1.024097</c:v>
                </c:pt>
                <c:pt idx="10162">
                  <c:v>1.0228489999999999</c:v>
                </c:pt>
                <c:pt idx="10163">
                  <c:v>1.028254</c:v>
                </c:pt>
                <c:pt idx="10164">
                  <c:v>1.0312380000000001</c:v>
                </c:pt>
                <c:pt idx="10165">
                  <c:v>1.022988</c:v>
                </c:pt>
                <c:pt idx="10166">
                  <c:v>1.0185029999999999</c:v>
                </c:pt>
                <c:pt idx="10167">
                  <c:v>1.0289520000000001</c:v>
                </c:pt>
                <c:pt idx="10168">
                  <c:v>1.032416</c:v>
                </c:pt>
                <c:pt idx="10169">
                  <c:v>1.029493</c:v>
                </c:pt>
                <c:pt idx="10170">
                  <c:v>1.034</c:v>
                </c:pt>
                <c:pt idx="10171">
                  <c:v>1.032303</c:v>
                </c:pt>
                <c:pt idx="10172">
                  <c:v>1.0241070000000001</c:v>
                </c:pt>
                <c:pt idx="10173">
                  <c:v>1.0250539999999999</c:v>
                </c:pt>
                <c:pt idx="10174">
                  <c:v>1.0296289999999999</c:v>
                </c:pt>
                <c:pt idx="10175">
                  <c:v>1.023398</c:v>
                </c:pt>
                <c:pt idx="10176">
                  <c:v>1.02427</c:v>
                </c:pt>
                <c:pt idx="10177">
                  <c:v>1.0339590000000001</c:v>
                </c:pt>
                <c:pt idx="10178">
                  <c:v>1.0311539999999999</c:v>
                </c:pt>
                <c:pt idx="10179">
                  <c:v>1.0285489999999999</c:v>
                </c:pt>
                <c:pt idx="10180">
                  <c:v>1.0285519999999999</c:v>
                </c:pt>
                <c:pt idx="10181">
                  <c:v>1.0232030000000001</c:v>
                </c:pt>
                <c:pt idx="10182">
                  <c:v>1.0220039999999999</c:v>
                </c:pt>
                <c:pt idx="10183">
                  <c:v>1.027215</c:v>
                </c:pt>
                <c:pt idx="10184">
                  <c:v>1.0292870000000001</c:v>
                </c:pt>
                <c:pt idx="10185">
                  <c:v>1.0246440000000001</c:v>
                </c:pt>
                <c:pt idx="10186">
                  <c:v>1.0279020000000001</c:v>
                </c:pt>
                <c:pt idx="10187">
                  <c:v>1.033687</c:v>
                </c:pt>
                <c:pt idx="10188">
                  <c:v>1.0305230000000001</c:v>
                </c:pt>
                <c:pt idx="10189">
                  <c:v>1.0349379999999999</c:v>
                </c:pt>
                <c:pt idx="10190">
                  <c:v>1.041436</c:v>
                </c:pt>
                <c:pt idx="10191">
                  <c:v>1.0348889999999999</c:v>
                </c:pt>
                <c:pt idx="10192">
                  <c:v>1.028367</c:v>
                </c:pt>
                <c:pt idx="10193">
                  <c:v>1.0344800000000001</c:v>
                </c:pt>
                <c:pt idx="10194">
                  <c:v>1.036869</c:v>
                </c:pt>
                <c:pt idx="10195">
                  <c:v>1.0271920000000001</c:v>
                </c:pt>
                <c:pt idx="10196">
                  <c:v>1.0302</c:v>
                </c:pt>
                <c:pt idx="10197">
                  <c:v>1.0356369999999999</c:v>
                </c:pt>
                <c:pt idx="10198">
                  <c:v>1.0294209999999999</c:v>
                </c:pt>
                <c:pt idx="10199">
                  <c:v>1.0320530000000001</c:v>
                </c:pt>
                <c:pt idx="10200">
                  <c:v>1.0363199999999999</c:v>
                </c:pt>
                <c:pt idx="10201">
                  <c:v>1.031193</c:v>
                </c:pt>
                <c:pt idx="10202">
                  <c:v>1.03348</c:v>
                </c:pt>
                <c:pt idx="10203">
                  <c:v>1.041838</c:v>
                </c:pt>
                <c:pt idx="10204">
                  <c:v>1.0382279999999999</c:v>
                </c:pt>
                <c:pt idx="10205">
                  <c:v>1.0333859999999999</c:v>
                </c:pt>
                <c:pt idx="10206">
                  <c:v>1.037253</c:v>
                </c:pt>
                <c:pt idx="10207">
                  <c:v>1.0361769999999999</c:v>
                </c:pt>
                <c:pt idx="10208">
                  <c:v>1.029895</c:v>
                </c:pt>
                <c:pt idx="10209">
                  <c:v>1.027639</c:v>
                </c:pt>
                <c:pt idx="10210">
                  <c:v>1.0266519999999999</c:v>
                </c:pt>
                <c:pt idx="10211">
                  <c:v>1.0233920000000001</c:v>
                </c:pt>
                <c:pt idx="10212">
                  <c:v>1.025369</c:v>
                </c:pt>
                <c:pt idx="10213">
                  <c:v>1.0338130000000001</c:v>
                </c:pt>
                <c:pt idx="10214">
                  <c:v>1.0358750000000001</c:v>
                </c:pt>
                <c:pt idx="10215">
                  <c:v>1.0355240000000001</c:v>
                </c:pt>
                <c:pt idx="10216">
                  <c:v>1.035973</c:v>
                </c:pt>
                <c:pt idx="10217">
                  <c:v>1.0295749999999999</c:v>
                </c:pt>
                <c:pt idx="10218">
                  <c:v>1.036705</c:v>
                </c:pt>
                <c:pt idx="10219">
                  <c:v>1.0465770000000001</c:v>
                </c:pt>
                <c:pt idx="10220">
                  <c:v>1.0376369999999999</c:v>
                </c:pt>
                <c:pt idx="10221">
                  <c:v>1.033388</c:v>
                </c:pt>
                <c:pt idx="10222">
                  <c:v>1.0400119999999999</c:v>
                </c:pt>
                <c:pt idx="10223">
                  <c:v>1.0422549999999999</c:v>
                </c:pt>
                <c:pt idx="10224">
                  <c:v>1.036632</c:v>
                </c:pt>
                <c:pt idx="10225">
                  <c:v>1.034313</c:v>
                </c:pt>
                <c:pt idx="10226">
                  <c:v>1.0385690000000001</c:v>
                </c:pt>
                <c:pt idx="10227">
                  <c:v>1.0392060000000001</c:v>
                </c:pt>
                <c:pt idx="10228">
                  <c:v>1.037444</c:v>
                </c:pt>
                <c:pt idx="10229">
                  <c:v>1.0367</c:v>
                </c:pt>
                <c:pt idx="10230">
                  <c:v>1.036152</c:v>
                </c:pt>
                <c:pt idx="10231">
                  <c:v>1.033102</c:v>
                </c:pt>
                <c:pt idx="10232">
                  <c:v>1.036233</c:v>
                </c:pt>
                <c:pt idx="10233">
                  <c:v>1.045617</c:v>
                </c:pt>
                <c:pt idx="10234">
                  <c:v>1.042324</c:v>
                </c:pt>
                <c:pt idx="10235">
                  <c:v>1.0381800000000001</c:v>
                </c:pt>
                <c:pt idx="10236">
                  <c:v>1.039706</c:v>
                </c:pt>
                <c:pt idx="10237">
                  <c:v>1.034705</c:v>
                </c:pt>
                <c:pt idx="10238">
                  <c:v>1.034524</c:v>
                </c:pt>
                <c:pt idx="10239">
                  <c:v>1.039992</c:v>
                </c:pt>
                <c:pt idx="10240">
                  <c:v>1.0377940000000001</c:v>
                </c:pt>
                <c:pt idx="10241">
                  <c:v>1.0350710000000001</c:v>
                </c:pt>
                <c:pt idx="10242">
                  <c:v>1.038904</c:v>
                </c:pt>
                <c:pt idx="10243">
                  <c:v>1.0396110000000001</c:v>
                </c:pt>
                <c:pt idx="10244">
                  <c:v>1.0367010000000001</c:v>
                </c:pt>
                <c:pt idx="10245">
                  <c:v>1.03782</c:v>
                </c:pt>
                <c:pt idx="10246">
                  <c:v>1.032775</c:v>
                </c:pt>
                <c:pt idx="10247">
                  <c:v>1.0262089999999999</c:v>
                </c:pt>
                <c:pt idx="10248">
                  <c:v>1.0340009999999999</c:v>
                </c:pt>
                <c:pt idx="10249">
                  <c:v>1.040114</c:v>
                </c:pt>
                <c:pt idx="10250">
                  <c:v>1.039733</c:v>
                </c:pt>
                <c:pt idx="10251">
                  <c:v>1.0447500000000001</c:v>
                </c:pt>
                <c:pt idx="10252">
                  <c:v>1.0507500000000001</c:v>
                </c:pt>
                <c:pt idx="10253">
                  <c:v>1.0451440000000001</c:v>
                </c:pt>
                <c:pt idx="10254">
                  <c:v>1.039938</c:v>
                </c:pt>
                <c:pt idx="10255">
                  <c:v>1.0436650000000001</c:v>
                </c:pt>
                <c:pt idx="10256">
                  <c:v>1.0447230000000001</c:v>
                </c:pt>
                <c:pt idx="10257">
                  <c:v>1.044897</c:v>
                </c:pt>
                <c:pt idx="10258">
                  <c:v>1.0461199999999999</c:v>
                </c:pt>
                <c:pt idx="10259">
                  <c:v>1.04556</c:v>
                </c:pt>
                <c:pt idx="10260">
                  <c:v>1.0413829999999999</c:v>
                </c:pt>
                <c:pt idx="10261">
                  <c:v>1.040071</c:v>
                </c:pt>
                <c:pt idx="10262">
                  <c:v>1.044754</c:v>
                </c:pt>
                <c:pt idx="10263">
                  <c:v>1.0423180000000001</c:v>
                </c:pt>
                <c:pt idx="10264">
                  <c:v>1.0385770000000001</c:v>
                </c:pt>
                <c:pt idx="10265">
                  <c:v>1.0416989999999999</c:v>
                </c:pt>
                <c:pt idx="10266">
                  <c:v>1.040667</c:v>
                </c:pt>
                <c:pt idx="10267">
                  <c:v>1.042878</c:v>
                </c:pt>
                <c:pt idx="10268">
                  <c:v>1.0497399999999999</c:v>
                </c:pt>
                <c:pt idx="10269">
                  <c:v>1.0440529999999999</c:v>
                </c:pt>
                <c:pt idx="10270">
                  <c:v>1.03257</c:v>
                </c:pt>
                <c:pt idx="10271">
                  <c:v>1.037018</c:v>
                </c:pt>
                <c:pt idx="10272">
                  <c:v>1.0434650000000001</c:v>
                </c:pt>
                <c:pt idx="10273">
                  <c:v>1.036942</c:v>
                </c:pt>
                <c:pt idx="10274">
                  <c:v>1.0403420000000001</c:v>
                </c:pt>
                <c:pt idx="10275">
                  <c:v>1.0498240000000001</c:v>
                </c:pt>
                <c:pt idx="10276">
                  <c:v>1.0469250000000001</c:v>
                </c:pt>
                <c:pt idx="10277">
                  <c:v>1.0473969999999999</c:v>
                </c:pt>
                <c:pt idx="10278">
                  <c:v>1.051329</c:v>
                </c:pt>
                <c:pt idx="10279">
                  <c:v>1.045712</c:v>
                </c:pt>
                <c:pt idx="10280">
                  <c:v>1.0401039999999999</c:v>
                </c:pt>
                <c:pt idx="10281">
                  <c:v>1.048834</c:v>
                </c:pt>
                <c:pt idx="10282">
                  <c:v>1.049399</c:v>
                </c:pt>
                <c:pt idx="10283">
                  <c:v>1.037992</c:v>
                </c:pt>
                <c:pt idx="10284">
                  <c:v>1.0454619999999999</c:v>
                </c:pt>
                <c:pt idx="10285">
                  <c:v>1.0514920000000001</c:v>
                </c:pt>
                <c:pt idx="10286">
                  <c:v>1.0422309999999999</c:v>
                </c:pt>
                <c:pt idx="10287">
                  <c:v>1.042775</c:v>
                </c:pt>
                <c:pt idx="10288">
                  <c:v>1.04688</c:v>
                </c:pt>
                <c:pt idx="10289">
                  <c:v>1.0404230000000001</c:v>
                </c:pt>
                <c:pt idx="10290">
                  <c:v>1.038505</c:v>
                </c:pt>
                <c:pt idx="10291">
                  <c:v>1.049682</c:v>
                </c:pt>
                <c:pt idx="10292">
                  <c:v>1.0521879999999999</c:v>
                </c:pt>
                <c:pt idx="10293">
                  <c:v>1.0445949999999999</c:v>
                </c:pt>
                <c:pt idx="10294">
                  <c:v>1.048497</c:v>
                </c:pt>
                <c:pt idx="10295">
                  <c:v>1.0520849999999999</c:v>
                </c:pt>
                <c:pt idx="10296">
                  <c:v>1.047863</c:v>
                </c:pt>
                <c:pt idx="10297">
                  <c:v>1.0517970000000001</c:v>
                </c:pt>
                <c:pt idx="10298">
                  <c:v>1.058184</c:v>
                </c:pt>
                <c:pt idx="10299">
                  <c:v>1.0528850000000001</c:v>
                </c:pt>
                <c:pt idx="10300">
                  <c:v>1.049833</c:v>
                </c:pt>
                <c:pt idx="10301">
                  <c:v>1.0580769999999999</c:v>
                </c:pt>
                <c:pt idx="10302">
                  <c:v>1.052368</c:v>
                </c:pt>
                <c:pt idx="10303">
                  <c:v>1.0428010000000001</c:v>
                </c:pt>
                <c:pt idx="10304">
                  <c:v>1.049644</c:v>
                </c:pt>
                <c:pt idx="10305">
                  <c:v>1.0508550000000001</c:v>
                </c:pt>
                <c:pt idx="10306">
                  <c:v>1.0462629999999999</c:v>
                </c:pt>
                <c:pt idx="10307">
                  <c:v>1.047299</c:v>
                </c:pt>
                <c:pt idx="10308">
                  <c:v>1.0483</c:v>
                </c:pt>
                <c:pt idx="10309">
                  <c:v>1.0458350000000001</c:v>
                </c:pt>
                <c:pt idx="10310">
                  <c:v>1.0481149999999999</c:v>
                </c:pt>
                <c:pt idx="10311">
                  <c:v>1.0532049999999999</c:v>
                </c:pt>
                <c:pt idx="10312">
                  <c:v>1.043282</c:v>
                </c:pt>
                <c:pt idx="10313">
                  <c:v>1.042751</c:v>
                </c:pt>
                <c:pt idx="10314">
                  <c:v>1.056854</c:v>
                </c:pt>
                <c:pt idx="10315">
                  <c:v>1.0512710000000001</c:v>
                </c:pt>
                <c:pt idx="10316">
                  <c:v>1.047415</c:v>
                </c:pt>
                <c:pt idx="10317">
                  <c:v>1.0539240000000001</c:v>
                </c:pt>
                <c:pt idx="10318">
                  <c:v>1.0504359999999999</c:v>
                </c:pt>
                <c:pt idx="10319">
                  <c:v>1.0483929999999999</c:v>
                </c:pt>
                <c:pt idx="10320">
                  <c:v>1.0542199999999999</c:v>
                </c:pt>
                <c:pt idx="10321">
                  <c:v>1.055296</c:v>
                </c:pt>
                <c:pt idx="10322">
                  <c:v>1.049698</c:v>
                </c:pt>
                <c:pt idx="10323">
                  <c:v>1.051083</c:v>
                </c:pt>
                <c:pt idx="10324">
                  <c:v>1.054006</c:v>
                </c:pt>
                <c:pt idx="10325">
                  <c:v>1.053526</c:v>
                </c:pt>
                <c:pt idx="10326">
                  <c:v>1.0587629999999999</c:v>
                </c:pt>
                <c:pt idx="10327">
                  <c:v>1.0601670000000001</c:v>
                </c:pt>
                <c:pt idx="10328">
                  <c:v>1.0532589999999999</c:v>
                </c:pt>
                <c:pt idx="10329">
                  <c:v>1.0506690000000001</c:v>
                </c:pt>
                <c:pt idx="10330">
                  <c:v>1.0568230000000001</c:v>
                </c:pt>
                <c:pt idx="10331">
                  <c:v>1.0596019999999999</c:v>
                </c:pt>
                <c:pt idx="10332">
                  <c:v>1.056087</c:v>
                </c:pt>
                <c:pt idx="10333">
                  <c:v>1.0554570000000001</c:v>
                </c:pt>
                <c:pt idx="10334">
                  <c:v>1.054783</c:v>
                </c:pt>
                <c:pt idx="10335">
                  <c:v>1.0533220000000001</c:v>
                </c:pt>
                <c:pt idx="10336">
                  <c:v>1.049447</c:v>
                </c:pt>
                <c:pt idx="10337">
                  <c:v>1.0514060000000001</c:v>
                </c:pt>
                <c:pt idx="10338">
                  <c:v>1.0587150000000001</c:v>
                </c:pt>
                <c:pt idx="10339">
                  <c:v>1.0560929999999999</c:v>
                </c:pt>
                <c:pt idx="10340">
                  <c:v>1.0557609999999999</c:v>
                </c:pt>
                <c:pt idx="10341">
                  <c:v>1.0572729999999999</c:v>
                </c:pt>
                <c:pt idx="10342">
                  <c:v>1.0521309999999999</c:v>
                </c:pt>
                <c:pt idx="10343">
                  <c:v>1.05114</c:v>
                </c:pt>
                <c:pt idx="10344">
                  <c:v>1.054513</c:v>
                </c:pt>
                <c:pt idx="10345">
                  <c:v>1.0592429999999999</c:v>
                </c:pt>
                <c:pt idx="10346">
                  <c:v>1.05888</c:v>
                </c:pt>
                <c:pt idx="10347">
                  <c:v>1.0582279999999999</c:v>
                </c:pt>
                <c:pt idx="10348">
                  <c:v>1.056956</c:v>
                </c:pt>
                <c:pt idx="10349">
                  <c:v>1.051193</c:v>
                </c:pt>
                <c:pt idx="10350">
                  <c:v>1.054341</c:v>
                </c:pt>
                <c:pt idx="10351">
                  <c:v>1.0556890000000001</c:v>
                </c:pt>
                <c:pt idx="10352">
                  <c:v>1.0506610000000001</c:v>
                </c:pt>
                <c:pt idx="10353">
                  <c:v>1.0533589999999999</c:v>
                </c:pt>
                <c:pt idx="10354">
                  <c:v>1.0583629999999999</c:v>
                </c:pt>
                <c:pt idx="10355">
                  <c:v>1.0569029999999999</c:v>
                </c:pt>
                <c:pt idx="10356">
                  <c:v>1.0546949999999999</c:v>
                </c:pt>
                <c:pt idx="10357">
                  <c:v>1.0613859999999999</c:v>
                </c:pt>
                <c:pt idx="10358">
                  <c:v>1.062154</c:v>
                </c:pt>
                <c:pt idx="10359">
                  <c:v>1.056295</c:v>
                </c:pt>
                <c:pt idx="10360">
                  <c:v>1.0606770000000001</c:v>
                </c:pt>
                <c:pt idx="10361">
                  <c:v>1.060198</c:v>
                </c:pt>
                <c:pt idx="10362">
                  <c:v>1.059701</c:v>
                </c:pt>
                <c:pt idx="10363">
                  <c:v>1.068516</c:v>
                </c:pt>
                <c:pt idx="10364">
                  <c:v>1.066878</c:v>
                </c:pt>
                <c:pt idx="10365">
                  <c:v>1.0592429999999999</c:v>
                </c:pt>
                <c:pt idx="10366">
                  <c:v>1.0628880000000001</c:v>
                </c:pt>
                <c:pt idx="10367">
                  <c:v>1.0663309999999999</c:v>
                </c:pt>
                <c:pt idx="10368">
                  <c:v>1.0615289999999999</c:v>
                </c:pt>
                <c:pt idx="10369">
                  <c:v>1.062206</c:v>
                </c:pt>
                <c:pt idx="10370">
                  <c:v>1.0601119999999999</c:v>
                </c:pt>
                <c:pt idx="10371">
                  <c:v>1.0542959999999999</c:v>
                </c:pt>
                <c:pt idx="10372">
                  <c:v>1.06437</c:v>
                </c:pt>
                <c:pt idx="10373">
                  <c:v>1.068959</c:v>
                </c:pt>
                <c:pt idx="10374">
                  <c:v>1.058513</c:v>
                </c:pt>
                <c:pt idx="10375">
                  <c:v>1.055795</c:v>
                </c:pt>
                <c:pt idx="10376">
                  <c:v>1.061016</c:v>
                </c:pt>
                <c:pt idx="10377">
                  <c:v>1.059706</c:v>
                </c:pt>
                <c:pt idx="10378">
                  <c:v>1.051685</c:v>
                </c:pt>
                <c:pt idx="10379">
                  <c:v>1.0583089999999999</c:v>
                </c:pt>
                <c:pt idx="10380">
                  <c:v>1.063685</c:v>
                </c:pt>
                <c:pt idx="10381">
                  <c:v>1.056087</c:v>
                </c:pt>
                <c:pt idx="10382">
                  <c:v>1.062962</c:v>
                </c:pt>
                <c:pt idx="10383">
                  <c:v>1.072387</c:v>
                </c:pt>
                <c:pt idx="10384">
                  <c:v>1.0653889999999999</c:v>
                </c:pt>
                <c:pt idx="10385">
                  <c:v>1.062384</c:v>
                </c:pt>
                <c:pt idx="10386">
                  <c:v>1.0699780000000001</c:v>
                </c:pt>
                <c:pt idx="10387">
                  <c:v>1.065042</c:v>
                </c:pt>
                <c:pt idx="10388">
                  <c:v>1.0582069999999999</c:v>
                </c:pt>
                <c:pt idx="10389">
                  <c:v>1.0673859999999999</c:v>
                </c:pt>
                <c:pt idx="10390">
                  <c:v>1.0644849999999999</c:v>
                </c:pt>
                <c:pt idx="10391">
                  <c:v>1.0539339999999999</c:v>
                </c:pt>
                <c:pt idx="10392">
                  <c:v>1.060244</c:v>
                </c:pt>
                <c:pt idx="10393">
                  <c:v>1.0638890000000001</c:v>
                </c:pt>
                <c:pt idx="10394">
                  <c:v>1.05993</c:v>
                </c:pt>
                <c:pt idx="10395">
                  <c:v>1.0669010000000001</c:v>
                </c:pt>
                <c:pt idx="10396">
                  <c:v>1.0726290000000001</c:v>
                </c:pt>
                <c:pt idx="10397">
                  <c:v>1.062179</c:v>
                </c:pt>
                <c:pt idx="10398">
                  <c:v>1.060532</c:v>
                </c:pt>
                <c:pt idx="10399">
                  <c:v>1.06839</c:v>
                </c:pt>
                <c:pt idx="10400">
                  <c:v>1.0593250000000001</c:v>
                </c:pt>
                <c:pt idx="10401">
                  <c:v>1.0573619999999999</c:v>
                </c:pt>
                <c:pt idx="10402">
                  <c:v>1.0731550000000001</c:v>
                </c:pt>
                <c:pt idx="10403">
                  <c:v>1.069663</c:v>
                </c:pt>
                <c:pt idx="10404">
                  <c:v>1.0618259999999999</c:v>
                </c:pt>
                <c:pt idx="10405">
                  <c:v>1.0707880000000001</c:v>
                </c:pt>
                <c:pt idx="10406">
                  <c:v>1.070198</c:v>
                </c:pt>
                <c:pt idx="10407">
                  <c:v>1.062208</c:v>
                </c:pt>
                <c:pt idx="10408">
                  <c:v>1.06762</c:v>
                </c:pt>
                <c:pt idx="10409">
                  <c:v>1.0707549999999999</c:v>
                </c:pt>
                <c:pt idx="10410">
                  <c:v>1.0653459999999999</c:v>
                </c:pt>
                <c:pt idx="10411">
                  <c:v>1.0693109999999999</c:v>
                </c:pt>
                <c:pt idx="10412">
                  <c:v>1.0705690000000001</c:v>
                </c:pt>
                <c:pt idx="10413">
                  <c:v>1.0639860000000001</c:v>
                </c:pt>
                <c:pt idx="10414">
                  <c:v>1.0629189999999999</c:v>
                </c:pt>
                <c:pt idx="10415">
                  <c:v>1.062154</c:v>
                </c:pt>
                <c:pt idx="10416">
                  <c:v>1.0620810000000001</c:v>
                </c:pt>
                <c:pt idx="10417">
                  <c:v>1.0662879999999999</c:v>
                </c:pt>
                <c:pt idx="10418">
                  <c:v>1.069421</c:v>
                </c:pt>
                <c:pt idx="10419">
                  <c:v>1.067291</c:v>
                </c:pt>
                <c:pt idx="10420">
                  <c:v>1.0647120000000001</c:v>
                </c:pt>
                <c:pt idx="10421">
                  <c:v>1.0726309999999999</c:v>
                </c:pt>
                <c:pt idx="10422">
                  <c:v>1.074165</c:v>
                </c:pt>
                <c:pt idx="10423">
                  <c:v>1.066956</c:v>
                </c:pt>
                <c:pt idx="10424">
                  <c:v>1.07009</c:v>
                </c:pt>
                <c:pt idx="10425">
                  <c:v>1.078692</c:v>
                </c:pt>
                <c:pt idx="10426">
                  <c:v>1.071415</c:v>
                </c:pt>
                <c:pt idx="10427">
                  <c:v>1.062425</c:v>
                </c:pt>
                <c:pt idx="10428">
                  <c:v>1.073339</c:v>
                </c:pt>
                <c:pt idx="10429">
                  <c:v>1.0736060000000001</c:v>
                </c:pt>
                <c:pt idx="10430">
                  <c:v>1.065266</c:v>
                </c:pt>
                <c:pt idx="10431">
                  <c:v>1.074584</c:v>
                </c:pt>
                <c:pt idx="10432">
                  <c:v>1.078095</c:v>
                </c:pt>
                <c:pt idx="10433">
                  <c:v>1.0704359999999999</c:v>
                </c:pt>
                <c:pt idx="10434">
                  <c:v>1.072038</c:v>
                </c:pt>
                <c:pt idx="10435">
                  <c:v>1.0744830000000001</c:v>
                </c:pt>
                <c:pt idx="10436">
                  <c:v>1.0678339999999999</c:v>
                </c:pt>
                <c:pt idx="10437">
                  <c:v>1.0684979999999999</c:v>
                </c:pt>
                <c:pt idx="10438">
                  <c:v>1.0754330000000001</c:v>
                </c:pt>
                <c:pt idx="10439">
                  <c:v>1.066435</c:v>
                </c:pt>
                <c:pt idx="10440">
                  <c:v>1.064562</c:v>
                </c:pt>
                <c:pt idx="10441">
                  <c:v>1.078306</c:v>
                </c:pt>
                <c:pt idx="10442">
                  <c:v>1.075226</c:v>
                </c:pt>
                <c:pt idx="10443">
                  <c:v>1.064783</c:v>
                </c:pt>
                <c:pt idx="10444">
                  <c:v>1.0681309999999999</c:v>
                </c:pt>
                <c:pt idx="10445">
                  <c:v>1.0736669999999999</c:v>
                </c:pt>
                <c:pt idx="10446">
                  <c:v>1.070972</c:v>
                </c:pt>
                <c:pt idx="10447">
                  <c:v>1.074095</c:v>
                </c:pt>
                <c:pt idx="10448">
                  <c:v>1.078559</c:v>
                </c:pt>
                <c:pt idx="10449">
                  <c:v>1.0700240000000001</c:v>
                </c:pt>
                <c:pt idx="10450">
                  <c:v>1.070465</c:v>
                </c:pt>
                <c:pt idx="10451">
                  <c:v>1.07785</c:v>
                </c:pt>
                <c:pt idx="10452">
                  <c:v>1.0773569999999999</c:v>
                </c:pt>
                <c:pt idx="10453">
                  <c:v>1.076255</c:v>
                </c:pt>
                <c:pt idx="10454">
                  <c:v>1.0720350000000001</c:v>
                </c:pt>
                <c:pt idx="10455">
                  <c:v>1.071027</c:v>
                </c:pt>
                <c:pt idx="10456">
                  <c:v>1.076387</c:v>
                </c:pt>
                <c:pt idx="10457">
                  <c:v>1.0802670000000001</c:v>
                </c:pt>
                <c:pt idx="10458">
                  <c:v>1.0784339999999999</c:v>
                </c:pt>
                <c:pt idx="10459">
                  <c:v>1.0740209999999999</c:v>
                </c:pt>
                <c:pt idx="10460">
                  <c:v>1.0760000000000001</c:v>
                </c:pt>
                <c:pt idx="10461">
                  <c:v>1.078311</c:v>
                </c:pt>
                <c:pt idx="10462">
                  <c:v>1.075868</c:v>
                </c:pt>
                <c:pt idx="10463">
                  <c:v>1.075062</c:v>
                </c:pt>
                <c:pt idx="10464">
                  <c:v>1.0766530000000001</c:v>
                </c:pt>
                <c:pt idx="10465">
                  <c:v>1.0720730000000001</c:v>
                </c:pt>
                <c:pt idx="10466">
                  <c:v>1.067415</c:v>
                </c:pt>
                <c:pt idx="10467">
                  <c:v>1.076913</c:v>
                </c:pt>
                <c:pt idx="10468">
                  <c:v>1.079456</c:v>
                </c:pt>
                <c:pt idx="10469">
                  <c:v>1.0724739999999999</c:v>
                </c:pt>
                <c:pt idx="10470">
                  <c:v>1.0789530000000001</c:v>
                </c:pt>
                <c:pt idx="10471">
                  <c:v>1.08561</c:v>
                </c:pt>
                <c:pt idx="10472">
                  <c:v>1.082409</c:v>
                </c:pt>
                <c:pt idx="10473">
                  <c:v>1.081291</c:v>
                </c:pt>
                <c:pt idx="10474">
                  <c:v>1.079307</c:v>
                </c:pt>
                <c:pt idx="10475">
                  <c:v>1.073107</c:v>
                </c:pt>
                <c:pt idx="10476">
                  <c:v>1.07406</c:v>
                </c:pt>
                <c:pt idx="10477">
                  <c:v>1.080173</c:v>
                </c:pt>
                <c:pt idx="10478">
                  <c:v>1.0757650000000001</c:v>
                </c:pt>
                <c:pt idx="10479">
                  <c:v>1.0737410000000001</c:v>
                </c:pt>
                <c:pt idx="10480">
                  <c:v>1.07928</c:v>
                </c:pt>
                <c:pt idx="10481">
                  <c:v>1.0813410000000001</c:v>
                </c:pt>
                <c:pt idx="10482">
                  <c:v>1.0821400000000001</c:v>
                </c:pt>
                <c:pt idx="10483">
                  <c:v>1.0821989999999999</c:v>
                </c:pt>
                <c:pt idx="10484">
                  <c:v>1.080965</c:v>
                </c:pt>
                <c:pt idx="10485">
                  <c:v>1.076209</c:v>
                </c:pt>
                <c:pt idx="10486">
                  <c:v>1.076532</c:v>
                </c:pt>
                <c:pt idx="10487">
                  <c:v>1.0850919999999999</c:v>
                </c:pt>
                <c:pt idx="10488">
                  <c:v>1.0835239999999999</c:v>
                </c:pt>
                <c:pt idx="10489">
                  <c:v>1.079388</c:v>
                </c:pt>
                <c:pt idx="10490">
                  <c:v>1.077447</c:v>
                </c:pt>
                <c:pt idx="10491">
                  <c:v>1.0729139999999999</c:v>
                </c:pt>
                <c:pt idx="10492">
                  <c:v>1.075744</c:v>
                </c:pt>
                <c:pt idx="10493">
                  <c:v>1.081502</c:v>
                </c:pt>
                <c:pt idx="10494">
                  <c:v>1.0817589999999999</c:v>
                </c:pt>
                <c:pt idx="10495">
                  <c:v>1.078187</c:v>
                </c:pt>
                <c:pt idx="10496">
                  <c:v>1.084816</c:v>
                </c:pt>
                <c:pt idx="10497">
                  <c:v>1.0920510000000001</c:v>
                </c:pt>
                <c:pt idx="10498">
                  <c:v>1.0834459999999999</c:v>
                </c:pt>
                <c:pt idx="10499">
                  <c:v>1.080778</c:v>
                </c:pt>
                <c:pt idx="10500">
                  <c:v>1.083302</c:v>
                </c:pt>
                <c:pt idx="10501">
                  <c:v>1.079294</c:v>
                </c:pt>
                <c:pt idx="10502">
                  <c:v>1.0763149999999999</c:v>
                </c:pt>
                <c:pt idx="10503">
                  <c:v>1.0826469999999999</c:v>
                </c:pt>
                <c:pt idx="10504">
                  <c:v>1.0884830000000001</c:v>
                </c:pt>
                <c:pt idx="10505">
                  <c:v>1.0805290000000001</c:v>
                </c:pt>
                <c:pt idx="10506">
                  <c:v>1.0800380000000001</c:v>
                </c:pt>
                <c:pt idx="10507">
                  <c:v>1.087604</c:v>
                </c:pt>
                <c:pt idx="10508">
                  <c:v>1.083718</c:v>
                </c:pt>
                <c:pt idx="10509">
                  <c:v>1.082614</c:v>
                </c:pt>
                <c:pt idx="10510">
                  <c:v>1.0906</c:v>
                </c:pt>
                <c:pt idx="10511">
                  <c:v>1.087663</c:v>
                </c:pt>
                <c:pt idx="10512">
                  <c:v>1.0769629999999999</c:v>
                </c:pt>
                <c:pt idx="10513">
                  <c:v>1.0830839999999999</c:v>
                </c:pt>
                <c:pt idx="10514">
                  <c:v>1.0865750000000001</c:v>
                </c:pt>
                <c:pt idx="10515">
                  <c:v>1.0726249999999999</c:v>
                </c:pt>
                <c:pt idx="10516">
                  <c:v>1.0749709999999999</c:v>
                </c:pt>
                <c:pt idx="10517">
                  <c:v>1.088803</c:v>
                </c:pt>
                <c:pt idx="10518">
                  <c:v>1.089026</c:v>
                </c:pt>
                <c:pt idx="10519">
                  <c:v>1.084355</c:v>
                </c:pt>
                <c:pt idx="10520">
                  <c:v>1.0872280000000001</c:v>
                </c:pt>
                <c:pt idx="10521">
                  <c:v>1.0883879999999999</c:v>
                </c:pt>
                <c:pt idx="10522">
                  <c:v>1.083521</c:v>
                </c:pt>
                <c:pt idx="10523">
                  <c:v>1.0833889999999999</c:v>
                </c:pt>
                <c:pt idx="10524">
                  <c:v>1.0870340000000001</c:v>
                </c:pt>
                <c:pt idx="10525">
                  <c:v>1.0916030000000001</c:v>
                </c:pt>
                <c:pt idx="10526">
                  <c:v>1.0941909999999999</c:v>
                </c:pt>
                <c:pt idx="10527">
                  <c:v>1.08969</c:v>
                </c:pt>
                <c:pt idx="10528">
                  <c:v>1.0861430000000001</c:v>
                </c:pt>
                <c:pt idx="10529">
                  <c:v>1.090767</c:v>
                </c:pt>
                <c:pt idx="10530">
                  <c:v>1.0939810000000001</c:v>
                </c:pt>
                <c:pt idx="10531">
                  <c:v>1.0892500000000001</c:v>
                </c:pt>
                <c:pt idx="10532">
                  <c:v>1.0833410000000001</c:v>
                </c:pt>
                <c:pt idx="10533">
                  <c:v>1.0865819999999999</c:v>
                </c:pt>
                <c:pt idx="10534">
                  <c:v>1.0879529999999999</c:v>
                </c:pt>
                <c:pt idx="10535">
                  <c:v>1.084463</c:v>
                </c:pt>
                <c:pt idx="10536">
                  <c:v>1.083118</c:v>
                </c:pt>
                <c:pt idx="10537">
                  <c:v>1.0812189999999999</c:v>
                </c:pt>
                <c:pt idx="10538">
                  <c:v>1.0833440000000001</c:v>
                </c:pt>
                <c:pt idx="10539">
                  <c:v>1.0846610000000001</c:v>
                </c:pt>
                <c:pt idx="10540">
                  <c:v>1.0836440000000001</c:v>
                </c:pt>
                <c:pt idx="10541">
                  <c:v>1.0879190000000001</c:v>
                </c:pt>
                <c:pt idx="10542">
                  <c:v>1.097029</c:v>
                </c:pt>
                <c:pt idx="10543">
                  <c:v>1.099002</c:v>
                </c:pt>
                <c:pt idx="10544">
                  <c:v>1.0874189999999999</c:v>
                </c:pt>
                <c:pt idx="10545">
                  <c:v>1.0867260000000001</c:v>
                </c:pt>
                <c:pt idx="10546">
                  <c:v>1.098733</c:v>
                </c:pt>
                <c:pt idx="10547">
                  <c:v>1.0958840000000001</c:v>
                </c:pt>
                <c:pt idx="10548">
                  <c:v>1.0858429999999999</c:v>
                </c:pt>
                <c:pt idx="10549">
                  <c:v>1.0871820000000001</c:v>
                </c:pt>
                <c:pt idx="10550">
                  <c:v>1.0911960000000001</c:v>
                </c:pt>
                <c:pt idx="10551">
                  <c:v>1.0890610000000001</c:v>
                </c:pt>
                <c:pt idx="10552">
                  <c:v>1.089995</c:v>
                </c:pt>
                <c:pt idx="10553">
                  <c:v>1.0920920000000001</c:v>
                </c:pt>
                <c:pt idx="10554">
                  <c:v>1.086001</c:v>
                </c:pt>
                <c:pt idx="10555">
                  <c:v>1.0877330000000001</c:v>
                </c:pt>
                <c:pt idx="10556">
                  <c:v>1.0972919999999999</c:v>
                </c:pt>
                <c:pt idx="10557">
                  <c:v>1.095985</c:v>
                </c:pt>
                <c:pt idx="10558">
                  <c:v>1.090236</c:v>
                </c:pt>
                <c:pt idx="10559">
                  <c:v>1.093594</c:v>
                </c:pt>
                <c:pt idx="10560">
                  <c:v>1.099523</c:v>
                </c:pt>
                <c:pt idx="10561">
                  <c:v>1.0942890000000001</c:v>
                </c:pt>
                <c:pt idx="10562">
                  <c:v>1.0907290000000001</c:v>
                </c:pt>
                <c:pt idx="10563">
                  <c:v>1.0934619999999999</c:v>
                </c:pt>
                <c:pt idx="10564">
                  <c:v>1.0893109999999999</c:v>
                </c:pt>
                <c:pt idx="10565">
                  <c:v>1.0858939999999999</c:v>
                </c:pt>
                <c:pt idx="10566">
                  <c:v>1.0860879999999999</c:v>
                </c:pt>
                <c:pt idx="10567">
                  <c:v>1.0856250000000001</c:v>
                </c:pt>
                <c:pt idx="10568">
                  <c:v>1.0942419999999999</c:v>
                </c:pt>
                <c:pt idx="10569">
                  <c:v>1.102282</c:v>
                </c:pt>
                <c:pt idx="10570">
                  <c:v>1.0969930000000001</c:v>
                </c:pt>
                <c:pt idx="10571">
                  <c:v>1.092543</c:v>
                </c:pt>
                <c:pt idx="10572">
                  <c:v>1.102217</c:v>
                </c:pt>
                <c:pt idx="10573">
                  <c:v>1.103721</c:v>
                </c:pt>
                <c:pt idx="10574">
                  <c:v>1.092719</c:v>
                </c:pt>
                <c:pt idx="10575">
                  <c:v>1.092392</c:v>
                </c:pt>
                <c:pt idx="10576">
                  <c:v>1.0957859999999999</c:v>
                </c:pt>
                <c:pt idx="10577">
                  <c:v>1.094255</c:v>
                </c:pt>
                <c:pt idx="10578">
                  <c:v>1.093021</c:v>
                </c:pt>
                <c:pt idx="10579">
                  <c:v>1.093418</c:v>
                </c:pt>
                <c:pt idx="10580">
                  <c:v>1.095936</c:v>
                </c:pt>
                <c:pt idx="10581">
                  <c:v>1.098476</c:v>
                </c:pt>
                <c:pt idx="10582">
                  <c:v>1.100066</c:v>
                </c:pt>
                <c:pt idx="10583">
                  <c:v>1.094762</c:v>
                </c:pt>
                <c:pt idx="10584">
                  <c:v>1.0927979999999999</c:v>
                </c:pt>
                <c:pt idx="10585">
                  <c:v>1.1035980000000001</c:v>
                </c:pt>
                <c:pt idx="10586">
                  <c:v>1.1005929999999999</c:v>
                </c:pt>
                <c:pt idx="10587">
                  <c:v>1.0862510000000001</c:v>
                </c:pt>
                <c:pt idx="10588">
                  <c:v>1.089774</c:v>
                </c:pt>
                <c:pt idx="10589">
                  <c:v>1.1013280000000001</c:v>
                </c:pt>
                <c:pt idx="10590">
                  <c:v>1.0945149999999999</c:v>
                </c:pt>
                <c:pt idx="10591">
                  <c:v>1.0878909999999999</c:v>
                </c:pt>
                <c:pt idx="10592">
                  <c:v>1.0968370000000001</c:v>
                </c:pt>
                <c:pt idx="10593">
                  <c:v>1.098339</c:v>
                </c:pt>
                <c:pt idx="10594">
                  <c:v>1.0987480000000001</c:v>
                </c:pt>
                <c:pt idx="10595">
                  <c:v>1.1023700000000001</c:v>
                </c:pt>
                <c:pt idx="10596">
                  <c:v>1.0951169999999999</c:v>
                </c:pt>
                <c:pt idx="10597">
                  <c:v>1.09352</c:v>
                </c:pt>
                <c:pt idx="10598">
                  <c:v>1.104168</c:v>
                </c:pt>
                <c:pt idx="10599">
                  <c:v>1.1028439999999999</c:v>
                </c:pt>
                <c:pt idx="10600">
                  <c:v>1.0908990000000001</c:v>
                </c:pt>
                <c:pt idx="10601">
                  <c:v>1.090762</c:v>
                </c:pt>
                <c:pt idx="10602">
                  <c:v>1.0945990000000001</c:v>
                </c:pt>
                <c:pt idx="10603">
                  <c:v>1.0940570000000001</c:v>
                </c:pt>
                <c:pt idx="10604">
                  <c:v>1.10358</c:v>
                </c:pt>
                <c:pt idx="10605">
                  <c:v>1.110258</c:v>
                </c:pt>
                <c:pt idx="10606">
                  <c:v>1.0996049999999999</c:v>
                </c:pt>
                <c:pt idx="10607">
                  <c:v>1.095018</c:v>
                </c:pt>
                <c:pt idx="10608">
                  <c:v>1.102095</c:v>
                </c:pt>
                <c:pt idx="10609">
                  <c:v>1.10049</c:v>
                </c:pt>
                <c:pt idx="10610">
                  <c:v>1.0965879999999999</c:v>
                </c:pt>
                <c:pt idx="10611">
                  <c:v>1.1060049999999999</c:v>
                </c:pt>
                <c:pt idx="10612">
                  <c:v>1.1068279999999999</c:v>
                </c:pt>
                <c:pt idx="10613">
                  <c:v>1.095812</c:v>
                </c:pt>
                <c:pt idx="10614">
                  <c:v>1.0972170000000001</c:v>
                </c:pt>
                <c:pt idx="10615">
                  <c:v>1.1029040000000001</c:v>
                </c:pt>
                <c:pt idx="10616">
                  <c:v>1.102697</c:v>
                </c:pt>
                <c:pt idx="10617">
                  <c:v>1.103208</c:v>
                </c:pt>
                <c:pt idx="10618">
                  <c:v>1.1030409999999999</c:v>
                </c:pt>
                <c:pt idx="10619">
                  <c:v>1.100943</c:v>
                </c:pt>
                <c:pt idx="10620">
                  <c:v>1.100346</c:v>
                </c:pt>
                <c:pt idx="10621">
                  <c:v>1.1046560000000001</c:v>
                </c:pt>
                <c:pt idx="10622">
                  <c:v>1.104492</c:v>
                </c:pt>
                <c:pt idx="10623">
                  <c:v>1.101496</c:v>
                </c:pt>
                <c:pt idx="10624">
                  <c:v>1.1029070000000001</c:v>
                </c:pt>
                <c:pt idx="10625">
                  <c:v>1.1050009999999999</c:v>
                </c:pt>
                <c:pt idx="10626">
                  <c:v>1.102895</c:v>
                </c:pt>
                <c:pt idx="10627">
                  <c:v>1.1044389999999999</c:v>
                </c:pt>
                <c:pt idx="10628">
                  <c:v>1.1106529999999999</c:v>
                </c:pt>
                <c:pt idx="10629">
                  <c:v>1.1004860000000001</c:v>
                </c:pt>
                <c:pt idx="10630">
                  <c:v>1.0942700000000001</c:v>
                </c:pt>
                <c:pt idx="10631">
                  <c:v>1.1057079999999999</c:v>
                </c:pt>
                <c:pt idx="10632">
                  <c:v>1.102948</c:v>
                </c:pt>
                <c:pt idx="10633">
                  <c:v>1.0981289999999999</c:v>
                </c:pt>
                <c:pt idx="10634">
                  <c:v>1.1074520000000001</c:v>
                </c:pt>
                <c:pt idx="10635">
                  <c:v>1.107213</c:v>
                </c:pt>
                <c:pt idx="10636">
                  <c:v>1.097259</c:v>
                </c:pt>
                <c:pt idx="10637">
                  <c:v>1.0974680000000001</c:v>
                </c:pt>
                <c:pt idx="10638">
                  <c:v>1.103917</c:v>
                </c:pt>
                <c:pt idx="10639">
                  <c:v>1.1052280000000001</c:v>
                </c:pt>
                <c:pt idx="10640">
                  <c:v>1.110927</c:v>
                </c:pt>
                <c:pt idx="10641">
                  <c:v>1.116271</c:v>
                </c:pt>
                <c:pt idx="10642">
                  <c:v>1.1078509999999999</c:v>
                </c:pt>
                <c:pt idx="10643">
                  <c:v>1.1083270000000001</c:v>
                </c:pt>
                <c:pt idx="10644">
                  <c:v>1.1176029999999999</c:v>
                </c:pt>
                <c:pt idx="10645">
                  <c:v>1.1091230000000001</c:v>
                </c:pt>
                <c:pt idx="10646">
                  <c:v>1.098244</c:v>
                </c:pt>
                <c:pt idx="10647">
                  <c:v>1.1088210000000001</c:v>
                </c:pt>
                <c:pt idx="10648">
                  <c:v>1.112161</c:v>
                </c:pt>
                <c:pt idx="10649">
                  <c:v>1.0992109999999999</c:v>
                </c:pt>
                <c:pt idx="10650">
                  <c:v>1.1046720000000001</c:v>
                </c:pt>
                <c:pt idx="10651">
                  <c:v>1.1149579999999999</c:v>
                </c:pt>
                <c:pt idx="10652">
                  <c:v>1.1076889999999999</c:v>
                </c:pt>
                <c:pt idx="10653">
                  <c:v>1.104042</c:v>
                </c:pt>
                <c:pt idx="10654">
                  <c:v>1.1097399999999999</c:v>
                </c:pt>
                <c:pt idx="10655">
                  <c:v>1.1094580000000001</c:v>
                </c:pt>
                <c:pt idx="10656">
                  <c:v>1.1052109999999999</c:v>
                </c:pt>
                <c:pt idx="10657">
                  <c:v>1.1106130000000001</c:v>
                </c:pt>
                <c:pt idx="10658">
                  <c:v>1.111094</c:v>
                </c:pt>
                <c:pt idx="10659">
                  <c:v>1.1047499999999999</c:v>
                </c:pt>
                <c:pt idx="10660">
                  <c:v>1.1096619999999999</c:v>
                </c:pt>
                <c:pt idx="10661">
                  <c:v>1.108004</c:v>
                </c:pt>
                <c:pt idx="10662">
                  <c:v>1.100983</c:v>
                </c:pt>
                <c:pt idx="10663">
                  <c:v>1.105931</c:v>
                </c:pt>
                <c:pt idx="10664">
                  <c:v>1.1078399999999999</c:v>
                </c:pt>
                <c:pt idx="10665">
                  <c:v>1.105688</c:v>
                </c:pt>
                <c:pt idx="10666">
                  <c:v>1.107734</c:v>
                </c:pt>
                <c:pt idx="10667">
                  <c:v>1.1104240000000001</c:v>
                </c:pt>
                <c:pt idx="10668">
                  <c:v>1.110886</c:v>
                </c:pt>
                <c:pt idx="10669">
                  <c:v>1.113588</c:v>
                </c:pt>
                <c:pt idx="10670">
                  <c:v>1.115612</c:v>
                </c:pt>
                <c:pt idx="10671">
                  <c:v>1.109092</c:v>
                </c:pt>
                <c:pt idx="10672">
                  <c:v>1.106481</c:v>
                </c:pt>
                <c:pt idx="10673">
                  <c:v>1.1100270000000001</c:v>
                </c:pt>
                <c:pt idx="10674">
                  <c:v>1.108935</c:v>
                </c:pt>
                <c:pt idx="10675">
                  <c:v>1.1067279999999999</c:v>
                </c:pt>
                <c:pt idx="10676">
                  <c:v>1.111083</c:v>
                </c:pt>
                <c:pt idx="10677">
                  <c:v>1.1187910000000001</c:v>
                </c:pt>
                <c:pt idx="10678">
                  <c:v>1.1180410000000001</c:v>
                </c:pt>
                <c:pt idx="10679">
                  <c:v>1.113162</c:v>
                </c:pt>
                <c:pt idx="10680">
                  <c:v>1.114188</c:v>
                </c:pt>
                <c:pt idx="10681">
                  <c:v>1.1165350000000001</c:v>
                </c:pt>
                <c:pt idx="10682">
                  <c:v>1.112811</c:v>
                </c:pt>
                <c:pt idx="10683">
                  <c:v>1.107999</c:v>
                </c:pt>
                <c:pt idx="10684">
                  <c:v>1.108393</c:v>
                </c:pt>
                <c:pt idx="10685">
                  <c:v>1.1050009999999999</c:v>
                </c:pt>
                <c:pt idx="10686">
                  <c:v>1.1055060000000001</c:v>
                </c:pt>
                <c:pt idx="10687">
                  <c:v>1.1143799999999999</c:v>
                </c:pt>
                <c:pt idx="10688">
                  <c:v>1.1118429999999999</c:v>
                </c:pt>
                <c:pt idx="10689">
                  <c:v>1.107267</c:v>
                </c:pt>
                <c:pt idx="10690">
                  <c:v>1.114641</c:v>
                </c:pt>
                <c:pt idx="10691">
                  <c:v>1.115659</c:v>
                </c:pt>
                <c:pt idx="10692">
                  <c:v>1.114171</c:v>
                </c:pt>
                <c:pt idx="10693">
                  <c:v>1.119702</c:v>
                </c:pt>
                <c:pt idx="10694">
                  <c:v>1.1208480000000001</c:v>
                </c:pt>
                <c:pt idx="10695">
                  <c:v>1.112725</c:v>
                </c:pt>
                <c:pt idx="10696">
                  <c:v>1.112814</c:v>
                </c:pt>
                <c:pt idx="10697">
                  <c:v>1.1178360000000001</c:v>
                </c:pt>
                <c:pt idx="10698">
                  <c:v>1.108924</c:v>
                </c:pt>
                <c:pt idx="10699">
                  <c:v>1.1086549999999999</c:v>
                </c:pt>
                <c:pt idx="10700">
                  <c:v>1.119793</c:v>
                </c:pt>
                <c:pt idx="10701">
                  <c:v>1.1193679999999999</c:v>
                </c:pt>
                <c:pt idx="10702">
                  <c:v>1.1171469999999999</c:v>
                </c:pt>
                <c:pt idx="10703">
                  <c:v>1.12225</c:v>
                </c:pt>
                <c:pt idx="10704">
                  <c:v>1.1225050000000001</c:v>
                </c:pt>
                <c:pt idx="10705">
                  <c:v>1.114384</c:v>
                </c:pt>
                <c:pt idx="10706">
                  <c:v>1.11686</c:v>
                </c:pt>
                <c:pt idx="10707">
                  <c:v>1.1245989999999999</c:v>
                </c:pt>
                <c:pt idx="10708">
                  <c:v>1.1193770000000001</c:v>
                </c:pt>
                <c:pt idx="10709">
                  <c:v>1.1151949999999999</c:v>
                </c:pt>
                <c:pt idx="10710">
                  <c:v>1.1177569999999999</c:v>
                </c:pt>
                <c:pt idx="10711">
                  <c:v>1.1179859999999999</c:v>
                </c:pt>
                <c:pt idx="10712">
                  <c:v>1.111343</c:v>
                </c:pt>
                <c:pt idx="10713">
                  <c:v>1.107051</c:v>
                </c:pt>
                <c:pt idx="10714">
                  <c:v>1.115024</c:v>
                </c:pt>
                <c:pt idx="10715">
                  <c:v>1.120077</c:v>
                </c:pt>
                <c:pt idx="10716">
                  <c:v>1.119847</c:v>
                </c:pt>
                <c:pt idx="10717">
                  <c:v>1.116107</c:v>
                </c:pt>
                <c:pt idx="10718">
                  <c:v>1.113356</c:v>
                </c:pt>
                <c:pt idx="10719">
                  <c:v>1.1215599999999999</c:v>
                </c:pt>
                <c:pt idx="10720">
                  <c:v>1.1251960000000001</c:v>
                </c:pt>
                <c:pt idx="10721">
                  <c:v>1.11903</c:v>
                </c:pt>
                <c:pt idx="10722">
                  <c:v>1.1143940000000001</c:v>
                </c:pt>
                <c:pt idx="10723">
                  <c:v>1.1176159999999999</c:v>
                </c:pt>
                <c:pt idx="10724">
                  <c:v>1.115383</c:v>
                </c:pt>
                <c:pt idx="10725">
                  <c:v>1.1130930000000001</c:v>
                </c:pt>
                <c:pt idx="10726">
                  <c:v>1.1261509999999999</c:v>
                </c:pt>
                <c:pt idx="10727">
                  <c:v>1.129054</c:v>
                </c:pt>
                <c:pt idx="10728">
                  <c:v>1.1212800000000001</c:v>
                </c:pt>
                <c:pt idx="10729">
                  <c:v>1.127583</c:v>
                </c:pt>
                <c:pt idx="10730">
                  <c:v>1.130228</c:v>
                </c:pt>
                <c:pt idx="10731">
                  <c:v>1.119502</c:v>
                </c:pt>
                <c:pt idx="10732">
                  <c:v>1.119068</c:v>
                </c:pt>
                <c:pt idx="10733">
                  <c:v>1.1251869999999999</c:v>
                </c:pt>
                <c:pt idx="10734">
                  <c:v>1.119429</c:v>
                </c:pt>
                <c:pt idx="10735">
                  <c:v>1.1173900000000001</c:v>
                </c:pt>
                <c:pt idx="10736">
                  <c:v>1.1249400000000001</c:v>
                </c:pt>
                <c:pt idx="10737">
                  <c:v>1.121651</c:v>
                </c:pt>
                <c:pt idx="10738">
                  <c:v>1.116403</c:v>
                </c:pt>
                <c:pt idx="10739">
                  <c:v>1.119691</c:v>
                </c:pt>
                <c:pt idx="10740">
                  <c:v>1.12235</c:v>
                </c:pt>
                <c:pt idx="10741">
                  <c:v>1.1228050000000001</c:v>
                </c:pt>
                <c:pt idx="10742">
                  <c:v>1.1239790000000001</c:v>
                </c:pt>
                <c:pt idx="10743">
                  <c:v>1.12473</c:v>
                </c:pt>
                <c:pt idx="10744">
                  <c:v>1.1183780000000001</c:v>
                </c:pt>
                <c:pt idx="10745">
                  <c:v>1.1210059999999999</c:v>
                </c:pt>
                <c:pt idx="10746">
                  <c:v>1.1250009999999999</c:v>
                </c:pt>
                <c:pt idx="10747">
                  <c:v>1.112061</c:v>
                </c:pt>
                <c:pt idx="10748">
                  <c:v>1.1142879999999999</c:v>
                </c:pt>
                <c:pt idx="10749">
                  <c:v>1.129105</c:v>
                </c:pt>
                <c:pt idx="10750">
                  <c:v>1.1234569999999999</c:v>
                </c:pt>
                <c:pt idx="10751">
                  <c:v>1.115896</c:v>
                </c:pt>
                <c:pt idx="10752">
                  <c:v>1.1245750000000001</c:v>
                </c:pt>
                <c:pt idx="10753">
                  <c:v>1.128487</c:v>
                </c:pt>
                <c:pt idx="10754">
                  <c:v>1.1255740000000001</c:v>
                </c:pt>
                <c:pt idx="10755">
                  <c:v>1.130142</c:v>
                </c:pt>
                <c:pt idx="10756">
                  <c:v>1.1285320000000001</c:v>
                </c:pt>
                <c:pt idx="10757">
                  <c:v>1.1217600000000001</c:v>
                </c:pt>
                <c:pt idx="10758">
                  <c:v>1.1221749999999999</c:v>
                </c:pt>
                <c:pt idx="10759">
                  <c:v>1.1208050000000001</c:v>
                </c:pt>
                <c:pt idx="10760">
                  <c:v>1.1183380000000001</c:v>
                </c:pt>
                <c:pt idx="10761">
                  <c:v>1.123065</c:v>
                </c:pt>
                <c:pt idx="10762">
                  <c:v>1.1313470000000001</c:v>
                </c:pt>
                <c:pt idx="10763">
                  <c:v>1.1324240000000001</c:v>
                </c:pt>
                <c:pt idx="10764">
                  <c:v>1.1283179999999999</c:v>
                </c:pt>
                <c:pt idx="10765">
                  <c:v>1.133562</c:v>
                </c:pt>
                <c:pt idx="10766">
                  <c:v>1.1352500000000001</c:v>
                </c:pt>
                <c:pt idx="10767">
                  <c:v>1.126207</c:v>
                </c:pt>
                <c:pt idx="10768">
                  <c:v>1.1222099999999999</c:v>
                </c:pt>
                <c:pt idx="10769">
                  <c:v>1.1252059999999999</c:v>
                </c:pt>
                <c:pt idx="10770">
                  <c:v>1.1260049999999999</c:v>
                </c:pt>
                <c:pt idx="10771">
                  <c:v>1.1232930000000001</c:v>
                </c:pt>
                <c:pt idx="10772">
                  <c:v>1.1237600000000001</c:v>
                </c:pt>
                <c:pt idx="10773">
                  <c:v>1.123991</c:v>
                </c:pt>
                <c:pt idx="10774">
                  <c:v>1.1265080000000001</c:v>
                </c:pt>
                <c:pt idx="10775">
                  <c:v>1.132296</c:v>
                </c:pt>
                <c:pt idx="10776">
                  <c:v>1.1260749999999999</c:v>
                </c:pt>
                <c:pt idx="10777">
                  <c:v>1.1220079999999999</c:v>
                </c:pt>
                <c:pt idx="10778">
                  <c:v>1.131232</c:v>
                </c:pt>
                <c:pt idx="10779">
                  <c:v>1.1350690000000001</c:v>
                </c:pt>
                <c:pt idx="10780">
                  <c:v>1.13012</c:v>
                </c:pt>
                <c:pt idx="10781">
                  <c:v>1.1286639999999999</c:v>
                </c:pt>
                <c:pt idx="10782">
                  <c:v>1.1304989999999999</c:v>
                </c:pt>
                <c:pt idx="10783">
                  <c:v>1.1271059999999999</c:v>
                </c:pt>
                <c:pt idx="10784">
                  <c:v>1.130647</c:v>
                </c:pt>
                <c:pt idx="10785">
                  <c:v>1.1335390000000001</c:v>
                </c:pt>
                <c:pt idx="10786">
                  <c:v>1.1222700000000001</c:v>
                </c:pt>
                <c:pt idx="10787">
                  <c:v>1.122765</c:v>
                </c:pt>
                <c:pt idx="10788">
                  <c:v>1.1319669999999999</c:v>
                </c:pt>
                <c:pt idx="10789">
                  <c:v>1.1311230000000001</c:v>
                </c:pt>
                <c:pt idx="10790">
                  <c:v>1.1300859999999999</c:v>
                </c:pt>
                <c:pt idx="10791">
                  <c:v>1.1356869999999999</c:v>
                </c:pt>
                <c:pt idx="10792">
                  <c:v>1.1351579999999999</c:v>
                </c:pt>
                <c:pt idx="10793">
                  <c:v>1.1258159999999999</c:v>
                </c:pt>
                <c:pt idx="10794">
                  <c:v>1.1259349999999999</c:v>
                </c:pt>
                <c:pt idx="10795">
                  <c:v>1.1291580000000001</c:v>
                </c:pt>
                <c:pt idx="10796">
                  <c:v>1.126698</c:v>
                </c:pt>
                <c:pt idx="10797">
                  <c:v>1.130101</c:v>
                </c:pt>
                <c:pt idx="10798">
                  <c:v>1.1341220000000001</c:v>
                </c:pt>
                <c:pt idx="10799">
                  <c:v>1.1342509999999999</c:v>
                </c:pt>
                <c:pt idx="10800">
                  <c:v>1.1348389999999999</c:v>
                </c:pt>
                <c:pt idx="10801">
                  <c:v>1.1377440000000001</c:v>
                </c:pt>
                <c:pt idx="10802">
                  <c:v>1.135901</c:v>
                </c:pt>
                <c:pt idx="10803">
                  <c:v>1.1299600000000001</c:v>
                </c:pt>
                <c:pt idx="10804">
                  <c:v>1.1338680000000001</c:v>
                </c:pt>
                <c:pt idx="10805">
                  <c:v>1.1356740000000001</c:v>
                </c:pt>
                <c:pt idx="10806">
                  <c:v>1.132754</c:v>
                </c:pt>
                <c:pt idx="10807">
                  <c:v>1.134652</c:v>
                </c:pt>
                <c:pt idx="10808">
                  <c:v>1.13351</c:v>
                </c:pt>
                <c:pt idx="10809">
                  <c:v>1.129861</c:v>
                </c:pt>
                <c:pt idx="10810">
                  <c:v>1.1275440000000001</c:v>
                </c:pt>
                <c:pt idx="10811">
                  <c:v>1.1296619999999999</c:v>
                </c:pt>
                <c:pt idx="10812">
                  <c:v>1.134244</c:v>
                </c:pt>
                <c:pt idx="10813">
                  <c:v>1.136466</c:v>
                </c:pt>
                <c:pt idx="10814">
                  <c:v>1.138469</c:v>
                </c:pt>
                <c:pt idx="10815">
                  <c:v>1.1354299999999999</c:v>
                </c:pt>
                <c:pt idx="10816">
                  <c:v>1.132917</c:v>
                </c:pt>
                <c:pt idx="10817">
                  <c:v>1.135751</c:v>
                </c:pt>
                <c:pt idx="10818">
                  <c:v>1.1369199999999999</c:v>
                </c:pt>
                <c:pt idx="10819">
                  <c:v>1.1346080000000001</c:v>
                </c:pt>
                <c:pt idx="10820">
                  <c:v>1.1332610000000001</c:v>
                </c:pt>
                <c:pt idx="10821">
                  <c:v>1.135923</c:v>
                </c:pt>
                <c:pt idx="10822">
                  <c:v>1.132266</c:v>
                </c:pt>
                <c:pt idx="10823">
                  <c:v>1.1318090000000001</c:v>
                </c:pt>
                <c:pt idx="10824">
                  <c:v>1.143356</c:v>
                </c:pt>
                <c:pt idx="10825">
                  <c:v>1.1445209999999999</c:v>
                </c:pt>
                <c:pt idx="10826">
                  <c:v>1.1385810000000001</c:v>
                </c:pt>
                <c:pt idx="10827">
                  <c:v>1.1431709999999999</c:v>
                </c:pt>
                <c:pt idx="10828">
                  <c:v>1.1434</c:v>
                </c:pt>
                <c:pt idx="10829">
                  <c:v>1.1323240000000001</c:v>
                </c:pt>
                <c:pt idx="10830">
                  <c:v>1.131796</c:v>
                </c:pt>
                <c:pt idx="10831">
                  <c:v>1.1380440000000001</c:v>
                </c:pt>
                <c:pt idx="10832">
                  <c:v>1.128989</c:v>
                </c:pt>
                <c:pt idx="10833">
                  <c:v>1.1285689999999999</c:v>
                </c:pt>
                <c:pt idx="10834">
                  <c:v>1.140026</c:v>
                </c:pt>
                <c:pt idx="10835">
                  <c:v>1.1410560000000001</c:v>
                </c:pt>
                <c:pt idx="10836">
                  <c:v>1.1400239999999999</c:v>
                </c:pt>
                <c:pt idx="10837">
                  <c:v>1.1419299999999999</c:v>
                </c:pt>
                <c:pt idx="10838">
                  <c:v>1.1377219999999999</c:v>
                </c:pt>
                <c:pt idx="10839">
                  <c:v>1.1326929999999999</c:v>
                </c:pt>
                <c:pt idx="10840">
                  <c:v>1.137249</c:v>
                </c:pt>
                <c:pt idx="10841">
                  <c:v>1.142407</c:v>
                </c:pt>
                <c:pt idx="10842">
                  <c:v>1.140326</c:v>
                </c:pt>
                <c:pt idx="10843">
                  <c:v>1.143553</c:v>
                </c:pt>
                <c:pt idx="10844">
                  <c:v>1.143645</c:v>
                </c:pt>
                <c:pt idx="10845">
                  <c:v>1.137864</c:v>
                </c:pt>
                <c:pt idx="10846">
                  <c:v>1.1401559999999999</c:v>
                </c:pt>
                <c:pt idx="10847">
                  <c:v>1.140312</c:v>
                </c:pt>
                <c:pt idx="10848">
                  <c:v>1.1387350000000001</c:v>
                </c:pt>
                <c:pt idx="10849">
                  <c:v>1.1412100000000001</c:v>
                </c:pt>
                <c:pt idx="10850">
                  <c:v>1.143583</c:v>
                </c:pt>
                <c:pt idx="10851">
                  <c:v>1.13856</c:v>
                </c:pt>
                <c:pt idx="10852">
                  <c:v>1.1336280000000001</c:v>
                </c:pt>
                <c:pt idx="10853">
                  <c:v>1.1393530000000001</c:v>
                </c:pt>
                <c:pt idx="10854">
                  <c:v>1.137437</c:v>
                </c:pt>
                <c:pt idx="10855">
                  <c:v>1.1351290000000001</c:v>
                </c:pt>
                <c:pt idx="10856">
                  <c:v>1.1407890000000001</c:v>
                </c:pt>
                <c:pt idx="10857">
                  <c:v>1.140577</c:v>
                </c:pt>
                <c:pt idx="10858">
                  <c:v>1.1362779999999999</c:v>
                </c:pt>
                <c:pt idx="10859">
                  <c:v>1.136174</c:v>
                </c:pt>
                <c:pt idx="10860">
                  <c:v>1.145438</c:v>
                </c:pt>
                <c:pt idx="10861">
                  <c:v>1.150598</c:v>
                </c:pt>
                <c:pt idx="10862">
                  <c:v>1.147718</c:v>
                </c:pt>
                <c:pt idx="10863">
                  <c:v>1.1507959999999999</c:v>
                </c:pt>
                <c:pt idx="10864">
                  <c:v>1.1504350000000001</c:v>
                </c:pt>
                <c:pt idx="10865">
                  <c:v>1.145438</c:v>
                </c:pt>
                <c:pt idx="10866">
                  <c:v>1.1494690000000001</c:v>
                </c:pt>
                <c:pt idx="10867">
                  <c:v>1.1540539999999999</c:v>
                </c:pt>
                <c:pt idx="10868">
                  <c:v>1.143675</c:v>
                </c:pt>
                <c:pt idx="10869">
                  <c:v>1.1383270000000001</c:v>
                </c:pt>
                <c:pt idx="10870">
                  <c:v>1.1516489999999999</c:v>
                </c:pt>
                <c:pt idx="10871">
                  <c:v>1.1478600000000001</c:v>
                </c:pt>
                <c:pt idx="10872">
                  <c:v>1.134792</c:v>
                </c:pt>
                <c:pt idx="10873">
                  <c:v>1.143197</c:v>
                </c:pt>
                <c:pt idx="10874">
                  <c:v>1.146835</c:v>
                </c:pt>
                <c:pt idx="10875">
                  <c:v>1.1400239999999999</c:v>
                </c:pt>
                <c:pt idx="10876">
                  <c:v>1.1422049999999999</c:v>
                </c:pt>
                <c:pt idx="10877">
                  <c:v>1.1441669999999999</c:v>
                </c:pt>
                <c:pt idx="10878">
                  <c:v>1.137051</c:v>
                </c:pt>
                <c:pt idx="10879">
                  <c:v>1.137794</c:v>
                </c:pt>
                <c:pt idx="10880">
                  <c:v>1.143106</c:v>
                </c:pt>
                <c:pt idx="10881">
                  <c:v>1.1390830000000001</c:v>
                </c:pt>
                <c:pt idx="10882">
                  <c:v>1.1426780000000001</c:v>
                </c:pt>
                <c:pt idx="10883">
                  <c:v>1.1519950000000001</c:v>
                </c:pt>
                <c:pt idx="10884">
                  <c:v>1.1470750000000001</c:v>
                </c:pt>
                <c:pt idx="10885">
                  <c:v>1.144808</c:v>
                </c:pt>
                <c:pt idx="10886">
                  <c:v>1.154892</c:v>
                </c:pt>
                <c:pt idx="10887">
                  <c:v>1.156563</c:v>
                </c:pt>
                <c:pt idx="10888">
                  <c:v>1.1450370000000001</c:v>
                </c:pt>
                <c:pt idx="10889">
                  <c:v>1.1442779999999999</c:v>
                </c:pt>
                <c:pt idx="10890">
                  <c:v>1.1520010000000001</c:v>
                </c:pt>
                <c:pt idx="10891">
                  <c:v>1.150976</c:v>
                </c:pt>
                <c:pt idx="10892">
                  <c:v>1.1481539999999999</c:v>
                </c:pt>
                <c:pt idx="10893">
                  <c:v>1.1423650000000001</c:v>
                </c:pt>
                <c:pt idx="10894">
                  <c:v>1.1384669999999999</c:v>
                </c:pt>
                <c:pt idx="10895">
                  <c:v>1.1468050000000001</c:v>
                </c:pt>
                <c:pt idx="10896">
                  <c:v>1.150407</c:v>
                </c:pt>
                <c:pt idx="10897">
                  <c:v>1.141718</c:v>
                </c:pt>
                <c:pt idx="10898">
                  <c:v>1.138544</c:v>
                </c:pt>
                <c:pt idx="10899">
                  <c:v>1.1496839999999999</c:v>
                </c:pt>
                <c:pt idx="10900">
                  <c:v>1.156185</c:v>
                </c:pt>
                <c:pt idx="10901">
                  <c:v>1.1503099999999999</c:v>
                </c:pt>
                <c:pt idx="10902">
                  <c:v>1.149993</c:v>
                </c:pt>
                <c:pt idx="10903">
                  <c:v>1.1528339999999999</c:v>
                </c:pt>
                <c:pt idx="10904">
                  <c:v>1.149716</c:v>
                </c:pt>
                <c:pt idx="10905">
                  <c:v>1.151275</c:v>
                </c:pt>
                <c:pt idx="10906">
                  <c:v>1.1565259999999999</c:v>
                </c:pt>
                <c:pt idx="10907">
                  <c:v>1.1469259999999999</c:v>
                </c:pt>
                <c:pt idx="10908">
                  <c:v>1.1410499999999999</c:v>
                </c:pt>
                <c:pt idx="10909">
                  <c:v>1.152088</c:v>
                </c:pt>
                <c:pt idx="10910">
                  <c:v>1.151797</c:v>
                </c:pt>
                <c:pt idx="10911">
                  <c:v>1.1451450000000001</c:v>
                </c:pt>
                <c:pt idx="10912">
                  <c:v>1.149581</c:v>
                </c:pt>
                <c:pt idx="10913">
                  <c:v>1.150722</c:v>
                </c:pt>
                <c:pt idx="10914">
                  <c:v>1.1485350000000001</c:v>
                </c:pt>
                <c:pt idx="10915">
                  <c:v>1.155484</c:v>
                </c:pt>
                <c:pt idx="10916">
                  <c:v>1.156736</c:v>
                </c:pt>
                <c:pt idx="10917">
                  <c:v>1.144849</c:v>
                </c:pt>
                <c:pt idx="10918">
                  <c:v>1.1447529999999999</c:v>
                </c:pt>
                <c:pt idx="10919">
                  <c:v>1.1510750000000001</c:v>
                </c:pt>
                <c:pt idx="10920">
                  <c:v>1.1466689999999999</c:v>
                </c:pt>
                <c:pt idx="10921">
                  <c:v>1.1508080000000001</c:v>
                </c:pt>
                <c:pt idx="10922">
                  <c:v>1.154887</c:v>
                </c:pt>
                <c:pt idx="10923">
                  <c:v>1.1504000000000001</c:v>
                </c:pt>
                <c:pt idx="10924">
                  <c:v>1.157483</c:v>
                </c:pt>
                <c:pt idx="10925">
                  <c:v>1.1650689999999999</c:v>
                </c:pt>
                <c:pt idx="10926">
                  <c:v>1.1591469999999999</c:v>
                </c:pt>
                <c:pt idx="10927">
                  <c:v>1.1518820000000001</c:v>
                </c:pt>
                <c:pt idx="10928">
                  <c:v>1.152973</c:v>
                </c:pt>
                <c:pt idx="10929">
                  <c:v>1.1518269999999999</c:v>
                </c:pt>
                <c:pt idx="10930">
                  <c:v>1.146744</c:v>
                </c:pt>
                <c:pt idx="10931">
                  <c:v>1.1518090000000001</c:v>
                </c:pt>
                <c:pt idx="10932">
                  <c:v>1.1577139999999999</c:v>
                </c:pt>
                <c:pt idx="10933">
                  <c:v>1.152782</c:v>
                </c:pt>
                <c:pt idx="10934">
                  <c:v>1.149526</c:v>
                </c:pt>
                <c:pt idx="10935">
                  <c:v>1.1499029999999999</c:v>
                </c:pt>
                <c:pt idx="10936">
                  <c:v>1.152455</c:v>
                </c:pt>
                <c:pt idx="10937">
                  <c:v>1.1549400000000001</c:v>
                </c:pt>
                <c:pt idx="10938">
                  <c:v>1.154622</c:v>
                </c:pt>
                <c:pt idx="10939">
                  <c:v>1.1525650000000001</c:v>
                </c:pt>
                <c:pt idx="10940">
                  <c:v>1.156514</c:v>
                </c:pt>
                <c:pt idx="10941">
                  <c:v>1.162445</c:v>
                </c:pt>
                <c:pt idx="10942">
                  <c:v>1.156247</c:v>
                </c:pt>
                <c:pt idx="10943">
                  <c:v>1.15185</c:v>
                </c:pt>
                <c:pt idx="10944">
                  <c:v>1.154544</c:v>
                </c:pt>
                <c:pt idx="10945">
                  <c:v>1.1547000000000001</c:v>
                </c:pt>
                <c:pt idx="10946">
                  <c:v>1.155821</c:v>
                </c:pt>
                <c:pt idx="10947">
                  <c:v>1.1562889999999999</c:v>
                </c:pt>
                <c:pt idx="10948">
                  <c:v>1.1598539999999999</c:v>
                </c:pt>
                <c:pt idx="10949">
                  <c:v>1.1588719999999999</c:v>
                </c:pt>
                <c:pt idx="10950">
                  <c:v>1.1526289999999999</c:v>
                </c:pt>
                <c:pt idx="10951">
                  <c:v>1.1555040000000001</c:v>
                </c:pt>
                <c:pt idx="10952">
                  <c:v>1.157359</c:v>
                </c:pt>
                <c:pt idx="10953">
                  <c:v>1.1533150000000001</c:v>
                </c:pt>
                <c:pt idx="10954">
                  <c:v>1.152857</c:v>
                </c:pt>
                <c:pt idx="10955">
                  <c:v>1.1573249999999999</c:v>
                </c:pt>
                <c:pt idx="10956">
                  <c:v>1.161063</c:v>
                </c:pt>
                <c:pt idx="10957">
                  <c:v>1.16246</c:v>
                </c:pt>
                <c:pt idx="10958">
                  <c:v>1.163438</c:v>
                </c:pt>
                <c:pt idx="10959">
                  <c:v>1.158139</c:v>
                </c:pt>
                <c:pt idx="10960">
                  <c:v>1.1584680000000001</c:v>
                </c:pt>
                <c:pt idx="10961">
                  <c:v>1.1648529999999999</c:v>
                </c:pt>
                <c:pt idx="10962">
                  <c:v>1.162909</c:v>
                </c:pt>
                <c:pt idx="10963">
                  <c:v>1.159319</c:v>
                </c:pt>
                <c:pt idx="10964">
                  <c:v>1.1588369999999999</c:v>
                </c:pt>
                <c:pt idx="10965">
                  <c:v>1.1609160000000001</c:v>
                </c:pt>
                <c:pt idx="10966">
                  <c:v>1.1572119999999999</c:v>
                </c:pt>
                <c:pt idx="10967">
                  <c:v>1.1564730000000001</c:v>
                </c:pt>
                <c:pt idx="10968">
                  <c:v>1.165316</c:v>
                </c:pt>
                <c:pt idx="10969">
                  <c:v>1.1642440000000001</c:v>
                </c:pt>
                <c:pt idx="10970">
                  <c:v>1.160407</c:v>
                </c:pt>
                <c:pt idx="10971">
                  <c:v>1.1661330000000001</c:v>
                </c:pt>
                <c:pt idx="10972">
                  <c:v>1.1659079999999999</c:v>
                </c:pt>
                <c:pt idx="10973">
                  <c:v>1.161662</c:v>
                </c:pt>
                <c:pt idx="10974">
                  <c:v>1.165405</c:v>
                </c:pt>
                <c:pt idx="10975">
                  <c:v>1.167999</c:v>
                </c:pt>
                <c:pt idx="10976">
                  <c:v>1.1559539999999999</c:v>
                </c:pt>
                <c:pt idx="10977">
                  <c:v>1.150325</c:v>
                </c:pt>
                <c:pt idx="10978">
                  <c:v>1.161081</c:v>
                </c:pt>
                <c:pt idx="10979">
                  <c:v>1.1635960000000001</c:v>
                </c:pt>
                <c:pt idx="10980">
                  <c:v>1.1623600000000001</c:v>
                </c:pt>
                <c:pt idx="10981">
                  <c:v>1.167076</c:v>
                </c:pt>
                <c:pt idx="10982">
                  <c:v>1.1626479999999999</c:v>
                </c:pt>
                <c:pt idx="10983">
                  <c:v>1.15696</c:v>
                </c:pt>
                <c:pt idx="10984">
                  <c:v>1.164237</c:v>
                </c:pt>
                <c:pt idx="10985">
                  <c:v>1.164601</c:v>
                </c:pt>
                <c:pt idx="10986">
                  <c:v>1.1553519999999999</c:v>
                </c:pt>
                <c:pt idx="10987">
                  <c:v>1.1599390000000001</c:v>
                </c:pt>
                <c:pt idx="10988">
                  <c:v>1.1642060000000001</c:v>
                </c:pt>
                <c:pt idx="10989">
                  <c:v>1.160407</c:v>
                </c:pt>
                <c:pt idx="10990">
                  <c:v>1.163559</c:v>
                </c:pt>
                <c:pt idx="10991">
                  <c:v>1.16456</c:v>
                </c:pt>
                <c:pt idx="10992">
                  <c:v>1.159324</c:v>
                </c:pt>
                <c:pt idx="10993">
                  <c:v>1.1625529999999999</c:v>
                </c:pt>
                <c:pt idx="10994">
                  <c:v>1.171065</c:v>
                </c:pt>
                <c:pt idx="10995">
                  <c:v>1.165028</c:v>
                </c:pt>
                <c:pt idx="10996">
                  <c:v>1.1576169999999999</c:v>
                </c:pt>
                <c:pt idx="10997">
                  <c:v>1.1673180000000001</c:v>
                </c:pt>
                <c:pt idx="10998">
                  <c:v>1.166167</c:v>
                </c:pt>
                <c:pt idx="10999">
                  <c:v>1.15235</c:v>
                </c:pt>
                <c:pt idx="11000">
                  <c:v>1.157192</c:v>
                </c:pt>
                <c:pt idx="11001">
                  <c:v>1.169557</c:v>
                </c:pt>
                <c:pt idx="11002">
                  <c:v>1.171797</c:v>
                </c:pt>
                <c:pt idx="11003">
                  <c:v>1.1712629999999999</c:v>
                </c:pt>
                <c:pt idx="11004">
                  <c:v>1.169789</c:v>
                </c:pt>
                <c:pt idx="11005">
                  <c:v>1.16527</c:v>
                </c:pt>
                <c:pt idx="11006">
                  <c:v>1.1677489999999999</c:v>
                </c:pt>
                <c:pt idx="11007">
                  <c:v>1.175646</c:v>
                </c:pt>
                <c:pt idx="11008">
                  <c:v>1.173702</c:v>
                </c:pt>
                <c:pt idx="11009">
                  <c:v>1.1693880000000001</c:v>
                </c:pt>
                <c:pt idx="11010">
                  <c:v>1.171179</c:v>
                </c:pt>
                <c:pt idx="11011">
                  <c:v>1.1725220000000001</c:v>
                </c:pt>
                <c:pt idx="11012">
                  <c:v>1.1687320000000001</c:v>
                </c:pt>
                <c:pt idx="11013">
                  <c:v>1.165449</c:v>
                </c:pt>
                <c:pt idx="11014">
                  <c:v>1.16629</c:v>
                </c:pt>
                <c:pt idx="11015">
                  <c:v>1.161492</c:v>
                </c:pt>
                <c:pt idx="11016">
                  <c:v>1.1603190000000001</c:v>
                </c:pt>
                <c:pt idx="11017">
                  <c:v>1.1698139999999999</c:v>
                </c:pt>
                <c:pt idx="11018">
                  <c:v>1.168407</c:v>
                </c:pt>
                <c:pt idx="11019">
                  <c:v>1.162204</c:v>
                </c:pt>
                <c:pt idx="11020">
                  <c:v>1.1649989999999999</c:v>
                </c:pt>
                <c:pt idx="11021">
                  <c:v>1.1668959999999999</c:v>
                </c:pt>
                <c:pt idx="11022">
                  <c:v>1.166415</c:v>
                </c:pt>
                <c:pt idx="11023">
                  <c:v>1.1705920000000001</c:v>
                </c:pt>
                <c:pt idx="11024">
                  <c:v>1.171505</c:v>
                </c:pt>
                <c:pt idx="11025">
                  <c:v>1.166655</c:v>
                </c:pt>
                <c:pt idx="11026">
                  <c:v>1.165637</c:v>
                </c:pt>
                <c:pt idx="11027">
                  <c:v>1.165535</c:v>
                </c:pt>
                <c:pt idx="11028">
                  <c:v>1.163708</c:v>
                </c:pt>
                <c:pt idx="11029">
                  <c:v>1.1651739999999999</c:v>
                </c:pt>
                <c:pt idx="11030">
                  <c:v>1.1702650000000001</c:v>
                </c:pt>
                <c:pt idx="11031">
                  <c:v>1.175187</c:v>
                </c:pt>
                <c:pt idx="11032">
                  <c:v>1.176129</c:v>
                </c:pt>
                <c:pt idx="11033">
                  <c:v>1.176094</c:v>
                </c:pt>
                <c:pt idx="11034">
                  <c:v>1.17578</c:v>
                </c:pt>
                <c:pt idx="11035">
                  <c:v>1.1761470000000001</c:v>
                </c:pt>
                <c:pt idx="11036">
                  <c:v>1.183835</c:v>
                </c:pt>
                <c:pt idx="11037">
                  <c:v>1.1864239999999999</c:v>
                </c:pt>
                <c:pt idx="11038">
                  <c:v>1.1751579999999999</c:v>
                </c:pt>
                <c:pt idx="11039">
                  <c:v>1.162909</c:v>
                </c:pt>
                <c:pt idx="11040">
                  <c:v>1.1626259999999999</c:v>
                </c:pt>
                <c:pt idx="11041">
                  <c:v>1.1660410000000001</c:v>
                </c:pt>
                <c:pt idx="11042">
                  <c:v>1.1626510000000001</c:v>
                </c:pt>
                <c:pt idx="11043">
                  <c:v>1.1695310000000001</c:v>
                </c:pt>
                <c:pt idx="11044">
                  <c:v>1.179592</c:v>
                </c:pt>
                <c:pt idx="11045">
                  <c:v>1.1738919999999999</c:v>
                </c:pt>
                <c:pt idx="11046">
                  <c:v>1.171664</c:v>
                </c:pt>
                <c:pt idx="11047">
                  <c:v>1.1755690000000001</c:v>
                </c:pt>
                <c:pt idx="11048">
                  <c:v>1.170739</c:v>
                </c:pt>
                <c:pt idx="11049">
                  <c:v>1.167384</c:v>
                </c:pt>
                <c:pt idx="11050">
                  <c:v>1.175805</c:v>
                </c:pt>
                <c:pt idx="11051">
                  <c:v>1.177119</c:v>
                </c:pt>
                <c:pt idx="11052">
                  <c:v>1.167605</c:v>
                </c:pt>
                <c:pt idx="11053">
                  <c:v>1.1710989999999999</c:v>
                </c:pt>
                <c:pt idx="11054">
                  <c:v>1.174769</c:v>
                </c:pt>
                <c:pt idx="11055">
                  <c:v>1.171119</c:v>
                </c:pt>
                <c:pt idx="11056">
                  <c:v>1.1801459999999999</c:v>
                </c:pt>
                <c:pt idx="11057">
                  <c:v>1.1870069999999999</c:v>
                </c:pt>
                <c:pt idx="11058">
                  <c:v>1.1791609999999999</c:v>
                </c:pt>
                <c:pt idx="11059">
                  <c:v>1.180607</c:v>
                </c:pt>
                <c:pt idx="11060">
                  <c:v>1.1859580000000001</c:v>
                </c:pt>
                <c:pt idx="11061">
                  <c:v>1.173565</c:v>
                </c:pt>
                <c:pt idx="11062">
                  <c:v>1.167581</c:v>
                </c:pt>
                <c:pt idx="11063">
                  <c:v>1.1795119999999999</c:v>
                </c:pt>
                <c:pt idx="11064">
                  <c:v>1.178542</c:v>
                </c:pt>
                <c:pt idx="11065">
                  <c:v>1.171538</c:v>
                </c:pt>
                <c:pt idx="11066">
                  <c:v>1.1764570000000001</c:v>
                </c:pt>
                <c:pt idx="11067">
                  <c:v>1.1765829999999999</c:v>
                </c:pt>
                <c:pt idx="11068">
                  <c:v>1.1711819999999999</c:v>
                </c:pt>
                <c:pt idx="11069">
                  <c:v>1.176016</c:v>
                </c:pt>
                <c:pt idx="11070">
                  <c:v>1.1829369999999999</c:v>
                </c:pt>
                <c:pt idx="11071">
                  <c:v>1.175684</c:v>
                </c:pt>
                <c:pt idx="11072">
                  <c:v>1.171654</c:v>
                </c:pt>
                <c:pt idx="11073">
                  <c:v>1.1753499999999999</c:v>
                </c:pt>
                <c:pt idx="11074">
                  <c:v>1.172839</c:v>
                </c:pt>
                <c:pt idx="11075">
                  <c:v>1.175516</c:v>
                </c:pt>
                <c:pt idx="11076">
                  <c:v>1.1815180000000001</c:v>
                </c:pt>
                <c:pt idx="11077">
                  <c:v>1.1770339999999999</c:v>
                </c:pt>
                <c:pt idx="11078">
                  <c:v>1.172153</c:v>
                </c:pt>
                <c:pt idx="11079">
                  <c:v>1.1784460000000001</c:v>
                </c:pt>
                <c:pt idx="11080">
                  <c:v>1.1853929999999999</c:v>
                </c:pt>
                <c:pt idx="11081">
                  <c:v>1.181907</c:v>
                </c:pt>
                <c:pt idx="11082">
                  <c:v>1.1795439999999999</c:v>
                </c:pt>
                <c:pt idx="11083">
                  <c:v>1.1806760000000001</c:v>
                </c:pt>
                <c:pt idx="11084">
                  <c:v>1.1803889999999999</c:v>
                </c:pt>
                <c:pt idx="11085">
                  <c:v>1.179</c:v>
                </c:pt>
                <c:pt idx="11086">
                  <c:v>1.175559</c:v>
                </c:pt>
                <c:pt idx="11087">
                  <c:v>1.1791769999999999</c:v>
                </c:pt>
                <c:pt idx="11088">
                  <c:v>1.181586</c:v>
                </c:pt>
                <c:pt idx="11089">
                  <c:v>1.1752400000000001</c:v>
                </c:pt>
                <c:pt idx="11090">
                  <c:v>1.1757470000000001</c:v>
                </c:pt>
                <c:pt idx="11091">
                  <c:v>1.1783440000000001</c:v>
                </c:pt>
                <c:pt idx="11092">
                  <c:v>1.178787</c:v>
                </c:pt>
                <c:pt idx="11093">
                  <c:v>1.1802239999999999</c:v>
                </c:pt>
                <c:pt idx="11094">
                  <c:v>1.181303</c:v>
                </c:pt>
                <c:pt idx="11095">
                  <c:v>1.181665</c:v>
                </c:pt>
                <c:pt idx="11096">
                  <c:v>1.18197</c:v>
                </c:pt>
                <c:pt idx="11097">
                  <c:v>1.1858759999999999</c:v>
                </c:pt>
                <c:pt idx="11098">
                  <c:v>1.1868179999999999</c:v>
                </c:pt>
                <c:pt idx="11099">
                  <c:v>1.183738</c:v>
                </c:pt>
                <c:pt idx="11100">
                  <c:v>1.1786220000000001</c:v>
                </c:pt>
                <c:pt idx="11101">
                  <c:v>1.1765099999999999</c:v>
                </c:pt>
                <c:pt idx="11102">
                  <c:v>1.1876690000000001</c:v>
                </c:pt>
                <c:pt idx="11103">
                  <c:v>1.1907490000000001</c:v>
                </c:pt>
                <c:pt idx="11104">
                  <c:v>1.180725</c:v>
                </c:pt>
                <c:pt idx="11105">
                  <c:v>1.1774549999999999</c:v>
                </c:pt>
                <c:pt idx="11106">
                  <c:v>1.1820820000000001</c:v>
                </c:pt>
                <c:pt idx="11107">
                  <c:v>1.183627</c:v>
                </c:pt>
                <c:pt idx="11108">
                  <c:v>1.181203</c:v>
                </c:pt>
                <c:pt idx="11109">
                  <c:v>1.1829480000000001</c:v>
                </c:pt>
                <c:pt idx="11110">
                  <c:v>1.183799</c:v>
                </c:pt>
                <c:pt idx="11111">
                  <c:v>1.1846810000000001</c:v>
                </c:pt>
                <c:pt idx="11112">
                  <c:v>1.1895910000000001</c:v>
                </c:pt>
                <c:pt idx="11113">
                  <c:v>1.1828160000000001</c:v>
                </c:pt>
                <c:pt idx="11114">
                  <c:v>1.177071</c:v>
                </c:pt>
                <c:pt idx="11115">
                  <c:v>1.189613</c:v>
                </c:pt>
                <c:pt idx="11116">
                  <c:v>1.1914640000000001</c:v>
                </c:pt>
                <c:pt idx="11117">
                  <c:v>1.1793229999999999</c:v>
                </c:pt>
                <c:pt idx="11118">
                  <c:v>1.180976</c:v>
                </c:pt>
                <c:pt idx="11119">
                  <c:v>1.188285</c:v>
                </c:pt>
                <c:pt idx="11120">
                  <c:v>1.1840930000000001</c:v>
                </c:pt>
                <c:pt idx="11121">
                  <c:v>1.181173</c:v>
                </c:pt>
                <c:pt idx="11122">
                  <c:v>1.18238</c:v>
                </c:pt>
                <c:pt idx="11123">
                  <c:v>1.180472</c:v>
                </c:pt>
                <c:pt idx="11124">
                  <c:v>1.186299</c:v>
                </c:pt>
                <c:pt idx="11125">
                  <c:v>1.1935500000000001</c:v>
                </c:pt>
                <c:pt idx="11126">
                  <c:v>1.1892389999999999</c:v>
                </c:pt>
                <c:pt idx="11127">
                  <c:v>1.1861889999999999</c:v>
                </c:pt>
                <c:pt idx="11128">
                  <c:v>1.1948030000000001</c:v>
                </c:pt>
                <c:pt idx="11129">
                  <c:v>1.193476</c:v>
                </c:pt>
                <c:pt idx="11130">
                  <c:v>1.18347</c:v>
                </c:pt>
                <c:pt idx="11131">
                  <c:v>1.1878299999999999</c:v>
                </c:pt>
                <c:pt idx="11132">
                  <c:v>1.190747</c:v>
                </c:pt>
                <c:pt idx="11133">
                  <c:v>1.1844440000000001</c:v>
                </c:pt>
                <c:pt idx="11134">
                  <c:v>1.1876089999999999</c:v>
                </c:pt>
                <c:pt idx="11135">
                  <c:v>1.1921679999999999</c:v>
                </c:pt>
                <c:pt idx="11136">
                  <c:v>1.18912</c:v>
                </c:pt>
                <c:pt idx="11137">
                  <c:v>1.188409</c:v>
                </c:pt>
                <c:pt idx="11138">
                  <c:v>1.1901839999999999</c:v>
                </c:pt>
                <c:pt idx="11139">
                  <c:v>1.1883509999999999</c:v>
                </c:pt>
                <c:pt idx="11140">
                  <c:v>1.1912430000000001</c:v>
                </c:pt>
                <c:pt idx="11141">
                  <c:v>1.200191</c:v>
                </c:pt>
                <c:pt idx="11142">
                  <c:v>1.1969030000000001</c:v>
                </c:pt>
                <c:pt idx="11143">
                  <c:v>1.1877930000000001</c:v>
                </c:pt>
                <c:pt idx="11144">
                  <c:v>1.186952</c:v>
                </c:pt>
                <c:pt idx="11145">
                  <c:v>1.1840409999999999</c:v>
                </c:pt>
                <c:pt idx="11146">
                  <c:v>1.17963</c:v>
                </c:pt>
                <c:pt idx="11147">
                  <c:v>1.1828719999999999</c:v>
                </c:pt>
                <c:pt idx="11148">
                  <c:v>1.188016</c:v>
                </c:pt>
                <c:pt idx="11149">
                  <c:v>1.184884</c:v>
                </c:pt>
                <c:pt idx="11150">
                  <c:v>1.1819930000000001</c:v>
                </c:pt>
                <c:pt idx="11151">
                  <c:v>1.1900550000000001</c:v>
                </c:pt>
                <c:pt idx="11152">
                  <c:v>1.1977500000000001</c:v>
                </c:pt>
                <c:pt idx="11153">
                  <c:v>1.197101</c:v>
                </c:pt>
                <c:pt idx="11154">
                  <c:v>1.1947639999999999</c:v>
                </c:pt>
                <c:pt idx="11155">
                  <c:v>1.1933739999999999</c:v>
                </c:pt>
                <c:pt idx="11156">
                  <c:v>1.1925129999999999</c:v>
                </c:pt>
                <c:pt idx="11157">
                  <c:v>1.1944250000000001</c:v>
                </c:pt>
                <c:pt idx="11158">
                  <c:v>1.1943820000000001</c:v>
                </c:pt>
                <c:pt idx="11159">
                  <c:v>1.1854279999999999</c:v>
                </c:pt>
                <c:pt idx="11160">
                  <c:v>1.1884220000000001</c:v>
                </c:pt>
                <c:pt idx="11161">
                  <c:v>1.198536</c:v>
                </c:pt>
                <c:pt idx="11162">
                  <c:v>1.189535</c:v>
                </c:pt>
                <c:pt idx="11163">
                  <c:v>1.18658</c:v>
                </c:pt>
                <c:pt idx="11164">
                  <c:v>1.1955359999999999</c:v>
                </c:pt>
                <c:pt idx="11165">
                  <c:v>1.1934990000000001</c:v>
                </c:pt>
                <c:pt idx="11166">
                  <c:v>1.185432</c:v>
                </c:pt>
                <c:pt idx="11167">
                  <c:v>1.189263</c:v>
                </c:pt>
                <c:pt idx="11168">
                  <c:v>1.197543</c:v>
                </c:pt>
                <c:pt idx="11169">
                  <c:v>1.190321</c:v>
                </c:pt>
                <c:pt idx="11170">
                  <c:v>1.1894450000000001</c:v>
                </c:pt>
                <c:pt idx="11171">
                  <c:v>1.2004870000000001</c:v>
                </c:pt>
                <c:pt idx="11172">
                  <c:v>1.1978439999999999</c:v>
                </c:pt>
                <c:pt idx="11173">
                  <c:v>1.194242</c:v>
                </c:pt>
                <c:pt idx="11174">
                  <c:v>1.1974579999999999</c:v>
                </c:pt>
                <c:pt idx="11175">
                  <c:v>1.1928270000000001</c:v>
                </c:pt>
                <c:pt idx="11176">
                  <c:v>1.1869240000000001</c:v>
                </c:pt>
                <c:pt idx="11177">
                  <c:v>1.1912739999999999</c:v>
                </c:pt>
                <c:pt idx="11178">
                  <c:v>1.1964729999999999</c:v>
                </c:pt>
                <c:pt idx="11179">
                  <c:v>1.1971700000000001</c:v>
                </c:pt>
                <c:pt idx="11180">
                  <c:v>1.2017599999999999</c:v>
                </c:pt>
                <c:pt idx="11181">
                  <c:v>1.2050670000000001</c:v>
                </c:pt>
                <c:pt idx="11182">
                  <c:v>1.2022520000000001</c:v>
                </c:pt>
                <c:pt idx="11183">
                  <c:v>1.1977880000000001</c:v>
                </c:pt>
                <c:pt idx="11184">
                  <c:v>1.1978629999999999</c:v>
                </c:pt>
                <c:pt idx="11185">
                  <c:v>1.1935979999999999</c:v>
                </c:pt>
                <c:pt idx="11186">
                  <c:v>1.186904</c:v>
                </c:pt>
                <c:pt idx="11187">
                  <c:v>1.191873</c:v>
                </c:pt>
                <c:pt idx="11188">
                  <c:v>1.1934549999999999</c:v>
                </c:pt>
                <c:pt idx="11189">
                  <c:v>1.192072</c:v>
                </c:pt>
                <c:pt idx="11190">
                  <c:v>1.199255</c:v>
                </c:pt>
                <c:pt idx="11191">
                  <c:v>1.198453</c:v>
                </c:pt>
                <c:pt idx="11192">
                  <c:v>1.190061</c:v>
                </c:pt>
                <c:pt idx="11193">
                  <c:v>1.191892</c:v>
                </c:pt>
                <c:pt idx="11194">
                  <c:v>1.196966</c:v>
                </c:pt>
                <c:pt idx="11195">
                  <c:v>1.1984399999999999</c:v>
                </c:pt>
                <c:pt idx="11196">
                  <c:v>1.2023250000000001</c:v>
                </c:pt>
                <c:pt idx="11197">
                  <c:v>1.205759</c:v>
                </c:pt>
                <c:pt idx="11198">
                  <c:v>1.1981109999999999</c:v>
                </c:pt>
                <c:pt idx="11199">
                  <c:v>1.1939599999999999</c:v>
                </c:pt>
                <c:pt idx="11200">
                  <c:v>1.2015370000000001</c:v>
                </c:pt>
                <c:pt idx="11201">
                  <c:v>1.2016389999999999</c:v>
                </c:pt>
                <c:pt idx="11202">
                  <c:v>1.1994560000000001</c:v>
                </c:pt>
                <c:pt idx="11203">
                  <c:v>1.2029110000000001</c:v>
                </c:pt>
                <c:pt idx="11204">
                  <c:v>1.203792</c:v>
                </c:pt>
                <c:pt idx="11205">
                  <c:v>1.2009909999999999</c:v>
                </c:pt>
                <c:pt idx="11206">
                  <c:v>1.2041189999999999</c:v>
                </c:pt>
                <c:pt idx="11207">
                  <c:v>1.2067289999999999</c:v>
                </c:pt>
                <c:pt idx="11208">
                  <c:v>1.194015</c:v>
                </c:pt>
                <c:pt idx="11209">
                  <c:v>1.191325</c:v>
                </c:pt>
                <c:pt idx="11210">
                  <c:v>1.203973</c:v>
                </c:pt>
                <c:pt idx="11211">
                  <c:v>1.20244</c:v>
                </c:pt>
                <c:pt idx="11212">
                  <c:v>1.1981980000000001</c:v>
                </c:pt>
                <c:pt idx="11213">
                  <c:v>1.2001520000000001</c:v>
                </c:pt>
                <c:pt idx="11214">
                  <c:v>1.197238</c:v>
                </c:pt>
                <c:pt idx="11215">
                  <c:v>1.195757</c:v>
                </c:pt>
                <c:pt idx="11216">
                  <c:v>1.205101</c:v>
                </c:pt>
                <c:pt idx="11217">
                  <c:v>1.2069730000000001</c:v>
                </c:pt>
                <c:pt idx="11218">
                  <c:v>1.1954629999999999</c:v>
                </c:pt>
                <c:pt idx="11219">
                  <c:v>1.198793</c:v>
                </c:pt>
                <c:pt idx="11220">
                  <c:v>1.2081770000000001</c:v>
                </c:pt>
                <c:pt idx="11221">
                  <c:v>1.204148</c:v>
                </c:pt>
                <c:pt idx="11222">
                  <c:v>1.198358</c:v>
                </c:pt>
                <c:pt idx="11223">
                  <c:v>1.201182</c:v>
                </c:pt>
                <c:pt idx="11224">
                  <c:v>1.204863</c:v>
                </c:pt>
                <c:pt idx="11225">
                  <c:v>1.199894</c:v>
                </c:pt>
                <c:pt idx="11226">
                  <c:v>1.2028700000000001</c:v>
                </c:pt>
                <c:pt idx="11227">
                  <c:v>1.2076990000000001</c:v>
                </c:pt>
                <c:pt idx="11228">
                  <c:v>1.1993739999999999</c:v>
                </c:pt>
                <c:pt idx="11229">
                  <c:v>1.1999040000000001</c:v>
                </c:pt>
                <c:pt idx="11230">
                  <c:v>1.206696</c:v>
                </c:pt>
                <c:pt idx="11231">
                  <c:v>1.2049300000000001</c:v>
                </c:pt>
                <c:pt idx="11232">
                  <c:v>1.2069270000000001</c:v>
                </c:pt>
                <c:pt idx="11233">
                  <c:v>1.2125010000000001</c:v>
                </c:pt>
                <c:pt idx="11234">
                  <c:v>1.20278</c:v>
                </c:pt>
                <c:pt idx="11235">
                  <c:v>1.193673</c:v>
                </c:pt>
                <c:pt idx="11236">
                  <c:v>1.2040329999999999</c:v>
                </c:pt>
                <c:pt idx="11237">
                  <c:v>1.2060569999999999</c:v>
                </c:pt>
                <c:pt idx="11238">
                  <c:v>1.1979299999999999</c:v>
                </c:pt>
                <c:pt idx="11239">
                  <c:v>1.203883</c:v>
                </c:pt>
                <c:pt idx="11240">
                  <c:v>1.2090860000000001</c:v>
                </c:pt>
                <c:pt idx="11241">
                  <c:v>1.202199</c:v>
                </c:pt>
                <c:pt idx="11242">
                  <c:v>1.200607</c:v>
                </c:pt>
                <c:pt idx="11243">
                  <c:v>1.2088270000000001</c:v>
                </c:pt>
                <c:pt idx="11244">
                  <c:v>1.2108019999999999</c:v>
                </c:pt>
                <c:pt idx="11245">
                  <c:v>1.211943</c:v>
                </c:pt>
                <c:pt idx="11246">
                  <c:v>1.2143870000000001</c:v>
                </c:pt>
                <c:pt idx="11247">
                  <c:v>1.2038800000000001</c:v>
                </c:pt>
                <c:pt idx="11248">
                  <c:v>1.1999059999999999</c:v>
                </c:pt>
                <c:pt idx="11249">
                  <c:v>1.2103330000000001</c:v>
                </c:pt>
                <c:pt idx="11250">
                  <c:v>1.2101820000000001</c:v>
                </c:pt>
                <c:pt idx="11251">
                  <c:v>1.2045189999999999</c:v>
                </c:pt>
                <c:pt idx="11252">
                  <c:v>1.2055929999999999</c:v>
                </c:pt>
                <c:pt idx="11253">
                  <c:v>1.2056389999999999</c:v>
                </c:pt>
                <c:pt idx="11254">
                  <c:v>1.2024189999999999</c:v>
                </c:pt>
                <c:pt idx="11255">
                  <c:v>1.207193</c:v>
                </c:pt>
                <c:pt idx="11256">
                  <c:v>1.21367</c:v>
                </c:pt>
                <c:pt idx="11257">
                  <c:v>1.2071769999999999</c:v>
                </c:pt>
                <c:pt idx="11258">
                  <c:v>1.2091499999999999</c:v>
                </c:pt>
                <c:pt idx="11259">
                  <c:v>1.2180029999999999</c:v>
                </c:pt>
                <c:pt idx="11260">
                  <c:v>1.2119230000000001</c:v>
                </c:pt>
                <c:pt idx="11261">
                  <c:v>1.2038899999999999</c:v>
                </c:pt>
                <c:pt idx="11262">
                  <c:v>1.206553</c:v>
                </c:pt>
                <c:pt idx="11263">
                  <c:v>1.211713</c:v>
                </c:pt>
                <c:pt idx="11264">
                  <c:v>1.2102679999999999</c:v>
                </c:pt>
                <c:pt idx="11265">
                  <c:v>1.2146300000000001</c:v>
                </c:pt>
                <c:pt idx="11266">
                  <c:v>1.220227</c:v>
                </c:pt>
                <c:pt idx="11267">
                  <c:v>1.2071799999999999</c:v>
                </c:pt>
                <c:pt idx="11268">
                  <c:v>1.1990890000000001</c:v>
                </c:pt>
                <c:pt idx="11269">
                  <c:v>1.2070639999999999</c:v>
                </c:pt>
                <c:pt idx="11270">
                  <c:v>1.207673</c:v>
                </c:pt>
                <c:pt idx="11271">
                  <c:v>1.204099</c:v>
                </c:pt>
                <c:pt idx="11272">
                  <c:v>1.2108080000000001</c:v>
                </c:pt>
                <c:pt idx="11273">
                  <c:v>1.214399</c:v>
                </c:pt>
                <c:pt idx="11274">
                  <c:v>1.2069399999999999</c:v>
                </c:pt>
                <c:pt idx="11275">
                  <c:v>1.2102059999999999</c:v>
                </c:pt>
                <c:pt idx="11276">
                  <c:v>1.215957</c:v>
                </c:pt>
                <c:pt idx="11277">
                  <c:v>1.207948</c:v>
                </c:pt>
                <c:pt idx="11278">
                  <c:v>1.206842</c:v>
                </c:pt>
                <c:pt idx="11279">
                  <c:v>1.2150339999999999</c:v>
                </c:pt>
                <c:pt idx="11280">
                  <c:v>1.2129540000000001</c:v>
                </c:pt>
                <c:pt idx="11281">
                  <c:v>1.2091350000000001</c:v>
                </c:pt>
                <c:pt idx="11282">
                  <c:v>1.2187049999999999</c:v>
                </c:pt>
                <c:pt idx="11283">
                  <c:v>1.2190730000000001</c:v>
                </c:pt>
                <c:pt idx="11284">
                  <c:v>1.205827</c:v>
                </c:pt>
                <c:pt idx="11285">
                  <c:v>1.2102630000000001</c:v>
                </c:pt>
                <c:pt idx="11286">
                  <c:v>1.219776</c:v>
                </c:pt>
                <c:pt idx="11287">
                  <c:v>1.2129639999999999</c:v>
                </c:pt>
                <c:pt idx="11288">
                  <c:v>1.2059820000000001</c:v>
                </c:pt>
                <c:pt idx="11289">
                  <c:v>1.2121329999999999</c:v>
                </c:pt>
                <c:pt idx="11290">
                  <c:v>1.218286</c:v>
                </c:pt>
                <c:pt idx="11291">
                  <c:v>1.214029</c:v>
                </c:pt>
                <c:pt idx="11292">
                  <c:v>1.2153719999999999</c:v>
                </c:pt>
                <c:pt idx="11293">
                  <c:v>1.2187889999999999</c:v>
                </c:pt>
                <c:pt idx="11294">
                  <c:v>1.2136130000000001</c:v>
                </c:pt>
                <c:pt idx="11295">
                  <c:v>1.210963</c:v>
                </c:pt>
                <c:pt idx="11296">
                  <c:v>1.2140500000000001</c:v>
                </c:pt>
                <c:pt idx="11297">
                  <c:v>1.216942</c:v>
                </c:pt>
                <c:pt idx="11298">
                  <c:v>1.21512</c:v>
                </c:pt>
                <c:pt idx="11299">
                  <c:v>1.214734</c:v>
                </c:pt>
                <c:pt idx="11300">
                  <c:v>1.2134130000000001</c:v>
                </c:pt>
                <c:pt idx="11301">
                  <c:v>1.208226</c:v>
                </c:pt>
                <c:pt idx="11302">
                  <c:v>1.2153309999999999</c:v>
                </c:pt>
                <c:pt idx="11303">
                  <c:v>1.218893</c:v>
                </c:pt>
                <c:pt idx="11304">
                  <c:v>1.2115210000000001</c:v>
                </c:pt>
                <c:pt idx="11305">
                  <c:v>1.2137789999999999</c:v>
                </c:pt>
                <c:pt idx="11306">
                  <c:v>1.215695</c:v>
                </c:pt>
                <c:pt idx="11307">
                  <c:v>1.2129300000000001</c:v>
                </c:pt>
                <c:pt idx="11308">
                  <c:v>1.2215039999999999</c:v>
                </c:pt>
                <c:pt idx="11309">
                  <c:v>1.22787</c:v>
                </c:pt>
                <c:pt idx="11310">
                  <c:v>1.2170129999999999</c:v>
                </c:pt>
                <c:pt idx="11311">
                  <c:v>1.2109810000000001</c:v>
                </c:pt>
                <c:pt idx="11312">
                  <c:v>1.2190719999999999</c:v>
                </c:pt>
                <c:pt idx="11313">
                  <c:v>1.217937</c:v>
                </c:pt>
                <c:pt idx="11314">
                  <c:v>1.2149749999999999</c:v>
                </c:pt>
                <c:pt idx="11315">
                  <c:v>1.2235830000000001</c:v>
                </c:pt>
                <c:pt idx="11316">
                  <c:v>1.2251890000000001</c:v>
                </c:pt>
                <c:pt idx="11317">
                  <c:v>1.2199180000000001</c:v>
                </c:pt>
                <c:pt idx="11318">
                  <c:v>1.2174700000000001</c:v>
                </c:pt>
                <c:pt idx="11319">
                  <c:v>1.2169460000000001</c:v>
                </c:pt>
                <c:pt idx="11320">
                  <c:v>1.212758</c:v>
                </c:pt>
                <c:pt idx="11321">
                  <c:v>1.212202</c:v>
                </c:pt>
                <c:pt idx="11322">
                  <c:v>1.2214449999999999</c:v>
                </c:pt>
                <c:pt idx="11323">
                  <c:v>1.2227239999999999</c:v>
                </c:pt>
                <c:pt idx="11324">
                  <c:v>1.2194529999999999</c:v>
                </c:pt>
                <c:pt idx="11325">
                  <c:v>1.22322</c:v>
                </c:pt>
                <c:pt idx="11326">
                  <c:v>1.223549</c:v>
                </c:pt>
                <c:pt idx="11327">
                  <c:v>1.219824</c:v>
                </c:pt>
                <c:pt idx="11328">
                  <c:v>1.2251939999999999</c:v>
                </c:pt>
                <c:pt idx="11329">
                  <c:v>1.2290030000000001</c:v>
                </c:pt>
                <c:pt idx="11330">
                  <c:v>1.219938</c:v>
                </c:pt>
                <c:pt idx="11331">
                  <c:v>1.2189950000000001</c:v>
                </c:pt>
                <c:pt idx="11332">
                  <c:v>1.222359</c:v>
                </c:pt>
                <c:pt idx="11333">
                  <c:v>1.2138230000000001</c:v>
                </c:pt>
                <c:pt idx="11334">
                  <c:v>1.21231</c:v>
                </c:pt>
                <c:pt idx="11335">
                  <c:v>1.2199930000000001</c:v>
                </c:pt>
                <c:pt idx="11336">
                  <c:v>1.2209289999999999</c:v>
                </c:pt>
                <c:pt idx="11337">
                  <c:v>1.219017</c:v>
                </c:pt>
                <c:pt idx="11338">
                  <c:v>1.2245870000000001</c:v>
                </c:pt>
                <c:pt idx="11339">
                  <c:v>1.2244379999999999</c:v>
                </c:pt>
                <c:pt idx="11340">
                  <c:v>1.2138450000000001</c:v>
                </c:pt>
                <c:pt idx="11341">
                  <c:v>1.2195419999999999</c:v>
                </c:pt>
                <c:pt idx="11342">
                  <c:v>1.229077</c:v>
                </c:pt>
                <c:pt idx="11343">
                  <c:v>1.225903</c:v>
                </c:pt>
                <c:pt idx="11344">
                  <c:v>1.2253400000000001</c:v>
                </c:pt>
                <c:pt idx="11345">
                  <c:v>1.222807</c:v>
                </c:pt>
                <c:pt idx="11346">
                  <c:v>1.2214149999999999</c:v>
                </c:pt>
                <c:pt idx="11347">
                  <c:v>1.2262839999999999</c:v>
                </c:pt>
                <c:pt idx="11348">
                  <c:v>1.230051</c:v>
                </c:pt>
                <c:pt idx="11349">
                  <c:v>1.2278439999999999</c:v>
                </c:pt>
                <c:pt idx="11350">
                  <c:v>1.2248870000000001</c:v>
                </c:pt>
                <c:pt idx="11351">
                  <c:v>1.2285269999999999</c:v>
                </c:pt>
                <c:pt idx="11352">
                  <c:v>1.2285109999999999</c:v>
                </c:pt>
                <c:pt idx="11353">
                  <c:v>1.2241200000000001</c:v>
                </c:pt>
                <c:pt idx="11354">
                  <c:v>1.2210190000000001</c:v>
                </c:pt>
                <c:pt idx="11355">
                  <c:v>1.217398</c:v>
                </c:pt>
                <c:pt idx="11356">
                  <c:v>1.2186760000000001</c:v>
                </c:pt>
                <c:pt idx="11357">
                  <c:v>1.2182470000000001</c:v>
                </c:pt>
                <c:pt idx="11358">
                  <c:v>1.2185319999999999</c:v>
                </c:pt>
                <c:pt idx="11359">
                  <c:v>1.2242580000000001</c:v>
                </c:pt>
                <c:pt idx="11360">
                  <c:v>1.227724</c:v>
                </c:pt>
                <c:pt idx="11361">
                  <c:v>1.2322280000000001</c:v>
                </c:pt>
                <c:pt idx="11362">
                  <c:v>1.2307619999999999</c:v>
                </c:pt>
                <c:pt idx="11363">
                  <c:v>1.2272510000000001</c:v>
                </c:pt>
                <c:pt idx="11364">
                  <c:v>1.2308349999999999</c:v>
                </c:pt>
                <c:pt idx="11365">
                  <c:v>1.231787</c:v>
                </c:pt>
                <c:pt idx="11366">
                  <c:v>1.226723</c:v>
                </c:pt>
                <c:pt idx="11367">
                  <c:v>1.224701</c:v>
                </c:pt>
                <c:pt idx="11368">
                  <c:v>1.229835</c:v>
                </c:pt>
                <c:pt idx="11369">
                  <c:v>1.229779</c:v>
                </c:pt>
                <c:pt idx="11370">
                  <c:v>1.2270399999999999</c:v>
                </c:pt>
                <c:pt idx="11371">
                  <c:v>1.2286029999999999</c:v>
                </c:pt>
                <c:pt idx="11372">
                  <c:v>1.2284269999999999</c:v>
                </c:pt>
                <c:pt idx="11373">
                  <c:v>1.2297720000000001</c:v>
                </c:pt>
                <c:pt idx="11374">
                  <c:v>1.235053</c:v>
                </c:pt>
                <c:pt idx="11375">
                  <c:v>1.234005</c:v>
                </c:pt>
                <c:pt idx="11376">
                  <c:v>1.2202299999999999</c:v>
                </c:pt>
                <c:pt idx="11377">
                  <c:v>1.21746</c:v>
                </c:pt>
                <c:pt idx="11378">
                  <c:v>1.226313</c:v>
                </c:pt>
                <c:pt idx="11379">
                  <c:v>1.2225459999999999</c:v>
                </c:pt>
                <c:pt idx="11380">
                  <c:v>1.2210620000000001</c:v>
                </c:pt>
                <c:pt idx="11381">
                  <c:v>1.2247710000000001</c:v>
                </c:pt>
                <c:pt idx="11382">
                  <c:v>1.2226680000000001</c:v>
                </c:pt>
                <c:pt idx="11383">
                  <c:v>1.2264520000000001</c:v>
                </c:pt>
                <c:pt idx="11384">
                  <c:v>1.231779</c:v>
                </c:pt>
                <c:pt idx="11385">
                  <c:v>1.2286520000000001</c:v>
                </c:pt>
                <c:pt idx="11386">
                  <c:v>1.228234</c:v>
                </c:pt>
                <c:pt idx="11387">
                  <c:v>1.2381260000000001</c:v>
                </c:pt>
                <c:pt idx="11388">
                  <c:v>1.239147</c:v>
                </c:pt>
                <c:pt idx="11389">
                  <c:v>1.23308</c:v>
                </c:pt>
                <c:pt idx="11390">
                  <c:v>1.2372479999999999</c:v>
                </c:pt>
                <c:pt idx="11391">
                  <c:v>1.2323139999999999</c:v>
                </c:pt>
                <c:pt idx="11392">
                  <c:v>1.225624</c:v>
                </c:pt>
                <c:pt idx="11393">
                  <c:v>1.2360580000000001</c:v>
                </c:pt>
                <c:pt idx="11394">
                  <c:v>1.244793</c:v>
                </c:pt>
                <c:pt idx="11395">
                  <c:v>1.2354529999999999</c:v>
                </c:pt>
                <c:pt idx="11396">
                  <c:v>1.224691</c:v>
                </c:pt>
                <c:pt idx="11397">
                  <c:v>1.2285189999999999</c:v>
                </c:pt>
                <c:pt idx="11398">
                  <c:v>1.2280709999999999</c:v>
                </c:pt>
                <c:pt idx="11399">
                  <c:v>1.225973</c:v>
                </c:pt>
                <c:pt idx="11400">
                  <c:v>1.232693</c:v>
                </c:pt>
                <c:pt idx="11401">
                  <c:v>1.2287429999999999</c:v>
                </c:pt>
                <c:pt idx="11402">
                  <c:v>1.2219629999999999</c:v>
                </c:pt>
                <c:pt idx="11403">
                  <c:v>1.2266729999999999</c:v>
                </c:pt>
                <c:pt idx="11404">
                  <c:v>1.2291019999999999</c:v>
                </c:pt>
                <c:pt idx="11405">
                  <c:v>1.2257450000000001</c:v>
                </c:pt>
                <c:pt idx="11406">
                  <c:v>1.232084</c:v>
                </c:pt>
                <c:pt idx="11407">
                  <c:v>1.2437469999999999</c:v>
                </c:pt>
                <c:pt idx="11408">
                  <c:v>1.2362280000000001</c:v>
                </c:pt>
                <c:pt idx="11409">
                  <c:v>1.226699</c:v>
                </c:pt>
                <c:pt idx="11410">
                  <c:v>1.2352909999999999</c:v>
                </c:pt>
                <c:pt idx="11411">
                  <c:v>1.240435</c:v>
                </c:pt>
                <c:pt idx="11412">
                  <c:v>1.235422</c:v>
                </c:pt>
                <c:pt idx="11413">
                  <c:v>1.2377119999999999</c:v>
                </c:pt>
                <c:pt idx="11414">
                  <c:v>1.245007</c:v>
                </c:pt>
                <c:pt idx="11415">
                  <c:v>1.238067</c:v>
                </c:pt>
                <c:pt idx="11416">
                  <c:v>1.2322690000000001</c:v>
                </c:pt>
                <c:pt idx="11417">
                  <c:v>1.2380249999999999</c:v>
                </c:pt>
                <c:pt idx="11418">
                  <c:v>1.2349829999999999</c:v>
                </c:pt>
                <c:pt idx="11419">
                  <c:v>1.2340850000000001</c:v>
                </c:pt>
                <c:pt idx="11420">
                  <c:v>1.2392719999999999</c:v>
                </c:pt>
                <c:pt idx="11421">
                  <c:v>1.2353860000000001</c:v>
                </c:pt>
                <c:pt idx="11422">
                  <c:v>1.233098</c:v>
                </c:pt>
                <c:pt idx="11423">
                  <c:v>1.2362610000000001</c:v>
                </c:pt>
                <c:pt idx="11424">
                  <c:v>1.2391000000000001</c:v>
                </c:pt>
                <c:pt idx="11425">
                  <c:v>1.235473</c:v>
                </c:pt>
                <c:pt idx="11426">
                  <c:v>1.2333190000000001</c:v>
                </c:pt>
                <c:pt idx="11427">
                  <c:v>1.238443</c:v>
                </c:pt>
                <c:pt idx="11428">
                  <c:v>1.2348859999999999</c:v>
                </c:pt>
                <c:pt idx="11429">
                  <c:v>1.2313320000000001</c:v>
                </c:pt>
                <c:pt idx="11430">
                  <c:v>1.236103</c:v>
                </c:pt>
                <c:pt idx="11431">
                  <c:v>1.238335</c:v>
                </c:pt>
                <c:pt idx="11432">
                  <c:v>1.2371639999999999</c:v>
                </c:pt>
                <c:pt idx="11433">
                  <c:v>1.2377800000000001</c:v>
                </c:pt>
                <c:pt idx="11434">
                  <c:v>1.2366619999999999</c:v>
                </c:pt>
                <c:pt idx="11435">
                  <c:v>1.231744</c:v>
                </c:pt>
                <c:pt idx="11436">
                  <c:v>1.2384520000000001</c:v>
                </c:pt>
                <c:pt idx="11437">
                  <c:v>1.245377</c:v>
                </c:pt>
                <c:pt idx="11438">
                  <c:v>1.238113</c:v>
                </c:pt>
                <c:pt idx="11439">
                  <c:v>1.2354499999999999</c:v>
                </c:pt>
                <c:pt idx="11440">
                  <c:v>1.236305</c:v>
                </c:pt>
                <c:pt idx="11441">
                  <c:v>1.2315799999999999</c:v>
                </c:pt>
                <c:pt idx="11442">
                  <c:v>1.2304660000000001</c:v>
                </c:pt>
                <c:pt idx="11443">
                  <c:v>1.2394620000000001</c:v>
                </c:pt>
                <c:pt idx="11444">
                  <c:v>1.2424280000000001</c:v>
                </c:pt>
                <c:pt idx="11445">
                  <c:v>1.2345410000000001</c:v>
                </c:pt>
                <c:pt idx="11446">
                  <c:v>1.2412570000000001</c:v>
                </c:pt>
                <c:pt idx="11447">
                  <c:v>1.245895</c:v>
                </c:pt>
                <c:pt idx="11448">
                  <c:v>1.237055</c:v>
                </c:pt>
                <c:pt idx="11449">
                  <c:v>1.242669</c:v>
                </c:pt>
                <c:pt idx="11450">
                  <c:v>1.2455350000000001</c:v>
                </c:pt>
                <c:pt idx="11451">
                  <c:v>1.2369669999999999</c:v>
                </c:pt>
                <c:pt idx="11452">
                  <c:v>1.238947</c:v>
                </c:pt>
                <c:pt idx="11453">
                  <c:v>1.244505</c:v>
                </c:pt>
                <c:pt idx="11454">
                  <c:v>1.239976</c:v>
                </c:pt>
                <c:pt idx="11455">
                  <c:v>1.2408380000000001</c:v>
                </c:pt>
                <c:pt idx="11456">
                  <c:v>1.2467569999999999</c:v>
                </c:pt>
                <c:pt idx="11457">
                  <c:v>1.238704</c:v>
                </c:pt>
                <c:pt idx="11458">
                  <c:v>1.234623</c:v>
                </c:pt>
                <c:pt idx="11459">
                  <c:v>1.2446969999999999</c:v>
                </c:pt>
                <c:pt idx="11460">
                  <c:v>1.2447839999999999</c:v>
                </c:pt>
                <c:pt idx="11461">
                  <c:v>1.2389589999999999</c:v>
                </c:pt>
                <c:pt idx="11462">
                  <c:v>1.2456590000000001</c:v>
                </c:pt>
                <c:pt idx="11463">
                  <c:v>1.250845</c:v>
                </c:pt>
                <c:pt idx="11464">
                  <c:v>1.239293</c:v>
                </c:pt>
                <c:pt idx="11465">
                  <c:v>1.2366459999999999</c:v>
                </c:pt>
                <c:pt idx="11466">
                  <c:v>1.2444440000000001</c:v>
                </c:pt>
                <c:pt idx="11467">
                  <c:v>1.2382899999999999</c:v>
                </c:pt>
                <c:pt idx="11468">
                  <c:v>1.2378450000000001</c:v>
                </c:pt>
                <c:pt idx="11469">
                  <c:v>1.2456240000000001</c:v>
                </c:pt>
                <c:pt idx="11470">
                  <c:v>1.2435560000000001</c:v>
                </c:pt>
                <c:pt idx="11471">
                  <c:v>1.2420089999999999</c:v>
                </c:pt>
                <c:pt idx="11472">
                  <c:v>1.2469110000000001</c:v>
                </c:pt>
                <c:pt idx="11473">
                  <c:v>1.2475909999999999</c:v>
                </c:pt>
                <c:pt idx="11474">
                  <c:v>1.2413559999999999</c:v>
                </c:pt>
                <c:pt idx="11475">
                  <c:v>1.2448630000000001</c:v>
                </c:pt>
                <c:pt idx="11476">
                  <c:v>1.2482839999999999</c:v>
                </c:pt>
                <c:pt idx="11477">
                  <c:v>1.2404269999999999</c:v>
                </c:pt>
                <c:pt idx="11478">
                  <c:v>1.2411220000000001</c:v>
                </c:pt>
                <c:pt idx="11479">
                  <c:v>1.245431</c:v>
                </c:pt>
                <c:pt idx="11480">
                  <c:v>1.2452190000000001</c:v>
                </c:pt>
                <c:pt idx="11481">
                  <c:v>1.245779</c:v>
                </c:pt>
                <c:pt idx="11482">
                  <c:v>1.245873</c:v>
                </c:pt>
                <c:pt idx="11483">
                  <c:v>1.246035</c:v>
                </c:pt>
                <c:pt idx="11484">
                  <c:v>1.243206</c:v>
                </c:pt>
                <c:pt idx="11485">
                  <c:v>1.2410829999999999</c:v>
                </c:pt>
                <c:pt idx="11486">
                  <c:v>1.2401880000000001</c:v>
                </c:pt>
                <c:pt idx="11487">
                  <c:v>1.237832</c:v>
                </c:pt>
                <c:pt idx="11488">
                  <c:v>1.2409460000000001</c:v>
                </c:pt>
                <c:pt idx="11489">
                  <c:v>1.2426440000000001</c:v>
                </c:pt>
                <c:pt idx="11490">
                  <c:v>1.23969</c:v>
                </c:pt>
                <c:pt idx="11491">
                  <c:v>1.241436</c:v>
                </c:pt>
                <c:pt idx="11492">
                  <c:v>1.247301</c:v>
                </c:pt>
                <c:pt idx="11493">
                  <c:v>1.2434369999999999</c:v>
                </c:pt>
                <c:pt idx="11494">
                  <c:v>1.2386029999999999</c:v>
                </c:pt>
                <c:pt idx="11495">
                  <c:v>1.2462219999999999</c:v>
                </c:pt>
                <c:pt idx="11496">
                  <c:v>1.2454320000000001</c:v>
                </c:pt>
                <c:pt idx="11497">
                  <c:v>1.2405900000000001</c:v>
                </c:pt>
                <c:pt idx="11498">
                  <c:v>1.2432749999999999</c:v>
                </c:pt>
                <c:pt idx="11499">
                  <c:v>1.2413050000000001</c:v>
                </c:pt>
                <c:pt idx="11500">
                  <c:v>1.241042</c:v>
                </c:pt>
                <c:pt idx="11501">
                  <c:v>1.2460519999999999</c:v>
                </c:pt>
                <c:pt idx="11502">
                  <c:v>1.24851</c:v>
                </c:pt>
                <c:pt idx="11503">
                  <c:v>1.2461450000000001</c:v>
                </c:pt>
                <c:pt idx="11504">
                  <c:v>1.246375</c:v>
                </c:pt>
                <c:pt idx="11505">
                  <c:v>1.2527950000000001</c:v>
                </c:pt>
                <c:pt idx="11506">
                  <c:v>1.2527999999999999</c:v>
                </c:pt>
                <c:pt idx="11507">
                  <c:v>1.249878</c:v>
                </c:pt>
                <c:pt idx="11508">
                  <c:v>1.251439</c:v>
                </c:pt>
                <c:pt idx="11509">
                  <c:v>1.248299</c:v>
                </c:pt>
                <c:pt idx="11510">
                  <c:v>1.244543</c:v>
                </c:pt>
                <c:pt idx="11511">
                  <c:v>1.252237</c:v>
                </c:pt>
                <c:pt idx="11512">
                  <c:v>1.258804</c:v>
                </c:pt>
                <c:pt idx="11513">
                  <c:v>1.2512000000000001</c:v>
                </c:pt>
                <c:pt idx="11514">
                  <c:v>1.2539849999999999</c:v>
                </c:pt>
                <c:pt idx="11515">
                  <c:v>1.264316</c:v>
                </c:pt>
                <c:pt idx="11516">
                  <c:v>1.2595259999999999</c:v>
                </c:pt>
                <c:pt idx="11517">
                  <c:v>1.253973</c:v>
                </c:pt>
                <c:pt idx="11518">
                  <c:v>1.257233</c:v>
                </c:pt>
                <c:pt idx="11519">
                  <c:v>1.259307</c:v>
                </c:pt>
                <c:pt idx="11520">
                  <c:v>1.254856</c:v>
                </c:pt>
                <c:pt idx="11521">
                  <c:v>1.2552719999999999</c:v>
                </c:pt>
                <c:pt idx="11522">
                  <c:v>1.2567969999999999</c:v>
                </c:pt>
                <c:pt idx="11523">
                  <c:v>1.2482120000000001</c:v>
                </c:pt>
                <c:pt idx="11524">
                  <c:v>1.2503690000000001</c:v>
                </c:pt>
                <c:pt idx="11525">
                  <c:v>1.2605059999999999</c:v>
                </c:pt>
                <c:pt idx="11526">
                  <c:v>1.25492</c:v>
                </c:pt>
                <c:pt idx="11527">
                  <c:v>1.2495160000000001</c:v>
                </c:pt>
                <c:pt idx="11528">
                  <c:v>1.255004</c:v>
                </c:pt>
                <c:pt idx="11529">
                  <c:v>1.2552080000000001</c:v>
                </c:pt>
                <c:pt idx="11530">
                  <c:v>1.2497480000000001</c:v>
                </c:pt>
                <c:pt idx="11531">
                  <c:v>1.2515289999999999</c:v>
                </c:pt>
                <c:pt idx="11532">
                  <c:v>1.2532140000000001</c:v>
                </c:pt>
                <c:pt idx="11533">
                  <c:v>1.2498009999999999</c:v>
                </c:pt>
                <c:pt idx="11534">
                  <c:v>1.2538499999999999</c:v>
                </c:pt>
                <c:pt idx="11535">
                  <c:v>1.257179</c:v>
                </c:pt>
                <c:pt idx="11536">
                  <c:v>1.252874</c:v>
                </c:pt>
                <c:pt idx="11537">
                  <c:v>1.2519819999999999</c:v>
                </c:pt>
                <c:pt idx="11538">
                  <c:v>1.2552719999999999</c:v>
                </c:pt>
                <c:pt idx="11539">
                  <c:v>1.2559910000000001</c:v>
                </c:pt>
                <c:pt idx="11540">
                  <c:v>1.253995</c:v>
                </c:pt>
                <c:pt idx="11541">
                  <c:v>1.256513</c:v>
                </c:pt>
                <c:pt idx="11542">
                  <c:v>1.2550650000000001</c:v>
                </c:pt>
                <c:pt idx="11543">
                  <c:v>1.2502180000000001</c:v>
                </c:pt>
                <c:pt idx="11544">
                  <c:v>1.2558240000000001</c:v>
                </c:pt>
                <c:pt idx="11545">
                  <c:v>1.2602770000000001</c:v>
                </c:pt>
                <c:pt idx="11546">
                  <c:v>1.2593669999999999</c:v>
                </c:pt>
                <c:pt idx="11547">
                  <c:v>1.262426</c:v>
                </c:pt>
                <c:pt idx="11548">
                  <c:v>1.263552</c:v>
                </c:pt>
                <c:pt idx="11549">
                  <c:v>1.257728</c:v>
                </c:pt>
                <c:pt idx="11550">
                  <c:v>1.25539</c:v>
                </c:pt>
                <c:pt idx="11551">
                  <c:v>1.2579560000000001</c:v>
                </c:pt>
                <c:pt idx="11552">
                  <c:v>1.255673</c:v>
                </c:pt>
                <c:pt idx="11553">
                  <c:v>1.25712</c:v>
                </c:pt>
                <c:pt idx="11554">
                  <c:v>1.2615289999999999</c:v>
                </c:pt>
                <c:pt idx="11555">
                  <c:v>1.255784</c:v>
                </c:pt>
                <c:pt idx="11556">
                  <c:v>1.2579039999999999</c:v>
                </c:pt>
                <c:pt idx="11557">
                  <c:v>1.2661530000000001</c:v>
                </c:pt>
                <c:pt idx="11558">
                  <c:v>1.2623359999999999</c:v>
                </c:pt>
                <c:pt idx="11559">
                  <c:v>1.255609</c:v>
                </c:pt>
                <c:pt idx="11560">
                  <c:v>1.2577179999999999</c:v>
                </c:pt>
                <c:pt idx="11561">
                  <c:v>1.2604150000000001</c:v>
                </c:pt>
                <c:pt idx="11562">
                  <c:v>1.253044</c:v>
                </c:pt>
                <c:pt idx="11563">
                  <c:v>1.2544930000000001</c:v>
                </c:pt>
                <c:pt idx="11564">
                  <c:v>1.2620119999999999</c:v>
                </c:pt>
                <c:pt idx="11565">
                  <c:v>1.2561709999999999</c:v>
                </c:pt>
                <c:pt idx="11566">
                  <c:v>1.257781</c:v>
                </c:pt>
                <c:pt idx="11567">
                  <c:v>1.2647550000000001</c:v>
                </c:pt>
                <c:pt idx="11568">
                  <c:v>1.259444</c:v>
                </c:pt>
                <c:pt idx="11569">
                  <c:v>1.2559849999999999</c:v>
                </c:pt>
                <c:pt idx="11570">
                  <c:v>1.2640199999999999</c:v>
                </c:pt>
                <c:pt idx="11571">
                  <c:v>1.2649140000000001</c:v>
                </c:pt>
                <c:pt idx="11572">
                  <c:v>1.2584040000000001</c:v>
                </c:pt>
                <c:pt idx="11573">
                  <c:v>1.263951</c:v>
                </c:pt>
                <c:pt idx="11574">
                  <c:v>1.267609</c:v>
                </c:pt>
                <c:pt idx="11575">
                  <c:v>1.2636339999999999</c:v>
                </c:pt>
                <c:pt idx="11576">
                  <c:v>1.2657290000000001</c:v>
                </c:pt>
                <c:pt idx="11577">
                  <c:v>1.2663409999999999</c:v>
                </c:pt>
                <c:pt idx="11578">
                  <c:v>1.2606059999999999</c:v>
                </c:pt>
                <c:pt idx="11579">
                  <c:v>1.2574669999999999</c:v>
                </c:pt>
                <c:pt idx="11580">
                  <c:v>1.2650349999999999</c:v>
                </c:pt>
                <c:pt idx="11581">
                  <c:v>1.2688010000000001</c:v>
                </c:pt>
                <c:pt idx="11582">
                  <c:v>1.262553</c:v>
                </c:pt>
                <c:pt idx="11583">
                  <c:v>1.264529</c:v>
                </c:pt>
                <c:pt idx="11584">
                  <c:v>1.2683139999999999</c:v>
                </c:pt>
                <c:pt idx="11585">
                  <c:v>1.264891</c:v>
                </c:pt>
                <c:pt idx="11586">
                  <c:v>1.2599830000000001</c:v>
                </c:pt>
                <c:pt idx="11587">
                  <c:v>1.2600469999999999</c:v>
                </c:pt>
                <c:pt idx="11588">
                  <c:v>1.2642869999999999</c:v>
                </c:pt>
                <c:pt idx="11589">
                  <c:v>1.2626459999999999</c:v>
                </c:pt>
                <c:pt idx="11590">
                  <c:v>1.2593589999999999</c:v>
                </c:pt>
                <c:pt idx="11591">
                  <c:v>1.256623</c:v>
                </c:pt>
                <c:pt idx="11592">
                  <c:v>1.259217</c:v>
                </c:pt>
                <c:pt idx="11593">
                  <c:v>1.26746</c:v>
                </c:pt>
                <c:pt idx="11594">
                  <c:v>1.264543</c:v>
                </c:pt>
                <c:pt idx="11595">
                  <c:v>1.261765</c:v>
                </c:pt>
                <c:pt idx="11596">
                  <c:v>1.2675380000000001</c:v>
                </c:pt>
                <c:pt idx="11597">
                  <c:v>1.2705770000000001</c:v>
                </c:pt>
                <c:pt idx="11598">
                  <c:v>1.2692540000000001</c:v>
                </c:pt>
                <c:pt idx="11599">
                  <c:v>1.269682</c:v>
                </c:pt>
                <c:pt idx="11600">
                  <c:v>1.2705280000000001</c:v>
                </c:pt>
                <c:pt idx="11601">
                  <c:v>1.2669859999999999</c:v>
                </c:pt>
                <c:pt idx="11602">
                  <c:v>1.26694</c:v>
                </c:pt>
                <c:pt idx="11603">
                  <c:v>1.2706170000000001</c:v>
                </c:pt>
                <c:pt idx="11604">
                  <c:v>1.2666539999999999</c:v>
                </c:pt>
                <c:pt idx="11605">
                  <c:v>1.263614</c:v>
                </c:pt>
                <c:pt idx="11606">
                  <c:v>1.269296</c:v>
                </c:pt>
                <c:pt idx="11607">
                  <c:v>1.270964</c:v>
                </c:pt>
                <c:pt idx="11608">
                  <c:v>1.2657510000000001</c:v>
                </c:pt>
                <c:pt idx="11609">
                  <c:v>1.2650049999999999</c:v>
                </c:pt>
                <c:pt idx="11610">
                  <c:v>1.265174</c:v>
                </c:pt>
                <c:pt idx="11611">
                  <c:v>1.261865</c:v>
                </c:pt>
                <c:pt idx="11612">
                  <c:v>1.2692870000000001</c:v>
                </c:pt>
                <c:pt idx="11613">
                  <c:v>1.276213</c:v>
                </c:pt>
                <c:pt idx="11614">
                  <c:v>1.2695270000000001</c:v>
                </c:pt>
                <c:pt idx="11615">
                  <c:v>1.2652680000000001</c:v>
                </c:pt>
                <c:pt idx="11616">
                  <c:v>1.267126</c:v>
                </c:pt>
                <c:pt idx="11617">
                  <c:v>1.2681910000000001</c:v>
                </c:pt>
                <c:pt idx="11618">
                  <c:v>1.267695</c:v>
                </c:pt>
                <c:pt idx="11619">
                  <c:v>1.2712079999999999</c:v>
                </c:pt>
                <c:pt idx="11620">
                  <c:v>1.2701469999999999</c:v>
                </c:pt>
                <c:pt idx="11621">
                  <c:v>1.2644089999999999</c:v>
                </c:pt>
                <c:pt idx="11622">
                  <c:v>1.269255</c:v>
                </c:pt>
                <c:pt idx="11623">
                  <c:v>1.2689049999999999</c:v>
                </c:pt>
                <c:pt idx="11624">
                  <c:v>1.2615769999999999</c:v>
                </c:pt>
                <c:pt idx="11625">
                  <c:v>1.2640899999999999</c:v>
                </c:pt>
                <c:pt idx="11626">
                  <c:v>1.2658199999999999</c:v>
                </c:pt>
                <c:pt idx="11627">
                  <c:v>1.2659370000000001</c:v>
                </c:pt>
                <c:pt idx="11628">
                  <c:v>1.270389</c:v>
                </c:pt>
                <c:pt idx="11629">
                  <c:v>1.2735019999999999</c:v>
                </c:pt>
                <c:pt idx="11630">
                  <c:v>1.2722899999999999</c:v>
                </c:pt>
                <c:pt idx="11631">
                  <c:v>1.2742279999999999</c:v>
                </c:pt>
                <c:pt idx="11632">
                  <c:v>1.2765359999999999</c:v>
                </c:pt>
                <c:pt idx="11633">
                  <c:v>1.2711520000000001</c:v>
                </c:pt>
                <c:pt idx="11634">
                  <c:v>1.2686809999999999</c:v>
                </c:pt>
                <c:pt idx="11635">
                  <c:v>1.2689189999999999</c:v>
                </c:pt>
                <c:pt idx="11636">
                  <c:v>1.2704569999999999</c:v>
                </c:pt>
                <c:pt idx="11637">
                  <c:v>1.2717430000000001</c:v>
                </c:pt>
                <c:pt idx="11638">
                  <c:v>1.2711619999999999</c:v>
                </c:pt>
                <c:pt idx="11639">
                  <c:v>1.2769360000000001</c:v>
                </c:pt>
                <c:pt idx="11640">
                  <c:v>1.2755890000000001</c:v>
                </c:pt>
                <c:pt idx="11641">
                  <c:v>1.269865</c:v>
                </c:pt>
                <c:pt idx="11642">
                  <c:v>1.272634</c:v>
                </c:pt>
                <c:pt idx="11643">
                  <c:v>1.271568</c:v>
                </c:pt>
                <c:pt idx="11644">
                  <c:v>1.2709600000000001</c:v>
                </c:pt>
                <c:pt idx="11645">
                  <c:v>1.276376</c:v>
                </c:pt>
                <c:pt idx="11646">
                  <c:v>1.27904</c:v>
                </c:pt>
                <c:pt idx="11647">
                  <c:v>1.269998</c:v>
                </c:pt>
                <c:pt idx="11648">
                  <c:v>1.2660899999999999</c:v>
                </c:pt>
                <c:pt idx="11649">
                  <c:v>1.274535</c:v>
                </c:pt>
                <c:pt idx="11650">
                  <c:v>1.271123</c:v>
                </c:pt>
                <c:pt idx="11651">
                  <c:v>1.2684219999999999</c:v>
                </c:pt>
                <c:pt idx="11652">
                  <c:v>1.2767409999999999</c:v>
                </c:pt>
                <c:pt idx="11653">
                  <c:v>1.2757719999999999</c:v>
                </c:pt>
                <c:pt idx="11654">
                  <c:v>1.2735300000000001</c:v>
                </c:pt>
                <c:pt idx="11655">
                  <c:v>1.2751459999999999</c:v>
                </c:pt>
                <c:pt idx="11656">
                  <c:v>1.2739560000000001</c:v>
                </c:pt>
                <c:pt idx="11657">
                  <c:v>1.272869</c:v>
                </c:pt>
                <c:pt idx="11658">
                  <c:v>1.275512</c:v>
                </c:pt>
                <c:pt idx="11659">
                  <c:v>1.273995</c:v>
                </c:pt>
                <c:pt idx="11660">
                  <c:v>1.2694829999999999</c:v>
                </c:pt>
                <c:pt idx="11661">
                  <c:v>1.2757540000000001</c:v>
                </c:pt>
                <c:pt idx="11662">
                  <c:v>1.280748</c:v>
                </c:pt>
                <c:pt idx="11663">
                  <c:v>1.2761020000000001</c:v>
                </c:pt>
                <c:pt idx="11664">
                  <c:v>1.2766150000000001</c:v>
                </c:pt>
                <c:pt idx="11665">
                  <c:v>1.28311</c:v>
                </c:pt>
                <c:pt idx="11666">
                  <c:v>1.280605</c:v>
                </c:pt>
                <c:pt idx="11667">
                  <c:v>1.277674</c:v>
                </c:pt>
                <c:pt idx="11668">
                  <c:v>1.2841020000000001</c:v>
                </c:pt>
                <c:pt idx="11669">
                  <c:v>1.2785690000000001</c:v>
                </c:pt>
                <c:pt idx="11670">
                  <c:v>1.266912</c:v>
                </c:pt>
                <c:pt idx="11671">
                  <c:v>1.2732479999999999</c:v>
                </c:pt>
                <c:pt idx="11672">
                  <c:v>1.2782169999999999</c:v>
                </c:pt>
                <c:pt idx="11673">
                  <c:v>1.27562</c:v>
                </c:pt>
                <c:pt idx="11674">
                  <c:v>1.277085</c:v>
                </c:pt>
                <c:pt idx="11675">
                  <c:v>1.276103</c:v>
                </c:pt>
                <c:pt idx="11676">
                  <c:v>1.272837</c:v>
                </c:pt>
                <c:pt idx="11677">
                  <c:v>1.2746150000000001</c:v>
                </c:pt>
                <c:pt idx="11678">
                  <c:v>1.281552</c:v>
                </c:pt>
                <c:pt idx="11679">
                  <c:v>1.278497</c:v>
                </c:pt>
                <c:pt idx="11680">
                  <c:v>1.2750600000000001</c:v>
                </c:pt>
                <c:pt idx="11681">
                  <c:v>1.2827459999999999</c:v>
                </c:pt>
                <c:pt idx="11682">
                  <c:v>1.2844329999999999</c:v>
                </c:pt>
                <c:pt idx="11683">
                  <c:v>1.2842739999999999</c:v>
                </c:pt>
                <c:pt idx="11684">
                  <c:v>1.288967</c:v>
                </c:pt>
                <c:pt idx="11685">
                  <c:v>1.28623</c:v>
                </c:pt>
                <c:pt idx="11686">
                  <c:v>1.273895</c:v>
                </c:pt>
                <c:pt idx="11687">
                  <c:v>1.2720279999999999</c:v>
                </c:pt>
                <c:pt idx="11688">
                  <c:v>1.2828219999999999</c:v>
                </c:pt>
                <c:pt idx="11689">
                  <c:v>1.283676</c:v>
                </c:pt>
                <c:pt idx="11690">
                  <c:v>1.2806310000000001</c:v>
                </c:pt>
                <c:pt idx="11691">
                  <c:v>1.281436</c:v>
                </c:pt>
                <c:pt idx="11692">
                  <c:v>1.2778719999999999</c:v>
                </c:pt>
                <c:pt idx="11693">
                  <c:v>1.2777959999999999</c:v>
                </c:pt>
                <c:pt idx="11694">
                  <c:v>1.283277</c:v>
                </c:pt>
                <c:pt idx="11695">
                  <c:v>1.2854019999999999</c:v>
                </c:pt>
                <c:pt idx="11696">
                  <c:v>1.2804409999999999</c:v>
                </c:pt>
                <c:pt idx="11697">
                  <c:v>1.279407</c:v>
                </c:pt>
                <c:pt idx="11698">
                  <c:v>1.283361</c:v>
                </c:pt>
                <c:pt idx="11699">
                  <c:v>1.2790699999999999</c:v>
                </c:pt>
                <c:pt idx="11700">
                  <c:v>1.277185</c:v>
                </c:pt>
                <c:pt idx="11701">
                  <c:v>1.2796749999999999</c:v>
                </c:pt>
                <c:pt idx="11702">
                  <c:v>1.276208</c:v>
                </c:pt>
                <c:pt idx="11703">
                  <c:v>1.275895</c:v>
                </c:pt>
                <c:pt idx="11704">
                  <c:v>1.283639</c:v>
                </c:pt>
                <c:pt idx="11705">
                  <c:v>1.2881</c:v>
                </c:pt>
                <c:pt idx="11706">
                  <c:v>1.285593</c:v>
                </c:pt>
                <c:pt idx="11707">
                  <c:v>1.2874699999999999</c:v>
                </c:pt>
                <c:pt idx="11708">
                  <c:v>1.2884720000000001</c:v>
                </c:pt>
                <c:pt idx="11709">
                  <c:v>1.280978</c:v>
                </c:pt>
                <c:pt idx="11710">
                  <c:v>1.2806329999999999</c:v>
                </c:pt>
                <c:pt idx="11711">
                  <c:v>1.284591</c:v>
                </c:pt>
                <c:pt idx="11712">
                  <c:v>1.2836860000000001</c:v>
                </c:pt>
                <c:pt idx="11713">
                  <c:v>1.279498</c:v>
                </c:pt>
                <c:pt idx="11714">
                  <c:v>1.2792349999999999</c:v>
                </c:pt>
                <c:pt idx="11715">
                  <c:v>1.2848710000000001</c:v>
                </c:pt>
                <c:pt idx="11716">
                  <c:v>1.2884739999999999</c:v>
                </c:pt>
                <c:pt idx="11717">
                  <c:v>1.292915</c:v>
                </c:pt>
                <c:pt idx="11718">
                  <c:v>1.2905409999999999</c:v>
                </c:pt>
                <c:pt idx="11719">
                  <c:v>1.2822180000000001</c:v>
                </c:pt>
                <c:pt idx="11720">
                  <c:v>1.2849010000000001</c:v>
                </c:pt>
                <c:pt idx="11721">
                  <c:v>1.284381</c:v>
                </c:pt>
                <c:pt idx="11722">
                  <c:v>1.2779609999999999</c:v>
                </c:pt>
                <c:pt idx="11723">
                  <c:v>1.2813969999999999</c:v>
                </c:pt>
                <c:pt idx="11724">
                  <c:v>1.287898</c:v>
                </c:pt>
                <c:pt idx="11725">
                  <c:v>1.287264</c:v>
                </c:pt>
                <c:pt idx="11726">
                  <c:v>1.2863089999999999</c:v>
                </c:pt>
                <c:pt idx="11727">
                  <c:v>1.294486</c:v>
                </c:pt>
                <c:pt idx="11728">
                  <c:v>1.2936529999999999</c:v>
                </c:pt>
                <c:pt idx="11729">
                  <c:v>1.288484</c:v>
                </c:pt>
                <c:pt idx="11730">
                  <c:v>1.294856</c:v>
                </c:pt>
                <c:pt idx="11731">
                  <c:v>1.294038</c:v>
                </c:pt>
                <c:pt idx="11732">
                  <c:v>1.279495</c:v>
                </c:pt>
                <c:pt idx="11733">
                  <c:v>1.276124</c:v>
                </c:pt>
                <c:pt idx="11734">
                  <c:v>1.2872429999999999</c:v>
                </c:pt>
                <c:pt idx="11735">
                  <c:v>1.2857350000000001</c:v>
                </c:pt>
                <c:pt idx="11736">
                  <c:v>1.2820050000000001</c:v>
                </c:pt>
                <c:pt idx="11737">
                  <c:v>1.2889200000000001</c:v>
                </c:pt>
                <c:pt idx="11738">
                  <c:v>1.2859970000000001</c:v>
                </c:pt>
                <c:pt idx="11739">
                  <c:v>1.2889409999999999</c:v>
                </c:pt>
                <c:pt idx="11740">
                  <c:v>1.302349</c:v>
                </c:pt>
                <c:pt idx="11741">
                  <c:v>1.300352</c:v>
                </c:pt>
                <c:pt idx="11742">
                  <c:v>1.2898210000000001</c:v>
                </c:pt>
                <c:pt idx="11743">
                  <c:v>1.289647</c:v>
                </c:pt>
                <c:pt idx="11744">
                  <c:v>1.2966279999999999</c:v>
                </c:pt>
                <c:pt idx="11745">
                  <c:v>1.2940700000000001</c:v>
                </c:pt>
                <c:pt idx="11746">
                  <c:v>1.289655</c:v>
                </c:pt>
                <c:pt idx="11747">
                  <c:v>1.2947409999999999</c:v>
                </c:pt>
                <c:pt idx="11748">
                  <c:v>1.293042</c:v>
                </c:pt>
                <c:pt idx="11749">
                  <c:v>1.2843580000000001</c:v>
                </c:pt>
                <c:pt idx="11750">
                  <c:v>1.283628</c:v>
                </c:pt>
                <c:pt idx="11751">
                  <c:v>1.286341</c:v>
                </c:pt>
                <c:pt idx="11752">
                  <c:v>1.283685</c:v>
                </c:pt>
                <c:pt idx="11753">
                  <c:v>1.283752</c:v>
                </c:pt>
                <c:pt idx="11754">
                  <c:v>1.2881860000000001</c:v>
                </c:pt>
                <c:pt idx="11755">
                  <c:v>1.287898</c:v>
                </c:pt>
                <c:pt idx="11756">
                  <c:v>1.2897559999999999</c:v>
                </c:pt>
                <c:pt idx="11757">
                  <c:v>1.2908759999999999</c:v>
                </c:pt>
                <c:pt idx="11758">
                  <c:v>1.2887470000000001</c:v>
                </c:pt>
                <c:pt idx="11759">
                  <c:v>1.292173</c:v>
                </c:pt>
                <c:pt idx="11760">
                  <c:v>1.2912870000000001</c:v>
                </c:pt>
                <c:pt idx="11761">
                  <c:v>1.289004</c:v>
                </c:pt>
                <c:pt idx="11762">
                  <c:v>1.293169</c:v>
                </c:pt>
                <c:pt idx="11763">
                  <c:v>1.301655</c:v>
                </c:pt>
                <c:pt idx="11764">
                  <c:v>1.300144</c:v>
                </c:pt>
                <c:pt idx="11765">
                  <c:v>1.2918339999999999</c:v>
                </c:pt>
                <c:pt idx="11766">
                  <c:v>1.2995760000000001</c:v>
                </c:pt>
                <c:pt idx="11767">
                  <c:v>1.3010379999999999</c:v>
                </c:pt>
                <c:pt idx="11768">
                  <c:v>1.2881499999999999</c:v>
                </c:pt>
                <c:pt idx="11769">
                  <c:v>1.286794</c:v>
                </c:pt>
                <c:pt idx="11770">
                  <c:v>1.2939080000000001</c:v>
                </c:pt>
                <c:pt idx="11771">
                  <c:v>1.2937590000000001</c:v>
                </c:pt>
                <c:pt idx="11772">
                  <c:v>1.2899890000000001</c:v>
                </c:pt>
                <c:pt idx="11773">
                  <c:v>1.2967219999999999</c:v>
                </c:pt>
                <c:pt idx="11774">
                  <c:v>1.2974920000000001</c:v>
                </c:pt>
                <c:pt idx="11775">
                  <c:v>1.2906679999999999</c:v>
                </c:pt>
                <c:pt idx="11776">
                  <c:v>1.2962929999999999</c:v>
                </c:pt>
                <c:pt idx="11777">
                  <c:v>1.299231</c:v>
                </c:pt>
                <c:pt idx="11778">
                  <c:v>1.2958229999999999</c:v>
                </c:pt>
                <c:pt idx="11779">
                  <c:v>1.2962229999999999</c:v>
                </c:pt>
                <c:pt idx="11780">
                  <c:v>1.2978860000000001</c:v>
                </c:pt>
                <c:pt idx="11781">
                  <c:v>1.290365</c:v>
                </c:pt>
                <c:pt idx="11782">
                  <c:v>1.2839389999999999</c:v>
                </c:pt>
                <c:pt idx="11783">
                  <c:v>1.2949010000000001</c:v>
                </c:pt>
                <c:pt idx="11784">
                  <c:v>1.297534</c:v>
                </c:pt>
                <c:pt idx="11785">
                  <c:v>1.29121</c:v>
                </c:pt>
                <c:pt idx="11786">
                  <c:v>1.2958719999999999</c:v>
                </c:pt>
                <c:pt idx="11787">
                  <c:v>1.2993840000000001</c:v>
                </c:pt>
                <c:pt idx="11788">
                  <c:v>1.2980989999999999</c:v>
                </c:pt>
                <c:pt idx="11789">
                  <c:v>1.3030189999999999</c:v>
                </c:pt>
                <c:pt idx="11790">
                  <c:v>1.309812</c:v>
                </c:pt>
                <c:pt idx="11791">
                  <c:v>1.3022359999999999</c:v>
                </c:pt>
                <c:pt idx="11792">
                  <c:v>1.2929299999999999</c:v>
                </c:pt>
                <c:pt idx="11793">
                  <c:v>1.296864</c:v>
                </c:pt>
                <c:pt idx="11794">
                  <c:v>1.2944659999999999</c:v>
                </c:pt>
                <c:pt idx="11795">
                  <c:v>1.289048</c:v>
                </c:pt>
                <c:pt idx="11796">
                  <c:v>1.2968820000000001</c:v>
                </c:pt>
                <c:pt idx="11797">
                  <c:v>1.3000529999999999</c:v>
                </c:pt>
                <c:pt idx="11798">
                  <c:v>1.292789</c:v>
                </c:pt>
                <c:pt idx="11799">
                  <c:v>1.2974840000000001</c:v>
                </c:pt>
                <c:pt idx="11800">
                  <c:v>1.3054319999999999</c:v>
                </c:pt>
                <c:pt idx="11801">
                  <c:v>1.293642</c:v>
                </c:pt>
                <c:pt idx="11802">
                  <c:v>1.291971</c:v>
                </c:pt>
                <c:pt idx="11803">
                  <c:v>1.308198</c:v>
                </c:pt>
                <c:pt idx="11804">
                  <c:v>1.3069770000000001</c:v>
                </c:pt>
                <c:pt idx="11805">
                  <c:v>1.3028839999999999</c:v>
                </c:pt>
                <c:pt idx="11806">
                  <c:v>1.3093269999999999</c:v>
                </c:pt>
                <c:pt idx="11807">
                  <c:v>1.3054429999999999</c:v>
                </c:pt>
                <c:pt idx="11808">
                  <c:v>1.295347</c:v>
                </c:pt>
                <c:pt idx="11809">
                  <c:v>1.2958350000000001</c:v>
                </c:pt>
                <c:pt idx="11810">
                  <c:v>1.3018479999999999</c:v>
                </c:pt>
                <c:pt idx="11811">
                  <c:v>1.2980989999999999</c:v>
                </c:pt>
                <c:pt idx="11812">
                  <c:v>1.296529</c:v>
                </c:pt>
                <c:pt idx="11813">
                  <c:v>1.2996319999999999</c:v>
                </c:pt>
                <c:pt idx="11814">
                  <c:v>1.2980020000000001</c:v>
                </c:pt>
                <c:pt idx="11815">
                  <c:v>1.3006180000000001</c:v>
                </c:pt>
                <c:pt idx="11816">
                  <c:v>1.305194</c:v>
                </c:pt>
                <c:pt idx="11817">
                  <c:v>1.300225</c:v>
                </c:pt>
                <c:pt idx="11818">
                  <c:v>1.293426</c:v>
                </c:pt>
                <c:pt idx="11819">
                  <c:v>1.298948</c:v>
                </c:pt>
                <c:pt idx="11820">
                  <c:v>1.301801</c:v>
                </c:pt>
                <c:pt idx="11821">
                  <c:v>1.2964690000000001</c:v>
                </c:pt>
                <c:pt idx="11822">
                  <c:v>1.3025260000000001</c:v>
                </c:pt>
                <c:pt idx="11823">
                  <c:v>1.303806</c:v>
                </c:pt>
                <c:pt idx="11824">
                  <c:v>1.2975730000000001</c:v>
                </c:pt>
                <c:pt idx="11825">
                  <c:v>1.3018270000000001</c:v>
                </c:pt>
                <c:pt idx="11826">
                  <c:v>1.307169</c:v>
                </c:pt>
                <c:pt idx="11827">
                  <c:v>1.3070079999999999</c:v>
                </c:pt>
                <c:pt idx="11828">
                  <c:v>1.3073490000000001</c:v>
                </c:pt>
                <c:pt idx="11829">
                  <c:v>1.312497</c:v>
                </c:pt>
                <c:pt idx="11830">
                  <c:v>1.3067169999999999</c:v>
                </c:pt>
                <c:pt idx="11831">
                  <c:v>1.2957099999999999</c:v>
                </c:pt>
                <c:pt idx="11832">
                  <c:v>1.301642</c:v>
                </c:pt>
                <c:pt idx="11833">
                  <c:v>1.3051969999999999</c:v>
                </c:pt>
                <c:pt idx="11834">
                  <c:v>1.302378</c:v>
                </c:pt>
                <c:pt idx="11835">
                  <c:v>1.3050649999999999</c:v>
                </c:pt>
                <c:pt idx="11836">
                  <c:v>1.3032840000000001</c:v>
                </c:pt>
                <c:pt idx="11837">
                  <c:v>1.300632</c:v>
                </c:pt>
                <c:pt idx="11838">
                  <c:v>1.3033330000000001</c:v>
                </c:pt>
                <c:pt idx="11839">
                  <c:v>1.3088880000000001</c:v>
                </c:pt>
                <c:pt idx="11840">
                  <c:v>1.309326</c:v>
                </c:pt>
                <c:pt idx="11841">
                  <c:v>1.3080400000000001</c:v>
                </c:pt>
                <c:pt idx="11842">
                  <c:v>1.3100890000000001</c:v>
                </c:pt>
                <c:pt idx="11843">
                  <c:v>1.3060909999999999</c:v>
                </c:pt>
                <c:pt idx="11844">
                  <c:v>1.3024009999999999</c:v>
                </c:pt>
                <c:pt idx="11845">
                  <c:v>1.3056620000000001</c:v>
                </c:pt>
                <c:pt idx="11846">
                  <c:v>1.3082130000000001</c:v>
                </c:pt>
                <c:pt idx="11847">
                  <c:v>1.3063689999999999</c:v>
                </c:pt>
                <c:pt idx="11848">
                  <c:v>1.305593</c:v>
                </c:pt>
                <c:pt idx="11849">
                  <c:v>1.308359</c:v>
                </c:pt>
                <c:pt idx="11850">
                  <c:v>1.3039959999999999</c:v>
                </c:pt>
                <c:pt idx="11851">
                  <c:v>1.3048070000000001</c:v>
                </c:pt>
                <c:pt idx="11852">
                  <c:v>1.3103800000000001</c:v>
                </c:pt>
                <c:pt idx="11853">
                  <c:v>1.304721</c:v>
                </c:pt>
                <c:pt idx="11854">
                  <c:v>1.302983</c:v>
                </c:pt>
                <c:pt idx="11855">
                  <c:v>1.3063560000000001</c:v>
                </c:pt>
                <c:pt idx="11856">
                  <c:v>1.3069630000000001</c:v>
                </c:pt>
                <c:pt idx="11857">
                  <c:v>1.3064929999999999</c:v>
                </c:pt>
                <c:pt idx="11858">
                  <c:v>1.3097049999999999</c:v>
                </c:pt>
                <c:pt idx="11859">
                  <c:v>1.3145020000000001</c:v>
                </c:pt>
                <c:pt idx="11860">
                  <c:v>1.3106</c:v>
                </c:pt>
                <c:pt idx="11861">
                  <c:v>1.310927</c:v>
                </c:pt>
                <c:pt idx="11862">
                  <c:v>1.315931</c:v>
                </c:pt>
                <c:pt idx="11863">
                  <c:v>1.309501</c:v>
                </c:pt>
                <c:pt idx="11864">
                  <c:v>1.304236</c:v>
                </c:pt>
                <c:pt idx="11865">
                  <c:v>1.3097240000000001</c:v>
                </c:pt>
                <c:pt idx="11866">
                  <c:v>1.3094699999999999</c:v>
                </c:pt>
                <c:pt idx="11867">
                  <c:v>1.302603</c:v>
                </c:pt>
                <c:pt idx="11868">
                  <c:v>1.307755</c:v>
                </c:pt>
                <c:pt idx="11869">
                  <c:v>1.3108390000000001</c:v>
                </c:pt>
                <c:pt idx="11870">
                  <c:v>1.304359</c:v>
                </c:pt>
                <c:pt idx="11871">
                  <c:v>1.310845</c:v>
                </c:pt>
                <c:pt idx="11872">
                  <c:v>1.319566</c:v>
                </c:pt>
                <c:pt idx="11873">
                  <c:v>1.317388</c:v>
                </c:pt>
                <c:pt idx="11874">
                  <c:v>1.316227</c:v>
                </c:pt>
                <c:pt idx="11875">
                  <c:v>1.3221689999999999</c:v>
                </c:pt>
                <c:pt idx="11876">
                  <c:v>1.319796</c:v>
                </c:pt>
                <c:pt idx="11877">
                  <c:v>1.306621</c:v>
                </c:pt>
                <c:pt idx="11878">
                  <c:v>1.3105100000000001</c:v>
                </c:pt>
                <c:pt idx="11879">
                  <c:v>1.316802</c:v>
                </c:pt>
                <c:pt idx="11880">
                  <c:v>1.306327</c:v>
                </c:pt>
                <c:pt idx="11881">
                  <c:v>1.3084720000000001</c:v>
                </c:pt>
                <c:pt idx="11882">
                  <c:v>1.316114</c:v>
                </c:pt>
                <c:pt idx="11883">
                  <c:v>1.308514</c:v>
                </c:pt>
                <c:pt idx="11884">
                  <c:v>1.305123</c:v>
                </c:pt>
                <c:pt idx="11885">
                  <c:v>1.3143370000000001</c:v>
                </c:pt>
                <c:pt idx="11886">
                  <c:v>1.31348</c:v>
                </c:pt>
                <c:pt idx="11887">
                  <c:v>1.3076220000000001</c:v>
                </c:pt>
                <c:pt idx="11888">
                  <c:v>1.317593</c:v>
                </c:pt>
                <c:pt idx="11889">
                  <c:v>1.3236570000000001</c:v>
                </c:pt>
                <c:pt idx="11890">
                  <c:v>1.314152</c:v>
                </c:pt>
                <c:pt idx="11891">
                  <c:v>1.310079</c:v>
                </c:pt>
                <c:pt idx="11892">
                  <c:v>1.3130109999999999</c:v>
                </c:pt>
                <c:pt idx="11893">
                  <c:v>1.311016</c:v>
                </c:pt>
                <c:pt idx="11894">
                  <c:v>1.3097490000000001</c:v>
                </c:pt>
                <c:pt idx="11895">
                  <c:v>1.312829</c:v>
                </c:pt>
                <c:pt idx="11896">
                  <c:v>1.309259</c:v>
                </c:pt>
                <c:pt idx="11897">
                  <c:v>1.3106450000000001</c:v>
                </c:pt>
                <c:pt idx="11898">
                  <c:v>1.3193729999999999</c:v>
                </c:pt>
                <c:pt idx="11899">
                  <c:v>1.311571</c:v>
                </c:pt>
                <c:pt idx="11900">
                  <c:v>1.307992</c:v>
                </c:pt>
                <c:pt idx="11901">
                  <c:v>1.3220190000000001</c:v>
                </c:pt>
                <c:pt idx="11902">
                  <c:v>1.323313</c:v>
                </c:pt>
                <c:pt idx="11903">
                  <c:v>1.314211</c:v>
                </c:pt>
                <c:pt idx="11904">
                  <c:v>1.3196030000000001</c:v>
                </c:pt>
                <c:pt idx="11905">
                  <c:v>1.3263</c:v>
                </c:pt>
                <c:pt idx="11906">
                  <c:v>1.3115920000000001</c:v>
                </c:pt>
                <c:pt idx="11907">
                  <c:v>1.3051520000000001</c:v>
                </c:pt>
                <c:pt idx="11908">
                  <c:v>1.316163</c:v>
                </c:pt>
                <c:pt idx="11909">
                  <c:v>1.3158080000000001</c:v>
                </c:pt>
                <c:pt idx="11910">
                  <c:v>1.3175490000000001</c:v>
                </c:pt>
                <c:pt idx="11911">
                  <c:v>1.3239989999999999</c:v>
                </c:pt>
                <c:pt idx="11912">
                  <c:v>1.319941</c:v>
                </c:pt>
                <c:pt idx="11913">
                  <c:v>1.320535</c:v>
                </c:pt>
                <c:pt idx="11914">
                  <c:v>1.3264849999999999</c:v>
                </c:pt>
                <c:pt idx="11915">
                  <c:v>1.319798</c:v>
                </c:pt>
                <c:pt idx="11916">
                  <c:v>1.308484</c:v>
                </c:pt>
                <c:pt idx="11917">
                  <c:v>1.31538</c:v>
                </c:pt>
                <c:pt idx="11918">
                  <c:v>1.324997</c:v>
                </c:pt>
                <c:pt idx="11919">
                  <c:v>1.3181940000000001</c:v>
                </c:pt>
                <c:pt idx="11920">
                  <c:v>1.3155859999999999</c:v>
                </c:pt>
                <c:pt idx="11921">
                  <c:v>1.3192189999999999</c:v>
                </c:pt>
                <c:pt idx="11922">
                  <c:v>1.317205</c:v>
                </c:pt>
                <c:pt idx="11923">
                  <c:v>1.315599</c:v>
                </c:pt>
                <c:pt idx="11924">
                  <c:v>1.318757</c:v>
                </c:pt>
                <c:pt idx="11925">
                  <c:v>1.3201579999999999</c:v>
                </c:pt>
                <c:pt idx="11926">
                  <c:v>1.3185500000000001</c:v>
                </c:pt>
                <c:pt idx="11927">
                  <c:v>1.323723</c:v>
                </c:pt>
                <c:pt idx="11928">
                  <c:v>1.3230120000000001</c:v>
                </c:pt>
                <c:pt idx="11929">
                  <c:v>1.3139890000000001</c:v>
                </c:pt>
                <c:pt idx="11930">
                  <c:v>1.318532</c:v>
                </c:pt>
                <c:pt idx="11931">
                  <c:v>1.3272550000000001</c:v>
                </c:pt>
                <c:pt idx="11932">
                  <c:v>1.3198540000000001</c:v>
                </c:pt>
                <c:pt idx="11933">
                  <c:v>1.311858</c:v>
                </c:pt>
                <c:pt idx="11934">
                  <c:v>1.321653</c:v>
                </c:pt>
                <c:pt idx="11935">
                  <c:v>1.321725</c:v>
                </c:pt>
                <c:pt idx="11936">
                  <c:v>1.3105340000000001</c:v>
                </c:pt>
                <c:pt idx="11937">
                  <c:v>1.318066</c:v>
                </c:pt>
                <c:pt idx="11938">
                  <c:v>1.3242929999999999</c:v>
                </c:pt>
                <c:pt idx="11939">
                  <c:v>1.3225979999999999</c:v>
                </c:pt>
                <c:pt idx="11940">
                  <c:v>1.3309329999999999</c:v>
                </c:pt>
                <c:pt idx="11941">
                  <c:v>1.33464</c:v>
                </c:pt>
                <c:pt idx="11942">
                  <c:v>1.323197</c:v>
                </c:pt>
                <c:pt idx="11943">
                  <c:v>1.3190120000000001</c:v>
                </c:pt>
                <c:pt idx="11944">
                  <c:v>1.3291900000000001</c:v>
                </c:pt>
                <c:pt idx="11945">
                  <c:v>1.3220780000000001</c:v>
                </c:pt>
                <c:pt idx="11946">
                  <c:v>1.315474</c:v>
                </c:pt>
                <c:pt idx="11947">
                  <c:v>1.332373</c:v>
                </c:pt>
                <c:pt idx="11948">
                  <c:v>1.33256</c:v>
                </c:pt>
                <c:pt idx="11949">
                  <c:v>1.3208029999999999</c:v>
                </c:pt>
                <c:pt idx="11950">
                  <c:v>1.323423</c:v>
                </c:pt>
                <c:pt idx="11951">
                  <c:v>1.323453</c:v>
                </c:pt>
                <c:pt idx="11952">
                  <c:v>1.3188409999999999</c:v>
                </c:pt>
                <c:pt idx="11953">
                  <c:v>1.324808</c:v>
                </c:pt>
                <c:pt idx="11954">
                  <c:v>1.3305629999999999</c:v>
                </c:pt>
                <c:pt idx="11955">
                  <c:v>1.3204320000000001</c:v>
                </c:pt>
                <c:pt idx="11956">
                  <c:v>1.318973</c:v>
                </c:pt>
                <c:pt idx="11957">
                  <c:v>1.329421</c:v>
                </c:pt>
                <c:pt idx="11958">
                  <c:v>1.324157</c:v>
                </c:pt>
                <c:pt idx="11959">
                  <c:v>1.3229070000000001</c:v>
                </c:pt>
                <c:pt idx="11960">
                  <c:v>1.332489</c:v>
                </c:pt>
                <c:pt idx="11961">
                  <c:v>1.3289740000000001</c:v>
                </c:pt>
                <c:pt idx="11962">
                  <c:v>1.320503</c:v>
                </c:pt>
                <c:pt idx="11963">
                  <c:v>1.324201</c:v>
                </c:pt>
                <c:pt idx="11964">
                  <c:v>1.3261339999999999</c:v>
                </c:pt>
                <c:pt idx="11965">
                  <c:v>1.3207960000000001</c:v>
                </c:pt>
                <c:pt idx="11966">
                  <c:v>1.3246709999999999</c:v>
                </c:pt>
                <c:pt idx="11967">
                  <c:v>1.3281700000000001</c:v>
                </c:pt>
                <c:pt idx="11968">
                  <c:v>1.3237159999999999</c:v>
                </c:pt>
                <c:pt idx="11969">
                  <c:v>1.321917</c:v>
                </c:pt>
                <c:pt idx="11970">
                  <c:v>1.325053</c:v>
                </c:pt>
                <c:pt idx="11971">
                  <c:v>1.330484</c:v>
                </c:pt>
                <c:pt idx="11972">
                  <c:v>1.3299000000000001</c:v>
                </c:pt>
                <c:pt idx="11973">
                  <c:v>1.328363</c:v>
                </c:pt>
                <c:pt idx="11974">
                  <c:v>1.3287899999999999</c:v>
                </c:pt>
                <c:pt idx="11975">
                  <c:v>1.324211</c:v>
                </c:pt>
                <c:pt idx="11976">
                  <c:v>1.323998</c:v>
                </c:pt>
                <c:pt idx="11977">
                  <c:v>1.32805</c:v>
                </c:pt>
                <c:pt idx="11978">
                  <c:v>1.3274490000000001</c:v>
                </c:pt>
                <c:pt idx="11979">
                  <c:v>1.3266519999999999</c:v>
                </c:pt>
                <c:pt idx="11980">
                  <c:v>1.3291919999999999</c:v>
                </c:pt>
                <c:pt idx="11981">
                  <c:v>1.329871</c:v>
                </c:pt>
                <c:pt idx="11982">
                  <c:v>1.328368</c:v>
                </c:pt>
                <c:pt idx="11983">
                  <c:v>1.3348370000000001</c:v>
                </c:pt>
                <c:pt idx="11984">
                  <c:v>1.3343780000000001</c:v>
                </c:pt>
                <c:pt idx="11985">
                  <c:v>1.3264450000000001</c:v>
                </c:pt>
                <c:pt idx="11986">
                  <c:v>1.329445</c:v>
                </c:pt>
                <c:pt idx="11987">
                  <c:v>1.3301639999999999</c:v>
                </c:pt>
                <c:pt idx="11988">
                  <c:v>1.3263640000000001</c:v>
                </c:pt>
                <c:pt idx="11989">
                  <c:v>1.331958</c:v>
                </c:pt>
                <c:pt idx="11990">
                  <c:v>1.3355109999999999</c:v>
                </c:pt>
                <c:pt idx="11991">
                  <c:v>1.3265439999999999</c:v>
                </c:pt>
                <c:pt idx="11992">
                  <c:v>1.3214570000000001</c:v>
                </c:pt>
                <c:pt idx="11993">
                  <c:v>1.3306210000000001</c:v>
                </c:pt>
                <c:pt idx="11994">
                  <c:v>1.3385739999999999</c:v>
                </c:pt>
                <c:pt idx="11995">
                  <c:v>1.337229</c:v>
                </c:pt>
                <c:pt idx="11996">
                  <c:v>1.33992</c:v>
                </c:pt>
                <c:pt idx="11997">
                  <c:v>1.3387389999999999</c:v>
                </c:pt>
                <c:pt idx="11998">
                  <c:v>1.3265990000000001</c:v>
                </c:pt>
                <c:pt idx="11999">
                  <c:v>1.326835</c:v>
                </c:pt>
                <c:pt idx="12000">
                  <c:v>1.3369960000000001</c:v>
                </c:pt>
                <c:pt idx="12001">
                  <c:v>1.330846</c:v>
                </c:pt>
                <c:pt idx="12002">
                  <c:v>1.322219</c:v>
                </c:pt>
                <c:pt idx="12003">
                  <c:v>1.3306690000000001</c:v>
                </c:pt>
                <c:pt idx="12004">
                  <c:v>1.331113</c:v>
                </c:pt>
                <c:pt idx="12005">
                  <c:v>1.322665</c:v>
                </c:pt>
                <c:pt idx="12006">
                  <c:v>1.331283</c:v>
                </c:pt>
                <c:pt idx="12007">
                  <c:v>1.341091</c:v>
                </c:pt>
                <c:pt idx="12008">
                  <c:v>1.3335170000000001</c:v>
                </c:pt>
                <c:pt idx="12009">
                  <c:v>1.332465</c:v>
                </c:pt>
                <c:pt idx="12010">
                  <c:v>1.341942</c:v>
                </c:pt>
                <c:pt idx="12011">
                  <c:v>1.3365450000000001</c:v>
                </c:pt>
                <c:pt idx="12012">
                  <c:v>1.332794</c:v>
                </c:pt>
                <c:pt idx="12013">
                  <c:v>1.338384</c:v>
                </c:pt>
                <c:pt idx="12014">
                  <c:v>1.3309329999999999</c:v>
                </c:pt>
                <c:pt idx="12015">
                  <c:v>1.3284210000000001</c:v>
                </c:pt>
                <c:pt idx="12016">
                  <c:v>1.335604</c:v>
                </c:pt>
                <c:pt idx="12017">
                  <c:v>1.3352980000000001</c:v>
                </c:pt>
                <c:pt idx="12018">
                  <c:v>1.332425</c:v>
                </c:pt>
                <c:pt idx="12019">
                  <c:v>1.336775</c:v>
                </c:pt>
                <c:pt idx="12020">
                  <c:v>1.3409009999999999</c:v>
                </c:pt>
                <c:pt idx="12021">
                  <c:v>1.3370979999999999</c:v>
                </c:pt>
                <c:pt idx="12022">
                  <c:v>1.3390059999999999</c:v>
                </c:pt>
                <c:pt idx="12023">
                  <c:v>1.3405590000000001</c:v>
                </c:pt>
                <c:pt idx="12024">
                  <c:v>1.333483</c:v>
                </c:pt>
                <c:pt idx="12025">
                  <c:v>1.3307150000000001</c:v>
                </c:pt>
                <c:pt idx="12026">
                  <c:v>1.333861</c:v>
                </c:pt>
                <c:pt idx="12027">
                  <c:v>1.3351059999999999</c:v>
                </c:pt>
                <c:pt idx="12028">
                  <c:v>1.3325389999999999</c:v>
                </c:pt>
                <c:pt idx="12029">
                  <c:v>1.3351999999999999</c:v>
                </c:pt>
                <c:pt idx="12030">
                  <c:v>1.3390420000000001</c:v>
                </c:pt>
                <c:pt idx="12031">
                  <c:v>1.3327690000000001</c:v>
                </c:pt>
                <c:pt idx="12032">
                  <c:v>1.336239</c:v>
                </c:pt>
                <c:pt idx="12033">
                  <c:v>1.341704</c:v>
                </c:pt>
                <c:pt idx="12034">
                  <c:v>1.333161</c:v>
                </c:pt>
                <c:pt idx="12035">
                  <c:v>1.3330329999999999</c:v>
                </c:pt>
                <c:pt idx="12036">
                  <c:v>1.340641</c:v>
                </c:pt>
                <c:pt idx="12037">
                  <c:v>1.3396429999999999</c:v>
                </c:pt>
                <c:pt idx="12038">
                  <c:v>1.335799</c:v>
                </c:pt>
                <c:pt idx="12039">
                  <c:v>1.339712</c:v>
                </c:pt>
                <c:pt idx="12040">
                  <c:v>1.3385199999999999</c:v>
                </c:pt>
                <c:pt idx="12041">
                  <c:v>1.3334299999999999</c:v>
                </c:pt>
                <c:pt idx="12042">
                  <c:v>1.3405929999999999</c:v>
                </c:pt>
                <c:pt idx="12043">
                  <c:v>1.3445670000000001</c:v>
                </c:pt>
                <c:pt idx="12044">
                  <c:v>1.339405</c:v>
                </c:pt>
                <c:pt idx="12045">
                  <c:v>1.338929</c:v>
                </c:pt>
                <c:pt idx="12046">
                  <c:v>1.343153</c:v>
                </c:pt>
                <c:pt idx="12047">
                  <c:v>1.343199</c:v>
                </c:pt>
                <c:pt idx="12048">
                  <c:v>1.3417699999999999</c:v>
                </c:pt>
                <c:pt idx="12049">
                  <c:v>1.3437250000000001</c:v>
                </c:pt>
                <c:pt idx="12050">
                  <c:v>1.3401350000000001</c:v>
                </c:pt>
                <c:pt idx="12051">
                  <c:v>1.3392360000000001</c:v>
                </c:pt>
                <c:pt idx="12052">
                  <c:v>1.344198</c:v>
                </c:pt>
                <c:pt idx="12053">
                  <c:v>1.338093</c:v>
                </c:pt>
                <c:pt idx="12054">
                  <c:v>1.336344</c:v>
                </c:pt>
                <c:pt idx="12055">
                  <c:v>1.3456109999999999</c:v>
                </c:pt>
                <c:pt idx="12056">
                  <c:v>1.3445020000000001</c:v>
                </c:pt>
                <c:pt idx="12057">
                  <c:v>1.337585</c:v>
                </c:pt>
                <c:pt idx="12058">
                  <c:v>1.345153</c:v>
                </c:pt>
                <c:pt idx="12059">
                  <c:v>1.3529990000000001</c:v>
                </c:pt>
                <c:pt idx="12060">
                  <c:v>1.3449310000000001</c:v>
                </c:pt>
                <c:pt idx="12061">
                  <c:v>1.340975</c:v>
                </c:pt>
                <c:pt idx="12062">
                  <c:v>1.3454930000000001</c:v>
                </c:pt>
                <c:pt idx="12063">
                  <c:v>1.3409740000000001</c:v>
                </c:pt>
                <c:pt idx="12064">
                  <c:v>1.336722</c:v>
                </c:pt>
                <c:pt idx="12065">
                  <c:v>1.3449180000000001</c:v>
                </c:pt>
                <c:pt idx="12066">
                  <c:v>1.3480479999999999</c:v>
                </c:pt>
                <c:pt idx="12067">
                  <c:v>1.3368040000000001</c:v>
                </c:pt>
                <c:pt idx="12068">
                  <c:v>1.3355950000000001</c:v>
                </c:pt>
                <c:pt idx="12069">
                  <c:v>1.3450219999999999</c:v>
                </c:pt>
                <c:pt idx="12070">
                  <c:v>1.340938</c:v>
                </c:pt>
                <c:pt idx="12071">
                  <c:v>1.340517</c:v>
                </c:pt>
                <c:pt idx="12072">
                  <c:v>1.349505</c:v>
                </c:pt>
                <c:pt idx="12073">
                  <c:v>1.341844</c:v>
                </c:pt>
                <c:pt idx="12074">
                  <c:v>1.3346750000000001</c:v>
                </c:pt>
                <c:pt idx="12075">
                  <c:v>1.3479589999999999</c:v>
                </c:pt>
                <c:pt idx="12076">
                  <c:v>1.3502670000000001</c:v>
                </c:pt>
                <c:pt idx="12077">
                  <c:v>1.3369789999999999</c:v>
                </c:pt>
                <c:pt idx="12078">
                  <c:v>1.347019</c:v>
                </c:pt>
                <c:pt idx="12079">
                  <c:v>1.35314</c:v>
                </c:pt>
                <c:pt idx="12080">
                  <c:v>1.3391999999999999</c:v>
                </c:pt>
                <c:pt idx="12081">
                  <c:v>1.3443609999999999</c:v>
                </c:pt>
                <c:pt idx="12082">
                  <c:v>1.348754</c:v>
                </c:pt>
                <c:pt idx="12083">
                  <c:v>1.340109</c:v>
                </c:pt>
                <c:pt idx="12084">
                  <c:v>1.3426830000000001</c:v>
                </c:pt>
                <c:pt idx="12085">
                  <c:v>1.3518030000000001</c:v>
                </c:pt>
                <c:pt idx="12086">
                  <c:v>1.351084</c:v>
                </c:pt>
                <c:pt idx="12087">
                  <c:v>1.346921</c:v>
                </c:pt>
                <c:pt idx="12088">
                  <c:v>1.3508389999999999</c:v>
                </c:pt>
                <c:pt idx="12089">
                  <c:v>1.3510489999999999</c:v>
                </c:pt>
                <c:pt idx="12090">
                  <c:v>1.3442259999999999</c:v>
                </c:pt>
                <c:pt idx="12091">
                  <c:v>1.347448</c:v>
                </c:pt>
                <c:pt idx="12092">
                  <c:v>1.350606</c:v>
                </c:pt>
                <c:pt idx="12093">
                  <c:v>1.3428949999999999</c:v>
                </c:pt>
                <c:pt idx="12094">
                  <c:v>1.34232</c:v>
                </c:pt>
                <c:pt idx="12095">
                  <c:v>1.3487800000000001</c:v>
                </c:pt>
                <c:pt idx="12096">
                  <c:v>1.3464240000000001</c:v>
                </c:pt>
                <c:pt idx="12097">
                  <c:v>1.3474900000000001</c:v>
                </c:pt>
                <c:pt idx="12098">
                  <c:v>1.356822</c:v>
                </c:pt>
                <c:pt idx="12099">
                  <c:v>1.3474649999999999</c:v>
                </c:pt>
                <c:pt idx="12100">
                  <c:v>1.3377600000000001</c:v>
                </c:pt>
                <c:pt idx="12101">
                  <c:v>1.350797</c:v>
                </c:pt>
                <c:pt idx="12102">
                  <c:v>1.3579289999999999</c:v>
                </c:pt>
                <c:pt idx="12103">
                  <c:v>1.348535</c:v>
                </c:pt>
                <c:pt idx="12104">
                  <c:v>1.3443579999999999</c:v>
                </c:pt>
                <c:pt idx="12105">
                  <c:v>1.3487579999999999</c:v>
                </c:pt>
                <c:pt idx="12106">
                  <c:v>1.3435760000000001</c:v>
                </c:pt>
                <c:pt idx="12107">
                  <c:v>1.3420650000000001</c:v>
                </c:pt>
                <c:pt idx="12108">
                  <c:v>1.356241</c:v>
                </c:pt>
                <c:pt idx="12109">
                  <c:v>1.356039</c:v>
                </c:pt>
                <c:pt idx="12110">
                  <c:v>1.346298</c:v>
                </c:pt>
                <c:pt idx="12111">
                  <c:v>1.348929</c:v>
                </c:pt>
                <c:pt idx="12112">
                  <c:v>1.3487290000000001</c:v>
                </c:pt>
                <c:pt idx="12113">
                  <c:v>1.3419220000000001</c:v>
                </c:pt>
                <c:pt idx="12114">
                  <c:v>1.3477650000000001</c:v>
                </c:pt>
                <c:pt idx="12115">
                  <c:v>1.3562959999999999</c:v>
                </c:pt>
                <c:pt idx="12116">
                  <c:v>1.3495950000000001</c:v>
                </c:pt>
                <c:pt idx="12117">
                  <c:v>1.353178</c:v>
                </c:pt>
                <c:pt idx="12118">
                  <c:v>1.363659</c:v>
                </c:pt>
                <c:pt idx="12119">
                  <c:v>1.3548469999999999</c:v>
                </c:pt>
                <c:pt idx="12120">
                  <c:v>1.3517779999999999</c:v>
                </c:pt>
                <c:pt idx="12121">
                  <c:v>1.3574740000000001</c:v>
                </c:pt>
                <c:pt idx="12122">
                  <c:v>1.35572</c:v>
                </c:pt>
                <c:pt idx="12123">
                  <c:v>1.3550260000000001</c:v>
                </c:pt>
                <c:pt idx="12124">
                  <c:v>1.362142</c:v>
                </c:pt>
                <c:pt idx="12125">
                  <c:v>1.363329</c:v>
                </c:pt>
                <c:pt idx="12126">
                  <c:v>1.3533599999999999</c:v>
                </c:pt>
                <c:pt idx="12127">
                  <c:v>1.3514710000000001</c:v>
                </c:pt>
                <c:pt idx="12128">
                  <c:v>1.3528579999999999</c:v>
                </c:pt>
                <c:pt idx="12129">
                  <c:v>1.3527</c:v>
                </c:pt>
                <c:pt idx="12130">
                  <c:v>1.3564579999999999</c:v>
                </c:pt>
                <c:pt idx="12131">
                  <c:v>1.3533269999999999</c:v>
                </c:pt>
                <c:pt idx="12132">
                  <c:v>1.3495999999999999</c:v>
                </c:pt>
                <c:pt idx="12133">
                  <c:v>1.3521099999999999</c:v>
                </c:pt>
                <c:pt idx="12134">
                  <c:v>1.355057</c:v>
                </c:pt>
                <c:pt idx="12135">
                  <c:v>1.3556589999999999</c:v>
                </c:pt>
                <c:pt idx="12136">
                  <c:v>1.352932</c:v>
                </c:pt>
                <c:pt idx="12137">
                  <c:v>1.351399</c:v>
                </c:pt>
                <c:pt idx="12138">
                  <c:v>1.34805</c:v>
                </c:pt>
                <c:pt idx="12139">
                  <c:v>1.3442609999999999</c:v>
                </c:pt>
                <c:pt idx="12140">
                  <c:v>1.3511329999999999</c:v>
                </c:pt>
                <c:pt idx="12141">
                  <c:v>1.3576459999999999</c:v>
                </c:pt>
                <c:pt idx="12142">
                  <c:v>1.3552679999999999</c:v>
                </c:pt>
                <c:pt idx="12143">
                  <c:v>1.354339</c:v>
                </c:pt>
                <c:pt idx="12144">
                  <c:v>1.3605309999999999</c:v>
                </c:pt>
                <c:pt idx="12145">
                  <c:v>1.3584400000000001</c:v>
                </c:pt>
                <c:pt idx="12146">
                  <c:v>1.3485750000000001</c:v>
                </c:pt>
                <c:pt idx="12147">
                  <c:v>1.350921</c:v>
                </c:pt>
                <c:pt idx="12148">
                  <c:v>1.3542920000000001</c:v>
                </c:pt>
                <c:pt idx="12149">
                  <c:v>1.354185</c:v>
                </c:pt>
                <c:pt idx="12150">
                  <c:v>1.3621030000000001</c:v>
                </c:pt>
                <c:pt idx="12151">
                  <c:v>1.3647180000000001</c:v>
                </c:pt>
                <c:pt idx="12152">
                  <c:v>1.355118</c:v>
                </c:pt>
                <c:pt idx="12153">
                  <c:v>1.3547959999999999</c:v>
                </c:pt>
                <c:pt idx="12154">
                  <c:v>1.3629979999999999</c:v>
                </c:pt>
                <c:pt idx="12155">
                  <c:v>1.3557220000000001</c:v>
                </c:pt>
                <c:pt idx="12156">
                  <c:v>1.3518349999999999</c:v>
                </c:pt>
                <c:pt idx="12157">
                  <c:v>1.3623240000000001</c:v>
                </c:pt>
                <c:pt idx="12158">
                  <c:v>1.3611139999999999</c:v>
                </c:pt>
                <c:pt idx="12159">
                  <c:v>1.3563099999999999</c:v>
                </c:pt>
                <c:pt idx="12160">
                  <c:v>1.359677</c:v>
                </c:pt>
                <c:pt idx="12161">
                  <c:v>1.3624039999999999</c:v>
                </c:pt>
                <c:pt idx="12162">
                  <c:v>1.3593710000000001</c:v>
                </c:pt>
                <c:pt idx="12163">
                  <c:v>1.3573999999999999</c:v>
                </c:pt>
                <c:pt idx="12164">
                  <c:v>1.3627959999999999</c:v>
                </c:pt>
                <c:pt idx="12165">
                  <c:v>1.3604769999999999</c:v>
                </c:pt>
                <c:pt idx="12166">
                  <c:v>1.3574360000000001</c:v>
                </c:pt>
                <c:pt idx="12167">
                  <c:v>1.360644</c:v>
                </c:pt>
                <c:pt idx="12168">
                  <c:v>1.356158</c:v>
                </c:pt>
                <c:pt idx="12169">
                  <c:v>1.3548659999999999</c:v>
                </c:pt>
                <c:pt idx="12170">
                  <c:v>1.3615889999999999</c:v>
                </c:pt>
                <c:pt idx="12171">
                  <c:v>1.36249</c:v>
                </c:pt>
                <c:pt idx="12172">
                  <c:v>1.356325</c:v>
                </c:pt>
                <c:pt idx="12173">
                  <c:v>1.3591869999999999</c:v>
                </c:pt>
                <c:pt idx="12174">
                  <c:v>1.3653820000000001</c:v>
                </c:pt>
                <c:pt idx="12175">
                  <c:v>1.35947</c:v>
                </c:pt>
                <c:pt idx="12176">
                  <c:v>1.361086</c:v>
                </c:pt>
                <c:pt idx="12177">
                  <c:v>1.3665480000000001</c:v>
                </c:pt>
                <c:pt idx="12178">
                  <c:v>1.3610949999999999</c:v>
                </c:pt>
                <c:pt idx="12179">
                  <c:v>1.3616649999999999</c:v>
                </c:pt>
                <c:pt idx="12180">
                  <c:v>1.369332</c:v>
                </c:pt>
                <c:pt idx="12181">
                  <c:v>1.3656630000000001</c:v>
                </c:pt>
                <c:pt idx="12182">
                  <c:v>1.3541719999999999</c:v>
                </c:pt>
                <c:pt idx="12183">
                  <c:v>1.3590789999999999</c:v>
                </c:pt>
                <c:pt idx="12184">
                  <c:v>1.366511</c:v>
                </c:pt>
                <c:pt idx="12185">
                  <c:v>1.3604590000000001</c:v>
                </c:pt>
                <c:pt idx="12186">
                  <c:v>1.360894</c:v>
                </c:pt>
                <c:pt idx="12187">
                  <c:v>1.3646499999999999</c:v>
                </c:pt>
                <c:pt idx="12188">
                  <c:v>1.3613440000000001</c:v>
                </c:pt>
                <c:pt idx="12189">
                  <c:v>1.3629500000000001</c:v>
                </c:pt>
                <c:pt idx="12190">
                  <c:v>1.3677710000000001</c:v>
                </c:pt>
                <c:pt idx="12191">
                  <c:v>1.365891</c:v>
                </c:pt>
                <c:pt idx="12192">
                  <c:v>1.365083</c:v>
                </c:pt>
                <c:pt idx="12193">
                  <c:v>1.371103</c:v>
                </c:pt>
                <c:pt idx="12194">
                  <c:v>1.366611</c:v>
                </c:pt>
                <c:pt idx="12195">
                  <c:v>1.3548340000000001</c:v>
                </c:pt>
                <c:pt idx="12196">
                  <c:v>1.360894</c:v>
                </c:pt>
                <c:pt idx="12197">
                  <c:v>1.368282</c:v>
                </c:pt>
                <c:pt idx="12198">
                  <c:v>1.362312</c:v>
                </c:pt>
                <c:pt idx="12199">
                  <c:v>1.361229</c:v>
                </c:pt>
                <c:pt idx="12200">
                  <c:v>1.3700600000000001</c:v>
                </c:pt>
                <c:pt idx="12201">
                  <c:v>1.3693770000000001</c:v>
                </c:pt>
                <c:pt idx="12202">
                  <c:v>1.360158</c:v>
                </c:pt>
                <c:pt idx="12203">
                  <c:v>1.3645210000000001</c:v>
                </c:pt>
                <c:pt idx="12204">
                  <c:v>1.3693249999999999</c:v>
                </c:pt>
                <c:pt idx="12205">
                  <c:v>1.366161</c:v>
                </c:pt>
                <c:pt idx="12206">
                  <c:v>1.3685659999999999</c:v>
                </c:pt>
                <c:pt idx="12207">
                  <c:v>1.368595</c:v>
                </c:pt>
                <c:pt idx="12208">
                  <c:v>1.364822</c:v>
                </c:pt>
                <c:pt idx="12209">
                  <c:v>1.365545</c:v>
                </c:pt>
                <c:pt idx="12210">
                  <c:v>1.368042</c:v>
                </c:pt>
                <c:pt idx="12211">
                  <c:v>1.3657300000000001</c:v>
                </c:pt>
                <c:pt idx="12212">
                  <c:v>1.362994</c:v>
                </c:pt>
                <c:pt idx="12213">
                  <c:v>1.3650979999999999</c:v>
                </c:pt>
                <c:pt idx="12214">
                  <c:v>1.363507</c:v>
                </c:pt>
                <c:pt idx="12215">
                  <c:v>1.364449</c:v>
                </c:pt>
                <c:pt idx="12216">
                  <c:v>1.372676</c:v>
                </c:pt>
                <c:pt idx="12217">
                  <c:v>1.3753869999999999</c:v>
                </c:pt>
                <c:pt idx="12218">
                  <c:v>1.3719380000000001</c:v>
                </c:pt>
                <c:pt idx="12219">
                  <c:v>1.3743110000000001</c:v>
                </c:pt>
                <c:pt idx="12220">
                  <c:v>1.379132</c:v>
                </c:pt>
                <c:pt idx="12221">
                  <c:v>1.3691139999999999</c:v>
                </c:pt>
                <c:pt idx="12222">
                  <c:v>1.3649960000000001</c:v>
                </c:pt>
                <c:pt idx="12223">
                  <c:v>1.3726879999999999</c:v>
                </c:pt>
                <c:pt idx="12224">
                  <c:v>1.3673010000000001</c:v>
                </c:pt>
                <c:pt idx="12225">
                  <c:v>1.363097</c:v>
                </c:pt>
                <c:pt idx="12226">
                  <c:v>1.3711230000000001</c:v>
                </c:pt>
                <c:pt idx="12227">
                  <c:v>1.3751230000000001</c:v>
                </c:pt>
                <c:pt idx="12228">
                  <c:v>1.3721730000000001</c:v>
                </c:pt>
                <c:pt idx="12229">
                  <c:v>1.371947</c:v>
                </c:pt>
                <c:pt idx="12230">
                  <c:v>1.3758010000000001</c:v>
                </c:pt>
                <c:pt idx="12231">
                  <c:v>1.3708640000000001</c:v>
                </c:pt>
                <c:pt idx="12232">
                  <c:v>1.3678380000000001</c:v>
                </c:pt>
                <c:pt idx="12233">
                  <c:v>1.372536</c:v>
                </c:pt>
                <c:pt idx="12234">
                  <c:v>1.372174</c:v>
                </c:pt>
                <c:pt idx="12235">
                  <c:v>1.3699429999999999</c:v>
                </c:pt>
                <c:pt idx="12236">
                  <c:v>1.367397</c:v>
                </c:pt>
                <c:pt idx="12237">
                  <c:v>1.367548</c:v>
                </c:pt>
                <c:pt idx="12238">
                  <c:v>1.3689499999999999</c:v>
                </c:pt>
                <c:pt idx="12239">
                  <c:v>1.370466</c:v>
                </c:pt>
                <c:pt idx="12240">
                  <c:v>1.373227</c:v>
                </c:pt>
                <c:pt idx="12241">
                  <c:v>1.3707</c:v>
                </c:pt>
                <c:pt idx="12242">
                  <c:v>1.370714</c:v>
                </c:pt>
                <c:pt idx="12243">
                  <c:v>1.3715619999999999</c:v>
                </c:pt>
                <c:pt idx="12244">
                  <c:v>1.365837</c:v>
                </c:pt>
                <c:pt idx="12245">
                  <c:v>1.3692820000000001</c:v>
                </c:pt>
                <c:pt idx="12246">
                  <c:v>1.376638</c:v>
                </c:pt>
                <c:pt idx="12247">
                  <c:v>1.374627</c:v>
                </c:pt>
                <c:pt idx="12248">
                  <c:v>1.3714489999999999</c:v>
                </c:pt>
                <c:pt idx="12249">
                  <c:v>1.37618</c:v>
                </c:pt>
                <c:pt idx="12250">
                  <c:v>1.3806229999999999</c:v>
                </c:pt>
                <c:pt idx="12251">
                  <c:v>1.3746560000000001</c:v>
                </c:pt>
                <c:pt idx="12252">
                  <c:v>1.376377</c:v>
                </c:pt>
                <c:pt idx="12253">
                  <c:v>1.385033</c:v>
                </c:pt>
                <c:pt idx="12254">
                  <c:v>1.3810560000000001</c:v>
                </c:pt>
                <c:pt idx="12255">
                  <c:v>1.375008</c:v>
                </c:pt>
                <c:pt idx="12256">
                  <c:v>1.3800410000000001</c:v>
                </c:pt>
                <c:pt idx="12257">
                  <c:v>1.379065</c:v>
                </c:pt>
                <c:pt idx="12258">
                  <c:v>1.3690869999999999</c:v>
                </c:pt>
                <c:pt idx="12259">
                  <c:v>1.3729549999999999</c:v>
                </c:pt>
                <c:pt idx="12260">
                  <c:v>1.37469</c:v>
                </c:pt>
                <c:pt idx="12261">
                  <c:v>1.364654</c:v>
                </c:pt>
                <c:pt idx="12262">
                  <c:v>1.368212</c:v>
                </c:pt>
                <c:pt idx="12263">
                  <c:v>1.377596</c:v>
                </c:pt>
                <c:pt idx="12264">
                  <c:v>1.375354</c:v>
                </c:pt>
                <c:pt idx="12265">
                  <c:v>1.3707560000000001</c:v>
                </c:pt>
                <c:pt idx="12266">
                  <c:v>1.376233</c:v>
                </c:pt>
                <c:pt idx="12267">
                  <c:v>1.379794</c:v>
                </c:pt>
                <c:pt idx="12268">
                  <c:v>1.3769389999999999</c:v>
                </c:pt>
                <c:pt idx="12269">
                  <c:v>1.3799870000000001</c:v>
                </c:pt>
                <c:pt idx="12270">
                  <c:v>1.3766039999999999</c:v>
                </c:pt>
                <c:pt idx="12271">
                  <c:v>1.370017</c:v>
                </c:pt>
                <c:pt idx="12272">
                  <c:v>1.3742369999999999</c:v>
                </c:pt>
                <c:pt idx="12273">
                  <c:v>1.37826</c:v>
                </c:pt>
                <c:pt idx="12274">
                  <c:v>1.375154</c:v>
                </c:pt>
                <c:pt idx="12275">
                  <c:v>1.372722</c:v>
                </c:pt>
                <c:pt idx="12276">
                  <c:v>1.378017</c:v>
                </c:pt>
                <c:pt idx="12277">
                  <c:v>1.3778779999999999</c:v>
                </c:pt>
                <c:pt idx="12278">
                  <c:v>1.3752260000000001</c:v>
                </c:pt>
                <c:pt idx="12279">
                  <c:v>1.381853</c:v>
                </c:pt>
                <c:pt idx="12280">
                  <c:v>1.3821330000000001</c:v>
                </c:pt>
                <c:pt idx="12281">
                  <c:v>1.375246</c:v>
                </c:pt>
                <c:pt idx="12282">
                  <c:v>1.373075</c:v>
                </c:pt>
                <c:pt idx="12283">
                  <c:v>1.3799969999999999</c:v>
                </c:pt>
                <c:pt idx="12284">
                  <c:v>1.3867750000000001</c:v>
                </c:pt>
                <c:pt idx="12285">
                  <c:v>1.3871439999999999</c:v>
                </c:pt>
                <c:pt idx="12286">
                  <c:v>1.3832329999999999</c:v>
                </c:pt>
                <c:pt idx="12287">
                  <c:v>1.3744559999999999</c:v>
                </c:pt>
                <c:pt idx="12288">
                  <c:v>1.377707</c:v>
                </c:pt>
                <c:pt idx="12289">
                  <c:v>1.3892260000000001</c:v>
                </c:pt>
                <c:pt idx="12290">
                  <c:v>1.3848419999999999</c:v>
                </c:pt>
                <c:pt idx="12291">
                  <c:v>1.3797870000000001</c:v>
                </c:pt>
                <c:pt idx="12292">
                  <c:v>1.383947</c:v>
                </c:pt>
                <c:pt idx="12293">
                  <c:v>1.3834880000000001</c:v>
                </c:pt>
                <c:pt idx="12294">
                  <c:v>1.379373</c:v>
                </c:pt>
                <c:pt idx="12295">
                  <c:v>1.384798</c:v>
                </c:pt>
                <c:pt idx="12296">
                  <c:v>1.3869640000000001</c:v>
                </c:pt>
                <c:pt idx="12297">
                  <c:v>1.377939</c:v>
                </c:pt>
                <c:pt idx="12298">
                  <c:v>1.3770230000000001</c:v>
                </c:pt>
                <c:pt idx="12299">
                  <c:v>1.379618</c:v>
                </c:pt>
                <c:pt idx="12300">
                  <c:v>1.376455</c:v>
                </c:pt>
                <c:pt idx="12301">
                  <c:v>1.3813139999999999</c:v>
                </c:pt>
                <c:pt idx="12302">
                  <c:v>1.3881460000000001</c:v>
                </c:pt>
                <c:pt idx="12303">
                  <c:v>1.3825320000000001</c:v>
                </c:pt>
                <c:pt idx="12304">
                  <c:v>1.378987</c:v>
                </c:pt>
                <c:pt idx="12305">
                  <c:v>1.3887510000000001</c:v>
                </c:pt>
                <c:pt idx="12306">
                  <c:v>1.389189</c:v>
                </c:pt>
                <c:pt idx="12307">
                  <c:v>1.380735</c:v>
                </c:pt>
                <c:pt idx="12308">
                  <c:v>1.381586</c:v>
                </c:pt>
                <c:pt idx="12309">
                  <c:v>1.3793219999999999</c:v>
                </c:pt>
                <c:pt idx="12310">
                  <c:v>1.375535</c:v>
                </c:pt>
                <c:pt idx="12311">
                  <c:v>1.3856090000000001</c:v>
                </c:pt>
                <c:pt idx="12312">
                  <c:v>1.390736</c:v>
                </c:pt>
                <c:pt idx="12313">
                  <c:v>1.38405</c:v>
                </c:pt>
                <c:pt idx="12314">
                  <c:v>1.3818109999999999</c:v>
                </c:pt>
                <c:pt idx="12315">
                  <c:v>1.3913549999999999</c:v>
                </c:pt>
                <c:pt idx="12316">
                  <c:v>1.3931119999999999</c:v>
                </c:pt>
                <c:pt idx="12317">
                  <c:v>1.383678</c:v>
                </c:pt>
                <c:pt idx="12318">
                  <c:v>1.385238</c:v>
                </c:pt>
                <c:pt idx="12319">
                  <c:v>1.3882350000000001</c:v>
                </c:pt>
                <c:pt idx="12320">
                  <c:v>1.3826000000000001</c:v>
                </c:pt>
                <c:pt idx="12321">
                  <c:v>1.37896</c:v>
                </c:pt>
                <c:pt idx="12322">
                  <c:v>1.380409</c:v>
                </c:pt>
                <c:pt idx="12323">
                  <c:v>1.3799589999999999</c:v>
                </c:pt>
                <c:pt idx="12324">
                  <c:v>1.3820809999999999</c:v>
                </c:pt>
                <c:pt idx="12325">
                  <c:v>1.3866529999999999</c:v>
                </c:pt>
                <c:pt idx="12326">
                  <c:v>1.381948</c:v>
                </c:pt>
                <c:pt idx="12327">
                  <c:v>1.382417</c:v>
                </c:pt>
                <c:pt idx="12328">
                  <c:v>1.3916440000000001</c:v>
                </c:pt>
                <c:pt idx="12329">
                  <c:v>1.3897520000000001</c:v>
                </c:pt>
                <c:pt idx="12330">
                  <c:v>1.385991</c:v>
                </c:pt>
                <c:pt idx="12331">
                  <c:v>1.3885879999999999</c:v>
                </c:pt>
                <c:pt idx="12332">
                  <c:v>1.3932530000000001</c:v>
                </c:pt>
                <c:pt idx="12333">
                  <c:v>1.390109</c:v>
                </c:pt>
                <c:pt idx="12334">
                  <c:v>1.3836599999999999</c:v>
                </c:pt>
                <c:pt idx="12335">
                  <c:v>1.3855759999999999</c:v>
                </c:pt>
                <c:pt idx="12336">
                  <c:v>1.384053</c:v>
                </c:pt>
                <c:pt idx="12337">
                  <c:v>1.386584</c:v>
                </c:pt>
                <c:pt idx="12338">
                  <c:v>1.399035</c:v>
                </c:pt>
                <c:pt idx="12339">
                  <c:v>1.397696</c:v>
                </c:pt>
                <c:pt idx="12340">
                  <c:v>1.386058</c:v>
                </c:pt>
                <c:pt idx="12341">
                  <c:v>1.387038</c:v>
                </c:pt>
                <c:pt idx="12342">
                  <c:v>1.3927240000000001</c:v>
                </c:pt>
                <c:pt idx="12343">
                  <c:v>1.3864639999999999</c:v>
                </c:pt>
                <c:pt idx="12344">
                  <c:v>1.3864700000000001</c:v>
                </c:pt>
                <c:pt idx="12345">
                  <c:v>1.3916059999999999</c:v>
                </c:pt>
                <c:pt idx="12346">
                  <c:v>1.3832450000000001</c:v>
                </c:pt>
                <c:pt idx="12347">
                  <c:v>1.3816759999999999</c:v>
                </c:pt>
                <c:pt idx="12348">
                  <c:v>1.391421</c:v>
                </c:pt>
                <c:pt idx="12349">
                  <c:v>1.395092</c:v>
                </c:pt>
                <c:pt idx="12350">
                  <c:v>1.3932020000000001</c:v>
                </c:pt>
                <c:pt idx="12351">
                  <c:v>1.3969259999999999</c:v>
                </c:pt>
                <c:pt idx="12352">
                  <c:v>1.398407</c:v>
                </c:pt>
                <c:pt idx="12353">
                  <c:v>1.3886179999999999</c:v>
                </c:pt>
                <c:pt idx="12354">
                  <c:v>1.3903449999999999</c:v>
                </c:pt>
                <c:pt idx="12355">
                  <c:v>1.3936539999999999</c:v>
                </c:pt>
                <c:pt idx="12356">
                  <c:v>1.382242</c:v>
                </c:pt>
                <c:pt idx="12357">
                  <c:v>1.384746</c:v>
                </c:pt>
                <c:pt idx="12358">
                  <c:v>1.396271</c:v>
                </c:pt>
                <c:pt idx="12359">
                  <c:v>1.3928640000000001</c:v>
                </c:pt>
                <c:pt idx="12360">
                  <c:v>1.3875930000000001</c:v>
                </c:pt>
                <c:pt idx="12361">
                  <c:v>1.392258</c:v>
                </c:pt>
                <c:pt idx="12362">
                  <c:v>1.396288</c:v>
                </c:pt>
                <c:pt idx="12363">
                  <c:v>1.3926639999999999</c:v>
                </c:pt>
                <c:pt idx="12364">
                  <c:v>1.3941460000000001</c:v>
                </c:pt>
                <c:pt idx="12365">
                  <c:v>1.393707</c:v>
                </c:pt>
                <c:pt idx="12366">
                  <c:v>1.3891169999999999</c:v>
                </c:pt>
                <c:pt idx="12367">
                  <c:v>1.3953610000000001</c:v>
                </c:pt>
                <c:pt idx="12368">
                  <c:v>1.3988320000000001</c:v>
                </c:pt>
                <c:pt idx="12369">
                  <c:v>1.390188</c:v>
                </c:pt>
                <c:pt idx="12370">
                  <c:v>1.386309</c:v>
                </c:pt>
                <c:pt idx="12371">
                  <c:v>1.3941749999999999</c:v>
                </c:pt>
                <c:pt idx="12372">
                  <c:v>1.3928480000000001</c:v>
                </c:pt>
                <c:pt idx="12373">
                  <c:v>1.388382</c:v>
                </c:pt>
                <c:pt idx="12374">
                  <c:v>1.400908</c:v>
                </c:pt>
                <c:pt idx="12375">
                  <c:v>1.4011769999999999</c:v>
                </c:pt>
                <c:pt idx="12376">
                  <c:v>1.3888510000000001</c:v>
                </c:pt>
                <c:pt idx="12377">
                  <c:v>1.3926670000000001</c:v>
                </c:pt>
                <c:pt idx="12378">
                  <c:v>1.3974819999999999</c:v>
                </c:pt>
                <c:pt idx="12379">
                  <c:v>1.39391</c:v>
                </c:pt>
                <c:pt idx="12380">
                  <c:v>1.3947449999999999</c:v>
                </c:pt>
                <c:pt idx="12381">
                  <c:v>1.3987639999999999</c:v>
                </c:pt>
                <c:pt idx="12382">
                  <c:v>1.3918569999999999</c:v>
                </c:pt>
                <c:pt idx="12383">
                  <c:v>1.391305</c:v>
                </c:pt>
                <c:pt idx="12384">
                  <c:v>1.40327</c:v>
                </c:pt>
                <c:pt idx="12385">
                  <c:v>1.398277</c:v>
                </c:pt>
                <c:pt idx="12386">
                  <c:v>1.390063</c:v>
                </c:pt>
                <c:pt idx="12387">
                  <c:v>1.398943</c:v>
                </c:pt>
                <c:pt idx="12388">
                  <c:v>1.4001049999999999</c:v>
                </c:pt>
                <c:pt idx="12389">
                  <c:v>1.391011</c:v>
                </c:pt>
                <c:pt idx="12390">
                  <c:v>1.3922699999999999</c:v>
                </c:pt>
                <c:pt idx="12391">
                  <c:v>1.396803</c:v>
                </c:pt>
                <c:pt idx="12392">
                  <c:v>1.3923989999999999</c:v>
                </c:pt>
                <c:pt idx="12393">
                  <c:v>1.3964259999999999</c:v>
                </c:pt>
                <c:pt idx="12394">
                  <c:v>1.4062889999999999</c:v>
                </c:pt>
                <c:pt idx="12395">
                  <c:v>1.3990130000000001</c:v>
                </c:pt>
                <c:pt idx="12396">
                  <c:v>1.3942730000000001</c:v>
                </c:pt>
                <c:pt idx="12397">
                  <c:v>1.3996489999999999</c:v>
                </c:pt>
                <c:pt idx="12398">
                  <c:v>1.3999379999999999</c:v>
                </c:pt>
                <c:pt idx="12399">
                  <c:v>1.4000140000000001</c:v>
                </c:pt>
                <c:pt idx="12400">
                  <c:v>1.402903</c:v>
                </c:pt>
                <c:pt idx="12401">
                  <c:v>1.4026380000000001</c:v>
                </c:pt>
                <c:pt idx="12402">
                  <c:v>1.3986700000000001</c:v>
                </c:pt>
                <c:pt idx="12403">
                  <c:v>1.4014789999999999</c:v>
                </c:pt>
                <c:pt idx="12404">
                  <c:v>1.404312</c:v>
                </c:pt>
                <c:pt idx="12405">
                  <c:v>1.3977999999999999</c:v>
                </c:pt>
                <c:pt idx="12406">
                  <c:v>1.3956059999999999</c:v>
                </c:pt>
                <c:pt idx="12407">
                  <c:v>1.3996230000000001</c:v>
                </c:pt>
                <c:pt idx="12408">
                  <c:v>1.39751</c:v>
                </c:pt>
                <c:pt idx="12409">
                  <c:v>1.3946080000000001</c:v>
                </c:pt>
                <c:pt idx="12410">
                  <c:v>1.400296</c:v>
                </c:pt>
                <c:pt idx="12411">
                  <c:v>1.402312</c:v>
                </c:pt>
                <c:pt idx="12412">
                  <c:v>1.3995489999999999</c:v>
                </c:pt>
                <c:pt idx="12413">
                  <c:v>1.4051039999999999</c:v>
                </c:pt>
                <c:pt idx="12414">
                  <c:v>1.4057329999999999</c:v>
                </c:pt>
                <c:pt idx="12415">
                  <c:v>1.3994660000000001</c:v>
                </c:pt>
                <c:pt idx="12416">
                  <c:v>1.4016580000000001</c:v>
                </c:pt>
                <c:pt idx="12417">
                  <c:v>1.409832</c:v>
                </c:pt>
                <c:pt idx="12418">
                  <c:v>1.404272</c:v>
                </c:pt>
                <c:pt idx="12419">
                  <c:v>1.3945810000000001</c:v>
                </c:pt>
                <c:pt idx="12420">
                  <c:v>1.4043019999999999</c:v>
                </c:pt>
                <c:pt idx="12421">
                  <c:v>1.4075139999999999</c:v>
                </c:pt>
                <c:pt idx="12422">
                  <c:v>1.3981349999999999</c:v>
                </c:pt>
                <c:pt idx="12423">
                  <c:v>1.403303</c:v>
                </c:pt>
                <c:pt idx="12424">
                  <c:v>1.4063760000000001</c:v>
                </c:pt>
                <c:pt idx="12425">
                  <c:v>1.4000049999999999</c:v>
                </c:pt>
                <c:pt idx="12426">
                  <c:v>1.399624</c:v>
                </c:pt>
                <c:pt idx="12427">
                  <c:v>1.4017170000000001</c:v>
                </c:pt>
                <c:pt idx="12428">
                  <c:v>1.3989769999999999</c:v>
                </c:pt>
                <c:pt idx="12429">
                  <c:v>1.3969670000000001</c:v>
                </c:pt>
                <c:pt idx="12430">
                  <c:v>1.404031</c:v>
                </c:pt>
                <c:pt idx="12431">
                  <c:v>1.4013659999999999</c:v>
                </c:pt>
                <c:pt idx="12432">
                  <c:v>1.398174</c:v>
                </c:pt>
                <c:pt idx="12433">
                  <c:v>1.407843</c:v>
                </c:pt>
                <c:pt idx="12434">
                  <c:v>1.4083289999999999</c:v>
                </c:pt>
                <c:pt idx="12435">
                  <c:v>1.406876</c:v>
                </c:pt>
                <c:pt idx="12436">
                  <c:v>1.412696</c:v>
                </c:pt>
                <c:pt idx="12437">
                  <c:v>1.414987</c:v>
                </c:pt>
                <c:pt idx="12438">
                  <c:v>1.4081630000000001</c:v>
                </c:pt>
                <c:pt idx="12439">
                  <c:v>1.403451</c:v>
                </c:pt>
                <c:pt idx="12440">
                  <c:v>1.4084460000000001</c:v>
                </c:pt>
                <c:pt idx="12441">
                  <c:v>1.405383</c:v>
                </c:pt>
                <c:pt idx="12442">
                  <c:v>1.4041360000000001</c:v>
                </c:pt>
                <c:pt idx="12443">
                  <c:v>1.40822</c:v>
                </c:pt>
                <c:pt idx="12444">
                  <c:v>1.4028700000000001</c:v>
                </c:pt>
                <c:pt idx="12445">
                  <c:v>1.401659</c:v>
                </c:pt>
                <c:pt idx="12446">
                  <c:v>1.4069229999999999</c:v>
                </c:pt>
                <c:pt idx="12447">
                  <c:v>1.4070590000000001</c:v>
                </c:pt>
                <c:pt idx="12448">
                  <c:v>1.402647</c:v>
                </c:pt>
                <c:pt idx="12449">
                  <c:v>1.404711</c:v>
                </c:pt>
                <c:pt idx="12450">
                  <c:v>1.40951</c:v>
                </c:pt>
                <c:pt idx="12451">
                  <c:v>1.4072769999999999</c:v>
                </c:pt>
                <c:pt idx="12452">
                  <c:v>1.4070510000000001</c:v>
                </c:pt>
                <c:pt idx="12453">
                  <c:v>1.4056109999999999</c:v>
                </c:pt>
                <c:pt idx="12454">
                  <c:v>1.40134</c:v>
                </c:pt>
                <c:pt idx="12455">
                  <c:v>1.4029210000000001</c:v>
                </c:pt>
                <c:pt idx="12456">
                  <c:v>1.4074199999999999</c:v>
                </c:pt>
                <c:pt idx="12457">
                  <c:v>1.406711</c:v>
                </c:pt>
                <c:pt idx="12458">
                  <c:v>1.4031359999999999</c:v>
                </c:pt>
                <c:pt idx="12459">
                  <c:v>1.410021</c:v>
                </c:pt>
                <c:pt idx="12460">
                  <c:v>1.4174629999999999</c:v>
                </c:pt>
                <c:pt idx="12461">
                  <c:v>1.415497</c:v>
                </c:pt>
                <c:pt idx="12462">
                  <c:v>1.4131119999999999</c:v>
                </c:pt>
                <c:pt idx="12463">
                  <c:v>1.407923</c:v>
                </c:pt>
                <c:pt idx="12464">
                  <c:v>1.404712</c:v>
                </c:pt>
                <c:pt idx="12465">
                  <c:v>1.406325</c:v>
                </c:pt>
                <c:pt idx="12466">
                  <c:v>1.4092819999999999</c:v>
                </c:pt>
                <c:pt idx="12467">
                  <c:v>1.409057</c:v>
                </c:pt>
                <c:pt idx="12468">
                  <c:v>1.405691</c:v>
                </c:pt>
                <c:pt idx="12469">
                  <c:v>1.414957</c:v>
                </c:pt>
                <c:pt idx="12470">
                  <c:v>1.4199299999999999</c:v>
                </c:pt>
                <c:pt idx="12471">
                  <c:v>1.410893</c:v>
                </c:pt>
                <c:pt idx="12472">
                  <c:v>1.4137710000000001</c:v>
                </c:pt>
                <c:pt idx="12473">
                  <c:v>1.421978</c:v>
                </c:pt>
                <c:pt idx="12474">
                  <c:v>1.412561</c:v>
                </c:pt>
                <c:pt idx="12475">
                  <c:v>1.40222</c:v>
                </c:pt>
                <c:pt idx="12476">
                  <c:v>1.4107590000000001</c:v>
                </c:pt>
                <c:pt idx="12477">
                  <c:v>1.4157550000000001</c:v>
                </c:pt>
                <c:pt idx="12478">
                  <c:v>1.4085890000000001</c:v>
                </c:pt>
                <c:pt idx="12479">
                  <c:v>1.4115960000000001</c:v>
                </c:pt>
                <c:pt idx="12480">
                  <c:v>1.413532</c:v>
                </c:pt>
                <c:pt idx="12481">
                  <c:v>1.406844</c:v>
                </c:pt>
                <c:pt idx="12482">
                  <c:v>1.411381</c:v>
                </c:pt>
                <c:pt idx="12483">
                  <c:v>1.4161999999999999</c:v>
                </c:pt>
                <c:pt idx="12484">
                  <c:v>1.409362</c:v>
                </c:pt>
                <c:pt idx="12485">
                  <c:v>1.4090959999999999</c:v>
                </c:pt>
                <c:pt idx="12486">
                  <c:v>1.4186369999999999</c:v>
                </c:pt>
                <c:pt idx="12487">
                  <c:v>1.413114</c:v>
                </c:pt>
                <c:pt idx="12488">
                  <c:v>1.4018060000000001</c:v>
                </c:pt>
                <c:pt idx="12489">
                  <c:v>1.4071149999999999</c:v>
                </c:pt>
                <c:pt idx="12490">
                  <c:v>1.41378</c:v>
                </c:pt>
                <c:pt idx="12491">
                  <c:v>1.4146300000000001</c:v>
                </c:pt>
                <c:pt idx="12492">
                  <c:v>1.4149750000000001</c:v>
                </c:pt>
                <c:pt idx="12493">
                  <c:v>1.4134580000000001</c:v>
                </c:pt>
                <c:pt idx="12494">
                  <c:v>1.4132960000000001</c:v>
                </c:pt>
                <c:pt idx="12495">
                  <c:v>1.421959</c:v>
                </c:pt>
                <c:pt idx="12496">
                  <c:v>1.425475</c:v>
                </c:pt>
                <c:pt idx="12497">
                  <c:v>1.4093530000000001</c:v>
                </c:pt>
                <c:pt idx="12498">
                  <c:v>1.407465</c:v>
                </c:pt>
                <c:pt idx="12499">
                  <c:v>1.4243269999999999</c:v>
                </c:pt>
                <c:pt idx="12500">
                  <c:v>1.4226540000000001</c:v>
                </c:pt>
                <c:pt idx="12501">
                  <c:v>1.4116280000000001</c:v>
                </c:pt>
                <c:pt idx="12502">
                  <c:v>1.4081669999999999</c:v>
                </c:pt>
                <c:pt idx="12503">
                  <c:v>1.412334</c:v>
                </c:pt>
                <c:pt idx="12504">
                  <c:v>1.419009</c:v>
                </c:pt>
                <c:pt idx="12505">
                  <c:v>1.422636</c:v>
                </c:pt>
                <c:pt idx="12506">
                  <c:v>1.419251</c:v>
                </c:pt>
                <c:pt idx="12507">
                  <c:v>1.4117329999999999</c:v>
                </c:pt>
                <c:pt idx="12508">
                  <c:v>1.4141729999999999</c:v>
                </c:pt>
                <c:pt idx="12509">
                  <c:v>1.416766</c:v>
                </c:pt>
                <c:pt idx="12510">
                  <c:v>1.413095</c:v>
                </c:pt>
                <c:pt idx="12511">
                  <c:v>1.4151860000000001</c:v>
                </c:pt>
                <c:pt idx="12512">
                  <c:v>1.420979</c:v>
                </c:pt>
                <c:pt idx="12513">
                  <c:v>1.418498</c:v>
                </c:pt>
                <c:pt idx="12514">
                  <c:v>1.4108369999999999</c:v>
                </c:pt>
                <c:pt idx="12515">
                  <c:v>1.4164220000000001</c:v>
                </c:pt>
                <c:pt idx="12516">
                  <c:v>1.4187650000000001</c:v>
                </c:pt>
                <c:pt idx="12517">
                  <c:v>1.411972</c:v>
                </c:pt>
                <c:pt idx="12518">
                  <c:v>1.419775</c:v>
                </c:pt>
                <c:pt idx="12519">
                  <c:v>1.4242840000000001</c:v>
                </c:pt>
                <c:pt idx="12520">
                  <c:v>1.4141239999999999</c:v>
                </c:pt>
                <c:pt idx="12521">
                  <c:v>1.415203</c:v>
                </c:pt>
                <c:pt idx="12522">
                  <c:v>1.425991</c:v>
                </c:pt>
                <c:pt idx="12523">
                  <c:v>1.425646</c:v>
                </c:pt>
                <c:pt idx="12524">
                  <c:v>1.420147</c:v>
                </c:pt>
                <c:pt idx="12525">
                  <c:v>1.426042</c:v>
                </c:pt>
                <c:pt idx="12526">
                  <c:v>1.4281349999999999</c:v>
                </c:pt>
                <c:pt idx="12527">
                  <c:v>1.4201699999999999</c:v>
                </c:pt>
                <c:pt idx="12528">
                  <c:v>1.4220790000000001</c:v>
                </c:pt>
                <c:pt idx="12529">
                  <c:v>1.426034</c:v>
                </c:pt>
                <c:pt idx="12530">
                  <c:v>1.4167050000000001</c:v>
                </c:pt>
                <c:pt idx="12531">
                  <c:v>1.4108069999999999</c:v>
                </c:pt>
                <c:pt idx="12532">
                  <c:v>1.4212320000000001</c:v>
                </c:pt>
                <c:pt idx="12533">
                  <c:v>1.422865</c:v>
                </c:pt>
                <c:pt idx="12534">
                  <c:v>1.414871</c:v>
                </c:pt>
                <c:pt idx="12535">
                  <c:v>1.420477</c:v>
                </c:pt>
                <c:pt idx="12536">
                  <c:v>1.4208190000000001</c:v>
                </c:pt>
                <c:pt idx="12537">
                  <c:v>1.4136839999999999</c:v>
                </c:pt>
                <c:pt idx="12538">
                  <c:v>1.4198539999999999</c:v>
                </c:pt>
                <c:pt idx="12539">
                  <c:v>1.425637</c:v>
                </c:pt>
                <c:pt idx="12540">
                  <c:v>1.423308</c:v>
                </c:pt>
                <c:pt idx="12541">
                  <c:v>1.423956</c:v>
                </c:pt>
                <c:pt idx="12542">
                  <c:v>1.4261820000000001</c:v>
                </c:pt>
                <c:pt idx="12543">
                  <c:v>1.4225909999999999</c:v>
                </c:pt>
                <c:pt idx="12544">
                  <c:v>1.425538</c:v>
                </c:pt>
                <c:pt idx="12545">
                  <c:v>1.432094</c:v>
                </c:pt>
                <c:pt idx="12546">
                  <c:v>1.422328</c:v>
                </c:pt>
                <c:pt idx="12547">
                  <c:v>1.4172480000000001</c:v>
                </c:pt>
                <c:pt idx="12548">
                  <c:v>1.424639</c:v>
                </c:pt>
                <c:pt idx="12549">
                  <c:v>1.4226259999999999</c:v>
                </c:pt>
                <c:pt idx="12550">
                  <c:v>1.416663</c:v>
                </c:pt>
                <c:pt idx="12551">
                  <c:v>1.4169670000000001</c:v>
                </c:pt>
                <c:pt idx="12552">
                  <c:v>1.4210989999999999</c:v>
                </c:pt>
                <c:pt idx="12553">
                  <c:v>1.4248879999999999</c:v>
                </c:pt>
                <c:pt idx="12554">
                  <c:v>1.429449</c:v>
                </c:pt>
                <c:pt idx="12555">
                  <c:v>1.4312849999999999</c:v>
                </c:pt>
                <c:pt idx="12556">
                  <c:v>1.4214709999999999</c:v>
                </c:pt>
                <c:pt idx="12557">
                  <c:v>1.4192370000000001</c:v>
                </c:pt>
                <c:pt idx="12558">
                  <c:v>1.428766</c:v>
                </c:pt>
                <c:pt idx="12559">
                  <c:v>1.4289270000000001</c:v>
                </c:pt>
                <c:pt idx="12560">
                  <c:v>1.4244380000000001</c:v>
                </c:pt>
                <c:pt idx="12561">
                  <c:v>1.4289959999999999</c:v>
                </c:pt>
                <c:pt idx="12562">
                  <c:v>1.430844</c:v>
                </c:pt>
                <c:pt idx="12563">
                  <c:v>1.422434</c:v>
                </c:pt>
                <c:pt idx="12564">
                  <c:v>1.424796</c:v>
                </c:pt>
                <c:pt idx="12565">
                  <c:v>1.428609</c:v>
                </c:pt>
                <c:pt idx="12566">
                  <c:v>1.4197169999999999</c:v>
                </c:pt>
                <c:pt idx="12567">
                  <c:v>1.425427</c:v>
                </c:pt>
                <c:pt idx="12568">
                  <c:v>1.43414</c:v>
                </c:pt>
                <c:pt idx="12569">
                  <c:v>1.42458</c:v>
                </c:pt>
                <c:pt idx="12570">
                  <c:v>1.422336</c:v>
                </c:pt>
                <c:pt idx="12571">
                  <c:v>1.433835</c:v>
                </c:pt>
                <c:pt idx="12572">
                  <c:v>1.4312229999999999</c:v>
                </c:pt>
                <c:pt idx="12573">
                  <c:v>1.4201109999999999</c:v>
                </c:pt>
                <c:pt idx="12574">
                  <c:v>1.4259280000000001</c:v>
                </c:pt>
                <c:pt idx="12575">
                  <c:v>1.4258439999999999</c:v>
                </c:pt>
                <c:pt idx="12576">
                  <c:v>1.418372</c:v>
                </c:pt>
                <c:pt idx="12577">
                  <c:v>1.425532</c:v>
                </c:pt>
                <c:pt idx="12578">
                  <c:v>1.4277219999999999</c:v>
                </c:pt>
                <c:pt idx="12579">
                  <c:v>1.4220029999999999</c:v>
                </c:pt>
                <c:pt idx="12580">
                  <c:v>1.4254979999999999</c:v>
                </c:pt>
                <c:pt idx="12581">
                  <c:v>1.435203</c:v>
                </c:pt>
                <c:pt idx="12582">
                  <c:v>1.43696</c:v>
                </c:pt>
                <c:pt idx="12583">
                  <c:v>1.4356009999999999</c:v>
                </c:pt>
                <c:pt idx="12584">
                  <c:v>1.441309</c:v>
                </c:pt>
                <c:pt idx="12585">
                  <c:v>1.4392879999999999</c:v>
                </c:pt>
                <c:pt idx="12586">
                  <c:v>1.4317949999999999</c:v>
                </c:pt>
                <c:pt idx="12587">
                  <c:v>1.432048</c:v>
                </c:pt>
                <c:pt idx="12588">
                  <c:v>1.432121</c:v>
                </c:pt>
                <c:pt idx="12589">
                  <c:v>1.4264730000000001</c:v>
                </c:pt>
                <c:pt idx="12590">
                  <c:v>1.4240349999999999</c:v>
                </c:pt>
                <c:pt idx="12591">
                  <c:v>1.4287669999999999</c:v>
                </c:pt>
                <c:pt idx="12592">
                  <c:v>1.4324920000000001</c:v>
                </c:pt>
                <c:pt idx="12593">
                  <c:v>1.434275</c:v>
                </c:pt>
                <c:pt idx="12594">
                  <c:v>1.4347510000000001</c:v>
                </c:pt>
                <c:pt idx="12595">
                  <c:v>1.4314819999999999</c:v>
                </c:pt>
                <c:pt idx="12596">
                  <c:v>1.427076</c:v>
                </c:pt>
                <c:pt idx="12597">
                  <c:v>1.4282950000000001</c:v>
                </c:pt>
                <c:pt idx="12598">
                  <c:v>1.4321200000000001</c:v>
                </c:pt>
                <c:pt idx="12599">
                  <c:v>1.427214</c:v>
                </c:pt>
                <c:pt idx="12600">
                  <c:v>1.4243870000000001</c:v>
                </c:pt>
                <c:pt idx="12601">
                  <c:v>1.4326350000000001</c:v>
                </c:pt>
                <c:pt idx="12602">
                  <c:v>1.432669</c:v>
                </c:pt>
                <c:pt idx="12603">
                  <c:v>1.4299040000000001</c:v>
                </c:pt>
                <c:pt idx="12604">
                  <c:v>1.4350689999999999</c:v>
                </c:pt>
                <c:pt idx="12605">
                  <c:v>1.4343809999999999</c:v>
                </c:pt>
                <c:pt idx="12606">
                  <c:v>1.431009</c:v>
                </c:pt>
                <c:pt idx="12607">
                  <c:v>1.432688</c:v>
                </c:pt>
                <c:pt idx="12608">
                  <c:v>1.432931</c:v>
                </c:pt>
                <c:pt idx="12609">
                  <c:v>1.4288719999999999</c:v>
                </c:pt>
                <c:pt idx="12610">
                  <c:v>1.4304859999999999</c:v>
                </c:pt>
                <c:pt idx="12611">
                  <c:v>1.434812</c:v>
                </c:pt>
                <c:pt idx="12612">
                  <c:v>1.430599</c:v>
                </c:pt>
                <c:pt idx="12613">
                  <c:v>1.432936</c:v>
                </c:pt>
                <c:pt idx="12614">
                  <c:v>1.439371</c:v>
                </c:pt>
                <c:pt idx="12615">
                  <c:v>1.434523</c:v>
                </c:pt>
                <c:pt idx="12616">
                  <c:v>1.431389</c:v>
                </c:pt>
                <c:pt idx="12617">
                  <c:v>1.440707</c:v>
                </c:pt>
                <c:pt idx="12618">
                  <c:v>1.443832</c:v>
                </c:pt>
                <c:pt idx="12619">
                  <c:v>1.4336549999999999</c:v>
                </c:pt>
                <c:pt idx="12620">
                  <c:v>1.434223</c:v>
                </c:pt>
                <c:pt idx="12621">
                  <c:v>1.4390529999999999</c:v>
                </c:pt>
                <c:pt idx="12622">
                  <c:v>1.431271</c:v>
                </c:pt>
                <c:pt idx="12623">
                  <c:v>1.433354</c:v>
                </c:pt>
                <c:pt idx="12624">
                  <c:v>1.441435</c:v>
                </c:pt>
                <c:pt idx="12625">
                  <c:v>1.4340539999999999</c:v>
                </c:pt>
                <c:pt idx="12626">
                  <c:v>1.4318759999999999</c:v>
                </c:pt>
                <c:pt idx="12627">
                  <c:v>1.438995</c:v>
                </c:pt>
                <c:pt idx="12628">
                  <c:v>1.43804</c:v>
                </c:pt>
                <c:pt idx="12629">
                  <c:v>1.4328810000000001</c:v>
                </c:pt>
                <c:pt idx="12630">
                  <c:v>1.433101</c:v>
                </c:pt>
                <c:pt idx="12631">
                  <c:v>1.433799</c:v>
                </c:pt>
                <c:pt idx="12632">
                  <c:v>1.433986</c:v>
                </c:pt>
                <c:pt idx="12633">
                  <c:v>1.441708</c:v>
                </c:pt>
                <c:pt idx="12634">
                  <c:v>1.444261</c:v>
                </c:pt>
                <c:pt idx="12635">
                  <c:v>1.43733</c:v>
                </c:pt>
                <c:pt idx="12636">
                  <c:v>1.436472</c:v>
                </c:pt>
                <c:pt idx="12637">
                  <c:v>1.44434</c:v>
                </c:pt>
                <c:pt idx="12638">
                  <c:v>1.4431860000000001</c:v>
                </c:pt>
                <c:pt idx="12639">
                  <c:v>1.436809</c:v>
                </c:pt>
                <c:pt idx="12640">
                  <c:v>1.4410689999999999</c:v>
                </c:pt>
                <c:pt idx="12641">
                  <c:v>1.440035</c:v>
                </c:pt>
                <c:pt idx="12642">
                  <c:v>1.436698</c:v>
                </c:pt>
                <c:pt idx="12643">
                  <c:v>1.441398</c:v>
                </c:pt>
                <c:pt idx="12644">
                  <c:v>1.438232</c:v>
                </c:pt>
                <c:pt idx="12645">
                  <c:v>1.4313940000000001</c:v>
                </c:pt>
                <c:pt idx="12646">
                  <c:v>1.4374359999999999</c:v>
                </c:pt>
                <c:pt idx="12647">
                  <c:v>1.4448700000000001</c:v>
                </c:pt>
                <c:pt idx="12648">
                  <c:v>1.438626</c:v>
                </c:pt>
                <c:pt idx="12649">
                  <c:v>1.436374</c:v>
                </c:pt>
                <c:pt idx="12650">
                  <c:v>1.445049</c:v>
                </c:pt>
                <c:pt idx="12651">
                  <c:v>1.441168</c:v>
                </c:pt>
                <c:pt idx="12652">
                  <c:v>1.4322159999999999</c:v>
                </c:pt>
                <c:pt idx="12653">
                  <c:v>1.4372130000000001</c:v>
                </c:pt>
                <c:pt idx="12654">
                  <c:v>1.442418</c:v>
                </c:pt>
                <c:pt idx="12655">
                  <c:v>1.439886</c:v>
                </c:pt>
                <c:pt idx="12656">
                  <c:v>1.4409799999999999</c:v>
                </c:pt>
                <c:pt idx="12657">
                  <c:v>1.447416</c:v>
                </c:pt>
                <c:pt idx="12658">
                  <c:v>1.4401679999999999</c:v>
                </c:pt>
                <c:pt idx="12659">
                  <c:v>1.435308</c:v>
                </c:pt>
                <c:pt idx="12660">
                  <c:v>1.4459249999999999</c:v>
                </c:pt>
                <c:pt idx="12661">
                  <c:v>1.445141</c:v>
                </c:pt>
                <c:pt idx="12662">
                  <c:v>1.440828</c:v>
                </c:pt>
                <c:pt idx="12663">
                  <c:v>1.4456180000000001</c:v>
                </c:pt>
                <c:pt idx="12664">
                  <c:v>1.442483</c:v>
                </c:pt>
                <c:pt idx="12665">
                  <c:v>1.435967</c:v>
                </c:pt>
                <c:pt idx="12666">
                  <c:v>1.4447859999999999</c:v>
                </c:pt>
                <c:pt idx="12667">
                  <c:v>1.45407</c:v>
                </c:pt>
                <c:pt idx="12668">
                  <c:v>1.442634</c:v>
                </c:pt>
                <c:pt idx="12669">
                  <c:v>1.436275</c:v>
                </c:pt>
                <c:pt idx="12670">
                  <c:v>1.44634</c:v>
                </c:pt>
                <c:pt idx="12671">
                  <c:v>1.4456659999999999</c:v>
                </c:pt>
                <c:pt idx="12672">
                  <c:v>1.439818</c:v>
                </c:pt>
                <c:pt idx="12673">
                  <c:v>1.4448859999999999</c:v>
                </c:pt>
                <c:pt idx="12674">
                  <c:v>1.4504300000000001</c:v>
                </c:pt>
                <c:pt idx="12675">
                  <c:v>1.444364</c:v>
                </c:pt>
                <c:pt idx="12676">
                  <c:v>1.441765</c:v>
                </c:pt>
                <c:pt idx="12677">
                  <c:v>1.446863</c:v>
                </c:pt>
                <c:pt idx="12678">
                  <c:v>1.443276</c:v>
                </c:pt>
                <c:pt idx="12679">
                  <c:v>1.441889</c:v>
                </c:pt>
                <c:pt idx="12680">
                  <c:v>1.445865</c:v>
                </c:pt>
                <c:pt idx="12681">
                  <c:v>1.4445669999999999</c:v>
                </c:pt>
                <c:pt idx="12682">
                  <c:v>1.441568</c:v>
                </c:pt>
                <c:pt idx="12683">
                  <c:v>1.443926</c:v>
                </c:pt>
                <c:pt idx="12684">
                  <c:v>1.4482379999999999</c:v>
                </c:pt>
                <c:pt idx="12685">
                  <c:v>1.4415039999999999</c:v>
                </c:pt>
                <c:pt idx="12686">
                  <c:v>1.4407049999999999</c:v>
                </c:pt>
                <c:pt idx="12687">
                  <c:v>1.4509719999999999</c:v>
                </c:pt>
                <c:pt idx="12688">
                  <c:v>1.448493</c:v>
                </c:pt>
                <c:pt idx="12689">
                  <c:v>1.446002</c:v>
                </c:pt>
                <c:pt idx="12690">
                  <c:v>1.453098</c:v>
                </c:pt>
                <c:pt idx="12691">
                  <c:v>1.45279</c:v>
                </c:pt>
                <c:pt idx="12692">
                  <c:v>1.4452309999999999</c:v>
                </c:pt>
                <c:pt idx="12693">
                  <c:v>1.447797</c:v>
                </c:pt>
                <c:pt idx="12694">
                  <c:v>1.4540949999999999</c:v>
                </c:pt>
                <c:pt idx="12695">
                  <c:v>1.447673</c:v>
                </c:pt>
                <c:pt idx="12696">
                  <c:v>1.4447350000000001</c:v>
                </c:pt>
                <c:pt idx="12697">
                  <c:v>1.450547</c:v>
                </c:pt>
                <c:pt idx="12698">
                  <c:v>1.4465250000000001</c:v>
                </c:pt>
                <c:pt idx="12699">
                  <c:v>1.4427300000000001</c:v>
                </c:pt>
                <c:pt idx="12700">
                  <c:v>1.4499759999999999</c:v>
                </c:pt>
                <c:pt idx="12701">
                  <c:v>1.449157</c:v>
                </c:pt>
                <c:pt idx="12702">
                  <c:v>1.4436610000000001</c:v>
                </c:pt>
                <c:pt idx="12703">
                  <c:v>1.451214</c:v>
                </c:pt>
                <c:pt idx="12704">
                  <c:v>1.452434</c:v>
                </c:pt>
                <c:pt idx="12705">
                  <c:v>1.4457500000000001</c:v>
                </c:pt>
                <c:pt idx="12706">
                  <c:v>1.4534929999999999</c:v>
                </c:pt>
                <c:pt idx="12707">
                  <c:v>1.458809</c:v>
                </c:pt>
                <c:pt idx="12708">
                  <c:v>1.4525589999999999</c:v>
                </c:pt>
                <c:pt idx="12709">
                  <c:v>1.451141</c:v>
                </c:pt>
                <c:pt idx="12710">
                  <c:v>1.451527</c:v>
                </c:pt>
                <c:pt idx="12711">
                  <c:v>1.4468350000000001</c:v>
                </c:pt>
                <c:pt idx="12712">
                  <c:v>1.447119</c:v>
                </c:pt>
                <c:pt idx="12713">
                  <c:v>1.454372</c:v>
                </c:pt>
                <c:pt idx="12714">
                  <c:v>1.4540740000000001</c:v>
                </c:pt>
                <c:pt idx="12715">
                  <c:v>1.450887</c:v>
                </c:pt>
                <c:pt idx="12716">
                  <c:v>1.45323</c:v>
                </c:pt>
                <c:pt idx="12717">
                  <c:v>1.4509700000000001</c:v>
                </c:pt>
                <c:pt idx="12718">
                  <c:v>1.4503459999999999</c:v>
                </c:pt>
                <c:pt idx="12719">
                  <c:v>1.4550069999999999</c:v>
                </c:pt>
                <c:pt idx="12720">
                  <c:v>1.4543029999999999</c:v>
                </c:pt>
                <c:pt idx="12721">
                  <c:v>1.448442</c:v>
                </c:pt>
                <c:pt idx="12722">
                  <c:v>1.4492119999999999</c:v>
                </c:pt>
                <c:pt idx="12723">
                  <c:v>1.455668</c:v>
                </c:pt>
                <c:pt idx="12724">
                  <c:v>1.450547</c:v>
                </c:pt>
                <c:pt idx="12725">
                  <c:v>1.4486699999999999</c:v>
                </c:pt>
                <c:pt idx="12726">
                  <c:v>1.4538260000000001</c:v>
                </c:pt>
                <c:pt idx="12727">
                  <c:v>1.448035</c:v>
                </c:pt>
                <c:pt idx="12728">
                  <c:v>1.4477660000000001</c:v>
                </c:pt>
                <c:pt idx="12729">
                  <c:v>1.4560010000000001</c:v>
                </c:pt>
                <c:pt idx="12730">
                  <c:v>1.4570369999999999</c:v>
                </c:pt>
                <c:pt idx="12731">
                  <c:v>1.455924</c:v>
                </c:pt>
                <c:pt idx="12732">
                  <c:v>1.4570959999999999</c:v>
                </c:pt>
                <c:pt idx="12733">
                  <c:v>1.4548540000000001</c:v>
                </c:pt>
                <c:pt idx="12734">
                  <c:v>1.4514400000000001</c:v>
                </c:pt>
                <c:pt idx="12735">
                  <c:v>1.4540120000000001</c:v>
                </c:pt>
                <c:pt idx="12736">
                  <c:v>1.4562379999999999</c:v>
                </c:pt>
                <c:pt idx="12737">
                  <c:v>1.455311</c:v>
                </c:pt>
                <c:pt idx="12738">
                  <c:v>1.454569</c:v>
                </c:pt>
                <c:pt idx="12739">
                  <c:v>1.4607589999999999</c:v>
                </c:pt>
                <c:pt idx="12740">
                  <c:v>1.463363</c:v>
                </c:pt>
                <c:pt idx="12741">
                  <c:v>1.4548030000000001</c:v>
                </c:pt>
                <c:pt idx="12742">
                  <c:v>1.456391</c:v>
                </c:pt>
                <c:pt idx="12743">
                  <c:v>1.4587810000000001</c:v>
                </c:pt>
                <c:pt idx="12744">
                  <c:v>1.450132</c:v>
                </c:pt>
                <c:pt idx="12745">
                  <c:v>1.4526810000000001</c:v>
                </c:pt>
                <c:pt idx="12746">
                  <c:v>1.456995</c:v>
                </c:pt>
                <c:pt idx="12747">
                  <c:v>1.4494560000000001</c:v>
                </c:pt>
                <c:pt idx="12748">
                  <c:v>1.452634</c:v>
                </c:pt>
                <c:pt idx="12749">
                  <c:v>1.4643200000000001</c:v>
                </c:pt>
                <c:pt idx="12750">
                  <c:v>1.460008</c:v>
                </c:pt>
                <c:pt idx="12751">
                  <c:v>1.4533670000000001</c:v>
                </c:pt>
                <c:pt idx="12752">
                  <c:v>1.460351</c:v>
                </c:pt>
                <c:pt idx="12753">
                  <c:v>1.460637</c:v>
                </c:pt>
                <c:pt idx="12754">
                  <c:v>1.4548559999999999</c:v>
                </c:pt>
                <c:pt idx="12755">
                  <c:v>1.4595130000000001</c:v>
                </c:pt>
                <c:pt idx="12756">
                  <c:v>1.461903</c:v>
                </c:pt>
                <c:pt idx="12757">
                  <c:v>1.4572270000000001</c:v>
                </c:pt>
                <c:pt idx="12758">
                  <c:v>1.454324</c:v>
                </c:pt>
                <c:pt idx="12759">
                  <c:v>1.4558549999999999</c:v>
                </c:pt>
                <c:pt idx="12760">
                  <c:v>1.4565300000000001</c:v>
                </c:pt>
                <c:pt idx="12761">
                  <c:v>1.455454</c:v>
                </c:pt>
                <c:pt idx="12762">
                  <c:v>1.4607699999999999</c:v>
                </c:pt>
                <c:pt idx="12763">
                  <c:v>1.4625360000000001</c:v>
                </c:pt>
                <c:pt idx="12764">
                  <c:v>1.461571</c:v>
                </c:pt>
                <c:pt idx="12765">
                  <c:v>1.4627859999999999</c:v>
                </c:pt>
                <c:pt idx="12766">
                  <c:v>1.455327</c:v>
                </c:pt>
                <c:pt idx="12767">
                  <c:v>1.4555009999999999</c:v>
                </c:pt>
                <c:pt idx="12768">
                  <c:v>1.465881</c:v>
                </c:pt>
                <c:pt idx="12769">
                  <c:v>1.46434</c:v>
                </c:pt>
                <c:pt idx="12770">
                  <c:v>1.4540900000000001</c:v>
                </c:pt>
                <c:pt idx="12771">
                  <c:v>1.4543710000000001</c:v>
                </c:pt>
                <c:pt idx="12772">
                  <c:v>1.46383</c:v>
                </c:pt>
                <c:pt idx="12773">
                  <c:v>1.463638</c:v>
                </c:pt>
                <c:pt idx="12774">
                  <c:v>1.460664</c:v>
                </c:pt>
                <c:pt idx="12775">
                  <c:v>1.4610190000000001</c:v>
                </c:pt>
                <c:pt idx="12776">
                  <c:v>1.459846</c:v>
                </c:pt>
                <c:pt idx="12777">
                  <c:v>1.460809</c:v>
                </c:pt>
                <c:pt idx="12778">
                  <c:v>1.4621770000000001</c:v>
                </c:pt>
                <c:pt idx="12779">
                  <c:v>1.46346</c:v>
                </c:pt>
                <c:pt idx="12780">
                  <c:v>1.463743</c:v>
                </c:pt>
                <c:pt idx="12781">
                  <c:v>1.4644820000000001</c:v>
                </c:pt>
                <c:pt idx="12782">
                  <c:v>1.466485</c:v>
                </c:pt>
                <c:pt idx="12783">
                  <c:v>1.461039</c:v>
                </c:pt>
                <c:pt idx="12784">
                  <c:v>1.457317</c:v>
                </c:pt>
                <c:pt idx="12785">
                  <c:v>1.4615469999999999</c:v>
                </c:pt>
                <c:pt idx="12786">
                  <c:v>1.4638340000000001</c:v>
                </c:pt>
                <c:pt idx="12787">
                  <c:v>1.4610110000000001</c:v>
                </c:pt>
                <c:pt idx="12788">
                  <c:v>1.4626889999999999</c:v>
                </c:pt>
                <c:pt idx="12789">
                  <c:v>1.46879</c:v>
                </c:pt>
                <c:pt idx="12790">
                  <c:v>1.4627349999999999</c:v>
                </c:pt>
                <c:pt idx="12791">
                  <c:v>1.4587779999999999</c:v>
                </c:pt>
                <c:pt idx="12792">
                  <c:v>1.461446</c:v>
                </c:pt>
                <c:pt idx="12793">
                  <c:v>1.4596020000000001</c:v>
                </c:pt>
                <c:pt idx="12794">
                  <c:v>1.468054</c:v>
                </c:pt>
                <c:pt idx="12795">
                  <c:v>1.4755739999999999</c:v>
                </c:pt>
                <c:pt idx="12796">
                  <c:v>1.466944</c:v>
                </c:pt>
                <c:pt idx="12797">
                  <c:v>1.4585129999999999</c:v>
                </c:pt>
                <c:pt idx="12798">
                  <c:v>1.4651380000000001</c:v>
                </c:pt>
                <c:pt idx="12799">
                  <c:v>1.466397</c:v>
                </c:pt>
                <c:pt idx="12800">
                  <c:v>1.4574990000000001</c:v>
                </c:pt>
                <c:pt idx="12801">
                  <c:v>1.464364</c:v>
                </c:pt>
                <c:pt idx="12802">
                  <c:v>1.4688060000000001</c:v>
                </c:pt>
                <c:pt idx="12803">
                  <c:v>1.4610209999999999</c:v>
                </c:pt>
                <c:pt idx="12804">
                  <c:v>1.4657169999999999</c:v>
                </c:pt>
                <c:pt idx="12805">
                  <c:v>1.4720489999999999</c:v>
                </c:pt>
                <c:pt idx="12806">
                  <c:v>1.4677819999999999</c:v>
                </c:pt>
                <c:pt idx="12807">
                  <c:v>1.46435</c:v>
                </c:pt>
                <c:pt idx="12808">
                  <c:v>1.4671799999999999</c:v>
                </c:pt>
                <c:pt idx="12809">
                  <c:v>1.466834</c:v>
                </c:pt>
                <c:pt idx="12810">
                  <c:v>1.4638089999999999</c:v>
                </c:pt>
                <c:pt idx="12811">
                  <c:v>1.4675959999999999</c:v>
                </c:pt>
                <c:pt idx="12812">
                  <c:v>1.46655</c:v>
                </c:pt>
                <c:pt idx="12813">
                  <c:v>1.4643999999999999</c:v>
                </c:pt>
                <c:pt idx="12814">
                  <c:v>1.468245</c:v>
                </c:pt>
                <c:pt idx="12815">
                  <c:v>1.4702519999999999</c:v>
                </c:pt>
                <c:pt idx="12816">
                  <c:v>1.472011</c:v>
                </c:pt>
                <c:pt idx="12817">
                  <c:v>1.4716130000000001</c:v>
                </c:pt>
                <c:pt idx="12818">
                  <c:v>1.4737260000000001</c:v>
                </c:pt>
                <c:pt idx="12819">
                  <c:v>1.475414</c:v>
                </c:pt>
                <c:pt idx="12820">
                  <c:v>1.4712259999999999</c:v>
                </c:pt>
                <c:pt idx="12821">
                  <c:v>1.4700709999999999</c:v>
                </c:pt>
                <c:pt idx="12822">
                  <c:v>1.4664680000000001</c:v>
                </c:pt>
                <c:pt idx="12823">
                  <c:v>1.461851</c:v>
                </c:pt>
                <c:pt idx="12824">
                  <c:v>1.4650879999999999</c:v>
                </c:pt>
                <c:pt idx="12825">
                  <c:v>1.469141</c:v>
                </c:pt>
                <c:pt idx="12826">
                  <c:v>1.4683269999999999</c:v>
                </c:pt>
                <c:pt idx="12827">
                  <c:v>1.4685870000000001</c:v>
                </c:pt>
                <c:pt idx="12828">
                  <c:v>1.4722820000000001</c:v>
                </c:pt>
                <c:pt idx="12829">
                  <c:v>1.469322</c:v>
                </c:pt>
                <c:pt idx="12830">
                  <c:v>1.468181</c:v>
                </c:pt>
                <c:pt idx="12831">
                  <c:v>1.4715929999999999</c:v>
                </c:pt>
                <c:pt idx="12832">
                  <c:v>1.4689509999999999</c:v>
                </c:pt>
                <c:pt idx="12833">
                  <c:v>1.4688509999999999</c:v>
                </c:pt>
                <c:pt idx="12834">
                  <c:v>1.4691129999999999</c:v>
                </c:pt>
                <c:pt idx="12835">
                  <c:v>1.465476</c:v>
                </c:pt>
                <c:pt idx="12836">
                  <c:v>1.4667809999999999</c:v>
                </c:pt>
                <c:pt idx="12837">
                  <c:v>1.4744360000000001</c:v>
                </c:pt>
                <c:pt idx="12838">
                  <c:v>1.476974</c:v>
                </c:pt>
                <c:pt idx="12839">
                  <c:v>1.473965</c:v>
                </c:pt>
                <c:pt idx="12840">
                  <c:v>1.477115</c:v>
                </c:pt>
                <c:pt idx="12841">
                  <c:v>1.478221</c:v>
                </c:pt>
                <c:pt idx="12842">
                  <c:v>1.472237</c:v>
                </c:pt>
                <c:pt idx="12843">
                  <c:v>1.4734860000000001</c:v>
                </c:pt>
                <c:pt idx="12844">
                  <c:v>1.475668</c:v>
                </c:pt>
                <c:pt idx="12845">
                  <c:v>1.472559</c:v>
                </c:pt>
                <c:pt idx="12846">
                  <c:v>1.4731609999999999</c:v>
                </c:pt>
                <c:pt idx="12847">
                  <c:v>1.4791000000000001</c:v>
                </c:pt>
                <c:pt idx="12848">
                  <c:v>1.475225</c:v>
                </c:pt>
                <c:pt idx="12849">
                  <c:v>1.46573</c:v>
                </c:pt>
                <c:pt idx="12850">
                  <c:v>1.4727220000000001</c:v>
                </c:pt>
                <c:pt idx="12851">
                  <c:v>1.4768589999999999</c:v>
                </c:pt>
                <c:pt idx="12852">
                  <c:v>1.4695659999999999</c:v>
                </c:pt>
                <c:pt idx="12853">
                  <c:v>1.4725470000000001</c:v>
                </c:pt>
                <c:pt idx="12854">
                  <c:v>1.4803630000000001</c:v>
                </c:pt>
                <c:pt idx="12855">
                  <c:v>1.4771559999999999</c:v>
                </c:pt>
                <c:pt idx="12856">
                  <c:v>1.4702919999999999</c:v>
                </c:pt>
                <c:pt idx="12857">
                  <c:v>1.4755510000000001</c:v>
                </c:pt>
                <c:pt idx="12858">
                  <c:v>1.480505</c:v>
                </c:pt>
                <c:pt idx="12859">
                  <c:v>1.4748749999999999</c:v>
                </c:pt>
                <c:pt idx="12860">
                  <c:v>1.473992</c:v>
                </c:pt>
                <c:pt idx="12861">
                  <c:v>1.471875</c:v>
                </c:pt>
                <c:pt idx="12862">
                  <c:v>1.465903</c:v>
                </c:pt>
                <c:pt idx="12863">
                  <c:v>1.4701930000000001</c:v>
                </c:pt>
                <c:pt idx="12864">
                  <c:v>1.4770669999999999</c:v>
                </c:pt>
                <c:pt idx="12865">
                  <c:v>1.475698</c:v>
                </c:pt>
                <c:pt idx="12866">
                  <c:v>1.475708</c:v>
                </c:pt>
                <c:pt idx="12867">
                  <c:v>1.4808209999999999</c:v>
                </c:pt>
                <c:pt idx="12868">
                  <c:v>1.478251</c:v>
                </c:pt>
                <c:pt idx="12869">
                  <c:v>1.47478</c:v>
                </c:pt>
                <c:pt idx="12870">
                  <c:v>1.477058</c:v>
                </c:pt>
                <c:pt idx="12871">
                  <c:v>1.4773639999999999</c:v>
                </c:pt>
                <c:pt idx="12872">
                  <c:v>1.4763189999999999</c:v>
                </c:pt>
                <c:pt idx="12873">
                  <c:v>1.472774</c:v>
                </c:pt>
                <c:pt idx="12874">
                  <c:v>1.4734160000000001</c:v>
                </c:pt>
                <c:pt idx="12875">
                  <c:v>1.477185</c:v>
                </c:pt>
                <c:pt idx="12876">
                  <c:v>1.479697</c:v>
                </c:pt>
                <c:pt idx="12877">
                  <c:v>1.48353</c:v>
                </c:pt>
                <c:pt idx="12878">
                  <c:v>1.481541</c:v>
                </c:pt>
                <c:pt idx="12879">
                  <c:v>1.481727</c:v>
                </c:pt>
                <c:pt idx="12880">
                  <c:v>1.48641</c:v>
                </c:pt>
                <c:pt idx="12881">
                  <c:v>1.4824170000000001</c:v>
                </c:pt>
                <c:pt idx="12882">
                  <c:v>1.480164</c:v>
                </c:pt>
                <c:pt idx="12883">
                  <c:v>1.4867859999999999</c:v>
                </c:pt>
                <c:pt idx="12884">
                  <c:v>1.486219</c:v>
                </c:pt>
                <c:pt idx="12885">
                  <c:v>1.4771350000000001</c:v>
                </c:pt>
                <c:pt idx="12886">
                  <c:v>1.482037</c:v>
                </c:pt>
                <c:pt idx="12887">
                  <c:v>1.4862690000000001</c:v>
                </c:pt>
                <c:pt idx="12888">
                  <c:v>1.473651</c:v>
                </c:pt>
                <c:pt idx="12889">
                  <c:v>1.475244</c:v>
                </c:pt>
                <c:pt idx="12890">
                  <c:v>1.4844489999999999</c:v>
                </c:pt>
                <c:pt idx="12891">
                  <c:v>1.4779739999999999</c:v>
                </c:pt>
                <c:pt idx="12892">
                  <c:v>1.474901</c:v>
                </c:pt>
                <c:pt idx="12893">
                  <c:v>1.478351</c:v>
                </c:pt>
                <c:pt idx="12894">
                  <c:v>1.4750939999999999</c:v>
                </c:pt>
                <c:pt idx="12895">
                  <c:v>1.4705269999999999</c:v>
                </c:pt>
                <c:pt idx="12896">
                  <c:v>1.477981</c:v>
                </c:pt>
                <c:pt idx="12897">
                  <c:v>1.4854309999999999</c:v>
                </c:pt>
                <c:pt idx="12898">
                  <c:v>1.481107</c:v>
                </c:pt>
                <c:pt idx="12899">
                  <c:v>1.4832289999999999</c:v>
                </c:pt>
                <c:pt idx="12900">
                  <c:v>1.4878610000000001</c:v>
                </c:pt>
                <c:pt idx="12901">
                  <c:v>1.485425</c:v>
                </c:pt>
                <c:pt idx="12902">
                  <c:v>1.4901009999999999</c:v>
                </c:pt>
                <c:pt idx="12903">
                  <c:v>1.4946699999999999</c:v>
                </c:pt>
                <c:pt idx="12904">
                  <c:v>1.481978</c:v>
                </c:pt>
                <c:pt idx="12905">
                  <c:v>1.473665</c:v>
                </c:pt>
                <c:pt idx="12906">
                  <c:v>1.4833540000000001</c:v>
                </c:pt>
                <c:pt idx="12907">
                  <c:v>1.4833719999999999</c:v>
                </c:pt>
                <c:pt idx="12908">
                  <c:v>1.4768680000000001</c:v>
                </c:pt>
                <c:pt idx="12909">
                  <c:v>1.480137</c:v>
                </c:pt>
                <c:pt idx="12910">
                  <c:v>1.4814050000000001</c:v>
                </c:pt>
                <c:pt idx="12911">
                  <c:v>1.478515</c:v>
                </c:pt>
                <c:pt idx="12912">
                  <c:v>1.4788889999999999</c:v>
                </c:pt>
                <c:pt idx="12913">
                  <c:v>1.4842379999999999</c:v>
                </c:pt>
                <c:pt idx="12914">
                  <c:v>1.4883420000000001</c:v>
                </c:pt>
                <c:pt idx="12915">
                  <c:v>1.4856860000000001</c:v>
                </c:pt>
                <c:pt idx="12916">
                  <c:v>1.4849159999999999</c:v>
                </c:pt>
                <c:pt idx="12917">
                  <c:v>1.4841230000000001</c:v>
                </c:pt>
                <c:pt idx="12918">
                  <c:v>1.48112</c:v>
                </c:pt>
                <c:pt idx="12919">
                  <c:v>1.48184</c:v>
                </c:pt>
                <c:pt idx="12920">
                  <c:v>1.487525</c:v>
                </c:pt>
                <c:pt idx="12921">
                  <c:v>1.4887919999999999</c:v>
                </c:pt>
                <c:pt idx="12922">
                  <c:v>1.482227</c:v>
                </c:pt>
                <c:pt idx="12923">
                  <c:v>1.4832460000000001</c:v>
                </c:pt>
                <c:pt idx="12924">
                  <c:v>1.482558</c:v>
                </c:pt>
                <c:pt idx="12925">
                  <c:v>1.4807129999999999</c:v>
                </c:pt>
                <c:pt idx="12926">
                  <c:v>1.489522</c:v>
                </c:pt>
                <c:pt idx="12927">
                  <c:v>1.489598</c:v>
                </c:pt>
                <c:pt idx="12928">
                  <c:v>1.489614</c:v>
                </c:pt>
                <c:pt idx="12929">
                  <c:v>1.4985059999999999</c:v>
                </c:pt>
                <c:pt idx="12930">
                  <c:v>1.494726</c:v>
                </c:pt>
                <c:pt idx="12931">
                  <c:v>1.484502</c:v>
                </c:pt>
                <c:pt idx="12932">
                  <c:v>1.4846839999999999</c:v>
                </c:pt>
                <c:pt idx="12933">
                  <c:v>1.4878340000000001</c:v>
                </c:pt>
                <c:pt idx="12934">
                  <c:v>1.4860139999999999</c:v>
                </c:pt>
                <c:pt idx="12935">
                  <c:v>1.490489</c:v>
                </c:pt>
                <c:pt idx="12936">
                  <c:v>1.4928090000000001</c:v>
                </c:pt>
                <c:pt idx="12937">
                  <c:v>1.485185</c:v>
                </c:pt>
                <c:pt idx="12938">
                  <c:v>1.4868889999999999</c:v>
                </c:pt>
                <c:pt idx="12939">
                  <c:v>1.4933780000000001</c:v>
                </c:pt>
                <c:pt idx="12940">
                  <c:v>1.488807</c:v>
                </c:pt>
                <c:pt idx="12941">
                  <c:v>1.4842340000000001</c:v>
                </c:pt>
                <c:pt idx="12942">
                  <c:v>1.491895</c:v>
                </c:pt>
                <c:pt idx="12943">
                  <c:v>1.4933689999999999</c:v>
                </c:pt>
                <c:pt idx="12944">
                  <c:v>1.484369</c:v>
                </c:pt>
                <c:pt idx="12945">
                  <c:v>1.4876240000000001</c:v>
                </c:pt>
                <c:pt idx="12946">
                  <c:v>1.4915119999999999</c:v>
                </c:pt>
                <c:pt idx="12947">
                  <c:v>1.48393</c:v>
                </c:pt>
                <c:pt idx="12948">
                  <c:v>1.4844079999999999</c:v>
                </c:pt>
                <c:pt idx="12949">
                  <c:v>1.4903120000000001</c:v>
                </c:pt>
                <c:pt idx="12950">
                  <c:v>1.48753</c:v>
                </c:pt>
                <c:pt idx="12951">
                  <c:v>1.4856069999999999</c:v>
                </c:pt>
                <c:pt idx="12952">
                  <c:v>1.493568</c:v>
                </c:pt>
                <c:pt idx="12953">
                  <c:v>1.493879</c:v>
                </c:pt>
                <c:pt idx="12954">
                  <c:v>1.4894400000000001</c:v>
                </c:pt>
                <c:pt idx="12955">
                  <c:v>1.4961899999999999</c:v>
                </c:pt>
                <c:pt idx="12956">
                  <c:v>1.495072</c:v>
                </c:pt>
                <c:pt idx="12957">
                  <c:v>1.487825</c:v>
                </c:pt>
                <c:pt idx="12958">
                  <c:v>1.4908600000000001</c:v>
                </c:pt>
                <c:pt idx="12959">
                  <c:v>1.491892</c:v>
                </c:pt>
                <c:pt idx="12960">
                  <c:v>1.486437</c:v>
                </c:pt>
                <c:pt idx="12961">
                  <c:v>1.4900949999999999</c:v>
                </c:pt>
                <c:pt idx="12962">
                  <c:v>1.5017580000000001</c:v>
                </c:pt>
                <c:pt idx="12963">
                  <c:v>1.5013019999999999</c:v>
                </c:pt>
                <c:pt idx="12964">
                  <c:v>1.4932810000000001</c:v>
                </c:pt>
                <c:pt idx="12965">
                  <c:v>1.4963839999999999</c:v>
                </c:pt>
                <c:pt idx="12966">
                  <c:v>1.4982</c:v>
                </c:pt>
                <c:pt idx="12967">
                  <c:v>1.4907459999999999</c:v>
                </c:pt>
                <c:pt idx="12968">
                  <c:v>1.4895449999999999</c:v>
                </c:pt>
                <c:pt idx="12969">
                  <c:v>1.4917149999999999</c:v>
                </c:pt>
                <c:pt idx="12970">
                  <c:v>1.4900150000000001</c:v>
                </c:pt>
                <c:pt idx="12971">
                  <c:v>1.492853</c:v>
                </c:pt>
                <c:pt idx="12972">
                  <c:v>1.499474</c:v>
                </c:pt>
                <c:pt idx="12973">
                  <c:v>1.495269</c:v>
                </c:pt>
                <c:pt idx="12974">
                  <c:v>1.490297</c:v>
                </c:pt>
                <c:pt idx="12975">
                  <c:v>1.4960039999999999</c:v>
                </c:pt>
                <c:pt idx="12976">
                  <c:v>1.495501</c:v>
                </c:pt>
                <c:pt idx="12977">
                  <c:v>1.488942</c:v>
                </c:pt>
                <c:pt idx="12978">
                  <c:v>1.492437</c:v>
                </c:pt>
                <c:pt idx="12979">
                  <c:v>1.4980420000000001</c:v>
                </c:pt>
                <c:pt idx="12980">
                  <c:v>1.491144</c:v>
                </c:pt>
                <c:pt idx="12981">
                  <c:v>1.485317</c:v>
                </c:pt>
                <c:pt idx="12982">
                  <c:v>1.494839</c:v>
                </c:pt>
                <c:pt idx="12983">
                  <c:v>1.499646</c:v>
                </c:pt>
                <c:pt idx="12984">
                  <c:v>1.499404</c:v>
                </c:pt>
                <c:pt idx="12985">
                  <c:v>1.50604</c:v>
                </c:pt>
                <c:pt idx="12986">
                  <c:v>1.5024980000000001</c:v>
                </c:pt>
                <c:pt idx="12987">
                  <c:v>1.4952570000000001</c:v>
                </c:pt>
                <c:pt idx="12988">
                  <c:v>1.5016759999999998</c:v>
                </c:pt>
                <c:pt idx="12989">
                  <c:v>1.5027919999999999</c:v>
                </c:pt>
                <c:pt idx="12990">
                  <c:v>1.4925820000000001</c:v>
                </c:pt>
                <c:pt idx="12991">
                  <c:v>1.4936179999999999</c:v>
                </c:pt>
                <c:pt idx="12992">
                  <c:v>1.498262</c:v>
                </c:pt>
                <c:pt idx="12993">
                  <c:v>1.491096</c:v>
                </c:pt>
                <c:pt idx="12994">
                  <c:v>1.4960629999999999</c:v>
                </c:pt>
                <c:pt idx="12995">
                  <c:v>1.5066480000000002</c:v>
                </c:pt>
                <c:pt idx="12996">
                  <c:v>1.5005790000000001</c:v>
                </c:pt>
                <c:pt idx="12997">
                  <c:v>1.4973970000000001</c:v>
                </c:pt>
                <c:pt idx="12998">
                  <c:v>1.501395</c:v>
                </c:pt>
                <c:pt idx="12999">
                  <c:v>1.4978910000000001</c:v>
                </c:pt>
                <c:pt idx="13000">
                  <c:v>1.49583</c:v>
                </c:pt>
                <c:pt idx="13001">
                  <c:v>1.504089</c:v>
                </c:pt>
                <c:pt idx="13002">
                  <c:v>1.501843</c:v>
                </c:pt>
                <c:pt idx="13003">
                  <c:v>1.494308</c:v>
                </c:pt>
                <c:pt idx="13004">
                  <c:v>1.5001929999999999</c:v>
                </c:pt>
                <c:pt idx="13005">
                  <c:v>1.4983740000000001</c:v>
                </c:pt>
                <c:pt idx="13006">
                  <c:v>1.4938720000000001</c:v>
                </c:pt>
                <c:pt idx="13007">
                  <c:v>1.5015869999999998</c:v>
                </c:pt>
                <c:pt idx="13008">
                  <c:v>1.5041579999999999</c:v>
                </c:pt>
                <c:pt idx="13009">
                  <c:v>1.497825</c:v>
                </c:pt>
                <c:pt idx="13010">
                  <c:v>1.4943709999999999</c:v>
                </c:pt>
                <c:pt idx="13011">
                  <c:v>1.500766</c:v>
                </c:pt>
                <c:pt idx="13012">
                  <c:v>1.5029080000000001</c:v>
                </c:pt>
                <c:pt idx="13013">
                  <c:v>1.4967090000000001</c:v>
                </c:pt>
                <c:pt idx="13014">
                  <c:v>1.498982</c:v>
                </c:pt>
                <c:pt idx="13015">
                  <c:v>1.5021779999999998</c:v>
                </c:pt>
                <c:pt idx="13016">
                  <c:v>1.5003679999999999</c:v>
                </c:pt>
                <c:pt idx="13017">
                  <c:v>1.500194</c:v>
                </c:pt>
                <c:pt idx="13018">
                  <c:v>1.5017420000000001</c:v>
                </c:pt>
                <c:pt idx="13019">
                  <c:v>1.4977039999999999</c:v>
                </c:pt>
                <c:pt idx="13020">
                  <c:v>1.50082</c:v>
                </c:pt>
                <c:pt idx="13021">
                  <c:v>1.5116830000000001</c:v>
                </c:pt>
                <c:pt idx="13022">
                  <c:v>1.5067979999999999</c:v>
                </c:pt>
                <c:pt idx="13023">
                  <c:v>1.5007250000000001</c:v>
                </c:pt>
                <c:pt idx="13024">
                  <c:v>1.5059089999999999</c:v>
                </c:pt>
                <c:pt idx="13025">
                  <c:v>1.508162</c:v>
                </c:pt>
                <c:pt idx="13026">
                  <c:v>1.5055649999999998</c:v>
                </c:pt>
                <c:pt idx="13027">
                  <c:v>1.506284</c:v>
                </c:pt>
                <c:pt idx="13028">
                  <c:v>1.5058349999999998</c:v>
                </c:pt>
                <c:pt idx="13029">
                  <c:v>1.4991479999999999</c:v>
                </c:pt>
                <c:pt idx="13030">
                  <c:v>1.4998089999999999</c:v>
                </c:pt>
                <c:pt idx="13031">
                  <c:v>1.5044979999999999</c:v>
                </c:pt>
                <c:pt idx="13032">
                  <c:v>1.5026269999999999</c:v>
                </c:pt>
                <c:pt idx="13033">
                  <c:v>1.5015749999999999</c:v>
                </c:pt>
                <c:pt idx="13034">
                  <c:v>1.5017109999999998</c:v>
                </c:pt>
                <c:pt idx="13035">
                  <c:v>1.500219</c:v>
                </c:pt>
                <c:pt idx="13036">
                  <c:v>1.5008979999999998</c:v>
                </c:pt>
                <c:pt idx="13037">
                  <c:v>1.50732</c:v>
                </c:pt>
                <c:pt idx="13038">
                  <c:v>1.5090840000000001</c:v>
                </c:pt>
                <c:pt idx="13039">
                  <c:v>1.5008889999999999</c:v>
                </c:pt>
                <c:pt idx="13040">
                  <c:v>1.506497</c:v>
                </c:pt>
                <c:pt idx="13041">
                  <c:v>1.5136790000000002</c:v>
                </c:pt>
                <c:pt idx="13042">
                  <c:v>1.5047039999999998</c:v>
                </c:pt>
                <c:pt idx="13043">
                  <c:v>1.5037199999999999</c:v>
                </c:pt>
                <c:pt idx="13044">
                  <c:v>1.5089480000000002</c:v>
                </c:pt>
                <c:pt idx="13045">
                  <c:v>1.5056880000000001</c:v>
                </c:pt>
                <c:pt idx="13046">
                  <c:v>1.5027110000000001</c:v>
                </c:pt>
                <c:pt idx="13047">
                  <c:v>1.5087090000000001</c:v>
                </c:pt>
                <c:pt idx="13048">
                  <c:v>1.5104489999999999</c:v>
                </c:pt>
                <c:pt idx="13049">
                  <c:v>1.504756</c:v>
                </c:pt>
                <c:pt idx="13050">
                  <c:v>1.5075340000000002</c:v>
                </c:pt>
                <c:pt idx="13051">
                  <c:v>1.511206</c:v>
                </c:pt>
                <c:pt idx="13052">
                  <c:v>1.5061460000000002</c:v>
                </c:pt>
                <c:pt idx="13053">
                  <c:v>1.504197</c:v>
                </c:pt>
                <c:pt idx="13054">
                  <c:v>1.5048970000000002</c:v>
                </c:pt>
                <c:pt idx="13055">
                  <c:v>1.5019849999999999</c:v>
                </c:pt>
                <c:pt idx="13056">
                  <c:v>1.498535</c:v>
                </c:pt>
                <c:pt idx="13057">
                  <c:v>1.5021580000000001</c:v>
                </c:pt>
                <c:pt idx="13058">
                  <c:v>1.506904</c:v>
                </c:pt>
                <c:pt idx="13059">
                  <c:v>1.5091950000000001</c:v>
                </c:pt>
                <c:pt idx="13060">
                  <c:v>1.515425</c:v>
                </c:pt>
                <c:pt idx="13061">
                  <c:v>1.5112230000000002</c:v>
                </c:pt>
                <c:pt idx="13062">
                  <c:v>1.5032549999999998</c:v>
                </c:pt>
                <c:pt idx="13063">
                  <c:v>1.5115750000000001</c:v>
                </c:pt>
                <c:pt idx="13064">
                  <c:v>1.5162089999999999</c:v>
                </c:pt>
                <c:pt idx="13065">
                  <c:v>1.5114990000000001</c:v>
                </c:pt>
                <c:pt idx="13066">
                  <c:v>1.512969</c:v>
                </c:pt>
                <c:pt idx="13067">
                  <c:v>1.5175969999999999</c:v>
                </c:pt>
                <c:pt idx="13068">
                  <c:v>1.517182</c:v>
                </c:pt>
                <c:pt idx="13069">
                  <c:v>1.5156109999999998</c:v>
                </c:pt>
                <c:pt idx="13070">
                  <c:v>1.5154800000000002</c:v>
                </c:pt>
                <c:pt idx="13071">
                  <c:v>1.5111400000000001</c:v>
                </c:pt>
                <c:pt idx="13072">
                  <c:v>1.507307</c:v>
                </c:pt>
                <c:pt idx="13073">
                  <c:v>1.5071720000000002</c:v>
                </c:pt>
                <c:pt idx="13074">
                  <c:v>1.5051239999999999</c:v>
                </c:pt>
                <c:pt idx="13075">
                  <c:v>1.5026359999999999</c:v>
                </c:pt>
                <c:pt idx="13076">
                  <c:v>1.507879</c:v>
                </c:pt>
                <c:pt idx="13077">
                  <c:v>1.5123180000000001</c:v>
                </c:pt>
                <c:pt idx="13078">
                  <c:v>1.5052620000000001</c:v>
                </c:pt>
                <c:pt idx="13079">
                  <c:v>1.508292</c:v>
                </c:pt>
                <c:pt idx="13080">
                  <c:v>1.5187360000000001</c:v>
                </c:pt>
                <c:pt idx="13081">
                  <c:v>1.5131350000000001</c:v>
                </c:pt>
                <c:pt idx="13082">
                  <c:v>1.5103800000000001</c:v>
                </c:pt>
                <c:pt idx="13083">
                  <c:v>1.5180859999999998</c:v>
                </c:pt>
                <c:pt idx="13084">
                  <c:v>1.515342</c:v>
                </c:pt>
                <c:pt idx="13085">
                  <c:v>1.5064630000000001</c:v>
                </c:pt>
                <c:pt idx="13086">
                  <c:v>1.5097510000000001</c:v>
                </c:pt>
                <c:pt idx="13087">
                  <c:v>1.51572</c:v>
                </c:pt>
                <c:pt idx="13088">
                  <c:v>1.5121259999999999</c:v>
                </c:pt>
                <c:pt idx="13089">
                  <c:v>1.515272</c:v>
                </c:pt>
                <c:pt idx="13090">
                  <c:v>1.518732</c:v>
                </c:pt>
                <c:pt idx="13091">
                  <c:v>1.5129380000000001</c:v>
                </c:pt>
                <c:pt idx="13092">
                  <c:v>1.5163980000000001</c:v>
                </c:pt>
                <c:pt idx="13093">
                  <c:v>1.521541</c:v>
                </c:pt>
                <c:pt idx="13094">
                  <c:v>1.5124900000000001</c:v>
                </c:pt>
                <c:pt idx="13095">
                  <c:v>1.5075940000000001</c:v>
                </c:pt>
                <c:pt idx="13096">
                  <c:v>1.5169350000000001</c:v>
                </c:pt>
                <c:pt idx="13097">
                  <c:v>1.5169679999999999</c:v>
                </c:pt>
                <c:pt idx="13098">
                  <c:v>1.50936</c:v>
                </c:pt>
                <c:pt idx="13099">
                  <c:v>1.512626</c:v>
                </c:pt>
                <c:pt idx="13100">
                  <c:v>1.5124219999999999</c:v>
                </c:pt>
                <c:pt idx="13101">
                  <c:v>1.5095499999999999</c:v>
                </c:pt>
                <c:pt idx="13102">
                  <c:v>1.517687</c:v>
                </c:pt>
                <c:pt idx="13103">
                  <c:v>1.5227620000000002</c:v>
                </c:pt>
                <c:pt idx="13104">
                  <c:v>1.517207</c:v>
                </c:pt>
                <c:pt idx="13105">
                  <c:v>1.5147409999999999</c:v>
                </c:pt>
                <c:pt idx="13106">
                  <c:v>1.5232019999999999</c:v>
                </c:pt>
                <c:pt idx="13107">
                  <c:v>1.5204849999999999</c:v>
                </c:pt>
                <c:pt idx="13108">
                  <c:v>1.509239</c:v>
                </c:pt>
                <c:pt idx="13109">
                  <c:v>1.51403</c:v>
                </c:pt>
                <c:pt idx="13110">
                  <c:v>1.518122</c:v>
                </c:pt>
                <c:pt idx="13111">
                  <c:v>1.5132219999999998</c:v>
                </c:pt>
                <c:pt idx="13112">
                  <c:v>1.5160770000000001</c:v>
                </c:pt>
                <c:pt idx="13113">
                  <c:v>1.519171</c:v>
                </c:pt>
                <c:pt idx="13114">
                  <c:v>1.5141239999999998</c:v>
                </c:pt>
                <c:pt idx="13115">
                  <c:v>1.5165090000000001</c:v>
                </c:pt>
                <c:pt idx="13116">
                  <c:v>1.521293</c:v>
                </c:pt>
                <c:pt idx="13117">
                  <c:v>1.5157910000000001</c:v>
                </c:pt>
                <c:pt idx="13118">
                  <c:v>1.516327</c:v>
                </c:pt>
                <c:pt idx="13119">
                  <c:v>1.5187729999999999</c:v>
                </c:pt>
                <c:pt idx="13120">
                  <c:v>1.5135580000000002</c:v>
                </c:pt>
                <c:pt idx="13121">
                  <c:v>1.5187219999999999</c:v>
                </c:pt>
                <c:pt idx="13122">
                  <c:v>1.526103</c:v>
                </c:pt>
                <c:pt idx="13123">
                  <c:v>1.5221680000000002</c:v>
                </c:pt>
                <c:pt idx="13124">
                  <c:v>1.5183409999999999</c:v>
                </c:pt>
                <c:pt idx="13125">
                  <c:v>1.5215230000000002</c:v>
                </c:pt>
                <c:pt idx="13126">
                  <c:v>1.525109</c:v>
                </c:pt>
                <c:pt idx="13127">
                  <c:v>1.519555</c:v>
                </c:pt>
                <c:pt idx="13128">
                  <c:v>1.5187710000000001</c:v>
                </c:pt>
                <c:pt idx="13129">
                  <c:v>1.5240740000000002</c:v>
                </c:pt>
                <c:pt idx="13130">
                  <c:v>1.5202390000000001</c:v>
                </c:pt>
                <c:pt idx="13131">
                  <c:v>1.521719</c:v>
                </c:pt>
                <c:pt idx="13132">
                  <c:v>1.5321630000000002</c:v>
                </c:pt>
                <c:pt idx="13133">
                  <c:v>1.5269080000000002</c:v>
                </c:pt>
                <c:pt idx="13134">
                  <c:v>1.5168539999999999</c:v>
                </c:pt>
                <c:pt idx="13135">
                  <c:v>1.527155</c:v>
                </c:pt>
                <c:pt idx="13136">
                  <c:v>1.5283660000000001</c:v>
                </c:pt>
                <c:pt idx="13137">
                  <c:v>1.51091</c:v>
                </c:pt>
                <c:pt idx="13138">
                  <c:v>1.5140220000000002</c:v>
                </c:pt>
                <c:pt idx="13139">
                  <c:v>1.5225659999999999</c:v>
                </c:pt>
                <c:pt idx="13140">
                  <c:v>1.5185040000000001</c:v>
                </c:pt>
                <c:pt idx="13141">
                  <c:v>1.5235720000000001</c:v>
                </c:pt>
                <c:pt idx="13142">
                  <c:v>1.525795</c:v>
                </c:pt>
                <c:pt idx="13143">
                  <c:v>1.5142690000000001</c:v>
                </c:pt>
                <c:pt idx="13144">
                  <c:v>1.5116179999999999</c:v>
                </c:pt>
                <c:pt idx="13145">
                  <c:v>1.5246330000000001</c:v>
                </c:pt>
                <c:pt idx="13146">
                  <c:v>1.5257610000000001</c:v>
                </c:pt>
                <c:pt idx="13147">
                  <c:v>1.5175380000000001</c:v>
                </c:pt>
                <c:pt idx="13148">
                  <c:v>1.5241769999999999</c:v>
                </c:pt>
                <c:pt idx="13149">
                  <c:v>1.5255339999999999</c:v>
                </c:pt>
                <c:pt idx="13150">
                  <c:v>1.5186519999999999</c:v>
                </c:pt>
                <c:pt idx="13151">
                  <c:v>1.5243720000000001</c:v>
                </c:pt>
                <c:pt idx="13152">
                  <c:v>1.530402</c:v>
                </c:pt>
                <c:pt idx="13153">
                  <c:v>1.5254919999999998</c:v>
                </c:pt>
                <c:pt idx="13154">
                  <c:v>1.524057</c:v>
                </c:pt>
                <c:pt idx="13155">
                  <c:v>1.529182</c:v>
                </c:pt>
                <c:pt idx="13156">
                  <c:v>1.5262030000000002</c:v>
                </c:pt>
                <c:pt idx="13157">
                  <c:v>1.522195</c:v>
                </c:pt>
                <c:pt idx="13158">
                  <c:v>1.527253</c:v>
                </c:pt>
                <c:pt idx="13159">
                  <c:v>1.5272459999999999</c:v>
                </c:pt>
                <c:pt idx="13160">
                  <c:v>1.5211969999999999</c:v>
                </c:pt>
                <c:pt idx="13161">
                  <c:v>1.523517</c:v>
                </c:pt>
                <c:pt idx="13162">
                  <c:v>1.529757</c:v>
                </c:pt>
                <c:pt idx="13163">
                  <c:v>1.5235620000000001</c:v>
                </c:pt>
                <c:pt idx="13164">
                  <c:v>1.5213800000000002</c:v>
                </c:pt>
                <c:pt idx="13165">
                  <c:v>1.532295</c:v>
                </c:pt>
                <c:pt idx="13166">
                  <c:v>1.529671</c:v>
                </c:pt>
                <c:pt idx="13167">
                  <c:v>1.5212829999999999</c:v>
                </c:pt>
                <c:pt idx="13168">
                  <c:v>1.5242010000000001</c:v>
                </c:pt>
                <c:pt idx="13169">
                  <c:v>1.5286300000000002</c:v>
                </c:pt>
                <c:pt idx="13170">
                  <c:v>1.5294699999999999</c:v>
                </c:pt>
                <c:pt idx="13171">
                  <c:v>1.5299550000000002</c:v>
                </c:pt>
                <c:pt idx="13172">
                  <c:v>1.530367</c:v>
                </c:pt>
                <c:pt idx="13173">
                  <c:v>1.5256029999999998</c:v>
                </c:pt>
                <c:pt idx="13174">
                  <c:v>1.5276489999999998</c:v>
                </c:pt>
                <c:pt idx="13175">
                  <c:v>1.5334949999999998</c:v>
                </c:pt>
                <c:pt idx="13176">
                  <c:v>1.5240860000000001</c:v>
                </c:pt>
                <c:pt idx="13177">
                  <c:v>1.519917</c:v>
                </c:pt>
                <c:pt idx="13178">
                  <c:v>1.5285220000000002</c:v>
                </c:pt>
                <c:pt idx="13179">
                  <c:v>1.5291290000000002</c:v>
                </c:pt>
                <c:pt idx="13180">
                  <c:v>1.5264899999999999</c:v>
                </c:pt>
                <c:pt idx="13181">
                  <c:v>1.5278749999999999</c:v>
                </c:pt>
                <c:pt idx="13182">
                  <c:v>1.5259999999999998</c:v>
                </c:pt>
                <c:pt idx="13183">
                  <c:v>1.5264410000000002</c:v>
                </c:pt>
                <c:pt idx="13184">
                  <c:v>1.538268</c:v>
                </c:pt>
                <c:pt idx="13185">
                  <c:v>1.5386739999999999</c:v>
                </c:pt>
                <c:pt idx="13186">
                  <c:v>1.5261469999999999</c:v>
                </c:pt>
                <c:pt idx="13187">
                  <c:v>1.527237</c:v>
                </c:pt>
                <c:pt idx="13188">
                  <c:v>1.5300799999999999</c:v>
                </c:pt>
                <c:pt idx="13189">
                  <c:v>1.5245679999999999</c:v>
                </c:pt>
                <c:pt idx="13190">
                  <c:v>1.5279259999999999</c:v>
                </c:pt>
                <c:pt idx="13191">
                  <c:v>1.5372819999999998</c:v>
                </c:pt>
                <c:pt idx="13192">
                  <c:v>1.5336539999999999</c:v>
                </c:pt>
                <c:pt idx="13193">
                  <c:v>1.5293559999999999</c:v>
                </c:pt>
                <c:pt idx="13194">
                  <c:v>1.537445</c:v>
                </c:pt>
                <c:pt idx="13195">
                  <c:v>1.5353050000000001</c:v>
                </c:pt>
                <c:pt idx="13196">
                  <c:v>1.5264169999999999</c:v>
                </c:pt>
                <c:pt idx="13197">
                  <c:v>1.5292159999999999</c:v>
                </c:pt>
                <c:pt idx="13198">
                  <c:v>1.530411</c:v>
                </c:pt>
                <c:pt idx="13199">
                  <c:v>1.5274049999999999</c:v>
                </c:pt>
                <c:pt idx="13200">
                  <c:v>1.5295390000000002</c:v>
                </c:pt>
                <c:pt idx="13201">
                  <c:v>1.5314610000000002</c:v>
                </c:pt>
                <c:pt idx="13202">
                  <c:v>1.528877</c:v>
                </c:pt>
                <c:pt idx="13203">
                  <c:v>1.5314410000000001</c:v>
                </c:pt>
                <c:pt idx="13204">
                  <c:v>1.5395490000000001</c:v>
                </c:pt>
                <c:pt idx="13205">
                  <c:v>1.5361799999999999</c:v>
                </c:pt>
                <c:pt idx="13206">
                  <c:v>1.5328780000000002</c:v>
                </c:pt>
                <c:pt idx="13207">
                  <c:v>1.5362770000000001</c:v>
                </c:pt>
                <c:pt idx="13208">
                  <c:v>1.5308809999999999</c:v>
                </c:pt>
                <c:pt idx="13209">
                  <c:v>1.527596</c:v>
                </c:pt>
                <c:pt idx="13210">
                  <c:v>1.5359720000000001</c:v>
                </c:pt>
                <c:pt idx="13211">
                  <c:v>1.540543</c:v>
                </c:pt>
                <c:pt idx="13212">
                  <c:v>1.531012</c:v>
                </c:pt>
                <c:pt idx="13213">
                  <c:v>1.5261429999999998</c:v>
                </c:pt>
                <c:pt idx="13214">
                  <c:v>1.536089</c:v>
                </c:pt>
                <c:pt idx="13215">
                  <c:v>1.5373199999999998</c:v>
                </c:pt>
                <c:pt idx="13216">
                  <c:v>1.533846</c:v>
                </c:pt>
                <c:pt idx="13217">
                  <c:v>1.5398139999999998</c:v>
                </c:pt>
                <c:pt idx="13218">
                  <c:v>1.5419269999999998</c:v>
                </c:pt>
                <c:pt idx="13219">
                  <c:v>1.5361739999999999</c:v>
                </c:pt>
                <c:pt idx="13220">
                  <c:v>1.5321470000000001</c:v>
                </c:pt>
                <c:pt idx="13221">
                  <c:v>1.53552</c:v>
                </c:pt>
                <c:pt idx="13222">
                  <c:v>1.534243</c:v>
                </c:pt>
                <c:pt idx="13223">
                  <c:v>1.5348320000000002</c:v>
                </c:pt>
                <c:pt idx="13224">
                  <c:v>1.537938</c:v>
                </c:pt>
                <c:pt idx="13225">
                  <c:v>1.5326490000000002</c:v>
                </c:pt>
                <c:pt idx="13226">
                  <c:v>1.5331380000000001</c:v>
                </c:pt>
                <c:pt idx="13227">
                  <c:v>1.5376280000000002</c:v>
                </c:pt>
                <c:pt idx="13228">
                  <c:v>1.5368379999999999</c:v>
                </c:pt>
                <c:pt idx="13229">
                  <c:v>1.531933</c:v>
                </c:pt>
                <c:pt idx="13230">
                  <c:v>1.5305369999999998</c:v>
                </c:pt>
                <c:pt idx="13231">
                  <c:v>1.5387089999999999</c:v>
                </c:pt>
                <c:pt idx="13232">
                  <c:v>1.5400939999999999</c:v>
                </c:pt>
                <c:pt idx="13233">
                  <c:v>1.5368080000000002</c:v>
                </c:pt>
                <c:pt idx="13234">
                  <c:v>1.5371239999999999</c:v>
                </c:pt>
                <c:pt idx="13235">
                  <c:v>1.5356519999999998</c:v>
                </c:pt>
                <c:pt idx="13236">
                  <c:v>1.5402330000000002</c:v>
                </c:pt>
                <c:pt idx="13237">
                  <c:v>1.5460039999999999</c:v>
                </c:pt>
                <c:pt idx="13238">
                  <c:v>1.5382479999999998</c:v>
                </c:pt>
                <c:pt idx="13239">
                  <c:v>1.533112</c:v>
                </c:pt>
                <c:pt idx="13240">
                  <c:v>1.5448840000000001</c:v>
                </c:pt>
                <c:pt idx="13241">
                  <c:v>1.5447470000000001</c:v>
                </c:pt>
                <c:pt idx="13242">
                  <c:v>1.5308600000000001</c:v>
                </c:pt>
                <c:pt idx="13243">
                  <c:v>1.5363929999999999</c:v>
                </c:pt>
                <c:pt idx="13244">
                  <c:v>1.5447500000000001</c:v>
                </c:pt>
                <c:pt idx="13245">
                  <c:v>1.539237</c:v>
                </c:pt>
                <c:pt idx="13246">
                  <c:v>1.5375070000000002</c:v>
                </c:pt>
                <c:pt idx="13247">
                  <c:v>1.538996</c:v>
                </c:pt>
                <c:pt idx="13248">
                  <c:v>1.5358489999999998</c:v>
                </c:pt>
                <c:pt idx="13249">
                  <c:v>1.540508</c:v>
                </c:pt>
                <c:pt idx="13250">
                  <c:v>1.5498560000000001</c:v>
                </c:pt>
                <c:pt idx="13251">
                  <c:v>1.5370900000000001</c:v>
                </c:pt>
                <c:pt idx="13252">
                  <c:v>1.5274239999999999</c:v>
                </c:pt>
                <c:pt idx="13253">
                  <c:v>1.5474410000000001</c:v>
                </c:pt>
                <c:pt idx="13254">
                  <c:v>1.5527700000000002</c:v>
                </c:pt>
                <c:pt idx="13255">
                  <c:v>1.538411</c:v>
                </c:pt>
                <c:pt idx="13256">
                  <c:v>1.5398909999999999</c:v>
                </c:pt>
                <c:pt idx="13257">
                  <c:v>1.5459800000000001</c:v>
                </c:pt>
                <c:pt idx="13258">
                  <c:v>1.5432800000000002</c:v>
                </c:pt>
                <c:pt idx="13259">
                  <c:v>1.5387559999999998</c:v>
                </c:pt>
                <c:pt idx="13260">
                  <c:v>1.5394359999999998</c:v>
                </c:pt>
                <c:pt idx="13261">
                  <c:v>1.542233</c:v>
                </c:pt>
                <c:pt idx="13262">
                  <c:v>1.5392239999999999</c:v>
                </c:pt>
                <c:pt idx="13263">
                  <c:v>1.5384449999999998</c:v>
                </c:pt>
                <c:pt idx="13264">
                  <c:v>1.5413939999999999</c:v>
                </c:pt>
                <c:pt idx="13265">
                  <c:v>1.5404339999999999</c:v>
                </c:pt>
                <c:pt idx="13266">
                  <c:v>1.5372889999999999</c:v>
                </c:pt>
                <c:pt idx="13267">
                  <c:v>1.5426449999999998</c:v>
                </c:pt>
                <c:pt idx="13268">
                  <c:v>1.5473710000000001</c:v>
                </c:pt>
                <c:pt idx="13269">
                  <c:v>1.5433189999999999</c:v>
                </c:pt>
                <c:pt idx="13270">
                  <c:v>1.5461040000000001</c:v>
                </c:pt>
                <c:pt idx="13271">
                  <c:v>1.547355</c:v>
                </c:pt>
                <c:pt idx="13272">
                  <c:v>1.5436139999999998</c:v>
                </c:pt>
                <c:pt idx="13273">
                  <c:v>1.5479270000000001</c:v>
                </c:pt>
                <c:pt idx="13274">
                  <c:v>1.5470120000000001</c:v>
                </c:pt>
                <c:pt idx="13275">
                  <c:v>1.5403410000000002</c:v>
                </c:pt>
                <c:pt idx="13276">
                  <c:v>1.5441579999999999</c:v>
                </c:pt>
                <c:pt idx="13277">
                  <c:v>1.5497480000000001</c:v>
                </c:pt>
                <c:pt idx="13278">
                  <c:v>1.5430709999999999</c:v>
                </c:pt>
                <c:pt idx="13279">
                  <c:v>1.5436130000000001</c:v>
                </c:pt>
                <c:pt idx="13280">
                  <c:v>1.5513690000000002</c:v>
                </c:pt>
                <c:pt idx="13281">
                  <c:v>1.5466419999999999</c:v>
                </c:pt>
                <c:pt idx="13282">
                  <c:v>1.5433240000000001</c:v>
                </c:pt>
                <c:pt idx="13283">
                  <c:v>1.5472429999999999</c:v>
                </c:pt>
                <c:pt idx="13284">
                  <c:v>1.5462039999999999</c:v>
                </c:pt>
                <c:pt idx="13285">
                  <c:v>1.5430820000000001</c:v>
                </c:pt>
                <c:pt idx="13286">
                  <c:v>1.5446689999999998</c:v>
                </c:pt>
                <c:pt idx="13287">
                  <c:v>1.5475349999999999</c:v>
                </c:pt>
                <c:pt idx="13288">
                  <c:v>1.547863</c:v>
                </c:pt>
                <c:pt idx="13289">
                  <c:v>1.5500120000000002</c:v>
                </c:pt>
                <c:pt idx="13290">
                  <c:v>1.5480900000000002</c:v>
                </c:pt>
                <c:pt idx="13291">
                  <c:v>1.5429840000000001</c:v>
                </c:pt>
                <c:pt idx="13292">
                  <c:v>1.5471650000000001</c:v>
                </c:pt>
                <c:pt idx="13293">
                  <c:v>1.5499079999999998</c:v>
                </c:pt>
                <c:pt idx="13294">
                  <c:v>1.5468829999999998</c:v>
                </c:pt>
                <c:pt idx="13295">
                  <c:v>1.5450379999999999</c:v>
                </c:pt>
                <c:pt idx="13296">
                  <c:v>1.547091</c:v>
                </c:pt>
                <c:pt idx="13297">
                  <c:v>1.549623</c:v>
                </c:pt>
                <c:pt idx="13298">
                  <c:v>1.5465369999999998</c:v>
                </c:pt>
                <c:pt idx="13299">
                  <c:v>1.5472109999999999</c:v>
                </c:pt>
                <c:pt idx="13300">
                  <c:v>1.546538</c:v>
                </c:pt>
                <c:pt idx="13301">
                  <c:v>1.5486300000000002</c:v>
                </c:pt>
                <c:pt idx="13302">
                  <c:v>1.5548920000000002</c:v>
                </c:pt>
                <c:pt idx="13303">
                  <c:v>1.5508150000000001</c:v>
                </c:pt>
                <c:pt idx="13304">
                  <c:v>1.547228</c:v>
                </c:pt>
                <c:pt idx="13305">
                  <c:v>1.5491700000000002</c:v>
                </c:pt>
                <c:pt idx="13306">
                  <c:v>1.5504869999999999</c:v>
                </c:pt>
                <c:pt idx="13307">
                  <c:v>1.5473080000000001</c:v>
                </c:pt>
                <c:pt idx="13308">
                  <c:v>1.5428929999999998</c:v>
                </c:pt>
                <c:pt idx="13309">
                  <c:v>1.5507170000000001</c:v>
                </c:pt>
                <c:pt idx="13310">
                  <c:v>1.554316</c:v>
                </c:pt>
                <c:pt idx="13311">
                  <c:v>1.5494539999999999</c:v>
                </c:pt>
                <c:pt idx="13312">
                  <c:v>1.5554399999999999</c:v>
                </c:pt>
                <c:pt idx="13313">
                  <c:v>1.559812</c:v>
                </c:pt>
                <c:pt idx="13314">
                  <c:v>1.551126</c:v>
                </c:pt>
                <c:pt idx="13315">
                  <c:v>1.5468920000000002</c:v>
                </c:pt>
                <c:pt idx="13316">
                  <c:v>1.557706</c:v>
                </c:pt>
                <c:pt idx="13317">
                  <c:v>1.556565</c:v>
                </c:pt>
                <c:pt idx="13318">
                  <c:v>1.550262</c:v>
                </c:pt>
                <c:pt idx="13319">
                  <c:v>1.557804</c:v>
                </c:pt>
                <c:pt idx="13320">
                  <c:v>1.5552049999999999</c:v>
                </c:pt>
                <c:pt idx="13321">
                  <c:v>1.5508130000000002</c:v>
                </c:pt>
                <c:pt idx="13322">
                  <c:v>1.5565519999999999</c:v>
                </c:pt>
                <c:pt idx="13323">
                  <c:v>1.5533809999999999</c:v>
                </c:pt>
                <c:pt idx="13324">
                  <c:v>1.5477750000000001</c:v>
                </c:pt>
                <c:pt idx="13325">
                  <c:v>1.5531809999999999</c:v>
                </c:pt>
                <c:pt idx="13326">
                  <c:v>1.558103</c:v>
                </c:pt>
                <c:pt idx="13327">
                  <c:v>1.5508000000000002</c:v>
                </c:pt>
                <c:pt idx="13328">
                  <c:v>1.5483370000000001</c:v>
                </c:pt>
                <c:pt idx="13329">
                  <c:v>1.5532370000000002</c:v>
                </c:pt>
                <c:pt idx="13330">
                  <c:v>1.5480459999999998</c:v>
                </c:pt>
                <c:pt idx="13331">
                  <c:v>1.548352</c:v>
                </c:pt>
                <c:pt idx="13332">
                  <c:v>1.5546120000000001</c:v>
                </c:pt>
                <c:pt idx="13333">
                  <c:v>1.5529549999999999</c:v>
                </c:pt>
                <c:pt idx="13334">
                  <c:v>1.55199</c:v>
                </c:pt>
                <c:pt idx="13335">
                  <c:v>1.5596049999999999</c:v>
                </c:pt>
                <c:pt idx="13336">
                  <c:v>1.560934</c:v>
                </c:pt>
                <c:pt idx="13337">
                  <c:v>1.553083</c:v>
                </c:pt>
                <c:pt idx="13338">
                  <c:v>1.5554130000000002</c:v>
                </c:pt>
                <c:pt idx="13339">
                  <c:v>1.5591370000000002</c:v>
                </c:pt>
                <c:pt idx="13340">
                  <c:v>1.5556670000000001</c:v>
                </c:pt>
                <c:pt idx="13341">
                  <c:v>1.55525</c:v>
                </c:pt>
                <c:pt idx="13342">
                  <c:v>1.5542389999999999</c:v>
                </c:pt>
                <c:pt idx="13343">
                  <c:v>1.5507620000000002</c:v>
                </c:pt>
                <c:pt idx="13344">
                  <c:v>1.5479859999999999</c:v>
                </c:pt>
                <c:pt idx="13345">
                  <c:v>1.5520909999999999</c:v>
                </c:pt>
                <c:pt idx="13346">
                  <c:v>1.5556049999999999</c:v>
                </c:pt>
                <c:pt idx="13347">
                  <c:v>1.5521850000000001</c:v>
                </c:pt>
                <c:pt idx="13348">
                  <c:v>1.5582509999999998</c:v>
                </c:pt>
                <c:pt idx="13349">
                  <c:v>1.5634320000000002</c:v>
                </c:pt>
                <c:pt idx="13350">
                  <c:v>1.556025</c:v>
                </c:pt>
                <c:pt idx="13351">
                  <c:v>1.551682</c:v>
                </c:pt>
                <c:pt idx="13352">
                  <c:v>1.5555119999999998</c:v>
                </c:pt>
                <c:pt idx="13353">
                  <c:v>1.5586769999999999</c:v>
                </c:pt>
                <c:pt idx="13354">
                  <c:v>1.5563889999999998</c:v>
                </c:pt>
                <c:pt idx="13355">
                  <c:v>1.5612330000000001</c:v>
                </c:pt>
                <c:pt idx="13356">
                  <c:v>1.5653549999999998</c:v>
                </c:pt>
                <c:pt idx="13357">
                  <c:v>1.55674</c:v>
                </c:pt>
                <c:pt idx="13358">
                  <c:v>1.5583710000000002</c:v>
                </c:pt>
                <c:pt idx="13359">
                  <c:v>1.5617079999999999</c:v>
                </c:pt>
                <c:pt idx="13360">
                  <c:v>1.5557300000000001</c:v>
                </c:pt>
                <c:pt idx="13361">
                  <c:v>1.5568569999999999</c:v>
                </c:pt>
                <c:pt idx="13362">
                  <c:v>1.5630549999999999</c:v>
                </c:pt>
                <c:pt idx="13363">
                  <c:v>1.5604119999999999</c:v>
                </c:pt>
                <c:pt idx="13364">
                  <c:v>1.556969</c:v>
                </c:pt>
                <c:pt idx="13365">
                  <c:v>1.5617070000000002</c:v>
                </c:pt>
                <c:pt idx="13366">
                  <c:v>1.5608879999999998</c:v>
                </c:pt>
                <c:pt idx="13367">
                  <c:v>1.5594049999999999</c:v>
                </c:pt>
                <c:pt idx="13368">
                  <c:v>1.5669019999999998</c:v>
                </c:pt>
                <c:pt idx="13369">
                  <c:v>1.566392</c:v>
                </c:pt>
                <c:pt idx="13370">
                  <c:v>1.5574940000000002</c:v>
                </c:pt>
                <c:pt idx="13371">
                  <c:v>1.5565479999999998</c:v>
                </c:pt>
                <c:pt idx="13372">
                  <c:v>1.5637979999999998</c:v>
                </c:pt>
                <c:pt idx="13373">
                  <c:v>1.5605159999999998</c:v>
                </c:pt>
                <c:pt idx="13374">
                  <c:v>1.555345</c:v>
                </c:pt>
                <c:pt idx="13375">
                  <c:v>1.565159</c:v>
                </c:pt>
                <c:pt idx="13376">
                  <c:v>1.5650499999999998</c:v>
                </c:pt>
                <c:pt idx="13377">
                  <c:v>1.556619</c:v>
                </c:pt>
                <c:pt idx="13378">
                  <c:v>1.5606059999999999</c:v>
                </c:pt>
                <c:pt idx="13379">
                  <c:v>1.5642550000000002</c:v>
                </c:pt>
                <c:pt idx="13380">
                  <c:v>1.5609419999999998</c:v>
                </c:pt>
                <c:pt idx="13381">
                  <c:v>1.555812</c:v>
                </c:pt>
                <c:pt idx="13382">
                  <c:v>1.5547399999999998</c:v>
                </c:pt>
                <c:pt idx="13383">
                  <c:v>1.5583049999999998</c:v>
                </c:pt>
                <c:pt idx="13384">
                  <c:v>1.5659679999999998</c:v>
                </c:pt>
                <c:pt idx="13385">
                  <c:v>1.5696349999999999</c:v>
                </c:pt>
                <c:pt idx="13386">
                  <c:v>1.5622959999999999</c:v>
                </c:pt>
                <c:pt idx="13387">
                  <c:v>1.562398</c:v>
                </c:pt>
                <c:pt idx="13388">
                  <c:v>1.5686040000000001</c:v>
                </c:pt>
                <c:pt idx="13389">
                  <c:v>1.5645159999999998</c:v>
                </c:pt>
                <c:pt idx="13390">
                  <c:v>1.5621480000000001</c:v>
                </c:pt>
                <c:pt idx="13391">
                  <c:v>1.56657</c:v>
                </c:pt>
                <c:pt idx="13392">
                  <c:v>1.5667330000000002</c:v>
                </c:pt>
                <c:pt idx="13393">
                  <c:v>1.5632280000000001</c:v>
                </c:pt>
                <c:pt idx="13394">
                  <c:v>1.565553</c:v>
                </c:pt>
                <c:pt idx="13395">
                  <c:v>1.564416</c:v>
                </c:pt>
                <c:pt idx="13396">
                  <c:v>1.5586359999999999</c:v>
                </c:pt>
                <c:pt idx="13397">
                  <c:v>1.5650590000000002</c:v>
                </c:pt>
                <c:pt idx="13398">
                  <c:v>1.5712350000000002</c:v>
                </c:pt>
                <c:pt idx="13399">
                  <c:v>1.568813</c:v>
                </c:pt>
                <c:pt idx="13400">
                  <c:v>1.5679789999999998</c:v>
                </c:pt>
                <c:pt idx="13401">
                  <c:v>1.5685709999999999</c:v>
                </c:pt>
                <c:pt idx="13402">
                  <c:v>1.5643720000000001</c:v>
                </c:pt>
                <c:pt idx="13403">
                  <c:v>1.559742</c:v>
                </c:pt>
                <c:pt idx="13404">
                  <c:v>1.56792</c:v>
                </c:pt>
                <c:pt idx="13405">
                  <c:v>1.567482</c:v>
                </c:pt>
                <c:pt idx="13406">
                  <c:v>1.557134</c:v>
                </c:pt>
                <c:pt idx="13407">
                  <c:v>1.5633699999999999</c:v>
                </c:pt>
                <c:pt idx="13408">
                  <c:v>1.5687799999999998</c:v>
                </c:pt>
                <c:pt idx="13409">
                  <c:v>1.5642990000000001</c:v>
                </c:pt>
                <c:pt idx="13410">
                  <c:v>1.5662349999999998</c:v>
                </c:pt>
                <c:pt idx="13411">
                  <c:v>1.5702880000000001</c:v>
                </c:pt>
                <c:pt idx="13412">
                  <c:v>1.5660099999999999</c:v>
                </c:pt>
                <c:pt idx="13413">
                  <c:v>1.5627960000000001</c:v>
                </c:pt>
                <c:pt idx="13414">
                  <c:v>1.5692279999999998</c:v>
                </c:pt>
                <c:pt idx="13415">
                  <c:v>1.570265</c:v>
                </c:pt>
                <c:pt idx="13416">
                  <c:v>1.5685910000000001</c:v>
                </c:pt>
                <c:pt idx="13417">
                  <c:v>1.5707439999999999</c:v>
                </c:pt>
                <c:pt idx="13418">
                  <c:v>1.568924</c:v>
                </c:pt>
                <c:pt idx="13419">
                  <c:v>1.5656680000000001</c:v>
                </c:pt>
                <c:pt idx="13420">
                  <c:v>1.5642550000000002</c:v>
                </c:pt>
                <c:pt idx="13421">
                  <c:v>1.5669379999999999</c:v>
                </c:pt>
                <c:pt idx="13422">
                  <c:v>1.5682610000000001</c:v>
                </c:pt>
                <c:pt idx="13423">
                  <c:v>1.5692900000000001</c:v>
                </c:pt>
                <c:pt idx="13424">
                  <c:v>1.5765009999999999</c:v>
                </c:pt>
                <c:pt idx="13425">
                  <c:v>1.5766779999999998</c:v>
                </c:pt>
                <c:pt idx="13426">
                  <c:v>1.5735679999999999</c:v>
                </c:pt>
                <c:pt idx="13427">
                  <c:v>1.5765920000000002</c:v>
                </c:pt>
                <c:pt idx="13428">
                  <c:v>1.5754609999999998</c:v>
                </c:pt>
                <c:pt idx="13429">
                  <c:v>1.5679379999999998</c:v>
                </c:pt>
                <c:pt idx="13430">
                  <c:v>1.5667260000000001</c:v>
                </c:pt>
                <c:pt idx="13431">
                  <c:v>1.5727679999999999</c:v>
                </c:pt>
                <c:pt idx="13432">
                  <c:v>1.567126</c:v>
                </c:pt>
                <c:pt idx="13433">
                  <c:v>1.5598049999999999</c:v>
                </c:pt>
                <c:pt idx="13434">
                  <c:v>1.5645250000000002</c:v>
                </c:pt>
                <c:pt idx="13435">
                  <c:v>1.5685030000000002</c:v>
                </c:pt>
                <c:pt idx="13436">
                  <c:v>1.5750389999999999</c:v>
                </c:pt>
                <c:pt idx="13437">
                  <c:v>1.5792999999999999</c:v>
                </c:pt>
                <c:pt idx="13438">
                  <c:v>1.5714869999999999</c:v>
                </c:pt>
                <c:pt idx="13439">
                  <c:v>1.5665930000000001</c:v>
                </c:pt>
                <c:pt idx="13440">
                  <c:v>1.57213</c:v>
                </c:pt>
                <c:pt idx="13441">
                  <c:v>1.571688</c:v>
                </c:pt>
                <c:pt idx="13442">
                  <c:v>1.5666739999999999</c:v>
                </c:pt>
                <c:pt idx="13443">
                  <c:v>1.5749680000000001</c:v>
                </c:pt>
                <c:pt idx="13444">
                  <c:v>1.579993</c:v>
                </c:pt>
                <c:pt idx="13445">
                  <c:v>1.572689</c:v>
                </c:pt>
                <c:pt idx="13446">
                  <c:v>1.5748440000000001</c:v>
                </c:pt>
                <c:pt idx="13447">
                  <c:v>1.5793750000000002</c:v>
                </c:pt>
                <c:pt idx="13448">
                  <c:v>1.5736789999999998</c:v>
                </c:pt>
                <c:pt idx="13449">
                  <c:v>1.5743819999999999</c:v>
                </c:pt>
                <c:pt idx="13450">
                  <c:v>1.5850960000000001</c:v>
                </c:pt>
                <c:pt idx="13451">
                  <c:v>1.5772919999999999</c:v>
                </c:pt>
                <c:pt idx="13452">
                  <c:v>1.5617260000000002</c:v>
                </c:pt>
                <c:pt idx="13453">
                  <c:v>1.5685359999999999</c:v>
                </c:pt>
                <c:pt idx="13454">
                  <c:v>1.573277</c:v>
                </c:pt>
                <c:pt idx="13455">
                  <c:v>1.5655640000000002</c:v>
                </c:pt>
                <c:pt idx="13456">
                  <c:v>1.5668899999999999</c:v>
                </c:pt>
                <c:pt idx="13457">
                  <c:v>1.5733739999999998</c:v>
                </c:pt>
                <c:pt idx="13458">
                  <c:v>1.576279</c:v>
                </c:pt>
                <c:pt idx="13459">
                  <c:v>1.5799789999999998</c:v>
                </c:pt>
                <c:pt idx="13460">
                  <c:v>1.580463</c:v>
                </c:pt>
                <c:pt idx="13461">
                  <c:v>1.5714510000000002</c:v>
                </c:pt>
                <c:pt idx="13462">
                  <c:v>1.5710000000000002</c:v>
                </c:pt>
                <c:pt idx="13463">
                  <c:v>1.5834039999999998</c:v>
                </c:pt>
                <c:pt idx="13464">
                  <c:v>1.5830350000000002</c:v>
                </c:pt>
                <c:pt idx="13465">
                  <c:v>1.5770520000000001</c:v>
                </c:pt>
                <c:pt idx="13466">
                  <c:v>1.5775670000000002</c:v>
                </c:pt>
                <c:pt idx="13467">
                  <c:v>1.5768309999999999</c:v>
                </c:pt>
                <c:pt idx="13468">
                  <c:v>1.5739339999999999</c:v>
                </c:pt>
                <c:pt idx="13469">
                  <c:v>1.5766300000000002</c:v>
                </c:pt>
                <c:pt idx="13470">
                  <c:v>1.5804260000000001</c:v>
                </c:pt>
                <c:pt idx="13471">
                  <c:v>1.574926</c:v>
                </c:pt>
                <c:pt idx="13472">
                  <c:v>1.574802</c:v>
                </c:pt>
                <c:pt idx="13473">
                  <c:v>1.5806439999999999</c:v>
                </c:pt>
                <c:pt idx="13474">
                  <c:v>1.5752299999999999</c:v>
                </c:pt>
                <c:pt idx="13475">
                  <c:v>1.5717530000000002</c:v>
                </c:pt>
                <c:pt idx="13476">
                  <c:v>1.5792959999999998</c:v>
                </c:pt>
                <c:pt idx="13477">
                  <c:v>1.5809199999999999</c:v>
                </c:pt>
                <c:pt idx="13478">
                  <c:v>1.5801699999999999</c:v>
                </c:pt>
                <c:pt idx="13479">
                  <c:v>1.5854919999999999</c:v>
                </c:pt>
                <c:pt idx="13480">
                  <c:v>1.583548</c:v>
                </c:pt>
                <c:pt idx="13481">
                  <c:v>1.5742349999999998</c:v>
                </c:pt>
                <c:pt idx="13482">
                  <c:v>1.5754299999999999</c:v>
                </c:pt>
                <c:pt idx="13483">
                  <c:v>1.5816170000000001</c:v>
                </c:pt>
                <c:pt idx="13484">
                  <c:v>1.577645</c:v>
                </c:pt>
                <c:pt idx="13485">
                  <c:v>1.5765539999999998</c:v>
                </c:pt>
                <c:pt idx="13486">
                  <c:v>1.5864660000000002</c:v>
                </c:pt>
                <c:pt idx="13487">
                  <c:v>1.5865</c:v>
                </c:pt>
                <c:pt idx="13488">
                  <c:v>1.577944</c:v>
                </c:pt>
                <c:pt idx="13489">
                  <c:v>1.5820810000000001</c:v>
                </c:pt>
                <c:pt idx="13490">
                  <c:v>1.581709</c:v>
                </c:pt>
                <c:pt idx="13491">
                  <c:v>1.571142</c:v>
                </c:pt>
                <c:pt idx="13492">
                  <c:v>1.5772499999999998</c:v>
                </c:pt>
                <c:pt idx="13493">
                  <c:v>1.5817269999999999</c:v>
                </c:pt>
                <c:pt idx="13494">
                  <c:v>1.574983</c:v>
                </c:pt>
                <c:pt idx="13495">
                  <c:v>1.5790299999999999</c:v>
                </c:pt>
                <c:pt idx="13496">
                  <c:v>1.5830099999999998</c:v>
                </c:pt>
                <c:pt idx="13497">
                  <c:v>1.5783939999999999</c:v>
                </c:pt>
                <c:pt idx="13498">
                  <c:v>1.5788690000000001</c:v>
                </c:pt>
                <c:pt idx="13499">
                  <c:v>1.5875330000000001</c:v>
                </c:pt>
                <c:pt idx="13500">
                  <c:v>1.585324</c:v>
                </c:pt>
                <c:pt idx="13501">
                  <c:v>1.5803750000000001</c:v>
                </c:pt>
                <c:pt idx="13502">
                  <c:v>1.5833349999999999</c:v>
                </c:pt>
                <c:pt idx="13503">
                  <c:v>1.5788859999999998</c:v>
                </c:pt>
                <c:pt idx="13504">
                  <c:v>1.5776140000000001</c:v>
                </c:pt>
                <c:pt idx="13505">
                  <c:v>1.5864349999999998</c:v>
                </c:pt>
                <c:pt idx="13506">
                  <c:v>1.5883850000000002</c:v>
                </c:pt>
                <c:pt idx="13507">
                  <c:v>1.5817649999999999</c:v>
                </c:pt>
                <c:pt idx="13508">
                  <c:v>1.5799840000000001</c:v>
                </c:pt>
                <c:pt idx="13509">
                  <c:v>1.5875629999999998</c:v>
                </c:pt>
                <c:pt idx="13510">
                  <c:v>1.5871390000000001</c:v>
                </c:pt>
                <c:pt idx="13511">
                  <c:v>1.5813100000000002</c:v>
                </c:pt>
                <c:pt idx="13512">
                  <c:v>1.585175</c:v>
                </c:pt>
                <c:pt idx="13513">
                  <c:v>1.586443</c:v>
                </c:pt>
                <c:pt idx="13514">
                  <c:v>1.5847440000000002</c:v>
                </c:pt>
                <c:pt idx="13515">
                  <c:v>1.58724</c:v>
                </c:pt>
                <c:pt idx="13516">
                  <c:v>1.5854650000000001</c:v>
                </c:pt>
                <c:pt idx="13517">
                  <c:v>1.579698</c:v>
                </c:pt>
                <c:pt idx="13518">
                  <c:v>1.5801029999999998</c:v>
                </c:pt>
                <c:pt idx="13519">
                  <c:v>1.586789</c:v>
                </c:pt>
                <c:pt idx="13520">
                  <c:v>1.5890559999999998</c:v>
                </c:pt>
                <c:pt idx="13521">
                  <c:v>1.5888930000000001</c:v>
                </c:pt>
                <c:pt idx="13522">
                  <c:v>1.5893730000000001</c:v>
                </c:pt>
                <c:pt idx="13523">
                  <c:v>1.5850270000000002</c:v>
                </c:pt>
                <c:pt idx="13524">
                  <c:v>1.581966</c:v>
                </c:pt>
                <c:pt idx="13525">
                  <c:v>1.5876320000000002</c:v>
                </c:pt>
                <c:pt idx="13526">
                  <c:v>1.5904020000000001</c:v>
                </c:pt>
                <c:pt idx="13527">
                  <c:v>1.5828980000000001</c:v>
                </c:pt>
                <c:pt idx="13528">
                  <c:v>1.582757</c:v>
                </c:pt>
                <c:pt idx="13529">
                  <c:v>1.5928279999999999</c:v>
                </c:pt>
                <c:pt idx="13530">
                  <c:v>1.591701</c:v>
                </c:pt>
                <c:pt idx="13531">
                  <c:v>1.5853670000000002</c:v>
                </c:pt>
                <c:pt idx="13532">
                  <c:v>1.5890399999999998</c:v>
                </c:pt>
                <c:pt idx="13533">
                  <c:v>1.592457</c:v>
                </c:pt>
                <c:pt idx="13534">
                  <c:v>1.5882230000000002</c:v>
                </c:pt>
                <c:pt idx="13535">
                  <c:v>1.5892770000000001</c:v>
                </c:pt>
                <c:pt idx="13536">
                  <c:v>1.5897999999999999</c:v>
                </c:pt>
                <c:pt idx="13537">
                  <c:v>1.5822530000000001</c:v>
                </c:pt>
                <c:pt idx="13538">
                  <c:v>1.5868060000000002</c:v>
                </c:pt>
                <c:pt idx="13539">
                  <c:v>1.590325</c:v>
                </c:pt>
                <c:pt idx="13540">
                  <c:v>1.5788989999999998</c:v>
                </c:pt>
                <c:pt idx="13541">
                  <c:v>1.5806770000000001</c:v>
                </c:pt>
                <c:pt idx="13542">
                  <c:v>1.585429</c:v>
                </c:pt>
                <c:pt idx="13543">
                  <c:v>1.578776</c:v>
                </c:pt>
                <c:pt idx="13544">
                  <c:v>1.5831439999999999</c:v>
                </c:pt>
                <c:pt idx="13545">
                  <c:v>1.5935990000000002</c:v>
                </c:pt>
                <c:pt idx="13546">
                  <c:v>1.5933619999999999</c:v>
                </c:pt>
                <c:pt idx="13547">
                  <c:v>1.5926</c:v>
                </c:pt>
                <c:pt idx="13548">
                  <c:v>1.6013609999999998</c:v>
                </c:pt>
                <c:pt idx="13549">
                  <c:v>1.6002360000000002</c:v>
                </c:pt>
                <c:pt idx="13550">
                  <c:v>1.5919099999999999</c:v>
                </c:pt>
                <c:pt idx="13551">
                  <c:v>1.5982189999999998</c:v>
                </c:pt>
                <c:pt idx="13552">
                  <c:v>1.600384</c:v>
                </c:pt>
                <c:pt idx="13553">
                  <c:v>1.5915729999999999</c:v>
                </c:pt>
                <c:pt idx="13554">
                  <c:v>1.5898020000000002</c:v>
                </c:pt>
                <c:pt idx="13555">
                  <c:v>1.5920540000000001</c:v>
                </c:pt>
                <c:pt idx="13556">
                  <c:v>1.5907580000000001</c:v>
                </c:pt>
                <c:pt idx="13557">
                  <c:v>1.5913680000000001</c:v>
                </c:pt>
                <c:pt idx="13558">
                  <c:v>1.5971760000000002</c:v>
                </c:pt>
                <c:pt idx="13559">
                  <c:v>1.5974659999999998</c:v>
                </c:pt>
                <c:pt idx="13560">
                  <c:v>1.594433</c:v>
                </c:pt>
                <c:pt idx="13561">
                  <c:v>1.5935670000000002</c:v>
                </c:pt>
                <c:pt idx="13562">
                  <c:v>1.5895380000000001</c:v>
                </c:pt>
                <c:pt idx="13563">
                  <c:v>1.5857299999999999</c:v>
                </c:pt>
                <c:pt idx="13564">
                  <c:v>1.5879189999999999</c:v>
                </c:pt>
                <c:pt idx="13565">
                  <c:v>1.5907079999999998</c:v>
                </c:pt>
                <c:pt idx="13566">
                  <c:v>1.586957</c:v>
                </c:pt>
                <c:pt idx="13567">
                  <c:v>1.587027</c:v>
                </c:pt>
                <c:pt idx="13568">
                  <c:v>1.5977290000000002</c:v>
                </c:pt>
                <c:pt idx="13569">
                  <c:v>1.5966269999999998</c:v>
                </c:pt>
                <c:pt idx="13570">
                  <c:v>1.5883539999999998</c:v>
                </c:pt>
                <c:pt idx="13571">
                  <c:v>1.592285</c:v>
                </c:pt>
                <c:pt idx="13572">
                  <c:v>1.596247</c:v>
                </c:pt>
                <c:pt idx="13573">
                  <c:v>1.5929340000000001</c:v>
                </c:pt>
                <c:pt idx="13574">
                  <c:v>1.5924749999999999</c:v>
                </c:pt>
                <c:pt idx="13575">
                  <c:v>1.594862</c:v>
                </c:pt>
                <c:pt idx="13576">
                  <c:v>1.591491</c:v>
                </c:pt>
                <c:pt idx="13577">
                  <c:v>1.5910920000000002</c:v>
                </c:pt>
                <c:pt idx="13578">
                  <c:v>1.5942370000000001</c:v>
                </c:pt>
                <c:pt idx="13579">
                  <c:v>1.5900599999999998</c:v>
                </c:pt>
                <c:pt idx="13580">
                  <c:v>1.5906039999999999</c:v>
                </c:pt>
                <c:pt idx="13581">
                  <c:v>1.5979580000000002</c:v>
                </c:pt>
                <c:pt idx="13582">
                  <c:v>1.598357</c:v>
                </c:pt>
                <c:pt idx="13583">
                  <c:v>1.594179</c:v>
                </c:pt>
                <c:pt idx="13584">
                  <c:v>1.5931929999999999</c:v>
                </c:pt>
                <c:pt idx="13585">
                  <c:v>1.5965780000000001</c:v>
                </c:pt>
                <c:pt idx="13586">
                  <c:v>1.5974300000000001</c:v>
                </c:pt>
                <c:pt idx="13587">
                  <c:v>1.5999720000000002</c:v>
                </c:pt>
                <c:pt idx="13588">
                  <c:v>1.6001249999999998</c:v>
                </c:pt>
                <c:pt idx="13589">
                  <c:v>1.5949819999999999</c:v>
                </c:pt>
                <c:pt idx="13590">
                  <c:v>1.6013760000000001</c:v>
                </c:pt>
                <c:pt idx="13591">
                  <c:v>1.606986</c:v>
                </c:pt>
                <c:pt idx="13592">
                  <c:v>1.5988129999999998</c:v>
                </c:pt>
                <c:pt idx="13593">
                  <c:v>1.59362</c:v>
                </c:pt>
                <c:pt idx="13594">
                  <c:v>1.5986940000000001</c:v>
                </c:pt>
                <c:pt idx="13595">
                  <c:v>1.5990600000000001</c:v>
                </c:pt>
                <c:pt idx="13596">
                  <c:v>1.5958160000000001</c:v>
                </c:pt>
                <c:pt idx="13597">
                  <c:v>1.6011060000000001</c:v>
                </c:pt>
                <c:pt idx="13598">
                  <c:v>1.5990099999999998</c:v>
                </c:pt>
                <c:pt idx="13599">
                  <c:v>1.5946180000000001</c:v>
                </c:pt>
                <c:pt idx="13600">
                  <c:v>1.5995520000000001</c:v>
                </c:pt>
                <c:pt idx="13601">
                  <c:v>1.596276</c:v>
                </c:pt>
                <c:pt idx="13602">
                  <c:v>1.5935860000000002</c:v>
                </c:pt>
                <c:pt idx="13603">
                  <c:v>1.6006239999999998</c:v>
                </c:pt>
                <c:pt idx="13604">
                  <c:v>1.6042390000000002</c:v>
                </c:pt>
                <c:pt idx="13605">
                  <c:v>1.597289</c:v>
                </c:pt>
                <c:pt idx="13606">
                  <c:v>1.5944440000000002</c:v>
                </c:pt>
                <c:pt idx="13607">
                  <c:v>1.6002260000000001</c:v>
                </c:pt>
                <c:pt idx="13608">
                  <c:v>1.5973109999999999</c:v>
                </c:pt>
                <c:pt idx="13609">
                  <c:v>1.5956320000000002</c:v>
                </c:pt>
                <c:pt idx="13610">
                  <c:v>1.6019070000000002</c:v>
                </c:pt>
                <c:pt idx="13611">
                  <c:v>1.6004559999999999</c:v>
                </c:pt>
                <c:pt idx="13612">
                  <c:v>1.5966779999999998</c:v>
                </c:pt>
                <c:pt idx="13613">
                  <c:v>1.5998589999999999</c:v>
                </c:pt>
                <c:pt idx="13614">
                  <c:v>1.60439</c:v>
                </c:pt>
                <c:pt idx="13615">
                  <c:v>1.6008309999999999</c:v>
                </c:pt>
                <c:pt idx="13616">
                  <c:v>1.5984080000000001</c:v>
                </c:pt>
                <c:pt idx="13617">
                  <c:v>1.6049500000000001</c:v>
                </c:pt>
                <c:pt idx="13618">
                  <c:v>1.6059260000000002</c:v>
                </c:pt>
                <c:pt idx="13619">
                  <c:v>1.604692</c:v>
                </c:pt>
                <c:pt idx="13620">
                  <c:v>1.6110859999999998</c:v>
                </c:pt>
                <c:pt idx="13621">
                  <c:v>1.613435</c:v>
                </c:pt>
                <c:pt idx="13622">
                  <c:v>1.6025529999999999</c:v>
                </c:pt>
                <c:pt idx="13623">
                  <c:v>1.5954139999999999</c:v>
                </c:pt>
                <c:pt idx="13624">
                  <c:v>1.6025420000000001</c:v>
                </c:pt>
                <c:pt idx="13625">
                  <c:v>1.6032009999999999</c:v>
                </c:pt>
                <c:pt idx="13626">
                  <c:v>1.599278</c:v>
                </c:pt>
                <c:pt idx="13627">
                  <c:v>1.6005500000000001</c:v>
                </c:pt>
                <c:pt idx="13628">
                  <c:v>1.5978210000000002</c:v>
                </c:pt>
                <c:pt idx="13629">
                  <c:v>1.6010930000000001</c:v>
                </c:pt>
                <c:pt idx="13630">
                  <c:v>1.6064349999999998</c:v>
                </c:pt>
                <c:pt idx="13631">
                  <c:v>1.6039599999999998</c:v>
                </c:pt>
                <c:pt idx="13632">
                  <c:v>1.6008499999999999</c:v>
                </c:pt>
                <c:pt idx="13633">
                  <c:v>1.6038320000000001</c:v>
                </c:pt>
                <c:pt idx="13634">
                  <c:v>1.604609</c:v>
                </c:pt>
                <c:pt idx="13635">
                  <c:v>1.5987260000000001</c:v>
                </c:pt>
                <c:pt idx="13636">
                  <c:v>1.6033819999999999</c:v>
                </c:pt>
                <c:pt idx="13637">
                  <c:v>1.606439</c:v>
                </c:pt>
                <c:pt idx="13638">
                  <c:v>1.601003</c:v>
                </c:pt>
                <c:pt idx="13639">
                  <c:v>1.6041120000000002</c:v>
                </c:pt>
                <c:pt idx="13640">
                  <c:v>1.6050059999999999</c:v>
                </c:pt>
                <c:pt idx="13641">
                  <c:v>1.6022150000000002</c:v>
                </c:pt>
                <c:pt idx="13642">
                  <c:v>1.6051929999999999</c:v>
                </c:pt>
                <c:pt idx="13643">
                  <c:v>1.609146</c:v>
                </c:pt>
                <c:pt idx="13644">
                  <c:v>1.609038</c:v>
                </c:pt>
                <c:pt idx="13645">
                  <c:v>1.6081460000000001</c:v>
                </c:pt>
                <c:pt idx="13646">
                  <c:v>1.611199</c:v>
                </c:pt>
                <c:pt idx="13647">
                  <c:v>1.6090650000000002</c:v>
                </c:pt>
                <c:pt idx="13648">
                  <c:v>1.606592</c:v>
                </c:pt>
                <c:pt idx="13649">
                  <c:v>1.6072470000000001</c:v>
                </c:pt>
                <c:pt idx="13650">
                  <c:v>1.6062789999999998</c:v>
                </c:pt>
                <c:pt idx="13651">
                  <c:v>1.6045539999999998</c:v>
                </c:pt>
                <c:pt idx="13652">
                  <c:v>1.603113</c:v>
                </c:pt>
                <c:pt idx="13653">
                  <c:v>1.6072380000000002</c:v>
                </c:pt>
                <c:pt idx="13654">
                  <c:v>1.6042860000000001</c:v>
                </c:pt>
                <c:pt idx="13655">
                  <c:v>1.60358</c:v>
                </c:pt>
                <c:pt idx="13656">
                  <c:v>1.6164559999999999</c:v>
                </c:pt>
                <c:pt idx="13657">
                  <c:v>1.6128879999999999</c:v>
                </c:pt>
                <c:pt idx="13658">
                  <c:v>1.6079310000000002</c:v>
                </c:pt>
                <c:pt idx="13659">
                  <c:v>1.6206990000000001</c:v>
                </c:pt>
                <c:pt idx="13660">
                  <c:v>1.619856</c:v>
                </c:pt>
                <c:pt idx="13661">
                  <c:v>1.6058129999999999</c:v>
                </c:pt>
                <c:pt idx="13662">
                  <c:v>1.6066579999999999</c:v>
                </c:pt>
                <c:pt idx="13663">
                  <c:v>1.6120519999999998</c:v>
                </c:pt>
                <c:pt idx="13664">
                  <c:v>1.6140249999999998</c:v>
                </c:pt>
                <c:pt idx="13665">
                  <c:v>1.6178849999999998</c:v>
                </c:pt>
                <c:pt idx="13666">
                  <c:v>1.6070859999999998</c:v>
                </c:pt>
                <c:pt idx="13667">
                  <c:v>1.5956079999999999</c:v>
                </c:pt>
                <c:pt idx="13668">
                  <c:v>1.6066129999999998</c:v>
                </c:pt>
                <c:pt idx="13669">
                  <c:v>1.6135039999999998</c:v>
                </c:pt>
                <c:pt idx="13670">
                  <c:v>1.6084550000000002</c:v>
                </c:pt>
                <c:pt idx="13671">
                  <c:v>1.6051389999999999</c:v>
                </c:pt>
                <c:pt idx="13672">
                  <c:v>1.6079750000000002</c:v>
                </c:pt>
                <c:pt idx="13673">
                  <c:v>1.6143339999999999</c:v>
                </c:pt>
                <c:pt idx="13674">
                  <c:v>1.6136210000000002</c:v>
                </c:pt>
                <c:pt idx="13675">
                  <c:v>1.6130460000000002</c:v>
                </c:pt>
                <c:pt idx="13676">
                  <c:v>1.6136720000000002</c:v>
                </c:pt>
                <c:pt idx="13677">
                  <c:v>1.6072630000000001</c:v>
                </c:pt>
                <c:pt idx="13678">
                  <c:v>1.606846</c:v>
                </c:pt>
                <c:pt idx="13679">
                  <c:v>1.613321</c:v>
                </c:pt>
                <c:pt idx="13680">
                  <c:v>1.6140750000000001</c:v>
                </c:pt>
                <c:pt idx="13681">
                  <c:v>1.6114679999999999</c:v>
                </c:pt>
                <c:pt idx="13682">
                  <c:v>1.6151650000000002</c:v>
                </c:pt>
                <c:pt idx="13683">
                  <c:v>1.6144630000000002</c:v>
                </c:pt>
                <c:pt idx="13684">
                  <c:v>1.6082529999999999</c:v>
                </c:pt>
                <c:pt idx="13685">
                  <c:v>1.612133</c:v>
                </c:pt>
                <c:pt idx="13686">
                  <c:v>1.6140840000000001</c:v>
                </c:pt>
                <c:pt idx="13687">
                  <c:v>1.6043409999999998</c:v>
                </c:pt>
                <c:pt idx="13688">
                  <c:v>1.6021299999999998</c:v>
                </c:pt>
                <c:pt idx="13689">
                  <c:v>1.6074630000000001</c:v>
                </c:pt>
                <c:pt idx="13690">
                  <c:v>1.6122670000000001</c:v>
                </c:pt>
                <c:pt idx="13691">
                  <c:v>1.6198610000000002</c:v>
                </c:pt>
                <c:pt idx="13692">
                  <c:v>1.6223580000000002</c:v>
                </c:pt>
                <c:pt idx="13693">
                  <c:v>1.6122990000000001</c:v>
                </c:pt>
                <c:pt idx="13694">
                  <c:v>1.6091419999999999</c:v>
                </c:pt>
                <c:pt idx="13695">
                  <c:v>1.6200399999999999</c:v>
                </c:pt>
                <c:pt idx="13696">
                  <c:v>1.620784</c:v>
                </c:pt>
                <c:pt idx="13697">
                  <c:v>1.6179990000000002</c:v>
                </c:pt>
                <c:pt idx="13698">
                  <c:v>1.6229399999999998</c:v>
                </c:pt>
                <c:pt idx="13699">
                  <c:v>1.6217899999999998</c:v>
                </c:pt>
                <c:pt idx="13700">
                  <c:v>1.6161089999999998</c:v>
                </c:pt>
                <c:pt idx="13701">
                  <c:v>1.6170960000000001</c:v>
                </c:pt>
                <c:pt idx="13702">
                  <c:v>1.6213500000000001</c:v>
                </c:pt>
                <c:pt idx="13703">
                  <c:v>1.6128960000000001</c:v>
                </c:pt>
                <c:pt idx="13704">
                  <c:v>1.6087750000000001</c:v>
                </c:pt>
                <c:pt idx="13705">
                  <c:v>1.621683</c:v>
                </c:pt>
                <c:pt idx="13706">
                  <c:v>1.6218650000000001</c:v>
                </c:pt>
                <c:pt idx="13707">
                  <c:v>1.6126990000000001</c:v>
                </c:pt>
                <c:pt idx="13708">
                  <c:v>1.6121599999999998</c:v>
                </c:pt>
                <c:pt idx="13709">
                  <c:v>1.6170140000000002</c:v>
                </c:pt>
                <c:pt idx="13710">
                  <c:v>1.6184229999999999</c:v>
                </c:pt>
                <c:pt idx="13711">
                  <c:v>1.616927</c:v>
                </c:pt>
                <c:pt idx="13712">
                  <c:v>1.616914</c:v>
                </c:pt>
                <c:pt idx="13713">
                  <c:v>1.6118239999999999</c:v>
                </c:pt>
                <c:pt idx="13714">
                  <c:v>1.6080800000000002</c:v>
                </c:pt>
                <c:pt idx="13715">
                  <c:v>1.612895</c:v>
                </c:pt>
                <c:pt idx="13716">
                  <c:v>1.6132819999999999</c:v>
                </c:pt>
                <c:pt idx="13717">
                  <c:v>1.6131600000000001</c:v>
                </c:pt>
                <c:pt idx="13718">
                  <c:v>1.6194410000000001</c:v>
                </c:pt>
                <c:pt idx="13719">
                  <c:v>1.6213470000000001</c:v>
                </c:pt>
                <c:pt idx="13720">
                  <c:v>1.6198939999999999</c:v>
                </c:pt>
                <c:pt idx="13721">
                  <c:v>1.626633</c:v>
                </c:pt>
                <c:pt idx="13722">
                  <c:v>1.6288610000000001</c:v>
                </c:pt>
                <c:pt idx="13723">
                  <c:v>1.6197659999999998</c:v>
                </c:pt>
                <c:pt idx="13724">
                  <c:v>1.6203059999999998</c:v>
                </c:pt>
                <c:pt idx="13725">
                  <c:v>1.6301670000000001</c:v>
                </c:pt>
                <c:pt idx="13726">
                  <c:v>1.6285059999999998</c:v>
                </c:pt>
                <c:pt idx="13727">
                  <c:v>1.6175290000000002</c:v>
                </c:pt>
                <c:pt idx="13728">
                  <c:v>1.61694</c:v>
                </c:pt>
                <c:pt idx="13729">
                  <c:v>1.619281</c:v>
                </c:pt>
                <c:pt idx="13730">
                  <c:v>1.6126589999999998</c:v>
                </c:pt>
                <c:pt idx="13731">
                  <c:v>1.6172140000000002</c:v>
                </c:pt>
                <c:pt idx="13732">
                  <c:v>1.6236489999999999</c:v>
                </c:pt>
                <c:pt idx="13733">
                  <c:v>1.6162019999999999</c:v>
                </c:pt>
                <c:pt idx="13734">
                  <c:v>1.6172800000000001</c:v>
                </c:pt>
                <c:pt idx="13735">
                  <c:v>1.6244170000000002</c:v>
                </c:pt>
                <c:pt idx="13736">
                  <c:v>1.6205370000000001</c:v>
                </c:pt>
                <c:pt idx="13737">
                  <c:v>1.616889</c:v>
                </c:pt>
                <c:pt idx="13738">
                  <c:v>1.6199319999999999</c:v>
                </c:pt>
                <c:pt idx="13739">
                  <c:v>1.618055</c:v>
                </c:pt>
                <c:pt idx="13740">
                  <c:v>1.6142660000000002</c:v>
                </c:pt>
                <c:pt idx="13741">
                  <c:v>1.6243449999999999</c:v>
                </c:pt>
                <c:pt idx="13742">
                  <c:v>1.632393</c:v>
                </c:pt>
                <c:pt idx="13743">
                  <c:v>1.625848</c:v>
                </c:pt>
                <c:pt idx="13744">
                  <c:v>1.6235189999999999</c:v>
                </c:pt>
                <c:pt idx="13745">
                  <c:v>1.6259920000000001</c:v>
                </c:pt>
                <c:pt idx="13746">
                  <c:v>1.6200809999999999</c:v>
                </c:pt>
                <c:pt idx="13747">
                  <c:v>1.6173980000000001</c:v>
                </c:pt>
                <c:pt idx="13748">
                  <c:v>1.6255670000000002</c:v>
                </c:pt>
                <c:pt idx="13749">
                  <c:v>1.6241089999999998</c:v>
                </c:pt>
                <c:pt idx="13750">
                  <c:v>1.6194280000000001</c:v>
                </c:pt>
                <c:pt idx="13751">
                  <c:v>1.6273490000000002</c:v>
                </c:pt>
                <c:pt idx="13752">
                  <c:v>1.6298119999999998</c:v>
                </c:pt>
                <c:pt idx="13753">
                  <c:v>1.6229939999999998</c:v>
                </c:pt>
                <c:pt idx="13754">
                  <c:v>1.6221299999999998</c:v>
                </c:pt>
                <c:pt idx="13755">
                  <c:v>1.626557</c:v>
                </c:pt>
                <c:pt idx="13756">
                  <c:v>1.626366</c:v>
                </c:pt>
                <c:pt idx="13757">
                  <c:v>1.6255410000000001</c:v>
                </c:pt>
                <c:pt idx="13758">
                  <c:v>1.6271650000000002</c:v>
                </c:pt>
                <c:pt idx="13759">
                  <c:v>1.6189770000000001</c:v>
                </c:pt>
                <c:pt idx="13760">
                  <c:v>1.6161439999999998</c:v>
                </c:pt>
                <c:pt idx="13761">
                  <c:v>1.628425</c:v>
                </c:pt>
                <c:pt idx="13762">
                  <c:v>1.6296330000000001</c:v>
                </c:pt>
                <c:pt idx="13763">
                  <c:v>1.6213790000000001</c:v>
                </c:pt>
                <c:pt idx="13764">
                  <c:v>1.6215739999999998</c:v>
                </c:pt>
                <c:pt idx="13765">
                  <c:v>1.6275710000000001</c:v>
                </c:pt>
                <c:pt idx="13766">
                  <c:v>1.6266400000000001</c:v>
                </c:pt>
                <c:pt idx="13767">
                  <c:v>1.627068</c:v>
                </c:pt>
                <c:pt idx="13768">
                  <c:v>1.6342729999999999</c:v>
                </c:pt>
                <c:pt idx="13769">
                  <c:v>1.6286800000000001</c:v>
                </c:pt>
                <c:pt idx="13770">
                  <c:v>1.6210140000000002</c:v>
                </c:pt>
                <c:pt idx="13771">
                  <c:v>1.6253120000000001</c:v>
                </c:pt>
                <c:pt idx="13772">
                  <c:v>1.6276540000000002</c:v>
                </c:pt>
                <c:pt idx="13773">
                  <c:v>1.625178</c:v>
                </c:pt>
                <c:pt idx="13774">
                  <c:v>1.6271939999999998</c:v>
                </c:pt>
                <c:pt idx="13775">
                  <c:v>1.6297450000000002</c:v>
                </c:pt>
                <c:pt idx="13776">
                  <c:v>1.627672</c:v>
                </c:pt>
                <c:pt idx="13777">
                  <c:v>1.633006</c:v>
                </c:pt>
                <c:pt idx="13778">
                  <c:v>1.6344880000000002</c:v>
                </c:pt>
                <c:pt idx="13779">
                  <c:v>1.6244540000000001</c:v>
                </c:pt>
                <c:pt idx="13780">
                  <c:v>1.629067</c:v>
                </c:pt>
                <c:pt idx="13781">
                  <c:v>1.6353240000000002</c:v>
                </c:pt>
                <c:pt idx="13782">
                  <c:v>1.6269779999999998</c:v>
                </c:pt>
                <c:pt idx="13783">
                  <c:v>1.632031</c:v>
                </c:pt>
                <c:pt idx="13784">
                  <c:v>1.6439149999999998</c:v>
                </c:pt>
                <c:pt idx="13785">
                  <c:v>1.6321659999999998</c:v>
                </c:pt>
                <c:pt idx="13786">
                  <c:v>1.6195789999999999</c:v>
                </c:pt>
                <c:pt idx="13787">
                  <c:v>1.6297480000000002</c:v>
                </c:pt>
                <c:pt idx="13788">
                  <c:v>1.6327210000000001</c:v>
                </c:pt>
                <c:pt idx="13789">
                  <c:v>1.6235369999999998</c:v>
                </c:pt>
                <c:pt idx="13790">
                  <c:v>1.6298460000000001</c:v>
                </c:pt>
                <c:pt idx="13791">
                  <c:v>1.633537</c:v>
                </c:pt>
                <c:pt idx="13792">
                  <c:v>1.6224690000000002</c:v>
                </c:pt>
                <c:pt idx="13793">
                  <c:v>1.6243910000000001</c:v>
                </c:pt>
                <c:pt idx="13794">
                  <c:v>1.637378</c:v>
                </c:pt>
                <c:pt idx="13795">
                  <c:v>1.637003</c:v>
                </c:pt>
                <c:pt idx="13796">
                  <c:v>1.6259679999999999</c:v>
                </c:pt>
                <c:pt idx="13797">
                  <c:v>1.6243590000000001</c:v>
                </c:pt>
                <c:pt idx="13798">
                  <c:v>1.626376</c:v>
                </c:pt>
                <c:pt idx="13799">
                  <c:v>1.6292070000000001</c:v>
                </c:pt>
                <c:pt idx="13800">
                  <c:v>1.635713</c:v>
                </c:pt>
                <c:pt idx="13801">
                  <c:v>1.6292740000000001</c:v>
                </c:pt>
                <c:pt idx="13802">
                  <c:v>1.6242329999999998</c:v>
                </c:pt>
                <c:pt idx="13803">
                  <c:v>1.635726</c:v>
                </c:pt>
                <c:pt idx="13804">
                  <c:v>1.6452939999999998</c:v>
                </c:pt>
                <c:pt idx="13805">
                  <c:v>1.6397179999999998</c:v>
                </c:pt>
                <c:pt idx="13806">
                  <c:v>1.6355590000000002</c:v>
                </c:pt>
                <c:pt idx="13807">
                  <c:v>1.6414939999999998</c:v>
                </c:pt>
                <c:pt idx="13808">
                  <c:v>1.6392229999999999</c:v>
                </c:pt>
                <c:pt idx="13809">
                  <c:v>1.6350090000000002</c:v>
                </c:pt>
                <c:pt idx="13810">
                  <c:v>1.6354579999999999</c:v>
                </c:pt>
                <c:pt idx="13811">
                  <c:v>1.6317759999999999</c:v>
                </c:pt>
                <c:pt idx="13812">
                  <c:v>1.6302729999999999</c:v>
                </c:pt>
                <c:pt idx="13813">
                  <c:v>1.6325530000000001</c:v>
                </c:pt>
                <c:pt idx="13814">
                  <c:v>1.6347710000000002</c:v>
                </c:pt>
                <c:pt idx="13815">
                  <c:v>1.632485</c:v>
                </c:pt>
                <c:pt idx="13816">
                  <c:v>1.6308660000000001</c:v>
                </c:pt>
                <c:pt idx="13817">
                  <c:v>1.6343329999999998</c:v>
                </c:pt>
                <c:pt idx="13818">
                  <c:v>1.6319940000000002</c:v>
                </c:pt>
                <c:pt idx="13819">
                  <c:v>1.6313870000000001</c:v>
                </c:pt>
                <c:pt idx="13820">
                  <c:v>1.6371799999999999</c:v>
                </c:pt>
                <c:pt idx="13821">
                  <c:v>1.6357499999999998</c:v>
                </c:pt>
                <c:pt idx="13822">
                  <c:v>1.6282429999999999</c:v>
                </c:pt>
                <c:pt idx="13823">
                  <c:v>1.6285560000000001</c:v>
                </c:pt>
                <c:pt idx="13824">
                  <c:v>1.636431</c:v>
                </c:pt>
                <c:pt idx="13825">
                  <c:v>1.6365349999999999</c:v>
                </c:pt>
                <c:pt idx="13826">
                  <c:v>1.633397</c:v>
                </c:pt>
                <c:pt idx="13827">
                  <c:v>1.637343</c:v>
                </c:pt>
                <c:pt idx="13828">
                  <c:v>1.6379790000000001</c:v>
                </c:pt>
                <c:pt idx="13829">
                  <c:v>1.6365989999999999</c:v>
                </c:pt>
                <c:pt idx="13830">
                  <c:v>1.6413449999999998</c:v>
                </c:pt>
                <c:pt idx="13831">
                  <c:v>1.6440709999999998</c:v>
                </c:pt>
                <c:pt idx="13832">
                  <c:v>1.6387309999999999</c:v>
                </c:pt>
                <c:pt idx="13833">
                  <c:v>1.636234</c:v>
                </c:pt>
                <c:pt idx="13834">
                  <c:v>1.6352929999999999</c:v>
                </c:pt>
                <c:pt idx="13835">
                  <c:v>1.62737</c:v>
                </c:pt>
                <c:pt idx="13836">
                  <c:v>1.6358640000000002</c:v>
                </c:pt>
                <c:pt idx="13837">
                  <c:v>1.649448</c:v>
                </c:pt>
                <c:pt idx="13838">
                  <c:v>1.6453259999999998</c:v>
                </c:pt>
                <c:pt idx="13839">
                  <c:v>1.6407219999999998</c:v>
                </c:pt>
                <c:pt idx="13840">
                  <c:v>1.6439309999999998</c:v>
                </c:pt>
                <c:pt idx="13841">
                  <c:v>1.645146</c:v>
                </c:pt>
                <c:pt idx="13842">
                  <c:v>1.6412089999999999</c:v>
                </c:pt>
                <c:pt idx="13843">
                  <c:v>1.6467610000000001</c:v>
                </c:pt>
                <c:pt idx="13844">
                  <c:v>1.6485180000000001</c:v>
                </c:pt>
                <c:pt idx="13845">
                  <c:v>1.6301359999999998</c:v>
                </c:pt>
                <c:pt idx="13846">
                  <c:v>1.6262259999999999</c:v>
                </c:pt>
                <c:pt idx="13847">
                  <c:v>1.637276</c:v>
                </c:pt>
                <c:pt idx="13848">
                  <c:v>1.6359349999999999</c:v>
                </c:pt>
                <c:pt idx="13849">
                  <c:v>1.6361150000000002</c:v>
                </c:pt>
                <c:pt idx="13850">
                  <c:v>1.6445850000000002</c:v>
                </c:pt>
                <c:pt idx="13851">
                  <c:v>1.6405639999999999</c:v>
                </c:pt>
                <c:pt idx="13852">
                  <c:v>1.6336149999999998</c:v>
                </c:pt>
                <c:pt idx="13853">
                  <c:v>1.6443089999999998</c:v>
                </c:pt>
                <c:pt idx="13854">
                  <c:v>1.6456870000000001</c:v>
                </c:pt>
                <c:pt idx="13855">
                  <c:v>1.6320990000000002</c:v>
                </c:pt>
                <c:pt idx="13856">
                  <c:v>1.6346590000000001</c:v>
                </c:pt>
                <c:pt idx="13857">
                  <c:v>1.6407630000000002</c:v>
                </c:pt>
                <c:pt idx="13858">
                  <c:v>1.6391969999999998</c:v>
                </c:pt>
                <c:pt idx="13859">
                  <c:v>1.640819</c:v>
                </c:pt>
                <c:pt idx="13860">
                  <c:v>1.6455500000000001</c:v>
                </c:pt>
                <c:pt idx="13861">
                  <c:v>1.6472579999999999</c:v>
                </c:pt>
                <c:pt idx="13862">
                  <c:v>1.6475629999999999</c:v>
                </c:pt>
                <c:pt idx="13863">
                  <c:v>1.6493579999999999</c:v>
                </c:pt>
                <c:pt idx="13864">
                  <c:v>1.6473369999999998</c:v>
                </c:pt>
                <c:pt idx="13865">
                  <c:v>1.6468970000000001</c:v>
                </c:pt>
                <c:pt idx="13866">
                  <c:v>1.650585</c:v>
                </c:pt>
                <c:pt idx="13867">
                  <c:v>1.6484740000000002</c:v>
                </c:pt>
                <c:pt idx="13868">
                  <c:v>1.6453329999999999</c:v>
                </c:pt>
                <c:pt idx="13869">
                  <c:v>1.6478709999999999</c:v>
                </c:pt>
                <c:pt idx="13870">
                  <c:v>1.649851</c:v>
                </c:pt>
                <c:pt idx="13871">
                  <c:v>1.6434530000000001</c:v>
                </c:pt>
                <c:pt idx="13872">
                  <c:v>1.638036</c:v>
                </c:pt>
                <c:pt idx="13873">
                  <c:v>1.6436250000000001</c:v>
                </c:pt>
                <c:pt idx="13874">
                  <c:v>1.6436160000000002</c:v>
                </c:pt>
                <c:pt idx="13875">
                  <c:v>1.6384150000000002</c:v>
                </c:pt>
                <c:pt idx="13876">
                  <c:v>1.6394169999999999</c:v>
                </c:pt>
                <c:pt idx="13877">
                  <c:v>1.6398350000000002</c:v>
                </c:pt>
                <c:pt idx="13878">
                  <c:v>1.6379990000000002</c:v>
                </c:pt>
                <c:pt idx="13879">
                  <c:v>1.6371570000000002</c:v>
                </c:pt>
                <c:pt idx="13880">
                  <c:v>1.6437740000000001</c:v>
                </c:pt>
                <c:pt idx="13881">
                  <c:v>1.6438510000000002</c:v>
                </c:pt>
                <c:pt idx="13882">
                  <c:v>1.6403500000000002</c:v>
                </c:pt>
                <c:pt idx="13883">
                  <c:v>1.6444730000000001</c:v>
                </c:pt>
                <c:pt idx="13884">
                  <c:v>1.643907</c:v>
                </c:pt>
                <c:pt idx="13885">
                  <c:v>1.6481140000000001</c:v>
                </c:pt>
                <c:pt idx="13886">
                  <c:v>1.6547489999999998</c:v>
                </c:pt>
                <c:pt idx="13887">
                  <c:v>1.6521669999999999</c:v>
                </c:pt>
                <c:pt idx="13888">
                  <c:v>1.6517309999999998</c:v>
                </c:pt>
                <c:pt idx="13889">
                  <c:v>1.6541049999999999</c:v>
                </c:pt>
                <c:pt idx="13890">
                  <c:v>1.6546609999999999</c:v>
                </c:pt>
                <c:pt idx="13891">
                  <c:v>1.6490610000000001</c:v>
                </c:pt>
                <c:pt idx="13892">
                  <c:v>1.64751</c:v>
                </c:pt>
                <c:pt idx="13893">
                  <c:v>1.6504669999999999</c:v>
                </c:pt>
                <c:pt idx="13894">
                  <c:v>1.6458170000000001</c:v>
                </c:pt>
                <c:pt idx="13895">
                  <c:v>1.6442450000000002</c:v>
                </c:pt>
                <c:pt idx="13896">
                  <c:v>1.6489829999999999</c:v>
                </c:pt>
                <c:pt idx="13897">
                  <c:v>1.6488360000000002</c:v>
                </c:pt>
                <c:pt idx="13898">
                  <c:v>1.6441319999999999</c:v>
                </c:pt>
                <c:pt idx="13899">
                  <c:v>1.6478480000000002</c:v>
                </c:pt>
                <c:pt idx="13900">
                  <c:v>1.6531220000000002</c:v>
                </c:pt>
                <c:pt idx="13901">
                  <c:v>1.6472820000000001</c:v>
                </c:pt>
                <c:pt idx="13902">
                  <c:v>1.6471149999999999</c:v>
                </c:pt>
                <c:pt idx="13903">
                  <c:v>1.6492369999999998</c:v>
                </c:pt>
                <c:pt idx="13904">
                  <c:v>1.6447189999999998</c:v>
                </c:pt>
                <c:pt idx="13905">
                  <c:v>1.6475900000000001</c:v>
                </c:pt>
                <c:pt idx="13906">
                  <c:v>1.6510509999999998</c:v>
                </c:pt>
                <c:pt idx="13907">
                  <c:v>1.6471420000000001</c:v>
                </c:pt>
                <c:pt idx="13908">
                  <c:v>1.6437740000000001</c:v>
                </c:pt>
                <c:pt idx="13909">
                  <c:v>1.6475200000000001</c:v>
                </c:pt>
                <c:pt idx="13910">
                  <c:v>1.6520809999999999</c:v>
                </c:pt>
                <c:pt idx="13911">
                  <c:v>1.649708</c:v>
                </c:pt>
                <c:pt idx="13912">
                  <c:v>1.6550539999999998</c:v>
                </c:pt>
                <c:pt idx="13913">
                  <c:v>1.6599840000000001</c:v>
                </c:pt>
                <c:pt idx="13914">
                  <c:v>1.6534939999999998</c:v>
                </c:pt>
                <c:pt idx="13915">
                  <c:v>1.6516109999999999</c:v>
                </c:pt>
                <c:pt idx="13916">
                  <c:v>1.6536650000000002</c:v>
                </c:pt>
                <c:pt idx="13917">
                  <c:v>1.6489859999999998</c:v>
                </c:pt>
                <c:pt idx="13918">
                  <c:v>1.648946</c:v>
                </c:pt>
                <c:pt idx="13919">
                  <c:v>1.6566619999999999</c:v>
                </c:pt>
                <c:pt idx="13920">
                  <c:v>1.651443</c:v>
                </c:pt>
                <c:pt idx="13921">
                  <c:v>1.6440809999999999</c:v>
                </c:pt>
                <c:pt idx="13922">
                  <c:v>1.6479050000000002</c:v>
                </c:pt>
                <c:pt idx="13923">
                  <c:v>1.645912</c:v>
                </c:pt>
                <c:pt idx="13924">
                  <c:v>1.6472410000000002</c:v>
                </c:pt>
                <c:pt idx="13925">
                  <c:v>1.6586599999999998</c:v>
                </c:pt>
                <c:pt idx="13926">
                  <c:v>1.658938</c:v>
                </c:pt>
                <c:pt idx="13927">
                  <c:v>1.647529</c:v>
                </c:pt>
                <c:pt idx="13928">
                  <c:v>1.651205</c:v>
                </c:pt>
                <c:pt idx="13929">
                  <c:v>1.6633520000000002</c:v>
                </c:pt>
                <c:pt idx="13930">
                  <c:v>1.6529880000000001</c:v>
                </c:pt>
                <c:pt idx="13931">
                  <c:v>1.6478320000000002</c:v>
                </c:pt>
                <c:pt idx="13932">
                  <c:v>1.6592570000000002</c:v>
                </c:pt>
                <c:pt idx="13933">
                  <c:v>1.6575630000000001</c:v>
                </c:pt>
                <c:pt idx="13934">
                  <c:v>1.6516350000000002</c:v>
                </c:pt>
                <c:pt idx="13935">
                  <c:v>1.6562410000000001</c:v>
                </c:pt>
                <c:pt idx="13936">
                  <c:v>1.6576909999999998</c:v>
                </c:pt>
                <c:pt idx="13937">
                  <c:v>1.6535129999999998</c:v>
                </c:pt>
                <c:pt idx="13938">
                  <c:v>1.6576759999999999</c:v>
                </c:pt>
                <c:pt idx="13939">
                  <c:v>1.6602969999999999</c:v>
                </c:pt>
                <c:pt idx="13940">
                  <c:v>1.6532779999999998</c:v>
                </c:pt>
                <c:pt idx="13941">
                  <c:v>1.6549580000000002</c:v>
                </c:pt>
                <c:pt idx="13942">
                  <c:v>1.6617449999999998</c:v>
                </c:pt>
                <c:pt idx="13943">
                  <c:v>1.6527219999999998</c:v>
                </c:pt>
                <c:pt idx="13944">
                  <c:v>1.6431049999999998</c:v>
                </c:pt>
                <c:pt idx="13945">
                  <c:v>1.6497220000000001</c:v>
                </c:pt>
                <c:pt idx="13946">
                  <c:v>1.6559650000000001</c:v>
                </c:pt>
                <c:pt idx="13947">
                  <c:v>1.6527470000000002</c:v>
                </c:pt>
                <c:pt idx="13948">
                  <c:v>1.6594760000000002</c:v>
                </c:pt>
                <c:pt idx="13949">
                  <c:v>1.6694990000000001</c:v>
                </c:pt>
                <c:pt idx="13950">
                  <c:v>1.6614330000000002</c:v>
                </c:pt>
                <c:pt idx="13951">
                  <c:v>1.6588229999999999</c:v>
                </c:pt>
                <c:pt idx="13952">
                  <c:v>1.6655890000000002</c:v>
                </c:pt>
                <c:pt idx="13953">
                  <c:v>1.6620810000000001</c:v>
                </c:pt>
                <c:pt idx="13954">
                  <c:v>1.6580919999999999</c:v>
                </c:pt>
                <c:pt idx="13955">
                  <c:v>1.6638579999999998</c:v>
                </c:pt>
                <c:pt idx="13956">
                  <c:v>1.6641499999999998</c:v>
                </c:pt>
                <c:pt idx="13957">
                  <c:v>1.6505010000000002</c:v>
                </c:pt>
                <c:pt idx="13958">
                  <c:v>1.6520320000000002</c:v>
                </c:pt>
                <c:pt idx="13959">
                  <c:v>1.662134</c:v>
                </c:pt>
                <c:pt idx="13960">
                  <c:v>1.655405</c:v>
                </c:pt>
                <c:pt idx="13961">
                  <c:v>1.654153</c:v>
                </c:pt>
                <c:pt idx="13962">
                  <c:v>1.6575739999999999</c:v>
                </c:pt>
                <c:pt idx="13963">
                  <c:v>1.6505700000000001</c:v>
                </c:pt>
                <c:pt idx="13964">
                  <c:v>1.6515550000000001</c:v>
                </c:pt>
                <c:pt idx="13965">
                  <c:v>1.6614900000000001</c:v>
                </c:pt>
                <c:pt idx="13966">
                  <c:v>1.661467</c:v>
                </c:pt>
                <c:pt idx="13967">
                  <c:v>1.6579290000000002</c:v>
                </c:pt>
                <c:pt idx="13968">
                  <c:v>1.6612200000000001</c:v>
                </c:pt>
                <c:pt idx="13969">
                  <c:v>1.6570399999999998</c:v>
                </c:pt>
                <c:pt idx="13970">
                  <c:v>1.6519170000000001</c:v>
                </c:pt>
                <c:pt idx="13971">
                  <c:v>1.659243</c:v>
                </c:pt>
                <c:pt idx="13972">
                  <c:v>1.6611739999999999</c:v>
                </c:pt>
                <c:pt idx="13973">
                  <c:v>1.6599460000000001</c:v>
                </c:pt>
                <c:pt idx="13974">
                  <c:v>1.6649129999999999</c:v>
                </c:pt>
                <c:pt idx="13975">
                  <c:v>1.6669239999999999</c:v>
                </c:pt>
                <c:pt idx="13976">
                  <c:v>1.663948</c:v>
                </c:pt>
                <c:pt idx="13977">
                  <c:v>1.6629350000000001</c:v>
                </c:pt>
                <c:pt idx="13978">
                  <c:v>1.6666780000000001</c:v>
                </c:pt>
                <c:pt idx="13979">
                  <c:v>1.6642320000000002</c:v>
                </c:pt>
                <c:pt idx="13980">
                  <c:v>1.660145</c:v>
                </c:pt>
                <c:pt idx="13981">
                  <c:v>1.662674</c:v>
                </c:pt>
                <c:pt idx="13982">
                  <c:v>1.6616050000000002</c:v>
                </c:pt>
                <c:pt idx="13983">
                  <c:v>1.6619549999999998</c:v>
                </c:pt>
                <c:pt idx="13984">
                  <c:v>1.6712820000000002</c:v>
                </c:pt>
                <c:pt idx="13985">
                  <c:v>1.6721400000000002</c:v>
                </c:pt>
                <c:pt idx="13986">
                  <c:v>1.6582270000000001</c:v>
                </c:pt>
                <c:pt idx="13987">
                  <c:v>1.660059</c:v>
                </c:pt>
                <c:pt idx="13988">
                  <c:v>1.6665109999999999</c:v>
                </c:pt>
                <c:pt idx="13989">
                  <c:v>1.6548020000000001</c:v>
                </c:pt>
                <c:pt idx="13990">
                  <c:v>1.6566130000000001</c:v>
                </c:pt>
                <c:pt idx="13991">
                  <c:v>1.666871</c:v>
                </c:pt>
                <c:pt idx="13992">
                  <c:v>1.6612480000000001</c:v>
                </c:pt>
                <c:pt idx="13993">
                  <c:v>1.6583990000000002</c:v>
                </c:pt>
                <c:pt idx="13994">
                  <c:v>1.664323</c:v>
                </c:pt>
                <c:pt idx="13995">
                  <c:v>1.6654900000000001</c:v>
                </c:pt>
                <c:pt idx="13996">
                  <c:v>1.661896</c:v>
                </c:pt>
                <c:pt idx="13997">
                  <c:v>1.6647690000000002</c:v>
                </c:pt>
                <c:pt idx="13998">
                  <c:v>1.6669079999999998</c:v>
                </c:pt>
                <c:pt idx="13999">
                  <c:v>1.6611539999999998</c:v>
                </c:pt>
                <c:pt idx="14000">
                  <c:v>1.6652960000000001</c:v>
                </c:pt>
                <c:pt idx="14001">
                  <c:v>1.6717379999999999</c:v>
                </c:pt>
                <c:pt idx="14002">
                  <c:v>1.666344</c:v>
                </c:pt>
                <c:pt idx="14003">
                  <c:v>1.6606429999999999</c:v>
                </c:pt>
                <c:pt idx="14004">
                  <c:v>1.662919</c:v>
                </c:pt>
                <c:pt idx="14005">
                  <c:v>1.6631079999999998</c:v>
                </c:pt>
                <c:pt idx="14006">
                  <c:v>1.6603889999999999</c:v>
                </c:pt>
                <c:pt idx="14007">
                  <c:v>1.6691669999999998</c:v>
                </c:pt>
                <c:pt idx="14008">
                  <c:v>1.6729729999999998</c:v>
                </c:pt>
                <c:pt idx="14009">
                  <c:v>1.66526</c:v>
                </c:pt>
                <c:pt idx="14010">
                  <c:v>1.6679550000000001</c:v>
                </c:pt>
                <c:pt idx="14011">
                  <c:v>1.6721170000000001</c:v>
                </c:pt>
                <c:pt idx="14012">
                  <c:v>1.6718459999999999</c:v>
                </c:pt>
                <c:pt idx="14013">
                  <c:v>1.671243</c:v>
                </c:pt>
                <c:pt idx="14014">
                  <c:v>1.670563</c:v>
                </c:pt>
                <c:pt idx="14015">
                  <c:v>1.6677789999999999</c:v>
                </c:pt>
                <c:pt idx="14016">
                  <c:v>1.6634289999999998</c:v>
                </c:pt>
                <c:pt idx="14017">
                  <c:v>1.667516</c:v>
                </c:pt>
                <c:pt idx="14018">
                  <c:v>1.672736</c:v>
                </c:pt>
                <c:pt idx="14019">
                  <c:v>1.6725599999999998</c:v>
                </c:pt>
                <c:pt idx="14020">
                  <c:v>1.6703510000000001</c:v>
                </c:pt>
                <c:pt idx="14021">
                  <c:v>1.6672259999999999</c:v>
                </c:pt>
                <c:pt idx="14022">
                  <c:v>1.6663459999999999</c:v>
                </c:pt>
                <c:pt idx="14023">
                  <c:v>1.669079</c:v>
                </c:pt>
                <c:pt idx="14024">
                  <c:v>1.6714889999999998</c:v>
                </c:pt>
                <c:pt idx="14025">
                  <c:v>1.6667730000000001</c:v>
                </c:pt>
                <c:pt idx="14026">
                  <c:v>1.6682320000000002</c:v>
                </c:pt>
                <c:pt idx="14027">
                  <c:v>1.675643</c:v>
                </c:pt>
                <c:pt idx="14028">
                  <c:v>1.6676859999999998</c:v>
                </c:pt>
                <c:pt idx="14029">
                  <c:v>1.6633429999999998</c:v>
                </c:pt>
                <c:pt idx="14030">
                  <c:v>1.6717019999999998</c:v>
                </c:pt>
                <c:pt idx="14031">
                  <c:v>1.672329</c:v>
                </c:pt>
                <c:pt idx="14032">
                  <c:v>1.6716129999999998</c:v>
                </c:pt>
                <c:pt idx="14033">
                  <c:v>1.6764770000000002</c:v>
                </c:pt>
                <c:pt idx="14034">
                  <c:v>1.6731180000000001</c:v>
                </c:pt>
                <c:pt idx="14035">
                  <c:v>1.6667999999999998</c:v>
                </c:pt>
                <c:pt idx="14036">
                  <c:v>1.6762619999999999</c:v>
                </c:pt>
                <c:pt idx="14037">
                  <c:v>1.6796790000000001</c:v>
                </c:pt>
                <c:pt idx="14038">
                  <c:v>1.6676250000000001</c:v>
                </c:pt>
                <c:pt idx="14039">
                  <c:v>1.6729539999999998</c:v>
                </c:pt>
                <c:pt idx="14040">
                  <c:v>1.6796509999999998</c:v>
                </c:pt>
                <c:pt idx="14041">
                  <c:v>1.6704750000000002</c:v>
                </c:pt>
                <c:pt idx="14042">
                  <c:v>1.6685989999999999</c:v>
                </c:pt>
                <c:pt idx="14043">
                  <c:v>1.671001</c:v>
                </c:pt>
                <c:pt idx="14044">
                  <c:v>1.668787</c:v>
                </c:pt>
                <c:pt idx="14045">
                  <c:v>1.6676769999999999</c:v>
                </c:pt>
                <c:pt idx="14046">
                  <c:v>1.6689850000000002</c:v>
                </c:pt>
                <c:pt idx="14047">
                  <c:v>1.6661709999999998</c:v>
                </c:pt>
                <c:pt idx="14048">
                  <c:v>1.6656849999999999</c:v>
                </c:pt>
                <c:pt idx="14049">
                  <c:v>1.6728170000000002</c:v>
                </c:pt>
                <c:pt idx="14050">
                  <c:v>1.6706430000000001</c:v>
                </c:pt>
                <c:pt idx="14051">
                  <c:v>1.669292</c:v>
                </c:pt>
                <c:pt idx="14052">
                  <c:v>1.6764779999999999</c:v>
                </c:pt>
                <c:pt idx="14053">
                  <c:v>1.676444</c:v>
                </c:pt>
                <c:pt idx="14054">
                  <c:v>1.6753909999999999</c:v>
                </c:pt>
                <c:pt idx="14055">
                  <c:v>1.6773820000000002</c:v>
                </c:pt>
                <c:pt idx="14056">
                  <c:v>1.6742629999999998</c:v>
                </c:pt>
                <c:pt idx="14057">
                  <c:v>1.6697820000000001</c:v>
                </c:pt>
                <c:pt idx="14058">
                  <c:v>1.6756530000000001</c:v>
                </c:pt>
                <c:pt idx="14059">
                  <c:v>1.682382</c:v>
                </c:pt>
                <c:pt idx="14060">
                  <c:v>1.6772049999999998</c:v>
                </c:pt>
                <c:pt idx="14061">
                  <c:v>1.6755040000000001</c:v>
                </c:pt>
                <c:pt idx="14062">
                  <c:v>1.6806000000000001</c:v>
                </c:pt>
                <c:pt idx="14063">
                  <c:v>1.6789969999999999</c:v>
                </c:pt>
                <c:pt idx="14064">
                  <c:v>1.6722709999999998</c:v>
                </c:pt>
                <c:pt idx="14065">
                  <c:v>1.6748479999999999</c:v>
                </c:pt>
                <c:pt idx="14066">
                  <c:v>1.680876</c:v>
                </c:pt>
                <c:pt idx="14067">
                  <c:v>1.6752020000000001</c:v>
                </c:pt>
                <c:pt idx="14068">
                  <c:v>1.6783549999999998</c:v>
                </c:pt>
                <c:pt idx="14069">
                  <c:v>1.6846570000000001</c:v>
                </c:pt>
                <c:pt idx="14070">
                  <c:v>1.6762739999999998</c:v>
                </c:pt>
                <c:pt idx="14071">
                  <c:v>1.6736179999999998</c:v>
                </c:pt>
                <c:pt idx="14072">
                  <c:v>1.6805699999999999</c:v>
                </c:pt>
                <c:pt idx="14073">
                  <c:v>1.6818029999999999</c:v>
                </c:pt>
                <c:pt idx="14074">
                  <c:v>1.6758069999999998</c:v>
                </c:pt>
                <c:pt idx="14075">
                  <c:v>1.673708</c:v>
                </c:pt>
                <c:pt idx="14076">
                  <c:v>1.6728900000000002</c:v>
                </c:pt>
                <c:pt idx="14077">
                  <c:v>1.6734580000000001</c:v>
                </c:pt>
                <c:pt idx="14078">
                  <c:v>1.6812779999999998</c:v>
                </c:pt>
                <c:pt idx="14079">
                  <c:v>1.6801020000000002</c:v>
                </c:pt>
                <c:pt idx="14080">
                  <c:v>1.6729240000000001</c:v>
                </c:pt>
                <c:pt idx="14081">
                  <c:v>1.6731509999999998</c:v>
                </c:pt>
                <c:pt idx="14082">
                  <c:v>1.6769989999999999</c:v>
                </c:pt>
                <c:pt idx="14083">
                  <c:v>1.6787700000000001</c:v>
                </c:pt>
                <c:pt idx="14084">
                  <c:v>1.6840980000000001</c:v>
                </c:pt>
                <c:pt idx="14085">
                  <c:v>1.6892529999999999</c:v>
                </c:pt>
                <c:pt idx="14086">
                  <c:v>1.6832210000000001</c:v>
                </c:pt>
                <c:pt idx="14087">
                  <c:v>1.6794859999999998</c:v>
                </c:pt>
                <c:pt idx="14088">
                  <c:v>1.6852710000000002</c:v>
                </c:pt>
                <c:pt idx="14089">
                  <c:v>1.682007</c:v>
                </c:pt>
                <c:pt idx="14090">
                  <c:v>1.6769370000000001</c:v>
                </c:pt>
                <c:pt idx="14091">
                  <c:v>1.6780089999999999</c:v>
                </c:pt>
                <c:pt idx="14092">
                  <c:v>1.678566</c:v>
                </c:pt>
                <c:pt idx="14093">
                  <c:v>1.6780400000000002</c:v>
                </c:pt>
                <c:pt idx="14094">
                  <c:v>1.6781820000000001</c:v>
                </c:pt>
                <c:pt idx="14095">
                  <c:v>1.6838000000000002</c:v>
                </c:pt>
                <c:pt idx="14096">
                  <c:v>1.6849419999999999</c:v>
                </c:pt>
                <c:pt idx="14097">
                  <c:v>1.6805340000000002</c:v>
                </c:pt>
                <c:pt idx="14098">
                  <c:v>1.6837580000000001</c:v>
                </c:pt>
                <c:pt idx="14099">
                  <c:v>1.6798160000000002</c:v>
                </c:pt>
                <c:pt idx="14100">
                  <c:v>1.6750090000000002</c:v>
                </c:pt>
                <c:pt idx="14101">
                  <c:v>1.6854100000000001</c:v>
                </c:pt>
                <c:pt idx="14102">
                  <c:v>1.6877759999999999</c:v>
                </c:pt>
                <c:pt idx="14103">
                  <c:v>1.6775150000000001</c:v>
                </c:pt>
                <c:pt idx="14104">
                  <c:v>1.6803370000000002</c:v>
                </c:pt>
                <c:pt idx="14105">
                  <c:v>1.6868810000000001</c:v>
                </c:pt>
                <c:pt idx="14106">
                  <c:v>1.6772629999999999</c:v>
                </c:pt>
                <c:pt idx="14107">
                  <c:v>1.6762830000000002</c:v>
                </c:pt>
                <c:pt idx="14108">
                  <c:v>1.6859820000000001</c:v>
                </c:pt>
                <c:pt idx="14109">
                  <c:v>1.6839029999999999</c:v>
                </c:pt>
                <c:pt idx="14110">
                  <c:v>1.6832379999999998</c:v>
                </c:pt>
                <c:pt idx="14111">
                  <c:v>1.6861190000000001</c:v>
                </c:pt>
                <c:pt idx="14112">
                  <c:v>1.6791149999999999</c:v>
                </c:pt>
                <c:pt idx="14113">
                  <c:v>1.674229</c:v>
                </c:pt>
                <c:pt idx="14114">
                  <c:v>1.6846109999999999</c:v>
                </c:pt>
                <c:pt idx="14115">
                  <c:v>1.6916060000000002</c:v>
                </c:pt>
                <c:pt idx="14116">
                  <c:v>1.6903929999999998</c:v>
                </c:pt>
                <c:pt idx="14117">
                  <c:v>1.6972860000000001</c:v>
                </c:pt>
                <c:pt idx="14118">
                  <c:v>1.6967310000000002</c:v>
                </c:pt>
                <c:pt idx="14119">
                  <c:v>1.685311</c:v>
                </c:pt>
                <c:pt idx="14120">
                  <c:v>1.6845569999999999</c:v>
                </c:pt>
                <c:pt idx="14121">
                  <c:v>1.689076</c:v>
                </c:pt>
                <c:pt idx="14122">
                  <c:v>1.6864569999999999</c:v>
                </c:pt>
                <c:pt idx="14123">
                  <c:v>1.6849180000000001</c:v>
                </c:pt>
                <c:pt idx="14124">
                  <c:v>1.6904720000000002</c:v>
                </c:pt>
                <c:pt idx="14125">
                  <c:v>1.6859869999999999</c:v>
                </c:pt>
                <c:pt idx="14126">
                  <c:v>1.6745709999999998</c:v>
                </c:pt>
                <c:pt idx="14127">
                  <c:v>1.6794449999999999</c:v>
                </c:pt>
                <c:pt idx="14128">
                  <c:v>1.688348</c:v>
                </c:pt>
                <c:pt idx="14129">
                  <c:v>1.6847189999999999</c:v>
                </c:pt>
                <c:pt idx="14130">
                  <c:v>1.6795309999999999</c:v>
                </c:pt>
                <c:pt idx="14131">
                  <c:v>1.684186</c:v>
                </c:pt>
                <c:pt idx="14132">
                  <c:v>1.688345</c:v>
                </c:pt>
                <c:pt idx="14133">
                  <c:v>1.687252</c:v>
                </c:pt>
                <c:pt idx="14134">
                  <c:v>1.6890879999999999</c:v>
                </c:pt>
                <c:pt idx="14135">
                  <c:v>1.6859280000000001</c:v>
                </c:pt>
                <c:pt idx="14136">
                  <c:v>1.6872750000000001</c:v>
                </c:pt>
                <c:pt idx="14137">
                  <c:v>1.6948279999999998</c:v>
                </c:pt>
                <c:pt idx="14138">
                  <c:v>1.6896629999999999</c:v>
                </c:pt>
                <c:pt idx="14139">
                  <c:v>1.68615</c:v>
                </c:pt>
                <c:pt idx="14140">
                  <c:v>1.6910620000000001</c:v>
                </c:pt>
                <c:pt idx="14141">
                  <c:v>1.691856</c:v>
                </c:pt>
                <c:pt idx="14142">
                  <c:v>1.6881539999999999</c:v>
                </c:pt>
                <c:pt idx="14143">
                  <c:v>1.6923170000000001</c:v>
                </c:pt>
                <c:pt idx="14144">
                  <c:v>1.6974719999999999</c:v>
                </c:pt>
                <c:pt idx="14145">
                  <c:v>1.688307</c:v>
                </c:pt>
                <c:pt idx="14146">
                  <c:v>1.683818</c:v>
                </c:pt>
                <c:pt idx="14147">
                  <c:v>1.6894550000000002</c:v>
                </c:pt>
                <c:pt idx="14148">
                  <c:v>1.685378</c:v>
                </c:pt>
                <c:pt idx="14149">
                  <c:v>1.6815859999999998</c:v>
                </c:pt>
                <c:pt idx="14150">
                  <c:v>1.6878730000000002</c:v>
                </c:pt>
                <c:pt idx="14151">
                  <c:v>1.6897280000000001</c:v>
                </c:pt>
                <c:pt idx="14152">
                  <c:v>1.6856179999999998</c:v>
                </c:pt>
                <c:pt idx="14153">
                  <c:v>1.691757</c:v>
                </c:pt>
                <c:pt idx="14154">
                  <c:v>1.7000860000000002</c:v>
                </c:pt>
                <c:pt idx="14155">
                  <c:v>1.69536</c:v>
                </c:pt>
                <c:pt idx="14156">
                  <c:v>1.6914310000000001</c:v>
                </c:pt>
                <c:pt idx="14157">
                  <c:v>1.6911119999999999</c:v>
                </c:pt>
                <c:pt idx="14158">
                  <c:v>1.6882440000000001</c:v>
                </c:pt>
                <c:pt idx="14159">
                  <c:v>1.6893549999999999</c:v>
                </c:pt>
                <c:pt idx="14160">
                  <c:v>1.6938789999999999</c:v>
                </c:pt>
                <c:pt idx="14161">
                  <c:v>1.6892510000000001</c:v>
                </c:pt>
                <c:pt idx="14162">
                  <c:v>1.683824</c:v>
                </c:pt>
                <c:pt idx="14163">
                  <c:v>1.6978870000000001</c:v>
                </c:pt>
                <c:pt idx="14164">
                  <c:v>1.702979</c:v>
                </c:pt>
                <c:pt idx="14165">
                  <c:v>1.6893729999999998</c:v>
                </c:pt>
                <c:pt idx="14166">
                  <c:v>1.691881</c:v>
                </c:pt>
                <c:pt idx="14167">
                  <c:v>1.7034799999999999</c:v>
                </c:pt>
                <c:pt idx="14168">
                  <c:v>1.6994950000000002</c:v>
                </c:pt>
                <c:pt idx="14169">
                  <c:v>1.6908639999999999</c:v>
                </c:pt>
                <c:pt idx="14170">
                  <c:v>1.6973609999999999</c:v>
                </c:pt>
                <c:pt idx="14171">
                  <c:v>1.6986020000000002</c:v>
                </c:pt>
                <c:pt idx="14172">
                  <c:v>1.6878190000000002</c:v>
                </c:pt>
                <c:pt idx="14173">
                  <c:v>1.6958679999999999</c:v>
                </c:pt>
                <c:pt idx="14174">
                  <c:v>1.7012679999999998</c:v>
                </c:pt>
                <c:pt idx="14175">
                  <c:v>1.6893919999999998</c:v>
                </c:pt>
                <c:pt idx="14176">
                  <c:v>1.6908789999999998</c:v>
                </c:pt>
                <c:pt idx="14177">
                  <c:v>1.6964619999999999</c:v>
                </c:pt>
                <c:pt idx="14178">
                  <c:v>1.693276</c:v>
                </c:pt>
                <c:pt idx="14179">
                  <c:v>1.6939730000000002</c:v>
                </c:pt>
                <c:pt idx="14180">
                  <c:v>1.6994889999999998</c:v>
                </c:pt>
                <c:pt idx="14181">
                  <c:v>1.6971449999999999</c:v>
                </c:pt>
                <c:pt idx="14182">
                  <c:v>1.6904460000000001</c:v>
                </c:pt>
                <c:pt idx="14183">
                  <c:v>1.7004419999999998</c:v>
                </c:pt>
                <c:pt idx="14184">
                  <c:v>1.7056140000000002</c:v>
                </c:pt>
                <c:pt idx="14185">
                  <c:v>1.6947700000000001</c:v>
                </c:pt>
                <c:pt idx="14186">
                  <c:v>1.6955499999999999</c:v>
                </c:pt>
                <c:pt idx="14187">
                  <c:v>1.7030609999999999</c:v>
                </c:pt>
                <c:pt idx="14188">
                  <c:v>1.6956180000000001</c:v>
                </c:pt>
                <c:pt idx="14189">
                  <c:v>1.6870910000000001</c:v>
                </c:pt>
                <c:pt idx="14190">
                  <c:v>1.6942729999999999</c:v>
                </c:pt>
                <c:pt idx="14191">
                  <c:v>1.6960790000000001</c:v>
                </c:pt>
                <c:pt idx="14192">
                  <c:v>1.690741</c:v>
                </c:pt>
                <c:pt idx="14193">
                  <c:v>1.6951109999999998</c:v>
                </c:pt>
                <c:pt idx="14194">
                  <c:v>1.6969259999999999</c:v>
                </c:pt>
                <c:pt idx="14195">
                  <c:v>1.6948639999999999</c:v>
                </c:pt>
                <c:pt idx="14196">
                  <c:v>1.7023790000000001</c:v>
                </c:pt>
                <c:pt idx="14197">
                  <c:v>1.7070249999999998</c:v>
                </c:pt>
                <c:pt idx="14198">
                  <c:v>1.6974800000000001</c:v>
                </c:pt>
                <c:pt idx="14199">
                  <c:v>1.6933690000000001</c:v>
                </c:pt>
                <c:pt idx="14200">
                  <c:v>1.7015359999999999</c:v>
                </c:pt>
                <c:pt idx="14201">
                  <c:v>1.6981229999999998</c:v>
                </c:pt>
                <c:pt idx="14202">
                  <c:v>1.6935259999999999</c:v>
                </c:pt>
                <c:pt idx="14203">
                  <c:v>1.7007370000000002</c:v>
                </c:pt>
                <c:pt idx="14204">
                  <c:v>1.7014490000000002</c:v>
                </c:pt>
                <c:pt idx="14205">
                  <c:v>1.6960009999999999</c:v>
                </c:pt>
                <c:pt idx="14206">
                  <c:v>1.698134</c:v>
                </c:pt>
                <c:pt idx="14207">
                  <c:v>1.706874</c:v>
                </c:pt>
                <c:pt idx="14208">
                  <c:v>1.7063640000000002</c:v>
                </c:pt>
                <c:pt idx="14209">
                  <c:v>1.7014339999999999</c:v>
                </c:pt>
                <c:pt idx="14210">
                  <c:v>1.7049880000000002</c:v>
                </c:pt>
                <c:pt idx="14211">
                  <c:v>1.7013910000000001</c:v>
                </c:pt>
                <c:pt idx="14212">
                  <c:v>1.6926899999999998</c:v>
                </c:pt>
                <c:pt idx="14213">
                  <c:v>1.6977129999999998</c:v>
                </c:pt>
                <c:pt idx="14214">
                  <c:v>1.7056979999999999</c:v>
                </c:pt>
                <c:pt idx="14215">
                  <c:v>1.7020490000000001</c:v>
                </c:pt>
                <c:pt idx="14216">
                  <c:v>1.6986490000000001</c:v>
                </c:pt>
                <c:pt idx="14217">
                  <c:v>1.700189</c:v>
                </c:pt>
                <c:pt idx="14218">
                  <c:v>1.6928830000000001</c:v>
                </c:pt>
                <c:pt idx="14219">
                  <c:v>1.6902249999999999</c:v>
                </c:pt>
                <c:pt idx="14220">
                  <c:v>1.7049080000000001</c:v>
                </c:pt>
                <c:pt idx="14221">
                  <c:v>1.7141389999999999</c:v>
                </c:pt>
                <c:pt idx="14222">
                  <c:v>1.7073070000000001</c:v>
                </c:pt>
                <c:pt idx="14223">
                  <c:v>1.7024170000000001</c:v>
                </c:pt>
                <c:pt idx="14224">
                  <c:v>1.704602</c:v>
                </c:pt>
                <c:pt idx="14225">
                  <c:v>1.7006030000000001</c:v>
                </c:pt>
                <c:pt idx="14226">
                  <c:v>1.7006399999999999</c:v>
                </c:pt>
                <c:pt idx="14227">
                  <c:v>1.7099289999999998</c:v>
                </c:pt>
                <c:pt idx="14228">
                  <c:v>1.7061700000000002</c:v>
                </c:pt>
                <c:pt idx="14229">
                  <c:v>1.702966</c:v>
                </c:pt>
                <c:pt idx="14230">
                  <c:v>1.7121550000000001</c:v>
                </c:pt>
                <c:pt idx="14231">
                  <c:v>1.710226</c:v>
                </c:pt>
                <c:pt idx="14232">
                  <c:v>1.700612</c:v>
                </c:pt>
                <c:pt idx="14233">
                  <c:v>1.7019009999999999</c:v>
                </c:pt>
                <c:pt idx="14234">
                  <c:v>1.7050900000000002</c:v>
                </c:pt>
                <c:pt idx="14235">
                  <c:v>1.6967449999999999</c:v>
                </c:pt>
                <c:pt idx="14236">
                  <c:v>1.6983139999999999</c:v>
                </c:pt>
                <c:pt idx="14237">
                  <c:v>1.7104119999999998</c:v>
                </c:pt>
                <c:pt idx="14238">
                  <c:v>1.7044359999999998</c:v>
                </c:pt>
                <c:pt idx="14239">
                  <c:v>1.7010459999999998</c:v>
                </c:pt>
                <c:pt idx="14240">
                  <c:v>1.7070989999999999</c:v>
                </c:pt>
                <c:pt idx="14241">
                  <c:v>1.7054589999999998</c:v>
                </c:pt>
                <c:pt idx="14242">
                  <c:v>1.7043529999999998</c:v>
                </c:pt>
                <c:pt idx="14243">
                  <c:v>1.70913</c:v>
                </c:pt>
                <c:pt idx="14244">
                  <c:v>1.7090920000000001</c:v>
                </c:pt>
                <c:pt idx="14245">
                  <c:v>1.6993010000000002</c:v>
                </c:pt>
                <c:pt idx="14246">
                  <c:v>1.7010540000000001</c:v>
                </c:pt>
                <c:pt idx="14247">
                  <c:v>1.709638</c:v>
                </c:pt>
                <c:pt idx="14248">
                  <c:v>1.7022740000000001</c:v>
                </c:pt>
                <c:pt idx="14249">
                  <c:v>1.700332</c:v>
                </c:pt>
                <c:pt idx="14250">
                  <c:v>1.7115260000000001</c:v>
                </c:pt>
                <c:pt idx="14251">
                  <c:v>1.7106330000000001</c:v>
                </c:pt>
                <c:pt idx="14252">
                  <c:v>1.7055899999999999</c:v>
                </c:pt>
                <c:pt idx="14253">
                  <c:v>1.7144659999999998</c:v>
                </c:pt>
                <c:pt idx="14254">
                  <c:v>1.713543</c:v>
                </c:pt>
                <c:pt idx="14255">
                  <c:v>1.6979320000000002</c:v>
                </c:pt>
                <c:pt idx="14256">
                  <c:v>1.7026539999999999</c:v>
                </c:pt>
                <c:pt idx="14257">
                  <c:v>1.711884</c:v>
                </c:pt>
                <c:pt idx="14258">
                  <c:v>1.7031900000000002</c:v>
                </c:pt>
                <c:pt idx="14259">
                  <c:v>1.6993070000000001</c:v>
                </c:pt>
                <c:pt idx="14260">
                  <c:v>1.7048869999999998</c:v>
                </c:pt>
                <c:pt idx="14261">
                  <c:v>1.7112039999999999</c:v>
                </c:pt>
                <c:pt idx="14262">
                  <c:v>1.7165119999999998</c:v>
                </c:pt>
                <c:pt idx="14263">
                  <c:v>1.7194660000000002</c:v>
                </c:pt>
                <c:pt idx="14264">
                  <c:v>1.7130489999999998</c:v>
                </c:pt>
                <c:pt idx="14265">
                  <c:v>1.7068569999999998</c:v>
                </c:pt>
                <c:pt idx="14266">
                  <c:v>1.7156389999999999</c:v>
                </c:pt>
                <c:pt idx="14267">
                  <c:v>1.7185419999999998</c:v>
                </c:pt>
                <c:pt idx="14268">
                  <c:v>1.7084169999999999</c:v>
                </c:pt>
                <c:pt idx="14269">
                  <c:v>1.7087289999999999</c:v>
                </c:pt>
                <c:pt idx="14270">
                  <c:v>1.71915</c:v>
                </c:pt>
                <c:pt idx="14271">
                  <c:v>1.7162829999999998</c:v>
                </c:pt>
                <c:pt idx="14272">
                  <c:v>1.7097720000000001</c:v>
                </c:pt>
                <c:pt idx="14273">
                  <c:v>1.7142309999999998</c:v>
                </c:pt>
                <c:pt idx="14274">
                  <c:v>1.7107749999999999</c:v>
                </c:pt>
                <c:pt idx="14275">
                  <c:v>1.7033809999999998</c:v>
                </c:pt>
                <c:pt idx="14276">
                  <c:v>1.705225</c:v>
                </c:pt>
                <c:pt idx="14277">
                  <c:v>1.7054840000000002</c:v>
                </c:pt>
                <c:pt idx="14278">
                  <c:v>1.7059319999999998</c:v>
                </c:pt>
                <c:pt idx="14279">
                  <c:v>1.7080470000000001</c:v>
                </c:pt>
                <c:pt idx="14280">
                  <c:v>1.7089240000000001</c:v>
                </c:pt>
                <c:pt idx="14281">
                  <c:v>1.712132</c:v>
                </c:pt>
                <c:pt idx="14282">
                  <c:v>1.7112150000000002</c:v>
                </c:pt>
                <c:pt idx="14283">
                  <c:v>1.712669</c:v>
                </c:pt>
                <c:pt idx="14284">
                  <c:v>1.7140089999999999</c:v>
                </c:pt>
                <c:pt idx="14285">
                  <c:v>1.7101229999999998</c:v>
                </c:pt>
                <c:pt idx="14286">
                  <c:v>1.711999</c:v>
                </c:pt>
                <c:pt idx="14287">
                  <c:v>1.7132770000000002</c:v>
                </c:pt>
                <c:pt idx="14288">
                  <c:v>1.7098339999999999</c:v>
                </c:pt>
                <c:pt idx="14289">
                  <c:v>1.7123930000000001</c:v>
                </c:pt>
                <c:pt idx="14290">
                  <c:v>1.7206709999999998</c:v>
                </c:pt>
                <c:pt idx="14291">
                  <c:v>1.7164190000000001</c:v>
                </c:pt>
                <c:pt idx="14292">
                  <c:v>1.7086000000000001</c:v>
                </c:pt>
                <c:pt idx="14293">
                  <c:v>1.7153839999999998</c:v>
                </c:pt>
                <c:pt idx="14294">
                  <c:v>1.7194029999999998</c:v>
                </c:pt>
                <c:pt idx="14295">
                  <c:v>1.715592</c:v>
                </c:pt>
                <c:pt idx="14296">
                  <c:v>1.717022</c:v>
                </c:pt>
                <c:pt idx="14297">
                  <c:v>1.7186949999999999</c:v>
                </c:pt>
                <c:pt idx="14298">
                  <c:v>1.7109230000000002</c:v>
                </c:pt>
                <c:pt idx="14299">
                  <c:v>1.713041</c:v>
                </c:pt>
                <c:pt idx="14300">
                  <c:v>1.7265730000000001</c:v>
                </c:pt>
                <c:pt idx="14301">
                  <c:v>1.7167729999999999</c:v>
                </c:pt>
                <c:pt idx="14302">
                  <c:v>1.7061289999999998</c:v>
                </c:pt>
                <c:pt idx="14303">
                  <c:v>1.7196980000000002</c:v>
                </c:pt>
                <c:pt idx="14304">
                  <c:v>1.7189109999999999</c:v>
                </c:pt>
                <c:pt idx="14305">
                  <c:v>1.70872</c:v>
                </c:pt>
                <c:pt idx="14306">
                  <c:v>1.718343</c:v>
                </c:pt>
                <c:pt idx="14307">
                  <c:v>1.7237170000000002</c:v>
                </c:pt>
                <c:pt idx="14308">
                  <c:v>1.7141760000000001</c:v>
                </c:pt>
                <c:pt idx="14309">
                  <c:v>1.716307</c:v>
                </c:pt>
                <c:pt idx="14310">
                  <c:v>1.7217060000000002</c:v>
                </c:pt>
                <c:pt idx="14311">
                  <c:v>1.711055</c:v>
                </c:pt>
                <c:pt idx="14312">
                  <c:v>1.7075010000000002</c:v>
                </c:pt>
                <c:pt idx="14313">
                  <c:v>1.715557</c:v>
                </c:pt>
                <c:pt idx="14314">
                  <c:v>1.716666</c:v>
                </c:pt>
                <c:pt idx="14315">
                  <c:v>1.7153659999999999</c:v>
                </c:pt>
                <c:pt idx="14316">
                  <c:v>1.718645</c:v>
                </c:pt>
                <c:pt idx="14317">
                  <c:v>1.724367</c:v>
                </c:pt>
                <c:pt idx="14318">
                  <c:v>1.7187209999999999</c:v>
                </c:pt>
                <c:pt idx="14319">
                  <c:v>1.714788</c:v>
                </c:pt>
                <c:pt idx="14320">
                  <c:v>1.7257099999999999</c:v>
                </c:pt>
                <c:pt idx="14321">
                  <c:v>1.7215129999999998</c:v>
                </c:pt>
                <c:pt idx="14322">
                  <c:v>1.712307</c:v>
                </c:pt>
                <c:pt idx="14323">
                  <c:v>1.72099</c:v>
                </c:pt>
                <c:pt idx="14324">
                  <c:v>1.721851</c:v>
                </c:pt>
                <c:pt idx="14325">
                  <c:v>1.714264</c:v>
                </c:pt>
                <c:pt idx="14326">
                  <c:v>1.71835</c:v>
                </c:pt>
                <c:pt idx="14327">
                  <c:v>1.7218559999999998</c:v>
                </c:pt>
                <c:pt idx="14328">
                  <c:v>1.7177289999999998</c:v>
                </c:pt>
                <c:pt idx="14329">
                  <c:v>1.7194539999999998</c:v>
                </c:pt>
                <c:pt idx="14330">
                  <c:v>1.7233800000000001</c:v>
                </c:pt>
                <c:pt idx="14331">
                  <c:v>1.7228819999999998</c:v>
                </c:pt>
                <c:pt idx="14332">
                  <c:v>1.725857</c:v>
                </c:pt>
                <c:pt idx="14333">
                  <c:v>1.7312460000000001</c:v>
                </c:pt>
                <c:pt idx="14334">
                  <c:v>1.7249020000000002</c:v>
                </c:pt>
                <c:pt idx="14335">
                  <c:v>1.714178</c:v>
                </c:pt>
                <c:pt idx="14336">
                  <c:v>1.7198479999999998</c:v>
                </c:pt>
                <c:pt idx="14337">
                  <c:v>1.7246069999999998</c:v>
                </c:pt>
                <c:pt idx="14338">
                  <c:v>1.7133949999999998</c:v>
                </c:pt>
                <c:pt idx="14339">
                  <c:v>1.715414</c:v>
                </c:pt>
                <c:pt idx="14340">
                  <c:v>1.724701</c:v>
                </c:pt>
                <c:pt idx="14341">
                  <c:v>1.722289</c:v>
                </c:pt>
                <c:pt idx="14342">
                  <c:v>1.7221440000000001</c:v>
                </c:pt>
                <c:pt idx="14343">
                  <c:v>1.7231130000000001</c:v>
                </c:pt>
                <c:pt idx="14344">
                  <c:v>1.7217370000000001</c:v>
                </c:pt>
                <c:pt idx="14345">
                  <c:v>1.7198039999999999</c:v>
                </c:pt>
                <c:pt idx="14346">
                  <c:v>1.7238790000000002</c:v>
                </c:pt>
                <c:pt idx="14347">
                  <c:v>1.7291940000000001</c:v>
                </c:pt>
                <c:pt idx="14348">
                  <c:v>1.7209180000000002</c:v>
                </c:pt>
                <c:pt idx="14349">
                  <c:v>1.7182840000000001</c:v>
                </c:pt>
                <c:pt idx="14350">
                  <c:v>1.7251650000000001</c:v>
                </c:pt>
                <c:pt idx="14351">
                  <c:v>1.7242069999999998</c:v>
                </c:pt>
                <c:pt idx="14352">
                  <c:v>1.724234</c:v>
                </c:pt>
                <c:pt idx="14353">
                  <c:v>1.730667</c:v>
                </c:pt>
                <c:pt idx="14354">
                  <c:v>1.7288869999999998</c:v>
                </c:pt>
                <c:pt idx="14355">
                  <c:v>1.7203750000000002</c:v>
                </c:pt>
                <c:pt idx="14356">
                  <c:v>1.723401</c:v>
                </c:pt>
                <c:pt idx="14357">
                  <c:v>1.7250070000000002</c:v>
                </c:pt>
                <c:pt idx="14358">
                  <c:v>1.7187070000000002</c:v>
                </c:pt>
                <c:pt idx="14359">
                  <c:v>1.7229890000000001</c:v>
                </c:pt>
                <c:pt idx="14360">
                  <c:v>1.7260580000000001</c:v>
                </c:pt>
                <c:pt idx="14361">
                  <c:v>1.7235550000000002</c:v>
                </c:pt>
                <c:pt idx="14362">
                  <c:v>1.7235610000000001</c:v>
                </c:pt>
                <c:pt idx="14363">
                  <c:v>1.7248739999999998</c:v>
                </c:pt>
                <c:pt idx="14364">
                  <c:v>1.7268110000000001</c:v>
                </c:pt>
                <c:pt idx="14365">
                  <c:v>1.726156</c:v>
                </c:pt>
                <c:pt idx="14366">
                  <c:v>1.727935</c:v>
                </c:pt>
                <c:pt idx="14367">
                  <c:v>1.730159</c:v>
                </c:pt>
                <c:pt idx="14368">
                  <c:v>1.726629</c:v>
                </c:pt>
                <c:pt idx="14369">
                  <c:v>1.7263989999999998</c:v>
                </c:pt>
                <c:pt idx="14370">
                  <c:v>1.7310810000000001</c:v>
                </c:pt>
                <c:pt idx="14371">
                  <c:v>1.726512</c:v>
                </c:pt>
                <c:pt idx="14372">
                  <c:v>1.7158950000000002</c:v>
                </c:pt>
                <c:pt idx="14373">
                  <c:v>1.725301</c:v>
                </c:pt>
                <c:pt idx="14374">
                  <c:v>1.7345839999999999</c:v>
                </c:pt>
                <c:pt idx="14375">
                  <c:v>1.724691</c:v>
                </c:pt>
                <c:pt idx="14376">
                  <c:v>1.7283490000000001</c:v>
                </c:pt>
                <c:pt idx="14377">
                  <c:v>1.7355339999999999</c:v>
                </c:pt>
                <c:pt idx="14378">
                  <c:v>1.7301220000000002</c:v>
                </c:pt>
                <c:pt idx="14379">
                  <c:v>1.7318799999999999</c:v>
                </c:pt>
                <c:pt idx="14380">
                  <c:v>1.7385929999999998</c:v>
                </c:pt>
                <c:pt idx="14381">
                  <c:v>1.732386</c:v>
                </c:pt>
                <c:pt idx="14382">
                  <c:v>1.726083</c:v>
                </c:pt>
                <c:pt idx="14383">
                  <c:v>1.7343739999999999</c:v>
                </c:pt>
                <c:pt idx="14384">
                  <c:v>1.732834</c:v>
                </c:pt>
                <c:pt idx="14385">
                  <c:v>1.724297</c:v>
                </c:pt>
                <c:pt idx="14386">
                  <c:v>1.7294109999999998</c:v>
                </c:pt>
                <c:pt idx="14387">
                  <c:v>1.7336390000000002</c:v>
                </c:pt>
                <c:pt idx="14388">
                  <c:v>1.7317179999999999</c:v>
                </c:pt>
                <c:pt idx="14389">
                  <c:v>1.7347049999999999</c:v>
                </c:pt>
                <c:pt idx="14390">
                  <c:v>1.7358199999999999</c:v>
                </c:pt>
                <c:pt idx="14391">
                  <c:v>1.727681</c:v>
                </c:pt>
                <c:pt idx="14392">
                  <c:v>1.7262</c:v>
                </c:pt>
                <c:pt idx="14393">
                  <c:v>1.7337630000000002</c:v>
                </c:pt>
                <c:pt idx="14394">
                  <c:v>1.7304759999999999</c:v>
                </c:pt>
                <c:pt idx="14395">
                  <c:v>1.7274889999999998</c:v>
                </c:pt>
                <c:pt idx="14396">
                  <c:v>1.7347739999999998</c:v>
                </c:pt>
                <c:pt idx="14397">
                  <c:v>1.733968</c:v>
                </c:pt>
                <c:pt idx="14398">
                  <c:v>1.7263540000000002</c:v>
                </c:pt>
                <c:pt idx="14399">
                  <c:v>1.7269869999999998</c:v>
                </c:pt>
                <c:pt idx="14400">
                  <c:v>1.7307060000000001</c:v>
                </c:pt>
                <c:pt idx="14401">
                  <c:v>1.7287319999999999</c:v>
                </c:pt>
                <c:pt idx="14402">
                  <c:v>1.7299410000000002</c:v>
                </c:pt>
                <c:pt idx="14403">
                  <c:v>1.734073</c:v>
                </c:pt>
                <c:pt idx="14404">
                  <c:v>1.7296140000000002</c:v>
                </c:pt>
                <c:pt idx="14405">
                  <c:v>1.7271030000000001</c:v>
                </c:pt>
                <c:pt idx="14406">
                  <c:v>1.7338559999999998</c:v>
                </c:pt>
                <c:pt idx="14407">
                  <c:v>1.736262</c:v>
                </c:pt>
                <c:pt idx="14408">
                  <c:v>1.731061</c:v>
                </c:pt>
                <c:pt idx="14409">
                  <c:v>1.732024</c:v>
                </c:pt>
                <c:pt idx="14410">
                  <c:v>1.7355900000000002</c:v>
                </c:pt>
                <c:pt idx="14411">
                  <c:v>1.7301329999999999</c:v>
                </c:pt>
                <c:pt idx="14412">
                  <c:v>1.7289750000000002</c:v>
                </c:pt>
                <c:pt idx="14413">
                  <c:v>1.733819</c:v>
                </c:pt>
                <c:pt idx="14414">
                  <c:v>1.7333970000000001</c:v>
                </c:pt>
                <c:pt idx="14415">
                  <c:v>1.7383570000000002</c:v>
                </c:pt>
                <c:pt idx="14416">
                  <c:v>1.7423389999999999</c:v>
                </c:pt>
                <c:pt idx="14417">
                  <c:v>1.7324950000000001</c:v>
                </c:pt>
                <c:pt idx="14418">
                  <c:v>1.7296420000000001</c:v>
                </c:pt>
                <c:pt idx="14419">
                  <c:v>1.7388330000000001</c:v>
                </c:pt>
                <c:pt idx="14420">
                  <c:v>1.73305</c:v>
                </c:pt>
                <c:pt idx="14421">
                  <c:v>1.7229480000000001</c:v>
                </c:pt>
                <c:pt idx="14422">
                  <c:v>1.7356240000000001</c:v>
                </c:pt>
                <c:pt idx="14423">
                  <c:v>1.740119</c:v>
                </c:pt>
                <c:pt idx="14424">
                  <c:v>1.7290640000000002</c:v>
                </c:pt>
                <c:pt idx="14425">
                  <c:v>1.7364899999999999</c:v>
                </c:pt>
                <c:pt idx="14426">
                  <c:v>1.745034</c:v>
                </c:pt>
                <c:pt idx="14427">
                  <c:v>1.7385410000000001</c:v>
                </c:pt>
                <c:pt idx="14428">
                  <c:v>1.7366549999999998</c:v>
                </c:pt>
                <c:pt idx="14429">
                  <c:v>1.741152</c:v>
                </c:pt>
                <c:pt idx="14430">
                  <c:v>1.7363179999999998</c:v>
                </c:pt>
                <c:pt idx="14431">
                  <c:v>1.7347610000000002</c:v>
                </c:pt>
                <c:pt idx="14432">
                  <c:v>1.745501</c:v>
                </c:pt>
                <c:pt idx="14433">
                  <c:v>1.7430509999999999</c:v>
                </c:pt>
                <c:pt idx="14434">
                  <c:v>1.7359680000000002</c:v>
                </c:pt>
                <c:pt idx="14435">
                  <c:v>1.7384819999999999</c:v>
                </c:pt>
                <c:pt idx="14436">
                  <c:v>1.7373720000000001</c:v>
                </c:pt>
                <c:pt idx="14437">
                  <c:v>1.7374239999999999</c:v>
                </c:pt>
                <c:pt idx="14438">
                  <c:v>1.7419889999999998</c:v>
                </c:pt>
                <c:pt idx="14439">
                  <c:v>1.7427359999999998</c:v>
                </c:pt>
                <c:pt idx="14440">
                  <c:v>1.7378830000000001</c:v>
                </c:pt>
                <c:pt idx="14441">
                  <c:v>1.7401870000000002</c:v>
                </c:pt>
                <c:pt idx="14442">
                  <c:v>1.7475580000000002</c:v>
                </c:pt>
                <c:pt idx="14443">
                  <c:v>1.740002</c:v>
                </c:pt>
                <c:pt idx="14444">
                  <c:v>1.731919</c:v>
                </c:pt>
                <c:pt idx="14445">
                  <c:v>1.74024</c:v>
                </c:pt>
                <c:pt idx="14446">
                  <c:v>1.7431990000000002</c:v>
                </c:pt>
                <c:pt idx="14447">
                  <c:v>1.7385670000000002</c:v>
                </c:pt>
                <c:pt idx="14448">
                  <c:v>1.7444760000000001</c:v>
                </c:pt>
                <c:pt idx="14449">
                  <c:v>1.7445469999999998</c:v>
                </c:pt>
                <c:pt idx="14450">
                  <c:v>1.7302339999999998</c:v>
                </c:pt>
                <c:pt idx="14451">
                  <c:v>1.7377229999999999</c:v>
                </c:pt>
                <c:pt idx="14452">
                  <c:v>1.749752</c:v>
                </c:pt>
                <c:pt idx="14453">
                  <c:v>1.7358389999999999</c:v>
                </c:pt>
                <c:pt idx="14454">
                  <c:v>1.7383380000000002</c:v>
                </c:pt>
                <c:pt idx="14455">
                  <c:v>1.750902</c:v>
                </c:pt>
                <c:pt idx="14456">
                  <c:v>1.7398699999999998</c:v>
                </c:pt>
                <c:pt idx="14457">
                  <c:v>1.7354850000000002</c:v>
                </c:pt>
                <c:pt idx="14458">
                  <c:v>1.7438820000000002</c:v>
                </c:pt>
                <c:pt idx="14459">
                  <c:v>1.7402660000000001</c:v>
                </c:pt>
                <c:pt idx="14460">
                  <c:v>1.7355830000000001</c:v>
                </c:pt>
                <c:pt idx="14461">
                  <c:v>1.7419340000000001</c:v>
                </c:pt>
                <c:pt idx="14462">
                  <c:v>1.7428910000000002</c:v>
                </c:pt>
                <c:pt idx="14463">
                  <c:v>1.7399429999999998</c:v>
                </c:pt>
                <c:pt idx="14464">
                  <c:v>1.7424300000000001</c:v>
                </c:pt>
                <c:pt idx="14465">
                  <c:v>1.7416649999999998</c:v>
                </c:pt>
                <c:pt idx="14466">
                  <c:v>1.7379030000000002</c:v>
                </c:pt>
                <c:pt idx="14467">
                  <c:v>1.7369370000000002</c:v>
                </c:pt>
                <c:pt idx="14468">
                  <c:v>1.7387299999999999</c:v>
                </c:pt>
                <c:pt idx="14469">
                  <c:v>1.7399049999999998</c:v>
                </c:pt>
                <c:pt idx="14470">
                  <c:v>1.7405409999999999</c:v>
                </c:pt>
                <c:pt idx="14471">
                  <c:v>1.7497769999999999</c:v>
                </c:pt>
                <c:pt idx="14472">
                  <c:v>1.758454</c:v>
                </c:pt>
                <c:pt idx="14473">
                  <c:v>1.7520090000000001</c:v>
                </c:pt>
                <c:pt idx="14474">
                  <c:v>1.7489919999999999</c:v>
                </c:pt>
                <c:pt idx="14475">
                  <c:v>1.756405</c:v>
                </c:pt>
                <c:pt idx="14476">
                  <c:v>1.7515999999999998</c:v>
                </c:pt>
                <c:pt idx="14477">
                  <c:v>1.7379370000000001</c:v>
                </c:pt>
                <c:pt idx="14478">
                  <c:v>1.7416239999999998</c:v>
                </c:pt>
                <c:pt idx="14479">
                  <c:v>1.7468430000000001</c:v>
                </c:pt>
                <c:pt idx="14480">
                  <c:v>1.7396579999999999</c:v>
                </c:pt>
                <c:pt idx="14481">
                  <c:v>1.7402299999999999</c:v>
                </c:pt>
                <c:pt idx="14482">
                  <c:v>1.7439420000000001</c:v>
                </c:pt>
                <c:pt idx="14483">
                  <c:v>1.741333</c:v>
                </c:pt>
                <c:pt idx="14484">
                  <c:v>1.744011</c:v>
                </c:pt>
                <c:pt idx="14485">
                  <c:v>1.7475360000000002</c:v>
                </c:pt>
                <c:pt idx="14486">
                  <c:v>1.7434240000000001</c:v>
                </c:pt>
                <c:pt idx="14487">
                  <c:v>1.7452109999999998</c:v>
                </c:pt>
                <c:pt idx="14488">
                  <c:v>1.7495210000000001</c:v>
                </c:pt>
                <c:pt idx="14489">
                  <c:v>1.7423510000000002</c:v>
                </c:pt>
                <c:pt idx="14490">
                  <c:v>1.7430089999999998</c:v>
                </c:pt>
                <c:pt idx="14491">
                  <c:v>1.7518009999999999</c:v>
                </c:pt>
                <c:pt idx="14492">
                  <c:v>1.7437909999999999</c:v>
                </c:pt>
                <c:pt idx="14493">
                  <c:v>1.736192</c:v>
                </c:pt>
                <c:pt idx="14494">
                  <c:v>1.743363</c:v>
                </c:pt>
                <c:pt idx="14495">
                  <c:v>1.749269</c:v>
                </c:pt>
                <c:pt idx="14496">
                  <c:v>1.746197</c:v>
                </c:pt>
                <c:pt idx="14497">
                  <c:v>1.7477019999999999</c:v>
                </c:pt>
                <c:pt idx="14498">
                  <c:v>1.7581799999999999</c:v>
                </c:pt>
                <c:pt idx="14499">
                  <c:v>1.7542879999999998</c:v>
                </c:pt>
                <c:pt idx="14500">
                  <c:v>1.7487439999999999</c:v>
                </c:pt>
                <c:pt idx="14501">
                  <c:v>1.7589929999999998</c:v>
                </c:pt>
                <c:pt idx="14502">
                  <c:v>1.7589519999999998</c:v>
                </c:pt>
                <c:pt idx="14503">
                  <c:v>1.7458740000000001</c:v>
                </c:pt>
                <c:pt idx="14504">
                  <c:v>1.7485019999999998</c:v>
                </c:pt>
                <c:pt idx="14505">
                  <c:v>1.755579</c:v>
                </c:pt>
                <c:pt idx="14506">
                  <c:v>1.7441409999999999</c:v>
                </c:pt>
                <c:pt idx="14507">
                  <c:v>1.7394059999999998</c:v>
                </c:pt>
                <c:pt idx="14508">
                  <c:v>1.7483569999999999</c:v>
                </c:pt>
                <c:pt idx="14509">
                  <c:v>1.7475049999999999</c:v>
                </c:pt>
                <c:pt idx="14510">
                  <c:v>1.7476240000000001</c:v>
                </c:pt>
                <c:pt idx="14511">
                  <c:v>1.757466</c:v>
                </c:pt>
                <c:pt idx="14512">
                  <c:v>1.756688</c:v>
                </c:pt>
                <c:pt idx="14513">
                  <c:v>1.7460810000000002</c:v>
                </c:pt>
                <c:pt idx="14514">
                  <c:v>1.7487300000000001</c:v>
                </c:pt>
                <c:pt idx="14515">
                  <c:v>1.7549139999999999</c:v>
                </c:pt>
                <c:pt idx="14516">
                  <c:v>1.746178</c:v>
                </c:pt>
                <c:pt idx="14517">
                  <c:v>1.7428340000000002</c:v>
                </c:pt>
                <c:pt idx="14518">
                  <c:v>1.7485729999999999</c:v>
                </c:pt>
                <c:pt idx="14519">
                  <c:v>1.7461540000000002</c:v>
                </c:pt>
                <c:pt idx="14520">
                  <c:v>1.749765</c:v>
                </c:pt>
                <c:pt idx="14521">
                  <c:v>1.761593</c:v>
                </c:pt>
                <c:pt idx="14522">
                  <c:v>1.760221</c:v>
                </c:pt>
                <c:pt idx="14523">
                  <c:v>1.7548050000000002</c:v>
                </c:pt>
                <c:pt idx="14524">
                  <c:v>1.7609180000000002</c:v>
                </c:pt>
                <c:pt idx="14525">
                  <c:v>1.757352</c:v>
                </c:pt>
                <c:pt idx="14526">
                  <c:v>1.7421609999999998</c:v>
                </c:pt>
                <c:pt idx="14527">
                  <c:v>1.7488060000000001</c:v>
                </c:pt>
                <c:pt idx="14528">
                  <c:v>1.7576049999999999</c:v>
                </c:pt>
                <c:pt idx="14529">
                  <c:v>1.7490299999999999</c:v>
                </c:pt>
                <c:pt idx="14530">
                  <c:v>1.751188</c:v>
                </c:pt>
                <c:pt idx="14531">
                  <c:v>1.7573110000000001</c:v>
                </c:pt>
                <c:pt idx="14532">
                  <c:v>1.7528679999999999</c:v>
                </c:pt>
                <c:pt idx="14533">
                  <c:v>1.7517179999999999</c:v>
                </c:pt>
                <c:pt idx="14534">
                  <c:v>1.7572070000000002</c:v>
                </c:pt>
                <c:pt idx="14535">
                  <c:v>1.752275</c:v>
                </c:pt>
                <c:pt idx="14536">
                  <c:v>1.7473079999999999</c:v>
                </c:pt>
                <c:pt idx="14537">
                  <c:v>1.7597990000000001</c:v>
                </c:pt>
                <c:pt idx="14538">
                  <c:v>1.7615889999999998</c:v>
                </c:pt>
                <c:pt idx="14539">
                  <c:v>1.7507169999999999</c:v>
                </c:pt>
                <c:pt idx="14540">
                  <c:v>1.7561499999999999</c:v>
                </c:pt>
                <c:pt idx="14541">
                  <c:v>1.7607390000000001</c:v>
                </c:pt>
                <c:pt idx="14542">
                  <c:v>1.7488549999999998</c:v>
                </c:pt>
                <c:pt idx="14543">
                  <c:v>1.745994</c:v>
                </c:pt>
                <c:pt idx="14544">
                  <c:v>1.7569789999999998</c:v>
                </c:pt>
                <c:pt idx="14545">
                  <c:v>1.7570049999999999</c:v>
                </c:pt>
                <c:pt idx="14546">
                  <c:v>1.7501359999999999</c:v>
                </c:pt>
                <c:pt idx="14547">
                  <c:v>1.754686</c:v>
                </c:pt>
                <c:pt idx="14548">
                  <c:v>1.7584710000000001</c:v>
                </c:pt>
                <c:pt idx="14549">
                  <c:v>1.7573660000000002</c:v>
                </c:pt>
                <c:pt idx="14550">
                  <c:v>1.7605170000000001</c:v>
                </c:pt>
                <c:pt idx="14551">
                  <c:v>1.7654429999999999</c:v>
                </c:pt>
                <c:pt idx="14552">
                  <c:v>1.762095</c:v>
                </c:pt>
                <c:pt idx="14553">
                  <c:v>1.7595510000000001</c:v>
                </c:pt>
                <c:pt idx="14554">
                  <c:v>1.7663229999999999</c:v>
                </c:pt>
                <c:pt idx="14555">
                  <c:v>1.7607460000000001</c:v>
                </c:pt>
                <c:pt idx="14556">
                  <c:v>1.754467</c:v>
                </c:pt>
                <c:pt idx="14557">
                  <c:v>1.7613819999999998</c:v>
                </c:pt>
                <c:pt idx="14558">
                  <c:v>1.7588720000000002</c:v>
                </c:pt>
                <c:pt idx="14559">
                  <c:v>1.7549519999999998</c:v>
                </c:pt>
                <c:pt idx="14560">
                  <c:v>1.7584080000000002</c:v>
                </c:pt>
                <c:pt idx="14561">
                  <c:v>1.759665</c:v>
                </c:pt>
                <c:pt idx="14562">
                  <c:v>1.756678</c:v>
                </c:pt>
                <c:pt idx="14563">
                  <c:v>1.7565149999999998</c:v>
                </c:pt>
                <c:pt idx="14564">
                  <c:v>1.762391</c:v>
                </c:pt>
                <c:pt idx="14565">
                  <c:v>1.7593030000000001</c:v>
                </c:pt>
                <c:pt idx="14566">
                  <c:v>1.7530679999999998</c:v>
                </c:pt>
                <c:pt idx="14567">
                  <c:v>1.7557659999999999</c:v>
                </c:pt>
                <c:pt idx="14568">
                  <c:v>1.7575500000000002</c:v>
                </c:pt>
                <c:pt idx="14569">
                  <c:v>1.7564350000000002</c:v>
                </c:pt>
                <c:pt idx="14570">
                  <c:v>1.7566290000000002</c:v>
                </c:pt>
                <c:pt idx="14571">
                  <c:v>1.7583820000000001</c:v>
                </c:pt>
                <c:pt idx="14572">
                  <c:v>1.7577400000000001</c:v>
                </c:pt>
                <c:pt idx="14573">
                  <c:v>1.7613569999999998</c:v>
                </c:pt>
                <c:pt idx="14574">
                  <c:v>1.766025</c:v>
                </c:pt>
                <c:pt idx="14575">
                  <c:v>1.7618520000000002</c:v>
                </c:pt>
                <c:pt idx="14576">
                  <c:v>1.7622499999999999</c:v>
                </c:pt>
                <c:pt idx="14577">
                  <c:v>1.763566</c:v>
                </c:pt>
                <c:pt idx="14578">
                  <c:v>1.7628159999999999</c:v>
                </c:pt>
                <c:pt idx="14579">
                  <c:v>1.7669410000000001</c:v>
                </c:pt>
                <c:pt idx="14580">
                  <c:v>1.7698040000000002</c:v>
                </c:pt>
                <c:pt idx="14581">
                  <c:v>1.7686649999999999</c:v>
                </c:pt>
                <c:pt idx="14582">
                  <c:v>1.764062</c:v>
                </c:pt>
                <c:pt idx="14583">
                  <c:v>1.7648510000000002</c:v>
                </c:pt>
                <c:pt idx="14584">
                  <c:v>1.7654570000000001</c:v>
                </c:pt>
                <c:pt idx="14585">
                  <c:v>1.760672</c:v>
                </c:pt>
                <c:pt idx="14586">
                  <c:v>1.7660309999999999</c:v>
                </c:pt>
                <c:pt idx="14587">
                  <c:v>1.7718750000000001</c:v>
                </c:pt>
                <c:pt idx="14588">
                  <c:v>1.7626040000000001</c:v>
                </c:pt>
                <c:pt idx="14589">
                  <c:v>1.757574</c:v>
                </c:pt>
                <c:pt idx="14590">
                  <c:v>1.7643070000000001</c:v>
                </c:pt>
                <c:pt idx="14591">
                  <c:v>1.7608100000000002</c:v>
                </c:pt>
                <c:pt idx="14592">
                  <c:v>1.753034</c:v>
                </c:pt>
                <c:pt idx="14593">
                  <c:v>1.7617929999999999</c:v>
                </c:pt>
                <c:pt idx="14594">
                  <c:v>1.7641960000000001</c:v>
                </c:pt>
                <c:pt idx="14595">
                  <c:v>1.7560829999999998</c:v>
                </c:pt>
                <c:pt idx="14596">
                  <c:v>1.7639520000000002</c:v>
                </c:pt>
                <c:pt idx="14597">
                  <c:v>1.7697240000000001</c:v>
                </c:pt>
                <c:pt idx="14598">
                  <c:v>1.7615639999999999</c:v>
                </c:pt>
                <c:pt idx="14599">
                  <c:v>1.7623540000000002</c:v>
                </c:pt>
                <c:pt idx="14600">
                  <c:v>1.771938</c:v>
                </c:pt>
                <c:pt idx="14601">
                  <c:v>1.7710129999999999</c:v>
                </c:pt>
                <c:pt idx="14602">
                  <c:v>1.76796</c:v>
                </c:pt>
                <c:pt idx="14603">
                  <c:v>1.7737370000000001</c:v>
                </c:pt>
                <c:pt idx="14604">
                  <c:v>1.7682009999999999</c:v>
                </c:pt>
                <c:pt idx="14605">
                  <c:v>1.7573810000000001</c:v>
                </c:pt>
                <c:pt idx="14606">
                  <c:v>1.7620870000000002</c:v>
                </c:pt>
                <c:pt idx="14607">
                  <c:v>1.7676590000000001</c:v>
                </c:pt>
                <c:pt idx="14608">
                  <c:v>1.764122</c:v>
                </c:pt>
                <c:pt idx="14609">
                  <c:v>1.7638560000000001</c:v>
                </c:pt>
                <c:pt idx="14610">
                  <c:v>1.7720750000000001</c:v>
                </c:pt>
                <c:pt idx="14611">
                  <c:v>1.7727629999999999</c:v>
                </c:pt>
                <c:pt idx="14612">
                  <c:v>1.7652679999999998</c:v>
                </c:pt>
                <c:pt idx="14613">
                  <c:v>1.7654519999999998</c:v>
                </c:pt>
                <c:pt idx="14614">
                  <c:v>1.765838</c:v>
                </c:pt>
                <c:pt idx="14615">
                  <c:v>1.7608069999999998</c:v>
                </c:pt>
                <c:pt idx="14616">
                  <c:v>1.7613050000000001</c:v>
                </c:pt>
                <c:pt idx="14617">
                  <c:v>1.7650250000000001</c:v>
                </c:pt>
                <c:pt idx="14618">
                  <c:v>1.7631230000000002</c:v>
                </c:pt>
                <c:pt idx="14619">
                  <c:v>1.7676940000000001</c:v>
                </c:pt>
                <c:pt idx="14620">
                  <c:v>1.778489</c:v>
                </c:pt>
                <c:pt idx="14621">
                  <c:v>1.7742300000000002</c:v>
                </c:pt>
                <c:pt idx="14622">
                  <c:v>1.7711209999999999</c:v>
                </c:pt>
                <c:pt idx="14623">
                  <c:v>1.778222</c:v>
                </c:pt>
                <c:pt idx="14624">
                  <c:v>1.7749160000000002</c:v>
                </c:pt>
                <c:pt idx="14625">
                  <c:v>1.7690090000000001</c:v>
                </c:pt>
                <c:pt idx="14626">
                  <c:v>1.7700300000000002</c:v>
                </c:pt>
                <c:pt idx="14627">
                  <c:v>1.7728609999999998</c:v>
                </c:pt>
                <c:pt idx="14628">
                  <c:v>1.772065</c:v>
                </c:pt>
                <c:pt idx="14629">
                  <c:v>1.771414</c:v>
                </c:pt>
                <c:pt idx="14630">
                  <c:v>1.773587</c:v>
                </c:pt>
                <c:pt idx="14631">
                  <c:v>1.7682319999999998</c:v>
                </c:pt>
                <c:pt idx="14632">
                  <c:v>1.7677100000000001</c:v>
                </c:pt>
                <c:pt idx="14633">
                  <c:v>1.7758099999999999</c:v>
                </c:pt>
                <c:pt idx="14634">
                  <c:v>1.7732549999999998</c:v>
                </c:pt>
                <c:pt idx="14635">
                  <c:v>1.7676989999999999</c:v>
                </c:pt>
                <c:pt idx="14636">
                  <c:v>1.7727189999999999</c:v>
                </c:pt>
                <c:pt idx="14637">
                  <c:v>1.775255</c:v>
                </c:pt>
                <c:pt idx="14638">
                  <c:v>1.7651150000000002</c:v>
                </c:pt>
                <c:pt idx="14639">
                  <c:v>1.765558</c:v>
                </c:pt>
                <c:pt idx="14640">
                  <c:v>1.773555</c:v>
                </c:pt>
                <c:pt idx="14641">
                  <c:v>1.768106</c:v>
                </c:pt>
                <c:pt idx="14642">
                  <c:v>1.7680319999999998</c:v>
                </c:pt>
                <c:pt idx="14643">
                  <c:v>1.7744559999999998</c:v>
                </c:pt>
                <c:pt idx="14644">
                  <c:v>1.7747600000000001</c:v>
                </c:pt>
                <c:pt idx="14645">
                  <c:v>1.7728519999999999</c:v>
                </c:pt>
                <c:pt idx="14646">
                  <c:v>1.7730860000000002</c:v>
                </c:pt>
                <c:pt idx="14647">
                  <c:v>1.7722099999999998</c:v>
                </c:pt>
                <c:pt idx="14648">
                  <c:v>1.769898</c:v>
                </c:pt>
                <c:pt idx="14649">
                  <c:v>1.774346</c:v>
                </c:pt>
                <c:pt idx="14650">
                  <c:v>1.775773</c:v>
                </c:pt>
                <c:pt idx="14651">
                  <c:v>1.7665489999999999</c:v>
                </c:pt>
                <c:pt idx="14652">
                  <c:v>1.764694</c:v>
                </c:pt>
                <c:pt idx="14653">
                  <c:v>1.772815</c:v>
                </c:pt>
                <c:pt idx="14654">
                  <c:v>1.7737349999999998</c:v>
                </c:pt>
                <c:pt idx="14655">
                  <c:v>1.7692480000000002</c:v>
                </c:pt>
                <c:pt idx="14656">
                  <c:v>1.7787160000000002</c:v>
                </c:pt>
                <c:pt idx="14657">
                  <c:v>1.7829480000000002</c:v>
                </c:pt>
                <c:pt idx="14658">
                  <c:v>1.7690800000000002</c:v>
                </c:pt>
                <c:pt idx="14659">
                  <c:v>1.773892</c:v>
                </c:pt>
                <c:pt idx="14660">
                  <c:v>1.784084</c:v>
                </c:pt>
                <c:pt idx="14661">
                  <c:v>1.778162</c:v>
                </c:pt>
                <c:pt idx="14662">
                  <c:v>1.7771859999999999</c:v>
                </c:pt>
                <c:pt idx="14663">
                  <c:v>1.7803879999999999</c:v>
                </c:pt>
                <c:pt idx="14664">
                  <c:v>1.7786900000000001</c:v>
                </c:pt>
                <c:pt idx="14665">
                  <c:v>1.7756150000000002</c:v>
                </c:pt>
                <c:pt idx="14666">
                  <c:v>1.7796210000000001</c:v>
                </c:pt>
                <c:pt idx="14667">
                  <c:v>1.7807849999999998</c:v>
                </c:pt>
                <c:pt idx="14668">
                  <c:v>1.7749760000000001</c:v>
                </c:pt>
                <c:pt idx="14669">
                  <c:v>1.7814079999999999</c:v>
                </c:pt>
                <c:pt idx="14670">
                  <c:v>1.7859370000000001</c:v>
                </c:pt>
                <c:pt idx="14671">
                  <c:v>1.773936</c:v>
                </c:pt>
                <c:pt idx="14672">
                  <c:v>1.7688009999999998</c:v>
                </c:pt>
                <c:pt idx="14673">
                  <c:v>1.7757679999999998</c:v>
                </c:pt>
                <c:pt idx="14674">
                  <c:v>1.772472</c:v>
                </c:pt>
                <c:pt idx="14675">
                  <c:v>1.769606</c:v>
                </c:pt>
                <c:pt idx="14676">
                  <c:v>1.7804989999999998</c:v>
                </c:pt>
                <c:pt idx="14677">
                  <c:v>1.7780719999999999</c:v>
                </c:pt>
                <c:pt idx="14678">
                  <c:v>1.7720410000000002</c:v>
                </c:pt>
                <c:pt idx="14679">
                  <c:v>1.778235</c:v>
                </c:pt>
                <c:pt idx="14680">
                  <c:v>1.7802030000000002</c:v>
                </c:pt>
                <c:pt idx="14681">
                  <c:v>1.779407</c:v>
                </c:pt>
                <c:pt idx="14682">
                  <c:v>1.7802449999999999</c:v>
                </c:pt>
                <c:pt idx="14683">
                  <c:v>1.7833920000000001</c:v>
                </c:pt>
                <c:pt idx="14684">
                  <c:v>1.7821859999999998</c:v>
                </c:pt>
                <c:pt idx="14685">
                  <c:v>1.7768670000000002</c:v>
                </c:pt>
                <c:pt idx="14686">
                  <c:v>1.7814510000000001</c:v>
                </c:pt>
                <c:pt idx="14687">
                  <c:v>1.7819970000000001</c:v>
                </c:pt>
                <c:pt idx="14688">
                  <c:v>1.774804</c:v>
                </c:pt>
                <c:pt idx="14689">
                  <c:v>1.7790460000000001</c:v>
                </c:pt>
                <c:pt idx="14690">
                  <c:v>1.7853819999999998</c:v>
                </c:pt>
                <c:pt idx="14691">
                  <c:v>1.7807119999999999</c:v>
                </c:pt>
                <c:pt idx="14692">
                  <c:v>1.778127</c:v>
                </c:pt>
                <c:pt idx="14693">
                  <c:v>1.7816709999999998</c:v>
                </c:pt>
                <c:pt idx="14694">
                  <c:v>1.7773500000000002</c:v>
                </c:pt>
                <c:pt idx="14695">
                  <c:v>1.774797</c:v>
                </c:pt>
                <c:pt idx="14696">
                  <c:v>1.784068</c:v>
                </c:pt>
                <c:pt idx="14697">
                  <c:v>1.7848039999999998</c:v>
                </c:pt>
                <c:pt idx="14698">
                  <c:v>1.7799619999999998</c:v>
                </c:pt>
                <c:pt idx="14699">
                  <c:v>1.7858230000000002</c:v>
                </c:pt>
                <c:pt idx="14700">
                  <c:v>1.7858459999999998</c:v>
                </c:pt>
                <c:pt idx="14701">
                  <c:v>1.7749609999999998</c:v>
                </c:pt>
                <c:pt idx="14702">
                  <c:v>1.776786</c:v>
                </c:pt>
                <c:pt idx="14703">
                  <c:v>1.7877450000000001</c:v>
                </c:pt>
                <c:pt idx="14704">
                  <c:v>1.7816420000000002</c:v>
                </c:pt>
                <c:pt idx="14705">
                  <c:v>1.7783850000000001</c:v>
                </c:pt>
                <c:pt idx="14706">
                  <c:v>1.7895639999999999</c:v>
                </c:pt>
                <c:pt idx="14707">
                  <c:v>1.787944</c:v>
                </c:pt>
                <c:pt idx="14708">
                  <c:v>1.7798029999999998</c:v>
                </c:pt>
                <c:pt idx="14709">
                  <c:v>1.7836280000000002</c:v>
                </c:pt>
                <c:pt idx="14710">
                  <c:v>1.789167</c:v>
                </c:pt>
                <c:pt idx="14711">
                  <c:v>1.7827489999999999</c:v>
                </c:pt>
                <c:pt idx="14712">
                  <c:v>1.7791790000000001</c:v>
                </c:pt>
                <c:pt idx="14713">
                  <c:v>1.7854619999999999</c:v>
                </c:pt>
                <c:pt idx="14714">
                  <c:v>1.7830780000000002</c:v>
                </c:pt>
                <c:pt idx="14715">
                  <c:v>1.7828400000000002</c:v>
                </c:pt>
                <c:pt idx="14716">
                  <c:v>1.7845749999999998</c:v>
                </c:pt>
                <c:pt idx="14717">
                  <c:v>1.7807810000000002</c:v>
                </c:pt>
                <c:pt idx="14718">
                  <c:v>1.7833299999999999</c:v>
                </c:pt>
                <c:pt idx="14719">
                  <c:v>1.7886519999999999</c:v>
                </c:pt>
                <c:pt idx="14720">
                  <c:v>1.7886839999999999</c:v>
                </c:pt>
                <c:pt idx="14721">
                  <c:v>1.7819280000000002</c:v>
                </c:pt>
                <c:pt idx="14722">
                  <c:v>1.7849279999999998</c:v>
                </c:pt>
                <c:pt idx="14723">
                  <c:v>1.7947440000000001</c:v>
                </c:pt>
                <c:pt idx="14724">
                  <c:v>1.7892489999999999</c:v>
                </c:pt>
                <c:pt idx="14725">
                  <c:v>1.7840379999999998</c:v>
                </c:pt>
                <c:pt idx="14726">
                  <c:v>1.7842929999999999</c:v>
                </c:pt>
                <c:pt idx="14727">
                  <c:v>1.7837109999999998</c:v>
                </c:pt>
                <c:pt idx="14728">
                  <c:v>1.784519</c:v>
                </c:pt>
                <c:pt idx="14729">
                  <c:v>1.7884129999999998</c:v>
                </c:pt>
                <c:pt idx="14730">
                  <c:v>1.7891729999999999</c:v>
                </c:pt>
                <c:pt idx="14731">
                  <c:v>1.7812739999999998</c:v>
                </c:pt>
                <c:pt idx="14732">
                  <c:v>1.7855500000000002</c:v>
                </c:pt>
                <c:pt idx="14733">
                  <c:v>1.795703</c:v>
                </c:pt>
                <c:pt idx="14734">
                  <c:v>1.7905350000000002</c:v>
                </c:pt>
                <c:pt idx="14735">
                  <c:v>1.7833049999999999</c:v>
                </c:pt>
                <c:pt idx="14736">
                  <c:v>1.7865920000000002</c:v>
                </c:pt>
                <c:pt idx="14737">
                  <c:v>1.790692</c:v>
                </c:pt>
                <c:pt idx="14738">
                  <c:v>1.785625</c:v>
                </c:pt>
                <c:pt idx="14739">
                  <c:v>1.7845979999999999</c:v>
                </c:pt>
                <c:pt idx="14740">
                  <c:v>1.7899859999999999</c:v>
                </c:pt>
                <c:pt idx="14741">
                  <c:v>1.787398</c:v>
                </c:pt>
                <c:pt idx="14742">
                  <c:v>1.78966</c:v>
                </c:pt>
                <c:pt idx="14743">
                  <c:v>1.7920950000000002</c:v>
                </c:pt>
                <c:pt idx="14744">
                  <c:v>1.7848199999999999</c:v>
                </c:pt>
                <c:pt idx="14745">
                  <c:v>1.7870710000000001</c:v>
                </c:pt>
                <c:pt idx="14746">
                  <c:v>1.7971910000000002</c:v>
                </c:pt>
                <c:pt idx="14747">
                  <c:v>1.794457</c:v>
                </c:pt>
                <c:pt idx="14748">
                  <c:v>1.7875299999999998</c:v>
                </c:pt>
                <c:pt idx="14749">
                  <c:v>1.7928959999999998</c:v>
                </c:pt>
                <c:pt idx="14750">
                  <c:v>1.7972090000000001</c:v>
                </c:pt>
                <c:pt idx="14751">
                  <c:v>1.7938269999999998</c:v>
                </c:pt>
                <c:pt idx="14752">
                  <c:v>1.7905700000000002</c:v>
                </c:pt>
                <c:pt idx="14753">
                  <c:v>1.789666</c:v>
                </c:pt>
                <c:pt idx="14754">
                  <c:v>1.7916880000000002</c:v>
                </c:pt>
                <c:pt idx="14755">
                  <c:v>1.7878820000000002</c:v>
                </c:pt>
                <c:pt idx="14756">
                  <c:v>1.7840009999999999</c:v>
                </c:pt>
                <c:pt idx="14757">
                  <c:v>1.7887490000000001</c:v>
                </c:pt>
                <c:pt idx="14758">
                  <c:v>1.7884419999999999</c:v>
                </c:pt>
                <c:pt idx="14759">
                  <c:v>1.7910780000000002</c:v>
                </c:pt>
                <c:pt idx="14760">
                  <c:v>1.7956629999999998</c:v>
                </c:pt>
                <c:pt idx="14761">
                  <c:v>1.7907519999999999</c:v>
                </c:pt>
                <c:pt idx="14762">
                  <c:v>1.7888480000000002</c:v>
                </c:pt>
                <c:pt idx="14763">
                  <c:v>1.7913540000000001</c:v>
                </c:pt>
                <c:pt idx="14764">
                  <c:v>1.7923499999999999</c:v>
                </c:pt>
                <c:pt idx="14765">
                  <c:v>1.7930359999999999</c:v>
                </c:pt>
                <c:pt idx="14766">
                  <c:v>1.798705</c:v>
                </c:pt>
                <c:pt idx="14767">
                  <c:v>1.7986780000000002</c:v>
                </c:pt>
                <c:pt idx="14768">
                  <c:v>1.7931140000000001</c:v>
                </c:pt>
                <c:pt idx="14769">
                  <c:v>1.7975370000000002</c:v>
                </c:pt>
                <c:pt idx="14770">
                  <c:v>1.7970540000000002</c:v>
                </c:pt>
                <c:pt idx="14771">
                  <c:v>1.7946620000000002</c:v>
                </c:pt>
                <c:pt idx="14772">
                  <c:v>1.8033199999999998</c:v>
                </c:pt>
                <c:pt idx="14773">
                  <c:v>1.8029320000000002</c:v>
                </c:pt>
                <c:pt idx="14774">
                  <c:v>1.791858</c:v>
                </c:pt>
                <c:pt idx="14775">
                  <c:v>1.7910050000000002</c:v>
                </c:pt>
                <c:pt idx="14776">
                  <c:v>1.7975639999999999</c:v>
                </c:pt>
                <c:pt idx="14777">
                  <c:v>1.7892739999999998</c:v>
                </c:pt>
                <c:pt idx="14778">
                  <c:v>1.7827649999999999</c:v>
                </c:pt>
                <c:pt idx="14779">
                  <c:v>1.7930130000000002</c:v>
                </c:pt>
                <c:pt idx="14780">
                  <c:v>1.7965309999999999</c:v>
                </c:pt>
                <c:pt idx="14781">
                  <c:v>1.7944460000000002</c:v>
                </c:pt>
                <c:pt idx="14782">
                  <c:v>1.799083</c:v>
                </c:pt>
                <c:pt idx="14783">
                  <c:v>1.8005800000000001</c:v>
                </c:pt>
                <c:pt idx="14784">
                  <c:v>1.794972</c:v>
                </c:pt>
                <c:pt idx="14785">
                  <c:v>1.7947030000000002</c:v>
                </c:pt>
                <c:pt idx="14786">
                  <c:v>1.796319</c:v>
                </c:pt>
                <c:pt idx="14787">
                  <c:v>1.789161</c:v>
                </c:pt>
                <c:pt idx="14788">
                  <c:v>1.7909449999999998</c:v>
                </c:pt>
                <c:pt idx="14789">
                  <c:v>1.8001429999999998</c:v>
                </c:pt>
                <c:pt idx="14790">
                  <c:v>1.7929680000000001</c:v>
                </c:pt>
                <c:pt idx="14791">
                  <c:v>1.7914189999999999</c:v>
                </c:pt>
                <c:pt idx="14792">
                  <c:v>1.8019099999999999</c:v>
                </c:pt>
                <c:pt idx="14793">
                  <c:v>1.8001689999999999</c:v>
                </c:pt>
                <c:pt idx="14794">
                  <c:v>1.7952180000000002</c:v>
                </c:pt>
                <c:pt idx="14795">
                  <c:v>1.801145</c:v>
                </c:pt>
                <c:pt idx="14796">
                  <c:v>1.8018429999999999</c:v>
                </c:pt>
                <c:pt idx="14797">
                  <c:v>1.792055</c:v>
                </c:pt>
                <c:pt idx="14798">
                  <c:v>1.7934239999999999</c:v>
                </c:pt>
                <c:pt idx="14799">
                  <c:v>1.801164</c:v>
                </c:pt>
                <c:pt idx="14800">
                  <c:v>1.797221</c:v>
                </c:pt>
                <c:pt idx="14801">
                  <c:v>1.7947009999999999</c:v>
                </c:pt>
                <c:pt idx="14802">
                  <c:v>1.8022499999999999</c:v>
                </c:pt>
                <c:pt idx="14803">
                  <c:v>1.8029489999999999</c:v>
                </c:pt>
                <c:pt idx="14804">
                  <c:v>1.795417</c:v>
                </c:pt>
                <c:pt idx="14805">
                  <c:v>1.80091</c:v>
                </c:pt>
                <c:pt idx="14806">
                  <c:v>1.8076970000000001</c:v>
                </c:pt>
                <c:pt idx="14807">
                  <c:v>1.7975729999999999</c:v>
                </c:pt>
                <c:pt idx="14808">
                  <c:v>1.7962129999999998</c:v>
                </c:pt>
                <c:pt idx="14809">
                  <c:v>1.8035559999999999</c:v>
                </c:pt>
                <c:pt idx="14810">
                  <c:v>1.8025519999999999</c:v>
                </c:pt>
                <c:pt idx="14811">
                  <c:v>1.802616</c:v>
                </c:pt>
                <c:pt idx="14812">
                  <c:v>1.8092670000000002</c:v>
                </c:pt>
                <c:pt idx="14813">
                  <c:v>1.806543</c:v>
                </c:pt>
                <c:pt idx="14814">
                  <c:v>1.7967599999999999</c:v>
                </c:pt>
                <c:pt idx="14815">
                  <c:v>1.8048280000000001</c:v>
                </c:pt>
                <c:pt idx="14816">
                  <c:v>1.8073350000000001</c:v>
                </c:pt>
                <c:pt idx="14817">
                  <c:v>1.7955640000000002</c:v>
                </c:pt>
                <c:pt idx="14818">
                  <c:v>1.8030040000000001</c:v>
                </c:pt>
                <c:pt idx="14819">
                  <c:v>1.8090060000000001</c:v>
                </c:pt>
                <c:pt idx="14820">
                  <c:v>1.7956569999999998</c:v>
                </c:pt>
                <c:pt idx="14821">
                  <c:v>1.7920479999999999</c:v>
                </c:pt>
                <c:pt idx="14822">
                  <c:v>1.7998720000000001</c:v>
                </c:pt>
                <c:pt idx="14823">
                  <c:v>1.798988</c:v>
                </c:pt>
                <c:pt idx="14824">
                  <c:v>1.7959559999999999</c:v>
                </c:pt>
                <c:pt idx="14825">
                  <c:v>1.8029760000000001</c:v>
                </c:pt>
                <c:pt idx="14826">
                  <c:v>1.8028189999999999</c:v>
                </c:pt>
                <c:pt idx="14827">
                  <c:v>1.7973789999999998</c:v>
                </c:pt>
                <c:pt idx="14828">
                  <c:v>1.8075209999999999</c:v>
                </c:pt>
                <c:pt idx="14829">
                  <c:v>1.8162880000000001</c:v>
                </c:pt>
                <c:pt idx="14830">
                  <c:v>1.8100930000000002</c:v>
                </c:pt>
                <c:pt idx="14831">
                  <c:v>1.8046660000000001</c:v>
                </c:pt>
                <c:pt idx="14832">
                  <c:v>1.8082240000000001</c:v>
                </c:pt>
                <c:pt idx="14833">
                  <c:v>1.8083960000000001</c:v>
                </c:pt>
                <c:pt idx="14834">
                  <c:v>1.8078080000000001</c:v>
                </c:pt>
                <c:pt idx="14835">
                  <c:v>1.8066239999999998</c:v>
                </c:pt>
                <c:pt idx="14836">
                  <c:v>1.7982279999999999</c:v>
                </c:pt>
                <c:pt idx="14837">
                  <c:v>1.7994829999999999</c:v>
                </c:pt>
                <c:pt idx="14838">
                  <c:v>1.8080630000000002</c:v>
                </c:pt>
                <c:pt idx="14839">
                  <c:v>1.8030849999999998</c:v>
                </c:pt>
                <c:pt idx="14840">
                  <c:v>1.7957540000000001</c:v>
                </c:pt>
                <c:pt idx="14841">
                  <c:v>1.8050739999999998</c:v>
                </c:pt>
                <c:pt idx="14842">
                  <c:v>1.815922</c:v>
                </c:pt>
                <c:pt idx="14843">
                  <c:v>1.8037139999999998</c:v>
                </c:pt>
                <c:pt idx="14844">
                  <c:v>1.797625</c:v>
                </c:pt>
                <c:pt idx="14845">
                  <c:v>1.8098209999999999</c:v>
                </c:pt>
                <c:pt idx="14846">
                  <c:v>1.8090259999999998</c:v>
                </c:pt>
                <c:pt idx="14847">
                  <c:v>1.8033299999999999</c:v>
                </c:pt>
                <c:pt idx="14848">
                  <c:v>1.8071039999999998</c:v>
                </c:pt>
                <c:pt idx="14849">
                  <c:v>1.8097479999999999</c:v>
                </c:pt>
                <c:pt idx="14850">
                  <c:v>1.8065540000000002</c:v>
                </c:pt>
                <c:pt idx="14851">
                  <c:v>1.8064369999999998</c:v>
                </c:pt>
                <c:pt idx="14852">
                  <c:v>1.8100610000000001</c:v>
                </c:pt>
                <c:pt idx="14853">
                  <c:v>1.8058689999999999</c:v>
                </c:pt>
                <c:pt idx="14854">
                  <c:v>1.8073600000000001</c:v>
                </c:pt>
                <c:pt idx="14855">
                  <c:v>1.813958</c:v>
                </c:pt>
                <c:pt idx="14856">
                  <c:v>1.807944</c:v>
                </c:pt>
                <c:pt idx="14857">
                  <c:v>1.8045789999999999</c:v>
                </c:pt>
                <c:pt idx="14858">
                  <c:v>1.809822</c:v>
                </c:pt>
                <c:pt idx="14859">
                  <c:v>1.807013</c:v>
                </c:pt>
                <c:pt idx="14860">
                  <c:v>1.8039390000000002</c:v>
                </c:pt>
                <c:pt idx="14861">
                  <c:v>1.8114699999999999</c:v>
                </c:pt>
                <c:pt idx="14862">
                  <c:v>1.8123309999999999</c:v>
                </c:pt>
                <c:pt idx="14863">
                  <c:v>1.8054709999999998</c:v>
                </c:pt>
                <c:pt idx="14864">
                  <c:v>1.806279</c:v>
                </c:pt>
                <c:pt idx="14865">
                  <c:v>1.8071649999999999</c:v>
                </c:pt>
                <c:pt idx="14866">
                  <c:v>1.8066909999999998</c:v>
                </c:pt>
                <c:pt idx="14867">
                  <c:v>1.8102809999999998</c:v>
                </c:pt>
                <c:pt idx="14868">
                  <c:v>1.809123</c:v>
                </c:pt>
                <c:pt idx="14869">
                  <c:v>1.80444</c:v>
                </c:pt>
                <c:pt idx="14870">
                  <c:v>1.8043010000000002</c:v>
                </c:pt>
                <c:pt idx="14871">
                  <c:v>1.8086099999999998</c:v>
                </c:pt>
                <c:pt idx="14872">
                  <c:v>1.808386</c:v>
                </c:pt>
                <c:pt idx="14873">
                  <c:v>1.8068960000000001</c:v>
                </c:pt>
                <c:pt idx="14874">
                  <c:v>1.8152010000000001</c:v>
                </c:pt>
                <c:pt idx="14875">
                  <c:v>1.8180830000000001</c:v>
                </c:pt>
                <c:pt idx="14876">
                  <c:v>1.8126540000000002</c:v>
                </c:pt>
                <c:pt idx="14877">
                  <c:v>1.8132540000000001</c:v>
                </c:pt>
                <c:pt idx="14878">
                  <c:v>1.8188490000000002</c:v>
                </c:pt>
                <c:pt idx="14879">
                  <c:v>1.816446</c:v>
                </c:pt>
                <c:pt idx="14880">
                  <c:v>1.811642</c:v>
                </c:pt>
                <c:pt idx="14881">
                  <c:v>1.8195540000000001</c:v>
                </c:pt>
                <c:pt idx="14882">
                  <c:v>1.8160210000000001</c:v>
                </c:pt>
                <c:pt idx="14883">
                  <c:v>1.8039160000000001</c:v>
                </c:pt>
                <c:pt idx="14884">
                  <c:v>1.8096130000000001</c:v>
                </c:pt>
                <c:pt idx="14885">
                  <c:v>1.8142740000000002</c:v>
                </c:pt>
                <c:pt idx="14886">
                  <c:v>1.8101259999999999</c:v>
                </c:pt>
                <c:pt idx="14887">
                  <c:v>1.8106719999999998</c:v>
                </c:pt>
                <c:pt idx="14888">
                  <c:v>1.8161689999999999</c:v>
                </c:pt>
                <c:pt idx="14889">
                  <c:v>1.812284</c:v>
                </c:pt>
                <c:pt idx="14890">
                  <c:v>1.8052579999999998</c:v>
                </c:pt>
                <c:pt idx="14891">
                  <c:v>1.8118249999999998</c:v>
                </c:pt>
                <c:pt idx="14892">
                  <c:v>1.8161510000000001</c:v>
                </c:pt>
                <c:pt idx="14893">
                  <c:v>1.8123480000000001</c:v>
                </c:pt>
                <c:pt idx="14894">
                  <c:v>1.8174869999999999</c:v>
                </c:pt>
                <c:pt idx="14895">
                  <c:v>1.8231090000000001</c:v>
                </c:pt>
                <c:pt idx="14896">
                  <c:v>1.817237</c:v>
                </c:pt>
                <c:pt idx="14897">
                  <c:v>1.8126419999999999</c:v>
                </c:pt>
                <c:pt idx="14898">
                  <c:v>1.8181289999999999</c:v>
                </c:pt>
                <c:pt idx="14899">
                  <c:v>1.8177409999999998</c:v>
                </c:pt>
                <c:pt idx="14900">
                  <c:v>1.8129979999999999</c:v>
                </c:pt>
                <c:pt idx="14901">
                  <c:v>1.8176510000000001</c:v>
                </c:pt>
                <c:pt idx="14902">
                  <c:v>1.8176839999999999</c:v>
                </c:pt>
                <c:pt idx="14903">
                  <c:v>1.8140499999999999</c:v>
                </c:pt>
                <c:pt idx="14904">
                  <c:v>1.8176040000000002</c:v>
                </c:pt>
                <c:pt idx="14905">
                  <c:v>1.8196029999999999</c:v>
                </c:pt>
                <c:pt idx="14906">
                  <c:v>1.8122790000000002</c:v>
                </c:pt>
                <c:pt idx="14907">
                  <c:v>1.8127149999999999</c:v>
                </c:pt>
                <c:pt idx="14908">
                  <c:v>1.823315</c:v>
                </c:pt>
                <c:pt idx="14909">
                  <c:v>1.81671</c:v>
                </c:pt>
                <c:pt idx="14910">
                  <c:v>1.810937</c:v>
                </c:pt>
                <c:pt idx="14911">
                  <c:v>1.822632</c:v>
                </c:pt>
                <c:pt idx="14912">
                  <c:v>1.8188810000000002</c:v>
                </c:pt>
                <c:pt idx="14913">
                  <c:v>1.8098589999999999</c:v>
                </c:pt>
                <c:pt idx="14914">
                  <c:v>1.8211689999999998</c:v>
                </c:pt>
                <c:pt idx="14915">
                  <c:v>1.825062</c:v>
                </c:pt>
                <c:pt idx="14916">
                  <c:v>1.8118780000000001</c:v>
                </c:pt>
                <c:pt idx="14917">
                  <c:v>1.8123619999999998</c:v>
                </c:pt>
                <c:pt idx="14918">
                  <c:v>1.8216939999999999</c:v>
                </c:pt>
                <c:pt idx="14919">
                  <c:v>1.8176749999999999</c:v>
                </c:pt>
                <c:pt idx="14920">
                  <c:v>1.8180730000000001</c:v>
                </c:pt>
                <c:pt idx="14921">
                  <c:v>1.819445</c:v>
                </c:pt>
                <c:pt idx="14922">
                  <c:v>1.812694</c:v>
                </c:pt>
                <c:pt idx="14923">
                  <c:v>1.8144140000000002</c:v>
                </c:pt>
                <c:pt idx="14924">
                  <c:v>1.8185980000000002</c:v>
                </c:pt>
                <c:pt idx="14925">
                  <c:v>1.8176410000000001</c:v>
                </c:pt>
                <c:pt idx="14926">
                  <c:v>1.8160699999999999</c:v>
                </c:pt>
                <c:pt idx="14927">
                  <c:v>1.822365</c:v>
                </c:pt>
                <c:pt idx="14928">
                  <c:v>1.8305370000000001</c:v>
                </c:pt>
                <c:pt idx="14929">
                  <c:v>1.8262179999999999</c:v>
                </c:pt>
                <c:pt idx="14930">
                  <c:v>1.8247909999999998</c:v>
                </c:pt>
                <c:pt idx="14931">
                  <c:v>1.8277809999999999</c:v>
                </c:pt>
                <c:pt idx="14932">
                  <c:v>1.8211590000000002</c:v>
                </c:pt>
                <c:pt idx="14933">
                  <c:v>1.811639</c:v>
                </c:pt>
                <c:pt idx="14934">
                  <c:v>1.818397</c:v>
                </c:pt>
                <c:pt idx="14935">
                  <c:v>1.8276279999999998</c:v>
                </c:pt>
                <c:pt idx="14936">
                  <c:v>1.8144390000000001</c:v>
                </c:pt>
                <c:pt idx="14937">
                  <c:v>1.8117830000000001</c:v>
                </c:pt>
                <c:pt idx="14938">
                  <c:v>1.8244959999999999</c:v>
                </c:pt>
                <c:pt idx="14939">
                  <c:v>1.8228559999999998</c:v>
                </c:pt>
                <c:pt idx="14940">
                  <c:v>1.8226629999999999</c:v>
                </c:pt>
                <c:pt idx="14941">
                  <c:v>1.8288700000000002</c:v>
                </c:pt>
                <c:pt idx="14942">
                  <c:v>1.8240539999999998</c:v>
                </c:pt>
                <c:pt idx="14943">
                  <c:v>1.817977</c:v>
                </c:pt>
                <c:pt idx="14944">
                  <c:v>1.8235250000000001</c:v>
                </c:pt>
                <c:pt idx="14945">
                  <c:v>1.822746</c:v>
                </c:pt>
                <c:pt idx="14946">
                  <c:v>1.8122379999999998</c:v>
                </c:pt>
                <c:pt idx="14947">
                  <c:v>1.8194129999999999</c:v>
                </c:pt>
                <c:pt idx="14948">
                  <c:v>1.8268740000000001</c:v>
                </c:pt>
                <c:pt idx="14949">
                  <c:v>1.8222689999999999</c:v>
                </c:pt>
                <c:pt idx="14950">
                  <c:v>1.826155</c:v>
                </c:pt>
                <c:pt idx="14951">
                  <c:v>1.8319969999999999</c:v>
                </c:pt>
                <c:pt idx="14952">
                  <c:v>1.82721</c:v>
                </c:pt>
                <c:pt idx="14953">
                  <c:v>1.822559</c:v>
                </c:pt>
                <c:pt idx="14954">
                  <c:v>1.830797</c:v>
                </c:pt>
                <c:pt idx="14955">
                  <c:v>1.828036</c:v>
                </c:pt>
                <c:pt idx="14956">
                  <c:v>1.819874</c:v>
                </c:pt>
                <c:pt idx="14957">
                  <c:v>1.831391</c:v>
                </c:pt>
                <c:pt idx="14958">
                  <c:v>1.8315760000000001</c:v>
                </c:pt>
                <c:pt idx="14959">
                  <c:v>1.8190680000000001</c:v>
                </c:pt>
                <c:pt idx="14960">
                  <c:v>1.8215330000000001</c:v>
                </c:pt>
                <c:pt idx="14961">
                  <c:v>1.8289810000000002</c:v>
                </c:pt>
                <c:pt idx="14962">
                  <c:v>1.8277410000000001</c:v>
                </c:pt>
                <c:pt idx="14963">
                  <c:v>1.8230849999999998</c:v>
                </c:pt>
                <c:pt idx="14964">
                  <c:v>1.827998</c:v>
                </c:pt>
                <c:pt idx="14965">
                  <c:v>1.8291659999999998</c:v>
                </c:pt>
                <c:pt idx="14966">
                  <c:v>1.8203610000000001</c:v>
                </c:pt>
                <c:pt idx="14967">
                  <c:v>1.8202500000000001</c:v>
                </c:pt>
                <c:pt idx="14968">
                  <c:v>1.8239290000000001</c:v>
                </c:pt>
                <c:pt idx="14969">
                  <c:v>1.8242639999999999</c:v>
                </c:pt>
                <c:pt idx="14970">
                  <c:v>1.8237570000000001</c:v>
                </c:pt>
                <c:pt idx="14971">
                  <c:v>1.8264109999999998</c:v>
                </c:pt>
                <c:pt idx="14972">
                  <c:v>1.8240289999999999</c:v>
                </c:pt>
                <c:pt idx="14973">
                  <c:v>1.820093</c:v>
                </c:pt>
                <c:pt idx="14974">
                  <c:v>1.8335530000000002</c:v>
                </c:pt>
                <c:pt idx="14975">
                  <c:v>1.840789</c:v>
                </c:pt>
                <c:pt idx="14976">
                  <c:v>1.8327629999999999</c:v>
                </c:pt>
                <c:pt idx="14977">
                  <c:v>1.8279909999999999</c:v>
                </c:pt>
                <c:pt idx="14978">
                  <c:v>1.826406</c:v>
                </c:pt>
                <c:pt idx="14979">
                  <c:v>1.8265199999999999</c:v>
                </c:pt>
                <c:pt idx="14980">
                  <c:v>1.828999</c:v>
                </c:pt>
                <c:pt idx="14981">
                  <c:v>1.832001</c:v>
                </c:pt>
                <c:pt idx="14982">
                  <c:v>1.8296600000000001</c:v>
                </c:pt>
                <c:pt idx="14983">
                  <c:v>1.8281480000000001</c:v>
                </c:pt>
                <c:pt idx="14984">
                  <c:v>1.83419</c:v>
                </c:pt>
                <c:pt idx="14985">
                  <c:v>1.8347899999999999</c:v>
                </c:pt>
                <c:pt idx="14986">
                  <c:v>1.8288760000000002</c:v>
                </c:pt>
                <c:pt idx="14987">
                  <c:v>1.828611</c:v>
                </c:pt>
                <c:pt idx="14988">
                  <c:v>1.8331469999999999</c:v>
                </c:pt>
                <c:pt idx="14989">
                  <c:v>1.8296030000000001</c:v>
                </c:pt>
                <c:pt idx="14990">
                  <c:v>1.8258139999999998</c:v>
                </c:pt>
                <c:pt idx="14991">
                  <c:v>1.8372329999999999</c:v>
                </c:pt>
                <c:pt idx="14992">
                  <c:v>1.836954</c:v>
                </c:pt>
                <c:pt idx="14993">
                  <c:v>1.823143</c:v>
                </c:pt>
                <c:pt idx="14994">
                  <c:v>1.8275030000000001</c:v>
                </c:pt>
                <c:pt idx="14995">
                  <c:v>1.8344149999999999</c:v>
                </c:pt>
                <c:pt idx="14996">
                  <c:v>1.8261790000000002</c:v>
                </c:pt>
                <c:pt idx="14997">
                  <c:v>1.8227639999999998</c:v>
                </c:pt>
                <c:pt idx="14998">
                  <c:v>1.8325269999999998</c:v>
                </c:pt>
                <c:pt idx="14999">
                  <c:v>1.8344450000000001</c:v>
                </c:pt>
                <c:pt idx="15000">
                  <c:v>1.8312560000000002</c:v>
                </c:pt>
                <c:pt idx="15001">
                  <c:v>1.8341219999999998</c:v>
                </c:pt>
                <c:pt idx="15002">
                  <c:v>1.8308089999999999</c:v>
                </c:pt>
                <c:pt idx="15003">
                  <c:v>1.832325</c:v>
                </c:pt>
                <c:pt idx="15004">
                  <c:v>1.8386800000000001</c:v>
                </c:pt>
                <c:pt idx="15005">
                  <c:v>1.833456</c:v>
                </c:pt>
                <c:pt idx="15006">
                  <c:v>1.826568</c:v>
                </c:pt>
                <c:pt idx="15007">
                  <c:v>1.8273060000000001</c:v>
                </c:pt>
                <c:pt idx="15008">
                  <c:v>1.830965</c:v>
                </c:pt>
                <c:pt idx="15009">
                  <c:v>1.827115</c:v>
                </c:pt>
                <c:pt idx="15010">
                  <c:v>1.8289719999999998</c:v>
                </c:pt>
                <c:pt idx="15011">
                  <c:v>1.8403610000000001</c:v>
                </c:pt>
                <c:pt idx="15012">
                  <c:v>1.8372090000000001</c:v>
                </c:pt>
                <c:pt idx="15013">
                  <c:v>1.83555</c:v>
                </c:pt>
                <c:pt idx="15014">
                  <c:v>1.8408449999999998</c:v>
                </c:pt>
                <c:pt idx="15015">
                  <c:v>1.8366859999999998</c:v>
                </c:pt>
                <c:pt idx="15016">
                  <c:v>1.8341219999999998</c:v>
                </c:pt>
                <c:pt idx="15017">
                  <c:v>1.8367230000000001</c:v>
                </c:pt>
                <c:pt idx="15018">
                  <c:v>1.8377729999999999</c:v>
                </c:pt>
                <c:pt idx="15019">
                  <c:v>1.8323800000000001</c:v>
                </c:pt>
                <c:pt idx="15020">
                  <c:v>1.8310620000000002</c:v>
                </c:pt>
                <c:pt idx="15021">
                  <c:v>1.8397610000000002</c:v>
                </c:pt>
                <c:pt idx="15022">
                  <c:v>1.8403969999999998</c:v>
                </c:pt>
                <c:pt idx="15023">
                  <c:v>1.8335050000000002</c:v>
                </c:pt>
                <c:pt idx="15024">
                  <c:v>1.8362500000000002</c:v>
                </c:pt>
                <c:pt idx="15025">
                  <c:v>1.841888</c:v>
                </c:pt>
                <c:pt idx="15026">
                  <c:v>1.8351489999999999</c:v>
                </c:pt>
                <c:pt idx="15027">
                  <c:v>1.8331400000000002</c:v>
                </c:pt>
                <c:pt idx="15028">
                  <c:v>1.8388490000000002</c:v>
                </c:pt>
                <c:pt idx="15029">
                  <c:v>1.8318590000000001</c:v>
                </c:pt>
                <c:pt idx="15030">
                  <c:v>1.8324539999999998</c:v>
                </c:pt>
                <c:pt idx="15031">
                  <c:v>1.8403649999999998</c:v>
                </c:pt>
                <c:pt idx="15032">
                  <c:v>1.8315329999999999</c:v>
                </c:pt>
                <c:pt idx="15033">
                  <c:v>1.8282669999999999</c:v>
                </c:pt>
                <c:pt idx="15034">
                  <c:v>1.8399909999999999</c:v>
                </c:pt>
                <c:pt idx="15035">
                  <c:v>1.8400289999999999</c:v>
                </c:pt>
                <c:pt idx="15036">
                  <c:v>1.8360280000000002</c:v>
                </c:pt>
                <c:pt idx="15037">
                  <c:v>1.8434409999999999</c:v>
                </c:pt>
                <c:pt idx="15038">
                  <c:v>1.8427030000000002</c:v>
                </c:pt>
                <c:pt idx="15039">
                  <c:v>1.8343850000000002</c:v>
                </c:pt>
                <c:pt idx="15040">
                  <c:v>1.8382689999999999</c:v>
                </c:pt>
                <c:pt idx="15041">
                  <c:v>1.8400609999999999</c:v>
                </c:pt>
                <c:pt idx="15042">
                  <c:v>1.8360750000000001</c:v>
                </c:pt>
                <c:pt idx="15043">
                  <c:v>1.8406120000000001</c:v>
                </c:pt>
                <c:pt idx="15044">
                  <c:v>1.8475250000000001</c:v>
                </c:pt>
                <c:pt idx="15045">
                  <c:v>1.8458510000000001</c:v>
                </c:pt>
                <c:pt idx="15046">
                  <c:v>1.8402050000000001</c:v>
                </c:pt>
                <c:pt idx="15047">
                  <c:v>1.8441350000000001</c:v>
                </c:pt>
                <c:pt idx="15048">
                  <c:v>1.8433449999999998</c:v>
                </c:pt>
                <c:pt idx="15049">
                  <c:v>1.8351920000000002</c:v>
                </c:pt>
                <c:pt idx="15050">
                  <c:v>1.8376960000000002</c:v>
                </c:pt>
                <c:pt idx="15051">
                  <c:v>1.838965</c:v>
                </c:pt>
                <c:pt idx="15052">
                  <c:v>1.8359990000000002</c:v>
                </c:pt>
                <c:pt idx="15053">
                  <c:v>1.8370820000000001</c:v>
                </c:pt>
                <c:pt idx="15054">
                  <c:v>1.8400020000000001</c:v>
                </c:pt>
                <c:pt idx="15055">
                  <c:v>1.842273</c:v>
                </c:pt>
                <c:pt idx="15056">
                  <c:v>1.8414600000000001</c:v>
                </c:pt>
                <c:pt idx="15057">
                  <c:v>1.8405450000000001</c:v>
                </c:pt>
                <c:pt idx="15058">
                  <c:v>1.8408090000000001</c:v>
                </c:pt>
                <c:pt idx="15059">
                  <c:v>1.8411360000000001</c:v>
                </c:pt>
                <c:pt idx="15060">
                  <c:v>1.8428309999999999</c:v>
                </c:pt>
                <c:pt idx="15061">
                  <c:v>1.8448639999999998</c:v>
                </c:pt>
                <c:pt idx="15062">
                  <c:v>1.843108</c:v>
                </c:pt>
                <c:pt idx="15063">
                  <c:v>1.8389259999999998</c:v>
                </c:pt>
                <c:pt idx="15064">
                  <c:v>1.8432469999999999</c:v>
                </c:pt>
                <c:pt idx="15065">
                  <c:v>1.8437480000000002</c:v>
                </c:pt>
                <c:pt idx="15066">
                  <c:v>1.838765</c:v>
                </c:pt>
                <c:pt idx="15067">
                  <c:v>1.8440310000000002</c:v>
                </c:pt>
                <c:pt idx="15068">
                  <c:v>1.844792</c:v>
                </c:pt>
                <c:pt idx="15069">
                  <c:v>1.8417780000000001</c:v>
                </c:pt>
                <c:pt idx="15070">
                  <c:v>1.8456389999999998</c:v>
                </c:pt>
                <c:pt idx="15071">
                  <c:v>1.8484349999999998</c:v>
                </c:pt>
                <c:pt idx="15072">
                  <c:v>1.8421050000000001</c:v>
                </c:pt>
                <c:pt idx="15073">
                  <c:v>1.837405</c:v>
                </c:pt>
                <c:pt idx="15074">
                  <c:v>1.8473329999999999</c:v>
                </c:pt>
                <c:pt idx="15075">
                  <c:v>1.8496459999999999</c:v>
                </c:pt>
                <c:pt idx="15076">
                  <c:v>1.8419310000000002</c:v>
                </c:pt>
                <c:pt idx="15077">
                  <c:v>1.8464800000000001</c:v>
                </c:pt>
                <c:pt idx="15078">
                  <c:v>1.846908</c:v>
                </c:pt>
                <c:pt idx="15079">
                  <c:v>1.8396300000000001</c:v>
                </c:pt>
                <c:pt idx="15080">
                  <c:v>1.8469720000000001</c:v>
                </c:pt>
                <c:pt idx="15081">
                  <c:v>1.8555609999999998</c:v>
                </c:pt>
                <c:pt idx="15082">
                  <c:v>1.8433519999999999</c:v>
                </c:pt>
                <c:pt idx="15083">
                  <c:v>1.839979</c:v>
                </c:pt>
                <c:pt idx="15084">
                  <c:v>1.8542459999999998</c:v>
                </c:pt>
                <c:pt idx="15085">
                  <c:v>1.848992</c:v>
                </c:pt>
                <c:pt idx="15086">
                  <c:v>1.8429549999999999</c:v>
                </c:pt>
                <c:pt idx="15087">
                  <c:v>1.851591</c:v>
                </c:pt>
                <c:pt idx="15088">
                  <c:v>1.8477619999999999</c:v>
                </c:pt>
                <c:pt idx="15089">
                  <c:v>1.8424580000000002</c:v>
                </c:pt>
                <c:pt idx="15090">
                  <c:v>1.8480110000000001</c:v>
                </c:pt>
                <c:pt idx="15091">
                  <c:v>1.8503970000000001</c:v>
                </c:pt>
                <c:pt idx="15092">
                  <c:v>1.845971</c:v>
                </c:pt>
                <c:pt idx="15093">
                  <c:v>1.844411</c:v>
                </c:pt>
                <c:pt idx="15094">
                  <c:v>1.843286</c:v>
                </c:pt>
                <c:pt idx="15095">
                  <c:v>1.8410160000000002</c:v>
                </c:pt>
                <c:pt idx="15096">
                  <c:v>1.8475700000000002</c:v>
                </c:pt>
                <c:pt idx="15097">
                  <c:v>1.8505690000000001</c:v>
                </c:pt>
                <c:pt idx="15098">
                  <c:v>1.8459400000000001</c:v>
                </c:pt>
                <c:pt idx="15099">
                  <c:v>1.846349</c:v>
                </c:pt>
                <c:pt idx="15100">
                  <c:v>1.8477589999999999</c:v>
                </c:pt>
                <c:pt idx="15101">
                  <c:v>1.8473760000000001</c:v>
                </c:pt>
                <c:pt idx="15102">
                  <c:v>1.8448859999999998</c:v>
                </c:pt>
                <c:pt idx="15103">
                  <c:v>1.8495339999999998</c:v>
                </c:pt>
                <c:pt idx="15104">
                  <c:v>1.8585579999999999</c:v>
                </c:pt>
                <c:pt idx="15105">
                  <c:v>1.851788</c:v>
                </c:pt>
                <c:pt idx="15106">
                  <c:v>1.8469799999999998</c:v>
                </c:pt>
                <c:pt idx="15107">
                  <c:v>1.8568579999999999</c:v>
                </c:pt>
                <c:pt idx="15108">
                  <c:v>1.8546070000000001</c:v>
                </c:pt>
                <c:pt idx="15109">
                  <c:v>1.8454190000000001</c:v>
                </c:pt>
                <c:pt idx="15110">
                  <c:v>1.8537759999999999</c:v>
                </c:pt>
                <c:pt idx="15111">
                  <c:v>1.859362</c:v>
                </c:pt>
                <c:pt idx="15112">
                  <c:v>1.8487130000000001</c:v>
                </c:pt>
                <c:pt idx="15113">
                  <c:v>1.8505919999999998</c:v>
                </c:pt>
                <c:pt idx="15114">
                  <c:v>1.8565179999999999</c:v>
                </c:pt>
                <c:pt idx="15115">
                  <c:v>1.8467790000000002</c:v>
                </c:pt>
                <c:pt idx="15116">
                  <c:v>1.8417659999999998</c:v>
                </c:pt>
                <c:pt idx="15117">
                  <c:v>1.8462299999999998</c:v>
                </c:pt>
                <c:pt idx="15118">
                  <c:v>1.8486220000000002</c:v>
                </c:pt>
                <c:pt idx="15119">
                  <c:v>1.846854</c:v>
                </c:pt>
                <c:pt idx="15120">
                  <c:v>1.8495119999999998</c:v>
                </c:pt>
                <c:pt idx="15121">
                  <c:v>1.8529680000000002</c:v>
                </c:pt>
                <c:pt idx="15122">
                  <c:v>1.8505159999999998</c:v>
                </c:pt>
                <c:pt idx="15123">
                  <c:v>1.8561239999999999</c:v>
                </c:pt>
                <c:pt idx="15124">
                  <c:v>1.859451</c:v>
                </c:pt>
                <c:pt idx="15125">
                  <c:v>1.8523329999999998</c:v>
                </c:pt>
                <c:pt idx="15126">
                  <c:v>1.852322</c:v>
                </c:pt>
                <c:pt idx="15127">
                  <c:v>1.8578670000000002</c:v>
                </c:pt>
                <c:pt idx="15128">
                  <c:v>1.8529360000000001</c:v>
                </c:pt>
                <c:pt idx="15129">
                  <c:v>1.8444430000000001</c:v>
                </c:pt>
                <c:pt idx="15130">
                  <c:v>1.8550450000000001</c:v>
                </c:pt>
                <c:pt idx="15131">
                  <c:v>1.8636979999999999</c:v>
                </c:pt>
                <c:pt idx="15132">
                  <c:v>1.851407</c:v>
                </c:pt>
                <c:pt idx="15133">
                  <c:v>1.8521139999999998</c:v>
                </c:pt>
                <c:pt idx="15134">
                  <c:v>1.8641760000000001</c:v>
                </c:pt>
                <c:pt idx="15135">
                  <c:v>1.8598690000000002</c:v>
                </c:pt>
                <c:pt idx="15136">
                  <c:v>1.8501759999999998</c:v>
                </c:pt>
                <c:pt idx="15137">
                  <c:v>1.855369</c:v>
                </c:pt>
                <c:pt idx="15138">
                  <c:v>1.8569149999999999</c:v>
                </c:pt>
                <c:pt idx="15139">
                  <c:v>1.848563</c:v>
                </c:pt>
                <c:pt idx="15140">
                  <c:v>1.854206</c:v>
                </c:pt>
                <c:pt idx="15141">
                  <c:v>1.8574920000000001</c:v>
                </c:pt>
                <c:pt idx="15142">
                  <c:v>1.850282</c:v>
                </c:pt>
                <c:pt idx="15143">
                  <c:v>1.8534489999999999</c:v>
                </c:pt>
                <c:pt idx="15144">
                  <c:v>1.857605</c:v>
                </c:pt>
                <c:pt idx="15145">
                  <c:v>1.8537599999999999</c:v>
                </c:pt>
                <c:pt idx="15146">
                  <c:v>1.856633</c:v>
                </c:pt>
                <c:pt idx="15147">
                  <c:v>1.8644880000000001</c:v>
                </c:pt>
                <c:pt idx="15148">
                  <c:v>1.8578290000000002</c:v>
                </c:pt>
                <c:pt idx="15149">
                  <c:v>1.8500909999999999</c:v>
                </c:pt>
                <c:pt idx="15150">
                  <c:v>1.8573270000000002</c:v>
                </c:pt>
                <c:pt idx="15151">
                  <c:v>1.8583590000000001</c:v>
                </c:pt>
                <c:pt idx="15152">
                  <c:v>1.8521139999999998</c:v>
                </c:pt>
                <c:pt idx="15153">
                  <c:v>1.855226</c:v>
                </c:pt>
                <c:pt idx="15154">
                  <c:v>1.8624139999999998</c:v>
                </c:pt>
                <c:pt idx="15155">
                  <c:v>1.8622730000000001</c:v>
                </c:pt>
                <c:pt idx="15156">
                  <c:v>1.8587410000000002</c:v>
                </c:pt>
                <c:pt idx="15157">
                  <c:v>1.8595120000000001</c:v>
                </c:pt>
                <c:pt idx="15158">
                  <c:v>1.858873</c:v>
                </c:pt>
                <c:pt idx="15159">
                  <c:v>1.859283</c:v>
                </c:pt>
                <c:pt idx="15160">
                  <c:v>1.8612419999999998</c:v>
                </c:pt>
                <c:pt idx="15161">
                  <c:v>1.856859</c:v>
                </c:pt>
                <c:pt idx="15162">
                  <c:v>1.8546930000000001</c:v>
                </c:pt>
                <c:pt idx="15163">
                  <c:v>1.8572160000000002</c:v>
                </c:pt>
                <c:pt idx="15164">
                  <c:v>1.8607550000000002</c:v>
                </c:pt>
                <c:pt idx="15165">
                  <c:v>1.85595</c:v>
                </c:pt>
                <c:pt idx="15166">
                  <c:v>1.8529100000000001</c:v>
                </c:pt>
                <c:pt idx="15167">
                  <c:v>1.8649439999999999</c:v>
                </c:pt>
                <c:pt idx="15168">
                  <c:v>1.86599</c:v>
                </c:pt>
                <c:pt idx="15169">
                  <c:v>1.8598170000000001</c:v>
                </c:pt>
                <c:pt idx="15170">
                  <c:v>1.8667720000000001</c:v>
                </c:pt>
                <c:pt idx="15171">
                  <c:v>1.8682089999999998</c:v>
                </c:pt>
                <c:pt idx="15172">
                  <c:v>1.8615490000000001</c:v>
                </c:pt>
                <c:pt idx="15173">
                  <c:v>1.8644620000000001</c:v>
                </c:pt>
                <c:pt idx="15174">
                  <c:v>1.8660800000000002</c:v>
                </c:pt>
                <c:pt idx="15175">
                  <c:v>1.8550010000000001</c:v>
                </c:pt>
                <c:pt idx="15176">
                  <c:v>1.853853</c:v>
                </c:pt>
                <c:pt idx="15177">
                  <c:v>1.8632209999999998</c:v>
                </c:pt>
                <c:pt idx="15178">
                  <c:v>1.8594810000000002</c:v>
                </c:pt>
                <c:pt idx="15179">
                  <c:v>1.856026</c:v>
                </c:pt>
                <c:pt idx="15180">
                  <c:v>1.8608989999999999</c:v>
                </c:pt>
                <c:pt idx="15181">
                  <c:v>1.8579789999999998</c:v>
                </c:pt>
                <c:pt idx="15182">
                  <c:v>1.8523369999999999</c:v>
                </c:pt>
                <c:pt idx="15183">
                  <c:v>1.8606120000000002</c:v>
                </c:pt>
                <c:pt idx="15184">
                  <c:v>1.868811</c:v>
                </c:pt>
                <c:pt idx="15185">
                  <c:v>1.8628469999999999</c:v>
                </c:pt>
                <c:pt idx="15186">
                  <c:v>1.8637450000000002</c:v>
                </c:pt>
                <c:pt idx="15187">
                  <c:v>1.8739710000000001</c:v>
                </c:pt>
                <c:pt idx="15188">
                  <c:v>1.8682979999999998</c:v>
                </c:pt>
                <c:pt idx="15189">
                  <c:v>1.8597619999999999</c:v>
                </c:pt>
                <c:pt idx="15190">
                  <c:v>1.867121</c:v>
                </c:pt>
                <c:pt idx="15191">
                  <c:v>1.8721800000000002</c:v>
                </c:pt>
                <c:pt idx="15192">
                  <c:v>1.861815</c:v>
                </c:pt>
                <c:pt idx="15193">
                  <c:v>1.8616440000000001</c:v>
                </c:pt>
                <c:pt idx="15194">
                  <c:v>1.8752949999999999</c:v>
                </c:pt>
                <c:pt idx="15195">
                  <c:v>1.8720880000000002</c:v>
                </c:pt>
                <c:pt idx="15196">
                  <c:v>1.861999</c:v>
                </c:pt>
                <c:pt idx="15197">
                  <c:v>1.8628870000000002</c:v>
                </c:pt>
                <c:pt idx="15198">
                  <c:v>1.8661750000000001</c:v>
                </c:pt>
                <c:pt idx="15199">
                  <c:v>1.8649969999999998</c:v>
                </c:pt>
                <c:pt idx="15200">
                  <c:v>1.8643040000000002</c:v>
                </c:pt>
                <c:pt idx="15201">
                  <c:v>1.866196</c:v>
                </c:pt>
                <c:pt idx="15202">
                  <c:v>1.861793</c:v>
                </c:pt>
                <c:pt idx="15203">
                  <c:v>1.8615539999999999</c:v>
                </c:pt>
                <c:pt idx="15204">
                  <c:v>1.867645</c:v>
                </c:pt>
                <c:pt idx="15205">
                  <c:v>1.8633579999999998</c:v>
                </c:pt>
                <c:pt idx="15206">
                  <c:v>1.8628830000000001</c:v>
                </c:pt>
                <c:pt idx="15207">
                  <c:v>1.8709159999999998</c:v>
                </c:pt>
                <c:pt idx="15208">
                  <c:v>1.8707379999999998</c:v>
                </c:pt>
                <c:pt idx="15209">
                  <c:v>1.86571</c:v>
                </c:pt>
                <c:pt idx="15210">
                  <c:v>1.8703080000000001</c:v>
                </c:pt>
                <c:pt idx="15211">
                  <c:v>1.8709120000000001</c:v>
                </c:pt>
                <c:pt idx="15212">
                  <c:v>1.858139</c:v>
                </c:pt>
                <c:pt idx="15213">
                  <c:v>1.8642219999999998</c:v>
                </c:pt>
                <c:pt idx="15214">
                  <c:v>1.8754759999999999</c:v>
                </c:pt>
                <c:pt idx="15215">
                  <c:v>1.8620390000000002</c:v>
                </c:pt>
                <c:pt idx="15216">
                  <c:v>1.8563719999999999</c:v>
                </c:pt>
                <c:pt idx="15217">
                  <c:v>1.867003</c:v>
                </c:pt>
                <c:pt idx="15218">
                  <c:v>1.867032</c:v>
                </c:pt>
                <c:pt idx="15219">
                  <c:v>1.864379</c:v>
                </c:pt>
                <c:pt idx="15220">
                  <c:v>1.873418</c:v>
                </c:pt>
                <c:pt idx="15221">
                  <c:v>1.8724620000000001</c:v>
                </c:pt>
                <c:pt idx="15222">
                  <c:v>1.860665</c:v>
                </c:pt>
                <c:pt idx="15223">
                  <c:v>1.868967</c:v>
                </c:pt>
                <c:pt idx="15224">
                  <c:v>1.8766889999999998</c:v>
                </c:pt>
                <c:pt idx="15225">
                  <c:v>1.8681999999999999</c:v>
                </c:pt>
                <c:pt idx="15226">
                  <c:v>1.868954</c:v>
                </c:pt>
                <c:pt idx="15227">
                  <c:v>1.8717269999999999</c:v>
                </c:pt>
                <c:pt idx="15228">
                  <c:v>1.8685019999999999</c:v>
                </c:pt>
                <c:pt idx="15229">
                  <c:v>1.8674930000000001</c:v>
                </c:pt>
                <c:pt idx="15230">
                  <c:v>1.8698939999999999</c:v>
                </c:pt>
                <c:pt idx="15231">
                  <c:v>1.8728180000000001</c:v>
                </c:pt>
                <c:pt idx="15232">
                  <c:v>1.874698</c:v>
                </c:pt>
                <c:pt idx="15233">
                  <c:v>1.8761100000000002</c:v>
                </c:pt>
                <c:pt idx="15234">
                  <c:v>1.8733550000000001</c:v>
                </c:pt>
                <c:pt idx="15235">
                  <c:v>1.8706580000000002</c:v>
                </c:pt>
                <c:pt idx="15236">
                  <c:v>1.8711259999999998</c:v>
                </c:pt>
                <c:pt idx="15237">
                  <c:v>1.8745569999999998</c:v>
                </c:pt>
                <c:pt idx="15238">
                  <c:v>1.872579</c:v>
                </c:pt>
                <c:pt idx="15239">
                  <c:v>1.8669799999999999</c:v>
                </c:pt>
                <c:pt idx="15240">
                  <c:v>1.870457</c:v>
                </c:pt>
                <c:pt idx="15241">
                  <c:v>1.8724829999999999</c:v>
                </c:pt>
                <c:pt idx="15242">
                  <c:v>1.8710939999999998</c:v>
                </c:pt>
                <c:pt idx="15243">
                  <c:v>1.8730899999999999</c:v>
                </c:pt>
                <c:pt idx="15244">
                  <c:v>1.870063</c:v>
                </c:pt>
                <c:pt idx="15245">
                  <c:v>1.8654350000000002</c:v>
                </c:pt>
                <c:pt idx="15246">
                  <c:v>1.867232</c:v>
                </c:pt>
                <c:pt idx="15247">
                  <c:v>1.871629</c:v>
                </c:pt>
                <c:pt idx="15248">
                  <c:v>1.8724479999999999</c:v>
                </c:pt>
                <c:pt idx="15249">
                  <c:v>1.8767800000000001</c:v>
                </c:pt>
                <c:pt idx="15250">
                  <c:v>1.8824190000000001</c:v>
                </c:pt>
                <c:pt idx="15251">
                  <c:v>1.8725149999999999</c:v>
                </c:pt>
                <c:pt idx="15252">
                  <c:v>1.8678249999999998</c:v>
                </c:pt>
                <c:pt idx="15253">
                  <c:v>1.879108</c:v>
                </c:pt>
                <c:pt idx="15254">
                  <c:v>1.8833769999999999</c:v>
                </c:pt>
                <c:pt idx="15255">
                  <c:v>1.8753820000000001</c:v>
                </c:pt>
                <c:pt idx="15256">
                  <c:v>1.8722020000000001</c:v>
                </c:pt>
                <c:pt idx="15257">
                  <c:v>1.8785150000000002</c:v>
                </c:pt>
                <c:pt idx="15258">
                  <c:v>1.8757999999999999</c:v>
                </c:pt>
                <c:pt idx="15259">
                  <c:v>1.8719779999999999</c:v>
                </c:pt>
                <c:pt idx="15260">
                  <c:v>1.8789129999999998</c:v>
                </c:pt>
                <c:pt idx="15261">
                  <c:v>1.8728419999999999</c:v>
                </c:pt>
                <c:pt idx="15262">
                  <c:v>1.8667980000000002</c:v>
                </c:pt>
                <c:pt idx="15263">
                  <c:v>1.8789980000000002</c:v>
                </c:pt>
                <c:pt idx="15264">
                  <c:v>1.881945</c:v>
                </c:pt>
                <c:pt idx="15265">
                  <c:v>1.8698610000000002</c:v>
                </c:pt>
                <c:pt idx="15266">
                  <c:v>1.8731260000000001</c:v>
                </c:pt>
                <c:pt idx="15267">
                  <c:v>1.8848419999999999</c:v>
                </c:pt>
                <c:pt idx="15268">
                  <c:v>1.8764470000000002</c:v>
                </c:pt>
                <c:pt idx="15269">
                  <c:v>1.8719060000000001</c:v>
                </c:pt>
                <c:pt idx="15270">
                  <c:v>1.879966</c:v>
                </c:pt>
                <c:pt idx="15271">
                  <c:v>1.876436</c:v>
                </c:pt>
                <c:pt idx="15272">
                  <c:v>1.8741059999999998</c:v>
                </c:pt>
                <c:pt idx="15273">
                  <c:v>1.8819680000000001</c:v>
                </c:pt>
                <c:pt idx="15274">
                  <c:v>1.884029</c:v>
                </c:pt>
                <c:pt idx="15275">
                  <c:v>1.8777189999999999</c:v>
                </c:pt>
                <c:pt idx="15276">
                  <c:v>1.8784149999999999</c:v>
                </c:pt>
                <c:pt idx="15277">
                  <c:v>1.8795160000000002</c:v>
                </c:pt>
                <c:pt idx="15278">
                  <c:v>1.8728359999999999</c:v>
                </c:pt>
                <c:pt idx="15279">
                  <c:v>1.8746070000000001</c:v>
                </c:pt>
                <c:pt idx="15280">
                  <c:v>1.8796870000000001</c:v>
                </c:pt>
                <c:pt idx="15281">
                  <c:v>1.8770790000000002</c:v>
                </c:pt>
                <c:pt idx="15282">
                  <c:v>1.874768</c:v>
                </c:pt>
                <c:pt idx="15283">
                  <c:v>1.8792200000000001</c:v>
                </c:pt>
                <c:pt idx="15284">
                  <c:v>1.881491</c:v>
                </c:pt>
                <c:pt idx="15285">
                  <c:v>1.8754740000000001</c:v>
                </c:pt>
                <c:pt idx="15286">
                  <c:v>1.8772829999999998</c:v>
                </c:pt>
                <c:pt idx="15287">
                  <c:v>1.8781729999999999</c:v>
                </c:pt>
                <c:pt idx="15288">
                  <c:v>1.8712080000000002</c:v>
                </c:pt>
                <c:pt idx="15289">
                  <c:v>1.8797320000000002</c:v>
                </c:pt>
                <c:pt idx="15290">
                  <c:v>1.8882690000000002</c:v>
                </c:pt>
                <c:pt idx="15291">
                  <c:v>1.8812280000000001</c:v>
                </c:pt>
                <c:pt idx="15292">
                  <c:v>1.8784930000000002</c:v>
                </c:pt>
                <c:pt idx="15293">
                  <c:v>1.8895420000000001</c:v>
                </c:pt>
                <c:pt idx="15294">
                  <c:v>1.8950070000000001</c:v>
                </c:pt>
                <c:pt idx="15295">
                  <c:v>1.8853780000000002</c:v>
                </c:pt>
                <c:pt idx="15296">
                  <c:v>1.8832499999999999</c:v>
                </c:pt>
                <c:pt idx="15297">
                  <c:v>1.8820670000000002</c:v>
                </c:pt>
                <c:pt idx="15298">
                  <c:v>1.874209</c:v>
                </c:pt>
                <c:pt idx="15299">
                  <c:v>1.8801749999999999</c:v>
                </c:pt>
                <c:pt idx="15300">
                  <c:v>1.8887879999999999</c:v>
                </c:pt>
                <c:pt idx="15301">
                  <c:v>1.88273</c:v>
                </c:pt>
                <c:pt idx="15302">
                  <c:v>1.876925</c:v>
                </c:pt>
                <c:pt idx="15303">
                  <c:v>1.8836219999999999</c:v>
                </c:pt>
                <c:pt idx="15304">
                  <c:v>1.8856929999999998</c:v>
                </c:pt>
                <c:pt idx="15305">
                  <c:v>1.880125</c:v>
                </c:pt>
                <c:pt idx="15306">
                  <c:v>1.8844880000000002</c:v>
                </c:pt>
                <c:pt idx="15307">
                  <c:v>1.8848159999999998</c:v>
                </c:pt>
                <c:pt idx="15308">
                  <c:v>1.8773040000000001</c:v>
                </c:pt>
                <c:pt idx="15309">
                  <c:v>1.8795380000000002</c:v>
                </c:pt>
                <c:pt idx="15310">
                  <c:v>1.8839950000000001</c:v>
                </c:pt>
                <c:pt idx="15311">
                  <c:v>1.8804319999999999</c:v>
                </c:pt>
                <c:pt idx="15312">
                  <c:v>1.8777210000000002</c:v>
                </c:pt>
                <c:pt idx="15313">
                  <c:v>1.8867980000000002</c:v>
                </c:pt>
                <c:pt idx="15314">
                  <c:v>1.888808</c:v>
                </c:pt>
                <c:pt idx="15315">
                  <c:v>1.878841</c:v>
                </c:pt>
                <c:pt idx="15316">
                  <c:v>1.8832529999999998</c:v>
                </c:pt>
                <c:pt idx="15317">
                  <c:v>1.8908160000000001</c:v>
                </c:pt>
                <c:pt idx="15318">
                  <c:v>1.8873950000000002</c:v>
                </c:pt>
                <c:pt idx="15319">
                  <c:v>1.8859330000000001</c:v>
                </c:pt>
                <c:pt idx="15320">
                  <c:v>1.8896039999999998</c:v>
                </c:pt>
                <c:pt idx="15321">
                  <c:v>1.8874680000000001</c:v>
                </c:pt>
                <c:pt idx="15322">
                  <c:v>1.8797809999999999</c:v>
                </c:pt>
                <c:pt idx="15323">
                  <c:v>1.8835169999999999</c:v>
                </c:pt>
                <c:pt idx="15324">
                  <c:v>1.8855409999999999</c:v>
                </c:pt>
                <c:pt idx="15325">
                  <c:v>1.8817059999999999</c:v>
                </c:pt>
                <c:pt idx="15326">
                  <c:v>1.884547</c:v>
                </c:pt>
                <c:pt idx="15327">
                  <c:v>1.8846889999999998</c:v>
                </c:pt>
                <c:pt idx="15328">
                  <c:v>1.8862070000000002</c:v>
                </c:pt>
                <c:pt idx="15329">
                  <c:v>1.891502</c:v>
                </c:pt>
                <c:pt idx="15330">
                  <c:v>1.8937539999999999</c:v>
                </c:pt>
                <c:pt idx="15331">
                  <c:v>1.8876330000000001</c:v>
                </c:pt>
                <c:pt idx="15332">
                  <c:v>1.8862209999999999</c:v>
                </c:pt>
                <c:pt idx="15333">
                  <c:v>1.895696</c:v>
                </c:pt>
                <c:pt idx="15334">
                  <c:v>1.888417</c:v>
                </c:pt>
                <c:pt idx="15335">
                  <c:v>1.8796110000000001</c:v>
                </c:pt>
                <c:pt idx="15336">
                  <c:v>1.8902329999999998</c:v>
                </c:pt>
                <c:pt idx="15337">
                  <c:v>1.8934039999999999</c:v>
                </c:pt>
                <c:pt idx="15338">
                  <c:v>1.8874590000000002</c:v>
                </c:pt>
                <c:pt idx="15339">
                  <c:v>1.8903859999999999</c:v>
                </c:pt>
                <c:pt idx="15340">
                  <c:v>1.8945020000000001</c:v>
                </c:pt>
                <c:pt idx="15341">
                  <c:v>1.8914019999999998</c:v>
                </c:pt>
                <c:pt idx="15342">
                  <c:v>1.8943249999999998</c:v>
                </c:pt>
                <c:pt idx="15343">
                  <c:v>1.8956080000000002</c:v>
                </c:pt>
                <c:pt idx="15344">
                  <c:v>1.8825810000000001</c:v>
                </c:pt>
                <c:pt idx="15345">
                  <c:v>1.881583</c:v>
                </c:pt>
                <c:pt idx="15346">
                  <c:v>1.8945460000000001</c:v>
                </c:pt>
                <c:pt idx="15347">
                  <c:v>1.8909060000000002</c:v>
                </c:pt>
                <c:pt idx="15348">
                  <c:v>1.875505</c:v>
                </c:pt>
                <c:pt idx="15349">
                  <c:v>1.880099</c:v>
                </c:pt>
                <c:pt idx="15350">
                  <c:v>1.894279</c:v>
                </c:pt>
                <c:pt idx="15351">
                  <c:v>1.8895780000000002</c:v>
                </c:pt>
                <c:pt idx="15352">
                  <c:v>1.891149</c:v>
                </c:pt>
                <c:pt idx="15353">
                  <c:v>1.8992879999999999</c:v>
                </c:pt>
                <c:pt idx="15354">
                  <c:v>1.8933749999999998</c:v>
                </c:pt>
                <c:pt idx="15355">
                  <c:v>1.8912979999999999</c:v>
                </c:pt>
                <c:pt idx="15356">
                  <c:v>1.8939919999999999</c:v>
                </c:pt>
                <c:pt idx="15357">
                  <c:v>1.8912330000000002</c:v>
                </c:pt>
                <c:pt idx="15358">
                  <c:v>1.8891640000000001</c:v>
                </c:pt>
                <c:pt idx="15359">
                  <c:v>1.8884340000000002</c:v>
                </c:pt>
                <c:pt idx="15360">
                  <c:v>1.8901050000000001</c:v>
                </c:pt>
                <c:pt idx="15361">
                  <c:v>1.8923019999999999</c:v>
                </c:pt>
                <c:pt idx="15362">
                  <c:v>1.8943660000000002</c:v>
                </c:pt>
                <c:pt idx="15363">
                  <c:v>1.8947919999999998</c:v>
                </c:pt>
                <c:pt idx="15364">
                  <c:v>1.8882050000000001</c:v>
                </c:pt>
                <c:pt idx="15365">
                  <c:v>1.8865769999999999</c:v>
                </c:pt>
                <c:pt idx="15366">
                  <c:v>1.8921559999999999</c:v>
                </c:pt>
                <c:pt idx="15367">
                  <c:v>1.8938950000000001</c:v>
                </c:pt>
                <c:pt idx="15368">
                  <c:v>1.8944860000000001</c:v>
                </c:pt>
                <c:pt idx="15369">
                  <c:v>1.8991609999999999</c:v>
                </c:pt>
                <c:pt idx="15370">
                  <c:v>1.8977460000000002</c:v>
                </c:pt>
                <c:pt idx="15371">
                  <c:v>1.8869910000000001</c:v>
                </c:pt>
                <c:pt idx="15372">
                  <c:v>1.8892199999999999</c:v>
                </c:pt>
                <c:pt idx="15373">
                  <c:v>1.8960400000000002</c:v>
                </c:pt>
                <c:pt idx="15374">
                  <c:v>1.892169</c:v>
                </c:pt>
                <c:pt idx="15375">
                  <c:v>1.892274</c:v>
                </c:pt>
                <c:pt idx="15376">
                  <c:v>1.8956040000000001</c:v>
                </c:pt>
                <c:pt idx="15377">
                  <c:v>1.8932820000000001</c:v>
                </c:pt>
                <c:pt idx="15378">
                  <c:v>1.8925969999999999</c:v>
                </c:pt>
                <c:pt idx="15379">
                  <c:v>1.897589</c:v>
                </c:pt>
                <c:pt idx="15380">
                  <c:v>1.8976670000000002</c:v>
                </c:pt>
                <c:pt idx="15381">
                  <c:v>1.894603</c:v>
                </c:pt>
                <c:pt idx="15382">
                  <c:v>1.8967900000000002</c:v>
                </c:pt>
                <c:pt idx="15383">
                  <c:v>1.895378</c:v>
                </c:pt>
                <c:pt idx="15384">
                  <c:v>1.8917220000000001</c:v>
                </c:pt>
                <c:pt idx="15385">
                  <c:v>1.890396</c:v>
                </c:pt>
                <c:pt idx="15386">
                  <c:v>1.8947859999999999</c:v>
                </c:pt>
                <c:pt idx="15387">
                  <c:v>1.8986930000000002</c:v>
                </c:pt>
                <c:pt idx="15388">
                  <c:v>1.8952589999999998</c:v>
                </c:pt>
                <c:pt idx="15389">
                  <c:v>1.9006750000000001</c:v>
                </c:pt>
                <c:pt idx="15390">
                  <c:v>1.9036930000000001</c:v>
                </c:pt>
                <c:pt idx="15391">
                  <c:v>1.8969200000000002</c:v>
                </c:pt>
                <c:pt idx="15392">
                  <c:v>1.8991889999999998</c:v>
                </c:pt>
                <c:pt idx="15393">
                  <c:v>1.900935</c:v>
                </c:pt>
                <c:pt idx="15394">
                  <c:v>1.8951699999999998</c:v>
                </c:pt>
                <c:pt idx="15395">
                  <c:v>1.8932129999999998</c:v>
                </c:pt>
                <c:pt idx="15396">
                  <c:v>1.8997419999999998</c:v>
                </c:pt>
                <c:pt idx="15397">
                  <c:v>1.9014899999999999</c:v>
                </c:pt>
                <c:pt idx="15398">
                  <c:v>1.8971499999999999</c:v>
                </c:pt>
                <c:pt idx="15399">
                  <c:v>1.9032909999999998</c:v>
                </c:pt>
                <c:pt idx="15400">
                  <c:v>1.9041260000000002</c:v>
                </c:pt>
                <c:pt idx="15401">
                  <c:v>1.8973339999999999</c:v>
                </c:pt>
                <c:pt idx="15402">
                  <c:v>1.902631</c:v>
                </c:pt>
                <c:pt idx="15403">
                  <c:v>1.9078520000000001</c:v>
                </c:pt>
                <c:pt idx="15404">
                  <c:v>1.8974869999999999</c:v>
                </c:pt>
                <c:pt idx="15405">
                  <c:v>1.8923049999999999</c:v>
                </c:pt>
                <c:pt idx="15406">
                  <c:v>1.902879</c:v>
                </c:pt>
                <c:pt idx="15407">
                  <c:v>1.9013659999999999</c:v>
                </c:pt>
                <c:pt idx="15408">
                  <c:v>1.89486</c:v>
                </c:pt>
                <c:pt idx="15409">
                  <c:v>1.903311</c:v>
                </c:pt>
                <c:pt idx="15410">
                  <c:v>1.908989</c:v>
                </c:pt>
                <c:pt idx="15411">
                  <c:v>1.9055849999999999</c:v>
                </c:pt>
                <c:pt idx="15412">
                  <c:v>1.9058700000000002</c:v>
                </c:pt>
                <c:pt idx="15413">
                  <c:v>1.9057200000000001</c:v>
                </c:pt>
                <c:pt idx="15414">
                  <c:v>1.8981219999999999</c:v>
                </c:pt>
                <c:pt idx="15415">
                  <c:v>1.8955009999999999</c:v>
                </c:pt>
                <c:pt idx="15416">
                  <c:v>1.9024700000000001</c:v>
                </c:pt>
                <c:pt idx="15417">
                  <c:v>1.9019940000000002</c:v>
                </c:pt>
                <c:pt idx="15418">
                  <c:v>1.8959649999999999</c:v>
                </c:pt>
                <c:pt idx="15419">
                  <c:v>1.8972169999999999</c:v>
                </c:pt>
                <c:pt idx="15420">
                  <c:v>1.9012690000000001</c:v>
                </c:pt>
                <c:pt idx="15421">
                  <c:v>1.8996879999999998</c:v>
                </c:pt>
                <c:pt idx="15422">
                  <c:v>1.8978039999999998</c:v>
                </c:pt>
                <c:pt idx="15423">
                  <c:v>1.9007589999999999</c:v>
                </c:pt>
                <c:pt idx="15424">
                  <c:v>1.8975569999999999</c:v>
                </c:pt>
                <c:pt idx="15425">
                  <c:v>1.8982130000000002</c:v>
                </c:pt>
                <c:pt idx="15426">
                  <c:v>1.9073950000000002</c:v>
                </c:pt>
                <c:pt idx="15427">
                  <c:v>1.9034960000000001</c:v>
                </c:pt>
                <c:pt idx="15428">
                  <c:v>1.901586</c:v>
                </c:pt>
                <c:pt idx="15429">
                  <c:v>1.910695</c:v>
                </c:pt>
                <c:pt idx="15430">
                  <c:v>1.90869</c:v>
                </c:pt>
                <c:pt idx="15431">
                  <c:v>1.8990019999999999</c:v>
                </c:pt>
                <c:pt idx="15432">
                  <c:v>1.9022969999999999</c:v>
                </c:pt>
                <c:pt idx="15433">
                  <c:v>1.9124569999999999</c:v>
                </c:pt>
                <c:pt idx="15434">
                  <c:v>1.9090400000000001</c:v>
                </c:pt>
                <c:pt idx="15435">
                  <c:v>1.9060510000000002</c:v>
                </c:pt>
                <c:pt idx="15436">
                  <c:v>1.9075790000000001</c:v>
                </c:pt>
                <c:pt idx="15437">
                  <c:v>1.9009879999999999</c:v>
                </c:pt>
                <c:pt idx="15438">
                  <c:v>1.900582</c:v>
                </c:pt>
                <c:pt idx="15439">
                  <c:v>1.9096190000000002</c:v>
                </c:pt>
                <c:pt idx="15440">
                  <c:v>1.9121739999999998</c:v>
                </c:pt>
                <c:pt idx="15441">
                  <c:v>1.9092709999999999</c:v>
                </c:pt>
                <c:pt idx="15442">
                  <c:v>1.9095930000000001</c:v>
                </c:pt>
                <c:pt idx="15443">
                  <c:v>1.9073359999999999</c:v>
                </c:pt>
                <c:pt idx="15444">
                  <c:v>1.900207</c:v>
                </c:pt>
                <c:pt idx="15445">
                  <c:v>1.901945</c:v>
                </c:pt>
                <c:pt idx="15446">
                  <c:v>1.9060609999999998</c:v>
                </c:pt>
                <c:pt idx="15447">
                  <c:v>1.9047749999999999</c:v>
                </c:pt>
                <c:pt idx="15448">
                  <c:v>1.9064299999999998</c:v>
                </c:pt>
                <c:pt idx="15449">
                  <c:v>1.9109539999999998</c:v>
                </c:pt>
                <c:pt idx="15450">
                  <c:v>1.9091840000000002</c:v>
                </c:pt>
                <c:pt idx="15451">
                  <c:v>1.899438</c:v>
                </c:pt>
                <c:pt idx="15452">
                  <c:v>1.9035929999999999</c:v>
                </c:pt>
                <c:pt idx="15453">
                  <c:v>1.911975</c:v>
                </c:pt>
                <c:pt idx="15454">
                  <c:v>1.9009930000000002</c:v>
                </c:pt>
                <c:pt idx="15455">
                  <c:v>1.8987029999999998</c:v>
                </c:pt>
                <c:pt idx="15456">
                  <c:v>1.9066290000000001</c:v>
                </c:pt>
                <c:pt idx="15457">
                  <c:v>1.902895</c:v>
                </c:pt>
                <c:pt idx="15458">
                  <c:v>1.9043139999999998</c:v>
                </c:pt>
                <c:pt idx="15459">
                  <c:v>1.9146100000000001</c:v>
                </c:pt>
                <c:pt idx="15460">
                  <c:v>1.912839</c:v>
                </c:pt>
                <c:pt idx="15461">
                  <c:v>1.9070909999999999</c:v>
                </c:pt>
                <c:pt idx="15462">
                  <c:v>1.914129</c:v>
                </c:pt>
                <c:pt idx="15463">
                  <c:v>1.915457</c:v>
                </c:pt>
                <c:pt idx="15464">
                  <c:v>1.9092690000000001</c:v>
                </c:pt>
                <c:pt idx="15465">
                  <c:v>1.912207</c:v>
                </c:pt>
                <c:pt idx="15466">
                  <c:v>1.9112580000000001</c:v>
                </c:pt>
                <c:pt idx="15467">
                  <c:v>1.9089469999999999</c:v>
                </c:pt>
                <c:pt idx="15468">
                  <c:v>1.911899</c:v>
                </c:pt>
                <c:pt idx="15469">
                  <c:v>1.9121039999999998</c:v>
                </c:pt>
                <c:pt idx="15470">
                  <c:v>1.9084509999999999</c:v>
                </c:pt>
                <c:pt idx="15471">
                  <c:v>1.9018329999999999</c:v>
                </c:pt>
                <c:pt idx="15472">
                  <c:v>1.9063349999999999</c:v>
                </c:pt>
                <c:pt idx="15473">
                  <c:v>1.912385</c:v>
                </c:pt>
                <c:pt idx="15474">
                  <c:v>1.9048479999999999</c:v>
                </c:pt>
                <c:pt idx="15475">
                  <c:v>1.9069630000000002</c:v>
                </c:pt>
                <c:pt idx="15476">
                  <c:v>1.9172709999999999</c:v>
                </c:pt>
                <c:pt idx="15477">
                  <c:v>1.9113560000000001</c:v>
                </c:pt>
                <c:pt idx="15478">
                  <c:v>1.9068909999999999</c:v>
                </c:pt>
                <c:pt idx="15479">
                  <c:v>1.919886</c:v>
                </c:pt>
                <c:pt idx="15480">
                  <c:v>1.9208660000000002</c:v>
                </c:pt>
                <c:pt idx="15481">
                  <c:v>1.9063919999999999</c:v>
                </c:pt>
                <c:pt idx="15482">
                  <c:v>1.9082690000000002</c:v>
                </c:pt>
                <c:pt idx="15483">
                  <c:v>1.9156029999999999</c:v>
                </c:pt>
                <c:pt idx="15484">
                  <c:v>1.9118040000000001</c:v>
                </c:pt>
                <c:pt idx="15485">
                  <c:v>1.910453</c:v>
                </c:pt>
                <c:pt idx="15486">
                  <c:v>1.916258</c:v>
                </c:pt>
                <c:pt idx="15487">
                  <c:v>1.915632</c:v>
                </c:pt>
                <c:pt idx="15488">
                  <c:v>1.9104920000000001</c:v>
                </c:pt>
                <c:pt idx="15489">
                  <c:v>1.915584</c:v>
                </c:pt>
                <c:pt idx="15490">
                  <c:v>1.9156240000000002</c:v>
                </c:pt>
                <c:pt idx="15491">
                  <c:v>1.9113410000000002</c:v>
                </c:pt>
                <c:pt idx="15492">
                  <c:v>1.9191929999999999</c:v>
                </c:pt>
                <c:pt idx="15493">
                  <c:v>1.9192719999999999</c:v>
                </c:pt>
                <c:pt idx="15494">
                  <c:v>1.9077440000000001</c:v>
                </c:pt>
                <c:pt idx="15495">
                  <c:v>1.9092380000000002</c:v>
                </c:pt>
                <c:pt idx="15496">
                  <c:v>1.9210180000000001</c:v>
                </c:pt>
                <c:pt idx="15497">
                  <c:v>1.9124850000000002</c:v>
                </c:pt>
                <c:pt idx="15498">
                  <c:v>1.8996780000000002</c:v>
                </c:pt>
                <c:pt idx="15499">
                  <c:v>1.9121160000000001</c:v>
                </c:pt>
                <c:pt idx="15500">
                  <c:v>1.9200659999999998</c:v>
                </c:pt>
                <c:pt idx="15501">
                  <c:v>1.9164720000000002</c:v>
                </c:pt>
                <c:pt idx="15502">
                  <c:v>1.9178899999999999</c:v>
                </c:pt>
                <c:pt idx="15503">
                  <c:v>1.9177940000000002</c:v>
                </c:pt>
                <c:pt idx="15504">
                  <c:v>1.9148130000000001</c:v>
                </c:pt>
                <c:pt idx="15505">
                  <c:v>1.9165429999999999</c:v>
                </c:pt>
                <c:pt idx="15506">
                  <c:v>1.919746</c:v>
                </c:pt>
                <c:pt idx="15507">
                  <c:v>1.9150550000000002</c:v>
                </c:pt>
                <c:pt idx="15508">
                  <c:v>1.9150260000000001</c:v>
                </c:pt>
                <c:pt idx="15509">
                  <c:v>1.92476</c:v>
                </c:pt>
                <c:pt idx="15510">
                  <c:v>1.9233410000000002</c:v>
                </c:pt>
                <c:pt idx="15511">
                  <c:v>1.916623</c:v>
                </c:pt>
                <c:pt idx="15512">
                  <c:v>1.9196420000000001</c:v>
                </c:pt>
                <c:pt idx="15513">
                  <c:v>1.9222389999999998</c:v>
                </c:pt>
                <c:pt idx="15514">
                  <c:v>1.9168769999999999</c:v>
                </c:pt>
                <c:pt idx="15515">
                  <c:v>1.9168370000000001</c:v>
                </c:pt>
                <c:pt idx="15516">
                  <c:v>1.9242119999999998</c:v>
                </c:pt>
                <c:pt idx="15517">
                  <c:v>1.9193950000000002</c:v>
                </c:pt>
                <c:pt idx="15518">
                  <c:v>1.914882</c:v>
                </c:pt>
                <c:pt idx="15519">
                  <c:v>1.9225150000000002</c:v>
                </c:pt>
                <c:pt idx="15520">
                  <c:v>1.9193319999999998</c:v>
                </c:pt>
                <c:pt idx="15521">
                  <c:v>1.913564</c:v>
                </c:pt>
                <c:pt idx="15522">
                  <c:v>1.9219390000000001</c:v>
                </c:pt>
                <c:pt idx="15523">
                  <c:v>1.9276939999999998</c:v>
                </c:pt>
                <c:pt idx="15524">
                  <c:v>1.9195120000000001</c:v>
                </c:pt>
                <c:pt idx="15525">
                  <c:v>1.9180760000000001</c:v>
                </c:pt>
                <c:pt idx="15526">
                  <c:v>1.925478</c:v>
                </c:pt>
                <c:pt idx="15527">
                  <c:v>1.9186329999999998</c:v>
                </c:pt>
                <c:pt idx="15528">
                  <c:v>1.9142420000000002</c:v>
                </c:pt>
                <c:pt idx="15529">
                  <c:v>1.9170820000000002</c:v>
                </c:pt>
                <c:pt idx="15530">
                  <c:v>1.9101319999999999</c:v>
                </c:pt>
                <c:pt idx="15531">
                  <c:v>1.9084120000000002</c:v>
                </c:pt>
                <c:pt idx="15532">
                  <c:v>1.9168609999999999</c:v>
                </c:pt>
                <c:pt idx="15533">
                  <c:v>1.9236499999999999</c:v>
                </c:pt>
                <c:pt idx="15534">
                  <c:v>1.9231509999999998</c:v>
                </c:pt>
                <c:pt idx="15535">
                  <c:v>1.921173</c:v>
                </c:pt>
                <c:pt idx="15536">
                  <c:v>1.9206989999999999</c:v>
                </c:pt>
                <c:pt idx="15537">
                  <c:v>1.9166629999999998</c:v>
                </c:pt>
                <c:pt idx="15538">
                  <c:v>1.9210720000000001</c:v>
                </c:pt>
                <c:pt idx="15539">
                  <c:v>1.9284680000000001</c:v>
                </c:pt>
                <c:pt idx="15540">
                  <c:v>1.9221059999999999</c:v>
                </c:pt>
                <c:pt idx="15541">
                  <c:v>1.9143249999999998</c:v>
                </c:pt>
                <c:pt idx="15542">
                  <c:v>1.9192290000000001</c:v>
                </c:pt>
                <c:pt idx="15543">
                  <c:v>1.9238119999999999</c:v>
                </c:pt>
                <c:pt idx="15544">
                  <c:v>1.9227639999999999</c:v>
                </c:pt>
                <c:pt idx="15545">
                  <c:v>1.9254199999999999</c:v>
                </c:pt>
                <c:pt idx="15546">
                  <c:v>1.9256199999999999</c:v>
                </c:pt>
                <c:pt idx="15547">
                  <c:v>1.9222700000000001</c:v>
                </c:pt>
                <c:pt idx="15548">
                  <c:v>1.9247939999999999</c:v>
                </c:pt>
                <c:pt idx="15549">
                  <c:v>1.9279000000000002</c:v>
                </c:pt>
                <c:pt idx="15550">
                  <c:v>1.9281299999999999</c:v>
                </c:pt>
                <c:pt idx="15551">
                  <c:v>1.9248889999999999</c:v>
                </c:pt>
                <c:pt idx="15552">
                  <c:v>1.9255450000000001</c:v>
                </c:pt>
                <c:pt idx="15553">
                  <c:v>1.9280439999999999</c:v>
                </c:pt>
                <c:pt idx="15554">
                  <c:v>1.9210250000000002</c:v>
                </c:pt>
                <c:pt idx="15555">
                  <c:v>1.9206349999999999</c:v>
                </c:pt>
                <c:pt idx="15556">
                  <c:v>1.9276270000000002</c:v>
                </c:pt>
                <c:pt idx="15557">
                  <c:v>1.9265699999999999</c:v>
                </c:pt>
                <c:pt idx="15558">
                  <c:v>1.9222600000000001</c:v>
                </c:pt>
                <c:pt idx="15559">
                  <c:v>1.924023</c:v>
                </c:pt>
                <c:pt idx="15560">
                  <c:v>1.9273340000000001</c:v>
                </c:pt>
                <c:pt idx="15561">
                  <c:v>1.9245839999999999</c:v>
                </c:pt>
                <c:pt idx="15562">
                  <c:v>1.9261330000000001</c:v>
                </c:pt>
                <c:pt idx="15563">
                  <c:v>1.9266019999999999</c:v>
                </c:pt>
                <c:pt idx="15564">
                  <c:v>1.9204029999999999</c:v>
                </c:pt>
                <c:pt idx="15565">
                  <c:v>1.9256630000000001</c:v>
                </c:pt>
                <c:pt idx="15566">
                  <c:v>1.929119</c:v>
                </c:pt>
                <c:pt idx="15567">
                  <c:v>1.9195449999999998</c:v>
                </c:pt>
                <c:pt idx="15568">
                  <c:v>1.91933</c:v>
                </c:pt>
                <c:pt idx="15569">
                  <c:v>1.9291200000000002</c:v>
                </c:pt>
                <c:pt idx="15570">
                  <c:v>1.9301789999999999</c:v>
                </c:pt>
                <c:pt idx="15571">
                  <c:v>1.9262389999999998</c:v>
                </c:pt>
                <c:pt idx="15572">
                  <c:v>1.929446</c:v>
                </c:pt>
                <c:pt idx="15573">
                  <c:v>1.928096</c:v>
                </c:pt>
                <c:pt idx="15574">
                  <c:v>1.9235340000000001</c:v>
                </c:pt>
                <c:pt idx="15575">
                  <c:v>1.9307560000000001</c:v>
                </c:pt>
                <c:pt idx="15576">
                  <c:v>1.9333499999999999</c:v>
                </c:pt>
                <c:pt idx="15577">
                  <c:v>1.9267639999999999</c:v>
                </c:pt>
                <c:pt idx="15578">
                  <c:v>1.927098</c:v>
                </c:pt>
                <c:pt idx="15579">
                  <c:v>1.932938</c:v>
                </c:pt>
                <c:pt idx="15580">
                  <c:v>1.927508</c:v>
                </c:pt>
                <c:pt idx="15581">
                  <c:v>1.9206470000000002</c:v>
                </c:pt>
                <c:pt idx="15582">
                  <c:v>1.9277350000000002</c:v>
                </c:pt>
                <c:pt idx="15583">
                  <c:v>1.9288460000000001</c:v>
                </c:pt>
                <c:pt idx="15584">
                  <c:v>1.9250210000000001</c:v>
                </c:pt>
                <c:pt idx="15585">
                  <c:v>1.93397</c:v>
                </c:pt>
                <c:pt idx="15586">
                  <c:v>1.9393449999999999</c:v>
                </c:pt>
                <c:pt idx="15587">
                  <c:v>1.932995</c:v>
                </c:pt>
                <c:pt idx="15588">
                  <c:v>1.9311379999999998</c:v>
                </c:pt>
                <c:pt idx="15589">
                  <c:v>1.9367100000000002</c:v>
                </c:pt>
                <c:pt idx="15590">
                  <c:v>1.9294229999999999</c:v>
                </c:pt>
                <c:pt idx="15591">
                  <c:v>1.9249849999999999</c:v>
                </c:pt>
                <c:pt idx="15592">
                  <c:v>1.9327860000000001</c:v>
                </c:pt>
                <c:pt idx="15593">
                  <c:v>1.930345</c:v>
                </c:pt>
                <c:pt idx="15594">
                  <c:v>1.9254720000000001</c:v>
                </c:pt>
                <c:pt idx="15595">
                  <c:v>1.9286799999999999</c:v>
                </c:pt>
                <c:pt idx="15596">
                  <c:v>1.9322439999999999</c:v>
                </c:pt>
                <c:pt idx="15597">
                  <c:v>1.928633</c:v>
                </c:pt>
                <c:pt idx="15598">
                  <c:v>1.9273980000000002</c:v>
                </c:pt>
                <c:pt idx="15599">
                  <c:v>1.9346209999999999</c:v>
                </c:pt>
                <c:pt idx="15600">
                  <c:v>1.9317259999999998</c:v>
                </c:pt>
                <c:pt idx="15601">
                  <c:v>1.9294090000000002</c:v>
                </c:pt>
                <c:pt idx="15602">
                  <c:v>1.9364129999999999</c:v>
                </c:pt>
                <c:pt idx="15603">
                  <c:v>1.9360879999999998</c:v>
                </c:pt>
                <c:pt idx="15604">
                  <c:v>1.93126</c:v>
                </c:pt>
                <c:pt idx="15605">
                  <c:v>1.9290349999999998</c:v>
                </c:pt>
                <c:pt idx="15606">
                  <c:v>1.9285899999999998</c:v>
                </c:pt>
                <c:pt idx="15607">
                  <c:v>1.927956</c:v>
                </c:pt>
                <c:pt idx="15608">
                  <c:v>1.9315319999999998</c:v>
                </c:pt>
                <c:pt idx="15609">
                  <c:v>1.938097</c:v>
                </c:pt>
                <c:pt idx="15610">
                  <c:v>1.9350740000000002</c:v>
                </c:pt>
                <c:pt idx="15611">
                  <c:v>1.9351150000000001</c:v>
                </c:pt>
                <c:pt idx="15612">
                  <c:v>1.944394</c:v>
                </c:pt>
                <c:pt idx="15613">
                  <c:v>1.9427940000000001</c:v>
                </c:pt>
                <c:pt idx="15614">
                  <c:v>1.9342009999999998</c:v>
                </c:pt>
                <c:pt idx="15615">
                  <c:v>1.933764</c:v>
                </c:pt>
                <c:pt idx="15616">
                  <c:v>1.937764</c:v>
                </c:pt>
                <c:pt idx="15617">
                  <c:v>1.9324789999999998</c:v>
                </c:pt>
                <c:pt idx="15618">
                  <c:v>1.9280529999999998</c:v>
                </c:pt>
                <c:pt idx="15619">
                  <c:v>1.9332560000000001</c:v>
                </c:pt>
                <c:pt idx="15620">
                  <c:v>1.933405</c:v>
                </c:pt>
                <c:pt idx="15621">
                  <c:v>1.9333619999999998</c:v>
                </c:pt>
                <c:pt idx="15622">
                  <c:v>1.9383110000000001</c:v>
                </c:pt>
                <c:pt idx="15623">
                  <c:v>1.9382329999999999</c:v>
                </c:pt>
                <c:pt idx="15624">
                  <c:v>1.9348719999999999</c:v>
                </c:pt>
                <c:pt idx="15625">
                  <c:v>1.9385659999999998</c:v>
                </c:pt>
                <c:pt idx="15626">
                  <c:v>1.9385720000000002</c:v>
                </c:pt>
                <c:pt idx="15627">
                  <c:v>1.927419</c:v>
                </c:pt>
                <c:pt idx="15628">
                  <c:v>1.9314840000000002</c:v>
                </c:pt>
                <c:pt idx="15629">
                  <c:v>1.9404539999999999</c:v>
                </c:pt>
                <c:pt idx="15630">
                  <c:v>1.9306570000000001</c:v>
                </c:pt>
                <c:pt idx="15631">
                  <c:v>1.929522</c:v>
                </c:pt>
                <c:pt idx="15632">
                  <c:v>1.9416910000000001</c:v>
                </c:pt>
                <c:pt idx="15633">
                  <c:v>1.946364</c:v>
                </c:pt>
                <c:pt idx="15634">
                  <c:v>1.944064</c:v>
                </c:pt>
                <c:pt idx="15635">
                  <c:v>1.9413800000000001</c:v>
                </c:pt>
                <c:pt idx="15636">
                  <c:v>1.94068</c:v>
                </c:pt>
                <c:pt idx="15637">
                  <c:v>1.9405950000000001</c:v>
                </c:pt>
                <c:pt idx="15638">
                  <c:v>1.9408699999999999</c:v>
                </c:pt>
                <c:pt idx="15639">
                  <c:v>1.9373420000000001</c:v>
                </c:pt>
                <c:pt idx="15640">
                  <c:v>1.934777</c:v>
                </c:pt>
                <c:pt idx="15641">
                  <c:v>1.9397259999999998</c:v>
                </c:pt>
                <c:pt idx="15642">
                  <c:v>1.9405109999999999</c:v>
                </c:pt>
                <c:pt idx="15643">
                  <c:v>1.9343659999999998</c:v>
                </c:pt>
                <c:pt idx="15644">
                  <c:v>1.9370189999999998</c:v>
                </c:pt>
                <c:pt idx="15645">
                  <c:v>1.9474019999999999</c:v>
                </c:pt>
                <c:pt idx="15646">
                  <c:v>1.9408500000000002</c:v>
                </c:pt>
                <c:pt idx="15647">
                  <c:v>1.9289360000000002</c:v>
                </c:pt>
                <c:pt idx="15648">
                  <c:v>1.9379930000000001</c:v>
                </c:pt>
                <c:pt idx="15649">
                  <c:v>1.943991</c:v>
                </c:pt>
                <c:pt idx="15650">
                  <c:v>1.938272</c:v>
                </c:pt>
                <c:pt idx="15651">
                  <c:v>1.9390649999999998</c:v>
                </c:pt>
                <c:pt idx="15652">
                  <c:v>1.9424199999999998</c:v>
                </c:pt>
                <c:pt idx="15653">
                  <c:v>1.9380310000000001</c:v>
                </c:pt>
                <c:pt idx="15654">
                  <c:v>1.9362089999999998</c:v>
                </c:pt>
                <c:pt idx="15655">
                  <c:v>1.9445070000000002</c:v>
                </c:pt>
                <c:pt idx="15656">
                  <c:v>1.9412929999999999</c:v>
                </c:pt>
                <c:pt idx="15657">
                  <c:v>1.9355739999999999</c:v>
                </c:pt>
                <c:pt idx="15658">
                  <c:v>1.9460700000000002</c:v>
                </c:pt>
                <c:pt idx="15659">
                  <c:v>1.9493390000000002</c:v>
                </c:pt>
                <c:pt idx="15660">
                  <c:v>1.9408349999999999</c:v>
                </c:pt>
                <c:pt idx="15661">
                  <c:v>1.9420920000000002</c:v>
                </c:pt>
                <c:pt idx="15662">
                  <c:v>1.9497140000000002</c:v>
                </c:pt>
                <c:pt idx="15663">
                  <c:v>1.9427240000000001</c:v>
                </c:pt>
                <c:pt idx="15664">
                  <c:v>1.9354049999999998</c:v>
                </c:pt>
                <c:pt idx="15665">
                  <c:v>1.943203</c:v>
                </c:pt>
                <c:pt idx="15666">
                  <c:v>1.9414400000000001</c:v>
                </c:pt>
                <c:pt idx="15667">
                  <c:v>1.9371580000000002</c:v>
                </c:pt>
                <c:pt idx="15668">
                  <c:v>1.9436589999999998</c:v>
                </c:pt>
                <c:pt idx="15669">
                  <c:v>1.9456329999999999</c:v>
                </c:pt>
                <c:pt idx="15670">
                  <c:v>1.9431219999999998</c:v>
                </c:pt>
                <c:pt idx="15671">
                  <c:v>1.9442119999999998</c:v>
                </c:pt>
                <c:pt idx="15672">
                  <c:v>1.9504809999999999</c:v>
                </c:pt>
                <c:pt idx="15673">
                  <c:v>1.9447610000000002</c:v>
                </c:pt>
                <c:pt idx="15674">
                  <c:v>1.936334</c:v>
                </c:pt>
                <c:pt idx="15675">
                  <c:v>1.9424429999999999</c:v>
                </c:pt>
                <c:pt idx="15676">
                  <c:v>1.944877</c:v>
                </c:pt>
                <c:pt idx="15677">
                  <c:v>1.946259</c:v>
                </c:pt>
                <c:pt idx="15678">
                  <c:v>1.9547850000000002</c:v>
                </c:pt>
                <c:pt idx="15679">
                  <c:v>1.9536060000000002</c:v>
                </c:pt>
                <c:pt idx="15680">
                  <c:v>1.940823</c:v>
                </c:pt>
                <c:pt idx="15681">
                  <c:v>1.9403079999999999</c:v>
                </c:pt>
                <c:pt idx="15682">
                  <c:v>1.9516800000000001</c:v>
                </c:pt>
                <c:pt idx="15683">
                  <c:v>1.945176</c:v>
                </c:pt>
                <c:pt idx="15684">
                  <c:v>1.9412400000000001</c:v>
                </c:pt>
                <c:pt idx="15685">
                  <c:v>1.9520559999999998</c:v>
                </c:pt>
                <c:pt idx="15686">
                  <c:v>1.9483619999999999</c:v>
                </c:pt>
                <c:pt idx="15687">
                  <c:v>1.9407909999999999</c:v>
                </c:pt>
                <c:pt idx="15688">
                  <c:v>1.9437060000000002</c:v>
                </c:pt>
                <c:pt idx="15689">
                  <c:v>1.94719</c:v>
                </c:pt>
                <c:pt idx="15690">
                  <c:v>1.9428070000000002</c:v>
                </c:pt>
                <c:pt idx="15691">
                  <c:v>1.9400360000000001</c:v>
                </c:pt>
                <c:pt idx="15692">
                  <c:v>1.9454419999999999</c:v>
                </c:pt>
                <c:pt idx="15693">
                  <c:v>1.946898</c:v>
                </c:pt>
                <c:pt idx="15694">
                  <c:v>1.9484599999999999</c:v>
                </c:pt>
                <c:pt idx="15695">
                  <c:v>1.953481</c:v>
                </c:pt>
                <c:pt idx="15696">
                  <c:v>1.9519359999999999</c:v>
                </c:pt>
                <c:pt idx="15697">
                  <c:v>1.9492759999999998</c:v>
                </c:pt>
                <c:pt idx="15698">
                  <c:v>1.9541200000000001</c:v>
                </c:pt>
                <c:pt idx="15699">
                  <c:v>1.9562349999999999</c:v>
                </c:pt>
                <c:pt idx="15700">
                  <c:v>1.947613</c:v>
                </c:pt>
                <c:pt idx="15701">
                  <c:v>1.9503249999999999</c:v>
                </c:pt>
                <c:pt idx="15702">
                  <c:v>1.9549590000000001</c:v>
                </c:pt>
                <c:pt idx="15703">
                  <c:v>1.9418299999999999</c:v>
                </c:pt>
                <c:pt idx="15704">
                  <c:v>1.940512</c:v>
                </c:pt>
                <c:pt idx="15705">
                  <c:v>1.9523820000000001</c:v>
                </c:pt>
                <c:pt idx="15706">
                  <c:v>1.9497309999999999</c:v>
                </c:pt>
                <c:pt idx="15707">
                  <c:v>1.944607</c:v>
                </c:pt>
                <c:pt idx="15708">
                  <c:v>1.9506380000000001</c:v>
                </c:pt>
                <c:pt idx="15709">
                  <c:v>1.9533529999999999</c:v>
                </c:pt>
                <c:pt idx="15710">
                  <c:v>1.9479160000000002</c:v>
                </c:pt>
                <c:pt idx="15711">
                  <c:v>1.950745</c:v>
                </c:pt>
                <c:pt idx="15712">
                  <c:v>1.9551419999999999</c:v>
                </c:pt>
                <c:pt idx="15713">
                  <c:v>1.9493269999999998</c:v>
                </c:pt>
                <c:pt idx="15714">
                  <c:v>1.9487079999999999</c:v>
                </c:pt>
                <c:pt idx="15715">
                  <c:v>1.950447</c:v>
                </c:pt>
                <c:pt idx="15716">
                  <c:v>1.9518659999999999</c:v>
                </c:pt>
                <c:pt idx="15717">
                  <c:v>1.9543789999999999</c:v>
                </c:pt>
                <c:pt idx="15718">
                  <c:v>1.9535870000000002</c:v>
                </c:pt>
                <c:pt idx="15719">
                  <c:v>1.949738</c:v>
                </c:pt>
                <c:pt idx="15720">
                  <c:v>1.9466700000000001</c:v>
                </c:pt>
                <c:pt idx="15721">
                  <c:v>1.952931</c:v>
                </c:pt>
                <c:pt idx="15722">
                  <c:v>1.9531269999999998</c:v>
                </c:pt>
                <c:pt idx="15723">
                  <c:v>1.942701</c:v>
                </c:pt>
                <c:pt idx="15724">
                  <c:v>1.9455399999999998</c:v>
                </c:pt>
                <c:pt idx="15725">
                  <c:v>1.959349</c:v>
                </c:pt>
                <c:pt idx="15726">
                  <c:v>1.9591989999999999</c:v>
                </c:pt>
                <c:pt idx="15727">
                  <c:v>1.9490229999999999</c:v>
                </c:pt>
                <c:pt idx="15728">
                  <c:v>1.955829</c:v>
                </c:pt>
                <c:pt idx="15729">
                  <c:v>1.9613719999999999</c:v>
                </c:pt>
                <c:pt idx="15730">
                  <c:v>1.9528400000000001</c:v>
                </c:pt>
                <c:pt idx="15731">
                  <c:v>1.954145</c:v>
                </c:pt>
                <c:pt idx="15732">
                  <c:v>1.9563419999999998</c:v>
                </c:pt>
                <c:pt idx="15733">
                  <c:v>1.9533360000000002</c:v>
                </c:pt>
                <c:pt idx="15734">
                  <c:v>1.9590700000000001</c:v>
                </c:pt>
                <c:pt idx="15735">
                  <c:v>1.9673970000000001</c:v>
                </c:pt>
                <c:pt idx="15736">
                  <c:v>1.9592139999999998</c:v>
                </c:pt>
                <c:pt idx="15737">
                  <c:v>1.9453179999999999</c:v>
                </c:pt>
                <c:pt idx="15738">
                  <c:v>1.9533200000000002</c:v>
                </c:pt>
                <c:pt idx="15739">
                  <c:v>1.9625539999999999</c:v>
                </c:pt>
                <c:pt idx="15740">
                  <c:v>1.9560599999999999</c:v>
                </c:pt>
                <c:pt idx="15741">
                  <c:v>1.9530539999999998</c:v>
                </c:pt>
                <c:pt idx="15742">
                  <c:v>1.955873</c:v>
                </c:pt>
                <c:pt idx="15743">
                  <c:v>1.95519</c:v>
                </c:pt>
                <c:pt idx="15744">
                  <c:v>1.9539420000000001</c:v>
                </c:pt>
                <c:pt idx="15745">
                  <c:v>1.957236</c:v>
                </c:pt>
                <c:pt idx="15746">
                  <c:v>1.952299</c:v>
                </c:pt>
                <c:pt idx="15747">
                  <c:v>1.9465270000000001</c:v>
                </c:pt>
                <c:pt idx="15748">
                  <c:v>1.9554499999999999</c:v>
                </c:pt>
                <c:pt idx="15749">
                  <c:v>1.9542199999999998</c:v>
                </c:pt>
                <c:pt idx="15750">
                  <c:v>1.9461919999999999</c:v>
                </c:pt>
                <c:pt idx="15751">
                  <c:v>1.9511599999999998</c:v>
                </c:pt>
                <c:pt idx="15752">
                  <c:v>1.9555769999999999</c:v>
                </c:pt>
                <c:pt idx="15753">
                  <c:v>1.9558680000000002</c:v>
                </c:pt>
                <c:pt idx="15754">
                  <c:v>1.9584679999999999</c:v>
                </c:pt>
                <c:pt idx="15755">
                  <c:v>1.9653290000000001</c:v>
                </c:pt>
                <c:pt idx="15756">
                  <c:v>1.9643090000000001</c:v>
                </c:pt>
                <c:pt idx="15757">
                  <c:v>1.9595729999999998</c:v>
                </c:pt>
                <c:pt idx="15758">
                  <c:v>1.96488</c:v>
                </c:pt>
                <c:pt idx="15759">
                  <c:v>1.9654780000000001</c:v>
                </c:pt>
                <c:pt idx="15760">
                  <c:v>1.960226</c:v>
                </c:pt>
                <c:pt idx="15761">
                  <c:v>1.9611450000000001</c:v>
                </c:pt>
                <c:pt idx="15762">
                  <c:v>1.9644140000000001</c:v>
                </c:pt>
                <c:pt idx="15763">
                  <c:v>1.9589539999999999</c:v>
                </c:pt>
                <c:pt idx="15764">
                  <c:v>1.9537840000000002</c:v>
                </c:pt>
                <c:pt idx="15765">
                  <c:v>1.9618389999999999</c:v>
                </c:pt>
                <c:pt idx="15766">
                  <c:v>1.9594550000000002</c:v>
                </c:pt>
                <c:pt idx="15767">
                  <c:v>1.9562719999999998</c:v>
                </c:pt>
                <c:pt idx="15768">
                  <c:v>1.9669150000000002</c:v>
                </c:pt>
                <c:pt idx="15769">
                  <c:v>1.9639310000000001</c:v>
                </c:pt>
                <c:pt idx="15770">
                  <c:v>1.9559350000000002</c:v>
                </c:pt>
                <c:pt idx="15771">
                  <c:v>1.9597630000000001</c:v>
                </c:pt>
                <c:pt idx="15772">
                  <c:v>1.962609</c:v>
                </c:pt>
                <c:pt idx="15773">
                  <c:v>1.960197</c:v>
                </c:pt>
                <c:pt idx="15774">
                  <c:v>1.9605579999999998</c:v>
                </c:pt>
                <c:pt idx="15775">
                  <c:v>1.961138</c:v>
                </c:pt>
                <c:pt idx="15776">
                  <c:v>1.958021</c:v>
                </c:pt>
                <c:pt idx="15777">
                  <c:v>1.961398</c:v>
                </c:pt>
                <c:pt idx="15778">
                  <c:v>1.9672960000000002</c:v>
                </c:pt>
                <c:pt idx="15779">
                  <c:v>1.9612759999999998</c:v>
                </c:pt>
                <c:pt idx="15780">
                  <c:v>1.9546839999999999</c:v>
                </c:pt>
                <c:pt idx="15781">
                  <c:v>1.961776</c:v>
                </c:pt>
                <c:pt idx="15782">
                  <c:v>1.9649100000000002</c:v>
                </c:pt>
                <c:pt idx="15783">
                  <c:v>1.9577749999999998</c:v>
                </c:pt>
                <c:pt idx="15784">
                  <c:v>1.9617399999999998</c:v>
                </c:pt>
                <c:pt idx="15785">
                  <c:v>1.9638170000000001</c:v>
                </c:pt>
                <c:pt idx="15786">
                  <c:v>1.9552019999999999</c:v>
                </c:pt>
                <c:pt idx="15787">
                  <c:v>1.958313</c:v>
                </c:pt>
                <c:pt idx="15788">
                  <c:v>1.9637730000000002</c:v>
                </c:pt>
                <c:pt idx="15789">
                  <c:v>1.9626730000000001</c:v>
                </c:pt>
                <c:pt idx="15790">
                  <c:v>1.9670529999999999</c:v>
                </c:pt>
                <c:pt idx="15791">
                  <c:v>1.9687079999999999</c:v>
                </c:pt>
                <c:pt idx="15792">
                  <c:v>1.9632489999999998</c:v>
                </c:pt>
                <c:pt idx="15793">
                  <c:v>1.9628459999999999</c:v>
                </c:pt>
                <c:pt idx="15794">
                  <c:v>1.9690699999999999</c:v>
                </c:pt>
                <c:pt idx="15795">
                  <c:v>1.9665379999999999</c:v>
                </c:pt>
                <c:pt idx="15796">
                  <c:v>1.9583710000000001</c:v>
                </c:pt>
                <c:pt idx="15797">
                  <c:v>1.961738</c:v>
                </c:pt>
                <c:pt idx="15798">
                  <c:v>1.965827</c:v>
                </c:pt>
                <c:pt idx="15799">
                  <c:v>1.966431</c:v>
                </c:pt>
                <c:pt idx="15800">
                  <c:v>1.966437</c:v>
                </c:pt>
                <c:pt idx="15801">
                  <c:v>1.967822</c:v>
                </c:pt>
                <c:pt idx="15802">
                  <c:v>1.9678140000000002</c:v>
                </c:pt>
                <c:pt idx="15803">
                  <c:v>1.9615320000000001</c:v>
                </c:pt>
                <c:pt idx="15804">
                  <c:v>1.9660039999999999</c:v>
                </c:pt>
                <c:pt idx="15805">
                  <c:v>1.9682909999999998</c:v>
                </c:pt>
                <c:pt idx="15806">
                  <c:v>1.9627129999999999</c:v>
                </c:pt>
                <c:pt idx="15807">
                  <c:v>1.9673400000000001</c:v>
                </c:pt>
                <c:pt idx="15808">
                  <c:v>1.9705050000000002</c:v>
                </c:pt>
                <c:pt idx="15809">
                  <c:v>1.9651239999999999</c:v>
                </c:pt>
                <c:pt idx="15810">
                  <c:v>1.9617969999999998</c:v>
                </c:pt>
                <c:pt idx="15811">
                  <c:v>1.9658760000000002</c:v>
                </c:pt>
                <c:pt idx="15812">
                  <c:v>1.9671650000000001</c:v>
                </c:pt>
                <c:pt idx="15813">
                  <c:v>1.967797</c:v>
                </c:pt>
                <c:pt idx="15814">
                  <c:v>1.9724629999999999</c:v>
                </c:pt>
                <c:pt idx="15815">
                  <c:v>1.9724249999999999</c:v>
                </c:pt>
                <c:pt idx="15816">
                  <c:v>1.971406</c:v>
                </c:pt>
                <c:pt idx="15817">
                  <c:v>1.9690120000000002</c:v>
                </c:pt>
                <c:pt idx="15818">
                  <c:v>1.9675060000000002</c:v>
                </c:pt>
                <c:pt idx="15819">
                  <c:v>1.972229</c:v>
                </c:pt>
                <c:pt idx="15820">
                  <c:v>1.9738419999999999</c:v>
                </c:pt>
                <c:pt idx="15821">
                  <c:v>1.9741040000000001</c:v>
                </c:pt>
                <c:pt idx="15822">
                  <c:v>1.9726689999999998</c:v>
                </c:pt>
                <c:pt idx="15823">
                  <c:v>1.9659040000000001</c:v>
                </c:pt>
                <c:pt idx="15824">
                  <c:v>1.9670830000000001</c:v>
                </c:pt>
                <c:pt idx="15825">
                  <c:v>1.9690099999999999</c:v>
                </c:pt>
                <c:pt idx="15826">
                  <c:v>1.9613559999999999</c:v>
                </c:pt>
                <c:pt idx="15827">
                  <c:v>1.9632139999999998</c:v>
                </c:pt>
                <c:pt idx="15828">
                  <c:v>1.9747759999999999</c:v>
                </c:pt>
                <c:pt idx="15829">
                  <c:v>1.9722490000000001</c:v>
                </c:pt>
                <c:pt idx="15830">
                  <c:v>1.9651540000000001</c:v>
                </c:pt>
                <c:pt idx="15831">
                  <c:v>1.9714140000000002</c:v>
                </c:pt>
                <c:pt idx="15832">
                  <c:v>1.9727980000000001</c:v>
                </c:pt>
                <c:pt idx="15833">
                  <c:v>1.9671820000000002</c:v>
                </c:pt>
                <c:pt idx="15834">
                  <c:v>1.970933</c:v>
                </c:pt>
                <c:pt idx="15835">
                  <c:v>1.9723510000000002</c:v>
                </c:pt>
                <c:pt idx="15836">
                  <c:v>1.964547</c:v>
                </c:pt>
                <c:pt idx="15837">
                  <c:v>1.960731</c:v>
                </c:pt>
                <c:pt idx="15838">
                  <c:v>1.967962</c:v>
                </c:pt>
                <c:pt idx="15839">
                  <c:v>1.9726620000000001</c:v>
                </c:pt>
                <c:pt idx="15840">
                  <c:v>1.9702030000000001</c:v>
                </c:pt>
                <c:pt idx="15841">
                  <c:v>1.9730829999999999</c:v>
                </c:pt>
                <c:pt idx="15842">
                  <c:v>1.9743740000000001</c:v>
                </c:pt>
                <c:pt idx="15843">
                  <c:v>1.9721799999999998</c:v>
                </c:pt>
                <c:pt idx="15844">
                  <c:v>1.9741379999999999</c:v>
                </c:pt>
                <c:pt idx="15845">
                  <c:v>1.9799359999999999</c:v>
                </c:pt>
                <c:pt idx="15846">
                  <c:v>1.9803929999999998</c:v>
                </c:pt>
                <c:pt idx="15847">
                  <c:v>1.9773369999999999</c:v>
                </c:pt>
                <c:pt idx="15848">
                  <c:v>1.9783219999999999</c:v>
                </c:pt>
                <c:pt idx="15849">
                  <c:v>1.9712740000000002</c:v>
                </c:pt>
                <c:pt idx="15850">
                  <c:v>1.9686020000000002</c:v>
                </c:pt>
                <c:pt idx="15851">
                  <c:v>1.9790649999999999</c:v>
                </c:pt>
                <c:pt idx="15852">
                  <c:v>1.9791099999999999</c:v>
                </c:pt>
                <c:pt idx="15853">
                  <c:v>1.9748199999999998</c:v>
                </c:pt>
                <c:pt idx="15854">
                  <c:v>1.9797500000000001</c:v>
                </c:pt>
                <c:pt idx="15855">
                  <c:v>1.980124</c:v>
                </c:pt>
                <c:pt idx="15856">
                  <c:v>1.9757720000000001</c:v>
                </c:pt>
                <c:pt idx="15857">
                  <c:v>1.9792269999999998</c:v>
                </c:pt>
                <c:pt idx="15858">
                  <c:v>1.9794420000000001</c:v>
                </c:pt>
                <c:pt idx="15859">
                  <c:v>1.9685280000000001</c:v>
                </c:pt>
                <c:pt idx="15860">
                  <c:v>1.967209</c:v>
                </c:pt>
                <c:pt idx="15861">
                  <c:v>1.9722140000000001</c:v>
                </c:pt>
                <c:pt idx="15862">
                  <c:v>1.970288</c:v>
                </c:pt>
                <c:pt idx="15863">
                  <c:v>1.9708670000000001</c:v>
                </c:pt>
                <c:pt idx="15864">
                  <c:v>1.971857</c:v>
                </c:pt>
                <c:pt idx="15865">
                  <c:v>1.9713310000000002</c:v>
                </c:pt>
                <c:pt idx="15866">
                  <c:v>1.9730799999999999</c:v>
                </c:pt>
                <c:pt idx="15867">
                  <c:v>1.978818</c:v>
                </c:pt>
                <c:pt idx="15868">
                  <c:v>1.9808319999999999</c:v>
                </c:pt>
                <c:pt idx="15869">
                  <c:v>1.975419</c:v>
                </c:pt>
                <c:pt idx="15870">
                  <c:v>1.9778519999999999</c:v>
                </c:pt>
                <c:pt idx="15871">
                  <c:v>1.980372</c:v>
                </c:pt>
                <c:pt idx="15872">
                  <c:v>1.9762279999999999</c:v>
                </c:pt>
                <c:pt idx="15873">
                  <c:v>1.9726880000000002</c:v>
                </c:pt>
                <c:pt idx="15874">
                  <c:v>1.97621</c:v>
                </c:pt>
                <c:pt idx="15875">
                  <c:v>1.9804849999999998</c:v>
                </c:pt>
                <c:pt idx="15876">
                  <c:v>1.9725570000000001</c:v>
                </c:pt>
                <c:pt idx="15877">
                  <c:v>1.976626</c:v>
                </c:pt>
                <c:pt idx="15878">
                  <c:v>1.9888970000000001</c:v>
                </c:pt>
                <c:pt idx="15879">
                  <c:v>1.9824419999999998</c:v>
                </c:pt>
                <c:pt idx="15880">
                  <c:v>1.9801790000000001</c:v>
                </c:pt>
                <c:pt idx="15881">
                  <c:v>1.9860639999999998</c:v>
                </c:pt>
                <c:pt idx="15882">
                  <c:v>1.9783870000000001</c:v>
                </c:pt>
                <c:pt idx="15883">
                  <c:v>1.974313</c:v>
                </c:pt>
                <c:pt idx="15884">
                  <c:v>1.981941</c:v>
                </c:pt>
                <c:pt idx="15885">
                  <c:v>1.9807410000000001</c:v>
                </c:pt>
                <c:pt idx="15886">
                  <c:v>1.9745170000000001</c:v>
                </c:pt>
                <c:pt idx="15887">
                  <c:v>1.978675</c:v>
                </c:pt>
                <c:pt idx="15888">
                  <c:v>1.9843630000000001</c:v>
                </c:pt>
                <c:pt idx="15889">
                  <c:v>1.984486</c:v>
                </c:pt>
                <c:pt idx="15890">
                  <c:v>1.9810180000000002</c:v>
                </c:pt>
                <c:pt idx="15891">
                  <c:v>1.9807359999999998</c:v>
                </c:pt>
                <c:pt idx="15892">
                  <c:v>1.985141</c:v>
                </c:pt>
                <c:pt idx="15893">
                  <c:v>1.9858099999999999</c:v>
                </c:pt>
                <c:pt idx="15894">
                  <c:v>1.984928</c:v>
                </c:pt>
                <c:pt idx="15895">
                  <c:v>1.98156</c:v>
                </c:pt>
                <c:pt idx="15896">
                  <c:v>1.976753</c:v>
                </c:pt>
                <c:pt idx="15897">
                  <c:v>1.9786329999999999</c:v>
                </c:pt>
                <c:pt idx="15898">
                  <c:v>1.9758110000000002</c:v>
                </c:pt>
                <c:pt idx="15899">
                  <c:v>1.9678079999999998</c:v>
                </c:pt>
                <c:pt idx="15900">
                  <c:v>1.9736829999999999</c:v>
                </c:pt>
                <c:pt idx="15901">
                  <c:v>1.9869189999999999</c:v>
                </c:pt>
                <c:pt idx="15902">
                  <c:v>1.983994</c:v>
                </c:pt>
                <c:pt idx="15903">
                  <c:v>1.9780229999999999</c:v>
                </c:pt>
                <c:pt idx="15904">
                  <c:v>1.9872130000000001</c:v>
                </c:pt>
                <c:pt idx="15905">
                  <c:v>1.9935360000000002</c:v>
                </c:pt>
                <c:pt idx="15906">
                  <c:v>1.9867020000000002</c:v>
                </c:pt>
                <c:pt idx="15907">
                  <c:v>1.980321</c:v>
                </c:pt>
                <c:pt idx="15908">
                  <c:v>1.9794659999999999</c:v>
                </c:pt>
                <c:pt idx="15909">
                  <c:v>1.9830770000000002</c:v>
                </c:pt>
                <c:pt idx="15910">
                  <c:v>1.9851960000000002</c:v>
                </c:pt>
                <c:pt idx="15911">
                  <c:v>1.985249</c:v>
                </c:pt>
                <c:pt idx="15912">
                  <c:v>1.9822549999999999</c:v>
                </c:pt>
                <c:pt idx="15913">
                  <c:v>1.980823</c:v>
                </c:pt>
                <c:pt idx="15914">
                  <c:v>1.9905650000000001</c:v>
                </c:pt>
                <c:pt idx="15915">
                  <c:v>1.990615</c:v>
                </c:pt>
                <c:pt idx="15916">
                  <c:v>1.979908</c:v>
                </c:pt>
                <c:pt idx="15917">
                  <c:v>1.981195</c:v>
                </c:pt>
                <c:pt idx="15918">
                  <c:v>1.9886339999999998</c:v>
                </c:pt>
                <c:pt idx="15919">
                  <c:v>1.9871289999999999</c:v>
                </c:pt>
                <c:pt idx="15920">
                  <c:v>1.9812889999999999</c:v>
                </c:pt>
                <c:pt idx="15921">
                  <c:v>1.9823379999999999</c:v>
                </c:pt>
                <c:pt idx="15922">
                  <c:v>1.9837419999999999</c:v>
                </c:pt>
                <c:pt idx="15923">
                  <c:v>1.9853580000000002</c:v>
                </c:pt>
                <c:pt idx="15924">
                  <c:v>1.9930319999999999</c:v>
                </c:pt>
                <c:pt idx="15925">
                  <c:v>1.9896940000000001</c:v>
                </c:pt>
                <c:pt idx="15926">
                  <c:v>1.9841660000000001</c:v>
                </c:pt>
                <c:pt idx="15927">
                  <c:v>1.99247</c:v>
                </c:pt>
                <c:pt idx="15928">
                  <c:v>1.994132</c:v>
                </c:pt>
                <c:pt idx="15929">
                  <c:v>1.9834740000000002</c:v>
                </c:pt>
                <c:pt idx="15930">
                  <c:v>1.9807830000000002</c:v>
                </c:pt>
                <c:pt idx="15931">
                  <c:v>1.988308</c:v>
                </c:pt>
                <c:pt idx="15932">
                  <c:v>1.9848249999999998</c:v>
                </c:pt>
                <c:pt idx="15933">
                  <c:v>1.9835250000000002</c:v>
                </c:pt>
                <c:pt idx="15934">
                  <c:v>1.9954079999999998</c:v>
                </c:pt>
                <c:pt idx="15935">
                  <c:v>1.9900929999999999</c:v>
                </c:pt>
                <c:pt idx="15936">
                  <c:v>1.981741</c:v>
                </c:pt>
                <c:pt idx="15937">
                  <c:v>1.989042</c:v>
                </c:pt>
                <c:pt idx="15938">
                  <c:v>1.986901</c:v>
                </c:pt>
                <c:pt idx="15939">
                  <c:v>1.9783179999999998</c:v>
                </c:pt>
                <c:pt idx="15940">
                  <c:v>1.987835</c:v>
                </c:pt>
                <c:pt idx="15941">
                  <c:v>1.9909439999999998</c:v>
                </c:pt>
                <c:pt idx="15942">
                  <c:v>1.9791989999999999</c:v>
                </c:pt>
                <c:pt idx="15943">
                  <c:v>1.9900410000000002</c:v>
                </c:pt>
                <c:pt idx="15944">
                  <c:v>2.0021170000000001</c:v>
                </c:pt>
                <c:pt idx="15945">
                  <c:v>1.9922960000000001</c:v>
                </c:pt>
                <c:pt idx="15946">
                  <c:v>1.9880680000000002</c:v>
                </c:pt>
                <c:pt idx="15947">
                  <c:v>1.9918999999999998</c:v>
                </c:pt>
                <c:pt idx="15948">
                  <c:v>1.9880710000000001</c:v>
                </c:pt>
                <c:pt idx="15949">
                  <c:v>1.9824760000000001</c:v>
                </c:pt>
                <c:pt idx="15950">
                  <c:v>1.988362</c:v>
                </c:pt>
                <c:pt idx="15951">
                  <c:v>1.992299</c:v>
                </c:pt>
                <c:pt idx="15952">
                  <c:v>1.9870909999999999</c:v>
                </c:pt>
                <c:pt idx="15953">
                  <c:v>1.9937320000000001</c:v>
                </c:pt>
                <c:pt idx="15954">
                  <c:v>2.0002589999999998</c:v>
                </c:pt>
                <c:pt idx="15955">
                  <c:v>1.993725</c:v>
                </c:pt>
                <c:pt idx="15956">
                  <c:v>1.9926349999999999</c:v>
                </c:pt>
                <c:pt idx="15957">
                  <c:v>1.9974419999999999</c:v>
                </c:pt>
                <c:pt idx="15958">
                  <c:v>1.9927410000000001</c:v>
                </c:pt>
                <c:pt idx="15959">
                  <c:v>1.9873430000000001</c:v>
                </c:pt>
                <c:pt idx="15960">
                  <c:v>1.998281</c:v>
                </c:pt>
                <c:pt idx="15961">
                  <c:v>1.996178</c:v>
                </c:pt>
                <c:pt idx="15962">
                  <c:v>1.9806699999999999</c:v>
                </c:pt>
                <c:pt idx="15963">
                  <c:v>1.9898500000000001</c:v>
                </c:pt>
                <c:pt idx="15964">
                  <c:v>1.997738</c:v>
                </c:pt>
                <c:pt idx="15965">
                  <c:v>1.9913129999999999</c:v>
                </c:pt>
                <c:pt idx="15966">
                  <c:v>1.9957410000000002</c:v>
                </c:pt>
                <c:pt idx="15967">
                  <c:v>2.0032070000000002</c:v>
                </c:pt>
                <c:pt idx="15968">
                  <c:v>1.997252</c:v>
                </c:pt>
                <c:pt idx="15969">
                  <c:v>1.9907219999999999</c:v>
                </c:pt>
                <c:pt idx="15970">
                  <c:v>1.994561</c:v>
                </c:pt>
                <c:pt idx="15971">
                  <c:v>1.9916429999999998</c:v>
                </c:pt>
                <c:pt idx="15972">
                  <c:v>1.9890859999999999</c:v>
                </c:pt>
                <c:pt idx="15973">
                  <c:v>1.9969290000000002</c:v>
                </c:pt>
                <c:pt idx="15974">
                  <c:v>1.996534</c:v>
                </c:pt>
                <c:pt idx="15975">
                  <c:v>1.9943960000000001</c:v>
                </c:pt>
                <c:pt idx="15976">
                  <c:v>1.9998779999999998</c:v>
                </c:pt>
                <c:pt idx="15977">
                  <c:v>2.0017079999999998</c:v>
                </c:pt>
                <c:pt idx="15978">
                  <c:v>1.99614</c:v>
                </c:pt>
                <c:pt idx="15979">
                  <c:v>1.9954399999999999</c:v>
                </c:pt>
                <c:pt idx="15980">
                  <c:v>1.9952350000000001</c:v>
                </c:pt>
                <c:pt idx="15981">
                  <c:v>1.985033</c:v>
                </c:pt>
                <c:pt idx="15982">
                  <c:v>1.9836010000000002</c:v>
                </c:pt>
                <c:pt idx="15983">
                  <c:v>1.9920079999999998</c:v>
                </c:pt>
                <c:pt idx="15984">
                  <c:v>1.9907170000000001</c:v>
                </c:pt>
                <c:pt idx="15985">
                  <c:v>1.9873810000000001</c:v>
                </c:pt>
                <c:pt idx="15986">
                  <c:v>1.9942630000000001</c:v>
                </c:pt>
                <c:pt idx="15987">
                  <c:v>1.9989430000000001</c:v>
                </c:pt>
                <c:pt idx="15988">
                  <c:v>1.9966710000000001</c:v>
                </c:pt>
                <c:pt idx="15989">
                  <c:v>2.0034070000000002</c:v>
                </c:pt>
                <c:pt idx="15990">
                  <c:v>2.0097</c:v>
                </c:pt>
                <c:pt idx="15991">
                  <c:v>1.9983659999999999</c:v>
                </c:pt>
                <c:pt idx="15992">
                  <c:v>1.9920979999999999</c:v>
                </c:pt>
                <c:pt idx="15993">
                  <c:v>1.997449</c:v>
                </c:pt>
                <c:pt idx="15994">
                  <c:v>1.997058</c:v>
                </c:pt>
                <c:pt idx="15995">
                  <c:v>1.9944299999999999</c:v>
                </c:pt>
                <c:pt idx="15996">
                  <c:v>1.9949499999999998</c:v>
                </c:pt>
                <c:pt idx="15997">
                  <c:v>1.997611</c:v>
                </c:pt>
                <c:pt idx="15998">
                  <c:v>2.0000689999999999</c:v>
                </c:pt>
                <c:pt idx="15999">
                  <c:v>2.0038909999999999</c:v>
                </c:pt>
                <c:pt idx="16000">
                  <c:v>2.0038140000000002</c:v>
                </c:pt>
                <c:pt idx="16001">
                  <c:v>1.9980630000000001</c:v>
                </c:pt>
                <c:pt idx="16002">
                  <c:v>2.000645</c:v>
                </c:pt>
                <c:pt idx="16003">
                  <c:v>2.0012880000000002</c:v>
                </c:pt>
                <c:pt idx="16004">
                  <c:v>1.9944039999999998</c:v>
                </c:pt>
                <c:pt idx="16005">
                  <c:v>1.9949170000000001</c:v>
                </c:pt>
                <c:pt idx="16006">
                  <c:v>2.0004330000000001</c:v>
                </c:pt>
                <c:pt idx="16007">
                  <c:v>2.0006979999999999</c:v>
                </c:pt>
                <c:pt idx="16008">
                  <c:v>1.9975869999999998</c:v>
                </c:pt>
                <c:pt idx="16009">
                  <c:v>1.9998339999999999</c:v>
                </c:pt>
                <c:pt idx="16010">
                  <c:v>2.001017</c:v>
                </c:pt>
                <c:pt idx="16011">
                  <c:v>1.9985710000000001</c:v>
                </c:pt>
                <c:pt idx="16012">
                  <c:v>2.0010669999999999</c:v>
                </c:pt>
                <c:pt idx="16013">
                  <c:v>2.0052059999999998</c:v>
                </c:pt>
                <c:pt idx="16014">
                  <c:v>2.0038559999999999</c:v>
                </c:pt>
                <c:pt idx="16015">
                  <c:v>1.9990809999999999</c:v>
                </c:pt>
                <c:pt idx="16016">
                  <c:v>2.002974</c:v>
                </c:pt>
                <c:pt idx="16017">
                  <c:v>2.007558</c:v>
                </c:pt>
                <c:pt idx="16018">
                  <c:v>2.0020020000000001</c:v>
                </c:pt>
                <c:pt idx="16019">
                  <c:v>2.0000119999999999</c:v>
                </c:pt>
                <c:pt idx="16020">
                  <c:v>1.997528</c:v>
                </c:pt>
                <c:pt idx="16021">
                  <c:v>1.9953150000000002</c:v>
                </c:pt>
                <c:pt idx="16022">
                  <c:v>2.0020889999999998</c:v>
                </c:pt>
                <c:pt idx="16023">
                  <c:v>2.0048720000000002</c:v>
                </c:pt>
                <c:pt idx="16024">
                  <c:v>1.999876</c:v>
                </c:pt>
                <c:pt idx="16025">
                  <c:v>2.0013350000000001</c:v>
                </c:pt>
                <c:pt idx="16026">
                  <c:v>2.0054249999999998</c:v>
                </c:pt>
                <c:pt idx="16027">
                  <c:v>1.997385</c:v>
                </c:pt>
                <c:pt idx="16028">
                  <c:v>1.997973</c:v>
                </c:pt>
                <c:pt idx="16029">
                  <c:v>2.009503</c:v>
                </c:pt>
                <c:pt idx="16030">
                  <c:v>2.0041120000000001</c:v>
                </c:pt>
                <c:pt idx="16031">
                  <c:v>1.9994869999999998</c:v>
                </c:pt>
                <c:pt idx="16032">
                  <c:v>2.0075259999999999</c:v>
                </c:pt>
                <c:pt idx="16033">
                  <c:v>2.009004</c:v>
                </c:pt>
                <c:pt idx="16034">
                  <c:v>2.0019309999999999</c:v>
                </c:pt>
                <c:pt idx="16035">
                  <c:v>2.0022790000000001</c:v>
                </c:pt>
                <c:pt idx="16036">
                  <c:v>2.0112260000000002</c:v>
                </c:pt>
                <c:pt idx="16037">
                  <c:v>2.0096210000000001</c:v>
                </c:pt>
                <c:pt idx="16038">
                  <c:v>2.0074879999999999</c:v>
                </c:pt>
                <c:pt idx="16039">
                  <c:v>2.0121319999999998</c:v>
                </c:pt>
                <c:pt idx="16040">
                  <c:v>2.0069710000000001</c:v>
                </c:pt>
                <c:pt idx="16041">
                  <c:v>2.0037759999999998</c:v>
                </c:pt>
                <c:pt idx="16042">
                  <c:v>2.0087470000000001</c:v>
                </c:pt>
                <c:pt idx="16043">
                  <c:v>2.0067889999999999</c:v>
                </c:pt>
                <c:pt idx="16044">
                  <c:v>2.0018729999999998</c:v>
                </c:pt>
                <c:pt idx="16045">
                  <c:v>2.008019</c:v>
                </c:pt>
                <c:pt idx="16046">
                  <c:v>2.006901</c:v>
                </c:pt>
                <c:pt idx="16047">
                  <c:v>1.9966650000000001</c:v>
                </c:pt>
                <c:pt idx="16048">
                  <c:v>2.0045489999999999</c:v>
                </c:pt>
                <c:pt idx="16049">
                  <c:v>2.0098950000000002</c:v>
                </c:pt>
                <c:pt idx="16050">
                  <c:v>2.0029910000000002</c:v>
                </c:pt>
                <c:pt idx="16051">
                  <c:v>2.0075669999999999</c:v>
                </c:pt>
                <c:pt idx="16052">
                  <c:v>2.0151750000000002</c:v>
                </c:pt>
                <c:pt idx="16053">
                  <c:v>2.012966</c:v>
                </c:pt>
                <c:pt idx="16054">
                  <c:v>2.0090189999999999</c:v>
                </c:pt>
                <c:pt idx="16055">
                  <c:v>2.0088200000000001</c:v>
                </c:pt>
                <c:pt idx="16056">
                  <c:v>2.0055960000000002</c:v>
                </c:pt>
                <c:pt idx="16057">
                  <c:v>2.0053109999999998</c:v>
                </c:pt>
                <c:pt idx="16058">
                  <c:v>2.0124719999999998</c:v>
                </c:pt>
                <c:pt idx="16059">
                  <c:v>2.0079229999999999</c:v>
                </c:pt>
                <c:pt idx="16060">
                  <c:v>2.0022090000000001</c:v>
                </c:pt>
                <c:pt idx="16061">
                  <c:v>2.0063140000000002</c:v>
                </c:pt>
                <c:pt idx="16062">
                  <c:v>2.0058159999999998</c:v>
                </c:pt>
                <c:pt idx="16063">
                  <c:v>2.0057330000000002</c:v>
                </c:pt>
                <c:pt idx="16064">
                  <c:v>2.0108429999999999</c:v>
                </c:pt>
                <c:pt idx="16065">
                  <c:v>2.0115959999999999</c:v>
                </c:pt>
                <c:pt idx="16066">
                  <c:v>2.0072380000000001</c:v>
                </c:pt>
                <c:pt idx="16067">
                  <c:v>2.009995</c:v>
                </c:pt>
                <c:pt idx="16068">
                  <c:v>2.0152779999999999</c:v>
                </c:pt>
                <c:pt idx="16069">
                  <c:v>2.008289</c:v>
                </c:pt>
                <c:pt idx="16070">
                  <c:v>2.0071330000000001</c:v>
                </c:pt>
                <c:pt idx="16071">
                  <c:v>2.010275</c:v>
                </c:pt>
                <c:pt idx="16072">
                  <c:v>2.0058379999999998</c:v>
                </c:pt>
                <c:pt idx="16073">
                  <c:v>2.0089380000000001</c:v>
                </c:pt>
                <c:pt idx="16074">
                  <c:v>2.0176289999999999</c:v>
                </c:pt>
                <c:pt idx="16075">
                  <c:v>2.0187810000000002</c:v>
                </c:pt>
                <c:pt idx="16076">
                  <c:v>2.0090370000000002</c:v>
                </c:pt>
                <c:pt idx="16077">
                  <c:v>2.0071599999999998</c:v>
                </c:pt>
                <c:pt idx="16078">
                  <c:v>2.0138609999999999</c:v>
                </c:pt>
                <c:pt idx="16079">
                  <c:v>2.0147189999999999</c:v>
                </c:pt>
                <c:pt idx="16080">
                  <c:v>2.012483</c:v>
                </c:pt>
                <c:pt idx="16081">
                  <c:v>2.0109349999999999</c:v>
                </c:pt>
                <c:pt idx="16082">
                  <c:v>2.0119229999999999</c:v>
                </c:pt>
                <c:pt idx="16083">
                  <c:v>2.012807</c:v>
                </c:pt>
                <c:pt idx="16084">
                  <c:v>2.0116589999999999</c:v>
                </c:pt>
                <c:pt idx="16085">
                  <c:v>2.0119549999999999</c:v>
                </c:pt>
                <c:pt idx="16086">
                  <c:v>2.0076209999999999</c:v>
                </c:pt>
                <c:pt idx="16087">
                  <c:v>2.0107370000000002</c:v>
                </c:pt>
                <c:pt idx="16088">
                  <c:v>2.0173260000000002</c:v>
                </c:pt>
                <c:pt idx="16089">
                  <c:v>2.0113810000000001</c:v>
                </c:pt>
                <c:pt idx="16090">
                  <c:v>2.0102639999999998</c:v>
                </c:pt>
                <c:pt idx="16091">
                  <c:v>2.0147810000000002</c:v>
                </c:pt>
                <c:pt idx="16092">
                  <c:v>2.011352</c:v>
                </c:pt>
                <c:pt idx="16093">
                  <c:v>2.0079690000000001</c:v>
                </c:pt>
                <c:pt idx="16094">
                  <c:v>2.0151140000000001</c:v>
                </c:pt>
                <c:pt idx="16095">
                  <c:v>2.0208719999999998</c:v>
                </c:pt>
                <c:pt idx="16096">
                  <c:v>2.0173589999999999</c:v>
                </c:pt>
                <c:pt idx="16097">
                  <c:v>2.0193189999999999</c:v>
                </c:pt>
                <c:pt idx="16098">
                  <c:v>2.0231249999999998</c:v>
                </c:pt>
                <c:pt idx="16099">
                  <c:v>2.019444</c:v>
                </c:pt>
                <c:pt idx="16100">
                  <c:v>2.0200019999999999</c:v>
                </c:pt>
                <c:pt idx="16101">
                  <c:v>2.0239259999999999</c:v>
                </c:pt>
                <c:pt idx="16102">
                  <c:v>2.0173519999999998</c:v>
                </c:pt>
                <c:pt idx="16103">
                  <c:v>2.0084689999999998</c:v>
                </c:pt>
                <c:pt idx="16104">
                  <c:v>2.0127660000000001</c:v>
                </c:pt>
                <c:pt idx="16105">
                  <c:v>2.012067</c:v>
                </c:pt>
                <c:pt idx="16106">
                  <c:v>2.0047739999999998</c:v>
                </c:pt>
                <c:pt idx="16107">
                  <c:v>2.0132989999999999</c:v>
                </c:pt>
                <c:pt idx="16108">
                  <c:v>2.0187659999999998</c:v>
                </c:pt>
                <c:pt idx="16109">
                  <c:v>2.0148980000000001</c:v>
                </c:pt>
                <c:pt idx="16110">
                  <c:v>2.0190619999999999</c:v>
                </c:pt>
                <c:pt idx="16111">
                  <c:v>2.023892</c:v>
                </c:pt>
                <c:pt idx="16112">
                  <c:v>2.0182150000000001</c:v>
                </c:pt>
                <c:pt idx="16113">
                  <c:v>2.017306</c:v>
                </c:pt>
                <c:pt idx="16114">
                  <c:v>2.0254240000000001</c:v>
                </c:pt>
                <c:pt idx="16115">
                  <c:v>2.0220639999999999</c:v>
                </c:pt>
                <c:pt idx="16116">
                  <c:v>2.013684</c:v>
                </c:pt>
                <c:pt idx="16117">
                  <c:v>2.0168789999999999</c:v>
                </c:pt>
                <c:pt idx="16118">
                  <c:v>2.0170650000000001</c:v>
                </c:pt>
                <c:pt idx="16119">
                  <c:v>2.0144060000000001</c:v>
                </c:pt>
                <c:pt idx="16120">
                  <c:v>2.019225</c:v>
                </c:pt>
                <c:pt idx="16121">
                  <c:v>2.0213209999999999</c:v>
                </c:pt>
                <c:pt idx="16122">
                  <c:v>2.0151910000000002</c:v>
                </c:pt>
                <c:pt idx="16123">
                  <c:v>2.0173549999999998</c:v>
                </c:pt>
                <c:pt idx="16124">
                  <c:v>2.024826</c:v>
                </c:pt>
                <c:pt idx="16125">
                  <c:v>2.0180220000000002</c:v>
                </c:pt>
                <c:pt idx="16126">
                  <c:v>2.0144489999999999</c:v>
                </c:pt>
                <c:pt idx="16127">
                  <c:v>2.0212750000000002</c:v>
                </c:pt>
                <c:pt idx="16128">
                  <c:v>2.0192800000000002</c:v>
                </c:pt>
                <c:pt idx="16129">
                  <c:v>2.0155419999999999</c:v>
                </c:pt>
                <c:pt idx="16130">
                  <c:v>2.0194749999999999</c:v>
                </c:pt>
                <c:pt idx="16131">
                  <c:v>2.0197590000000001</c:v>
                </c:pt>
                <c:pt idx="16132">
                  <c:v>2.0167290000000002</c:v>
                </c:pt>
                <c:pt idx="16133">
                  <c:v>2.0184060000000001</c:v>
                </c:pt>
                <c:pt idx="16134">
                  <c:v>2.0176959999999999</c:v>
                </c:pt>
                <c:pt idx="16135">
                  <c:v>2.018335</c:v>
                </c:pt>
                <c:pt idx="16136">
                  <c:v>2.0279630000000002</c:v>
                </c:pt>
                <c:pt idx="16137">
                  <c:v>2.0274230000000002</c:v>
                </c:pt>
                <c:pt idx="16138">
                  <c:v>2.0171990000000002</c:v>
                </c:pt>
                <c:pt idx="16139">
                  <c:v>2.0184099999999998</c:v>
                </c:pt>
                <c:pt idx="16140">
                  <c:v>2.0237720000000001</c:v>
                </c:pt>
                <c:pt idx="16141">
                  <c:v>2.02278</c:v>
                </c:pt>
                <c:pt idx="16142">
                  <c:v>2.0232670000000001</c:v>
                </c:pt>
                <c:pt idx="16143">
                  <c:v>2.0307330000000001</c:v>
                </c:pt>
                <c:pt idx="16144">
                  <c:v>2.0266850000000001</c:v>
                </c:pt>
                <c:pt idx="16145">
                  <c:v>2.01728</c:v>
                </c:pt>
                <c:pt idx="16146">
                  <c:v>2.0286219999999999</c:v>
                </c:pt>
                <c:pt idx="16147">
                  <c:v>2.0340050000000001</c:v>
                </c:pt>
                <c:pt idx="16148">
                  <c:v>2.022599</c:v>
                </c:pt>
                <c:pt idx="16149">
                  <c:v>2.0224280000000001</c:v>
                </c:pt>
                <c:pt idx="16150">
                  <c:v>2.0297260000000001</c:v>
                </c:pt>
                <c:pt idx="16151">
                  <c:v>2.0243709999999999</c:v>
                </c:pt>
                <c:pt idx="16152">
                  <c:v>2.014869</c:v>
                </c:pt>
                <c:pt idx="16153">
                  <c:v>2.019339</c:v>
                </c:pt>
                <c:pt idx="16154">
                  <c:v>2.022904</c:v>
                </c:pt>
                <c:pt idx="16155">
                  <c:v>2.0215190000000001</c:v>
                </c:pt>
                <c:pt idx="16156">
                  <c:v>2.0334400000000001</c:v>
                </c:pt>
                <c:pt idx="16157">
                  <c:v>2.035758</c:v>
                </c:pt>
                <c:pt idx="16158">
                  <c:v>2.0218889999999998</c:v>
                </c:pt>
                <c:pt idx="16159">
                  <c:v>2.0219010000000002</c:v>
                </c:pt>
                <c:pt idx="16160">
                  <c:v>2.0298859999999999</c:v>
                </c:pt>
                <c:pt idx="16161">
                  <c:v>2.0280670000000001</c:v>
                </c:pt>
                <c:pt idx="16162">
                  <c:v>2.0235590000000001</c:v>
                </c:pt>
                <c:pt idx="16163">
                  <c:v>2.02501</c:v>
                </c:pt>
                <c:pt idx="16164">
                  <c:v>2.0234570000000001</c:v>
                </c:pt>
                <c:pt idx="16165">
                  <c:v>2.0212690000000002</c:v>
                </c:pt>
                <c:pt idx="16166">
                  <c:v>2.0274399999999999</c:v>
                </c:pt>
                <c:pt idx="16167">
                  <c:v>2.0248119999999998</c:v>
                </c:pt>
                <c:pt idx="16168">
                  <c:v>2.0180639999999999</c:v>
                </c:pt>
                <c:pt idx="16169">
                  <c:v>2.0265740000000001</c:v>
                </c:pt>
                <c:pt idx="16170">
                  <c:v>2.0350700000000002</c:v>
                </c:pt>
                <c:pt idx="16171">
                  <c:v>2.0281910000000001</c:v>
                </c:pt>
                <c:pt idx="16172">
                  <c:v>2.0266890000000002</c:v>
                </c:pt>
                <c:pt idx="16173">
                  <c:v>2.030732</c:v>
                </c:pt>
                <c:pt idx="16174">
                  <c:v>2.0233720000000002</c:v>
                </c:pt>
                <c:pt idx="16175">
                  <c:v>2.0222410000000002</c:v>
                </c:pt>
                <c:pt idx="16176">
                  <c:v>2.0289920000000001</c:v>
                </c:pt>
                <c:pt idx="16177">
                  <c:v>2.0290590000000002</c:v>
                </c:pt>
                <c:pt idx="16178">
                  <c:v>2.0247380000000001</c:v>
                </c:pt>
                <c:pt idx="16179">
                  <c:v>2.02379</c:v>
                </c:pt>
                <c:pt idx="16180">
                  <c:v>2.0267719999999998</c:v>
                </c:pt>
                <c:pt idx="16181">
                  <c:v>2.0255540000000001</c:v>
                </c:pt>
                <c:pt idx="16182">
                  <c:v>2.0263770000000001</c:v>
                </c:pt>
                <c:pt idx="16183">
                  <c:v>2.0313599999999998</c:v>
                </c:pt>
                <c:pt idx="16184">
                  <c:v>2.0292430000000001</c:v>
                </c:pt>
                <c:pt idx="16185">
                  <c:v>2.0263499999999999</c:v>
                </c:pt>
                <c:pt idx="16186">
                  <c:v>2.0285730000000002</c:v>
                </c:pt>
                <c:pt idx="16187">
                  <c:v>2.029874</c:v>
                </c:pt>
                <c:pt idx="16188">
                  <c:v>2.028845</c:v>
                </c:pt>
                <c:pt idx="16189">
                  <c:v>2.0318299999999998</c:v>
                </c:pt>
                <c:pt idx="16190">
                  <c:v>2.03592</c:v>
                </c:pt>
                <c:pt idx="16191">
                  <c:v>2.0300850000000001</c:v>
                </c:pt>
                <c:pt idx="16192">
                  <c:v>2.0308329999999999</c:v>
                </c:pt>
                <c:pt idx="16193">
                  <c:v>2.038726</c:v>
                </c:pt>
                <c:pt idx="16194">
                  <c:v>2.03599</c:v>
                </c:pt>
                <c:pt idx="16195">
                  <c:v>2.033528</c:v>
                </c:pt>
                <c:pt idx="16196">
                  <c:v>2.0360040000000001</c:v>
                </c:pt>
                <c:pt idx="16197">
                  <c:v>2.0357759999999998</c:v>
                </c:pt>
                <c:pt idx="16198">
                  <c:v>2.031876</c:v>
                </c:pt>
                <c:pt idx="16199">
                  <c:v>2.0360529999999999</c:v>
                </c:pt>
                <c:pt idx="16200">
                  <c:v>2.0415800000000002</c:v>
                </c:pt>
                <c:pt idx="16201">
                  <c:v>2.0314619999999999</c:v>
                </c:pt>
                <c:pt idx="16202">
                  <c:v>2.0271370000000002</c:v>
                </c:pt>
                <c:pt idx="16203">
                  <c:v>2.0320320000000001</c:v>
                </c:pt>
                <c:pt idx="16204">
                  <c:v>2.0308120000000001</c:v>
                </c:pt>
                <c:pt idx="16205">
                  <c:v>2.0305870000000001</c:v>
                </c:pt>
                <c:pt idx="16206">
                  <c:v>2.0340150000000001</c:v>
                </c:pt>
                <c:pt idx="16207">
                  <c:v>2.0334989999999999</c:v>
                </c:pt>
                <c:pt idx="16208">
                  <c:v>2.0287130000000002</c:v>
                </c:pt>
                <c:pt idx="16209">
                  <c:v>2.0302959999999999</c:v>
                </c:pt>
                <c:pt idx="16210">
                  <c:v>2.0352039999999998</c:v>
                </c:pt>
                <c:pt idx="16211">
                  <c:v>2.0364849999999999</c:v>
                </c:pt>
                <c:pt idx="16212">
                  <c:v>2.0369570000000001</c:v>
                </c:pt>
                <c:pt idx="16213">
                  <c:v>2.031034</c:v>
                </c:pt>
                <c:pt idx="16214">
                  <c:v>2.025658</c:v>
                </c:pt>
                <c:pt idx="16215">
                  <c:v>2.029874</c:v>
                </c:pt>
                <c:pt idx="16216">
                  <c:v>2.0341499999999999</c:v>
                </c:pt>
                <c:pt idx="16217">
                  <c:v>2.0317660000000002</c:v>
                </c:pt>
                <c:pt idx="16218">
                  <c:v>2.028934</c:v>
                </c:pt>
                <c:pt idx="16219">
                  <c:v>2.0360930000000002</c:v>
                </c:pt>
                <c:pt idx="16220">
                  <c:v>2.0437020000000001</c:v>
                </c:pt>
                <c:pt idx="16221">
                  <c:v>2.041566</c:v>
                </c:pt>
                <c:pt idx="16222">
                  <c:v>2.0409570000000001</c:v>
                </c:pt>
                <c:pt idx="16223">
                  <c:v>2.0435479999999999</c:v>
                </c:pt>
                <c:pt idx="16224">
                  <c:v>2.0396809999999999</c:v>
                </c:pt>
                <c:pt idx="16225">
                  <c:v>2.0410349999999999</c:v>
                </c:pt>
                <c:pt idx="16226">
                  <c:v>2.0463529999999999</c:v>
                </c:pt>
                <c:pt idx="16227">
                  <c:v>2.0365160000000002</c:v>
                </c:pt>
                <c:pt idx="16228">
                  <c:v>2.0300280000000002</c:v>
                </c:pt>
                <c:pt idx="16229">
                  <c:v>2.0343399999999998</c:v>
                </c:pt>
                <c:pt idx="16230">
                  <c:v>2.0326879999999998</c:v>
                </c:pt>
                <c:pt idx="16231">
                  <c:v>2.0364179999999998</c:v>
                </c:pt>
                <c:pt idx="16232">
                  <c:v>2.0394139999999998</c:v>
                </c:pt>
                <c:pt idx="16233">
                  <c:v>2.0316930000000002</c:v>
                </c:pt>
                <c:pt idx="16234">
                  <c:v>2.0291589999999999</c:v>
                </c:pt>
                <c:pt idx="16235">
                  <c:v>2.0330889999999999</c:v>
                </c:pt>
                <c:pt idx="16236">
                  <c:v>2.0374500000000002</c:v>
                </c:pt>
                <c:pt idx="16237">
                  <c:v>2.0403530000000001</c:v>
                </c:pt>
                <c:pt idx="16238">
                  <c:v>2.0409259999999998</c:v>
                </c:pt>
                <c:pt idx="16239">
                  <c:v>2.0415390000000002</c:v>
                </c:pt>
                <c:pt idx="16240">
                  <c:v>2.0348190000000002</c:v>
                </c:pt>
                <c:pt idx="16241">
                  <c:v>2.034484</c:v>
                </c:pt>
                <c:pt idx="16242">
                  <c:v>2.042017</c:v>
                </c:pt>
                <c:pt idx="16243">
                  <c:v>2.0392939999999999</c:v>
                </c:pt>
                <c:pt idx="16244">
                  <c:v>2.0358860000000001</c:v>
                </c:pt>
                <c:pt idx="16245">
                  <c:v>2.0387249999999999</c:v>
                </c:pt>
                <c:pt idx="16246">
                  <c:v>2.0389599999999999</c:v>
                </c:pt>
                <c:pt idx="16247">
                  <c:v>2.0345369999999998</c:v>
                </c:pt>
                <c:pt idx="16248">
                  <c:v>2.0382319999999998</c:v>
                </c:pt>
                <c:pt idx="16249">
                  <c:v>2.0446279999999999</c:v>
                </c:pt>
                <c:pt idx="16250">
                  <c:v>2.0395690000000002</c:v>
                </c:pt>
                <c:pt idx="16251">
                  <c:v>2.036038</c:v>
                </c:pt>
                <c:pt idx="16252">
                  <c:v>2.039507</c:v>
                </c:pt>
                <c:pt idx="16253">
                  <c:v>2.0420750000000001</c:v>
                </c:pt>
                <c:pt idx="16254">
                  <c:v>2.0405419999999999</c:v>
                </c:pt>
                <c:pt idx="16255">
                  <c:v>2.0405030000000002</c:v>
                </c:pt>
                <c:pt idx="16256">
                  <c:v>2.0454119999999998</c:v>
                </c:pt>
                <c:pt idx="16257">
                  <c:v>2.0471789999999999</c:v>
                </c:pt>
                <c:pt idx="16258">
                  <c:v>2.0473859999999999</c:v>
                </c:pt>
                <c:pt idx="16259">
                  <c:v>2.0454319999999999</c:v>
                </c:pt>
                <c:pt idx="16260">
                  <c:v>2.039533</c:v>
                </c:pt>
                <c:pt idx="16261">
                  <c:v>2.0381969999999998</c:v>
                </c:pt>
                <c:pt idx="16262">
                  <c:v>2.0417450000000001</c:v>
                </c:pt>
                <c:pt idx="16263">
                  <c:v>2.0433629999999998</c:v>
                </c:pt>
                <c:pt idx="16264">
                  <c:v>2.037391</c:v>
                </c:pt>
                <c:pt idx="16265">
                  <c:v>2.0407709999999999</c:v>
                </c:pt>
                <c:pt idx="16266">
                  <c:v>2.0469620000000002</c:v>
                </c:pt>
                <c:pt idx="16267">
                  <c:v>2.040648</c:v>
                </c:pt>
                <c:pt idx="16268">
                  <c:v>2.0479720000000001</c:v>
                </c:pt>
                <c:pt idx="16269">
                  <c:v>2.0567350000000002</c:v>
                </c:pt>
                <c:pt idx="16270">
                  <c:v>2.045966</c:v>
                </c:pt>
                <c:pt idx="16271">
                  <c:v>2.041639</c:v>
                </c:pt>
                <c:pt idx="16272">
                  <c:v>2.0471889999999999</c:v>
                </c:pt>
                <c:pt idx="16273">
                  <c:v>2.0427219999999999</c:v>
                </c:pt>
                <c:pt idx="16274">
                  <c:v>2.036152</c:v>
                </c:pt>
                <c:pt idx="16275">
                  <c:v>2.0430380000000001</c:v>
                </c:pt>
                <c:pt idx="16276">
                  <c:v>2.0450339999999998</c:v>
                </c:pt>
                <c:pt idx="16277">
                  <c:v>2.0384799999999998</c:v>
                </c:pt>
                <c:pt idx="16278">
                  <c:v>2.042386</c:v>
                </c:pt>
                <c:pt idx="16279">
                  <c:v>2.0440390000000002</c:v>
                </c:pt>
                <c:pt idx="16280">
                  <c:v>2.0420319999999998</c:v>
                </c:pt>
                <c:pt idx="16281">
                  <c:v>2.0427080000000002</c:v>
                </c:pt>
                <c:pt idx="16282">
                  <c:v>2.0432440000000001</c:v>
                </c:pt>
                <c:pt idx="16283">
                  <c:v>2.048006</c:v>
                </c:pt>
                <c:pt idx="16284">
                  <c:v>2.0543670000000001</c:v>
                </c:pt>
                <c:pt idx="16285">
                  <c:v>2.056616</c:v>
                </c:pt>
                <c:pt idx="16286">
                  <c:v>2.0472920000000001</c:v>
                </c:pt>
                <c:pt idx="16287">
                  <c:v>2.041528</c:v>
                </c:pt>
                <c:pt idx="16288">
                  <c:v>2.0479940000000001</c:v>
                </c:pt>
                <c:pt idx="16289">
                  <c:v>2.0498249999999998</c:v>
                </c:pt>
                <c:pt idx="16290">
                  <c:v>2.0446209999999998</c:v>
                </c:pt>
                <c:pt idx="16291">
                  <c:v>2.0483660000000001</c:v>
                </c:pt>
                <c:pt idx="16292">
                  <c:v>2.055139</c:v>
                </c:pt>
                <c:pt idx="16293">
                  <c:v>2.0452279999999998</c:v>
                </c:pt>
                <c:pt idx="16294">
                  <c:v>2.0451090000000001</c:v>
                </c:pt>
                <c:pt idx="16295">
                  <c:v>2.0605069999999999</c:v>
                </c:pt>
                <c:pt idx="16296">
                  <c:v>2.0524610000000001</c:v>
                </c:pt>
                <c:pt idx="16297">
                  <c:v>2.0426489999999999</c:v>
                </c:pt>
                <c:pt idx="16298">
                  <c:v>2.0530590000000002</c:v>
                </c:pt>
                <c:pt idx="16299">
                  <c:v>2.0510899999999999</c:v>
                </c:pt>
                <c:pt idx="16300">
                  <c:v>2.0395479999999999</c:v>
                </c:pt>
                <c:pt idx="16301">
                  <c:v>2.0419369999999999</c:v>
                </c:pt>
                <c:pt idx="16302">
                  <c:v>2.0489999999999999</c:v>
                </c:pt>
                <c:pt idx="16303">
                  <c:v>2.0427599999999999</c:v>
                </c:pt>
                <c:pt idx="16304">
                  <c:v>2.0448949999999999</c:v>
                </c:pt>
                <c:pt idx="16305">
                  <c:v>2.056333</c:v>
                </c:pt>
                <c:pt idx="16306">
                  <c:v>2.049817</c:v>
                </c:pt>
                <c:pt idx="16307">
                  <c:v>2.0449079999999999</c:v>
                </c:pt>
                <c:pt idx="16308">
                  <c:v>2.0509270000000002</c:v>
                </c:pt>
                <c:pt idx="16309">
                  <c:v>2.053642</c:v>
                </c:pt>
                <c:pt idx="16310">
                  <c:v>2.050583</c:v>
                </c:pt>
                <c:pt idx="16311">
                  <c:v>2.047269</c:v>
                </c:pt>
                <c:pt idx="16312">
                  <c:v>2.0460319999999999</c:v>
                </c:pt>
                <c:pt idx="16313">
                  <c:v>2.0407579999999998</c:v>
                </c:pt>
                <c:pt idx="16314">
                  <c:v>2.0433370000000002</c:v>
                </c:pt>
                <c:pt idx="16315">
                  <c:v>2.051377</c:v>
                </c:pt>
                <c:pt idx="16316">
                  <c:v>2.0518990000000001</c:v>
                </c:pt>
                <c:pt idx="16317">
                  <c:v>2.0542050000000001</c:v>
                </c:pt>
                <c:pt idx="16318">
                  <c:v>2.0564110000000002</c:v>
                </c:pt>
                <c:pt idx="16319">
                  <c:v>2.0533570000000001</c:v>
                </c:pt>
                <c:pt idx="16320">
                  <c:v>2.0573489999999999</c:v>
                </c:pt>
                <c:pt idx="16321">
                  <c:v>2.0640830000000001</c:v>
                </c:pt>
                <c:pt idx="16322">
                  <c:v>2.0546899999999999</c:v>
                </c:pt>
                <c:pt idx="16323">
                  <c:v>2.0442429999999998</c:v>
                </c:pt>
                <c:pt idx="16324">
                  <c:v>2.0504660000000001</c:v>
                </c:pt>
                <c:pt idx="16325">
                  <c:v>2.0525440000000001</c:v>
                </c:pt>
                <c:pt idx="16326">
                  <c:v>2.0515150000000002</c:v>
                </c:pt>
                <c:pt idx="16327">
                  <c:v>2.0569090000000001</c:v>
                </c:pt>
                <c:pt idx="16328">
                  <c:v>2.0529039999999998</c:v>
                </c:pt>
                <c:pt idx="16329">
                  <c:v>2.0478260000000001</c:v>
                </c:pt>
                <c:pt idx="16330">
                  <c:v>2.0516350000000001</c:v>
                </c:pt>
                <c:pt idx="16331">
                  <c:v>2.0554320000000001</c:v>
                </c:pt>
                <c:pt idx="16332">
                  <c:v>2.0540630000000002</c:v>
                </c:pt>
                <c:pt idx="16333">
                  <c:v>2.053407</c:v>
                </c:pt>
                <c:pt idx="16334">
                  <c:v>2.0601980000000002</c:v>
                </c:pt>
                <c:pt idx="16335">
                  <c:v>2.0589400000000002</c:v>
                </c:pt>
                <c:pt idx="16336">
                  <c:v>2.0521060000000002</c:v>
                </c:pt>
                <c:pt idx="16337">
                  <c:v>2.057245</c:v>
                </c:pt>
                <c:pt idx="16338">
                  <c:v>2.0573630000000001</c:v>
                </c:pt>
                <c:pt idx="16339">
                  <c:v>2.0450349999999999</c:v>
                </c:pt>
                <c:pt idx="16340">
                  <c:v>2.0492400000000002</c:v>
                </c:pt>
                <c:pt idx="16341">
                  <c:v>2.0618439999999998</c:v>
                </c:pt>
                <c:pt idx="16342">
                  <c:v>2.053131</c:v>
                </c:pt>
                <c:pt idx="16343">
                  <c:v>2.04772</c:v>
                </c:pt>
                <c:pt idx="16344">
                  <c:v>2.0564369999999998</c:v>
                </c:pt>
                <c:pt idx="16345">
                  <c:v>2.0575100000000002</c:v>
                </c:pt>
                <c:pt idx="16346">
                  <c:v>2.059142</c:v>
                </c:pt>
                <c:pt idx="16347">
                  <c:v>2.065766</c:v>
                </c:pt>
                <c:pt idx="16348">
                  <c:v>2.0633560000000002</c:v>
                </c:pt>
                <c:pt idx="16349">
                  <c:v>2.0565889999999998</c:v>
                </c:pt>
                <c:pt idx="16350">
                  <c:v>2.0609000000000002</c:v>
                </c:pt>
                <c:pt idx="16351">
                  <c:v>2.0642109999999998</c:v>
                </c:pt>
                <c:pt idx="16352">
                  <c:v>2.0558209999999999</c:v>
                </c:pt>
                <c:pt idx="16353">
                  <c:v>2.0557910000000001</c:v>
                </c:pt>
                <c:pt idx="16354">
                  <c:v>2.0594190000000001</c:v>
                </c:pt>
                <c:pt idx="16355">
                  <c:v>2.0554869999999998</c:v>
                </c:pt>
                <c:pt idx="16356">
                  <c:v>2.0564140000000002</c:v>
                </c:pt>
                <c:pt idx="16357">
                  <c:v>2.060368</c:v>
                </c:pt>
                <c:pt idx="16358">
                  <c:v>2.0580020000000001</c:v>
                </c:pt>
                <c:pt idx="16359">
                  <c:v>2.0542189999999998</c:v>
                </c:pt>
                <c:pt idx="16360">
                  <c:v>2.0600019999999999</c:v>
                </c:pt>
                <c:pt idx="16361">
                  <c:v>2.0608979999999999</c:v>
                </c:pt>
                <c:pt idx="16362">
                  <c:v>2.0531440000000001</c:v>
                </c:pt>
                <c:pt idx="16363">
                  <c:v>2.057544</c:v>
                </c:pt>
                <c:pt idx="16364">
                  <c:v>2.0630570000000001</c:v>
                </c:pt>
                <c:pt idx="16365">
                  <c:v>2.0561280000000002</c:v>
                </c:pt>
                <c:pt idx="16366">
                  <c:v>2.0547270000000002</c:v>
                </c:pt>
                <c:pt idx="16367">
                  <c:v>2.0656249999999998</c:v>
                </c:pt>
                <c:pt idx="16368">
                  <c:v>2.0647310000000001</c:v>
                </c:pt>
                <c:pt idx="16369">
                  <c:v>2.0537679999999998</c:v>
                </c:pt>
                <c:pt idx="16370">
                  <c:v>2.0590199999999999</c:v>
                </c:pt>
                <c:pt idx="16371">
                  <c:v>2.0626509999999998</c:v>
                </c:pt>
                <c:pt idx="16372">
                  <c:v>2.0544479999999998</c:v>
                </c:pt>
                <c:pt idx="16373">
                  <c:v>2.057995</c:v>
                </c:pt>
                <c:pt idx="16374">
                  <c:v>2.061515</c:v>
                </c:pt>
                <c:pt idx="16375">
                  <c:v>2.0570080000000002</c:v>
                </c:pt>
                <c:pt idx="16376">
                  <c:v>2.0597599999999998</c:v>
                </c:pt>
                <c:pt idx="16377">
                  <c:v>2.0650949999999999</c:v>
                </c:pt>
                <c:pt idx="16378">
                  <c:v>2.0639919999999998</c:v>
                </c:pt>
                <c:pt idx="16379">
                  <c:v>2.063037</c:v>
                </c:pt>
                <c:pt idx="16380">
                  <c:v>2.0686230000000001</c:v>
                </c:pt>
                <c:pt idx="16381">
                  <c:v>2.0625710000000002</c:v>
                </c:pt>
                <c:pt idx="16382">
                  <c:v>2.0520640000000001</c:v>
                </c:pt>
                <c:pt idx="16383">
                  <c:v>2.0624419999999999</c:v>
                </c:pt>
                <c:pt idx="16384">
                  <c:v>2.0698690000000002</c:v>
                </c:pt>
                <c:pt idx="16385">
                  <c:v>2.062713</c:v>
                </c:pt>
                <c:pt idx="16386">
                  <c:v>2.0646439999999999</c:v>
                </c:pt>
                <c:pt idx="16387">
                  <c:v>2.068432</c:v>
                </c:pt>
                <c:pt idx="16388">
                  <c:v>2.0622419999999999</c:v>
                </c:pt>
                <c:pt idx="16389">
                  <c:v>2.0650810000000002</c:v>
                </c:pt>
                <c:pt idx="16390">
                  <c:v>2.0728249999999999</c:v>
                </c:pt>
                <c:pt idx="16391">
                  <c:v>2.0640000000000001</c:v>
                </c:pt>
                <c:pt idx="16392">
                  <c:v>2.057172</c:v>
                </c:pt>
                <c:pt idx="16393">
                  <c:v>2.064327</c:v>
                </c:pt>
                <c:pt idx="16394">
                  <c:v>2.0651700000000002</c:v>
                </c:pt>
                <c:pt idx="16395">
                  <c:v>2.0616180000000002</c:v>
                </c:pt>
                <c:pt idx="16396">
                  <c:v>2.0663</c:v>
                </c:pt>
                <c:pt idx="16397">
                  <c:v>2.067183</c:v>
                </c:pt>
                <c:pt idx="16398">
                  <c:v>2.0560019999999999</c:v>
                </c:pt>
                <c:pt idx="16399">
                  <c:v>2.0558580000000002</c:v>
                </c:pt>
                <c:pt idx="16400">
                  <c:v>2.066522</c:v>
                </c:pt>
                <c:pt idx="16401">
                  <c:v>2.0632549999999998</c:v>
                </c:pt>
                <c:pt idx="16402">
                  <c:v>2.0602870000000002</c:v>
                </c:pt>
                <c:pt idx="16403">
                  <c:v>2.0667650000000002</c:v>
                </c:pt>
                <c:pt idx="16404">
                  <c:v>2.0667230000000001</c:v>
                </c:pt>
                <c:pt idx="16405">
                  <c:v>2.0644499999999999</c:v>
                </c:pt>
                <c:pt idx="16406">
                  <c:v>2.0696279999999998</c:v>
                </c:pt>
                <c:pt idx="16407">
                  <c:v>2.075688</c:v>
                </c:pt>
                <c:pt idx="16408">
                  <c:v>2.0701960000000001</c:v>
                </c:pt>
                <c:pt idx="16409">
                  <c:v>2.0677140000000001</c:v>
                </c:pt>
                <c:pt idx="16410">
                  <c:v>2.0741100000000001</c:v>
                </c:pt>
                <c:pt idx="16411">
                  <c:v>2.0703360000000002</c:v>
                </c:pt>
                <c:pt idx="16412">
                  <c:v>2.0670380000000002</c:v>
                </c:pt>
                <c:pt idx="16413">
                  <c:v>2.0729009999999999</c:v>
                </c:pt>
                <c:pt idx="16414">
                  <c:v>2.0713050000000002</c:v>
                </c:pt>
                <c:pt idx="16415">
                  <c:v>2.0647700000000002</c:v>
                </c:pt>
                <c:pt idx="16416">
                  <c:v>2.0687350000000002</c:v>
                </c:pt>
                <c:pt idx="16417">
                  <c:v>2.0756160000000001</c:v>
                </c:pt>
                <c:pt idx="16418">
                  <c:v>2.0692029999999999</c:v>
                </c:pt>
                <c:pt idx="16419">
                  <c:v>2.064492</c:v>
                </c:pt>
                <c:pt idx="16420">
                  <c:v>2.0683500000000001</c:v>
                </c:pt>
                <c:pt idx="16421">
                  <c:v>2.0681799999999999</c:v>
                </c:pt>
                <c:pt idx="16422">
                  <c:v>2.067542</c:v>
                </c:pt>
                <c:pt idx="16423">
                  <c:v>2.0705610000000001</c:v>
                </c:pt>
                <c:pt idx="16424">
                  <c:v>2.0694020000000002</c:v>
                </c:pt>
                <c:pt idx="16425">
                  <c:v>2.0608650000000002</c:v>
                </c:pt>
                <c:pt idx="16426">
                  <c:v>2.0649109999999999</c:v>
                </c:pt>
                <c:pt idx="16427">
                  <c:v>2.0753020000000002</c:v>
                </c:pt>
                <c:pt idx="16428">
                  <c:v>2.065226</c:v>
                </c:pt>
                <c:pt idx="16429">
                  <c:v>2.0644269999999998</c:v>
                </c:pt>
                <c:pt idx="16430">
                  <c:v>2.0782419999999999</c:v>
                </c:pt>
                <c:pt idx="16431">
                  <c:v>2.0702660000000002</c:v>
                </c:pt>
                <c:pt idx="16432">
                  <c:v>2.0587390000000001</c:v>
                </c:pt>
                <c:pt idx="16433">
                  <c:v>2.066859</c:v>
                </c:pt>
                <c:pt idx="16434">
                  <c:v>2.0730970000000002</c:v>
                </c:pt>
                <c:pt idx="16435">
                  <c:v>2.0677310000000002</c:v>
                </c:pt>
                <c:pt idx="16436">
                  <c:v>2.0720540000000001</c:v>
                </c:pt>
                <c:pt idx="16437">
                  <c:v>2.0794380000000001</c:v>
                </c:pt>
                <c:pt idx="16438">
                  <c:v>2.0772010000000001</c:v>
                </c:pt>
                <c:pt idx="16439">
                  <c:v>2.0773959999999998</c:v>
                </c:pt>
                <c:pt idx="16440">
                  <c:v>2.0771959999999998</c:v>
                </c:pt>
                <c:pt idx="16441">
                  <c:v>2.0745209999999998</c:v>
                </c:pt>
                <c:pt idx="16442">
                  <c:v>2.0766849999999999</c:v>
                </c:pt>
                <c:pt idx="16443">
                  <c:v>2.083564</c:v>
                </c:pt>
                <c:pt idx="16444">
                  <c:v>2.0772910000000002</c:v>
                </c:pt>
                <c:pt idx="16445">
                  <c:v>2.0613939999999999</c:v>
                </c:pt>
                <c:pt idx="16446">
                  <c:v>2.0658340000000002</c:v>
                </c:pt>
                <c:pt idx="16447">
                  <c:v>2.0737679999999998</c:v>
                </c:pt>
                <c:pt idx="16448">
                  <c:v>2.0662600000000002</c:v>
                </c:pt>
                <c:pt idx="16449">
                  <c:v>2.0652270000000001</c:v>
                </c:pt>
                <c:pt idx="16450">
                  <c:v>2.0720499999999999</c:v>
                </c:pt>
                <c:pt idx="16451">
                  <c:v>2.0758209999999999</c:v>
                </c:pt>
                <c:pt idx="16452">
                  <c:v>2.076009</c:v>
                </c:pt>
                <c:pt idx="16453">
                  <c:v>2.0759470000000002</c:v>
                </c:pt>
                <c:pt idx="16454">
                  <c:v>2.0743770000000001</c:v>
                </c:pt>
                <c:pt idx="16455">
                  <c:v>2.0690819999999999</c:v>
                </c:pt>
                <c:pt idx="16456">
                  <c:v>2.0720239999999999</c:v>
                </c:pt>
                <c:pt idx="16457">
                  <c:v>2.0776539999999999</c:v>
                </c:pt>
                <c:pt idx="16458">
                  <c:v>2.077626</c:v>
                </c:pt>
                <c:pt idx="16459">
                  <c:v>2.071844</c:v>
                </c:pt>
                <c:pt idx="16460">
                  <c:v>2.0668929999999999</c:v>
                </c:pt>
                <c:pt idx="16461">
                  <c:v>2.0704220000000002</c:v>
                </c:pt>
                <c:pt idx="16462">
                  <c:v>2.0757680000000001</c:v>
                </c:pt>
                <c:pt idx="16463">
                  <c:v>2.0825849999999999</c:v>
                </c:pt>
                <c:pt idx="16464">
                  <c:v>2.08107</c:v>
                </c:pt>
                <c:pt idx="16465">
                  <c:v>2.0728610000000001</c:v>
                </c:pt>
                <c:pt idx="16466">
                  <c:v>2.0781900000000002</c:v>
                </c:pt>
                <c:pt idx="16467">
                  <c:v>2.0859939999999999</c:v>
                </c:pt>
                <c:pt idx="16468">
                  <c:v>2.07965</c:v>
                </c:pt>
                <c:pt idx="16469">
                  <c:v>2.0730529999999998</c:v>
                </c:pt>
                <c:pt idx="16470">
                  <c:v>2.0799810000000001</c:v>
                </c:pt>
                <c:pt idx="16471">
                  <c:v>2.0804149999999999</c:v>
                </c:pt>
                <c:pt idx="16472">
                  <c:v>2.0720070000000002</c:v>
                </c:pt>
                <c:pt idx="16473">
                  <c:v>2.075094</c:v>
                </c:pt>
                <c:pt idx="16474">
                  <c:v>2.079332</c:v>
                </c:pt>
                <c:pt idx="16475">
                  <c:v>2.0769660000000001</c:v>
                </c:pt>
                <c:pt idx="16476">
                  <c:v>2.0805020000000001</c:v>
                </c:pt>
                <c:pt idx="16477">
                  <c:v>2.0885720000000001</c:v>
                </c:pt>
                <c:pt idx="16478">
                  <c:v>2.0875810000000001</c:v>
                </c:pt>
                <c:pt idx="16479">
                  <c:v>2.0790609999999998</c:v>
                </c:pt>
                <c:pt idx="16480">
                  <c:v>2.078309</c:v>
                </c:pt>
                <c:pt idx="16481">
                  <c:v>2.0748730000000002</c:v>
                </c:pt>
                <c:pt idx="16482">
                  <c:v>2.071933</c:v>
                </c:pt>
                <c:pt idx="16483">
                  <c:v>2.0847950000000002</c:v>
                </c:pt>
                <c:pt idx="16484">
                  <c:v>2.081115</c:v>
                </c:pt>
                <c:pt idx="16485">
                  <c:v>2.067018</c:v>
                </c:pt>
                <c:pt idx="16486">
                  <c:v>2.0760860000000001</c:v>
                </c:pt>
                <c:pt idx="16487">
                  <c:v>2.084908</c:v>
                </c:pt>
                <c:pt idx="16488">
                  <c:v>2.078932</c:v>
                </c:pt>
                <c:pt idx="16489">
                  <c:v>2.079901</c:v>
                </c:pt>
                <c:pt idx="16490">
                  <c:v>2.0853190000000001</c:v>
                </c:pt>
                <c:pt idx="16491">
                  <c:v>2.0755159999999999</c:v>
                </c:pt>
                <c:pt idx="16492">
                  <c:v>2.0735519999999998</c:v>
                </c:pt>
                <c:pt idx="16493">
                  <c:v>2.0879889999999999</c:v>
                </c:pt>
                <c:pt idx="16494">
                  <c:v>2.0828449999999998</c:v>
                </c:pt>
                <c:pt idx="16495">
                  <c:v>2.0713539999999999</c:v>
                </c:pt>
                <c:pt idx="16496">
                  <c:v>2.0780599999999998</c:v>
                </c:pt>
                <c:pt idx="16497">
                  <c:v>2.0847150000000001</c:v>
                </c:pt>
                <c:pt idx="16498">
                  <c:v>2.0826709999999999</c:v>
                </c:pt>
                <c:pt idx="16499">
                  <c:v>2.085051</c:v>
                </c:pt>
                <c:pt idx="16500">
                  <c:v>2.0870479999999998</c:v>
                </c:pt>
                <c:pt idx="16501">
                  <c:v>2.0792480000000002</c:v>
                </c:pt>
                <c:pt idx="16502">
                  <c:v>2.0807259999999999</c:v>
                </c:pt>
                <c:pt idx="16503">
                  <c:v>2.0874280000000001</c:v>
                </c:pt>
                <c:pt idx="16504">
                  <c:v>2.0830009999999999</c:v>
                </c:pt>
                <c:pt idx="16505">
                  <c:v>2.0809980000000001</c:v>
                </c:pt>
                <c:pt idx="16506">
                  <c:v>2.0832609999999998</c:v>
                </c:pt>
                <c:pt idx="16507">
                  <c:v>2.0802710000000002</c:v>
                </c:pt>
                <c:pt idx="16508">
                  <c:v>2.0738150000000002</c:v>
                </c:pt>
                <c:pt idx="16509">
                  <c:v>2.0774550000000001</c:v>
                </c:pt>
                <c:pt idx="16510">
                  <c:v>2.084441</c:v>
                </c:pt>
                <c:pt idx="16511">
                  <c:v>2.0815359999999998</c:v>
                </c:pt>
                <c:pt idx="16512">
                  <c:v>2.0850279999999999</c:v>
                </c:pt>
                <c:pt idx="16513">
                  <c:v>2.090706</c:v>
                </c:pt>
                <c:pt idx="16514">
                  <c:v>2.0880830000000001</c:v>
                </c:pt>
                <c:pt idx="16515">
                  <c:v>2.0905179999999999</c:v>
                </c:pt>
                <c:pt idx="16516">
                  <c:v>2.0950639999999998</c:v>
                </c:pt>
                <c:pt idx="16517">
                  <c:v>2.0859760000000001</c:v>
                </c:pt>
                <c:pt idx="16518">
                  <c:v>2.0729190000000002</c:v>
                </c:pt>
                <c:pt idx="16519">
                  <c:v>2.080711</c:v>
                </c:pt>
                <c:pt idx="16520">
                  <c:v>2.0907110000000002</c:v>
                </c:pt>
                <c:pt idx="16521">
                  <c:v>2.0842309999999999</c:v>
                </c:pt>
                <c:pt idx="16522">
                  <c:v>2.0829330000000001</c:v>
                </c:pt>
                <c:pt idx="16523">
                  <c:v>2.08378</c:v>
                </c:pt>
                <c:pt idx="16524">
                  <c:v>2.08141</c:v>
                </c:pt>
                <c:pt idx="16525">
                  <c:v>2.0881949999999998</c:v>
                </c:pt>
                <c:pt idx="16526">
                  <c:v>2.09707</c:v>
                </c:pt>
                <c:pt idx="16527">
                  <c:v>2.0913490000000001</c:v>
                </c:pt>
                <c:pt idx="16528">
                  <c:v>2.0806279999999999</c:v>
                </c:pt>
                <c:pt idx="16529">
                  <c:v>2.0834890000000001</c:v>
                </c:pt>
                <c:pt idx="16530">
                  <c:v>2.0888390000000001</c:v>
                </c:pt>
                <c:pt idx="16531">
                  <c:v>2.0883769999999999</c:v>
                </c:pt>
                <c:pt idx="16532">
                  <c:v>2.0876060000000001</c:v>
                </c:pt>
                <c:pt idx="16533">
                  <c:v>2.0866060000000002</c:v>
                </c:pt>
                <c:pt idx="16534">
                  <c:v>2.087326</c:v>
                </c:pt>
                <c:pt idx="16535">
                  <c:v>2.0881810000000001</c:v>
                </c:pt>
                <c:pt idx="16536">
                  <c:v>2.0894919999999999</c:v>
                </c:pt>
                <c:pt idx="16537">
                  <c:v>2.0866850000000001</c:v>
                </c:pt>
                <c:pt idx="16538">
                  <c:v>2.0821149999999999</c:v>
                </c:pt>
                <c:pt idx="16539">
                  <c:v>2.0885720000000001</c:v>
                </c:pt>
                <c:pt idx="16540">
                  <c:v>2.0944500000000001</c:v>
                </c:pt>
                <c:pt idx="16541">
                  <c:v>2.0913080000000002</c:v>
                </c:pt>
                <c:pt idx="16542">
                  <c:v>2.0887220000000002</c:v>
                </c:pt>
                <c:pt idx="16543">
                  <c:v>2.0866669999999998</c:v>
                </c:pt>
                <c:pt idx="16544">
                  <c:v>2.0836139999999999</c:v>
                </c:pt>
                <c:pt idx="16545">
                  <c:v>2.0876920000000001</c:v>
                </c:pt>
                <c:pt idx="16546">
                  <c:v>2.092724</c:v>
                </c:pt>
                <c:pt idx="16547">
                  <c:v>2.0866750000000001</c:v>
                </c:pt>
                <c:pt idx="16548">
                  <c:v>2.0840000000000001</c:v>
                </c:pt>
                <c:pt idx="16549">
                  <c:v>2.0927250000000002</c:v>
                </c:pt>
                <c:pt idx="16550">
                  <c:v>2.0924</c:v>
                </c:pt>
                <c:pt idx="16551">
                  <c:v>2.0884239999999998</c:v>
                </c:pt>
                <c:pt idx="16552">
                  <c:v>2.0915490000000001</c:v>
                </c:pt>
                <c:pt idx="16553">
                  <c:v>2.0884749999999999</c:v>
                </c:pt>
                <c:pt idx="16554">
                  <c:v>2.0835530000000002</c:v>
                </c:pt>
                <c:pt idx="16555">
                  <c:v>2.0927750000000001</c:v>
                </c:pt>
                <c:pt idx="16556">
                  <c:v>2.1036600000000001</c:v>
                </c:pt>
                <c:pt idx="16557">
                  <c:v>2.10066</c:v>
                </c:pt>
                <c:pt idx="16558">
                  <c:v>2.0954190000000001</c:v>
                </c:pt>
                <c:pt idx="16559">
                  <c:v>2.094633</c:v>
                </c:pt>
                <c:pt idx="16560">
                  <c:v>2.091329</c:v>
                </c:pt>
                <c:pt idx="16561">
                  <c:v>2.0968529999999999</c:v>
                </c:pt>
                <c:pt idx="16562">
                  <c:v>2.1050430000000002</c:v>
                </c:pt>
                <c:pt idx="16563">
                  <c:v>2.096403</c:v>
                </c:pt>
                <c:pt idx="16564">
                  <c:v>2.0834359999999998</c:v>
                </c:pt>
                <c:pt idx="16565">
                  <c:v>2.085251</c:v>
                </c:pt>
                <c:pt idx="16566">
                  <c:v>2.0920930000000002</c:v>
                </c:pt>
                <c:pt idx="16567">
                  <c:v>2.0865819999999999</c:v>
                </c:pt>
                <c:pt idx="16568">
                  <c:v>2.0847319999999998</c:v>
                </c:pt>
                <c:pt idx="16569">
                  <c:v>2.0921340000000002</c:v>
                </c:pt>
                <c:pt idx="16570">
                  <c:v>2.0919629999999998</c:v>
                </c:pt>
                <c:pt idx="16571">
                  <c:v>2.0889760000000002</c:v>
                </c:pt>
                <c:pt idx="16572">
                  <c:v>2.0920320000000001</c:v>
                </c:pt>
                <c:pt idx="16573">
                  <c:v>2.093753</c:v>
                </c:pt>
                <c:pt idx="16574">
                  <c:v>2.0902349999999998</c:v>
                </c:pt>
                <c:pt idx="16575">
                  <c:v>2.0962239999999999</c:v>
                </c:pt>
                <c:pt idx="16576">
                  <c:v>2.1049799999999999</c:v>
                </c:pt>
                <c:pt idx="16577">
                  <c:v>2.1003400000000001</c:v>
                </c:pt>
                <c:pt idx="16578">
                  <c:v>2.0964499999999999</c:v>
                </c:pt>
                <c:pt idx="16579">
                  <c:v>2.0975429999999999</c:v>
                </c:pt>
                <c:pt idx="16580">
                  <c:v>2.0957520000000001</c:v>
                </c:pt>
                <c:pt idx="16581">
                  <c:v>2.0951610000000001</c:v>
                </c:pt>
                <c:pt idx="16582">
                  <c:v>2.0949949999999999</c:v>
                </c:pt>
                <c:pt idx="16583">
                  <c:v>2.0943700000000001</c:v>
                </c:pt>
                <c:pt idx="16584">
                  <c:v>2.094455</c:v>
                </c:pt>
                <c:pt idx="16585">
                  <c:v>2.100501</c:v>
                </c:pt>
                <c:pt idx="16586">
                  <c:v>2.0993369999999998</c:v>
                </c:pt>
                <c:pt idx="16587">
                  <c:v>2.0903209999999999</c:v>
                </c:pt>
                <c:pt idx="16588">
                  <c:v>2.0948910000000001</c:v>
                </c:pt>
                <c:pt idx="16589">
                  <c:v>2.0980840000000001</c:v>
                </c:pt>
                <c:pt idx="16590">
                  <c:v>2.0937649999999999</c:v>
                </c:pt>
                <c:pt idx="16591">
                  <c:v>2.0946609999999999</c:v>
                </c:pt>
                <c:pt idx="16592">
                  <c:v>2.100425</c:v>
                </c:pt>
                <c:pt idx="16593">
                  <c:v>2.1029819999999999</c:v>
                </c:pt>
                <c:pt idx="16594">
                  <c:v>2.0962139999999998</c:v>
                </c:pt>
                <c:pt idx="16595">
                  <c:v>2.0945420000000001</c:v>
                </c:pt>
                <c:pt idx="16596">
                  <c:v>2.095599</c:v>
                </c:pt>
                <c:pt idx="16597">
                  <c:v>2.0940690000000002</c:v>
                </c:pt>
                <c:pt idx="16598">
                  <c:v>2.1012189999999999</c:v>
                </c:pt>
                <c:pt idx="16599">
                  <c:v>2.1071819999999999</c:v>
                </c:pt>
                <c:pt idx="16600">
                  <c:v>2.10005</c:v>
                </c:pt>
                <c:pt idx="16601">
                  <c:v>2.0918760000000001</c:v>
                </c:pt>
                <c:pt idx="16602">
                  <c:v>2.0946579999999999</c:v>
                </c:pt>
                <c:pt idx="16603">
                  <c:v>2.0976789999999998</c:v>
                </c:pt>
                <c:pt idx="16604">
                  <c:v>2.096991</c:v>
                </c:pt>
                <c:pt idx="16605">
                  <c:v>2.1018910000000002</c:v>
                </c:pt>
                <c:pt idx="16606">
                  <c:v>2.0995560000000002</c:v>
                </c:pt>
                <c:pt idx="16607">
                  <c:v>2.0953680000000001</c:v>
                </c:pt>
                <c:pt idx="16608">
                  <c:v>2.1036929999999998</c:v>
                </c:pt>
                <c:pt idx="16609">
                  <c:v>2.1083959999999999</c:v>
                </c:pt>
                <c:pt idx="16610">
                  <c:v>2.1010300000000002</c:v>
                </c:pt>
                <c:pt idx="16611">
                  <c:v>2.0963270000000001</c:v>
                </c:pt>
                <c:pt idx="16612">
                  <c:v>2.1016710000000001</c:v>
                </c:pt>
                <c:pt idx="16613">
                  <c:v>2.099532</c:v>
                </c:pt>
                <c:pt idx="16614">
                  <c:v>2.0972369999999998</c:v>
                </c:pt>
                <c:pt idx="16615">
                  <c:v>2.1018439999999998</c:v>
                </c:pt>
                <c:pt idx="16616">
                  <c:v>2.0987200000000001</c:v>
                </c:pt>
                <c:pt idx="16617">
                  <c:v>2.0991019999999998</c:v>
                </c:pt>
                <c:pt idx="16618">
                  <c:v>2.1043720000000001</c:v>
                </c:pt>
                <c:pt idx="16619">
                  <c:v>2.101089</c:v>
                </c:pt>
                <c:pt idx="16620">
                  <c:v>2.097906</c:v>
                </c:pt>
                <c:pt idx="16621">
                  <c:v>2.102306</c:v>
                </c:pt>
                <c:pt idx="16622">
                  <c:v>2.1043669999999999</c:v>
                </c:pt>
                <c:pt idx="16623">
                  <c:v>2.1016539999999999</c:v>
                </c:pt>
                <c:pt idx="16624">
                  <c:v>2.10541</c:v>
                </c:pt>
                <c:pt idx="16625">
                  <c:v>2.1116280000000001</c:v>
                </c:pt>
                <c:pt idx="16626">
                  <c:v>2.1103200000000002</c:v>
                </c:pt>
                <c:pt idx="16627">
                  <c:v>2.110277</c:v>
                </c:pt>
                <c:pt idx="16628">
                  <c:v>2.1155789999999999</c:v>
                </c:pt>
                <c:pt idx="16629">
                  <c:v>2.1114730000000002</c:v>
                </c:pt>
                <c:pt idx="16630">
                  <c:v>2.0965020000000001</c:v>
                </c:pt>
                <c:pt idx="16631">
                  <c:v>2.0961159999999999</c:v>
                </c:pt>
                <c:pt idx="16632">
                  <c:v>2.103472</c:v>
                </c:pt>
                <c:pt idx="16633">
                  <c:v>2.1002459999999998</c:v>
                </c:pt>
                <c:pt idx="16634">
                  <c:v>2.1047989999999999</c:v>
                </c:pt>
                <c:pt idx="16635">
                  <c:v>2.1044480000000001</c:v>
                </c:pt>
                <c:pt idx="16636">
                  <c:v>2.0929150000000001</c:v>
                </c:pt>
                <c:pt idx="16637">
                  <c:v>2.1006860000000001</c:v>
                </c:pt>
                <c:pt idx="16638">
                  <c:v>2.1116290000000002</c:v>
                </c:pt>
                <c:pt idx="16639">
                  <c:v>2.1051510000000002</c:v>
                </c:pt>
                <c:pt idx="16640">
                  <c:v>2.0988929999999999</c:v>
                </c:pt>
                <c:pt idx="16641">
                  <c:v>2.106096</c:v>
                </c:pt>
                <c:pt idx="16642">
                  <c:v>2.1072769999999998</c:v>
                </c:pt>
                <c:pt idx="16643">
                  <c:v>2.0988090000000001</c:v>
                </c:pt>
                <c:pt idx="16644">
                  <c:v>2.1071330000000001</c:v>
                </c:pt>
                <c:pt idx="16645">
                  <c:v>2.1139869999999998</c:v>
                </c:pt>
                <c:pt idx="16646">
                  <c:v>2.1065909999999999</c:v>
                </c:pt>
                <c:pt idx="16647">
                  <c:v>2.1065559999999999</c:v>
                </c:pt>
                <c:pt idx="16648">
                  <c:v>2.1101480000000001</c:v>
                </c:pt>
                <c:pt idx="16649">
                  <c:v>2.1005639999999999</c:v>
                </c:pt>
                <c:pt idx="16650">
                  <c:v>2.098122</c:v>
                </c:pt>
                <c:pt idx="16651">
                  <c:v>2.1123430000000001</c:v>
                </c:pt>
                <c:pt idx="16652">
                  <c:v>2.1102660000000002</c:v>
                </c:pt>
                <c:pt idx="16653">
                  <c:v>2.103164</c:v>
                </c:pt>
                <c:pt idx="16654">
                  <c:v>2.1108210000000001</c:v>
                </c:pt>
                <c:pt idx="16655">
                  <c:v>2.1099169999999998</c:v>
                </c:pt>
                <c:pt idx="16656">
                  <c:v>2.1010770000000001</c:v>
                </c:pt>
                <c:pt idx="16657">
                  <c:v>2.1052930000000001</c:v>
                </c:pt>
                <c:pt idx="16658">
                  <c:v>2.1109819999999999</c:v>
                </c:pt>
                <c:pt idx="16659">
                  <c:v>2.1025719999999999</c:v>
                </c:pt>
                <c:pt idx="16660">
                  <c:v>2.1044499999999999</c:v>
                </c:pt>
                <c:pt idx="16661">
                  <c:v>2.118465</c:v>
                </c:pt>
                <c:pt idx="16662">
                  <c:v>2.11381</c:v>
                </c:pt>
                <c:pt idx="16663">
                  <c:v>2.107853</c:v>
                </c:pt>
                <c:pt idx="16664">
                  <c:v>2.1142620000000001</c:v>
                </c:pt>
                <c:pt idx="16665">
                  <c:v>2.1081759999999998</c:v>
                </c:pt>
                <c:pt idx="16666">
                  <c:v>2.1002939999999999</c:v>
                </c:pt>
                <c:pt idx="16667">
                  <c:v>2.10792</c:v>
                </c:pt>
                <c:pt idx="16668">
                  <c:v>2.113248</c:v>
                </c:pt>
                <c:pt idx="16669">
                  <c:v>2.1088040000000001</c:v>
                </c:pt>
                <c:pt idx="16670">
                  <c:v>2.1149830000000001</c:v>
                </c:pt>
                <c:pt idx="16671">
                  <c:v>2.1209720000000001</c:v>
                </c:pt>
                <c:pt idx="16672">
                  <c:v>2.1095410000000001</c:v>
                </c:pt>
                <c:pt idx="16673">
                  <c:v>2.1115910000000002</c:v>
                </c:pt>
                <c:pt idx="16674">
                  <c:v>2.1210390000000001</c:v>
                </c:pt>
                <c:pt idx="16675">
                  <c:v>2.1119819999999998</c:v>
                </c:pt>
                <c:pt idx="16676">
                  <c:v>2.1069840000000002</c:v>
                </c:pt>
                <c:pt idx="16677">
                  <c:v>2.1125989999999999</c:v>
                </c:pt>
                <c:pt idx="16678">
                  <c:v>2.110258</c:v>
                </c:pt>
                <c:pt idx="16679">
                  <c:v>2.1055990000000002</c:v>
                </c:pt>
                <c:pt idx="16680">
                  <c:v>2.1125729999999998</c:v>
                </c:pt>
                <c:pt idx="16681">
                  <c:v>2.1182829999999999</c:v>
                </c:pt>
                <c:pt idx="16682">
                  <c:v>2.1130490000000002</c:v>
                </c:pt>
                <c:pt idx="16683">
                  <c:v>2.113102</c:v>
                </c:pt>
                <c:pt idx="16684">
                  <c:v>2.1164990000000001</c:v>
                </c:pt>
                <c:pt idx="16685">
                  <c:v>2.1116329999999999</c:v>
                </c:pt>
                <c:pt idx="16686">
                  <c:v>2.1080760000000001</c:v>
                </c:pt>
                <c:pt idx="16687">
                  <c:v>2.111764</c:v>
                </c:pt>
                <c:pt idx="16688">
                  <c:v>2.1121799999999999</c:v>
                </c:pt>
                <c:pt idx="16689">
                  <c:v>2.1084800000000001</c:v>
                </c:pt>
                <c:pt idx="16690">
                  <c:v>2.1141290000000001</c:v>
                </c:pt>
                <c:pt idx="16691">
                  <c:v>2.1143290000000001</c:v>
                </c:pt>
                <c:pt idx="16692">
                  <c:v>2.1061209999999999</c:v>
                </c:pt>
                <c:pt idx="16693">
                  <c:v>2.113229</c:v>
                </c:pt>
                <c:pt idx="16694">
                  <c:v>2.1222439999999998</c:v>
                </c:pt>
                <c:pt idx="16695">
                  <c:v>2.1159289999999999</c:v>
                </c:pt>
                <c:pt idx="16696">
                  <c:v>2.1106229999999999</c:v>
                </c:pt>
                <c:pt idx="16697">
                  <c:v>2.1174539999999999</c:v>
                </c:pt>
                <c:pt idx="16698">
                  <c:v>2.1189580000000001</c:v>
                </c:pt>
                <c:pt idx="16699">
                  <c:v>2.1115140000000001</c:v>
                </c:pt>
                <c:pt idx="16700">
                  <c:v>2.1153689999999998</c:v>
                </c:pt>
                <c:pt idx="16701">
                  <c:v>2.1167389999999999</c:v>
                </c:pt>
                <c:pt idx="16702">
                  <c:v>2.110449</c:v>
                </c:pt>
                <c:pt idx="16703">
                  <c:v>2.115672</c:v>
                </c:pt>
                <c:pt idx="16704">
                  <c:v>2.1201129999999999</c:v>
                </c:pt>
                <c:pt idx="16705">
                  <c:v>2.1137700000000001</c:v>
                </c:pt>
                <c:pt idx="16706">
                  <c:v>2.1149990000000001</c:v>
                </c:pt>
                <c:pt idx="16707">
                  <c:v>2.1212270000000002</c:v>
                </c:pt>
                <c:pt idx="16708">
                  <c:v>2.1143960000000002</c:v>
                </c:pt>
                <c:pt idx="16709">
                  <c:v>2.114071</c:v>
                </c:pt>
                <c:pt idx="16710">
                  <c:v>2.1257190000000001</c:v>
                </c:pt>
                <c:pt idx="16711">
                  <c:v>2.1197859999999999</c:v>
                </c:pt>
                <c:pt idx="16712">
                  <c:v>2.1126130000000001</c:v>
                </c:pt>
                <c:pt idx="16713">
                  <c:v>2.1194120000000001</c:v>
                </c:pt>
                <c:pt idx="16714">
                  <c:v>2.1182300000000001</c:v>
                </c:pt>
                <c:pt idx="16715">
                  <c:v>2.1113240000000002</c:v>
                </c:pt>
                <c:pt idx="16716">
                  <c:v>2.1173060000000001</c:v>
                </c:pt>
                <c:pt idx="16717">
                  <c:v>2.124396</c:v>
                </c:pt>
                <c:pt idx="16718">
                  <c:v>2.1145179999999999</c:v>
                </c:pt>
                <c:pt idx="16719">
                  <c:v>2.1128659999999999</c:v>
                </c:pt>
                <c:pt idx="16720">
                  <c:v>2.1233230000000001</c:v>
                </c:pt>
                <c:pt idx="16721">
                  <c:v>2.1175459999999999</c:v>
                </c:pt>
                <c:pt idx="16722">
                  <c:v>2.1117880000000002</c:v>
                </c:pt>
                <c:pt idx="16723">
                  <c:v>2.1207150000000001</c:v>
                </c:pt>
                <c:pt idx="16724">
                  <c:v>2.1248619999999998</c:v>
                </c:pt>
                <c:pt idx="16725">
                  <c:v>2.1231200000000001</c:v>
                </c:pt>
                <c:pt idx="16726">
                  <c:v>2.1228039999999999</c:v>
                </c:pt>
                <c:pt idx="16727">
                  <c:v>2.121651</c:v>
                </c:pt>
                <c:pt idx="16728">
                  <c:v>2.1140639999999999</c:v>
                </c:pt>
                <c:pt idx="16729">
                  <c:v>2.1135039999999998</c:v>
                </c:pt>
                <c:pt idx="16730">
                  <c:v>2.1246529999999999</c:v>
                </c:pt>
                <c:pt idx="16731">
                  <c:v>2.1237560000000002</c:v>
                </c:pt>
                <c:pt idx="16732">
                  <c:v>2.1174200000000001</c:v>
                </c:pt>
                <c:pt idx="16733">
                  <c:v>2.1237020000000002</c:v>
                </c:pt>
                <c:pt idx="16734">
                  <c:v>2.124952</c:v>
                </c:pt>
                <c:pt idx="16735">
                  <c:v>2.1141260000000002</c:v>
                </c:pt>
                <c:pt idx="16736">
                  <c:v>2.1189710000000002</c:v>
                </c:pt>
                <c:pt idx="16737">
                  <c:v>2.1307930000000002</c:v>
                </c:pt>
                <c:pt idx="16738">
                  <c:v>2.1270380000000002</c:v>
                </c:pt>
                <c:pt idx="16739">
                  <c:v>2.1206779999999998</c:v>
                </c:pt>
                <c:pt idx="16740">
                  <c:v>2.1176249999999999</c:v>
                </c:pt>
                <c:pt idx="16741">
                  <c:v>2.1166109999999998</c:v>
                </c:pt>
                <c:pt idx="16742">
                  <c:v>2.118312</c:v>
                </c:pt>
                <c:pt idx="16743">
                  <c:v>2.1200030000000001</c:v>
                </c:pt>
                <c:pt idx="16744">
                  <c:v>2.1239469999999998</c:v>
                </c:pt>
                <c:pt idx="16745">
                  <c:v>2.12845</c:v>
                </c:pt>
                <c:pt idx="16746">
                  <c:v>2.1303290000000001</c:v>
                </c:pt>
                <c:pt idx="16747">
                  <c:v>2.1293980000000001</c:v>
                </c:pt>
                <c:pt idx="16748">
                  <c:v>2.1255839999999999</c:v>
                </c:pt>
                <c:pt idx="16749">
                  <c:v>2.1241189999999999</c:v>
                </c:pt>
                <c:pt idx="16750">
                  <c:v>2.126881</c:v>
                </c:pt>
                <c:pt idx="16751">
                  <c:v>2.1294040000000001</c:v>
                </c:pt>
                <c:pt idx="16752">
                  <c:v>2.1240649999999999</c:v>
                </c:pt>
                <c:pt idx="16753">
                  <c:v>2.1225390000000002</c:v>
                </c:pt>
                <c:pt idx="16754">
                  <c:v>2.124933</c:v>
                </c:pt>
                <c:pt idx="16755">
                  <c:v>2.1219039999999998</c:v>
                </c:pt>
                <c:pt idx="16756">
                  <c:v>2.1262219999999998</c:v>
                </c:pt>
                <c:pt idx="16757">
                  <c:v>2.1298499999999998</c:v>
                </c:pt>
                <c:pt idx="16758">
                  <c:v>2.1240899999999998</c:v>
                </c:pt>
                <c:pt idx="16759">
                  <c:v>2.1220970000000001</c:v>
                </c:pt>
                <c:pt idx="16760">
                  <c:v>2.1235369999999998</c:v>
                </c:pt>
                <c:pt idx="16761">
                  <c:v>2.1235110000000001</c:v>
                </c:pt>
                <c:pt idx="16762">
                  <c:v>2.1217450000000002</c:v>
                </c:pt>
                <c:pt idx="16763">
                  <c:v>2.1237210000000002</c:v>
                </c:pt>
                <c:pt idx="16764">
                  <c:v>2.1256460000000001</c:v>
                </c:pt>
                <c:pt idx="16765">
                  <c:v>2.121219</c:v>
                </c:pt>
                <c:pt idx="16766">
                  <c:v>2.1247060000000002</c:v>
                </c:pt>
                <c:pt idx="16767">
                  <c:v>2.129867</c:v>
                </c:pt>
                <c:pt idx="16768">
                  <c:v>2.127885</c:v>
                </c:pt>
                <c:pt idx="16769">
                  <c:v>2.125893</c:v>
                </c:pt>
                <c:pt idx="16770">
                  <c:v>2.1279469999999998</c:v>
                </c:pt>
                <c:pt idx="16771">
                  <c:v>2.1271019999999998</c:v>
                </c:pt>
                <c:pt idx="16772">
                  <c:v>2.1227779999999998</c:v>
                </c:pt>
                <c:pt idx="16773">
                  <c:v>2.1271849999999999</c:v>
                </c:pt>
                <c:pt idx="16774">
                  <c:v>2.1281850000000002</c:v>
                </c:pt>
                <c:pt idx="16775">
                  <c:v>2.1217419999999998</c:v>
                </c:pt>
                <c:pt idx="16776">
                  <c:v>2.1240160000000001</c:v>
                </c:pt>
                <c:pt idx="16777">
                  <c:v>2.1271080000000002</c:v>
                </c:pt>
                <c:pt idx="16778">
                  <c:v>2.1251519999999999</c:v>
                </c:pt>
                <c:pt idx="16779">
                  <c:v>2.130881</c:v>
                </c:pt>
                <c:pt idx="16780">
                  <c:v>2.1389269999999998</c:v>
                </c:pt>
                <c:pt idx="16781">
                  <c:v>2.1318429999999999</c:v>
                </c:pt>
                <c:pt idx="16782">
                  <c:v>2.1236999999999999</c:v>
                </c:pt>
                <c:pt idx="16783">
                  <c:v>2.1312470000000001</c:v>
                </c:pt>
                <c:pt idx="16784">
                  <c:v>2.1316660000000001</c:v>
                </c:pt>
                <c:pt idx="16785">
                  <c:v>2.1275089999999999</c:v>
                </c:pt>
                <c:pt idx="16786">
                  <c:v>2.1377769999999998</c:v>
                </c:pt>
                <c:pt idx="16787">
                  <c:v>2.137378</c:v>
                </c:pt>
                <c:pt idx="16788">
                  <c:v>2.125292</c:v>
                </c:pt>
                <c:pt idx="16789">
                  <c:v>2.1255609999999998</c:v>
                </c:pt>
                <c:pt idx="16790">
                  <c:v>2.1312739999999999</c:v>
                </c:pt>
                <c:pt idx="16791">
                  <c:v>2.1282589999999999</c:v>
                </c:pt>
                <c:pt idx="16792">
                  <c:v>2.1254179999999998</c:v>
                </c:pt>
                <c:pt idx="16793">
                  <c:v>2.131764</c:v>
                </c:pt>
                <c:pt idx="16794">
                  <c:v>2.1318969999999999</c:v>
                </c:pt>
                <c:pt idx="16795">
                  <c:v>2.129105</c:v>
                </c:pt>
                <c:pt idx="16796">
                  <c:v>2.1366239999999999</c:v>
                </c:pt>
                <c:pt idx="16797">
                  <c:v>2.140072</c:v>
                </c:pt>
                <c:pt idx="16798">
                  <c:v>2.12967</c:v>
                </c:pt>
                <c:pt idx="16799">
                  <c:v>2.1269969999999998</c:v>
                </c:pt>
                <c:pt idx="16800">
                  <c:v>2.1341329999999998</c:v>
                </c:pt>
                <c:pt idx="16801">
                  <c:v>2.1279910000000002</c:v>
                </c:pt>
                <c:pt idx="16802">
                  <c:v>2.1236120000000001</c:v>
                </c:pt>
                <c:pt idx="16803">
                  <c:v>2.128708</c:v>
                </c:pt>
                <c:pt idx="16804">
                  <c:v>2.1276959999999998</c:v>
                </c:pt>
                <c:pt idx="16805">
                  <c:v>2.1320290000000002</c:v>
                </c:pt>
                <c:pt idx="16806">
                  <c:v>2.142029</c:v>
                </c:pt>
                <c:pt idx="16807">
                  <c:v>2.1424280000000002</c:v>
                </c:pt>
                <c:pt idx="16808">
                  <c:v>2.1360239999999999</c:v>
                </c:pt>
                <c:pt idx="16809">
                  <c:v>2.1381329999999998</c:v>
                </c:pt>
                <c:pt idx="16810">
                  <c:v>2.1429499999999999</c:v>
                </c:pt>
                <c:pt idx="16811">
                  <c:v>2.1333099999999998</c:v>
                </c:pt>
                <c:pt idx="16812">
                  <c:v>2.1260569999999999</c:v>
                </c:pt>
                <c:pt idx="16813">
                  <c:v>2.1292840000000002</c:v>
                </c:pt>
                <c:pt idx="16814">
                  <c:v>2.1320450000000002</c:v>
                </c:pt>
                <c:pt idx="16815">
                  <c:v>2.1368499999999999</c:v>
                </c:pt>
                <c:pt idx="16816">
                  <c:v>2.1377229999999998</c:v>
                </c:pt>
                <c:pt idx="16817">
                  <c:v>2.1309339999999999</c:v>
                </c:pt>
                <c:pt idx="16818">
                  <c:v>2.1298819999999998</c:v>
                </c:pt>
                <c:pt idx="16819">
                  <c:v>2.1356999999999999</c:v>
                </c:pt>
                <c:pt idx="16820">
                  <c:v>2.1366350000000001</c:v>
                </c:pt>
                <c:pt idx="16821">
                  <c:v>2.134922</c:v>
                </c:pt>
                <c:pt idx="16822">
                  <c:v>2.1422430000000001</c:v>
                </c:pt>
                <c:pt idx="16823">
                  <c:v>2.1421939999999999</c:v>
                </c:pt>
                <c:pt idx="16824">
                  <c:v>2.127408</c:v>
                </c:pt>
                <c:pt idx="16825">
                  <c:v>2.1294940000000002</c:v>
                </c:pt>
                <c:pt idx="16826">
                  <c:v>2.1413160000000002</c:v>
                </c:pt>
                <c:pt idx="16827">
                  <c:v>2.1385200000000002</c:v>
                </c:pt>
                <c:pt idx="16828">
                  <c:v>2.1332450000000001</c:v>
                </c:pt>
                <c:pt idx="16829">
                  <c:v>2.1398440000000001</c:v>
                </c:pt>
                <c:pt idx="16830">
                  <c:v>2.1422539999999999</c:v>
                </c:pt>
                <c:pt idx="16831">
                  <c:v>2.1367750000000001</c:v>
                </c:pt>
                <c:pt idx="16832">
                  <c:v>2.141572</c:v>
                </c:pt>
                <c:pt idx="16833">
                  <c:v>2.1423679999999998</c:v>
                </c:pt>
                <c:pt idx="16834">
                  <c:v>2.134763</c:v>
                </c:pt>
                <c:pt idx="16835">
                  <c:v>2.1374469999999999</c:v>
                </c:pt>
                <c:pt idx="16836">
                  <c:v>2.1421779999999999</c:v>
                </c:pt>
                <c:pt idx="16837">
                  <c:v>2.13687</c:v>
                </c:pt>
                <c:pt idx="16838">
                  <c:v>2.136469</c:v>
                </c:pt>
                <c:pt idx="16839">
                  <c:v>2.1422219999999998</c:v>
                </c:pt>
                <c:pt idx="16840">
                  <c:v>2.1318760000000001</c:v>
                </c:pt>
                <c:pt idx="16841">
                  <c:v>2.1255890000000002</c:v>
                </c:pt>
                <c:pt idx="16842">
                  <c:v>2.1375350000000002</c:v>
                </c:pt>
                <c:pt idx="16843">
                  <c:v>2.1399080000000001</c:v>
                </c:pt>
                <c:pt idx="16844">
                  <c:v>2.139246</c:v>
                </c:pt>
                <c:pt idx="16845">
                  <c:v>2.1452209999999998</c:v>
                </c:pt>
                <c:pt idx="16846">
                  <c:v>2.1413449999999998</c:v>
                </c:pt>
                <c:pt idx="16847">
                  <c:v>2.1345239999999999</c:v>
                </c:pt>
                <c:pt idx="16848">
                  <c:v>2.1394579999999999</c:v>
                </c:pt>
                <c:pt idx="16849">
                  <c:v>2.1438999999999999</c:v>
                </c:pt>
                <c:pt idx="16850">
                  <c:v>2.1371190000000002</c:v>
                </c:pt>
                <c:pt idx="16851">
                  <c:v>2.138747</c:v>
                </c:pt>
                <c:pt idx="16852">
                  <c:v>2.1454070000000001</c:v>
                </c:pt>
                <c:pt idx="16853">
                  <c:v>2.1397029999999999</c:v>
                </c:pt>
                <c:pt idx="16854">
                  <c:v>2.1414469999999999</c:v>
                </c:pt>
                <c:pt idx="16855">
                  <c:v>2.1472020000000001</c:v>
                </c:pt>
                <c:pt idx="16856">
                  <c:v>2.1416300000000001</c:v>
                </c:pt>
                <c:pt idx="16857">
                  <c:v>2.1377790000000001</c:v>
                </c:pt>
                <c:pt idx="16858">
                  <c:v>2.1400950000000001</c:v>
                </c:pt>
                <c:pt idx="16859">
                  <c:v>2.1392419999999999</c:v>
                </c:pt>
                <c:pt idx="16860">
                  <c:v>2.1362260000000002</c:v>
                </c:pt>
                <c:pt idx="16861">
                  <c:v>2.1403919999999999</c:v>
                </c:pt>
                <c:pt idx="16862">
                  <c:v>2.141108</c:v>
                </c:pt>
                <c:pt idx="16863">
                  <c:v>2.1369199999999999</c:v>
                </c:pt>
                <c:pt idx="16864">
                  <c:v>2.1430829999999998</c:v>
                </c:pt>
                <c:pt idx="16865">
                  <c:v>2.1519650000000001</c:v>
                </c:pt>
                <c:pt idx="16866">
                  <c:v>2.1501009999999998</c:v>
                </c:pt>
                <c:pt idx="16867">
                  <c:v>2.1425269999999998</c:v>
                </c:pt>
                <c:pt idx="16868">
                  <c:v>2.147087</c:v>
                </c:pt>
                <c:pt idx="16869">
                  <c:v>2.1539899999999998</c:v>
                </c:pt>
                <c:pt idx="16870">
                  <c:v>2.1497120000000001</c:v>
                </c:pt>
                <c:pt idx="16871">
                  <c:v>2.1488740000000002</c:v>
                </c:pt>
                <c:pt idx="16872">
                  <c:v>2.1476099999999998</c:v>
                </c:pt>
                <c:pt idx="16873">
                  <c:v>2.1405509999999999</c:v>
                </c:pt>
                <c:pt idx="16874">
                  <c:v>2.1423749999999999</c:v>
                </c:pt>
                <c:pt idx="16875">
                  <c:v>2.150379</c:v>
                </c:pt>
                <c:pt idx="16876">
                  <c:v>2.1473420000000001</c:v>
                </c:pt>
                <c:pt idx="16877">
                  <c:v>2.1434899999999999</c:v>
                </c:pt>
                <c:pt idx="16878">
                  <c:v>2.1520199999999998</c:v>
                </c:pt>
                <c:pt idx="16879">
                  <c:v>2.1450930000000001</c:v>
                </c:pt>
                <c:pt idx="16880">
                  <c:v>2.1316280000000001</c:v>
                </c:pt>
                <c:pt idx="16881">
                  <c:v>2.141311</c:v>
                </c:pt>
                <c:pt idx="16882">
                  <c:v>2.1438039999999998</c:v>
                </c:pt>
                <c:pt idx="16883">
                  <c:v>2.1341420000000002</c:v>
                </c:pt>
                <c:pt idx="16884">
                  <c:v>2.1372680000000002</c:v>
                </c:pt>
                <c:pt idx="16885">
                  <c:v>2.1422629999999998</c:v>
                </c:pt>
                <c:pt idx="16886">
                  <c:v>2.1413120000000001</c:v>
                </c:pt>
                <c:pt idx="16887">
                  <c:v>2.1472929999999999</c:v>
                </c:pt>
                <c:pt idx="16888">
                  <c:v>2.15469</c:v>
                </c:pt>
                <c:pt idx="16889">
                  <c:v>2.1470799999999999</c:v>
                </c:pt>
                <c:pt idx="16890">
                  <c:v>2.1451289999999998</c:v>
                </c:pt>
                <c:pt idx="16891">
                  <c:v>2.1562830000000002</c:v>
                </c:pt>
                <c:pt idx="16892">
                  <c:v>2.1532930000000001</c:v>
                </c:pt>
                <c:pt idx="16893">
                  <c:v>2.1457890000000002</c:v>
                </c:pt>
                <c:pt idx="16894">
                  <c:v>2.1529799999999999</c:v>
                </c:pt>
                <c:pt idx="16895">
                  <c:v>2.1577540000000002</c:v>
                </c:pt>
                <c:pt idx="16896">
                  <c:v>2.1448999999999998</c:v>
                </c:pt>
                <c:pt idx="16897">
                  <c:v>2.1403979999999998</c:v>
                </c:pt>
                <c:pt idx="16898">
                  <c:v>2.1523439999999998</c:v>
                </c:pt>
                <c:pt idx="16899">
                  <c:v>2.1491340000000001</c:v>
                </c:pt>
                <c:pt idx="16900">
                  <c:v>2.1426889999999998</c:v>
                </c:pt>
                <c:pt idx="16901">
                  <c:v>2.1516359999999999</c:v>
                </c:pt>
                <c:pt idx="16902">
                  <c:v>2.1519119999999998</c:v>
                </c:pt>
                <c:pt idx="16903">
                  <c:v>2.1431469999999999</c:v>
                </c:pt>
                <c:pt idx="16904">
                  <c:v>2.1453630000000001</c:v>
                </c:pt>
                <c:pt idx="16905">
                  <c:v>2.151859</c:v>
                </c:pt>
                <c:pt idx="16906">
                  <c:v>2.1436380000000002</c:v>
                </c:pt>
                <c:pt idx="16907">
                  <c:v>2.1416210000000002</c:v>
                </c:pt>
                <c:pt idx="16908">
                  <c:v>2.154855</c:v>
                </c:pt>
                <c:pt idx="16909">
                  <c:v>2.1513740000000001</c:v>
                </c:pt>
                <c:pt idx="16910">
                  <c:v>2.1464910000000001</c:v>
                </c:pt>
                <c:pt idx="16911">
                  <c:v>2.1546630000000002</c:v>
                </c:pt>
                <c:pt idx="16912">
                  <c:v>2.153251</c:v>
                </c:pt>
                <c:pt idx="16913">
                  <c:v>2.1496949999999999</c:v>
                </c:pt>
                <c:pt idx="16914">
                  <c:v>2.1599629999999999</c:v>
                </c:pt>
                <c:pt idx="16915">
                  <c:v>2.1619739999999998</c:v>
                </c:pt>
                <c:pt idx="16916">
                  <c:v>2.148317</c:v>
                </c:pt>
                <c:pt idx="16917">
                  <c:v>2.1494879999999998</c:v>
                </c:pt>
                <c:pt idx="16918">
                  <c:v>2.1558929999999998</c:v>
                </c:pt>
                <c:pt idx="16919">
                  <c:v>2.146487</c:v>
                </c:pt>
                <c:pt idx="16920">
                  <c:v>2.1504910000000002</c:v>
                </c:pt>
                <c:pt idx="16921">
                  <c:v>2.1630790000000002</c:v>
                </c:pt>
                <c:pt idx="16922">
                  <c:v>2.154474</c:v>
                </c:pt>
                <c:pt idx="16923">
                  <c:v>2.1455519999999999</c:v>
                </c:pt>
                <c:pt idx="16924">
                  <c:v>2.1506910000000001</c:v>
                </c:pt>
                <c:pt idx="16925">
                  <c:v>2.1520769999999998</c:v>
                </c:pt>
                <c:pt idx="16926">
                  <c:v>2.1482139999999998</c:v>
                </c:pt>
                <c:pt idx="16927">
                  <c:v>2.154236</c:v>
                </c:pt>
                <c:pt idx="16928">
                  <c:v>2.1571030000000002</c:v>
                </c:pt>
                <c:pt idx="16929">
                  <c:v>2.146808</c:v>
                </c:pt>
                <c:pt idx="16930">
                  <c:v>2.1464539999999999</c:v>
                </c:pt>
                <c:pt idx="16931">
                  <c:v>2.1541410000000001</c:v>
                </c:pt>
                <c:pt idx="16932">
                  <c:v>2.1525789999999998</c:v>
                </c:pt>
                <c:pt idx="16933">
                  <c:v>2.1531220000000002</c:v>
                </c:pt>
                <c:pt idx="16934">
                  <c:v>2.1593200000000001</c:v>
                </c:pt>
                <c:pt idx="16935">
                  <c:v>2.1565759999999998</c:v>
                </c:pt>
                <c:pt idx="16936">
                  <c:v>2.1520920000000001</c:v>
                </c:pt>
                <c:pt idx="16937">
                  <c:v>2.1555879999999998</c:v>
                </c:pt>
                <c:pt idx="16938">
                  <c:v>2.1531129999999998</c:v>
                </c:pt>
                <c:pt idx="16939">
                  <c:v>2.150522</c:v>
                </c:pt>
                <c:pt idx="16940">
                  <c:v>2.1599550000000001</c:v>
                </c:pt>
                <c:pt idx="16941">
                  <c:v>2.1642990000000002</c:v>
                </c:pt>
                <c:pt idx="16942">
                  <c:v>2.157375</c:v>
                </c:pt>
                <c:pt idx="16943">
                  <c:v>2.154909</c:v>
                </c:pt>
                <c:pt idx="16944">
                  <c:v>2.1589779999999998</c:v>
                </c:pt>
                <c:pt idx="16945">
                  <c:v>2.1538390000000001</c:v>
                </c:pt>
                <c:pt idx="16946">
                  <c:v>2.1467779999999999</c:v>
                </c:pt>
                <c:pt idx="16947">
                  <c:v>2.1528420000000001</c:v>
                </c:pt>
                <c:pt idx="16948">
                  <c:v>2.1541239999999999</c:v>
                </c:pt>
                <c:pt idx="16949">
                  <c:v>2.151945</c:v>
                </c:pt>
                <c:pt idx="16950">
                  <c:v>2.1545830000000001</c:v>
                </c:pt>
                <c:pt idx="16951">
                  <c:v>2.1541419999999998</c:v>
                </c:pt>
                <c:pt idx="16952">
                  <c:v>2.1537269999999999</c:v>
                </c:pt>
                <c:pt idx="16953">
                  <c:v>2.1577600000000001</c:v>
                </c:pt>
                <c:pt idx="16954">
                  <c:v>2.1661260000000002</c:v>
                </c:pt>
                <c:pt idx="16955">
                  <c:v>2.1662300000000001</c:v>
                </c:pt>
                <c:pt idx="16956">
                  <c:v>2.1594470000000001</c:v>
                </c:pt>
                <c:pt idx="16957">
                  <c:v>2.162874</c:v>
                </c:pt>
                <c:pt idx="16958">
                  <c:v>2.1644019999999999</c:v>
                </c:pt>
                <c:pt idx="16959">
                  <c:v>2.1580789999999999</c:v>
                </c:pt>
                <c:pt idx="16960">
                  <c:v>2.156631</c:v>
                </c:pt>
                <c:pt idx="16961">
                  <c:v>2.160536</c:v>
                </c:pt>
                <c:pt idx="16962">
                  <c:v>2.1599490000000001</c:v>
                </c:pt>
                <c:pt idx="16963">
                  <c:v>2.1585109999999998</c:v>
                </c:pt>
                <c:pt idx="16964">
                  <c:v>2.1601620000000001</c:v>
                </c:pt>
                <c:pt idx="16965">
                  <c:v>2.1566019999999999</c:v>
                </c:pt>
                <c:pt idx="16966">
                  <c:v>2.1596259999999998</c:v>
                </c:pt>
                <c:pt idx="16967">
                  <c:v>2.1679200000000001</c:v>
                </c:pt>
                <c:pt idx="16968">
                  <c:v>2.165511</c:v>
                </c:pt>
                <c:pt idx="16969">
                  <c:v>2.1606459999999998</c:v>
                </c:pt>
                <c:pt idx="16970">
                  <c:v>2.16411</c:v>
                </c:pt>
                <c:pt idx="16971">
                  <c:v>2.1630530000000001</c:v>
                </c:pt>
                <c:pt idx="16972">
                  <c:v>2.1516060000000001</c:v>
                </c:pt>
                <c:pt idx="16973">
                  <c:v>2.1542750000000002</c:v>
                </c:pt>
                <c:pt idx="16974">
                  <c:v>2.160666</c:v>
                </c:pt>
                <c:pt idx="16975">
                  <c:v>2.1549320000000001</c:v>
                </c:pt>
                <c:pt idx="16976">
                  <c:v>2.1631010000000002</c:v>
                </c:pt>
                <c:pt idx="16977">
                  <c:v>2.1734529999999999</c:v>
                </c:pt>
                <c:pt idx="16978">
                  <c:v>2.163754</c:v>
                </c:pt>
                <c:pt idx="16979">
                  <c:v>2.1594449999999998</c:v>
                </c:pt>
                <c:pt idx="16980">
                  <c:v>2.1696620000000002</c:v>
                </c:pt>
                <c:pt idx="16981">
                  <c:v>2.1661670000000002</c:v>
                </c:pt>
                <c:pt idx="16982">
                  <c:v>2.1562730000000001</c:v>
                </c:pt>
                <c:pt idx="16983">
                  <c:v>2.165686</c:v>
                </c:pt>
                <c:pt idx="16984">
                  <c:v>2.1654640000000001</c:v>
                </c:pt>
                <c:pt idx="16985">
                  <c:v>2.1494879999999998</c:v>
                </c:pt>
                <c:pt idx="16986">
                  <c:v>2.154064</c:v>
                </c:pt>
                <c:pt idx="16987">
                  <c:v>2.163297</c:v>
                </c:pt>
                <c:pt idx="16988">
                  <c:v>2.160056</c:v>
                </c:pt>
                <c:pt idx="16989">
                  <c:v>2.159761</c:v>
                </c:pt>
                <c:pt idx="16990">
                  <c:v>2.1660360000000001</c:v>
                </c:pt>
                <c:pt idx="16991">
                  <c:v>2.165038</c:v>
                </c:pt>
                <c:pt idx="16992">
                  <c:v>2.159958</c:v>
                </c:pt>
                <c:pt idx="16993">
                  <c:v>2.1670989999999999</c:v>
                </c:pt>
                <c:pt idx="16994">
                  <c:v>2.1708440000000002</c:v>
                </c:pt>
                <c:pt idx="16995">
                  <c:v>2.1647219999999998</c:v>
                </c:pt>
                <c:pt idx="16996">
                  <c:v>2.163306</c:v>
                </c:pt>
                <c:pt idx="16997">
                  <c:v>2.1640489999999999</c:v>
                </c:pt>
                <c:pt idx="16998">
                  <c:v>2.1590739999999999</c:v>
                </c:pt>
                <c:pt idx="16999">
                  <c:v>2.1568740000000002</c:v>
                </c:pt>
                <c:pt idx="17000">
                  <c:v>2.1656810000000002</c:v>
                </c:pt>
                <c:pt idx="17001">
                  <c:v>2.1644770000000002</c:v>
                </c:pt>
                <c:pt idx="17002">
                  <c:v>2.160199</c:v>
                </c:pt>
                <c:pt idx="17003">
                  <c:v>2.1738110000000002</c:v>
                </c:pt>
                <c:pt idx="17004">
                  <c:v>2.1738279999999999</c:v>
                </c:pt>
                <c:pt idx="17005">
                  <c:v>2.1624089999999998</c:v>
                </c:pt>
                <c:pt idx="17006">
                  <c:v>2.1679499999999998</c:v>
                </c:pt>
                <c:pt idx="17007">
                  <c:v>2.171513</c:v>
                </c:pt>
                <c:pt idx="17008">
                  <c:v>2.1623760000000001</c:v>
                </c:pt>
                <c:pt idx="17009">
                  <c:v>2.1617449999999998</c:v>
                </c:pt>
                <c:pt idx="17010">
                  <c:v>2.1674530000000001</c:v>
                </c:pt>
                <c:pt idx="17011">
                  <c:v>2.1656110000000002</c:v>
                </c:pt>
                <c:pt idx="17012">
                  <c:v>2.1665420000000002</c:v>
                </c:pt>
                <c:pt idx="17013">
                  <c:v>2.1694</c:v>
                </c:pt>
                <c:pt idx="17014">
                  <c:v>2.1649609999999999</c:v>
                </c:pt>
                <c:pt idx="17015">
                  <c:v>2.1666129999999999</c:v>
                </c:pt>
                <c:pt idx="17016">
                  <c:v>2.1713279999999999</c:v>
                </c:pt>
                <c:pt idx="17017">
                  <c:v>2.1711140000000002</c:v>
                </c:pt>
                <c:pt idx="17018">
                  <c:v>2.1692230000000001</c:v>
                </c:pt>
                <c:pt idx="17019">
                  <c:v>2.1678350000000002</c:v>
                </c:pt>
                <c:pt idx="17020">
                  <c:v>2.1712479999999998</c:v>
                </c:pt>
                <c:pt idx="17021">
                  <c:v>2.1672470000000001</c:v>
                </c:pt>
                <c:pt idx="17022">
                  <c:v>2.162458</c:v>
                </c:pt>
                <c:pt idx="17023">
                  <c:v>2.169978</c:v>
                </c:pt>
                <c:pt idx="17024">
                  <c:v>2.1714820000000001</c:v>
                </c:pt>
                <c:pt idx="17025">
                  <c:v>2.1667700000000001</c:v>
                </c:pt>
                <c:pt idx="17026">
                  <c:v>2.173359</c:v>
                </c:pt>
                <c:pt idx="17027">
                  <c:v>2.1774170000000002</c:v>
                </c:pt>
                <c:pt idx="17028">
                  <c:v>2.1689020000000001</c:v>
                </c:pt>
                <c:pt idx="17029">
                  <c:v>2.1677970000000002</c:v>
                </c:pt>
                <c:pt idx="17030">
                  <c:v>2.174058</c:v>
                </c:pt>
                <c:pt idx="17031">
                  <c:v>2.1702439999999998</c:v>
                </c:pt>
                <c:pt idx="17032">
                  <c:v>2.1670379999999998</c:v>
                </c:pt>
                <c:pt idx="17033">
                  <c:v>2.168663</c:v>
                </c:pt>
                <c:pt idx="17034">
                  <c:v>2.1668240000000001</c:v>
                </c:pt>
                <c:pt idx="17035">
                  <c:v>2.1689530000000001</c:v>
                </c:pt>
                <c:pt idx="17036">
                  <c:v>2.1741830000000002</c:v>
                </c:pt>
                <c:pt idx="17037">
                  <c:v>2.1740400000000002</c:v>
                </c:pt>
                <c:pt idx="17038">
                  <c:v>2.1709689999999999</c:v>
                </c:pt>
                <c:pt idx="17039">
                  <c:v>2.1755559999999998</c:v>
                </c:pt>
                <c:pt idx="17040">
                  <c:v>2.1789499999999999</c:v>
                </c:pt>
                <c:pt idx="17041">
                  <c:v>2.1699139999999999</c:v>
                </c:pt>
                <c:pt idx="17042">
                  <c:v>2.169254</c:v>
                </c:pt>
                <c:pt idx="17043">
                  <c:v>2.1789640000000001</c:v>
                </c:pt>
                <c:pt idx="17044">
                  <c:v>2.1766000000000001</c:v>
                </c:pt>
                <c:pt idx="17045">
                  <c:v>2.1675499999999999</c:v>
                </c:pt>
                <c:pt idx="17046">
                  <c:v>2.1733380000000002</c:v>
                </c:pt>
                <c:pt idx="17047">
                  <c:v>2.1790630000000002</c:v>
                </c:pt>
                <c:pt idx="17048">
                  <c:v>2.1700750000000002</c:v>
                </c:pt>
                <c:pt idx="17049">
                  <c:v>2.1700810000000001</c:v>
                </c:pt>
                <c:pt idx="17050">
                  <c:v>2.177727</c:v>
                </c:pt>
                <c:pt idx="17051">
                  <c:v>2.1734520000000002</c:v>
                </c:pt>
                <c:pt idx="17052">
                  <c:v>2.171351</c:v>
                </c:pt>
                <c:pt idx="17053">
                  <c:v>2.1777229999999999</c:v>
                </c:pt>
                <c:pt idx="17054">
                  <c:v>2.1757620000000002</c:v>
                </c:pt>
                <c:pt idx="17055">
                  <c:v>2.1670319999999998</c:v>
                </c:pt>
                <c:pt idx="17056">
                  <c:v>2.1733340000000001</c:v>
                </c:pt>
                <c:pt idx="17057">
                  <c:v>2.1832989999999999</c:v>
                </c:pt>
                <c:pt idx="17058">
                  <c:v>2.1769759999999998</c:v>
                </c:pt>
                <c:pt idx="17059">
                  <c:v>2.1735980000000001</c:v>
                </c:pt>
                <c:pt idx="17060">
                  <c:v>2.1757840000000002</c:v>
                </c:pt>
                <c:pt idx="17061">
                  <c:v>2.1711140000000002</c:v>
                </c:pt>
                <c:pt idx="17062">
                  <c:v>2.1705079999999999</c:v>
                </c:pt>
                <c:pt idx="17063">
                  <c:v>2.176139</c:v>
                </c:pt>
                <c:pt idx="17064">
                  <c:v>2.1778140000000001</c:v>
                </c:pt>
                <c:pt idx="17065">
                  <c:v>2.1730309999999999</c:v>
                </c:pt>
                <c:pt idx="17066">
                  <c:v>2.174658</c:v>
                </c:pt>
                <c:pt idx="17067">
                  <c:v>2.1776040000000001</c:v>
                </c:pt>
                <c:pt idx="17068">
                  <c:v>2.1730800000000001</c:v>
                </c:pt>
                <c:pt idx="17069">
                  <c:v>2.1732239999999998</c:v>
                </c:pt>
                <c:pt idx="17070">
                  <c:v>2.1774610000000001</c:v>
                </c:pt>
                <c:pt idx="17071">
                  <c:v>2.1778729999999999</c:v>
                </c:pt>
                <c:pt idx="17072">
                  <c:v>2.1768299999999998</c:v>
                </c:pt>
                <c:pt idx="17073">
                  <c:v>2.1836090000000001</c:v>
                </c:pt>
                <c:pt idx="17074">
                  <c:v>2.1848529999999999</c:v>
                </c:pt>
                <c:pt idx="17075">
                  <c:v>2.1754880000000001</c:v>
                </c:pt>
                <c:pt idx="17076">
                  <c:v>2.1804730000000001</c:v>
                </c:pt>
                <c:pt idx="17077">
                  <c:v>2.1842820000000001</c:v>
                </c:pt>
                <c:pt idx="17078">
                  <c:v>2.1775630000000001</c:v>
                </c:pt>
                <c:pt idx="17079">
                  <c:v>2.17855</c:v>
                </c:pt>
                <c:pt idx="17080">
                  <c:v>2.1824300000000001</c:v>
                </c:pt>
                <c:pt idx="17081">
                  <c:v>2.179065</c:v>
                </c:pt>
                <c:pt idx="17082">
                  <c:v>2.1754020000000001</c:v>
                </c:pt>
                <c:pt idx="17083">
                  <c:v>2.1809280000000002</c:v>
                </c:pt>
                <c:pt idx="17084">
                  <c:v>2.178938</c:v>
                </c:pt>
                <c:pt idx="17085">
                  <c:v>2.1714030000000002</c:v>
                </c:pt>
                <c:pt idx="17086">
                  <c:v>2.1795469999999999</c:v>
                </c:pt>
                <c:pt idx="17087">
                  <c:v>2.1851690000000001</c:v>
                </c:pt>
                <c:pt idx="17088">
                  <c:v>2.1820210000000002</c:v>
                </c:pt>
                <c:pt idx="17089">
                  <c:v>2.1833200000000001</c:v>
                </c:pt>
                <c:pt idx="17090">
                  <c:v>2.182334</c:v>
                </c:pt>
                <c:pt idx="17091">
                  <c:v>2.176911</c:v>
                </c:pt>
                <c:pt idx="17092">
                  <c:v>2.1769289999999999</c:v>
                </c:pt>
                <c:pt idx="17093">
                  <c:v>2.1847189999999999</c:v>
                </c:pt>
                <c:pt idx="17094">
                  <c:v>2.1806269999999999</c:v>
                </c:pt>
                <c:pt idx="17095">
                  <c:v>2.1725639999999999</c:v>
                </c:pt>
                <c:pt idx="17096">
                  <c:v>2.177718</c:v>
                </c:pt>
                <c:pt idx="17097">
                  <c:v>2.1812770000000001</c:v>
                </c:pt>
                <c:pt idx="17098">
                  <c:v>2.1809660000000002</c:v>
                </c:pt>
                <c:pt idx="17099">
                  <c:v>2.1840139999999999</c:v>
                </c:pt>
                <c:pt idx="17100">
                  <c:v>2.188037</c:v>
                </c:pt>
                <c:pt idx="17101">
                  <c:v>2.1826189999999999</c:v>
                </c:pt>
                <c:pt idx="17102">
                  <c:v>2.1771039999999999</c:v>
                </c:pt>
                <c:pt idx="17103">
                  <c:v>2.183954</c:v>
                </c:pt>
                <c:pt idx="17104">
                  <c:v>2.1837110000000002</c:v>
                </c:pt>
                <c:pt idx="17105">
                  <c:v>2.1804250000000001</c:v>
                </c:pt>
                <c:pt idx="17106">
                  <c:v>2.18716</c:v>
                </c:pt>
                <c:pt idx="17107">
                  <c:v>2.1859980000000001</c:v>
                </c:pt>
                <c:pt idx="17108">
                  <c:v>2.178159</c:v>
                </c:pt>
                <c:pt idx="17109">
                  <c:v>2.1842630000000001</c:v>
                </c:pt>
                <c:pt idx="17110">
                  <c:v>2.190229</c:v>
                </c:pt>
                <c:pt idx="17111">
                  <c:v>2.179033</c:v>
                </c:pt>
                <c:pt idx="17112">
                  <c:v>2.1750069999999999</c:v>
                </c:pt>
                <c:pt idx="17113">
                  <c:v>2.1850640000000001</c:v>
                </c:pt>
                <c:pt idx="17114">
                  <c:v>2.1835740000000001</c:v>
                </c:pt>
                <c:pt idx="17115">
                  <c:v>2.1797900000000001</c:v>
                </c:pt>
                <c:pt idx="17116">
                  <c:v>2.186347</c:v>
                </c:pt>
                <c:pt idx="17117">
                  <c:v>2.1868530000000002</c:v>
                </c:pt>
                <c:pt idx="17118">
                  <c:v>2.182642</c:v>
                </c:pt>
                <c:pt idx="17119">
                  <c:v>2.189235</c:v>
                </c:pt>
                <c:pt idx="17120">
                  <c:v>2.194067</c:v>
                </c:pt>
                <c:pt idx="17121">
                  <c:v>2.1828180000000001</c:v>
                </c:pt>
                <c:pt idx="17122">
                  <c:v>2.1795520000000002</c:v>
                </c:pt>
                <c:pt idx="17123">
                  <c:v>2.1900840000000001</c:v>
                </c:pt>
                <c:pt idx="17124">
                  <c:v>2.1905589999999999</c:v>
                </c:pt>
                <c:pt idx="17125">
                  <c:v>2.1865450000000002</c:v>
                </c:pt>
                <c:pt idx="17126">
                  <c:v>2.1917399999999998</c:v>
                </c:pt>
                <c:pt idx="17127">
                  <c:v>2.19564</c:v>
                </c:pt>
                <c:pt idx="17128">
                  <c:v>2.1839620000000002</c:v>
                </c:pt>
                <c:pt idx="17129">
                  <c:v>2.182213</c:v>
                </c:pt>
                <c:pt idx="17130">
                  <c:v>2.1935660000000001</c:v>
                </c:pt>
                <c:pt idx="17131">
                  <c:v>2.185146</c:v>
                </c:pt>
                <c:pt idx="17132">
                  <c:v>2.1810909999999999</c:v>
                </c:pt>
                <c:pt idx="17133">
                  <c:v>2.1925650000000001</c:v>
                </c:pt>
                <c:pt idx="17134">
                  <c:v>2.1889210000000001</c:v>
                </c:pt>
                <c:pt idx="17135">
                  <c:v>2.182553</c:v>
                </c:pt>
                <c:pt idx="17136">
                  <c:v>2.1863169999999998</c:v>
                </c:pt>
                <c:pt idx="17137">
                  <c:v>2.1881810000000002</c:v>
                </c:pt>
                <c:pt idx="17138">
                  <c:v>2.1861440000000001</c:v>
                </c:pt>
                <c:pt idx="17139">
                  <c:v>2.1925759999999999</c:v>
                </c:pt>
                <c:pt idx="17140">
                  <c:v>2.1948850000000002</c:v>
                </c:pt>
                <c:pt idx="17141">
                  <c:v>2.1831930000000002</c:v>
                </c:pt>
                <c:pt idx="17142">
                  <c:v>2.1884239999999999</c:v>
                </c:pt>
                <c:pt idx="17143">
                  <c:v>2.1969810000000001</c:v>
                </c:pt>
                <c:pt idx="17144">
                  <c:v>2.187681</c:v>
                </c:pt>
                <c:pt idx="17145">
                  <c:v>2.18405</c:v>
                </c:pt>
                <c:pt idx="17146">
                  <c:v>2.1896420000000001</c:v>
                </c:pt>
                <c:pt idx="17147">
                  <c:v>2.1918799999999998</c:v>
                </c:pt>
                <c:pt idx="17148">
                  <c:v>2.1918570000000002</c:v>
                </c:pt>
                <c:pt idx="17149">
                  <c:v>2.194258</c:v>
                </c:pt>
                <c:pt idx="17150">
                  <c:v>2.1913119999999999</c:v>
                </c:pt>
                <c:pt idx="17151">
                  <c:v>2.1848339999999999</c:v>
                </c:pt>
                <c:pt idx="17152">
                  <c:v>2.1870129999999999</c:v>
                </c:pt>
                <c:pt idx="17153">
                  <c:v>2.1907700000000001</c:v>
                </c:pt>
                <c:pt idx="17154">
                  <c:v>2.1836129999999998</c:v>
                </c:pt>
                <c:pt idx="17155">
                  <c:v>2.1799810000000002</c:v>
                </c:pt>
                <c:pt idx="17156">
                  <c:v>2.192323</c:v>
                </c:pt>
                <c:pt idx="17157">
                  <c:v>2.1959070000000001</c:v>
                </c:pt>
                <c:pt idx="17158">
                  <c:v>2.188428</c:v>
                </c:pt>
                <c:pt idx="17159">
                  <c:v>2.19563</c:v>
                </c:pt>
                <c:pt idx="17160">
                  <c:v>2.2003629999999998</c:v>
                </c:pt>
                <c:pt idx="17161">
                  <c:v>2.1935289999999998</c:v>
                </c:pt>
                <c:pt idx="17162">
                  <c:v>2.1943410000000001</c:v>
                </c:pt>
                <c:pt idx="17163">
                  <c:v>2.1990560000000001</c:v>
                </c:pt>
                <c:pt idx="17164">
                  <c:v>2.1993049999999998</c:v>
                </c:pt>
                <c:pt idx="17165">
                  <c:v>2.1925910000000002</c:v>
                </c:pt>
                <c:pt idx="17166">
                  <c:v>2.189276</c:v>
                </c:pt>
                <c:pt idx="17167">
                  <c:v>2.1938689999999998</c:v>
                </c:pt>
                <c:pt idx="17168">
                  <c:v>2.1929120000000002</c:v>
                </c:pt>
                <c:pt idx="17169">
                  <c:v>2.191881</c:v>
                </c:pt>
                <c:pt idx="17170">
                  <c:v>2.195935</c:v>
                </c:pt>
                <c:pt idx="17171">
                  <c:v>2.1974770000000001</c:v>
                </c:pt>
                <c:pt idx="17172">
                  <c:v>2.1972459999999998</c:v>
                </c:pt>
                <c:pt idx="17173">
                  <c:v>2.1996920000000002</c:v>
                </c:pt>
                <c:pt idx="17174">
                  <c:v>2.1944750000000002</c:v>
                </c:pt>
                <c:pt idx="17175">
                  <c:v>2.1873809999999998</c:v>
                </c:pt>
                <c:pt idx="17176">
                  <c:v>2.1924060000000001</c:v>
                </c:pt>
                <c:pt idx="17177">
                  <c:v>2.1936849999999999</c:v>
                </c:pt>
                <c:pt idx="17178">
                  <c:v>2.1895699999999998</c:v>
                </c:pt>
                <c:pt idx="17179">
                  <c:v>2.1948409999999998</c:v>
                </c:pt>
                <c:pt idx="17180">
                  <c:v>2.1969639999999999</c:v>
                </c:pt>
                <c:pt idx="17181">
                  <c:v>2.1899989999999998</c:v>
                </c:pt>
                <c:pt idx="17182">
                  <c:v>2.1917960000000001</c:v>
                </c:pt>
                <c:pt idx="17183">
                  <c:v>2.201562</c:v>
                </c:pt>
                <c:pt idx="17184">
                  <c:v>2.195208</c:v>
                </c:pt>
                <c:pt idx="17185">
                  <c:v>2.1885050000000001</c:v>
                </c:pt>
                <c:pt idx="17186">
                  <c:v>2.1977319999999998</c:v>
                </c:pt>
                <c:pt idx="17187">
                  <c:v>2.1985139999999999</c:v>
                </c:pt>
                <c:pt idx="17188">
                  <c:v>2.1953149999999999</c:v>
                </c:pt>
                <c:pt idx="17189">
                  <c:v>2.2018650000000002</c:v>
                </c:pt>
                <c:pt idx="17190">
                  <c:v>2.2012369999999999</c:v>
                </c:pt>
                <c:pt idx="17191">
                  <c:v>2.1944750000000002</c:v>
                </c:pt>
                <c:pt idx="17192">
                  <c:v>2.1956009999999999</c:v>
                </c:pt>
                <c:pt idx="17193">
                  <c:v>2.1978049999999998</c:v>
                </c:pt>
                <c:pt idx="17194">
                  <c:v>2.1930149999999999</c:v>
                </c:pt>
                <c:pt idx="17195">
                  <c:v>2.1919870000000001</c:v>
                </c:pt>
                <c:pt idx="17196">
                  <c:v>2.200342</c:v>
                </c:pt>
                <c:pt idx="17197">
                  <c:v>2.2009569999999998</c:v>
                </c:pt>
                <c:pt idx="17198">
                  <c:v>2.1942750000000002</c:v>
                </c:pt>
                <c:pt idx="17199">
                  <c:v>2.1936559999999998</c:v>
                </c:pt>
                <c:pt idx="17200">
                  <c:v>2.198582</c:v>
                </c:pt>
                <c:pt idx="17201">
                  <c:v>2.2012610000000001</c:v>
                </c:pt>
                <c:pt idx="17202">
                  <c:v>2.2009319999999999</c:v>
                </c:pt>
                <c:pt idx="17203">
                  <c:v>2.2008580000000002</c:v>
                </c:pt>
                <c:pt idx="17204">
                  <c:v>2.1964739999999998</c:v>
                </c:pt>
                <c:pt idx="17205">
                  <c:v>2.195767</c:v>
                </c:pt>
                <c:pt idx="17206">
                  <c:v>2.2020420000000001</c:v>
                </c:pt>
                <c:pt idx="17207">
                  <c:v>2.1989649999999998</c:v>
                </c:pt>
                <c:pt idx="17208">
                  <c:v>2.1964190000000001</c:v>
                </c:pt>
                <c:pt idx="17209">
                  <c:v>2.2052800000000001</c:v>
                </c:pt>
                <c:pt idx="17210">
                  <c:v>2.2067070000000002</c:v>
                </c:pt>
                <c:pt idx="17211">
                  <c:v>2.1984349999999999</c:v>
                </c:pt>
                <c:pt idx="17212">
                  <c:v>2.2032669999999999</c:v>
                </c:pt>
                <c:pt idx="17213">
                  <c:v>2.2107290000000002</c:v>
                </c:pt>
                <c:pt idx="17214">
                  <c:v>2.2000769999999998</c:v>
                </c:pt>
                <c:pt idx="17215">
                  <c:v>2.1962969999999999</c:v>
                </c:pt>
                <c:pt idx="17216">
                  <c:v>2.2026859999999999</c:v>
                </c:pt>
                <c:pt idx="17217">
                  <c:v>2.1995990000000001</c:v>
                </c:pt>
                <c:pt idx="17218">
                  <c:v>2.1986729999999999</c:v>
                </c:pt>
                <c:pt idx="17219">
                  <c:v>2.2032430000000001</c:v>
                </c:pt>
                <c:pt idx="17220">
                  <c:v>2.2047089999999998</c:v>
                </c:pt>
                <c:pt idx="17221">
                  <c:v>2.2022300000000001</c:v>
                </c:pt>
                <c:pt idx="17222">
                  <c:v>2.2039599999999999</c:v>
                </c:pt>
                <c:pt idx="17223">
                  <c:v>2.2057850000000001</c:v>
                </c:pt>
                <c:pt idx="17224">
                  <c:v>2.1981130000000002</c:v>
                </c:pt>
                <c:pt idx="17225">
                  <c:v>2.1976930000000001</c:v>
                </c:pt>
                <c:pt idx="17226">
                  <c:v>2.2046739999999998</c:v>
                </c:pt>
                <c:pt idx="17227">
                  <c:v>2.2021860000000002</c:v>
                </c:pt>
                <c:pt idx="17228">
                  <c:v>2.1968809999999999</c:v>
                </c:pt>
                <c:pt idx="17229">
                  <c:v>2.2046299999999999</c:v>
                </c:pt>
                <c:pt idx="17230">
                  <c:v>2.2115230000000001</c:v>
                </c:pt>
                <c:pt idx="17231">
                  <c:v>2.202448</c:v>
                </c:pt>
                <c:pt idx="17232">
                  <c:v>2.2028150000000002</c:v>
                </c:pt>
                <c:pt idx="17233">
                  <c:v>2.2123930000000001</c:v>
                </c:pt>
                <c:pt idx="17234">
                  <c:v>2.2070919999999998</c:v>
                </c:pt>
                <c:pt idx="17235">
                  <c:v>2.2019069999999998</c:v>
                </c:pt>
                <c:pt idx="17236">
                  <c:v>2.2069040000000002</c:v>
                </c:pt>
                <c:pt idx="17237">
                  <c:v>2.2043759999999999</c:v>
                </c:pt>
                <c:pt idx="17238">
                  <c:v>2.1979690000000001</c:v>
                </c:pt>
                <c:pt idx="17239">
                  <c:v>2.2032780000000001</c:v>
                </c:pt>
                <c:pt idx="17240">
                  <c:v>2.2049439999999998</c:v>
                </c:pt>
                <c:pt idx="17241">
                  <c:v>2.199103</c:v>
                </c:pt>
                <c:pt idx="17242">
                  <c:v>2.2024010000000001</c:v>
                </c:pt>
                <c:pt idx="17243">
                  <c:v>2.207417</c:v>
                </c:pt>
                <c:pt idx="17244">
                  <c:v>2.207843</c:v>
                </c:pt>
                <c:pt idx="17245">
                  <c:v>2.2063100000000002</c:v>
                </c:pt>
                <c:pt idx="17246">
                  <c:v>2.206575</c:v>
                </c:pt>
                <c:pt idx="17247">
                  <c:v>2.2085880000000002</c:v>
                </c:pt>
                <c:pt idx="17248">
                  <c:v>2.2055280000000002</c:v>
                </c:pt>
                <c:pt idx="17249">
                  <c:v>2.2075480000000001</c:v>
                </c:pt>
                <c:pt idx="17250">
                  <c:v>2.2091639999999999</c:v>
                </c:pt>
                <c:pt idx="17251">
                  <c:v>2.202931</c:v>
                </c:pt>
                <c:pt idx="17252">
                  <c:v>2.2075749999999998</c:v>
                </c:pt>
                <c:pt idx="17253">
                  <c:v>2.2139410000000002</c:v>
                </c:pt>
                <c:pt idx="17254">
                  <c:v>2.2113480000000001</c:v>
                </c:pt>
                <c:pt idx="17255">
                  <c:v>2.2097120000000001</c:v>
                </c:pt>
                <c:pt idx="17256">
                  <c:v>2.2128549999999998</c:v>
                </c:pt>
                <c:pt idx="17257">
                  <c:v>2.21109</c:v>
                </c:pt>
                <c:pt idx="17258">
                  <c:v>2.2046999999999999</c:v>
                </c:pt>
                <c:pt idx="17259">
                  <c:v>2.2084899999999998</c:v>
                </c:pt>
                <c:pt idx="17260">
                  <c:v>2.2097929999999999</c:v>
                </c:pt>
                <c:pt idx="17261">
                  <c:v>2.2030530000000002</c:v>
                </c:pt>
                <c:pt idx="17262">
                  <c:v>2.2054369999999999</c:v>
                </c:pt>
                <c:pt idx="17263">
                  <c:v>2.2088519999999998</c:v>
                </c:pt>
                <c:pt idx="17264">
                  <c:v>2.2048670000000001</c:v>
                </c:pt>
                <c:pt idx="17265">
                  <c:v>2.2081300000000001</c:v>
                </c:pt>
                <c:pt idx="17266">
                  <c:v>2.2164630000000001</c:v>
                </c:pt>
                <c:pt idx="17267">
                  <c:v>2.2074120000000002</c:v>
                </c:pt>
                <c:pt idx="17268">
                  <c:v>2.2004410000000001</c:v>
                </c:pt>
                <c:pt idx="17269">
                  <c:v>2.2113330000000002</c:v>
                </c:pt>
                <c:pt idx="17270">
                  <c:v>2.2141679999999999</c:v>
                </c:pt>
                <c:pt idx="17271">
                  <c:v>2.2112780000000001</c:v>
                </c:pt>
                <c:pt idx="17272">
                  <c:v>2.2176100000000001</c:v>
                </c:pt>
                <c:pt idx="17273">
                  <c:v>2.2225779999999999</c:v>
                </c:pt>
                <c:pt idx="17274">
                  <c:v>2.2129509999999999</c:v>
                </c:pt>
                <c:pt idx="17275">
                  <c:v>2.2038139999999999</c:v>
                </c:pt>
                <c:pt idx="17276">
                  <c:v>2.2124100000000002</c:v>
                </c:pt>
                <c:pt idx="17277">
                  <c:v>2.2179440000000001</c:v>
                </c:pt>
                <c:pt idx="17278">
                  <c:v>2.2113299999999998</c:v>
                </c:pt>
                <c:pt idx="17279">
                  <c:v>2.2109909999999999</c:v>
                </c:pt>
                <c:pt idx="17280">
                  <c:v>2.2134040000000001</c:v>
                </c:pt>
                <c:pt idx="17281">
                  <c:v>2.211195</c:v>
                </c:pt>
                <c:pt idx="17282">
                  <c:v>2.2094130000000001</c:v>
                </c:pt>
                <c:pt idx="17283">
                  <c:v>2.2129989999999999</c:v>
                </c:pt>
                <c:pt idx="17284">
                  <c:v>2.214645</c:v>
                </c:pt>
                <c:pt idx="17285">
                  <c:v>2.211535</c:v>
                </c:pt>
                <c:pt idx="17286">
                  <c:v>2.2127140000000001</c:v>
                </c:pt>
                <c:pt idx="17287">
                  <c:v>2.2085689999999998</c:v>
                </c:pt>
                <c:pt idx="17288">
                  <c:v>2.2061120000000001</c:v>
                </c:pt>
                <c:pt idx="17289">
                  <c:v>2.214248</c:v>
                </c:pt>
                <c:pt idx="17290">
                  <c:v>2.2132770000000002</c:v>
                </c:pt>
                <c:pt idx="17291">
                  <c:v>2.209095</c:v>
                </c:pt>
                <c:pt idx="17292">
                  <c:v>2.2125249999999999</c:v>
                </c:pt>
                <c:pt idx="17293">
                  <c:v>2.2174070000000001</c:v>
                </c:pt>
                <c:pt idx="17294">
                  <c:v>2.2194470000000002</c:v>
                </c:pt>
                <c:pt idx="17295">
                  <c:v>2.2223449999999998</c:v>
                </c:pt>
                <c:pt idx="17296">
                  <c:v>2.2245240000000002</c:v>
                </c:pt>
                <c:pt idx="17297">
                  <c:v>2.217651</c:v>
                </c:pt>
                <c:pt idx="17298">
                  <c:v>2.2131590000000001</c:v>
                </c:pt>
                <c:pt idx="17299">
                  <c:v>2.2156039999999999</c:v>
                </c:pt>
                <c:pt idx="17300">
                  <c:v>2.2139790000000001</c:v>
                </c:pt>
                <c:pt idx="17301">
                  <c:v>2.2077650000000002</c:v>
                </c:pt>
                <c:pt idx="17302">
                  <c:v>2.2071339999999999</c:v>
                </c:pt>
                <c:pt idx="17303">
                  <c:v>2.2144279999999998</c:v>
                </c:pt>
                <c:pt idx="17304">
                  <c:v>2.2132619999999998</c:v>
                </c:pt>
                <c:pt idx="17305">
                  <c:v>2.2117450000000001</c:v>
                </c:pt>
                <c:pt idx="17306">
                  <c:v>2.2199689999999999</c:v>
                </c:pt>
                <c:pt idx="17307">
                  <c:v>2.2189480000000001</c:v>
                </c:pt>
                <c:pt idx="17308">
                  <c:v>2.2127629999999998</c:v>
                </c:pt>
                <c:pt idx="17309">
                  <c:v>2.2175929999999999</c:v>
                </c:pt>
                <c:pt idx="17310">
                  <c:v>2.2211430000000001</c:v>
                </c:pt>
                <c:pt idx="17311">
                  <c:v>2.214372</c:v>
                </c:pt>
                <c:pt idx="17312">
                  <c:v>2.2148189999999999</c:v>
                </c:pt>
                <c:pt idx="17313">
                  <c:v>2.2200530000000001</c:v>
                </c:pt>
                <c:pt idx="17314">
                  <c:v>2.2131319999999999</c:v>
                </c:pt>
                <c:pt idx="17315">
                  <c:v>2.2148219999999998</c:v>
                </c:pt>
                <c:pt idx="17316">
                  <c:v>2.225835</c:v>
                </c:pt>
                <c:pt idx="17317">
                  <c:v>2.2203689999999998</c:v>
                </c:pt>
                <c:pt idx="17318">
                  <c:v>2.2146300000000001</c:v>
                </c:pt>
                <c:pt idx="17319">
                  <c:v>2.220199</c:v>
                </c:pt>
                <c:pt idx="17320">
                  <c:v>2.2200880000000001</c:v>
                </c:pt>
                <c:pt idx="17321">
                  <c:v>2.215058</c:v>
                </c:pt>
                <c:pt idx="17322">
                  <c:v>2.2204329999999999</c:v>
                </c:pt>
                <c:pt idx="17323">
                  <c:v>2.222235</c:v>
                </c:pt>
                <c:pt idx="17324">
                  <c:v>2.2121170000000001</c:v>
                </c:pt>
                <c:pt idx="17325">
                  <c:v>2.2138450000000001</c:v>
                </c:pt>
                <c:pt idx="17326">
                  <c:v>2.2201330000000001</c:v>
                </c:pt>
                <c:pt idx="17327">
                  <c:v>2.2191860000000001</c:v>
                </c:pt>
                <c:pt idx="17328">
                  <c:v>2.2198509999999998</c:v>
                </c:pt>
                <c:pt idx="17329">
                  <c:v>2.2235260000000001</c:v>
                </c:pt>
                <c:pt idx="17330">
                  <c:v>2.2222140000000001</c:v>
                </c:pt>
                <c:pt idx="17331">
                  <c:v>2.2155990000000001</c:v>
                </c:pt>
                <c:pt idx="17332">
                  <c:v>2.2252800000000001</c:v>
                </c:pt>
                <c:pt idx="17333">
                  <c:v>2.23333</c:v>
                </c:pt>
                <c:pt idx="17334">
                  <c:v>2.2218589999999998</c:v>
                </c:pt>
                <c:pt idx="17335">
                  <c:v>2.2212480000000001</c:v>
                </c:pt>
                <c:pt idx="17336">
                  <c:v>2.2289059999999998</c:v>
                </c:pt>
                <c:pt idx="17337">
                  <c:v>2.2243900000000001</c:v>
                </c:pt>
                <c:pt idx="17338">
                  <c:v>2.2192880000000001</c:v>
                </c:pt>
                <c:pt idx="17339">
                  <c:v>2.2250450000000002</c:v>
                </c:pt>
                <c:pt idx="17340">
                  <c:v>2.2276319999999998</c:v>
                </c:pt>
                <c:pt idx="17341">
                  <c:v>2.218575</c:v>
                </c:pt>
                <c:pt idx="17342">
                  <c:v>2.2189420000000002</c:v>
                </c:pt>
                <c:pt idx="17343">
                  <c:v>2.2257859999999998</c:v>
                </c:pt>
                <c:pt idx="17344">
                  <c:v>2.2196129999999998</c:v>
                </c:pt>
                <c:pt idx="17345">
                  <c:v>2.2163710000000001</c:v>
                </c:pt>
                <c:pt idx="17346">
                  <c:v>2.225196</c:v>
                </c:pt>
                <c:pt idx="17347">
                  <c:v>2.225816</c:v>
                </c:pt>
                <c:pt idx="17348">
                  <c:v>2.2177259999999999</c:v>
                </c:pt>
                <c:pt idx="17349">
                  <c:v>2.2199300000000002</c:v>
                </c:pt>
                <c:pt idx="17350">
                  <c:v>2.2226659999999998</c:v>
                </c:pt>
                <c:pt idx="17351">
                  <c:v>2.2160220000000002</c:v>
                </c:pt>
                <c:pt idx="17352">
                  <c:v>2.2227860000000002</c:v>
                </c:pt>
                <c:pt idx="17353">
                  <c:v>2.232278</c:v>
                </c:pt>
                <c:pt idx="17354">
                  <c:v>2.2268509999999999</c:v>
                </c:pt>
                <c:pt idx="17355">
                  <c:v>2.228383</c:v>
                </c:pt>
                <c:pt idx="17356">
                  <c:v>2.2362549999999999</c:v>
                </c:pt>
                <c:pt idx="17357">
                  <c:v>2.228281</c:v>
                </c:pt>
                <c:pt idx="17358">
                  <c:v>2.2209409999999998</c:v>
                </c:pt>
                <c:pt idx="17359">
                  <c:v>2.2287089999999998</c:v>
                </c:pt>
                <c:pt idx="17360">
                  <c:v>2.2269079999999999</c:v>
                </c:pt>
                <c:pt idx="17361">
                  <c:v>2.2209210000000001</c:v>
                </c:pt>
                <c:pt idx="17362">
                  <c:v>2.2289110000000001</c:v>
                </c:pt>
                <c:pt idx="17363">
                  <c:v>2.227303</c:v>
                </c:pt>
                <c:pt idx="17364">
                  <c:v>2.2161909999999998</c:v>
                </c:pt>
                <c:pt idx="17365">
                  <c:v>2.21814</c:v>
                </c:pt>
                <c:pt idx="17366">
                  <c:v>2.226251</c:v>
                </c:pt>
                <c:pt idx="17367">
                  <c:v>2.2239800000000001</c:v>
                </c:pt>
                <c:pt idx="17368">
                  <c:v>2.2192210000000001</c:v>
                </c:pt>
                <c:pt idx="17369">
                  <c:v>2.2292070000000002</c:v>
                </c:pt>
                <c:pt idx="17370">
                  <c:v>2.2319059999999999</c:v>
                </c:pt>
                <c:pt idx="17371">
                  <c:v>2.2265890000000002</c:v>
                </c:pt>
                <c:pt idx="17372">
                  <c:v>2.2303090000000001</c:v>
                </c:pt>
                <c:pt idx="17373">
                  <c:v>2.2317010000000002</c:v>
                </c:pt>
                <c:pt idx="17374">
                  <c:v>2.2286679999999999</c:v>
                </c:pt>
                <c:pt idx="17375">
                  <c:v>2.2253440000000002</c:v>
                </c:pt>
                <c:pt idx="17376">
                  <c:v>2.2291780000000001</c:v>
                </c:pt>
                <c:pt idx="17377">
                  <c:v>2.2339000000000002</c:v>
                </c:pt>
                <c:pt idx="17378">
                  <c:v>2.2330930000000002</c:v>
                </c:pt>
                <c:pt idx="17379">
                  <c:v>2.2332019999999999</c:v>
                </c:pt>
                <c:pt idx="17380">
                  <c:v>2.2322250000000001</c:v>
                </c:pt>
                <c:pt idx="17381">
                  <c:v>2.2301150000000001</c:v>
                </c:pt>
                <c:pt idx="17382">
                  <c:v>2.2266590000000002</c:v>
                </c:pt>
                <c:pt idx="17383">
                  <c:v>2.222715</c:v>
                </c:pt>
                <c:pt idx="17384">
                  <c:v>2.2179869999999999</c:v>
                </c:pt>
                <c:pt idx="17385">
                  <c:v>2.2198259999999999</c:v>
                </c:pt>
                <c:pt idx="17386">
                  <c:v>2.2300439999999999</c:v>
                </c:pt>
                <c:pt idx="17387">
                  <c:v>2.2266620000000001</c:v>
                </c:pt>
                <c:pt idx="17388">
                  <c:v>2.222845</c:v>
                </c:pt>
                <c:pt idx="17389">
                  <c:v>2.2352810000000001</c:v>
                </c:pt>
                <c:pt idx="17390">
                  <c:v>2.2338309999999999</c:v>
                </c:pt>
                <c:pt idx="17391">
                  <c:v>2.224386</c:v>
                </c:pt>
                <c:pt idx="17392">
                  <c:v>2.2321680000000002</c:v>
                </c:pt>
                <c:pt idx="17393">
                  <c:v>2.2369520000000001</c:v>
                </c:pt>
                <c:pt idx="17394">
                  <c:v>2.2273309999999999</c:v>
                </c:pt>
                <c:pt idx="17395">
                  <c:v>2.2267950000000001</c:v>
                </c:pt>
                <c:pt idx="17396">
                  <c:v>2.2340040000000001</c:v>
                </c:pt>
                <c:pt idx="17397">
                  <c:v>2.2277420000000001</c:v>
                </c:pt>
                <c:pt idx="17398">
                  <c:v>2.226629</c:v>
                </c:pt>
                <c:pt idx="17399">
                  <c:v>2.2371370000000002</c:v>
                </c:pt>
                <c:pt idx="17400">
                  <c:v>2.2380059999999999</c:v>
                </c:pt>
                <c:pt idx="17401">
                  <c:v>2.231071</c:v>
                </c:pt>
                <c:pt idx="17402">
                  <c:v>2.2309139999999998</c:v>
                </c:pt>
                <c:pt idx="17403">
                  <c:v>2.237606</c:v>
                </c:pt>
                <c:pt idx="17404">
                  <c:v>2.2358380000000002</c:v>
                </c:pt>
                <c:pt idx="17405">
                  <c:v>2.2295569999999998</c:v>
                </c:pt>
                <c:pt idx="17406">
                  <c:v>2.2334510000000001</c:v>
                </c:pt>
                <c:pt idx="17407">
                  <c:v>2.2375820000000002</c:v>
                </c:pt>
                <c:pt idx="17408">
                  <c:v>2.2373690000000002</c:v>
                </c:pt>
                <c:pt idx="17409">
                  <c:v>2.239382</c:v>
                </c:pt>
                <c:pt idx="17410">
                  <c:v>2.2386940000000002</c:v>
                </c:pt>
                <c:pt idx="17411">
                  <c:v>2.2330549999999998</c:v>
                </c:pt>
                <c:pt idx="17412">
                  <c:v>2.2316850000000001</c:v>
                </c:pt>
                <c:pt idx="17413">
                  <c:v>2.2333989999999999</c:v>
                </c:pt>
                <c:pt idx="17414">
                  <c:v>2.2281439999999999</c:v>
                </c:pt>
                <c:pt idx="17415">
                  <c:v>2.230521</c:v>
                </c:pt>
                <c:pt idx="17416">
                  <c:v>2.2415020000000001</c:v>
                </c:pt>
                <c:pt idx="17417">
                  <c:v>2.2370709999999998</c:v>
                </c:pt>
                <c:pt idx="17418">
                  <c:v>2.2326160000000002</c:v>
                </c:pt>
                <c:pt idx="17419">
                  <c:v>2.2437520000000002</c:v>
                </c:pt>
                <c:pt idx="17420">
                  <c:v>2.244319</c:v>
                </c:pt>
                <c:pt idx="17421">
                  <c:v>2.2306940000000002</c:v>
                </c:pt>
                <c:pt idx="17422">
                  <c:v>2.2330670000000001</c:v>
                </c:pt>
                <c:pt idx="17423">
                  <c:v>2.239411</c:v>
                </c:pt>
                <c:pt idx="17424">
                  <c:v>2.2338200000000001</c:v>
                </c:pt>
                <c:pt idx="17425">
                  <c:v>2.2359010000000001</c:v>
                </c:pt>
                <c:pt idx="17426">
                  <c:v>2.234775</c:v>
                </c:pt>
                <c:pt idx="17427">
                  <c:v>2.2305069999999998</c:v>
                </c:pt>
                <c:pt idx="17428">
                  <c:v>2.2362410000000001</c:v>
                </c:pt>
                <c:pt idx="17429">
                  <c:v>2.2356820000000002</c:v>
                </c:pt>
                <c:pt idx="17430">
                  <c:v>2.2314319999999999</c:v>
                </c:pt>
                <c:pt idx="17431">
                  <c:v>2.2334839999999998</c:v>
                </c:pt>
                <c:pt idx="17432">
                  <c:v>2.2362440000000001</c:v>
                </c:pt>
                <c:pt idx="17433">
                  <c:v>2.2359439999999999</c:v>
                </c:pt>
                <c:pt idx="17434">
                  <c:v>2.234013</c:v>
                </c:pt>
                <c:pt idx="17435">
                  <c:v>2.238073</c:v>
                </c:pt>
                <c:pt idx="17436">
                  <c:v>2.2430409999999998</c:v>
                </c:pt>
                <c:pt idx="17437">
                  <c:v>2.242915</c:v>
                </c:pt>
                <c:pt idx="17438">
                  <c:v>2.235258</c:v>
                </c:pt>
                <c:pt idx="17439">
                  <c:v>2.2339920000000002</c:v>
                </c:pt>
                <c:pt idx="17440">
                  <c:v>2.242378</c:v>
                </c:pt>
                <c:pt idx="17441">
                  <c:v>2.2374489999999998</c:v>
                </c:pt>
                <c:pt idx="17442">
                  <c:v>2.2376040000000001</c:v>
                </c:pt>
                <c:pt idx="17443">
                  <c:v>2.2467670000000002</c:v>
                </c:pt>
                <c:pt idx="17444">
                  <c:v>2.2390490000000001</c:v>
                </c:pt>
                <c:pt idx="17445">
                  <c:v>2.236021</c:v>
                </c:pt>
                <c:pt idx="17446">
                  <c:v>2.2404419999999998</c:v>
                </c:pt>
                <c:pt idx="17447">
                  <c:v>2.233247</c:v>
                </c:pt>
                <c:pt idx="17448">
                  <c:v>2.2311290000000001</c:v>
                </c:pt>
                <c:pt idx="17449">
                  <c:v>2.239128</c:v>
                </c:pt>
                <c:pt idx="17450">
                  <c:v>2.2398370000000001</c:v>
                </c:pt>
                <c:pt idx="17451">
                  <c:v>2.2390889999999999</c:v>
                </c:pt>
                <c:pt idx="17452">
                  <c:v>2.246273</c:v>
                </c:pt>
                <c:pt idx="17453">
                  <c:v>2.24546</c:v>
                </c:pt>
                <c:pt idx="17454">
                  <c:v>2.2392590000000001</c:v>
                </c:pt>
                <c:pt idx="17455">
                  <c:v>2.2445780000000002</c:v>
                </c:pt>
                <c:pt idx="17456">
                  <c:v>2.252383</c:v>
                </c:pt>
                <c:pt idx="17457">
                  <c:v>2.2462550000000001</c:v>
                </c:pt>
                <c:pt idx="17458">
                  <c:v>2.236923</c:v>
                </c:pt>
                <c:pt idx="17459">
                  <c:v>2.244996</c:v>
                </c:pt>
                <c:pt idx="17460">
                  <c:v>2.2501319999999998</c:v>
                </c:pt>
                <c:pt idx="17461">
                  <c:v>2.2398790000000002</c:v>
                </c:pt>
                <c:pt idx="17462">
                  <c:v>2.2402259999999998</c:v>
                </c:pt>
                <c:pt idx="17463">
                  <c:v>2.2438720000000001</c:v>
                </c:pt>
                <c:pt idx="17464">
                  <c:v>2.239897</c:v>
                </c:pt>
                <c:pt idx="17465">
                  <c:v>2.2431299999999998</c:v>
                </c:pt>
                <c:pt idx="17466">
                  <c:v>2.250089</c:v>
                </c:pt>
                <c:pt idx="17467">
                  <c:v>2.2463380000000002</c:v>
                </c:pt>
                <c:pt idx="17468">
                  <c:v>2.2400009999999999</c:v>
                </c:pt>
                <c:pt idx="17469">
                  <c:v>2.2427250000000001</c:v>
                </c:pt>
                <c:pt idx="17470">
                  <c:v>2.2431359999999998</c:v>
                </c:pt>
                <c:pt idx="17471">
                  <c:v>2.2432650000000001</c:v>
                </c:pt>
                <c:pt idx="17472">
                  <c:v>2.249495</c:v>
                </c:pt>
                <c:pt idx="17473">
                  <c:v>2.2447089999999998</c:v>
                </c:pt>
                <c:pt idx="17474">
                  <c:v>2.235398</c:v>
                </c:pt>
                <c:pt idx="17475">
                  <c:v>2.2386740000000001</c:v>
                </c:pt>
                <c:pt idx="17476">
                  <c:v>2.247242</c:v>
                </c:pt>
                <c:pt idx="17477">
                  <c:v>2.2462010000000001</c:v>
                </c:pt>
                <c:pt idx="17478">
                  <c:v>2.2439149999999999</c:v>
                </c:pt>
                <c:pt idx="17479">
                  <c:v>2.2513369999999999</c:v>
                </c:pt>
                <c:pt idx="17480">
                  <c:v>2.248631</c:v>
                </c:pt>
                <c:pt idx="17481">
                  <c:v>2.244014</c:v>
                </c:pt>
                <c:pt idx="17482">
                  <c:v>2.2502789999999999</c:v>
                </c:pt>
                <c:pt idx="17483">
                  <c:v>2.24932</c:v>
                </c:pt>
                <c:pt idx="17484">
                  <c:v>2.2428590000000002</c:v>
                </c:pt>
                <c:pt idx="17485">
                  <c:v>2.2432949999999998</c:v>
                </c:pt>
                <c:pt idx="17486">
                  <c:v>2.2446120000000001</c:v>
                </c:pt>
                <c:pt idx="17487">
                  <c:v>2.2422810000000002</c:v>
                </c:pt>
                <c:pt idx="17488">
                  <c:v>2.2436739999999999</c:v>
                </c:pt>
                <c:pt idx="17489">
                  <c:v>2.247592</c:v>
                </c:pt>
                <c:pt idx="17490">
                  <c:v>2.2479149999999999</c:v>
                </c:pt>
                <c:pt idx="17491">
                  <c:v>2.2479879999999999</c:v>
                </c:pt>
                <c:pt idx="17492">
                  <c:v>2.2476530000000001</c:v>
                </c:pt>
                <c:pt idx="17493">
                  <c:v>2.245266</c:v>
                </c:pt>
                <c:pt idx="17494">
                  <c:v>2.2442449999999998</c:v>
                </c:pt>
                <c:pt idx="17495">
                  <c:v>2.2460149999999999</c:v>
                </c:pt>
                <c:pt idx="17496">
                  <c:v>2.244783</c:v>
                </c:pt>
                <c:pt idx="17497">
                  <c:v>2.240723</c:v>
                </c:pt>
                <c:pt idx="17498">
                  <c:v>2.2433749999999999</c:v>
                </c:pt>
                <c:pt idx="17499">
                  <c:v>2.2464379999999999</c:v>
                </c:pt>
                <c:pt idx="17500">
                  <c:v>2.2455639999999999</c:v>
                </c:pt>
                <c:pt idx="17501">
                  <c:v>2.2508119999999998</c:v>
                </c:pt>
                <c:pt idx="17502">
                  <c:v>2.2512249999999998</c:v>
                </c:pt>
                <c:pt idx="17503">
                  <c:v>2.2448619999999999</c:v>
                </c:pt>
                <c:pt idx="17504">
                  <c:v>2.245689</c:v>
                </c:pt>
                <c:pt idx="17505">
                  <c:v>2.2503280000000001</c:v>
                </c:pt>
                <c:pt idx="17506">
                  <c:v>2.2508170000000001</c:v>
                </c:pt>
                <c:pt idx="17507">
                  <c:v>2.250515</c:v>
                </c:pt>
                <c:pt idx="17508">
                  <c:v>2.255525</c:v>
                </c:pt>
                <c:pt idx="17509">
                  <c:v>2.2539060000000002</c:v>
                </c:pt>
                <c:pt idx="17510">
                  <c:v>2.2479460000000002</c:v>
                </c:pt>
                <c:pt idx="17511">
                  <c:v>2.2500819999999999</c:v>
                </c:pt>
                <c:pt idx="17512">
                  <c:v>2.2535660000000002</c:v>
                </c:pt>
                <c:pt idx="17513">
                  <c:v>2.2525740000000001</c:v>
                </c:pt>
                <c:pt idx="17514">
                  <c:v>2.2502360000000001</c:v>
                </c:pt>
                <c:pt idx="17515">
                  <c:v>2.2521610000000001</c:v>
                </c:pt>
                <c:pt idx="17516">
                  <c:v>2.2533270000000001</c:v>
                </c:pt>
                <c:pt idx="17517">
                  <c:v>2.2510059999999998</c:v>
                </c:pt>
                <c:pt idx="17518">
                  <c:v>2.2525409999999999</c:v>
                </c:pt>
                <c:pt idx="17519">
                  <c:v>2.2470300000000001</c:v>
                </c:pt>
                <c:pt idx="17520">
                  <c:v>2.2443590000000002</c:v>
                </c:pt>
                <c:pt idx="17521">
                  <c:v>2.2516440000000002</c:v>
                </c:pt>
                <c:pt idx="17522">
                  <c:v>2.2502230000000001</c:v>
                </c:pt>
                <c:pt idx="17523">
                  <c:v>2.2500879999999999</c:v>
                </c:pt>
                <c:pt idx="17524">
                  <c:v>2.2587429999999999</c:v>
                </c:pt>
                <c:pt idx="17525">
                  <c:v>2.26206</c:v>
                </c:pt>
                <c:pt idx="17526">
                  <c:v>2.2578269999999998</c:v>
                </c:pt>
                <c:pt idx="17527">
                  <c:v>2.2572049999999999</c:v>
                </c:pt>
                <c:pt idx="17528">
                  <c:v>2.2598410000000002</c:v>
                </c:pt>
                <c:pt idx="17529">
                  <c:v>2.2555160000000001</c:v>
                </c:pt>
                <c:pt idx="17530">
                  <c:v>2.2535219999999998</c:v>
                </c:pt>
                <c:pt idx="17531">
                  <c:v>2.25529</c:v>
                </c:pt>
                <c:pt idx="17532">
                  <c:v>2.2537569999999998</c:v>
                </c:pt>
                <c:pt idx="17533">
                  <c:v>2.2542580000000001</c:v>
                </c:pt>
                <c:pt idx="17534">
                  <c:v>2.256742</c:v>
                </c:pt>
                <c:pt idx="17535">
                  <c:v>2.255061</c:v>
                </c:pt>
                <c:pt idx="17536">
                  <c:v>2.251684</c:v>
                </c:pt>
                <c:pt idx="17537">
                  <c:v>2.254</c:v>
                </c:pt>
                <c:pt idx="17538">
                  <c:v>2.2609520000000001</c:v>
                </c:pt>
                <c:pt idx="17539">
                  <c:v>2.2624979999999999</c:v>
                </c:pt>
                <c:pt idx="17540">
                  <c:v>2.2593420000000002</c:v>
                </c:pt>
                <c:pt idx="17541">
                  <c:v>2.258124</c:v>
                </c:pt>
                <c:pt idx="17542">
                  <c:v>2.2548710000000001</c:v>
                </c:pt>
                <c:pt idx="17543">
                  <c:v>2.2500870000000002</c:v>
                </c:pt>
                <c:pt idx="17544">
                  <c:v>2.253301</c:v>
                </c:pt>
                <c:pt idx="17545">
                  <c:v>2.2570739999999998</c:v>
                </c:pt>
                <c:pt idx="17546">
                  <c:v>2.2523909999999998</c:v>
                </c:pt>
                <c:pt idx="17547">
                  <c:v>2.255827</c:v>
                </c:pt>
                <c:pt idx="17548">
                  <c:v>2.2610399999999999</c:v>
                </c:pt>
                <c:pt idx="17549">
                  <c:v>2.2546569999999999</c:v>
                </c:pt>
                <c:pt idx="17550">
                  <c:v>2.2540010000000001</c:v>
                </c:pt>
                <c:pt idx="17551">
                  <c:v>2.2570480000000002</c:v>
                </c:pt>
                <c:pt idx="17552">
                  <c:v>2.2570950000000001</c:v>
                </c:pt>
                <c:pt idx="17553">
                  <c:v>2.2597649999999998</c:v>
                </c:pt>
                <c:pt idx="17554">
                  <c:v>2.2613569999999998</c:v>
                </c:pt>
                <c:pt idx="17555">
                  <c:v>2.2543920000000002</c:v>
                </c:pt>
                <c:pt idx="17556">
                  <c:v>2.2498010000000002</c:v>
                </c:pt>
                <c:pt idx="17557">
                  <c:v>2.2548270000000001</c:v>
                </c:pt>
                <c:pt idx="17558">
                  <c:v>2.2531340000000002</c:v>
                </c:pt>
                <c:pt idx="17559">
                  <c:v>2.255239</c:v>
                </c:pt>
                <c:pt idx="17560">
                  <c:v>2.264062</c:v>
                </c:pt>
                <c:pt idx="17561">
                  <c:v>2.2611680000000001</c:v>
                </c:pt>
                <c:pt idx="17562">
                  <c:v>2.2566310000000001</c:v>
                </c:pt>
                <c:pt idx="17563">
                  <c:v>2.2591839999999999</c:v>
                </c:pt>
                <c:pt idx="17564">
                  <c:v>2.2615430000000001</c:v>
                </c:pt>
                <c:pt idx="17565">
                  <c:v>2.2608169999999999</c:v>
                </c:pt>
                <c:pt idx="17566">
                  <c:v>2.261158</c:v>
                </c:pt>
                <c:pt idx="17567">
                  <c:v>2.26071</c:v>
                </c:pt>
                <c:pt idx="17568">
                  <c:v>2.25508</c:v>
                </c:pt>
                <c:pt idx="17569">
                  <c:v>2.2533319999999999</c:v>
                </c:pt>
                <c:pt idx="17570">
                  <c:v>2.258553</c:v>
                </c:pt>
                <c:pt idx="17571">
                  <c:v>2.2658339999999999</c:v>
                </c:pt>
                <c:pt idx="17572">
                  <c:v>2.2662689999999999</c:v>
                </c:pt>
                <c:pt idx="17573">
                  <c:v>2.260999</c:v>
                </c:pt>
                <c:pt idx="17574">
                  <c:v>2.2624909999999998</c:v>
                </c:pt>
                <c:pt idx="17575">
                  <c:v>2.2600060000000002</c:v>
                </c:pt>
                <c:pt idx="17576">
                  <c:v>2.2588159999999999</c:v>
                </c:pt>
                <c:pt idx="17577">
                  <c:v>2.2660710000000002</c:v>
                </c:pt>
                <c:pt idx="17578">
                  <c:v>2.2633049999999999</c:v>
                </c:pt>
                <c:pt idx="17579">
                  <c:v>2.2572459999999999</c:v>
                </c:pt>
                <c:pt idx="17580">
                  <c:v>2.260732</c:v>
                </c:pt>
                <c:pt idx="17581">
                  <c:v>2.2583000000000002</c:v>
                </c:pt>
                <c:pt idx="17582">
                  <c:v>2.2521599999999999</c:v>
                </c:pt>
                <c:pt idx="17583">
                  <c:v>2.2630379999999999</c:v>
                </c:pt>
                <c:pt idx="17584">
                  <c:v>2.2727219999999999</c:v>
                </c:pt>
                <c:pt idx="17585">
                  <c:v>2.2618619999999998</c:v>
                </c:pt>
                <c:pt idx="17586">
                  <c:v>2.263223</c:v>
                </c:pt>
                <c:pt idx="17587">
                  <c:v>2.2711800000000002</c:v>
                </c:pt>
                <c:pt idx="17588">
                  <c:v>2.2619220000000002</c:v>
                </c:pt>
                <c:pt idx="17589">
                  <c:v>2.2616770000000002</c:v>
                </c:pt>
                <c:pt idx="17590">
                  <c:v>2.270743</c:v>
                </c:pt>
                <c:pt idx="17591">
                  <c:v>2.2685279999999999</c:v>
                </c:pt>
                <c:pt idx="17592">
                  <c:v>2.2644820000000001</c:v>
                </c:pt>
                <c:pt idx="17593">
                  <c:v>2.2691499999999998</c:v>
                </c:pt>
                <c:pt idx="17594">
                  <c:v>2.262394</c:v>
                </c:pt>
                <c:pt idx="17595">
                  <c:v>2.2488380000000001</c:v>
                </c:pt>
                <c:pt idx="17596">
                  <c:v>2.2559719999999999</c:v>
                </c:pt>
                <c:pt idx="17597">
                  <c:v>2.2665980000000001</c:v>
                </c:pt>
                <c:pt idx="17598">
                  <c:v>2.2645430000000002</c:v>
                </c:pt>
                <c:pt idx="17599">
                  <c:v>2.2603870000000001</c:v>
                </c:pt>
                <c:pt idx="17600">
                  <c:v>2.2618649999999998</c:v>
                </c:pt>
                <c:pt idx="17601">
                  <c:v>2.267077</c:v>
                </c:pt>
                <c:pt idx="17602">
                  <c:v>2.2692220000000001</c:v>
                </c:pt>
                <c:pt idx="17603">
                  <c:v>2.271468</c:v>
                </c:pt>
                <c:pt idx="17604">
                  <c:v>2.2700960000000001</c:v>
                </c:pt>
                <c:pt idx="17605">
                  <c:v>2.2658399999999999</c:v>
                </c:pt>
                <c:pt idx="17606">
                  <c:v>2.2666230000000001</c:v>
                </c:pt>
                <c:pt idx="17607">
                  <c:v>2.2634759999999998</c:v>
                </c:pt>
                <c:pt idx="17608">
                  <c:v>2.2636020000000001</c:v>
                </c:pt>
                <c:pt idx="17609">
                  <c:v>2.2716910000000001</c:v>
                </c:pt>
                <c:pt idx="17610">
                  <c:v>2.2708140000000001</c:v>
                </c:pt>
                <c:pt idx="17611">
                  <c:v>2.2669739999999998</c:v>
                </c:pt>
                <c:pt idx="17612">
                  <c:v>2.2728820000000001</c:v>
                </c:pt>
                <c:pt idx="17613">
                  <c:v>2.2777509999999999</c:v>
                </c:pt>
                <c:pt idx="17614">
                  <c:v>2.2676669999999999</c:v>
                </c:pt>
                <c:pt idx="17615">
                  <c:v>2.263382</c:v>
                </c:pt>
                <c:pt idx="17616">
                  <c:v>2.2704070000000001</c:v>
                </c:pt>
                <c:pt idx="17617">
                  <c:v>2.264996</c:v>
                </c:pt>
                <c:pt idx="17618">
                  <c:v>2.2617790000000002</c:v>
                </c:pt>
                <c:pt idx="17619">
                  <c:v>2.2699919999999998</c:v>
                </c:pt>
                <c:pt idx="17620">
                  <c:v>2.270149</c:v>
                </c:pt>
                <c:pt idx="17621">
                  <c:v>2.2647620000000002</c:v>
                </c:pt>
                <c:pt idx="17622">
                  <c:v>2.2696510000000001</c:v>
                </c:pt>
                <c:pt idx="17623">
                  <c:v>2.2725170000000001</c:v>
                </c:pt>
                <c:pt idx="17624">
                  <c:v>2.2673009999999998</c:v>
                </c:pt>
                <c:pt idx="17625">
                  <c:v>2.269272</c:v>
                </c:pt>
                <c:pt idx="17626">
                  <c:v>2.27352</c:v>
                </c:pt>
                <c:pt idx="17627">
                  <c:v>2.2679019999999999</c:v>
                </c:pt>
                <c:pt idx="17628">
                  <c:v>2.2668720000000002</c:v>
                </c:pt>
                <c:pt idx="17629">
                  <c:v>2.272068</c:v>
                </c:pt>
                <c:pt idx="17630">
                  <c:v>2.2737240000000001</c:v>
                </c:pt>
                <c:pt idx="17631">
                  <c:v>2.270181</c:v>
                </c:pt>
                <c:pt idx="17632">
                  <c:v>2.2688139999999999</c:v>
                </c:pt>
                <c:pt idx="17633">
                  <c:v>2.2736369999999999</c:v>
                </c:pt>
                <c:pt idx="17634">
                  <c:v>2.2718880000000001</c:v>
                </c:pt>
                <c:pt idx="17635">
                  <c:v>2.2691180000000002</c:v>
                </c:pt>
                <c:pt idx="17636">
                  <c:v>2.2735400000000001</c:v>
                </c:pt>
                <c:pt idx="17637">
                  <c:v>2.274197</c:v>
                </c:pt>
                <c:pt idx="17638">
                  <c:v>2.269714</c:v>
                </c:pt>
                <c:pt idx="17639">
                  <c:v>2.2697029999999998</c:v>
                </c:pt>
                <c:pt idx="17640">
                  <c:v>2.2717580000000002</c:v>
                </c:pt>
                <c:pt idx="17641">
                  <c:v>2.2654450000000002</c:v>
                </c:pt>
                <c:pt idx="17642">
                  <c:v>2.264227</c:v>
                </c:pt>
                <c:pt idx="17643">
                  <c:v>2.2725460000000002</c:v>
                </c:pt>
                <c:pt idx="17644">
                  <c:v>2.271604</c:v>
                </c:pt>
                <c:pt idx="17645">
                  <c:v>2.2726069999999998</c:v>
                </c:pt>
                <c:pt idx="17646">
                  <c:v>2.2801689999999999</c:v>
                </c:pt>
                <c:pt idx="17647">
                  <c:v>2.277968</c:v>
                </c:pt>
                <c:pt idx="17648">
                  <c:v>2.2737509999999999</c:v>
                </c:pt>
                <c:pt idx="17649">
                  <c:v>2.2778830000000001</c:v>
                </c:pt>
                <c:pt idx="17650">
                  <c:v>2.2767689999999998</c:v>
                </c:pt>
                <c:pt idx="17651">
                  <c:v>2.2716530000000001</c:v>
                </c:pt>
                <c:pt idx="17652">
                  <c:v>2.27637</c:v>
                </c:pt>
                <c:pt idx="17653">
                  <c:v>2.2746740000000001</c:v>
                </c:pt>
                <c:pt idx="17654">
                  <c:v>2.2676980000000002</c:v>
                </c:pt>
                <c:pt idx="17655">
                  <c:v>2.2764199999999999</c:v>
                </c:pt>
                <c:pt idx="17656">
                  <c:v>2.2795679999999998</c:v>
                </c:pt>
                <c:pt idx="17657">
                  <c:v>2.2676859999999999</c:v>
                </c:pt>
                <c:pt idx="17658">
                  <c:v>2.267957</c:v>
                </c:pt>
                <c:pt idx="17659">
                  <c:v>2.2795079999999999</c:v>
                </c:pt>
                <c:pt idx="17660">
                  <c:v>2.2786230000000001</c:v>
                </c:pt>
                <c:pt idx="17661">
                  <c:v>2.2737129999999999</c:v>
                </c:pt>
                <c:pt idx="17662">
                  <c:v>2.277711</c:v>
                </c:pt>
                <c:pt idx="17663">
                  <c:v>2.2752539999999999</c:v>
                </c:pt>
                <c:pt idx="17664">
                  <c:v>2.2722660000000001</c:v>
                </c:pt>
                <c:pt idx="17665">
                  <c:v>2.2766410000000001</c:v>
                </c:pt>
                <c:pt idx="17666">
                  <c:v>2.2750590000000002</c:v>
                </c:pt>
                <c:pt idx="17667">
                  <c:v>2.2723089999999999</c:v>
                </c:pt>
                <c:pt idx="17668">
                  <c:v>2.273663</c:v>
                </c:pt>
                <c:pt idx="17669">
                  <c:v>2.2748249999999999</c:v>
                </c:pt>
                <c:pt idx="17670">
                  <c:v>2.2754129999999999</c:v>
                </c:pt>
                <c:pt idx="17671">
                  <c:v>2.2797900000000002</c:v>
                </c:pt>
                <c:pt idx="17672">
                  <c:v>2.2842039999999999</c:v>
                </c:pt>
                <c:pt idx="17673">
                  <c:v>2.2808950000000001</c:v>
                </c:pt>
                <c:pt idx="17674">
                  <c:v>2.2814320000000001</c:v>
                </c:pt>
                <c:pt idx="17675">
                  <c:v>2.2833299999999999</c:v>
                </c:pt>
                <c:pt idx="17676">
                  <c:v>2.2769469999999998</c:v>
                </c:pt>
                <c:pt idx="17677">
                  <c:v>2.2733650000000001</c:v>
                </c:pt>
                <c:pt idx="17678">
                  <c:v>2.2785820000000001</c:v>
                </c:pt>
                <c:pt idx="17679">
                  <c:v>2.2844359999999999</c:v>
                </c:pt>
                <c:pt idx="17680">
                  <c:v>2.275944</c:v>
                </c:pt>
                <c:pt idx="17681">
                  <c:v>2.2685439999999999</c:v>
                </c:pt>
                <c:pt idx="17682">
                  <c:v>2.2755399999999999</c:v>
                </c:pt>
                <c:pt idx="17683">
                  <c:v>2.277838</c:v>
                </c:pt>
                <c:pt idx="17684">
                  <c:v>2.2802560000000001</c:v>
                </c:pt>
                <c:pt idx="17685">
                  <c:v>2.287506</c:v>
                </c:pt>
                <c:pt idx="17686">
                  <c:v>2.2843390000000001</c:v>
                </c:pt>
                <c:pt idx="17687">
                  <c:v>2.278651</c:v>
                </c:pt>
                <c:pt idx="17688">
                  <c:v>2.285018</c:v>
                </c:pt>
                <c:pt idx="17689">
                  <c:v>2.2867839999999999</c:v>
                </c:pt>
                <c:pt idx="17690">
                  <c:v>2.2774359999999998</c:v>
                </c:pt>
                <c:pt idx="17691">
                  <c:v>2.2810410000000001</c:v>
                </c:pt>
                <c:pt idx="17692">
                  <c:v>2.286759</c:v>
                </c:pt>
                <c:pt idx="17693">
                  <c:v>2.2775569999999998</c:v>
                </c:pt>
                <c:pt idx="17694">
                  <c:v>2.2790029999999999</c:v>
                </c:pt>
                <c:pt idx="17695">
                  <c:v>2.2870499999999998</c:v>
                </c:pt>
                <c:pt idx="17696">
                  <c:v>2.2811300000000001</c:v>
                </c:pt>
                <c:pt idx="17697">
                  <c:v>2.2746620000000002</c:v>
                </c:pt>
                <c:pt idx="17698">
                  <c:v>2.2797450000000001</c:v>
                </c:pt>
                <c:pt idx="17699">
                  <c:v>2.2830240000000002</c:v>
                </c:pt>
                <c:pt idx="17700">
                  <c:v>2.2795990000000002</c:v>
                </c:pt>
                <c:pt idx="17701">
                  <c:v>2.2820260000000001</c:v>
                </c:pt>
                <c:pt idx="17702">
                  <c:v>2.2794370000000002</c:v>
                </c:pt>
                <c:pt idx="17703">
                  <c:v>2.276116</c:v>
                </c:pt>
                <c:pt idx="17704">
                  <c:v>2.2819690000000001</c:v>
                </c:pt>
                <c:pt idx="17705">
                  <c:v>2.2851249999999999</c:v>
                </c:pt>
                <c:pt idx="17706">
                  <c:v>2.2811539999999999</c:v>
                </c:pt>
                <c:pt idx="17707">
                  <c:v>2.2759450000000001</c:v>
                </c:pt>
                <c:pt idx="17708">
                  <c:v>2.2827130000000002</c:v>
                </c:pt>
                <c:pt idx="17709">
                  <c:v>2.288014</c:v>
                </c:pt>
                <c:pt idx="17710">
                  <c:v>2.2832810000000001</c:v>
                </c:pt>
                <c:pt idx="17711">
                  <c:v>2.290133</c:v>
                </c:pt>
                <c:pt idx="17712">
                  <c:v>2.2927629999999999</c:v>
                </c:pt>
                <c:pt idx="17713">
                  <c:v>2.2836919999999998</c:v>
                </c:pt>
                <c:pt idx="17714">
                  <c:v>2.2880500000000001</c:v>
                </c:pt>
                <c:pt idx="17715">
                  <c:v>2.2975880000000002</c:v>
                </c:pt>
                <c:pt idx="17716">
                  <c:v>2.2879860000000001</c:v>
                </c:pt>
                <c:pt idx="17717">
                  <c:v>2.2761300000000002</c:v>
                </c:pt>
                <c:pt idx="17718">
                  <c:v>2.2855569999999998</c:v>
                </c:pt>
                <c:pt idx="17719">
                  <c:v>2.2887119999999999</c:v>
                </c:pt>
                <c:pt idx="17720">
                  <c:v>2.2796379999999998</c:v>
                </c:pt>
                <c:pt idx="17721">
                  <c:v>2.2845629999999999</c:v>
                </c:pt>
                <c:pt idx="17722">
                  <c:v>2.286788</c:v>
                </c:pt>
                <c:pt idx="17723">
                  <c:v>2.2809569999999999</c:v>
                </c:pt>
                <c:pt idx="17724">
                  <c:v>2.287175</c:v>
                </c:pt>
                <c:pt idx="17725">
                  <c:v>2.290991</c:v>
                </c:pt>
                <c:pt idx="17726">
                  <c:v>2.2810540000000001</c:v>
                </c:pt>
                <c:pt idx="17727">
                  <c:v>2.278527</c:v>
                </c:pt>
                <c:pt idx="17728">
                  <c:v>2.285088</c:v>
                </c:pt>
                <c:pt idx="17729">
                  <c:v>2.281193</c:v>
                </c:pt>
                <c:pt idx="17730">
                  <c:v>2.2818659999999999</c:v>
                </c:pt>
                <c:pt idx="17731">
                  <c:v>2.2904059999999999</c:v>
                </c:pt>
                <c:pt idx="17732">
                  <c:v>2.286019</c:v>
                </c:pt>
                <c:pt idx="17733">
                  <c:v>2.2841779999999998</c:v>
                </c:pt>
                <c:pt idx="17734">
                  <c:v>2.291728</c:v>
                </c:pt>
                <c:pt idx="17735">
                  <c:v>2.2942710000000002</c:v>
                </c:pt>
                <c:pt idx="17736">
                  <c:v>2.2914370000000002</c:v>
                </c:pt>
                <c:pt idx="17737">
                  <c:v>2.2918889999999998</c:v>
                </c:pt>
                <c:pt idx="17738">
                  <c:v>2.2937720000000001</c:v>
                </c:pt>
                <c:pt idx="17739">
                  <c:v>2.2872759999999999</c:v>
                </c:pt>
                <c:pt idx="17740">
                  <c:v>2.2851219999999999</c:v>
                </c:pt>
                <c:pt idx="17741">
                  <c:v>2.2924720000000001</c:v>
                </c:pt>
                <c:pt idx="17742">
                  <c:v>2.2883170000000002</c:v>
                </c:pt>
                <c:pt idx="17743">
                  <c:v>2.27996</c:v>
                </c:pt>
                <c:pt idx="17744">
                  <c:v>2.2875999999999999</c:v>
                </c:pt>
                <c:pt idx="17745">
                  <c:v>2.2945540000000002</c:v>
                </c:pt>
                <c:pt idx="17746">
                  <c:v>2.2885390000000001</c:v>
                </c:pt>
                <c:pt idx="17747">
                  <c:v>2.2911440000000001</c:v>
                </c:pt>
                <c:pt idx="17748">
                  <c:v>2.2950529999999998</c:v>
                </c:pt>
                <c:pt idx="17749">
                  <c:v>2.2886350000000002</c:v>
                </c:pt>
                <c:pt idx="17750">
                  <c:v>2.290521</c:v>
                </c:pt>
                <c:pt idx="17751">
                  <c:v>2.2924060000000002</c:v>
                </c:pt>
                <c:pt idx="17752">
                  <c:v>2.2822399999999998</c:v>
                </c:pt>
                <c:pt idx="17753">
                  <c:v>2.280573</c:v>
                </c:pt>
                <c:pt idx="17754">
                  <c:v>2.2928000000000002</c:v>
                </c:pt>
                <c:pt idx="17755">
                  <c:v>2.2998310000000002</c:v>
                </c:pt>
                <c:pt idx="17756">
                  <c:v>2.29494</c:v>
                </c:pt>
                <c:pt idx="17757">
                  <c:v>2.2941020000000001</c:v>
                </c:pt>
                <c:pt idx="17758">
                  <c:v>2.298667</c:v>
                </c:pt>
                <c:pt idx="17759">
                  <c:v>2.2983850000000001</c:v>
                </c:pt>
                <c:pt idx="17760">
                  <c:v>2.2950759999999999</c:v>
                </c:pt>
                <c:pt idx="17761">
                  <c:v>2.29189</c:v>
                </c:pt>
                <c:pt idx="17762">
                  <c:v>2.2896519999999998</c:v>
                </c:pt>
                <c:pt idx="17763">
                  <c:v>2.2906070000000001</c:v>
                </c:pt>
                <c:pt idx="17764">
                  <c:v>2.2930429999999999</c:v>
                </c:pt>
                <c:pt idx="17765">
                  <c:v>2.2886920000000002</c:v>
                </c:pt>
                <c:pt idx="17766">
                  <c:v>2.2860520000000002</c:v>
                </c:pt>
                <c:pt idx="17767">
                  <c:v>2.2959589999999999</c:v>
                </c:pt>
                <c:pt idx="17768">
                  <c:v>2.2983199999999999</c:v>
                </c:pt>
                <c:pt idx="17769">
                  <c:v>2.28999</c:v>
                </c:pt>
                <c:pt idx="17770">
                  <c:v>2.2905760000000002</c:v>
                </c:pt>
                <c:pt idx="17771">
                  <c:v>2.2964440000000002</c:v>
                </c:pt>
                <c:pt idx="17772">
                  <c:v>2.2938710000000002</c:v>
                </c:pt>
                <c:pt idx="17773">
                  <c:v>2.2927230000000001</c:v>
                </c:pt>
                <c:pt idx="17774">
                  <c:v>2.3011819999999998</c:v>
                </c:pt>
                <c:pt idx="17775">
                  <c:v>2.2986010000000001</c:v>
                </c:pt>
                <c:pt idx="17776">
                  <c:v>2.292719</c:v>
                </c:pt>
                <c:pt idx="17777">
                  <c:v>2.2987739999999999</c:v>
                </c:pt>
                <c:pt idx="17778">
                  <c:v>2.2970389999999998</c:v>
                </c:pt>
                <c:pt idx="17779">
                  <c:v>2.291588</c:v>
                </c:pt>
                <c:pt idx="17780">
                  <c:v>2.292637</c:v>
                </c:pt>
                <c:pt idx="17781">
                  <c:v>2.2946430000000002</c:v>
                </c:pt>
                <c:pt idx="17782">
                  <c:v>2.2936709999999998</c:v>
                </c:pt>
                <c:pt idx="17783">
                  <c:v>2.29305</c:v>
                </c:pt>
                <c:pt idx="17784">
                  <c:v>2.29745</c:v>
                </c:pt>
                <c:pt idx="17785">
                  <c:v>2.2918340000000001</c:v>
                </c:pt>
                <c:pt idx="17786">
                  <c:v>2.287013</c:v>
                </c:pt>
                <c:pt idx="17787">
                  <c:v>2.2944830000000001</c:v>
                </c:pt>
                <c:pt idx="17788">
                  <c:v>2.2942770000000001</c:v>
                </c:pt>
                <c:pt idx="17789">
                  <c:v>2.293596</c:v>
                </c:pt>
                <c:pt idx="17790">
                  <c:v>2.2995760000000001</c:v>
                </c:pt>
                <c:pt idx="17791">
                  <c:v>2.298613</c:v>
                </c:pt>
                <c:pt idx="17792">
                  <c:v>2.2924280000000001</c:v>
                </c:pt>
                <c:pt idx="17793">
                  <c:v>2.2962790000000002</c:v>
                </c:pt>
                <c:pt idx="17794">
                  <c:v>2.3057989999999999</c:v>
                </c:pt>
                <c:pt idx="17795">
                  <c:v>2.3020330000000002</c:v>
                </c:pt>
                <c:pt idx="17796">
                  <c:v>2.3017349999999999</c:v>
                </c:pt>
                <c:pt idx="17797">
                  <c:v>2.3077649999999998</c:v>
                </c:pt>
                <c:pt idx="17798">
                  <c:v>2.2996599999999998</c:v>
                </c:pt>
                <c:pt idx="17799">
                  <c:v>2.2923230000000001</c:v>
                </c:pt>
                <c:pt idx="17800">
                  <c:v>2.2983099999999999</c:v>
                </c:pt>
                <c:pt idx="17801">
                  <c:v>2.3020350000000001</c:v>
                </c:pt>
                <c:pt idx="17802">
                  <c:v>2.2949449999999998</c:v>
                </c:pt>
                <c:pt idx="17803">
                  <c:v>2.2984719999999998</c:v>
                </c:pt>
                <c:pt idx="17804">
                  <c:v>2.3048660000000001</c:v>
                </c:pt>
                <c:pt idx="17805">
                  <c:v>2.298594</c:v>
                </c:pt>
                <c:pt idx="17806">
                  <c:v>2.3034919999999999</c:v>
                </c:pt>
                <c:pt idx="17807">
                  <c:v>2.3107220000000002</c:v>
                </c:pt>
                <c:pt idx="17808">
                  <c:v>2.2995779999999999</c:v>
                </c:pt>
                <c:pt idx="17809">
                  <c:v>2.2935629999999998</c:v>
                </c:pt>
                <c:pt idx="17810">
                  <c:v>2.3028189999999999</c:v>
                </c:pt>
                <c:pt idx="17811">
                  <c:v>2.3035739999999998</c:v>
                </c:pt>
                <c:pt idx="17812">
                  <c:v>2.2969599999999999</c:v>
                </c:pt>
                <c:pt idx="17813">
                  <c:v>2.2986960000000001</c:v>
                </c:pt>
                <c:pt idx="17814">
                  <c:v>2.29725</c:v>
                </c:pt>
                <c:pt idx="17815">
                  <c:v>2.29454</c:v>
                </c:pt>
                <c:pt idx="17816">
                  <c:v>2.3009819999999999</c:v>
                </c:pt>
                <c:pt idx="17817">
                  <c:v>2.3025319999999998</c:v>
                </c:pt>
                <c:pt idx="17818">
                  <c:v>2.3007170000000001</c:v>
                </c:pt>
                <c:pt idx="17819">
                  <c:v>2.3021720000000001</c:v>
                </c:pt>
                <c:pt idx="17820">
                  <c:v>2.3058930000000002</c:v>
                </c:pt>
                <c:pt idx="17821">
                  <c:v>2.3066179999999998</c:v>
                </c:pt>
                <c:pt idx="17822">
                  <c:v>2.300144</c:v>
                </c:pt>
                <c:pt idx="17823">
                  <c:v>2.30084</c:v>
                </c:pt>
                <c:pt idx="17824">
                  <c:v>2.3058779999999999</c:v>
                </c:pt>
                <c:pt idx="17825">
                  <c:v>2.3026170000000001</c:v>
                </c:pt>
                <c:pt idx="17826">
                  <c:v>2.3031739999999998</c:v>
                </c:pt>
                <c:pt idx="17827">
                  <c:v>2.3093400000000002</c:v>
                </c:pt>
                <c:pt idx="17828">
                  <c:v>2.302854</c:v>
                </c:pt>
                <c:pt idx="17829">
                  <c:v>2.296351</c:v>
                </c:pt>
                <c:pt idx="17830">
                  <c:v>2.3057310000000002</c:v>
                </c:pt>
                <c:pt idx="17831">
                  <c:v>2.3061980000000002</c:v>
                </c:pt>
                <c:pt idx="17832">
                  <c:v>2.2982459999999998</c:v>
                </c:pt>
                <c:pt idx="17833">
                  <c:v>2.3040240000000001</c:v>
                </c:pt>
                <c:pt idx="17834">
                  <c:v>2.3060969999999998</c:v>
                </c:pt>
                <c:pt idx="17835">
                  <c:v>2.3006859999999998</c:v>
                </c:pt>
                <c:pt idx="17836">
                  <c:v>2.3049040000000001</c:v>
                </c:pt>
                <c:pt idx="17837">
                  <c:v>2.3050679999999999</c:v>
                </c:pt>
                <c:pt idx="17838">
                  <c:v>2.3002509999999998</c:v>
                </c:pt>
                <c:pt idx="17839">
                  <c:v>2.3039070000000001</c:v>
                </c:pt>
                <c:pt idx="17840">
                  <c:v>2.3054830000000002</c:v>
                </c:pt>
                <c:pt idx="17841">
                  <c:v>2.2992750000000002</c:v>
                </c:pt>
                <c:pt idx="17842">
                  <c:v>2.302216</c:v>
                </c:pt>
                <c:pt idx="17843">
                  <c:v>2.313485</c:v>
                </c:pt>
                <c:pt idx="17844">
                  <c:v>2.3135750000000002</c:v>
                </c:pt>
                <c:pt idx="17845">
                  <c:v>2.308805</c:v>
                </c:pt>
                <c:pt idx="17846">
                  <c:v>2.3112219999999999</c:v>
                </c:pt>
                <c:pt idx="17847">
                  <c:v>2.3134790000000001</c:v>
                </c:pt>
                <c:pt idx="17848">
                  <c:v>2.3067489999999999</c:v>
                </c:pt>
                <c:pt idx="17849">
                  <c:v>2.302413</c:v>
                </c:pt>
                <c:pt idx="17850">
                  <c:v>2.306584</c:v>
                </c:pt>
                <c:pt idx="17851">
                  <c:v>2.3050869999999999</c:v>
                </c:pt>
                <c:pt idx="17852">
                  <c:v>2.3010950000000001</c:v>
                </c:pt>
                <c:pt idx="17853">
                  <c:v>2.3053059999999999</c:v>
                </c:pt>
                <c:pt idx="17854">
                  <c:v>2.3045990000000001</c:v>
                </c:pt>
                <c:pt idx="17855">
                  <c:v>2.3001420000000001</c:v>
                </c:pt>
                <c:pt idx="17856">
                  <c:v>2.3076669999999999</c:v>
                </c:pt>
                <c:pt idx="17857">
                  <c:v>2.3143760000000002</c:v>
                </c:pt>
                <c:pt idx="17858">
                  <c:v>2.3076729999999999</c:v>
                </c:pt>
                <c:pt idx="17859">
                  <c:v>2.3044609999999999</c:v>
                </c:pt>
                <c:pt idx="17860">
                  <c:v>2.3112710000000001</c:v>
                </c:pt>
                <c:pt idx="17861">
                  <c:v>2.3091249999999999</c:v>
                </c:pt>
                <c:pt idx="17862">
                  <c:v>2.3042259999999999</c:v>
                </c:pt>
                <c:pt idx="17863">
                  <c:v>2.3057259999999999</c:v>
                </c:pt>
                <c:pt idx="17864">
                  <c:v>2.3075760000000001</c:v>
                </c:pt>
                <c:pt idx="17865">
                  <c:v>2.3130109999999999</c:v>
                </c:pt>
                <c:pt idx="17866">
                  <c:v>2.3198729999999999</c:v>
                </c:pt>
                <c:pt idx="17867">
                  <c:v>2.3161200000000002</c:v>
                </c:pt>
                <c:pt idx="17868">
                  <c:v>2.3068080000000002</c:v>
                </c:pt>
                <c:pt idx="17869">
                  <c:v>2.313993</c:v>
                </c:pt>
                <c:pt idx="17870">
                  <c:v>2.3197909999999999</c:v>
                </c:pt>
                <c:pt idx="17871">
                  <c:v>2.3080690000000001</c:v>
                </c:pt>
                <c:pt idx="17872">
                  <c:v>2.3082959999999999</c:v>
                </c:pt>
                <c:pt idx="17873">
                  <c:v>2.314378</c:v>
                </c:pt>
                <c:pt idx="17874">
                  <c:v>2.3075299999999999</c:v>
                </c:pt>
                <c:pt idx="17875">
                  <c:v>2.3074789999999998</c:v>
                </c:pt>
                <c:pt idx="17876">
                  <c:v>2.3175889999999999</c:v>
                </c:pt>
                <c:pt idx="17877">
                  <c:v>2.3129559999999998</c:v>
                </c:pt>
                <c:pt idx="17878">
                  <c:v>2.302171</c:v>
                </c:pt>
                <c:pt idx="17879">
                  <c:v>2.3146100000000001</c:v>
                </c:pt>
                <c:pt idx="17880">
                  <c:v>2.3226689999999999</c:v>
                </c:pt>
                <c:pt idx="17881">
                  <c:v>2.3106659999999999</c:v>
                </c:pt>
                <c:pt idx="17882">
                  <c:v>2.3114210000000002</c:v>
                </c:pt>
                <c:pt idx="17883">
                  <c:v>2.3163990000000001</c:v>
                </c:pt>
                <c:pt idx="17884">
                  <c:v>2.3110680000000001</c:v>
                </c:pt>
                <c:pt idx="17885">
                  <c:v>2.3088890000000002</c:v>
                </c:pt>
                <c:pt idx="17886">
                  <c:v>2.3107410000000002</c:v>
                </c:pt>
                <c:pt idx="17887">
                  <c:v>2.3112810000000001</c:v>
                </c:pt>
                <c:pt idx="17888">
                  <c:v>2.312017</c:v>
                </c:pt>
                <c:pt idx="17889">
                  <c:v>2.3139660000000002</c:v>
                </c:pt>
                <c:pt idx="17890">
                  <c:v>2.3132929999999998</c:v>
                </c:pt>
                <c:pt idx="17891">
                  <c:v>2.3117730000000001</c:v>
                </c:pt>
                <c:pt idx="17892">
                  <c:v>2.310667</c:v>
                </c:pt>
                <c:pt idx="17893">
                  <c:v>2.3081119999999999</c:v>
                </c:pt>
                <c:pt idx="17894">
                  <c:v>2.3097859999999999</c:v>
                </c:pt>
                <c:pt idx="17895">
                  <c:v>2.3124989999999999</c:v>
                </c:pt>
                <c:pt idx="17896">
                  <c:v>2.315645</c:v>
                </c:pt>
                <c:pt idx="17897">
                  <c:v>2.3189609999999998</c:v>
                </c:pt>
                <c:pt idx="17898">
                  <c:v>2.3160370000000001</c:v>
                </c:pt>
                <c:pt idx="17899">
                  <c:v>2.3149579999999998</c:v>
                </c:pt>
                <c:pt idx="17900">
                  <c:v>2.3151980000000001</c:v>
                </c:pt>
                <c:pt idx="17901">
                  <c:v>2.3180749999999999</c:v>
                </c:pt>
                <c:pt idx="17902">
                  <c:v>2.3215439999999998</c:v>
                </c:pt>
                <c:pt idx="17903">
                  <c:v>2.3175970000000001</c:v>
                </c:pt>
                <c:pt idx="17904">
                  <c:v>2.3158089999999998</c:v>
                </c:pt>
                <c:pt idx="17905">
                  <c:v>2.318438</c:v>
                </c:pt>
                <c:pt idx="17906">
                  <c:v>2.3229769999999998</c:v>
                </c:pt>
                <c:pt idx="17907">
                  <c:v>2.3187540000000002</c:v>
                </c:pt>
                <c:pt idx="17908">
                  <c:v>2.3163649999999998</c:v>
                </c:pt>
                <c:pt idx="17909">
                  <c:v>2.3221639999999999</c:v>
                </c:pt>
                <c:pt idx="17910">
                  <c:v>2.3159209999999999</c:v>
                </c:pt>
                <c:pt idx="17911">
                  <c:v>2.3107980000000001</c:v>
                </c:pt>
                <c:pt idx="17912">
                  <c:v>2.31271</c:v>
                </c:pt>
                <c:pt idx="17913">
                  <c:v>2.3105709999999999</c:v>
                </c:pt>
                <c:pt idx="17914">
                  <c:v>2.3103310000000001</c:v>
                </c:pt>
                <c:pt idx="17915">
                  <c:v>2.3162959999999999</c:v>
                </c:pt>
                <c:pt idx="17916">
                  <c:v>2.3183569999999998</c:v>
                </c:pt>
                <c:pt idx="17917">
                  <c:v>2.3143769999999999</c:v>
                </c:pt>
                <c:pt idx="17918">
                  <c:v>2.3232219999999999</c:v>
                </c:pt>
                <c:pt idx="17919">
                  <c:v>2.3303400000000001</c:v>
                </c:pt>
                <c:pt idx="17920">
                  <c:v>2.3213050000000002</c:v>
                </c:pt>
                <c:pt idx="17921">
                  <c:v>2.3170139999999999</c:v>
                </c:pt>
                <c:pt idx="17922">
                  <c:v>2.3192159999999999</c:v>
                </c:pt>
                <c:pt idx="17923">
                  <c:v>2.3217530000000002</c:v>
                </c:pt>
                <c:pt idx="17924">
                  <c:v>2.3218869999999998</c:v>
                </c:pt>
                <c:pt idx="17925">
                  <c:v>2.3206910000000001</c:v>
                </c:pt>
                <c:pt idx="17926">
                  <c:v>2.320309</c:v>
                </c:pt>
                <c:pt idx="17927">
                  <c:v>2.314829</c:v>
                </c:pt>
                <c:pt idx="17928">
                  <c:v>2.3177699999999999</c:v>
                </c:pt>
                <c:pt idx="17929">
                  <c:v>2.3239130000000001</c:v>
                </c:pt>
                <c:pt idx="17930">
                  <c:v>2.3228520000000001</c:v>
                </c:pt>
                <c:pt idx="17931">
                  <c:v>2.322343</c:v>
                </c:pt>
                <c:pt idx="17932">
                  <c:v>2.3200059999999998</c:v>
                </c:pt>
                <c:pt idx="17933">
                  <c:v>2.3155359999999998</c:v>
                </c:pt>
                <c:pt idx="17934">
                  <c:v>2.3182550000000002</c:v>
                </c:pt>
                <c:pt idx="17935">
                  <c:v>2.3248579999999999</c:v>
                </c:pt>
                <c:pt idx="17936">
                  <c:v>2.3190599999999999</c:v>
                </c:pt>
                <c:pt idx="17937">
                  <c:v>2.3123680000000002</c:v>
                </c:pt>
                <c:pt idx="17938">
                  <c:v>2.3224279999999999</c:v>
                </c:pt>
                <c:pt idx="17939">
                  <c:v>2.326422</c:v>
                </c:pt>
                <c:pt idx="17940">
                  <c:v>2.3191079999999999</c:v>
                </c:pt>
                <c:pt idx="17941">
                  <c:v>2.3199010000000002</c:v>
                </c:pt>
                <c:pt idx="17942">
                  <c:v>2.3260869999999998</c:v>
                </c:pt>
                <c:pt idx="17943">
                  <c:v>2.3240660000000002</c:v>
                </c:pt>
                <c:pt idx="17944">
                  <c:v>2.3223750000000001</c:v>
                </c:pt>
                <c:pt idx="17945">
                  <c:v>2.3260559999999999</c:v>
                </c:pt>
                <c:pt idx="17946">
                  <c:v>2.3189540000000002</c:v>
                </c:pt>
                <c:pt idx="17947">
                  <c:v>2.317628</c:v>
                </c:pt>
                <c:pt idx="17948">
                  <c:v>2.3296920000000001</c:v>
                </c:pt>
                <c:pt idx="17949">
                  <c:v>2.3266990000000001</c:v>
                </c:pt>
                <c:pt idx="17950">
                  <c:v>2.3209179999999998</c:v>
                </c:pt>
                <c:pt idx="17951">
                  <c:v>2.3257279999999998</c:v>
                </c:pt>
                <c:pt idx="17952">
                  <c:v>2.3255409999999999</c:v>
                </c:pt>
                <c:pt idx="17953">
                  <c:v>2.321526</c:v>
                </c:pt>
                <c:pt idx="17954">
                  <c:v>2.3235320000000002</c:v>
                </c:pt>
                <c:pt idx="17955">
                  <c:v>2.3267530000000001</c:v>
                </c:pt>
                <c:pt idx="17956">
                  <c:v>2.3216429999999999</c:v>
                </c:pt>
                <c:pt idx="17957">
                  <c:v>2.3202150000000001</c:v>
                </c:pt>
                <c:pt idx="17958">
                  <c:v>2.3225020000000001</c:v>
                </c:pt>
                <c:pt idx="17959">
                  <c:v>2.3200810000000001</c:v>
                </c:pt>
                <c:pt idx="17960">
                  <c:v>2.3231299999999999</c:v>
                </c:pt>
                <c:pt idx="17961">
                  <c:v>2.3285680000000002</c:v>
                </c:pt>
                <c:pt idx="17962">
                  <c:v>2.3297530000000002</c:v>
                </c:pt>
                <c:pt idx="17963">
                  <c:v>2.3237869999999998</c:v>
                </c:pt>
                <c:pt idx="17964">
                  <c:v>2.3249010000000001</c:v>
                </c:pt>
                <c:pt idx="17965">
                  <c:v>2.3341669999999999</c:v>
                </c:pt>
                <c:pt idx="17966">
                  <c:v>2.3320609999999999</c:v>
                </c:pt>
                <c:pt idx="17967">
                  <c:v>2.3315519999999998</c:v>
                </c:pt>
                <c:pt idx="17968">
                  <c:v>2.3349489999999999</c:v>
                </c:pt>
                <c:pt idx="17969">
                  <c:v>2.3285480000000001</c:v>
                </c:pt>
                <c:pt idx="17970">
                  <c:v>2.3251330000000001</c:v>
                </c:pt>
                <c:pt idx="17971">
                  <c:v>2.3290730000000002</c:v>
                </c:pt>
                <c:pt idx="17972">
                  <c:v>2.326362</c:v>
                </c:pt>
                <c:pt idx="17973">
                  <c:v>2.3187380000000002</c:v>
                </c:pt>
                <c:pt idx="17974">
                  <c:v>2.3212100000000002</c:v>
                </c:pt>
                <c:pt idx="17975">
                  <c:v>2.3241040000000002</c:v>
                </c:pt>
                <c:pt idx="17976">
                  <c:v>2.321053</c:v>
                </c:pt>
                <c:pt idx="17977">
                  <c:v>2.3287939999999998</c:v>
                </c:pt>
                <c:pt idx="17978">
                  <c:v>2.332023</c:v>
                </c:pt>
                <c:pt idx="17979">
                  <c:v>2.325421</c:v>
                </c:pt>
                <c:pt idx="17980">
                  <c:v>2.3262969999999998</c:v>
                </c:pt>
                <c:pt idx="17981">
                  <c:v>2.330514</c:v>
                </c:pt>
                <c:pt idx="17982">
                  <c:v>2.3310149999999998</c:v>
                </c:pt>
                <c:pt idx="17983">
                  <c:v>2.3265850000000001</c:v>
                </c:pt>
                <c:pt idx="17984">
                  <c:v>2.3267760000000002</c:v>
                </c:pt>
                <c:pt idx="17985">
                  <c:v>2.329008</c:v>
                </c:pt>
                <c:pt idx="17986">
                  <c:v>2.3277730000000001</c:v>
                </c:pt>
                <c:pt idx="17987">
                  <c:v>2.3325740000000001</c:v>
                </c:pt>
                <c:pt idx="17988">
                  <c:v>2.3363960000000001</c:v>
                </c:pt>
                <c:pt idx="17989">
                  <c:v>2.3322470000000002</c:v>
                </c:pt>
                <c:pt idx="17990">
                  <c:v>2.331169</c:v>
                </c:pt>
                <c:pt idx="17991">
                  <c:v>2.3367390000000001</c:v>
                </c:pt>
                <c:pt idx="17992">
                  <c:v>2.3349060000000001</c:v>
                </c:pt>
                <c:pt idx="17993">
                  <c:v>2.329215</c:v>
                </c:pt>
                <c:pt idx="17994">
                  <c:v>2.3332950000000001</c:v>
                </c:pt>
                <c:pt idx="17995">
                  <c:v>2.3310249999999999</c:v>
                </c:pt>
                <c:pt idx="17996">
                  <c:v>2.3242769999999999</c:v>
                </c:pt>
                <c:pt idx="17997">
                  <c:v>2.3265310000000001</c:v>
                </c:pt>
                <c:pt idx="17998">
                  <c:v>2.3298209999999999</c:v>
                </c:pt>
                <c:pt idx="17999">
                  <c:v>2.332249</c:v>
                </c:pt>
                <c:pt idx="18000">
                  <c:v>2.3343579999999999</c:v>
                </c:pt>
                <c:pt idx="18001">
                  <c:v>2.334762</c:v>
                </c:pt>
                <c:pt idx="18002">
                  <c:v>2.332268</c:v>
                </c:pt>
                <c:pt idx="18003">
                  <c:v>2.3377050000000001</c:v>
                </c:pt>
                <c:pt idx="18004">
                  <c:v>2.344122</c:v>
                </c:pt>
                <c:pt idx="18005">
                  <c:v>2.3369620000000002</c:v>
                </c:pt>
                <c:pt idx="18006">
                  <c:v>2.3336800000000002</c:v>
                </c:pt>
                <c:pt idx="18007">
                  <c:v>2.3351540000000002</c:v>
                </c:pt>
                <c:pt idx="18008">
                  <c:v>2.3283230000000001</c:v>
                </c:pt>
                <c:pt idx="18009">
                  <c:v>2.3250199999999999</c:v>
                </c:pt>
                <c:pt idx="18010">
                  <c:v>2.32857</c:v>
                </c:pt>
                <c:pt idx="18011">
                  <c:v>2.32958</c:v>
                </c:pt>
                <c:pt idx="18012">
                  <c:v>2.3300519999999998</c:v>
                </c:pt>
                <c:pt idx="18013">
                  <c:v>2.3358029999999999</c:v>
                </c:pt>
                <c:pt idx="18014">
                  <c:v>2.337145</c:v>
                </c:pt>
                <c:pt idx="18015">
                  <c:v>2.3349419999999999</c:v>
                </c:pt>
                <c:pt idx="18016">
                  <c:v>2.3407840000000002</c:v>
                </c:pt>
                <c:pt idx="18017">
                  <c:v>2.3422079999999998</c:v>
                </c:pt>
                <c:pt idx="18018">
                  <c:v>2.3358059999999998</c:v>
                </c:pt>
                <c:pt idx="18019">
                  <c:v>2.3330850000000001</c:v>
                </c:pt>
                <c:pt idx="18020">
                  <c:v>2.334387</c:v>
                </c:pt>
                <c:pt idx="18021">
                  <c:v>2.3324240000000001</c:v>
                </c:pt>
                <c:pt idx="18022">
                  <c:v>2.3299889999999999</c:v>
                </c:pt>
                <c:pt idx="18023">
                  <c:v>2.3364440000000002</c:v>
                </c:pt>
                <c:pt idx="18024">
                  <c:v>2.3366400000000001</c:v>
                </c:pt>
                <c:pt idx="18025">
                  <c:v>2.3261370000000001</c:v>
                </c:pt>
                <c:pt idx="18026">
                  <c:v>2.329869</c:v>
                </c:pt>
                <c:pt idx="18027">
                  <c:v>2.3405070000000001</c:v>
                </c:pt>
                <c:pt idx="18028">
                  <c:v>2.34457</c:v>
                </c:pt>
                <c:pt idx="18029">
                  <c:v>2.3449689999999999</c:v>
                </c:pt>
                <c:pt idx="18030">
                  <c:v>2.3436249999999998</c:v>
                </c:pt>
                <c:pt idx="18031">
                  <c:v>2.3387769999999999</c:v>
                </c:pt>
                <c:pt idx="18032">
                  <c:v>2.3330839999999999</c:v>
                </c:pt>
                <c:pt idx="18033">
                  <c:v>2.3375720000000002</c:v>
                </c:pt>
                <c:pt idx="18034">
                  <c:v>2.340414</c:v>
                </c:pt>
                <c:pt idx="18035">
                  <c:v>2.3377319999999999</c:v>
                </c:pt>
                <c:pt idx="18036">
                  <c:v>2.3370299999999999</c:v>
                </c:pt>
                <c:pt idx="18037">
                  <c:v>2.3360799999999999</c:v>
                </c:pt>
                <c:pt idx="18038">
                  <c:v>2.3375880000000002</c:v>
                </c:pt>
                <c:pt idx="18039">
                  <c:v>2.338635</c:v>
                </c:pt>
                <c:pt idx="18040">
                  <c:v>2.3385340000000001</c:v>
                </c:pt>
                <c:pt idx="18041">
                  <c:v>2.3341500000000002</c:v>
                </c:pt>
                <c:pt idx="18042">
                  <c:v>2.3340779999999999</c:v>
                </c:pt>
                <c:pt idx="18043">
                  <c:v>2.344309</c:v>
                </c:pt>
                <c:pt idx="18044">
                  <c:v>2.3423500000000002</c:v>
                </c:pt>
                <c:pt idx="18045">
                  <c:v>2.334371</c:v>
                </c:pt>
                <c:pt idx="18046">
                  <c:v>2.3368509999999998</c:v>
                </c:pt>
                <c:pt idx="18047">
                  <c:v>2.340544</c:v>
                </c:pt>
                <c:pt idx="18048">
                  <c:v>2.3400280000000002</c:v>
                </c:pt>
                <c:pt idx="18049">
                  <c:v>2.3384900000000002</c:v>
                </c:pt>
                <c:pt idx="18050">
                  <c:v>2.339518</c:v>
                </c:pt>
                <c:pt idx="18051">
                  <c:v>2.3381259999999999</c:v>
                </c:pt>
                <c:pt idx="18052">
                  <c:v>2.3401390000000002</c:v>
                </c:pt>
                <c:pt idx="18053">
                  <c:v>2.3479079999999999</c:v>
                </c:pt>
                <c:pt idx="18054">
                  <c:v>2.3440989999999999</c:v>
                </c:pt>
                <c:pt idx="18055">
                  <c:v>2.3377780000000001</c:v>
                </c:pt>
                <c:pt idx="18056">
                  <c:v>2.3441510000000001</c:v>
                </c:pt>
                <c:pt idx="18057">
                  <c:v>2.3504870000000002</c:v>
                </c:pt>
                <c:pt idx="18058">
                  <c:v>2.347426</c:v>
                </c:pt>
                <c:pt idx="18059">
                  <c:v>2.3453469999999998</c:v>
                </c:pt>
                <c:pt idx="18060">
                  <c:v>2.34429</c:v>
                </c:pt>
                <c:pt idx="18061">
                  <c:v>2.336738</c:v>
                </c:pt>
                <c:pt idx="18062">
                  <c:v>2.338365</c:v>
                </c:pt>
                <c:pt idx="18063">
                  <c:v>2.347197</c:v>
                </c:pt>
                <c:pt idx="18064">
                  <c:v>2.344112</c:v>
                </c:pt>
                <c:pt idx="18065">
                  <c:v>2.3392580000000001</c:v>
                </c:pt>
                <c:pt idx="18066">
                  <c:v>2.341685</c:v>
                </c:pt>
                <c:pt idx="18067">
                  <c:v>2.3420239999999999</c:v>
                </c:pt>
                <c:pt idx="18068">
                  <c:v>2.3349679999999999</c:v>
                </c:pt>
                <c:pt idx="18069">
                  <c:v>2.3378809999999999</c:v>
                </c:pt>
                <c:pt idx="18070">
                  <c:v>2.348303</c:v>
                </c:pt>
                <c:pt idx="18071">
                  <c:v>2.3404539999999998</c:v>
                </c:pt>
                <c:pt idx="18072">
                  <c:v>2.3386459999999998</c:v>
                </c:pt>
                <c:pt idx="18073">
                  <c:v>2.3464070000000001</c:v>
                </c:pt>
                <c:pt idx="18074">
                  <c:v>2.3411909999999998</c:v>
                </c:pt>
                <c:pt idx="18075">
                  <c:v>2.3413140000000001</c:v>
                </c:pt>
                <c:pt idx="18076">
                  <c:v>2.3498559999999999</c:v>
                </c:pt>
                <c:pt idx="18077">
                  <c:v>2.3469639999999998</c:v>
                </c:pt>
                <c:pt idx="18078">
                  <c:v>2.3382700000000001</c:v>
                </c:pt>
                <c:pt idx="18079">
                  <c:v>2.345888</c:v>
                </c:pt>
                <c:pt idx="18080">
                  <c:v>2.3524150000000001</c:v>
                </c:pt>
                <c:pt idx="18081">
                  <c:v>2.3414450000000002</c:v>
                </c:pt>
                <c:pt idx="18082">
                  <c:v>2.3411710000000001</c:v>
                </c:pt>
                <c:pt idx="18083">
                  <c:v>2.3483239999999999</c:v>
                </c:pt>
                <c:pt idx="18084">
                  <c:v>2.3456049999999999</c:v>
                </c:pt>
                <c:pt idx="18085">
                  <c:v>2.3432200000000001</c:v>
                </c:pt>
                <c:pt idx="18086">
                  <c:v>2.3451360000000001</c:v>
                </c:pt>
                <c:pt idx="18087">
                  <c:v>2.3462559999999999</c:v>
                </c:pt>
                <c:pt idx="18088">
                  <c:v>2.3444150000000001</c:v>
                </c:pt>
                <c:pt idx="18089">
                  <c:v>2.34707</c:v>
                </c:pt>
                <c:pt idx="18090">
                  <c:v>2.3482989999999999</c:v>
                </c:pt>
                <c:pt idx="18091">
                  <c:v>2.346616</c:v>
                </c:pt>
                <c:pt idx="18092">
                  <c:v>2.3530090000000001</c:v>
                </c:pt>
                <c:pt idx="18093">
                  <c:v>2.3565719999999999</c:v>
                </c:pt>
                <c:pt idx="18094">
                  <c:v>2.3485839999999998</c:v>
                </c:pt>
                <c:pt idx="18095">
                  <c:v>2.3443290000000001</c:v>
                </c:pt>
                <c:pt idx="18096">
                  <c:v>2.3539569999999999</c:v>
                </c:pt>
                <c:pt idx="18097">
                  <c:v>2.354886</c:v>
                </c:pt>
                <c:pt idx="18098">
                  <c:v>2.3459300000000001</c:v>
                </c:pt>
                <c:pt idx="18099">
                  <c:v>2.3524539999999998</c:v>
                </c:pt>
                <c:pt idx="18100">
                  <c:v>2.352436</c:v>
                </c:pt>
                <c:pt idx="18101">
                  <c:v>2.3425370000000001</c:v>
                </c:pt>
                <c:pt idx="18102">
                  <c:v>2.3487979999999999</c:v>
                </c:pt>
                <c:pt idx="18103">
                  <c:v>2.3546119999999999</c:v>
                </c:pt>
                <c:pt idx="18104">
                  <c:v>2.3480690000000002</c:v>
                </c:pt>
                <c:pt idx="18105">
                  <c:v>2.3478560000000002</c:v>
                </c:pt>
                <c:pt idx="18106">
                  <c:v>2.3520310000000002</c:v>
                </c:pt>
                <c:pt idx="18107">
                  <c:v>2.3448500000000001</c:v>
                </c:pt>
                <c:pt idx="18108">
                  <c:v>2.3422209999999999</c:v>
                </c:pt>
                <c:pt idx="18109">
                  <c:v>2.3520789999999998</c:v>
                </c:pt>
                <c:pt idx="18110">
                  <c:v>2.3495089999999998</c:v>
                </c:pt>
                <c:pt idx="18111">
                  <c:v>2.3453569999999999</c:v>
                </c:pt>
                <c:pt idx="18112">
                  <c:v>2.3518859999999999</c:v>
                </c:pt>
                <c:pt idx="18113">
                  <c:v>2.3536929999999998</c:v>
                </c:pt>
                <c:pt idx="18114">
                  <c:v>2.3491439999999999</c:v>
                </c:pt>
                <c:pt idx="18115">
                  <c:v>2.3497720000000002</c:v>
                </c:pt>
                <c:pt idx="18116">
                  <c:v>2.3570730000000002</c:v>
                </c:pt>
                <c:pt idx="18117">
                  <c:v>2.3542999999999998</c:v>
                </c:pt>
                <c:pt idx="18118">
                  <c:v>2.3478650000000001</c:v>
                </c:pt>
                <c:pt idx="18119">
                  <c:v>2.3505769999999999</c:v>
                </c:pt>
                <c:pt idx="18120">
                  <c:v>2.351213</c:v>
                </c:pt>
                <c:pt idx="18121">
                  <c:v>2.3471440000000001</c:v>
                </c:pt>
                <c:pt idx="18122">
                  <c:v>2.3466260000000001</c:v>
                </c:pt>
                <c:pt idx="18123">
                  <c:v>2.351156</c:v>
                </c:pt>
                <c:pt idx="18124">
                  <c:v>2.3526669999999998</c:v>
                </c:pt>
                <c:pt idx="18125">
                  <c:v>2.3554889999999999</c:v>
                </c:pt>
                <c:pt idx="18126">
                  <c:v>2.3615309999999998</c:v>
                </c:pt>
                <c:pt idx="18127">
                  <c:v>2.358139</c:v>
                </c:pt>
                <c:pt idx="18128">
                  <c:v>2.3535020000000002</c:v>
                </c:pt>
                <c:pt idx="18129">
                  <c:v>2.3546320000000001</c:v>
                </c:pt>
                <c:pt idx="18130">
                  <c:v>2.3562560000000001</c:v>
                </c:pt>
                <c:pt idx="18131">
                  <c:v>2.3536030000000001</c:v>
                </c:pt>
                <c:pt idx="18132">
                  <c:v>2.3520970000000001</c:v>
                </c:pt>
                <c:pt idx="18133">
                  <c:v>2.355219</c:v>
                </c:pt>
                <c:pt idx="18134">
                  <c:v>2.3505539999999998</c:v>
                </c:pt>
                <c:pt idx="18135">
                  <c:v>2.3516010000000001</c:v>
                </c:pt>
                <c:pt idx="18136">
                  <c:v>2.361545</c:v>
                </c:pt>
                <c:pt idx="18137">
                  <c:v>2.3576000000000001</c:v>
                </c:pt>
                <c:pt idx="18138">
                  <c:v>2.3540969999999999</c:v>
                </c:pt>
                <c:pt idx="18139">
                  <c:v>2.360341</c:v>
                </c:pt>
                <c:pt idx="18140">
                  <c:v>2.359594</c:v>
                </c:pt>
                <c:pt idx="18141">
                  <c:v>2.3504070000000001</c:v>
                </c:pt>
                <c:pt idx="18142">
                  <c:v>2.350123</c:v>
                </c:pt>
                <c:pt idx="18143">
                  <c:v>2.3556339999999998</c:v>
                </c:pt>
                <c:pt idx="18144">
                  <c:v>2.3515320000000002</c:v>
                </c:pt>
                <c:pt idx="18145">
                  <c:v>2.3498049999999999</c:v>
                </c:pt>
                <c:pt idx="18146">
                  <c:v>2.3540779999999999</c:v>
                </c:pt>
                <c:pt idx="18147">
                  <c:v>2.3530319999999998</c:v>
                </c:pt>
                <c:pt idx="18148">
                  <c:v>2.3537819999999998</c:v>
                </c:pt>
                <c:pt idx="18149">
                  <c:v>2.3608609999999999</c:v>
                </c:pt>
                <c:pt idx="18150">
                  <c:v>2.3634360000000001</c:v>
                </c:pt>
                <c:pt idx="18151">
                  <c:v>2.357955</c:v>
                </c:pt>
                <c:pt idx="18152">
                  <c:v>2.3588079999999998</c:v>
                </c:pt>
                <c:pt idx="18153">
                  <c:v>2.3601999999999999</c:v>
                </c:pt>
                <c:pt idx="18154">
                  <c:v>2.3530280000000001</c:v>
                </c:pt>
                <c:pt idx="18155">
                  <c:v>2.3527640000000001</c:v>
                </c:pt>
                <c:pt idx="18156">
                  <c:v>2.3576260000000002</c:v>
                </c:pt>
                <c:pt idx="18157">
                  <c:v>2.3561580000000002</c:v>
                </c:pt>
                <c:pt idx="18158">
                  <c:v>2.358349</c:v>
                </c:pt>
                <c:pt idx="18159">
                  <c:v>2.3656000000000001</c:v>
                </c:pt>
                <c:pt idx="18160">
                  <c:v>2.3632650000000002</c:v>
                </c:pt>
                <c:pt idx="18161">
                  <c:v>2.3561179999999999</c:v>
                </c:pt>
                <c:pt idx="18162">
                  <c:v>2.3601920000000001</c:v>
                </c:pt>
                <c:pt idx="18163">
                  <c:v>2.3640979999999998</c:v>
                </c:pt>
                <c:pt idx="18164">
                  <c:v>2.3571680000000002</c:v>
                </c:pt>
                <c:pt idx="18165">
                  <c:v>2.354705</c:v>
                </c:pt>
                <c:pt idx="18166">
                  <c:v>2.3572229999999998</c:v>
                </c:pt>
                <c:pt idx="18167">
                  <c:v>2.3588200000000001</c:v>
                </c:pt>
                <c:pt idx="18168">
                  <c:v>2.3572479999999998</c:v>
                </c:pt>
                <c:pt idx="18169">
                  <c:v>2.3564189999999998</c:v>
                </c:pt>
                <c:pt idx="18170">
                  <c:v>2.36069</c:v>
                </c:pt>
                <c:pt idx="18171">
                  <c:v>2.3612950000000001</c:v>
                </c:pt>
                <c:pt idx="18172">
                  <c:v>2.363235</c:v>
                </c:pt>
                <c:pt idx="18173">
                  <c:v>2.365821</c:v>
                </c:pt>
                <c:pt idx="18174">
                  <c:v>2.3604129999999999</c:v>
                </c:pt>
                <c:pt idx="18175">
                  <c:v>2.3601549999999998</c:v>
                </c:pt>
                <c:pt idx="18176">
                  <c:v>2.367143</c:v>
                </c:pt>
                <c:pt idx="18177">
                  <c:v>2.3637540000000001</c:v>
                </c:pt>
                <c:pt idx="18178">
                  <c:v>2.3518159999999999</c:v>
                </c:pt>
                <c:pt idx="18179">
                  <c:v>2.357192</c:v>
                </c:pt>
                <c:pt idx="18180">
                  <c:v>2.3672309999999999</c:v>
                </c:pt>
                <c:pt idx="18181">
                  <c:v>2.36198</c:v>
                </c:pt>
                <c:pt idx="18182">
                  <c:v>2.3614069999999998</c:v>
                </c:pt>
                <c:pt idx="18183">
                  <c:v>2.3655719999999998</c:v>
                </c:pt>
                <c:pt idx="18184">
                  <c:v>2.3621270000000001</c:v>
                </c:pt>
                <c:pt idx="18185">
                  <c:v>2.3595769999999998</c:v>
                </c:pt>
                <c:pt idx="18186">
                  <c:v>2.3648539999999998</c:v>
                </c:pt>
                <c:pt idx="18187">
                  <c:v>2.36435</c:v>
                </c:pt>
                <c:pt idx="18188">
                  <c:v>2.356258</c:v>
                </c:pt>
                <c:pt idx="18189">
                  <c:v>2.361758</c:v>
                </c:pt>
                <c:pt idx="18190">
                  <c:v>2.3648440000000002</c:v>
                </c:pt>
                <c:pt idx="18191">
                  <c:v>2.357005</c:v>
                </c:pt>
                <c:pt idx="18192">
                  <c:v>2.3648479999999998</c:v>
                </c:pt>
                <c:pt idx="18193">
                  <c:v>2.3722470000000002</c:v>
                </c:pt>
                <c:pt idx="18194">
                  <c:v>2.3656380000000001</c:v>
                </c:pt>
                <c:pt idx="18195">
                  <c:v>2.3677060000000001</c:v>
                </c:pt>
                <c:pt idx="18196">
                  <c:v>2.373224</c:v>
                </c:pt>
                <c:pt idx="18197">
                  <c:v>2.3656920000000001</c:v>
                </c:pt>
                <c:pt idx="18198">
                  <c:v>2.3620899999999998</c:v>
                </c:pt>
                <c:pt idx="18199">
                  <c:v>2.3707820000000002</c:v>
                </c:pt>
                <c:pt idx="18200">
                  <c:v>2.3678910000000002</c:v>
                </c:pt>
                <c:pt idx="18201">
                  <c:v>2.3587859999999998</c:v>
                </c:pt>
                <c:pt idx="18202">
                  <c:v>2.3632909999999998</c:v>
                </c:pt>
                <c:pt idx="18203">
                  <c:v>2.368849</c:v>
                </c:pt>
                <c:pt idx="18204">
                  <c:v>2.363998</c:v>
                </c:pt>
                <c:pt idx="18205">
                  <c:v>2.3632879999999998</c:v>
                </c:pt>
                <c:pt idx="18206">
                  <c:v>2.372198</c:v>
                </c:pt>
                <c:pt idx="18207">
                  <c:v>2.3703599999999998</c:v>
                </c:pt>
                <c:pt idx="18208">
                  <c:v>2.3666670000000001</c:v>
                </c:pt>
                <c:pt idx="18209">
                  <c:v>2.3722050000000001</c:v>
                </c:pt>
                <c:pt idx="18210">
                  <c:v>2.3684789999999998</c:v>
                </c:pt>
                <c:pt idx="18211">
                  <c:v>2.3649290000000001</c:v>
                </c:pt>
                <c:pt idx="18212">
                  <c:v>2.3681920000000001</c:v>
                </c:pt>
                <c:pt idx="18213">
                  <c:v>2.366994</c:v>
                </c:pt>
                <c:pt idx="18214">
                  <c:v>2.3635429999999999</c:v>
                </c:pt>
                <c:pt idx="18215">
                  <c:v>2.3638240000000001</c:v>
                </c:pt>
                <c:pt idx="18216">
                  <c:v>2.3672469999999999</c:v>
                </c:pt>
                <c:pt idx="18217">
                  <c:v>2.366441</c:v>
                </c:pt>
                <c:pt idx="18218">
                  <c:v>2.3680210000000002</c:v>
                </c:pt>
                <c:pt idx="18219">
                  <c:v>2.3715419999999998</c:v>
                </c:pt>
                <c:pt idx="18220">
                  <c:v>2.3664589999999999</c:v>
                </c:pt>
                <c:pt idx="18221">
                  <c:v>2.3626849999999999</c:v>
                </c:pt>
                <c:pt idx="18222">
                  <c:v>2.3700109999999999</c:v>
                </c:pt>
                <c:pt idx="18223">
                  <c:v>2.3760520000000001</c:v>
                </c:pt>
                <c:pt idx="18224">
                  <c:v>2.3692790000000001</c:v>
                </c:pt>
                <c:pt idx="18225">
                  <c:v>2.367435</c:v>
                </c:pt>
                <c:pt idx="18226">
                  <c:v>2.3760020000000002</c:v>
                </c:pt>
                <c:pt idx="18227">
                  <c:v>2.3689740000000001</c:v>
                </c:pt>
                <c:pt idx="18228">
                  <c:v>2.35947</c:v>
                </c:pt>
                <c:pt idx="18229">
                  <c:v>2.3649930000000001</c:v>
                </c:pt>
                <c:pt idx="18230">
                  <c:v>2.3668819999999999</c:v>
                </c:pt>
                <c:pt idx="18231">
                  <c:v>2.3671959999999999</c:v>
                </c:pt>
                <c:pt idx="18232">
                  <c:v>2.3769300000000002</c:v>
                </c:pt>
                <c:pt idx="18233">
                  <c:v>2.3788670000000001</c:v>
                </c:pt>
                <c:pt idx="18234">
                  <c:v>2.3687279999999999</c:v>
                </c:pt>
                <c:pt idx="18235">
                  <c:v>2.368331</c:v>
                </c:pt>
                <c:pt idx="18236">
                  <c:v>2.3739409999999999</c:v>
                </c:pt>
                <c:pt idx="18237">
                  <c:v>2.370844</c:v>
                </c:pt>
                <c:pt idx="18238">
                  <c:v>2.3735599999999999</c:v>
                </c:pt>
                <c:pt idx="18239">
                  <c:v>2.3788640000000001</c:v>
                </c:pt>
                <c:pt idx="18240">
                  <c:v>2.3736709999999999</c:v>
                </c:pt>
                <c:pt idx="18241">
                  <c:v>2.3690500000000001</c:v>
                </c:pt>
                <c:pt idx="18242">
                  <c:v>2.3732820000000001</c:v>
                </c:pt>
                <c:pt idx="18243">
                  <c:v>2.377462</c:v>
                </c:pt>
                <c:pt idx="18244">
                  <c:v>2.3714949999999999</c:v>
                </c:pt>
                <c:pt idx="18245">
                  <c:v>2.369615</c:v>
                </c:pt>
                <c:pt idx="18246">
                  <c:v>2.377481</c:v>
                </c:pt>
                <c:pt idx="18247">
                  <c:v>2.375451</c:v>
                </c:pt>
                <c:pt idx="18248">
                  <c:v>2.3688530000000001</c:v>
                </c:pt>
                <c:pt idx="18249">
                  <c:v>2.3694419999999998</c:v>
                </c:pt>
                <c:pt idx="18250">
                  <c:v>2.3733240000000002</c:v>
                </c:pt>
                <c:pt idx="18251">
                  <c:v>2.3710070000000001</c:v>
                </c:pt>
                <c:pt idx="18252">
                  <c:v>2.3682430000000001</c:v>
                </c:pt>
                <c:pt idx="18253">
                  <c:v>2.3729849999999999</c:v>
                </c:pt>
                <c:pt idx="18254">
                  <c:v>2.3740649999999999</c:v>
                </c:pt>
                <c:pt idx="18255">
                  <c:v>2.377602</c:v>
                </c:pt>
                <c:pt idx="18256">
                  <c:v>2.3811810000000002</c:v>
                </c:pt>
                <c:pt idx="18257">
                  <c:v>2.3712629999999999</c:v>
                </c:pt>
                <c:pt idx="18258">
                  <c:v>2.3694130000000002</c:v>
                </c:pt>
                <c:pt idx="18259">
                  <c:v>2.3781430000000001</c:v>
                </c:pt>
                <c:pt idx="18260">
                  <c:v>2.379667</c:v>
                </c:pt>
                <c:pt idx="18261">
                  <c:v>2.3769260000000001</c:v>
                </c:pt>
                <c:pt idx="18262">
                  <c:v>2.3800110000000001</c:v>
                </c:pt>
                <c:pt idx="18263">
                  <c:v>2.378647</c:v>
                </c:pt>
                <c:pt idx="18264">
                  <c:v>2.3699319999999999</c:v>
                </c:pt>
                <c:pt idx="18265">
                  <c:v>2.375359</c:v>
                </c:pt>
                <c:pt idx="18266">
                  <c:v>2.379378</c:v>
                </c:pt>
                <c:pt idx="18267">
                  <c:v>2.3726560000000001</c:v>
                </c:pt>
                <c:pt idx="18268">
                  <c:v>2.375149</c:v>
                </c:pt>
                <c:pt idx="18269">
                  <c:v>2.3798509999999999</c:v>
                </c:pt>
                <c:pt idx="18270">
                  <c:v>2.3764310000000002</c:v>
                </c:pt>
                <c:pt idx="18271">
                  <c:v>2.372271</c:v>
                </c:pt>
                <c:pt idx="18272">
                  <c:v>2.378018</c:v>
                </c:pt>
                <c:pt idx="18273">
                  <c:v>2.3850560000000001</c:v>
                </c:pt>
                <c:pt idx="18274">
                  <c:v>2.3855330000000001</c:v>
                </c:pt>
                <c:pt idx="18275">
                  <c:v>2.3852799999999998</c:v>
                </c:pt>
                <c:pt idx="18276">
                  <c:v>2.3828309999999999</c:v>
                </c:pt>
                <c:pt idx="18277">
                  <c:v>2.3774410000000001</c:v>
                </c:pt>
                <c:pt idx="18278">
                  <c:v>2.3751829999999998</c:v>
                </c:pt>
                <c:pt idx="18279">
                  <c:v>2.3807239999999998</c:v>
                </c:pt>
                <c:pt idx="18280">
                  <c:v>2.3797419999999998</c:v>
                </c:pt>
                <c:pt idx="18281">
                  <c:v>2.371251</c:v>
                </c:pt>
                <c:pt idx="18282">
                  <c:v>2.374298</c:v>
                </c:pt>
                <c:pt idx="18283">
                  <c:v>2.3761839999999999</c:v>
                </c:pt>
                <c:pt idx="18284">
                  <c:v>2.3748779999999998</c:v>
                </c:pt>
                <c:pt idx="18285">
                  <c:v>2.383829</c:v>
                </c:pt>
                <c:pt idx="18286">
                  <c:v>2.386155</c:v>
                </c:pt>
                <c:pt idx="18287">
                  <c:v>2.377284</c:v>
                </c:pt>
                <c:pt idx="18288">
                  <c:v>2.3755570000000001</c:v>
                </c:pt>
                <c:pt idx="18289">
                  <c:v>2.3809309999999999</c:v>
                </c:pt>
                <c:pt idx="18290">
                  <c:v>2.3753489999999999</c:v>
                </c:pt>
                <c:pt idx="18291">
                  <c:v>2.3692859999999998</c:v>
                </c:pt>
                <c:pt idx="18292">
                  <c:v>2.3759570000000001</c:v>
                </c:pt>
                <c:pt idx="18293">
                  <c:v>2.376322</c:v>
                </c:pt>
                <c:pt idx="18294">
                  <c:v>2.3790369999999998</c:v>
                </c:pt>
                <c:pt idx="18295">
                  <c:v>2.389659</c:v>
                </c:pt>
                <c:pt idx="18296">
                  <c:v>2.3883380000000001</c:v>
                </c:pt>
                <c:pt idx="18297">
                  <c:v>2.3810060000000002</c:v>
                </c:pt>
                <c:pt idx="18298">
                  <c:v>2.3841960000000002</c:v>
                </c:pt>
                <c:pt idx="18299">
                  <c:v>2.3898290000000002</c:v>
                </c:pt>
                <c:pt idx="18300">
                  <c:v>2.3828710000000002</c:v>
                </c:pt>
                <c:pt idx="18301">
                  <c:v>2.3836949999999999</c:v>
                </c:pt>
                <c:pt idx="18302">
                  <c:v>2.3912089999999999</c:v>
                </c:pt>
                <c:pt idx="18303">
                  <c:v>2.3807019999999999</c:v>
                </c:pt>
                <c:pt idx="18304">
                  <c:v>2.3780899999999998</c:v>
                </c:pt>
                <c:pt idx="18305">
                  <c:v>2.3910650000000002</c:v>
                </c:pt>
                <c:pt idx="18306">
                  <c:v>2.390733</c:v>
                </c:pt>
                <c:pt idx="18307">
                  <c:v>2.382406</c:v>
                </c:pt>
                <c:pt idx="18308">
                  <c:v>2.388153</c:v>
                </c:pt>
                <c:pt idx="18309">
                  <c:v>2.392401</c:v>
                </c:pt>
                <c:pt idx="18310">
                  <c:v>2.3796369999999998</c:v>
                </c:pt>
                <c:pt idx="18311">
                  <c:v>2.374117</c:v>
                </c:pt>
                <c:pt idx="18312">
                  <c:v>2.3786489999999998</c:v>
                </c:pt>
                <c:pt idx="18313">
                  <c:v>2.3798309999999998</c:v>
                </c:pt>
                <c:pt idx="18314">
                  <c:v>2.385729</c:v>
                </c:pt>
                <c:pt idx="18315">
                  <c:v>2.3862860000000001</c:v>
                </c:pt>
                <c:pt idx="18316">
                  <c:v>2.378253</c:v>
                </c:pt>
                <c:pt idx="18317">
                  <c:v>2.3772950000000002</c:v>
                </c:pt>
                <c:pt idx="18318">
                  <c:v>2.3833839999999999</c:v>
                </c:pt>
                <c:pt idx="18319">
                  <c:v>2.383629</c:v>
                </c:pt>
                <c:pt idx="18320">
                  <c:v>2.3821439999999998</c:v>
                </c:pt>
                <c:pt idx="18321">
                  <c:v>2.3917169999999999</c:v>
                </c:pt>
                <c:pt idx="18322">
                  <c:v>2.3922240000000001</c:v>
                </c:pt>
                <c:pt idx="18323">
                  <c:v>2.382892</c:v>
                </c:pt>
                <c:pt idx="18324">
                  <c:v>2.3858679999999999</c:v>
                </c:pt>
                <c:pt idx="18325">
                  <c:v>2.389672</c:v>
                </c:pt>
                <c:pt idx="18326">
                  <c:v>2.3870930000000001</c:v>
                </c:pt>
                <c:pt idx="18327">
                  <c:v>2.3891010000000001</c:v>
                </c:pt>
                <c:pt idx="18328">
                  <c:v>2.3932600000000002</c:v>
                </c:pt>
                <c:pt idx="18329">
                  <c:v>2.3887230000000002</c:v>
                </c:pt>
                <c:pt idx="18330">
                  <c:v>2.3868969999999998</c:v>
                </c:pt>
                <c:pt idx="18331">
                  <c:v>2.3928479999999999</c:v>
                </c:pt>
                <c:pt idx="18332">
                  <c:v>2.386962</c:v>
                </c:pt>
                <c:pt idx="18333">
                  <c:v>2.3801019999999999</c:v>
                </c:pt>
                <c:pt idx="18334">
                  <c:v>2.3862640000000002</c:v>
                </c:pt>
                <c:pt idx="18335">
                  <c:v>2.3889320000000001</c:v>
                </c:pt>
                <c:pt idx="18336">
                  <c:v>2.3863539999999999</c:v>
                </c:pt>
                <c:pt idx="18337">
                  <c:v>2.384649</c:v>
                </c:pt>
                <c:pt idx="18338">
                  <c:v>2.3855360000000001</c:v>
                </c:pt>
                <c:pt idx="18339">
                  <c:v>2.3839480000000002</c:v>
                </c:pt>
                <c:pt idx="18340">
                  <c:v>2.38367</c:v>
                </c:pt>
                <c:pt idx="18341">
                  <c:v>2.3894329999999999</c:v>
                </c:pt>
                <c:pt idx="18342">
                  <c:v>2.3887309999999999</c:v>
                </c:pt>
                <c:pt idx="18343">
                  <c:v>2.3912110000000002</c:v>
                </c:pt>
                <c:pt idx="18344">
                  <c:v>2.3968530000000001</c:v>
                </c:pt>
                <c:pt idx="18345">
                  <c:v>2.3886980000000002</c:v>
                </c:pt>
                <c:pt idx="18346">
                  <c:v>2.3846189999999998</c:v>
                </c:pt>
                <c:pt idx="18347">
                  <c:v>2.3908849999999999</c:v>
                </c:pt>
                <c:pt idx="18348">
                  <c:v>2.3897529999999998</c:v>
                </c:pt>
                <c:pt idx="18349">
                  <c:v>2.3853610000000001</c:v>
                </c:pt>
                <c:pt idx="18350">
                  <c:v>2.3924720000000002</c:v>
                </c:pt>
                <c:pt idx="18351">
                  <c:v>2.3940009999999998</c:v>
                </c:pt>
                <c:pt idx="18352">
                  <c:v>2.3823050000000001</c:v>
                </c:pt>
                <c:pt idx="18353">
                  <c:v>2.3864109999999998</c:v>
                </c:pt>
                <c:pt idx="18354">
                  <c:v>2.4000430000000001</c:v>
                </c:pt>
                <c:pt idx="18355">
                  <c:v>2.3942580000000002</c:v>
                </c:pt>
                <c:pt idx="18356">
                  <c:v>2.3879510000000002</c:v>
                </c:pt>
                <c:pt idx="18357">
                  <c:v>2.3971849999999999</c:v>
                </c:pt>
                <c:pt idx="18358">
                  <c:v>2.398396</c:v>
                </c:pt>
                <c:pt idx="18359">
                  <c:v>2.3886430000000001</c:v>
                </c:pt>
                <c:pt idx="18360">
                  <c:v>2.388846</c:v>
                </c:pt>
                <c:pt idx="18361">
                  <c:v>2.3914</c:v>
                </c:pt>
                <c:pt idx="18362">
                  <c:v>2.3892799999999998</c:v>
                </c:pt>
                <c:pt idx="18363">
                  <c:v>2.3954909999999998</c:v>
                </c:pt>
                <c:pt idx="18364">
                  <c:v>2.3980070000000002</c:v>
                </c:pt>
                <c:pt idx="18365">
                  <c:v>2.3923800000000002</c:v>
                </c:pt>
                <c:pt idx="18366">
                  <c:v>2.389678</c:v>
                </c:pt>
                <c:pt idx="18367">
                  <c:v>2.3931499999999999</c:v>
                </c:pt>
                <c:pt idx="18368">
                  <c:v>2.3945069999999999</c:v>
                </c:pt>
                <c:pt idx="18369">
                  <c:v>2.3921640000000002</c:v>
                </c:pt>
                <c:pt idx="18370">
                  <c:v>2.3972540000000002</c:v>
                </c:pt>
                <c:pt idx="18371">
                  <c:v>2.3935840000000002</c:v>
                </c:pt>
                <c:pt idx="18372">
                  <c:v>2.382266</c:v>
                </c:pt>
                <c:pt idx="18373">
                  <c:v>2.3854280000000001</c:v>
                </c:pt>
                <c:pt idx="18374">
                  <c:v>2.3913639999999998</c:v>
                </c:pt>
                <c:pt idx="18375">
                  <c:v>2.3965350000000001</c:v>
                </c:pt>
                <c:pt idx="18376">
                  <c:v>2.401942</c:v>
                </c:pt>
                <c:pt idx="18377">
                  <c:v>2.400299</c:v>
                </c:pt>
                <c:pt idx="18378">
                  <c:v>2.3985249999999998</c:v>
                </c:pt>
                <c:pt idx="18379">
                  <c:v>2.3980779999999999</c:v>
                </c:pt>
                <c:pt idx="18380">
                  <c:v>2.3981970000000001</c:v>
                </c:pt>
                <c:pt idx="18381">
                  <c:v>2.397567</c:v>
                </c:pt>
                <c:pt idx="18382">
                  <c:v>2.398101</c:v>
                </c:pt>
                <c:pt idx="18383">
                  <c:v>2.402183</c:v>
                </c:pt>
                <c:pt idx="18384">
                  <c:v>2.4013369999999998</c:v>
                </c:pt>
                <c:pt idx="18385">
                  <c:v>2.3955310000000001</c:v>
                </c:pt>
                <c:pt idx="18386">
                  <c:v>2.394183</c:v>
                </c:pt>
                <c:pt idx="18387">
                  <c:v>2.399632</c:v>
                </c:pt>
                <c:pt idx="18388">
                  <c:v>2.3963380000000001</c:v>
                </c:pt>
                <c:pt idx="18389">
                  <c:v>2.3932190000000002</c:v>
                </c:pt>
                <c:pt idx="18390">
                  <c:v>2.4017189999999999</c:v>
                </c:pt>
                <c:pt idx="18391">
                  <c:v>2.4035669999999998</c:v>
                </c:pt>
                <c:pt idx="18392">
                  <c:v>2.3975469999999999</c:v>
                </c:pt>
                <c:pt idx="18393">
                  <c:v>2.3952800000000001</c:v>
                </c:pt>
                <c:pt idx="18394">
                  <c:v>2.3980790000000001</c:v>
                </c:pt>
                <c:pt idx="18395">
                  <c:v>2.3976519999999999</c:v>
                </c:pt>
                <c:pt idx="18396">
                  <c:v>2.3955829999999998</c:v>
                </c:pt>
                <c:pt idx="18397">
                  <c:v>2.3953989999999998</c:v>
                </c:pt>
                <c:pt idx="18398">
                  <c:v>2.3921869999999998</c:v>
                </c:pt>
                <c:pt idx="18399">
                  <c:v>2.394841</c:v>
                </c:pt>
                <c:pt idx="18400">
                  <c:v>2.3987159999999998</c:v>
                </c:pt>
                <c:pt idx="18401">
                  <c:v>2.3935599999999999</c:v>
                </c:pt>
                <c:pt idx="18402">
                  <c:v>2.3956330000000001</c:v>
                </c:pt>
                <c:pt idx="18403">
                  <c:v>2.4006880000000002</c:v>
                </c:pt>
                <c:pt idx="18404">
                  <c:v>2.3964210000000001</c:v>
                </c:pt>
                <c:pt idx="18405">
                  <c:v>2.3937729999999999</c:v>
                </c:pt>
                <c:pt idx="18406">
                  <c:v>2.3991180000000001</c:v>
                </c:pt>
                <c:pt idx="18407">
                  <c:v>2.4022070000000002</c:v>
                </c:pt>
                <c:pt idx="18408">
                  <c:v>2.4033199999999999</c:v>
                </c:pt>
                <c:pt idx="18409">
                  <c:v>2.407791</c:v>
                </c:pt>
                <c:pt idx="18410">
                  <c:v>2.3994930000000001</c:v>
                </c:pt>
                <c:pt idx="18411">
                  <c:v>2.3919510000000002</c:v>
                </c:pt>
                <c:pt idx="18412">
                  <c:v>2.3998430000000002</c:v>
                </c:pt>
                <c:pt idx="18413">
                  <c:v>2.4001480000000002</c:v>
                </c:pt>
                <c:pt idx="18414">
                  <c:v>2.3970280000000002</c:v>
                </c:pt>
                <c:pt idx="18415">
                  <c:v>2.4006989999999999</c:v>
                </c:pt>
                <c:pt idx="18416">
                  <c:v>2.403689</c:v>
                </c:pt>
                <c:pt idx="18417">
                  <c:v>2.3983059999999998</c:v>
                </c:pt>
                <c:pt idx="18418">
                  <c:v>2.3943479999999999</c:v>
                </c:pt>
                <c:pt idx="18419">
                  <c:v>2.4059699999999999</c:v>
                </c:pt>
                <c:pt idx="18420">
                  <c:v>2.4097200000000001</c:v>
                </c:pt>
                <c:pt idx="18421">
                  <c:v>2.4001130000000002</c:v>
                </c:pt>
                <c:pt idx="18422">
                  <c:v>2.3989319999999998</c:v>
                </c:pt>
                <c:pt idx="18423">
                  <c:v>2.40388</c:v>
                </c:pt>
                <c:pt idx="18424">
                  <c:v>2.4020290000000002</c:v>
                </c:pt>
                <c:pt idx="18425">
                  <c:v>2.3974760000000002</c:v>
                </c:pt>
                <c:pt idx="18426">
                  <c:v>2.4018489999999999</c:v>
                </c:pt>
                <c:pt idx="18427">
                  <c:v>2.4040080000000001</c:v>
                </c:pt>
                <c:pt idx="18428">
                  <c:v>2.4013990000000001</c:v>
                </c:pt>
                <c:pt idx="18429">
                  <c:v>2.4101590000000002</c:v>
                </c:pt>
                <c:pt idx="18430">
                  <c:v>2.4159989999999998</c:v>
                </c:pt>
                <c:pt idx="18431">
                  <c:v>2.4094709999999999</c:v>
                </c:pt>
                <c:pt idx="18432">
                  <c:v>2.408792</c:v>
                </c:pt>
                <c:pt idx="18433">
                  <c:v>2.413367</c:v>
                </c:pt>
                <c:pt idx="18434">
                  <c:v>2.4035120000000001</c:v>
                </c:pt>
                <c:pt idx="18435">
                  <c:v>2.4001739999999998</c:v>
                </c:pt>
                <c:pt idx="18436">
                  <c:v>2.4111120000000001</c:v>
                </c:pt>
                <c:pt idx="18437">
                  <c:v>2.4048989999999999</c:v>
                </c:pt>
                <c:pt idx="18438">
                  <c:v>2.4025750000000001</c:v>
                </c:pt>
                <c:pt idx="18439">
                  <c:v>2.412709</c:v>
                </c:pt>
                <c:pt idx="18440">
                  <c:v>2.4029929999999999</c:v>
                </c:pt>
                <c:pt idx="18441">
                  <c:v>2.3966750000000001</c:v>
                </c:pt>
                <c:pt idx="18442">
                  <c:v>2.412007</c:v>
                </c:pt>
                <c:pt idx="18443">
                  <c:v>2.4141789999999999</c:v>
                </c:pt>
                <c:pt idx="18444">
                  <c:v>2.4037459999999999</c:v>
                </c:pt>
                <c:pt idx="18445">
                  <c:v>2.4059620000000002</c:v>
                </c:pt>
                <c:pt idx="18446">
                  <c:v>2.4066700000000001</c:v>
                </c:pt>
                <c:pt idx="18447">
                  <c:v>2.4008090000000002</c:v>
                </c:pt>
                <c:pt idx="18448">
                  <c:v>2.4064179999999999</c:v>
                </c:pt>
                <c:pt idx="18449">
                  <c:v>2.4095580000000001</c:v>
                </c:pt>
                <c:pt idx="18450">
                  <c:v>2.4040159999999999</c:v>
                </c:pt>
                <c:pt idx="18451">
                  <c:v>2.402161</c:v>
                </c:pt>
                <c:pt idx="18452">
                  <c:v>2.4027780000000001</c:v>
                </c:pt>
                <c:pt idx="18453">
                  <c:v>2.405602</c:v>
                </c:pt>
                <c:pt idx="18454">
                  <c:v>2.4046639999999999</c:v>
                </c:pt>
                <c:pt idx="18455">
                  <c:v>2.4037609999999998</c:v>
                </c:pt>
                <c:pt idx="18456">
                  <c:v>2.405284</c:v>
                </c:pt>
                <c:pt idx="18457">
                  <c:v>2.4014380000000002</c:v>
                </c:pt>
                <c:pt idx="18458">
                  <c:v>2.4044080000000001</c:v>
                </c:pt>
                <c:pt idx="18459">
                  <c:v>2.4100730000000001</c:v>
                </c:pt>
                <c:pt idx="18460">
                  <c:v>2.4059149999999998</c:v>
                </c:pt>
                <c:pt idx="18461">
                  <c:v>2.4006590000000001</c:v>
                </c:pt>
                <c:pt idx="18462">
                  <c:v>2.404471</c:v>
                </c:pt>
                <c:pt idx="18463">
                  <c:v>2.4105720000000002</c:v>
                </c:pt>
                <c:pt idx="18464">
                  <c:v>2.4108900000000002</c:v>
                </c:pt>
                <c:pt idx="18465">
                  <c:v>2.4183150000000002</c:v>
                </c:pt>
                <c:pt idx="18466">
                  <c:v>2.4217279999999999</c:v>
                </c:pt>
                <c:pt idx="18467">
                  <c:v>2.415076</c:v>
                </c:pt>
                <c:pt idx="18468">
                  <c:v>2.4155820000000001</c:v>
                </c:pt>
                <c:pt idx="18469">
                  <c:v>2.4142549999999998</c:v>
                </c:pt>
                <c:pt idx="18470">
                  <c:v>2.409624</c:v>
                </c:pt>
                <c:pt idx="18471">
                  <c:v>2.4101319999999999</c:v>
                </c:pt>
                <c:pt idx="18472">
                  <c:v>2.4123230000000002</c:v>
                </c:pt>
                <c:pt idx="18473">
                  <c:v>2.4088509999999999</c:v>
                </c:pt>
                <c:pt idx="18474">
                  <c:v>2.4043770000000002</c:v>
                </c:pt>
                <c:pt idx="18475">
                  <c:v>2.410517</c:v>
                </c:pt>
                <c:pt idx="18476">
                  <c:v>2.411063</c:v>
                </c:pt>
                <c:pt idx="18477">
                  <c:v>2.406682</c:v>
                </c:pt>
                <c:pt idx="18478">
                  <c:v>2.4124829999999999</c:v>
                </c:pt>
                <c:pt idx="18479">
                  <c:v>2.4130159999999998</c:v>
                </c:pt>
                <c:pt idx="18480">
                  <c:v>2.4066879999999999</c:v>
                </c:pt>
                <c:pt idx="18481">
                  <c:v>2.4122020000000002</c:v>
                </c:pt>
                <c:pt idx="18482">
                  <c:v>2.4226220000000001</c:v>
                </c:pt>
                <c:pt idx="18483">
                  <c:v>2.4166240000000001</c:v>
                </c:pt>
                <c:pt idx="18484">
                  <c:v>2.405338</c:v>
                </c:pt>
                <c:pt idx="18485">
                  <c:v>2.409135</c:v>
                </c:pt>
                <c:pt idx="18486">
                  <c:v>2.4119790000000001</c:v>
                </c:pt>
                <c:pt idx="18487">
                  <c:v>2.4097360000000001</c:v>
                </c:pt>
                <c:pt idx="18488">
                  <c:v>2.4152909999999999</c:v>
                </c:pt>
                <c:pt idx="18489">
                  <c:v>2.4174199999999999</c:v>
                </c:pt>
                <c:pt idx="18490">
                  <c:v>2.4096359999999999</c:v>
                </c:pt>
                <c:pt idx="18491">
                  <c:v>2.4091360000000002</c:v>
                </c:pt>
                <c:pt idx="18492">
                  <c:v>2.4186070000000002</c:v>
                </c:pt>
                <c:pt idx="18493">
                  <c:v>2.413834</c:v>
                </c:pt>
                <c:pt idx="18494">
                  <c:v>2.4088039999999999</c:v>
                </c:pt>
                <c:pt idx="18495">
                  <c:v>2.4158919999999999</c:v>
                </c:pt>
                <c:pt idx="18496">
                  <c:v>2.411905</c:v>
                </c:pt>
                <c:pt idx="18497">
                  <c:v>2.4097200000000001</c:v>
                </c:pt>
                <c:pt idx="18498">
                  <c:v>2.4193039999999999</c:v>
                </c:pt>
                <c:pt idx="18499">
                  <c:v>2.4176660000000001</c:v>
                </c:pt>
                <c:pt idx="18500">
                  <c:v>2.4099879999999998</c:v>
                </c:pt>
                <c:pt idx="18501">
                  <c:v>2.4187660000000002</c:v>
                </c:pt>
                <c:pt idx="18502">
                  <c:v>2.4240430000000002</c:v>
                </c:pt>
                <c:pt idx="18503">
                  <c:v>2.4108079999999998</c:v>
                </c:pt>
                <c:pt idx="18504">
                  <c:v>2.413386</c:v>
                </c:pt>
                <c:pt idx="18505">
                  <c:v>2.4241269999999999</c:v>
                </c:pt>
                <c:pt idx="18506">
                  <c:v>2.4173480000000001</c:v>
                </c:pt>
                <c:pt idx="18507">
                  <c:v>2.4116710000000001</c:v>
                </c:pt>
                <c:pt idx="18508">
                  <c:v>2.4169510000000001</c:v>
                </c:pt>
                <c:pt idx="18509">
                  <c:v>2.4219520000000001</c:v>
                </c:pt>
                <c:pt idx="18510">
                  <c:v>2.4186269999999999</c:v>
                </c:pt>
                <c:pt idx="18511">
                  <c:v>2.4199410000000001</c:v>
                </c:pt>
                <c:pt idx="18512">
                  <c:v>2.4219560000000002</c:v>
                </c:pt>
                <c:pt idx="18513">
                  <c:v>2.4128919999999998</c:v>
                </c:pt>
                <c:pt idx="18514">
                  <c:v>2.4164129999999999</c:v>
                </c:pt>
                <c:pt idx="18515">
                  <c:v>2.4242050000000002</c:v>
                </c:pt>
                <c:pt idx="18516">
                  <c:v>2.4175610000000001</c:v>
                </c:pt>
                <c:pt idx="18517">
                  <c:v>2.4150429999999998</c:v>
                </c:pt>
                <c:pt idx="18518">
                  <c:v>2.4182630000000001</c:v>
                </c:pt>
                <c:pt idx="18519">
                  <c:v>2.4158149999999998</c:v>
                </c:pt>
                <c:pt idx="18520">
                  <c:v>2.4116110000000002</c:v>
                </c:pt>
                <c:pt idx="18521">
                  <c:v>2.41438</c:v>
                </c:pt>
                <c:pt idx="18522">
                  <c:v>2.4193560000000001</c:v>
                </c:pt>
                <c:pt idx="18523">
                  <c:v>2.422812</c:v>
                </c:pt>
                <c:pt idx="18524">
                  <c:v>2.4216799999999998</c:v>
                </c:pt>
                <c:pt idx="18525">
                  <c:v>2.4143400000000002</c:v>
                </c:pt>
                <c:pt idx="18526">
                  <c:v>2.419136</c:v>
                </c:pt>
                <c:pt idx="18527">
                  <c:v>2.4242059999999999</c:v>
                </c:pt>
                <c:pt idx="18528">
                  <c:v>2.416118</c:v>
                </c:pt>
                <c:pt idx="18529">
                  <c:v>2.414536</c:v>
                </c:pt>
                <c:pt idx="18530">
                  <c:v>2.4223650000000001</c:v>
                </c:pt>
                <c:pt idx="18531">
                  <c:v>2.422383</c:v>
                </c:pt>
                <c:pt idx="18532">
                  <c:v>2.4113250000000002</c:v>
                </c:pt>
                <c:pt idx="18533">
                  <c:v>2.4135629999999999</c:v>
                </c:pt>
                <c:pt idx="18534">
                  <c:v>2.4259230000000001</c:v>
                </c:pt>
                <c:pt idx="18535">
                  <c:v>2.4229959999999999</c:v>
                </c:pt>
                <c:pt idx="18536">
                  <c:v>2.4227400000000001</c:v>
                </c:pt>
                <c:pt idx="18537">
                  <c:v>2.4343149999999998</c:v>
                </c:pt>
                <c:pt idx="18538">
                  <c:v>2.431918</c:v>
                </c:pt>
                <c:pt idx="18539">
                  <c:v>2.4202080000000001</c:v>
                </c:pt>
                <c:pt idx="18540">
                  <c:v>2.4209960000000001</c:v>
                </c:pt>
                <c:pt idx="18541">
                  <c:v>2.427</c:v>
                </c:pt>
                <c:pt idx="18542">
                  <c:v>2.423346</c:v>
                </c:pt>
                <c:pt idx="18543">
                  <c:v>2.4204729999999999</c:v>
                </c:pt>
                <c:pt idx="18544">
                  <c:v>2.4209510000000001</c:v>
                </c:pt>
                <c:pt idx="18545">
                  <c:v>2.416175</c:v>
                </c:pt>
                <c:pt idx="18546">
                  <c:v>2.416445</c:v>
                </c:pt>
                <c:pt idx="18547">
                  <c:v>2.4209830000000001</c:v>
                </c:pt>
                <c:pt idx="18548">
                  <c:v>2.4241630000000001</c:v>
                </c:pt>
                <c:pt idx="18549">
                  <c:v>2.4285190000000001</c:v>
                </c:pt>
                <c:pt idx="18550">
                  <c:v>2.4305650000000001</c:v>
                </c:pt>
                <c:pt idx="18551">
                  <c:v>2.426968</c:v>
                </c:pt>
                <c:pt idx="18552">
                  <c:v>2.4235259999999998</c:v>
                </c:pt>
                <c:pt idx="18553">
                  <c:v>2.4312209999999999</c:v>
                </c:pt>
                <c:pt idx="18554">
                  <c:v>2.4340329999999999</c:v>
                </c:pt>
                <c:pt idx="18555">
                  <c:v>2.4246530000000002</c:v>
                </c:pt>
                <c:pt idx="18556">
                  <c:v>2.4248319999999999</c:v>
                </c:pt>
                <c:pt idx="18557">
                  <c:v>2.4264109999999999</c:v>
                </c:pt>
                <c:pt idx="18558">
                  <c:v>2.4199860000000002</c:v>
                </c:pt>
                <c:pt idx="18559">
                  <c:v>2.4210310000000002</c:v>
                </c:pt>
                <c:pt idx="18560">
                  <c:v>2.4312320000000001</c:v>
                </c:pt>
                <c:pt idx="18561">
                  <c:v>2.4283399999999999</c:v>
                </c:pt>
                <c:pt idx="18562">
                  <c:v>2.4197120000000001</c:v>
                </c:pt>
                <c:pt idx="18563">
                  <c:v>2.4272490000000002</c:v>
                </c:pt>
                <c:pt idx="18564">
                  <c:v>2.4304519999999998</c:v>
                </c:pt>
                <c:pt idx="18565">
                  <c:v>2.4223059999999998</c:v>
                </c:pt>
                <c:pt idx="18566">
                  <c:v>2.4213580000000001</c:v>
                </c:pt>
                <c:pt idx="18567">
                  <c:v>2.4259940000000002</c:v>
                </c:pt>
                <c:pt idx="18568">
                  <c:v>2.427397</c:v>
                </c:pt>
                <c:pt idx="18569">
                  <c:v>2.4274490000000002</c:v>
                </c:pt>
                <c:pt idx="18570">
                  <c:v>2.4285320000000001</c:v>
                </c:pt>
                <c:pt idx="18571">
                  <c:v>2.420919</c:v>
                </c:pt>
                <c:pt idx="18572">
                  <c:v>2.4177</c:v>
                </c:pt>
                <c:pt idx="18573">
                  <c:v>2.4264929999999998</c:v>
                </c:pt>
                <c:pt idx="18574">
                  <c:v>2.4242119999999998</c:v>
                </c:pt>
                <c:pt idx="18575">
                  <c:v>2.4209990000000001</c:v>
                </c:pt>
                <c:pt idx="18576">
                  <c:v>2.428372</c:v>
                </c:pt>
                <c:pt idx="18577">
                  <c:v>2.4339439999999999</c:v>
                </c:pt>
                <c:pt idx="18578">
                  <c:v>2.4290769999999999</c:v>
                </c:pt>
                <c:pt idx="18579">
                  <c:v>2.4239709999999999</c:v>
                </c:pt>
                <c:pt idx="18580">
                  <c:v>2.4300139999999999</c:v>
                </c:pt>
                <c:pt idx="18581">
                  <c:v>2.4298660000000001</c:v>
                </c:pt>
                <c:pt idx="18582">
                  <c:v>2.4284159999999999</c:v>
                </c:pt>
                <c:pt idx="18583">
                  <c:v>2.434259</c:v>
                </c:pt>
                <c:pt idx="18584">
                  <c:v>2.4321000000000002</c:v>
                </c:pt>
                <c:pt idx="18585">
                  <c:v>2.4323260000000002</c:v>
                </c:pt>
                <c:pt idx="18586">
                  <c:v>2.438796</c:v>
                </c:pt>
                <c:pt idx="18587">
                  <c:v>2.433573</c:v>
                </c:pt>
                <c:pt idx="18588">
                  <c:v>2.4239920000000001</c:v>
                </c:pt>
                <c:pt idx="18589">
                  <c:v>2.4300449999999998</c:v>
                </c:pt>
                <c:pt idx="18590">
                  <c:v>2.4345370000000002</c:v>
                </c:pt>
                <c:pt idx="18591">
                  <c:v>2.4256440000000001</c:v>
                </c:pt>
                <c:pt idx="18592">
                  <c:v>2.424998</c:v>
                </c:pt>
                <c:pt idx="18593">
                  <c:v>2.4274019999999998</c:v>
                </c:pt>
                <c:pt idx="18594">
                  <c:v>2.4236589999999998</c:v>
                </c:pt>
                <c:pt idx="18595">
                  <c:v>2.4333499999999999</c:v>
                </c:pt>
                <c:pt idx="18596">
                  <c:v>2.4416669999999998</c:v>
                </c:pt>
                <c:pt idx="18597">
                  <c:v>2.430326</c:v>
                </c:pt>
                <c:pt idx="18598">
                  <c:v>2.4243070000000002</c:v>
                </c:pt>
                <c:pt idx="18599">
                  <c:v>2.433354</c:v>
                </c:pt>
                <c:pt idx="18600">
                  <c:v>2.4357389999999999</c:v>
                </c:pt>
                <c:pt idx="18601">
                  <c:v>2.4281510000000002</c:v>
                </c:pt>
                <c:pt idx="18602">
                  <c:v>2.4315449999999998</c:v>
                </c:pt>
                <c:pt idx="18603">
                  <c:v>2.4379849999999998</c:v>
                </c:pt>
                <c:pt idx="18604">
                  <c:v>2.4331149999999999</c:v>
                </c:pt>
                <c:pt idx="18605">
                  <c:v>2.4313699999999998</c:v>
                </c:pt>
                <c:pt idx="18606">
                  <c:v>2.435063</c:v>
                </c:pt>
                <c:pt idx="18607">
                  <c:v>2.431718</c:v>
                </c:pt>
                <c:pt idx="18608">
                  <c:v>2.4300030000000001</c:v>
                </c:pt>
                <c:pt idx="18609">
                  <c:v>2.4365749999999999</c:v>
                </c:pt>
                <c:pt idx="18610">
                  <c:v>2.4354969999999998</c:v>
                </c:pt>
                <c:pt idx="18611">
                  <c:v>2.4320810000000002</c:v>
                </c:pt>
                <c:pt idx="18612">
                  <c:v>2.4371779999999998</c:v>
                </c:pt>
                <c:pt idx="18613">
                  <c:v>2.433818</c:v>
                </c:pt>
                <c:pt idx="18614">
                  <c:v>2.4280179999999998</c:v>
                </c:pt>
                <c:pt idx="18615">
                  <c:v>2.436175</c:v>
                </c:pt>
                <c:pt idx="18616">
                  <c:v>2.4428209999999999</c:v>
                </c:pt>
                <c:pt idx="18617">
                  <c:v>2.4358919999999999</c:v>
                </c:pt>
                <c:pt idx="18618">
                  <c:v>2.4327480000000001</c:v>
                </c:pt>
                <c:pt idx="18619">
                  <c:v>2.437516</c:v>
                </c:pt>
                <c:pt idx="18620">
                  <c:v>2.4336730000000002</c:v>
                </c:pt>
                <c:pt idx="18621">
                  <c:v>2.4308740000000002</c:v>
                </c:pt>
                <c:pt idx="18622">
                  <c:v>2.4337789999999999</c:v>
                </c:pt>
                <c:pt idx="18623">
                  <c:v>2.4317530000000001</c:v>
                </c:pt>
                <c:pt idx="18624">
                  <c:v>2.4321619999999999</c:v>
                </c:pt>
                <c:pt idx="18625">
                  <c:v>2.436423</c:v>
                </c:pt>
                <c:pt idx="18626">
                  <c:v>2.4359570000000001</c:v>
                </c:pt>
                <c:pt idx="18627">
                  <c:v>2.4323299999999999</c:v>
                </c:pt>
                <c:pt idx="18628">
                  <c:v>2.4394490000000002</c:v>
                </c:pt>
                <c:pt idx="18629">
                  <c:v>2.4462060000000001</c:v>
                </c:pt>
                <c:pt idx="18630">
                  <c:v>2.4355479999999998</c:v>
                </c:pt>
                <c:pt idx="18631">
                  <c:v>2.4349409999999998</c:v>
                </c:pt>
                <c:pt idx="18632">
                  <c:v>2.4454250000000002</c:v>
                </c:pt>
                <c:pt idx="18633">
                  <c:v>2.441411</c:v>
                </c:pt>
                <c:pt idx="18634">
                  <c:v>2.4361120000000001</c:v>
                </c:pt>
                <c:pt idx="18635">
                  <c:v>2.4432939999999999</c:v>
                </c:pt>
                <c:pt idx="18636">
                  <c:v>2.445227</c:v>
                </c:pt>
                <c:pt idx="18637">
                  <c:v>2.4360879999999998</c:v>
                </c:pt>
                <c:pt idx="18638">
                  <c:v>2.438167</c:v>
                </c:pt>
                <c:pt idx="18639">
                  <c:v>2.448156</c:v>
                </c:pt>
                <c:pt idx="18640">
                  <c:v>2.4409879999999999</c:v>
                </c:pt>
                <c:pt idx="18641">
                  <c:v>2.4343080000000001</c:v>
                </c:pt>
                <c:pt idx="18642">
                  <c:v>2.4399959999999998</c:v>
                </c:pt>
                <c:pt idx="18643">
                  <c:v>2.4388369999999999</c:v>
                </c:pt>
                <c:pt idx="18644">
                  <c:v>2.4349850000000002</c:v>
                </c:pt>
                <c:pt idx="18645">
                  <c:v>2.4383870000000001</c:v>
                </c:pt>
                <c:pt idx="18646">
                  <c:v>2.4379409999999999</c:v>
                </c:pt>
                <c:pt idx="18647">
                  <c:v>2.4361229999999998</c:v>
                </c:pt>
                <c:pt idx="18648">
                  <c:v>2.443686</c:v>
                </c:pt>
                <c:pt idx="18649">
                  <c:v>2.4457819999999999</c:v>
                </c:pt>
                <c:pt idx="18650">
                  <c:v>2.4376549999999999</c:v>
                </c:pt>
                <c:pt idx="18651">
                  <c:v>2.436725</c:v>
                </c:pt>
                <c:pt idx="18652">
                  <c:v>2.4371879999999999</c:v>
                </c:pt>
                <c:pt idx="18653">
                  <c:v>2.4314680000000002</c:v>
                </c:pt>
                <c:pt idx="18654">
                  <c:v>2.4327220000000001</c:v>
                </c:pt>
                <c:pt idx="18655">
                  <c:v>2.4426610000000002</c:v>
                </c:pt>
                <c:pt idx="18656">
                  <c:v>2.4462600000000001</c:v>
                </c:pt>
                <c:pt idx="18657">
                  <c:v>2.441891</c:v>
                </c:pt>
                <c:pt idx="18658">
                  <c:v>2.4404810000000001</c:v>
                </c:pt>
                <c:pt idx="18659">
                  <c:v>2.4422190000000001</c:v>
                </c:pt>
                <c:pt idx="18660">
                  <c:v>2.4445329999999998</c:v>
                </c:pt>
                <c:pt idx="18661">
                  <c:v>2.444175</c:v>
                </c:pt>
                <c:pt idx="18662">
                  <c:v>2.4405830000000002</c:v>
                </c:pt>
                <c:pt idx="18663">
                  <c:v>2.436623</c:v>
                </c:pt>
                <c:pt idx="18664">
                  <c:v>2.436931</c:v>
                </c:pt>
                <c:pt idx="18665">
                  <c:v>2.447009</c:v>
                </c:pt>
                <c:pt idx="18666">
                  <c:v>2.4532699999999998</c:v>
                </c:pt>
                <c:pt idx="18667">
                  <c:v>2.446501</c:v>
                </c:pt>
                <c:pt idx="18668">
                  <c:v>2.4401160000000002</c:v>
                </c:pt>
                <c:pt idx="18669">
                  <c:v>2.436483</c:v>
                </c:pt>
                <c:pt idx="18670">
                  <c:v>2.4385430000000001</c:v>
                </c:pt>
                <c:pt idx="18671">
                  <c:v>2.449646</c:v>
                </c:pt>
                <c:pt idx="18672">
                  <c:v>2.4517039999999999</c:v>
                </c:pt>
                <c:pt idx="18673">
                  <c:v>2.4406349999999999</c:v>
                </c:pt>
                <c:pt idx="18674">
                  <c:v>2.4412250000000002</c:v>
                </c:pt>
                <c:pt idx="18675">
                  <c:v>2.4501200000000001</c:v>
                </c:pt>
                <c:pt idx="18676">
                  <c:v>2.4435069999999999</c:v>
                </c:pt>
                <c:pt idx="18677">
                  <c:v>2.4388939999999999</c:v>
                </c:pt>
                <c:pt idx="18678">
                  <c:v>2.4474420000000001</c:v>
                </c:pt>
                <c:pt idx="18679">
                  <c:v>2.4452479999999999</c:v>
                </c:pt>
                <c:pt idx="18680">
                  <c:v>2.4395310000000001</c:v>
                </c:pt>
                <c:pt idx="18681">
                  <c:v>2.4439259999999998</c:v>
                </c:pt>
                <c:pt idx="18682">
                  <c:v>2.4479009999999999</c:v>
                </c:pt>
                <c:pt idx="18683">
                  <c:v>2.443489</c:v>
                </c:pt>
                <c:pt idx="18684">
                  <c:v>2.4418679999999999</c:v>
                </c:pt>
                <c:pt idx="18685">
                  <c:v>2.4514170000000002</c:v>
                </c:pt>
                <c:pt idx="18686">
                  <c:v>2.452696</c:v>
                </c:pt>
                <c:pt idx="18687">
                  <c:v>2.4475509999999998</c:v>
                </c:pt>
                <c:pt idx="18688">
                  <c:v>2.4481090000000001</c:v>
                </c:pt>
                <c:pt idx="18689">
                  <c:v>2.445303</c:v>
                </c:pt>
                <c:pt idx="18690">
                  <c:v>2.4431630000000002</c:v>
                </c:pt>
                <c:pt idx="18691">
                  <c:v>2.4456199999999999</c:v>
                </c:pt>
                <c:pt idx="18692">
                  <c:v>2.4477929999999999</c:v>
                </c:pt>
                <c:pt idx="18693">
                  <c:v>2.4472070000000001</c:v>
                </c:pt>
                <c:pt idx="18694">
                  <c:v>2.4452419999999999</c:v>
                </c:pt>
                <c:pt idx="18695">
                  <c:v>2.4440080000000002</c:v>
                </c:pt>
                <c:pt idx="18696">
                  <c:v>2.4417939999999998</c:v>
                </c:pt>
                <c:pt idx="18697">
                  <c:v>2.449122</c:v>
                </c:pt>
                <c:pt idx="18698">
                  <c:v>2.4578440000000001</c:v>
                </c:pt>
                <c:pt idx="18699">
                  <c:v>2.4543110000000001</c:v>
                </c:pt>
                <c:pt idx="18700">
                  <c:v>2.4513289999999999</c:v>
                </c:pt>
                <c:pt idx="18701">
                  <c:v>2.4516960000000001</c:v>
                </c:pt>
                <c:pt idx="18702">
                  <c:v>2.449093</c:v>
                </c:pt>
                <c:pt idx="18703">
                  <c:v>2.4462600000000001</c:v>
                </c:pt>
                <c:pt idx="18704">
                  <c:v>2.4552900000000002</c:v>
                </c:pt>
                <c:pt idx="18705">
                  <c:v>2.4593790000000002</c:v>
                </c:pt>
                <c:pt idx="18706">
                  <c:v>2.4481959999999998</c:v>
                </c:pt>
                <c:pt idx="18707">
                  <c:v>2.4491450000000001</c:v>
                </c:pt>
                <c:pt idx="18708">
                  <c:v>2.453014</c:v>
                </c:pt>
                <c:pt idx="18709">
                  <c:v>2.447581</c:v>
                </c:pt>
                <c:pt idx="18710">
                  <c:v>2.4502229999999998</c:v>
                </c:pt>
                <c:pt idx="18711">
                  <c:v>2.4566240000000001</c:v>
                </c:pt>
                <c:pt idx="18712">
                  <c:v>2.453417</c:v>
                </c:pt>
                <c:pt idx="18713">
                  <c:v>2.4473410000000002</c:v>
                </c:pt>
                <c:pt idx="18714">
                  <c:v>2.4515150000000001</c:v>
                </c:pt>
                <c:pt idx="18715">
                  <c:v>2.4517069999999999</c:v>
                </c:pt>
                <c:pt idx="18716">
                  <c:v>2.4431129999999999</c:v>
                </c:pt>
                <c:pt idx="18717">
                  <c:v>2.4507159999999999</c:v>
                </c:pt>
                <c:pt idx="18718">
                  <c:v>2.45777</c:v>
                </c:pt>
                <c:pt idx="18719">
                  <c:v>2.4486509999999999</c:v>
                </c:pt>
                <c:pt idx="18720">
                  <c:v>2.4505409999999999</c:v>
                </c:pt>
                <c:pt idx="18721">
                  <c:v>2.459314</c:v>
                </c:pt>
                <c:pt idx="18722">
                  <c:v>2.451705</c:v>
                </c:pt>
                <c:pt idx="18723">
                  <c:v>2.4489329999999998</c:v>
                </c:pt>
                <c:pt idx="18724">
                  <c:v>2.461811</c:v>
                </c:pt>
                <c:pt idx="18725">
                  <c:v>2.4542920000000001</c:v>
                </c:pt>
                <c:pt idx="18726">
                  <c:v>2.4419979999999999</c:v>
                </c:pt>
                <c:pt idx="18727">
                  <c:v>2.4491079999999998</c:v>
                </c:pt>
                <c:pt idx="18728">
                  <c:v>2.4534400000000001</c:v>
                </c:pt>
                <c:pt idx="18729">
                  <c:v>2.4514490000000002</c:v>
                </c:pt>
                <c:pt idx="18730">
                  <c:v>2.4534739999999999</c:v>
                </c:pt>
                <c:pt idx="18731">
                  <c:v>2.4573809999999998</c:v>
                </c:pt>
                <c:pt idx="18732">
                  <c:v>2.4505810000000001</c:v>
                </c:pt>
                <c:pt idx="18733">
                  <c:v>2.4466950000000001</c:v>
                </c:pt>
                <c:pt idx="18734">
                  <c:v>2.4562200000000001</c:v>
                </c:pt>
                <c:pt idx="18735">
                  <c:v>2.4574500000000001</c:v>
                </c:pt>
                <c:pt idx="18736">
                  <c:v>2.4522050000000002</c:v>
                </c:pt>
                <c:pt idx="18737">
                  <c:v>2.45139</c:v>
                </c:pt>
                <c:pt idx="18738">
                  <c:v>2.455495</c:v>
                </c:pt>
                <c:pt idx="18739">
                  <c:v>2.4574069999999999</c:v>
                </c:pt>
                <c:pt idx="18740">
                  <c:v>2.4530609999999999</c:v>
                </c:pt>
                <c:pt idx="18741">
                  <c:v>2.4502609999999998</c:v>
                </c:pt>
                <c:pt idx="18742">
                  <c:v>2.4498859999999998</c:v>
                </c:pt>
                <c:pt idx="18743">
                  <c:v>2.4601540000000002</c:v>
                </c:pt>
                <c:pt idx="18744">
                  <c:v>2.4699450000000001</c:v>
                </c:pt>
                <c:pt idx="18745">
                  <c:v>2.4614050000000001</c:v>
                </c:pt>
                <c:pt idx="18746">
                  <c:v>2.4604400000000002</c:v>
                </c:pt>
                <c:pt idx="18747">
                  <c:v>2.469112</c:v>
                </c:pt>
                <c:pt idx="18748">
                  <c:v>2.4634559999999999</c:v>
                </c:pt>
                <c:pt idx="18749">
                  <c:v>2.4529709999999998</c:v>
                </c:pt>
                <c:pt idx="18750">
                  <c:v>2.4535010000000002</c:v>
                </c:pt>
                <c:pt idx="18751">
                  <c:v>2.4530319999999999</c:v>
                </c:pt>
                <c:pt idx="18752">
                  <c:v>2.447489</c:v>
                </c:pt>
                <c:pt idx="18753">
                  <c:v>2.4544160000000002</c:v>
                </c:pt>
                <c:pt idx="18754">
                  <c:v>2.4599389999999999</c:v>
                </c:pt>
                <c:pt idx="18755">
                  <c:v>2.451279</c:v>
                </c:pt>
                <c:pt idx="18756">
                  <c:v>2.449608</c:v>
                </c:pt>
                <c:pt idx="18757">
                  <c:v>2.459543</c:v>
                </c:pt>
                <c:pt idx="18758">
                  <c:v>2.4641760000000001</c:v>
                </c:pt>
                <c:pt idx="18759">
                  <c:v>2.4594930000000002</c:v>
                </c:pt>
                <c:pt idx="18760">
                  <c:v>2.4604520000000001</c:v>
                </c:pt>
                <c:pt idx="18761">
                  <c:v>2.4616630000000002</c:v>
                </c:pt>
                <c:pt idx="18762">
                  <c:v>2.4575070000000001</c:v>
                </c:pt>
                <c:pt idx="18763">
                  <c:v>2.460556</c:v>
                </c:pt>
                <c:pt idx="18764">
                  <c:v>2.46252</c:v>
                </c:pt>
                <c:pt idx="18765">
                  <c:v>2.4590040000000002</c:v>
                </c:pt>
                <c:pt idx="18766">
                  <c:v>2.4618139999999999</c:v>
                </c:pt>
                <c:pt idx="18767">
                  <c:v>2.4640149999999998</c:v>
                </c:pt>
                <c:pt idx="18768">
                  <c:v>2.4560580000000001</c:v>
                </c:pt>
                <c:pt idx="18769">
                  <c:v>2.4537070000000001</c:v>
                </c:pt>
                <c:pt idx="18770">
                  <c:v>2.4660519999999999</c:v>
                </c:pt>
                <c:pt idx="18771">
                  <c:v>2.4670269999999999</c:v>
                </c:pt>
                <c:pt idx="18772">
                  <c:v>2.456664</c:v>
                </c:pt>
                <c:pt idx="18773">
                  <c:v>2.4601389999999999</c:v>
                </c:pt>
                <c:pt idx="18774">
                  <c:v>2.461732</c:v>
                </c:pt>
                <c:pt idx="18775">
                  <c:v>2.4556589999999998</c:v>
                </c:pt>
                <c:pt idx="18776">
                  <c:v>2.4577339999999999</c:v>
                </c:pt>
                <c:pt idx="18777">
                  <c:v>2.4622009999999999</c:v>
                </c:pt>
                <c:pt idx="18778">
                  <c:v>2.4574189999999998</c:v>
                </c:pt>
                <c:pt idx="18779">
                  <c:v>2.4548640000000002</c:v>
                </c:pt>
                <c:pt idx="18780">
                  <c:v>2.4639920000000002</c:v>
                </c:pt>
                <c:pt idx="18781">
                  <c:v>2.4602379999999999</c:v>
                </c:pt>
                <c:pt idx="18782">
                  <c:v>2.4551249999999998</c:v>
                </c:pt>
                <c:pt idx="18783">
                  <c:v>2.4676710000000002</c:v>
                </c:pt>
                <c:pt idx="18784">
                  <c:v>2.469055</c:v>
                </c:pt>
                <c:pt idx="18785">
                  <c:v>2.4599959999999998</c:v>
                </c:pt>
                <c:pt idx="18786">
                  <c:v>2.4616570000000002</c:v>
                </c:pt>
                <c:pt idx="18787">
                  <c:v>2.4651450000000001</c:v>
                </c:pt>
                <c:pt idx="18788">
                  <c:v>2.4624069999999998</c:v>
                </c:pt>
                <c:pt idx="18789">
                  <c:v>2.4666800000000002</c:v>
                </c:pt>
                <c:pt idx="18790">
                  <c:v>2.4733900000000002</c:v>
                </c:pt>
                <c:pt idx="18791">
                  <c:v>2.458421</c:v>
                </c:pt>
                <c:pt idx="18792">
                  <c:v>2.4522849999999998</c:v>
                </c:pt>
                <c:pt idx="18793">
                  <c:v>2.468906</c:v>
                </c:pt>
                <c:pt idx="18794">
                  <c:v>2.4679099999999998</c:v>
                </c:pt>
                <c:pt idx="18795">
                  <c:v>2.4611239999999999</c:v>
                </c:pt>
                <c:pt idx="18796">
                  <c:v>2.4725060000000001</c:v>
                </c:pt>
                <c:pt idx="18797">
                  <c:v>2.4764400000000002</c:v>
                </c:pt>
                <c:pt idx="18798">
                  <c:v>2.4642719999999998</c:v>
                </c:pt>
                <c:pt idx="18799">
                  <c:v>2.4633829999999999</c:v>
                </c:pt>
                <c:pt idx="18800">
                  <c:v>2.469452</c:v>
                </c:pt>
                <c:pt idx="18801">
                  <c:v>2.464788</c:v>
                </c:pt>
                <c:pt idx="18802">
                  <c:v>2.4624609999999998</c:v>
                </c:pt>
                <c:pt idx="18803">
                  <c:v>2.4615719999999999</c:v>
                </c:pt>
                <c:pt idx="18804">
                  <c:v>2.4606819999999998</c:v>
                </c:pt>
                <c:pt idx="18805">
                  <c:v>2.465128</c:v>
                </c:pt>
                <c:pt idx="18806">
                  <c:v>2.4677549999999999</c:v>
                </c:pt>
                <c:pt idx="18807">
                  <c:v>2.4673099999999999</c:v>
                </c:pt>
                <c:pt idx="18808">
                  <c:v>2.4649480000000001</c:v>
                </c:pt>
                <c:pt idx="18809">
                  <c:v>2.4682780000000002</c:v>
                </c:pt>
                <c:pt idx="18810">
                  <c:v>2.473455</c:v>
                </c:pt>
                <c:pt idx="18811">
                  <c:v>2.467085</c:v>
                </c:pt>
                <c:pt idx="18812">
                  <c:v>2.463943</c:v>
                </c:pt>
                <c:pt idx="18813">
                  <c:v>2.4690530000000002</c:v>
                </c:pt>
                <c:pt idx="18814">
                  <c:v>2.4662660000000001</c:v>
                </c:pt>
                <c:pt idx="18815">
                  <c:v>2.4608819999999998</c:v>
                </c:pt>
                <c:pt idx="18816">
                  <c:v>2.4697870000000002</c:v>
                </c:pt>
                <c:pt idx="18817">
                  <c:v>2.4750079999999999</c:v>
                </c:pt>
                <c:pt idx="18818">
                  <c:v>2.4625119999999998</c:v>
                </c:pt>
                <c:pt idx="18819">
                  <c:v>2.4637980000000002</c:v>
                </c:pt>
                <c:pt idx="18820">
                  <c:v>2.472871</c:v>
                </c:pt>
                <c:pt idx="18821">
                  <c:v>2.4698449999999998</c:v>
                </c:pt>
                <c:pt idx="18822">
                  <c:v>2.4699719999999998</c:v>
                </c:pt>
                <c:pt idx="18823">
                  <c:v>2.4740160000000002</c:v>
                </c:pt>
                <c:pt idx="18824">
                  <c:v>2.4728020000000002</c:v>
                </c:pt>
                <c:pt idx="18825">
                  <c:v>2.4663810000000002</c:v>
                </c:pt>
                <c:pt idx="18826">
                  <c:v>2.464747</c:v>
                </c:pt>
                <c:pt idx="18827">
                  <c:v>2.4681440000000001</c:v>
                </c:pt>
                <c:pt idx="18828">
                  <c:v>2.466968</c:v>
                </c:pt>
                <c:pt idx="18829">
                  <c:v>2.4702760000000001</c:v>
                </c:pt>
                <c:pt idx="18830">
                  <c:v>2.4749080000000001</c:v>
                </c:pt>
                <c:pt idx="18831">
                  <c:v>2.4711210000000001</c:v>
                </c:pt>
                <c:pt idx="18832">
                  <c:v>2.4693969999999998</c:v>
                </c:pt>
                <c:pt idx="18833">
                  <c:v>2.4738329999999999</c:v>
                </c:pt>
                <c:pt idx="18834">
                  <c:v>2.4716870000000002</c:v>
                </c:pt>
                <c:pt idx="18835">
                  <c:v>2.4627620000000001</c:v>
                </c:pt>
                <c:pt idx="18836">
                  <c:v>2.468467</c:v>
                </c:pt>
                <c:pt idx="18837">
                  <c:v>2.473271</c:v>
                </c:pt>
                <c:pt idx="18838">
                  <c:v>2.4672450000000001</c:v>
                </c:pt>
                <c:pt idx="18839">
                  <c:v>2.4741200000000001</c:v>
                </c:pt>
                <c:pt idx="18840">
                  <c:v>2.478561</c:v>
                </c:pt>
                <c:pt idx="18841">
                  <c:v>2.4697770000000001</c:v>
                </c:pt>
                <c:pt idx="18842">
                  <c:v>2.466647</c:v>
                </c:pt>
                <c:pt idx="18843">
                  <c:v>2.471867</c:v>
                </c:pt>
                <c:pt idx="18844">
                  <c:v>2.473017</c:v>
                </c:pt>
                <c:pt idx="18845">
                  <c:v>2.4723809999999999</c:v>
                </c:pt>
                <c:pt idx="18846">
                  <c:v>2.4789500000000002</c:v>
                </c:pt>
                <c:pt idx="18847">
                  <c:v>2.4799519999999999</c:v>
                </c:pt>
                <c:pt idx="18848">
                  <c:v>2.4726819999999998</c:v>
                </c:pt>
                <c:pt idx="18849">
                  <c:v>2.473824</c:v>
                </c:pt>
                <c:pt idx="18850">
                  <c:v>2.478208</c:v>
                </c:pt>
                <c:pt idx="18851">
                  <c:v>2.4759769999999999</c:v>
                </c:pt>
                <c:pt idx="18852">
                  <c:v>2.4716930000000001</c:v>
                </c:pt>
                <c:pt idx="18853">
                  <c:v>2.4775160000000001</c:v>
                </c:pt>
                <c:pt idx="18854">
                  <c:v>2.477773</c:v>
                </c:pt>
                <c:pt idx="18855">
                  <c:v>2.4678429999999998</c:v>
                </c:pt>
                <c:pt idx="18856">
                  <c:v>2.475517</c:v>
                </c:pt>
                <c:pt idx="18857">
                  <c:v>2.4814759999999998</c:v>
                </c:pt>
                <c:pt idx="18858">
                  <c:v>2.4742130000000002</c:v>
                </c:pt>
                <c:pt idx="18859">
                  <c:v>2.4778630000000001</c:v>
                </c:pt>
                <c:pt idx="18860">
                  <c:v>2.483333</c:v>
                </c:pt>
                <c:pt idx="18861">
                  <c:v>2.47438</c:v>
                </c:pt>
                <c:pt idx="18862">
                  <c:v>2.471393</c:v>
                </c:pt>
                <c:pt idx="18863">
                  <c:v>2.4785180000000002</c:v>
                </c:pt>
                <c:pt idx="18864">
                  <c:v>2.4737230000000001</c:v>
                </c:pt>
                <c:pt idx="18865">
                  <c:v>2.4710939999999999</c:v>
                </c:pt>
                <c:pt idx="18866">
                  <c:v>2.4784299999999999</c:v>
                </c:pt>
                <c:pt idx="18867">
                  <c:v>2.4783629999999999</c:v>
                </c:pt>
                <c:pt idx="18868">
                  <c:v>2.477217</c:v>
                </c:pt>
                <c:pt idx="18869">
                  <c:v>2.4807440000000001</c:v>
                </c:pt>
                <c:pt idx="18870">
                  <c:v>2.4792700000000001</c:v>
                </c:pt>
                <c:pt idx="18871">
                  <c:v>2.4740310000000001</c:v>
                </c:pt>
                <c:pt idx="18872">
                  <c:v>2.4754719999999999</c:v>
                </c:pt>
                <c:pt idx="18873">
                  <c:v>2.4784130000000002</c:v>
                </c:pt>
                <c:pt idx="18874">
                  <c:v>2.4733930000000002</c:v>
                </c:pt>
                <c:pt idx="18875">
                  <c:v>2.473306</c:v>
                </c:pt>
                <c:pt idx="18876">
                  <c:v>2.4796209999999999</c:v>
                </c:pt>
                <c:pt idx="18877">
                  <c:v>2.4735849999999999</c:v>
                </c:pt>
                <c:pt idx="18878">
                  <c:v>2.4659620000000002</c:v>
                </c:pt>
                <c:pt idx="18879">
                  <c:v>2.4758330000000002</c:v>
                </c:pt>
                <c:pt idx="18880">
                  <c:v>2.4879820000000001</c:v>
                </c:pt>
                <c:pt idx="18881">
                  <c:v>2.4831470000000002</c:v>
                </c:pt>
                <c:pt idx="18882">
                  <c:v>2.4802059999999999</c:v>
                </c:pt>
                <c:pt idx="18883">
                  <c:v>2.484944</c:v>
                </c:pt>
                <c:pt idx="18884">
                  <c:v>2.480086</c:v>
                </c:pt>
                <c:pt idx="18885">
                  <c:v>2.479247</c:v>
                </c:pt>
                <c:pt idx="18886">
                  <c:v>2.4825719999999998</c:v>
                </c:pt>
                <c:pt idx="18887">
                  <c:v>2.476626</c:v>
                </c:pt>
                <c:pt idx="18888">
                  <c:v>2.4708510000000001</c:v>
                </c:pt>
                <c:pt idx="18889">
                  <c:v>2.47641</c:v>
                </c:pt>
                <c:pt idx="18890">
                  <c:v>2.4846569999999999</c:v>
                </c:pt>
                <c:pt idx="18891">
                  <c:v>2.4827469999999998</c:v>
                </c:pt>
                <c:pt idx="18892">
                  <c:v>2.4827170000000001</c:v>
                </c:pt>
                <c:pt idx="18893">
                  <c:v>2.4878870000000002</c:v>
                </c:pt>
                <c:pt idx="18894">
                  <c:v>2.4850270000000001</c:v>
                </c:pt>
                <c:pt idx="18895">
                  <c:v>2.4815879999999999</c:v>
                </c:pt>
                <c:pt idx="18896">
                  <c:v>2.4860090000000001</c:v>
                </c:pt>
                <c:pt idx="18897">
                  <c:v>2.4867699999999999</c:v>
                </c:pt>
                <c:pt idx="18898">
                  <c:v>2.4758499999999999</c:v>
                </c:pt>
                <c:pt idx="18899">
                  <c:v>2.4744169999999999</c:v>
                </c:pt>
                <c:pt idx="18900">
                  <c:v>2.4827279999999998</c:v>
                </c:pt>
                <c:pt idx="18901">
                  <c:v>2.4781529999999998</c:v>
                </c:pt>
                <c:pt idx="18902">
                  <c:v>2.475063</c:v>
                </c:pt>
                <c:pt idx="18903">
                  <c:v>2.4823550000000001</c:v>
                </c:pt>
                <c:pt idx="18904">
                  <c:v>2.4827900000000001</c:v>
                </c:pt>
                <c:pt idx="18905">
                  <c:v>2.4829349999999999</c:v>
                </c:pt>
                <c:pt idx="18906">
                  <c:v>2.4880119999999999</c:v>
                </c:pt>
                <c:pt idx="18907">
                  <c:v>2.4872519999999998</c:v>
                </c:pt>
                <c:pt idx="18908">
                  <c:v>2.4819680000000002</c:v>
                </c:pt>
                <c:pt idx="18909">
                  <c:v>2.4859209999999998</c:v>
                </c:pt>
                <c:pt idx="18910">
                  <c:v>2.487031</c:v>
                </c:pt>
                <c:pt idx="18911">
                  <c:v>2.4758140000000002</c:v>
                </c:pt>
                <c:pt idx="18912">
                  <c:v>2.4762940000000002</c:v>
                </c:pt>
                <c:pt idx="18913">
                  <c:v>2.4841989999999998</c:v>
                </c:pt>
                <c:pt idx="18914">
                  <c:v>2.4822280000000001</c:v>
                </c:pt>
                <c:pt idx="18915">
                  <c:v>2.483034</c:v>
                </c:pt>
                <c:pt idx="18916">
                  <c:v>2.490542</c:v>
                </c:pt>
                <c:pt idx="18917">
                  <c:v>2.4917600000000002</c:v>
                </c:pt>
                <c:pt idx="18918">
                  <c:v>2.4846750000000002</c:v>
                </c:pt>
                <c:pt idx="18919">
                  <c:v>2.4867880000000002</c:v>
                </c:pt>
                <c:pt idx="18920">
                  <c:v>2.4887929999999998</c:v>
                </c:pt>
                <c:pt idx="18921">
                  <c:v>2.480788</c:v>
                </c:pt>
                <c:pt idx="18922">
                  <c:v>2.4824709999999999</c:v>
                </c:pt>
                <c:pt idx="18923">
                  <c:v>2.4891909999999999</c:v>
                </c:pt>
                <c:pt idx="18924">
                  <c:v>2.489252</c:v>
                </c:pt>
                <c:pt idx="18925">
                  <c:v>2.4852120000000002</c:v>
                </c:pt>
                <c:pt idx="18926">
                  <c:v>2.48488</c:v>
                </c:pt>
                <c:pt idx="18927">
                  <c:v>2.4895160000000001</c:v>
                </c:pt>
                <c:pt idx="18928">
                  <c:v>2.490135</c:v>
                </c:pt>
                <c:pt idx="18929">
                  <c:v>2.4876860000000001</c:v>
                </c:pt>
                <c:pt idx="18930">
                  <c:v>2.4857830000000001</c:v>
                </c:pt>
                <c:pt idx="18931">
                  <c:v>2.4876520000000002</c:v>
                </c:pt>
                <c:pt idx="18932">
                  <c:v>2.4876079999999998</c:v>
                </c:pt>
                <c:pt idx="18933">
                  <c:v>2.4829850000000002</c:v>
                </c:pt>
                <c:pt idx="18934">
                  <c:v>2.481166</c:v>
                </c:pt>
                <c:pt idx="18935">
                  <c:v>2.4819610000000001</c:v>
                </c:pt>
                <c:pt idx="18936">
                  <c:v>2.4873249999999998</c:v>
                </c:pt>
                <c:pt idx="18937">
                  <c:v>2.4858630000000002</c:v>
                </c:pt>
                <c:pt idx="18938">
                  <c:v>2.480559</c:v>
                </c:pt>
                <c:pt idx="18939">
                  <c:v>2.4898220000000002</c:v>
                </c:pt>
                <c:pt idx="18940">
                  <c:v>2.4930720000000002</c:v>
                </c:pt>
                <c:pt idx="18941">
                  <c:v>2.486208</c:v>
                </c:pt>
                <c:pt idx="18942">
                  <c:v>2.4917289999999999</c:v>
                </c:pt>
                <c:pt idx="18943">
                  <c:v>2.5005440000000001</c:v>
                </c:pt>
                <c:pt idx="18944">
                  <c:v>2.4944299999999999</c:v>
                </c:pt>
                <c:pt idx="18945">
                  <c:v>2.4858340000000001</c:v>
                </c:pt>
                <c:pt idx="18946">
                  <c:v>2.489833</c:v>
                </c:pt>
                <c:pt idx="18947">
                  <c:v>2.4903710000000001</c:v>
                </c:pt>
                <c:pt idx="18948">
                  <c:v>2.4866929999999998</c:v>
                </c:pt>
                <c:pt idx="18949">
                  <c:v>2.4922569999999999</c:v>
                </c:pt>
                <c:pt idx="18950">
                  <c:v>2.495466</c:v>
                </c:pt>
                <c:pt idx="18951">
                  <c:v>2.491663</c:v>
                </c:pt>
                <c:pt idx="18952">
                  <c:v>2.4902470000000001</c:v>
                </c:pt>
                <c:pt idx="18953">
                  <c:v>2.494704</c:v>
                </c:pt>
                <c:pt idx="18954">
                  <c:v>2.494478</c:v>
                </c:pt>
                <c:pt idx="18955">
                  <c:v>2.4908510000000001</c:v>
                </c:pt>
                <c:pt idx="18956">
                  <c:v>2.4967609999999998</c:v>
                </c:pt>
                <c:pt idx="18957">
                  <c:v>2.497763</c:v>
                </c:pt>
                <c:pt idx="18958">
                  <c:v>2.4914239999999999</c:v>
                </c:pt>
                <c:pt idx="18959">
                  <c:v>2.4937939999999998</c:v>
                </c:pt>
                <c:pt idx="18960">
                  <c:v>2.4948070000000002</c:v>
                </c:pt>
                <c:pt idx="18961">
                  <c:v>2.484013</c:v>
                </c:pt>
                <c:pt idx="18962">
                  <c:v>2.4832429999999999</c:v>
                </c:pt>
                <c:pt idx="18963">
                  <c:v>2.4934599999999998</c:v>
                </c:pt>
                <c:pt idx="18964">
                  <c:v>2.4870909999999999</c:v>
                </c:pt>
                <c:pt idx="18965">
                  <c:v>2.4842499999999998</c:v>
                </c:pt>
                <c:pt idx="18966">
                  <c:v>2.4992730000000001</c:v>
                </c:pt>
                <c:pt idx="18967">
                  <c:v>2.4957690000000001</c:v>
                </c:pt>
                <c:pt idx="18968">
                  <c:v>2.487717</c:v>
                </c:pt>
                <c:pt idx="18969">
                  <c:v>2.497455</c:v>
                </c:pt>
                <c:pt idx="18970">
                  <c:v>2.499876</c:v>
                </c:pt>
                <c:pt idx="18971">
                  <c:v>2.4900829999999998</c:v>
                </c:pt>
                <c:pt idx="18972">
                  <c:v>2.4906980000000001</c:v>
                </c:pt>
                <c:pt idx="18973">
                  <c:v>2.4966680000000001</c:v>
                </c:pt>
                <c:pt idx="18974">
                  <c:v>2.48889</c:v>
                </c:pt>
                <c:pt idx="18975">
                  <c:v>2.4857999999999998</c:v>
                </c:pt>
                <c:pt idx="18976">
                  <c:v>2.4936419999999999</c:v>
                </c:pt>
                <c:pt idx="18977">
                  <c:v>2.4950260000000002</c:v>
                </c:pt>
                <c:pt idx="18978">
                  <c:v>2.4960369999999998</c:v>
                </c:pt>
                <c:pt idx="18979">
                  <c:v>2.5004659999999999</c:v>
                </c:pt>
                <c:pt idx="18980">
                  <c:v>2.4982069999999998</c:v>
                </c:pt>
                <c:pt idx="18981">
                  <c:v>2.4913189999999998</c:v>
                </c:pt>
                <c:pt idx="18982">
                  <c:v>2.4945309999999998</c:v>
                </c:pt>
                <c:pt idx="18983">
                  <c:v>2.4991349999999999</c:v>
                </c:pt>
                <c:pt idx="18984">
                  <c:v>2.4890759999999998</c:v>
                </c:pt>
                <c:pt idx="18985">
                  <c:v>2.4918680000000002</c:v>
                </c:pt>
                <c:pt idx="18986">
                  <c:v>2.5036390000000002</c:v>
                </c:pt>
                <c:pt idx="18987">
                  <c:v>2.494624</c:v>
                </c:pt>
                <c:pt idx="18988">
                  <c:v>2.488864</c:v>
                </c:pt>
                <c:pt idx="18989">
                  <c:v>2.5021279999999999</c:v>
                </c:pt>
                <c:pt idx="18990">
                  <c:v>2.505166</c:v>
                </c:pt>
                <c:pt idx="18991">
                  <c:v>2.4924360000000001</c:v>
                </c:pt>
                <c:pt idx="18992">
                  <c:v>2.497379</c:v>
                </c:pt>
                <c:pt idx="18993">
                  <c:v>2.5105179999999998</c:v>
                </c:pt>
                <c:pt idx="18994">
                  <c:v>2.5046970000000002</c:v>
                </c:pt>
                <c:pt idx="18995">
                  <c:v>2.5015049999999999</c:v>
                </c:pt>
                <c:pt idx="18996">
                  <c:v>2.5027759999999999</c:v>
                </c:pt>
                <c:pt idx="18997">
                  <c:v>2.4942549999999999</c:v>
                </c:pt>
                <c:pt idx="18998">
                  <c:v>2.4921679999999999</c:v>
                </c:pt>
                <c:pt idx="18999">
                  <c:v>2.5008569999999999</c:v>
                </c:pt>
                <c:pt idx="19000">
                  <c:v>2.5027870000000001</c:v>
                </c:pt>
                <c:pt idx="19001">
                  <c:v>2.4932910000000001</c:v>
                </c:pt>
                <c:pt idx="19002">
                  <c:v>2.4953270000000001</c:v>
                </c:pt>
                <c:pt idx="19003">
                  <c:v>2.5019459999999998</c:v>
                </c:pt>
                <c:pt idx="19004">
                  <c:v>2.4962460000000002</c:v>
                </c:pt>
                <c:pt idx="19005">
                  <c:v>2.495412</c:v>
                </c:pt>
                <c:pt idx="19006">
                  <c:v>2.4991530000000002</c:v>
                </c:pt>
                <c:pt idx="19007">
                  <c:v>2.4973589999999999</c:v>
                </c:pt>
                <c:pt idx="19008">
                  <c:v>2.4902760000000002</c:v>
                </c:pt>
                <c:pt idx="19009">
                  <c:v>2.4967039999999998</c:v>
                </c:pt>
                <c:pt idx="19010">
                  <c:v>2.5074000000000001</c:v>
                </c:pt>
                <c:pt idx="19011">
                  <c:v>2.4975170000000002</c:v>
                </c:pt>
                <c:pt idx="19012">
                  <c:v>2.4988920000000001</c:v>
                </c:pt>
                <c:pt idx="19013">
                  <c:v>2.513585</c:v>
                </c:pt>
                <c:pt idx="19014">
                  <c:v>2.5089000000000001</c:v>
                </c:pt>
                <c:pt idx="19015">
                  <c:v>2.4992719999999999</c:v>
                </c:pt>
                <c:pt idx="19016">
                  <c:v>2.5012989999999999</c:v>
                </c:pt>
                <c:pt idx="19017">
                  <c:v>2.5039349999999998</c:v>
                </c:pt>
                <c:pt idx="19018">
                  <c:v>2.5006599999999999</c:v>
                </c:pt>
                <c:pt idx="19019">
                  <c:v>2.5006919999999999</c:v>
                </c:pt>
                <c:pt idx="19020">
                  <c:v>2.501204</c:v>
                </c:pt>
                <c:pt idx="19021">
                  <c:v>2.4996749999999999</c:v>
                </c:pt>
                <c:pt idx="19022">
                  <c:v>2.50502</c:v>
                </c:pt>
                <c:pt idx="19023">
                  <c:v>2.5094940000000001</c:v>
                </c:pt>
                <c:pt idx="19024">
                  <c:v>2.502802</c:v>
                </c:pt>
                <c:pt idx="19025">
                  <c:v>2.499072</c:v>
                </c:pt>
                <c:pt idx="19026">
                  <c:v>2.5091619999999999</c:v>
                </c:pt>
                <c:pt idx="19027">
                  <c:v>2.5059680000000002</c:v>
                </c:pt>
                <c:pt idx="19028">
                  <c:v>2.4937809999999998</c:v>
                </c:pt>
                <c:pt idx="19029">
                  <c:v>2.505531</c:v>
                </c:pt>
                <c:pt idx="19030">
                  <c:v>2.5078269999999998</c:v>
                </c:pt>
                <c:pt idx="19031">
                  <c:v>2.4928300000000001</c:v>
                </c:pt>
                <c:pt idx="19032">
                  <c:v>2.5028609999999998</c:v>
                </c:pt>
                <c:pt idx="19033">
                  <c:v>2.5145279999999999</c:v>
                </c:pt>
                <c:pt idx="19034">
                  <c:v>2.5033180000000002</c:v>
                </c:pt>
                <c:pt idx="19035">
                  <c:v>2.4990350000000001</c:v>
                </c:pt>
                <c:pt idx="19036">
                  <c:v>2.5034740000000002</c:v>
                </c:pt>
                <c:pt idx="19037">
                  <c:v>2.5010759999999999</c:v>
                </c:pt>
                <c:pt idx="19038">
                  <c:v>2.5014259999999999</c:v>
                </c:pt>
                <c:pt idx="19039">
                  <c:v>2.5076209999999999</c:v>
                </c:pt>
                <c:pt idx="19040">
                  <c:v>2.5049250000000001</c:v>
                </c:pt>
                <c:pt idx="19041">
                  <c:v>2.5022190000000002</c:v>
                </c:pt>
                <c:pt idx="19042">
                  <c:v>2.5068950000000001</c:v>
                </c:pt>
                <c:pt idx="19043">
                  <c:v>2.508486</c:v>
                </c:pt>
                <c:pt idx="19044">
                  <c:v>2.5061330000000002</c:v>
                </c:pt>
                <c:pt idx="19045">
                  <c:v>2.5040119999999999</c:v>
                </c:pt>
                <c:pt idx="19046">
                  <c:v>2.506173</c:v>
                </c:pt>
                <c:pt idx="19047">
                  <c:v>2.5043069999999998</c:v>
                </c:pt>
                <c:pt idx="19048">
                  <c:v>2.4988779999999999</c:v>
                </c:pt>
                <c:pt idx="19049">
                  <c:v>2.5048330000000001</c:v>
                </c:pt>
                <c:pt idx="19050">
                  <c:v>2.5110009999999998</c:v>
                </c:pt>
                <c:pt idx="19051">
                  <c:v>2.5087449999999998</c:v>
                </c:pt>
                <c:pt idx="19052">
                  <c:v>2.5068839999999999</c:v>
                </c:pt>
                <c:pt idx="19053">
                  <c:v>2.5070160000000001</c:v>
                </c:pt>
                <c:pt idx="19054">
                  <c:v>2.5059960000000001</c:v>
                </c:pt>
                <c:pt idx="19055">
                  <c:v>2.506885</c:v>
                </c:pt>
                <c:pt idx="19056">
                  <c:v>2.509395</c:v>
                </c:pt>
                <c:pt idx="19057">
                  <c:v>2.5068450000000002</c:v>
                </c:pt>
                <c:pt idx="19058">
                  <c:v>2.507466</c:v>
                </c:pt>
                <c:pt idx="19059">
                  <c:v>2.5112700000000001</c:v>
                </c:pt>
                <c:pt idx="19060">
                  <c:v>2.508019</c:v>
                </c:pt>
                <c:pt idx="19061">
                  <c:v>2.5075430000000001</c:v>
                </c:pt>
                <c:pt idx="19062">
                  <c:v>2.5141719999999999</c:v>
                </c:pt>
                <c:pt idx="19063">
                  <c:v>2.5170560000000002</c:v>
                </c:pt>
                <c:pt idx="19064">
                  <c:v>2.5112950000000001</c:v>
                </c:pt>
                <c:pt idx="19065">
                  <c:v>2.5109669999999999</c:v>
                </c:pt>
                <c:pt idx="19066">
                  <c:v>2.5146829999999998</c:v>
                </c:pt>
                <c:pt idx="19067">
                  <c:v>2.5077729999999998</c:v>
                </c:pt>
                <c:pt idx="19068">
                  <c:v>2.5059230000000001</c:v>
                </c:pt>
                <c:pt idx="19069">
                  <c:v>2.5126430000000002</c:v>
                </c:pt>
                <c:pt idx="19070">
                  <c:v>2.5114679999999998</c:v>
                </c:pt>
                <c:pt idx="19071">
                  <c:v>2.5076100000000001</c:v>
                </c:pt>
                <c:pt idx="19072">
                  <c:v>2.50691</c:v>
                </c:pt>
                <c:pt idx="19073">
                  <c:v>2.507539</c:v>
                </c:pt>
                <c:pt idx="19074">
                  <c:v>2.5047290000000002</c:v>
                </c:pt>
                <c:pt idx="19075">
                  <c:v>2.5065369999999998</c:v>
                </c:pt>
                <c:pt idx="19076">
                  <c:v>2.5164789999999999</c:v>
                </c:pt>
                <c:pt idx="19077">
                  <c:v>2.514316</c:v>
                </c:pt>
                <c:pt idx="19078">
                  <c:v>2.5069330000000001</c:v>
                </c:pt>
                <c:pt idx="19079">
                  <c:v>2.5137079999999998</c:v>
                </c:pt>
                <c:pt idx="19080">
                  <c:v>2.518113</c:v>
                </c:pt>
                <c:pt idx="19081">
                  <c:v>2.5124909999999998</c:v>
                </c:pt>
                <c:pt idx="19082">
                  <c:v>2.5162870000000002</c:v>
                </c:pt>
                <c:pt idx="19083">
                  <c:v>2.5187179999999998</c:v>
                </c:pt>
                <c:pt idx="19084">
                  <c:v>2.5085160000000002</c:v>
                </c:pt>
                <c:pt idx="19085">
                  <c:v>2.5128050000000002</c:v>
                </c:pt>
                <c:pt idx="19086">
                  <c:v>2.5194079999999999</c:v>
                </c:pt>
                <c:pt idx="19087">
                  <c:v>2.5089769999999998</c:v>
                </c:pt>
                <c:pt idx="19088">
                  <c:v>2.5088789999999999</c:v>
                </c:pt>
                <c:pt idx="19089">
                  <c:v>2.515072</c:v>
                </c:pt>
                <c:pt idx="19090">
                  <c:v>2.5116290000000001</c:v>
                </c:pt>
                <c:pt idx="19091">
                  <c:v>2.5074960000000002</c:v>
                </c:pt>
                <c:pt idx="19092">
                  <c:v>2.5124339999999998</c:v>
                </c:pt>
                <c:pt idx="19093">
                  <c:v>2.5185949999999999</c:v>
                </c:pt>
                <c:pt idx="19094">
                  <c:v>2.511749</c:v>
                </c:pt>
                <c:pt idx="19095">
                  <c:v>2.5093049999999999</c:v>
                </c:pt>
                <c:pt idx="19096">
                  <c:v>2.512861</c:v>
                </c:pt>
                <c:pt idx="19097">
                  <c:v>2.5105309999999998</c:v>
                </c:pt>
                <c:pt idx="19098">
                  <c:v>2.5143810000000002</c:v>
                </c:pt>
                <c:pt idx="19099">
                  <c:v>2.5202879999999999</c:v>
                </c:pt>
                <c:pt idx="19100">
                  <c:v>2.519263</c:v>
                </c:pt>
                <c:pt idx="19101">
                  <c:v>2.5175670000000001</c:v>
                </c:pt>
                <c:pt idx="19102">
                  <c:v>2.5247799999999998</c:v>
                </c:pt>
                <c:pt idx="19103">
                  <c:v>2.5257269999999998</c:v>
                </c:pt>
                <c:pt idx="19104">
                  <c:v>2.51376</c:v>
                </c:pt>
                <c:pt idx="19105">
                  <c:v>2.5139130000000001</c:v>
                </c:pt>
                <c:pt idx="19106">
                  <c:v>2.5191690000000002</c:v>
                </c:pt>
                <c:pt idx="19107">
                  <c:v>2.513163</c:v>
                </c:pt>
                <c:pt idx="19108">
                  <c:v>2.511806</c:v>
                </c:pt>
                <c:pt idx="19109">
                  <c:v>2.5204149999999998</c:v>
                </c:pt>
                <c:pt idx="19110">
                  <c:v>2.5163929999999999</c:v>
                </c:pt>
                <c:pt idx="19111">
                  <c:v>2.5047139999999999</c:v>
                </c:pt>
                <c:pt idx="19112">
                  <c:v>2.515021</c:v>
                </c:pt>
                <c:pt idx="19113">
                  <c:v>2.5249169999999999</c:v>
                </c:pt>
                <c:pt idx="19114">
                  <c:v>2.5134219999999998</c:v>
                </c:pt>
                <c:pt idx="19115">
                  <c:v>2.5125929999999999</c:v>
                </c:pt>
                <c:pt idx="19116">
                  <c:v>2.5240990000000001</c:v>
                </c:pt>
                <c:pt idx="19117">
                  <c:v>2.523479</c:v>
                </c:pt>
                <c:pt idx="19118">
                  <c:v>2.5204840000000002</c:v>
                </c:pt>
                <c:pt idx="19119">
                  <c:v>2.525957</c:v>
                </c:pt>
                <c:pt idx="19120">
                  <c:v>2.5208680000000001</c:v>
                </c:pt>
                <c:pt idx="19121">
                  <c:v>2.512165</c:v>
                </c:pt>
                <c:pt idx="19122">
                  <c:v>2.5219710000000002</c:v>
                </c:pt>
                <c:pt idx="19123">
                  <c:v>2.5276610000000002</c:v>
                </c:pt>
                <c:pt idx="19124">
                  <c:v>2.5196299999999998</c:v>
                </c:pt>
                <c:pt idx="19125">
                  <c:v>2.5214789999999998</c:v>
                </c:pt>
                <c:pt idx="19126">
                  <c:v>2.525458</c:v>
                </c:pt>
                <c:pt idx="19127">
                  <c:v>2.5148969999999999</c:v>
                </c:pt>
                <c:pt idx="19128">
                  <c:v>2.5062030000000002</c:v>
                </c:pt>
                <c:pt idx="19129">
                  <c:v>2.5156209999999999</c:v>
                </c:pt>
                <c:pt idx="19130">
                  <c:v>2.5201449999999999</c:v>
                </c:pt>
                <c:pt idx="19131">
                  <c:v>2.5150579999999998</c:v>
                </c:pt>
                <c:pt idx="19132">
                  <c:v>2.518294</c:v>
                </c:pt>
                <c:pt idx="19133">
                  <c:v>2.5177330000000002</c:v>
                </c:pt>
                <c:pt idx="19134">
                  <c:v>2.5158019999999999</c:v>
                </c:pt>
                <c:pt idx="19135">
                  <c:v>2.522338</c:v>
                </c:pt>
                <c:pt idx="19136">
                  <c:v>2.5258400000000001</c:v>
                </c:pt>
                <c:pt idx="19137">
                  <c:v>2.5210729999999999</c:v>
                </c:pt>
                <c:pt idx="19138">
                  <c:v>2.520035</c:v>
                </c:pt>
                <c:pt idx="19139">
                  <c:v>2.5273150000000002</c:v>
                </c:pt>
                <c:pt idx="19140">
                  <c:v>2.5260570000000002</c:v>
                </c:pt>
                <c:pt idx="19141">
                  <c:v>2.521293</c:v>
                </c:pt>
                <c:pt idx="19142">
                  <c:v>2.5247190000000002</c:v>
                </c:pt>
                <c:pt idx="19143">
                  <c:v>2.5270830000000002</c:v>
                </c:pt>
                <c:pt idx="19144">
                  <c:v>2.523698</c:v>
                </c:pt>
                <c:pt idx="19145">
                  <c:v>2.5218240000000001</c:v>
                </c:pt>
                <c:pt idx="19146">
                  <c:v>2.5259230000000001</c:v>
                </c:pt>
                <c:pt idx="19147">
                  <c:v>2.5246960000000001</c:v>
                </c:pt>
                <c:pt idx="19148">
                  <c:v>2.5218319999999999</c:v>
                </c:pt>
                <c:pt idx="19149">
                  <c:v>2.5264489999999999</c:v>
                </c:pt>
                <c:pt idx="19150">
                  <c:v>2.5246029999999999</c:v>
                </c:pt>
                <c:pt idx="19151">
                  <c:v>2.5213519999999998</c:v>
                </c:pt>
                <c:pt idx="19152">
                  <c:v>2.526764</c:v>
                </c:pt>
                <c:pt idx="19153">
                  <c:v>2.5270980000000001</c:v>
                </c:pt>
                <c:pt idx="19154">
                  <c:v>2.5218889999999998</c:v>
                </c:pt>
                <c:pt idx="19155">
                  <c:v>2.5253420000000002</c:v>
                </c:pt>
                <c:pt idx="19156">
                  <c:v>2.5313300000000001</c:v>
                </c:pt>
                <c:pt idx="19157">
                  <c:v>2.5242309999999999</c:v>
                </c:pt>
                <c:pt idx="19158">
                  <c:v>2.51946</c:v>
                </c:pt>
                <c:pt idx="19159">
                  <c:v>2.526967</c:v>
                </c:pt>
                <c:pt idx="19160">
                  <c:v>2.5278990000000001</c:v>
                </c:pt>
                <c:pt idx="19161">
                  <c:v>2.5251670000000002</c:v>
                </c:pt>
                <c:pt idx="19162">
                  <c:v>2.5267870000000001</c:v>
                </c:pt>
                <c:pt idx="19163">
                  <c:v>2.5280520000000002</c:v>
                </c:pt>
                <c:pt idx="19164">
                  <c:v>2.526481</c:v>
                </c:pt>
                <c:pt idx="19165">
                  <c:v>2.5285359999999999</c:v>
                </c:pt>
                <c:pt idx="19166">
                  <c:v>2.5316380000000001</c:v>
                </c:pt>
                <c:pt idx="19167">
                  <c:v>2.5225569999999999</c:v>
                </c:pt>
                <c:pt idx="19168">
                  <c:v>2.5204759999999999</c:v>
                </c:pt>
                <c:pt idx="19169">
                  <c:v>2.529623</c:v>
                </c:pt>
                <c:pt idx="19170">
                  <c:v>2.5248490000000001</c:v>
                </c:pt>
                <c:pt idx="19171">
                  <c:v>2.51959</c:v>
                </c:pt>
                <c:pt idx="19172">
                  <c:v>2.5252759999999999</c:v>
                </c:pt>
                <c:pt idx="19173">
                  <c:v>2.527609</c:v>
                </c:pt>
                <c:pt idx="19174">
                  <c:v>2.52345</c:v>
                </c:pt>
                <c:pt idx="19175">
                  <c:v>2.5261990000000001</c:v>
                </c:pt>
                <c:pt idx="19176">
                  <c:v>2.532464</c:v>
                </c:pt>
                <c:pt idx="19177">
                  <c:v>2.5275409999999998</c:v>
                </c:pt>
                <c:pt idx="19178">
                  <c:v>2.5224319999999998</c:v>
                </c:pt>
                <c:pt idx="19179">
                  <c:v>2.5248430000000002</c:v>
                </c:pt>
                <c:pt idx="19180">
                  <c:v>2.5268630000000001</c:v>
                </c:pt>
                <c:pt idx="19181">
                  <c:v>2.5252599999999998</c:v>
                </c:pt>
                <c:pt idx="19182">
                  <c:v>2.5289290000000002</c:v>
                </c:pt>
                <c:pt idx="19183">
                  <c:v>2.5380240000000001</c:v>
                </c:pt>
                <c:pt idx="19184">
                  <c:v>2.5338210000000001</c:v>
                </c:pt>
                <c:pt idx="19185">
                  <c:v>2.5296240000000001</c:v>
                </c:pt>
                <c:pt idx="19186">
                  <c:v>2.5382150000000001</c:v>
                </c:pt>
                <c:pt idx="19187">
                  <c:v>2.5369229999999998</c:v>
                </c:pt>
                <c:pt idx="19188">
                  <c:v>2.5300690000000001</c:v>
                </c:pt>
                <c:pt idx="19189">
                  <c:v>2.5326490000000002</c:v>
                </c:pt>
                <c:pt idx="19190">
                  <c:v>2.5349889999999999</c:v>
                </c:pt>
                <c:pt idx="19191">
                  <c:v>2.5308579999999998</c:v>
                </c:pt>
                <c:pt idx="19192">
                  <c:v>2.5303870000000002</c:v>
                </c:pt>
                <c:pt idx="19193">
                  <c:v>2.529979</c:v>
                </c:pt>
                <c:pt idx="19194">
                  <c:v>2.5206900000000001</c:v>
                </c:pt>
                <c:pt idx="19195">
                  <c:v>2.5211250000000001</c:v>
                </c:pt>
                <c:pt idx="19196">
                  <c:v>2.5299239999999998</c:v>
                </c:pt>
                <c:pt idx="19197">
                  <c:v>2.5281880000000001</c:v>
                </c:pt>
                <c:pt idx="19198">
                  <c:v>2.5252650000000001</c:v>
                </c:pt>
                <c:pt idx="19199">
                  <c:v>2.5311240000000002</c:v>
                </c:pt>
                <c:pt idx="19200">
                  <c:v>2.5336609999999999</c:v>
                </c:pt>
                <c:pt idx="19201">
                  <c:v>2.5305770000000001</c:v>
                </c:pt>
                <c:pt idx="19202">
                  <c:v>2.5380419999999999</c:v>
                </c:pt>
                <c:pt idx="19203">
                  <c:v>2.5391360000000001</c:v>
                </c:pt>
                <c:pt idx="19204">
                  <c:v>2.5317120000000002</c:v>
                </c:pt>
                <c:pt idx="19205">
                  <c:v>2.5368719999999998</c:v>
                </c:pt>
                <c:pt idx="19206">
                  <c:v>2.5387369999999998</c:v>
                </c:pt>
                <c:pt idx="19207">
                  <c:v>2.531644</c:v>
                </c:pt>
                <c:pt idx="19208">
                  <c:v>2.5312510000000001</c:v>
                </c:pt>
                <c:pt idx="19209">
                  <c:v>2.5365820000000001</c:v>
                </c:pt>
                <c:pt idx="19210">
                  <c:v>2.5352000000000001</c:v>
                </c:pt>
                <c:pt idx="19211">
                  <c:v>2.5289130000000002</c:v>
                </c:pt>
                <c:pt idx="19212">
                  <c:v>2.5325350000000002</c:v>
                </c:pt>
                <c:pt idx="19213">
                  <c:v>2.5380419999999999</c:v>
                </c:pt>
                <c:pt idx="19214">
                  <c:v>2.536063</c:v>
                </c:pt>
                <c:pt idx="19215">
                  <c:v>2.5334759999999998</c:v>
                </c:pt>
                <c:pt idx="19216">
                  <c:v>2.532813</c:v>
                </c:pt>
                <c:pt idx="19217">
                  <c:v>2.5304449999999998</c:v>
                </c:pt>
                <c:pt idx="19218">
                  <c:v>2.5273300000000001</c:v>
                </c:pt>
                <c:pt idx="19219">
                  <c:v>2.5302090000000002</c:v>
                </c:pt>
                <c:pt idx="19220">
                  <c:v>2.5310000000000001</c:v>
                </c:pt>
                <c:pt idx="19221">
                  <c:v>2.5321709999999999</c:v>
                </c:pt>
                <c:pt idx="19222">
                  <c:v>2.5427930000000001</c:v>
                </c:pt>
                <c:pt idx="19223">
                  <c:v>2.5472160000000001</c:v>
                </c:pt>
                <c:pt idx="19224">
                  <c:v>2.5414370000000002</c:v>
                </c:pt>
                <c:pt idx="19225">
                  <c:v>2.5393759999999999</c:v>
                </c:pt>
                <c:pt idx="19226">
                  <c:v>2.5421749999999999</c:v>
                </c:pt>
                <c:pt idx="19227">
                  <c:v>2.5395829999999999</c:v>
                </c:pt>
                <c:pt idx="19228">
                  <c:v>2.535237</c:v>
                </c:pt>
                <c:pt idx="19229">
                  <c:v>2.5428950000000001</c:v>
                </c:pt>
                <c:pt idx="19230">
                  <c:v>2.5423390000000001</c:v>
                </c:pt>
                <c:pt idx="19231">
                  <c:v>2.530154</c:v>
                </c:pt>
                <c:pt idx="19232">
                  <c:v>2.536667</c:v>
                </c:pt>
                <c:pt idx="19233">
                  <c:v>2.5423749999999998</c:v>
                </c:pt>
                <c:pt idx="19234">
                  <c:v>2.532384</c:v>
                </c:pt>
                <c:pt idx="19235">
                  <c:v>2.5355789999999998</c:v>
                </c:pt>
                <c:pt idx="19236">
                  <c:v>2.5460349999999998</c:v>
                </c:pt>
                <c:pt idx="19237">
                  <c:v>2.5387529999999998</c:v>
                </c:pt>
                <c:pt idx="19238">
                  <c:v>2.5292629999999998</c:v>
                </c:pt>
                <c:pt idx="19239">
                  <c:v>2.5361790000000002</c:v>
                </c:pt>
                <c:pt idx="19240">
                  <c:v>2.535361</c:v>
                </c:pt>
                <c:pt idx="19241">
                  <c:v>2.5275750000000001</c:v>
                </c:pt>
                <c:pt idx="19242">
                  <c:v>2.5303429999999998</c:v>
                </c:pt>
                <c:pt idx="19243">
                  <c:v>2.5351330000000001</c:v>
                </c:pt>
                <c:pt idx="19244">
                  <c:v>2.5426410000000002</c:v>
                </c:pt>
                <c:pt idx="19245">
                  <c:v>2.550252</c:v>
                </c:pt>
                <c:pt idx="19246">
                  <c:v>2.5468820000000001</c:v>
                </c:pt>
                <c:pt idx="19247">
                  <c:v>2.540537</c:v>
                </c:pt>
                <c:pt idx="19248">
                  <c:v>2.54305</c:v>
                </c:pt>
                <c:pt idx="19249">
                  <c:v>2.5472860000000002</c:v>
                </c:pt>
                <c:pt idx="19250">
                  <c:v>2.53891</c:v>
                </c:pt>
                <c:pt idx="19251">
                  <c:v>2.5332569999999999</c:v>
                </c:pt>
                <c:pt idx="19252">
                  <c:v>2.5398879999999999</c:v>
                </c:pt>
                <c:pt idx="19253">
                  <c:v>2.541283</c:v>
                </c:pt>
                <c:pt idx="19254">
                  <c:v>2.538424</c:v>
                </c:pt>
                <c:pt idx="19255">
                  <c:v>2.5426419999999998</c:v>
                </c:pt>
                <c:pt idx="19256">
                  <c:v>2.5440939999999999</c:v>
                </c:pt>
                <c:pt idx="19257">
                  <c:v>2.5384470000000001</c:v>
                </c:pt>
                <c:pt idx="19258">
                  <c:v>2.5418609999999999</c:v>
                </c:pt>
                <c:pt idx="19259">
                  <c:v>2.5489630000000001</c:v>
                </c:pt>
                <c:pt idx="19260">
                  <c:v>2.5405289999999998</c:v>
                </c:pt>
                <c:pt idx="19261">
                  <c:v>2.5360819999999999</c:v>
                </c:pt>
                <c:pt idx="19262">
                  <c:v>2.5438610000000001</c:v>
                </c:pt>
                <c:pt idx="19263">
                  <c:v>2.5430229999999998</c:v>
                </c:pt>
                <c:pt idx="19264">
                  <c:v>2.5366979999999999</c:v>
                </c:pt>
                <c:pt idx="19265">
                  <c:v>2.5391889999999999</c:v>
                </c:pt>
                <c:pt idx="19266">
                  <c:v>2.5455730000000001</c:v>
                </c:pt>
                <c:pt idx="19267">
                  <c:v>2.5443289999999998</c:v>
                </c:pt>
                <c:pt idx="19268">
                  <c:v>2.5422720000000001</c:v>
                </c:pt>
                <c:pt idx="19269">
                  <c:v>2.54406</c:v>
                </c:pt>
                <c:pt idx="19270">
                  <c:v>2.5411739999999998</c:v>
                </c:pt>
                <c:pt idx="19271">
                  <c:v>2.5419559999999999</c:v>
                </c:pt>
                <c:pt idx="19272">
                  <c:v>2.5482149999999999</c:v>
                </c:pt>
                <c:pt idx="19273">
                  <c:v>2.5451060000000001</c:v>
                </c:pt>
                <c:pt idx="19274">
                  <c:v>2.5381550000000002</c:v>
                </c:pt>
                <c:pt idx="19275">
                  <c:v>2.5466099999999998</c:v>
                </c:pt>
                <c:pt idx="19276">
                  <c:v>2.555037</c:v>
                </c:pt>
                <c:pt idx="19277">
                  <c:v>2.5417160000000001</c:v>
                </c:pt>
                <c:pt idx="19278">
                  <c:v>2.5372650000000001</c:v>
                </c:pt>
                <c:pt idx="19279">
                  <c:v>2.548797</c:v>
                </c:pt>
                <c:pt idx="19280">
                  <c:v>2.5479270000000001</c:v>
                </c:pt>
                <c:pt idx="19281">
                  <c:v>2.5404019999999998</c:v>
                </c:pt>
                <c:pt idx="19282">
                  <c:v>2.5431180000000002</c:v>
                </c:pt>
                <c:pt idx="19283">
                  <c:v>2.547825</c:v>
                </c:pt>
                <c:pt idx="19284">
                  <c:v>2.544591</c:v>
                </c:pt>
                <c:pt idx="19285">
                  <c:v>2.5454279999999998</c:v>
                </c:pt>
                <c:pt idx="19286">
                  <c:v>2.5496300000000001</c:v>
                </c:pt>
                <c:pt idx="19287">
                  <c:v>2.5455000000000001</c:v>
                </c:pt>
                <c:pt idx="19288">
                  <c:v>2.546189</c:v>
                </c:pt>
                <c:pt idx="19289">
                  <c:v>2.5519539999999998</c:v>
                </c:pt>
                <c:pt idx="19290">
                  <c:v>2.54609</c:v>
                </c:pt>
                <c:pt idx="19291">
                  <c:v>2.5383680000000002</c:v>
                </c:pt>
                <c:pt idx="19292">
                  <c:v>2.5449229999999998</c:v>
                </c:pt>
                <c:pt idx="19293">
                  <c:v>2.5479440000000002</c:v>
                </c:pt>
                <c:pt idx="19294">
                  <c:v>2.5406369999999998</c:v>
                </c:pt>
                <c:pt idx="19295">
                  <c:v>2.5492279999999998</c:v>
                </c:pt>
                <c:pt idx="19296">
                  <c:v>2.5565790000000002</c:v>
                </c:pt>
                <c:pt idx="19297">
                  <c:v>2.5466989999999998</c:v>
                </c:pt>
                <c:pt idx="19298">
                  <c:v>2.551072</c:v>
                </c:pt>
                <c:pt idx="19299">
                  <c:v>2.561096</c:v>
                </c:pt>
                <c:pt idx="19300">
                  <c:v>2.5510030000000001</c:v>
                </c:pt>
                <c:pt idx="19301">
                  <c:v>2.542573</c:v>
                </c:pt>
                <c:pt idx="19302">
                  <c:v>2.5501640000000001</c:v>
                </c:pt>
                <c:pt idx="19303">
                  <c:v>2.5524049999999998</c:v>
                </c:pt>
                <c:pt idx="19304">
                  <c:v>2.5468600000000001</c:v>
                </c:pt>
                <c:pt idx="19305">
                  <c:v>2.5510090000000001</c:v>
                </c:pt>
                <c:pt idx="19306">
                  <c:v>2.5554640000000002</c:v>
                </c:pt>
                <c:pt idx="19307">
                  <c:v>2.5502150000000001</c:v>
                </c:pt>
                <c:pt idx="19308">
                  <c:v>2.5492409999999999</c:v>
                </c:pt>
                <c:pt idx="19309">
                  <c:v>2.5527030000000002</c:v>
                </c:pt>
                <c:pt idx="19310">
                  <c:v>2.551596</c:v>
                </c:pt>
                <c:pt idx="19311">
                  <c:v>2.5483310000000001</c:v>
                </c:pt>
                <c:pt idx="19312">
                  <c:v>2.5521099999999999</c:v>
                </c:pt>
                <c:pt idx="19313">
                  <c:v>2.5553789999999998</c:v>
                </c:pt>
                <c:pt idx="19314">
                  <c:v>2.550389</c:v>
                </c:pt>
                <c:pt idx="19315">
                  <c:v>2.553906</c:v>
                </c:pt>
                <c:pt idx="19316">
                  <c:v>2.5583909999999999</c:v>
                </c:pt>
                <c:pt idx="19317">
                  <c:v>2.5474459999999999</c:v>
                </c:pt>
                <c:pt idx="19318">
                  <c:v>2.543123</c:v>
                </c:pt>
                <c:pt idx="19319">
                  <c:v>2.5503140000000002</c:v>
                </c:pt>
                <c:pt idx="19320">
                  <c:v>2.5500959999999999</c:v>
                </c:pt>
                <c:pt idx="19321">
                  <c:v>2.5465749999999998</c:v>
                </c:pt>
                <c:pt idx="19322">
                  <c:v>2.5512250000000001</c:v>
                </c:pt>
                <c:pt idx="19323">
                  <c:v>2.5527030000000002</c:v>
                </c:pt>
                <c:pt idx="19324">
                  <c:v>2.5527310000000001</c:v>
                </c:pt>
                <c:pt idx="19325">
                  <c:v>2.5544600000000002</c:v>
                </c:pt>
                <c:pt idx="19326">
                  <c:v>2.549982</c:v>
                </c:pt>
                <c:pt idx="19327">
                  <c:v>2.547933</c:v>
                </c:pt>
                <c:pt idx="19328">
                  <c:v>2.5508229999999998</c:v>
                </c:pt>
                <c:pt idx="19329">
                  <c:v>2.5556350000000001</c:v>
                </c:pt>
                <c:pt idx="19330">
                  <c:v>2.5530200000000001</c:v>
                </c:pt>
                <c:pt idx="19331">
                  <c:v>2.551329</c:v>
                </c:pt>
                <c:pt idx="19332">
                  <c:v>2.5625429999999998</c:v>
                </c:pt>
                <c:pt idx="19333">
                  <c:v>2.5629089999999999</c:v>
                </c:pt>
                <c:pt idx="19334">
                  <c:v>2.5573899999999998</c:v>
                </c:pt>
                <c:pt idx="19335">
                  <c:v>2.559323</c:v>
                </c:pt>
                <c:pt idx="19336">
                  <c:v>2.557061</c:v>
                </c:pt>
                <c:pt idx="19337">
                  <c:v>2.5513940000000002</c:v>
                </c:pt>
                <c:pt idx="19338">
                  <c:v>2.5507409999999999</c:v>
                </c:pt>
                <c:pt idx="19339">
                  <c:v>2.554074</c:v>
                </c:pt>
                <c:pt idx="19340">
                  <c:v>2.5482629999999999</c:v>
                </c:pt>
                <c:pt idx="19341">
                  <c:v>2.544467</c:v>
                </c:pt>
                <c:pt idx="19342">
                  <c:v>2.5521579999999999</c:v>
                </c:pt>
                <c:pt idx="19343">
                  <c:v>2.555402</c:v>
                </c:pt>
                <c:pt idx="19344">
                  <c:v>2.5568110000000002</c:v>
                </c:pt>
                <c:pt idx="19345">
                  <c:v>2.56176</c:v>
                </c:pt>
                <c:pt idx="19346">
                  <c:v>2.559609</c:v>
                </c:pt>
                <c:pt idx="19347">
                  <c:v>2.550665</c:v>
                </c:pt>
                <c:pt idx="19348">
                  <c:v>2.552054</c:v>
                </c:pt>
                <c:pt idx="19349">
                  <c:v>2.5630899999999999</c:v>
                </c:pt>
                <c:pt idx="19350">
                  <c:v>2.5633550000000001</c:v>
                </c:pt>
                <c:pt idx="19351">
                  <c:v>2.5579640000000001</c:v>
                </c:pt>
                <c:pt idx="19352">
                  <c:v>2.5582639999999999</c:v>
                </c:pt>
                <c:pt idx="19353">
                  <c:v>2.5552950000000001</c:v>
                </c:pt>
                <c:pt idx="19354">
                  <c:v>2.5521790000000002</c:v>
                </c:pt>
                <c:pt idx="19355">
                  <c:v>2.55613</c:v>
                </c:pt>
                <c:pt idx="19356">
                  <c:v>2.5602109999999998</c:v>
                </c:pt>
                <c:pt idx="19357">
                  <c:v>2.5589529999999998</c:v>
                </c:pt>
                <c:pt idx="19358">
                  <c:v>2.5629089999999999</c:v>
                </c:pt>
                <c:pt idx="19359">
                  <c:v>2.5694189999999999</c:v>
                </c:pt>
                <c:pt idx="19360">
                  <c:v>2.5622929999999999</c:v>
                </c:pt>
                <c:pt idx="19361">
                  <c:v>2.5567709999999999</c:v>
                </c:pt>
                <c:pt idx="19362">
                  <c:v>2.560257</c:v>
                </c:pt>
                <c:pt idx="19363">
                  <c:v>2.563285</c:v>
                </c:pt>
                <c:pt idx="19364">
                  <c:v>2.56006</c:v>
                </c:pt>
                <c:pt idx="19365">
                  <c:v>2.5558149999999999</c:v>
                </c:pt>
                <c:pt idx="19366">
                  <c:v>2.5559959999999999</c:v>
                </c:pt>
                <c:pt idx="19367">
                  <c:v>2.5542470000000002</c:v>
                </c:pt>
                <c:pt idx="19368">
                  <c:v>2.5582289999999999</c:v>
                </c:pt>
                <c:pt idx="19369">
                  <c:v>2.561312</c:v>
                </c:pt>
                <c:pt idx="19370">
                  <c:v>2.5547930000000001</c:v>
                </c:pt>
                <c:pt idx="19371">
                  <c:v>2.5579019999999999</c:v>
                </c:pt>
                <c:pt idx="19372">
                  <c:v>2.5629029999999999</c:v>
                </c:pt>
                <c:pt idx="19373">
                  <c:v>2.5597829999999999</c:v>
                </c:pt>
                <c:pt idx="19374">
                  <c:v>2.5607199999999999</c:v>
                </c:pt>
                <c:pt idx="19375">
                  <c:v>2.5660989999999999</c:v>
                </c:pt>
                <c:pt idx="19376">
                  <c:v>2.561617</c:v>
                </c:pt>
                <c:pt idx="19377">
                  <c:v>2.554818</c:v>
                </c:pt>
                <c:pt idx="19378">
                  <c:v>2.5637460000000001</c:v>
                </c:pt>
                <c:pt idx="19379">
                  <c:v>2.5670739999999999</c:v>
                </c:pt>
                <c:pt idx="19380">
                  <c:v>2.558799</c:v>
                </c:pt>
                <c:pt idx="19381">
                  <c:v>2.562163</c:v>
                </c:pt>
                <c:pt idx="19382">
                  <c:v>2.5642480000000001</c:v>
                </c:pt>
                <c:pt idx="19383">
                  <c:v>2.5573190000000001</c:v>
                </c:pt>
                <c:pt idx="19384">
                  <c:v>2.5610719999999998</c:v>
                </c:pt>
                <c:pt idx="19385">
                  <c:v>2.5703689999999999</c:v>
                </c:pt>
                <c:pt idx="19386">
                  <c:v>2.5618989999999999</c:v>
                </c:pt>
                <c:pt idx="19387">
                  <c:v>2.553973</c:v>
                </c:pt>
                <c:pt idx="19388">
                  <c:v>2.5616880000000002</c:v>
                </c:pt>
                <c:pt idx="19389">
                  <c:v>2.5621459999999998</c:v>
                </c:pt>
                <c:pt idx="19390">
                  <c:v>2.5620820000000002</c:v>
                </c:pt>
                <c:pt idx="19391">
                  <c:v>2.5698820000000002</c:v>
                </c:pt>
                <c:pt idx="19392">
                  <c:v>2.5718190000000001</c:v>
                </c:pt>
                <c:pt idx="19393">
                  <c:v>2.5690719999999998</c:v>
                </c:pt>
                <c:pt idx="19394">
                  <c:v>2.5661659999999999</c:v>
                </c:pt>
                <c:pt idx="19395">
                  <c:v>2.5661870000000002</c:v>
                </c:pt>
                <c:pt idx="19396">
                  <c:v>2.564028</c:v>
                </c:pt>
                <c:pt idx="19397">
                  <c:v>2.5628470000000001</c:v>
                </c:pt>
                <c:pt idx="19398">
                  <c:v>2.5682619999999998</c:v>
                </c:pt>
                <c:pt idx="19399">
                  <c:v>2.5631050000000002</c:v>
                </c:pt>
                <c:pt idx="19400">
                  <c:v>2.5568849999999999</c:v>
                </c:pt>
                <c:pt idx="19401">
                  <c:v>2.5690919999999999</c:v>
                </c:pt>
                <c:pt idx="19402">
                  <c:v>2.5737809999999999</c:v>
                </c:pt>
                <c:pt idx="19403">
                  <c:v>2.5596399999999999</c:v>
                </c:pt>
                <c:pt idx="19404">
                  <c:v>2.5595159999999999</c:v>
                </c:pt>
                <c:pt idx="19405">
                  <c:v>2.5713149999999998</c:v>
                </c:pt>
                <c:pt idx="19406">
                  <c:v>2.5654219999999999</c:v>
                </c:pt>
                <c:pt idx="19407">
                  <c:v>2.5583300000000002</c:v>
                </c:pt>
                <c:pt idx="19408">
                  <c:v>2.566872</c:v>
                </c:pt>
                <c:pt idx="19409">
                  <c:v>2.5709240000000002</c:v>
                </c:pt>
                <c:pt idx="19410">
                  <c:v>2.5699320000000001</c:v>
                </c:pt>
                <c:pt idx="19411">
                  <c:v>2.5711659999999998</c:v>
                </c:pt>
                <c:pt idx="19412">
                  <c:v>2.5692940000000002</c:v>
                </c:pt>
                <c:pt idx="19413">
                  <c:v>2.5661330000000002</c:v>
                </c:pt>
                <c:pt idx="19414">
                  <c:v>2.566033</c:v>
                </c:pt>
                <c:pt idx="19415">
                  <c:v>2.5690189999999999</c:v>
                </c:pt>
                <c:pt idx="19416">
                  <c:v>2.5649989999999998</c:v>
                </c:pt>
                <c:pt idx="19417">
                  <c:v>2.5668359999999999</c:v>
                </c:pt>
                <c:pt idx="19418">
                  <c:v>2.5779719999999999</c:v>
                </c:pt>
                <c:pt idx="19419">
                  <c:v>2.5770879999999998</c:v>
                </c:pt>
                <c:pt idx="19420">
                  <c:v>2.568527</c:v>
                </c:pt>
                <c:pt idx="19421">
                  <c:v>2.56637</c:v>
                </c:pt>
                <c:pt idx="19422">
                  <c:v>2.5700500000000002</c:v>
                </c:pt>
                <c:pt idx="19423">
                  <c:v>2.5688930000000001</c:v>
                </c:pt>
                <c:pt idx="19424">
                  <c:v>2.5695329999999998</c:v>
                </c:pt>
                <c:pt idx="19425">
                  <c:v>2.5749219999999999</c:v>
                </c:pt>
                <c:pt idx="19426">
                  <c:v>2.569588</c:v>
                </c:pt>
                <c:pt idx="19427">
                  <c:v>2.5663689999999999</c:v>
                </c:pt>
                <c:pt idx="19428">
                  <c:v>2.5709040000000001</c:v>
                </c:pt>
                <c:pt idx="19429">
                  <c:v>2.5679569999999998</c:v>
                </c:pt>
                <c:pt idx="19430">
                  <c:v>2.5659260000000002</c:v>
                </c:pt>
                <c:pt idx="19431">
                  <c:v>2.5745770000000001</c:v>
                </c:pt>
                <c:pt idx="19432">
                  <c:v>2.574087</c:v>
                </c:pt>
                <c:pt idx="19433">
                  <c:v>2.5617510000000001</c:v>
                </c:pt>
                <c:pt idx="19434">
                  <c:v>2.5686740000000001</c:v>
                </c:pt>
                <c:pt idx="19435">
                  <c:v>2.574579</c:v>
                </c:pt>
                <c:pt idx="19436">
                  <c:v>2.5606909999999998</c:v>
                </c:pt>
                <c:pt idx="19437">
                  <c:v>2.5629330000000001</c:v>
                </c:pt>
                <c:pt idx="19438">
                  <c:v>2.5733039999999998</c:v>
                </c:pt>
                <c:pt idx="19439">
                  <c:v>2.5706069999999999</c:v>
                </c:pt>
                <c:pt idx="19440">
                  <c:v>2.5715840000000001</c:v>
                </c:pt>
                <c:pt idx="19441">
                  <c:v>2.5768209999999998</c:v>
                </c:pt>
                <c:pt idx="19442">
                  <c:v>2.574579</c:v>
                </c:pt>
                <c:pt idx="19443">
                  <c:v>2.5713140000000001</c:v>
                </c:pt>
                <c:pt idx="19444">
                  <c:v>2.5755249999999998</c:v>
                </c:pt>
                <c:pt idx="19445">
                  <c:v>2.5751050000000002</c:v>
                </c:pt>
                <c:pt idx="19446">
                  <c:v>2.5730940000000002</c:v>
                </c:pt>
                <c:pt idx="19447">
                  <c:v>2.5794790000000001</c:v>
                </c:pt>
                <c:pt idx="19448">
                  <c:v>2.5788319999999998</c:v>
                </c:pt>
                <c:pt idx="19449">
                  <c:v>2.568959</c:v>
                </c:pt>
                <c:pt idx="19450">
                  <c:v>2.5655420000000002</c:v>
                </c:pt>
                <c:pt idx="19451">
                  <c:v>2.5741969999999998</c:v>
                </c:pt>
                <c:pt idx="19452">
                  <c:v>2.5763470000000002</c:v>
                </c:pt>
                <c:pt idx="19453">
                  <c:v>2.5689009999999999</c:v>
                </c:pt>
                <c:pt idx="19454">
                  <c:v>2.5744120000000001</c:v>
                </c:pt>
                <c:pt idx="19455">
                  <c:v>2.5775730000000001</c:v>
                </c:pt>
                <c:pt idx="19456">
                  <c:v>2.569709</c:v>
                </c:pt>
                <c:pt idx="19457">
                  <c:v>2.5769700000000002</c:v>
                </c:pt>
                <c:pt idx="19458">
                  <c:v>2.5866210000000001</c:v>
                </c:pt>
                <c:pt idx="19459">
                  <c:v>2.5753650000000001</c:v>
                </c:pt>
                <c:pt idx="19460">
                  <c:v>2.5683639999999999</c:v>
                </c:pt>
                <c:pt idx="19461">
                  <c:v>2.581356</c:v>
                </c:pt>
                <c:pt idx="19462">
                  <c:v>2.5796190000000001</c:v>
                </c:pt>
                <c:pt idx="19463">
                  <c:v>2.5700590000000001</c:v>
                </c:pt>
                <c:pt idx="19464">
                  <c:v>2.5770490000000001</c:v>
                </c:pt>
                <c:pt idx="19465">
                  <c:v>2.579196</c:v>
                </c:pt>
                <c:pt idx="19466">
                  <c:v>2.5773570000000001</c:v>
                </c:pt>
                <c:pt idx="19467">
                  <c:v>2.5777000000000001</c:v>
                </c:pt>
                <c:pt idx="19468">
                  <c:v>2.577245</c:v>
                </c:pt>
                <c:pt idx="19469">
                  <c:v>2.5739040000000002</c:v>
                </c:pt>
                <c:pt idx="19470">
                  <c:v>2.5706000000000002</c:v>
                </c:pt>
                <c:pt idx="19471">
                  <c:v>2.5753089999999998</c:v>
                </c:pt>
                <c:pt idx="19472">
                  <c:v>2.5738889999999999</c:v>
                </c:pt>
                <c:pt idx="19473">
                  <c:v>2.5675819999999998</c:v>
                </c:pt>
                <c:pt idx="19474">
                  <c:v>2.5743860000000001</c:v>
                </c:pt>
                <c:pt idx="19475">
                  <c:v>2.5805250000000002</c:v>
                </c:pt>
                <c:pt idx="19476">
                  <c:v>2.5774819999999998</c:v>
                </c:pt>
                <c:pt idx="19477">
                  <c:v>2.5782639999999999</c:v>
                </c:pt>
                <c:pt idx="19478">
                  <c:v>2.5855679999999999</c:v>
                </c:pt>
                <c:pt idx="19479">
                  <c:v>2.5882130000000001</c:v>
                </c:pt>
                <c:pt idx="19480">
                  <c:v>2.586989</c:v>
                </c:pt>
                <c:pt idx="19481">
                  <c:v>2.586071</c:v>
                </c:pt>
                <c:pt idx="19482">
                  <c:v>2.5788229999999999</c:v>
                </c:pt>
                <c:pt idx="19483">
                  <c:v>2.5764339999999999</c:v>
                </c:pt>
                <c:pt idx="19484">
                  <c:v>2.5821529999999999</c:v>
                </c:pt>
                <c:pt idx="19485">
                  <c:v>2.5792830000000002</c:v>
                </c:pt>
                <c:pt idx="19486">
                  <c:v>2.571672</c:v>
                </c:pt>
                <c:pt idx="19487">
                  <c:v>2.5758079999999999</c:v>
                </c:pt>
                <c:pt idx="19488">
                  <c:v>2.585718</c:v>
                </c:pt>
                <c:pt idx="19489">
                  <c:v>2.5837880000000002</c:v>
                </c:pt>
                <c:pt idx="19490">
                  <c:v>2.580111</c:v>
                </c:pt>
                <c:pt idx="19491">
                  <c:v>2.5855990000000002</c:v>
                </c:pt>
                <c:pt idx="19492">
                  <c:v>2.579799</c:v>
                </c:pt>
                <c:pt idx="19493">
                  <c:v>2.5741779999999999</c:v>
                </c:pt>
                <c:pt idx="19494">
                  <c:v>2.5837080000000001</c:v>
                </c:pt>
                <c:pt idx="19495">
                  <c:v>2.5858240000000001</c:v>
                </c:pt>
                <c:pt idx="19496">
                  <c:v>2.5782449999999999</c:v>
                </c:pt>
                <c:pt idx="19497">
                  <c:v>2.5794359999999998</c:v>
                </c:pt>
                <c:pt idx="19498">
                  <c:v>2.5839750000000001</c:v>
                </c:pt>
                <c:pt idx="19499">
                  <c:v>2.5783680000000002</c:v>
                </c:pt>
                <c:pt idx="19500">
                  <c:v>2.5786519999999999</c:v>
                </c:pt>
                <c:pt idx="19501">
                  <c:v>2.5838649999999999</c:v>
                </c:pt>
                <c:pt idx="19502">
                  <c:v>2.577766</c:v>
                </c:pt>
                <c:pt idx="19503">
                  <c:v>2.5768520000000001</c:v>
                </c:pt>
                <c:pt idx="19504">
                  <c:v>2.5844749999999999</c:v>
                </c:pt>
                <c:pt idx="19505">
                  <c:v>2.5846610000000001</c:v>
                </c:pt>
                <c:pt idx="19506">
                  <c:v>2.5776520000000001</c:v>
                </c:pt>
                <c:pt idx="19507">
                  <c:v>2.5780319999999999</c:v>
                </c:pt>
                <c:pt idx="19508">
                  <c:v>2.583097</c:v>
                </c:pt>
                <c:pt idx="19509">
                  <c:v>2.5809549999999999</c:v>
                </c:pt>
                <c:pt idx="19510">
                  <c:v>2.5839750000000001</c:v>
                </c:pt>
                <c:pt idx="19511">
                  <c:v>2.5938029999999999</c:v>
                </c:pt>
                <c:pt idx="19512">
                  <c:v>2.5924450000000001</c:v>
                </c:pt>
                <c:pt idx="19513">
                  <c:v>2.5855899999999998</c:v>
                </c:pt>
                <c:pt idx="19514">
                  <c:v>2.5901299999999998</c:v>
                </c:pt>
                <c:pt idx="19515">
                  <c:v>2.5905520000000002</c:v>
                </c:pt>
                <c:pt idx="19516">
                  <c:v>2.58019</c:v>
                </c:pt>
                <c:pt idx="19517">
                  <c:v>2.5831919999999999</c:v>
                </c:pt>
                <c:pt idx="19518">
                  <c:v>2.5899079999999999</c:v>
                </c:pt>
                <c:pt idx="19519">
                  <c:v>2.5843950000000002</c:v>
                </c:pt>
                <c:pt idx="19520">
                  <c:v>2.5868509999999998</c:v>
                </c:pt>
                <c:pt idx="19521">
                  <c:v>2.5950449999999998</c:v>
                </c:pt>
                <c:pt idx="19522">
                  <c:v>2.5868419999999999</c:v>
                </c:pt>
                <c:pt idx="19523">
                  <c:v>2.579053</c:v>
                </c:pt>
                <c:pt idx="19524">
                  <c:v>2.58752</c:v>
                </c:pt>
                <c:pt idx="19525">
                  <c:v>2.5884909999999999</c:v>
                </c:pt>
                <c:pt idx="19526">
                  <c:v>2.5794220000000001</c:v>
                </c:pt>
                <c:pt idx="19527">
                  <c:v>2.5856780000000001</c:v>
                </c:pt>
                <c:pt idx="19528">
                  <c:v>2.590938</c:v>
                </c:pt>
                <c:pt idx="19529">
                  <c:v>2.5810559999999998</c:v>
                </c:pt>
                <c:pt idx="19530">
                  <c:v>2.5826859999999998</c:v>
                </c:pt>
                <c:pt idx="19531">
                  <c:v>2.5899809999999999</c:v>
                </c:pt>
                <c:pt idx="19532">
                  <c:v>2.5855169999999998</c:v>
                </c:pt>
                <c:pt idx="19533">
                  <c:v>2.5802149999999999</c:v>
                </c:pt>
                <c:pt idx="19534">
                  <c:v>2.584829</c:v>
                </c:pt>
                <c:pt idx="19535">
                  <c:v>2.5881099999999999</c:v>
                </c:pt>
                <c:pt idx="19536">
                  <c:v>2.5848279999999999</c:v>
                </c:pt>
                <c:pt idx="19537">
                  <c:v>2.5870060000000001</c:v>
                </c:pt>
                <c:pt idx="19538">
                  <c:v>2.591037</c:v>
                </c:pt>
                <c:pt idx="19539">
                  <c:v>2.5916860000000002</c:v>
                </c:pt>
                <c:pt idx="19540">
                  <c:v>2.5903260000000001</c:v>
                </c:pt>
                <c:pt idx="19541">
                  <c:v>2.589715</c:v>
                </c:pt>
                <c:pt idx="19542">
                  <c:v>2.590357</c:v>
                </c:pt>
                <c:pt idx="19543">
                  <c:v>2.5876350000000001</c:v>
                </c:pt>
                <c:pt idx="19544">
                  <c:v>2.5904449999999999</c:v>
                </c:pt>
                <c:pt idx="19545">
                  <c:v>2.5895820000000001</c:v>
                </c:pt>
                <c:pt idx="19546">
                  <c:v>2.581499</c:v>
                </c:pt>
                <c:pt idx="19547">
                  <c:v>2.5894029999999999</c:v>
                </c:pt>
                <c:pt idx="19548">
                  <c:v>2.5966390000000001</c:v>
                </c:pt>
                <c:pt idx="19549">
                  <c:v>2.584822</c:v>
                </c:pt>
                <c:pt idx="19550">
                  <c:v>2.5821710000000002</c:v>
                </c:pt>
                <c:pt idx="19551">
                  <c:v>2.5916920000000001</c:v>
                </c:pt>
                <c:pt idx="19552">
                  <c:v>2.5878920000000001</c:v>
                </c:pt>
                <c:pt idx="19553">
                  <c:v>2.5848239999999998</c:v>
                </c:pt>
                <c:pt idx="19554">
                  <c:v>2.5970559999999998</c:v>
                </c:pt>
                <c:pt idx="19555">
                  <c:v>2.5938210000000002</c:v>
                </c:pt>
                <c:pt idx="19556">
                  <c:v>2.5831689999999998</c:v>
                </c:pt>
                <c:pt idx="19557">
                  <c:v>2.5940370000000001</c:v>
                </c:pt>
                <c:pt idx="19558">
                  <c:v>2.600028</c:v>
                </c:pt>
                <c:pt idx="19559">
                  <c:v>2.590185</c:v>
                </c:pt>
                <c:pt idx="19560">
                  <c:v>2.5878890000000001</c:v>
                </c:pt>
                <c:pt idx="19561">
                  <c:v>2.5947680000000002</c:v>
                </c:pt>
                <c:pt idx="19562">
                  <c:v>2.5942509999999999</c:v>
                </c:pt>
                <c:pt idx="19563">
                  <c:v>2.5922689999999999</c:v>
                </c:pt>
                <c:pt idx="19564">
                  <c:v>2.5994079999999999</c:v>
                </c:pt>
                <c:pt idx="19565">
                  <c:v>2.597378</c:v>
                </c:pt>
                <c:pt idx="19566">
                  <c:v>2.5941700000000001</c:v>
                </c:pt>
                <c:pt idx="19567">
                  <c:v>2.5991620000000002</c:v>
                </c:pt>
                <c:pt idx="19568">
                  <c:v>2.5952329999999999</c:v>
                </c:pt>
                <c:pt idx="19569">
                  <c:v>2.5905469999999999</c:v>
                </c:pt>
                <c:pt idx="19570">
                  <c:v>2.5950150000000001</c:v>
                </c:pt>
                <c:pt idx="19571">
                  <c:v>2.5965760000000002</c:v>
                </c:pt>
                <c:pt idx="19572">
                  <c:v>2.588009</c:v>
                </c:pt>
                <c:pt idx="19573">
                  <c:v>2.5874000000000001</c:v>
                </c:pt>
                <c:pt idx="19574">
                  <c:v>2.5963919999999998</c:v>
                </c:pt>
                <c:pt idx="19575">
                  <c:v>2.5925530000000001</c:v>
                </c:pt>
                <c:pt idx="19576">
                  <c:v>2.5902910000000001</c:v>
                </c:pt>
                <c:pt idx="19577">
                  <c:v>2.597899</c:v>
                </c:pt>
                <c:pt idx="19578">
                  <c:v>2.5953040000000001</c:v>
                </c:pt>
                <c:pt idx="19579">
                  <c:v>2.590109</c:v>
                </c:pt>
                <c:pt idx="19580">
                  <c:v>2.597893</c:v>
                </c:pt>
                <c:pt idx="19581">
                  <c:v>2.6015489999999999</c:v>
                </c:pt>
                <c:pt idx="19582">
                  <c:v>2.5912500000000001</c:v>
                </c:pt>
                <c:pt idx="19583">
                  <c:v>2.5914670000000002</c:v>
                </c:pt>
                <c:pt idx="19584">
                  <c:v>2.5988280000000001</c:v>
                </c:pt>
                <c:pt idx="19585">
                  <c:v>2.5962269999999998</c:v>
                </c:pt>
                <c:pt idx="19586">
                  <c:v>2.5958730000000001</c:v>
                </c:pt>
                <c:pt idx="19587">
                  <c:v>2.5985170000000002</c:v>
                </c:pt>
                <c:pt idx="19588">
                  <c:v>2.5966429999999998</c:v>
                </c:pt>
                <c:pt idx="19589">
                  <c:v>2.593286</c:v>
                </c:pt>
                <c:pt idx="19590">
                  <c:v>2.592295</c:v>
                </c:pt>
                <c:pt idx="19591">
                  <c:v>2.5948169999999999</c:v>
                </c:pt>
                <c:pt idx="19592">
                  <c:v>2.5961620000000001</c:v>
                </c:pt>
                <c:pt idx="19593">
                  <c:v>2.6000890000000001</c:v>
                </c:pt>
                <c:pt idx="19594">
                  <c:v>2.6003850000000002</c:v>
                </c:pt>
                <c:pt idx="19595">
                  <c:v>2.5923029999999998</c:v>
                </c:pt>
                <c:pt idx="19596">
                  <c:v>2.5921110000000001</c:v>
                </c:pt>
                <c:pt idx="19597">
                  <c:v>2.6005370000000001</c:v>
                </c:pt>
                <c:pt idx="19598">
                  <c:v>2.6041699999999999</c:v>
                </c:pt>
                <c:pt idx="19599">
                  <c:v>2.5999310000000002</c:v>
                </c:pt>
                <c:pt idx="19600">
                  <c:v>2.6021030000000001</c:v>
                </c:pt>
                <c:pt idx="19601">
                  <c:v>2.6057100000000002</c:v>
                </c:pt>
                <c:pt idx="19602">
                  <c:v>2.597127</c:v>
                </c:pt>
                <c:pt idx="19603">
                  <c:v>2.5981160000000001</c:v>
                </c:pt>
                <c:pt idx="19604">
                  <c:v>2.6045799999999999</c:v>
                </c:pt>
                <c:pt idx="19605">
                  <c:v>2.6007039999999999</c:v>
                </c:pt>
                <c:pt idx="19606">
                  <c:v>2.5979540000000001</c:v>
                </c:pt>
                <c:pt idx="19607">
                  <c:v>2.6011039999999999</c:v>
                </c:pt>
                <c:pt idx="19608">
                  <c:v>2.6018880000000002</c:v>
                </c:pt>
                <c:pt idx="19609">
                  <c:v>2.597756</c:v>
                </c:pt>
                <c:pt idx="19610">
                  <c:v>2.600654</c:v>
                </c:pt>
                <c:pt idx="19611">
                  <c:v>2.6060249999999998</c:v>
                </c:pt>
                <c:pt idx="19612">
                  <c:v>2.6009850000000001</c:v>
                </c:pt>
                <c:pt idx="19613">
                  <c:v>2.5957940000000002</c:v>
                </c:pt>
                <c:pt idx="19614">
                  <c:v>2.5971350000000002</c:v>
                </c:pt>
                <c:pt idx="19615">
                  <c:v>2.599418</c:v>
                </c:pt>
                <c:pt idx="19616">
                  <c:v>2.5996100000000002</c:v>
                </c:pt>
                <c:pt idx="19617">
                  <c:v>2.6041970000000001</c:v>
                </c:pt>
                <c:pt idx="19618">
                  <c:v>2.601289</c:v>
                </c:pt>
                <c:pt idx="19619">
                  <c:v>2.593664</c:v>
                </c:pt>
                <c:pt idx="19620">
                  <c:v>2.6049129999999998</c:v>
                </c:pt>
                <c:pt idx="19621">
                  <c:v>2.6082350000000001</c:v>
                </c:pt>
                <c:pt idx="19622">
                  <c:v>2.5966969999999998</c:v>
                </c:pt>
                <c:pt idx="19623">
                  <c:v>2.6006819999999999</c:v>
                </c:pt>
                <c:pt idx="19624">
                  <c:v>2.607561</c:v>
                </c:pt>
                <c:pt idx="19625">
                  <c:v>2.605229</c:v>
                </c:pt>
                <c:pt idx="19626">
                  <c:v>2.6033970000000002</c:v>
                </c:pt>
                <c:pt idx="19627">
                  <c:v>2.6057769999999998</c:v>
                </c:pt>
                <c:pt idx="19628">
                  <c:v>2.6017939999999999</c:v>
                </c:pt>
                <c:pt idx="19629">
                  <c:v>2.5961120000000002</c:v>
                </c:pt>
                <c:pt idx="19630">
                  <c:v>2.603138</c:v>
                </c:pt>
                <c:pt idx="19631">
                  <c:v>2.606687</c:v>
                </c:pt>
                <c:pt idx="19632">
                  <c:v>2.6033360000000001</c:v>
                </c:pt>
                <c:pt idx="19633">
                  <c:v>2.6005479999999999</c:v>
                </c:pt>
                <c:pt idx="19634">
                  <c:v>2.6017549999999998</c:v>
                </c:pt>
                <c:pt idx="19635">
                  <c:v>2.605127</c:v>
                </c:pt>
                <c:pt idx="19636">
                  <c:v>2.6022349999999999</c:v>
                </c:pt>
                <c:pt idx="19637">
                  <c:v>2.6086809999999998</c:v>
                </c:pt>
                <c:pt idx="19638">
                  <c:v>2.6144609999999999</c:v>
                </c:pt>
                <c:pt idx="19639">
                  <c:v>2.6048290000000001</c:v>
                </c:pt>
                <c:pt idx="19640">
                  <c:v>2.6042429999999999</c:v>
                </c:pt>
                <c:pt idx="19641">
                  <c:v>2.6093350000000002</c:v>
                </c:pt>
                <c:pt idx="19642">
                  <c:v>2.6034039999999998</c:v>
                </c:pt>
                <c:pt idx="19643">
                  <c:v>2.602697</c:v>
                </c:pt>
                <c:pt idx="19644">
                  <c:v>2.6104859999999999</c:v>
                </c:pt>
                <c:pt idx="19645">
                  <c:v>2.6016140000000001</c:v>
                </c:pt>
                <c:pt idx="19646">
                  <c:v>2.593324</c:v>
                </c:pt>
                <c:pt idx="19647">
                  <c:v>2.6075379999999999</c:v>
                </c:pt>
                <c:pt idx="19648">
                  <c:v>2.6096940000000002</c:v>
                </c:pt>
                <c:pt idx="19649">
                  <c:v>2.6023580000000002</c:v>
                </c:pt>
                <c:pt idx="19650">
                  <c:v>2.6114459999999999</c:v>
                </c:pt>
                <c:pt idx="19651">
                  <c:v>2.6175069999999998</c:v>
                </c:pt>
                <c:pt idx="19652">
                  <c:v>2.6058180000000002</c:v>
                </c:pt>
                <c:pt idx="19653">
                  <c:v>2.6032549999999999</c:v>
                </c:pt>
                <c:pt idx="19654">
                  <c:v>2.6144919999999998</c:v>
                </c:pt>
                <c:pt idx="19655">
                  <c:v>2.6099929999999998</c:v>
                </c:pt>
                <c:pt idx="19656">
                  <c:v>2.6036199999999998</c:v>
                </c:pt>
                <c:pt idx="19657">
                  <c:v>2.6101169999999998</c:v>
                </c:pt>
                <c:pt idx="19658">
                  <c:v>2.6073040000000001</c:v>
                </c:pt>
                <c:pt idx="19659">
                  <c:v>2.6032030000000002</c:v>
                </c:pt>
                <c:pt idx="19660">
                  <c:v>2.608466</c:v>
                </c:pt>
                <c:pt idx="19661">
                  <c:v>2.6118619999999999</c:v>
                </c:pt>
                <c:pt idx="19662">
                  <c:v>2.6148359999999999</c:v>
                </c:pt>
                <c:pt idx="19663">
                  <c:v>2.6201409999999998</c:v>
                </c:pt>
                <c:pt idx="19664">
                  <c:v>2.6187140000000002</c:v>
                </c:pt>
                <c:pt idx="19665">
                  <c:v>2.6098270000000001</c:v>
                </c:pt>
                <c:pt idx="19666">
                  <c:v>2.6111620000000002</c:v>
                </c:pt>
                <c:pt idx="19667">
                  <c:v>2.6149049999999998</c:v>
                </c:pt>
                <c:pt idx="19668">
                  <c:v>2.6053549999999999</c:v>
                </c:pt>
                <c:pt idx="19669">
                  <c:v>2.6010779999999998</c:v>
                </c:pt>
                <c:pt idx="19670">
                  <c:v>2.6108199999999999</c:v>
                </c:pt>
                <c:pt idx="19671">
                  <c:v>2.614144</c:v>
                </c:pt>
                <c:pt idx="19672">
                  <c:v>2.608603</c:v>
                </c:pt>
                <c:pt idx="19673">
                  <c:v>2.610179</c:v>
                </c:pt>
                <c:pt idx="19674">
                  <c:v>2.6145960000000001</c:v>
                </c:pt>
                <c:pt idx="19675">
                  <c:v>2.6095619999999999</c:v>
                </c:pt>
                <c:pt idx="19676">
                  <c:v>2.6054360000000001</c:v>
                </c:pt>
                <c:pt idx="19677">
                  <c:v>2.6102530000000002</c:v>
                </c:pt>
                <c:pt idx="19678">
                  <c:v>2.6103969999999999</c:v>
                </c:pt>
                <c:pt idx="19679">
                  <c:v>2.6052089999999999</c:v>
                </c:pt>
                <c:pt idx="19680">
                  <c:v>2.6065070000000001</c:v>
                </c:pt>
                <c:pt idx="19681">
                  <c:v>2.6105209999999999</c:v>
                </c:pt>
                <c:pt idx="19682">
                  <c:v>2.6080800000000002</c:v>
                </c:pt>
                <c:pt idx="19683">
                  <c:v>2.6106919999999998</c:v>
                </c:pt>
                <c:pt idx="19684">
                  <c:v>2.6155270000000002</c:v>
                </c:pt>
                <c:pt idx="19685">
                  <c:v>2.6109149999999999</c:v>
                </c:pt>
                <c:pt idx="19686">
                  <c:v>2.6115159999999999</c:v>
                </c:pt>
                <c:pt idx="19687">
                  <c:v>2.617321</c:v>
                </c:pt>
                <c:pt idx="19688">
                  <c:v>2.616555</c:v>
                </c:pt>
                <c:pt idx="19689">
                  <c:v>2.61313</c:v>
                </c:pt>
                <c:pt idx="19690">
                  <c:v>2.614941</c:v>
                </c:pt>
                <c:pt idx="19691">
                  <c:v>2.6184769999999999</c:v>
                </c:pt>
                <c:pt idx="19692">
                  <c:v>2.6099420000000002</c:v>
                </c:pt>
                <c:pt idx="19693">
                  <c:v>2.6077530000000002</c:v>
                </c:pt>
                <c:pt idx="19694">
                  <c:v>2.6144250000000002</c:v>
                </c:pt>
                <c:pt idx="19695">
                  <c:v>2.608892</c:v>
                </c:pt>
                <c:pt idx="19696">
                  <c:v>2.6107269999999998</c:v>
                </c:pt>
                <c:pt idx="19697">
                  <c:v>2.6243289999999999</c:v>
                </c:pt>
                <c:pt idx="19698">
                  <c:v>2.6217760000000001</c:v>
                </c:pt>
                <c:pt idx="19699">
                  <c:v>2.6124990000000001</c:v>
                </c:pt>
                <c:pt idx="19700">
                  <c:v>2.6191270000000002</c:v>
                </c:pt>
                <c:pt idx="19701">
                  <c:v>2.624425</c:v>
                </c:pt>
                <c:pt idx="19702">
                  <c:v>2.6182850000000002</c:v>
                </c:pt>
                <c:pt idx="19703">
                  <c:v>2.6176849999999998</c:v>
                </c:pt>
                <c:pt idx="19704">
                  <c:v>2.6182569999999998</c:v>
                </c:pt>
                <c:pt idx="19705">
                  <c:v>2.6170070000000001</c:v>
                </c:pt>
                <c:pt idx="19706">
                  <c:v>2.616158</c:v>
                </c:pt>
                <c:pt idx="19707">
                  <c:v>2.6140099999999999</c:v>
                </c:pt>
                <c:pt idx="19708">
                  <c:v>2.6161940000000001</c:v>
                </c:pt>
                <c:pt idx="19709">
                  <c:v>2.6171470000000001</c:v>
                </c:pt>
                <c:pt idx="19710">
                  <c:v>2.6181670000000001</c:v>
                </c:pt>
                <c:pt idx="19711">
                  <c:v>2.616803</c:v>
                </c:pt>
                <c:pt idx="19712">
                  <c:v>2.6131220000000002</c:v>
                </c:pt>
                <c:pt idx="19713">
                  <c:v>2.6191249999999999</c:v>
                </c:pt>
                <c:pt idx="19714">
                  <c:v>2.6263049999999999</c:v>
                </c:pt>
                <c:pt idx="19715">
                  <c:v>2.6203560000000001</c:v>
                </c:pt>
                <c:pt idx="19716">
                  <c:v>2.612933</c:v>
                </c:pt>
                <c:pt idx="19717">
                  <c:v>2.616269</c:v>
                </c:pt>
                <c:pt idx="19718">
                  <c:v>2.61551</c:v>
                </c:pt>
                <c:pt idx="19719">
                  <c:v>2.611437</c:v>
                </c:pt>
                <c:pt idx="19720">
                  <c:v>2.6209380000000002</c:v>
                </c:pt>
                <c:pt idx="19721">
                  <c:v>2.6204100000000001</c:v>
                </c:pt>
                <c:pt idx="19722">
                  <c:v>2.6106799999999999</c:v>
                </c:pt>
                <c:pt idx="19723">
                  <c:v>2.6174170000000001</c:v>
                </c:pt>
                <c:pt idx="19724">
                  <c:v>2.6227879999999999</c:v>
                </c:pt>
                <c:pt idx="19725">
                  <c:v>2.6188380000000002</c:v>
                </c:pt>
                <c:pt idx="19726">
                  <c:v>2.620844</c:v>
                </c:pt>
                <c:pt idx="19727">
                  <c:v>2.624701</c:v>
                </c:pt>
                <c:pt idx="19728">
                  <c:v>2.616851</c:v>
                </c:pt>
                <c:pt idx="19729">
                  <c:v>2.6120749999999999</c:v>
                </c:pt>
                <c:pt idx="19730">
                  <c:v>2.6248800000000001</c:v>
                </c:pt>
                <c:pt idx="19731">
                  <c:v>2.6245820000000002</c:v>
                </c:pt>
                <c:pt idx="19732">
                  <c:v>2.613578</c:v>
                </c:pt>
                <c:pt idx="19733">
                  <c:v>2.6230150000000001</c:v>
                </c:pt>
                <c:pt idx="19734">
                  <c:v>2.6310190000000002</c:v>
                </c:pt>
                <c:pt idx="19735">
                  <c:v>2.620282</c:v>
                </c:pt>
                <c:pt idx="19736">
                  <c:v>2.618061</c:v>
                </c:pt>
                <c:pt idx="19737">
                  <c:v>2.6265499999999999</c:v>
                </c:pt>
                <c:pt idx="19738">
                  <c:v>2.6207050000000001</c:v>
                </c:pt>
                <c:pt idx="19739">
                  <c:v>2.6165419999999999</c:v>
                </c:pt>
                <c:pt idx="19740">
                  <c:v>2.6257079999999999</c:v>
                </c:pt>
                <c:pt idx="19741">
                  <c:v>2.6216520000000001</c:v>
                </c:pt>
                <c:pt idx="19742">
                  <c:v>2.6183960000000002</c:v>
                </c:pt>
                <c:pt idx="19743">
                  <c:v>2.624187</c:v>
                </c:pt>
                <c:pt idx="19744">
                  <c:v>2.6222620000000001</c:v>
                </c:pt>
                <c:pt idx="19745">
                  <c:v>2.6189979999999999</c:v>
                </c:pt>
                <c:pt idx="19746">
                  <c:v>2.6210469999999999</c:v>
                </c:pt>
                <c:pt idx="19747">
                  <c:v>2.6252399999999998</c:v>
                </c:pt>
                <c:pt idx="19748">
                  <c:v>2.6217109999999999</c:v>
                </c:pt>
                <c:pt idx="19749">
                  <c:v>2.622995</c:v>
                </c:pt>
                <c:pt idx="19750">
                  <c:v>2.6316320000000002</c:v>
                </c:pt>
                <c:pt idx="19751">
                  <c:v>2.628654</c:v>
                </c:pt>
                <c:pt idx="19752">
                  <c:v>2.6199750000000002</c:v>
                </c:pt>
                <c:pt idx="19753">
                  <c:v>2.621343</c:v>
                </c:pt>
                <c:pt idx="19754">
                  <c:v>2.6257679999999999</c:v>
                </c:pt>
                <c:pt idx="19755">
                  <c:v>2.621302</c:v>
                </c:pt>
                <c:pt idx="19756">
                  <c:v>2.6217079999999999</c:v>
                </c:pt>
                <c:pt idx="19757">
                  <c:v>2.6271589999999998</c:v>
                </c:pt>
                <c:pt idx="19758">
                  <c:v>2.6244559999999999</c:v>
                </c:pt>
                <c:pt idx="19759">
                  <c:v>2.6221890000000001</c:v>
                </c:pt>
                <c:pt idx="19760">
                  <c:v>2.624441</c:v>
                </c:pt>
                <c:pt idx="19761">
                  <c:v>2.6242740000000002</c:v>
                </c:pt>
                <c:pt idx="19762">
                  <c:v>2.6231960000000001</c:v>
                </c:pt>
                <c:pt idx="19763">
                  <c:v>2.625556</c:v>
                </c:pt>
                <c:pt idx="19764">
                  <c:v>2.6269200000000001</c:v>
                </c:pt>
                <c:pt idx="19765">
                  <c:v>2.6222270000000001</c:v>
                </c:pt>
                <c:pt idx="19766">
                  <c:v>2.6255700000000002</c:v>
                </c:pt>
                <c:pt idx="19767">
                  <c:v>2.632806</c:v>
                </c:pt>
                <c:pt idx="19768">
                  <c:v>2.6254019999999998</c:v>
                </c:pt>
                <c:pt idx="19769">
                  <c:v>2.626509</c:v>
                </c:pt>
                <c:pt idx="19770">
                  <c:v>2.6395710000000001</c:v>
                </c:pt>
                <c:pt idx="19771">
                  <c:v>2.635192</c:v>
                </c:pt>
                <c:pt idx="19772">
                  <c:v>2.623351</c:v>
                </c:pt>
                <c:pt idx="19773">
                  <c:v>2.6321409999999998</c:v>
                </c:pt>
                <c:pt idx="19774">
                  <c:v>2.6378689999999998</c:v>
                </c:pt>
                <c:pt idx="19775">
                  <c:v>2.6243820000000002</c:v>
                </c:pt>
                <c:pt idx="19776">
                  <c:v>2.6272799999999998</c:v>
                </c:pt>
                <c:pt idx="19777">
                  <c:v>2.6322100000000002</c:v>
                </c:pt>
                <c:pt idx="19778">
                  <c:v>2.6228560000000001</c:v>
                </c:pt>
                <c:pt idx="19779">
                  <c:v>2.6236869999999999</c:v>
                </c:pt>
                <c:pt idx="19780">
                  <c:v>2.6281780000000001</c:v>
                </c:pt>
                <c:pt idx="19781">
                  <c:v>2.6260940000000002</c:v>
                </c:pt>
                <c:pt idx="19782">
                  <c:v>2.6267969999999998</c:v>
                </c:pt>
                <c:pt idx="19783">
                  <c:v>2.635742</c:v>
                </c:pt>
                <c:pt idx="19784">
                  <c:v>2.6328749999999999</c:v>
                </c:pt>
                <c:pt idx="19785">
                  <c:v>2.6207500000000001</c:v>
                </c:pt>
                <c:pt idx="19786">
                  <c:v>2.6285989999999999</c:v>
                </c:pt>
                <c:pt idx="19787">
                  <c:v>2.6349580000000001</c:v>
                </c:pt>
                <c:pt idx="19788">
                  <c:v>2.6242329999999998</c:v>
                </c:pt>
                <c:pt idx="19789">
                  <c:v>2.6219809999999999</c:v>
                </c:pt>
                <c:pt idx="19790">
                  <c:v>2.631545</c:v>
                </c:pt>
                <c:pt idx="19791">
                  <c:v>2.6316250000000001</c:v>
                </c:pt>
                <c:pt idx="19792">
                  <c:v>2.6258499999999998</c:v>
                </c:pt>
                <c:pt idx="19793">
                  <c:v>2.632339</c:v>
                </c:pt>
                <c:pt idx="19794">
                  <c:v>2.6360760000000001</c:v>
                </c:pt>
                <c:pt idx="19795">
                  <c:v>2.636517</c:v>
                </c:pt>
                <c:pt idx="19796">
                  <c:v>2.636698</c:v>
                </c:pt>
                <c:pt idx="19797">
                  <c:v>2.6291389999999999</c:v>
                </c:pt>
                <c:pt idx="19798">
                  <c:v>2.6263749999999999</c:v>
                </c:pt>
                <c:pt idx="19799">
                  <c:v>2.6294870000000001</c:v>
                </c:pt>
                <c:pt idx="19800">
                  <c:v>2.6331190000000002</c:v>
                </c:pt>
                <c:pt idx="19801">
                  <c:v>2.63205</c:v>
                </c:pt>
                <c:pt idx="19802">
                  <c:v>2.6244839999999998</c:v>
                </c:pt>
                <c:pt idx="19803">
                  <c:v>2.6305649999999998</c:v>
                </c:pt>
                <c:pt idx="19804">
                  <c:v>2.6356470000000001</c:v>
                </c:pt>
                <c:pt idx="19805">
                  <c:v>2.626611</c:v>
                </c:pt>
                <c:pt idx="19806">
                  <c:v>2.630112</c:v>
                </c:pt>
                <c:pt idx="19807">
                  <c:v>2.638973</c:v>
                </c:pt>
                <c:pt idx="19808">
                  <c:v>2.6325609999999999</c:v>
                </c:pt>
                <c:pt idx="19809">
                  <c:v>2.632225</c:v>
                </c:pt>
                <c:pt idx="19810">
                  <c:v>2.645861</c:v>
                </c:pt>
                <c:pt idx="19811">
                  <c:v>2.642855</c:v>
                </c:pt>
                <c:pt idx="19812">
                  <c:v>2.6352350000000002</c:v>
                </c:pt>
                <c:pt idx="19813">
                  <c:v>2.6430750000000001</c:v>
                </c:pt>
                <c:pt idx="19814">
                  <c:v>2.6393599999999999</c:v>
                </c:pt>
                <c:pt idx="19815">
                  <c:v>2.6305719999999999</c:v>
                </c:pt>
                <c:pt idx="19816">
                  <c:v>2.6354600000000001</c:v>
                </c:pt>
                <c:pt idx="19817">
                  <c:v>2.6388500000000001</c:v>
                </c:pt>
                <c:pt idx="19818">
                  <c:v>2.6368149999999999</c:v>
                </c:pt>
                <c:pt idx="19819">
                  <c:v>2.636361</c:v>
                </c:pt>
                <c:pt idx="19820">
                  <c:v>2.638204</c:v>
                </c:pt>
                <c:pt idx="19821">
                  <c:v>2.6333440000000001</c:v>
                </c:pt>
                <c:pt idx="19822">
                  <c:v>2.6311849999999999</c:v>
                </c:pt>
                <c:pt idx="19823">
                  <c:v>2.6377799999999998</c:v>
                </c:pt>
                <c:pt idx="19824">
                  <c:v>2.635256</c:v>
                </c:pt>
                <c:pt idx="19825">
                  <c:v>2.6290140000000002</c:v>
                </c:pt>
                <c:pt idx="19826">
                  <c:v>2.6328450000000001</c:v>
                </c:pt>
                <c:pt idx="19827">
                  <c:v>2.634976</c:v>
                </c:pt>
                <c:pt idx="19828">
                  <c:v>2.62601</c:v>
                </c:pt>
                <c:pt idx="19829">
                  <c:v>2.6273140000000001</c:v>
                </c:pt>
                <c:pt idx="19830">
                  <c:v>2.6402899999999998</c:v>
                </c:pt>
                <c:pt idx="19831">
                  <c:v>2.640711</c:v>
                </c:pt>
                <c:pt idx="19832">
                  <c:v>2.6386319999999999</c:v>
                </c:pt>
                <c:pt idx="19833">
                  <c:v>2.6432799999999999</c:v>
                </c:pt>
                <c:pt idx="19834">
                  <c:v>2.6435390000000001</c:v>
                </c:pt>
                <c:pt idx="19835">
                  <c:v>2.6424310000000002</c:v>
                </c:pt>
                <c:pt idx="19836">
                  <c:v>2.641788</c:v>
                </c:pt>
                <c:pt idx="19837">
                  <c:v>2.6416849999999998</c:v>
                </c:pt>
                <c:pt idx="19838">
                  <c:v>2.6428780000000001</c:v>
                </c:pt>
                <c:pt idx="19839">
                  <c:v>2.6424799999999999</c:v>
                </c:pt>
                <c:pt idx="19840">
                  <c:v>2.638252</c:v>
                </c:pt>
                <c:pt idx="19841">
                  <c:v>2.632879</c:v>
                </c:pt>
                <c:pt idx="19842">
                  <c:v>2.6367750000000001</c:v>
                </c:pt>
                <c:pt idx="19843">
                  <c:v>2.6423519999999998</c:v>
                </c:pt>
                <c:pt idx="19844">
                  <c:v>2.638906</c:v>
                </c:pt>
                <c:pt idx="19845">
                  <c:v>2.6348509999999998</c:v>
                </c:pt>
                <c:pt idx="19846">
                  <c:v>2.63849</c:v>
                </c:pt>
                <c:pt idx="19847">
                  <c:v>2.6412450000000001</c:v>
                </c:pt>
                <c:pt idx="19848">
                  <c:v>2.6334590000000002</c:v>
                </c:pt>
                <c:pt idx="19849">
                  <c:v>2.6318839999999999</c:v>
                </c:pt>
                <c:pt idx="19850">
                  <c:v>2.6373730000000002</c:v>
                </c:pt>
                <c:pt idx="19851">
                  <c:v>2.634147</c:v>
                </c:pt>
                <c:pt idx="19852">
                  <c:v>2.6383800000000002</c:v>
                </c:pt>
                <c:pt idx="19853">
                  <c:v>2.6462949999999998</c:v>
                </c:pt>
                <c:pt idx="19854">
                  <c:v>2.6414650000000002</c:v>
                </c:pt>
                <c:pt idx="19855">
                  <c:v>2.6386609999999999</c:v>
                </c:pt>
                <c:pt idx="19856">
                  <c:v>2.6461079999999999</c:v>
                </c:pt>
                <c:pt idx="19857">
                  <c:v>2.6479089999999998</c:v>
                </c:pt>
                <c:pt idx="19858">
                  <c:v>2.640431</c:v>
                </c:pt>
                <c:pt idx="19859">
                  <c:v>2.6438459999999999</c:v>
                </c:pt>
                <c:pt idx="19860">
                  <c:v>2.650976</c:v>
                </c:pt>
                <c:pt idx="19861">
                  <c:v>2.6428630000000002</c:v>
                </c:pt>
                <c:pt idx="19862">
                  <c:v>2.6385200000000002</c:v>
                </c:pt>
                <c:pt idx="19863">
                  <c:v>2.6459510000000002</c:v>
                </c:pt>
                <c:pt idx="19864">
                  <c:v>2.6450819999999999</c:v>
                </c:pt>
                <c:pt idx="19865">
                  <c:v>2.6382289999999999</c:v>
                </c:pt>
                <c:pt idx="19866">
                  <c:v>2.6431339999999999</c:v>
                </c:pt>
                <c:pt idx="19867">
                  <c:v>2.6451410000000002</c:v>
                </c:pt>
                <c:pt idx="19868">
                  <c:v>2.6355970000000002</c:v>
                </c:pt>
                <c:pt idx="19869">
                  <c:v>2.641375</c:v>
                </c:pt>
                <c:pt idx="19870">
                  <c:v>2.649715</c:v>
                </c:pt>
                <c:pt idx="19871">
                  <c:v>2.6415359999999999</c:v>
                </c:pt>
                <c:pt idx="19872">
                  <c:v>2.6405759999999998</c:v>
                </c:pt>
                <c:pt idx="19873">
                  <c:v>2.648279</c:v>
                </c:pt>
                <c:pt idx="19874">
                  <c:v>2.6458870000000001</c:v>
                </c:pt>
                <c:pt idx="19875">
                  <c:v>2.6407799999999999</c:v>
                </c:pt>
                <c:pt idx="19876">
                  <c:v>2.6469339999999999</c:v>
                </c:pt>
                <c:pt idx="19877">
                  <c:v>2.6465139999999998</c:v>
                </c:pt>
                <c:pt idx="19878">
                  <c:v>2.6379839999999999</c:v>
                </c:pt>
                <c:pt idx="19879">
                  <c:v>2.6416240000000002</c:v>
                </c:pt>
                <c:pt idx="19880">
                  <c:v>2.6463000000000001</c:v>
                </c:pt>
                <c:pt idx="19881">
                  <c:v>2.643634</c:v>
                </c:pt>
                <c:pt idx="19882">
                  <c:v>2.6441050000000001</c:v>
                </c:pt>
                <c:pt idx="19883">
                  <c:v>2.6496629999999999</c:v>
                </c:pt>
                <c:pt idx="19884">
                  <c:v>2.6494979999999999</c:v>
                </c:pt>
                <c:pt idx="19885">
                  <c:v>2.644584</c:v>
                </c:pt>
                <c:pt idx="19886">
                  <c:v>2.6479529999999998</c:v>
                </c:pt>
                <c:pt idx="19887">
                  <c:v>2.6456680000000001</c:v>
                </c:pt>
                <c:pt idx="19888">
                  <c:v>2.6404230000000002</c:v>
                </c:pt>
                <c:pt idx="19889">
                  <c:v>2.6501079999999999</c:v>
                </c:pt>
                <c:pt idx="19890">
                  <c:v>2.651726</c:v>
                </c:pt>
                <c:pt idx="19891">
                  <c:v>2.6410399999999998</c:v>
                </c:pt>
                <c:pt idx="19892">
                  <c:v>2.6410049999999998</c:v>
                </c:pt>
                <c:pt idx="19893">
                  <c:v>2.6505749999999999</c:v>
                </c:pt>
                <c:pt idx="19894">
                  <c:v>2.6517179999999998</c:v>
                </c:pt>
                <c:pt idx="19895">
                  <c:v>2.6474929999999999</c:v>
                </c:pt>
                <c:pt idx="19896">
                  <c:v>2.653797</c:v>
                </c:pt>
                <c:pt idx="19897">
                  <c:v>2.6560630000000001</c:v>
                </c:pt>
                <c:pt idx="19898">
                  <c:v>2.6490999999999998</c:v>
                </c:pt>
                <c:pt idx="19899">
                  <c:v>2.6481520000000001</c:v>
                </c:pt>
                <c:pt idx="19900">
                  <c:v>2.6532490000000002</c:v>
                </c:pt>
                <c:pt idx="19901">
                  <c:v>2.6504829999999999</c:v>
                </c:pt>
                <c:pt idx="19902">
                  <c:v>2.6458550000000001</c:v>
                </c:pt>
                <c:pt idx="19903">
                  <c:v>2.6528049999999999</c:v>
                </c:pt>
                <c:pt idx="19904">
                  <c:v>2.6525470000000002</c:v>
                </c:pt>
                <c:pt idx="19905">
                  <c:v>2.6470889999999998</c:v>
                </c:pt>
                <c:pt idx="19906">
                  <c:v>2.647408</c:v>
                </c:pt>
                <c:pt idx="19907">
                  <c:v>2.6454339999999998</c:v>
                </c:pt>
                <c:pt idx="19908">
                  <c:v>2.6454629999999999</c:v>
                </c:pt>
                <c:pt idx="19909">
                  <c:v>2.6480190000000001</c:v>
                </c:pt>
                <c:pt idx="19910">
                  <c:v>2.6495630000000001</c:v>
                </c:pt>
                <c:pt idx="19911">
                  <c:v>2.6471170000000002</c:v>
                </c:pt>
                <c:pt idx="19912">
                  <c:v>2.6459809999999999</c:v>
                </c:pt>
                <c:pt idx="19913">
                  <c:v>2.6541329999999999</c:v>
                </c:pt>
                <c:pt idx="19914">
                  <c:v>2.6504620000000001</c:v>
                </c:pt>
                <c:pt idx="19915">
                  <c:v>2.6439010000000001</c:v>
                </c:pt>
                <c:pt idx="19916">
                  <c:v>2.6535449999999998</c:v>
                </c:pt>
                <c:pt idx="19917">
                  <c:v>2.6592929999999999</c:v>
                </c:pt>
                <c:pt idx="19918">
                  <c:v>2.657127</c:v>
                </c:pt>
                <c:pt idx="19919">
                  <c:v>2.6555680000000002</c:v>
                </c:pt>
                <c:pt idx="19920">
                  <c:v>2.6582020000000002</c:v>
                </c:pt>
                <c:pt idx="19921">
                  <c:v>2.6582240000000001</c:v>
                </c:pt>
                <c:pt idx="19922">
                  <c:v>2.6522899999999998</c:v>
                </c:pt>
                <c:pt idx="19923">
                  <c:v>2.6500759999999999</c:v>
                </c:pt>
                <c:pt idx="19924">
                  <c:v>2.648901</c:v>
                </c:pt>
                <c:pt idx="19925">
                  <c:v>2.650439</c:v>
                </c:pt>
                <c:pt idx="19926">
                  <c:v>2.657867</c:v>
                </c:pt>
                <c:pt idx="19927">
                  <c:v>2.655602</c:v>
                </c:pt>
                <c:pt idx="19928">
                  <c:v>2.6455860000000002</c:v>
                </c:pt>
                <c:pt idx="19929">
                  <c:v>2.6495500000000001</c:v>
                </c:pt>
                <c:pt idx="19930">
                  <c:v>2.6575489999999999</c:v>
                </c:pt>
                <c:pt idx="19931">
                  <c:v>2.6517360000000001</c:v>
                </c:pt>
                <c:pt idx="19932">
                  <c:v>2.6559110000000001</c:v>
                </c:pt>
                <c:pt idx="19933">
                  <c:v>2.6622400000000002</c:v>
                </c:pt>
                <c:pt idx="19934">
                  <c:v>2.6499079999999999</c:v>
                </c:pt>
                <c:pt idx="19935">
                  <c:v>2.6473620000000002</c:v>
                </c:pt>
                <c:pt idx="19936">
                  <c:v>2.6559240000000002</c:v>
                </c:pt>
                <c:pt idx="19937">
                  <c:v>2.6565159999999999</c:v>
                </c:pt>
                <c:pt idx="19938">
                  <c:v>2.6528930000000002</c:v>
                </c:pt>
                <c:pt idx="19939">
                  <c:v>2.6553360000000001</c:v>
                </c:pt>
                <c:pt idx="19940">
                  <c:v>2.6566350000000001</c:v>
                </c:pt>
                <c:pt idx="19941">
                  <c:v>2.6470500000000001</c:v>
                </c:pt>
                <c:pt idx="19942">
                  <c:v>2.6453060000000002</c:v>
                </c:pt>
                <c:pt idx="19943">
                  <c:v>2.6560359999999998</c:v>
                </c:pt>
                <c:pt idx="19944">
                  <c:v>2.66052</c:v>
                </c:pt>
                <c:pt idx="19945">
                  <c:v>2.659125</c:v>
                </c:pt>
                <c:pt idx="19946">
                  <c:v>2.6595049999999998</c:v>
                </c:pt>
                <c:pt idx="19947">
                  <c:v>2.6575090000000001</c:v>
                </c:pt>
                <c:pt idx="19948">
                  <c:v>2.6481150000000002</c:v>
                </c:pt>
                <c:pt idx="19949">
                  <c:v>2.6508419999999999</c:v>
                </c:pt>
                <c:pt idx="19950">
                  <c:v>2.6619329999999999</c:v>
                </c:pt>
                <c:pt idx="19951">
                  <c:v>2.6577570000000001</c:v>
                </c:pt>
                <c:pt idx="19952">
                  <c:v>2.6553949999999999</c:v>
                </c:pt>
                <c:pt idx="19953">
                  <c:v>2.6624050000000001</c:v>
                </c:pt>
                <c:pt idx="19954">
                  <c:v>2.660701</c:v>
                </c:pt>
                <c:pt idx="19955">
                  <c:v>2.6553119999999999</c:v>
                </c:pt>
                <c:pt idx="19956">
                  <c:v>2.660593</c:v>
                </c:pt>
                <c:pt idx="19957">
                  <c:v>2.6655679999999999</c:v>
                </c:pt>
                <c:pt idx="19958">
                  <c:v>2.6626979999999998</c:v>
                </c:pt>
                <c:pt idx="19959">
                  <c:v>2.666153</c:v>
                </c:pt>
                <c:pt idx="19960">
                  <c:v>2.6621060000000001</c:v>
                </c:pt>
                <c:pt idx="19961">
                  <c:v>2.6520079999999999</c:v>
                </c:pt>
                <c:pt idx="19962">
                  <c:v>2.6578919999999999</c:v>
                </c:pt>
                <c:pt idx="19963">
                  <c:v>2.6571419999999999</c:v>
                </c:pt>
                <c:pt idx="19964">
                  <c:v>2.6498029999999999</c:v>
                </c:pt>
                <c:pt idx="19965">
                  <c:v>2.6563349999999999</c:v>
                </c:pt>
                <c:pt idx="19966">
                  <c:v>2.6626210000000001</c:v>
                </c:pt>
                <c:pt idx="19967">
                  <c:v>2.6585049999999999</c:v>
                </c:pt>
                <c:pt idx="19968">
                  <c:v>2.6559240000000002</c:v>
                </c:pt>
                <c:pt idx="19969">
                  <c:v>2.6641759999999999</c:v>
                </c:pt>
                <c:pt idx="19970">
                  <c:v>2.6672359999999999</c:v>
                </c:pt>
                <c:pt idx="19971">
                  <c:v>2.6599119999999998</c:v>
                </c:pt>
                <c:pt idx="19972">
                  <c:v>2.6571380000000002</c:v>
                </c:pt>
                <c:pt idx="19973">
                  <c:v>2.6586310000000002</c:v>
                </c:pt>
                <c:pt idx="19974">
                  <c:v>2.658328</c:v>
                </c:pt>
                <c:pt idx="19975">
                  <c:v>2.6609820000000002</c:v>
                </c:pt>
                <c:pt idx="19976">
                  <c:v>2.666299</c:v>
                </c:pt>
                <c:pt idx="19977">
                  <c:v>2.6597819999999999</c:v>
                </c:pt>
                <c:pt idx="19978">
                  <c:v>2.6520969999999999</c:v>
                </c:pt>
                <c:pt idx="19979">
                  <c:v>2.6599539999999999</c:v>
                </c:pt>
                <c:pt idx="19980">
                  <c:v>2.6636380000000002</c:v>
                </c:pt>
                <c:pt idx="19981">
                  <c:v>2.6604480000000001</c:v>
                </c:pt>
                <c:pt idx="19982">
                  <c:v>2.6663950000000001</c:v>
                </c:pt>
                <c:pt idx="19983">
                  <c:v>2.673028</c:v>
                </c:pt>
                <c:pt idx="19984">
                  <c:v>2.6703800000000002</c:v>
                </c:pt>
                <c:pt idx="19985">
                  <c:v>2.666836</c:v>
                </c:pt>
                <c:pt idx="19986">
                  <c:v>2.6667160000000001</c:v>
                </c:pt>
                <c:pt idx="19987">
                  <c:v>2.6632560000000001</c:v>
                </c:pt>
                <c:pt idx="19988">
                  <c:v>2.6625740000000002</c:v>
                </c:pt>
                <c:pt idx="19989">
                  <c:v>2.6648040000000002</c:v>
                </c:pt>
                <c:pt idx="19990">
                  <c:v>2.6587689999999999</c:v>
                </c:pt>
                <c:pt idx="19991">
                  <c:v>2.659465</c:v>
                </c:pt>
                <c:pt idx="19992">
                  <c:v>2.666595</c:v>
                </c:pt>
                <c:pt idx="19993">
                  <c:v>2.6647669999999999</c:v>
                </c:pt>
                <c:pt idx="19994">
                  <c:v>2.6611669999999998</c:v>
                </c:pt>
                <c:pt idx="19995">
                  <c:v>2.6622560000000002</c:v>
                </c:pt>
                <c:pt idx="19996">
                  <c:v>2.6648540000000001</c:v>
                </c:pt>
                <c:pt idx="19997">
                  <c:v>2.6600510000000002</c:v>
                </c:pt>
                <c:pt idx="19998">
                  <c:v>2.6604369999999999</c:v>
                </c:pt>
                <c:pt idx="19999">
                  <c:v>2.6709420000000001</c:v>
                </c:pt>
                <c:pt idx="20000">
                  <c:v>2.668666</c:v>
                </c:pt>
                <c:pt idx="20001">
                  <c:v>2.659151</c:v>
                </c:pt>
                <c:pt idx="20002">
                  <c:v>2.6610550000000002</c:v>
                </c:pt>
                <c:pt idx="20003">
                  <c:v>2.665788</c:v>
                </c:pt>
                <c:pt idx="20004">
                  <c:v>2.6635059999999999</c:v>
                </c:pt>
                <c:pt idx="20005">
                  <c:v>2.6660020000000002</c:v>
                </c:pt>
                <c:pt idx="20006">
                  <c:v>2.6768320000000001</c:v>
                </c:pt>
                <c:pt idx="20007">
                  <c:v>2.6751830000000001</c:v>
                </c:pt>
                <c:pt idx="20008">
                  <c:v>2.6648749999999999</c:v>
                </c:pt>
                <c:pt idx="20009">
                  <c:v>2.6657890000000002</c:v>
                </c:pt>
                <c:pt idx="20010">
                  <c:v>2.670239</c:v>
                </c:pt>
                <c:pt idx="20011">
                  <c:v>2.6657350000000002</c:v>
                </c:pt>
                <c:pt idx="20012">
                  <c:v>2.6636060000000001</c:v>
                </c:pt>
                <c:pt idx="20013">
                  <c:v>2.6716980000000001</c:v>
                </c:pt>
                <c:pt idx="20014">
                  <c:v>2.6657139999999999</c:v>
                </c:pt>
                <c:pt idx="20015">
                  <c:v>2.6591529999999999</c:v>
                </c:pt>
                <c:pt idx="20016">
                  <c:v>2.670925</c:v>
                </c:pt>
                <c:pt idx="20017">
                  <c:v>2.6719020000000002</c:v>
                </c:pt>
                <c:pt idx="20018">
                  <c:v>2.6661700000000002</c:v>
                </c:pt>
                <c:pt idx="20019">
                  <c:v>2.6722959999999998</c:v>
                </c:pt>
                <c:pt idx="20020">
                  <c:v>2.6721789999999999</c:v>
                </c:pt>
                <c:pt idx="20021">
                  <c:v>2.6629239999999998</c:v>
                </c:pt>
                <c:pt idx="20022">
                  <c:v>2.6695410000000002</c:v>
                </c:pt>
                <c:pt idx="20023">
                  <c:v>2.6772140000000002</c:v>
                </c:pt>
                <c:pt idx="20024">
                  <c:v>2.6631230000000001</c:v>
                </c:pt>
                <c:pt idx="20025">
                  <c:v>2.662445</c:v>
                </c:pt>
                <c:pt idx="20026">
                  <c:v>2.6739440000000001</c:v>
                </c:pt>
                <c:pt idx="20027">
                  <c:v>2.6680290000000002</c:v>
                </c:pt>
                <c:pt idx="20028">
                  <c:v>2.6642570000000001</c:v>
                </c:pt>
                <c:pt idx="20029">
                  <c:v>2.671332</c:v>
                </c:pt>
                <c:pt idx="20030">
                  <c:v>2.6734689999999999</c:v>
                </c:pt>
                <c:pt idx="20031">
                  <c:v>2.668733</c:v>
                </c:pt>
                <c:pt idx="20032">
                  <c:v>2.668523</c:v>
                </c:pt>
                <c:pt idx="20033">
                  <c:v>2.6699899999999999</c:v>
                </c:pt>
                <c:pt idx="20034">
                  <c:v>2.6664850000000002</c:v>
                </c:pt>
                <c:pt idx="20035">
                  <c:v>2.6726610000000002</c:v>
                </c:pt>
                <c:pt idx="20036">
                  <c:v>2.6782319999999999</c:v>
                </c:pt>
                <c:pt idx="20037">
                  <c:v>2.6677469999999999</c:v>
                </c:pt>
                <c:pt idx="20038">
                  <c:v>2.6655250000000001</c:v>
                </c:pt>
                <c:pt idx="20039">
                  <c:v>2.6767120000000002</c:v>
                </c:pt>
                <c:pt idx="20040">
                  <c:v>2.6755080000000002</c:v>
                </c:pt>
                <c:pt idx="20041">
                  <c:v>2.6681059999999999</c:v>
                </c:pt>
                <c:pt idx="20042">
                  <c:v>2.6777890000000002</c:v>
                </c:pt>
                <c:pt idx="20043">
                  <c:v>2.6816650000000002</c:v>
                </c:pt>
                <c:pt idx="20044">
                  <c:v>2.6718570000000001</c:v>
                </c:pt>
                <c:pt idx="20045">
                  <c:v>2.6725310000000002</c:v>
                </c:pt>
                <c:pt idx="20046">
                  <c:v>2.6751770000000001</c:v>
                </c:pt>
                <c:pt idx="20047">
                  <c:v>2.6722109999999999</c:v>
                </c:pt>
                <c:pt idx="20048">
                  <c:v>2.6715409999999999</c:v>
                </c:pt>
                <c:pt idx="20049">
                  <c:v>2.6744150000000002</c:v>
                </c:pt>
                <c:pt idx="20050">
                  <c:v>2.6720929999999998</c:v>
                </c:pt>
                <c:pt idx="20051">
                  <c:v>2.670331</c:v>
                </c:pt>
                <c:pt idx="20052">
                  <c:v>2.6794829999999998</c:v>
                </c:pt>
                <c:pt idx="20053">
                  <c:v>2.679268</c:v>
                </c:pt>
                <c:pt idx="20054">
                  <c:v>2.6704750000000002</c:v>
                </c:pt>
                <c:pt idx="20055">
                  <c:v>2.6749339999999999</c:v>
                </c:pt>
                <c:pt idx="20056">
                  <c:v>2.678455</c:v>
                </c:pt>
                <c:pt idx="20057">
                  <c:v>2.6697570000000002</c:v>
                </c:pt>
                <c:pt idx="20058">
                  <c:v>2.6684670000000001</c:v>
                </c:pt>
                <c:pt idx="20059">
                  <c:v>2.6782490000000001</c:v>
                </c:pt>
                <c:pt idx="20060">
                  <c:v>2.6750440000000002</c:v>
                </c:pt>
                <c:pt idx="20061">
                  <c:v>2.6677919999999999</c:v>
                </c:pt>
                <c:pt idx="20062">
                  <c:v>2.6768149999999999</c:v>
                </c:pt>
                <c:pt idx="20063">
                  <c:v>2.684536</c:v>
                </c:pt>
                <c:pt idx="20064">
                  <c:v>2.67957</c:v>
                </c:pt>
                <c:pt idx="20065">
                  <c:v>2.6764779999999999</c:v>
                </c:pt>
                <c:pt idx="20066">
                  <c:v>2.6789399999999999</c:v>
                </c:pt>
                <c:pt idx="20067">
                  <c:v>2.676272</c:v>
                </c:pt>
                <c:pt idx="20068">
                  <c:v>2.6751049999999998</c:v>
                </c:pt>
                <c:pt idx="20069">
                  <c:v>2.6836449999999998</c:v>
                </c:pt>
                <c:pt idx="20070">
                  <c:v>2.683713</c:v>
                </c:pt>
                <c:pt idx="20071">
                  <c:v>2.673597</c:v>
                </c:pt>
                <c:pt idx="20072">
                  <c:v>2.6777570000000002</c:v>
                </c:pt>
                <c:pt idx="20073">
                  <c:v>2.6829070000000002</c:v>
                </c:pt>
                <c:pt idx="20074">
                  <c:v>2.671551</c:v>
                </c:pt>
                <c:pt idx="20075">
                  <c:v>2.6653850000000001</c:v>
                </c:pt>
                <c:pt idx="20076">
                  <c:v>2.672965</c:v>
                </c:pt>
                <c:pt idx="20077">
                  <c:v>2.67686</c:v>
                </c:pt>
                <c:pt idx="20078">
                  <c:v>2.6744330000000001</c:v>
                </c:pt>
                <c:pt idx="20079">
                  <c:v>2.6753019999999998</c:v>
                </c:pt>
                <c:pt idx="20080">
                  <c:v>2.6778940000000002</c:v>
                </c:pt>
                <c:pt idx="20081">
                  <c:v>2.6818550000000001</c:v>
                </c:pt>
                <c:pt idx="20082">
                  <c:v>2.686652</c:v>
                </c:pt>
                <c:pt idx="20083">
                  <c:v>2.6861709999999999</c:v>
                </c:pt>
                <c:pt idx="20084">
                  <c:v>2.6779069999999998</c:v>
                </c:pt>
                <c:pt idx="20085">
                  <c:v>2.6762709999999998</c:v>
                </c:pt>
                <c:pt idx="20086">
                  <c:v>2.6856040000000001</c:v>
                </c:pt>
                <c:pt idx="20087">
                  <c:v>2.6795079999999998</c:v>
                </c:pt>
                <c:pt idx="20088">
                  <c:v>2.6704659999999998</c:v>
                </c:pt>
                <c:pt idx="20089">
                  <c:v>2.6824059999999998</c:v>
                </c:pt>
                <c:pt idx="20090">
                  <c:v>2.6867070000000002</c:v>
                </c:pt>
                <c:pt idx="20091">
                  <c:v>2.6802619999999999</c:v>
                </c:pt>
                <c:pt idx="20092">
                  <c:v>2.6854149999999999</c:v>
                </c:pt>
                <c:pt idx="20093">
                  <c:v>2.6885729999999999</c:v>
                </c:pt>
                <c:pt idx="20094">
                  <c:v>2.6766030000000001</c:v>
                </c:pt>
                <c:pt idx="20095">
                  <c:v>2.673508</c:v>
                </c:pt>
                <c:pt idx="20096">
                  <c:v>2.6836030000000002</c:v>
                </c:pt>
                <c:pt idx="20097">
                  <c:v>2.6793010000000002</c:v>
                </c:pt>
                <c:pt idx="20098">
                  <c:v>2.6743899999999998</c:v>
                </c:pt>
                <c:pt idx="20099">
                  <c:v>2.6832419999999999</c:v>
                </c:pt>
                <c:pt idx="20100">
                  <c:v>2.682321</c:v>
                </c:pt>
                <c:pt idx="20101">
                  <c:v>2.6788059999999998</c:v>
                </c:pt>
                <c:pt idx="20102">
                  <c:v>2.6854550000000001</c:v>
                </c:pt>
                <c:pt idx="20103">
                  <c:v>2.6885349999999999</c:v>
                </c:pt>
                <c:pt idx="20104">
                  <c:v>2.6828669999999999</c:v>
                </c:pt>
                <c:pt idx="20105">
                  <c:v>2.683805</c:v>
                </c:pt>
                <c:pt idx="20106">
                  <c:v>2.6882250000000001</c:v>
                </c:pt>
                <c:pt idx="20107">
                  <c:v>2.6803249999999998</c:v>
                </c:pt>
                <c:pt idx="20108">
                  <c:v>2.6811430000000001</c:v>
                </c:pt>
                <c:pt idx="20109">
                  <c:v>2.6870400000000001</c:v>
                </c:pt>
                <c:pt idx="20110">
                  <c:v>2.6773069999999999</c:v>
                </c:pt>
                <c:pt idx="20111">
                  <c:v>2.6755179999999998</c:v>
                </c:pt>
                <c:pt idx="20112">
                  <c:v>2.6880250000000001</c:v>
                </c:pt>
                <c:pt idx="20113">
                  <c:v>2.6919029999999999</c:v>
                </c:pt>
                <c:pt idx="20114">
                  <c:v>2.6833559999999999</c:v>
                </c:pt>
                <c:pt idx="20115">
                  <c:v>2.6812109999999998</c:v>
                </c:pt>
                <c:pt idx="20116">
                  <c:v>2.6851729999999998</c:v>
                </c:pt>
                <c:pt idx="20117">
                  <c:v>2.6832039999999999</c:v>
                </c:pt>
                <c:pt idx="20118">
                  <c:v>2.6850930000000002</c:v>
                </c:pt>
                <c:pt idx="20119">
                  <c:v>2.6875810000000002</c:v>
                </c:pt>
                <c:pt idx="20120">
                  <c:v>2.6829209999999999</c:v>
                </c:pt>
                <c:pt idx="20121">
                  <c:v>2.6815069999999999</c:v>
                </c:pt>
                <c:pt idx="20122">
                  <c:v>2.6897289999999998</c:v>
                </c:pt>
                <c:pt idx="20123">
                  <c:v>2.6885859999999999</c:v>
                </c:pt>
                <c:pt idx="20124">
                  <c:v>2.676234</c:v>
                </c:pt>
                <c:pt idx="20125">
                  <c:v>2.6841599999999999</c:v>
                </c:pt>
                <c:pt idx="20126">
                  <c:v>2.6927129999999999</c:v>
                </c:pt>
                <c:pt idx="20127">
                  <c:v>2.6832739999999999</c:v>
                </c:pt>
                <c:pt idx="20128">
                  <c:v>2.6863030000000001</c:v>
                </c:pt>
                <c:pt idx="20129">
                  <c:v>2.6936849999999999</c:v>
                </c:pt>
                <c:pt idx="20130">
                  <c:v>2.6863869999999999</c:v>
                </c:pt>
                <c:pt idx="20131">
                  <c:v>2.681047</c:v>
                </c:pt>
                <c:pt idx="20132">
                  <c:v>2.687926</c:v>
                </c:pt>
                <c:pt idx="20133">
                  <c:v>2.6907809999999999</c:v>
                </c:pt>
                <c:pt idx="20134">
                  <c:v>2.684266</c:v>
                </c:pt>
                <c:pt idx="20135">
                  <c:v>2.689387</c:v>
                </c:pt>
                <c:pt idx="20136">
                  <c:v>2.6964519999999998</c:v>
                </c:pt>
                <c:pt idx="20137">
                  <c:v>2.686896</c:v>
                </c:pt>
                <c:pt idx="20138">
                  <c:v>2.6824599999999998</c:v>
                </c:pt>
                <c:pt idx="20139">
                  <c:v>2.6898110000000002</c:v>
                </c:pt>
                <c:pt idx="20140">
                  <c:v>2.6878950000000001</c:v>
                </c:pt>
                <c:pt idx="20141">
                  <c:v>2.6827260000000002</c:v>
                </c:pt>
                <c:pt idx="20142">
                  <c:v>2.693041</c:v>
                </c:pt>
                <c:pt idx="20143">
                  <c:v>2.6930869999999998</c:v>
                </c:pt>
                <c:pt idx="20144">
                  <c:v>2.6803750000000002</c:v>
                </c:pt>
                <c:pt idx="20145">
                  <c:v>2.687459</c:v>
                </c:pt>
                <c:pt idx="20146">
                  <c:v>2.6914189999999998</c:v>
                </c:pt>
                <c:pt idx="20147">
                  <c:v>2.685648</c:v>
                </c:pt>
                <c:pt idx="20148">
                  <c:v>2.6922519999999999</c:v>
                </c:pt>
                <c:pt idx="20149">
                  <c:v>2.696037</c:v>
                </c:pt>
                <c:pt idx="20150">
                  <c:v>2.690566</c:v>
                </c:pt>
                <c:pt idx="20151">
                  <c:v>2.6892100000000001</c:v>
                </c:pt>
                <c:pt idx="20152">
                  <c:v>2.6948509999999999</c:v>
                </c:pt>
                <c:pt idx="20153">
                  <c:v>2.6936819999999999</c:v>
                </c:pt>
                <c:pt idx="20154">
                  <c:v>2.688955</c:v>
                </c:pt>
                <c:pt idx="20155">
                  <c:v>2.691891</c:v>
                </c:pt>
                <c:pt idx="20156">
                  <c:v>2.69041</c:v>
                </c:pt>
                <c:pt idx="20157">
                  <c:v>2.6868750000000001</c:v>
                </c:pt>
                <c:pt idx="20158">
                  <c:v>2.686153</c:v>
                </c:pt>
                <c:pt idx="20159">
                  <c:v>2.6882549999999998</c:v>
                </c:pt>
                <c:pt idx="20160">
                  <c:v>2.6909930000000002</c:v>
                </c:pt>
                <c:pt idx="20161">
                  <c:v>2.6931560000000001</c:v>
                </c:pt>
                <c:pt idx="20162">
                  <c:v>2.7000449999999998</c:v>
                </c:pt>
                <c:pt idx="20163">
                  <c:v>2.697422</c:v>
                </c:pt>
                <c:pt idx="20164">
                  <c:v>2.691881</c:v>
                </c:pt>
                <c:pt idx="20165">
                  <c:v>2.6989209999999999</c:v>
                </c:pt>
                <c:pt idx="20166">
                  <c:v>2.7025960000000002</c:v>
                </c:pt>
                <c:pt idx="20167">
                  <c:v>2.6976369999999998</c:v>
                </c:pt>
                <c:pt idx="20168">
                  <c:v>2.6930529999999999</c:v>
                </c:pt>
                <c:pt idx="20169">
                  <c:v>2.6937310000000001</c:v>
                </c:pt>
                <c:pt idx="20170">
                  <c:v>2.6913710000000002</c:v>
                </c:pt>
                <c:pt idx="20171">
                  <c:v>2.6900900000000001</c:v>
                </c:pt>
                <c:pt idx="20172">
                  <c:v>2.6956889999999998</c:v>
                </c:pt>
                <c:pt idx="20173">
                  <c:v>2.6943069999999998</c:v>
                </c:pt>
                <c:pt idx="20174">
                  <c:v>2.6935920000000002</c:v>
                </c:pt>
                <c:pt idx="20175">
                  <c:v>2.6991860000000001</c:v>
                </c:pt>
                <c:pt idx="20176">
                  <c:v>2.6992950000000002</c:v>
                </c:pt>
                <c:pt idx="20177">
                  <c:v>2.6930510000000001</c:v>
                </c:pt>
                <c:pt idx="20178">
                  <c:v>2.6925569999999999</c:v>
                </c:pt>
                <c:pt idx="20179">
                  <c:v>2.7003879999999998</c:v>
                </c:pt>
                <c:pt idx="20180">
                  <c:v>2.6979700000000002</c:v>
                </c:pt>
                <c:pt idx="20181">
                  <c:v>2.69238</c:v>
                </c:pt>
                <c:pt idx="20182">
                  <c:v>2.694636</c:v>
                </c:pt>
                <c:pt idx="20183">
                  <c:v>2.691484</c:v>
                </c:pt>
                <c:pt idx="20184">
                  <c:v>2.6892320000000001</c:v>
                </c:pt>
                <c:pt idx="20185">
                  <c:v>2.696574</c:v>
                </c:pt>
                <c:pt idx="20186">
                  <c:v>2.6991360000000002</c:v>
                </c:pt>
                <c:pt idx="20187">
                  <c:v>2.6925620000000001</c:v>
                </c:pt>
                <c:pt idx="20188">
                  <c:v>2.69421</c:v>
                </c:pt>
                <c:pt idx="20189">
                  <c:v>2.7018469999999999</c:v>
                </c:pt>
                <c:pt idx="20190">
                  <c:v>2.6935220000000002</c:v>
                </c:pt>
                <c:pt idx="20191">
                  <c:v>2.6906629999999998</c:v>
                </c:pt>
                <c:pt idx="20192">
                  <c:v>2.700062</c:v>
                </c:pt>
                <c:pt idx="20193">
                  <c:v>2.6990590000000001</c:v>
                </c:pt>
                <c:pt idx="20194">
                  <c:v>2.692253</c:v>
                </c:pt>
                <c:pt idx="20195">
                  <c:v>2.694801</c:v>
                </c:pt>
                <c:pt idx="20196">
                  <c:v>2.6999240000000002</c:v>
                </c:pt>
                <c:pt idx="20197">
                  <c:v>2.6937099999999998</c:v>
                </c:pt>
                <c:pt idx="20198">
                  <c:v>2.6940680000000001</c:v>
                </c:pt>
                <c:pt idx="20199">
                  <c:v>2.7032530000000001</c:v>
                </c:pt>
                <c:pt idx="20200">
                  <c:v>2.6982279999999998</c:v>
                </c:pt>
                <c:pt idx="20201">
                  <c:v>2.695694</c:v>
                </c:pt>
                <c:pt idx="20202">
                  <c:v>2.7035110000000002</c:v>
                </c:pt>
                <c:pt idx="20203">
                  <c:v>2.6997599999999999</c:v>
                </c:pt>
                <c:pt idx="20204">
                  <c:v>2.6914470000000001</c:v>
                </c:pt>
                <c:pt idx="20205">
                  <c:v>2.6974239999999998</c:v>
                </c:pt>
                <c:pt idx="20206">
                  <c:v>2.7054450000000001</c:v>
                </c:pt>
                <c:pt idx="20207">
                  <c:v>2.7018580000000001</c:v>
                </c:pt>
                <c:pt idx="20208">
                  <c:v>2.7015920000000002</c:v>
                </c:pt>
                <c:pt idx="20209">
                  <c:v>2.70289</c:v>
                </c:pt>
                <c:pt idx="20210">
                  <c:v>2.6998950000000002</c:v>
                </c:pt>
                <c:pt idx="20211">
                  <c:v>2.7028300000000001</c:v>
                </c:pt>
                <c:pt idx="20212">
                  <c:v>2.7056559999999998</c:v>
                </c:pt>
                <c:pt idx="20213">
                  <c:v>2.7031619999999998</c:v>
                </c:pt>
                <c:pt idx="20214">
                  <c:v>2.701085</c:v>
                </c:pt>
                <c:pt idx="20215">
                  <c:v>2.7062010000000001</c:v>
                </c:pt>
                <c:pt idx="20216">
                  <c:v>2.7102040000000001</c:v>
                </c:pt>
                <c:pt idx="20217">
                  <c:v>2.7027869999999998</c:v>
                </c:pt>
                <c:pt idx="20218">
                  <c:v>2.6997689999999999</c:v>
                </c:pt>
                <c:pt idx="20219">
                  <c:v>2.7022349999999999</c:v>
                </c:pt>
                <c:pt idx="20220">
                  <c:v>2.6981600000000001</c:v>
                </c:pt>
                <c:pt idx="20221">
                  <c:v>2.6999330000000001</c:v>
                </c:pt>
                <c:pt idx="20222">
                  <c:v>2.7087059999999998</c:v>
                </c:pt>
                <c:pt idx="20223">
                  <c:v>2.7065739999999998</c:v>
                </c:pt>
                <c:pt idx="20224">
                  <c:v>2.7003680000000001</c:v>
                </c:pt>
                <c:pt idx="20225">
                  <c:v>2.702785</c:v>
                </c:pt>
                <c:pt idx="20226">
                  <c:v>2.6994729999999998</c:v>
                </c:pt>
                <c:pt idx="20227">
                  <c:v>2.6903100000000002</c:v>
                </c:pt>
                <c:pt idx="20228">
                  <c:v>2.6977350000000002</c:v>
                </c:pt>
                <c:pt idx="20229">
                  <c:v>2.7049759999999998</c:v>
                </c:pt>
                <c:pt idx="20230">
                  <c:v>2.6978390000000001</c:v>
                </c:pt>
                <c:pt idx="20231">
                  <c:v>2.6958920000000002</c:v>
                </c:pt>
                <c:pt idx="20232">
                  <c:v>2.7052369999999999</c:v>
                </c:pt>
                <c:pt idx="20233">
                  <c:v>2.7103190000000001</c:v>
                </c:pt>
                <c:pt idx="20234">
                  <c:v>2.7067049999999999</c:v>
                </c:pt>
                <c:pt idx="20235">
                  <c:v>2.7070240000000001</c:v>
                </c:pt>
                <c:pt idx="20236">
                  <c:v>2.705111</c:v>
                </c:pt>
                <c:pt idx="20237">
                  <c:v>2.7041590000000002</c:v>
                </c:pt>
                <c:pt idx="20238">
                  <c:v>2.71157</c:v>
                </c:pt>
                <c:pt idx="20239">
                  <c:v>2.7105380000000001</c:v>
                </c:pt>
                <c:pt idx="20240">
                  <c:v>2.7034769999999999</c:v>
                </c:pt>
                <c:pt idx="20241">
                  <c:v>2.703408</c:v>
                </c:pt>
                <c:pt idx="20242">
                  <c:v>2.7090130000000001</c:v>
                </c:pt>
                <c:pt idx="20243">
                  <c:v>2.7086169999999998</c:v>
                </c:pt>
                <c:pt idx="20244">
                  <c:v>2.7032400000000001</c:v>
                </c:pt>
                <c:pt idx="20245">
                  <c:v>2.7080220000000002</c:v>
                </c:pt>
                <c:pt idx="20246">
                  <c:v>2.710213</c:v>
                </c:pt>
                <c:pt idx="20247">
                  <c:v>2.707271</c:v>
                </c:pt>
                <c:pt idx="20248">
                  <c:v>2.708307</c:v>
                </c:pt>
                <c:pt idx="20249">
                  <c:v>2.7073960000000001</c:v>
                </c:pt>
                <c:pt idx="20250">
                  <c:v>2.7046960000000002</c:v>
                </c:pt>
                <c:pt idx="20251">
                  <c:v>2.7068729999999999</c:v>
                </c:pt>
                <c:pt idx="20252">
                  <c:v>2.7130100000000001</c:v>
                </c:pt>
                <c:pt idx="20253">
                  <c:v>2.7067890000000001</c:v>
                </c:pt>
                <c:pt idx="20254">
                  <c:v>2.6992060000000002</c:v>
                </c:pt>
                <c:pt idx="20255">
                  <c:v>2.7083520000000001</c:v>
                </c:pt>
                <c:pt idx="20256">
                  <c:v>2.7130079999999999</c:v>
                </c:pt>
                <c:pt idx="20257">
                  <c:v>2.705212</c:v>
                </c:pt>
                <c:pt idx="20258">
                  <c:v>2.704993</c:v>
                </c:pt>
                <c:pt idx="20259">
                  <c:v>2.7114889999999998</c:v>
                </c:pt>
                <c:pt idx="20260">
                  <c:v>2.7084640000000002</c:v>
                </c:pt>
                <c:pt idx="20261">
                  <c:v>2.7029420000000002</c:v>
                </c:pt>
                <c:pt idx="20262">
                  <c:v>2.7069800000000002</c:v>
                </c:pt>
                <c:pt idx="20263">
                  <c:v>2.7071170000000002</c:v>
                </c:pt>
                <c:pt idx="20264">
                  <c:v>2.707335</c:v>
                </c:pt>
                <c:pt idx="20265">
                  <c:v>2.7139509999999998</c:v>
                </c:pt>
                <c:pt idx="20266">
                  <c:v>2.7100629999999999</c:v>
                </c:pt>
                <c:pt idx="20267">
                  <c:v>2.7018979999999999</c:v>
                </c:pt>
                <c:pt idx="20268">
                  <c:v>2.706531</c:v>
                </c:pt>
                <c:pt idx="20269">
                  <c:v>2.711325</c:v>
                </c:pt>
                <c:pt idx="20270">
                  <c:v>2.7062040000000001</c:v>
                </c:pt>
                <c:pt idx="20271">
                  <c:v>2.710302</c:v>
                </c:pt>
                <c:pt idx="20272">
                  <c:v>2.7192660000000002</c:v>
                </c:pt>
                <c:pt idx="20273">
                  <c:v>2.7130390000000002</c:v>
                </c:pt>
                <c:pt idx="20274">
                  <c:v>2.7107549999999998</c:v>
                </c:pt>
                <c:pt idx="20275">
                  <c:v>2.716847</c:v>
                </c:pt>
                <c:pt idx="20276">
                  <c:v>2.7142140000000001</c:v>
                </c:pt>
                <c:pt idx="20277">
                  <c:v>2.7095989999999999</c:v>
                </c:pt>
                <c:pt idx="20278">
                  <c:v>2.7106729999999999</c:v>
                </c:pt>
                <c:pt idx="20279">
                  <c:v>2.7150690000000002</c:v>
                </c:pt>
                <c:pt idx="20280">
                  <c:v>2.7121249999999999</c:v>
                </c:pt>
                <c:pt idx="20281">
                  <c:v>2.7115840000000002</c:v>
                </c:pt>
                <c:pt idx="20282">
                  <c:v>2.7175349999999998</c:v>
                </c:pt>
                <c:pt idx="20283">
                  <c:v>2.7099739999999999</c:v>
                </c:pt>
                <c:pt idx="20284">
                  <c:v>2.7015229999999999</c:v>
                </c:pt>
                <c:pt idx="20285">
                  <c:v>2.7100119999999999</c:v>
                </c:pt>
                <c:pt idx="20286">
                  <c:v>2.717797</c:v>
                </c:pt>
                <c:pt idx="20287">
                  <c:v>2.7129829999999999</c:v>
                </c:pt>
                <c:pt idx="20288">
                  <c:v>2.716437</c:v>
                </c:pt>
                <c:pt idx="20289">
                  <c:v>2.7216300000000002</c:v>
                </c:pt>
                <c:pt idx="20290">
                  <c:v>2.7085340000000002</c:v>
                </c:pt>
                <c:pt idx="20291">
                  <c:v>2.7074739999999999</c:v>
                </c:pt>
                <c:pt idx="20292">
                  <c:v>2.716704</c:v>
                </c:pt>
                <c:pt idx="20293">
                  <c:v>2.709101</c:v>
                </c:pt>
                <c:pt idx="20294">
                  <c:v>2.708758</c:v>
                </c:pt>
                <c:pt idx="20295">
                  <c:v>2.7195450000000001</c:v>
                </c:pt>
                <c:pt idx="20296">
                  <c:v>2.7165560000000002</c:v>
                </c:pt>
                <c:pt idx="20297">
                  <c:v>2.7079840000000002</c:v>
                </c:pt>
                <c:pt idx="20298">
                  <c:v>2.7148970000000001</c:v>
                </c:pt>
                <c:pt idx="20299">
                  <c:v>2.724218</c:v>
                </c:pt>
                <c:pt idx="20300">
                  <c:v>2.7211270000000001</c:v>
                </c:pt>
                <c:pt idx="20301">
                  <c:v>2.7182550000000001</c:v>
                </c:pt>
                <c:pt idx="20302">
                  <c:v>2.7161810000000002</c:v>
                </c:pt>
                <c:pt idx="20303">
                  <c:v>2.710315</c:v>
                </c:pt>
                <c:pt idx="20304">
                  <c:v>2.7096499999999999</c:v>
                </c:pt>
                <c:pt idx="20305">
                  <c:v>2.7139829999999998</c:v>
                </c:pt>
                <c:pt idx="20306">
                  <c:v>2.715401</c:v>
                </c:pt>
                <c:pt idx="20307">
                  <c:v>2.7149079999999999</c:v>
                </c:pt>
                <c:pt idx="20308">
                  <c:v>2.7210990000000002</c:v>
                </c:pt>
                <c:pt idx="20309">
                  <c:v>2.7241810000000002</c:v>
                </c:pt>
                <c:pt idx="20310">
                  <c:v>2.718909</c:v>
                </c:pt>
                <c:pt idx="20311">
                  <c:v>2.7227549999999998</c:v>
                </c:pt>
                <c:pt idx="20312">
                  <c:v>2.727865</c:v>
                </c:pt>
                <c:pt idx="20313">
                  <c:v>2.7207859999999999</c:v>
                </c:pt>
                <c:pt idx="20314">
                  <c:v>2.714674</c:v>
                </c:pt>
                <c:pt idx="20315">
                  <c:v>2.7220759999999999</c:v>
                </c:pt>
                <c:pt idx="20316">
                  <c:v>2.72736</c:v>
                </c:pt>
                <c:pt idx="20317">
                  <c:v>2.7172610000000001</c:v>
                </c:pt>
                <c:pt idx="20318">
                  <c:v>2.7181999999999999</c:v>
                </c:pt>
                <c:pt idx="20319">
                  <c:v>2.7237770000000001</c:v>
                </c:pt>
                <c:pt idx="20320">
                  <c:v>2.712529</c:v>
                </c:pt>
                <c:pt idx="20321">
                  <c:v>2.711652</c:v>
                </c:pt>
                <c:pt idx="20322">
                  <c:v>2.7201879999999998</c:v>
                </c:pt>
                <c:pt idx="20323">
                  <c:v>2.7156410000000002</c:v>
                </c:pt>
                <c:pt idx="20324">
                  <c:v>2.7132839999999998</c:v>
                </c:pt>
                <c:pt idx="20325">
                  <c:v>2.7208600000000001</c:v>
                </c:pt>
                <c:pt idx="20326">
                  <c:v>2.716669</c:v>
                </c:pt>
                <c:pt idx="20327">
                  <c:v>2.706934</c:v>
                </c:pt>
                <c:pt idx="20328">
                  <c:v>2.7141160000000002</c:v>
                </c:pt>
                <c:pt idx="20329">
                  <c:v>2.7184050000000002</c:v>
                </c:pt>
                <c:pt idx="20330">
                  <c:v>2.7138879999999999</c:v>
                </c:pt>
                <c:pt idx="20331">
                  <c:v>2.7215449999999999</c:v>
                </c:pt>
                <c:pt idx="20332">
                  <c:v>2.729012</c:v>
                </c:pt>
                <c:pt idx="20333">
                  <c:v>2.7237849999999999</c:v>
                </c:pt>
                <c:pt idx="20334">
                  <c:v>2.7231960000000002</c:v>
                </c:pt>
                <c:pt idx="20335">
                  <c:v>2.7295699999999998</c:v>
                </c:pt>
                <c:pt idx="20336">
                  <c:v>2.7254019999999999</c:v>
                </c:pt>
                <c:pt idx="20337">
                  <c:v>2.7190669999999999</c:v>
                </c:pt>
                <c:pt idx="20338">
                  <c:v>2.7243789999999999</c:v>
                </c:pt>
                <c:pt idx="20339">
                  <c:v>2.723249</c:v>
                </c:pt>
                <c:pt idx="20340">
                  <c:v>2.7169690000000002</c:v>
                </c:pt>
                <c:pt idx="20341">
                  <c:v>2.7230840000000001</c:v>
                </c:pt>
                <c:pt idx="20342">
                  <c:v>2.728256</c:v>
                </c:pt>
                <c:pt idx="20343">
                  <c:v>2.7230919999999998</c:v>
                </c:pt>
                <c:pt idx="20344">
                  <c:v>2.7234660000000002</c:v>
                </c:pt>
                <c:pt idx="20345">
                  <c:v>2.729889</c:v>
                </c:pt>
                <c:pt idx="20346">
                  <c:v>2.7223269999999999</c:v>
                </c:pt>
                <c:pt idx="20347">
                  <c:v>2.7159070000000001</c:v>
                </c:pt>
                <c:pt idx="20348">
                  <c:v>2.7217310000000001</c:v>
                </c:pt>
                <c:pt idx="20349">
                  <c:v>2.7197960000000001</c:v>
                </c:pt>
                <c:pt idx="20350">
                  <c:v>2.7181600000000001</c:v>
                </c:pt>
                <c:pt idx="20351">
                  <c:v>2.7220520000000001</c:v>
                </c:pt>
                <c:pt idx="20352">
                  <c:v>2.7219000000000002</c:v>
                </c:pt>
                <c:pt idx="20353">
                  <c:v>2.7195969999999998</c:v>
                </c:pt>
                <c:pt idx="20354">
                  <c:v>2.722747</c:v>
                </c:pt>
                <c:pt idx="20355">
                  <c:v>2.727827</c:v>
                </c:pt>
                <c:pt idx="20356">
                  <c:v>2.7187739999999998</c:v>
                </c:pt>
                <c:pt idx="20357">
                  <c:v>2.717292</c:v>
                </c:pt>
                <c:pt idx="20358">
                  <c:v>2.7304010000000001</c:v>
                </c:pt>
                <c:pt idx="20359">
                  <c:v>2.73108</c:v>
                </c:pt>
                <c:pt idx="20360">
                  <c:v>2.7263289999999998</c:v>
                </c:pt>
                <c:pt idx="20361">
                  <c:v>2.7296019999999999</c:v>
                </c:pt>
                <c:pt idx="20362">
                  <c:v>2.7297280000000002</c:v>
                </c:pt>
                <c:pt idx="20363">
                  <c:v>2.7249300000000001</c:v>
                </c:pt>
                <c:pt idx="20364">
                  <c:v>2.73122</c:v>
                </c:pt>
                <c:pt idx="20365">
                  <c:v>2.731201</c:v>
                </c:pt>
                <c:pt idx="20366">
                  <c:v>2.7168589999999999</c:v>
                </c:pt>
                <c:pt idx="20367">
                  <c:v>2.7225030000000001</c:v>
                </c:pt>
                <c:pt idx="20368">
                  <c:v>2.7335600000000002</c:v>
                </c:pt>
                <c:pt idx="20369">
                  <c:v>2.727862</c:v>
                </c:pt>
                <c:pt idx="20370">
                  <c:v>2.7290329999999998</c:v>
                </c:pt>
                <c:pt idx="20371">
                  <c:v>2.732421</c:v>
                </c:pt>
                <c:pt idx="20372">
                  <c:v>2.7244920000000001</c:v>
                </c:pt>
                <c:pt idx="20373">
                  <c:v>2.721365</c:v>
                </c:pt>
                <c:pt idx="20374">
                  <c:v>2.7283919999999999</c:v>
                </c:pt>
                <c:pt idx="20375">
                  <c:v>2.7264590000000002</c:v>
                </c:pt>
                <c:pt idx="20376">
                  <c:v>2.720405</c:v>
                </c:pt>
                <c:pt idx="20377">
                  <c:v>2.7252420000000002</c:v>
                </c:pt>
                <c:pt idx="20378">
                  <c:v>2.7283970000000002</c:v>
                </c:pt>
                <c:pt idx="20379">
                  <c:v>2.7258819999999999</c:v>
                </c:pt>
                <c:pt idx="20380">
                  <c:v>2.7281960000000001</c:v>
                </c:pt>
                <c:pt idx="20381">
                  <c:v>2.7328489999999999</c:v>
                </c:pt>
                <c:pt idx="20382">
                  <c:v>2.731948</c:v>
                </c:pt>
                <c:pt idx="20383">
                  <c:v>2.7320090000000001</c:v>
                </c:pt>
                <c:pt idx="20384">
                  <c:v>2.7389030000000001</c:v>
                </c:pt>
                <c:pt idx="20385">
                  <c:v>2.7325940000000002</c:v>
                </c:pt>
                <c:pt idx="20386">
                  <c:v>2.7207620000000001</c:v>
                </c:pt>
                <c:pt idx="20387">
                  <c:v>2.725835</c:v>
                </c:pt>
                <c:pt idx="20388">
                  <c:v>2.727176</c:v>
                </c:pt>
                <c:pt idx="20389">
                  <c:v>2.7218710000000002</c:v>
                </c:pt>
                <c:pt idx="20390">
                  <c:v>2.724809</c:v>
                </c:pt>
                <c:pt idx="20391">
                  <c:v>2.7315339999999999</c:v>
                </c:pt>
                <c:pt idx="20392">
                  <c:v>2.7321680000000002</c:v>
                </c:pt>
                <c:pt idx="20393">
                  <c:v>2.7311730000000001</c:v>
                </c:pt>
                <c:pt idx="20394">
                  <c:v>2.7362869999999999</c:v>
                </c:pt>
                <c:pt idx="20395">
                  <c:v>2.73522</c:v>
                </c:pt>
                <c:pt idx="20396">
                  <c:v>2.7326709999999999</c:v>
                </c:pt>
                <c:pt idx="20397">
                  <c:v>2.7371979999999998</c:v>
                </c:pt>
                <c:pt idx="20398">
                  <c:v>2.7345860000000002</c:v>
                </c:pt>
                <c:pt idx="20399">
                  <c:v>2.72776</c:v>
                </c:pt>
                <c:pt idx="20400">
                  <c:v>2.7312989999999999</c:v>
                </c:pt>
                <c:pt idx="20401">
                  <c:v>2.7382819999999999</c:v>
                </c:pt>
                <c:pt idx="20402">
                  <c:v>2.7334100000000001</c:v>
                </c:pt>
                <c:pt idx="20403">
                  <c:v>2.73184</c:v>
                </c:pt>
                <c:pt idx="20404">
                  <c:v>2.7392620000000001</c:v>
                </c:pt>
                <c:pt idx="20405">
                  <c:v>2.7328350000000001</c:v>
                </c:pt>
                <c:pt idx="20406">
                  <c:v>2.7280419999999999</c:v>
                </c:pt>
                <c:pt idx="20407">
                  <c:v>2.7378469999999999</c:v>
                </c:pt>
                <c:pt idx="20408">
                  <c:v>2.738499</c:v>
                </c:pt>
                <c:pt idx="20409">
                  <c:v>2.7310430000000001</c:v>
                </c:pt>
                <c:pt idx="20410">
                  <c:v>2.7334450000000001</c:v>
                </c:pt>
                <c:pt idx="20411">
                  <c:v>2.7395900000000002</c:v>
                </c:pt>
                <c:pt idx="20412">
                  <c:v>2.734674</c:v>
                </c:pt>
                <c:pt idx="20413">
                  <c:v>2.7265250000000001</c:v>
                </c:pt>
                <c:pt idx="20414">
                  <c:v>2.7303700000000002</c:v>
                </c:pt>
                <c:pt idx="20415">
                  <c:v>2.734175</c:v>
                </c:pt>
                <c:pt idx="20416">
                  <c:v>2.7326860000000002</c:v>
                </c:pt>
                <c:pt idx="20417">
                  <c:v>2.732253</c:v>
                </c:pt>
                <c:pt idx="20418">
                  <c:v>2.7350289999999999</c:v>
                </c:pt>
                <c:pt idx="20419">
                  <c:v>2.7350379999999999</c:v>
                </c:pt>
                <c:pt idx="20420">
                  <c:v>2.7349960000000002</c:v>
                </c:pt>
                <c:pt idx="20421">
                  <c:v>2.739814</c:v>
                </c:pt>
                <c:pt idx="20422">
                  <c:v>2.7340019999999998</c:v>
                </c:pt>
                <c:pt idx="20423">
                  <c:v>2.7295769999999999</c:v>
                </c:pt>
                <c:pt idx="20424">
                  <c:v>2.734318</c:v>
                </c:pt>
                <c:pt idx="20425">
                  <c:v>2.7338239999999998</c:v>
                </c:pt>
                <c:pt idx="20426">
                  <c:v>2.732831</c:v>
                </c:pt>
                <c:pt idx="20427">
                  <c:v>2.7339180000000001</c:v>
                </c:pt>
                <c:pt idx="20428">
                  <c:v>2.734388</c:v>
                </c:pt>
                <c:pt idx="20429">
                  <c:v>2.734429</c:v>
                </c:pt>
                <c:pt idx="20430">
                  <c:v>2.7367629999999998</c:v>
                </c:pt>
                <c:pt idx="20431">
                  <c:v>2.7409349999999999</c:v>
                </c:pt>
                <c:pt idx="20432">
                  <c:v>2.7377250000000002</c:v>
                </c:pt>
                <c:pt idx="20433">
                  <c:v>2.7372290000000001</c:v>
                </c:pt>
                <c:pt idx="20434">
                  <c:v>2.7418689999999999</c:v>
                </c:pt>
                <c:pt idx="20435">
                  <c:v>2.741069</c:v>
                </c:pt>
                <c:pt idx="20436">
                  <c:v>2.7361840000000002</c:v>
                </c:pt>
                <c:pt idx="20437">
                  <c:v>2.7382680000000001</c:v>
                </c:pt>
                <c:pt idx="20438">
                  <c:v>2.7421739999999999</c:v>
                </c:pt>
                <c:pt idx="20439">
                  <c:v>2.7355619999999998</c:v>
                </c:pt>
                <c:pt idx="20440">
                  <c:v>2.738918</c:v>
                </c:pt>
                <c:pt idx="20441">
                  <c:v>2.7475450000000001</c:v>
                </c:pt>
                <c:pt idx="20442">
                  <c:v>2.7357200000000002</c:v>
                </c:pt>
                <c:pt idx="20443">
                  <c:v>2.733765</c:v>
                </c:pt>
                <c:pt idx="20444">
                  <c:v>2.74709</c:v>
                </c:pt>
                <c:pt idx="20445">
                  <c:v>2.7438669999999998</c:v>
                </c:pt>
                <c:pt idx="20446">
                  <c:v>2.7358159999999998</c:v>
                </c:pt>
                <c:pt idx="20447">
                  <c:v>2.7416670000000001</c:v>
                </c:pt>
                <c:pt idx="20448">
                  <c:v>2.7438600000000002</c:v>
                </c:pt>
                <c:pt idx="20449">
                  <c:v>2.7343950000000001</c:v>
                </c:pt>
                <c:pt idx="20450">
                  <c:v>2.7350509999999999</c:v>
                </c:pt>
                <c:pt idx="20451">
                  <c:v>2.7404169999999999</c:v>
                </c:pt>
                <c:pt idx="20452">
                  <c:v>2.7381039999999999</c:v>
                </c:pt>
                <c:pt idx="20453">
                  <c:v>2.7371249999999998</c:v>
                </c:pt>
                <c:pt idx="20454">
                  <c:v>2.73977</c:v>
                </c:pt>
                <c:pt idx="20455">
                  <c:v>2.7419859999999998</c:v>
                </c:pt>
                <c:pt idx="20456">
                  <c:v>2.7418439999999999</c:v>
                </c:pt>
                <c:pt idx="20457">
                  <c:v>2.7434859999999999</c:v>
                </c:pt>
                <c:pt idx="20458">
                  <c:v>2.7431519999999998</c:v>
                </c:pt>
                <c:pt idx="20459">
                  <c:v>2.7404480000000002</c:v>
                </c:pt>
                <c:pt idx="20460">
                  <c:v>2.7439719999999999</c:v>
                </c:pt>
                <c:pt idx="20461">
                  <c:v>2.747671</c:v>
                </c:pt>
                <c:pt idx="20462">
                  <c:v>2.7445490000000001</c:v>
                </c:pt>
                <c:pt idx="20463">
                  <c:v>2.7431019999999999</c:v>
                </c:pt>
                <c:pt idx="20464">
                  <c:v>2.7486389999999998</c:v>
                </c:pt>
                <c:pt idx="20465">
                  <c:v>2.7422420000000001</c:v>
                </c:pt>
                <c:pt idx="20466">
                  <c:v>2.7318859999999998</c:v>
                </c:pt>
                <c:pt idx="20467">
                  <c:v>2.7441330000000002</c:v>
                </c:pt>
                <c:pt idx="20468">
                  <c:v>2.7503600000000001</c:v>
                </c:pt>
                <c:pt idx="20469">
                  <c:v>2.7416879999999999</c:v>
                </c:pt>
                <c:pt idx="20470">
                  <c:v>2.7461980000000001</c:v>
                </c:pt>
                <c:pt idx="20471">
                  <c:v>2.7521689999999999</c:v>
                </c:pt>
                <c:pt idx="20472">
                  <c:v>2.7435230000000002</c:v>
                </c:pt>
                <c:pt idx="20473">
                  <c:v>2.7378089999999999</c:v>
                </c:pt>
                <c:pt idx="20474">
                  <c:v>2.742934</c:v>
                </c:pt>
                <c:pt idx="20475">
                  <c:v>2.742632</c:v>
                </c:pt>
                <c:pt idx="20476">
                  <c:v>2.7397140000000002</c:v>
                </c:pt>
                <c:pt idx="20477">
                  <c:v>2.7457120000000002</c:v>
                </c:pt>
                <c:pt idx="20478">
                  <c:v>2.7448060000000001</c:v>
                </c:pt>
                <c:pt idx="20479">
                  <c:v>2.7375919999999998</c:v>
                </c:pt>
                <c:pt idx="20480">
                  <c:v>2.743303</c:v>
                </c:pt>
                <c:pt idx="20481">
                  <c:v>2.7506370000000002</c:v>
                </c:pt>
                <c:pt idx="20482">
                  <c:v>2.748024</c:v>
                </c:pt>
                <c:pt idx="20483">
                  <c:v>2.7485189999999999</c:v>
                </c:pt>
                <c:pt idx="20484">
                  <c:v>2.752014</c:v>
                </c:pt>
                <c:pt idx="20485">
                  <c:v>2.746632</c:v>
                </c:pt>
                <c:pt idx="20486">
                  <c:v>2.7454640000000001</c:v>
                </c:pt>
                <c:pt idx="20487">
                  <c:v>2.7495560000000001</c:v>
                </c:pt>
                <c:pt idx="20488">
                  <c:v>2.7438980000000002</c:v>
                </c:pt>
                <c:pt idx="20489">
                  <c:v>2.7411150000000002</c:v>
                </c:pt>
                <c:pt idx="20490">
                  <c:v>2.7475079999999998</c:v>
                </c:pt>
                <c:pt idx="20491">
                  <c:v>2.7516150000000001</c:v>
                </c:pt>
                <c:pt idx="20492">
                  <c:v>2.7489370000000002</c:v>
                </c:pt>
                <c:pt idx="20493">
                  <c:v>2.7471909999999999</c:v>
                </c:pt>
                <c:pt idx="20494">
                  <c:v>2.7490969999999999</c:v>
                </c:pt>
                <c:pt idx="20495">
                  <c:v>2.740904</c:v>
                </c:pt>
                <c:pt idx="20496">
                  <c:v>2.7386979999999999</c:v>
                </c:pt>
                <c:pt idx="20497">
                  <c:v>2.7485219999999999</c:v>
                </c:pt>
                <c:pt idx="20498">
                  <c:v>2.7468750000000002</c:v>
                </c:pt>
                <c:pt idx="20499">
                  <c:v>2.7457310000000001</c:v>
                </c:pt>
                <c:pt idx="20500">
                  <c:v>2.7536909999999999</c:v>
                </c:pt>
                <c:pt idx="20501">
                  <c:v>2.754518</c:v>
                </c:pt>
                <c:pt idx="20502">
                  <c:v>2.7483529999999998</c:v>
                </c:pt>
                <c:pt idx="20503">
                  <c:v>2.7515350000000001</c:v>
                </c:pt>
                <c:pt idx="20504">
                  <c:v>2.7569270000000001</c:v>
                </c:pt>
                <c:pt idx="20505">
                  <c:v>2.7493650000000001</c:v>
                </c:pt>
                <c:pt idx="20506">
                  <c:v>2.7463600000000001</c:v>
                </c:pt>
                <c:pt idx="20507">
                  <c:v>2.750667</c:v>
                </c:pt>
                <c:pt idx="20508">
                  <c:v>2.7498840000000002</c:v>
                </c:pt>
                <c:pt idx="20509">
                  <c:v>2.75102</c:v>
                </c:pt>
                <c:pt idx="20510">
                  <c:v>2.757565</c:v>
                </c:pt>
                <c:pt idx="20511">
                  <c:v>2.7545549999999999</c:v>
                </c:pt>
                <c:pt idx="20512">
                  <c:v>2.7424759999999999</c:v>
                </c:pt>
                <c:pt idx="20513">
                  <c:v>2.7445279999999999</c:v>
                </c:pt>
                <c:pt idx="20514">
                  <c:v>2.753225</c:v>
                </c:pt>
                <c:pt idx="20515">
                  <c:v>2.7488610000000002</c:v>
                </c:pt>
                <c:pt idx="20516">
                  <c:v>2.7470080000000001</c:v>
                </c:pt>
                <c:pt idx="20517">
                  <c:v>2.7513329999999998</c:v>
                </c:pt>
                <c:pt idx="20518">
                  <c:v>2.7507570000000001</c:v>
                </c:pt>
                <c:pt idx="20519">
                  <c:v>2.7517209999999999</c:v>
                </c:pt>
                <c:pt idx="20520">
                  <c:v>2.7556720000000001</c:v>
                </c:pt>
                <c:pt idx="20521">
                  <c:v>2.754677</c:v>
                </c:pt>
                <c:pt idx="20522">
                  <c:v>2.7537440000000002</c:v>
                </c:pt>
                <c:pt idx="20523">
                  <c:v>2.7562639999999998</c:v>
                </c:pt>
                <c:pt idx="20524">
                  <c:v>2.752764</c:v>
                </c:pt>
                <c:pt idx="20525">
                  <c:v>2.749241</c:v>
                </c:pt>
                <c:pt idx="20526">
                  <c:v>2.7528199999999998</c:v>
                </c:pt>
                <c:pt idx="20527">
                  <c:v>2.754508</c:v>
                </c:pt>
                <c:pt idx="20528">
                  <c:v>2.7546970000000002</c:v>
                </c:pt>
                <c:pt idx="20529">
                  <c:v>2.7520020000000001</c:v>
                </c:pt>
                <c:pt idx="20530">
                  <c:v>2.7546849999999998</c:v>
                </c:pt>
                <c:pt idx="20531">
                  <c:v>2.76153</c:v>
                </c:pt>
                <c:pt idx="20532">
                  <c:v>2.7499769999999999</c:v>
                </c:pt>
                <c:pt idx="20533">
                  <c:v>2.742413</c:v>
                </c:pt>
                <c:pt idx="20534">
                  <c:v>2.7505600000000001</c:v>
                </c:pt>
                <c:pt idx="20535">
                  <c:v>2.7505310000000001</c:v>
                </c:pt>
                <c:pt idx="20536">
                  <c:v>2.7489270000000001</c:v>
                </c:pt>
                <c:pt idx="20537">
                  <c:v>2.7598950000000002</c:v>
                </c:pt>
                <c:pt idx="20538">
                  <c:v>2.7624749999999998</c:v>
                </c:pt>
                <c:pt idx="20539">
                  <c:v>2.751957</c:v>
                </c:pt>
                <c:pt idx="20540">
                  <c:v>2.756243</c:v>
                </c:pt>
                <c:pt idx="20541">
                  <c:v>2.7617630000000002</c:v>
                </c:pt>
                <c:pt idx="20542">
                  <c:v>2.7569599999999999</c:v>
                </c:pt>
                <c:pt idx="20543">
                  <c:v>2.7602570000000002</c:v>
                </c:pt>
                <c:pt idx="20544">
                  <c:v>2.7598560000000001</c:v>
                </c:pt>
                <c:pt idx="20545">
                  <c:v>2.7543899999999999</c:v>
                </c:pt>
                <c:pt idx="20546">
                  <c:v>2.7554189999999998</c:v>
                </c:pt>
                <c:pt idx="20547">
                  <c:v>2.7581910000000001</c:v>
                </c:pt>
                <c:pt idx="20548">
                  <c:v>2.7579959999999999</c:v>
                </c:pt>
                <c:pt idx="20549">
                  <c:v>2.7564570000000002</c:v>
                </c:pt>
                <c:pt idx="20550">
                  <c:v>2.7567780000000002</c:v>
                </c:pt>
                <c:pt idx="20551">
                  <c:v>2.7582080000000002</c:v>
                </c:pt>
                <c:pt idx="20552">
                  <c:v>2.7580610000000001</c:v>
                </c:pt>
                <c:pt idx="20553">
                  <c:v>2.7571119999999998</c:v>
                </c:pt>
                <c:pt idx="20554">
                  <c:v>2.7590620000000001</c:v>
                </c:pt>
                <c:pt idx="20555">
                  <c:v>2.7590520000000001</c:v>
                </c:pt>
                <c:pt idx="20556">
                  <c:v>2.7563620000000002</c:v>
                </c:pt>
                <c:pt idx="20557">
                  <c:v>2.7597459999999998</c:v>
                </c:pt>
                <c:pt idx="20558">
                  <c:v>2.7595450000000001</c:v>
                </c:pt>
                <c:pt idx="20559">
                  <c:v>2.7535970000000001</c:v>
                </c:pt>
                <c:pt idx="20560">
                  <c:v>2.7556560000000001</c:v>
                </c:pt>
                <c:pt idx="20561">
                  <c:v>2.7561580000000001</c:v>
                </c:pt>
                <c:pt idx="20562">
                  <c:v>2.751128</c:v>
                </c:pt>
                <c:pt idx="20563">
                  <c:v>2.758918</c:v>
                </c:pt>
                <c:pt idx="20564">
                  <c:v>2.7678509999999998</c:v>
                </c:pt>
                <c:pt idx="20565">
                  <c:v>2.7559749999999998</c:v>
                </c:pt>
                <c:pt idx="20566">
                  <c:v>2.7519969999999998</c:v>
                </c:pt>
                <c:pt idx="20567">
                  <c:v>2.7671700000000001</c:v>
                </c:pt>
                <c:pt idx="20568">
                  <c:v>2.766975</c:v>
                </c:pt>
                <c:pt idx="20569">
                  <c:v>2.7591290000000002</c:v>
                </c:pt>
                <c:pt idx="20570">
                  <c:v>2.7640099999999999</c:v>
                </c:pt>
                <c:pt idx="20571">
                  <c:v>2.7625039999999998</c:v>
                </c:pt>
                <c:pt idx="20572">
                  <c:v>2.7555540000000001</c:v>
                </c:pt>
                <c:pt idx="20573">
                  <c:v>2.7571650000000001</c:v>
                </c:pt>
                <c:pt idx="20574">
                  <c:v>2.7626149999999998</c:v>
                </c:pt>
                <c:pt idx="20575">
                  <c:v>2.7626599999999999</c:v>
                </c:pt>
                <c:pt idx="20576">
                  <c:v>2.7581790000000002</c:v>
                </c:pt>
                <c:pt idx="20577">
                  <c:v>2.759201</c:v>
                </c:pt>
                <c:pt idx="20578">
                  <c:v>2.7593160000000001</c:v>
                </c:pt>
                <c:pt idx="20579">
                  <c:v>2.7562259999999998</c:v>
                </c:pt>
                <c:pt idx="20580">
                  <c:v>2.7613259999999999</c:v>
                </c:pt>
                <c:pt idx="20581">
                  <c:v>2.7667000000000002</c:v>
                </c:pt>
                <c:pt idx="20582">
                  <c:v>2.7646440000000001</c:v>
                </c:pt>
                <c:pt idx="20583">
                  <c:v>2.7609840000000001</c:v>
                </c:pt>
                <c:pt idx="20584">
                  <c:v>2.7614480000000001</c:v>
                </c:pt>
                <c:pt idx="20585">
                  <c:v>2.759179</c:v>
                </c:pt>
                <c:pt idx="20586">
                  <c:v>2.7601830000000001</c:v>
                </c:pt>
                <c:pt idx="20587">
                  <c:v>2.7690700000000001</c:v>
                </c:pt>
                <c:pt idx="20588">
                  <c:v>2.766966</c:v>
                </c:pt>
                <c:pt idx="20589">
                  <c:v>2.7656459999999998</c:v>
                </c:pt>
                <c:pt idx="20590">
                  <c:v>2.7731150000000002</c:v>
                </c:pt>
                <c:pt idx="20591">
                  <c:v>2.7703099999999998</c:v>
                </c:pt>
                <c:pt idx="20592">
                  <c:v>2.7642030000000002</c:v>
                </c:pt>
                <c:pt idx="20593">
                  <c:v>2.7651240000000001</c:v>
                </c:pt>
                <c:pt idx="20594">
                  <c:v>2.7681390000000001</c:v>
                </c:pt>
                <c:pt idx="20595">
                  <c:v>2.7667470000000001</c:v>
                </c:pt>
                <c:pt idx="20596">
                  <c:v>2.7684160000000002</c:v>
                </c:pt>
                <c:pt idx="20597">
                  <c:v>2.7679290000000001</c:v>
                </c:pt>
                <c:pt idx="20598">
                  <c:v>2.7600899999999999</c:v>
                </c:pt>
                <c:pt idx="20599">
                  <c:v>2.7618550000000002</c:v>
                </c:pt>
                <c:pt idx="20600">
                  <c:v>2.7677390000000002</c:v>
                </c:pt>
                <c:pt idx="20601">
                  <c:v>2.7661889999999998</c:v>
                </c:pt>
                <c:pt idx="20602">
                  <c:v>2.760812</c:v>
                </c:pt>
                <c:pt idx="20603">
                  <c:v>2.764189</c:v>
                </c:pt>
                <c:pt idx="20604">
                  <c:v>2.7695750000000001</c:v>
                </c:pt>
                <c:pt idx="20605">
                  <c:v>2.7602199999999999</c:v>
                </c:pt>
                <c:pt idx="20606">
                  <c:v>2.7622420000000001</c:v>
                </c:pt>
                <c:pt idx="20607">
                  <c:v>2.7731219999999999</c:v>
                </c:pt>
                <c:pt idx="20608">
                  <c:v>2.761463</c:v>
                </c:pt>
                <c:pt idx="20609">
                  <c:v>2.7550539999999999</c:v>
                </c:pt>
                <c:pt idx="20610">
                  <c:v>2.7651180000000002</c:v>
                </c:pt>
                <c:pt idx="20611">
                  <c:v>2.7672940000000001</c:v>
                </c:pt>
                <c:pt idx="20612">
                  <c:v>2.7632840000000001</c:v>
                </c:pt>
                <c:pt idx="20613">
                  <c:v>2.765342</c:v>
                </c:pt>
                <c:pt idx="20614">
                  <c:v>2.76972</c:v>
                </c:pt>
                <c:pt idx="20615">
                  <c:v>2.7698830000000001</c:v>
                </c:pt>
                <c:pt idx="20616">
                  <c:v>2.7695959999999999</c:v>
                </c:pt>
                <c:pt idx="20617">
                  <c:v>2.7674759999999998</c:v>
                </c:pt>
                <c:pt idx="20618">
                  <c:v>2.7663030000000002</c:v>
                </c:pt>
                <c:pt idx="20619">
                  <c:v>2.7666369999999998</c:v>
                </c:pt>
                <c:pt idx="20620">
                  <c:v>2.768122</c:v>
                </c:pt>
                <c:pt idx="20621">
                  <c:v>2.76858</c:v>
                </c:pt>
                <c:pt idx="20622">
                  <c:v>2.764052</c:v>
                </c:pt>
                <c:pt idx="20623">
                  <c:v>2.7665799999999998</c:v>
                </c:pt>
                <c:pt idx="20624">
                  <c:v>2.7713459999999999</c:v>
                </c:pt>
                <c:pt idx="20625">
                  <c:v>2.7691949999999999</c:v>
                </c:pt>
                <c:pt idx="20626">
                  <c:v>2.7719849999999999</c:v>
                </c:pt>
                <c:pt idx="20627">
                  <c:v>2.7785799999999998</c:v>
                </c:pt>
                <c:pt idx="20628">
                  <c:v>2.77833</c:v>
                </c:pt>
                <c:pt idx="20629">
                  <c:v>2.7768109999999999</c:v>
                </c:pt>
                <c:pt idx="20630">
                  <c:v>2.778429</c:v>
                </c:pt>
                <c:pt idx="20631">
                  <c:v>2.772586</c:v>
                </c:pt>
                <c:pt idx="20632">
                  <c:v>2.763242</c:v>
                </c:pt>
                <c:pt idx="20633">
                  <c:v>2.7624209999999998</c:v>
                </c:pt>
                <c:pt idx="20634">
                  <c:v>2.764316</c:v>
                </c:pt>
                <c:pt idx="20635">
                  <c:v>2.768024</c:v>
                </c:pt>
                <c:pt idx="20636">
                  <c:v>2.7778360000000002</c:v>
                </c:pt>
                <c:pt idx="20637">
                  <c:v>2.7792720000000002</c:v>
                </c:pt>
                <c:pt idx="20638">
                  <c:v>2.7706279999999999</c:v>
                </c:pt>
                <c:pt idx="20639">
                  <c:v>2.7719849999999999</c:v>
                </c:pt>
                <c:pt idx="20640">
                  <c:v>2.781609</c:v>
                </c:pt>
                <c:pt idx="20641">
                  <c:v>2.7764479999999998</c:v>
                </c:pt>
                <c:pt idx="20642">
                  <c:v>2.7663820000000001</c:v>
                </c:pt>
                <c:pt idx="20643">
                  <c:v>2.7712970000000001</c:v>
                </c:pt>
                <c:pt idx="20644">
                  <c:v>2.7699669999999998</c:v>
                </c:pt>
                <c:pt idx="20645">
                  <c:v>2.7616589999999999</c:v>
                </c:pt>
                <c:pt idx="20646">
                  <c:v>2.768427</c:v>
                </c:pt>
                <c:pt idx="20647">
                  <c:v>2.7751830000000002</c:v>
                </c:pt>
                <c:pt idx="20648">
                  <c:v>2.7696299999999998</c:v>
                </c:pt>
                <c:pt idx="20649">
                  <c:v>2.7713640000000002</c:v>
                </c:pt>
                <c:pt idx="20650">
                  <c:v>2.7821250000000002</c:v>
                </c:pt>
                <c:pt idx="20651">
                  <c:v>2.7769409999999999</c:v>
                </c:pt>
                <c:pt idx="20652">
                  <c:v>2.7711890000000001</c:v>
                </c:pt>
                <c:pt idx="20653">
                  <c:v>2.780017</c:v>
                </c:pt>
                <c:pt idx="20654">
                  <c:v>2.7777370000000001</c:v>
                </c:pt>
                <c:pt idx="20655">
                  <c:v>2.7688090000000001</c:v>
                </c:pt>
                <c:pt idx="20656">
                  <c:v>2.775874</c:v>
                </c:pt>
                <c:pt idx="20657">
                  <c:v>2.7817639999999999</c:v>
                </c:pt>
                <c:pt idx="20658">
                  <c:v>2.77136</c:v>
                </c:pt>
                <c:pt idx="20659">
                  <c:v>2.7664949999999999</c:v>
                </c:pt>
                <c:pt idx="20660">
                  <c:v>2.772176</c:v>
                </c:pt>
                <c:pt idx="20661">
                  <c:v>2.7714120000000002</c:v>
                </c:pt>
                <c:pt idx="20662">
                  <c:v>2.7736149999999999</c:v>
                </c:pt>
                <c:pt idx="20663">
                  <c:v>2.780653</c:v>
                </c:pt>
                <c:pt idx="20664">
                  <c:v>2.775404</c:v>
                </c:pt>
                <c:pt idx="20665">
                  <c:v>2.7715730000000001</c:v>
                </c:pt>
                <c:pt idx="20666">
                  <c:v>2.7765970000000002</c:v>
                </c:pt>
                <c:pt idx="20667">
                  <c:v>2.7828590000000002</c:v>
                </c:pt>
                <c:pt idx="20668">
                  <c:v>2.7844739999999999</c:v>
                </c:pt>
                <c:pt idx="20669">
                  <c:v>2.7787350000000002</c:v>
                </c:pt>
                <c:pt idx="20670">
                  <c:v>2.776535</c:v>
                </c:pt>
                <c:pt idx="20671">
                  <c:v>2.7769710000000001</c:v>
                </c:pt>
                <c:pt idx="20672">
                  <c:v>2.7800560000000001</c:v>
                </c:pt>
                <c:pt idx="20673">
                  <c:v>2.7794140000000001</c:v>
                </c:pt>
                <c:pt idx="20674">
                  <c:v>2.7722039999999999</c:v>
                </c:pt>
                <c:pt idx="20675">
                  <c:v>2.773549</c:v>
                </c:pt>
                <c:pt idx="20676">
                  <c:v>2.7825259999999998</c:v>
                </c:pt>
                <c:pt idx="20677">
                  <c:v>2.783668</c:v>
                </c:pt>
                <c:pt idx="20678">
                  <c:v>2.7777750000000001</c:v>
                </c:pt>
                <c:pt idx="20679">
                  <c:v>2.7835740000000002</c:v>
                </c:pt>
                <c:pt idx="20680">
                  <c:v>2.7888280000000001</c:v>
                </c:pt>
                <c:pt idx="20681">
                  <c:v>2.7741280000000001</c:v>
                </c:pt>
                <c:pt idx="20682">
                  <c:v>2.7713239999999999</c:v>
                </c:pt>
                <c:pt idx="20683">
                  <c:v>2.7818309999999999</c:v>
                </c:pt>
                <c:pt idx="20684">
                  <c:v>2.7752560000000002</c:v>
                </c:pt>
                <c:pt idx="20685">
                  <c:v>2.7693349999999999</c:v>
                </c:pt>
                <c:pt idx="20686">
                  <c:v>2.775747</c:v>
                </c:pt>
                <c:pt idx="20687">
                  <c:v>2.7781940000000001</c:v>
                </c:pt>
                <c:pt idx="20688">
                  <c:v>2.7793559999999999</c:v>
                </c:pt>
                <c:pt idx="20689">
                  <c:v>2.7882410000000002</c:v>
                </c:pt>
                <c:pt idx="20690">
                  <c:v>2.7877079999999999</c:v>
                </c:pt>
                <c:pt idx="20691">
                  <c:v>2.7746010000000001</c:v>
                </c:pt>
                <c:pt idx="20692">
                  <c:v>2.7755399999999999</c:v>
                </c:pt>
                <c:pt idx="20693">
                  <c:v>2.7815059999999998</c:v>
                </c:pt>
                <c:pt idx="20694">
                  <c:v>2.7792319999999999</c:v>
                </c:pt>
                <c:pt idx="20695">
                  <c:v>2.7835480000000001</c:v>
                </c:pt>
                <c:pt idx="20696">
                  <c:v>2.7895460000000001</c:v>
                </c:pt>
                <c:pt idx="20697">
                  <c:v>2.778826</c:v>
                </c:pt>
                <c:pt idx="20698">
                  <c:v>2.770089</c:v>
                </c:pt>
                <c:pt idx="20699">
                  <c:v>2.783093</c:v>
                </c:pt>
                <c:pt idx="20700">
                  <c:v>2.7912300000000001</c:v>
                </c:pt>
                <c:pt idx="20701">
                  <c:v>2.7866369999999998</c:v>
                </c:pt>
                <c:pt idx="20702">
                  <c:v>2.7852579999999998</c:v>
                </c:pt>
                <c:pt idx="20703">
                  <c:v>2.7837529999999999</c:v>
                </c:pt>
                <c:pt idx="20704">
                  <c:v>2.7806500000000001</c:v>
                </c:pt>
                <c:pt idx="20705">
                  <c:v>2.778044</c:v>
                </c:pt>
                <c:pt idx="20706">
                  <c:v>2.7807680000000001</c:v>
                </c:pt>
                <c:pt idx="20707">
                  <c:v>2.7830490000000001</c:v>
                </c:pt>
                <c:pt idx="20708">
                  <c:v>2.7851430000000001</c:v>
                </c:pt>
                <c:pt idx="20709">
                  <c:v>2.7884799999999998</c:v>
                </c:pt>
                <c:pt idx="20710">
                  <c:v>2.7817270000000001</c:v>
                </c:pt>
                <c:pt idx="20711">
                  <c:v>2.7809240000000002</c:v>
                </c:pt>
                <c:pt idx="20712">
                  <c:v>2.7842199999999999</c:v>
                </c:pt>
                <c:pt idx="20713">
                  <c:v>2.7791600000000001</c:v>
                </c:pt>
                <c:pt idx="20714">
                  <c:v>2.7789090000000001</c:v>
                </c:pt>
                <c:pt idx="20715">
                  <c:v>2.7851629999999998</c:v>
                </c:pt>
                <c:pt idx="20716">
                  <c:v>2.7907329999999999</c:v>
                </c:pt>
                <c:pt idx="20717">
                  <c:v>2.7897620000000001</c:v>
                </c:pt>
                <c:pt idx="20718">
                  <c:v>2.7847659999999999</c:v>
                </c:pt>
                <c:pt idx="20719">
                  <c:v>2.783534</c:v>
                </c:pt>
                <c:pt idx="20720">
                  <c:v>2.786397</c:v>
                </c:pt>
                <c:pt idx="20721">
                  <c:v>2.7900330000000002</c:v>
                </c:pt>
                <c:pt idx="20722">
                  <c:v>2.7873830000000002</c:v>
                </c:pt>
                <c:pt idx="20723">
                  <c:v>2.785739</c:v>
                </c:pt>
                <c:pt idx="20724">
                  <c:v>2.7882389999999999</c:v>
                </c:pt>
                <c:pt idx="20725">
                  <c:v>2.7846950000000001</c:v>
                </c:pt>
                <c:pt idx="20726">
                  <c:v>2.7799079999999998</c:v>
                </c:pt>
                <c:pt idx="20727">
                  <c:v>2.7784550000000001</c:v>
                </c:pt>
                <c:pt idx="20728">
                  <c:v>2.7830349999999999</c:v>
                </c:pt>
                <c:pt idx="20729">
                  <c:v>2.7877740000000002</c:v>
                </c:pt>
                <c:pt idx="20730">
                  <c:v>2.7859720000000001</c:v>
                </c:pt>
                <c:pt idx="20731">
                  <c:v>2.7865579999999999</c:v>
                </c:pt>
                <c:pt idx="20732">
                  <c:v>2.790829</c:v>
                </c:pt>
                <c:pt idx="20733">
                  <c:v>2.7909459999999999</c:v>
                </c:pt>
                <c:pt idx="20734">
                  <c:v>2.791274</c:v>
                </c:pt>
                <c:pt idx="20735">
                  <c:v>2.7930779999999999</c:v>
                </c:pt>
                <c:pt idx="20736">
                  <c:v>2.7889840000000001</c:v>
                </c:pt>
                <c:pt idx="20737">
                  <c:v>2.7836340000000002</c:v>
                </c:pt>
                <c:pt idx="20738">
                  <c:v>2.7905959999999999</c:v>
                </c:pt>
                <c:pt idx="20739">
                  <c:v>2.7939210000000001</c:v>
                </c:pt>
                <c:pt idx="20740">
                  <c:v>2.7887170000000001</c:v>
                </c:pt>
                <c:pt idx="20741">
                  <c:v>2.7920929999999999</c:v>
                </c:pt>
                <c:pt idx="20742">
                  <c:v>2.7938329999999998</c:v>
                </c:pt>
                <c:pt idx="20743">
                  <c:v>2.7862909999999999</c:v>
                </c:pt>
                <c:pt idx="20744">
                  <c:v>2.7869199999999998</c:v>
                </c:pt>
                <c:pt idx="20745">
                  <c:v>2.796138</c:v>
                </c:pt>
                <c:pt idx="20746">
                  <c:v>2.7889270000000002</c:v>
                </c:pt>
                <c:pt idx="20747">
                  <c:v>2.7792379999999999</c:v>
                </c:pt>
                <c:pt idx="20748">
                  <c:v>2.7883740000000001</c:v>
                </c:pt>
                <c:pt idx="20749">
                  <c:v>2.7907899999999999</c:v>
                </c:pt>
                <c:pt idx="20750">
                  <c:v>2.7858900000000002</c:v>
                </c:pt>
                <c:pt idx="20751">
                  <c:v>2.7923</c:v>
                </c:pt>
                <c:pt idx="20752">
                  <c:v>2.796052</c:v>
                </c:pt>
                <c:pt idx="20753">
                  <c:v>2.7888299999999999</c:v>
                </c:pt>
                <c:pt idx="20754">
                  <c:v>2.7876349999999999</c:v>
                </c:pt>
                <c:pt idx="20755">
                  <c:v>2.7922509999999998</c:v>
                </c:pt>
                <c:pt idx="20756">
                  <c:v>2.7827039999999998</c:v>
                </c:pt>
                <c:pt idx="20757">
                  <c:v>2.7804489999999999</c:v>
                </c:pt>
                <c:pt idx="20758">
                  <c:v>2.7974250000000001</c:v>
                </c:pt>
                <c:pt idx="20759">
                  <c:v>2.7983750000000001</c:v>
                </c:pt>
                <c:pt idx="20760">
                  <c:v>2.7945350000000002</c:v>
                </c:pt>
                <c:pt idx="20761">
                  <c:v>2.8002319999999998</c:v>
                </c:pt>
                <c:pt idx="20762">
                  <c:v>2.7980520000000002</c:v>
                </c:pt>
                <c:pt idx="20763">
                  <c:v>2.7922739999999999</c:v>
                </c:pt>
                <c:pt idx="20764">
                  <c:v>2.7924449999999998</c:v>
                </c:pt>
                <c:pt idx="20765">
                  <c:v>2.7939219999999998</c:v>
                </c:pt>
                <c:pt idx="20766">
                  <c:v>2.7900619999999998</c:v>
                </c:pt>
                <c:pt idx="20767">
                  <c:v>2.7945700000000002</c:v>
                </c:pt>
                <c:pt idx="20768">
                  <c:v>2.8024990000000001</c:v>
                </c:pt>
                <c:pt idx="20769">
                  <c:v>2.792719</c:v>
                </c:pt>
                <c:pt idx="20770">
                  <c:v>2.7891140000000001</c:v>
                </c:pt>
                <c:pt idx="20771">
                  <c:v>2.7975340000000002</c:v>
                </c:pt>
                <c:pt idx="20772">
                  <c:v>2.7957380000000001</c:v>
                </c:pt>
                <c:pt idx="20773">
                  <c:v>2.7901690000000001</c:v>
                </c:pt>
                <c:pt idx="20774">
                  <c:v>2.7930280000000001</c:v>
                </c:pt>
                <c:pt idx="20775">
                  <c:v>2.7958729999999998</c:v>
                </c:pt>
                <c:pt idx="20776">
                  <c:v>2.7927149999999998</c:v>
                </c:pt>
                <c:pt idx="20777">
                  <c:v>2.797018</c:v>
                </c:pt>
                <c:pt idx="20778">
                  <c:v>2.7998660000000002</c:v>
                </c:pt>
                <c:pt idx="20779">
                  <c:v>2.792621</c:v>
                </c:pt>
                <c:pt idx="20780">
                  <c:v>2.794232</c:v>
                </c:pt>
                <c:pt idx="20781">
                  <c:v>2.802165</c:v>
                </c:pt>
                <c:pt idx="20782">
                  <c:v>2.7984640000000001</c:v>
                </c:pt>
                <c:pt idx="20783">
                  <c:v>2.7907120000000001</c:v>
                </c:pt>
                <c:pt idx="20784">
                  <c:v>2.7980909999999999</c:v>
                </c:pt>
                <c:pt idx="20785">
                  <c:v>2.8004009999999999</c:v>
                </c:pt>
                <c:pt idx="20786">
                  <c:v>2.7896010000000002</c:v>
                </c:pt>
                <c:pt idx="20787">
                  <c:v>2.7920129999999999</c:v>
                </c:pt>
                <c:pt idx="20788">
                  <c:v>2.796338</c:v>
                </c:pt>
                <c:pt idx="20789">
                  <c:v>2.7922760000000002</c:v>
                </c:pt>
                <c:pt idx="20790">
                  <c:v>2.7951990000000002</c:v>
                </c:pt>
                <c:pt idx="20791">
                  <c:v>2.8000470000000002</c:v>
                </c:pt>
                <c:pt idx="20792">
                  <c:v>2.79705</c:v>
                </c:pt>
                <c:pt idx="20793">
                  <c:v>2.7965779999999998</c:v>
                </c:pt>
                <c:pt idx="20794">
                  <c:v>2.800319</c:v>
                </c:pt>
                <c:pt idx="20795">
                  <c:v>2.7904330000000002</c:v>
                </c:pt>
                <c:pt idx="20796">
                  <c:v>2.789987</c:v>
                </c:pt>
                <c:pt idx="20797">
                  <c:v>2.8083800000000001</c:v>
                </c:pt>
                <c:pt idx="20798">
                  <c:v>2.802368</c:v>
                </c:pt>
                <c:pt idx="20799">
                  <c:v>2.7909760000000001</c:v>
                </c:pt>
                <c:pt idx="20800">
                  <c:v>2.8011550000000001</c:v>
                </c:pt>
                <c:pt idx="20801">
                  <c:v>2.8034539999999999</c:v>
                </c:pt>
                <c:pt idx="20802">
                  <c:v>2.7934559999999999</c:v>
                </c:pt>
                <c:pt idx="20803">
                  <c:v>2.793479</c:v>
                </c:pt>
                <c:pt idx="20804">
                  <c:v>2.800195</c:v>
                </c:pt>
                <c:pt idx="20805">
                  <c:v>2.7965469999999999</c:v>
                </c:pt>
                <c:pt idx="20806">
                  <c:v>2.795134</c:v>
                </c:pt>
                <c:pt idx="20807">
                  <c:v>2.800716</c:v>
                </c:pt>
                <c:pt idx="20808">
                  <c:v>2.7959749999999999</c:v>
                </c:pt>
                <c:pt idx="20809">
                  <c:v>2.7962959999999999</c:v>
                </c:pt>
                <c:pt idx="20810">
                  <c:v>2.806905</c:v>
                </c:pt>
                <c:pt idx="20811">
                  <c:v>2.8046169999999999</c:v>
                </c:pt>
                <c:pt idx="20812">
                  <c:v>2.7976480000000001</c:v>
                </c:pt>
                <c:pt idx="20813">
                  <c:v>2.8058130000000001</c:v>
                </c:pt>
                <c:pt idx="20814">
                  <c:v>2.8079149999999999</c:v>
                </c:pt>
                <c:pt idx="20815">
                  <c:v>2.7949259999999998</c:v>
                </c:pt>
                <c:pt idx="20816">
                  <c:v>2.8038590000000001</c:v>
                </c:pt>
                <c:pt idx="20817">
                  <c:v>2.8124180000000001</c:v>
                </c:pt>
                <c:pt idx="20818">
                  <c:v>2.7968419999999998</c:v>
                </c:pt>
                <c:pt idx="20819">
                  <c:v>2.7957670000000001</c:v>
                </c:pt>
                <c:pt idx="20820">
                  <c:v>2.8069269999999999</c:v>
                </c:pt>
                <c:pt idx="20821">
                  <c:v>2.8074910000000002</c:v>
                </c:pt>
                <c:pt idx="20822">
                  <c:v>2.806244</c:v>
                </c:pt>
                <c:pt idx="20823">
                  <c:v>2.8118810000000001</c:v>
                </c:pt>
                <c:pt idx="20824">
                  <c:v>2.813342</c:v>
                </c:pt>
                <c:pt idx="20825">
                  <c:v>2.804745</c:v>
                </c:pt>
                <c:pt idx="20826">
                  <c:v>2.8012950000000001</c:v>
                </c:pt>
                <c:pt idx="20827">
                  <c:v>2.8017310000000002</c:v>
                </c:pt>
                <c:pt idx="20828">
                  <c:v>2.7978930000000002</c:v>
                </c:pt>
                <c:pt idx="20829">
                  <c:v>2.7997380000000001</c:v>
                </c:pt>
                <c:pt idx="20830">
                  <c:v>2.8030659999999998</c:v>
                </c:pt>
                <c:pt idx="20831">
                  <c:v>2.7976190000000001</c:v>
                </c:pt>
                <c:pt idx="20832">
                  <c:v>2.795299</c:v>
                </c:pt>
                <c:pt idx="20833">
                  <c:v>2.8035749999999999</c:v>
                </c:pt>
                <c:pt idx="20834">
                  <c:v>2.8034889999999999</c:v>
                </c:pt>
                <c:pt idx="20835">
                  <c:v>2.7987069999999998</c:v>
                </c:pt>
                <c:pt idx="20836">
                  <c:v>2.8070499999999998</c:v>
                </c:pt>
                <c:pt idx="20837">
                  <c:v>2.8114680000000001</c:v>
                </c:pt>
                <c:pt idx="20838">
                  <c:v>2.8076249999999998</c:v>
                </c:pt>
                <c:pt idx="20839">
                  <c:v>2.8047659999999999</c:v>
                </c:pt>
                <c:pt idx="20840">
                  <c:v>2.8036750000000001</c:v>
                </c:pt>
                <c:pt idx="20841">
                  <c:v>2.7999610000000001</c:v>
                </c:pt>
                <c:pt idx="20842">
                  <c:v>2.797339</c:v>
                </c:pt>
                <c:pt idx="20843">
                  <c:v>2.805488</c:v>
                </c:pt>
                <c:pt idx="20844">
                  <c:v>2.8074870000000001</c:v>
                </c:pt>
                <c:pt idx="20845">
                  <c:v>2.8053119999999998</c:v>
                </c:pt>
                <c:pt idx="20846">
                  <c:v>2.8168549999999999</c:v>
                </c:pt>
                <c:pt idx="20847">
                  <c:v>2.8186550000000001</c:v>
                </c:pt>
                <c:pt idx="20848">
                  <c:v>2.8086419999999999</c:v>
                </c:pt>
                <c:pt idx="20849">
                  <c:v>2.8102290000000001</c:v>
                </c:pt>
                <c:pt idx="20850">
                  <c:v>2.8119420000000002</c:v>
                </c:pt>
                <c:pt idx="20851">
                  <c:v>2.804751</c:v>
                </c:pt>
                <c:pt idx="20852">
                  <c:v>2.8058049999999999</c:v>
                </c:pt>
                <c:pt idx="20853">
                  <c:v>2.8073429999999999</c:v>
                </c:pt>
                <c:pt idx="20854">
                  <c:v>2.7973499999999998</c:v>
                </c:pt>
                <c:pt idx="20855">
                  <c:v>2.8016939999999999</c:v>
                </c:pt>
                <c:pt idx="20856">
                  <c:v>2.8139449999999999</c:v>
                </c:pt>
                <c:pt idx="20857">
                  <c:v>2.8092619999999999</c:v>
                </c:pt>
                <c:pt idx="20858">
                  <c:v>2.8065329999999999</c:v>
                </c:pt>
                <c:pt idx="20859">
                  <c:v>2.815391</c:v>
                </c:pt>
                <c:pt idx="20860">
                  <c:v>2.8148249999999999</c:v>
                </c:pt>
                <c:pt idx="20861">
                  <c:v>2.8055639999999999</c:v>
                </c:pt>
                <c:pt idx="20862">
                  <c:v>2.806791</c:v>
                </c:pt>
                <c:pt idx="20863">
                  <c:v>2.810673</c:v>
                </c:pt>
                <c:pt idx="20864">
                  <c:v>2.8019620000000001</c:v>
                </c:pt>
                <c:pt idx="20865">
                  <c:v>2.8003100000000001</c:v>
                </c:pt>
                <c:pt idx="20866">
                  <c:v>2.8072599999999999</c:v>
                </c:pt>
                <c:pt idx="20867">
                  <c:v>2.8076650000000001</c:v>
                </c:pt>
                <c:pt idx="20868">
                  <c:v>2.8077130000000001</c:v>
                </c:pt>
                <c:pt idx="20869">
                  <c:v>2.8094030000000001</c:v>
                </c:pt>
                <c:pt idx="20870">
                  <c:v>2.8069039999999998</c:v>
                </c:pt>
                <c:pt idx="20871">
                  <c:v>2.8058909999999999</c:v>
                </c:pt>
                <c:pt idx="20872">
                  <c:v>2.8157009999999998</c:v>
                </c:pt>
                <c:pt idx="20873">
                  <c:v>2.8170890000000002</c:v>
                </c:pt>
                <c:pt idx="20874">
                  <c:v>2.8070349999999999</c:v>
                </c:pt>
                <c:pt idx="20875">
                  <c:v>2.81196</c:v>
                </c:pt>
                <c:pt idx="20876">
                  <c:v>2.8182390000000002</c:v>
                </c:pt>
                <c:pt idx="20877">
                  <c:v>2.812379</c:v>
                </c:pt>
                <c:pt idx="20878">
                  <c:v>2.810273</c:v>
                </c:pt>
                <c:pt idx="20879">
                  <c:v>2.811633</c:v>
                </c:pt>
                <c:pt idx="20880">
                  <c:v>2.8079529999999999</c:v>
                </c:pt>
                <c:pt idx="20881">
                  <c:v>2.8061410000000002</c:v>
                </c:pt>
                <c:pt idx="20882">
                  <c:v>2.8128289999999998</c:v>
                </c:pt>
                <c:pt idx="20883">
                  <c:v>2.8146879999999999</c:v>
                </c:pt>
                <c:pt idx="20884">
                  <c:v>2.8137029999999998</c:v>
                </c:pt>
                <c:pt idx="20885">
                  <c:v>2.8194659999999998</c:v>
                </c:pt>
                <c:pt idx="20886">
                  <c:v>2.8203770000000001</c:v>
                </c:pt>
                <c:pt idx="20887">
                  <c:v>2.8170299999999999</c:v>
                </c:pt>
                <c:pt idx="20888">
                  <c:v>2.8167659999999999</c:v>
                </c:pt>
                <c:pt idx="20889">
                  <c:v>2.8145020000000001</c:v>
                </c:pt>
                <c:pt idx="20890">
                  <c:v>2.807264</c:v>
                </c:pt>
                <c:pt idx="20891">
                  <c:v>2.8113510000000002</c:v>
                </c:pt>
                <c:pt idx="20892">
                  <c:v>2.8202310000000002</c:v>
                </c:pt>
                <c:pt idx="20893">
                  <c:v>2.8109090000000001</c:v>
                </c:pt>
                <c:pt idx="20894">
                  <c:v>2.8067329999999999</c:v>
                </c:pt>
                <c:pt idx="20895">
                  <c:v>2.8165499999999999</c:v>
                </c:pt>
                <c:pt idx="20896">
                  <c:v>2.8151660000000001</c:v>
                </c:pt>
                <c:pt idx="20897">
                  <c:v>2.811242</c:v>
                </c:pt>
                <c:pt idx="20898">
                  <c:v>2.8178390000000002</c:v>
                </c:pt>
                <c:pt idx="20899">
                  <c:v>2.817825</c:v>
                </c:pt>
                <c:pt idx="20900">
                  <c:v>2.8109030000000002</c:v>
                </c:pt>
                <c:pt idx="20901">
                  <c:v>2.8146719999999998</c:v>
                </c:pt>
                <c:pt idx="20902">
                  <c:v>2.8176019999999999</c:v>
                </c:pt>
                <c:pt idx="20903">
                  <c:v>2.8123320000000001</c:v>
                </c:pt>
                <c:pt idx="20904">
                  <c:v>2.8174869999999999</c:v>
                </c:pt>
                <c:pt idx="20905">
                  <c:v>2.821834</c:v>
                </c:pt>
                <c:pt idx="20906">
                  <c:v>2.8141509999999998</c:v>
                </c:pt>
                <c:pt idx="20907">
                  <c:v>2.8157909999999999</c:v>
                </c:pt>
                <c:pt idx="20908">
                  <c:v>2.8230520000000001</c:v>
                </c:pt>
                <c:pt idx="20909">
                  <c:v>2.8188550000000001</c:v>
                </c:pt>
                <c:pt idx="20910">
                  <c:v>2.8146849999999999</c:v>
                </c:pt>
                <c:pt idx="20911">
                  <c:v>2.8188110000000002</c:v>
                </c:pt>
                <c:pt idx="20912">
                  <c:v>2.8178709999999998</c:v>
                </c:pt>
                <c:pt idx="20913">
                  <c:v>2.810718</c:v>
                </c:pt>
                <c:pt idx="20914">
                  <c:v>2.8117230000000002</c:v>
                </c:pt>
                <c:pt idx="20915">
                  <c:v>2.815207</c:v>
                </c:pt>
                <c:pt idx="20916">
                  <c:v>2.8136009999999998</c:v>
                </c:pt>
                <c:pt idx="20917">
                  <c:v>2.8141769999999999</c:v>
                </c:pt>
                <c:pt idx="20918">
                  <c:v>2.8170549999999999</c:v>
                </c:pt>
                <c:pt idx="20919">
                  <c:v>2.8172350000000002</c:v>
                </c:pt>
                <c:pt idx="20920">
                  <c:v>2.8181090000000002</c:v>
                </c:pt>
                <c:pt idx="20921">
                  <c:v>2.8256730000000001</c:v>
                </c:pt>
                <c:pt idx="20922">
                  <c:v>2.8276330000000001</c:v>
                </c:pt>
                <c:pt idx="20923">
                  <c:v>2.8217189999999999</c:v>
                </c:pt>
                <c:pt idx="20924">
                  <c:v>2.8241679999999998</c:v>
                </c:pt>
                <c:pt idx="20925">
                  <c:v>2.8273999999999999</c:v>
                </c:pt>
                <c:pt idx="20926">
                  <c:v>2.8203580000000001</c:v>
                </c:pt>
                <c:pt idx="20927">
                  <c:v>2.8174980000000001</c:v>
                </c:pt>
                <c:pt idx="20928">
                  <c:v>2.824776</c:v>
                </c:pt>
                <c:pt idx="20929">
                  <c:v>2.8225739999999999</c:v>
                </c:pt>
                <c:pt idx="20930">
                  <c:v>2.8141630000000002</c:v>
                </c:pt>
                <c:pt idx="20931">
                  <c:v>2.8196490000000001</c:v>
                </c:pt>
                <c:pt idx="20932">
                  <c:v>2.8219259999999999</c:v>
                </c:pt>
                <c:pt idx="20933">
                  <c:v>2.8186059999999999</c:v>
                </c:pt>
                <c:pt idx="20934">
                  <c:v>2.8226420000000001</c:v>
                </c:pt>
                <c:pt idx="20935">
                  <c:v>2.8219850000000002</c:v>
                </c:pt>
                <c:pt idx="20936">
                  <c:v>2.8214060000000001</c:v>
                </c:pt>
                <c:pt idx="20937">
                  <c:v>2.825053</c:v>
                </c:pt>
                <c:pt idx="20938">
                  <c:v>2.8213180000000002</c:v>
                </c:pt>
                <c:pt idx="20939">
                  <c:v>2.8145500000000001</c:v>
                </c:pt>
                <c:pt idx="20940">
                  <c:v>2.8199350000000001</c:v>
                </c:pt>
                <c:pt idx="20941">
                  <c:v>2.8311890000000002</c:v>
                </c:pt>
                <c:pt idx="20942">
                  <c:v>2.822997</c:v>
                </c:pt>
                <c:pt idx="20943">
                  <c:v>2.8146810000000002</c:v>
                </c:pt>
                <c:pt idx="20944">
                  <c:v>2.8247119999999999</c:v>
                </c:pt>
                <c:pt idx="20945">
                  <c:v>2.8289949999999999</c:v>
                </c:pt>
                <c:pt idx="20946">
                  <c:v>2.8214579999999998</c:v>
                </c:pt>
                <c:pt idx="20947">
                  <c:v>2.8233779999999999</c:v>
                </c:pt>
                <c:pt idx="20948">
                  <c:v>2.8305169999999999</c:v>
                </c:pt>
                <c:pt idx="20949">
                  <c:v>2.8213300000000001</c:v>
                </c:pt>
                <c:pt idx="20950">
                  <c:v>2.821342</c:v>
                </c:pt>
                <c:pt idx="20951">
                  <c:v>2.832255</c:v>
                </c:pt>
                <c:pt idx="20952">
                  <c:v>2.8229000000000002</c:v>
                </c:pt>
                <c:pt idx="20953">
                  <c:v>2.817069</c:v>
                </c:pt>
                <c:pt idx="20954">
                  <c:v>2.8254079999999999</c:v>
                </c:pt>
                <c:pt idx="20955">
                  <c:v>2.8239920000000001</c:v>
                </c:pt>
                <c:pt idx="20956">
                  <c:v>2.8211010000000001</c:v>
                </c:pt>
                <c:pt idx="20957">
                  <c:v>2.8270490000000001</c:v>
                </c:pt>
                <c:pt idx="20958">
                  <c:v>2.8273730000000001</c:v>
                </c:pt>
                <c:pt idx="20959">
                  <c:v>2.8215379999999999</c:v>
                </c:pt>
                <c:pt idx="20960">
                  <c:v>2.823067</c:v>
                </c:pt>
                <c:pt idx="20961">
                  <c:v>2.8221919999999998</c:v>
                </c:pt>
                <c:pt idx="20962">
                  <c:v>2.817215</c:v>
                </c:pt>
                <c:pt idx="20963">
                  <c:v>2.819804</c:v>
                </c:pt>
                <c:pt idx="20964">
                  <c:v>2.822727</c:v>
                </c:pt>
                <c:pt idx="20965">
                  <c:v>2.826238</c:v>
                </c:pt>
                <c:pt idx="20966">
                  <c:v>2.8293010000000001</c:v>
                </c:pt>
                <c:pt idx="20967">
                  <c:v>2.8322579999999999</c:v>
                </c:pt>
                <c:pt idx="20968">
                  <c:v>2.8376579999999998</c:v>
                </c:pt>
                <c:pt idx="20969">
                  <c:v>2.8346779999999998</c:v>
                </c:pt>
                <c:pt idx="20970">
                  <c:v>2.8310849999999999</c:v>
                </c:pt>
                <c:pt idx="20971">
                  <c:v>2.8333300000000001</c:v>
                </c:pt>
                <c:pt idx="20972">
                  <c:v>2.8324389999999999</c:v>
                </c:pt>
                <c:pt idx="20973">
                  <c:v>2.8280889999999999</c:v>
                </c:pt>
                <c:pt idx="20974">
                  <c:v>2.8261590000000001</c:v>
                </c:pt>
                <c:pt idx="20975">
                  <c:v>2.8267380000000002</c:v>
                </c:pt>
                <c:pt idx="20976">
                  <c:v>2.8231739999999999</c:v>
                </c:pt>
                <c:pt idx="20977">
                  <c:v>2.8242750000000001</c:v>
                </c:pt>
                <c:pt idx="20978">
                  <c:v>2.8268149999999999</c:v>
                </c:pt>
                <c:pt idx="20979">
                  <c:v>2.820427</c:v>
                </c:pt>
                <c:pt idx="20980">
                  <c:v>2.8237619999999999</c:v>
                </c:pt>
                <c:pt idx="20981">
                  <c:v>2.8332229999999998</c:v>
                </c:pt>
                <c:pt idx="20982">
                  <c:v>2.8279139999999998</c:v>
                </c:pt>
                <c:pt idx="20983">
                  <c:v>2.8223349999999998</c:v>
                </c:pt>
                <c:pt idx="20984">
                  <c:v>2.829434</c:v>
                </c:pt>
                <c:pt idx="20985">
                  <c:v>2.833437</c:v>
                </c:pt>
                <c:pt idx="20986">
                  <c:v>2.8273030000000001</c:v>
                </c:pt>
                <c:pt idx="20987">
                  <c:v>2.8299620000000001</c:v>
                </c:pt>
                <c:pt idx="20988">
                  <c:v>2.8327469999999999</c:v>
                </c:pt>
                <c:pt idx="20989">
                  <c:v>2.8268080000000002</c:v>
                </c:pt>
                <c:pt idx="20990">
                  <c:v>2.8260640000000001</c:v>
                </c:pt>
                <c:pt idx="20991">
                  <c:v>2.8269359999999999</c:v>
                </c:pt>
                <c:pt idx="20992">
                  <c:v>2.829844</c:v>
                </c:pt>
                <c:pt idx="20993">
                  <c:v>2.8346939999999998</c:v>
                </c:pt>
                <c:pt idx="20994">
                  <c:v>2.8356690000000002</c:v>
                </c:pt>
                <c:pt idx="20995">
                  <c:v>2.827534</c:v>
                </c:pt>
                <c:pt idx="20996">
                  <c:v>2.822235</c:v>
                </c:pt>
                <c:pt idx="20997">
                  <c:v>2.8281450000000001</c:v>
                </c:pt>
                <c:pt idx="20998">
                  <c:v>2.8289789999999999</c:v>
                </c:pt>
                <c:pt idx="20999">
                  <c:v>2.8300049999999999</c:v>
                </c:pt>
                <c:pt idx="21000">
                  <c:v>2.8379590000000001</c:v>
                </c:pt>
                <c:pt idx="21001">
                  <c:v>2.8397610000000002</c:v>
                </c:pt>
                <c:pt idx="21002">
                  <c:v>2.8370549999999999</c:v>
                </c:pt>
                <c:pt idx="21003">
                  <c:v>2.8408500000000001</c:v>
                </c:pt>
                <c:pt idx="21004">
                  <c:v>2.8449559999999998</c:v>
                </c:pt>
                <c:pt idx="21005">
                  <c:v>2.8323390000000002</c:v>
                </c:pt>
                <c:pt idx="21006">
                  <c:v>2.8259370000000001</c:v>
                </c:pt>
                <c:pt idx="21007">
                  <c:v>2.8364579999999999</c:v>
                </c:pt>
                <c:pt idx="21008">
                  <c:v>2.837799</c:v>
                </c:pt>
                <c:pt idx="21009">
                  <c:v>2.8354650000000001</c:v>
                </c:pt>
                <c:pt idx="21010">
                  <c:v>2.8373490000000001</c:v>
                </c:pt>
                <c:pt idx="21011">
                  <c:v>2.835934</c:v>
                </c:pt>
                <c:pt idx="21012">
                  <c:v>2.8324470000000002</c:v>
                </c:pt>
                <c:pt idx="21013">
                  <c:v>2.8345039999999999</c:v>
                </c:pt>
                <c:pt idx="21014">
                  <c:v>2.8380109999999998</c:v>
                </c:pt>
                <c:pt idx="21015">
                  <c:v>2.8327879999999999</c:v>
                </c:pt>
                <c:pt idx="21016">
                  <c:v>2.83345</c:v>
                </c:pt>
                <c:pt idx="21017">
                  <c:v>2.8422040000000002</c:v>
                </c:pt>
                <c:pt idx="21018">
                  <c:v>2.8378909999999999</c:v>
                </c:pt>
                <c:pt idx="21019">
                  <c:v>2.8307959999999999</c:v>
                </c:pt>
                <c:pt idx="21020">
                  <c:v>2.8348040000000001</c:v>
                </c:pt>
                <c:pt idx="21021">
                  <c:v>2.8371400000000002</c:v>
                </c:pt>
                <c:pt idx="21022">
                  <c:v>2.8312759999999999</c:v>
                </c:pt>
                <c:pt idx="21023">
                  <c:v>2.8313410000000001</c:v>
                </c:pt>
                <c:pt idx="21024">
                  <c:v>2.8330410000000001</c:v>
                </c:pt>
                <c:pt idx="21025">
                  <c:v>2.825313</c:v>
                </c:pt>
                <c:pt idx="21026">
                  <c:v>2.832131</c:v>
                </c:pt>
                <c:pt idx="21027">
                  <c:v>2.845685</c:v>
                </c:pt>
                <c:pt idx="21028">
                  <c:v>2.8374109999999999</c:v>
                </c:pt>
                <c:pt idx="21029">
                  <c:v>2.8311769999999998</c:v>
                </c:pt>
                <c:pt idx="21030">
                  <c:v>2.84083</c:v>
                </c:pt>
                <c:pt idx="21031">
                  <c:v>2.8419430000000001</c:v>
                </c:pt>
                <c:pt idx="21032">
                  <c:v>2.8308219999999999</c:v>
                </c:pt>
                <c:pt idx="21033">
                  <c:v>2.8329019999999998</c:v>
                </c:pt>
                <c:pt idx="21034">
                  <c:v>2.8400799999999999</c:v>
                </c:pt>
                <c:pt idx="21035">
                  <c:v>2.8331379999999999</c:v>
                </c:pt>
                <c:pt idx="21036">
                  <c:v>2.8347820000000001</c:v>
                </c:pt>
                <c:pt idx="21037">
                  <c:v>2.840862</c:v>
                </c:pt>
                <c:pt idx="21038">
                  <c:v>2.8338489999999998</c:v>
                </c:pt>
                <c:pt idx="21039">
                  <c:v>2.8313280000000001</c:v>
                </c:pt>
                <c:pt idx="21040">
                  <c:v>2.8378990000000002</c:v>
                </c:pt>
                <c:pt idx="21041">
                  <c:v>2.840894</c:v>
                </c:pt>
                <c:pt idx="21042">
                  <c:v>2.8390919999999999</c:v>
                </c:pt>
                <c:pt idx="21043">
                  <c:v>2.8411780000000002</c:v>
                </c:pt>
                <c:pt idx="21044">
                  <c:v>2.840865</c:v>
                </c:pt>
                <c:pt idx="21045">
                  <c:v>2.8376679999999999</c:v>
                </c:pt>
                <c:pt idx="21046">
                  <c:v>2.8416579999999998</c:v>
                </c:pt>
                <c:pt idx="21047">
                  <c:v>2.8405990000000001</c:v>
                </c:pt>
                <c:pt idx="21048">
                  <c:v>2.8344999999999998</c:v>
                </c:pt>
                <c:pt idx="21049">
                  <c:v>2.8386230000000001</c:v>
                </c:pt>
                <c:pt idx="21050">
                  <c:v>2.8451149999999998</c:v>
                </c:pt>
                <c:pt idx="21051">
                  <c:v>2.843356</c:v>
                </c:pt>
                <c:pt idx="21052">
                  <c:v>2.8386</c:v>
                </c:pt>
                <c:pt idx="21053">
                  <c:v>2.8399290000000001</c:v>
                </c:pt>
                <c:pt idx="21054">
                  <c:v>2.836214</c:v>
                </c:pt>
                <c:pt idx="21055">
                  <c:v>2.834387</c:v>
                </c:pt>
                <c:pt idx="21056">
                  <c:v>2.8453140000000001</c:v>
                </c:pt>
                <c:pt idx="21057">
                  <c:v>2.845777</c:v>
                </c:pt>
                <c:pt idx="21058">
                  <c:v>2.8394789999999999</c:v>
                </c:pt>
                <c:pt idx="21059">
                  <c:v>2.8425470000000002</c:v>
                </c:pt>
                <c:pt idx="21060">
                  <c:v>2.8453140000000001</c:v>
                </c:pt>
                <c:pt idx="21061">
                  <c:v>2.8381669999999999</c:v>
                </c:pt>
                <c:pt idx="21062">
                  <c:v>2.834336</c:v>
                </c:pt>
                <c:pt idx="21063">
                  <c:v>2.8425069999999999</c:v>
                </c:pt>
                <c:pt idx="21064">
                  <c:v>2.8438840000000001</c:v>
                </c:pt>
                <c:pt idx="21065">
                  <c:v>2.8426149999999999</c:v>
                </c:pt>
                <c:pt idx="21066">
                  <c:v>2.8483770000000002</c:v>
                </c:pt>
                <c:pt idx="21067">
                  <c:v>2.849837</c:v>
                </c:pt>
                <c:pt idx="21068">
                  <c:v>2.8496139999999999</c:v>
                </c:pt>
                <c:pt idx="21069">
                  <c:v>2.8506770000000001</c:v>
                </c:pt>
                <c:pt idx="21070">
                  <c:v>2.8488199999999999</c:v>
                </c:pt>
                <c:pt idx="21071">
                  <c:v>2.8417620000000001</c:v>
                </c:pt>
                <c:pt idx="21072">
                  <c:v>2.8424369999999999</c:v>
                </c:pt>
                <c:pt idx="21073">
                  <c:v>2.850447</c:v>
                </c:pt>
                <c:pt idx="21074">
                  <c:v>2.8447979999999999</c:v>
                </c:pt>
                <c:pt idx="21075">
                  <c:v>2.8390740000000001</c:v>
                </c:pt>
                <c:pt idx="21076">
                  <c:v>2.8429959999999999</c:v>
                </c:pt>
                <c:pt idx="21077">
                  <c:v>2.8452600000000001</c:v>
                </c:pt>
                <c:pt idx="21078">
                  <c:v>2.8455249999999999</c:v>
                </c:pt>
                <c:pt idx="21079">
                  <c:v>2.8493849999999998</c:v>
                </c:pt>
                <c:pt idx="21080">
                  <c:v>2.851162</c:v>
                </c:pt>
                <c:pt idx="21081">
                  <c:v>2.8424230000000001</c:v>
                </c:pt>
                <c:pt idx="21082">
                  <c:v>2.8425389999999999</c:v>
                </c:pt>
                <c:pt idx="21083">
                  <c:v>2.8474200000000001</c:v>
                </c:pt>
                <c:pt idx="21084">
                  <c:v>2.8401800000000001</c:v>
                </c:pt>
                <c:pt idx="21085">
                  <c:v>2.8359399999999999</c:v>
                </c:pt>
                <c:pt idx="21086">
                  <c:v>2.8425820000000002</c:v>
                </c:pt>
                <c:pt idx="21087">
                  <c:v>2.8466800000000001</c:v>
                </c:pt>
                <c:pt idx="21088">
                  <c:v>2.8454549999999998</c:v>
                </c:pt>
                <c:pt idx="21089">
                  <c:v>2.848214</c:v>
                </c:pt>
                <c:pt idx="21090">
                  <c:v>2.852096</c:v>
                </c:pt>
                <c:pt idx="21091">
                  <c:v>2.8519130000000001</c:v>
                </c:pt>
                <c:pt idx="21092">
                  <c:v>2.8525429999999998</c:v>
                </c:pt>
                <c:pt idx="21093">
                  <c:v>2.8486669999999998</c:v>
                </c:pt>
                <c:pt idx="21094">
                  <c:v>2.8458320000000001</c:v>
                </c:pt>
                <c:pt idx="21095">
                  <c:v>2.8515109999999999</c:v>
                </c:pt>
                <c:pt idx="21096">
                  <c:v>2.852617</c:v>
                </c:pt>
                <c:pt idx="21097">
                  <c:v>2.849183</c:v>
                </c:pt>
                <c:pt idx="21098">
                  <c:v>2.8452009999999999</c:v>
                </c:pt>
                <c:pt idx="21099">
                  <c:v>2.84598</c:v>
                </c:pt>
                <c:pt idx="21100">
                  <c:v>2.8473929999999998</c:v>
                </c:pt>
                <c:pt idx="21101">
                  <c:v>2.8433069999999998</c:v>
                </c:pt>
                <c:pt idx="21102">
                  <c:v>2.850279</c:v>
                </c:pt>
                <c:pt idx="21103">
                  <c:v>2.8542619999999999</c:v>
                </c:pt>
                <c:pt idx="21104">
                  <c:v>2.8452649999999999</c:v>
                </c:pt>
                <c:pt idx="21105">
                  <c:v>2.8446579999999999</c:v>
                </c:pt>
                <c:pt idx="21106">
                  <c:v>2.850203</c:v>
                </c:pt>
                <c:pt idx="21107">
                  <c:v>2.8490829999999998</c:v>
                </c:pt>
                <c:pt idx="21108">
                  <c:v>2.845955</c:v>
                </c:pt>
                <c:pt idx="21109">
                  <c:v>2.850031</c:v>
                </c:pt>
                <c:pt idx="21110">
                  <c:v>2.8468770000000001</c:v>
                </c:pt>
                <c:pt idx="21111">
                  <c:v>2.8440910000000001</c:v>
                </c:pt>
                <c:pt idx="21112">
                  <c:v>2.8528440000000002</c:v>
                </c:pt>
                <c:pt idx="21113">
                  <c:v>2.851019</c:v>
                </c:pt>
                <c:pt idx="21114">
                  <c:v>2.845987</c:v>
                </c:pt>
                <c:pt idx="21115">
                  <c:v>2.8566250000000002</c:v>
                </c:pt>
                <c:pt idx="21116">
                  <c:v>2.8615339999999998</c:v>
                </c:pt>
                <c:pt idx="21117">
                  <c:v>2.8521830000000001</c:v>
                </c:pt>
                <c:pt idx="21118">
                  <c:v>2.85331</c:v>
                </c:pt>
                <c:pt idx="21119">
                  <c:v>2.8591389999999999</c:v>
                </c:pt>
                <c:pt idx="21120">
                  <c:v>2.8503479999999999</c:v>
                </c:pt>
                <c:pt idx="21121">
                  <c:v>2.8440620000000001</c:v>
                </c:pt>
                <c:pt idx="21122">
                  <c:v>2.8497110000000001</c:v>
                </c:pt>
                <c:pt idx="21123">
                  <c:v>2.8514789999999999</c:v>
                </c:pt>
                <c:pt idx="21124">
                  <c:v>2.8492660000000001</c:v>
                </c:pt>
                <c:pt idx="21125">
                  <c:v>2.8493439999999999</c:v>
                </c:pt>
                <c:pt idx="21126">
                  <c:v>2.854708</c:v>
                </c:pt>
                <c:pt idx="21127">
                  <c:v>2.85697</c:v>
                </c:pt>
                <c:pt idx="21128">
                  <c:v>2.8541669999999999</c:v>
                </c:pt>
                <c:pt idx="21129">
                  <c:v>2.856379</c:v>
                </c:pt>
                <c:pt idx="21130">
                  <c:v>2.8542019999999999</c:v>
                </c:pt>
                <c:pt idx="21131">
                  <c:v>2.8530899999999999</c:v>
                </c:pt>
                <c:pt idx="21132">
                  <c:v>2.8583859999999999</c:v>
                </c:pt>
                <c:pt idx="21133">
                  <c:v>2.8552520000000001</c:v>
                </c:pt>
                <c:pt idx="21134">
                  <c:v>2.8493750000000002</c:v>
                </c:pt>
                <c:pt idx="21135">
                  <c:v>2.85778</c:v>
                </c:pt>
                <c:pt idx="21136">
                  <c:v>2.8650549999999999</c:v>
                </c:pt>
                <c:pt idx="21137">
                  <c:v>2.851261</c:v>
                </c:pt>
                <c:pt idx="21138">
                  <c:v>2.8486120000000001</c:v>
                </c:pt>
                <c:pt idx="21139">
                  <c:v>2.859928</c:v>
                </c:pt>
                <c:pt idx="21140">
                  <c:v>2.857504</c:v>
                </c:pt>
                <c:pt idx="21141">
                  <c:v>2.8554840000000001</c:v>
                </c:pt>
                <c:pt idx="21142">
                  <c:v>2.8567019999999999</c:v>
                </c:pt>
                <c:pt idx="21143">
                  <c:v>2.854603</c:v>
                </c:pt>
                <c:pt idx="21144">
                  <c:v>2.8537819999999998</c:v>
                </c:pt>
                <c:pt idx="21145">
                  <c:v>2.853234</c:v>
                </c:pt>
                <c:pt idx="21146">
                  <c:v>2.8519960000000002</c:v>
                </c:pt>
                <c:pt idx="21147">
                  <c:v>2.8493219999999999</c:v>
                </c:pt>
                <c:pt idx="21148">
                  <c:v>2.8566189999999998</c:v>
                </c:pt>
                <c:pt idx="21149">
                  <c:v>2.8704540000000001</c:v>
                </c:pt>
                <c:pt idx="21150">
                  <c:v>2.864484</c:v>
                </c:pt>
                <c:pt idx="21151">
                  <c:v>2.85175</c:v>
                </c:pt>
                <c:pt idx="21152">
                  <c:v>2.8565930000000002</c:v>
                </c:pt>
                <c:pt idx="21153">
                  <c:v>2.8646720000000001</c:v>
                </c:pt>
                <c:pt idx="21154">
                  <c:v>2.860087</c:v>
                </c:pt>
                <c:pt idx="21155">
                  <c:v>2.8599519999999998</c:v>
                </c:pt>
                <c:pt idx="21156">
                  <c:v>2.8628559999999998</c:v>
                </c:pt>
                <c:pt idx="21157">
                  <c:v>2.854114</c:v>
                </c:pt>
                <c:pt idx="21158">
                  <c:v>2.8556879999999998</c:v>
                </c:pt>
                <c:pt idx="21159">
                  <c:v>2.8659840000000001</c:v>
                </c:pt>
                <c:pt idx="21160">
                  <c:v>2.8584540000000001</c:v>
                </c:pt>
                <c:pt idx="21161">
                  <c:v>2.8530289999999998</c:v>
                </c:pt>
                <c:pt idx="21162">
                  <c:v>2.8650120000000001</c:v>
                </c:pt>
                <c:pt idx="21163">
                  <c:v>2.8641890000000001</c:v>
                </c:pt>
                <c:pt idx="21164">
                  <c:v>2.8540489999999998</c:v>
                </c:pt>
                <c:pt idx="21165">
                  <c:v>2.8617629999999998</c:v>
                </c:pt>
                <c:pt idx="21166">
                  <c:v>2.8673120000000001</c:v>
                </c:pt>
                <c:pt idx="21167">
                  <c:v>2.858244</c:v>
                </c:pt>
                <c:pt idx="21168">
                  <c:v>2.8551859999999998</c:v>
                </c:pt>
                <c:pt idx="21169">
                  <c:v>2.8556979999999998</c:v>
                </c:pt>
                <c:pt idx="21170">
                  <c:v>2.8544390000000002</c:v>
                </c:pt>
                <c:pt idx="21171">
                  <c:v>2.8535750000000002</c:v>
                </c:pt>
                <c:pt idx="21172">
                  <c:v>2.854638</c:v>
                </c:pt>
                <c:pt idx="21173">
                  <c:v>2.8607459999999998</c:v>
                </c:pt>
                <c:pt idx="21174">
                  <c:v>2.861011</c:v>
                </c:pt>
                <c:pt idx="21175">
                  <c:v>2.8592240000000002</c:v>
                </c:pt>
                <c:pt idx="21176">
                  <c:v>2.861901</c:v>
                </c:pt>
                <c:pt idx="21177">
                  <c:v>2.8652039999999999</c:v>
                </c:pt>
                <c:pt idx="21178">
                  <c:v>2.8664580000000002</c:v>
                </c:pt>
                <c:pt idx="21179">
                  <c:v>2.864436</c:v>
                </c:pt>
                <c:pt idx="21180">
                  <c:v>2.8636469999999998</c:v>
                </c:pt>
                <c:pt idx="21181">
                  <c:v>2.8605670000000001</c:v>
                </c:pt>
                <c:pt idx="21182">
                  <c:v>2.8596840000000001</c:v>
                </c:pt>
                <c:pt idx="21183">
                  <c:v>2.8623020000000001</c:v>
                </c:pt>
                <c:pt idx="21184">
                  <c:v>2.8639070000000002</c:v>
                </c:pt>
                <c:pt idx="21185">
                  <c:v>2.8675959999999998</c:v>
                </c:pt>
                <c:pt idx="21186">
                  <c:v>2.8636689999999998</c:v>
                </c:pt>
                <c:pt idx="21187">
                  <c:v>2.8580230000000002</c:v>
                </c:pt>
                <c:pt idx="21188">
                  <c:v>2.8635290000000002</c:v>
                </c:pt>
                <c:pt idx="21189">
                  <c:v>2.865399</c:v>
                </c:pt>
                <c:pt idx="21190">
                  <c:v>2.8578800000000002</c:v>
                </c:pt>
                <c:pt idx="21191">
                  <c:v>2.8580220000000001</c:v>
                </c:pt>
                <c:pt idx="21192">
                  <c:v>2.8694790000000001</c:v>
                </c:pt>
                <c:pt idx="21193">
                  <c:v>2.8660540000000001</c:v>
                </c:pt>
                <c:pt idx="21194">
                  <c:v>2.8585419999999999</c:v>
                </c:pt>
                <c:pt idx="21195">
                  <c:v>2.8678189999999999</c:v>
                </c:pt>
                <c:pt idx="21196">
                  <c:v>2.8670749999999998</c:v>
                </c:pt>
                <c:pt idx="21197">
                  <c:v>2.8607779999999998</c:v>
                </c:pt>
                <c:pt idx="21198">
                  <c:v>2.8660139999999998</c:v>
                </c:pt>
                <c:pt idx="21199">
                  <c:v>2.8697780000000002</c:v>
                </c:pt>
                <c:pt idx="21200">
                  <c:v>2.8679350000000001</c:v>
                </c:pt>
                <c:pt idx="21201">
                  <c:v>2.863499</c:v>
                </c:pt>
                <c:pt idx="21202">
                  <c:v>2.864595</c:v>
                </c:pt>
                <c:pt idx="21203">
                  <c:v>2.865167</c:v>
                </c:pt>
                <c:pt idx="21204">
                  <c:v>2.865167</c:v>
                </c:pt>
                <c:pt idx="21205">
                  <c:v>2.867801</c:v>
                </c:pt>
                <c:pt idx="21206">
                  <c:v>2.8669440000000002</c:v>
                </c:pt>
                <c:pt idx="21207">
                  <c:v>2.8662399999999999</c:v>
                </c:pt>
                <c:pt idx="21208">
                  <c:v>2.8667539999999998</c:v>
                </c:pt>
                <c:pt idx="21209">
                  <c:v>2.8672580000000001</c:v>
                </c:pt>
                <c:pt idx="21210">
                  <c:v>2.8656000000000001</c:v>
                </c:pt>
                <c:pt idx="21211">
                  <c:v>2.8671479999999998</c:v>
                </c:pt>
                <c:pt idx="21212">
                  <c:v>2.8701460000000001</c:v>
                </c:pt>
                <c:pt idx="21213">
                  <c:v>2.86347</c:v>
                </c:pt>
                <c:pt idx="21214">
                  <c:v>2.8652579999999999</c:v>
                </c:pt>
                <c:pt idx="21215">
                  <c:v>2.8761640000000002</c:v>
                </c:pt>
                <c:pt idx="21216">
                  <c:v>2.8738009999999998</c:v>
                </c:pt>
                <c:pt idx="21217">
                  <c:v>2.8678810000000001</c:v>
                </c:pt>
                <c:pt idx="21218">
                  <c:v>2.8688570000000002</c:v>
                </c:pt>
                <c:pt idx="21219">
                  <c:v>2.8702079999999999</c:v>
                </c:pt>
                <c:pt idx="21220">
                  <c:v>2.8656670000000002</c:v>
                </c:pt>
                <c:pt idx="21221">
                  <c:v>2.8628480000000001</c:v>
                </c:pt>
                <c:pt idx="21222">
                  <c:v>2.8686790000000002</c:v>
                </c:pt>
                <c:pt idx="21223">
                  <c:v>2.8720729999999999</c:v>
                </c:pt>
                <c:pt idx="21224">
                  <c:v>2.86985</c:v>
                </c:pt>
                <c:pt idx="21225">
                  <c:v>2.8680289999999999</c:v>
                </c:pt>
                <c:pt idx="21226">
                  <c:v>2.865856</c:v>
                </c:pt>
                <c:pt idx="21227">
                  <c:v>2.8641730000000001</c:v>
                </c:pt>
                <c:pt idx="21228">
                  <c:v>2.8672659999999999</c:v>
                </c:pt>
                <c:pt idx="21229">
                  <c:v>2.8696389999999998</c:v>
                </c:pt>
                <c:pt idx="21230">
                  <c:v>2.8643010000000002</c:v>
                </c:pt>
                <c:pt idx="21231">
                  <c:v>2.8671340000000001</c:v>
                </c:pt>
                <c:pt idx="21232">
                  <c:v>2.8761730000000001</c:v>
                </c:pt>
                <c:pt idx="21233">
                  <c:v>2.8766509999999998</c:v>
                </c:pt>
                <c:pt idx="21234">
                  <c:v>2.8736549999999998</c:v>
                </c:pt>
                <c:pt idx="21235">
                  <c:v>2.8734679999999999</c:v>
                </c:pt>
                <c:pt idx="21236">
                  <c:v>2.8747690000000001</c:v>
                </c:pt>
                <c:pt idx="21237">
                  <c:v>2.8716469999999998</c:v>
                </c:pt>
                <c:pt idx="21238">
                  <c:v>2.8740019999999999</c:v>
                </c:pt>
                <c:pt idx="21239">
                  <c:v>2.8799100000000002</c:v>
                </c:pt>
                <c:pt idx="21240">
                  <c:v>2.8749539999999998</c:v>
                </c:pt>
                <c:pt idx="21241">
                  <c:v>2.8721909999999999</c:v>
                </c:pt>
                <c:pt idx="21242">
                  <c:v>2.8732829999999998</c:v>
                </c:pt>
                <c:pt idx="21243">
                  <c:v>2.870368</c:v>
                </c:pt>
                <c:pt idx="21244">
                  <c:v>2.8714719999999998</c:v>
                </c:pt>
                <c:pt idx="21245">
                  <c:v>2.8754010000000001</c:v>
                </c:pt>
                <c:pt idx="21246">
                  <c:v>2.8724259999999999</c:v>
                </c:pt>
                <c:pt idx="21247">
                  <c:v>2.8675480000000002</c:v>
                </c:pt>
                <c:pt idx="21248">
                  <c:v>2.8745569999999998</c:v>
                </c:pt>
                <c:pt idx="21249">
                  <c:v>2.881319</c:v>
                </c:pt>
                <c:pt idx="21250">
                  <c:v>2.874196</c:v>
                </c:pt>
                <c:pt idx="21251">
                  <c:v>2.8691779999999998</c:v>
                </c:pt>
                <c:pt idx="21252">
                  <c:v>2.8720460000000001</c:v>
                </c:pt>
                <c:pt idx="21253">
                  <c:v>2.8712119999999999</c:v>
                </c:pt>
                <c:pt idx="21254">
                  <c:v>2.8680889999999999</c:v>
                </c:pt>
                <c:pt idx="21255">
                  <c:v>2.8706170000000002</c:v>
                </c:pt>
                <c:pt idx="21256">
                  <c:v>2.8731</c:v>
                </c:pt>
                <c:pt idx="21257">
                  <c:v>2.8716879999999998</c:v>
                </c:pt>
                <c:pt idx="21258">
                  <c:v>2.8798919999999999</c:v>
                </c:pt>
                <c:pt idx="21259">
                  <c:v>2.8867430000000001</c:v>
                </c:pt>
                <c:pt idx="21260">
                  <c:v>2.8810210000000001</c:v>
                </c:pt>
                <c:pt idx="21261">
                  <c:v>2.8811789999999999</c:v>
                </c:pt>
                <c:pt idx="21262">
                  <c:v>2.88672</c:v>
                </c:pt>
                <c:pt idx="21263">
                  <c:v>2.8802729999999999</c:v>
                </c:pt>
                <c:pt idx="21264">
                  <c:v>2.8734389999999999</c:v>
                </c:pt>
                <c:pt idx="21265">
                  <c:v>2.87846</c:v>
                </c:pt>
                <c:pt idx="21266">
                  <c:v>2.8762919999999998</c:v>
                </c:pt>
                <c:pt idx="21267">
                  <c:v>2.8665929999999999</c:v>
                </c:pt>
                <c:pt idx="21268">
                  <c:v>2.8732169999999999</c:v>
                </c:pt>
                <c:pt idx="21269">
                  <c:v>2.8801809999999999</c:v>
                </c:pt>
                <c:pt idx="21270">
                  <c:v>2.8736000000000002</c:v>
                </c:pt>
                <c:pt idx="21271">
                  <c:v>2.872833</c:v>
                </c:pt>
                <c:pt idx="21272">
                  <c:v>2.87568</c:v>
                </c:pt>
                <c:pt idx="21273">
                  <c:v>2.8725010000000002</c:v>
                </c:pt>
                <c:pt idx="21274">
                  <c:v>2.873351</c:v>
                </c:pt>
                <c:pt idx="21275">
                  <c:v>2.880071</c:v>
                </c:pt>
                <c:pt idx="21276">
                  <c:v>2.875105</c:v>
                </c:pt>
                <c:pt idx="21277">
                  <c:v>2.8704969999999999</c:v>
                </c:pt>
                <c:pt idx="21278">
                  <c:v>2.878654</c:v>
                </c:pt>
                <c:pt idx="21279">
                  <c:v>2.878104</c:v>
                </c:pt>
                <c:pt idx="21280">
                  <c:v>2.8777710000000001</c:v>
                </c:pt>
                <c:pt idx="21281">
                  <c:v>2.8850750000000001</c:v>
                </c:pt>
                <c:pt idx="21282">
                  <c:v>2.8838249999999999</c:v>
                </c:pt>
                <c:pt idx="21283">
                  <c:v>2.8798319999999999</c:v>
                </c:pt>
                <c:pt idx="21284">
                  <c:v>2.8816440000000001</c:v>
                </c:pt>
                <c:pt idx="21285">
                  <c:v>2.8835470000000001</c:v>
                </c:pt>
                <c:pt idx="21286">
                  <c:v>2.8799269999999999</c:v>
                </c:pt>
                <c:pt idx="21287">
                  <c:v>2.8795160000000002</c:v>
                </c:pt>
                <c:pt idx="21288">
                  <c:v>2.8845480000000001</c:v>
                </c:pt>
                <c:pt idx="21289">
                  <c:v>2.8803899999999998</c:v>
                </c:pt>
                <c:pt idx="21290">
                  <c:v>2.8733879999999998</c:v>
                </c:pt>
                <c:pt idx="21291">
                  <c:v>2.8771429999999998</c:v>
                </c:pt>
                <c:pt idx="21292">
                  <c:v>2.88395</c:v>
                </c:pt>
                <c:pt idx="21293">
                  <c:v>2.8790689999999999</c:v>
                </c:pt>
                <c:pt idx="21294">
                  <c:v>2.8758330000000001</c:v>
                </c:pt>
                <c:pt idx="21295">
                  <c:v>2.8801350000000001</c:v>
                </c:pt>
                <c:pt idx="21296">
                  <c:v>2.876557</c:v>
                </c:pt>
                <c:pt idx="21297">
                  <c:v>2.8786160000000001</c:v>
                </c:pt>
                <c:pt idx="21298">
                  <c:v>2.8836379999999999</c:v>
                </c:pt>
                <c:pt idx="21299">
                  <c:v>2.8805689999999999</c:v>
                </c:pt>
                <c:pt idx="21300">
                  <c:v>2.8820250000000001</c:v>
                </c:pt>
                <c:pt idx="21301">
                  <c:v>2.8863859999999999</c:v>
                </c:pt>
                <c:pt idx="21302">
                  <c:v>2.8860760000000001</c:v>
                </c:pt>
                <c:pt idx="21303">
                  <c:v>2.877929</c:v>
                </c:pt>
                <c:pt idx="21304">
                  <c:v>2.8778730000000001</c:v>
                </c:pt>
                <c:pt idx="21305">
                  <c:v>2.8835890000000002</c:v>
                </c:pt>
                <c:pt idx="21306">
                  <c:v>2.8786649999999998</c:v>
                </c:pt>
                <c:pt idx="21307">
                  <c:v>2.885799</c:v>
                </c:pt>
                <c:pt idx="21308">
                  <c:v>2.892725</c:v>
                </c:pt>
                <c:pt idx="21309">
                  <c:v>2.8817870000000001</c:v>
                </c:pt>
                <c:pt idx="21310">
                  <c:v>2.8849279999999999</c:v>
                </c:pt>
                <c:pt idx="21311">
                  <c:v>2.8941370000000002</c:v>
                </c:pt>
                <c:pt idx="21312">
                  <c:v>2.8891249999999999</c:v>
                </c:pt>
                <c:pt idx="21313">
                  <c:v>2.8849149999999999</c:v>
                </c:pt>
                <c:pt idx="21314">
                  <c:v>2.8908680000000002</c:v>
                </c:pt>
                <c:pt idx="21315">
                  <c:v>2.8859360000000001</c:v>
                </c:pt>
                <c:pt idx="21316">
                  <c:v>2.876414</c:v>
                </c:pt>
                <c:pt idx="21317">
                  <c:v>2.8848410000000002</c:v>
                </c:pt>
                <c:pt idx="21318">
                  <c:v>2.8877389999999998</c:v>
                </c:pt>
                <c:pt idx="21319">
                  <c:v>2.879626</c:v>
                </c:pt>
                <c:pt idx="21320">
                  <c:v>2.8827430000000001</c:v>
                </c:pt>
                <c:pt idx="21321">
                  <c:v>2.8898980000000001</c:v>
                </c:pt>
                <c:pt idx="21322">
                  <c:v>2.8864990000000001</c:v>
                </c:pt>
                <c:pt idx="21323">
                  <c:v>2.88191</c:v>
                </c:pt>
                <c:pt idx="21324">
                  <c:v>2.88897</c:v>
                </c:pt>
                <c:pt idx="21325">
                  <c:v>2.8862199999999998</c:v>
                </c:pt>
                <c:pt idx="21326">
                  <c:v>2.8806880000000001</c:v>
                </c:pt>
                <c:pt idx="21327">
                  <c:v>2.886978</c:v>
                </c:pt>
                <c:pt idx="21328">
                  <c:v>2.8886259999999999</c:v>
                </c:pt>
                <c:pt idx="21329">
                  <c:v>2.8848120000000002</c:v>
                </c:pt>
                <c:pt idx="21330">
                  <c:v>2.8853469999999999</c:v>
                </c:pt>
                <c:pt idx="21331">
                  <c:v>2.8872770000000001</c:v>
                </c:pt>
                <c:pt idx="21332">
                  <c:v>2.879235</c:v>
                </c:pt>
                <c:pt idx="21333">
                  <c:v>2.878177</c:v>
                </c:pt>
                <c:pt idx="21334">
                  <c:v>2.8915670000000002</c:v>
                </c:pt>
                <c:pt idx="21335">
                  <c:v>2.8910770000000001</c:v>
                </c:pt>
                <c:pt idx="21336">
                  <c:v>2.8856039999999998</c:v>
                </c:pt>
                <c:pt idx="21337">
                  <c:v>2.8884180000000002</c:v>
                </c:pt>
                <c:pt idx="21338">
                  <c:v>2.8892929999999999</c:v>
                </c:pt>
                <c:pt idx="21339">
                  <c:v>2.8877769999999998</c:v>
                </c:pt>
                <c:pt idx="21340">
                  <c:v>2.887753</c:v>
                </c:pt>
                <c:pt idx="21341">
                  <c:v>2.8906230000000002</c:v>
                </c:pt>
                <c:pt idx="21342">
                  <c:v>2.889087</c:v>
                </c:pt>
                <c:pt idx="21343">
                  <c:v>2.8896890000000002</c:v>
                </c:pt>
                <c:pt idx="21344">
                  <c:v>2.897367</c:v>
                </c:pt>
                <c:pt idx="21345">
                  <c:v>2.894625</c:v>
                </c:pt>
                <c:pt idx="21346">
                  <c:v>2.8905080000000001</c:v>
                </c:pt>
                <c:pt idx="21347">
                  <c:v>2.894015</c:v>
                </c:pt>
                <c:pt idx="21348">
                  <c:v>2.89567</c:v>
                </c:pt>
                <c:pt idx="21349">
                  <c:v>2.8927529999999999</c:v>
                </c:pt>
                <c:pt idx="21350">
                  <c:v>2.8927450000000001</c:v>
                </c:pt>
                <c:pt idx="21351">
                  <c:v>2.8944260000000002</c:v>
                </c:pt>
                <c:pt idx="21352">
                  <c:v>2.8857080000000002</c:v>
                </c:pt>
                <c:pt idx="21353">
                  <c:v>2.8837199999999998</c:v>
                </c:pt>
                <c:pt idx="21354">
                  <c:v>2.891092</c:v>
                </c:pt>
                <c:pt idx="21355">
                  <c:v>2.8880270000000001</c:v>
                </c:pt>
                <c:pt idx="21356">
                  <c:v>2.886047</c:v>
                </c:pt>
                <c:pt idx="21357">
                  <c:v>2.8933870000000002</c:v>
                </c:pt>
                <c:pt idx="21358">
                  <c:v>2.8935339999999998</c:v>
                </c:pt>
                <c:pt idx="21359">
                  <c:v>2.8860070000000002</c:v>
                </c:pt>
                <c:pt idx="21360">
                  <c:v>2.8917760000000001</c:v>
                </c:pt>
                <c:pt idx="21361">
                  <c:v>2.899051</c:v>
                </c:pt>
                <c:pt idx="21362">
                  <c:v>2.8909829999999999</c:v>
                </c:pt>
                <c:pt idx="21363">
                  <c:v>2.8910390000000001</c:v>
                </c:pt>
                <c:pt idx="21364">
                  <c:v>2.8977780000000002</c:v>
                </c:pt>
                <c:pt idx="21365">
                  <c:v>2.892207</c:v>
                </c:pt>
                <c:pt idx="21366">
                  <c:v>2.8877139999999999</c:v>
                </c:pt>
                <c:pt idx="21367">
                  <c:v>2.8922780000000001</c:v>
                </c:pt>
                <c:pt idx="21368">
                  <c:v>2.891057</c:v>
                </c:pt>
                <c:pt idx="21369">
                  <c:v>2.8853230000000001</c:v>
                </c:pt>
                <c:pt idx="21370">
                  <c:v>2.8944489999999998</c:v>
                </c:pt>
                <c:pt idx="21371">
                  <c:v>2.9020060000000001</c:v>
                </c:pt>
                <c:pt idx="21372">
                  <c:v>2.892979</c:v>
                </c:pt>
                <c:pt idx="21373">
                  <c:v>2.890854</c:v>
                </c:pt>
                <c:pt idx="21374">
                  <c:v>2.894155</c:v>
                </c:pt>
                <c:pt idx="21375">
                  <c:v>2.889049</c:v>
                </c:pt>
                <c:pt idx="21376">
                  <c:v>2.8853710000000001</c:v>
                </c:pt>
                <c:pt idx="21377">
                  <c:v>2.8923839999999998</c:v>
                </c:pt>
                <c:pt idx="21378">
                  <c:v>2.8959410000000001</c:v>
                </c:pt>
                <c:pt idx="21379">
                  <c:v>2.8929429999999998</c:v>
                </c:pt>
                <c:pt idx="21380">
                  <c:v>2.8985099999999999</c:v>
                </c:pt>
                <c:pt idx="21381">
                  <c:v>2.901529</c:v>
                </c:pt>
                <c:pt idx="21382">
                  <c:v>2.8969320000000001</c:v>
                </c:pt>
                <c:pt idx="21383">
                  <c:v>2.9013689999999999</c:v>
                </c:pt>
                <c:pt idx="21384">
                  <c:v>2.9058899999999999</c:v>
                </c:pt>
                <c:pt idx="21385">
                  <c:v>2.9006980000000002</c:v>
                </c:pt>
                <c:pt idx="21386">
                  <c:v>2.8958699999999999</c:v>
                </c:pt>
                <c:pt idx="21387">
                  <c:v>2.900299</c:v>
                </c:pt>
                <c:pt idx="21388">
                  <c:v>2.9011740000000001</c:v>
                </c:pt>
                <c:pt idx="21389">
                  <c:v>2.8954759999999999</c:v>
                </c:pt>
                <c:pt idx="21390">
                  <c:v>2.9030119999999999</c:v>
                </c:pt>
                <c:pt idx="21391">
                  <c:v>2.9052310000000001</c:v>
                </c:pt>
                <c:pt idx="21392">
                  <c:v>2.89331</c:v>
                </c:pt>
                <c:pt idx="21393">
                  <c:v>2.8967510000000001</c:v>
                </c:pt>
                <c:pt idx="21394">
                  <c:v>2.9016670000000002</c:v>
                </c:pt>
                <c:pt idx="21395">
                  <c:v>2.8952719999999998</c:v>
                </c:pt>
                <c:pt idx="21396">
                  <c:v>2.8967160000000001</c:v>
                </c:pt>
                <c:pt idx="21397">
                  <c:v>2.9035419999999998</c:v>
                </c:pt>
                <c:pt idx="21398">
                  <c:v>2.8970129999999998</c:v>
                </c:pt>
                <c:pt idx="21399">
                  <c:v>2.892407</c:v>
                </c:pt>
                <c:pt idx="21400">
                  <c:v>2.9010549999999999</c:v>
                </c:pt>
                <c:pt idx="21401">
                  <c:v>2.8992339999999999</c:v>
                </c:pt>
                <c:pt idx="21402">
                  <c:v>2.8915579999999999</c:v>
                </c:pt>
                <c:pt idx="21403">
                  <c:v>2.8965809999999999</c:v>
                </c:pt>
                <c:pt idx="21404">
                  <c:v>2.9015810000000002</c:v>
                </c:pt>
                <c:pt idx="21405">
                  <c:v>2.8962300000000001</c:v>
                </c:pt>
                <c:pt idx="21406">
                  <c:v>2.8940329999999999</c:v>
                </c:pt>
                <c:pt idx="21407">
                  <c:v>2.9007610000000001</c:v>
                </c:pt>
                <c:pt idx="21408">
                  <c:v>2.8982890000000001</c:v>
                </c:pt>
                <c:pt idx="21409">
                  <c:v>2.8943620000000001</c:v>
                </c:pt>
                <c:pt idx="21410">
                  <c:v>2.8999830000000002</c:v>
                </c:pt>
                <c:pt idx="21411">
                  <c:v>2.9003749999999999</c:v>
                </c:pt>
                <c:pt idx="21412">
                  <c:v>2.8988930000000002</c:v>
                </c:pt>
                <c:pt idx="21413">
                  <c:v>2.8981979999999998</c:v>
                </c:pt>
                <c:pt idx="21414">
                  <c:v>2.9000050000000002</c:v>
                </c:pt>
                <c:pt idx="21415">
                  <c:v>2.8996189999999999</c:v>
                </c:pt>
                <c:pt idx="21416">
                  <c:v>2.9003359999999998</c:v>
                </c:pt>
                <c:pt idx="21417">
                  <c:v>2.9067759999999998</c:v>
                </c:pt>
                <c:pt idx="21418">
                  <c:v>2.9014099999999998</c:v>
                </c:pt>
                <c:pt idx="21419">
                  <c:v>2.898981</c:v>
                </c:pt>
                <c:pt idx="21420">
                  <c:v>2.9082379999999999</c:v>
                </c:pt>
                <c:pt idx="21421">
                  <c:v>2.9072779999999998</c:v>
                </c:pt>
                <c:pt idx="21422">
                  <c:v>2.902542</c:v>
                </c:pt>
                <c:pt idx="21423">
                  <c:v>2.905951</c:v>
                </c:pt>
                <c:pt idx="21424">
                  <c:v>2.9078930000000001</c:v>
                </c:pt>
                <c:pt idx="21425">
                  <c:v>2.8988070000000001</c:v>
                </c:pt>
                <c:pt idx="21426">
                  <c:v>2.8952100000000001</c:v>
                </c:pt>
                <c:pt idx="21427">
                  <c:v>2.9032969999999998</c:v>
                </c:pt>
                <c:pt idx="21428">
                  <c:v>2.9026800000000001</c:v>
                </c:pt>
                <c:pt idx="21429">
                  <c:v>2.9001320000000002</c:v>
                </c:pt>
                <c:pt idx="21430">
                  <c:v>2.904773</c:v>
                </c:pt>
                <c:pt idx="21431">
                  <c:v>2.9068659999999999</c:v>
                </c:pt>
                <c:pt idx="21432">
                  <c:v>2.9042279999999998</c:v>
                </c:pt>
                <c:pt idx="21433">
                  <c:v>2.906717</c:v>
                </c:pt>
                <c:pt idx="21434">
                  <c:v>2.9109500000000001</c:v>
                </c:pt>
                <c:pt idx="21435">
                  <c:v>2.904128</c:v>
                </c:pt>
                <c:pt idx="21436">
                  <c:v>2.899403</c:v>
                </c:pt>
                <c:pt idx="21437">
                  <c:v>2.9030499999999999</c:v>
                </c:pt>
                <c:pt idx="21438">
                  <c:v>2.9004880000000002</c:v>
                </c:pt>
                <c:pt idx="21439">
                  <c:v>2.900334</c:v>
                </c:pt>
                <c:pt idx="21440">
                  <c:v>2.9069180000000001</c:v>
                </c:pt>
                <c:pt idx="21441">
                  <c:v>2.905939</c:v>
                </c:pt>
                <c:pt idx="21442">
                  <c:v>2.9007070000000001</c:v>
                </c:pt>
                <c:pt idx="21443">
                  <c:v>2.910488</c:v>
                </c:pt>
                <c:pt idx="21444">
                  <c:v>2.9146640000000001</c:v>
                </c:pt>
                <c:pt idx="21445">
                  <c:v>2.9036439999999999</c:v>
                </c:pt>
                <c:pt idx="21446">
                  <c:v>2.9086880000000002</c:v>
                </c:pt>
                <c:pt idx="21447">
                  <c:v>2.9163190000000001</c:v>
                </c:pt>
                <c:pt idx="21448">
                  <c:v>2.9098160000000002</c:v>
                </c:pt>
                <c:pt idx="21449">
                  <c:v>2.908423</c:v>
                </c:pt>
                <c:pt idx="21450">
                  <c:v>2.9107989999999999</c:v>
                </c:pt>
                <c:pt idx="21451">
                  <c:v>2.9067430000000001</c:v>
                </c:pt>
                <c:pt idx="21452">
                  <c:v>2.9012129999999998</c:v>
                </c:pt>
                <c:pt idx="21453">
                  <c:v>2.90204</c:v>
                </c:pt>
                <c:pt idx="21454">
                  <c:v>2.9022260000000002</c:v>
                </c:pt>
                <c:pt idx="21455">
                  <c:v>2.8987850000000002</c:v>
                </c:pt>
                <c:pt idx="21456">
                  <c:v>2.9042810000000001</c:v>
                </c:pt>
                <c:pt idx="21457">
                  <c:v>2.9080629999999998</c:v>
                </c:pt>
                <c:pt idx="21458">
                  <c:v>2.905224</c:v>
                </c:pt>
                <c:pt idx="21459">
                  <c:v>2.9099309999999998</c:v>
                </c:pt>
                <c:pt idx="21460">
                  <c:v>2.9173740000000001</c:v>
                </c:pt>
                <c:pt idx="21461">
                  <c:v>2.917284</c:v>
                </c:pt>
                <c:pt idx="21462">
                  <c:v>2.9079069999999998</c:v>
                </c:pt>
                <c:pt idx="21463">
                  <c:v>2.9064779999999999</c:v>
                </c:pt>
                <c:pt idx="21464">
                  <c:v>2.9127830000000001</c:v>
                </c:pt>
                <c:pt idx="21465">
                  <c:v>2.9122940000000002</c:v>
                </c:pt>
                <c:pt idx="21466">
                  <c:v>2.9118840000000001</c:v>
                </c:pt>
                <c:pt idx="21467">
                  <c:v>2.9113410000000002</c:v>
                </c:pt>
                <c:pt idx="21468">
                  <c:v>2.9087139999999998</c:v>
                </c:pt>
                <c:pt idx="21469">
                  <c:v>2.9092579999999999</c:v>
                </c:pt>
                <c:pt idx="21470">
                  <c:v>2.9155009999999999</c:v>
                </c:pt>
                <c:pt idx="21471">
                  <c:v>2.9155579999999999</c:v>
                </c:pt>
                <c:pt idx="21472">
                  <c:v>2.908998</c:v>
                </c:pt>
                <c:pt idx="21473">
                  <c:v>2.91052</c:v>
                </c:pt>
                <c:pt idx="21474">
                  <c:v>2.9128219999999998</c:v>
                </c:pt>
                <c:pt idx="21475">
                  <c:v>2.910396</c:v>
                </c:pt>
                <c:pt idx="21476">
                  <c:v>2.9112830000000001</c:v>
                </c:pt>
                <c:pt idx="21477">
                  <c:v>2.9116930000000001</c:v>
                </c:pt>
                <c:pt idx="21478">
                  <c:v>2.9083290000000002</c:v>
                </c:pt>
                <c:pt idx="21479">
                  <c:v>2.9103669999999999</c:v>
                </c:pt>
                <c:pt idx="21480">
                  <c:v>2.9182730000000001</c:v>
                </c:pt>
                <c:pt idx="21481">
                  <c:v>2.912458</c:v>
                </c:pt>
                <c:pt idx="21482">
                  <c:v>2.904703</c:v>
                </c:pt>
                <c:pt idx="21483">
                  <c:v>2.9153210000000001</c:v>
                </c:pt>
                <c:pt idx="21484">
                  <c:v>2.920226</c:v>
                </c:pt>
                <c:pt idx="21485">
                  <c:v>2.91018</c:v>
                </c:pt>
                <c:pt idx="21486">
                  <c:v>2.9069050000000001</c:v>
                </c:pt>
                <c:pt idx="21487">
                  <c:v>2.9167990000000001</c:v>
                </c:pt>
                <c:pt idx="21488">
                  <c:v>2.91431</c:v>
                </c:pt>
                <c:pt idx="21489">
                  <c:v>2.9015200000000001</c:v>
                </c:pt>
                <c:pt idx="21490">
                  <c:v>2.9113829999999998</c:v>
                </c:pt>
                <c:pt idx="21491">
                  <c:v>2.917033</c:v>
                </c:pt>
                <c:pt idx="21492">
                  <c:v>2.9102100000000002</c:v>
                </c:pt>
                <c:pt idx="21493">
                  <c:v>2.9193199999999999</c:v>
                </c:pt>
                <c:pt idx="21494">
                  <c:v>2.920531</c:v>
                </c:pt>
                <c:pt idx="21495">
                  <c:v>2.9101759999999999</c:v>
                </c:pt>
                <c:pt idx="21496">
                  <c:v>2.912992</c:v>
                </c:pt>
                <c:pt idx="21497">
                  <c:v>2.9182800000000002</c:v>
                </c:pt>
                <c:pt idx="21498">
                  <c:v>2.912061</c:v>
                </c:pt>
                <c:pt idx="21499">
                  <c:v>2.9079410000000001</c:v>
                </c:pt>
                <c:pt idx="21500">
                  <c:v>2.9120940000000002</c:v>
                </c:pt>
                <c:pt idx="21501">
                  <c:v>2.9098459999999999</c:v>
                </c:pt>
                <c:pt idx="21502">
                  <c:v>2.9109769999999999</c:v>
                </c:pt>
                <c:pt idx="21503">
                  <c:v>2.9204400000000001</c:v>
                </c:pt>
                <c:pt idx="21504">
                  <c:v>2.9213140000000002</c:v>
                </c:pt>
                <c:pt idx="21505">
                  <c:v>2.9147319999999999</c:v>
                </c:pt>
                <c:pt idx="21506">
                  <c:v>2.916588</c:v>
                </c:pt>
                <c:pt idx="21507">
                  <c:v>2.9252630000000002</c:v>
                </c:pt>
                <c:pt idx="21508">
                  <c:v>2.921211</c:v>
                </c:pt>
                <c:pt idx="21509">
                  <c:v>2.9190390000000002</c:v>
                </c:pt>
                <c:pt idx="21510">
                  <c:v>2.9274689999999999</c:v>
                </c:pt>
                <c:pt idx="21511">
                  <c:v>2.921656</c:v>
                </c:pt>
                <c:pt idx="21512">
                  <c:v>2.91161</c:v>
                </c:pt>
                <c:pt idx="21513">
                  <c:v>2.9145439999999998</c:v>
                </c:pt>
                <c:pt idx="21514">
                  <c:v>2.9184459999999999</c:v>
                </c:pt>
                <c:pt idx="21515">
                  <c:v>2.9173840000000002</c:v>
                </c:pt>
                <c:pt idx="21516">
                  <c:v>2.917913</c:v>
                </c:pt>
                <c:pt idx="21517">
                  <c:v>2.9216319999999998</c:v>
                </c:pt>
                <c:pt idx="21518">
                  <c:v>2.9186990000000002</c:v>
                </c:pt>
                <c:pt idx="21519">
                  <c:v>2.9159820000000001</c:v>
                </c:pt>
                <c:pt idx="21520">
                  <c:v>2.9193259999999999</c:v>
                </c:pt>
                <c:pt idx="21521">
                  <c:v>2.9211610000000001</c:v>
                </c:pt>
                <c:pt idx="21522">
                  <c:v>2.9179919999999999</c:v>
                </c:pt>
                <c:pt idx="21523">
                  <c:v>2.9180619999999999</c:v>
                </c:pt>
                <c:pt idx="21524">
                  <c:v>2.9213179999999999</c:v>
                </c:pt>
                <c:pt idx="21525">
                  <c:v>2.9160840000000001</c:v>
                </c:pt>
                <c:pt idx="21526">
                  <c:v>2.9166720000000002</c:v>
                </c:pt>
                <c:pt idx="21527">
                  <c:v>2.9245930000000002</c:v>
                </c:pt>
                <c:pt idx="21528">
                  <c:v>2.91561</c:v>
                </c:pt>
                <c:pt idx="21529">
                  <c:v>2.9106450000000001</c:v>
                </c:pt>
                <c:pt idx="21530">
                  <c:v>2.9208349999999998</c:v>
                </c:pt>
                <c:pt idx="21531">
                  <c:v>2.9218160000000002</c:v>
                </c:pt>
                <c:pt idx="21532">
                  <c:v>2.9171239999999998</c:v>
                </c:pt>
                <c:pt idx="21533">
                  <c:v>2.9249559999999999</c:v>
                </c:pt>
                <c:pt idx="21534">
                  <c:v>2.9286639999999999</c:v>
                </c:pt>
                <c:pt idx="21535">
                  <c:v>2.9153220000000002</c:v>
                </c:pt>
                <c:pt idx="21536">
                  <c:v>2.9154080000000002</c:v>
                </c:pt>
                <c:pt idx="21537">
                  <c:v>2.9255409999999999</c:v>
                </c:pt>
                <c:pt idx="21538">
                  <c:v>2.9227599999999998</c:v>
                </c:pt>
                <c:pt idx="21539">
                  <c:v>2.9197609999999998</c:v>
                </c:pt>
                <c:pt idx="21540">
                  <c:v>2.9235910000000001</c:v>
                </c:pt>
                <c:pt idx="21541">
                  <c:v>2.9223710000000001</c:v>
                </c:pt>
                <c:pt idx="21542">
                  <c:v>2.9179279999999999</c:v>
                </c:pt>
                <c:pt idx="21543">
                  <c:v>2.9235799999999998</c:v>
                </c:pt>
                <c:pt idx="21544">
                  <c:v>2.928099</c:v>
                </c:pt>
                <c:pt idx="21545">
                  <c:v>2.9179189999999999</c:v>
                </c:pt>
                <c:pt idx="21546">
                  <c:v>2.9170389999999999</c:v>
                </c:pt>
                <c:pt idx="21547">
                  <c:v>2.9249879999999999</c:v>
                </c:pt>
                <c:pt idx="21548">
                  <c:v>2.9199799999999998</c:v>
                </c:pt>
                <c:pt idx="21549">
                  <c:v>2.9199160000000002</c:v>
                </c:pt>
                <c:pt idx="21550">
                  <c:v>2.9300350000000002</c:v>
                </c:pt>
                <c:pt idx="21551">
                  <c:v>2.9272390000000001</c:v>
                </c:pt>
                <c:pt idx="21552">
                  <c:v>2.9199630000000001</c:v>
                </c:pt>
                <c:pt idx="21553">
                  <c:v>2.9304730000000001</c:v>
                </c:pt>
                <c:pt idx="21554">
                  <c:v>2.93235</c:v>
                </c:pt>
                <c:pt idx="21555">
                  <c:v>2.9168660000000002</c:v>
                </c:pt>
                <c:pt idx="21556">
                  <c:v>2.9204620000000001</c:v>
                </c:pt>
                <c:pt idx="21557">
                  <c:v>2.9321860000000002</c:v>
                </c:pt>
                <c:pt idx="21558">
                  <c:v>2.9278490000000001</c:v>
                </c:pt>
                <c:pt idx="21559">
                  <c:v>2.9242499999999998</c:v>
                </c:pt>
                <c:pt idx="21560">
                  <c:v>2.93004</c:v>
                </c:pt>
                <c:pt idx="21561">
                  <c:v>2.9277489999999999</c:v>
                </c:pt>
                <c:pt idx="21562">
                  <c:v>2.9187599999999998</c:v>
                </c:pt>
                <c:pt idx="21563">
                  <c:v>2.9238909999999998</c:v>
                </c:pt>
                <c:pt idx="21564">
                  <c:v>2.9260760000000001</c:v>
                </c:pt>
                <c:pt idx="21565">
                  <c:v>2.9169710000000002</c:v>
                </c:pt>
                <c:pt idx="21566">
                  <c:v>2.923025</c:v>
                </c:pt>
                <c:pt idx="21567">
                  <c:v>2.9296989999999998</c:v>
                </c:pt>
                <c:pt idx="21568">
                  <c:v>2.9224700000000001</c:v>
                </c:pt>
                <c:pt idx="21569">
                  <c:v>2.9205670000000001</c:v>
                </c:pt>
                <c:pt idx="21570">
                  <c:v>2.928105</c:v>
                </c:pt>
                <c:pt idx="21571">
                  <c:v>2.9303509999999999</c:v>
                </c:pt>
                <c:pt idx="21572">
                  <c:v>2.926291</c:v>
                </c:pt>
                <c:pt idx="21573">
                  <c:v>2.9293610000000001</c:v>
                </c:pt>
                <c:pt idx="21574">
                  <c:v>2.9326590000000001</c:v>
                </c:pt>
                <c:pt idx="21575">
                  <c:v>2.9290889999999998</c:v>
                </c:pt>
                <c:pt idx="21576">
                  <c:v>2.9299210000000002</c:v>
                </c:pt>
                <c:pt idx="21577">
                  <c:v>2.929862</c:v>
                </c:pt>
                <c:pt idx="21578">
                  <c:v>2.9266320000000001</c:v>
                </c:pt>
                <c:pt idx="21579">
                  <c:v>2.9263270000000001</c:v>
                </c:pt>
                <c:pt idx="21580">
                  <c:v>2.9333390000000001</c:v>
                </c:pt>
                <c:pt idx="21581">
                  <c:v>2.9347949999999998</c:v>
                </c:pt>
                <c:pt idx="21582">
                  <c:v>2.9257749999999998</c:v>
                </c:pt>
                <c:pt idx="21583">
                  <c:v>2.929392</c:v>
                </c:pt>
                <c:pt idx="21584">
                  <c:v>2.9362620000000001</c:v>
                </c:pt>
                <c:pt idx="21585">
                  <c:v>2.9314490000000002</c:v>
                </c:pt>
                <c:pt idx="21586">
                  <c:v>2.92787</c:v>
                </c:pt>
                <c:pt idx="21587">
                  <c:v>2.9290250000000002</c:v>
                </c:pt>
                <c:pt idx="21588">
                  <c:v>2.9278360000000001</c:v>
                </c:pt>
                <c:pt idx="21589">
                  <c:v>2.9268350000000001</c:v>
                </c:pt>
                <c:pt idx="21590">
                  <c:v>2.9317679999999999</c:v>
                </c:pt>
                <c:pt idx="21591">
                  <c:v>2.9316010000000001</c:v>
                </c:pt>
                <c:pt idx="21592">
                  <c:v>2.9290959999999999</c:v>
                </c:pt>
                <c:pt idx="21593">
                  <c:v>2.9350170000000002</c:v>
                </c:pt>
                <c:pt idx="21594">
                  <c:v>2.93425</c:v>
                </c:pt>
                <c:pt idx="21595">
                  <c:v>2.9289610000000001</c:v>
                </c:pt>
                <c:pt idx="21596">
                  <c:v>2.9306359999999998</c:v>
                </c:pt>
                <c:pt idx="21597">
                  <c:v>2.9312839999999998</c:v>
                </c:pt>
                <c:pt idx="21598">
                  <c:v>2.9275920000000002</c:v>
                </c:pt>
                <c:pt idx="21599">
                  <c:v>2.9293399999999998</c:v>
                </c:pt>
                <c:pt idx="21600">
                  <c:v>2.9351319999999999</c:v>
                </c:pt>
                <c:pt idx="21601">
                  <c:v>2.9284919999999999</c:v>
                </c:pt>
                <c:pt idx="21602">
                  <c:v>2.926113</c:v>
                </c:pt>
                <c:pt idx="21603">
                  <c:v>2.9367779999999999</c:v>
                </c:pt>
                <c:pt idx="21604">
                  <c:v>2.9352209999999999</c:v>
                </c:pt>
                <c:pt idx="21605">
                  <c:v>2.9278469999999999</c:v>
                </c:pt>
                <c:pt idx="21606">
                  <c:v>2.9341970000000002</c:v>
                </c:pt>
                <c:pt idx="21607">
                  <c:v>2.9406530000000002</c:v>
                </c:pt>
                <c:pt idx="21608">
                  <c:v>2.9296190000000002</c:v>
                </c:pt>
                <c:pt idx="21609">
                  <c:v>2.925818</c:v>
                </c:pt>
                <c:pt idx="21610">
                  <c:v>2.9349810000000001</c:v>
                </c:pt>
                <c:pt idx="21611">
                  <c:v>2.9316110000000002</c:v>
                </c:pt>
                <c:pt idx="21612">
                  <c:v>2.9318330000000001</c:v>
                </c:pt>
                <c:pt idx="21613">
                  <c:v>2.9393359999999999</c:v>
                </c:pt>
                <c:pt idx="21614">
                  <c:v>2.9360659999999998</c:v>
                </c:pt>
                <c:pt idx="21615">
                  <c:v>2.9325160000000001</c:v>
                </c:pt>
                <c:pt idx="21616">
                  <c:v>2.9351210000000001</c:v>
                </c:pt>
                <c:pt idx="21617">
                  <c:v>2.9386489999999998</c:v>
                </c:pt>
                <c:pt idx="21618">
                  <c:v>2.9348190000000001</c:v>
                </c:pt>
                <c:pt idx="21619">
                  <c:v>2.9327179999999999</c:v>
                </c:pt>
                <c:pt idx="21620">
                  <c:v>2.9363440000000001</c:v>
                </c:pt>
                <c:pt idx="21621">
                  <c:v>2.9324059999999998</c:v>
                </c:pt>
                <c:pt idx="21622">
                  <c:v>2.9312659999999999</c:v>
                </c:pt>
                <c:pt idx="21623">
                  <c:v>2.9370050000000001</c:v>
                </c:pt>
                <c:pt idx="21624">
                  <c:v>2.935162</c:v>
                </c:pt>
                <c:pt idx="21625">
                  <c:v>2.9318249999999999</c:v>
                </c:pt>
                <c:pt idx="21626">
                  <c:v>2.9398939999999998</c:v>
                </c:pt>
                <c:pt idx="21627">
                  <c:v>2.9430360000000002</c:v>
                </c:pt>
                <c:pt idx="21628">
                  <c:v>2.9345620000000001</c:v>
                </c:pt>
                <c:pt idx="21629">
                  <c:v>2.9389500000000002</c:v>
                </c:pt>
                <c:pt idx="21630">
                  <c:v>2.9447329999999998</c:v>
                </c:pt>
                <c:pt idx="21631">
                  <c:v>2.9371170000000002</c:v>
                </c:pt>
                <c:pt idx="21632">
                  <c:v>2.9351090000000002</c:v>
                </c:pt>
                <c:pt idx="21633">
                  <c:v>2.9383020000000002</c:v>
                </c:pt>
                <c:pt idx="21634">
                  <c:v>2.9407779999999999</c:v>
                </c:pt>
                <c:pt idx="21635">
                  <c:v>2.9399009999999999</c:v>
                </c:pt>
                <c:pt idx="21636">
                  <c:v>2.9366669999999999</c:v>
                </c:pt>
                <c:pt idx="21637">
                  <c:v>2.9364110000000001</c:v>
                </c:pt>
                <c:pt idx="21638">
                  <c:v>2.9342000000000001</c:v>
                </c:pt>
                <c:pt idx="21639">
                  <c:v>2.9345889999999999</c:v>
                </c:pt>
                <c:pt idx="21640">
                  <c:v>2.9411079999999998</c:v>
                </c:pt>
                <c:pt idx="21641">
                  <c:v>2.9431250000000002</c:v>
                </c:pt>
                <c:pt idx="21642">
                  <c:v>2.9394369999999999</c:v>
                </c:pt>
                <c:pt idx="21643">
                  <c:v>2.9397890000000002</c:v>
                </c:pt>
                <c:pt idx="21644">
                  <c:v>2.9408789999999998</c:v>
                </c:pt>
                <c:pt idx="21645">
                  <c:v>2.9364539999999999</c:v>
                </c:pt>
                <c:pt idx="21646">
                  <c:v>2.9419710000000001</c:v>
                </c:pt>
                <c:pt idx="21647">
                  <c:v>2.9429099999999999</c:v>
                </c:pt>
                <c:pt idx="21648">
                  <c:v>2.9295270000000002</c:v>
                </c:pt>
                <c:pt idx="21649">
                  <c:v>2.934266</c:v>
                </c:pt>
                <c:pt idx="21650">
                  <c:v>2.9443510000000002</c:v>
                </c:pt>
                <c:pt idx="21651">
                  <c:v>2.939174</c:v>
                </c:pt>
                <c:pt idx="21652">
                  <c:v>2.941449</c:v>
                </c:pt>
                <c:pt idx="21653">
                  <c:v>2.9494940000000001</c:v>
                </c:pt>
                <c:pt idx="21654">
                  <c:v>2.9472459999999998</c:v>
                </c:pt>
                <c:pt idx="21655">
                  <c:v>2.942224</c:v>
                </c:pt>
                <c:pt idx="21656">
                  <c:v>2.9449779999999999</c:v>
                </c:pt>
                <c:pt idx="21657">
                  <c:v>2.9451019999999999</c:v>
                </c:pt>
                <c:pt idx="21658">
                  <c:v>2.9408820000000002</c:v>
                </c:pt>
                <c:pt idx="21659">
                  <c:v>2.9414400000000001</c:v>
                </c:pt>
                <c:pt idx="21660">
                  <c:v>2.940839</c:v>
                </c:pt>
                <c:pt idx="21661">
                  <c:v>2.9370449999999999</c:v>
                </c:pt>
                <c:pt idx="21662">
                  <c:v>2.9367420000000002</c:v>
                </c:pt>
                <c:pt idx="21663">
                  <c:v>2.944839</c:v>
                </c:pt>
                <c:pt idx="21664">
                  <c:v>2.9482309999999998</c:v>
                </c:pt>
                <c:pt idx="21665">
                  <c:v>2.9391210000000001</c:v>
                </c:pt>
                <c:pt idx="21666">
                  <c:v>2.940607</c:v>
                </c:pt>
                <c:pt idx="21667">
                  <c:v>2.9465789999999998</c:v>
                </c:pt>
                <c:pt idx="21668">
                  <c:v>2.9428429999999999</c:v>
                </c:pt>
                <c:pt idx="21669">
                  <c:v>2.942609</c:v>
                </c:pt>
                <c:pt idx="21670">
                  <c:v>2.9438249999999999</c:v>
                </c:pt>
                <c:pt idx="21671">
                  <c:v>2.9387310000000002</c:v>
                </c:pt>
                <c:pt idx="21672">
                  <c:v>2.9361380000000001</c:v>
                </c:pt>
                <c:pt idx="21673">
                  <c:v>2.943613</c:v>
                </c:pt>
                <c:pt idx="21674">
                  <c:v>2.9448810000000001</c:v>
                </c:pt>
                <c:pt idx="21675">
                  <c:v>2.9396550000000001</c:v>
                </c:pt>
                <c:pt idx="21676">
                  <c:v>2.9466610000000002</c:v>
                </c:pt>
                <c:pt idx="21677">
                  <c:v>2.9523320000000002</c:v>
                </c:pt>
                <c:pt idx="21678">
                  <c:v>2.948979</c:v>
                </c:pt>
                <c:pt idx="21679">
                  <c:v>2.9488669999999999</c:v>
                </c:pt>
                <c:pt idx="21680">
                  <c:v>2.9514779999999998</c:v>
                </c:pt>
                <c:pt idx="21681">
                  <c:v>2.945535</c:v>
                </c:pt>
                <c:pt idx="21682">
                  <c:v>2.9387910000000002</c:v>
                </c:pt>
                <c:pt idx="21683">
                  <c:v>2.9461400000000002</c:v>
                </c:pt>
                <c:pt idx="21684">
                  <c:v>2.9490769999999999</c:v>
                </c:pt>
                <c:pt idx="21685">
                  <c:v>2.9436230000000001</c:v>
                </c:pt>
                <c:pt idx="21686">
                  <c:v>2.9448729999999999</c:v>
                </c:pt>
                <c:pt idx="21687">
                  <c:v>2.9468640000000001</c:v>
                </c:pt>
                <c:pt idx="21688">
                  <c:v>2.9454669999999998</c:v>
                </c:pt>
                <c:pt idx="21689">
                  <c:v>2.9470420000000002</c:v>
                </c:pt>
                <c:pt idx="21690">
                  <c:v>2.9515920000000002</c:v>
                </c:pt>
                <c:pt idx="21691">
                  <c:v>2.9482339999999998</c:v>
                </c:pt>
                <c:pt idx="21692">
                  <c:v>2.9448530000000002</c:v>
                </c:pt>
                <c:pt idx="21693">
                  <c:v>2.9503680000000001</c:v>
                </c:pt>
                <c:pt idx="21694">
                  <c:v>2.9456699999999998</c:v>
                </c:pt>
                <c:pt idx="21695">
                  <c:v>2.9405969999999999</c:v>
                </c:pt>
                <c:pt idx="21696">
                  <c:v>2.9459360000000001</c:v>
                </c:pt>
                <c:pt idx="21697">
                  <c:v>2.9501040000000001</c:v>
                </c:pt>
                <c:pt idx="21698">
                  <c:v>2.9519030000000002</c:v>
                </c:pt>
                <c:pt idx="21699">
                  <c:v>2.9562010000000001</c:v>
                </c:pt>
                <c:pt idx="21700">
                  <c:v>2.957992</c:v>
                </c:pt>
                <c:pt idx="21701">
                  <c:v>2.9482140000000001</c:v>
                </c:pt>
                <c:pt idx="21702">
                  <c:v>2.9502860000000002</c:v>
                </c:pt>
                <c:pt idx="21703">
                  <c:v>2.9581979999999999</c:v>
                </c:pt>
                <c:pt idx="21704">
                  <c:v>2.9468429999999999</c:v>
                </c:pt>
                <c:pt idx="21705">
                  <c:v>2.941954</c:v>
                </c:pt>
                <c:pt idx="21706">
                  <c:v>2.9500989999999998</c:v>
                </c:pt>
                <c:pt idx="21707">
                  <c:v>2.9506920000000001</c:v>
                </c:pt>
                <c:pt idx="21708">
                  <c:v>2.9455650000000002</c:v>
                </c:pt>
                <c:pt idx="21709">
                  <c:v>2.9474</c:v>
                </c:pt>
                <c:pt idx="21710">
                  <c:v>2.9509280000000002</c:v>
                </c:pt>
                <c:pt idx="21711">
                  <c:v>2.9479039999999999</c:v>
                </c:pt>
                <c:pt idx="21712">
                  <c:v>2.9488850000000002</c:v>
                </c:pt>
                <c:pt idx="21713">
                  <c:v>2.9496509999999998</c:v>
                </c:pt>
                <c:pt idx="21714">
                  <c:v>2.9471630000000002</c:v>
                </c:pt>
                <c:pt idx="21715">
                  <c:v>2.9530050000000001</c:v>
                </c:pt>
                <c:pt idx="21716">
                  <c:v>2.955873</c:v>
                </c:pt>
                <c:pt idx="21717">
                  <c:v>2.9530430000000001</c:v>
                </c:pt>
                <c:pt idx="21718">
                  <c:v>2.9497620000000002</c:v>
                </c:pt>
                <c:pt idx="21719">
                  <c:v>2.9495239999999998</c:v>
                </c:pt>
                <c:pt idx="21720">
                  <c:v>2.9518589999999998</c:v>
                </c:pt>
                <c:pt idx="21721">
                  <c:v>2.9488370000000002</c:v>
                </c:pt>
                <c:pt idx="21722">
                  <c:v>2.9534919999999998</c:v>
                </c:pt>
                <c:pt idx="21723">
                  <c:v>2.961309</c:v>
                </c:pt>
                <c:pt idx="21724">
                  <c:v>2.953138</c:v>
                </c:pt>
                <c:pt idx="21725">
                  <c:v>2.9427159999999999</c:v>
                </c:pt>
                <c:pt idx="21726">
                  <c:v>2.9513820000000002</c:v>
                </c:pt>
                <c:pt idx="21727">
                  <c:v>2.9562550000000001</c:v>
                </c:pt>
                <c:pt idx="21728">
                  <c:v>2.9427310000000002</c:v>
                </c:pt>
                <c:pt idx="21729">
                  <c:v>2.9496370000000001</c:v>
                </c:pt>
                <c:pt idx="21730">
                  <c:v>2.9661590000000002</c:v>
                </c:pt>
                <c:pt idx="21731">
                  <c:v>2.9583499999999998</c:v>
                </c:pt>
                <c:pt idx="21732">
                  <c:v>2.9495459999999998</c:v>
                </c:pt>
                <c:pt idx="21733">
                  <c:v>2.9568370000000002</c:v>
                </c:pt>
                <c:pt idx="21734">
                  <c:v>2.959355</c:v>
                </c:pt>
                <c:pt idx="21735">
                  <c:v>2.9523009999999998</c:v>
                </c:pt>
                <c:pt idx="21736">
                  <c:v>2.9520680000000001</c:v>
                </c:pt>
                <c:pt idx="21737">
                  <c:v>2.9529190000000001</c:v>
                </c:pt>
                <c:pt idx="21738">
                  <c:v>2.9516710000000002</c:v>
                </c:pt>
                <c:pt idx="21739">
                  <c:v>2.9603000000000002</c:v>
                </c:pt>
                <c:pt idx="21740">
                  <c:v>2.963406</c:v>
                </c:pt>
                <c:pt idx="21741">
                  <c:v>2.9571190000000001</c:v>
                </c:pt>
                <c:pt idx="21742">
                  <c:v>2.9566520000000001</c:v>
                </c:pt>
                <c:pt idx="21743">
                  <c:v>2.961347</c:v>
                </c:pt>
                <c:pt idx="21744">
                  <c:v>2.9583729999999999</c:v>
                </c:pt>
                <c:pt idx="21745">
                  <c:v>2.9504190000000001</c:v>
                </c:pt>
                <c:pt idx="21746">
                  <c:v>2.9564409999999999</c:v>
                </c:pt>
                <c:pt idx="21747">
                  <c:v>2.962583</c:v>
                </c:pt>
                <c:pt idx="21748">
                  <c:v>2.9541430000000002</c:v>
                </c:pt>
                <c:pt idx="21749">
                  <c:v>2.9553430000000001</c:v>
                </c:pt>
                <c:pt idx="21750">
                  <c:v>2.962539</c:v>
                </c:pt>
                <c:pt idx="21751">
                  <c:v>2.9565250000000001</c:v>
                </c:pt>
                <c:pt idx="21752">
                  <c:v>2.9516</c:v>
                </c:pt>
                <c:pt idx="21753">
                  <c:v>2.9568210000000001</c:v>
                </c:pt>
                <c:pt idx="21754">
                  <c:v>2.9572069999999999</c:v>
                </c:pt>
                <c:pt idx="21755">
                  <c:v>2.9514290000000001</c:v>
                </c:pt>
                <c:pt idx="21756">
                  <c:v>2.9538190000000002</c:v>
                </c:pt>
                <c:pt idx="21757">
                  <c:v>2.9561519999999999</c:v>
                </c:pt>
                <c:pt idx="21758">
                  <c:v>2.957004</c:v>
                </c:pt>
                <c:pt idx="21759">
                  <c:v>2.9615610000000001</c:v>
                </c:pt>
                <c:pt idx="21760">
                  <c:v>2.9611679999999998</c:v>
                </c:pt>
                <c:pt idx="21761">
                  <c:v>2.9585370000000002</c:v>
                </c:pt>
                <c:pt idx="21762">
                  <c:v>2.9581140000000001</c:v>
                </c:pt>
                <c:pt idx="21763">
                  <c:v>2.963273</c:v>
                </c:pt>
                <c:pt idx="21764">
                  <c:v>2.964636</c:v>
                </c:pt>
                <c:pt idx="21765">
                  <c:v>2.9555570000000002</c:v>
                </c:pt>
                <c:pt idx="21766">
                  <c:v>2.9549159999999999</c:v>
                </c:pt>
                <c:pt idx="21767">
                  <c:v>2.9612769999999999</c:v>
                </c:pt>
                <c:pt idx="21768">
                  <c:v>2.9602300000000001</c:v>
                </c:pt>
                <c:pt idx="21769">
                  <c:v>2.9579330000000001</c:v>
                </c:pt>
                <c:pt idx="21770">
                  <c:v>2.9598439999999999</c:v>
                </c:pt>
                <c:pt idx="21771">
                  <c:v>2.9596049999999998</c:v>
                </c:pt>
                <c:pt idx="21772">
                  <c:v>2.9602889999999999</c:v>
                </c:pt>
                <c:pt idx="21773">
                  <c:v>2.9656479999999998</c:v>
                </c:pt>
                <c:pt idx="21774">
                  <c:v>2.96407</c:v>
                </c:pt>
                <c:pt idx="21775">
                  <c:v>2.9602740000000001</c:v>
                </c:pt>
                <c:pt idx="21776">
                  <c:v>2.9628950000000001</c:v>
                </c:pt>
                <c:pt idx="21777">
                  <c:v>2.960639</c:v>
                </c:pt>
                <c:pt idx="21778">
                  <c:v>2.9571689999999999</c:v>
                </c:pt>
                <c:pt idx="21779">
                  <c:v>2.959876</c:v>
                </c:pt>
                <c:pt idx="21780">
                  <c:v>2.9639630000000001</c:v>
                </c:pt>
                <c:pt idx="21781">
                  <c:v>2.9632390000000002</c:v>
                </c:pt>
                <c:pt idx="21782">
                  <c:v>2.9634390000000002</c:v>
                </c:pt>
                <c:pt idx="21783">
                  <c:v>2.966323</c:v>
                </c:pt>
                <c:pt idx="21784">
                  <c:v>2.9596930000000001</c:v>
                </c:pt>
                <c:pt idx="21785">
                  <c:v>2.9567100000000002</c:v>
                </c:pt>
                <c:pt idx="21786">
                  <c:v>2.9662739999999999</c:v>
                </c:pt>
                <c:pt idx="21787">
                  <c:v>2.9678789999999999</c:v>
                </c:pt>
                <c:pt idx="21788">
                  <c:v>2.9649480000000001</c:v>
                </c:pt>
                <c:pt idx="21789">
                  <c:v>2.968702</c:v>
                </c:pt>
                <c:pt idx="21790">
                  <c:v>2.9700440000000001</c:v>
                </c:pt>
                <c:pt idx="21791">
                  <c:v>2.9670740000000002</c:v>
                </c:pt>
                <c:pt idx="21792">
                  <c:v>2.9666939999999999</c:v>
                </c:pt>
                <c:pt idx="21793">
                  <c:v>2.966828</c:v>
                </c:pt>
                <c:pt idx="21794">
                  <c:v>2.960302</c:v>
                </c:pt>
                <c:pt idx="21795">
                  <c:v>2.9588860000000001</c:v>
                </c:pt>
                <c:pt idx="21796">
                  <c:v>2.9624060000000001</c:v>
                </c:pt>
                <c:pt idx="21797">
                  <c:v>2.9562240000000002</c:v>
                </c:pt>
                <c:pt idx="21798">
                  <c:v>2.9507240000000001</c:v>
                </c:pt>
                <c:pt idx="21799">
                  <c:v>2.9628760000000001</c:v>
                </c:pt>
                <c:pt idx="21800">
                  <c:v>2.9754269999999998</c:v>
                </c:pt>
                <c:pt idx="21801">
                  <c:v>2.963622</c:v>
                </c:pt>
                <c:pt idx="21802">
                  <c:v>2.9588649999999999</c:v>
                </c:pt>
                <c:pt idx="21803">
                  <c:v>2.975816</c:v>
                </c:pt>
                <c:pt idx="21804">
                  <c:v>2.9741939999999998</c:v>
                </c:pt>
                <c:pt idx="21805">
                  <c:v>2.9639199999999999</c:v>
                </c:pt>
                <c:pt idx="21806">
                  <c:v>2.972359</c:v>
                </c:pt>
                <c:pt idx="21807">
                  <c:v>2.9761359999999999</c:v>
                </c:pt>
                <c:pt idx="21808">
                  <c:v>2.970602</c:v>
                </c:pt>
                <c:pt idx="21809">
                  <c:v>2.9745750000000002</c:v>
                </c:pt>
                <c:pt idx="21810">
                  <c:v>2.9758170000000002</c:v>
                </c:pt>
                <c:pt idx="21811">
                  <c:v>2.9635039999999999</c:v>
                </c:pt>
                <c:pt idx="21812">
                  <c:v>2.9611779999999999</c:v>
                </c:pt>
                <c:pt idx="21813">
                  <c:v>2.9678559999999998</c:v>
                </c:pt>
                <c:pt idx="21814">
                  <c:v>2.9627379999999999</c:v>
                </c:pt>
                <c:pt idx="21815">
                  <c:v>2.9605220000000001</c:v>
                </c:pt>
                <c:pt idx="21816">
                  <c:v>2.9648289999999999</c:v>
                </c:pt>
                <c:pt idx="21817">
                  <c:v>2.9634140000000002</c:v>
                </c:pt>
                <c:pt idx="21818">
                  <c:v>2.9588770000000002</c:v>
                </c:pt>
                <c:pt idx="21819">
                  <c:v>2.9641519999999999</c:v>
                </c:pt>
                <c:pt idx="21820">
                  <c:v>2.969449</c:v>
                </c:pt>
                <c:pt idx="21821">
                  <c:v>2.965093</c:v>
                </c:pt>
                <c:pt idx="21822">
                  <c:v>2.9681359999999999</c:v>
                </c:pt>
                <c:pt idx="21823">
                  <c:v>2.9754109999999998</c:v>
                </c:pt>
                <c:pt idx="21824">
                  <c:v>2.9758330000000002</c:v>
                </c:pt>
                <c:pt idx="21825">
                  <c:v>2.9727570000000001</c:v>
                </c:pt>
                <c:pt idx="21826">
                  <c:v>2.9734850000000002</c:v>
                </c:pt>
                <c:pt idx="21827">
                  <c:v>2.9747620000000001</c:v>
                </c:pt>
                <c:pt idx="21828">
                  <c:v>2.9677509999999998</c:v>
                </c:pt>
                <c:pt idx="21829">
                  <c:v>2.9693429999999998</c:v>
                </c:pt>
                <c:pt idx="21830">
                  <c:v>2.9726810000000001</c:v>
                </c:pt>
                <c:pt idx="21831">
                  <c:v>2.960321</c:v>
                </c:pt>
                <c:pt idx="21832">
                  <c:v>2.9612080000000001</c:v>
                </c:pt>
                <c:pt idx="21833">
                  <c:v>2.9750049999999999</c:v>
                </c:pt>
                <c:pt idx="21834">
                  <c:v>2.9746679999999999</c:v>
                </c:pt>
                <c:pt idx="21835">
                  <c:v>2.972</c:v>
                </c:pt>
                <c:pt idx="21836">
                  <c:v>2.9773559999999999</c:v>
                </c:pt>
                <c:pt idx="21837">
                  <c:v>2.9748060000000001</c:v>
                </c:pt>
                <c:pt idx="21838">
                  <c:v>2.9671650000000001</c:v>
                </c:pt>
                <c:pt idx="21839">
                  <c:v>2.972734</c:v>
                </c:pt>
                <c:pt idx="21840">
                  <c:v>2.9736310000000001</c:v>
                </c:pt>
                <c:pt idx="21841">
                  <c:v>2.9656609999999999</c:v>
                </c:pt>
                <c:pt idx="21842">
                  <c:v>2.9689990000000002</c:v>
                </c:pt>
                <c:pt idx="21843">
                  <c:v>2.97505</c:v>
                </c:pt>
                <c:pt idx="21844">
                  <c:v>2.9733710000000002</c:v>
                </c:pt>
                <c:pt idx="21845">
                  <c:v>2.9700009999999999</c:v>
                </c:pt>
                <c:pt idx="21846">
                  <c:v>2.973252</c:v>
                </c:pt>
                <c:pt idx="21847">
                  <c:v>2.9761479999999998</c:v>
                </c:pt>
                <c:pt idx="21848">
                  <c:v>2.9704459999999999</c:v>
                </c:pt>
                <c:pt idx="21849">
                  <c:v>2.9713240000000001</c:v>
                </c:pt>
                <c:pt idx="21850">
                  <c:v>2.9733860000000001</c:v>
                </c:pt>
                <c:pt idx="21851">
                  <c:v>2.9726629999999998</c:v>
                </c:pt>
                <c:pt idx="21852">
                  <c:v>2.9753270000000001</c:v>
                </c:pt>
                <c:pt idx="21853">
                  <c:v>2.9746229999999998</c:v>
                </c:pt>
                <c:pt idx="21854">
                  <c:v>2.975133</c:v>
                </c:pt>
                <c:pt idx="21855">
                  <c:v>2.976499</c:v>
                </c:pt>
                <c:pt idx="21856">
                  <c:v>2.9740340000000001</c:v>
                </c:pt>
                <c:pt idx="21857">
                  <c:v>2.971819</c:v>
                </c:pt>
                <c:pt idx="21858">
                  <c:v>2.9722710000000001</c:v>
                </c:pt>
                <c:pt idx="21859">
                  <c:v>2.9767610000000002</c:v>
                </c:pt>
                <c:pt idx="21860">
                  <c:v>2.9782350000000002</c:v>
                </c:pt>
                <c:pt idx="21861">
                  <c:v>2.9741330000000001</c:v>
                </c:pt>
                <c:pt idx="21862">
                  <c:v>2.9692539999999998</c:v>
                </c:pt>
                <c:pt idx="21863">
                  <c:v>2.9721479999999998</c:v>
                </c:pt>
                <c:pt idx="21864">
                  <c:v>2.9766590000000002</c:v>
                </c:pt>
                <c:pt idx="21865">
                  <c:v>2.9757699999999998</c:v>
                </c:pt>
                <c:pt idx="21866">
                  <c:v>2.9824639999999998</c:v>
                </c:pt>
                <c:pt idx="21867">
                  <c:v>2.9838879999999999</c:v>
                </c:pt>
                <c:pt idx="21868">
                  <c:v>2.975158</c:v>
                </c:pt>
                <c:pt idx="21869">
                  <c:v>2.9770970000000001</c:v>
                </c:pt>
                <c:pt idx="21870">
                  <c:v>2.9819089999999999</c:v>
                </c:pt>
                <c:pt idx="21871">
                  <c:v>2.9772669999999999</c:v>
                </c:pt>
                <c:pt idx="21872">
                  <c:v>2.9756879999999999</c:v>
                </c:pt>
                <c:pt idx="21873">
                  <c:v>2.9828769999999998</c:v>
                </c:pt>
                <c:pt idx="21874">
                  <c:v>2.9835250000000002</c:v>
                </c:pt>
                <c:pt idx="21875">
                  <c:v>2.980461</c:v>
                </c:pt>
                <c:pt idx="21876">
                  <c:v>2.9819290000000001</c:v>
                </c:pt>
                <c:pt idx="21877">
                  <c:v>2.976229</c:v>
                </c:pt>
                <c:pt idx="21878">
                  <c:v>2.9731770000000002</c:v>
                </c:pt>
                <c:pt idx="21879">
                  <c:v>2.9769420000000002</c:v>
                </c:pt>
                <c:pt idx="21880">
                  <c:v>2.9756909999999999</c:v>
                </c:pt>
                <c:pt idx="21881">
                  <c:v>2.9774980000000002</c:v>
                </c:pt>
                <c:pt idx="21882">
                  <c:v>2.9847830000000002</c:v>
                </c:pt>
                <c:pt idx="21883">
                  <c:v>2.9861520000000001</c:v>
                </c:pt>
                <c:pt idx="21884">
                  <c:v>2.9742500000000001</c:v>
                </c:pt>
                <c:pt idx="21885">
                  <c:v>2.9741279999999999</c:v>
                </c:pt>
                <c:pt idx="21886">
                  <c:v>2.9854090000000002</c:v>
                </c:pt>
                <c:pt idx="21887">
                  <c:v>2.9820229999999999</c:v>
                </c:pt>
                <c:pt idx="21888">
                  <c:v>2.9760409999999999</c:v>
                </c:pt>
                <c:pt idx="21889">
                  <c:v>2.9792450000000001</c:v>
                </c:pt>
                <c:pt idx="21890">
                  <c:v>2.9814080000000001</c:v>
                </c:pt>
                <c:pt idx="21891">
                  <c:v>2.97831</c:v>
                </c:pt>
                <c:pt idx="21892">
                  <c:v>2.985033</c:v>
                </c:pt>
                <c:pt idx="21893">
                  <c:v>2.9907849999999998</c:v>
                </c:pt>
                <c:pt idx="21894">
                  <c:v>2.9761880000000001</c:v>
                </c:pt>
                <c:pt idx="21895">
                  <c:v>2.976728</c:v>
                </c:pt>
                <c:pt idx="21896">
                  <c:v>2.9886940000000002</c:v>
                </c:pt>
                <c:pt idx="21897">
                  <c:v>2.9787560000000002</c:v>
                </c:pt>
                <c:pt idx="21898">
                  <c:v>2.973595</c:v>
                </c:pt>
                <c:pt idx="21899">
                  <c:v>2.9836309999999999</c:v>
                </c:pt>
                <c:pt idx="21900">
                  <c:v>2.9839699999999998</c:v>
                </c:pt>
                <c:pt idx="21901">
                  <c:v>2.9770590000000001</c:v>
                </c:pt>
                <c:pt idx="21902">
                  <c:v>2.9772609999999999</c:v>
                </c:pt>
                <c:pt idx="21903">
                  <c:v>2.980019</c:v>
                </c:pt>
                <c:pt idx="21904">
                  <c:v>2.9825620000000002</c:v>
                </c:pt>
                <c:pt idx="21905">
                  <c:v>2.9871249999999998</c:v>
                </c:pt>
                <c:pt idx="21906">
                  <c:v>2.9819420000000001</c:v>
                </c:pt>
                <c:pt idx="21907">
                  <c:v>2.97716</c:v>
                </c:pt>
                <c:pt idx="21908">
                  <c:v>2.9805990000000002</c:v>
                </c:pt>
                <c:pt idx="21909">
                  <c:v>2.9834309999999999</c:v>
                </c:pt>
                <c:pt idx="21910">
                  <c:v>2.987438</c:v>
                </c:pt>
                <c:pt idx="21911">
                  <c:v>2.983587</c:v>
                </c:pt>
                <c:pt idx="21912">
                  <c:v>2.983193</c:v>
                </c:pt>
                <c:pt idx="21913">
                  <c:v>2.9904890000000002</c:v>
                </c:pt>
                <c:pt idx="21914">
                  <c:v>2.984915</c:v>
                </c:pt>
                <c:pt idx="21915">
                  <c:v>2.981379</c:v>
                </c:pt>
                <c:pt idx="21916">
                  <c:v>2.9830960000000002</c:v>
                </c:pt>
                <c:pt idx="21917">
                  <c:v>2.98319</c:v>
                </c:pt>
                <c:pt idx="21918">
                  <c:v>2.9878550000000001</c:v>
                </c:pt>
                <c:pt idx="21919">
                  <c:v>2.9890400000000001</c:v>
                </c:pt>
                <c:pt idx="21920">
                  <c:v>2.983231</c:v>
                </c:pt>
                <c:pt idx="21921">
                  <c:v>2.9836330000000002</c:v>
                </c:pt>
                <c:pt idx="21922">
                  <c:v>2.9913910000000001</c:v>
                </c:pt>
                <c:pt idx="21923">
                  <c:v>2.9880049999999998</c:v>
                </c:pt>
                <c:pt idx="21924">
                  <c:v>2.9824820000000001</c:v>
                </c:pt>
                <c:pt idx="21925">
                  <c:v>2.985916</c:v>
                </c:pt>
                <c:pt idx="21926">
                  <c:v>2.9838619999999998</c:v>
                </c:pt>
                <c:pt idx="21927">
                  <c:v>2.9800490000000002</c:v>
                </c:pt>
                <c:pt idx="21928">
                  <c:v>2.9858340000000001</c:v>
                </c:pt>
                <c:pt idx="21929">
                  <c:v>2.9939800000000001</c:v>
                </c:pt>
                <c:pt idx="21930">
                  <c:v>2.9864769999999998</c:v>
                </c:pt>
                <c:pt idx="21931">
                  <c:v>2.9796719999999999</c:v>
                </c:pt>
                <c:pt idx="21932">
                  <c:v>2.9919470000000001</c:v>
                </c:pt>
                <c:pt idx="21933">
                  <c:v>2.991177</c:v>
                </c:pt>
                <c:pt idx="21934">
                  <c:v>2.9836930000000002</c:v>
                </c:pt>
                <c:pt idx="21935">
                  <c:v>2.9942519999999999</c:v>
                </c:pt>
                <c:pt idx="21936">
                  <c:v>2.9946489999999999</c:v>
                </c:pt>
                <c:pt idx="21937">
                  <c:v>2.9850629999999998</c:v>
                </c:pt>
                <c:pt idx="21938">
                  <c:v>2.9892059999999998</c:v>
                </c:pt>
                <c:pt idx="21939">
                  <c:v>2.993239</c:v>
                </c:pt>
                <c:pt idx="21940">
                  <c:v>2.9807459999999999</c:v>
                </c:pt>
                <c:pt idx="21941">
                  <c:v>2.9751129999999999</c:v>
                </c:pt>
                <c:pt idx="21942">
                  <c:v>2.9845839999999999</c:v>
                </c:pt>
                <c:pt idx="21943">
                  <c:v>2.9867870000000001</c:v>
                </c:pt>
                <c:pt idx="21944">
                  <c:v>2.9893239999999999</c:v>
                </c:pt>
                <c:pt idx="21945">
                  <c:v>2.9976069999999999</c:v>
                </c:pt>
                <c:pt idx="21946">
                  <c:v>2.9958019999999999</c:v>
                </c:pt>
                <c:pt idx="21947">
                  <c:v>2.9907059999999999</c:v>
                </c:pt>
                <c:pt idx="21948">
                  <c:v>2.9951889999999999</c:v>
                </c:pt>
                <c:pt idx="21949">
                  <c:v>2.9968309999999998</c:v>
                </c:pt>
                <c:pt idx="21950">
                  <c:v>2.9847239999999999</c:v>
                </c:pt>
                <c:pt idx="21951">
                  <c:v>2.986669</c:v>
                </c:pt>
                <c:pt idx="21952">
                  <c:v>2.9976630000000002</c:v>
                </c:pt>
                <c:pt idx="21953">
                  <c:v>2.9879609999999999</c:v>
                </c:pt>
                <c:pt idx="21954">
                  <c:v>2.9836809999999998</c:v>
                </c:pt>
                <c:pt idx="21955">
                  <c:v>2.9952809999999999</c:v>
                </c:pt>
                <c:pt idx="21956">
                  <c:v>2.9968599999999999</c:v>
                </c:pt>
                <c:pt idx="21957">
                  <c:v>2.9912879999999999</c:v>
                </c:pt>
                <c:pt idx="21958">
                  <c:v>2.9987499999999998</c:v>
                </c:pt>
                <c:pt idx="21959">
                  <c:v>3.0007060000000001</c:v>
                </c:pt>
                <c:pt idx="21960">
                  <c:v>2.9860679999999999</c:v>
                </c:pt>
                <c:pt idx="21961">
                  <c:v>2.987438</c:v>
                </c:pt>
                <c:pt idx="21962">
                  <c:v>2.99342</c:v>
                </c:pt>
                <c:pt idx="21963">
                  <c:v>2.989074</c:v>
                </c:pt>
                <c:pt idx="21964">
                  <c:v>2.992712</c:v>
                </c:pt>
                <c:pt idx="21965">
                  <c:v>2.9925929999999998</c:v>
                </c:pt>
                <c:pt idx="21966">
                  <c:v>2.9870190000000001</c:v>
                </c:pt>
                <c:pt idx="21967">
                  <c:v>2.9866290000000002</c:v>
                </c:pt>
                <c:pt idx="21968">
                  <c:v>2.9895809999999998</c:v>
                </c:pt>
                <c:pt idx="21969">
                  <c:v>2.9925899999999999</c:v>
                </c:pt>
                <c:pt idx="21970">
                  <c:v>2.9920239999999998</c:v>
                </c:pt>
                <c:pt idx="21971">
                  <c:v>2.9973649999999998</c:v>
                </c:pt>
                <c:pt idx="21972">
                  <c:v>3.0006110000000001</c:v>
                </c:pt>
                <c:pt idx="21973">
                  <c:v>2.9976959999999999</c:v>
                </c:pt>
                <c:pt idx="21974">
                  <c:v>3.0057070000000001</c:v>
                </c:pt>
                <c:pt idx="21975">
                  <c:v>3.0073289999999999</c:v>
                </c:pt>
                <c:pt idx="21976">
                  <c:v>2.9919440000000002</c:v>
                </c:pt>
                <c:pt idx="21977">
                  <c:v>2.9874360000000002</c:v>
                </c:pt>
                <c:pt idx="21978">
                  <c:v>2.9973969999999999</c:v>
                </c:pt>
                <c:pt idx="21979">
                  <c:v>2.9953989999999999</c:v>
                </c:pt>
                <c:pt idx="21980">
                  <c:v>2.989185</c:v>
                </c:pt>
                <c:pt idx="21981">
                  <c:v>2.9980169999999999</c:v>
                </c:pt>
                <c:pt idx="21982">
                  <c:v>2.9996390000000002</c:v>
                </c:pt>
                <c:pt idx="21983">
                  <c:v>2.9884719999999998</c:v>
                </c:pt>
                <c:pt idx="21984">
                  <c:v>2.9889830000000002</c:v>
                </c:pt>
                <c:pt idx="21985">
                  <c:v>2.9966569999999999</c:v>
                </c:pt>
                <c:pt idx="21986">
                  <c:v>2.9956839999999998</c:v>
                </c:pt>
                <c:pt idx="21987">
                  <c:v>2.993465</c:v>
                </c:pt>
                <c:pt idx="21988">
                  <c:v>2.9985460000000002</c:v>
                </c:pt>
                <c:pt idx="21989">
                  <c:v>2.9936229999999999</c:v>
                </c:pt>
                <c:pt idx="21990">
                  <c:v>2.9922010000000001</c:v>
                </c:pt>
                <c:pt idx="21991">
                  <c:v>3.0042279999999999</c:v>
                </c:pt>
                <c:pt idx="21992">
                  <c:v>3.0024839999999999</c:v>
                </c:pt>
                <c:pt idx="21993">
                  <c:v>2.9932470000000002</c:v>
                </c:pt>
                <c:pt idx="21994">
                  <c:v>2.9949870000000001</c:v>
                </c:pt>
                <c:pt idx="21995">
                  <c:v>3.0014069999999999</c:v>
                </c:pt>
                <c:pt idx="21996">
                  <c:v>3.0004309999999998</c:v>
                </c:pt>
                <c:pt idx="21997">
                  <c:v>3.0027970000000002</c:v>
                </c:pt>
                <c:pt idx="21998">
                  <c:v>3.007009</c:v>
                </c:pt>
                <c:pt idx="21999">
                  <c:v>2.997271</c:v>
                </c:pt>
                <c:pt idx="22000">
                  <c:v>2.9964659999999999</c:v>
                </c:pt>
                <c:pt idx="22001">
                  <c:v>3.0012989999999999</c:v>
                </c:pt>
                <c:pt idx="22002">
                  <c:v>2.993763</c:v>
                </c:pt>
                <c:pt idx="22003">
                  <c:v>2.9917690000000001</c:v>
                </c:pt>
                <c:pt idx="22004">
                  <c:v>2.9963419999999998</c:v>
                </c:pt>
                <c:pt idx="22005">
                  <c:v>2.9978030000000002</c:v>
                </c:pt>
                <c:pt idx="22006">
                  <c:v>2.995568</c:v>
                </c:pt>
                <c:pt idx="22007">
                  <c:v>2.9993249999999998</c:v>
                </c:pt>
                <c:pt idx="22008">
                  <c:v>3.0086970000000002</c:v>
                </c:pt>
                <c:pt idx="22009">
                  <c:v>3.0038130000000001</c:v>
                </c:pt>
                <c:pt idx="22010">
                  <c:v>2.997179</c:v>
                </c:pt>
                <c:pt idx="22011">
                  <c:v>3.0021070000000001</c:v>
                </c:pt>
                <c:pt idx="22012">
                  <c:v>3.0029509999999999</c:v>
                </c:pt>
                <c:pt idx="22013">
                  <c:v>3.000006</c:v>
                </c:pt>
                <c:pt idx="22014">
                  <c:v>3.0009610000000002</c:v>
                </c:pt>
                <c:pt idx="22015">
                  <c:v>2.9973589999999999</c:v>
                </c:pt>
                <c:pt idx="22016">
                  <c:v>2.9933969999999999</c:v>
                </c:pt>
                <c:pt idx="22017">
                  <c:v>3.0038010000000002</c:v>
                </c:pt>
                <c:pt idx="22018">
                  <c:v>3.0071870000000001</c:v>
                </c:pt>
                <c:pt idx="22019">
                  <c:v>2.9947970000000002</c:v>
                </c:pt>
                <c:pt idx="22020">
                  <c:v>3.0002789999999999</c:v>
                </c:pt>
                <c:pt idx="22021">
                  <c:v>3.013433</c:v>
                </c:pt>
                <c:pt idx="22022">
                  <c:v>3.003673</c:v>
                </c:pt>
                <c:pt idx="22023">
                  <c:v>2.9914040000000002</c:v>
                </c:pt>
                <c:pt idx="22024">
                  <c:v>2.998812</c:v>
                </c:pt>
                <c:pt idx="22025">
                  <c:v>3.0019809999999998</c:v>
                </c:pt>
                <c:pt idx="22026">
                  <c:v>2.9944139999999999</c:v>
                </c:pt>
                <c:pt idx="22027">
                  <c:v>3.0030160000000001</c:v>
                </c:pt>
                <c:pt idx="22028">
                  <c:v>3.010726</c:v>
                </c:pt>
                <c:pt idx="22029">
                  <c:v>3.0016669999999999</c:v>
                </c:pt>
                <c:pt idx="22030">
                  <c:v>3.0059640000000001</c:v>
                </c:pt>
                <c:pt idx="22031">
                  <c:v>3.0196480000000001</c:v>
                </c:pt>
                <c:pt idx="22032">
                  <c:v>3.012429</c:v>
                </c:pt>
                <c:pt idx="22033">
                  <c:v>3.0037310000000002</c:v>
                </c:pt>
                <c:pt idx="22034">
                  <c:v>3.0136940000000001</c:v>
                </c:pt>
                <c:pt idx="22035">
                  <c:v>3.0089350000000001</c:v>
                </c:pt>
                <c:pt idx="22036">
                  <c:v>2.9948950000000001</c:v>
                </c:pt>
                <c:pt idx="22037">
                  <c:v>3.0021179999999998</c:v>
                </c:pt>
                <c:pt idx="22038">
                  <c:v>3.006281</c:v>
                </c:pt>
                <c:pt idx="22039">
                  <c:v>2.9993530000000002</c:v>
                </c:pt>
                <c:pt idx="22040">
                  <c:v>3.0017290000000001</c:v>
                </c:pt>
                <c:pt idx="22041">
                  <c:v>3.0088699999999999</c:v>
                </c:pt>
                <c:pt idx="22042">
                  <c:v>3.007806</c:v>
                </c:pt>
                <c:pt idx="22043">
                  <c:v>3.0027650000000001</c:v>
                </c:pt>
                <c:pt idx="22044">
                  <c:v>3.0070320000000001</c:v>
                </c:pt>
                <c:pt idx="22045">
                  <c:v>3.0081720000000001</c:v>
                </c:pt>
                <c:pt idx="22046">
                  <c:v>3.0034559999999999</c:v>
                </c:pt>
                <c:pt idx="22047">
                  <c:v>3.0062199999999999</c:v>
                </c:pt>
                <c:pt idx="22048">
                  <c:v>3.0047999999999999</c:v>
                </c:pt>
                <c:pt idx="22049">
                  <c:v>3.0020639999999998</c:v>
                </c:pt>
                <c:pt idx="22050">
                  <c:v>3.0062069999999999</c:v>
                </c:pt>
                <c:pt idx="22051">
                  <c:v>3.006751</c:v>
                </c:pt>
                <c:pt idx="22052">
                  <c:v>3.0020030000000002</c:v>
                </c:pt>
                <c:pt idx="22053">
                  <c:v>3.007536</c:v>
                </c:pt>
                <c:pt idx="22054">
                  <c:v>3.0179649999999998</c:v>
                </c:pt>
                <c:pt idx="22055">
                  <c:v>3.0098579999999999</c:v>
                </c:pt>
                <c:pt idx="22056">
                  <c:v>3.002281</c:v>
                </c:pt>
                <c:pt idx="22057">
                  <c:v>3.007879</c:v>
                </c:pt>
                <c:pt idx="22058">
                  <c:v>3.0110160000000001</c:v>
                </c:pt>
                <c:pt idx="22059">
                  <c:v>3.0089299999999999</c:v>
                </c:pt>
                <c:pt idx="22060">
                  <c:v>3.0077660000000002</c:v>
                </c:pt>
                <c:pt idx="22061">
                  <c:v>3.007609</c:v>
                </c:pt>
                <c:pt idx="22062">
                  <c:v>2.999682</c:v>
                </c:pt>
                <c:pt idx="22063">
                  <c:v>3.0027659999999998</c:v>
                </c:pt>
                <c:pt idx="22064">
                  <c:v>3.0169600000000001</c:v>
                </c:pt>
                <c:pt idx="22065">
                  <c:v>3.0142989999999998</c:v>
                </c:pt>
                <c:pt idx="22066">
                  <c:v>3.0108809999999999</c:v>
                </c:pt>
                <c:pt idx="22067">
                  <c:v>3.0134280000000002</c:v>
                </c:pt>
                <c:pt idx="22068">
                  <c:v>3.0097860000000001</c:v>
                </c:pt>
                <c:pt idx="22069">
                  <c:v>3.0103740000000001</c:v>
                </c:pt>
                <c:pt idx="22070">
                  <c:v>3.014834</c:v>
                </c:pt>
                <c:pt idx="22071">
                  <c:v>3.0166379999999999</c:v>
                </c:pt>
                <c:pt idx="22072">
                  <c:v>3.016346</c:v>
                </c:pt>
                <c:pt idx="22073">
                  <c:v>3.011825</c:v>
                </c:pt>
                <c:pt idx="22074">
                  <c:v>3.004543</c:v>
                </c:pt>
                <c:pt idx="22075">
                  <c:v>3.0047269999999999</c:v>
                </c:pt>
                <c:pt idx="22076">
                  <c:v>3.013131</c:v>
                </c:pt>
                <c:pt idx="22077">
                  <c:v>3.0138069999999999</c:v>
                </c:pt>
                <c:pt idx="22078">
                  <c:v>3.0092889999999999</c:v>
                </c:pt>
                <c:pt idx="22079">
                  <c:v>3.0123009999999999</c:v>
                </c:pt>
                <c:pt idx="22080">
                  <c:v>3.013004</c:v>
                </c:pt>
                <c:pt idx="22081">
                  <c:v>3.0075129999999999</c:v>
                </c:pt>
                <c:pt idx="22082">
                  <c:v>3.0063629999999999</c:v>
                </c:pt>
                <c:pt idx="22083">
                  <c:v>3.014621</c:v>
                </c:pt>
                <c:pt idx="22084">
                  <c:v>3.0166729999999999</c:v>
                </c:pt>
                <c:pt idx="22085">
                  <c:v>3.0086400000000002</c:v>
                </c:pt>
                <c:pt idx="22086">
                  <c:v>3.0090840000000001</c:v>
                </c:pt>
                <c:pt idx="22087">
                  <c:v>3.010249</c:v>
                </c:pt>
                <c:pt idx="22088">
                  <c:v>3.0083989999999998</c:v>
                </c:pt>
                <c:pt idx="22089">
                  <c:v>3.008975</c:v>
                </c:pt>
                <c:pt idx="22090">
                  <c:v>3.012194</c:v>
                </c:pt>
                <c:pt idx="22091">
                  <c:v>3.0164599999999999</c:v>
                </c:pt>
                <c:pt idx="22092">
                  <c:v>3.0173260000000002</c:v>
                </c:pt>
                <c:pt idx="22093">
                  <c:v>3.0182799999999999</c:v>
                </c:pt>
                <c:pt idx="22094">
                  <c:v>3.0157180000000001</c:v>
                </c:pt>
                <c:pt idx="22095">
                  <c:v>3.0145590000000002</c:v>
                </c:pt>
                <c:pt idx="22096">
                  <c:v>3.0208840000000001</c:v>
                </c:pt>
                <c:pt idx="22097">
                  <c:v>3.0191140000000001</c:v>
                </c:pt>
                <c:pt idx="22098">
                  <c:v>3.0142669999999998</c:v>
                </c:pt>
                <c:pt idx="22099">
                  <c:v>3.0172690000000002</c:v>
                </c:pt>
                <c:pt idx="22100">
                  <c:v>3.0188440000000001</c:v>
                </c:pt>
                <c:pt idx="22101">
                  <c:v>3.015174</c:v>
                </c:pt>
                <c:pt idx="22102">
                  <c:v>3.0171030000000001</c:v>
                </c:pt>
                <c:pt idx="22103">
                  <c:v>3.0216889999999998</c:v>
                </c:pt>
                <c:pt idx="22104">
                  <c:v>3.0139809999999998</c:v>
                </c:pt>
                <c:pt idx="22105">
                  <c:v>3.0100850000000001</c:v>
                </c:pt>
                <c:pt idx="22106">
                  <c:v>3.0210490000000001</c:v>
                </c:pt>
                <c:pt idx="22107">
                  <c:v>3.0208889999999999</c:v>
                </c:pt>
                <c:pt idx="22108">
                  <c:v>3.011314</c:v>
                </c:pt>
                <c:pt idx="22109">
                  <c:v>3.014205</c:v>
                </c:pt>
                <c:pt idx="22110">
                  <c:v>3.020521</c:v>
                </c:pt>
                <c:pt idx="22111">
                  <c:v>3.015371</c:v>
                </c:pt>
                <c:pt idx="22112">
                  <c:v>3.0163150000000001</c:v>
                </c:pt>
                <c:pt idx="22113">
                  <c:v>3.0211320000000002</c:v>
                </c:pt>
                <c:pt idx="22114">
                  <c:v>3.0150000000000001</c:v>
                </c:pt>
                <c:pt idx="22115">
                  <c:v>3.0143140000000002</c:v>
                </c:pt>
                <c:pt idx="22116">
                  <c:v>3.019358</c:v>
                </c:pt>
                <c:pt idx="22117">
                  <c:v>3.023031</c:v>
                </c:pt>
                <c:pt idx="22118">
                  <c:v>3.0231279999999998</c:v>
                </c:pt>
                <c:pt idx="22119">
                  <c:v>3.0188250000000001</c:v>
                </c:pt>
                <c:pt idx="22120">
                  <c:v>3.019342</c:v>
                </c:pt>
                <c:pt idx="22121">
                  <c:v>3.0155219999999998</c:v>
                </c:pt>
                <c:pt idx="22122">
                  <c:v>3.0112999999999999</c:v>
                </c:pt>
                <c:pt idx="22123">
                  <c:v>3.0174080000000001</c:v>
                </c:pt>
                <c:pt idx="22124">
                  <c:v>3.0188579999999998</c:v>
                </c:pt>
                <c:pt idx="22125">
                  <c:v>3.016448</c:v>
                </c:pt>
                <c:pt idx="22126">
                  <c:v>3.0178259999999999</c:v>
                </c:pt>
                <c:pt idx="22127">
                  <c:v>3.0174850000000002</c:v>
                </c:pt>
                <c:pt idx="22128">
                  <c:v>3.0162490000000002</c:v>
                </c:pt>
                <c:pt idx="22129">
                  <c:v>3.0241600000000002</c:v>
                </c:pt>
                <c:pt idx="22130">
                  <c:v>3.0269620000000002</c:v>
                </c:pt>
                <c:pt idx="22131">
                  <c:v>3.0199280000000002</c:v>
                </c:pt>
                <c:pt idx="22132">
                  <c:v>3.021328</c:v>
                </c:pt>
                <c:pt idx="22133">
                  <c:v>3.0193629999999998</c:v>
                </c:pt>
                <c:pt idx="22134">
                  <c:v>3.0133770000000002</c:v>
                </c:pt>
                <c:pt idx="22135">
                  <c:v>3.0180920000000002</c:v>
                </c:pt>
                <c:pt idx="22136">
                  <c:v>3.0232640000000002</c:v>
                </c:pt>
                <c:pt idx="22137">
                  <c:v>3.0216880000000002</c:v>
                </c:pt>
                <c:pt idx="22138">
                  <c:v>3.0219</c:v>
                </c:pt>
                <c:pt idx="22139">
                  <c:v>3.028041</c:v>
                </c:pt>
                <c:pt idx="22140">
                  <c:v>3.0254620000000001</c:v>
                </c:pt>
                <c:pt idx="22141">
                  <c:v>3.019225</c:v>
                </c:pt>
                <c:pt idx="22142">
                  <c:v>3.0263469999999999</c:v>
                </c:pt>
                <c:pt idx="22143">
                  <c:v>3.0281349999999998</c:v>
                </c:pt>
                <c:pt idx="22144">
                  <c:v>3.0196320000000001</c:v>
                </c:pt>
                <c:pt idx="22145">
                  <c:v>3.021865</c:v>
                </c:pt>
                <c:pt idx="22146">
                  <c:v>3.0275069999999999</c:v>
                </c:pt>
                <c:pt idx="22147">
                  <c:v>3.0192939999999999</c:v>
                </c:pt>
                <c:pt idx="22148">
                  <c:v>3.0168569999999999</c:v>
                </c:pt>
                <c:pt idx="22149">
                  <c:v>3.024867</c:v>
                </c:pt>
                <c:pt idx="22150">
                  <c:v>3.0205340000000001</c:v>
                </c:pt>
                <c:pt idx="22151">
                  <c:v>3.0166360000000001</c:v>
                </c:pt>
                <c:pt idx="22152">
                  <c:v>3.0292330000000001</c:v>
                </c:pt>
                <c:pt idx="22153">
                  <c:v>3.0320510000000001</c:v>
                </c:pt>
                <c:pt idx="22154">
                  <c:v>3.024594</c:v>
                </c:pt>
                <c:pt idx="22155">
                  <c:v>3.030233</c:v>
                </c:pt>
                <c:pt idx="22156">
                  <c:v>3.0342410000000002</c:v>
                </c:pt>
                <c:pt idx="22157">
                  <c:v>3.0235910000000001</c:v>
                </c:pt>
                <c:pt idx="22158">
                  <c:v>3.0208279999999998</c:v>
                </c:pt>
                <c:pt idx="22159">
                  <c:v>3.0293359999999998</c:v>
                </c:pt>
                <c:pt idx="22160">
                  <c:v>3.023501</c:v>
                </c:pt>
                <c:pt idx="22161">
                  <c:v>3.0165959999999998</c:v>
                </c:pt>
                <c:pt idx="22162">
                  <c:v>3.0275620000000001</c:v>
                </c:pt>
                <c:pt idx="22163">
                  <c:v>3.0325150000000001</c:v>
                </c:pt>
                <c:pt idx="22164">
                  <c:v>3.0248870000000001</c:v>
                </c:pt>
                <c:pt idx="22165">
                  <c:v>3.0241920000000002</c:v>
                </c:pt>
                <c:pt idx="22166">
                  <c:v>3.0315110000000001</c:v>
                </c:pt>
                <c:pt idx="22167">
                  <c:v>3.0297740000000002</c:v>
                </c:pt>
                <c:pt idx="22168">
                  <c:v>3.0264859999999998</c:v>
                </c:pt>
                <c:pt idx="22169">
                  <c:v>3.0308099999999998</c:v>
                </c:pt>
                <c:pt idx="22170">
                  <c:v>3.022608</c:v>
                </c:pt>
                <c:pt idx="22171">
                  <c:v>3.020257</c:v>
                </c:pt>
                <c:pt idx="22172">
                  <c:v>3.033169</c:v>
                </c:pt>
                <c:pt idx="22173">
                  <c:v>3.0291399999999999</c:v>
                </c:pt>
                <c:pt idx="22174">
                  <c:v>3.0168910000000002</c:v>
                </c:pt>
                <c:pt idx="22175">
                  <c:v>3.0218539999999998</c:v>
                </c:pt>
                <c:pt idx="22176">
                  <c:v>3.0313409999999998</c:v>
                </c:pt>
                <c:pt idx="22177">
                  <c:v>3.026888</c:v>
                </c:pt>
                <c:pt idx="22178">
                  <c:v>3.025099</c:v>
                </c:pt>
                <c:pt idx="22179">
                  <c:v>3.0322819999999999</c:v>
                </c:pt>
                <c:pt idx="22180">
                  <c:v>3.0289410000000001</c:v>
                </c:pt>
                <c:pt idx="22181">
                  <c:v>3.026475</c:v>
                </c:pt>
                <c:pt idx="22182">
                  <c:v>3.0338880000000001</c:v>
                </c:pt>
                <c:pt idx="22183">
                  <c:v>3.0320800000000001</c:v>
                </c:pt>
                <c:pt idx="22184">
                  <c:v>3.0261369999999999</c:v>
                </c:pt>
                <c:pt idx="22185">
                  <c:v>3.0308000000000002</c:v>
                </c:pt>
                <c:pt idx="22186">
                  <c:v>3.0268790000000001</c:v>
                </c:pt>
                <c:pt idx="22187">
                  <c:v>3.0156350000000001</c:v>
                </c:pt>
                <c:pt idx="22188">
                  <c:v>3.0267439999999999</c:v>
                </c:pt>
                <c:pt idx="22189">
                  <c:v>3.0388579999999998</c:v>
                </c:pt>
                <c:pt idx="22190">
                  <c:v>3.0309059999999999</c:v>
                </c:pt>
                <c:pt idx="22191">
                  <c:v>3.028362</c:v>
                </c:pt>
                <c:pt idx="22192">
                  <c:v>3.0306000000000002</c:v>
                </c:pt>
                <c:pt idx="22193">
                  <c:v>3.0250509999999999</c:v>
                </c:pt>
                <c:pt idx="22194">
                  <c:v>3.028708</c:v>
                </c:pt>
                <c:pt idx="22195">
                  <c:v>3.0382690000000001</c:v>
                </c:pt>
                <c:pt idx="22196">
                  <c:v>3.034678</c:v>
                </c:pt>
                <c:pt idx="22197">
                  <c:v>3.0301089999999999</c:v>
                </c:pt>
                <c:pt idx="22198">
                  <c:v>3.0350250000000001</c:v>
                </c:pt>
                <c:pt idx="22199">
                  <c:v>3.0344820000000001</c:v>
                </c:pt>
                <c:pt idx="22200">
                  <c:v>3.0311710000000001</c:v>
                </c:pt>
                <c:pt idx="22201">
                  <c:v>3.0365340000000001</c:v>
                </c:pt>
                <c:pt idx="22202">
                  <c:v>3.0383900000000001</c:v>
                </c:pt>
                <c:pt idx="22203">
                  <c:v>3.0311020000000002</c:v>
                </c:pt>
                <c:pt idx="22204">
                  <c:v>3.0288050000000002</c:v>
                </c:pt>
                <c:pt idx="22205">
                  <c:v>3.0345010000000001</c:v>
                </c:pt>
                <c:pt idx="22206">
                  <c:v>3.032089</c:v>
                </c:pt>
                <c:pt idx="22207">
                  <c:v>3.028972</c:v>
                </c:pt>
                <c:pt idx="22208">
                  <c:v>3.0357630000000002</c:v>
                </c:pt>
                <c:pt idx="22209">
                  <c:v>3.0348850000000001</c:v>
                </c:pt>
                <c:pt idx="22210">
                  <c:v>3.024832</c:v>
                </c:pt>
                <c:pt idx="22211">
                  <c:v>3.025741</c:v>
                </c:pt>
                <c:pt idx="22212">
                  <c:v>3.0347710000000001</c:v>
                </c:pt>
                <c:pt idx="22213">
                  <c:v>3.0375390000000002</c:v>
                </c:pt>
                <c:pt idx="22214">
                  <c:v>3.0384829999999998</c:v>
                </c:pt>
                <c:pt idx="22215">
                  <c:v>3.0430359999999999</c:v>
                </c:pt>
                <c:pt idx="22216">
                  <c:v>3.0405169999999999</c:v>
                </c:pt>
                <c:pt idx="22217">
                  <c:v>3.0371329999999999</c:v>
                </c:pt>
                <c:pt idx="22218">
                  <c:v>3.040686</c:v>
                </c:pt>
                <c:pt idx="22219">
                  <c:v>3.0358139999999998</c:v>
                </c:pt>
                <c:pt idx="22220">
                  <c:v>3.0339689999999999</c:v>
                </c:pt>
                <c:pt idx="22221">
                  <c:v>3.0409329999999999</c:v>
                </c:pt>
                <c:pt idx="22222">
                  <c:v>3.0395020000000001</c:v>
                </c:pt>
                <c:pt idx="22223">
                  <c:v>3.0331410000000001</c:v>
                </c:pt>
                <c:pt idx="22224">
                  <c:v>3.0351059999999999</c:v>
                </c:pt>
                <c:pt idx="22225">
                  <c:v>3.040546</c:v>
                </c:pt>
                <c:pt idx="22226">
                  <c:v>3.036597</c:v>
                </c:pt>
                <c:pt idx="22227">
                  <c:v>3.0388510000000002</c:v>
                </c:pt>
                <c:pt idx="22228">
                  <c:v>3.043803</c:v>
                </c:pt>
                <c:pt idx="22229">
                  <c:v>3.0323609999999999</c:v>
                </c:pt>
                <c:pt idx="22230">
                  <c:v>3.0302250000000002</c:v>
                </c:pt>
                <c:pt idx="22231">
                  <c:v>3.0423369999999998</c:v>
                </c:pt>
                <c:pt idx="22232">
                  <c:v>3.0424880000000001</c:v>
                </c:pt>
                <c:pt idx="22233">
                  <c:v>3.032422</c:v>
                </c:pt>
                <c:pt idx="22234">
                  <c:v>3.0294940000000001</c:v>
                </c:pt>
                <c:pt idx="22235">
                  <c:v>3.0305409999999999</c:v>
                </c:pt>
                <c:pt idx="22236">
                  <c:v>3.0295649999999998</c:v>
                </c:pt>
                <c:pt idx="22237">
                  <c:v>3.0353240000000001</c:v>
                </c:pt>
                <c:pt idx="22238">
                  <c:v>3.0391979999999998</c:v>
                </c:pt>
                <c:pt idx="22239">
                  <c:v>3.0369480000000002</c:v>
                </c:pt>
                <c:pt idx="22240">
                  <c:v>3.0387960000000001</c:v>
                </c:pt>
                <c:pt idx="22241">
                  <c:v>3.041941</c:v>
                </c:pt>
                <c:pt idx="22242">
                  <c:v>3.0394809999999999</c:v>
                </c:pt>
                <c:pt idx="22243">
                  <c:v>3.037112</c:v>
                </c:pt>
                <c:pt idx="22244">
                  <c:v>3.0430839999999999</c:v>
                </c:pt>
                <c:pt idx="22245">
                  <c:v>3.0398130000000001</c:v>
                </c:pt>
                <c:pt idx="22246">
                  <c:v>3.0327449999999998</c:v>
                </c:pt>
                <c:pt idx="22247">
                  <c:v>3.0392220000000001</c:v>
                </c:pt>
                <c:pt idx="22248">
                  <c:v>3.0402550000000002</c:v>
                </c:pt>
                <c:pt idx="22249">
                  <c:v>3.0372080000000001</c:v>
                </c:pt>
                <c:pt idx="22250">
                  <c:v>3.0429979999999999</c:v>
                </c:pt>
                <c:pt idx="22251">
                  <c:v>3.0469279999999999</c:v>
                </c:pt>
                <c:pt idx="22252">
                  <c:v>3.044495</c:v>
                </c:pt>
                <c:pt idx="22253">
                  <c:v>3.0396200000000002</c:v>
                </c:pt>
                <c:pt idx="22254">
                  <c:v>3.040044</c:v>
                </c:pt>
                <c:pt idx="22255">
                  <c:v>3.042249</c:v>
                </c:pt>
                <c:pt idx="22256">
                  <c:v>3.039526</c:v>
                </c:pt>
                <c:pt idx="22257">
                  <c:v>3.0424470000000001</c:v>
                </c:pt>
                <c:pt idx="22258">
                  <c:v>3.0446520000000001</c:v>
                </c:pt>
                <c:pt idx="22259">
                  <c:v>3.0384769999999999</c:v>
                </c:pt>
                <c:pt idx="22260">
                  <c:v>3.0357660000000002</c:v>
                </c:pt>
                <c:pt idx="22261">
                  <c:v>3.0396749999999999</c:v>
                </c:pt>
                <c:pt idx="22262">
                  <c:v>3.0378250000000002</c:v>
                </c:pt>
                <c:pt idx="22263">
                  <c:v>3.0365799999999998</c:v>
                </c:pt>
                <c:pt idx="22264">
                  <c:v>3.0473439999999998</c:v>
                </c:pt>
                <c:pt idx="22265">
                  <c:v>3.0532569999999999</c:v>
                </c:pt>
                <c:pt idx="22266">
                  <c:v>3.0490080000000002</c:v>
                </c:pt>
                <c:pt idx="22267">
                  <c:v>3.0484520000000002</c:v>
                </c:pt>
                <c:pt idx="22268">
                  <c:v>3.0495580000000002</c:v>
                </c:pt>
                <c:pt idx="22269">
                  <c:v>3.0481989999999999</c:v>
                </c:pt>
                <c:pt idx="22270">
                  <c:v>3.044899</c:v>
                </c:pt>
                <c:pt idx="22271">
                  <c:v>3.0451480000000002</c:v>
                </c:pt>
                <c:pt idx="22272">
                  <c:v>3.0401370000000001</c:v>
                </c:pt>
                <c:pt idx="22273">
                  <c:v>3.0358619999999998</c:v>
                </c:pt>
                <c:pt idx="22274">
                  <c:v>3.0444520000000002</c:v>
                </c:pt>
                <c:pt idx="22275">
                  <c:v>3.0442490000000002</c:v>
                </c:pt>
                <c:pt idx="22276">
                  <c:v>3.041636</c:v>
                </c:pt>
                <c:pt idx="22277">
                  <c:v>3.049474</c:v>
                </c:pt>
                <c:pt idx="22278">
                  <c:v>3.0459049999999999</c:v>
                </c:pt>
                <c:pt idx="22279">
                  <c:v>3.0374560000000002</c:v>
                </c:pt>
                <c:pt idx="22280">
                  <c:v>3.043317</c:v>
                </c:pt>
                <c:pt idx="22281">
                  <c:v>3.0478179999999999</c:v>
                </c:pt>
                <c:pt idx="22282">
                  <c:v>3.0397530000000001</c:v>
                </c:pt>
                <c:pt idx="22283">
                  <c:v>3.0434359999999998</c:v>
                </c:pt>
                <c:pt idx="22284">
                  <c:v>3.0537480000000001</c:v>
                </c:pt>
                <c:pt idx="22285">
                  <c:v>3.0471720000000002</c:v>
                </c:pt>
                <c:pt idx="22286">
                  <c:v>3.0445190000000002</c:v>
                </c:pt>
                <c:pt idx="22287">
                  <c:v>3.0498059999999998</c:v>
                </c:pt>
                <c:pt idx="22288">
                  <c:v>3.0471680000000001</c:v>
                </c:pt>
                <c:pt idx="22289">
                  <c:v>3.0453860000000001</c:v>
                </c:pt>
                <c:pt idx="22290">
                  <c:v>3.0474570000000001</c:v>
                </c:pt>
                <c:pt idx="22291">
                  <c:v>3.043377</c:v>
                </c:pt>
                <c:pt idx="22292">
                  <c:v>3.037242</c:v>
                </c:pt>
                <c:pt idx="22293">
                  <c:v>3.0461990000000001</c:v>
                </c:pt>
                <c:pt idx="22294">
                  <c:v>3.0535480000000002</c:v>
                </c:pt>
                <c:pt idx="22295">
                  <c:v>3.0475479999999999</c:v>
                </c:pt>
                <c:pt idx="22296">
                  <c:v>3.0467089999999999</c:v>
                </c:pt>
                <c:pt idx="22297">
                  <c:v>3.0465450000000001</c:v>
                </c:pt>
                <c:pt idx="22298">
                  <c:v>3.0468519999999999</c:v>
                </c:pt>
                <c:pt idx="22299">
                  <c:v>3.0519150000000002</c:v>
                </c:pt>
                <c:pt idx="22300">
                  <c:v>3.050268</c:v>
                </c:pt>
                <c:pt idx="22301">
                  <c:v>3.0452729999999999</c:v>
                </c:pt>
                <c:pt idx="22302">
                  <c:v>3.0455420000000002</c:v>
                </c:pt>
                <c:pt idx="22303">
                  <c:v>3.050262</c:v>
                </c:pt>
                <c:pt idx="22304">
                  <c:v>3.046046</c:v>
                </c:pt>
                <c:pt idx="22305">
                  <c:v>3.0397919999999998</c:v>
                </c:pt>
                <c:pt idx="22306">
                  <c:v>3.0523850000000001</c:v>
                </c:pt>
                <c:pt idx="22307">
                  <c:v>3.0598320000000001</c:v>
                </c:pt>
                <c:pt idx="22308">
                  <c:v>3.0481090000000002</c:v>
                </c:pt>
                <c:pt idx="22309">
                  <c:v>3.0494479999999999</c:v>
                </c:pt>
                <c:pt idx="22310">
                  <c:v>3.0638299999999998</c:v>
                </c:pt>
                <c:pt idx="22311">
                  <c:v>3.0563440000000002</c:v>
                </c:pt>
                <c:pt idx="22312">
                  <c:v>3.0468549999999999</c:v>
                </c:pt>
                <c:pt idx="22313">
                  <c:v>3.0585740000000001</c:v>
                </c:pt>
                <c:pt idx="22314">
                  <c:v>3.058017</c:v>
                </c:pt>
                <c:pt idx="22315">
                  <c:v>3.049309</c:v>
                </c:pt>
                <c:pt idx="22316">
                  <c:v>3.052254</c:v>
                </c:pt>
                <c:pt idx="22317">
                  <c:v>3.0527479999999998</c:v>
                </c:pt>
                <c:pt idx="22318">
                  <c:v>3.049239</c:v>
                </c:pt>
                <c:pt idx="22319">
                  <c:v>3.050773</c:v>
                </c:pt>
                <c:pt idx="22320">
                  <c:v>3.054935</c:v>
                </c:pt>
                <c:pt idx="22321">
                  <c:v>3.0534349999999999</c:v>
                </c:pt>
                <c:pt idx="22322">
                  <c:v>3.0507810000000002</c:v>
                </c:pt>
                <c:pt idx="22323">
                  <c:v>3.0542020000000001</c:v>
                </c:pt>
                <c:pt idx="22324">
                  <c:v>3.0554230000000002</c:v>
                </c:pt>
                <c:pt idx="22325">
                  <c:v>3.0528469999999999</c:v>
                </c:pt>
                <c:pt idx="22326">
                  <c:v>3.0526650000000002</c:v>
                </c:pt>
                <c:pt idx="22327">
                  <c:v>3.0575359999999998</c:v>
                </c:pt>
                <c:pt idx="22328">
                  <c:v>3.0559910000000001</c:v>
                </c:pt>
                <c:pt idx="22329">
                  <c:v>3.0501130000000001</c:v>
                </c:pt>
                <c:pt idx="22330">
                  <c:v>3.0540240000000001</c:v>
                </c:pt>
                <c:pt idx="22331">
                  <c:v>3.0541969999999998</c:v>
                </c:pt>
                <c:pt idx="22332">
                  <c:v>3.0514420000000002</c:v>
                </c:pt>
                <c:pt idx="22333">
                  <c:v>3.056648</c:v>
                </c:pt>
                <c:pt idx="22334">
                  <c:v>3.0538949999999998</c:v>
                </c:pt>
                <c:pt idx="22335">
                  <c:v>3.0489199999999999</c:v>
                </c:pt>
                <c:pt idx="22336">
                  <c:v>3.0565180000000001</c:v>
                </c:pt>
                <c:pt idx="22337">
                  <c:v>3.059078</c:v>
                </c:pt>
                <c:pt idx="22338">
                  <c:v>3.0496210000000001</c:v>
                </c:pt>
                <c:pt idx="22339">
                  <c:v>3.0525419999999999</c:v>
                </c:pt>
                <c:pt idx="22340">
                  <c:v>3.060711</c:v>
                </c:pt>
                <c:pt idx="22341">
                  <c:v>3.0489639999999998</c:v>
                </c:pt>
                <c:pt idx="22342">
                  <c:v>3.0442610000000001</c:v>
                </c:pt>
                <c:pt idx="22343">
                  <c:v>3.0550519999999999</c:v>
                </c:pt>
                <c:pt idx="22344">
                  <c:v>3.0567519999999999</c:v>
                </c:pt>
                <c:pt idx="22345">
                  <c:v>3.0544570000000002</c:v>
                </c:pt>
                <c:pt idx="22346">
                  <c:v>3.0599880000000002</c:v>
                </c:pt>
                <c:pt idx="22347">
                  <c:v>3.0640890000000001</c:v>
                </c:pt>
                <c:pt idx="22348">
                  <c:v>3.057788</c:v>
                </c:pt>
                <c:pt idx="22349">
                  <c:v>3.055809</c:v>
                </c:pt>
                <c:pt idx="22350">
                  <c:v>3.0603549999999999</c:v>
                </c:pt>
                <c:pt idx="22351">
                  <c:v>3.0552109999999999</c:v>
                </c:pt>
                <c:pt idx="22352">
                  <c:v>3.0507840000000002</c:v>
                </c:pt>
                <c:pt idx="22353">
                  <c:v>3.0552969999999999</c:v>
                </c:pt>
                <c:pt idx="22354">
                  <c:v>3.0574690000000002</c:v>
                </c:pt>
                <c:pt idx="22355">
                  <c:v>3.0533549999999998</c:v>
                </c:pt>
                <c:pt idx="22356">
                  <c:v>3.0541010000000002</c:v>
                </c:pt>
                <c:pt idx="22357">
                  <c:v>3.058249</c:v>
                </c:pt>
                <c:pt idx="22358">
                  <c:v>3.057064</c:v>
                </c:pt>
                <c:pt idx="22359">
                  <c:v>3.0617019999999999</c:v>
                </c:pt>
                <c:pt idx="22360">
                  <c:v>3.0625830000000001</c:v>
                </c:pt>
                <c:pt idx="22361">
                  <c:v>3.056216</c:v>
                </c:pt>
                <c:pt idx="22362">
                  <c:v>3.0584280000000001</c:v>
                </c:pt>
                <c:pt idx="22363">
                  <c:v>3.0632830000000002</c:v>
                </c:pt>
                <c:pt idx="22364">
                  <c:v>3.0595759999999999</c:v>
                </c:pt>
                <c:pt idx="22365">
                  <c:v>3.0525760000000002</c:v>
                </c:pt>
                <c:pt idx="22366">
                  <c:v>3.0609449999999998</c:v>
                </c:pt>
                <c:pt idx="22367">
                  <c:v>3.06412</c:v>
                </c:pt>
                <c:pt idx="22368">
                  <c:v>3.0479630000000002</c:v>
                </c:pt>
                <c:pt idx="22369">
                  <c:v>3.054487</c:v>
                </c:pt>
                <c:pt idx="22370">
                  <c:v>3.0719159999999999</c:v>
                </c:pt>
                <c:pt idx="22371">
                  <c:v>3.0658949999999998</c:v>
                </c:pt>
                <c:pt idx="22372">
                  <c:v>3.06175</c:v>
                </c:pt>
                <c:pt idx="22373">
                  <c:v>3.0723150000000001</c:v>
                </c:pt>
                <c:pt idx="22374">
                  <c:v>3.0714519999999998</c:v>
                </c:pt>
                <c:pt idx="22375">
                  <c:v>3.062195</c:v>
                </c:pt>
                <c:pt idx="22376">
                  <c:v>3.0670099999999998</c:v>
                </c:pt>
                <c:pt idx="22377">
                  <c:v>3.0655700000000001</c:v>
                </c:pt>
                <c:pt idx="22378">
                  <c:v>3.0560900000000002</c:v>
                </c:pt>
                <c:pt idx="22379">
                  <c:v>3.0569890000000002</c:v>
                </c:pt>
                <c:pt idx="22380">
                  <c:v>3.0565699999999998</c:v>
                </c:pt>
                <c:pt idx="22381">
                  <c:v>3.0552999999999999</c:v>
                </c:pt>
                <c:pt idx="22382">
                  <c:v>3.0588419999999998</c:v>
                </c:pt>
                <c:pt idx="22383">
                  <c:v>3.0636109999999999</c:v>
                </c:pt>
                <c:pt idx="22384">
                  <c:v>3.0621290000000001</c:v>
                </c:pt>
                <c:pt idx="22385">
                  <c:v>3.0566710000000001</c:v>
                </c:pt>
                <c:pt idx="22386">
                  <c:v>3.0638510000000001</c:v>
                </c:pt>
                <c:pt idx="22387">
                  <c:v>3.0662440000000002</c:v>
                </c:pt>
                <c:pt idx="22388">
                  <c:v>3.0548440000000001</c:v>
                </c:pt>
                <c:pt idx="22389">
                  <c:v>3.0590269999999999</c:v>
                </c:pt>
                <c:pt idx="22390">
                  <c:v>3.0708099999999998</c:v>
                </c:pt>
                <c:pt idx="22391">
                  <c:v>3.067421</c:v>
                </c:pt>
                <c:pt idx="22392">
                  <c:v>3.0616469999999998</c:v>
                </c:pt>
                <c:pt idx="22393">
                  <c:v>3.067561</c:v>
                </c:pt>
                <c:pt idx="22394">
                  <c:v>3.0703450000000001</c:v>
                </c:pt>
                <c:pt idx="22395">
                  <c:v>3.0656870000000001</c:v>
                </c:pt>
                <c:pt idx="22396">
                  <c:v>3.0698539999999999</c:v>
                </c:pt>
                <c:pt idx="22397">
                  <c:v>3.068676</c:v>
                </c:pt>
                <c:pt idx="22398">
                  <c:v>3.0592440000000001</c:v>
                </c:pt>
                <c:pt idx="22399">
                  <c:v>3.0624159999999998</c:v>
                </c:pt>
                <c:pt idx="22400">
                  <c:v>3.066201</c:v>
                </c:pt>
                <c:pt idx="22401">
                  <c:v>3.0611489999999999</c:v>
                </c:pt>
                <c:pt idx="22402">
                  <c:v>3.0644179999999999</c:v>
                </c:pt>
                <c:pt idx="22403">
                  <c:v>3.075091</c:v>
                </c:pt>
                <c:pt idx="22404">
                  <c:v>3.0670630000000001</c:v>
                </c:pt>
                <c:pt idx="22405">
                  <c:v>3.0568029999999999</c:v>
                </c:pt>
                <c:pt idx="22406">
                  <c:v>3.0649820000000001</c:v>
                </c:pt>
                <c:pt idx="22407">
                  <c:v>3.068028</c:v>
                </c:pt>
                <c:pt idx="22408">
                  <c:v>3.0633530000000002</c:v>
                </c:pt>
                <c:pt idx="22409">
                  <c:v>3.0640960000000002</c:v>
                </c:pt>
                <c:pt idx="22410">
                  <c:v>3.0683549999999999</c:v>
                </c:pt>
                <c:pt idx="22411">
                  <c:v>3.0716389999999998</c:v>
                </c:pt>
                <c:pt idx="22412">
                  <c:v>3.071828</c:v>
                </c:pt>
                <c:pt idx="22413">
                  <c:v>3.0684909999999999</c:v>
                </c:pt>
                <c:pt idx="22414">
                  <c:v>3.0615169999999998</c:v>
                </c:pt>
                <c:pt idx="22415">
                  <c:v>3.0604870000000002</c:v>
                </c:pt>
                <c:pt idx="22416">
                  <c:v>3.06758</c:v>
                </c:pt>
                <c:pt idx="22417">
                  <c:v>3.0671050000000002</c:v>
                </c:pt>
                <c:pt idx="22418">
                  <c:v>3.0671520000000001</c:v>
                </c:pt>
                <c:pt idx="22419">
                  <c:v>3.0738530000000002</c:v>
                </c:pt>
                <c:pt idx="22420">
                  <c:v>3.0751979999999999</c:v>
                </c:pt>
                <c:pt idx="22421">
                  <c:v>3.0684719999999999</c:v>
                </c:pt>
                <c:pt idx="22422">
                  <c:v>3.069172</c:v>
                </c:pt>
                <c:pt idx="22423">
                  <c:v>3.0746609999999999</c:v>
                </c:pt>
                <c:pt idx="22424">
                  <c:v>3.0660310000000002</c:v>
                </c:pt>
                <c:pt idx="22425">
                  <c:v>3.06141</c:v>
                </c:pt>
                <c:pt idx="22426">
                  <c:v>3.069124</c:v>
                </c:pt>
                <c:pt idx="22427">
                  <c:v>3.068641</c:v>
                </c:pt>
                <c:pt idx="22428">
                  <c:v>3.0633170000000001</c:v>
                </c:pt>
                <c:pt idx="22429">
                  <c:v>3.0658940000000001</c:v>
                </c:pt>
                <c:pt idx="22430">
                  <c:v>3.0743839999999998</c:v>
                </c:pt>
                <c:pt idx="22431">
                  <c:v>3.0731570000000001</c:v>
                </c:pt>
                <c:pt idx="22432">
                  <c:v>3.0729250000000001</c:v>
                </c:pt>
                <c:pt idx="22433">
                  <c:v>3.0813760000000001</c:v>
                </c:pt>
                <c:pt idx="22434">
                  <c:v>3.0785580000000001</c:v>
                </c:pt>
                <c:pt idx="22435">
                  <c:v>3.0729899999999999</c:v>
                </c:pt>
                <c:pt idx="22436">
                  <c:v>3.0770179999999998</c:v>
                </c:pt>
                <c:pt idx="22437">
                  <c:v>3.077985</c:v>
                </c:pt>
                <c:pt idx="22438">
                  <c:v>3.0681060000000002</c:v>
                </c:pt>
                <c:pt idx="22439">
                  <c:v>3.0691220000000001</c:v>
                </c:pt>
                <c:pt idx="22440">
                  <c:v>3.07734</c:v>
                </c:pt>
                <c:pt idx="22441">
                  <c:v>3.068638</c:v>
                </c:pt>
                <c:pt idx="22442">
                  <c:v>3.0675210000000002</c:v>
                </c:pt>
                <c:pt idx="22443">
                  <c:v>3.077474</c:v>
                </c:pt>
                <c:pt idx="22444">
                  <c:v>3.0738029999999998</c:v>
                </c:pt>
                <c:pt idx="22445">
                  <c:v>3.0709599999999999</c:v>
                </c:pt>
                <c:pt idx="22446">
                  <c:v>3.075923</c:v>
                </c:pt>
                <c:pt idx="22447">
                  <c:v>3.0752649999999999</c:v>
                </c:pt>
                <c:pt idx="22448">
                  <c:v>3.0704120000000001</c:v>
                </c:pt>
                <c:pt idx="22449">
                  <c:v>3.073054</c:v>
                </c:pt>
                <c:pt idx="22450">
                  <c:v>3.0750060000000001</c:v>
                </c:pt>
                <c:pt idx="22451">
                  <c:v>3.0679249999999998</c:v>
                </c:pt>
                <c:pt idx="22452">
                  <c:v>3.0709650000000002</c:v>
                </c:pt>
                <c:pt idx="22453">
                  <c:v>3.0779529999999999</c:v>
                </c:pt>
                <c:pt idx="22454">
                  <c:v>3.072565</c:v>
                </c:pt>
                <c:pt idx="22455">
                  <c:v>3.0677439999999998</c:v>
                </c:pt>
                <c:pt idx="22456">
                  <c:v>3.0726</c:v>
                </c:pt>
                <c:pt idx="22457">
                  <c:v>3.0743070000000001</c:v>
                </c:pt>
                <c:pt idx="22458">
                  <c:v>3.068492</c:v>
                </c:pt>
                <c:pt idx="22459">
                  <c:v>3.0752739999999998</c:v>
                </c:pt>
                <c:pt idx="22460">
                  <c:v>3.0819000000000001</c:v>
                </c:pt>
                <c:pt idx="22461">
                  <c:v>3.0714860000000002</c:v>
                </c:pt>
                <c:pt idx="22462">
                  <c:v>3.0722369999999999</c:v>
                </c:pt>
                <c:pt idx="22463">
                  <c:v>3.080489</c:v>
                </c:pt>
                <c:pt idx="22464">
                  <c:v>3.0730759999999999</c:v>
                </c:pt>
                <c:pt idx="22465">
                  <c:v>3.068988</c:v>
                </c:pt>
                <c:pt idx="22466">
                  <c:v>3.0785110000000002</c:v>
                </c:pt>
                <c:pt idx="22467">
                  <c:v>3.077731</c:v>
                </c:pt>
                <c:pt idx="22468">
                  <c:v>3.072133</c:v>
                </c:pt>
                <c:pt idx="22469">
                  <c:v>3.082433</c:v>
                </c:pt>
                <c:pt idx="22470">
                  <c:v>3.085877</c:v>
                </c:pt>
                <c:pt idx="22471">
                  <c:v>3.0761989999999999</c:v>
                </c:pt>
                <c:pt idx="22472">
                  <c:v>3.077045</c:v>
                </c:pt>
                <c:pt idx="22473">
                  <c:v>3.08277</c:v>
                </c:pt>
                <c:pt idx="22474">
                  <c:v>3.079647</c:v>
                </c:pt>
                <c:pt idx="22475">
                  <c:v>3.078783</c:v>
                </c:pt>
                <c:pt idx="22476">
                  <c:v>3.086757</c:v>
                </c:pt>
                <c:pt idx="22477">
                  <c:v>3.078646</c:v>
                </c:pt>
                <c:pt idx="22478">
                  <c:v>3.0669930000000001</c:v>
                </c:pt>
                <c:pt idx="22479">
                  <c:v>3.0802559999999999</c:v>
                </c:pt>
                <c:pt idx="22480">
                  <c:v>3.085391</c:v>
                </c:pt>
                <c:pt idx="22481">
                  <c:v>3.072349</c:v>
                </c:pt>
                <c:pt idx="22482">
                  <c:v>3.0758760000000001</c:v>
                </c:pt>
                <c:pt idx="22483">
                  <c:v>3.0843729999999998</c:v>
                </c:pt>
                <c:pt idx="22484">
                  <c:v>3.0789110000000002</c:v>
                </c:pt>
                <c:pt idx="22485">
                  <c:v>3.076117</c:v>
                </c:pt>
                <c:pt idx="22486">
                  <c:v>3.0822430000000001</c:v>
                </c:pt>
                <c:pt idx="22487">
                  <c:v>3.077674</c:v>
                </c:pt>
                <c:pt idx="22488">
                  <c:v>3.0704199999999999</c:v>
                </c:pt>
                <c:pt idx="22489">
                  <c:v>3.0770460000000002</c:v>
                </c:pt>
                <c:pt idx="22490">
                  <c:v>3.0798730000000001</c:v>
                </c:pt>
                <c:pt idx="22491">
                  <c:v>3.0753360000000001</c:v>
                </c:pt>
                <c:pt idx="22492">
                  <c:v>3.0784220000000002</c:v>
                </c:pt>
                <c:pt idx="22493">
                  <c:v>3.0847560000000001</c:v>
                </c:pt>
                <c:pt idx="22494">
                  <c:v>3.0848469999999999</c:v>
                </c:pt>
                <c:pt idx="22495">
                  <c:v>3.086973</c:v>
                </c:pt>
                <c:pt idx="22496">
                  <c:v>3.0939909999999999</c:v>
                </c:pt>
                <c:pt idx="22497">
                  <c:v>3.0896210000000002</c:v>
                </c:pt>
                <c:pt idx="22498">
                  <c:v>3.0830380000000002</c:v>
                </c:pt>
                <c:pt idx="22499">
                  <c:v>3.0860089999999998</c:v>
                </c:pt>
                <c:pt idx="22500">
                  <c:v>3.083091</c:v>
                </c:pt>
                <c:pt idx="22501">
                  <c:v>3.076333</c:v>
                </c:pt>
                <c:pt idx="22502">
                  <c:v>3.0777909999999999</c:v>
                </c:pt>
                <c:pt idx="22503">
                  <c:v>3.0816460000000001</c:v>
                </c:pt>
                <c:pt idx="22504">
                  <c:v>3.0790389999999999</c:v>
                </c:pt>
                <c:pt idx="22505">
                  <c:v>3.0782780000000001</c:v>
                </c:pt>
                <c:pt idx="22506">
                  <c:v>3.0844450000000001</c:v>
                </c:pt>
                <c:pt idx="22507">
                  <c:v>3.0847250000000002</c:v>
                </c:pt>
                <c:pt idx="22508">
                  <c:v>3.0817960000000002</c:v>
                </c:pt>
                <c:pt idx="22509">
                  <c:v>3.0834229999999998</c:v>
                </c:pt>
                <c:pt idx="22510">
                  <c:v>3.0835940000000002</c:v>
                </c:pt>
                <c:pt idx="22511">
                  <c:v>3.078986</c:v>
                </c:pt>
                <c:pt idx="22512">
                  <c:v>3.078087</c:v>
                </c:pt>
                <c:pt idx="22513">
                  <c:v>3.0799780000000001</c:v>
                </c:pt>
                <c:pt idx="22514">
                  <c:v>3.076724</c:v>
                </c:pt>
                <c:pt idx="22515">
                  <c:v>3.08311</c:v>
                </c:pt>
                <c:pt idx="22516">
                  <c:v>3.0948950000000002</c:v>
                </c:pt>
                <c:pt idx="22517">
                  <c:v>3.0883440000000002</c:v>
                </c:pt>
                <c:pt idx="22518">
                  <c:v>3.0857299999999999</c:v>
                </c:pt>
                <c:pt idx="22519">
                  <c:v>3.0964969999999998</c:v>
                </c:pt>
                <c:pt idx="22520">
                  <c:v>3.0963560000000001</c:v>
                </c:pt>
                <c:pt idx="22521">
                  <c:v>3.0859000000000001</c:v>
                </c:pt>
                <c:pt idx="22522">
                  <c:v>3.0879159999999999</c:v>
                </c:pt>
                <c:pt idx="22523">
                  <c:v>3.0948699999999998</c:v>
                </c:pt>
                <c:pt idx="22524">
                  <c:v>3.0867450000000001</c:v>
                </c:pt>
                <c:pt idx="22525">
                  <c:v>3.079475</c:v>
                </c:pt>
                <c:pt idx="22526">
                  <c:v>3.0824639999999999</c:v>
                </c:pt>
                <c:pt idx="22527">
                  <c:v>3.0839500000000002</c:v>
                </c:pt>
                <c:pt idx="22528">
                  <c:v>3.0833379999999999</c:v>
                </c:pt>
                <c:pt idx="22529">
                  <c:v>3.0813120000000001</c:v>
                </c:pt>
                <c:pt idx="22530">
                  <c:v>3.0816490000000001</c:v>
                </c:pt>
                <c:pt idx="22531">
                  <c:v>3.084959</c:v>
                </c:pt>
                <c:pt idx="22532">
                  <c:v>3.088724</c:v>
                </c:pt>
                <c:pt idx="22533">
                  <c:v>3.0862599999999998</c:v>
                </c:pt>
                <c:pt idx="22534">
                  <c:v>3.078554</c:v>
                </c:pt>
                <c:pt idx="22535">
                  <c:v>3.0861770000000002</c:v>
                </c:pt>
                <c:pt idx="22536">
                  <c:v>3.091742</c:v>
                </c:pt>
                <c:pt idx="22537">
                  <c:v>3.083218</c:v>
                </c:pt>
                <c:pt idx="22538">
                  <c:v>3.0844930000000002</c:v>
                </c:pt>
                <c:pt idx="22539">
                  <c:v>3.0933440000000001</c:v>
                </c:pt>
                <c:pt idx="22540">
                  <c:v>3.0929319999999998</c:v>
                </c:pt>
                <c:pt idx="22541">
                  <c:v>3.08535</c:v>
                </c:pt>
                <c:pt idx="22542">
                  <c:v>3.0892819999999999</c:v>
                </c:pt>
                <c:pt idx="22543">
                  <c:v>3.095888</c:v>
                </c:pt>
                <c:pt idx="22544">
                  <c:v>3.0915210000000002</c:v>
                </c:pt>
                <c:pt idx="22545">
                  <c:v>3.0923449999999999</c:v>
                </c:pt>
                <c:pt idx="22546">
                  <c:v>3.0949089999999999</c:v>
                </c:pt>
                <c:pt idx="22547">
                  <c:v>3.0906259999999999</c:v>
                </c:pt>
                <c:pt idx="22548">
                  <c:v>3.0882230000000002</c:v>
                </c:pt>
                <c:pt idx="22549">
                  <c:v>3.0926990000000001</c:v>
                </c:pt>
                <c:pt idx="22550">
                  <c:v>3.092876</c:v>
                </c:pt>
                <c:pt idx="22551">
                  <c:v>3.0835659999999998</c:v>
                </c:pt>
                <c:pt idx="22552">
                  <c:v>3.086668</c:v>
                </c:pt>
                <c:pt idx="22553">
                  <c:v>3.0936750000000002</c:v>
                </c:pt>
                <c:pt idx="22554">
                  <c:v>3.0886230000000001</c:v>
                </c:pt>
                <c:pt idx="22555">
                  <c:v>3.090846</c:v>
                </c:pt>
                <c:pt idx="22556">
                  <c:v>3.0964550000000002</c:v>
                </c:pt>
                <c:pt idx="22557">
                  <c:v>3.0920830000000001</c:v>
                </c:pt>
                <c:pt idx="22558">
                  <c:v>3.095253</c:v>
                </c:pt>
                <c:pt idx="22559">
                  <c:v>3.1049009999999999</c:v>
                </c:pt>
                <c:pt idx="22560">
                  <c:v>3.0958209999999999</c:v>
                </c:pt>
                <c:pt idx="22561">
                  <c:v>3.0868549999999999</c:v>
                </c:pt>
                <c:pt idx="22562">
                  <c:v>3.0982989999999999</c:v>
                </c:pt>
                <c:pt idx="22563">
                  <c:v>3.1009180000000001</c:v>
                </c:pt>
                <c:pt idx="22564">
                  <c:v>3.0865420000000001</c:v>
                </c:pt>
                <c:pt idx="22565">
                  <c:v>3.082379</c:v>
                </c:pt>
                <c:pt idx="22566">
                  <c:v>3.0930179999999998</c:v>
                </c:pt>
                <c:pt idx="22567">
                  <c:v>3.0956600000000001</c:v>
                </c:pt>
                <c:pt idx="22568">
                  <c:v>3.0886459999999998</c:v>
                </c:pt>
                <c:pt idx="22569">
                  <c:v>3.092301</c:v>
                </c:pt>
                <c:pt idx="22570">
                  <c:v>3.0952440000000001</c:v>
                </c:pt>
                <c:pt idx="22571">
                  <c:v>3.0896940000000002</c:v>
                </c:pt>
                <c:pt idx="22572">
                  <c:v>3.0927159999999998</c:v>
                </c:pt>
                <c:pt idx="22573">
                  <c:v>3.0963750000000001</c:v>
                </c:pt>
                <c:pt idx="22574">
                  <c:v>3.0878909999999999</c:v>
                </c:pt>
                <c:pt idx="22575">
                  <c:v>3.084778</c:v>
                </c:pt>
                <c:pt idx="22576">
                  <c:v>3.0944569999999998</c:v>
                </c:pt>
                <c:pt idx="22577">
                  <c:v>3.0957400000000002</c:v>
                </c:pt>
                <c:pt idx="22578">
                  <c:v>3.0956060000000001</c:v>
                </c:pt>
                <c:pt idx="22579">
                  <c:v>3.1024620000000001</c:v>
                </c:pt>
                <c:pt idx="22580">
                  <c:v>3.09945</c:v>
                </c:pt>
                <c:pt idx="22581">
                  <c:v>3.0954389999999998</c:v>
                </c:pt>
                <c:pt idx="22582">
                  <c:v>3.0982470000000002</c:v>
                </c:pt>
                <c:pt idx="22583">
                  <c:v>3.0969030000000002</c:v>
                </c:pt>
                <c:pt idx="22584">
                  <c:v>3.0910890000000002</c:v>
                </c:pt>
                <c:pt idx="22585">
                  <c:v>3.0916090000000001</c:v>
                </c:pt>
                <c:pt idx="22586">
                  <c:v>3.0985490000000002</c:v>
                </c:pt>
                <c:pt idx="22587">
                  <c:v>3.0953249999999999</c:v>
                </c:pt>
                <c:pt idx="22588">
                  <c:v>3.0921599999999998</c:v>
                </c:pt>
                <c:pt idx="22589">
                  <c:v>3.1010249999999999</c:v>
                </c:pt>
                <c:pt idx="22590">
                  <c:v>3.1017459999999999</c:v>
                </c:pt>
                <c:pt idx="22591">
                  <c:v>3.0968119999999999</c:v>
                </c:pt>
                <c:pt idx="22592">
                  <c:v>3.0969920000000002</c:v>
                </c:pt>
                <c:pt idx="22593">
                  <c:v>3.0979030000000001</c:v>
                </c:pt>
                <c:pt idx="22594">
                  <c:v>3.0938240000000001</c:v>
                </c:pt>
                <c:pt idx="22595">
                  <c:v>3.0931449999999998</c:v>
                </c:pt>
                <c:pt idx="22596">
                  <c:v>3.098789</c:v>
                </c:pt>
                <c:pt idx="22597">
                  <c:v>3.0942319999999999</c:v>
                </c:pt>
                <c:pt idx="22598">
                  <c:v>3.0934499999999998</c:v>
                </c:pt>
                <c:pt idx="22599">
                  <c:v>3.102773</c:v>
                </c:pt>
                <c:pt idx="22600">
                  <c:v>3.1014499999999998</c:v>
                </c:pt>
                <c:pt idx="22601">
                  <c:v>3.0977980000000001</c:v>
                </c:pt>
                <c:pt idx="22602">
                  <c:v>3.1004399999999999</c:v>
                </c:pt>
                <c:pt idx="22603">
                  <c:v>3.1031059999999999</c:v>
                </c:pt>
                <c:pt idx="22604">
                  <c:v>3.0991379999999999</c:v>
                </c:pt>
                <c:pt idx="22605">
                  <c:v>3.098646</c:v>
                </c:pt>
                <c:pt idx="22606">
                  <c:v>3.1037689999999998</c:v>
                </c:pt>
                <c:pt idx="22607">
                  <c:v>3.0971489999999999</c:v>
                </c:pt>
                <c:pt idx="22608">
                  <c:v>3.095154</c:v>
                </c:pt>
                <c:pt idx="22609">
                  <c:v>3.1050019999999998</c:v>
                </c:pt>
                <c:pt idx="22610">
                  <c:v>3.1042839999999998</c:v>
                </c:pt>
                <c:pt idx="22611">
                  <c:v>3.096473</c:v>
                </c:pt>
                <c:pt idx="22612">
                  <c:v>3.1005210000000001</c:v>
                </c:pt>
                <c:pt idx="22613">
                  <c:v>3.1035940000000002</c:v>
                </c:pt>
                <c:pt idx="22614">
                  <c:v>3.0950790000000001</c:v>
                </c:pt>
                <c:pt idx="22615">
                  <c:v>3.0977060000000001</c:v>
                </c:pt>
                <c:pt idx="22616">
                  <c:v>3.10649</c:v>
                </c:pt>
                <c:pt idx="22617">
                  <c:v>3.1004019999999999</c:v>
                </c:pt>
                <c:pt idx="22618">
                  <c:v>3.100317</c:v>
                </c:pt>
                <c:pt idx="22619">
                  <c:v>3.1056309999999998</c:v>
                </c:pt>
                <c:pt idx="22620">
                  <c:v>3.1014439999999999</c:v>
                </c:pt>
                <c:pt idx="22621">
                  <c:v>3.1004749999999999</c:v>
                </c:pt>
                <c:pt idx="22622">
                  <c:v>3.1053510000000002</c:v>
                </c:pt>
                <c:pt idx="22623">
                  <c:v>3.1054430000000002</c:v>
                </c:pt>
                <c:pt idx="22624">
                  <c:v>3.096679</c:v>
                </c:pt>
                <c:pt idx="22625">
                  <c:v>3.098373</c:v>
                </c:pt>
                <c:pt idx="22626">
                  <c:v>3.107672</c:v>
                </c:pt>
                <c:pt idx="22627">
                  <c:v>3.10222</c:v>
                </c:pt>
                <c:pt idx="22628">
                  <c:v>3.100705</c:v>
                </c:pt>
                <c:pt idx="22629">
                  <c:v>3.1076220000000001</c:v>
                </c:pt>
                <c:pt idx="22630">
                  <c:v>3.1042719999999999</c:v>
                </c:pt>
                <c:pt idx="22631">
                  <c:v>3.1020289999999999</c:v>
                </c:pt>
                <c:pt idx="22632">
                  <c:v>3.1103700000000001</c:v>
                </c:pt>
                <c:pt idx="22633">
                  <c:v>3.1079500000000002</c:v>
                </c:pt>
                <c:pt idx="22634">
                  <c:v>3.1003189999999998</c:v>
                </c:pt>
                <c:pt idx="22635">
                  <c:v>3.1059049999999999</c:v>
                </c:pt>
                <c:pt idx="22636">
                  <c:v>3.10541</c:v>
                </c:pt>
                <c:pt idx="22637">
                  <c:v>3.0975830000000002</c:v>
                </c:pt>
                <c:pt idx="22638">
                  <c:v>3.0998480000000002</c:v>
                </c:pt>
                <c:pt idx="22639">
                  <c:v>3.1027439999999999</c:v>
                </c:pt>
                <c:pt idx="22640">
                  <c:v>3.0994570000000001</c:v>
                </c:pt>
                <c:pt idx="22641">
                  <c:v>3.1023520000000002</c:v>
                </c:pt>
                <c:pt idx="22642">
                  <c:v>3.1153089999999999</c:v>
                </c:pt>
                <c:pt idx="22643">
                  <c:v>3.1163780000000001</c:v>
                </c:pt>
                <c:pt idx="22644">
                  <c:v>3.1064099999999999</c:v>
                </c:pt>
                <c:pt idx="22645">
                  <c:v>3.109515</c:v>
                </c:pt>
                <c:pt idx="22646">
                  <c:v>3.112101</c:v>
                </c:pt>
                <c:pt idx="22647">
                  <c:v>3.105718</c:v>
                </c:pt>
                <c:pt idx="22648">
                  <c:v>3.1034030000000001</c:v>
                </c:pt>
                <c:pt idx="22649">
                  <c:v>3.1083440000000002</c:v>
                </c:pt>
                <c:pt idx="22650">
                  <c:v>3.1133679999999999</c:v>
                </c:pt>
                <c:pt idx="22651">
                  <c:v>3.1081859999999999</c:v>
                </c:pt>
                <c:pt idx="22652">
                  <c:v>3.1059939999999999</c:v>
                </c:pt>
                <c:pt idx="22653">
                  <c:v>3.1085199999999999</c:v>
                </c:pt>
                <c:pt idx="22654">
                  <c:v>3.106074</c:v>
                </c:pt>
                <c:pt idx="22655">
                  <c:v>3.109343</c:v>
                </c:pt>
                <c:pt idx="22656">
                  <c:v>3.1149420000000001</c:v>
                </c:pt>
                <c:pt idx="22657">
                  <c:v>3.107329</c:v>
                </c:pt>
                <c:pt idx="22658">
                  <c:v>3.1028790000000002</c:v>
                </c:pt>
                <c:pt idx="22659">
                  <c:v>3.1147450000000001</c:v>
                </c:pt>
                <c:pt idx="22660">
                  <c:v>3.112466</c:v>
                </c:pt>
                <c:pt idx="22661">
                  <c:v>3.1021920000000001</c:v>
                </c:pt>
                <c:pt idx="22662">
                  <c:v>3.1106929999999999</c:v>
                </c:pt>
                <c:pt idx="22663">
                  <c:v>3.114455</c:v>
                </c:pt>
                <c:pt idx="22664">
                  <c:v>3.1093009999999999</c:v>
                </c:pt>
                <c:pt idx="22665">
                  <c:v>3.111348</c:v>
                </c:pt>
                <c:pt idx="22666">
                  <c:v>3.1135799999999998</c:v>
                </c:pt>
                <c:pt idx="22667">
                  <c:v>3.111923</c:v>
                </c:pt>
                <c:pt idx="22668">
                  <c:v>3.1098780000000001</c:v>
                </c:pt>
                <c:pt idx="22669">
                  <c:v>3.1118519999999998</c:v>
                </c:pt>
                <c:pt idx="22670">
                  <c:v>3.108279</c:v>
                </c:pt>
                <c:pt idx="22671">
                  <c:v>3.1025680000000002</c:v>
                </c:pt>
                <c:pt idx="22672">
                  <c:v>3.1091440000000001</c:v>
                </c:pt>
                <c:pt idx="22673">
                  <c:v>3.1107589999999998</c:v>
                </c:pt>
                <c:pt idx="22674">
                  <c:v>3.1035240000000002</c:v>
                </c:pt>
                <c:pt idx="22675">
                  <c:v>3.1044330000000002</c:v>
                </c:pt>
                <c:pt idx="22676">
                  <c:v>3.107926</c:v>
                </c:pt>
                <c:pt idx="22677">
                  <c:v>3.1039680000000001</c:v>
                </c:pt>
                <c:pt idx="22678">
                  <c:v>3.1067459999999998</c:v>
                </c:pt>
                <c:pt idx="22679">
                  <c:v>3.119243</c:v>
                </c:pt>
                <c:pt idx="22680">
                  <c:v>3.116393</c:v>
                </c:pt>
                <c:pt idx="22681">
                  <c:v>3.1111390000000001</c:v>
                </c:pt>
                <c:pt idx="22682">
                  <c:v>3.1172469999999999</c:v>
                </c:pt>
                <c:pt idx="22683">
                  <c:v>3.1167050000000001</c:v>
                </c:pt>
                <c:pt idx="22684">
                  <c:v>3.1136789999999999</c:v>
                </c:pt>
                <c:pt idx="22685">
                  <c:v>3.1144940000000001</c:v>
                </c:pt>
                <c:pt idx="22686">
                  <c:v>3.1160610000000002</c:v>
                </c:pt>
                <c:pt idx="22687">
                  <c:v>3.11239</c:v>
                </c:pt>
                <c:pt idx="22688">
                  <c:v>3.111726</c:v>
                </c:pt>
                <c:pt idx="22689">
                  <c:v>3.1198410000000001</c:v>
                </c:pt>
                <c:pt idx="22690">
                  <c:v>3.1180140000000001</c:v>
                </c:pt>
                <c:pt idx="22691">
                  <c:v>3.1139730000000001</c:v>
                </c:pt>
                <c:pt idx="22692">
                  <c:v>3.1191450000000001</c:v>
                </c:pt>
                <c:pt idx="22693">
                  <c:v>3.1167470000000002</c:v>
                </c:pt>
                <c:pt idx="22694">
                  <c:v>3.1094140000000001</c:v>
                </c:pt>
                <c:pt idx="22695">
                  <c:v>3.1129069999999999</c:v>
                </c:pt>
                <c:pt idx="22696">
                  <c:v>3.117451</c:v>
                </c:pt>
                <c:pt idx="22697">
                  <c:v>3.1078269999999999</c:v>
                </c:pt>
                <c:pt idx="22698">
                  <c:v>3.1046469999999999</c:v>
                </c:pt>
                <c:pt idx="22699">
                  <c:v>3.1160420000000002</c:v>
                </c:pt>
                <c:pt idx="22700">
                  <c:v>3.1145049999999999</c:v>
                </c:pt>
                <c:pt idx="22701">
                  <c:v>3.1083180000000001</c:v>
                </c:pt>
                <c:pt idx="22702">
                  <c:v>3.1124209999999999</c:v>
                </c:pt>
                <c:pt idx="22703">
                  <c:v>3.1141230000000002</c:v>
                </c:pt>
                <c:pt idx="22704">
                  <c:v>3.1170339999999999</c:v>
                </c:pt>
                <c:pt idx="22705">
                  <c:v>3.1245560000000001</c:v>
                </c:pt>
                <c:pt idx="22706">
                  <c:v>3.122223</c:v>
                </c:pt>
                <c:pt idx="22707">
                  <c:v>3.1090520000000001</c:v>
                </c:pt>
                <c:pt idx="22708">
                  <c:v>3.1107849999999999</c:v>
                </c:pt>
                <c:pt idx="22709">
                  <c:v>3.1208520000000002</c:v>
                </c:pt>
                <c:pt idx="22710">
                  <c:v>3.1161889999999999</c:v>
                </c:pt>
                <c:pt idx="22711">
                  <c:v>3.1139000000000001</c:v>
                </c:pt>
                <c:pt idx="22712">
                  <c:v>3.1214339999999998</c:v>
                </c:pt>
                <c:pt idx="22713">
                  <c:v>3.1209440000000002</c:v>
                </c:pt>
                <c:pt idx="22714">
                  <c:v>3.1149659999999999</c:v>
                </c:pt>
                <c:pt idx="22715">
                  <c:v>3.1229580000000001</c:v>
                </c:pt>
                <c:pt idx="22716">
                  <c:v>3.1259489999999999</c:v>
                </c:pt>
                <c:pt idx="22717">
                  <c:v>3.1127829999999999</c:v>
                </c:pt>
                <c:pt idx="22718">
                  <c:v>3.1154120000000001</c:v>
                </c:pt>
                <c:pt idx="22719">
                  <c:v>3.1258550000000001</c:v>
                </c:pt>
                <c:pt idx="22720">
                  <c:v>3.1199840000000001</c:v>
                </c:pt>
                <c:pt idx="22721">
                  <c:v>3.1136629999999998</c:v>
                </c:pt>
                <c:pt idx="22722">
                  <c:v>3.1196820000000001</c:v>
                </c:pt>
                <c:pt idx="22723">
                  <c:v>3.1209419999999999</c:v>
                </c:pt>
                <c:pt idx="22724">
                  <c:v>3.113842</c:v>
                </c:pt>
                <c:pt idx="22725">
                  <c:v>3.1175869999999999</c:v>
                </c:pt>
                <c:pt idx="22726">
                  <c:v>3.122789</c:v>
                </c:pt>
                <c:pt idx="22727">
                  <c:v>3.1165449999999999</c:v>
                </c:pt>
                <c:pt idx="22728">
                  <c:v>3.1172970000000002</c:v>
                </c:pt>
                <c:pt idx="22729">
                  <c:v>3.1224789999999998</c:v>
                </c:pt>
                <c:pt idx="22730">
                  <c:v>3.1203059999999998</c:v>
                </c:pt>
                <c:pt idx="22731">
                  <c:v>3.1203609999999999</c:v>
                </c:pt>
                <c:pt idx="22732">
                  <c:v>3.12473</c:v>
                </c:pt>
                <c:pt idx="22733">
                  <c:v>3.122306</c:v>
                </c:pt>
                <c:pt idx="22734">
                  <c:v>3.1164480000000001</c:v>
                </c:pt>
                <c:pt idx="22735">
                  <c:v>3.1203720000000001</c:v>
                </c:pt>
                <c:pt idx="22736">
                  <c:v>3.1202709999999998</c:v>
                </c:pt>
                <c:pt idx="22737">
                  <c:v>3.1146950000000002</c:v>
                </c:pt>
                <c:pt idx="22738">
                  <c:v>3.1199590000000001</c:v>
                </c:pt>
                <c:pt idx="22739">
                  <c:v>3.1225999999999998</c:v>
                </c:pt>
                <c:pt idx="22740">
                  <c:v>3.11999</c:v>
                </c:pt>
                <c:pt idx="22741">
                  <c:v>3.1211389999999999</c:v>
                </c:pt>
                <c:pt idx="22742">
                  <c:v>3.1215739999999998</c:v>
                </c:pt>
                <c:pt idx="22743">
                  <c:v>3.1197240000000002</c:v>
                </c:pt>
                <c:pt idx="22744">
                  <c:v>3.122277</c:v>
                </c:pt>
                <c:pt idx="22745">
                  <c:v>3.12961</c:v>
                </c:pt>
                <c:pt idx="22746">
                  <c:v>3.1284939999999999</c:v>
                </c:pt>
                <c:pt idx="22747">
                  <c:v>3.123875</c:v>
                </c:pt>
                <c:pt idx="22748">
                  <c:v>3.1258080000000001</c:v>
                </c:pt>
                <c:pt idx="22749">
                  <c:v>3.1279560000000002</c:v>
                </c:pt>
                <c:pt idx="22750">
                  <c:v>3.124647</c:v>
                </c:pt>
                <c:pt idx="22751">
                  <c:v>3.1215579999999998</c:v>
                </c:pt>
                <c:pt idx="22752">
                  <c:v>3.1281789999999998</c:v>
                </c:pt>
                <c:pt idx="22753">
                  <c:v>3.1308560000000001</c:v>
                </c:pt>
                <c:pt idx="22754">
                  <c:v>3.1262080000000001</c:v>
                </c:pt>
                <c:pt idx="22755">
                  <c:v>3.1267900000000002</c:v>
                </c:pt>
                <c:pt idx="22756">
                  <c:v>3.1274630000000001</c:v>
                </c:pt>
                <c:pt idx="22757">
                  <c:v>3.1225040000000002</c:v>
                </c:pt>
                <c:pt idx="22758">
                  <c:v>3.119326</c:v>
                </c:pt>
                <c:pt idx="22759">
                  <c:v>3.125073</c:v>
                </c:pt>
                <c:pt idx="22760">
                  <c:v>3.1275490000000001</c:v>
                </c:pt>
                <c:pt idx="22761">
                  <c:v>3.1252589999999998</c:v>
                </c:pt>
                <c:pt idx="22762">
                  <c:v>3.128962</c:v>
                </c:pt>
                <c:pt idx="22763">
                  <c:v>3.12636</c:v>
                </c:pt>
                <c:pt idx="22764">
                  <c:v>3.1216210000000002</c:v>
                </c:pt>
                <c:pt idx="22765">
                  <c:v>3.1270519999999999</c:v>
                </c:pt>
                <c:pt idx="22766">
                  <c:v>3.1247769999999999</c:v>
                </c:pt>
                <c:pt idx="22767">
                  <c:v>3.1193939999999998</c:v>
                </c:pt>
                <c:pt idx="22768">
                  <c:v>3.1238459999999999</c:v>
                </c:pt>
                <c:pt idx="22769">
                  <c:v>3.1274999999999999</c:v>
                </c:pt>
                <c:pt idx="22770">
                  <c:v>3.1206070000000001</c:v>
                </c:pt>
                <c:pt idx="22771">
                  <c:v>3.121804</c:v>
                </c:pt>
                <c:pt idx="22772">
                  <c:v>3.1343670000000001</c:v>
                </c:pt>
                <c:pt idx="22773">
                  <c:v>3.1281720000000002</c:v>
                </c:pt>
                <c:pt idx="22774">
                  <c:v>3.1194679999999999</c:v>
                </c:pt>
                <c:pt idx="22775">
                  <c:v>3.1305109999999998</c:v>
                </c:pt>
                <c:pt idx="22776">
                  <c:v>3.1361699999999999</c:v>
                </c:pt>
                <c:pt idx="22777">
                  <c:v>3.1287959999999999</c:v>
                </c:pt>
                <c:pt idx="22778">
                  <c:v>3.125569</c:v>
                </c:pt>
                <c:pt idx="22779">
                  <c:v>3.1330309999999999</c:v>
                </c:pt>
                <c:pt idx="22780">
                  <c:v>3.1322730000000001</c:v>
                </c:pt>
                <c:pt idx="22781">
                  <c:v>3.1249310000000001</c:v>
                </c:pt>
                <c:pt idx="22782">
                  <c:v>3.1302270000000001</c:v>
                </c:pt>
                <c:pt idx="22783">
                  <c:v>3.128317</c:v>
                </c:pt>
                <c:pt idx="22784">
                  <c:v>3.121524</c:v>
                </c:pt>
                <c:pt idx="22785">
                  <c:v>3.1300180000000002</c:v>
                </c:pt>
                <c:pt idx="22786">
                  <c:v>3.131888</c:v>
                </c:pt>
                <c:pt idx="22787">
                  <c:v>3.1231810000000002</c:v>
                </c:pt>
                <c:pt idx="22788">
                  <c:v>3.128908</c:v>
                </c:pt>
                <c:pt idx="22789">
                  <c:v>3.1381209999999999</c:v>
                </c:pt>
                <c:pt idx="22790">
                  <c:v>3.12974</c:v>
                </c:pt>
                <c:pt idx="22791">
                  <c:v>3.1307930000000002</c:v>
                </c:pt>
                <c:pt idx="22792">
                  <c:v>3.1385019999999999</c:v>
                </c:pt>
                <c:pt idx="22793">
                  <c:v>3.129702</c:v>
                </c:pt>
                <c:pt idx="22794">
                  <c:v>3.1257259999999998</c:v>
                </c:pt>
                <c:pt idx="22795">
                  <c:v>3.1308729999999998</c:v>
                </c:pt>
                <c:pt idx="22796">
                  <c:v>3.1289509999999998</c:v>
                </c:pt>
                <c:pt idx="22797">
                  <c:v>3.1253549999999999</c:v>
                </c:pt>
                <c:pt idx="22798">
                  <c:v>3.133829</c:v>
                </c:pt>
                <c:pt idx="22799">
                  <c:v>3.1405729999999998</c:v>
                </c:pt>
                <c:pt idx="22800">
                  <c:v>3.1306590000000001</c:v>
                </c:pt>
                <c:pt idx="22801">
                  <c:v>3.130925</c:v>
                </c:pt>
                <c:pt idx="22802">
                  <c:v>3.1377039999999998</c:v>
                </c:pt>
                <c:pt idx="22803">
                  <c:v>3.1317599999999999</c:v>
                </c:pt>
                <c:pt idx="22804">
                  <c:v>3.1275210000000002</c:v>
                </c:pt>
                <c:pt idx="22805">
                  <c:v>3.1334249999999999</c:v>
                </c:pt>
                <c:pt idx="22806">
                  <c:v>3.137146</c:v>
                </c:pt>
                <c:pt idx="22807">
                  <c:v>3.1317010000000001</c:v>
                </c:pt>
                <c:pt idx="22808">
                  <c:v>3.1347550000000002</c:v>
                </c:pt>
                <c:pt idx="22809">
                  <c:v>3.138557</c:v>
                </c:pt>
                <c:pt idx="22810">
                  <c:v>3.126252</c:v>
                </c:pt>
                <c:pt idx="22811">
                  <c:v>3.1253980000000001</c:v>
                </c:pt>
                <c:pt idx="22812">
                  <c:v>3.1372979999999999</c:v>
                </c:pt>
                <c:pt idx="22813">
                  <c:v>3.1387179999999999</c:v>
                </c:pt>
                <c:pt idx="22814">
                  <c:v>3.1377459999999999</c:v>
                </c:pt>
                <c:pt idx="22815">
                  <c:v>3.1396160000000002</c:v>
                </c:pt>
                <c:pt idx="22816">
                  <c:v>3.1346530000000001</c:v>
                </c:pt>
                <c:pt idx="22817">
                  <c:v>3.1323300000000001</c:v>
                </c:pt>
                <c:pt idx="22818">
                  <c:v>3.1376200000000001</c:v>
                </c:pt>
                <c:pt idx="22819">
                  <c:v>3.1309719999999999</c:v>
                </c:pt>
                <c:pt idx="22820">
                  <c:v>3.1251720000000001</c:v>
                </c:pt>
                <c:pt idx="22821">
                  <c:v>3.1362580000000002</c:v>
                </c:pt>
                <c:pt idx="22822">
                  <c:v>3.1407400000000001</c:v>
                </c:pt>
                <c:pt idx="22823">
                  <c:v>3.1360990000000002</c:v>
                </c:pt>
                <c:pt idx="22824">
                  <c:v>3.1395189999999999</c:v>
                </c:pt>
                <c:pt idx="22825">
                  <c:v>3.1449349999999998</c:v>
                </c:pt>
                <c:pt idx="22826">
                  <c:v>3.138312</c:v>
                </c:pt>
                <c:pt idx="22827">
                  <c:v>3.134471</c:v>
                </c:pt>
                <c:pt idx="22828">
                  <c:v>3.1428910000000001</c:v>
                </c:pt>
                <c:pt idx="22829">
                  <c:v>3.1389969999999998</c:v>
                </c:pt>
                <c:pt idx="22830">
                  <c:v>3.1294529999999998</c:v>
                </c:pt>
                <c:pt idx="22831">
                  <c:v>3.132898</c:v>
                </c:pt>
                <c:pt idx="22832">
                  <c:v>3.1384660000000002</c:v>
                </c:pt>
                <c:pt idx="22833">
                  <c:v>3.1392530000000001</c:v>
                </c:pt>
                <c:pt idx="22834">
                  <c:v>3.1350259999999999</c:v>
                </c:pt>
                <c:pt idx="22835">
                  <c:v>3.1375980000000001</c:v>
                </c:pt>
                <c:pt idx="22836">
                  <c:v>3.141194</c:v>
                </c:pt>
                <c:pt idx="22837">
                  <c:v>3.137626</c:v>
                </c:pt>
                <c:pt idx="22838">
                  <c:v>3.1412499999999999</c:v>
                </c:pt>
                <c:pt idx="22839">
                  <c:v>3.1433909999999998</c:v>
                </c:pt>
                <c:pt idx="22840">
                  <c:v>3.1363490000000001</c:v>
                </c:pt>
                <c:pt idx="22841">
                  <c:v>3.1342750000000001</c:v>
                </c:pt>
                <c:pt idx="22842">
                  <c:v>3.1398899999999998</c:v>
                </c:pt>
                <c:pt idx="22843">
                  <c:v>3.136749</c:v>
                </c:pt>
                <c:pt idx="22844">
                  <c:v>3.1296499999999998</c:v>
                </c:pt>
                <c:pt idx="22845">
                  <c:v>3.1386790000000002</c:v>
                </c:pt>
                <c:pt idx="22846">
                  <c:v>3.141486</c:v>
                </c:pt>
                <c:pt idx="22847">
                  <c:v>3.1342349999999999</c:v>
                </c:pt>
                <c:pt idx="22848">
                  <c:v>3.1426750000000001</c:v>
                </c:pt>
                <c:pt idx="22849">
                  <c:v>3.150684</c:v>
                </c:pt>
                <c:pt idx="22850">
                  <c:v>3.1438670000000002</c:v>
                </c:pt>
                <c:pt idx="22851">
                  <c:v>3.1404679999999998</c:v>
                </c:pt>
                <c:pt idx="22852">
                  <c:v>3.1461329999999998</c:v>
                </c:pt>
                <c:pt idx="22853">
                  <c:v>3.1441330000000001</c:v>
                </c:pt>
                <c:pt idx="22854">
                  <c:v>3.1394009999999999</c:v>
                </c:pt>
                <c:pt idx="22855">
                  <c:v>3.1413820000000001</c:v>
                </c:pt>
                <c:pt idx="22856">
                  <c:v>3.1374580000000001</c:v>
                </c:pt>
                <c:pt idx="22857">
                  <c:v>3.1369289999999999</c:v>
                </c:pt>
                <c:pt idx="22858">
                  <c:v>3.1472220000000002</c:v>
                </c:pt>
                <c:pt idx="22859">
                  <c:v>3.147621</c:v>
                </c:pt>
                <c:pt idx="22860">
                  <c:v>3.1400079999999999</c:v>
                </c:pt>
                <c:pt idx="22861">
                  <c:v>3.1410179999999999</c:v>
                </c:pt>
                <c:pt idx="22862">
                  <c:v>3.145527</c:v>
                </c:pt>
                <c:pt idx="22863">
                  <c:v>3.138128</c:v>
                </c:pt>
                <c:pt idx="22864">
                  <c:v>3.1355</c:v>
                </c:pt>
                <c:pt idx="22865">
                  <c:v>3.1433390000000001</c:v>
                </c:pt>
                <c:pt idx="22866">
                  <c:v>3.137473</c:v>
                </c:pt>
                <c:pt idx="22867">
                  <c:v>3.1326339999999999</c:v>
                </c:pt>
                <c:pt idx="22868">
                  <c:v>3.1409029999999998</c:v>
                </c:pt>
                <c:pt idx="22869">
                  <c:v>3.1462289999999999</c:v>
                </c:pt>
                <c:pt idx="22870">
                  <c:v>3.1469849999999999</c:v>
                </c:pt>
                <c:pt idx="22871">
                  <c:v>3.1502829999999999</c:v>
                </c:pt>
                <c:pt idx="22872">
                  <c:v>3.1501950000000001</c:v>
                </c:pt>
                <c:pt idx="22873">
                  <c:v>3.1428769999999999</c:v>
                </c:pt>
                <c:pt idx="22874">
                  <c:v>3.1461130000000002</c:v>
                </c:pt>
                <c:pt idx="22875">
                  <c:v>3.1517580000000001</c:v>
                </c:pt>
                <c:pt idx="22876">
                  <c:v>3.1438640000000002</c:v>
                </c:pt>
                <c:pt idx="22877">
                  <c:v>3.1458900000000001</c:v>
                </c:pt>
                <c:pt idx="22878">
                  <c:v>3.1568420000000001</c:v>
                </c:pt>
                <c:pt idx="22879">
                  <c:v>3.1548759999999998</c:v>
                </c:pt>
                <c:pt idx="22880">
                  <c:v>3.1441690000000002</c:v>
                </c:pt>
                <c:pt idx="22881">
                  <c:v>3.1443650000000001</c:v>
                </c:pt>
                <c:pt idx="22882">
                  <c:v>3.1476389999999999</c:v>
                </c:pt>
                <c:pt idx="22883">
                  <c:v>3.1383429999999999</c:v>
                </c:pt>
                <c:pt idx="22884">
                  <c:v>3.1392850000000001</c:v>
                </c:pt>
                <c:pt idx="22885">
                  <c:v>3.1480480000000002</c:v>
                </c:pt>
                <c:pt idx="22886">
                  <c:v>3.143958</c:v>
                </c:pt>
                <c:pt idx="22887">
                  <c:v>3.1422300000000001</c:v>
                </c:pt>
                <c:pt idx="22888">
                  <c:v>3.1483660000000002</c:v>
                </c:pt>
                <c:pt idx="22889">
                  <c:v>3.1480540000000001</c:v>
                </c:pt>
                <c:pt idx="22890">
                  <c:v>3.140342</c:v>
                </c:pt>
                <c:pt idx="22891">
                  <c:v>3.14358</c:v>
                </c:pt>
                <c:pt idx="22892">
                  <c:v>3.1506590000000001</c:v>
                </c:pt>
                <c:pt idx="22893">
                  <c:v>3.1464270000000001</c:v>
                </c:pt>
                <c:pt idx="22894">
                  <c:v>3.145772</c:v>
                </c:pt>
                <c:pt idx="22895">
                  <c:v>3.1523500000000002</c:v>
                </c:pt>
                <c:pt idx="22896">
                  <c:v>3.1521979999999998</c:v>
                </c:pt>
                <c:pt idx="22897">
                  <c:v>3.14506</c:v>
                </c:pt>
                <c:pt idx="22898">
                  <c:v>3.1462500000000002</c:v>
                </c:pt>
                <c:pt idx="22899">
                  <c:v>3.148552</c:v>
                </c:pt>
                <c:pt idx="22900">
                  <c:v>3.1419510000000002</c:v>
                </c:pt>
                <c:pt idx="22901">
                  <c:v>3.145553</c:v>
                </c:pt>
                <c:pt idx="22902">
                  <c:v>3.1507459999999998</c:v>
                </c:pt>
                <c:pt idx="22903">
                  <c:v>3.1449799999999999</c:v>
                </c:pt>
                <c:pt idx="22904">
                  <c:v>3.1456550000000001</c:v>
                </c:pt>
                <c:pt idx="22905">
                  <c:v>3.1470549999999999</c:v>
                </c:pt>
                <c:pt idx="22906">
                  <c:v>3.1466219999999998</c:v>
                </c:pt>
                <c:pt idx="22907">
                  <c:v>3.1532399999999998</c:v>
                </c:pt>
                <c:pt idx="22908">
                  <c:v>3.1558099999999998</c:v>
                </c:pt>
                <c:pt idx="22909">
                  <c:v>3.1504799999999999</c:v>
                </c:pt>
                <c:pt idx="22910">
                  <c:v>3.147106</c:v>
                </c:pt>
                <c:pt idx="22911">
                  <c:v>3.1525829999999999</c:v>
                </c:pt>
                <c:pt idx="22912">
                  <c:v>3.1578840000000001</c:v>
                </c:pt>
                <c:pt idx="22913">
                  <c:v>3.1533519999999999</c:v>
                </c:pt>
                <c:pt idx="22914">
                  <c:v>3.1517309999999998</c:v>
                </c:pt>
                <c:pt idx="22915">
                  <c:v>3.1536400000000002</c:v>
                </c:pt>
                <c:pt idx="22916">
                  <c:v>3.1480670000000002</c:v>
                </c:pt>
                <c:pt idx="22917">
                  <c:v>3.1445530000000002</c:v>
                </c:pt>
                <c:pt idx="22918">
                  <c:v>3.1514289999999998</c:v>
                </c:pt>
                <c:pt idx="22919">
                  <c:v>3.151484</c:v>
                </c:pt>
                <c:pt idx="22920">
                  <c:v>3.1452930000000001</c:v>
                </c:pt>
                <c:pt idx="22921">
                  <c:v>3.1512699999999998</c:v>
                </c:pt>
                <c:pt idx="22922">
                  <c:v>3.155742</c:v>
                </c:pt>
                <c:pt idx="22923">
                  <c:v>3.1503920000000001</c:v>
                </c:pt>
                <c:pt idx="22924">
                  <c:v>3.1497929999999998</c:v>
                </c:pt>
                <c:pt idx="22925">
                  <c:v>3.1558220000000001</c:v>
                </c:pt>
                <c:pt idx="22926">
                  <c:v>3.1543670000000001</c:v>
                </c:pt>
                <c:pt idx="22927">
                  <c:v>3.1503890000000001</c:v>
                </c:pt>
                <c:pt idx="22928">
                  <c:v>3.1534550000000001</c:v>
                </c:pt>
                <c:pt idx="22929">
                  <c:v>3.1528480000000001</c:v>
                </c:pt>
                <c:pt idx="22930">
                  <c:v>3.153349</c:v>
                </c:pt>
                <c:pt idx="22931">
                  <c:v>3.1575820000000001</c:v>
                </c:pt>
                <c:pt idx="22932">
                  <c:v>3.154601</c:v>
                </c:pt>
                <c:pt idx="22933">
                  <c:v>3.152663</c:v>
                </c:pt>
                <c:pt idx="22934">
                  <c:v>3.1545540000000001</c:v>
                </c:pt>
                <c:pt idx="22935">
                  <c:v>3.1552850000000001</c:v>
                </c:pt>
                <c:pt idx="22936">
                  <c:v>3.1509079999999998</c:v>
                </c:pt>
                <c:pt idx="22937">
                  <c:v>3.1525590000000001</c:v>
                </c:pt>
                <c:pt idx="22938">
                  <c:v>3.1635420000000001</c:v>
                </c:pt>
                <c:pt idx="22939">
                  <c:v>3.161699</c:v>
                </c:pt>
                <c:pt idx="22940">
                  <c:v>3.156587</c:v>
                </c:pt>
                <c:pt idx="22941">
                  <c:v>3.1576070000000001</c:v>
                </c:pt>
                <c:pt idx="22942">
                  <c:v>3.1553290000000001</c:v>
                </c:pt>
                <c:pt idx="22943">
                  <c:v>3.1546470000000002</c:v>
                </c:pt>
                <c:pt idx="22944">
                  <c:v>3.1551619999999998</c:v>
                </c:pt>
                <c:pt idx="22945">
                  <c:v>3.1559300000000001</c:v>
                </c:pt>
                <c:pt idx="22946">
                  <c:v>3.1560280000000001</c:v>
                </c:pt>
                <c:pt idx="22947">
                  <c:v>3.155465</c:v>
                </c:pt>
                <c:pt idx="22948">
                  <c:v>3.1583540000000001</c:v>
                </c:pt>
                <c:pt idx="22949">
                  <c:v>3.1580569999999999</c:v>
                </c:pt>
                <c:pt idx="22950">
                  <c:v>3.1546460000000001</c:v>
                </c:pt>
                <c:pt idx="22951">
                  <c:v>3.158363</c:v>
                </c:pt>
                <c:pt idx="22952">
                  <c:v>3.16168</c:v>
                </c:pt>
                <c:pt idx="22953">
                  <c:v>3.1543109999999999</c:v>
                </c:pt>
                <c:pt idx="22954">
                  <c:v>3.1511079999999998</c:v>
                </c:pt>
                <c:pt idx="22955">
                  <c:v>3.1584639999999999</c:v>
                </c:pt>
                <c:pt idx="22956">
                  <c:v>3.1555629999999999</c:v>
                </c:pt>
                <c:pt idx="22957">
                  <c:v>3.1530390000000001</c:v>
                </c:pt>
                <c:pt idx="22958">
                  <c:v>3.164542</c:v>
                </c:pt>
                <c:pt idx="22959">
                  <c:v>3.1667299999999998</c:v>
                </c:pt>
                <c:pt idx="22960">
                  <c:v>3.160507</c:v>
                </c:pt>
                <c:pt idx="22961">
                  <c:v>3.1636989999999998</c:v>
                </c:pt>
                <c:pt idx="22962">
                  <c:v>3.1647319999999999</c:v>
                </c:pt>
                <c:pt idx="22963">
                  <c:v>3.1572200000000001</c:v>
                </c:pt>
                <c:pt idx="22964">
                  <c:v>3.159754</c:v>
                </c:pt>
                <c:pt idx="22965">
                  <c:v>3.1616</c:v>
                </c:pt>
                <c:pt idx="22966">
                  <c:v>3.1506020000000001</c:v>
                </c:pt>
                <c:pt idx="22967">
                  <c:v>3.1503730000000001</c:v>
                </c:pt>
                <c:pt idx="22968">
                  <c:v>3.1568130000000001</c:v>
                </c:pt>
                <c:pt idx="22969">
                  <c:v>3.1580629999999998</c:v>
                </c:pt>
                <c:pt idx="22970">
                  <c:v>3.1599689999999998</c:v>
                </c:pt>
                <c:pt idx="22971">
                  <c:v>3.1598350000000002</c:v>
                </c:pt>
                <c:pt idx="22972">
                  <c:v>3.159815</c:v>
                </c:pt>
                <c:pt idx="22973">
                  <c:v>3.1619820000000001</c:v>
                </c:pt>
                <c:pt idx="22974">
                  <c:v>3.1631330000000002</c:v>
                </c:pt>
                <c:pt idx="22975">
                  <c:v>3.1587480000000001</c:v>
                </c:pt>
                <c:pt idx="22976">
                  <c:v>3.1569940000000001</c:v>
                </c:pt>
                <c:pt idx="22977">
                  <c:v>3.1659470000000001</c:v>
                </c:pt>
                <c:pt idx="22978">
                  <c:v>3.1705760000000001</c:v>
                </c:pt>
                <c:pt idx="22979">
                  <c:v>3.1638760000000001</c:v>
                </c:pt>
                <c:pt idx="22980">
                  <c:v>3.1592829999999998</c:v>
                </c:pt>
                <c:pt idx="22981">
                  <c:v>3.1619440000000001</c:v>
                </c:pt>
                <c:pt idx="22982">
                  <c:v>3.1639149999999998</c:v>
                </c:pt>
                <c:pt idx="22983">
                  <c:v>3.162239</c:v>
                </c:pt>
                <c:pt idx="22984">
                  <c:v>3.1683910000000002</c:v>
                </c:pt>
                <c:pt idx="22985">
                  <c:v>3.1718410000000001</c:v>
                </c:pt>
                <c:pt idx="22986">
                  <c:v>3.1599539999999999</c:v>
                </c:pt>
                <c:pt idx="22987">
                  <c:v>3.1604540000000001</c:v>
                </c:pt>
                <c:pt idx="22988">
                  <c:v>3.1720139999999999</c:v>
                </c:pt>
                <c:pt idx="22989">
                  <c:v>3.1648149999999999</c:v>
                </c:pt>
                <c:pt idx="22990">
                  <c:v>3.1561910000000002</c:v>
                </c:pt>
                <c:pt idx="22991">
                  <c:v>3.1657389999999999</c:v>
                </c:pt>
                <c:pt idx="22992">
                  <c:v>3.1645539999999999</c:v>
                </c:pt>
                <c:pt idx="22993">
                  <c:v>3.1555800000000001</c:v>
                </c:pt>
                <c:pt idx="22994">
                  <c:v>3.1654499999999999</c:v>
                </c:pt>
                <c:pt idx="22995">
                  <c:v>3.1674229999999999</c:v>
                </c:pt>
                <c:pt idx="22996">
                  <c:v>3.157206</c:v>
                </c:pt>
                <c:pt idx="22997">
                  <c:v>3.1612499999999999</c:v>
                </c:pt>
                <c:pt idx="22998">
                  <c:v>3.1703220000000001</c:v>
                </c:pt>
                <c:pt idx="22999">
                  <c:v>3.1686169999999998</c:v>
                </c:pt>
                <c:pt idx="23000">
                  <c:v>3.1646380000000001</c:v>
                </c:pt>
                <c:pt idx="23001">
                  <c:v>3.168768</c:v>
                </c:pt>
                <c:pt idx="23002">
                  <c:v>3.1671429999999998</c:v>
                </c:pt>
                <c:pt idx="23003">
                  <c:v>3.1604139999999998</c:v>
                </c:pt>
                <c:pt idx="23004">
                  <c:v>3.1647569999999998</c:v>
                </c:pt>
                <c:pt idx="23005">
                  <c:v>3.1680450000000002</c:v>
                </c:pt>
                <c:pt idx="23006">
                  <c:v>3.1634150000000001</c:v>
                </c:pt>
                <c:pt idx="23007">
                  <c:v>3.1606740000000002</c:v>
                </c:pt>
                <c:pt idx="23008">
                  <c:v>3.1642619999999999</c:v>
                </c:pt>
                <c:pt idx="23009">
                  <c:v>3.1666970000000001</c:v>
                </c:pt>
                <c:pt idx="23010">
                  <c:v>3.1649829999999999</c:v>
                </c:pt>
                <c:pt idx="23011">
                  <c:v>3.1707480000000001</c:v>
                </c:pt>
                <c:pt idx="23012">
                  <c:v>3.1690330000000002</c:v>
                </c:pt>
                <c:pt idx="23013">
                  <c:v>3.1603409999999998</c:v>
                </c:pt>
                <c:pt idx="23014">
                  <c:v>3.1677949999999999</c:v>
                </c:pt>
                <c:pt idx="23015">
                  <c:v>3.173092</c:v>
                </c:pt>
                <c:pt idx="23016">
                  <c:v>3.1646209999999999</c:v>
                </c:pt>
                <c:pt idx="23017">
                  <c:v>3.1691060000000002</c:v>
                </c:pt>
                <c:pt idx="23018">
                  <c:v>3.179297</c:v>
                </c:pt>
                <c:pt idx="23019">
                  <c:v>3.1710400000000001</c:v>
                </c:pt>
                <c:pt idx="23020">
                  <c:v>3.1628180000000001</c:v>
                </c:pt>
                <c:pt idx="23021">
                  <c:v>3.1696170000000001</c:v>
                </c:pt>
                <c:pt idx="23022">
                  <c:v>3.1708090000000002</c:v>
                </c:pt>
                <c:pt idx="23023">
                  <c:v>3.1663540000000001</c:v>
                </c:pt>
                <c:pt idx="23024">
                  <c:v>3.1691859999999998</c:v>
                </c:pt>
                <c:pt idx="23025">
                  <c:v>3.1698849999999998</c:v>
                </c:pt>
                <c:pt idx="23026">
                  <c:v>3.1689759999999998</c:v>
                </c:pt>
                <c:pt idx="23027">
                  <c:v>3.171338</c:v>
                </c:pt>
                <c:pt idx="23028">
                  <c:v>3.1742710000000001</c:v>
                </c:pt>
                <c:pt idx="23029">
                  <c:v>3.1713010000000001</c:v>
                </c:pt>
                <c:pt idx="23030">
                  <c:v>3.166391</c:v>
                </c:pt>
                <c:pt idx="23031">
                  <c:v>3.1706180000000002</c:v>
                </c:pt>
                <c:pt idx="23032">
                  <c:v>3.1695199999999999</c:v>
                </c:pt>
                <c:pt idx="23033">
                  <c:v>3.167999</c:v>
                </c:pt>
                <c:pt idx="23034">
                  <c:v>3.1763940000000002</c:v>
                </c:pt>
                <c:pt idx="23035">
                  <c:v>3.173333</c:v>
                </c:pt>
                <c:pt idx="23036">
                  <c:v>3.1648429999999999</c:v>
                </c:pt>
                <c:pt idx="23037">
                  <c:v>3.1699190000000002</c:v>
                </c:pt>
                <c:pt idx="23038">
                  <c:v>3.1743000000000001</c:v>
                </c:pt>
                <c:pt idx="23039">
                  <c:v>3.1691639999999999</c:v>
                </c:pt>
                <c:pt idx="23040">
                  <c:v>3.171211</c:v>
                </c:pt>
                <c:pt idx="23041">
                  <c:v>3.1761140000000001</c:v>
                </c:pt>
                <c:pt idx="23042">
                  <c:v>3.1709480000000001</c:v>
                </c:pt>
                <c:pt idx="23043">
                  <c:v>3.1701980000000001</c:v>
                </c:pt>
                <c:pt idx="23044">
                  <c:v>3.1754829999999998</c:v>
                </c:pt>
                <c:pt idx="23045">
                  <c:v>3.1760649999999999</c:v>
                </c:pt>
                <c:pt idx="23046">
                  <c:v>3.1709700000000001</c:v>
                </c:pt>
                <c:pt idx="23047">
                  <c:v>3.1719900000000001</c:v>
                </c:pt>
                <c:pt idx="23048">
                  <c:v>3.1777690000000001</c:v>
                </c:pt>
                <c:pt idx="23049">
                  <c:v>3.170966</c:v>
                </c:pt>
                <c:pt idx="23050">
                  <c:v>3.1684100000000002</c:v>
                </c:pt>
                <c:pt idx="23051">
                  <c:v>3.1778879999999998</c:v>
                </c:pt>
                <c:pt idx="23052">
                  <c:v>3.1752739999999999</c:v>
                </c:pt>
                <c:pt idx="23053">
                  <c:v>3.1650119999999999</c:v>
                </c:pt>
                <c:pt idx="23054">
                  <c:v>3.1704430000000001</c:v>
                </c:pt>
                <c:pt idx="23055">
                  <c:v>3.1790189999999998</c:v>
                </c:pt>
                <c:pt idx="23056">
                  <c:v>3.1714199999999999</c:v>
                </c:pt>
                <c:pt idx="23057">
                  <c:v>3.1725249999999998</c:v>
                </c:pt>
                <c:pt idx="23058">
                  <c:v>3.1830509999999999</c:v>
                </c:pt>
                <c:pt idx="23059">
                  <c:v>3.1781039999999998</c:v>
                </c:pt>
                <c:pt idx="23060">
                  <c:v>3.1750509999999998</c:v>
                </c:pt>
                <c:pt idx="23061">
                  <c:v>3.1802679999999999</c:v>
                </c:pt>
                <c:pt idx="23062">
                  <c:v>3.179783</c:v>
                </c:pt>
                <c:pt idx="23063">
                  <c:v>3.1772309999999999</c:v>
                </c:pt>
                <c:pt idx="23064">
                  <c:v>3.1820580000000001</c:v>
                </c:pt>
                <c:pt idx="23065">
                  <c:v>3.1808999999999998</c:v>
                </c:pt>
                <c:pt idx="23066">
                  <c:v>3.1706240000000001</c:v>
                </c:pt>
                <c:pt idx="23067">
                  <c:v>3.177435</c:v>
                </c:pt>
                <c:pt idx="23068">
                  <c:v>3.1868069999999999</c:v>
                </c:pt>
                <c:pt idx="23069">
                  <c:v>3.1773690000000001</c:v>
                </c:pt>
                <c:pt idx="23070">
                  <c:v>3.1735669999999998</c:v>
                </c:pt>
                <c:pt idx="23071">
                  <c:v>3.1793230000000001</c:v>
                </c:pt>
                <c:pt idx="23072">
                  <c:v>3.1767810000000001</c:v>
                </c:pt>
                <c:pt idx="23073">
                  <c:v>3.1731090000000002</c:v>
                </c:pt>
                <c:pt idx="23074">
                  <c:v>3.1805080000000001</c:v>
                </c:pt>
                <c:pt idx="23075">
                  <c:v>3.179211</c:v>
                </c:pt>
                <c:pt idx="23076">
                  <c:v>3.1736710000000001</c:v>
                </c:pt>
                <c:pt idx="23077">
                  <c:v>3.1827429999999999</c:v>
                </c:pt>
                <c:pt idx="23078">
                  <c:v>3.1795200000000001</c:v>
                </c:pt>
                <c:pt idx="23079">
                  <c:v>3.1676890000000002</c:v>
                </c:pt>
                <c:pt idx="23080">
                  <c:v>3.1728239999999999</c:v>
                </c:pt>
                <c:pt idx="23081">
                  <c:v>3.1835179999999998</c:v>
                </c:pt>
                <c:pt idx="23082">
                  <c:v>3.1861959999999998</c:v>
                </c:pt>
                <c:pt idx="23083">
                  <c:v>3.1814469999999999</c:v>
                </c:pt>
                <c:pt idx="23084">
                  <c:v>3.1786430000000001</c:v>
                </c:pt>
                <c:pt idx="23085">
                  <c:v>3.1786789999999998</c:v>
                </c:pt>
                <c:pt idx="23086">
                  <c:v>3.1788129999999999</c:v>
                </c:pt>
                <c:pt idx="23087">
                  <c:v>3.1801400000000002</c:v>
                </c:pt>
                <c:pt idx="23088">
                  <c:v>3.178188</c:v>
                </c:pt>
                <c:pt idx="23089">
                  <c:v>3.1775310000000001</c:v>
                </c:pt>
                <c:pt idx="23090">
                  <c:v>3.1814140000000002</c:v>
                </c:pt>
                <c:pt idx="23091">
                  <c:v>3.1859500000000001</c:v>
                </c:pt>
                <c:pt idx="23092">
                  <c:v>3.1832880000000001</c:v>
                </c:pt>
                <c:pt idx="23093">
                  <c:v>3.175443</c:v>
                </c:pt>
                <c:pt idx="23094">
                  <c:v>3.1805150000000002</c:v>
                </c:pt>
                <c:pt idx="23095">
                  <c:v>3.1832639999999999</c:v>
                </c:pt>
                <c:pt idx="23096">
                  <c:v>3.1756009999999999</c:v>
                </c:pt>
                <c:pt idx="23097">
                  <c:v>3.1787290000000001</c:v>
                </c:pt>
                <c:pt idx="23098">
                  <c:v>3.1801650000000001</c:v>
                </c:pt>
                <c:pt idx="23099">
                  <c:v>3.17252</c:v>
                </c:pt>
                <c:pt idx="23100">
                  <c:v>3.1773009999999999</c:v>
                </c:pt>
                <c:pt idx="23101">
                  <c:v>3.191109</c:v>
                </c:pt>
                <c:pt idx="23102">
                  <c:v>3.1866669999999999</c:v>
                </c:pt>
                <c:pt idx="23103">
                  <c:v>3.179624</c:v>
                </c:pt>
                <c:pt idx="23104">
                  <c:v>3.1871900000000002</c:v>
                </c:pt>
                <c:pt idx="23105">
                  <c:v>3.1847409999999998</c:v>
                </c:pt>
                <c:pt idx="23106">
                  <c:v>3.1802130000000002</c:v>
                </c:pt>
                <c:pt idx="23107">
                  <c:v>3.1867320000000001</c:v>
                </c:pt>
                <c:pt idx="23108">
                  <c:v>3.1872630000000002</c:v>
                </c:pt>
                <c:pt idx="23109">
                  <c:v>3.178884</c:v>
                </c:pt>
                <c:pt idx="23110">
                  <c:v>3.1794820000000001</c:v>
                </c:pt>
                <c:pt idx="23111">
                  <c:v>3.1903589999999999</c:v>
                </c:pt>
                <c:pt idx="23112">
                  <c:v>3.1875200000000001</c:v>
                </c:pt>
                <c:pt idx="23113">
                  <c:v>3.181279</c:v>
                </c:pt>
                <c:pt idx="23114">
                  <c:v>3.1853210000000001</c:v>
                </c:pt>
                <c:pt idx="23115">
                  <c:v>3.1804700000000001</c:v>
                </c:pt>
                <c:pt idx="23116">
                  <c:v>3.179573</c:v>
                </c:pt>
                <c:pt idx="23117">
                  <c:v>3.1895099999999998</c:v>
                </c:pt>
                <c:pt idx="23118">
                  <c:v>3.1895180000000001</c:v>
                </c:pt>
                <c:pt idx="23119">
                  <c:v>3.1827399999999999</c:v>
                </c:pt>
                <c:pt idx="23120">
                  <c:v>3.1816469999999999</c:v>
                </c:pt>
                <c:pt idx="23121">
                  <c:v>3.1874189999999998</c:v>
                </c:pt>
                <c:pt idx="23122">
                  <c:v>3.186903</c:v>
                </c:pt>
                <c:pt idx="23123">
                  <c:v>3.183983</c:v>
                </c:pt>
                <c:pt idx="23124">
                  <c:v>3.1875719999999998</c:v>
                </c:pt>
                <c:pt idx="23125">
                  <c:v>3.1877080000000002</c:v>
                </c:pt>
                <c:pt idx="23126">
                  <c:v>3.1819259999999998</c:v>
                </c:pt>
                <c:pt idx="23127">
                  <c:v>3.1801469999999998</c:v>
                </c:pt>
                <c:pt idx="23128">
                  <c:v>3.1825700000000001</c:v>
                </c:pt>
                <c:pt idx="23129">
                  <c:v>3.1830319999999999</c:v>
                </c:pt>
                <c:pt idx="23130">
                  <c:v>3.1904680000000001</c:v>
                </c:pt>
                <c:pt idx="23131">
                  <c:v>3.1989010000000002</c:v>
                </c:pt>
                <c:pt idx="23132">
                  <c:v>3.189581</c:v>
                </c:pt>
                <c:pt idx="23133">
                  <c:v>3.185244</c:v>
                </c:pt>
                <c:pt idx="23134">
                  <c:v>3.1906680000000001</c:v>
                </c:pt>
                <c:pt idx="23135">
                  <c:v>3.186782</c:v>
                </c:pt>
                <c:pt idx="23136">
                  <c:v>3.183405</c:v>
                </c:pt>
                <c:pt idx="23137">
                  <c:v>3.188326</c:v>
                </c:pt>
                <c:pt idx="23138">
                  <c:v>3.1899829999999998</c:v>
                </c:pt>
                <c:pt idx="23139">
                  <c:v>3.1843720000000002</c:v>
                </c:pt>
                <c:pt idx="23140">
                  <c:v>3.186598</c:v>
                </c:pt>
                <c:pt idx="23141">
                  <c:v>3.193041</c:v>
                </c:pt>
                <c:pt idx="23142">
                  <c:v>3.1870219999999998</c:v>
                </c:pt>
                <c:pt idx="23143">
                  <c:v>3.185953</c:v>
                </c:pt>
                <c:pt idx="23144">
                  <c:v>3.1964389999999998</c:v>
                </c:pt>
                <c:pt idx="23145">
                  <c:v>3.1964009999999998</c:v>
                </c:pt>
                <c:pt idx="23146">
                  <c:v>3.1912639999999999</c:v>
                </c:pt>
                <c:pt idx="23147">
                  <c:v>3.1954090000000002</c:v>
                </c:pt>
                <c:pt idx="23148">
                  <c:v>3.1933050000000001</c:v>
                </c:pt>
                <c:pt idx="23149">
                  <c:v>3.1817730000000002</c:v>
                </c:pt>
                <c:pt idx="23150">
                  <c:v>3.18608</c:v>
                </c:pt>
                <c:pt idx="23151">
                  <c:v>3.1951420000000001</c:v>
                </c:pt>
                <c:pt idx="23152">
                  <c:v>3.1888529999999999</c:v>
                </c:pt>
                <c:pt idx="23153">
                  <c:v>3.1864170000000001</c:v>
                </c:pt>
                <c:pt idx="23154">
                  <c:v>3.1906099999999999</c:v>
                </c:pt>
                <c:pt idx="23155">
                  <c:v>3.1908370000000001</c:v>
                </c:pt>
                <c:pt idx="23156">
                  <c:v>3.1895570000000002</c:v>
                </c:pt>
                <c:pt idx="23157">
                  <c:v>3.192647</c:v>
                </c:pt>
                <c:pt idx="23158">
                  <c:v>3.193711</c:v>
                </c:pt>
                <c:pt idx="23159">
                  <c:v>3.1905160000000001</c:v>
                </c:pt>
                <c:pt idx="23160">
                  <c:v>3.1923360000000001</c:v>
                </c:pt>
                <c:pt idx="23161">
                  <c:v>3.1889479999999999</c:v>
                </c:pt>
                <c:pt idx="23162">
                  <c:v>3.1853579999999999</c:v>
                </c:pt>
                <c:pt idx="23163">
                  <c:v>3.191818</c:v>
                </c:pt>
                <c:pt idx="23164">
                  <c:v>3.1924739999999998</c:v>
                </c:pt>
                <c:pt idx="23165">
                  <c:v>3.1912159999999998</c:v>
                </c:pt>
                <c:pt idx="23166">
                  <c:v>3.1976939999999998</c:v>
                </c:pt>
                <c:pt idx="23167">
                  <c:v>3.203424</c:v>
                </c:pt>
                <c:pt idx="23168">
                  <c:v>3.195719</c:v>
                </c:pt>
                <c:pt idx="23169">
                  <c:v>3.1896469999999999</c:v>
                </c:pt>
                <c:pt idx="23170">
                  <c:v>3.198642</c:v>
                </c:pt>
                <c:pt idx="23171">
                  <c:v>3.2040850000000001</c:v>
                </c:pt>
                <c:pt idx="23172">
                  <c:v>3.1976230000000001</c:v>
                </c:pt>
                <c:pt idx="23173">
                  <c:v>3.1924709999999998</c:v>
                </c:pt>
                <c:pt idx="23174">
                  <c:v>3.1987009999999998</c:v>
                </c:pt>
                <c:pt idx="23175">
                  <c:v>3.199525</c:v>
                </c:pt>
                <c:pt idx="23176">
                  <c:v>3.189114</c:v>
                </c:pt>
                <c:pt idx="23177">
                  <c:v>3.1902889999999999</c:v>
                </c:pt>
                <c:pt idx="23178">
                  <c:v>3.193098</c:v>
                </c:pt>
                <c:pt idx="23179">
                  <c:v>3.1912389999999999</c:v>
                </c:pt>
                <c:pt idx="23180">
                  <c:v>3.1970290000000001</c:v>
                </c:pt>
                <c:pt idx="23181">
                  <c:v>3.1965810000000001</c:v>
                </c:pt>
                <c:pt idx="23182">
                  <c:v>3.1899549999999999</c:v>
                </c:pt>
                <c:pt idx="23183">
                  <c:v>3.1915140000000002</c:v>
                </c:pt>
                <c:pt idx="23184">
                  <c:v>3.1987930000000002</c:v>
                </c:pt>
                <c:pt idx="23185">
                  <c:v>3.1976659999999999</c:v>
                </c:pt>
                <c:pt idx="23186">
                  <c:v>3.1926559999999999</c:v>
                </c:pt>
                <c:pt idx="23187">
                  <c:v>3.1960229999999998</c:v>
                </c:pt>
                <c:pt idx="23188">
                  <c:v>3.1945549999999998</c:v>
                </c:pt>
                <c:pt idx="23189">
                  <c:v>3.1930459999999998</c:v>
                </c:pt>
                <c:pt idx="23190">
                  <c:v>3.1989000000000001</c:v>
                </c:pt>
                <c:pt idx="23191">
                  <c:v>3.1993239999999998</c:v>
                </c:pt>
                <c:pt idx="23192">
                  <c:v>3.1948880000000002</c:v>
                </c:pt>
                <c:pt idx="23193">
                  <c:v>3.1950609999999999</c:v>
                </c:pt>
                <c:pt idx="23194">
                  <c:v>3.201816</c:v>
                </c:pt>
                <c:pt idx="23195">
                  <c:v>3.2005319999999999</c:v>
                </c:pt>
                <c:pt idx="23196">
                  <c:v>3.197041</c:v>
                </c:pt>
                <c:pt idx="23197">
                  <c:v>3.1995130000000001</c:v>
                </c:pt>
                <c:pt idx="23198">
                  <c:v>3.1944520000000001</c:v>
                </c:pt>
                <c:pt idx="23199">
                  <c:v>3.1928830000000001</c:v>
                </c:pt>
                <c:pt idx="23200">
                  <c:v>3.2006239999999999</c:v>
                </c:pt>
                <c:pt idx="23201">
                  <c:v>3.2016930000000001</c:v>
                </c:pt>
                <c:pt idx="23202">
                  <c:v>3.2000419999999998</c:v>
                </c:pt>
                <c:pt idx="23203">
                  <c:v>3.2029960000000002</c:v>
                </c:pt>
                <c:pt idx="23204">
                  <c:v>3.2048329999999998</c:v>
                </c:pt>
                <c:pt idx="23205">
                  <c:v>3.2004519999999999</c:v>
                </c:pt>
                <c:pt idx="23206">
                  <c:v>3.2001230000000001</c:v>
                </c:pt>
                <c:pt idx="23207">
                  <c:v>3.203846</c:v>
                </c:pt>
                <c:pt idx="23208">
                  <c:v>3.1980330000000001</c:v>
                </c:pt>
                <c:pt idx="23209">
                  <c:v>3.1941769999999998</c:v>
                </c:pt>
                <c:pt idx="23210">
                  <c:v>3.2011579999999999</c:v>
                </c:pt>
                <c:pt idx="23211">
                  <c:v>3.2037409999999999</c:v>
                </c:pt>
                <c:pt idx="23212">
                  <c:v>3.1956769999999999</c:v>
                </c:pt>
                <c:pt idx="23213">
                  <c:v>3.1974710000000002</c:v>
                </c:pt>
                <c:pt idx="23214">
                  <c:v>3.2073879999999999</c:v>
                </c:pt>
                <c:pt idx="23215">
                  <c:v>3.2016710000000002</c:v>
                </c:pt>
                <c:pt idx="23216">
                  <c:v>3.1992620000000001</c:v>
                </c:pt>
                <c:pt idx="23217">
                  <c:v>3.2037270000000002</c:v>
                </c:pt>
                <c:pt idx="23218">
                  <c:v>3.200269</c:v>
                </c:pt>
                <c:pt idx="23219">
                  <c:v>3.1966830000000002</c:v>
                </c:pt>
                <c:pt idx="23220">
                  <c:v>3.198753</c:v>
                </c:pt>
                <c:pt idx="23221">
                  <c:v>3.2026699999999999</c:v>
                </c:pt>
                <c:pt idx="23222">
                  <c:v>3.201025</c:v>
                </c:pt>
                <c:pt idx="23223">
                  <c:v>3.2037710000000001</c:v>
                </c:pt>
                <c:pt idx="23224">
                  <c:v>3.2073520000000002</c:v>
                </c:pt>
                <c:pt idx="23225">
                  <c:v>3.1998410000000002</c:v>
                </c:pt>
                <c:pt idx="23226">
                  <c:v>3.1992820000000002</c:v>
                </c:pt>
                <c:pt idx="23227">
                  <c:v>3.2064319999999999</c:v>
                </c:pt>
                <c:pt idx="23228">
                  <c:v>3.2092809999999998</c:v>
                </c:pt>
                <c:pt idx="23229">
                  <c:v>3.204806</c:v>
                </c:pt>
                <c:pt idx="23230">
                  <c:v>3.2035070000000001</c:v>
                </c:pt>
                <c:pt idx="23231">
                  <c:v>3.207544</c:v>
                </c:pt>
                <c:pt idx="23232">
                  <c:v>3.2025239999999999</c:v>
                </c:pt>
                <c:pt idx="23233">
                  <c:v>3.200364</c:v>
                </c:pt>
                <c:pt idx="23234">
                  <c:v>3.203827</c:v>
                </c:pt>
                <c:pt idx="23235">
                  <c:v>3.200529</c:v>
                </c:pt>
                <c:pt idx="23236">
                  <c:v>3.2003970000000002</c:v>
                </c:pt>
                <c:pt idx="23237">
                  <c:v>3.2042329999999999</c:v>
                </c:pt>
                <c:pt idx="23238">
                  <c:v>3.2072959999999999</c:v>
                </c:pt>
                <c:pt idx="23239">
                  <c:v>3.2074449999999999</c:v>
                </c:pt>
                <c:pt idx="23240">
                  <c:v>3.209829</c:v>
                </c:pt>
                <c:pt idx="23241">
                  <c:v>3.2141570000000002</c:v>
                </c:pt>
                <c:pt idx="23242">
                  <c:v>3.2121849999999998</c:v>
                </c:pt>
                <c:pt idx="23243">
                  <c:v>3.2092990000000001</c:v>
                </c:pt>
                <c:pt idx="23244">
                  <c:v>3.2074569999999998</c:v>
                </c:pt>
                <c:pt idx="23245">
                  <c:v>3.203586</c:v>
                </c:pt>
                <c:pt idx="23246">
                  <c:v>3.2019319999999998</c:v>
                </c:pt>
                <c:pt idx="23247">
                  <c:v>3.203973</c:v>
                </c:pt>
                <c:pt idx="23248">
                  <c:v>3.2035529999999999</c:v>
                </c:pt>
                <c:pt idx="23249">
                  <c:v>3.2027830000000002</c:v>
                </c:pt>
                <c:pt idx="23250">
                  <c:v>3.2084990000000002</c:v>
                </c:pt>
                <c:pt idx="23251">
                  <c:v>3.2079420000000001</c:v>
                </c:pt>
                <c:pt idx="23252">
                  <c:v>3.2030249999999998</c:v>
                </c:pt>
                <c:pt idx="23253">
                  <c:v>3.2079550000000001</c:v>
                </c:pt>
                <c:pt idx="23254">
                  <c:v>3.2124489999999999</c:v>
                </c:pt>
                <c:pt idx="23255">
                  <c:v>3.2101389999999999</c:v>
                </c:pt>
                <c:pt idx="23256">
                  <c:v>3.2066940000000002</c:v>
                </c:pt>
                <c:pt idx="23257">
                  <c:v>3.2082290000000002</c:v>
                </c:pt>
                <c:pt idx="23258">
                  <c:v>3.2079260000000001</c:v>
                </c:pt>
                <c:pt idx="23259">
                  <c:v>3.1999</c:v>
                </c:pt>
                <c:pt idx="23260">
                  <c:v>3.2019090000000001</c:v>
                </c:pt>
                <c:pt idx="23261">
                  <c:v>3.2103109999999999</c:v>
                </c:pt>
                <c:pt idx="23262">
                  <c:v>3.2106180000000002</c:v>
                </c:pt>
                <c:pt idx="23263">
                  <c:v>3.2119849999999999</c:v>
                </c:pt>
                <c:pt idx="23264">
                  <c:v>3.2141299999999999</c:v>
                </c:pt>
                <c:pt idx="23265">
                  <c:v>3.213832</c:v>
                </c:pt>
                <c:pt idx="23266">
                  <c:v>3.2145450000000002</c:v>
                </c:pt>
                <c:pt idx="23267">
                  <c:v>3.212866</c:v>
                </c:pt>
                <c:pt idx="23268">
                  <c:v>3.2074940000000001</c:v>
                </c:pt>
                <c:pt idx="23269">
                  <c:v>3.2106050000000002</c:v>
                </c:pt>
                <c:pt idx="23270">
                  <c:v>3.2173120000000002</c:v>
                </c:pt>
                <c:pt idx="23271">
                  <c:v>3.2116859999999998</c:v>
                </c:pt>
                <c:pt idx="23272">
                  <c:v>3.2054499999999999</c:v>
                </c:pt>
                <c:pt idx="23273">
                  <c:v>3.2089989999999999</c:v>
                </c:pt>
                <c:pt idx="23274">
                  <c:v>3.2124959999999998</c:v>
                </c:pt>
                <c:pt idx="23275">
                  <c:v>3.2115209999999998</c:v>
                </c:pt>
                <c:pt idx="23276">
                  <c:v>3.2116880000000001</c:v>
                </c:pt>
                <c:pt idx="23277">
                  <c:v>3.2157260000000001</c:v>
                </c:pt>
                <c:pt idx="23278">
                  <c:v>3.2151960000000002</c:v>
                </c:pt>
                <c:pt idx="23279">
                  <c:v>3.2146159999999999</c:v>
                </c:pt>
                <c:pt idx="23280">
                  <c:v>3.2163879999999998</c:v>
                </c:pt>
                <c:pt idx="23281">
                  <c:v>3.2087599999999998</c:v>
                </c:pt>
                <c:pt idx="23282">
                  <c:v>3.2066460000000001</c:v>
                </c:pt>
                <c:pt idx="23283">
                  <c:v>3.2125970000000001</c:v>
                </c:pt>
                <c:pt idx="23284">
                  <c:v>3.211627</c:v>
                </c:pt>
                <c:pt idx="23285">
                  <c:v>3.2091289999999999</c:v>
                </c:pt>
                <c:pt idx="23286">
                  <c:v>3.211462</c:v>
                </c:pt>
                <c:pt idx="23287">
                  <c:v>3.2140939999999998</c:v>
                </c:pt>
                <c:pt idx="23288">
                  <c:v>3.2110189999999998</c:v>
                </c:pt>
                <c:pt idx="23289">
                  <c:v>3.2146789999999998</c:v>
                </c:pt>
                <c:pt idx="23290">
                  <c:v>3.220243</c:v>
                </c:pt>
                <c:pt idx="23291">
                  <c:v>3.2164489999999999</c:v>
                </c:pt>
                <c:pt idx="23292">
                  <c:v>3.211023</c:v>
                </c:pt>
                <c:pt idx="23293">
                  <c:v>3.2112400000000001</c:v>
                </c:pt>
                <c:pt idx="23294">
                  <c:v>3.2138019999999998</c:v>
                </c:pt>
                <c:pt idx="23295">
                  <c:v>3.2101860000000002</c:v>
                </c:pt>
                <c:pt idx="23296">
                  <c:v>3.2102569999999999</c:v>
                </c:pt>
                <c:pt idx="23297">
                  <c:v>3.2159089999999999</c:v>
                </c:pt>
                <c:pt idx="23298">
                  <c:v>3.2117360000000001</c:v>
                </c:pt>
                <c:pt idx="23299">
                  <c:v>3.212402</c:v>
                </c:pt>
                <c:pt idx="23300">
                  <c:v>3.2206429999999999</c:v>
                </c:pt>
                <c:pt idx="23301">
                  <c:v>3.2184059999999999</c:v>
                </c:pt>
                <c:pt idx="23302">
                  <c:v>3.214594</c:v>
                </c:pt>
                <c:pt idx="23303">
                  <c:v>3.2167400000000002</c:v>
                </c:pt>
                <c:pt idx="23304">
                  <c:v>3.2138360000000001</c:v>
                </c:pt>
                <c:pt idx="23305">
                  <c:v>3.2089599999999998</c:v>
                </c:pt>
                <c:pt idx="23306">
                  <c:v>3.212612</c:v>
                </c:pt>
                <c:pt idx="23307">
                  <c:v>3.2143820000000001</c:v>
                </c:pt>
                <c:pt idx="23308">
                  <c:v>3.213247</c:v>
                </c:pt>
                <c:pt idx="23309">
                  <c:v>3.2188949999999998</c:v>
                </c:pt>
                <c:pt idx="23310">
                  <c:v>3.2161369999999998</c:v>
                </c:pt>
                <c:pt idx="23311">
                  <c:v>3.2140469999999999</c:v>
                </c:pt>
                <c:pt idx="23312">
                  <c:v>3.2241970000000002</c:v>
                </c:pt>
                <c:pt idx="23313">
                  <c:v>3.2243550000000001</c:v>
                </c:pt>
                <c:pt idx="23314">
                  <c:v>3.217489</c:v>
                </c:pt>
                <c:pt idx="23315">
                  <c:v>3.2184460000000001</c:v>
                </c:pt>
                <c:pt idx="23316">
                  <c:v>3.223757</c:v>
                </c:pt>
                <c:pt idx="23317">
                  <c:v>3.2188310000000002</c:v>
                </c:pt>
                <c:pt idx="23318">
                  <c:v>3.2153700000000001</c:v>
                </c:pt>
                <c:pt idx="23319">
                  <c:v>3.224793</c:v>
                </c:pt>
                <c:pt idx="23320">
                  <c:v>3.2216309999999999</c:v>
                </c:pt>
                <c:pt idx="23321">
                  <c:v>3.2146180000000002</c:v>
                </c:pt>
                <c:pt idx="23322">
                  <c:v>3.2226309999999998</c:v>
                </c:pt>
                <c:pt idx="23323">
                  <c:v>3.226785</c:v>
                </c:pt>
                <c:pt idx="23324">
                  <c:v>3.2174610000000001</c:v>
                </c:pt>
                <c:pt idx="23325">
                  <c:v>3.2158440000000001</c:v>
                </c:pt>
                <c:pt idx="23326">
                  <c:v>3.2252529999999999</c:v>
                </c:pt>
                <c:pt idx="23327">
                  <c:v>3.218305</c:v>
                </c:pt>
                <c:pt idx="23328">
                  <c:v>3.212323</c:v>
                </c:pt>
                <c:pt idx="23329">
                  <c:v>3.2217639999999999</c:v>
                </c:pt>
                <c:pt idx="23330">
                  <c:v>3.2174299999999998</c:v>
                </c:pt>
                <c:pt idx="23331">
                  <c:v>3.2111960000000002</c:v>
                </c:pt>
                <c:pt idx="23332">
                  <c:v>3.219354</c:v>
                </c:pt>
                <c:pt idx="23333">
                  <c:v>3.223773</c:v>
                </c:pt>
                <c:pt idx="23334">
                  <c:v>3.2197200000000001</c:v>
                </c:pt>
                <c:pt idx="23335">
                  <c:v>3.2263109999999999</c:v>
                </c:pt>
                <c:pt idx="23336">
                  <c:v>3.2329430000000001</c:v>
                </c:pt>
                <c:pt idx="23337">
                  <c:v>3.221438</c:v>
                </c:pt>
                <c:pt idx="23338">
                  <c:v>3.2199949999999999</c:v>
                </c:pt>
                <c:pt idx="23339">
                  <c:v>3.2273230000000002</c:v>
                </c:pt>
                <c:pt idx="23340">
                  <c:v>3.2214140000000002</c:v>
                </c:pt>
                <c:pt idx="23341">
                  <c:v>3.2162190000000002</c:v>
                </c:pt>
                <c:pt idx="23342">
                  <c:v>3.2202730000000002</c:v>
                </c:pt>
                <c:pt idx="23343">
                  <c:v>3.2229749999999999</c:v>
                </c:pt>
                <c:pt idx="23344">
                  <c:v>3.2188219999999998</c:v>
                </c:pt>
                <c:pt idx="23345">
                  <c:v>3.2213319999999999</c:v>
                </c:pt>
                <c:pt idx="23346">
                  <c:v>3.226645</c:v>
                </c:pt>
                <c:pt idx="23347">
                  <c:v>3.2175060000000002</c:v>
                </c:pt>
                <c:pt idx="23348">
                  <c:v>3.2151719999999999</c:v>
                </c:pt>
                <c:pt idx="23349">
                  <c:v>3.224647</c:v>
                </c:pt>
                <c:pt idx="23350">
                  <c:v>3.2228059999999998</c:v>
                </c:pt>
                <c:pt idx="23351">
                  <c:v>3.2185459999999999</c:v>
                </c:pt>
                <c:pt idx="23352">
                  <c:v>3.2251259999999999</c:v>
                </c:pt>
                <c:pt idx="23353">
                  <c:v>3.2254290000000001</c:v>
                </c:pt>
                <c:pt idx="23354">
                  <c:v>3.218585</c:v>
                </c:pt>
                <c:pt idx="23355">
                  <c:v>3.2252510000000001</c:v>
                </c:pt>
                <c:pt idx="23356">
                  <c:v>3.2305999999999999</c:v>
                </c:pt>
                <c:pt idx="23357">
                  <c:v>3.225047</c:v>
                </c:pt>
                <c:pt idx="23358">
                  <c:v>3.2254139999999998</c:v>
                </c:pt>
                <c:pt idx="23359">
                  <c:v>3.2263329999999999</c:v>
                </c:pt>
                <c:pt idx="23360">
                  <c:v>3.224834</c:v>
                </c:pt>
                <c:pt idx="23361">
                  <c:v>3.2283460000000002</c:v>
                </c:pt>
                <c:pt idx="23362">
                  <c:v>3.2313369999999999</c:v>
                </c:pt>
                <c:pt idx="23363">
                  <c:v>3.2268680000000001</c:v>
                </c:pt>
                <c:pt idx="23364">
                  <c:v>3.2266029999999999</c:v>
                </c:pt>
                <c:pt idx="23365">
                  <c:v>3.235188</c:v>
                </c:pt>
                <c:pt idx="23366">
                  <c:v>3.230108</c:v>
                </c:pt>
                <c:pt idx="23367">
                  <c:v>3.220764</c:v>
                </c:pt>
                <c:pt idx="23368">
                  <c:v>3.2237010000000001</c:v>
                </c:pt>
                <c:pt idx="23369">
                  <c:v>3.2264050000000002</c:v>
                </c:pt>
                <c:pt idx="23370">
                  <c:v>3.2237209999999998</c:v>
                </c:pt>
                <c:pt idx="23371">
                  <c:v>3.2230599999999998</c:v>
                </c:pt>
                <c:pt idx="23372">
                  <c:v>3.2295829999999999</c:v>
                </c:pt>
                <c:pt idx="23373">
                  <c:v>3.230947</c:v>
                </c:pt>
                <c:pt idx="23374">
                  <c:v>3.2283439999999999</c:v>
                </c:pt>
                <c:pt idx="23375">
                  <c:v>3.231795</c:v>
                </c:pt>
                <c:pt idx="23376">
                  <c:v>3.2319200000000001</c:v>
                </c:pt>
                <c:pt idx="23377">
                  <c:v>3.2283569999999999</c:v>
                </c:pt>
                <c:pt idx="23378">
                  <c:v>3.2251650000000001</c:v>
                </c:pt>
                <c:pt idx="23379">
                  <c:v>3.2250390000000002</c:v>
                </c:pt>
                <c:pt idx="23380">
                  <c:v>3.226893</c:v>
                </c:pt>
                <c:pt idx="23381">
                  <c:v>3.2247530000000002</c:v>
                </c:pt>
                <c:pt idx="23382">
                  <c:v>3.2272129999999999</c:v>
                </c:pt>
                <c:pt idx="23383">
                  <c:v>3.2288739999999998</c:v>
                </c:pt>
                <c:pt idx="23384">
                  <c:v>3.2269389999999998</c:v>
                </c:pt>
                <c:pt idx="23385">
                  <c:v>3.231223</c:v>
                </c:pt>
                <c:pt idx="23386">
                  <c:v>3.2320519999999999</c:v>
                </c:pt>
                <c:pt idx="23387">
                  <c:v>3.2276560000000001</c:v>
                </c:pt>
                <c:pt idx="23388">
                  <c:v>3.2293120000000002</c:v>
                </c:pt>
                <c:pt idx="23389">
                  <c:v>3.234629</c:v>
                </c:pt>
                <c:pt idx="23390">
                  <c:v>3.229968</c:v>
                </c:pt>
                <c:pt idx="23391">
                  <c:v>3.2248100000000002</c:v>
                </c:pt>
                <c:pt idx="23392">
                  <c:v>3.2316349999999998</c:v>
                </c:pt>
                <c:pt idx="23393">
                  <c:v>3.2318169999999999</c:v>
                </c:pt>
                <c:pt idx="23394">
                  <c:v>3.2282419999999998</c:v>
                </c:pt>
                <c:pt idx="23395">
                  <c:v>3.2347239999999999</c:v>
                </c:pt>
                <c:pt idx="23396">
                  <c:v>3.2382629999999999</c:v>
                </c:pt>
                <c:pt idx="23397">
                  <c:v>3.23326</c:v>
                </c:pt>
                <c:pt idx="23398">
                  <c:v>3.2345350000000002</c:v>
                </c:pt>
                <c:pt idx="23399">
                  <c:v>3.2419190000000002</c:v>
                </c:pt>
                <c:pt idx="23400">
                  <c:v>3.2348539999999999</c:v>
                </c:pt>
                <c:pt idx="23401">
                  <c:v>3.2291629999999998</c:v>
                </c:pt>
                <c:pt idx="23402">
                  <c:v>3.2421479999999998</c:v>
                </c:pt>
                <c:pt idx="23403">
                  <c:v>3.2375720000000001</c:v>
                </c:pt>
                <c:pt idx="23404">
                  <c:v>3.2233719999999999</c:v>
                </c:pt>
                <c:pt idx="23405">
                  <c:v>3.2328329999999998</c:v>
                </c:pt>
                <c:pt idx="23406">
                  <c:v>3.237835</c:v>
                </c:pt>
                <c:pt idx="23407">
                  <c:v>3.2284809999999999</c:v>
                </c:pt>
                <c:pt idx="23408">
                  <c:v>3.2312479999999999</c:v>
                </c:pt>
                <c:pt idx="23409">
                  <c:v>3.2358060000000002</c:v>
                </c:pt>
                <c:pt idx="23410">
                  <c:v>3.228529</c:v>
                </c:pt>
                <c:pt idx="23411">
                  <c:v>3.2298390000000001</c:v>
                </c:pt>
                <c:pt idx="23412">
                  <c:v>3.2331639999999999</c:v>
                </c:pt>
                <c:pt idx="23413">
                  <c:v>3.2261250000000001</c:v>
                </c:pt>
                <c:pt idx="23414">
                  <c:v>3.2267139999999999</c:v>
                </c:pt>
                <c:pt idx="23415">
                  <c:v>3.2326389999999998</c:v>
                </c:pt>
                <c:pt idx="23416">
                  <c:v>3.2321019999999998</c:v>
                </c:pt>
                <c:pt idx="23417">
                  <c:v>3.2278440000000002</c:v>
                </c:pt>
                <c:pt idx="23418">
                  <c:v>3.2355320000000001</c:v>
                </c:pt>
                <c:pt idx="23419">
                  <c:v>3.2466499999999998</c:v>
                </c:pt>
                <c:pt idx="23420">
                  <c:v>3.239268</c:v>
                </c:pt>
                <c:pt idx="23421">
                  <c:v>3.234305</c:v>
                </c:pt>
                <c:pt idx="23422">
                  <c:v>3.2427640000000002</c:v>
                </c:pt>
                <c:pt idx="23423">
                  <c:v>3.2440030000000002</c:v>
                </c:pt>
                <c:pt idx="23424">
                  <c:v>3.2392759999999998</c:v>
                </c:pt>
                <c:pt idx="23425">
                  <c:v>3.243538</c:v>
                </c:pt>
                <c:pt idx="23426">
                  <c:v>3.2430249999999998</c:v>
                </c:pt>
                <c:pt idx="23427">
                  <c:v>3.227071</c:v>
                </c:pt>
                <c:pt idx="23428">
                  <c:v>3.2279559999999998</c:v>
                </c:pt>
                <c:pt idx="23429">
                  <c:v>3.2392059999999998</c:v>
                </c:pt>
                <c:pt idx="23430">
                  <c:v>3.2309480000000002</c:v>
                </c:pt>
                <c:pt idx="23431">
                  <c:v>3.2296170000000002</c:v>
                </c:pt>
                <c:pt idx="23432">
                  <c:v>3.2372359999999998</c:v>
                </c:pt>
                <c:pt idx="23433">
                  <c:v>3.236367</c:v>
                </c:pt>
                <c:pt idx="23434">
                  <c:v>3.2355770000000001</c:v>
                </c:pt>
                <c:pt idx="23435">
                  <c:v>3.237279</c:v>
                </c:pt>
                <c:pt idx="23436">
                  <c:v>3.2361749999999998</c:v>
                </c:pt>
                <c:pt idx="23437">
                  <c:v>3.2341859999999998</c:v>
                </c:pt>
                <c:pt idx="23438">
                  <c:v>3.242381</c:v>
                </c:pt>
                <c:pt idx="23439">
                  <c:v>3.2447780000000002</c:v>
                </c:pt>
                <c:pt idx="23440">
                  <c:v>3.232475</c:v>
                </c:pt>
                <c:pt idx="23441">
                  <c:v>3.2373449999999999</c:v>
                </c:pt>
                <c:pt idx="23442">
                  <c:v>3.2460659999999999</c:v>
                </c:pt>
                <c:pt idx="23443">
                  <c:v>3.2390289999999999</c:v>
                </c:pt>
                <c:pt idx="23444">
                  <c:v>3.23976</c:v>
                </c:pt>
                <c:pt idx="23445">
                  <c:v>3.2480519999999999</c:v>
                </c:pt>
                <c:pt idx="23446">
                  <c:v>3.243798</c:v>
                </c:pt>
                <c:pt idx="23447">
                  <c:v>3.2370030000000001</c:v>
                </c:pt>
                <c:pt idx="23448">
                  <c:v>3.2452869999999998</c:v>
                </c:pt>
                <c:pt idx="23449">
                  <c:v>3.2449840000000001</c:v>
                </c:pt>
                <c:pt idx="23450">
                  <c:v>3.2332740000000002</c:v>
                </c:pt>
                <c:pt idx="23451">
                  <c:v>3.2356349999999998</c:v>
                </c:pt>
                <c:pt idx="23452">
                  <c:v>3.2415400000000001</c:v>
                </c:pt>
                <c:pt idx="23453">
                  <c:v>3.2372010000000002</c:v>
                </c:pt>
                <c:pt idx="23454">
                  <c:v>3.232288</c:v>
                </c:pt>
                <c:pt idx="23455">
                  <c:v>3.2366929999999998</c:v>
                </c:pt>
                <c:pt idx="23456">
                  <c:v>3.2415039999999999</c:v>
                </c:pt>
                <c:pt idx="23457">
                  <c:v>3.2425069999999998</c:v>
                </c:pt>
                <c:pt idx="23458">
                  <c:v>3.2454730000000001</c:v>
                </c:pt>
                <c:pt idx="23459">
                  <c:v>3.2468159999999999</c:v>
                </c:pt>
                <c:pt idx="23460">
                  <c:v>3.244669</c:v>
                </c:pt>
                <c:pt idx="23461">
                  <c:v>3.2427139999999999</c:v>
                </c:pt>
                <c:pt idx="23462">
                  <c:v>3.2430590000000001</c:v>
                </c:pt>
                <c:pt idx="23463">
                  <c:v>3.2399770000000001</c:v>
                </c:pt>
                <c:pt idx="23464">
                  <c:v>3.2383359999999999</c:v>
                </c:pt>
                <c:pt idx="23465">
                  <c:v>3.2460360000000001</c:v>
                </c:pt>
                <c:pt idx="23466">
                  <c:v>3.2436120000000002</c:v>
                </c:pt>
                <c:pt idx="23467">
                  <c:v>3.2351399999999999</c:v>
                </c:pt>
                <c:pt idx="23468">
                  <c:v>3.2438910000000001</c:v>
                </c:pt>
                <c:pt idx="23469">
                  <c:v>3.2511749999999999</c:v>
                </c:pt>
                <c:pt idx="23470">
                  <c:v>3.24193</c:v>
                </c:pt>
                <c:pt idx="23471">
                  <c:v>3.2386650000000001</c:v>
                </c:pt>
                <c:pt idx="23472">
                  <c:v>3.2494540000000001</c:v>
                </c:pt>
                <c:pt idx="23473">
                  <c:v>3.247223</c:v>
                </c:pt>
                <c:pt idx="23474">
                  <c:v>3.2359689999999999</c:v>
                </c:pt>
                <c:pt idx="23475">
                  <c:v>3.240202</c:v>
                </c:pt>
                <c:pt idx="23476">
                  <c:v>3.2419479999999998</c:v>
                </c:pt>
                <c:pt idx="23477">
                  <c:v>3.2392189999999998</c:v>
                </c:pt>
                <c:pt idx="23478">
                  <c:v>3.2479770000000001</c:v>
                </c:pt>
                <c:pt idx="23479">
                  <c:v>3.251725</c:v>
                </c:pt>
                <c:pt idx="23480">
                  <c:v>3.245962</c:v>
                </c:pt>
                <c:pt idx="23481">
                  <c:v>3.249822</c:v>
                </c:pt>
                <c:pt idx="23482">
                  <c:v>3.2534519999999998</c:v>
                </c:pt>
                <c:pt idx="23483">
                  <c:v>3.244183</c:v>
                </c:pt>
                <c:pt idx="23484">
                  <c:v>3.241527</c:v>
                </c:pt>
                <c:pt idx="23485">
                  <c:v>3.2489720000000002</c:v>
                </c:pt>
                <c:pt idx="23486">
                  <c:v>3.2469920000000001</c:v>
                </c:pt>
                <c:pt idx="23487">
                  <c:v>3.2432989999999999</c:v>
                </c:pt>
                <c:pt idx="23488">
                  <c:v>3.2487509999999999</c:v>
                </c:pt>
                <c:pt idx="23489">
                  <c:v>3.2504050000000002</c:v>
                </c:pt>
                <c:pt idx="23490">
                  <c:v>3.246238</c:v>
                </c:pt>
                <c:pt idx="23491">
                  <c:v>3.24776</c:v>
                </c:pt>
                <c:pt idx="23492">
                  <c:v>3.2505030000000001</c:v>
                </c:pt>
                <c:pt idx="23493">
                  <c:v>3.2427100000000002</c:v>
                </c:pt>
                <c:pt idx="23494">
                  <c:v>3.2432810000000001</c:v>
                </c:pt>
                <c:pt idx="23495">
                  <c:v>3.2525840000000001</c:v>
                </c:pt>
                <c:pt idx="23496">
                  <c:v>3.2463440000000001</c:v>
                </c:pt>
                <c:pt idx="23497">
                  <c:v>3.2414190000000001</c:v>
                </c:pt>
                <c:pt idx="23498">
                  <c:v>3.250661</c:v>
                </c:pt>
                <c:pt idx="23499">
                  <c:v>3.2523590000000002</c:v>
                </c:pt>
                <c:pt idx="23500">
                  <c:v>3.2477049999999998</c:v>
                </c:pt>
                <c:pt idx="23501">
                  <c:v>3.2525219999999999</c:v>
                </c:pt>
                <c:pt idx="23502">
                  <c:v>3.2574800000000002</c:v>
                </c:pt>
                <c:pt idx="23503">
                  <c:v>3.2509039999999998</c:v>
                </c:pt>
                <c:pt idx="23504">
                  <c:v>3.248021</c:v>
                </c:pt>
                <c:pt idx="23505">
                  <c:v>3.2507090000000001</c:v>
                </c:pt>
                <c:pt idx="23506">
                  <c:v>3.2483010000000001</c:v>
                </c:pt>
                <c:pt idx="23507">
                  <c:v>3.2460119999999999</c:v>
                </c:pt>
                <c:pt idx="23508">
                  <c:v>3.2476720000000001</c:v>
                </c:pt>
                <c:pt idx="23509">
                  <c:v>3.250175</c:v>
                </c:pt>
                <c:pt idx="23510">
                  <c:v>3.2470349999999999</c:v>
                </c:pt>
                <c:pt idx="23511">
                  <c:v>3.2472690000000002</c:v>
                </c:pt>
                <c:pt idx="23512">
                  <c:v>3.2544270000000002</c:v>
                </c:pt>
                <c:pt idx="23513">
                  <c:v>3.2502219999999999</c:v>
                </c:pt>
                <c:pt idx="23514">
                  <c:v>3.2430729999999999</c:v>
                </c:pt>
                <c:pt idx="23515">
                  <c:v>3.2478340000000001</c:v>
                </c:pt>
                <c:pt idx="23516">
                  <c:v>3.2528440000000001</c:v>
                </c:pt>
                <c:pt idx="23517">
                  <c:v>3.2487119999999998</c:v>
                </c:pt>
                <c:pt idx="23518">
                  <c:v>3.2512699999999999</c:v>
                </c:pt>
                <c:pt idx="23519">
                  <c:v>3.2580460000000002</c:v>
                </c:pt>
                <c:pt idx="23520">
                  <c:v>3.2488139999999999</c:v>
                </c:pt>
                <c:pt idx="23521">
                  <c:v>3.248345</c:v>
                </c:pt>
                <c:pt idx="23522">
                  <c:v>3.257628</c:v>
                </c:pt>
                <c:pt idx="23523">
                  <c:v>3.2539929999999999</c:v>
                </c:pt>
                <c:pt idx="23524">
                  <c:v>3.252866</c:v>
                </c:pt>
                <c:pt idx="23525">
                  <c:v>3.257177</c:v>
                </c:pt>
                <c:pt idx="23526">
                  <c:v>3.255878</c:v>
                </c:pt>
                <c:pt idx="23527">
                  <c:v>3.2503540000000002</c:v>
                </c:pt>
                <c:pt idx="23528">
                  <c:v>3.2519819999999999</c:v>
                </c:pt>
                <c:pt idx="23529">
                  <c:v>3.2563260000000001</c:v>
                </c:pt>
                <c:pt idx="23530">
                  <c:v>3.25386</c:v>
                </c:pt>
                <c:pt idx="23531">
                  <c:v>3.255449</c:v>
                </c:pt>
                <c:pt idx="23532">
                  <c:v>3.2563770000000001</c:v>
                </c:pt>
                <c:pt idx="23533">
                  <c:v>3.251735</c:v>
                </c:pt>
                <c:pt idx="23534">
                  <c:v>3.253234</c:v>
                </c:pt>
                <c:pt idx="23535">
                  <c:v>3.2604060000000001</c:v>
                </c:pt>
                <c:pt idx="23536">
                  <c:v>3.2576670000000001</c:v>
                </c:pt>
                <c:pt idx="23537">
                  <c:v>3.2468089999999998</c:v>
                </c:pt>
                <c:pt idx="23538">
                  <c:v>3.2514669999999999</c:v>
                </c:pt>
                <c:pt idx="23539">
                  <c:v>3.2566199999999998</c:v>
                </c:pt>
                <c:pt idx="23540">
                  <c:v>3.2454559999999999</c:v>
                </c:pt>
                <c:pt idx="23541">
                  <c:v>3.2500119999999999</c:v>
                </c:pt>
                <c:pt idx="23542">
                  <c:v>3.266267</c:v>
                </c:pt>
                <c:pt idx="23543">
                  <c:v>3.2651029999999999</c:v>
                </c:pt>
                <c:pt idx="23544">
                  <c:v>3.2614169999999998</c:v>
                </c:pt>
                <c:pt idx="23545">
                  <c:v>3.264348</c:v>
                </c:pt>
                <c:pt idx="23546">
                  <c:v>3.2605360000000001</c:v>
                </c:pt>
                <c:pt idx="23547">
                  <c:v>3.2538740000000002</c:v>
                </c:pt>
                <c:pt idx="23548">
                  <c:v>3.2603469999999999</c:v>
                </c:pt>
                <c:pt idx="23549">
                  <c:v>3.2621479999999998</c:v>
                </c:pt>
                <c:pt idx="23550">
                  <c:v>3.2533530000000002</c:v>
                </c:pt>
                <c:pt idx="23551">
                  <c:v>3.255493</c:v>
                </c:pt>
                <c:pt idx="23552">
                  <c:v>3.256656</c:v>
                </c:pt>
                <c:pt idx="23553">
                  <c:v>3.250813</c:v>
                </c:pt>
                <c:pt idx="23554">
                  <c:v>3.254184</c:v>
                </c:pt>
                <c:pt idx="23555">
                  <c:v>3.2639490000000002</c:v>
                </c:pt>
                <c:pt idx="23556">
                  <c:v>3.261158</c:v>
                </c:pt>
                <c:pt idx="23557">
                  <c:v>3.2530679999999998</c:v>
                </c:pt>
                <c:pt idx="23558">
                  <c:v>3.2598630000000002</c:v>
                </c:pt>
                <c:pt idx="23559">
                  <c:v>3.2596379999999998</c:v>
                </c:pt>
                <c:pt idx="23560">
                  <c:v>3.2486869999999999</c:v>
                </c:pt>
                <c:pt idx="23561">
                  <c:v>3.252068</c:v>
                </c:pt>
                <c:pt idx="23562">
                  <c:v>3.2589030000000001</c:v>
                </c:pt>
                <c:pt idx="23563">
                  <c:v>3.2582849999999999</c:v>
                </c:pt>
                <c:pt idx="23564">
                  <c:v>3.258877</c:v>
                </c:pt>
                <c:pt idx="23565">
                  <c:v>3.2632940000000001</c:v>
                </c:pt>
                <c:pt idx="23566">
                  <c:v>3.2608030000000001</c:v>
                </c:pt>
                <c:pt idx="23567">
                  <c:v>3.2569499999999998</c:v>
                </c:pt>
                <c:pt idx="23568">
                  <c:v>3.2621560000000001</c:v>
                </c:pt>
                <c:pt idx="23569">
                  <c:v>3.2596539999999998</c:v>
                </c:pt>
                <c:pt idx="23570">
                  <c:v>3.2565979999999999</c:v>
                </c:pt>
                <c:pt idx="23571">
                  <c:v>3.2604600000000001</c:v>
                </c:pt>
                <c:pt idx="23572">
                  <c:v>3.2618960000000001</c:v>
                </c:pt>
                <c:pt idx="23573">
                  <c:v>3.259414</c:v>
                </c:pt>
                <c:pt idx="23574">
                  <c:v>3.2552750000000001</c:v>
                </c:pt>
                <c:pt idx="23575">
                  <c:v>3.2585139999999999</c:v>
                </c:pt>
                <c:pt idx="23576">
                  <c:v>3.26302</c:v>
                </c:pt>
                <c:pt idx="23577">
                  <c:v>3.2614730000000001</c:v>
                </c:pt>
                <c:pt idx="23578">
                  <c:v>3.2605219999999999</c:v>
                </c:pt>
                <c:pt idx="23579">
                  <c:v>3.2617509999999998</c:v>
                </c:pt>
                <c:pt idx="23580">
                  <c:v>3.2647710000000001</c:v>
                </c:pt>
                <c:pt idx="23581">
                  <c:v>3.266197</c:v>
                </c:pt>
                <c:pt idx="23582">
                  <c:v>3.2688009999999998</c:v>
                </c:pt>
                <c:pt idx="23583">
                  <c:v>3.2650489999999999</c:v>
                </c:pt>
                <c:pt idx="23584">
                  <c:v>3.2618670000000001</c:v>
                </c:pt>
                <c:pt idx="23585">
                  <c:v>3.2667600000000001</c:v>
                </c:pt>
                <c:pt idx="23586">
                  <c:v>3.2619500000000001</c:v>
                </c:pt>
                <c:pt idx="23587">
                  <c:v>3.259233</c:v>
                </c:pt>
                <c:pt idx="23588">
                  <c:v>3.2643399999999998</c:v>
                </c:pt>
                <c:pt idx="23589">
                  <c:v>3.2633239999999999</c:v>
                </c:pt>
                <c:pt idx="23590">
                  <c:v>3.2623479999999998</c:v>
                </c:pt>
                <c:pt idx="23591">
                  <c:v>3.2637489999999998</c:v>
                </c:pt>
                <c:pt idx="23592">
                  <c:v>3.264418</c:v>
                </c:pt>
                <c:pt idx="23593">
                  <c:v>3.2624170000000001</c:v>
                </c:pt>
                <c:pt idx="23594">
                  <c:v>3.2640639999999999</c:v>
                </c:pt>
                <c:pt idx="23595">
                  <c:v>3.2697569999999998</c:v>
                </c:pt>
                <c:pt idx="23596">
                  <c:v>3.265066</c:v>
                </c:pt>
                <c:pt idx="23597">
                  <c:v>3.2581579999999999</c:v>
                </c:pt>
                <c:pt idx="23598">
                  <c:v>3.2620469999999999</c:v>
                </c:pt>
                <c:pt idx="23599">
                  <c:v>3.264872</c:v>
                </c:pt>
                <c:pt idx="23600">
                  <c:v>3.2649720000000002</c:v>
                </c:pt>
                <c:pt idx="23601">
                  <c:v>3.2714660000000002</c:v>
                </c:pt>
                <c:pt idx="23602">
                  <c:v>3.274162</c:v>
                </c:pt>
                <c:pt idx="23603">
                  <c:v>3.2684859999999998</c:v>
                </c:pt>
                <c:pt idx="23604">
                  <c:v>3.266791</c:v>
                </c:pt>
                <c:pt idx="23605">
                  <c:v>3.2683759999999999</c:v>
                </c:pt>
                <c:pt idx="23606">
                  <c:v>3.2671929999999998</c:v>
                </c:pt>
                <c:pt idx="23607">
                  <c:v>3.2695880000000002</c:v>
                </c:pt>
                <c:pt idx="23608">
                  <c:v>3.2714110000000001</c:v>
                </c:pt>
                <c:pt idx="23609">
                  <c:v>3.2639689999999999</c:v>
                </c:pt>
                <c:pt idx="23610">
                  <c:v>3.2579410000000002</c:v>
                </c:pt>
                <c:pt idx="23611">
                  <c:v>3.2648600000000001</c:v>
                </c:pt>
                <c:pt idx="23612">
                  <c:v>3.27006</c:v>
                </c:pt>
                <c:pt idx="23613">
                  <c:v>3.265161</c:v>
                </c:pt>
                <c:pt idx="23614">
                  <c:v>3.268046</c:v>
                </c:pt>
                <c:pt idx="23615">
                  <c:v>3.2744200000000001</c:v>
                </c:pt>
                <c:pt idx="23616">
                  <c:v>3.2699069999999999</c:v>
                </c:pt>
                <c:pt idx="23617">
                  <c:v>3.2630979999999998</c:v>
                </c:pt>
                <c:pt idx="23618">
                  <c:v>3.264535</c:v>
                </c:pt>
                <c:pt idx="23619">
                  <c:v>3.269161</c:v>
                </c:pt>
                <c:pt idx="23620">
                  <c:v>3.267611</c:v>
                </c:pt>
                <c:pt idx="23621">
                  <c:v>3.2670379999999999</c:v>
                </c:pt>
                <c:pt idx="23622">
                  <c:v>3.269628</c:v>
                </c:pt>
                <c:pt idx="23623">
                  <c:v>3.2664219999999999</c:v>
                </c:pt>
                <c:pt idx="23624">
                  <c:v>3.266143</c:v>
                </c:pt>
                <c:pt idx="23625">
                  <c:v>3.269771</c:v>
                </c:pt>
                <c:pt idx="23626">
                  <c:v>3.2663489999999999</c:v>
                </c:pt>
                <c:pt idx="23627">
                  <c:v>3.2661560000000001</c:v>
                </c:pt>
                <c:pt idx="23628">
                  <c:v>3.2743530000000001</c:v>
                </c:pt>
                <c:pt idx="23629">
                  <c:v>3.2740320000000001</c:v>
                </c:pt>
                <c:pt idx="23630">
                  <c:v>3.2697150000000001</c:v>
                </c:pt>
                <c:pt idx="23631">
                  <c:v>3.2752490000000001</c:v>
                </c:pt>
                <c:pt idx="23632">
                  <c:v>3.2736179999999999</c:v>
                </c:pt>
                <c:pt idx="23633">
                  <c:v>3.2683990000000001</c:v>
                </c:pt>
                <c:pt idx="23634">
                  <c:v>3.2737590000000001</c:v>
                </c:pt>
                <c:pt idx="23635">
                  <c:v>3.2741880000000001</c:v>
                </c:pt>
                <c:pt idx="23636">
                  <c:v>3.272138</c:v>
                </c:pt>
                <c:pt idx="23637">
                  <c:v>3.2738580000000002</c:v>
                </c:pt>
                <c:pt idx="23638">
                  <c:v>3.2729010000000001</c:v>
                </c:pt>
                <c:pt idx="23639">
                  <c:v>3.2675860000000001</c:v>
                </c:pt>
                <c:pt idx="23640">
                  <c:v>3.2631070000000002</c:v>
                </c:pt>
                <c:pt idx="23641">
                  <c:v>3.2708560000000002</c:v>
                </c:pt>
                <c:pt idx="23642">
                  <c:v>3.2729879999999998</c:v>
                </c:pt>
                <c:pt idx="23643">
                  <c:v>3.2702650000000002</c:v>
                </c:pt>
                <c:pt idx="23644">
                  <c:v>3.2751969999999999</c:v>
                </c:pt>
                <c:pt idx="23645">
                  <c:v>3.2718280000000002</c:v>
                </c:pt>
                <c:pt idx="23646">
                  <c:v>3.266985</c:v>
                </c:pt>
                <c:pt idx="23647">
                  <c:v>3.273183</c:v>
                </c:pt>
                <c:pt idx="23648">
                  <c:v>3.2772619999999999</c:v>
                </c:pt>
                <c:pt idx="23649">
                  <c:v>3.2694190000000001</c:v>
                </c:pt>
                <c:pt idx="23650">
                  <c:v>3.267795</c:v>
                </c:pt>
                <c:pt idx="23651">
                  <c:v>3.2755459999999998</c:v>
                </c:pt>
                <c:pt idx="23652">
                  <c:v>3.271979</c:v>
                </c:pt>
                <c:pt idx="23653">
                  <c:v>3.2708740000000001</c:v>
                </c:pt>
                <c:pt idx="23654">
                  <c:v>3.2813699999999999</c:v>
                </c:pt>
                <c:pt idx="23655">
                  <c:v>3.28559</c:v>
                </c:pt>
                <c:pt idx="23656">
                  <c:v>3.282435</c:v>
                </c:pt>
                <c:pt idx="23657">
                  <c:v>3.2789990000000002</c:v>
                </c:pt>
                <c:pt idx="23658">
                  <c:v>3.2774190000000001</c:v>
                </c:pt>
                <c:pt idx="23659">
                  <c:v>3.2736700000000001</c:v>
                </c:pt>
                <c:pt idx="23660">
                  <c:v>3.274448</c:v>
                </c:pt>
                <c:pt idx="23661">
                  <c:v>3.2781799999999999</c:v>
                </c:pt>
                <c:pt idx="23662">
                  <c:v>3.2729849999999998</c:v>
                </c:pt>
                <c:pt idx="23663">
                  <c:v>3.2756249999999998</c:v>
                </c:pt>
                <c:pt idx="23664">
                  <c:v>3.284046</c:v>
                </c:pt>
                <c:pt idx="23665">
                  <c:v>3.2778589999999999</c:v>
                </c:pt>
                <c:pt idx="23666">
                  <c:v>3.2722699999999998</c:v>
                </c:pt>
                <c:pt idx="23667">
                  <c:v>3.2788689999999998</c:v>
                </c:pt>
                <c:pt idx="23668">
                  <c:v>3.2793960000000002</c:v>
                </c:pt>
                <c:pt idx="23669">
                  <c:v>3.2740179999999999</c:v>
                </c:pt>
                <c:pt idx="23670">
                  <c:v>3.281657</c:v>
                </c:pt>
                <c:pt idx="23671">
                  <c:v>3.2820179999999999</c:v>
                </c:pt>
                <c:pt idx="23672">
                  <c:v>3.27</c:v>
                </c:pt>
                <c:pt idx="23673">
                  <c:v>3.2739609999999999</c:v>
                </c:pt>
                <c:pt idx="23674">
                  <c:v>3.2787809999999999</c:v>
                </c:pt>
                <c:pt idx="23675">
                  <c:v>3.2751760000000001</c:v>
                </c:pt>
                <c:pt idx="23676">
                  <c:v>3.2801800000000001</c:v>
                </c:pt>
                <c:pt idx="23677">
                  <c:v>3.2857150000000002</c:v>
                </c:pt>
                <c:pt idx="23678">
                  <c:v>3.2749030000000001</c:v>
                </c:pt>
                <c:pt idx="23679">
                  <c:v>3.2687390000000001</c:v>
                </c:pt>
                <c:pt idx="23680">
                  <c:v>3.2805049999999998</c:v>
                </c:pt>
                <c:pt idx="23681">
                  <c:v>3.2835359999999998</c:v>
                </c:pt>
                <c:pt idx="23682">
                  <c:v>3.2747630000000001</c:v>
                </c:pt>
                <c:pt idx="23683">
                  <c:v>3.2747459999999999</c:v>
                </c:pt>
                <c:pt idx="23684">
                  <c:v>3.2793610000000002</c:v>
                </c:pt>
                <c:pt idx="23685">
                  <c:v>3.2754949999999998</c:v>
                </c:pt>
                <c:pt idx="23686">
                  <c:v>3.2748010000000001</c:v>
                </c:pt>
                <c:pt idx="23687">
                  <c:v>3.2853249999999998</c:v>
                </c:pt>
                <c:pt idx="23688">
                  <c:v>3.2829000000000002</c:v>
                </c:pt>
                <c:pt idx="23689">
                  <c:v>3.2767430000000002</c:v>
                </c:pt>
                <c:pt idx="23690">
                  <c:v>3.284154</c:v>
                </c:pt>
                <c:pt idx="23691">
                  <c:v>3.2824279999999999</c:v>
                </c:pt>
                <c:pt idx="23692">
                  <c:v>3.2776510000000001</c:v>
                </c:pt>
                <c:pt idx="23693">
                  <c:v>3.2856489999999998</c:v>
                </c:pt>
                <c:pt idx="23694">
                  <c:v>3.2863920000000002</c:v>
                </c:pt>
                <c:pt idx="23695">
                  <c:v>3.2774179999999999</c:v>
                </c:pt>
                <c:pt idx="23696">
                  <c:v>3.278321</c:v>
                </c:pt>
                <c:pt idx="23697">
                  <c:v>3.283919</c:v>
                </c:pt>
                <c:pt idx="23698">
                  <c:v>3.2809349999999999</c:v>
                </c:pt>
                <c:pt idx="23699">
                  <c:v>3.2813889999999999</c:v>
                </c:pt>
                <c:pt idx="23700">
                  <c:v>3.2842340000000001</c:v>
                </c:pt>
                <c:pt idx="23701">
                  <c:v>3.279347</c:v>
                </c:pt>
                <c:pt idx="23702">
                  <c:v>3.279185</c:v>
                </c:pt>
                <c:pt idx="23703">
                  <c:v>3.2831169999999998</c:v>
                </c:pt>
                <c:pt idx="23704">
                  <c:v>3.2810570000000001</c:v>
                </c:pt>
                <c:pt idx="23705">
                  <c:v>3.2785890000000002</c:v>
                </c:pt>
                <c:pt idx="23706">
                  <c:v>3.2833009999999998</c:v>
                </c:pt>
                <c:pt idx="23707">
                  <c:v>3.2878769999999999</c:v>
                </c:pt>
                <c:pt idx="23708">
                  <c:v>3.2832240000000001</c:v>
                </c:pt>
                <c:pt idx="23709">
                  <c:v>3.2817059999999998</c:v>
                </c:pt>
                <c:pt idx="23710">
                  <c:v>3.2846229999999998</c:v>
                </c:pt>
                <c:pt idx="23711">
                  <c:v>3.2804319999999998</c:v>
                </c:pt>
                <c:pt idx="23712">
                  <c:v>3.280767</c:v>
                </c:pt>
                <c:pt idx="23713">
                  <c:v>3.2874150000000002</c:v>
                </c:pt>
                <c:pt idx="23714">
                  <c:v>3.2893340000000002</c:v>
                </c:pt>
                <c:pt idx="23715">
                  <c:v>3.283884</c:v>
                </c:pt>
                <c:pt idx="23716">
                  <c:v>3.2838430000000001</c:v>
                </c:pt>
                <c:pt idx="23717">
                  <c:v>3.2909730000000001</c:v>
                </c:pt>
                <c:pt idx="23718">
                  <c:v>3.2905630000000001</c:v>
                </c:pt>
                <c:pt idx="23719">
                  <c:v>3.2878029999999998</c:v>
                </c:pt>
                <c:pt idx="23720">
                  <c:v>3.2898749999999999</c:v>
                </c:pt>
                <c:pt idx="23721">
                  <c:v>3.2873770000000002</c:v>
                </c:pt>
                <c:pt idx="23722">
                  <c:v>3.2805909999999998</c:v>
                </c:pt>
                <c:pt idx="23723">
                  <c:v>3.28424</c:v>
                </c:pt>
                <c:pt idx="23724">
                  <c:v>3.2907459999999999</c:v>
                </c:pt>
                <c:pt idx="23725">
                  <c:v>3.2826110000000002</c:v>
                </c:pt>
                <c:pt idx="23726">
                  <c:v>3.2808600000000001</c:v>
                </c:pt>
                <c:pt idx="23727">
                  <c:v>3.2842709999999999</c:v>
                </c:pt>
                <c:pt idx="23728">
                  <c:v>3.2814700000000001</c:v>
                </c:pt>
                <c:pt idx="23729">
                  <c:v>3.2854739999999998</c:v>
                </c:pt>
                <c:pt idx="23730">
                  <c:v>3.289917</c:v>
                </c:pt>
                <c:pt idx="23731">
                  <c:v>3.2855129999999999</c:v>
                </c:pt>
                <c:pt idx="23732">
                  <c:v>3.2853759999999999</c:v>
                </c:pt>
                <c:pt idx="23733">
                  <c:v>3.2929010000000001</c:v>
                </c:pt>
                <c:pt idx="23734">
                  <c:v>3.2907980000000001</c:v>
                </c:pt>
                <c:pt idx="23735">
                  <c:v>3.283134</c:v>
                </c:pt>
                <c:pt idx="23736">
                  <c:v>3.2861410000000002</c:v>
                </c:pt>
                <c:pt idx="23737">
                  <c:v>3.2867649999999999</c:v>
                </c:pt>
                <c:pt idx="23738">
                  <c:v>3.2865600000000001</c:v>
                </c:pt>
                <c:pt idx="23739">
                  <c:v>3.2942640000000001</c:v>
                </c:pt>
                <c:pt idx="23740">
                  <c:v>3.2902209999999998</c:v>
                </c:pt>
                <c:pt idx="23741">
                  <c:v>3.282124</c:v>
                </c:pt>
                <c:pt idx="23742">
                  <c:v>3.288459</c:v>
                </c:pt>
                <c:pt idx="23743">
                  <c:v>3.2936890000000001</c:v>
                </c:pt>
                <c:pt idx="23744">
                  <c:v>3.2881399999999998</c:v>
                </c:pt>
                <c:pt idx="23745">
                  <c:v>3.2849719999999998</c:v>
                </c:pt>
                <c:pt idx="23746">
                  <c:v>3.286813</c:v>
                </c:pt>
                <c:pt idx="23747">
                  <c:v>3.2826960000000001</c:v>
                </c:pt>
                <c:pt idx="23748">
                  <c:v>3.2864309999999999</c:v>
                </c:pt>
                <c:pt idx="23749">
                  <c:v>3.2978130000000001</c:v>
                </c:pt>
                <c:pt idx="23750">
                  <c:v>3.2940649999999998</c:v>
                </c:pt>
                <c:pt idx="23751">
                  <c:v>3.288786</c:v>
                </c:pt>
                <c:pt idx="23752">
                  <c:v>3.2930199999999998</c:v>
                </c:pt>
                <c:pt idx="23753">
                  <c:v>3.2945090000000001</c:v>
                </c:pt>
                <c:pt idx="23754">
                  <c:v>3.291445</c:v>
                </c:pt>
                <c:pt idx="23755">
                  <c:v>3.2950849999999998</c:v>
                </c:pt>
                <c:pt idx="23756">
                  <c:v>3.2998509999999999</c:v>
                </c:pt>
                <c:pt idx="23757">
                  <c:v>3.292208</c:v>
                </c:pt>
                <c:pt idx="23758">
                  <c:v>3.2897799999999999</c:v>
                </c:pt>
                <c:pt idx="23759">
                  <c:v>3.295617</c:v>
                </c:pt>
                <c:pt idx="23760">
                  <c:v>3.2926199999999999</c:v>
                </c:pt>
                <c:pt idx="23761">
                  <c:v>3.2893129999999999</c:v>
                </c:pt>
                <c:pt idx="23762">
                  <c:v>3.2933680000000001</c:v>
                </c:pt>
                <c:pt idx="23763">
                  <c:v>3.2959320000000001</c:v>
                </c:pt>
                <c:pt idx="23764">
                  <c:v>3.2927520000000001</c:v>
                </c:pt>
                <c:pt idx="23765">
                  <c:v>3.2945859999999998</c:v>
                </c:pt>
                <c:pt idx="23766">
                  <c:v>3.2951779999999999</c:v>
                </c:pt>
                <c:pt idx="23767">
                  <c:v>3.290845</c:v>
                </c:pt>
                <c:pt idx="23768">
                  <c:v>3.2947709999999999</c:v>
                </c:pt>
                <c:pt idx="23769">
                  <c:v>3.2965100000000001</c:v>
                </c:pt>
                <c:pt idx="23770">
                  <c:v>3.291445</c:v>
                </c:pt>
                <c:pt idx="23771">
                  <c:v>3.292036</c:v>
                </c:pt>
                <c:pt idx="23772">
                  <c:v>3.2954159999999999</c:v>
                </c:pt>
                <c:pt idx="23773">
                  <c:v>3.292252</c:v>
                </c:pt>
                <c:pt idx="23774">
                  <c:v>3.2882699999999998</c:v>
                </c:pt>
                <c:pt idx="23775">
                  <c:v>3.2960940000000001</c:v>
                </c:pt>
                <c:pt idx="23776">
                  <c:v>3.2988469999999999</c:v>
                </c:pt>
                <c:pt idx="23777">
                  <c:v>3.29297</c:v>
                </c:pt>
                <c:pt idx="23778">
                  <c:v>3.296964</c:v>
                </c:pt>
                <c:pt idx="23779">
                  <c:v>3.2979729999999998</c:v>
                </c:pt>
                <c:pt idx="23780">
                  <c:v>3.2908849999999998</c:v>
                </c:pt>
                <c:pt idx="23781">
                  <c:v>3.2880500000000001</c:v>
                </c:pt>
                <c:pt idx="23782">
                  <c:v>3.2898879999999999</c:v>
                </c:pt>
                <c:pt idx="23783">
                  <c:v>3.2926280000000001</c:v>
                </c:pt>
                <c:pt idx="23784">
                  <c:v>3.2957109999999998</c:v>
                </c:pt>
                <c:pt idx="23785">
                  <c:v>3.299795</c:v>
                </c:pt>
                <c:pt idx="23786">
                  <c:v>3.2946529999999998</c:v>
                </c:pt>
                <c:pt idx="23787">
                  <c:v>3.2914539999999999</c:v>
                </c:pt>
                <c:pt idx="23788">
                  <c:v>3.3016649999999998</c:v>
                </c:pt>
                <c:pt idx="23789">
                  <c:v>3.303887</c:v>
                </c:pt>
                <c:pt idx="23790">
                  <c:v>3.296189</c:v>
                </c:pt>
                <c:pt idx="23791">
                  <c:v>3.2961680000000002</c:v>
                </c:pt>
                <c:pt idx="23792">
                  <c:v>3.2991549999999998</c:v>
                </c:pt>
                <c:pt idx="23793">
                  <c:v>3.2957519999999998</c:v>
                </c:pt>
                <c:pt idx="23794">
                  <c:v>3.300853</c:v>
                </c:pt>
                <c:pt idx="23795">
                  <c:v>3.3092709999999999</c:v>
                </c:pt>
                <c:pt idx="23796">
                  <c:v>3.3002929999999999</c:v>
                </c:pt>
                <c:pt idx="23797">
                  <c:v>3.294222</c:v>
                </c:pt>
                <c:pt idx="23798">
                  <c:v>3.30593</c:v>
                </c:pt>
                <c:pt idx="23799">
                  <c:v>3.3105150000000001</c:v>
                </c:pt>
                <c:pt idx="23800">
                  <c:v>3.2998129999999999</c:v>
                </c:pt>
                <c:pt idx="23801">
                  <c:v>3.296869</c:v>
                </c:pt>
                <c:pt idx="23802">
                  <c:v>3.3034119999999998</c:v>
                </c:pt>
                <c:pt idx="23803">
                  <c:v>3.297768</c:v>
                </c:pt>
                <c:pt idx="23804">
                  <c:v>3.2951109999999999</c:v>
                </c:pt>
                <c:pt idx="23805">
                  <c:v>3.3018360000000002</c:v>
                </c:pt>
                <c:pt idx="23806">
                  <c:v>3.2970820000000001</c:v>
                </c:pt>
                <c:pt idx="23807">
                  <c:v>3.296424</c:v>
                </c:pt>
                <c:pt idx="23808">
                  <c:v>3.3005209999999998</c:v>
                </c:pt>
                <c:pt idx="23809">
                  <c:v>3.2947060000000001</c:v>
                </c:pt>
                <c:pt idx="23810">
                  <c:v>3.2927200000000001</c:v>
                </c:pt>
                <c:pt idx="23811">
                  <c:v>3.300176</c:v>
                </c:pt>
                <c:pt idx="23812">
                  <c:v>3.3004959999999999</c:v>
                </c:pt>
                <c:pt idx="23813">
                  <c:v>3.2921990000000001</c:v>
                </c:pt>
                <c:pt idx="23814">
                  <c:v>3.2976030000000001</c:v>
                </c:pt>
                <c:pt idx="23815">
                  <c:v>3.304675</c:v>
                </c:pt>
                <c:pt idx="23816">
                  <c:v>3.2996439999999998</c:v>
                </c:pt>
                <c:pt idx="23817">
                  <c:v>3.301291</c:v>
                </c:pt>
                <c:pt idx="23818">
                  <c:v>3.3095370000000002</c:v>
                </c:pt>
                <c:pt idx="23819">
                  <c:v>3.306486</c:v>
                </c:pt>
                <c:pt idx="23820">
                  <c:v>3.2965279999999999</c:v>
                </c:pt>
                <c:pt idx="23821">
                  <c:v>3.2967050000000002</c:v>
                </c:pt>
                <c:pt idx="23822">
                  <c:v>3.3019349999999998</c:v>
                </c:pt>
                <c:pt idx="23823">
                  <c:v>3.3026309999999999</c:v>
                </c:pt>
                <c:pt idx="23824">
                  <c:v>3.3059720000000001</c:v>
                </c:pt>
                <c:pt idx="23825">
                  <c:v>3.3074300000000001</c:v>
                </c:pt>
                <c:pt idx="23826">
                  <c:v>3.3011659999999998</c:v>
                </c:pt>
                <c:pt idx="23827">
                  <c:v>3.2985519999999999</c:v>
                </c:pt>
                <c:pt idx="23828">
                  <c:v>3.303407</c:v>
                </c:pt>
                <c:pt idx="23829">
                  <c:v>3.3060770000000002</c:v>
                </c:pt>
                <c:pt idx="23830">
                  <c:v>3.2995030000000001</c:v>
                </c:pt>
                <c:pt idx="23831">
                  <c:v>3.2974070000000002</c:v>
                </c:pt>
                <c:pt idx="23832">
                  <c:v>3.3023030000000002</c:v>
                </c:pt>
                <c:pt idx="23833">
                  <c:v>3.3039209999999999</c:v>
                </c:pt>
                <c:pt idx="23834">
                  <c:v>3.307747</c:v>
                </c:pt>
                <c:pt idx="23835">
                  <c:v>3.3081489999999998</c:v>
                </c:pt>
                <c:pt idx="23836">
                  <c:v>3.3025739999999999</c:v>
                </c:pt>
                <c:pt idx="23837">
                  <c:v>3.30932</c:v>
                </c:pt>
                <c:pt idx="23838">
                  <c:v>3.319601</c:v>
                </c:pt>
                <c:pt idx="23839">
                  <c:v>3.3080340000000001</c:v>
                </c:pt>
                <c:pt idx="23840">
                  <c:v>3.2978260000000001</c:v>
                </c:pt>
                <c:pt idx="23841">
                  <c:v>3.3117130000000001</c:v>
                </c:pt>
                <c:pt idx="23842">
                  <c:v>3.3156400000000001</c:v>
                </c:pt>
                <c:pt idx="23843">
                  <c:v>3.305536</c:v>
                </c:pt>
                <c:pt idx="23844">
                  <c:v>3.3083109999999998</c:v>
                </c:pt>
                <c:pt idx="23845">
                  <c:v>3.3048790000000001</c:v>
                </c:pt>
                <c:pt idx="23846">
                  <c:v>3.3013759999999999</c:v>
                </c:pt>
                <c:pt idx="23847">
                  <c:v>3.3116569999999999</c:v>
                </c:pt>
                <c:pt idx="23848">
                  <c:v>3.3131159999999999</c:v>
                </c:pt>
                <c:pt idx="23849">
                  <c:v>3.3048989999999998</c:v>
                </c:pt>
                <c:pt idx="23850">
                  <c:v>3.305822</c:v>
                </c:pt>
                <c:pt idx="23851">
                  <c:v>3.3084060000000002</c:v>
                </c:pt>
                <c:pt idx="23852">
                  <c:v>3.3022040000000001</c:v>
                </c:pt>
                <c:pt idx="23853">
                  <c:v>3.3010730000000001</c:v>
                </c:pt>
                <c:pt idx="23854">
                  <c:v>3.306346</c:v>
                </c:pt>
                <c:pt idx="23855">
                  <c:v>3.3031139999999999</c:v>
                </c:pt>
                <c:pt idx="23856">
                  <c:v>3.2994020000000002</c:v>
                </c:pt>
                <c:pt idx="23857">
                  <c:v>3.3084150000000001</c:v>
                </c:pt>
                <c:pt idx="23858">
                  <c:v>3.3100040000000002</c:v>
                </c:pt>
                <c:pt idx="23859">
                  <c:v>3.3000790000000002</c:v>
                </c:pt>
                <c:pt idx="23860">
                  <c:v>3.3094570000000001</c:v>
                </c:pt>
                <c:pt idx="23861">
                  <c:v>3.3190249999999999</c:v>
                </c:pt>
                <c:pt idx="23862">
                  <c:v>3.3065169999999999</c:v>
                </c:pt>
                <c:pt idx="23863">
                  <c:v>3.3043230000000001</c:v>
                </c:pt>
                <c:pt idx="23864">
                  <c:v>3.3126519999999999</c:v>
                </c:pt>
                <c:pt idx="23865">
                  <c:v>3.3121040000000002</c:v>
                </c:pt>
                <c:pt idx="23866">
                  <c:v>3.3084829999999998</c:v>
                </c:pt>
                <c:pt idx="23867">
                  <c:v>3.3096800000000002</c:v>
                </c:pt>
                <c:pt idx="23868">
                  <c:v>3.3106019999999998</c:v>
                </c:pt>
                <c:pt idx="23869">
                  <c:v>3.3062360000000002</c:v>
                </c:pt>
                <c:pt idx="23870">
                  <c:v>3.3088129999999998</c:v>
                </c:pt>
                <c:pt idx="23871">
                  <c:v>3.3136610000000002</c:v>
                </c:pt>
                <c:pt idx="23872">
                  <c:v>3.311747</c:v>
                </c:pt>
                <c:pt idx="23873">
                  <c:v>3.3107690000000001</c:v>
                </c:pt>
                <c:pt idx="23874">
                  <c:v>3.3110930000000001</c:v>
                </c:pt>
                <c:pt idx="23875">
                  <c:v>3.310603</c:v>
                </c:pt>
                <c:pt idx="23876">
                  <c:v>3.3097249999999998</c:v>
                </c:pt>
                <c:pt idx="23877">
                  <c:v>3.31223</c:v>
                </c:pt>
                <c:pt idx="23878">
                  <c:v>3.313186</c:v>
                </c:pt>
                <c:pt idx="23879">
                  <c:v>3.310254</c:v>
                </c:pt>
                <c:pt idx="23880">
                  <c:v>3.3126950000000002</c:v>
                </c:pt>
                <c:pt idx="23881">
                  <c:v>3.316265</c:v>
                </c:pt>
                <c:pt idx="23882">
                  <c:v>3.3107639999999998</c:v>
                </c:pt>
                <c:pt idx="23883">
                  <c:v>3.304643</c:v>
                </c:pt>
                <c:pt idx="23884">
                  <c:v>3.309539</c:v>
                </c:pt>
                <c:pt idx="23885">
                  <c:v>3.3163450000000001</c:v>
                </c:pt>
                <c:pt idx="23886">
                  <c:v>3.3141980000000002</c:v>
                </c:pt>
                <c:pt idx="23887">
                  <c:v>3.3137509999999999</c:v>
                </c:pt>
                <c:pt idx="23888">
                  <c:v>3.3156270000000001</c:v>
                </c:pt>
                <c:pt idx="23889">
                  <c:v>3.310778</c:v>
                </c:pt>
                <c:pt idx="23890">
                  <c:v>3.3125040000000001</c:v>
                </c:pt>
                <c:pt idx="23891">
                  <c:v>3.3157489999999998</c:v>
                </c:pt>
                <c:pt idx="23892">
                  <c:v>3.3110309999999998</c:v>
                </c:pt>
                <c:pt idx="23893">
                  <c:v>3.3121710000000002</c:v>
                </c:pt>
                <c:pt idx="23894">
                  <c:v>3.3171119999999998</c:v>
                </c:pt>
                <c:pt idx="23895">
                  <c:v>3.3139310000000002</c:v>
                </c:pt>
                <c:pt idx="23896">
                  <c:v>3.3102749999999999</c:v>
                </c:pt>
                <c:pt idx="23897">
                  <c:v>3.3159990000000001</c:v>
                </c:pt>
                <c:pt idx="23898">
                  <c:v>3.3202050000000001</c:v>
                </c:pt>
                <c:pt idx="23899">
                  <c:v>3.3188759999999999</c:v>
                </c:pt>
                <c:pt idx="23900">
                  <c:v>3.3192659999999998</c:v>
                </c:pt>
                <c:pt idx="23901">
                  <c:v>3.3176220000000001</c:v>
                </c:pt>
                <c:pt idx="23902">
                  <c:v>3.3156020000000002</c:v>
                </c:pt>
                <c:pt idx="23903">
                  <c:v>3.3192219999999999</c:v>
                </c:pt>
                <c:pt idx="23904">
                  <c:v>3.3241160000000001</c:v>
                </c:pt>
                <c:pt idx="23905">
                  <c:v>3.3169759999999999</c:v>
                </c:pt>
                <c:pt idx="23906">
                  <c:v>3.3100580000000002</c:v>
                </c:pt>
                <c:pt idx="23907">
                  <c:v>3.3197199999999998</c:v>
                </c:pt>
                <c:pt idx="23908">
                  <c:v>3.3207230000000001</c:v>
                </c:pt>
                <c:pt idx="23909">
                  <c:v>3.3122449999999999</c:v>
                </c:pt>
                <c:pt idx="23910">
                  <c:v>3.3168259999999998</c:v>
                </c:pt>
                <c:pt idx="23911">
                  <c:v>3.3203140000000002</c:v>
                </c:pt>
                <c:pt idx="23912">
                  <c:v>3.3137319999999999</c:v>
                </c:pt>
                <c:pt idx="23913">
                  <c:v>3.3153160000000002</c:v>
                </c:pt>
                <c:pt idx="23914">
                  <c:v>3.3235570000000001</c:v>
                </c:pt>
                <c:pt idx="23915">
                  <c:v>3.3143359999999999</c:v>
                </c:pt>
                <c:pt idx="23916">
                  <c:v>3.303903</c:v>
                </c:pt>
                <c:pt idx="23917">
                  <c:v>3.3144119999999999</c:v>
                </c:pt>
                <c:pt idx="23918">
                  <c:v>3.3200080000000001</c:v>
                </c:pt>
                <c:pt idx="23919">
                  <c:v>3.318289</c:v>
                </c:pt>
                <c:pt idx="23920">
                  <c:v>3.319293</c:v>
                </c:pt>
                <c:pt idx="23921">
                  <c:v>3.3211200000000001</c:v>
                </c:pt>
                <c:pt idx="23922">
                  <c:v>3.3233709999999999</c:v>
                </c:pt>
                <c:pt idx="23923">
                  <c:v>3.3226230000000001</c:v>
                </c:pt>
                <c:pt idx="23924">
                  <c:v>3.3252660000000001</c:v>
                </c:pt>
                <c:pt idx="23925">
                  <c:v>3.3216920000000001</c:v>
                </c:pt>
                <c:pt idx="23926">
                  <c:v>3.3176510000000001</c:v>
                </c:pt>
                <c:pt idx="23927">
                  <c:v>3.326797</c:v>
                </c:pt>
                <c:pt idx="23928">
                  <c:v>3.3263310000000001</c:v>
                </c:pt>
                <c:pt idx="23929">
                  <c:v>3.3167930000000001</c:v>
                </c:pt>
                <c:pt idx="23930">
                  <c:v>3.3152189999999999</c:v>
                </c:pt>
                <c:pt idx="23931">
                  <c:v>3.3183850000000001</c:v>
                </c:pt>
                <c:pt idx="23932">
                  <c:v>3.3179189999999998</c:v>
                </c:pt>
                <c:pt idx="23933">
                  <c:v>3.3166760000000002</c:v>
                </c:pt>
                <c:pt idx="23934">
                  <c:v>3.3213620000000001</c:v>
                </c:pt>
                <c:pt idx="23935">
                  <c:v>3.318791</c:v>
                </c:pt>
                <c:pt idx="23936">
                  <c:v>3.314927</c:v>
                </c:pt>
                <c:pt idx="23937">
                  <c:v>3.3204210000000001</c:v>
                </c:pt>
                <c:pt idx="23938">
                  <c:v>3.319944</c:v>
                </c:pt>
                <c:pt idx="23939">
                  <c:v>3.317809</c:v>
                </c:pt>
                <c:pt idx="23940">
                  <c:v>3.3227760000000002</c:v>
                </c:pt>
                <c:pt idx="23941">
                  <c:v>3.3261579999999999</c:v>
                </c:pt>
                <c:pt idx="23942">
                  <c:v>3.3198279999999998</c:v>
                </c:pt>
                <c:pt idx="23943">
                  <c:v>3.317844</c:v>
                </c:pt>
                <c:pt idx="23944">
                  <c:v>3.3281800000000001</c:v>
                </c:pt>
                <c:pt idx="23945">
                  <c:v>3.3291360000000001</c:v>
                </c:pt>
                <c:pt idx="23946">
                  <c:v>3.3248489999999999</c:v>
                </c:pt>
                <c:pt idx="23947">
                  <c:v>3.3306119999999999</c:v>
                </c:pt>
                <c:pt idx="23948">
                  <c:v>3.3308360000000001</c:v>
                </c:pt>
                <c:pt idx="23949">
                  <c:v>3.3208519999999999</c:v>
                </c:pt>
                <c:pt idx="23950">
                  <c:v>3.3230270000000002</c:v>
                </c:pt>
                <c:pt idx="23951">
                  <c:v>3.3302800000000001</c:v>
                </c:pt>
                <c:pt idx="23952">
                  <c:v>3.3205079999999998</c:v>
                </c:pt>
                <c:pt idx="23953">
                  <c:v>3.3187000000000002</c:v>
                </c:pt>
                <c:pt idx="23954">
                  <c:v>3.3288099999999998</c:v>
                </c:pt>
                <c:pt idx="23955">
                  <c:v>3.322416</c:v>
                </c:pt>
                <c:pt idx="23956">
                  <c:v>3.3143889999999998</c:v>
                </c:pt>
                <c:pt idx="23957">
                  <c:v>3.3214389999999998</c:v>
                </c:pt>
                <c:pt idx="23958">
                  <c:v>3.3267039999999999</c:v>
                </c:pt>
                <c:pt idx="23959">
                  <c:v>3.3225090000000002</c:v>
                </c:pt>
                <c:pt idx="23960">
                  <c:v>3.3243399999999999</c:v>
                </c:pt>
                <c:pt idx="23961">
                  <c:v>3.3301020000000001</c:v>
                </c:pt>
                <c:pt idx="23962">
                  <c:v>3.3228740000000001</c:v>
                </c:pt>
                <c:pt idx="23963">
                  <c:v>3.3211240000000002</c:v>
                </c:pt>
                <c:pt idx="23964">
                  <c:v>3.3273039999999998</c:v>
                </c:pt>
                <c:pt idx="23965">
                  <c:v>3.32382</c:v>
                </c:pt>
                <c:pt idx="23966">
                  <c:v>3.3237000000000001</c:v>
                </c:pt>
                <c:pt idx="23967">
                  <c:v>3.32951</c:v>
                </c:pt>
                <c:pt idx="23968">
                  <c:v>3.3296199999999998</c:v>
                </c:pt>
                <c:pt idx="23969">
                  <c:v>3.3270930000000001</c:v>
                </c:pt>
                <c:pt idx="23970">
                  <c:v>3.3299880000000002</c:v>
                </c:pt>
                <c:pt idx="23971">
                  <c:v>3.331372</c:v>
                </c:pt>
                <c:pt idx="23972">
                  <c:v>3.3267669999999998</c:v>
                </c:pt>
                <c:pt idx="23973">
                  <c:v>3.3312460000000002</c:v>
                </c:pt>
                <c:pt idx="23974">
                  <c:v>3.3335849999999998</c:v>
                </c:pt>
                <c:pt idx="23975">
                  <c:v>3.3266049999999998</c:v>
                </c:pt>
                <c:pt idx="23976">
                  <c:v>3.3279709999999998</c:v>
                </c:pt>
                <c:pt idx="23977">
                  <c:v>3.333332</c:v>
                </c:pt>
                <c:pt idx="23978">
                  <c:v>3.3296920000000001</c:v>
                </c:pt>
                <c:pt idx="23979">
                  <c:v>3.3225380000000002</c:v>
                </c:pt>
                <c:pt idx="23980">
                  <c:v>3.3250989999999998</c:v>
                </c:pt>
                <c:pt idx="23981">
                  <c:v>3.3287059999999999</c:v>
                </c:pt>
                <c:pt idx="23982">
                  <c:v>3.3275890000000001</c:v>
                </c:pt>
                <c:pt idx="23983">
                  <c:v>3.3323809999999998</c:v>
                </c:pt>
                <c:pt idx="23984">
                  <c:v>3.3347039999999999</c:v>
                </c:pt>
                <c:pt idx="23985">
                  <c:v>3.330314</c:v>
                </c:pt>
                <c:pt idx="23986">
                  <c:v>3.3278629999999998</c:v>
                </c:pt>
                <c:pt idx="23987">
                  <c:v>3.330473</c:v>
                </c:pt>
                <c:pt idx="23988">
                  <c:v>3.3317489999999998</c:v>
                </c:pt>
                <c:pt idx="23989">
                  <c:v>3.3291140000000001</c:v>
                </c:pt>
                <c:pt idx="23990">
                  <c:v>3.330689</c:v>
                </c:pt>
                <c:pt idx="23991">
                  <c:v>3.3297910000000002</c:v>
                </c:pt>
                <c:pt idx="23992">
                  <c:v>3.3258930000000002</c:v>
                </c:pt>
                <c:pt idx="23993">
                  <c:v>3.33</c:v>
                </c:pt>
                <c:pt idx="23994">
                  <c:v>3.3349519999999999</c:v>
                </c:pt>
                <c:pt idx="23995">
                  <c:v>3.3316590000000001</c:v>
                </c:pt>
                <c:pt idx="23996">
                  <c:v>3.32721</c:v>
                </c:pt>
                <c:pt idx="23997">
                  <c:v>3.3304049999999998</c:v>
                </c:pt>
                <c:pt idx="23998">
                  <c:v>3.330937</c:v>
                </c:pt>
                <c:pt idx="23999">
                  <c:v>3.3282539999999998</c:v>
                </c:pt>
                <c:pt idx="24000">
                  <c:v>3.3358409999999998</c:v>
                </c:pt>
                <c:pt idx="24001">
                  <c:v>3.3373149999999998</c:v>
                </c:pt>
                <c:pt idx="24002">
                  <c:v>3.3293879999999998</c:v>
                </c:pt>
                <c:pt idx="24003">
                  <c:v>3.3280820000000002</c:v>
                </c:pt>
                <c:pt idx="24004">
                  <c:v>3.3293020000000002</c:v>
                </c:pt>
                <c:pt idx="24005">
                  <c:v>3.3298739999999998</c:v>
                </c:pt>
                <c:pt idx="24006">
                  <c:v>3.33263</c:v>
                </c:pt>
                <c:pt idx="24007">
                  <c:v>3.337237</c:v>
                </c:pt>
                <c:pt idx="24008">
                  <c:v>3.3347690000000001</c:v>
                </c:pt>
                <c:pt idx="24009">
                  <c:v>3.3348719999999998</c:v>
                </c:pt>
                <c:pt idx="24010">
                  <c:v>3.3439230000000002</c:v>
                </c:pt>
                <c:pt idx="24011">
                  <c:v>3.3372709999999999</c:v>
                </c:pt>
                <c:pt idx="24012">
                  <c:v>3.3235839999999999</c:v>
                </c:pt>
                <c:pt idx="24013">
                  <c:v>3.3317619999999999</c:v>
                </c:pt>
                <c:pt idx="24014">
                  <c:v>3.3412039999999998</c:v>
                </c:pt>
                <c:pt idx="24015">
                  <c:v>3.3282750000000001</c:v>
                </c:pt>
                <c:pt idx="24016">
                  <c:v>3.3229839999999999</c:v>
                </c:pt>
                <c:pt idx="24017">
                  <c:v>3.3386610000000001</c:v>
                </c:pt>
                <c:pt idx="24018">
                  <c:v>3.3391630000000001</c:v>
                </c:pt>
                <c:pt idx="24019">
                  <c:v>3.3316309999999998</c:v>
                </c:pt>
                <c:pt idx="24020">
                  <c:v>3.3397649999999999</c:v>
                </c:pt>
                <c:pt idx="24021">
                  <c:v>3.3426230000000001</c:v>
                </c:pt>
                <c:pt idx="24022">
                  <c:v>3.3348270000000002</c:v>
                </c:pt>
                <c:pt idx="24023">
                  <c:v>3.3361619999999998</c:v>
                </c:pt>
                <c:pt idx="24024">
                  <c:v>3.3407640000000001</c:v>
                </c:pt>
                <c:pt idx="24025">
                  <c:v>3.3329930000000001</c:v>
                </c:pt>
                <c:pt idx="24026">
                  <c:v>3.3315640000000002</c:v>
                </c:pt>
                <c:pt idx="24027">
                  <c:v>3.3403749999999999</c:v>
                </c:pt>
                <c:pt idx="24028">
                  <c:v>3.33325</c:v>
                </c:pt>
                <c:pt idx="24029">
                  <c:v>3.327251</c:v>
                </c:pt>
                <c:pt idx="24030">
                  <c:v>3.3384960000000001</c:v>
                </c:pt>
                <c:pt idx="24031">
                  <c:v>3.338041</c:v>
                </c:pt>
                <c:pt idx="24032">
                  <c:v>3.330101</c:v>
                </c:pt>
                <c:pt idx="24033">
                  <c:v>3.3415460000000001</c:v>
                </c:pt>
                <c:pt idx="24034">
                  <c:v>3.34768</c:v>
                </c:pt>
                <c:pt idx="24035">
                  <c:v>3.3344879999999999</c:v>
                </c:pt>
                <c:pt idx="24036">
                  <c:v>3.336452</c:v>
                </c:pt>
                <c:pt idx="24037">
                  <c:v>3.3469570000000002</c:v>
                </c:pt>
                <c:pt idx="24038">
                  <c:v>3.3360089999999998</c:v>
                </c:pt>
                <c:pt idx="24039">
                  <c:v>3.3311920000000002</c:v>
                </c:pt>
                <c:pt idx="24040">
                  <c:v>3.3393769999999998</c:v>
                </c:pt>
                <c:pt idx="24041">
                  <c:v>3.337348</c:v>
                </c:pt>
                <c:pt idx="24042">
                  <c:v>3.3334039999999998</c:v>
                </c:pt>
                <c:pt idx="24043">
                  <c:v>3.3407939999999998</c:v>
                </c:pt>
                <c:pt idx="24044">
                  <c:v>3.3462670000000001</c:v>
                </c:pt>
                <c:pt idx="24045">
                  <c:v>3.3409529999999998</c:v>
                </c:pt>
                <c:pt idx="24046">
                  <c:v>3.3425120000000001</c:v>
                </c:pt>
                <c:pt idx="24047">
                  <c:v>3.3445670000000001</c:v>
                </c:pt>
                <c:pt idx="24048">
                  <c:v>3.3379430000000001</c:v>
                </c:pt>
                <c:pt idx="24049">
                  <c:v>3.3393480000000002</c:v>
                </c:pt>
                <c:pt idx="24050">
                  <c:v>3.3472409999999999</c:v>
                </c:pt>
                <c:pt idx="24051">
                  <c:v>3.3428279999999999</c:v>
                </c:pt>
                <c:pt idx="24052">
                  <c:v>3.3325589999999998</c:v>
                </c:pt>
                <c:pt idx="24053">
                  <c:v>3.33778</c:v>
                </c:pt>
                <c:pt idx="24054">
                  <c:v>3.3451230000000001</c:v>
                </c:pt>
                <c:pt idx="24055">
                  <c:v>3.3401700000000001</c:v>
                </c:pt>
                <c:pt idx="24056">
                  <c:v>3.3429669999999998</c:v>
                </c:pt>
                <c:pt idx="24057">
                  <c:v>3.3482050000000001</c:v>
                </c:pt>
                <c:pt idx="24058">
                  <c:v>3.3428650000000002</c:v>
                </c:pt>
                <c:pt idx="24059">
                  <c:v>3.3381400000000001</c:v>
                </c:pt>
                <c:pt idx="24060">
                  <c:v>3.3381409999999998</c:v>
                </c:pt>
                <c:pt idx="24061">
                  <c:v>3.3388779999999998</c:v>
                </c:pt>
                <c:pt idx="24062">
                  <c:v>3.3400110000000001</c:v>
                </c:pt>
                <c:pt idx="24063">
                  <c:v>3.344859</c:v>
                </c:pt>
                <c:pt idx="24064">
                  <c:v>3.3402859999999999</c:v>
                </c:pt>
                <c:pt idx="24065">
                  <c:v>3.3318850000000002</c:v>
                </c:pt>
                <c:pt idx="24066">
                  <c:v>3.340878</c:v>
                </c:pt>
                <c:pt idx="24067">
                  <c:v>3.3482099999999999</c:v>
                </c:pt>
                <c:pt idx="24068">
                  <c:v>3.3438970000000001</c:v>
                </c:pt>
                <c:pt idx="24069">
                  <c:v>3.346962</c:v>
                </c:pt>
                <c:pt idx="24070">
                  <c:v>3.3541409999999998</c:v>
                </c:pt>
                <c:pt idx="24071">
                  <c:v>3.3474599999999999</c:v>
                </c:pt>
                <c:pt idx="24072">
                  <c:v>3.3429509999999998</c:v>
                </c:pt>
                <c:pt idx="24073">
                  <c:v>3.3503240000000001</c:v>
                </c:pt>
                <c:pt idx="24074">
                  <c:v>3.3446229999999999</c:v>
                </c:pt>
                <c:pt idx="24075">
                  <c:v>3.337345</c:v>
                </c:pt>
                <c:pt idx="24076">
                  <c:v>3.3445640000000001</c:v>
                </c:pt>
                <c:pt idx="24077">
                  <c:v>3.347092</c:v>
                </c:pt>
                <c:pt idx="24078">
                  <c:v>3.345046</c:v>
                </c:pt>
                <c:pt idx="24079">
                  <c:v>3.3449550000000001</c:v>
                </c:pt>
                <c:pt idx="24080">
                  <c:v>3.3446099999999999</c:v>
                </c:pt>
                <c:pt idx="24081">
                  <c:v>3.344462</c:v>
                </c:pt>
                <c:pt idx="24082">
                  <c:v>3.3450299999999999</c:v>
                </c:pt>
                <c:pt idx="24083">
                  <c:v>3.3467829999999998</c:v>
                </c:pt>
                <c:pt idx="24084">
                  <c:v>3.3457840000000001</c:v>
                </c:pt>
                <c:pt idx="24085">
                  <c:v>3.344157</c:v>
                </c:pt>
                <c:pt idx="24086">
                  <c:v>3.3470219999999999</c:v>
                </c:pt>
                <c:pt idx="24087">
                  <c:v>3.3507120000000001</c:v>
                </c:pt>
                <c:pt idx="24088">
                  <c:v>3.3448869999999999</c:v>
                </c:pt>
                <c:pt idx="24089">
                  <c:v>3.3441679999999998</c:v>
                </c:pt>
                <c:pt idx="24090">
                  <c:v>3.353291</c:v>
                </c:pt>
                <c:pt idx="24091">
                  <c:v>3.3457300000000001</c:v>
                </c:pt>
                <c:pt idx="24092">
                  <c:v>3.3355670000000002</c:v>
                </c:pt>
                <c:pt idx="24093">
                  <c:v>3.3469739999999999</c:v>
                </c:pt>
                <c:pt idx="24094">
                  <c:v>3.351343</c:v>
                </c:pt>
                <c:pt idx="24095">
                  <c:v>3.3444240000000001</c:v>
                </c:pt>
                <c:pt idx="24096">
                  <c:v>3.350622</c:v>
                </c:pt>
                <c:pt idx="24097">
                  <c:v>3.3559260000000002</c:v>
                </c:pt>
                <c:pt idx="24098">
                  <c:v>3.3455840000000001</c:v>
                </c:pt>
                <c:pt idx="24099">
                  <c:v>3.3429679999999999</c:v>
                </c:pt>
                <c:pt idx="24100">
                  <c:v>3.3497059999999999</c:v>
                </c:pt>
                <c:pt idx="24101">
                  <c:v>3.344662</c:v>
                </c:pt>
                <c:pt idx="24102">
                  <c:v>3.3446199999999999</c:v>
                </c:pt>
                <c:pt idx="24103">
                  <c:v>3.351442</c:v>
                </c:pt>
                <c:pt idx="24104">
                  <c:v>3.3462040000000002</c:v>
                </c:pt>
                <c:pt idx="24105">
                  <c:v>3.3455020000000002</c:v>
                </c:pt>
                <c:pt idx="24106">
                  <c:v>3.356401</c:v>
                </c:pt>
                <c:pt idx="24107">
                  <c:v>3.3573849999999998</c:v>
                </c:pt>
                <c:pt idx="24108">
                  <c:v>3.3462459999999998</c:v>
                </c:pt>
                <c:pt idx="24109">
                  <c:v>3.3476669999999999</c:v>
                </c:pt>
                <c:pt idx="24110">
                  <c:v>3.3550939999999998</c:v>
                </c:pt>
                <c:pt idx="24111">
                  <c:v>3.3455970000000002</c:v>
                </c:pt>
                <c:pt idx="24112">
                  <c:v>3.343261</c:v>
                </c:pt>
                <c:pt idx="24113">
                  <c:v>3.352773</c:v>
                </c:pt>
                <c:pt idx="24114">
                  <c:v>3.3515429999999999</c:v>
                </c:pt>
                <c:pt idx="24115">
                  <c:v>3.3495659999999998</c:v>
                </c:pt>
                <c:pt idx="24116">
                  <c:v>3.3551679999999999</c:v>
                </c:pt>
                <c:pt idx="24117">
                  <c:v>3.3588789999999999</c:v>
                </c:pt>
                <c:pt idx="24118">
                  <c:v>3.357154</c:v>
                </c:pt>
                <c:pt idx="24119">
                  <c:v>3.3569260000000001</c:v>
                </c:pt>
                <c:pt idx="24120">
                  <c:v>3.3596159999999999</c:v>
                </c:pt>
                <c:pt idx="24121">
                  <c:v>3.3580260000000002</c:v>
                </c:pt>
                <c:pt idx="24122">
                  <c:v>3.3523339999999999</c:v>
                </c:pt>
                <c:pt idx="24123">
                  <c:v>3.3489360000000001</c:v>
                </c:pt>
                <c:pt idx="24124">
                  <c:v>3.3506900000000002</c:v>
                </c:pt>
                <c:pt idx="24125">
                  <c:v>3.3495529999999998</c:v>
                </c:pt>
                <c:pt idx="24126">
                  <c:v>3.3499720000000002</c:v>
                </c:pt>
                <c:pt idx="24127">
                  <c:v>3.353164</c:v>
                </c:pt>
                <c:pt idx="24128">
                  <c:v>3.3503059999999998</c:v>
                </c:pt>
                <c:pt idx="24129">
                  <c:v>3.3500839999999998</c:v>
                </c:pt>
                <c:pt idx="24130">
                  <c:v>3.3546800000000001</c:v>
                </c:pt>
                <c:pt idx="24131">
                  <c:v>3.3518919999999999</c:v>
                </c:pt>
                <c:pt idx="24132">
                  <c:v>3.3499270000000001</c:v>
                </c:pt>
                <c:pt idx="24133">
                  <c:v>3.3561930000000002</c:v>
                </c:pt>
                <c:pt idx="24134">
                  <c:v>3.3564440000000002</c:v>
                </c:pt>
                <c:pt idx="24135">
                  <c:v>3.3489080000000002</c:v>
                </c:pt>
                <c:pt idx="24136">
                  <c:v>3.350311</c:v>
                </c:pt>
                <c:pt idx="24137">
                  <c:v>3.353561</c:v>
                </c:pt>
                <c:pt idx="24138">
                  <c:v>3.3511229999999999</c:v>
                </c:pt>
                <c:pt idx="24139">
                  <c:v>3.3554889999999999</c:v>
                </c:pt>
                <c:pt idx="24140">
                  <c:v>3.3565109999999998</c:v>
                </c:pt>
                <c:pt idx="24141">
                  <c:v>3.35067</c:v>
                </c:pt>
                <c:pt idx="24142">
                  <c:v>3.3557199999999998</c:v>
                </c:pt>
                <c:pt idx="24143">
                  <c:v>3.3608709999999999</c:v>
                </c:pt>
                <c:pt idx="24144">
                  <c:v>3.3589359999999999</c:v>
                </c:pt>
                <c:pt idx="24145">
                  <c:v>3.3596970000000002</c:v>
                </c:pt>
                <c:pt idx="24146">
                  <c:v>3.3624200000000002</c:v>
                </c:pt>
                <c:pt idx="24147">
                  <c:v>3.3571960000000001</c:v>
                </c:pt>
                <c:pt idx="24148">
                  <c:v>3.3519269999999999</c:v>
                </c:pt>
                <c:pt idx="24149">
                  <c:v>3.3578830000000002</c:v>
                </c:pt>
                <c:pt idx="24150">
                  <c:v>3.3590710000000001</c:v>
                </c:pt>
                <c:pt idx="24151">
                  <c:v>3.356579</c:v>
                </c:pt>
                <c:pt idx="24152">
                  <c:v>3.360271</c:v>
                </c:pt>
                <c:pt idx="24153">
                  <c:v>3.3615210000000002</c:v>
                </c:pt>
                <c:pt idx="24154">
                  <c:v>3.3599480000000002</c:v>
                </c:pt>
                <c:pt idx="24155">
                  <c:v>3.3623249999999998</c:v>
                </c:pt>
                <c:pt idx="24156">
                  <c:v>3.364938</c:v>
                </c:pt>
                <c:pt idx="24157">
                  <c:v>3.360852</c:v>
                </c:pt>
                <c:pt idx="24158">
                  <c:v>3.360976</c:v>
                </c:pt>
                <c:pt idx="24159">
                  <c:v>3.3638249999999998</c:v>
                </c:pt>
                <c:pt idx="24160">
                  <c:v>3.3579400000000001</c:v>
                </c:pt>
                <c:pt idx="24161">
                  <c:v>3.3556970000000002</c:v>
                </c:pt>
                <c:pt idx="24162">
                  <c:v>3.35466</c:v>
                </c:pt>
                <c:pt idx="24163">
                  <c:v>3.3520439999999998</c:v>
                </c:pt>
                <c:pt idx="24164">
                  <c:v>3.355718</c:v>
                </c:pt>
                <c:pt idx="24165">
                  <c:v>3.3597730000000001</c:v>
                </c:pt>
                <c:pt idx="24166">
                  <c:v>3.3599329999999998</c:v>
                </c:pt>
                <c:pt idx="24167">
                  <c:v>3.3565680000000002</c:v>
                </c:pt>
                <c:pt idx="24168">
                  <c:v>3.3580990000000002</c:v>
                </c:pt>
                <c:pt idx="24169">
                  <c:v>3.3630080000000002</c:v>
                </c:pt>
                <c:pt idx="24170">
                  <c:v>3.3596330000000001</c:v>
                </c:pt>
                <c:pt idx="24171">
                  <c:v>3.3550610000000001</c:v>
                </c:pt>
                <c:pt idx="24172">
                  <c:v>3.3593670000000002</c:v>
                </c:pt>
                <c:pt idx="24173">
                  <c:v>3.3672300000000002</c:v>
                </c:pt>
                <c:pt idx="24174">
                  <c:v>3.3655710000000001</c:v>
                </c:pt>
                <c:pt idx="24175">
                  <c:v>3.3607399999999998</c:v>
                </c:pt>
                <c:pt idx="24176">
                  <c:v>3.3626</c:v>
                </c:pt>
                <c:pt idx="24177">
                  <c:v>3.358727</c:v>
                </c:pt>
                <c:pt idx="24178">
                  <c:v>3.3565619999999998</c:v>
                </c:pt>
                <c:pt idx="24179">
                  <c:v>3.36266</c:v>
                </c:pt>
                <c:pt idx="24180">
                  <c:v>3.3626969999999998</c:v>
                </c:pt>
                <c:pt idx="24181">
                  <c:v>3.354044</c:v>
                </c:pt>
                <c:pt idx="24182">
                  <c:v>3.354625</c:v>
                </c:pt>
                <c:pt idx="24183">
                  <c:v>3.3657469999999998</c:v>
                </c:pt>
                <c:pt idx="24184">
                  <c:v>3.3622909999999999</c:v>
                </c:pt>
                <c:pt idx="24185">
                  <c:v>3.3599250000000001</c:v>
                </c:pt>
                <c:pt idx="24186">
                  <c:v>3.365977</c:v>
                </c:pt>
                <c:pt idx="24187">
                  <c:v>3.3588279999999999</c:v>
                </c:pt>
                <c:pt idx="24188">
                  <c:v>3.3591950000000002</c:v>
                </c:pt>
                <c:pt idx="24189">
                  <c:v>3.3694700000000002</c:v>
                </c:pt>
                <c:pt idx="24190">
                  <c:v>3.3663110000000001</c:v>
                </c:pt>
                <c:pt idx="24191">
                  <c:v>3.3603719999999999</c:v>
                </c:pt>
                <c:pt idx="24192">
                  <c:v>3.3642310000000002</c:v>
                </c:pt>
                <c:pt idx="24193">
                  <c:v>3.3687079999999998</c:v>
                </c:pt>
                <c:pt idx="24194">
                  <c:v>3.3675600000000001</c:v>
                </c:pt>
                <c:pt idx="24195">
                  <c:v>3.3691420000000001</c:v>
                </c:pt>
                <c:pt idx="24196">
                  <c:v>3.368242</c:v>
                </c:pt>
                <c:pt idx="24197">
                  <c:v>3.3640639999999999</c:v>
                </c:pt>
                <c:pt idx="24198">
                  <c:v>3.3702239999999999</c:v>
                </c:pt>
                <c:pt idx="24199">
                  <c:v>3.3759610000000002</c:v>
                </c:pt>
                <c:pt idx="24200">
                  <c:v>3.3688449999999999</c:v>
                </c:pt>
                <c:pt idx="24201">
                  <c:v>3.361367</c:v>
                </c:pt>
                <c:pt idx="24202">
                  <c:v>3.3643619999999999</c:v>
                </c:pt>
                <c:pt idx="24203">
                  <c:v>3.3642669999999999</c:v>
                </c:pt>
                <c:pt idx="24204">
                  <c:v>3.3617029999999999</c:v>
                </c:pt>
                <c:pt idx="24205">
                  <c:v>3.3731840000000002</c:v>
                </c:pt>
                <c:pt idx="24206">
                  <c:v>3.3792499999999999</c:v>
                </c:pt>
                <c:pt idx="24207">
                  <c:v>3.368455</c:v>
                </c:pt>
                <c:pt idx="24208">
                  <c:v>3.3647770000000001</c:v>
                </c:pt>
                <c:pt idx="24209">
                  <c:v>3.3680430000000001</c:v>
                </c:pt>
                <c:pt idx="24210">
                  <c:v>3.360973</c:v>
                </c:pt>
                <c:pt idx="24211">
                  <c:v>3.3571939999999998</c:v>
                </c:pt>
                <c:pt idx="24212">
                  <c:v>3.3664589999999999</c:v>
                </c:pt>
                <c:pt idx="24213">
                  <c:v>3.3644949999999998</c:v>
                </c:pt>
                <c:pt idx="24214">
                  <c:v>3.359585</c:v>
                </c:pt>
                <c:pt idx="24215">
                  <c:v>3.370333</c:v>
                </c:pt>
                <c:pt idx="24216">
                  <c:v>3.3704900000000002</c:v>
                </c:pt>
                <c:pt idx="24217">
                  <c:v>3.365469</c:v>
                </c:pt>
                <c:pt idx="24218">
                  <c:v>3.3737460000000001</c:v>
                </c:pt>
                <c:pt idx="24219">
                  <c:v>3.374717</c:v>
                </c:pt>
                <c:pt idx="24220">
                  <c:v>3.3666939999999999</c:v>
                </c:pt>
                <c:pt idx="24221">
                  <c:v>3.367607</c:v>
                </c:pt>
                <c:pt idx="24222">
                  <c:v>3.3729740000000001</c:v>
                </c:pt>
                <c:pt idx="24223">
                  <c:v>3.3663690000000002</c:v>
                </c:pt>
                <c:pt idx="24224">
                  <c:v>3.3649580000000001</c:v>
                </c:pt>
                <c:pt idx="24225">
                  <c:v>3.3693849999999999</c:v>
                </c:pt>
                <c:pt idx="24226">
                  <c:v>3.3649170000000002</c:v>
                </c:pt>
                <c:pt idx="24227">
                  <c:v>3.3704960000000002</c:v>
                </c:pt>
                <c:pt idx="24228">
                  <c:v>3.3773399999999998</c:v>
                </c:pt>
                <c:pt idx="24229">
                  <c:v>3.3700830000000002</c:v>
                </c:pt>
                <c:pt idx="24230">
                  <c:v>3.3655439999999999</c:v>
                </c:pt>
                <c:pt idx="24231">
                  <c:v>3.3699170000000001</c:v>
                </c:pt>
                <c:pt idx="24232">
                  <c:v>3.3728530000000001</c:v>
                </c:pt>
                <c:pt idx="24233">
                  <c:v>3.3669920000000002</c:v>
                </c:pt>
                <c:pt idx="24234">
                  <c:v>3.3641990000000002</c:v>
                </c:pt>
                <c:pt idx="24235">
                  <c:v>3.3675730000000001</c:v>
                </c:pt>
                <c:pt idx="24236">
                  <c:v>3.3692329999999999</c:v>
                </c:pt>
                <c:pt idx="24237">
                  <c:v>3.3754249999999999</c:v>
                </c:pt>
                <c:pt idx="24238">
                  <c:v>3.3774929999999999</c:v>
                </c:pt>
                <c:pt idx="24239">
                  <c:v>3.373237</c:v>
                </c:pt>
                <c:pt idx="24240">
                  <c:v>3.3737529999999998</c:v>
                </c:pt>
                <c:pt idx="24241">
                  <c:v>3.3787410000000002</c:v>
                </c:pt>
                <c:pt idx="24242">
                  <c:v>3.377491</c:v>
                </c:pt>
                <c:pt idx="24243">
                  <c:v>3.3703180000000001</c:v>
                </c:pt>
                <c:pt idx="24244">
                  <c:v>3.3752499999999999</c:v>
                </c:pt>
                <c:pt idx="24245">
                  <c:v>3.3786459999999998</c:v>
                </c:pt>
                <c:pt idx="24246">
                  <c:v>3.3703430000000001</c:v>
                </c:pt>
                <c:pt idx="24247">
                  <c:v>3.3679399999999999</c:v>
                </c:pt>
                <c:pt idx="24248">
                  <c:v>3.3728509999999998</c:v>
                </c:pt>
                <c:pt idx="24249">
                  <c:v>3.373675</c:v>
                </c:pt>
                <c:pt idx="24250">
                  <c:v>3.3691840000000002</c:v>
                </c:pt>
                <c:pt idx="24251">
                  <c:v>3.3736190000000001</c:v>
                </c:pt>
                <c:pt idx="24252">
                  <c:v>3.3787750000000001</c:v>
                </c:pt>
                <c:pt idx="24253">
                  <c:v>3.3756309999999998</c:v>
                </c:pt>
                <c:pt idx="24254">
                  <c:v>3.3766400000000001</c:v>
                </c:pt>
                <c:pt idx="24255">
                  <c:v>3.3785989999999999</c:v>
                </c:pt>
                <c:pt idx="24256">
                  <c:v>3.3760319999999999</c:v>
                </c:pt>
                <c:pt idx="24257">
                  <c:v>3.3699159999999999</c:v>
                </c:pt>
                <c:pt idx="24258">
                  <c:v>3.371864</c:v>
                </c:pt>
                <c:pt idx="24259">
                  <c:v>3.377208</c:v>
                </c:pt>
                <c:pt idx="24260">
                  <c:v>3.3730540000000002</c:v>
                </c:pt>
                <c:pt idx="24261">
                  <c:v>3.3757700000000002</c:v>
                </c:pt>
                <c:pt idx="24262">
                  <c:v>3.3755639999999998</c:v>
                </c:pt>
                <c:pt idx="24263">
                  <c:v>3.3687879999999999</c:v>
                </c:pt>
                <c:pt idx="24264">
                  <c:v>3.375788</c:v>
                </c:pt>
                <c:pt idx="24265">
                  <c:v>3.3819149999999998</c:v>
                </c:pt>
                <c:pt idx="24266">
                  <c:v>3.3762129999999999</c:v>
                </c:pt>
                <c:pt idx="24267">
                  <c:v>3.3737560000000002</c:v>
                </c:pt>
                <c:pt idx="24268">
                  <c:v>3.3789940000000001</c:v>
                </c:pt>
                <c:pt idx="24269">
                  <c:v>3.3729640000000001</c:v>
                </c:pt>
                <c:pt idx="24270">
                  <c:v>3.3671489999999999</c:v>
                </c:pt>
                <c:pt idx="24271">
                  <c:v>3.380188</c:v>
                </c:pt>
                <c:pt idx="24272">
                  <c:v>3.3782770000000002</c:v>
                </c:pt>
                <c:pt idx="24273">
                  <c:v>3.369637</c:v>
                </c:pt>
                <c:pt idx="24274">
                  <c:v>3.3825280000000002</c:v>
                </c:pt>
                <c:pt idx="24275">
                  <c:v>3.3867500000000001</c:v>
                </c:pt>
                <c:pt idx="24276">
                  <c:v>3.3772769999999999</c:v>
                </c:pt>
                <c:pt idx="24277">
                  <c:v>3.3810699999999998</c:v>
                </c:pt>
                <c:pt idx="24278">
                  <c:v>3.3877899999999999</c:v>
                </c:pt>
                <c:pt idx="24279">
                  <c:v>3.3782619999999999</c:v>
                </c:pt>
                <c:pt idx="24280">
                  <c:v>3.3735940000000002</c:v>
                </c:pt>
                <c:pt idx="24281">
                  <c:v>3.3823560000000001</c:v>
                </c:pt>
                <c:pt idx="24282">
                  <c:v>3.3804530000000002</c:v>
                </c:pt>
                <c:pt idx="24283">
                  <c:v>3.3736350000000002</c:v>
                </c:pt>
                <c:pt idx="24284">
                  <c:v>3.38002</c:v>
                </c:pt>
                <c:pt idx="24285">
                  <c:v>3.3865159999999999</c:v>
                </c:pt>
                <c:pt idx="24286">
                  <c:v>3.38076</c:v>
                </c:pt>
                <c:pt idx="24287">
                  <c:v>3.3801220000000001</c:v>
                </c:pt>
                <c:pt idx="24288">
                  <c:v>3.3853650000000002</c:v>
                </c:pt>
                <c:pt idx="24289">
                  <c:v>3.3788860000000001</c:v>
                </c:pt>
                <c:pt idx="24290">
                  <c:v>3.3801139999999998</c:v>
                </c:pt>
                <c:pt idx="24291">
                  <c:v>3.387769</c:v>
                </c:pt>
                <c:pt idx="24292">
                  <c:v>3.3804780000000001</c:v>
                </c:pt>
                <c:pt idx="24293">
                  <c:v>3.3820950000000001</c:v>
                </c:pt>
                <c:pt idx="24294">
                  <c:v>3.3859940000000002</c:v>
                </c:pt>
                <c:pt idx="24295">
                  <c:v>3.3746520000000002</c:v>
                </c:pt>
                <c:pt idx="24296">
                  <c:v>3.370187</c:v>
                </c:pt>
                <c:pt idx="24297">
                  <c:v>3.3783509999999999</c:v>
                </c:pt>
                <c:pt idx="24298">
                  <c:v>3.3814470000000001</c:v>
                </c:pt>
                <c:pt idx="24299">
                  <c:v>3.3778229999999998</c:v>
                </c:pt>
                <c:pt idx="24300">
                  <c:v>3.3808799999999999</c:v>
                </c:pt>
                <c:pt idx="24301">
                  <c:v>3.3859910000000002</c:v>
                </c:pt>
                <c:pt idx="24302">
                  <c:v>3.384903</c:v>
                </c:pt>
                <c:pt idx="24303">
                  <c:v>3.3815620000000002</c:v>
                </c:pt>
                <c:pt idx="24304">
                  <c:v>3.382206</c:v>
                </c:pt>
                <c:pt idx="24305">
                  <c:v>3.3853219999999999</c:v>
                </c:pt>
                <c:pt idx="24306">
                  <c:v>3.3819859999999999</c:v>
                </c:pt>
                <c:pt idx="24307">
                  <c:v>3.382889</c:v>
                </c:pt>
                <c:pt idx="24308">
                  <c:v>3.386009</c:v>
                </c:pt>
                <c:pt idx="24309">
                  <c:v>3.3767480000000001</c:v>
                </c:pt>
                <c:pt idx="24310">
                  <c:v>3.3754200000000001</c:v>
                </c:pt>
                <c:pt idx="24311">
                  <c:v>3.3833820000000001</c:v>
                </c:pt>
                <c:pt idx="24312">
                  <c:v>3.3835229999999998</c:v>
                </c:pt>
                <c:pt idx="24313">
                  <c:v>3.3873280000000001</c:v>
                </c:pt>
                <c:pt idx="24314">
                  <c:v>3.3945789999999998</c:v>
                </c:pt>
                <c:pt idx="24315">
                  <c:v>3.3891070000000001</c:v>
                </c:pt>
                <c:pt idx="24316">
                  <c:v>3.384144</c:v>
                </c:pt>
                <c:pt idx="24317">
                  <c:v>3.390609</c:v>
                </c:pt>
                <c:pt idx="24318">
                  <c:v>3.387149</c:v>
                </c:pt>
                <c:pt idx="24319">
                  <c:v>3.3792759999999999</c:v>
                </c:pt>
                <c:pt idx="24320">
                  <c:v>3.3825259999999999</c:v>
                </c:pt>
                <c:pt idx="24321">
                  <c:v>3.3846159999999998</c:v>
                </c:pt>
                <c:pt idx="24322">
                  <c:v>3.382768</c:v>
                </c:pt>
                <c:pt idx="24323">
                  <c:v>3.3831090000000001</c:v>
                </c:pt>
                <c:pt idx="24324">
                  <c:v>3.384979</c:v>
                </c:pt>
                <c:pt idx="24325">
                  <c:v>3.3834019999999998</c:v>
                </c:pt>
                <c:pt idx="24326">
                  <c:v>3.3831509999999998</c:v>
                </c:pt>
                <c:pt idx="24327">
                  <c:v>3.3921260000000002</c:v>
                </c:pt>
                <c:pt idx="24328">
                  <c:v>3.3905650000000001</c:v>
                </c:pt>
                <c:pt idx="24329">
                  <c:v>3.3813599999999999</c:v>
                </c:pt>
                <c:pt idx="24330">
                  <c:v>3.383629</c:v>
                </c:pt>
                <c:pt idx="24331">
                  <c:v>3.3844270000000001</c:v>
                </c:pt>
                <c:pt idx="24332">
                  <c:v>3.3810769999999999</c:v>
                </c:pt>
                <c:pt idx="24333">
                  <c:v>3.3827720000000001</c:v>
                </c:pt>
                <c:pt idx="24334">
                  <c:v>3.388255</c:v>
                </c:pt>
                <c:pt idx="24335">
                  <c:v>3.3935249999999999</c:v>
                </c:pt>
                <c:pt idx="24336">
                  <c:v>3.3932859999999998</c:v>
                </c:pt>
                <c:pt idx="24337">
                  <c:v>3.3904040000000002</c:v>
                </c:pt>
                <c:pt idx="24338">
                  <c:v>3.3912770000000001</c:v>
                </c:pt>
                <c:pt idx="24339">
                  <c:v>3.395289</c:v>
                </c:pt>
                <c:pt idx="24340">
                  <c:v>3.39439</c:v>
                </c:pt>
                <c:pt idx="24341">
                  <c:v>3.392598</c:v>
                </c:pt>
                <c:pt idx="24342">
                  <c:v>3.3913190000000002</c:v>
                </c:pt>
                <c:pt idx="24343">
                  <c:v>3.3862589999999999</c:v>
                </c:pt>
                <c:pt idx="24344">
                  <c:v>3.3919429999999999</c:v>
                </c:pt>
                <c:pt idx="24345">
                  <c:v>3.3970349999999998</c:v>
                </c:pt>
                <c:pt idx="24346">
                  <c:v>3.3925939999999999</c:v>
                </c:pt>
                <c:pt idx="24347">
                  <c:v>3.3930449999999999</c:v>
                </c:pt>
                <c:pt idx="24348">
                  <c:v>3.3949479999999999</c:v>
                </c:pt>
                <c:pt idx="24349">
                  <c:v>3.3927649999999998</c:v>
                </c:pt>
                <c:pt idx="24350">
                  <c:v>3.3912909999999998</c:v>
                </c:pt>
                <c:pt idx="24351">
                  <c:v>3.3925429999999999</c:v>
                </c:pt>
                <c:pt idx="24352">
                  <c:v>3.3877619999999999</c:v>
                </c:pt>
                <c:pt idx="24353">
                  <c:v>3.384798</c:v>
                </c:pt>
                <c:pt idx="24354">
                  <c:v>3.3910420000000001</c:v>
                </c:pt>
                <c:pt idx="24355">
                  <c:v>3.3891960000000001</c:v>
                </c:pt>
                <c:pt idx="24356">
                  <c:v>3.386101</c:v>
                </c:pt>
                <c:pt idx="24357">
                  <c:v>3.3889830000000001</c:v>
                </c:pt>
                <c:pt idx="24358">
                  <c:v>3.3865829999999999</c:v>
                </c:pt>
                <c:pt idx="24359">
                  <c:v>3.384674</c:v>
                </c:pt>
                <c:pt idx="24360">
                  <c:v>3.390625</c:v>
                </c:pt>
                <c:pt idx="24361">
                  <c:v>3.3935379999999999</c:v>
                </c:pt>
                <c:pt idx="24362">
                  <c:v>3.3881730000000001</c:v>
                </c:pt>
                <c:pt idx="24363">
                  <c:v>3.3905460000000001</c:v>
                </c:pt>
                <c:pt idx="24364">
                  <c:v>3.398695</c:v>
                </c:pt>
                <c:pt idx="24365">
                  <c:v>3.3920590000000002</c:v>
                </c:pt>
                <c:pt idx="24366">
                  <c:v>3.3889459999999998</c:v>
                </c:pt>
                <c:pt idx="24367">
                  <c:v>3.3951910000000001</c:v>
                </c:pt>
                <c:pt idx="24368">
                  <c:v>3.3902040000000002</c:v>
                </c:pt>
                <c:pt idx="24369">
                  <c:v>3.386558</c:v>
                </c:pt>
                <c:pt idx="24370">
                  <c:v>3.39453</c:v>
                </c:pt>
                <c:pt idx="24371">
                  <c:v>3.3969369999999999</c:v>
                </c:pt>
                <c:pt idx="24372">
                  <c:v>3.3939970000000002</c:v>
                </c:pt>
                <c:pt idx="24373">
                  <c:v>3.3975490000000002</c:v>
                </c:pt>
                <c:pt idx="24374">
                  <c:v>3.3965350000000001</c:v>
                </c:pt>
                <c:pt idx="24375">
                  <c:v>3.391702</c:v>
                </c:pt>
                <c:pt idx="24376">
                  <c:v>3.392903</c:v>
                </c:pt>
                <c:pt idx="24377">
                  <c:v>3.393176</c:v>
                </c:pt>
                <c:pt idx="24378">
                  <c:v>3.3944570000000001</c:v>
                </c:pt>
                <c:pt idx="24379">
                  <c:v>3.3928069999999999</c:v>
                </c:pt>
                <c:pt idx="24380">
                  <c:v>3.3890250000000002</c:v>
                </c:pt>
                <c:pt idx="24381">
                  <c:v>3.393437</c:v>
                </c:pt>
                <c:pt idx="24382">
                  <c:v>3.3978060000000001</c:v>
                </c:pt>
                <c:pt idx="24383">
                  <c:v>3.402663</c:v>
                </c:pt>
                <c:pt idx="24384">
                  <c:v>3.4017490000000001</c:v>
                </c:pt>
                <c:pt idx="24385">
                  <c:v>3.3937889999999999</c:v>
                </c:pt>
                <c:pt idx="24386">
                  <c:v>3.396169</c:v>
                </c:pt>
                <c:pt idx="24387">
                  <c:v>3.40144</c:v>
                </c:pt>
                <c:pt idx="24388">
                  <c:v>3.3977580000000001</c:v>
                </c:pt>
                <c:pt idx="24389">
                  <c:v>3.395804</c:v>
                </c:pt>
                <c:pt idx="24390">
                  <c:v>3.4018679999999999</c:v>
                </c:pt>
                <c:pt idx="24391">
                  <c:v>3.4011330000000002</c:v>
                </c:pt>
                <c:pt idx="24392">
                  <c:v>3.3935029999999999</c:v>
                </c:pt>
                <c:pt idx="24393">
                  <c:v>3.3960409999999999</c:v>
                </c:pt>
                <c:pt idx="24394">
                  <c:v>3.4018440000000001</c:v>
                </c:pt>
                <c:pt idx="24395">
                  <c:v>3.3982839999999999</c:v>
                </c:pt>
                <c:pt idx="24396">
                  <c:v>3.3959039999999998</c:v>
                </c:pt>
                <c:pt idx="24397">
                  <c:v>3.4043049999999999</c:v>
                </c:pt>
                <c:pt idx="24398">
                  <c:v>3.404677</c:v>
                </c:pt>
                <c:pt idx="24399">
                  <c:v>3.3927960000000001</c:v>
                </c:pt>
                <c:pt idx="24400">
                  <c:v>3.396172</c:v>
                </c:pt>
                <c:pt idx="24401">
                  <c:v>3.402377</c:v>
                </c:pt>
                <c:pt idx="24402">
                  <c:v>3.3966500000000002</c:v>
                </c:pt>
                <c:pt idx="24403">
                  <c:v>3.4003839999999999</c:v>
                </c:pt>
                <c:pt idx="24404">
                  <c:v>3.4054440000000001</c:v>
                </c:pt>
                <c:pt idx="24405">
                  <c:v>3.3979110000000001</c:v>
                </c:pt>
                <c:pt idx="24406">
                  <c:v>3.395858</c:v>
                </c:pt>
                <c:pt idx="24407">
                  <c:v>3.405646</c:v>
                </c:pt>
                <c:pt idx="24408">
                  <c:v>3.4034810000000002</c:v>
                </c:pt>
                <c:pt idx="24409">
                  <c:v>3.3907690000000001</c:v>
                </c:pt>
                <c:pt idx="24410">
                  <c:v>3.3957549999999999</c:v>
                </c:pt>
                <c:pt idx="24411">
                  <c:v>3.4003909999999999</c:v>
                </c:pt>
                <c:pt idx="24412">
                  <c:v>3.3957250000000001</c:v>
                </c:pt>
                <c:pt idx="24413">
                  <c:v>3.3996469999999999</c:v>
                </c:pt>
                <c:pt idx="24414">
                  <c:v>3.400773</c:v>
                </c:pt>
                <c:pt idx="24415">
                  <c:v>3.3968400000000001</c:v>
                </c:pt>
                <c:pt idx="24416">
                  <c:v>3.3992619999999998</c:v>
                </c:pt>
                <c:pt idx="24417">
                  <c:v>3.4039440000000001</c:v>
                </c:pt>
                <c:pt idx="24418">
                  <c:v>3.3979889999999999</c:v>
                </c:pt>
                <c:pt idx="24419">
                  <c:v>3.3962880000000002</c:v>
                </c:pt>
                <c:pt idx="24420">
                  <c:v>3.4079120000000001</c:v>
                </c:pt>
                <c:pt idx="24421">
                  <c:v>3.402323</c:v>
                </c:pt>
                <c:pt idx="24422">
                  <c:v>3.3956390000000001</c:v>
                </c:pt>
                <c:pt idx="24423">
                  <c:v>3.4080689999999998</c:v>
                </c:pt>
                <c:pt idx="24424">
                  <c:v>3.409729</c:v>
                </c:pt>
                <c:pt idx="24425">
                  <c:v>3.3972609999999999</c:v>
                </c:pt>
                <c:pt idx="24426">
                  <c:v>3.398863</c:v>
                </c:pt>
                <c:pt idx="24427">
                  <c:v>3.4113790000000002</c:v>
                </c:pt>
                <c:pt idx="24428">
                  <c:v>3.4065629999999998</c:v>
                </c:pt>
                <c:pt idx="24429">
                  <c:v>3.4010980000000002</c:v>
                </c:pt>
                <c:pt idx="24430">
                  <c:v>3.4060679999999999</c:v>
                </c:pt>
                <c:pt idx="24431">
                  <c:v>3.40252</c:v>
                </c:pt>
                <c:pt idx="24432">
                  <c:v>3.399022</c:v>
                </c:pt>
                <c:pt idx="24433">
                  <c:v>3.4030879999999999</c:v>
                </c:pt>
                <c:pt idx="24434">
                  <c:v>3.40326</c:v>
                </c:pt>
                <c:pt idx="24435">
                  <c:v>3.3998029999999999</c:v>
                </c:pt>
                <c:pt idx="24436">
                  <c:v>3.403184</c:v>
                </c:pt>
                <c:pt idx="24437">
                  <c:v>3.4100510000000002</c:v>
                </c:pt>
                <c:pt idx="24438">
                  <c:v>3.409726</c:v>
                </c:pt>
                <c:pt idx="24439">
                  <c:v>3.409138</c:v>
                </c:pt>
                <c:pt idx="24440">
                  <c:v>3.4093460000000002</c:v>
                </c:pt>
                <c:pt idx="24441">
                  <c:v>3.4064410000000001</c:v>
                </c:pt>
                <c:pt idx="24442">
                  <c:v>3.4010799999999999</c:v>
                </c:pt>
                <c:pt idx="24443">
                  <c:v>3.4016860000000002</c:v>
                </c:pt>
                <c:pt idx="24444">
                  <c:v>3.4116529999999998</c:v>
                </c:pt>
                <c:pt idx="24445">
                  <c:v>3.407149</c:v>
                </c:pt>
                <c:pt idx="24446">
                  <c:v>3.4032040000000001</c:v>
                </c:pt>
                <c:pt idx="24447">
                  <c:v>3.4142749999999999</c:v>
                </c:pt>
                <c:pt idx="24448">
                  <c:v>3.4095</c:v>
                </c:pt>
                <c:pt idx="24449">
                  <c:v>3.4027059999999998</c:v>
                </c:pt>
                <c:pt idx="24450">
                  <c:v>3.4097490000000001</c:v>
                </c:pt>
                <c:pt idx="24451">
                  <c:v>3.4100290000000002</c:v>
                </c:pt>
                <c:pt idx="24452">
                  <c:v>3.4016120000000001</c:v>
                </c:pt>
                <c:pt idx="24453">
                  <c:v>3.399578</c:v>
                </c:pt>
                <c:pt idx="24454">
                  <c:v>3.4017719999999998</c:v>
                </c:pt>
                <c:pt idx="24455">
                  <c:v>3.4000180000000002</c:v>
                </c:pt>
                <c:pt idx="24456">
                  <c:v>3.4066589999999999</c:v>
                </c:pt>
                <c:pt idx="24457">
                  <c:v>3.4137460000000002</c:v>
                </c:pt>
                <c:pt idx="24458">
                  <c:v>3.410085</c:v>
                </c:pt>
                <c:pt idx="24459">
                  <c:v>3.4120940000000002</c:v>
                </c:pt>
                <c:pt idx="24460">
                  <c:v>3.4176169999999999</c:v>
                </c:pt>
                <c:pt idx="24461">
                  <c:v>3.4140190000000001</c:v>
                </c:pt>
                <c:pt idx="24462">
                  <c:v>3.4038279999999999</c:v>
                </c:pt>
                <c:pt idx="24463">
                  <c:v>3.404623</c:v>
                </c:pt>
                <c:pt idx="24464">
                  <c:v>3.409986</c:v>
                </c:pt>
                <c:pt idx="24465">
                  <c:v>3.4029370000000001</c:v>
                </c:pt>
                <c:pt idx="24466">
                  <c:v>3.4038560000000002</c:v>
                </c:pt>
                <c:pt idx="24467">
                  <c:v>3.4119280000000001</c:v>
                </c:pt>
                <c:pt idx="24468">
                  <c:v>3.411375</c:v>
                </c:pt>
                <c:pt idx="24469">
                  <c:v>3.4141979999999998</c:v>
                </c:pt>
                <c:pt idx="24470">
                  <c:v>3.4174370000000001</c:v>
                </c:pt>
                <c:pt idx="24471">
                  <c:v>3.409802</c:v>
                </c:pt>
                <c:pt idx="24472">
                  <c:v>3.4032650000000002</c:v>
                </c:pt>
                <c:pt idx="24473">
                  <c:v>3.4112719999999999</c:v>
                </c:pt>
                <c:pt idx="24474">
                  <c:v>3.4173360000000002</c:v>
                </c:pt>
                <c:pt idx="24475">
                  <c:v>3.4104739999999998</c:v>
                </c:pt>
                <c:pt idx="24476">
                  <c:v>3.4090919999999998</c:v>
                </c:pt>
                <c:pt idx="24477">
                  <c:v>3.4108040000000002</c:v>
                </c:pt>
                <c:pt idx="24478">
                  <c:v>3.4120490000000001</c:v>
                </c:pt>
                <c:pt idx="24479">
                  <c:v>3.41317</c:v>
                </c:pt>
                <c:pt idx="24480">
                  <c:v>3.4082849999999998</c:v>
                </c:pt>
                <c:pt idx="24481">
                  <c:v>3.4070839999999998</c:v>
                </c:pt>
                <c:pt idx="24482">
                  <c:v>3.411025</c:v>
                </c:pt>
                <c:pt idx="24483">
                  <c:v>3.4168599999999998</c:v>
                </c:pt>
                <c:pt idx="24484">
                  <c:v>3.4159739999999998</c:v>
                </c:pt>
                <c:pt idx="24485">
                  <c:v>3.409151</c:v>
                </c:pt>
                <c:pt idx="24486">
                  <c:v>3.417154</c:v>
                </c:pt>
                <c:pt idx="24487">
                  <c:v>3.4249170000000002</c:v>
                </c:pt>
                <c:pt idx="24488">
                  <c:v>3.415476</c:v>
                </c:pt>
                <c:pt idx="24489">
                  <c:v>3.4125670000000001</c:v>
                </c:pt>
                <c:pt idx="24490">
                  <c:v>3.4207999999999998</c:v>
                </c:pt>
                <c:pt idx="24491">
                  <c:v>3.4175040000000001</c:v>
                </c:pt>
                <c:pt idx="24492">
                  <c:v>3.407527</c:v>
                </c:pt>
                <c:pt idx="24493">
                  <c:v>3.4131079999999998</c:v>
                </c:pt>
                <c:pt idx="24494">
                  <c:v>3.4203220000000001</c:v>
                </c:pt>
                <c:pt idx="24495">
                  <c:v>3.4165070000000002</c:v>
                </c:pt>
                <c:pt idx="24496">
                  <c:v>3.4144760000000001</c:v>
                </c:pt>
                <c:pt idx="24497">
                  <c:v>3.41479</c:v>
                </c:pt>
                <c:pt idx="24498">
                  <c:v>3.4118810000000002</c:v>
                </c:pt>
                <c:pt idx="24499">
                  <c:v>3.4098839999999999</c:v>
                </c:pt>
                <c:pt idx="24500">
                  <c:v>3.412925</c:v>
                </c:pt>
                <c:pt idx="24501">
                  <c:v>3.4093719999999998</c:v>
                </c:pt>
                <c:pt idx="24502">
                  <c:v>3.4054600000000002</c:v>
                </c:pt>
                <c:pt idx="24503">
                  <c:v>3.4117820000000001</c:v>
                </c:pt>
                <c:pt idx="24504">
                  <c:v>3.4170280000000002</c:v>
                </c:pt>
                <c:pt idx="24505">
                  <c:v>3.4185479999999999</c:v>
                </c:pt>
                <c:pt idx="24506">
                  <c:v>3.4188740000000002</c:v>
                </c:pt>
                <c:pt idx="24507">
                  <c:v>3.4193410000000002</c:v>
                </c:pt>
                <c:pt idx="24508">
                  <c:v>3.4202900000000001</c:v>
                </c:pt>
                <c:pt idx="24509">
                  <c:v>3.4244379999999999</c:v>
                </c:pt>
                <c:pt idx="24510">
                  <c:v>3.426526</c:v>
                </c:pt>
                <c:pt idx="24511">
                  <c:v>3.4171830000000001</c:v>
                </c:pt>
                <c:pt idx="24512">
                  <c:v>3.4164349999999999</c:v>
                </c:pt>
                <c:pt idx="24513">
                  <c:v>3.4223330000000001</c:v>
                </c:pt>
                <c:pt idx="24514">
                  <c:v>3.4144969999999999</c:v>
                </c:pt>
                <c:pt idx="24515">
                  <c:v>3.409144</c:v>
                </c:pt>
                <c:pt idx="24516">
                  <c:v>3.4141029999999999</c:v>
                </c:pt>
                <c:pt idx="24517">
                  <c:v>3.4176760000000002</c:v>
                </c:pt>
                <c:pt idx="24518">
                  <c:v>3.4145029999999998</c:v>
                </c:pt>
                <c:pt idx="24519">
                  <c:v>3.4133399999999998</c:v>
                </c:pt>
                <c:pt idx="24520">
                  <c:v>3.4218389999999999</c:v>
                </c:pt>
                <c:pt idx="24521">
                  <c:v>3.4228079999999999</c:v>
                </c:pt>
                <c:pt idx="24522">
                  <c:v>3.4201969999999999</c:v>
                </c:pt>
                <c:pt idx="24523">
                  <c:v>3.4240080000000002</c:v>
                </c:pt>
                <c:pt idx="24524">
                  <c:v>3.4210340000000001</c:v>
                </c:pt>
                <c:pt idx="24525">
                  <c:v>3.4135070000000001</c:v>
                </c:pt>
                <c:pt idx="24526">
                  <c:v>3.4134660000000001</c:v>
                </c:pt>
                <c:pt idx="24527">
                  <c:v>3.4157869999999999</c:v>
                </c:pt>
                <c:pt idx="24528">
                  <c:v>3.4156119999999999</c:v>
                </c:pt>
                <c:pt idx="24529">
                  <c:v>3.4225460000000001</c:v>
                </c:pt>
                <c:pt idx="24530">
                  <c:v>3.4273889999999998</c:v>
                </c:pt>
                <c:pt idx="24531">
                  <c:v>3.418892</c:v>
                </c:pt>
                <c:pt idx="24532">
                  <c:v>3.4221729999999999</c:v>
                </c:pt>
                <c:pt idx="24533">
                  <c:v>3.4355389999999999</c:v>
                </c:pt>
                <c:pt idx="24534">
                  <c:v>3.4291700000000001</c:v>
                </c:pt>
                <c:pt idx="24535">
                  <c:v>3.4153150000000001</c:v>
                </c:pt>
                <c:pt idx="24536">
                  <c:v>3.420131</c:v>
                </c:pt>
                <c:pt idx="24537">
                  <c:v>3.427149</c:v>
                </c:pt>
                <c:pt idx="24538">
                  <c:v>3.4177960000000001</c:v>
                </c:pt>
                <c:pt idx="24539">
                  <c:v>3.4165640000000002</c:v>
                </c:pt>
                <c:pt idx="24540">
                  <c:v>3.4228839999999998</c:v>
                </c:pt>
                <c:pt idx="24541">
                  <c:v>3.4179970000000002</c:v>
                </c:pt>
                <c:pt idx="24542">
                  <c:v>3.4201800000000002</c:v>
                </c:pt>
                <c:pt idx="24543">
                  <c:v>3.4287559999999999</c:v>
                </c:pt>
                <c:pt idx="24544">
                  <c:v>3.4233210000000001</c:v>
                </c:pt>
                <c:pt idx="24545">
                  <c:v>3.4185099999999999</c:v>
                </c:pt>
                <c:pt idx="24546">
                  <c:v>3.4307699999999999</c:v>
                </c:pt>
                <c:pt idx="24547">
                  <c:v>3.4299029999999999</c:v>
                </c:pt>
                <c:pt idx="24548">
                  <c:v>3.4112819999999999</c:v>
                </c:pt>
                <c:pt idx="24549">
                  <c:v>3.4187880000000002</c:v>
                </c:pt>
                <c:pt idx="24550">
                  <c:v>3.4340130000000002</c:v>
                </c:pt>
                <c:pt idx="24551">
                  <c:v>3.4241519999999999</c:v>
                </c:pt>
                <c:pt idx="24552">
                  <c:v>3.4212509999999998</c:v>
                </c:pt>
                <c:pt idx="24553">
                  <c:v>3.4272360000000002</c:v>
                </c:pt>
                <c:pt idx="24554">
                  <c:v>3.4200620000000002</c:v>
                </c:pt>
                <c:pt idx="24555">
                  <c:v>3.4138670000000002</c:v>
                </c:pt>
                <c:pt idx="24556">
                  <c:v>3.4217119999999999</c:v>
                </c:pt>
                <c:pt idx="24557">
                  <c:v>3.4250349999999998</c:v>
                </c:pt>
                <c:pt idx="24558">
                  <c:v>3.4210060000000002</c:v>
                </c:pt>
                <c:pt idx="24559">
                  <c:v>3.427851</c:v>
                </c:pt>
                <c:pt idx="24560">
                  <c:v>3.4294929999999999</c:v>
                </c:pt>
                <c:pt idx="24561">
                  <c:v>3.4200879999999998</c:v>
                </c:pt>
                <c:pt idx="24562">
                  <c:v>3.4219279999999999</c:v>
                </c:pt>
                <c:pt idx="24563">
                  <c:v>3.42883</c:v>
                </c:pt>
                <c:pt idx="24564">
                  <c:v>3.4242560000000002</c:v>
                </c:pt>
                <c:pt idx="24565">
                  <c:v>3.4219719999999998</c:v>
                </c:pt>
                <c:pt idx="24566">
                  <c:v>3.4286089999999998</c:v>
                </c:pt>
                <c:pt idx="24567">
                  <c:v>3.4252150000000001</c:v>
                </c:pt>
                <c:pt idx="24568">
                  <c:v>3.421217</c:v>
                </c:pt>
                <c:pt idx="24569">
                  <c:v>3.4307470000000002</c:v>
                </c:pt>
                <c:pt idx="24570">
                  <c:v>3.4356969999999998</c:v>
                </c:pt>
                <c:pt idx="24571">
                  <c:v>3.4338850000000001</c:v>
                </c:pt>
                <c:pt idx="24572">
                  <c:v>3.4338630000000001</c:v>
                </c:pt>
                <c:pt idx="24573">
                  <c:v>3.4337599999999999</c:v>
                </c:pt>
                <c:pt idx="24574">
                  <c:v>3.4266299999999998</c:v>
                </c:pt>
                <c:pt idx="24575">
                  <c:v>3.4259210000000002</c:v>
                </c:pt>
                <c:pt idx="24576">
                  <c:v>3.439581</c:v>
                </c:pt>
                <c:pt idx="24577">
                  <c:v>3.4354290000000001</c:v>
                </c:pt>
                <c:pt idx="24578">
                  <c:v>3.4205480000000001</c:v>
                </c:pt>
                <c:pt idx="24579">
                  <c:v>3.4286400000000001</c:v>
                </c:pt>
                <c:pt idx="24580">
                  <c:v>3.4349660000000002</c:v>
                </c:pt>
                <c:pt idx="24581">
                  <c:v>3.4231850000000001</c:v>
                </c:pt>
                <c:pt idx="24582">
                  <c:v>3.4212590000000001</c:v>
                </c:pt>
                <c:pt idx="24583">
                  <c:v>3.4324080000000001</c:v>
                </c:pt>
                <c:pt idx="24584">
                  <c:v>3.429951</c:v>
                </c:pt>
                <c:pt idx="24585">
                  <c:v>3.425284</c:v>
                </c:pt>
                <c:pt idx="24586">
                  <c:v>3.4321000000000002</c:v>
                </c:pt>
                <c:pt idx="24587">
                  <c:v>3.4287139999999998</c:v>
                </c:pt>
                <c:pt idx="24588">
                  <c:v>3.4219369999999998</c:v>
                </c:pt>
                <c:pt idx="24589">
                  <c:v>3.4268019999999999</c:v>
                </c:pt>
                <c:pt idx="24590">
                  <c:v>3.4301170000000001</c:v>
                </c:pt>
                <c:pt idx="24591">
                  <c:v>3.431997</c:v>
                </c:pt>
                <c:pt idx="24592">
                  <c:v>3.4327489999999998</c:v>
                </c:pt>
                <c:pt idx="24593">
                  <c:v>3.4323739999999998</c:v>
                </c:pt>
                <c:pt idx="24594">
                  <c:v>3.4310109999999998</c:v>
                </c:pt>
                <c:pt idx="24595">
                  <c:v>3.4307910000000001</c:v>
                </c:pt>
                <c:pt idx="24596">
                  <c:v>3.433926</c:v>
                </c:pt>
                <c:pt idx="24597">
                  <c:v>3.4308879999999999</c:v>
                </c:pt>
                <c:pt idx="24598">
                  <c:v>3.4281839999999999</c:v>
                </c:pt>
                <c:pt idx="24599">
                  <c:v>3.432572</c:v>
                </c:pt>
                <c:pt idx="24600">
                  <c:v>3.435206</c:v>
                </c:pt>
                <c:pt idx="24601">
                  <c:v>3.4316149999999999</c:v>
                </c:pt>
                <c:pt idx="24602">
                  <c:v>3.4305370000000002</c:v>
                </c:pt>
                <c:pt idx="24603">
                  <c:v>3.4359120000000001</c:v>
                </c:pt>
                <c:pt idx="24604">
                  <c:v>3.4293740000000001</c:v>
                </c:pt>
                <c:pt idx="24605">
                  <c:v>3.422199</c:v>
                </c:pt>
                <c:pt idx="24606">
                  <c:v>3.4282080000000001</c:v>
                </c:pt>
                <c:pt idx="24607">
                  <c:v>3.4324379999999999</c:v>
                </c:pt>
                <c:pt idx="24608">
                  <c:v>3.4319760000000001</c:v>
                </c:pt>
                <c:pt idx="24609">
                  <c:v>3.432785</c:v>
                </c:pt>
                <c:pt idx="24610">
                  <c:v>3.4414020000000001</c:v>
                </c:pt>
                <c:pt idx="24611">
                  <c:v>3.4415930000000001</c:v>
                </c:pt>
                <c:pt idx="24612">
                  <c:v>3.434911</c:v>
                </c:pt>
                <c:pt idx="24613">
                  <c:v>3.4375879999999999</c:v>
                </c:pt>
                <c:pt idx="24614">
                  <c:v>3.4373580000000001</c:v>
                </c:pt>
                <c:pt idx="24615">
                  <c:v>3.4319579999999998</c:v>
                </c:pt>
                <c:pt idx="24616">
                  <c:v>3.430545</c:v>
                </c:pt>
                <c:pt idx="24617">
                  <c:v>3.4331040000000002</c:v>
                </c:pt>
                <c:pt idx="24618">
                  <c:v>3.4375010000000001</c:v>
                </c:pt>
                <c:pt idx="24619">
                  <c:v>3.4404129999999999</c:v>
                </c:pt>
                <c:pt idx="24620">
                  <c:v>3.4417059999999999</c:v>
                </c:pt>
                <c:pt idx="24621">
                  <c:v>3.434428</c:v>
                </c:pt>
                <c:pt idx="24622">
                  <c:v>3.4291119999999999</c:v>
                </c:pt>
                <c:pt idx="24623">
                  <c:v>3.4346869999999998</c:v>
                </c:pt>
                <c:pt idx="24624">
                  <c:v>3.4337550000000001</c:v>
                </c:pt>
                <c:pt idx="24625">
                  <c:v>3.4303210000000002</c:v>
                </c:pt>
                <c:pt idx="24626">
                  <c:v>3.4388399999999999</c:v>
                </c:pt>
                <c:pt idx="24627">
                  <c:v>3.4425309999999998</c:v>
                </c:pt>
                <c:pt idx="24628">
                  <c:v>3.4311590000000001</c:v>
                </c:pt>
                <c:pt idx="24629">
                  <c:v>3.4340030000000001</c:v>
                </c:pt>
                <c:pt idx="24630">
                  <c:v>3.4497360000000001</c:v>
                </c:pt>
                <c:pt idx="24631">
                  <c:v>3.4447960000000002</c:v>
                </c:pt>
                <c:pt idx="24632">
                  <c:v>3.439082</c:v>
                </c:pt>
                <c:pt idx="24633">
                  <c:v>3.4438110000000002</c:v>
                </c:pt>
                <c:pt idx="24634">
                  <c:v>3.4365510000000001</c:v>
                </c:pt>
                <c:pt idx="24635">
                  <c:v>3.4298570000000002</c:v>
                </c:pt>
                <c:pt idx="24636">
                  <c:v>3.4379010000000001</c:v>
                </c:pt>
                <c:pt idx="24637">
                  <c:v>3.441605</c:v>
                </c:pt>
                <c:pt idx="24638">
                  <c:v>3.4319060000000001</c:v>
                </c:pt>
                <c:pt idx="24639">
                  <c:v>3.4354239999999998</c:v>
                </c:pt>
                <c:pt idx="24640">
                  <c:v>3.4454500000000001</c:v>
                </c:pt>
                <c:pt idx="24641">
                  <c:v>3.4344329999999998</c:v>
                </c:pt>
                <c:pt idx="24642">
                  <c:v>3.4276219999999999</c:v>
                </c:pt>
                <c:pt idx="24643">
                  <c:v>3.4371900000000002</c:v>
                </c:pt>
                <c:pt idx="24644">
                  <c:v>3.439174</c:v>
                </c:pt>
                <c:pt idx="24645">
                  <c:v>3.4360490000000001</c:v>
                </c:pt>
                <c:pt idx="24646">
                  <c:v>3.442002</c:v>
                </c:pt>
                <c:pt idx="24647">
                  <c:v>3.4447580000000002</c:v>
                </c:pt>
                <c:pt idx="24648">
                  <c:v>3.4363640000000002</c:v>
                </c:pt>
                <c:pt idx="24649">
                  <c:v>3.4385520000000001</c:v>
                </c:pt>
                <c:pt idx="24650">
                  <c:v>3.4422600000000001</c:v>
                </c:pt>
                <c:pt idx="24651">
                  <c:v>3.43133</c:v>
                </c:pt>
                <c:pt idx="24652">
                  <c:v>3.4349500000000002</c:v>
                </c:pt>
                <c:pt idx="24653">
                  <c:v>3.449103</c:v>
                </c:pt>
                <c:pt idx="24654">
                  <c:v>3.444439</c:v>
                </c:pt>
                <c:pt idx="24655">
                  <c:v>3.440734</c:v>
                </c:pt>
                <c:pt idx="24656">
                  <c:v>3.4548779999999999</c:v>
                </c:pt>
                <c:pt idx="24657">
                  <c:v>3.4527100000000002</c:v>
                </c:pt>
                <c:pt idx="24658">
                  <c:v>3.4360119999999998</c:v>
                </c:pt>
                <c:pt idx="24659">
                  <c:v>3.4423400000000002</c:v>
                </c:pt>
                <c:pt idx="24660">
                  <c:v>3.4494280000000002</c:v>
                </c:pt>
                <c:pt idx="24661">
                  <c:v>3.437694</c:v>
                </c:pt>
                <c:pt idx="24662">
                  <c:v>3.432258</c:v>
                </c:pt>
                <c:pt idx="24663">
                  <c:v>3.4405800000000002</c:v>
                </c:pt>
                <c:pt idx="24664">
                  <c:v>3.4454389999999999</c:v>
                </c:pt>
                <c:pt idx="24665">
                  <c:v>3.4405839999999999</c:v>
                </c:pt>
                <c:pt idx="24666">
                  <c:v>3.444283</c:v>
                </c:pt>
                <c:pt idx="24667">
                  <c:v>3.450199</c:v>
                </c:pt>
                <c:pt idx="24668">
                  <c:v>3.4478789999999999</c:v>
                </c:pt>
                <c:pt idx="24669">
                  <c:v>3.4470230000000002</c:v>
                </c:pt>
                <c:pt idx="24670">
                  <c:v>3.4461919999999999</c:v>
                </c:pt>
                <c:pt idx="24671">
                  <c:v>3.444715</c:v>
                </c:pt>
                <c:pt idx="24672">
                  <c:v>3.4409380000000001</c:v>
                </c:pt>
                <c:pt idx="24673">
                  <c:v>3.440922</c:v>
                </c:pt>
                <c:pt idx="24674">
                  <c:v>3.4424329999999999</c:v>
                </c:pt>
                <c:pt idx="24675">
                  <c:v>3.442307</c:v>
                </c:pt>
                <c:pt idx="24676">
                  <c:v>3.4494660000000001</c:v>
                </c:pt>
                <c:pt idx="24677">
                  <c:v>3.44577</c:v>
                </c:pt>
                <c:pt idx="24678">
                  <c:v>3.4370750000000001</c:v>
                </c:pt>
                <c:pt idx="24679">
                  <c:v>3.4431959999999999</c:v>
                </c:pt>
                <c:pt idx="24680">
                  <c:v>3.445681</c:v>
                </c:pt>
                <c:pt idx="24681">
                  <c:v>3.4411969999999998</c:v>
                </c:pt>
                <c:pt idx="24682">
                  <c:v>3.4469810000000001</c:v>
                </c:pt>
                <c:pt idx="24683">
                  <c:v>3.4537710000000001</c:v>
                </c:pt>
                <c:pt idx="24684">
                  <c:v>3.4431850000000002</c:v>
                </c:pt>
                <c:pt idx="24685">
                  <c:v>3.4384429999999999</c:v>
                </c:pt>
                <c:pt idx="24686">
                  <c:v>3.4487839999999998</c:v>
                </c:pt>
                <c:pt idx="24687">
                  <c:v>3.4428079999999999</c:v>
                </c:pt>
                <c:pt idx="24688">
                  <c:v>3.4354230000000001</c:v>
                </c:pt>
                <c:pt idx="24689">
                  <c:v>3.4460839999999999</c:v>
                </c:pt>
                <c:pt idx="24690">
                  <c:v>3.4502540000000002</c:v>
                </c:pt>
                <c:pt idx="24691">
                  <c:v>3.4457179999999998</c:v>
                </c:pt>
                <c:pt idx="24692">
                  <c:v>3.4454720000000001</c:v>
                </c:pt>
                <c:pt idx="24693">
                  <c:v>3.4500690000000001</c:v>
                </c:pt>
                <c:pt idx="24694">
                  <c:v>3.4524349999999999</c:v>
                </c:pt>
                <c:pt idx="24695">
                  <c:v>3.4513099999999999</c:v>
                </c:pt>
                <c:pt idx="24696">
                  <c:v>3.4498099999999998</c:v>
                </c:pt>
                <c:pt idx="24697">
                  <c:v>3.4468700000000001</c:v>
                </c:pt>
                <c:pt idx="24698">
                  <c:v>3.4449190000000001</c:v>
                </c:pt>
                <c:pt idx="24699">
                  <c:v>3.445033</c:v>
                </c:pt>
                <c:pt idx="24700">
                  <c:v>3.449417</c:v>
                </c:pt>
                <c:pt idx="24701">
                  <c:v>3.451918</c:v>
                </c:pt>
                <c:pt idx="24702">
                  <c:v>3.4530059999999998</c:v>
                </c:pt>
                <c:pt idx="24703">
                  <c:v>3.4618169999999999</c:v>
                </c:pt>
                <c:pt idx="24704">
                  <c:v>3.4594149999999999</c:v>
                </c:pt>
                <c:pt idx="24705">
                  <c:v>3.4513859999999998</c:v>
                </c:pt>
                <c:pt idx="24706">
                  <c:v>3.453986</c:v>
                </c:pt>
                <c:pt idx="24707">
                  <c:v>3.4520200000000001</c:v>
                </c:pt>
                <c:pt idx="24708">
                  <c:v>3.4452120000000002</c:v>
                </c:pt>
                <c:pt idx="24709">
                  <c:v>3.444868</c:v>
                </c:pt>
                <c:pt idx="24710">
                  <c:v>3.4485450000000002</c:v>
                </c:pt>
                <c:pt idx="24711">
                  <c:v>3.4457800000000001</c:v>
                </c:pt>
                <c:pt idx="24712">
                  <c:v>3.442107</c:v>
                </c:pt>
                <c:pt idx="24713">
                  <c:v>3.4509780000000001</c:v>
                </c:pt>
                <c:pt idx="24714">
                  <c:v>3.4554659999999999</c:v>
                </c:pt>
                <c:pt idx="24715">
                  <c:v>3.4482110000000001</c:v>
                </c:pt>
                <c:pt idx="24716">
                  <c:v>3.4474689999999999</c:v>
                </c:pt>
                <c:pt idx="24717">
                  <c:v>3.4535529999999999</c:v>
                </c:pt>
                <c:pt idx="24718">
                  <c:v>3.4532729999999998</c:v>
                </c:pt>
                <c:pt idx="24719">
                  <c:v>3.4514100000000001</c:v>
                </c:pt>
                <c:pt idx="24720">
                  <c:v>3.456439</c:v>
                </c:pt>
                <c:pt idx="24721">
                  <c:v>3.4531540000000001</c:v>
                </c:pt>
                <c:pt idx="24722">
                  <c:v>3.4464419999999998</c:v>
                </c:pt>
                <c:pt idx="24723">
                  <c:v>3.4524499999999998</c:v>
                </c:pt>
                <c:pt idx="24724">
                  <c:v>3.4546039999999998</c:v>
                </c:pt>
                <c:pt idx="24725">
                  <c:v>3.4483760000000001</c:v>
                </c:pt>
                <c:pt idx="24726">
                  <c:v>3.451813</c:v>
                </c:pt>
                <c:pt idx="24727">
                  <c:v>3.4555560000000001</c:v>
                </c:pt>
                <c:pt idx="24728">
                  <c:v>3.4481190000000002</c:v>
                </c:pt>
                <c:pt idx="24729">
                  <c:v>3.450863</c:v>
                </c:pt>
                <c:pt idx="24730">
                  <c:v>3.4598969999999998</c:v>
                </c:pt>
                <c:pt idx="24731">
                  <c:v>3.448817</c:v>
                </c:pt>
                <c:pt idx="24732">
                  <c:v>3.4443820000000001</c:v>
                </c:pt>
                <c:pt idx="24733">
                  <c:v>3.4564089999999998</c:v>
                </c:pt>
                <c:pt idx="24734">
                  <c:v>3.455346</c:v>
                </c:pt>
                <c:pt idx="24735">
                  <c:v>3.4503119999999998</c:v>
                </c:pt>
                <c:pt idx="24736">
                  <c:v>3.4543780000000002</c:v>
                </c:pt>
                <c:pt idx="24737">
                  <c:v>3.4568500000000002</c:v>
                </c:pt>
                <c:pt idx="24738">
                  <c:v>3.4569700000000001</c:v>
                </c:pt>
                <c:pt idx="24739">
                  <c:v>3.4615269999999998</c:v>
                </c:pt>
                <c:pt idx="24740">
                  <c:v>3.4588649999999999</c:v>
                </c:pt>
                <c:pt idx="24741">
                  <c:v>3.4527000000000001</c:v>
                </c:pt>
                <c:pt idx="24742">
                  <c:v>3.46136</c:v>
                </c:pt>
                <c:pt idx="24743">
                  <c:v>3.4647709999999998</c:v>
                </c:pt>
                <c:pt idx="24744">
                  <c:v>3.4558740000000001</c:v>
                </c:pt>
                <c:pt idx="24745">
                  <c:v>3.4544519999999999</c:v>
                </c:pt>
                <c:pt idx="24746">
                  <c:v>3.4593720000000001</c:v>
                </c:pt>
                <c:pt idx="24747">
                  <c:v>3.4576750000000001</c:v>
                </c:pt>
                <c:pt idx="24748">
                  <c:v>3.453249</c:v>
                </c:pt>
                <c:pt idx="24749">
                  <c:v>3.4598360000000001</c:v>
                </c:pt>
                <c:pt idx="24750">
                  <c:v>3.4617840000000002</c:v>
                </c:pt>
                <c:pt idx="24751">
                  <c:v>3.4563790000000001</c:v>
                </c:pt>
                <c:pt idx="24752">
                  <c:v>3.4575960000000001</c:v>
                </c:pt>
                <c:pt idx="24753">
                  <c:v>3.457967</c:v>
                </c:pt>
                <c:pt idx="24754">
                  <c:v>3.4532910000000001</c:v>
                </c:pt>
                <c:pt idx="24755">
                  <c:v>3.4499620000000002</c:v>
                </c:pt>
                <c:pt idx="24756">
                  <c:v>3.456286</c:v>
                </c:pt>
                <c:pt idx="24757">
                  <c:v>3.458996</c:v>
                </c:pt>
                <c:pt idx="24758">
                  <c:v>3.454974</c:v>
                </c:pt>
                <c:pt idx="24759">
                  <c:v>3.46008</c:v>
                </c:pt>
                <c:pt idx="24760">
                  <c:v>3.4598849999999999</c:v>
                </c:pt>
                <c:pt idx="24761">
                  <c:v>3.4524970000000001</c:v>
                </c:pt>
                <c:pt idx="24762">
                  <c:v>3.4571100000000001</c:v>
                </c:pt>
                <c:pt idx="24763">
                  <c:v>3.4632209999999999</c:v>
                </c:pt>
                <c:pt idx="24764">
                  <c:v>3.4598040000000001</c:v>
                </c:pt>
                <c:pt idx="24765">
                  <c:v>3.4598080000000002</c:v>
                </c:pt>
                <c:pt idx="24766">
                  <c:v>3.4669910000000002</c:v>
                </c:pt>
                <c:pt idx="24767">
                  <c:v>3.4626220000000001</c:v>
                </c:pt>
                <c:pt idx="24768">
                  <c:v>3.4556619999999998</c:v>
                </c:pt>
                <c:pt idx="24769">
                  <c:v>3.461544</c:v>
                </c:pt>
                <c:pt idx="24770">
                  <c:v>3.4586239999999999</c:v>
                </c:pt>
                <c:pt idx="24771">
                  <c:v>3.45411</c:v>
                </c:pt>
                <c:pt idx="24772">
                  <c:v>3.4565600000000001</c:v>
                </c:pt>
                <c:pt idx="24773">
                  <c:v>3.4558420000000001</c:v>
                </c:pt>
                <c:pt idx="24774">
                  <c:v>3.4593500000000001</c:v>
                </c:pt>
                <c:pt idx="24775">
                  <c:v>3.465732</c:v>
                </c:pt>
                <c:pt idx="24776">
                  <c:v>3.4672420000000002</c:v>
                </c:pt>
                <c:pt idx="24777">
                  <c:v>3.4623750000000002</c:v>
                </c:pt>
                <c:pt idx="24778">
                  <c:v>3.4620320000000002</c:v>
                </c:pt>
                <c:pt idx="24779">
                  <c:v>3.468299</c:v>
                </c:pt>
                <c:pt idx="24780">
                  <c:v>3.4637609999999999</c:v>
                </c:pt>
                <c:pt idx="24781">
                  <c:v>3.4568469999999998</c:v>
                </c:pt>
                <c:pt idx="24782">
                  <c:v>3.462323</c:v>
                </c:pt>
                <c:pt idx="24783">
                  <c:v>3.4699070000000001</c:v>
                </c:pt>
                <c:pt idx="24784">
                  <c:v>3.465703</c:v>
                </c:pt>
                <c:pt idx="24785">
                  <c:v>3.457376</c:v>
                </c:pt>
                <c:pt idx="24786">
                  <c:v>3.4628450000000002</c:v>
                </c:pt>
                <c:pt idx="24787">
                  <c:v>3.468264</c:v>
                </c:pt>
                <c:pt idx="24788">
                  <c:v>3.460461</c:v>
                </c:pt>
                <c:pt idx="24789">
                  <c:v>3.4583900000000001</c:v>
                </c:pt>
                <c:pt idx="24790">
                  <c:v>3.4645160000000002</c:v>
                </c:pt>
                <c:pt idx="24791">
                  <c:v>3.464089</c:v>
                </c:pt>
                <c:pt idx="24792">
                  <c:v>3.4623409999999999</c:v>
                </c:pt>
                <c:pt idx="24793">
                  <c:v>3.4658009999999999</c:v>
                </c:pt>
                <c:pt idx="24794">
                  <c:v>3.4629829999999999</c:v>
                </c:pt>
                <c:pt idx="24795">
                  <c:v>3.461274</c:v>
                </c:pt>
                <c:pt idx="24796">
                  <c:v>3.4688620000000001</c:v>
                </c:pt>
                <c:pt idx="24797">
                  <c:v>3.4627189999999999</c:v>
                </c:pt>
                <c:pt idx="24798">
                  <c:v>3.4526919999999999</c:v>
                </c:pt>
                <c:pt idx="24799">
                  <c:v>3.4595690000000001</c:v>
                </c:pt>
                <c:pt idx="24800">
                  <c:v>3.4660989999999998</c:v>
                </c:pt>
                <c:pt idx="24801">
                  <c:v>3.4642379999999999</c:v>
                </c:pt>
                <c:pt idx="24802">
                  <c:v>3.4697110000000002</c:v>
                </c:pt>
                <c:pt idx="24803">
                  <c:v>3.478567</c:v>
                </c:pt>
                <c:pt idx="24804">
                  <c:v>3.475403</c:v>
                </c:pt>
                <c:pt idx="24805">
                  <c:v>3.470621</c:v>
                </c:pt>
                <c:pt idx="24806">
                  <c:v>3.4707170000000001</c:v>
                </c:pt>
                <c:pt idx="24807">
                  <c:v>3.4658950000000002</c:v>
                </c:pt>
                <c:pt idx="24808">
                  <c:v>3.4607709999999998</c:v>
                </c:pt>
                <c:pt idx="24809">
                  <c:v>3.464334</c:v>
                </c:pt>
                <c:pt idx="24810">
                  <c:v>3.4686300000000001</c:v>
                </c:pt>
                <c:pt idx="24811">
                  <c:v>3.4659110000000002</c:v>
                </c:pt>
                <c:pt idx="24812">
                  <c:v>3.464934</c:v>
                </c:pt>
                <c:pt idx="24813">
                  <c:v>3.4686240000000002</c:v>
                </c:pt>
                <c:pt idx="24814">
                  <c:v>3.4660859999999998</c:v>
                </c:pt>
                <c:pt idx="24815">
                  <c:v>3.4667910000000002</c:v>
                </c:pt>
                <c:pt idx="24816">
                  <c:v>3.4730219999999998</c:v>
                </c:pt>
                <c:pt idx="24817">
                  <c:v>3.4713259999999999</c:v>
                </c:pt>
                <c:pt idx="24818">
                  <c:v>3.4642189999999999</c:v>
                </c:pt>
                <c:pt idx="24819">
                  <c:v>3.465103</c:v>
                </c:pt>
                <c:pt idx="24820">
                  <c:v>3.4731529999999999</c:v>
                </c:pt>
                <c:pt idx="24821">
                  <c:v>3.4681510000000002</c:v>
                </c:pt>
                <c:pt idx="24822">
                  <c:v>3.463438</c:v>
                </c:pt>
                <c:pt idx="24823">
                  <c:v>3.472289</c:v>
                </c:pt>
                <c:pt idx="24824">
                  <c:v>3.4676140000000002</c:v>
                </c:pt>
                <c:pt idx="24825">
                  <c:v>3.4646530000000002</c:v>
                </c:pt>
                <c:pt idx="24826">
                  <c:v>3.477525</c:v>
                </c:pt>
                <c:pt idx="24827">
                  <c:v>3.4754139999999998</c:v>
                </c:pt>
                <c:pt idx="24828">
                  <c:v>3.4636740000000001</c:v>
                </c:pt>
                <c:pt idx="24829">
                  <c:v>3.4708800000000002</c:v>
                </c:pt>
                <c:pt idx="24830">
                  <c:v>3.476931</c:v>
                </c:pt>
                <c:pt idx="24831">
                  <c:v>3.4664290000000002</c:v>
                </c:pt>
                <c:pt idx="24832">
                  <c:v>3.4663089999999999</c:v>
                </c:pt>
                <c:pt idx="24833">
                  <c:v>3.4694910000000001</c:v>
                </c:pt>
                <c:pt idx="24834">
                  <c:v>3.4596969999999998</c:v>
                </c:pt>
                <c:pt idx="24835">
                  <c:v>3.4605649999999999</c:v>
                </c:pt>
                <c:pt idx="24836">
                  <c:v>3.470955</c:v>
                </c:pt>
                <c:pt idx="24837">
                  <c:v>3.4737330000000002</c:v>
                </c:pt>
                <c:pt idx="24838">
                  <c:v>3.4762240000000002</c:v>
                </c:pt>
                <c:pt idx="24839">
                  <c:v>3.4803069999999998</c:v>
                </c:pt>
                <c:pt idx="24840">
                  <c:v>3.476569</c:v>
                </c:pt>
                <c:pt idx="24841">
                  <c:v>3.4737269999999998</c:v>
                </c:pt>
                <c:pt idx="24842">
                  <c:v>3.483136</c:v>
                </c:pt>
                <c:pt idx="24843">
                  <c:v>3.4819059999999999</c:v>
                </c:pt>
                <c:pt idx="24844">
                  <c:v>3.4689640000000002</c:v>
                </c:pt>
                <c:pt idx="24845">
                  <c:v>3.4709349999999999</c:v>
                </c:pt>
                <c:pt idx="24846">
                  <c:v>3.478882</c:v>
                </c:pt>
                <c:pt idx="24847">
                  <c:v>3.476092</c:v>
                </c:pt>
                <c:pt idx="24848">
                  <c:v>3.4700890000000002</c:v>
                </c:pt>
                <c:pt idx="24849">
                  <c:v>3.4765730000000001</c:v>
                </c:pt>
                <c:pt idx="24850">
                  <c:v>3.480391</c:v>
                </c:pt>
                <c:pt idx="24851">
                  <c:v>3.4709859999999999</c:v>
                </c:pt>
                <c:pt idx="24852">
                  <c:v>3.4735320000000001</c:v>
                </c:pt>
                <c:pt idx="24853">
                  <c:v>3.4768309999999998</c:v>
                </c:pt>
                <c:pt idx="24854">
                  <c:v>3.469948</c:v>
                </c:pt>
                <c:pt idx="24855">
                  <c:v>3.4726810000000001</c:v>
                </c:pt>
                <c:pt idx="24856">
                  <c:v>3.478434</c:v>
                </c:pt>
                <c:pt idx="24857">
                  <c:v>3.4733719999999999</c:v>
                </c:pt>
                <c:pt idx="24858">
                  <c:v>3.467778</c:v>
                </c:pt>
                <c:pt idx="24859">
                  <c:v>3.472483</c:v>
                </c:pt>
                <c:pt idx="24860">
                  <c:v>3.4750130000000001</c:v>
                </c:pt>
                <c:pt idx="24861">
                  <c:v>3.4732240000000001</c:v>
                </c:pt>
                <c:pt idx="24862">
                  <c:v>3.4753020000000001</c:v>
                </c:pt>
                <c:pt idx="24863">
                  <c:v>3.4734639999999999</c:v>
                </c:pt>
                <c:pt idx="24864">
                  <c:v>3.4711859999999999</c:v>
                </c:pt>
                <c:pt idx="24865">
                  <c:v>3.475759</c:v>
                </c:pt>
                <c:pt idx="24866">
                  <c:v>3.4777209999999998</c:v>
                </c:pt>
                <c:pt idx="24867">
                  <c:v>3.4713989999999999</c:v>
                </c:pt>
                <c:pt idx="24868">
                  <c:v>3.470898</c:v>
                </c:pt>
                <c:pt idx="24869">
                  <c:v>3.478434</c:v>
                </c:pt>
                <c:pt idx="24870">
                  <c:v>3.4773900000000002</c:v>
                </c:pt>
                <c:pt idx="24871">
                  <c:v>3.4781119999999999</c:v>
                </c:pt>
                <c:pt idx="24872">
                  <c:v>3.4843709999999999</c:v>
                </c:pt>
                <c:pt idx="24873">
                  <c:v>3.4811920000000001</c:v>
                </c:pt>
                <c:pt idx="24874">
                  <c:v>3.4787370000000002</c:v>
                </c:pt>
                <c:pt idx="24875">
                  <c:v>3.4839389999999999</c:v>
                </c:pt>
                <c:pt idx="24876">
                  <c:v>3.485309</c:v>
                </c:pt>
                <c:pt idx="24877">
                  <c:v>3.476623</c:v>
                </c:pt>
                <c:pt idx="24878">
                  <c:v>3.4707469999999998</c:v>
                </c:pt>
                <c:pt idx="24879">
                  <c:v>3.4770829999999999</c:v>
                </c:pt>
                <c:pt idx="24880">
                  <c:v>3.4781979999999999</c:v>
                </c:pt>
                <c:pt idx="24881">
                  <c:v>3.4743279999999999</c:v>
                </c:pt>
                <c:pt idx="24882">
                  <c:v>3.475292</c:v>
                </c:pt>
                <c:pt idx="24883">
                  <c:v>3.4775239999999998</c:v>
                </c:pt>
                <c:pt idx="24884">
                  <c:v>3.4775879999999999</c:v>
                </c:pt>
                <c:pt idx="24885">
                  <c:v>3.482199</c:v>
                </c:pt>
                <c:pt idx="24886">
                  <c:v>3.4872550000000002</c:v>
                </c:pt>
                <c:pt idx="24887">
                  <c:v>3.476343</c:v>
                </c:pt>
                <c:pt idx="24888">
                  <c:v>3.4725060000000001</c:v>
                </c:pt>
                <c:pt idx="24889">
                  <c:v>3.4853200000000002</c:v>
                </c:pt>
                <c:pt idx="24890">
                  <c:v>3.4835210000000001</c:v>
                </c:pt>
                <c:pt idx="24891">
                  <c:v>3.4754670000000001</c:v>
                </c:pt>
                <c:pt idx="24892">
                  <c:v>3.481938</c:v>
                </c:pt>
                <c:pt idx="24893">
                  <c:v>3.4823029999999999</c:v>
                </c:pt>
                <c:pt idx="24894">
                  <c:v>3.4725649999999999</c:v>
                </c:pt>
                <c:pt idx="24895">
                  <c:v>3.4737260000000001</c:v>
                </c:pt>
                <c:pt idx="24896">
                  <c:v>3.4823390000000001</c:v>
                </c:pt>
                <c:pt idx="24897">
                  <c:v>3.4848699999999999</c:v>
                </c:pt>
                <c:pt idx="24898">
                  <c:v>3.4865590000000002</c:v>
                </c:pt>
                <c:pt idx="24899">
                  <c:v>3.4913470000000002</c:v>
                </c:pt>
                <c:pt idx="24900">
                  <c:v>3.4915799999999999</c:v>
                </c:pt>
                <c:pt idx="24901">
                  <c:v>3.4839699999999998</c:v>
                </c:pt>
                <c:pt idx="24902">
                  <c:v>3.4804439999999999</c:v>
                </c:pt>
                <c:pt idx="24903">
                  <c:v>3.4851719999999999</c:v>
                </c:pt>
                <c:pt idx="24904">
                  <c:v>3.482046</c:v>
                </c:pt>
                <c:pt idx="24905">
                  <c:v>3.4789729999999999</c:v>
                </c:pt>
                <c:pt idx="24906">
                  <c:v>3.4850319999999999</c:v>
                </c:pt>
                <c:pt idx="24907">
                  <c:v>3.4830999999999999</c:v>
                </c:pt>
                <c:pt idx="24908">
                  <c:v>3.4810850000000002</c:v>
                </c:pt>
                <c:pt idx="24909">
                  <c:v>3.4874290000000001</c:v>
                </c:pt>
                <c:pt idx="24910">
                  <c:v>3.4877549999999999</c:v>
                </c:pt>
                <c:pt idx="24911">
                  <c:v>3.4816729999999998</c:v>
                </c:pt>
                <c:pt idx="24912">
                  <c:v>3.4855529999999999</c:v>
                </c:pt>
                <c:pt idx="24913">
                  <c:v>3.4924680000000001</c:v>
                </c:pt>
                <c:pt idx="24914">
                  <c:v>3.4853640000000001</c:v>
                </c:pt>
                <c:pt idx="24915">
                  <c:v>3.4834999999999998</c:v>
                </c:pt>
                <c:pt idx="24916">
                  <c:v>3.4872350000000001</c:v>
                </c:pt>
                <c:pt idx="24917">
                  <c:v>3.478097</c:v>
                </c:pt>
                <c:pt idx="24918">
                  <c:v>3.4763950000000001</c:v>
                </c:pt>
                <c:pt idx="24919">
                  <c:v>3.4869560000000002</c:v>
                </c:pt>
                <c:pt idx="24920">
                  <c:v>3.4847890000000001</c:v>
                </c:pt>
                <c:pt idx="24921">
                  <c:v>3.477646</c:v>
                </c:pt>
                <c:pt idx="24922">
                  <c:v>3.486599</c:v>
                </c:pt>
                <c:pt idx="24923">
                  <c:v>3.4875479999999999</c:v>
                </c:pt>
                <c:pt idx="24924">
                  <c:v>3.4765549999999998</c:v>
                </c:pt>
                <c:pt idx="24925">
                  <c:v>3.4853139999999998</c:v>
                </c:pt>
                <c:pt idx="24926">
                  <c:v>3.491832</c:v>
                </c:pt>
                <c:pt idx="24927">
                  <c:v>3.4805389999999998</c:v>
                </c:pt>
                <c:pt idx="24928">
                  <c:v>3.4822989999999998</c:v>
                </c:pt>
                <c:pt idx="24929">
                  <c:v>3.4917389999999999</c:v>
                </c:pt>
                <c:pt idx="24930">
                  <c:v>3.487832</c:v>
                </c:pt>
                <c:pt idx="24931">
                  <c:v>3.4843500000000001</c:v>
                </c:pt>
                <c:pt idx="24932">
                  <c:v>3.4902479999999998</c:v>
                </c:pt>
                <c:pt idx="24933">
                  <c:v>3.4913029999999998</c:v>
                </c:pt>
                <c:pt idx="24934">
                  <c:v>3.4881199999999999</c:v>
                </c:pt>
                <c:pt idx="24935">
                  <c:v>3.4907759999999999</c:v>
                </c:pt>
                <c:pt idx="24936">
                  <c:v>3.4895139999999998</c:v>
                </c:pt>
                <c:pt idx="24937">
                  <c:v>3.4818790000000002</c:v>
                </c:pt>
                <c:pt idx="24938">
                  <c:v>3.4831249999999998</c:v>
                </c:pt>
                <c:pt idx="24939">
                  <c:v>3.4908109999999999</c:v>
                </c:pt>
                <c:pt idx="24940">
                  <c:v>3.4914909999999999</c:v>
                </c:pt>
                <c:pt idx="24941">
                  <c:v>3.48916</c:v>
                </c:pt>
                <c:pt idx="24942">
                  <c:v>3.492693</c:v>
                </c:pt>
                <c:pt idx="24943">
                  <c:v>3.4906760000000001</c:v>
                </c:pt>
                <c:pt idx="24944">
                  <c:v>3.483616</c:v>
                </c:pt>
                <c:pt idx="24945">
                  <c:v>3.48644</c:v>
                </c:pt>
                <c:pt idx="24946">
                  <c:v>3.4914559999999999</c:v>
                </c:pt>
                <c:pt idx="24947">
                  <c:v>3.4897529999999999</c:v>
                </c:pt>
                <c:pt idx="24948">
                  <c:v>3.4870640000000002</c:v>
                </c:pt>
                <c:pt idx="24949">
                  <c:v>3.491981</c:v>
                </c:pt>
                <c:pt idx="24950">
                  <c:v>3.4926650000000001</c:v>
                </c:pt>
                <c:pt idx="24951">
                  <c:v>3.486545</c:v>
                </c:pt>
                <c:pt idx="24952">
                  <c:v>3.4900540000000002</c:v>
                </c:pt>
                <c:pt idx="24953">
                  <c:v>3.488648</c:v>
                </c:pt>
                <c:pt idx="24954">
                  <c:v>3.4826260000000002</c:v>
                </c:pt>
                <c:pt idx="24955">
                  <c:v>3.490116</c:v>
                </c:pt>
                <c:pt idx="24956">
                  <c:v>3.494812</c:v>
                </c:pt>
                <c:pt idx="24957">
                  <c:v>3.4924569999999999</c:v>
                </c:pt>
                <c:pt idx="24958">
                  <c:v>3.4953050000000001</c:v>
                </c:pt>
                <c:pt idx="24959">
                  <c:v>3.5007099999999998</c:v>
                </c:pt>
                <c:pt idx="24960">
                  <c:v>3.4951859999999999</c:v>
                </c:pt>
                <c:pt idx="24961">
                  <c:v>3.4911569999999998</c:v>
                </c:pt>
                <c:pt idx="24962">
                  <c:v>3.499053</c:v>
                </c:pt>
                <c:pt idx="24963">
                  <c:v>3.4954459999999998</c:v>
                </c:pt>
                <c:pt idx="24964">
                  <c:v>3.487047</c:v>
                </c:pt>
                <c:pt idx="24965">
                  <c:v>3.4932699999999999</c:v>
                </c:pt>
                <c:pt idx="24966">
                  <c:v>3.498596</c:v>
                </c:pt>
                <c:pt idx="24967">
                  <c:v>3.488766</c:v>
                </c:pt>
                <c:pt idx="24968">
                  <c:v>3.4910600000000001</c:v>
                </c:pt>
                <c:pt idx="24969">
                  <c:v>3.5069980000000003</c:v>
                </c:pt>
                <c:pt idx="24970">
                  <c:v>3.4948730000000001</c:v>
                </c:pt>
                <c:pt idx="24971">
                  <c:v>3.4847860000000002</c:v>
                </c:pt>
                <c:pt idx="24972">
                  <c:v>3.5020939999999996</c:v>
                </c:pt>
                <c:pt idx="24973">
                  <c:v>3.501906</c:v>
                </c:pt>
                <c:pt idx="24974">
                  <c:v>3.4918040000000001</c:v>
                </c:pt>
                <c:pt idx="24975">
                  <c:v>3.494869</c:v>
                </c:pt>
                <c:pt idx="24976">
                  <c:v>3.4948589999999999</c:v>
                </c:pt>
                <c:pt idx="24977">
                  <c:v>3.4922249999999999</c:v>
                </c:pt>
                <c:pt idx="24978">
                  <c:v>3.4956589999999998</c:v>
                </c:pt>
                <c:pt idx="24979">
                  <c:v>3.4962870000000001</c:v>
                </c:pt>
                <c:pt idx="24980">
                  <c:v>3.4889709999999998</c:v>
                </c:pt>
                <c:pt idx="24981">
                  <c:v>3.4896120000000002</c:v>
                </c:pt>
                <c:pt idx="24982">
                  <c:v>3.4965519999999999</c:v>
                </c:pt>
                <c:pt idx="24983">
                  <c:v>3.4929290000000002</c:v>
                </c:pt>
                <c:pt idx="24984">
                  <c:v>3.4905469999999998</c:v>
                </c:pt>
                <c:pt idx="24985">
                  <c:v>3.4971990000000002</c:v>
                </c:pt>
                <c:pt idx="24986">
                  <c:v>3.5011219999999996</c:v>
                </c:pt>
                <c:pt idx="24987">
                  <c:v>3.4972370000000002</c:v>
                </c:pt>
                <c:pt idx="24988">
                  <c:v>3.4945659999999998</c:v>
                </c:pt>
                <c:pt idx="24989">
                  <c:v>3.496086</c:v>
                </c:pt>
                <c:pt idx="24990">
                  <c:v>3.491085</c:v>
                </c:pt>
                <c:pt idx="24991">
                  <c:v>3.4929039999999998</c:v>
                </c:pt>
                <c:pt idx="24992">
                  <c:v>3.5036370000000003</c:v>
                </c:pt>
                <c:pt idx="24993">
                  <c:v>3.5001819999999997</c:v>
                </c:pt>
                <c:pt idx="24994">
                  <c:v>3.488658</c:v>
                </c:pt>
                <c:pt idx="24995">
                  <c:v>3.4961099999999998</c:v>
                </c:pt>
                <c:pt idx="24996">
                  <c:v>3.5079320000000003</c:v>
                </c:pt>
                <c:pt idx="24997">
                  <c:v>3.5013810000000003</c:v>
                </c:pt>
                <c:pt idx="24998">
                  <c:v>3.502491</c:v>
                </c:pt>
                <c:pt idx="24999">
                  <c:v>3.5095890000000001</c:v>
                </c:pt>
                <c:pt idx="25000">
                  <c:v>3.4987149999999998</c:v>
                </c:pt>
                <c:pt idx="25001">
                  <c:v>3.49152</c:v>
                </c:pt>
                <c:pt idx="25002">
                  <c:v>3.4978250000000002</c:v>
                </c:pt>
                <c:pt idx="25003">
                  <c:v>3.5000790000000004</c:v>
                </c:pt>
                <c:pt idx="25004">
                  <c:v>3.498154</c:v>
                </c:pt>
                <c:pt idx="25005">
                  <c:v>3.5010960000000004</c:v>
                </c:pt>
                <c:pt idx="25006">
                  <c:v>3.5016959999999999</c:v>
                </c:pt>
                <c:pt idx="25007">
                  <c:v>3.4954100000000001</c:v>
                </c:pt>
                <c:pt idx="25008">
                  <c:v>3.497932</c:v>
                </c:pt>
                <c:pt idx="25009">
                  <c:v>3.4969749999999999</c:v>
                </c:pt>
                <c:pt idx="25010">
                  <c:v>3.4942380000000002</c:v>
                </c:pt>
                <c:pt idx="25011">
                  <c:v>3.505382</c:v>
                </c:pt>
                <c:pt idx="25012">
                  <c:v>3.5072700000000001</c:v>
                </c:pt>
                <c:pt idx="25013">
                  <c:v>3.496928</c:v>
                </c:pt>
                <c:pt idx="25014">
                  <c:v>3.4945550000000001</c:v>
                </c:pt>
                <c:pt idx="25015">
                  <c:v>3.4987910000000002</c:v>
                </c:pt>
                <c:pt idx="25016">
                  <c:v>3.5002190000000004</c:v>
                </c:pt>
                <c:pt idx="25017">
                  <c:v>3.5027059999999999</c:v>
                </c:pt>
                <c:pt idx="25018">
                  <c:v>3.50868</c:v>
                </c:pt>
                <c:pt idx="25019">
                  <c:v>3.5040620000000002</c:v>
                </c:pt>
                <c:pt idx="25020">
                  <c:v>3.4970159999999999</c:v>
                </c:pt>
                <c:pt idx="25021">
                  <c:v>3.4971899999999998</c:v>
                </c:pt>
                <c:pt idx="25022">
                  <c:v>3.498678</c:v>
                </c:pt>
                <c:pt idx="25023">
                  <c:v>3.5020519999999999</c:v>
                </c:pt>
                <c:pt idx="25024">
                  <c:v>3.5048830000000004</c:v>
                </c:pt>
                <c:pt idx="25025">
                  <c:v>3.5068200000000003</c:v>
                </c:pt>
                <c:pt idx="25026">
                  <c:v>3.505973</c:v>
                </c:pt>
                <c:pt idx="25027">
                  <c:v>3.5048769999999996</c:v>
                </c:pt>
                <c:pt idx="25028">
                  <c:v>3.505776</c:v>
                </c:pt>
                <c:pt idx="25029">
                  <c:v>3.504022</c:v>
                </c:pt>
                <c:pt idx="25030">
                  <c:v>3.500273</c:v>
                </c:pt>
                <c:pt idx="25031">
                  <c:v>3.497309</c:v>
                </c:pt>
                <c:pt idx="25032">
                  <c:v>3.5014750000000001</c:v>
                </c:pt>
                <c:pt idx="25033">
                  <c:v>3.5061689999999999</c:v>
                </c:pt>
                <c:pt idx="25034">
                  <c:v>3.5040040000000001</c:v>
                </c:pt>
                <c:pt idx="25035">
                  <c:v>3.5077850000000002</c:v>
                </c:pt>
                <c:pt idx="25036">
                  <c:v>3.5103650000000002</c:v>
                </c:pt>
                <c:pt idx="25037">
                  <c:v>3.5068029999999997</c:v>
                </c:pt>
                <c:pt idx="25038">
                  <c:v>3.5064349999999997</c:v>
                </c:pt>
                <c:pt idx="25039">
                  <c:v>3.507307</c:v>
                </c:pt>
                <c:pt idx="25040">
                  <c:v>3.5051490000000003</c:v>
                </c:pt>
                <c:pt idx="25041">
                  <c:v>3.5076099999999997</c:v>
                </c:pt>
                <c:pt idx="25042">
                  <c:v>3.511374</c:v>
                </c:pt>
                <c:pt idx="25043">
                  <c:v>3.505452</c:v>
                </c:pt>
                <c:pt idx="25044">
                  <c:v>3.5066860000000002</c:v>
                </c:pt>
                <c:pt idx="25045">
                  <c:v>3.5105940000000002</c:v>
                </c:pt>
                <c:pt idx="25046">
                  <c:v>3.5008739999999996</c:v>
                </c:pt>
                <c:pt idx="25047">
                  <c:v>3.5004749999999998</c:v>
                </c:pt>
                <c:pt idx="25048">
                  <c:v>3.5065210000000002</c:v>
                </c:pt>
                <c:pt idx="25049">
                  <c:v>3.4979460000000002</c:v>
                </c:pt>
                <c:pt idx="25050">
                  <c:v>3.4950939999999999</c:v>
                </c:pt>
                <c:pt idx="25051">
                  <c:v>3.5038729999999996</c:v>
                </c:pt>
                <c:pt idx="25052">
                  <c:v>3.5094390000000004</c:v>
                </c:pt>
                <c:pt idx="25053">
                  <c:v>3.5126270000000002</c:v>
                </c:pt>
                <c:pt idx="25054">
                  <c:v>3.5169499999999996</c:v>
                </c:pt>
                <c:pt idx="25055">
                  <c:v>3.514475</c:v>
                </c:pt>
                <c:pt idx="25056">
                  <c:v>3.5096100000000003</c:v>
                </c:pt>
                <c:pt idx="25057">
                  <c:v>3.5139370000000003</c:v>
                </c:pt>
                <c:pt idx="25058">
                  <c:v>3.5162570000000004</c:v>
                </c:pt>
                <c:pt idx="25059">
                  <c:v>3.5116490000000002</c:v>
                </c:pt>
                <c:pt idx="25060">
                  <c:v>3.5100579999999999</c:v>
                </c:pt>
                <c:pt idx="25061">
                  <c:v>3.5101779999999998</c:v>
                </c:pt>
                <c:pt idx="25062">
                  <c:v>3.5119379999999998</c:v>
                </c:pt>
                <c:pt idx="25063">
                  <c:v>3.5130790000000003</c:v>
                </c:pt>
                <c:pt idx="25064">
                  <c:v>3.51173</c:v>
                </c:pt>
                <c:pt idx="25065">
                  <c:v>3.5055959999999997</c:v>
                </c:pt>
                <c:pt idx="25066">
                  <c:v>3.5001629999999997</c:v>
                </c:pt>
                <c:pt idx="25067">
                  <c:v>3.5049739999999998</c:v>
                </c:pt>
                <c:pt idx="25068">
                  <c:v>3.5071969999999997</c:v>
                </c:pt>
                <c:pt idx="25069">
                  <c:v>3.5043709999999999</c:v>
                </c:pt>
                <c:pt idx="25070">
                  <c:v>3.5047170000000003</c:v>
                </c:pt>
                <c:pt idx="25071">
                  <c:v>3.5061359999999997</c:v>
                </c:pt>
                <c:pt idx="25072">
                  <c:v>3.5055370000000003</c:v>
                </c:pt>
                <c:pt idx="25073">
                  <c:v>3.507333</c:v>
                </c:pt>
                <c:pt idx="25074">
                  <c:v>3.5190260000000002</c:v>
                </c:pt>
                <c:pt idx="25075">
                  <c:v>3.5226100000000002</c:v>
                </c:pt>
                <c:pt idx="25076">
                  <c:v>3.511412</c:v>
                </c:pt>
                <c:pt idx="25077">
                  <c:v>3.510567</c:v>
                </c:pt>
                <c:pt idx="25078">
                  <c:v>3.5170700000000004</c:v>
                </c:pt>
                <c:pt idx="25079">
                  <c:v>3.5125799999999998</c:v>
                </c:pt>
                <c:pt idx="25080">
                  <c:v>3.508807</c:v>
                </c:pt>
                <c:pt idx="25081">
                  <c:v>3.5152859999999997</c:v>
                </c:pt>
                <c:pt idx="25082">
                  <c:v>3.5148979999999996</c:v>
                </c:pt>
                <c:pt idx="25083">
                  <c:v>3.5119179999999997</c:v>
                </c:pt>
                <c:pt idx="25084">
                  <c:v>3.51586</c:v>
                </c:pt>
                <c:pt idx="25085">
                  <c:v>3.5167270000000004</c:v>
                </c:pt>
                <c:pt idx="25086">
                  <c:v>3.5121279999999997</c:v>
                </c:pt>
                <c:pt idx="25087">
                  <c:v>3.5122739999999997</c:v>
                </c:pt>
                <c:pt idx="25088">
                  <c:v>3.5165290000000002</c:v>
                </c:pt>
                <c:pt idx="25089">
                  <c:v>3.5092049999999997</c:v>
                </c:pt>
                <c:pt idx="25090">
                  <c:v>3.506081</c:v>
                </c:pt>
                <c:pt idx="25091">
                  <c:v>3.5136409999999998</c:v>
                </c:pt>
                <c:pt idx="25092">
                  <c:v>3.5065010000000001</c:v>
                </c:pt>
                <c:pt idx="25093">
                  <c:v>3.5032040000000002</c:v>
                </c:pt>
                <c:pt idx="25094">
                  <c:v>3.5177440000000004</c:v>
                </c:pt>
                <c:pt idx="25095">
                  <c:v>3.5231240000000001</c:v>
                </c:pt>
                <c:pt idx="25096">
                  <c:v>3.5181209999999998</c:v>
                </c:pt>
                <c:pt idx="25097">
                  <c:v>3.5185760000000004</c:v>
                </c:pt>
                <c:pt idx="25098">
                  <c:v>3.5201789999999997</c:v>
                </c:pt>
                <c:pt idx="25099">
                  <c:v>3.5135560000000003</c:v>
                </c:pt>
                <c:pt idx="25100">
                  <c:v>3.5130299999999997</c:v>
                </c:pt>
                <c:pt idx="25101">
                  <c:v>3.5212760000000003</c:v>
                </c:pt>
                <c:pt idx="25102">
                  <c:v>3.5138579999999999</c:v>
                </c:pt>
                <c:pt idx="25103">
                  <c:v>3.5076559999999999</c:v>
                </c:pt>
                <c:pt idx="25104">
                  <c:v>3.5161069999999999</c:v>
                </c:pt>
                <c:pt idx="25105">
                  <c:v>3.5152419999999998</c:v>
                </c:pt>
                <c:pt idx="25106">
                  <c:v>3.5136830000000003</c:v>
                </c:pt>
                <c:pt idx="25107">
                  <c:v>3.5235269999999996</c:v>
                </c:pt>
                <c:pt idx="25108">
                  <c:v>3.5227550000000001</c:v>
                </c:pt>
                <c:pt idx="25109">
                  <c:v>3.5091950000000001</c:v>
                </c:pt>
                <c:pt idx="25110">
                  <c:v>3.511844</c:v>
                </c:pt>
                <c:pt idx="25111">
                  <c:v>3.5214780000000001</c:v>
                </c:pt>
                <c:pt idx="25112">
                  <c:v>3.5144539999999997</c:v>
                </c:pt>
                <c:pt idx="25113">
                  <c:v>3.5123189999999997</c:v>
                </c:pt>
                <c:pt idx="25114">
                  <c:v>3.5169889999999997</c:v>
                </c:pt>
                <c:pt idx="25115">
                  <c:v>3.5142329999999999</c:v>
                </c:pt>
                <c:pt idx="25116">
                  <c:v>3.5163890000000002</c:v>
                </c:pt>
                <c:pt idx="25117">
                  <c:v>3.5202600000000004</c:v>
                </c:pt>
                <c:pt idx="25118">
                  <c:v>3.518052</c:v>
                </c:pt>
                <c:pt idx="25119">
                  <c:v>3.5161100000000003</c:v>
                </c:pt>
                <c:pt idx="25120">
                  <c:v>3.5217159999999996</c:v>
                </c:pt>
                <c:pt idx="25121">
                  <c:v>3.5254510000000003</c:v>
                </c:pt>
                <c:pt idx="25122">
                  <c:v>3.5200310000000004</c:v>
                </c:pt>
                <c:pt idx="25123">
                  <c:v>3.517684</c:v>
                </c:pt>
                <c:pt idx="25124">
                  <c:v>3.5151909999999997</c:v>
                </c:pt>
                <c:pt idx="25125">
                  <c:v>3.5158269999999998</c:v>
                </c:pt>
                <c:pt idx="25126">
                  <c:v>3.5222179999999996</c:v>
                </c:pt>
                <c:pt idx="25127">
                  <c:v>3.5203100000000003</c:v>
                </c:pt>
                <c:pt idx="25128">
                  <c:v>3.5133380000000001</c:v>
                </c:pt>
                <c:pt idx="25129">
                  <c:v>3.5147909999999998</c:v>
                </c:pt>
                <c:pt idx="25130">
                  <c:v>3.5244689999999999</c:v>
                </c:pt>
                <c:pt idx="25131">
                  <c:v>3.5249129999999997</c:v>
                </c:pt>
                <c:pt idx="25132">
                  <c:v>3.5167109999999999</c:v>
                </c:pt>
                <c:pt idx="25133">
                  <c:v>3.5199809999999996</c:v>
                </c:pt>
                <c:pt idx="25134">
                  <c:v>3.5236190000000001</c:v>
                </c:pt>
                <c:pt idx="25135">
                  <c:v>3.5166620000000002</c:v>
                </c:pt>
                <c:pt idx="25136">
                  <c:v>3.5193859999999999</c:v>
                </c:pt>
                <c:pt idx="25137">
                  <c:v>3.5295379999999996</c:v>
                </c:pt>
                <c:pt idx="25138">
                  <c:v>3.5222990000000003</c:v>
                </c:pt>
                <c:pt idx="25139">
                  <c:v>3.5192589999999999</c:v>
                </c:pt>
                <c:pt idx="25140">
                  <c:v>3.532915</c:v>
                </c:pt>
                <c:pt idx="25141">
                  <c:v>3.526465</c:v>
                </c:pt>
                <c:pt idx="25142">
                  <c:v>3.5150269999999999</c:v>
                </c:pt>
                <c:pt idx="25143">
                  <c:v>3.5247849999999996</c:v>
                </c:pt>
                <c:pt idx="25144">
                  <c:v>3.5295990000000002</c:v>
                </c:pt>
                <c:pt idx="25145">
                  <c:v>3.5222280000000001</c:v>
                </c:pt>
                <c:pt idx="25146">
                  <c:v>3.5219440000000004</c:v>
                </c:pt>
                <c:pt idx="25147">
                  <c:v>3.5278890000000001</c:v>
                </c:pt>
                <c:pt idx="25148">
                  <c:v>3.5242870000000002</c:v>
                </c:pt>
                <c:pt idx="25149">
                  <c:v>3.5197649999999996</c:v>
                </c:pt>
                <c:pt idx="25150">
                  <c:v>3.5236239999999999</c:v>
                </c:pt>
                <c:pt idx="25151">
                  <c:v>3.5233730000000003</c:v>
                </c:pt>
                <c:pt idx="25152">
                  <c:v>3.5200820000000004</c:v>
                </c:pt>
                <c:pt idx="25153">
                  <c:v>3.5190349999999997</c:v>
                </c:pt>
                <c:pt idx="25154">
                  <c:v>3.523123</c:v>
                </c:pt>
                <c:pt idx="25155">
                  <c:v>3.5240799999999997</c:v>
                </c:pt>
                <c:pt idx="25156">
                  <c:v>3.5226249999999997</c:v>
                </c:pt>
                <c:pt idx="25157">
                  <c:v>3.5280180000000003</c:v>
                </c:pt>
                <c:pt idx="25158">
                  <c:v>3.5297479999999997</c:v>
                </c:pt>
                <c:pt idx="25159">
                  <c:v>3.5304450000000003</c:v>
                </c:pt>
                <c:pt idx="25160">
                  <c:v>3.5292190000000003</c:v>
                </c:pt>
                <c:pt idx="25161">
                  <c:v>3.5212770000000004</c:v>
                </c:pt>
                <c:pt idx="25162">
                  <c:v>3.5226009999999999</c:v>
                </c:pt>
                <c:pt idx="25163">
                  <c:v>3.5275990000000004</c:v>
                </c:pt>
                <c:pt idx="25164">
                  <c:v>3.5242870000000002</c:v>
                </c:pt>
                <c:pt idx="25165">
                  <c:v>3.5235649999999996</c:v>
                </c:pt>
                <c:pt idx="25166">
                  <c:v>3.5269399999999997</c:v>
                </c:pt>
                <c:pt idx="25167">
                  <c:v>3.5297029999999996</c:v>
                </c:pt>
                <c:pt idx="25168">
                  <c:v>3.528632</c:v>
                </c:pt>
                <c:pt idx="25169">
                  <c:v>3.5261089999999999</c:v>
                </c:pt>
                <c:pt idx="25170">
                  <c:v>3.5243710000000004</c:v>
                </c:pt>
                <c:pt idx="25171">
                  <c:v>3.5190580000000002</c:v>
                </c:pt>
                <c:pt idx="25172">
                  <c:v>3.5200129999999996</c:v>
                </c:pt>
                <c:pt idx="25173">
                  <c:v>3.5288040000000001</c:v>
                </c:pt>
                <c:pt idx="25174">
                  <c:v>3.5316359999999998</c:v>
                </c:pt>
                <c:pt idx="25175">
                  <c:v>3.5239479999999999</c:v>
                </c:pt>
                <c:pt idx="25176">
                  <c:v>3.5213190000000001</c:v>
                </c:pt>
                <c:pt idx="25177">
                  <c:v>3.5269069999999996</c:v>
                </c:pt>
                <c:pt idx="25178">
                  <c:v>3.5282939999999998</c:v>
                </c:pt>
                <c:pt idx="25179">
                  <c:v>3.5339609999999997</c:v>
                </c:pt>
                <c:pt idx="25180">
                  <c:v>3.5383089999999999</c:v>
                </c:pt>
                <c:pt idx="25181">
                  <c:v>3.5325949999999997</c:v>
                </c:pt>
                <c:pt idx="25182">
                  <c:v>3.5296419999999999</c:v>
                </c:pt>
                <c:pt idx="25183">
                  <c:v>3.5326880000000003</c:v>
                </c:pt>
                <c:pt idx="25184">
                  <c:v>3.5318250000000004</c:v>
                </c:pt>
                <c:pt idx="25185">
                  <c:v>3.527908</c:v>
                </c:pt>
                <c:pt idx="25186">
                  <c:v>3.5329740000000003</c:v>
                </c:pt>
                <c:pt idx="25187">
                  <c:v>3.5328460000000002</c:v>
                </c:pt>
                <c:pt idx="25188">
                  <c:v>3.5234220000000001</c:v>
                </c:pt>
                <c:pt idx="25189">
                  <c:v>3.5299930000000002</c:v>
                </c:pt>
                <c:pt idx="25190">
                  <c:v>3.5369390000000003</c:v>
                </c:pt>
                <c:pt idx="25191">
                  <c:v>3.530246</c:v>
                </c:pt>
                <c:pt idx="25192">
                  <c:v>3.5275720000000002</c:v>
                </c:pt>
                <c:pt idx="25193">
                  <c:v>3.5300380000000002</c:v>
                </c:pt>
                <c:pt idx="25194">
                  <c:v>3.5285270000000004</c:v>
                </c:pt>
                <c:pt idx="25195">
                  <c:v>3.5290169999999996</c:v>
                </c:pt>
                <c:pt idx="25196">
                  <c:v>3.534789</c:v>
                </c:pt>
                <c:pt idx="25197">
                  <c:v>3.5311620000000001</c:v>
                </c:pt>
                <c:pt idx="25198">
                  <c:v>3.5261129999999996</c:v>
                </c:pt>
                <c:pt idx="25199">
                  <c:v>3.5326180000000003</c:v>
                </c:pt>
                <c:pt idx="25200">
                  <c:v>3.5351129999999999</c:v>
                </c:pt>
                <c:pt idx="25201">
                  <c:v>3.5311370000000002</c:v>
                </c:pt>
                <c:pt idx="25202">
                  <c:v>3.5347749999999998</c:v>
                </c:pt>
                <c:pt idx="25203">
                  <c:v>3.5360880000000003</c:v>
                </c:pt>
                <c:pt idx="25204">
                  <c:v>3.5283629999999997</c:v>
                </c:pt>
                <c:pt idx="25205">
                  <c:v>3.5313230000000004</c:v>
                </c:pt>
                <c:pt idx="25206">
                  <c:v>3.5370879999999998</c:v>
                </c:pt>
                <c:pt idx="25207">
                  <c:v>3.5286369999999998</c:v>
                </c:pt>
                <c:pt idx="25208">
                  <c:v>3.5299459999999998</c:v>
                </c:pt>
                <c:pt idx="25209">
                  <c:v>3.5419799999999997</c:v>
                </c:pt>
                <c:pt idx="25210">
                  <c:v>3.5349680000000001</c:v>
                </c:pt>
                <c:pt idx="25211">
                  <c:v>3.5216180000000001</c:v>
                </c:pt>
                <c:pt idx="25212">
                  <c:v>3.524959</c:v>
                </c:pt>
                <c:pt idx="25213">
                  <c:v>3.5333750000000004</c:v>
                </c:pt>
                <c:pt idx="25214">
                  <c:v>3.5329069999999998</c:v>
                </c:pt>
                <c:pt idx="25215">
                  <c:v>3.5339780000000003</c:v>
                </c:pt>
                <c:pt idx="25216">
                  <c:v>3.537954</c:v>
                </c:pt>
                <c:pt idx="25217">
                  <c:v>3.5330890000000004</c:v>
                </c:pt>
                <c:pt idx="25218">
                  <c:v>3.5348769999999998</c:v>
                </c:pt>
                <c:pt idx="25219">
                  <c:v>3.5408080000000002</c:v>
                </c:pt>
                <c:pt idx="25220">
                  <c:v>3.5375699999999997</c:v>
                </c:pt>
                <c:pt idx="25221">
                  <c:v>3.5386290000000002</c:v>
                </c:pt>
                <c:pt idx="25222">
                  <c:v>3.5436490000000003</c:v>
                </c:pt>
                <c:pt idx="25223">
                  <c:v>3.5431929999999996</c:v>
                </c:pt>
                <c:pt idx="25224">
                  <c:v>3.5409490000000003</c:v>
                </c:pt>
                <c:pt idx="25225">
                  <c:v>3.5413050000000004</c:v>
                </c:pt>
                <c:pt idx="25226">
                  <c:v>3.539504</c:v>
                </c:pt>
                <c:pt idx="25227">
                  <c:v>3.5376079999999996</c:v>
                </c:pt>
                <c:pt idx="25228">
                  <c:v>3.5433770000000004</c:v>
                </c:pt>
                <c:pt idx="25229">
                  <c:v>3.5434369999999999</c:v>
                </c:pt>
                <c:pt idx="25230">
                  <c:v>3.5334329999999996</c:v>
                </c:pt>
                <c:pt idx="25231">
                  <c:v>3.5332160000000004</c:v>
                </c:pt>
                <c:pt idx="25232">
                  <c:v>3.5368040000000001</c:v>
                </c:pt>
                <c:pt idx="25233">
                  <c:v>3.5322370000000003</c:v>
                </c:pt>
                <c:pt idx="25234">
                  <c:v>3.5310870000000003</c:v>
                </c:pt>
                <c:pt idx="25235">
                  <c:v>3.5377770000000002</c:v>
                </c:pt>
                <c:pt idx="25236">
                  <c:v>3.5389739999999996</c:v>
                </c:pt>
                <c:pt idx="25237">
                  <c:v>3.5357099999999999</c:v>
                </c:pt>
                <c:pt idx="25238">
                  <c:v>3.5335910000000004</c:v>
                </c:pt>
                <c:pt idx="25239">
                  <c:v>3.5312830000000002</c:v>
                </c:pt>
                <c:pt idx="25240">
                  <c:v>3.5312910000000004</c:v>
                </c:pt>
                <c:pt idx="25241">
                  <c:v>3.5340040000000004</c:v>
                </c:pt>
                <c:pt idx="25242">
                  <c:v>3.5392910000000004</c:v>
                </c:pt>
                <c:pt idx="25243">
                  <c:v>3.5424569999999997</c:v>
                </c:pt>
                <c:pt idx="25244">
                  <c:v>3.5412480000000004</c:v>
                </c:pt>
                <c:pt idx="25245">
                  <c:v>3.5437050000000001</c:v>
                </c:pt>
                <c:pt idx="25246">
                  <c:v>3.5439230000000004</c:v>
                </c:pt>
                <c:pt idx="25247">
                  <c:v>3.5385819999999999</c:v>
                </c:pt>
                <c:pt idx="25248">
                  <c:v>3.5400320000000001</c:v>
                </c:pt>
                <c:pt idx="25249">
                  <c:v>3.5447949999999997</c:v>
                </c:pt>
                <c:pt idx="25250">
                  <c:v>3.5412879999999998</c:v>
                </c:pt>
                <c:pt idx="25251">
                  <c:v>3.5387420000000001</c:v>
                </c:pt>
                <c:pt idx="25252">
                  <c:v>3.5441330000000004</c:v>
                </c:pt>
                <c:pt idx="25253">
                  <c:v>3.5411349999999997</c:v>
                </c:pt>
                <c:pt idx="25254">
                  <c:v>3.5353589999999997</c:v>
                </c:pt>
                <c:pt idx="25255">
                  <c:v>3.539415</c:v>
                </c:pt>
                <c:pt idx="25256">
                  <c:v>3.5411710000000003</c:v>
                </c:pt>
                <c:pt idx="25257">
                  <c:v>3.5410529999999998</c:v>
                </c:pt>
                <c:pt idx="25258">
                  <c:v>3.5453999999999999</c:v>
                </c:pt>
                <c:pt idx="25259">
                  <c:v>3.5428119999999996</c:v>
                </c:pt>
                <c:pt idx="25260">
                  <c:v>3.5336100000000004</c:v>
                </c:pt>
                <c:pt idx="25261">
                  <c:v>3.5367540000000002</c:v>
                </c:pt>
                <c:pt idx="25262">
                  <c:v>3.5448760000000004</c:v>
                </c:pt>
                <c:pt idx="25263">
                  <c:v>3.5415140000000003</c:v>
                </c:pt>
                <c:pt idx="25264">
                  <c:v>3.540756</c:v>
                </c:pt>
                <c:pt idx="25265">
                  <c:v>3.5463129999999996</c:v>
                </c:pt>
                <c:pt idx="25266">
                  <c:v>3.5439090000000002</c:v>
                </c:pt>
                <c:pt idx="25267">
                  <c:v>3.54535</c:v>
                </c:pt>
                <c:pt idx="25268">
                  <c:v>3.5573579999999998</c:v>
                </c:pt>
                <c:pt idx="25269">
                  <c:v>3.5556200000000002</c:v>
                </c:pt>
                <c:pt idx="25270">
                  <c:v>3.5399609999999999</c:v>
                </c:pt>
                <c:pt idx="25271">
                  <c:v>3.5385450000000001</c:v>
                </c:pt>
                <c:pt idx="25272">
                  <c:v>3.5439109999999996</c:v>
                </c:pt>
                <c:pt idx="25273">
                  <c:v>3.5356930000000002</c:v>
                </c:pt>
                <c:pt idx="25274">
                  <c:v>3.5372250000000003</c:v>
                </c:pt>
                <c:pt idx="25275">
                  <c:v>3.5497899999999998</c:v>
                </c:pt>
                <c:pt idx="25276">
                  <c:v>3.5481959999999999</c:v>
                </c:pt>
                <c:pt idx="25277">
                  <c:v>3.5393340000000002</c:v>
                </c:pt>
                <c:pt idx="25278">
                  <c:v>3.5400999999999998</c:v>
                </c:pt>
                <c:pt idx="25279">
                  <c:v>3.5469980000000003</c:v>
                </c:pt>
                <c:pt idx="25280">
                  <c:v>3.5472210000000004</c:v>
                </c:pt>
                <c:pt idx="25281">
                  <c:v>3.5468390000000003</c:v>
                </c:pt>
                <c:pt idx="25282">
                  <c:v>3.5466139999999999</c:v>
                </c:pt>
                <c:pt idx="25283">
                  <c:v>3.5406269999999997</c:v>
                </c:pt>
                <c:pt idx="25284">
                  <c:v>3.5452849999999998</c:v>
                </c:pt>
                <c:pt idx="25285">
                  <c:v>3.5508699999999997</c:v>
                </c:pt>
                <c:pt idx="25286">
                  <c:v>3.5423840000000002</c:v>
                </c:pt>
                <c:pt idx="25287">
                  <c:v>3.539066</c:v>
                </c:pt>
                <c:pt idx="25288">
                  <c:v>3.5474779999999999</c:v>
                </c:pt>
                <c:pt idx="25289">
                  <c:v>3.5493189999999997</c:v>
                </c:pt>
                <c:pt idx="25290">
                  <c:v>3.5414050000000001</c:v>
                </c:pt>
                <c:pt idx="25291">
                  <c:v>3.5429959999999996</c:v>
                </c:pt>
                <c:pt idx="25292">
                  <c:v>3.5478820000000004</c:v>
                </c:pt>
                <c:pt idx="25293">
                  <c:v>3.5464770000000003</c:v>
                </c:pt>
                <c:pt idx="25294">
                  <c:v>3.5527069999999998</c:v>
                </c:pt>
                <c:pt idx="25295">
                  <c:v>3.5547649999999997</c:v>
                </c:pt>
                <c:pt idx="25296">
                  <c:v>3.5457590000000003</c:v>
                </c:pt>
                <c:pt idx="25297">
                  <c:v>3.5482500000000003</c:v>
                </c:pt>
                <c:pt idx="25298">
                  <c:v>3.5556020000000004</c:v>
                </c:pt>
                <c:pt idx="25299">
                  <c:v>3.5499980000000004</c:v>
                </c:pt>
                <c:pt idx="25300">
                  <c:v>3.5445710000000004</c:v>
                </c:pt>
                <c:pt idx="25301">
                  <c:v>3.5527660000000001</c:v>
                </c:pt>
                <c:pt idx="25302">
                  <c:v>3.553299</c:v>
                </c:pt>
                <c:pt idx="25303">
                  <c:v>3.5458220000000003</c:v>
                </c:pt>
                <c:pt idx="25304">
                  <c:v>3.54826</c:v>
                </c:pt>
                <c:pt idx="25305">
                  <c:v>3.5526460000000002</c:v>
                </c:pt>
                <c:pt idx="25306">
                  <c:v>3.5534059999999998</c:v>
                </c:pt>
                <c:pt idx="25307">
                  <c:v>3.5549819999999999</c:v>
                </c:pt>
                <c:pt idx="25308">
                  <c:v>3.5557639999999999</c:v>
                </c:pt>
                <c:pt idx="25309">
                  <c:v>3.5496100000000004</c:v>
                </c:pt>
                <c:pt idx="25310">
                  <c:v>3.5469140000000001</c:v>
                </c:pt>
                <c:pt idx="25311">
                  <c:v>3.553966</c:v>
                </c:pt>
                <c:pt idx="25312">
                  <c:v>3.552556</c:v>
                </c:pt>
                <c:pt idx="25313">
                  <c:v>3.5467750000000002</c:v>
                </c:pt>
                <c:pt idx="25314">
                  <c:v>3.5490029999999999</c:v>
                </c:pt>
                <c:pt idx="25315">
                  <c:v>3.5490019999999998</c:v>
                </c:pt>
                <c:pt idx="25316">
                  <c:v>3.5438910000000003</c:v>
                </c:pt>
                <c:pt idx="25317">
                  <c:v>3.5462499999999997</c:v>
                </c:pt>
                <c:pt idx="25318">
                  <c:v>3.5530670000000004</c:v>
                </c:pt>
                <c:pt idx="25319">
                  <c:v>3.5510400000000004</c:v>
                </c:pt>
                <c:pt idx="25320">
                  <c:v>3.550319</c:v>
                </c:pt>
                <c:pt idx="25321">
                  <c:v>3.5555000000000003</c:v>
                </c:pt>
                <c:pt idx="25322">
                  <c:v>3.5528969999999997</c:v>
                </c:pt>
                <c:pt idx="25323">
                  <c:v>3.5506279999999997</c:v>
                </c:pt>
                <c:pt idx="25324">
                  <c:v>3.552549</c:v>
                </c:pt>
                <c:pt idx="25325">
                  <c:v>3.5527129999999998</c:v>
                </c:pt>
                <c:pt idx="25326">
                  <c:v>3.5525370000000001</c:v>
                </c:pt>
                <c:pt idx="25327">
                  <c:v>3.5542930000000004</c:v>
                </c:pt>
                <c:pt idx="25328">
                  <c:v>3.558503</c:v>
                </c:pt>
                <c:pt idx="25329">
                  <c:v>3.5580160000000003</c:v>
                </c:pt>
                <c:pt idx="25330">
                  <c:v>3.5560970000000003</c:v>
                </c:pt>
                <c:pt idx="25331">
                  <c:v>3.5555529999999997</c:v>
                </c:pt>
                <c:pt idx="25332">
                  <c:v>3.554538</c:v>
                </c:pt>
                <c:pt idx="25333">
                  <c:v>3.5543680000000002</c:v>
                </c:pt>
                <c:pt idx="25334">
                  <c:v>3.5542699999999998</c:v>
                </c:pt>
                <c:pt idx="25335">
                  <c:v>3.5552960000000002</c:v>
                </c:pt>
                <c:pt idx="25336">
                  <c:v>3.5528440000000003</c:v>
                </c:pt>
                <c:pt idx="25337">
                  <c:v>3.5521560000000001</c:v>
                </c:pt>
                <c:pt idx="25338">
                  <c:v>3.5553920000000003</c:v>
                </c:pt>
                <c:pt idx="25339">
                  <c:v>3.5527620000000004</c:v>
                </c:pt>
                <c:pt idx="25340">
                  <c:v>3.553966</c:v>
                </c:pt>
                <c:pt idx="25341">
                  <c:v>3.5560910000000003</c:v>
                </c:pt>
                <c:pt idx="25342">
                  <c:v>3.5499359999999998</c:v>
                </c:pt>
                <c:pt idx="25343">
                  <c:v>3.55077</c:v>
                </c:pt>
                <c:pt idx="25344">
                  <c:v>3.5563739999999999</c:v>
                </c:pt>
                <c:pt idx="25345">
                  <c:v>3.5552799999999998</c:v>
                </c:pt>
                <c:pt idx="25346">
                  <c:v>3.5544260000000003</c:v>
                </c:pt>
                <c:pt idx="25347">
                  <c:v>3.5597310000000002</c:v>
                </c:pt>
                <c:pt idx="25348">
                  <c:v>3.5582459999999996</c:v>
                </c:pt>
                <c:pt idx="25349">
                  <c:v>3.5509659999999998</c:v>
                </c:pt>
                <c:pt idx="25350">
                  <c:v>3.5568900000000001</c:v>
                </c:pt>
                <c:pt idx="25351">
                  <c:v>3.5607610000000003</c:v>
                </c:pt>
                <c:pt idx="25352">
                  <c:v>3.5537900000000002</c:v>
                </c:pt>
                <c:pt idx="25353">
                  <c:v>3.5568679999999997</c:v>
                </c:pt>
                <c:pt idx="25354">
                  <c:v>3.5639200000000004</c:v>
                </c:pt>
                <c:pt idx="25355">
                  <c:v>3.5619300000000003</c:v>
                </c:pt>
                <c:pt idx="25356">
                  <c:v>3.559348</c:v>
                </c:pt>
                <c:pt idx="25357">
                  <c:v>3.560181</c:v>
                </c:pt>
                <c:pt idx="25358">
                  <c:v>3.557512</c:v>
                </c:pt>
                <c:pt idx="25359">
                  <c:v>3.5552640000000002</c:v>
                </c:pt>
                <c:pt idx="25360">
                  <c:v>3.55891</c:v>
                </c:pt>
                <c:pt idx="25361">
                  <c:v>3.5571109999999999</c:v>
                </c:pt>
                <c:pt idx="25362">
                  <c:v>3.554888</c:v>
                </c:pt>
                <c:pt idx="25363">
                  <c:v>3.5599619999999996</c:v>
                </c:pt>
                <c:pt idx="25364">
                  <c:v>3.5633160000000004</c:v>
                </c:pt>
                <c:pt idx="25365">
                  <c:v>3.5592059999999996</c:v>
                </c:pt>
                <c:pt idx="25366">
                  <c:v>3.5570240000000002</c:v>
                </c:pt>
                <c:pt idx="25367">
                  <c:v>3.5627769999999996</c:v>
                </c:pt>
                <c:pt idx="25368">
                  <c:v>3.5622239999999996</c:v>
                </c:pt>
                <c:pt idx="25369">
                  <c:v>3.559831</c:v>
                </c:pt>
                <c:pt idx="25370">
                  <c:v>3.5643830000000003</c:v>
                </c:pt>
                <c:pt idx="25371">
                  <c:v>3.5656090000000003</c:v>
                </c:pt>
                <c:pt idx="25372">
                  <c:v>3.5602419999999997</c:v>
                </c:pt>
                <c:pt idx="25373">
                  <c:v>3.5553730000000003</c:v>
                </c:pt>
                <c:pt idx="25374">
                  <c:v>3.5606119999999999</c:v>
                </c:pt>
                <c:pt idx="25375">
                  <c:v>3.5627630000000003</c:v>
                </c:pt>
                <c:pt idx="25376">
                  <c:v>3.5630699999999997</c:v>
                </c:pt>
                <c:pt idx="25377">
                  <c:v>3.5669779999999998</c:v>
                </c:pt>
                <c:pt idx="25378">
                  <c:v>3.5654830000000004</c:v>
                </c:pt>
                <c:pt idx="25379">
                  <c:v>3.563936</c:v>
                </c:pt>
                <c:pt idx="25380">
                  <c:v>3.5654339999999998</c:v>
                </c:pt>
                <c:pt idx="25381">
                  <c:v>3.5631180000000002</c:v>
                </c:pt>
                <c:pt idx="25382">
                  <c:v>3.5577240000000003</c:v>
                </c:pt>
                <c:pt idx="25383">
                  <c:v>3.5586630000000001</c:v>
                </c:pt>
                <c:pt idx="25384">
                  <c:v>3.5608899999999997</c:v>
                </c:pt>
                <c:pt idx="25385">
                  <c:v>3.5578479999999999</c:v>
                </c:pt>
                <c:pt idx="25386">
                  <c:v>3.5596670000000001</c:v>
                </c:pt>
                <c:pt idx="25387">
                  <c:v>3.5625489999999997</c:v>
                </c:pt>
                <c:pt idx="25388">
                  <c:v>3.560511</c:v>
                </c:pt>
                <c:pt idx="25389">
                  <c:v>3.5648460000000002</c:v>
                </c:pt>
                <c:pt idx="25390">
                  <c:v>3.56731</c:v>
                </c:pt>
                <c:pt idx="25391">
                  <c:v>3.5633290000000004</c:v>
                </c:pt>
                <c:pt idx="25392">
                  <c:v>3.562068</c:v>
                </c:pt>
                <c:pt idx="25393">
                  <c:v>3.5638519999999998</c:v>
                </c:pt>
                <c:pt idx="25394">
                  <c:v>3.5662500000000001</c:v>
                </c:pt>
                <c:pt idx="25395">
                  <c:v>3.5623100000000001</c:v>
                </c:pt>
                <c:pt idx="25396">
                  <c:v>3.5608459999999997</c:v>
                </c:pt>
                <c:pt idx="25397">
                  <c:v>3.5651190000000001</c:v>
                </c:pt>
                <c:pt idx="25398">
                  <c:v>3.5668100000000003</c:v>
                </c:pt>
                <c:pt idx="25399">
                  <c:v>3.5716760000000001</c:v>
                </c:pt>
                <c:pt idx="25400">
                  <c:v>3.5744300000000004</c:v>
                </c:pt>
                <c:pt idx="25401">
                  <c:v>3.5690150000000003</c:v>
                </c:pt>
                <c:pt idx="25402">
                  <c:v>3.5673029999999999</c:v>
                </c:pt>
                <c:pt idx="25403">
                  <c:v>3.5724359999999997</c:v>
                </c:pt>
                <c:pt idx="25404">
                  <c:v>3.5681859999999999</c:v>
                </c:pt>
                <c:pt idx="25405">
                  <c:v>3.5595600000000003</c:v>
                </c:pt>
                <c:pt idx="25406">
                  <c:v>3.5645829999999998</c:v>
                </c:pt>
                <c:pt idx="25407">
                  <c:v>3.5643710000000004</c:v>
                </c:pt>
                <c:pt idx="25408">
                  <c:v>3.5595080000000001</c:v>
                </c:pt>
                <c:pt idx="25409">
                  <c:v>3.5681929999999999</c:v>
                </c:pt>
                <c:pt idx="25410">
                  <c:v>3.568848</c:v>
                </c:pt>
                <c:pt idx="25411">
                  <c:v>3.5606280000000003</c:v>
                </c:pt>
                <c:pt idx="25412">
                  <c:v>3.5628339999999996</c:v>
                </c:pt>
                <c:pt idx="25413">
                  <c:v>3.5686629999999999</c:v>
                </c:pt>
                <c:pt idx="25414">
                  <c:v>3.5688269999999997</c:v>
                </c:pt>
                <c:pt idx="25415">
                  <c:v>3.5692950000000003</c:v>
                </c:pt>
                <c:pt idx="25416">
                  <c:v>3.5718439999999996</c:v>
                </c:pt>
                <c:pt idx="25417">
                  <c:v>3.567342</c:v>
                </c:pt>
                <c:pt idx="25418">
                  <c:v>3.5637080000000001</c:v>
                </c:pt>
                <c:pt idx="25419">
                  <c:v>3.569229</c:v>
                </c:pt>
                <c:pt idx="25420">
                  <c:v>3.568003</c:v>
                </c:pt>
                <c:pt idx="25421">
                  <c:v>3.5600649999999998</c:v>
                </c:pt>
                <c:pt idx="25422">
                  <c:v>3.564692</c:v>
                </c:pt>
                <c:pt idx="25423">
                  <c:v>3.5744670000000003</c:v>
                </c:pt>
                <c:pt idx="25424">
                  <c:v>3.572362</c:v>
                </c:pt>
                <c:pt idx="25425">
                  <c:v>3.5696399999999997</c:v>
                </c:pt>
                <c:pt idx="25426">
                  <c:v>3.5727200000000003</c:v>
                </c:pt>
                <c:pt idx="25427">
                  <c:v>3.5677690000000002</c:v>
                </c:pt>
                <c:pt idx="25428">
                  <c:v>3.5665690000000003</c:v>
                </c:pt>
                <c:pt idx="25429">
                  <c:v>3.5769330000000004</c:v>
                </c:pt>
                <c:pt idx="25430">
                  <c:v>3.577134</c:v>
                </c:pt>
                <c:pt idx="25431">
                  <c:v>3.5662560000000001</c:v>
                </c:pt>
                <c:pt idx="25432">
                  <c:v>3.5651549999999999</c:v>
                </c:pt>
                <c:pt idx="25433">
                  <c:v>3.5736410000000003</c:v>
                </c:pt>
                <c:pt idx="25434">
                  <c:v>3.5733870000000003</c:v>
                </c:pt>
                <c:pt idx="25435">
                  <c:v>3.5715329999999996</c:v>
                </c:pt>
                <c:pt idx="25436">
                  <c:v>3.575431</c:v>
                </c:pt>
                <c:pt idx="25437">
                  <c:v>3.5722560000000003</c:v>
                </c:pt>
                <c:pt idx="25438">
                  <c:v>3.5739470000000004</c:v>
                </c:pt>
                <c:pt idx="25439">
                  <c:v>3.584365</c:v>
                </c:pt>
                <c:pt idx="25440">
                  <c:v>3.5818120000000002</c:v>
                </c:pt>
                <c:pt idx="25441">
                  <c:v>3.5725300000000004</c:v>
                </c:pt>
                <c:pt idx="25442">
                  <c:v>3.5726769999999997</c:v>
                </c:pt>
                <c:pt idx="25443">
                  <c:v>3.5695949999999996</c:v>
                </c:pt>
                <c:pt idx="25444">
                  <c:v>3.5622600000000002</c:v>
                </c:pt>
                <c:pt idx="25445">
                  <c:v>3.5687519999999999</c:v>
                </c:pt>
                <c:pt idx="25446">
                  <c:v>3.5725350000000002</c:v>
                </c:pt>
                <c:pt idx="25447">
                  <c:v>3.5634680000000003</c:v>
                </c:pt>
                <c:pt idx="25448">
                  <c:v>3.5665719999999999</c:v>
                </c:pt>
                <c:pt idx="25449">
                  <c:v>3.5742839999999996</c:v>
                </c:pt>
                <c:pt idx="25450">
                  <c:v>3.5706610000000003</c:v>
                </c:pt>
                <c:pt idx="25451">
                  <c:v>3.5721610000000004</c:v>
                </c:pt>
                <c:pt idx="25452">
                  <c:v>3.5810219999999999</c:v>
                </c:pt>
                <c:pt idx="25453">
                  <c:v>3.5744360000000004</c:v>
                </c:pt>
                <c:pt idx="25454">
                  <c:v>3.568524</c:v>
                </c:pt>
                <c:pt idx="25455">
                  <c:v>3.5798709999999998</c:v>
                </c:pt>
                <c:pt idx="25456">
                  <c:v>3.5775249999999996</c:v>
                </c:pt>
                <c:pt idx="25457">
                  <c:v>3.5710620000000004</c:v>
                </c:pt>
                <c:pt idx="25458">
                  <c:v>3.5813309999999996</c:v>
                </c:pt>
                <c:pt idx="25459">
                  <c:v>3.5838710000000003</c:v>
                </c:pt>
                <c:pt idx="25460">
                  <c:v>3.5760569999999996</c:v>
                </c:pt>
                <c:pt idx="25461">
                  <c:v>3.571313</c:v>
                </c:pt>
                <c:pt idx="25462">
                  <c:v>3.5763199999999999</c:v>
                </c:pt>
                <c:pt idx="25463">
                  <c:v>3.5784409999999998</c:v>
                </c:pt>
                <c:pt idx="25464">
                  <c:v>3.5732369999999998</c:v>
                </c:pt>
                <c:pt idx="25465">
                  <c:v>3.5750339999999996</c:v>
                </c:pt>
                <c:pt idx="25466">
                  <c:v>3.5737569999999996</c:v>
                </c:pt>
                <c:pt idx="25467">
                  <c:v>3.5698350000000003</c:v>
                </c:pt>
                <c:pt idx="25468">
                  <c:v>3.5730139999999997</c:v>
                </c:pt>
                <c:pt idx="25469">
                  <c:v>3.5758229999999998</c:v>
                </c:pt>
                <c:pt idx="25470">
                  <c:v>3.5744480000000003</c:v>
                </c:pt>
                <c:pt idx="25471">
                  <c:v>3.5756420000000002</c:v>
                </c:pt>
                <c:pt idx="25472">
                  <c:v>3.5828420000000003</c:v>
                </c:pt>
                <c:pt idx="25473">
                  <c:v>3.582802</c:v>
                </c:pt>
                <c:pt idx="25474">
                  <c:v>3.5803130000000003</c:v>
                </c:pt>
                <c:pt idx="25475">
                  <c:v>3.5854689999999998</c:v>
                </c:pt>
                <c:pt idx="25476">
                  <c:v>3.582319</c:v>
                </c:pt>
                <c:pt idx="25477">
                  <c:v>3.5744300000000004</c:v>
                </c:pt>
                <c:pt idx="25478">
                  <c:v>3.5805470000000001</c:v>
                </c:pt>
                <c:pt idx="25479">
                  <c:v>3.5863480000000001</c:v>
                </c:pt>
                <c:pt idx="25480">
                  <c:v>3.5750999999999999</c:v>
                </c:pt>
                <c:pt idx="25481">
                  <c:v>3.5690410000000004</c:v>
                </c:pt>
                <c:pt idx="25482">
                  <c:v>3.579294</c:v>
                </c:pt>
                <c:pt idx="25483">
                  <c:v>3.582122</c:v>
                </c:pt>
                <c:pt idx="25484">
                  <c:v>3.5797569999999999</c:v>
                </c:pt>
                <c:pt idx="25485">
                  <c:v>3.5847230000000003</c:v>
                </c:pt>
                <c:pt idx="25486">
                  <c:v>3.584371</c:v>
                </c:pt>
                <c:pt idx="25487">
                  <c:v>3.5785450000000001</c:v>
                </c:pt>
                <c:pt idx="25488">
                  <c:v>3.5809369999999996</c:v>
                </c:pt>
                <c:pt idx="25489">
                  <c:v>3.5798610000000002</c:v>
                </c:pt>
                <c:pt idx="25490">
                  <c:v>3.5705650000000002</c:v>
                </c:pt>
                <c:pt idx="25491">
                  <c:v>3.5743530000000003</c:v>
                </c:pt>
                <c:pt idx="25492">
                  <c:v>3.5822849999999997</c:v>
                </c:pt>
                <c:pt idx="25493">
                  <c:v>3.5784960000000003</c:v>
                </c:pt>
                <c:pt idx="25494">
                  <c:v>3.579021</c:v>
                </c:pt>
                <c:pt idx="25495">
                  <c:v>3.5838840000000003</c:v>
                </c:pt>
                <c:pt idx="25496">
                  <c:v>3.5814279999999998</c:v>
                </c:pt>
                <c:pt idx="25497">
                  <c:v>3.5794110000000003</c:v>
                </c:pt>
                <c:pt idx="25498">
                  <c:v>3.5812559999999998</c:v>
                </c:pt>
                <c:pt idx="25499">
                  <c:v>3.5839049999999997</c:v>
                </c:pt>
                <c:pt idx="25500">
                  <c:v>3.5867040000000001</c:v>
                </c:pt>
                <c:pt idx="25501">
                  <c:v>3.5872229999999998</c:v>
                </c:pt>
                <c:pt idx="25502">
                  <c:v>3.5823169999999998</c:v>
                </c:pt>
                <c:pt idx="25503">
                  <c:v>3.5773159999999997</c:v>
                </c:pt>
                <c:pt idx="25504">
                  <c:v>3.5815010000000003</c:v>
                </c:pt>
                <c:pt idx="25505">
                  <c:v>3.5855220000000001</c:v>
                </c:pt>
                <c:pt idx="25506">
                  <c:v>3.582166</c:v>
                </c:pt>
                <c:pt idx="25507">
                  <c:v>3.5771920000000001</c:v>
                </c:pt>
                <c:pt idx="25508">
                  <c:v>3.5785749999999998</c:v>
                </c:pt>
                <c:pt idx="25509">
                  <c:v>3.583075</c:v>
                </c:pt>
                <c:pt idx="25510">
                  <c:v>3.582039</c:v>
                </c:pt>
                <c:pt idx="25511">
                  <c:v>3.5843439999999998</c:v>
                </c:pt>
                <c:pt idx="25512">
                  <c:v>3.5835410000000003</c:v>
                </c:pt>
                <c:pt idx="25513">
                  <c:v>3.5802110000000003</c:v>
                </c:pt>
                <c:pt idx="25514">
                  <c:v>3.5873889999999999</c:v>
                </c:pt>
                <c:pt idx="25515">
                  <c:v>3.590109</c:v>
                </c:pt>
                <c:pt idx="25516">
                  <c:v>3.5825120000000004</c:v>
                </c:pt>
                <c:pt idx="25517">
                  <c:v>3.5822560000000001</c:v>
                </c:pt>
                <c:pt idx="25518">
                  <c:v>3.5918780000000003</c:v>
                </c:pt>
                <c:pt idx="25519">
                  <c:v>3.5878030000000001</c:v>
                </c:pt>
                <c:pt idx="25520">
                  <c:v>3.5802300000000002</c:v>
                </c:pt>
                <c:pt idx="25521">
                  <c:v>3.5892929999999996</c:v>
                </c:pt>
                <c:pt idx="25522">
                  <c:v>3.5907929999999997</c:v>
                </c:pt>
                <c:pt idx="25523">
                  <c:v>3.5851600000000001</c:v>
                </c:pt>
                <c:pt idx="25524">
                  <c:v>3.5877610000000004</c:v>
                </c:pt>
                <c:pt idx="25525">
                  <c:v>3.5868450000000003</c:v>
                </c:pt>
                <c:pt idx="25526">
                  <c:v>3.5848329999999997</c:v>
                </c:pt>
                <c:pt idx="25527">
                  <c:v>3.5881129999999999</c:v>
                </c:pt>
                <c:pt idx="25528">
                  <c:v>3.5899929999999998</c:v>
                </c:pt>
                <c:pt idx="25529">
                  <c:v>3.5817569999999996</c:v>
                </c:pt>
                <c:pt idx="25530">
                  <c:v>3.5819739999999998</c:v>
                </c:pt>
                <c:pt idx="25531">
                  <c:v>3.5908449999999998</c:v>
                </c:pt>
                <c:pt idx="25532">
                  <c:v>3.5832870000000003</c:v>
                </c:pt>
                <c:pt idx="25533">
                  <c:v>3.5802160000000001</c:v>
                </c:pt>
                <c:pt idx="25534">
                  <c:v>3.5881990000000004</c:v>
                </c:pt>
                <c:pt idx="25535">
                  <c:v>3.5918289999999997</c:v>
                </c:pt>
                <c:pt idx="25536">
                  <c:v>3.590293</c:v>
                </c:pt>
                <c:pt idx="25537">
                  <c:v>3.589493</c:v>
                </c:pt>
                <c:pt idx="25538">
                  <c:v>3.5924630000000004</c:v>
                </c:pt>
                <c:pt idx="25539">
                  <c:v>3.5865470000000004</c:v>
                </c:pt>
                <c:pt idx="25540">
                  <c:v>3.5860649999999996</c:v>
                </c:pt>
                <c:pt idx="25541">
                  <c:v>3.5924990000000001</c:v>
                </c:pt>
                <c:pt idx="25542">
                  <c:v>3.5878389999999998</c:v>
                </c:pt>
                <c:pt idx="25543">
                  <c:v>3.586805</c:v>
                </c:pt>
                <c:pt idx="25544">
                  <c:v>3.5924199999999997</c:v>
                </c:pt>
                <c:pt idx="25545">
                  <c:v>3.5907090000000004</c:v>
                </c:pt>
                <c:pt idx="25546">
                  <c:v>3.5841050000000001</c:v>
                </c:pt>
                <c:pt idx="25547">
                  <c:v>3.5860500000000002</c:v>
                </c:pt>
                <c:pt idx="25548">
                  <c:v>3.5934429999999997</c:v>
                </c:pt>
                <c:pt idx="25549">
                  <c:v>3.5903289999999997</c:v>
                </c:pt>
                <c:pt idx="25550">
                  <c:v>3.5878589999999999</c:v>
                </c:pt>
                <c:pt idx="25551">
                  <c:v>3.5948609999999999</c:v>
                </c:pt>
                <c:pt idx="25552">
                  <c:v>3.5949239999999998</c:v>
                </c:pt>
                <c:pt idx="25553">
                  <c:v>3.5908239999999996</c:v>
                </c:pt>
                <c:pt idx="25554">
                  <c:v>3.5915530000000002</c:v>
                </c:pt>
                <c:pt idx="25555">
                  <c:v>3.5892850000000003</c:v>
                </c:pt>
                <c:pt idx="25556">
                  <c:v>3.588527</c:v>
                </c:pt>
                <c:pt idx="25557">
                  <c:v>3.601248</c:v>
                </c:pt>
                <c:pt idx="25558">
                  <c:v>3.6045179999999997</c:v>
                </c:pt>
                <c:pt idx="25559">
                  <c:v>3.5911479999999996</c:v>
                </c:pt>
                <c:pt idx="25560">
                  <c:v>3.5906200000000004</c:v>
                </c:pt>
                <c:pt idx="25561">
                  <c:v>3.5963560000000001</c:v>
                </c:pt>
                <c:pt idx="25562">
                  <c:v>3.5939550000000002</c:v>
                </c:pt>
                <c:pt idx="25563">
                  <c:v>3.5903999999999998</c:v>
                </c:pt>
                <c:pt idx="25564">
                  <c:v>3.5922200000000002</c:v>
                </c:pt>
                <c:pt idx="25565">
                  <c:v>3.5926369999999999</c:v>
                </c:pt>
                <c:pt idx="25566">
                  <c:v>3.5861049999999999</c:v>
                </c:pt>
                <c:pt idx="25567">
                  <c:v>3.5912899999999999</c:v>
                </c:pt>
                <c:pt idx="25568">
                  <c:v>3.5942179999999997</c:v>
                </c:pt>
                <c:pt idx="25569">
                  <c:v>3.5846289999999996</c:v>
                </c:pt>
                <c:pt idx="25570">
                  <c:v>3.5935730000000001</c:v>
                </c:pt>
                <c:pt idx="25571">
                  <c:v>3.6033270000000002</c:v>
                </c:pt>
                <c:pt idx="25572">
                  <c:v>3.5931839999999999</c:v>
                </c:pt>
                <c:pt idx="25573">
                  <c:v>3.5886889999999996</c:v>
                </c:pt>
                <c:pt idx="25574">
                  <c:v>3.5990549999999999</c:v>
                </c:pt>
                <c:pt idx="25575">
                  <c:v>3.5997529999999998</c:v>
                </c:pt>
                <c:pt idx="25576">
                  <c:v>3.5895760000000001</c:v>
                </c:pt>
                <c:pt idx="25577">
                  <c:v>3.588489</c:v>
                </c:pt>
                <c:pt idx="25578">
                  <c:v>3.5900239999999997</c:v>
                </c:pt>
                <c:pt idx="25579">
                  <c:v>3.5896229999999996</c:v>
                </c:pt>
                <c:pt idx="25580">
                  <c:v>3.5948510000000002</c:v>
                </c:pt>
                <c:pt idx="25581">
                  <c:v>3.5943560000000003</c:v>
                </c:pt>
                <c:pt idx="25582">
                  <c:v>3.5911249999999999</c:v>
                </c:pt>
                <c:pt idx="25583">
                  <c:v>3.599755</c:v>
                </c:pt>
                <c:pt idx="25584">
                  <c:v>3.6092740000000001</c:v>
                </c:pt>
                <c:pt idx="25585">
                  <c:v>3.6069610000000001</c:v>
                </c:pt>
                <c:pt idx="25586">
                  <c:v>3.6040619999999999</c:v>
                </c:pt>
                <c:pt idx="25587">
                  <c:v>3.606007</c:v>
                </c:pt>
                <c:pt idx="25588">
                  <c:v>3.6008149999999999</c:v>
                </c:pt>
                <c:pt idx="25589">
                  <c:v>3.5908629999999997</c:v>
                </c:pt>
                <c:pt idx="25590">
                  <c:v>3.5912750000000004</c:v>
                </c:pt>
                <c:pt idx="25591">
                  <c:v>3.597067</c:v>
                </c:pt>
                <c:pt idx="25592">
                  <c:v>3.5978479999999999</c:v>
                </c:pt>
                <c:pt idx="25593">
                  <c:v>3.5951579999999996</c:v>
                </c:pt>
                <c:pt idx="25594">
                  <c:v>3.5953119999999998</c:v>
                </c:pt>
                <c:pt idx="25595">
                  <c:v>3.5940200000000004</c:v>
                </c:pt>
                <c:pt idx="25596">
                  <c:v>3.595396</c:v>
                </c:pt>
                <c:pt idx="25597">
                  <c:v>3.6016589999999997</c:v>
                </c:pt>
                <c:pt idx="25598">
                  <c:v>3.5976150000000002</c:v>
                </c:pt>
                <c:pt idx="25599">
                  <c:v>3.5922590000000003</c:v>
                </c:pt>
                <c:pt idx="25600">
                  <c:v>3.5973800000000002</c:v>
                </c:pt>
                <c:pt idx="25601">
                  <c:v>3.5996920000000001</c:v>
                </c:pt>
                <c:pt idx="25602">
                  <c:v>3.5967250000000002</c:v>
                </c:pt>
                <c:pt idx="25603">
                  <c:v>3.5978700000000003</c:v>
                </c:pt>
                <c:pt idx="25604">
                  <c:v>3.6002660000000004</c:v>
                </c:pt>
                <c:pt idx="25605">
                  <c:v>3.5980429999999997</c:v>
                </c:pt>
                <c:pt idx="25606">
                  <c:v>3.6009149999999996</c:v>
                </c:pt>
                <c:pt idx="25607">
                  <c:v>3.6012519999999997</c:v>
                </c:pt>
                <c:pt idx="25608">
                  <c:v>3.5962319999999997</c:v>
                </c:pt>
                <c:pt idx="25609">
                  <c:v>3.5981969999999999</c:v>
                </c:pt>
                <c:pt idx="25610">
                  <c:v>3.5989519999999997</c:v>
                </c:pt>
                <c:pt idx="25611">
                  <c:v>3.5973600000000001</c:v>
                </c:pt>
                <c:pt idx="25612">
                  <c:v>3.5946420000000003</c:v>
                </c:pt>
                <c:pt idx="25613">
                  <c:v>3.5979840000000003</c:v>
                </c:pt>
                <c:pt idx="25614">
                  <c:v>3.6028539999999998</c:v>
                </c:pt>
                <c:pt idx="25615">
                  <c:v>3.5944440000000002</c:v>
                </c:pt>
                <c:pt idx="25616">
                  <c:v>3.5984999999999996</c:v>
                </c:pt>
                <c:pt idx="25617">
                  <c:v>3.6132860000000004</c:v>
                </c:pt>
                <c:pt idx="25618">
                  <c:v>3.6077709999999996</c:v>
                </c:pt>
                <c:pt idx="25619">
                  <c:v>3.5999850000000002</c:v>
                </c:pt>
                <c:pt idx="25620">
                  <c:v>3.6108060000000002</c:v>
                </c:pt>
                <c:pt idx="25621">
                  <c:v>3.613003</c:v>
                </c:pt>
                <c:pt idx="25622">
                  <c:v>3.6026879999999997</c:v>
                </c:pt>
                <c:pt idx="25623">
                  <c:v>3.6076689999999996</c:v>
                </c:pt>
                <c:pt idx="25624">
                  <c:v>3.6118740000000003</c:v>
                </c:pt>
                <c:pt idx="25625">
                  <c:v>3.6023149999999999</c:v>
                </c:pt>
                <c:pt idx="25626">
                  <c:v>3.5994440000000001</c:v>
                </c:pt>
                <c:pt idx="25627">
                  <c:v>3.5989500000000003</c:v>
                </c:pt>
                <c:pt idx="25628">
                  <c:v>3.5960130000000001</c:v>
                </c:pt>
                <c:pt idx="25629">
                  <c:v>3.5974529999999998</c:v>
                </c:pt>
                <c:pt idx="25630">
                  <c:v>3.6026020000000001</c:v>
                </c:pt>
                <c:pt idx="25631">
                  <c:v>3.6025669999999996</c:v>
                </c:pt>
                <c:pt idx="25632">
                  <c:v>3.597283</c:v>
                </c:pt>
                <c:pt idx="25633">
                  <c:v>3.6014169999999996</c:v>
                </c:pt>
                <c:pt idx="25634">
                  <c:v>3.6055859999999997</c:v>
                </c:pt>
                <c:pt idx="25635">
                  <c:v>3.6015680000000003</c:v>
                </c:pt>
                <c:pt idx="25636">
                  <c:v>3.6002789999999996</c:v>
                </c:pt>
                <c:pt idx="25637">
                  <c:v>3.6023969999999998</c:v>
                </c:pt>
                <c:pt idx="25638">
                  <c:v>3.6058820000000003</c:v>
                </c:pt>
                <c:pt idx="25639">
                  <c:v>3.6041169999999996</c:v>
                </c:pt>
                <c:pt idx="25640">
                  <c:v>3.6024649999999996</c:v>
                </c:pt>
                <c:pt idx="25641">
                  <c:v>3.6067989999999996</c:v>
                </c:pt>
                <c:pt idx="25642">
                  <c:v>3.6096139999999997</c:v>
                </c:pt>
                <c:pt idx="25643">
                  <c:v>3.6117470000000003</c:v>
                </c:pt>
                <c:pt idx="25644">
                  <c:v>3.6103199999999998</c:v>
                </c:pt>
                <c:pt idx="25645">
                  <c:v>3.6075039999999996</c:v>
                </c:pt>
                <c:pt idx="25646">
                  <c:v>3.6071879999999998</c:v>
                </c:pt>
                <c:pt idx="25647">
                  <c:v>3.6072189999999997</c:v>
                </c:pt>
                <c:pt idx="25648">
                  <c:v>3.6080620000000003</c:v>
                </c:pt>
                <c:pt idx="25649">
                  <c:v>3.6065909999999999</c:v>
                </c:pt>
                <c:pt idx="25650">
                  <c:v>3.6079639999999999</c:v>
                </c:pt>
                <c:pt idx="25651">
                  <c:v>3.6074700000000002</c:v>
                </c:pt>
                <c:pt idx="25652">
                  <c:v>3.6045109999999996</c:v>
                </c:pt>
                <c:pt idx="25653">
                  <c:v>3.6144590000000001</c:v>
                </c:pt>
                <c:pt idx="25654">
                  <c:v>3.6168630000000004</c:v>
                </c:pt>
                <c:pt idx="25655">
                  <c:v>3.6034509999999997</c:v>
                </c:pt>
                <c:pt idx="25656">
                  <c:v>3.6023990000000001</c:v>
                </c:pt>
                <c:pt idx="25657">
                  <c:v>3.6097039999999998</c:v>
                </c:pt>
                <c:pt idx="25658">
                  <c:v>3.6073300000000001</c:v>
                </c:pt>
                <c:pt idx="25659">
                  <c:v>3.6049480000000003</c:v>
                </c:pt>
                <c:pt idx="25660">
                  <c:v>3.6114790000000001</c:v>
                </c:pt>
                <c:pt idx="25661">
                  <c:v>3.6141040000000002</c:v>
                </c:pt>
                <c:pt idx="25662">
                  <c:v>3.6126399999999999</c:v>
                </c:pt>
                <c:pt idx="25663">
                  <c:v>3.6103249999999996</c:v>
                </c:pt>
                <c:pt idx="25664">
                  <c:v>3.6092919999999999</c:v>
                </c:pt>
                <c:pt idx="25665">
                  <c:v>3.6116760000000001</c:v>
                </c:pt>
                <c:pt idx="25666">
                  <c:v>3.6090689999999999</c:v>
                </c:pt>
                <c:pt idx="25667">
                  <c:v>3.605747</c:v>
                </c:pt>
                <c:pt idx="25668">
                  <c:v>3.6058839999999996</c:v>
                </c:pt>
                <c:pt idx="25669">
                  <c:v>3.6090309999999999</c:v>
                </c:pt>
                <c:pt idx="25670">
                  <c:v>3.6131909999999996</c:v>
                </c:pt>
                <c:pt idx="25671">
                  <c:v>3.6084079999999998</c:v>
                </c:pt>
                <c:pt idx="25672">
                  <c:v>3.6065899999999997</c:v>
                </c:pt>
                <c:pt idx="25673">
                  <c:v>3.6087449999999999</c:v>
                </c:pt>
                <c:pt idx="25674">
                  <c:v>3.6070970000000004</c:v>
                </c:pt>
                <c:pt idx="25675">
                  <c:v>3.6118810000000003</c:v>
                </c:pt>
                <c:pt idx="25676">
                  <c:v>3.6157979999999998</c:v>
                </c:pt>
                <c:pt idx="25677">
                  <c:v>3.6098670000000004</c:v>
                </c:pt>
                <c:pt idx="25678">
                  <c:v>3.6062620000000001</c:v>
                </c:pt>
                <c:pt idx="25679">
                  <c:v>3.6123570000000003</c:v>
                </c:pt>
                <c:pt idx="25680">
                  <c:v>3.6148429999999996</c:v>
                </c:pt>
                <c:pt idx="25681">
                  <c:v>3.6096370000000002</c:v>
                </c:pt>
                <c:pt idx="25682">
                  <c:v>3.616638</c:v>
                </c:pt>
                <c:pt idx="25683">
                  <c:v>3.6210240000000002</c:v>
                </c:pt>
                <c:pt idx="25684">
                  <c:v>3.6142279999999998</c:v>
                </c:pt>
                <c:pt idx="25685">
                  <c:v>3.6161560000000001</c:v>
                </c:pt>
                <c:pt idx="25686">
                  <c:v>3.6208819999999999</c:v>
                </c:pt>
                <c:pt idx="25687">
                  <c:v>3.6123719999999997</c:v>
                </c:pt>
                <c:pt idx="25688">
                  <c:v>3.6042459999999998</c:v>
                </c:pt>
                <c:pt idx="25689">
                  <c:v>3.6117299999999997</c:v>
                </c:pt>
                <c:pt idx="25690">
                  <c:v>3.6154019999999996</c:v>
                </c:pt>
                <c:pt idx="25691">
                  <c:v>3.6128150000000003</c:v>
                </c:pt>
                <c:pt idx="25692">
                  <c:v>3.6181710000000002</c:v>
                </c:pt>
                <c:pt idx="25693">
                  <c:v>3.6152329999999999</c:v>
                </c:pt>
                <c:pt idx="25694">
                  <c:v>3.6064819999999997</c:v>
                </c:pt>
                <c:pt idx="25695">
                  <c:v>3.6081050000000001</c:v>
                </c:pt>
                <c:pt idx="25696">
                  <c:v>3.6132309999999999</c:v>
                </c:pt>
                <c:pt idx="25697">
                  <c:v>3.6155730000000004</c:v>
                </c:pt>
                <c:pt idx="25698">
                  <c:v>3.6116609999999998</c:v>
                </c:pt>
                <c:pt idx="25699">
                  <c:v>3.6094650000000001</c:v>
                </c:pt>
                <c:pt idx="25700">
                  <c:v>3.6136990000000004</c:v>
                </c:pt>
                <c:pt idx="25701">
                  <c:v>3.6170369999999998</c:v>
                </c:pt>
                <c:pt idx="25702">
                  <c:v>3.6155660000000003</c:v>
                </c:pt>
                <c:pt idx="25703">
                  <c:v>3.6142159999999999</c:v>
                </c:pt>
                <c:pt idx="25704">
                  <c:v>3.6176170000000001</c:v>
                </c:pt>
                <c:pt idx="25705">
                  <c:v>3.6230399999999996</c:v>
                </c:pt>
                <c:pt idx="25706">
                  <c:v>3.6248189999999996</c:v>
                </c:pt>
                <c:pt idx="25707">
                  <c:v>3.6178660000000002</c:v>
                </c:pt>
                <c:pt idx="25708">
                  <c:v>3.6164930000000002</c:v>
                </c:pt>
                <c:pt idx="25709">
                  <c:v>3.6227309999999999</c:v>
                </c:pt>
                <c:pt idx="25710">
                  <c:v>3.6120219999999996</c:v>
                </c:pt>
                <c:pt idx="25711">
                  <c:v>3.6072220000000002</c:v>
                </c:pt>
                <c:pt idx="25712">
                  <c:v>3.6183610000000002</c:v>
                </c:pt>
                <c:pt idx="25713">
                  <c:v>3.6186889999999998</c:v>
                </c:pt>
                <c:pt idx="25714">
                  <c:v>3.6152519999999999</c:v>
                </c:pt>
                <c:pt idx="25715">
                  <c:v>3.6194790000000001</c:v>
                </c:pt>
                <c:pt idx="25716">
                  <c:v>3.6224699999999999</c:v>
                </c:pt>
                <c:pt idx="25717">
                  <c:v>3.616333</c:v>
                </c:pt>
                <c:pt idx="25718">
                  <c:v>3.619173</c:v>
                </c:pt>
                <c:pt idx="25719">
                  <c:v>3.6268219999999998</c:v>
                </c:pt>
                <c:pt idx="25720">
                  <c:v>3.6180079999999997</c:v>
                </c:pt>
                <c:pt idx="25721">
                  <c:v>3.6137550000000003</c:v>
                </c:pt>
                <c:pt idx="25722">
                  <c:v>3.6173950000000001</c:v>
                </c:pt>
                <c:pt idx="25723">
                  <c:v>3.6122649999999998</c:v>
                </c:pt>
                <c:pt idx="25724">
                  <c:v>3.6119009999999996</c:v>
                </c:pt>
                <c:pt idx="25725">
                  <c:v>3.6215979999999997</c:v>
                </c:pt>
                <c:pt idx="25726">
                  <c:v>3.6232530000000001</c:v>
                </c:pt>
                <c:pt idx="25727">
                  <c:v>3.6183759999999996</c:v>
                </c:pt>
                <c:pt idx="25728">
                  <c:v>3.6201910000000002</c:v>
                </c:pt>
                <c:pt idx="25729">
                  <c:v>3.623005</c:v>
                </c:pt>
                <c:pt idx="25730">
                  <c:v>3.6208270000000002</c:v>
                </c:pt>
                <c:pt idx="25731">
                  <c:v>3.6216759999999999</c:v>
                </c:pt>
                <c:pt idx="25732">
                  <c:v>3.6234729999999997</c:v>
                </c:pt>
                <c:pt idx="25733">
                  <c:v>3.6213389999999999</c:v>
                </c:pt>
                <c:pt idx="25734">
                  <c:v>3.6188190000000002</c:v>
                </c:pt>
                <c:pt idx="25735">
                  <c:v>3.6226919999999998</c:v>
                </c:pt>
                <c:pt idx="25736">
                  <c:v>3.6271240000000002</c:v>
                </c:pt>
                <c:pt idx="25737">
                  <c:v>3.6221079999999999</c:v>
                </c:pt>
                <c:pt idx="25738">
                  <c:v>3.6211500000000001</c:v>
                </c:pt>
                <c:pt idx="25739">
                  <c:v>3.6234089999999997</c:v>
                </c:pt>
                <c:pt idx="25740">
                  <c:v>3.6207880000000001</c:v>
                </c:pt>
                <c:pt idx="25741">
                  <c:v>3.6243319999999999</c:v>
                </c:pt>
                <c:pt idx="25742">
                  <c:v>3.6271069999999996</c:v>
                </c:pt>
                <c:pt idx="25743">
                  <c:v>3.61944</c:v>
                </c:pt>
                <c:pt idx="25744">
                  <c:v>3.6154120000000001</c:v>
                </c:pt>
                <c:pt idx="25745">
                  <c:v>3.6230399999999996</c:v>
                </c:pt>
                <c:pt idx="25746">
                  <c:v>3.6219140000000003</c:v>
                </c:pt>
                <c:pt idx="25747">
                  <c:v>3.6165029999999998</c:v>
                </c:pt>
                <c:pt idx="25748">
                  <c:v>3.6283219999999998</c:v>
                </c:pt>
                <c:pt idx="25749">
                  <c:v>3.6308449999999999</c:v>
                </c:pt>
                <c:pt idx="25750">
                  <c:v>3.6193809999999997</c:v>
                </c:pt>
                <c:pt idx="25751">
                  <c:v>3.6248170000000002</c:v>
                </c:pt>
                <c:pt idx="25752">
                  <c:v>3.6352089999999997</c:v>
                </c:pt>
                <c:pt idx="25753">
                  <c:v>3.6261830000000002</c:v>
                </c:pt>
                <c:pt idx="25754">
                  <c:v>3.616085</c:v>
                </c:pt>
                <c:pt idx="25755">
                  <c:v>3.6275259999999996</c:v>
                </c:pt>
                <c:pt idx="25756">
                  <c:v>3.6288980000000004</c:v>
                </c:pt>
                <c:pt idx="25757">
                  <c:v>3.615119</c:v>
                </c:pt>
                <c:pt idx="25758">
                  <c:v>3.6195950000000003</c:v>
                </c:pt>
                <c:pt idx="25759">
                  <c:v>3.6254600000000003</c:v>
                </c:pt>
                <c:pt idx="25760">
                  <c:v>3.6216340000000002</c:v>
                </c:pt>
                <c:pt idx="25761">
                  <c:v>3.6275259999999996</c:v>
                </c:pt>
                <c:pt idx="25762">
                  <c:v>3.6354040000000003</c:v>
                </c:pt>
                <c:pt idx="25763">
                  <c:v>3.6238109999999999</c:v>
                </c:pt>
                <c:pt idx="25764">
                  <c:v>3.6173859999999998</c:v>
                </c:pt>
                <c:pt idx="25765">
                  <c:v>3.6292179999999998</c:v>
                </c:pt>
                <c:pt idx="25766">
                  <c:v>3.6261239999999999</c:v>
                </c:pt>
                <c:pt idx="25767">
                  <c:v>3.6218649999999997</c:v>
                </c:pt>
                <c:pt idx="25768">
                  <c:v>3.6292369999999998</c:v>
                </c:pt>
                <c:pt idx="25769">
                  <c:v>3.6284830000000001</c:v>
                </c:pt>
                <c:pt idx="25770">
                  <c:v>3.6262169999999996</c:v>
                </c:pt>
                <c:pt idx="25771">
                  <c:v>3.6309639999999996</c:v>
                </c:pt>
                <c:pt idx="25772">
                  <c:v>3.6321389999999996</c:v>
                </c:pt>
                <c:pt idx="25773">
                  <c:v>3.6259839999999999</c:v>
                </c:pt>
                <c:pt idx="25774">
                  <c:v>3.6272419999999999</c:v>
                </c:pt>
                <c:pt idx="25775">
                  <c:v>3.6290050000000003</c:v>
                </c:pt>
                <c:pt idx="25776">
                  <c:v>3.6209639999999998</c:v>
                </c:pt>
                <c:pt idx="25777">
                  <c:v>3.62202</c:v>
                </c:pt>
                <c:pt idx="25778">
                  <c:v>3.6303130000000001</c:v>
                </c:pt>
                <c:pt idx="25779">
                  <c:v>3.6298360000000001</c:v>
                </c:pt>
                <c:pt idx="25780">
                  <c:v>3.6275890000000004</c:v>
                </c:pt>
                <c:pt idx="25781">
                  <c:v>3.6290399999999998</c:v>
                </c:pt>
                <c:pt idx="25782">
                  <c:v>3.6271940000000003</c:v>
                </c:pt>
                <c:pt idx="25783">
                  <c:v>3.6240309999999996</c:v>
                </c:pt>
                <c:pt idx="25784">
                  <c:v>3.6278920000000001</c:v>
                </c:pt>
                <c:pt idx="25785">
                  <c:v>3.6289959999999999</c:v>
                </c:pt>
                <c:pt idx="25786">
                  <c:v>3.6255129999999998</c:v>
                </c:pt>
                <c:pt idx="25787">
                  <c:v>3.6331579999999999</c:v>
                </c:pt>
                <c:pt idx="25788">
                  <c:v>3.6399299999999997</c:v>
                </c:pt>
                <c:pt idx="25789">
                  <c:v>3.6339589999999999</c:v>
                </c:pt>
                <c:pt idx="25790">
                  <c:v>3.6305379999999996</c:v>
                </c:pt>
                <c:pt idx="25791">
                  <c:v>3.6378890000000004</c:v>
                </c:pt>
                <c:pt idx="25792">
                  <c:v>3.6397139999999997</c:v>
                </c:pt>
                <c:pt idx="25793">
                  <c:v>3.629899</c:v>
                </c:pt>
                <c:pt idx="25794">
                  <c:v>3.6348539999999998</c:v>
                </c:pt>
                <c:pt idx="25795">
                  <c:v>3.6419459999999999</c:v>
                </c:pt>
                <c:pt idx="25796">
                  <c:v>3.631284</c:v>
                </c:pt>
                <c:pt idx="25797">
                  <c:v>3.628126</c:v>
                </c:pt>
                <c:pt idx="25798">
                  <c:v>3.6340219999999999</c:v>
                </c:pt>
                <c:pt idx="25799">
                  <c:v>3.6326999999999998</c:v>
                </c:pt>
                <c:pt idx="25800">
                  <c:v>3.6317180000000002</c:v>
                </c:pt>
                <c:pt idx="25801">
                  <c:v>3.6383559999999999</c:v>
                </c:pt>
                <c:pt idx="25802">
                  <c:v>3.6329349999999998</c:v>
                </c:pt>
                <c:pt idx="25803">
                  <c:v>3.6231299999999997</c:v>
                </c:pt>
                <c:pt idx="25804">
                  <c:v>3.6335379999999997</c:v>
                </c:pt>
                <c:pt idx="25805">
                  <c:v>3.6364109999999998</c:v>
                </c:pt>
                <c:pt idx="25806">
                  <c:v>3.6242770000000002</c:v>
                </c:pt>
                <c:pt idx="25807">
                  <c:v>3.6277229999999996</c:v>
                </c:pt>
                <c:pt idx="25808">
                  <c:v>3.6367890000000003</c:v>
                </c:pt>
                <c:pt idx="25809">
                  <c:v>3.6330349999999996</c:v>
                </c:pt>
                <c:pt idx="25810">
                  <c:v>3.6254429999999997</c:v>
                </c:pt>
                <c:pt idx="25811">
                  <c:v>3.6283440000000002</c:v>
                </c:pt>
                <c:pt idx="25812">
                  <c:v>3.6312769999999999</c:v>
                </c:pt>
                <c:pt idx="25813">
                  <c:v>3.6297819999999996</c:v>
                </c:pt>
                <c:pt idx="25814">
                  <c:v>3.6363690000000002</c:v>
                </c:pt>
                <c:pt idx="25815">
                  <c:v>3.6367310000000002</c:v>
                </c:pt>
                <c:pt idx="25816">
                  <c:v>3.6287050000000001</c:v>
                </c:pt>
                <c:pt idx="25817">
                  <c:v>3.6349080000000002</c:v>
                </c:pt>
                <c:pt idx="25818">
                  <c:v>3.6435329999999997</c:v>
                </c:pt>
                <c:pt idx="25819">
                  <c:v>3.6344919999999998</c:v>
                </c:pt>
                <c:pt idx="25820">
                  <c:v>3.6320379999999997</c:v>
                </c:pt>
                <c:pt idx="25821">
                  <c:v>3.6429210000000003</c:v>
                </c:pt>
                <c:pt idx="25822">
                  <c:v>3.6330549999999997</c:v>
                </c:pt>
                <c:pt idx="25823">
                  <c:v>3.6237550000000001</c:v>
                </c:pt>
                <c:pt idx="25824">
                  <c:v>3.6405989999999999</c:v>
                </c:pt>
                <c:pt idx="25825">
                  <c:v>3.6468660000000002</c:v>
                </c:pt>
                <c:pt idx="25826">
                  <c:v>3.6378240000000002</c:v>
                </c:pt>
                <c:pt idx="25827">
                  <c:v>3.6386849999999997</c:v>
                </c:pt>
                <c:pt idx="25828">
                  <c:v>3.6422359999999996</c:v>
                </c:pt>
                <c:pt idx="25829">
                  <c:v>3.63645</c:v>
                </c:pt>
                <c:pt idx="25830">
                  <c:v>3.6348909999999997</c:v>
                </c:pt>
                <c:pt idx="25831">
                  <c:v>3.639259</c:v>
                </c:pt>
                <c:pt idx="25832">
                  <c:v>3.636908</c:v>
                </c:pt>
                <c:pt idx="25833">
                  <c:v>3.6361850000000002</c:v>
                </c:pt>
                <c:pt idx="25834">
                  <c:v>3.6370290000000001</c:v>
                </c:pt>
                <c:pt idx="25835">
                  <c:v>3.635262</c:v>
                </c:pt>
                <c:pt idx="25836">
                  <c:v>3.6397599999999999</c:v>
                </c:pt>
                <c:pt idx="25837">
                  <c:v>3.6390979999999997</c:v>
                </c:pt>
                <c:pt idx="25838">
                  <c:v>3.6367669999999999</c:v>
                </c:pt>
                <c:pt idx="25839">
                  <c:v>3.6400290000000002</c:v>
                </c:pt>
                <c:pt idx="25840">
                  <c:v>3.6405799999999999</c:v>
                </c:pt>
                <c:pt idx="25841">
                  <c:v>3.6416639999999996</c:v>
                </c:pt>
                <c:pt idx="25842">
                  <c:v>3.638706</c:v>
                </c:pt>
                <c:pt idx="25843">
                  <c:v>3.6332579999999997</c:v>
                </c:pt>
                <c:pt idx="25844">
                  <c:v>3.6362269999999999</c:v>
                </c:pt>
                <c:pt idx="25845">
                  <c:v>3.6400290000000002</c:v>
                </c:pt>
                <c:pt idx="25846">
                  <c:v>3.6322760000000001</c:v>
                </c:pt>
                <c:pt idx="25847">
                  <c:v>3.6286860000000001</c:v>
                </c:pt>
                <c:pt idx="25848">
                  <c:v>3.6422369999999997</c:v>
                </c:pt>
                <c:pt idx="25849">
                  <c:v>3.6439180000000002</c:v>
                </c:pt>
                <c:pt idx="25850">
                  <c:v>3.6426699999999999</c:v>
                </c:pt>
                <c:pt idx="25851">
                  <c:v>3.6542199999999996</c:v>
                </c:pt>
                <c:pt idx="25852">
                  <c:v>3.6512840000000004</c:v>
                </c:pt>
                <c:pt idx="25853">
                  <c:v>3.6385750000000003</c:v>
                </c:pt>
                <c:pt idx="25854">
                  <c:v>3.6407299999999996</c:v>
                </c:pt>
                <c:pt idx="25855">
                  <c:v>3.6481500000000002</c:v>
                </c:pt>
                <c:pt idx="25856">
                  <c:v>3.6428349999999998</c:v>
                </c:pt>
                <c:pt idx="25857">
                  <c:v>3.6362949999999996</c:v>
                </c:pt>
                <c:pt idx="25858">
                  <c:v>3.6374329999999997</c:v>
                </c:pt>
                <c:pt idx="25859">
                  <c:v>3.6382490000000001</c:v>
                </c:pt>
                <c:pt idx="25860">
                  <c:v>3.6436919999999997</c:v>
                </c:pt>
                <c:pt idx="25861">
                  <c:v>3.6462180000000002</c:v>
                </c:pt>
                <c:pt idx="25862">
                  <c:v>3.6407939999999996</c:v>
                </c:pt>
                <c:pt idx="25863">
                  <c:v>3.6432089999999997</c:v>
                </c:pt>
                <c:pt idx="25864">
                  <c:v>3.6481180000000002</c:v>
                </c:pt>
                <c:pt idx="25865">
                  <c:v>3.6434470000000001</c:v>
                </c:pt>
                <c:pt idx="25866">
                  <c:v>3.6377249999999997</c:v>
                </c:pt>
                <c:pt idx="25867">
                  <c:v>3.6429999999999998</c:v>
                </c:pt>
                <c:pt idx="25868">
                  <c:v>3.6420349999999999</c:v>
                </c:pt>
                <c:pt idx="25869">
                  <c:v>3.633521</c:v>
                </c:pt>
                <c:pt idx="25870">
                  <c:v>3.6425720000000004</c:v>
                </c:pt>
                <c:pt idx="25871">
                  <c:v>3.6497539999999997</c:v>
                </c:pt>
                <c:pt idx="25872">
                  <c:v>3.6420620000000001</c:v>
                </c:pt>
                <c:pt idx="25873">
                  <c:v>3.6402299999999999</c:v>
                </c:pt>
                <c:pt idx="25874">
                  <c:v>3.6442300000000003</c:v>
                </c:pt>
                <c:pt idx="25875">
                  <c:v>3.6446529999999999</c:v>
                </c:pt>
                <c:pt idx="25876">
                  <c:v>3.6415430000000004</c:v>
                </c:pt>
                <c:pt idx="25877">
                  <c:v>3.6429229999999997</c:v>
                </c:pt>
                <c:pt idx="25878">
                  <c:v>3.6439000000000004</c:v>
                </c:pt>
                <c:pt idx="25879">
                  <c:v>3.6409079999999996</c:v>
                </c:pt>
                <c:pt idx="25880">
                  <c:v>3.644361</c:v>
                </c:pt>
                <c:pt idx="25881">
                  <c:v>3.644895</c:v>
                </c:pt>
                <c:pt idx="25882">
                  <c:v>3.6425400000000003</c:v>
                </c:pt>
                <c:pt idx="25883">
                  <c:v>3.6446300000000003</c:v>
                </c:pt>
                <c:pt idx="25884">
                  <c:v>3.6477589999999998</c:v>
                </c:pt>
                <c:pt idx="25885">
                  <c:v>3.6500060000000003</c:v>
                </c:pt>
                <c:pt idx="25886">
                  <c:v>3.6487790000000002</c:v>
                </c:pt>
                <c:pt idx="25887">
                  <c:v>3.6475920000000004</c:v>
                </c:pt>
                <c:pt idx="25888">
                  <c:v>3.646941</c:v>
                </c:pt>
                <c:pt idx="25889">
                  <c:v>3.6459650000000003</c:v>
                </c:pt>
                <c:pt idx="25890">
                  <c:v>3.6511570000000004</c:v>
                </c:pt>
                <c:pt idx="25891">
                  <c:v>3.6564949999999996</c:v>
                </c:pt>
                <c:pt idx="25892">
                  <c:v>3.6524419999999997</c:v>
                </c:pt>
                <c:pt idx="25893">
                  <c:v>3.6463789999999996</c:v>
                </c:pt>
                <c:pt idx="25894">
                  <c:v>3.6506210000000001</c:v>
                </c:pt>
                <c:pt idx="25895">
                  <c:v>3.6502590000000001</c:v>
                </c:pt>
                <c:pt idx="25896">
                  <c:v>3.6430059999999997</c:v>
                </c:pt>
                <c:pt idx="25897">
                  <c:v>3.6476199999999999</c:v>
                </c:pt>
                <c:pt idx="25898">
                  <c:v>3.648161</c:v>
                </c:pt>
                <c:pt idx="25899">
                  <c:v>3.6458560000000002</c:v>
                </c:pt>
                <c:pt idx="25900">
                  <c:v>3.6555070000000001</c:v>
                </c:pt>
                <c:pt idx="25901">
                  <c:v>3.6566039999999997</c:v>
                </c:pt>
                <c:pt idx="25902">
                  <c:v>3.6465370000000004</c:v>
                </c:pt>
                <c:pt idx="25903">
                  <c:v>3.6485659999999998</c:v>
                </c:pt>
                <c:pt idx="25904">
                  <c:v>3.6549860000000001</c:v>
                </c:pt>
                <c:pt idx="25905">
                  <c:v>3.645969</c:v>
                </c:pt>
                <c:pt idx="25906">
                  <c:v>3.6414900000000001</c:v>
                </c:pt>
                <c:pt idx="25907">
                  <c:v>3.6478599999999997</c:v>
                </c:pt>
                <c:pt idx="25908">
                  <c:v>3.6448580000000002</c:v>
                </c:pt>
                <c:pt idx="25909">
                  <c:v>3.6438189999999997</c:v>
                </c:pt>
                <c:pt idx="25910">
                  <c:v>3.6503629999999996</c:v>
                </c:pt>
                <c:pt idx="25911">
                  <c:v>3.652088</c:v>
                </c:pt>
                <c:pt idx="25912">
                  <c:v>3.6518790000000001</c:v>
                </c:pt>
                <c:pt idx="25913">
                  <c:v>3.6538870000000001</c:v>
                </c:pt>
                <c:pt idx="25914">
                  <c:v>3.6561899999999996</c:v>
                </c:pt>
                <c:pt idx="25915">
                  <c:v>3.653613</c:v>
                </c:pt>
                <c:pt idx="25916">
                  <c:v>3.6543219999999996</c:v>
                </c:pt>
                <c:pt idx="25917">
                  <c:v>3.6574720000000003</c:v>
                </c:pt>
                <c:pt idx="25918">
                  <c:v>3.6502230000000004</c:v>
                </c:pt>
                <c:pt idx="25919">
                  <c:v>3.6438839999999999</c:v>
                </c:pt>
                <c:pt idx="25920">
                  <c:v>3.6511550000000002</c:v>
                </c:pt>
                <c:pt idx="25921">
                  <c:v>3.6553389999999997</c:v>
                </c:pt>
                <c:pt idx="25922">
                  <c:v>3.6487610000000004</c:v>
                </c:pt>
                <c:pt idx="25923">
                  <c:v>3.6518670000000002</c:v>
                </c:pt>
                <c:pt idx="25924">
                  <c:v>3.6571910000000001</c:v>
                </c:pt>
                <c:pt idx="25925">
                  <c:v>3.6489079999999996</c:v>
                </c:pt>
                <c:pt idx="25926">
                  <c:v>3.6497320000000002</c:v>
                </c:pt>
                <c:pt idx="25927">
                  <c:v>3.656453</c:v>
                </c:pt>
                <c:pt idx="25928">
                  <c:v>3.6519519999999996</c:v>
                </c:pt>
                <c:pt idx="25929">
                  <c:v>3.6512710000000004</c:v>
                </c:pt>
                <c:pt idx="25930">
                  <c:v>3.6548150000000001</c:v>
                </c:pt>
                <c:pt idx="25931">
                  <c:v>3.650131</c:v>
                </c:pt>
                <c:pt idx="25932">
                  <c:v>3.6470190000000002</c:v>
                </c:pt>
                <c:pt idx="25933">
                  <c:v>3.6527149999999997</c:v>
                </c:pt>
                <c:pt idx="25934">
                  <c:v>3.654522</c:v>
                </c:pt>
                <c:pt idx="25935">
                  <c:v>3.6535970000000004</c:v>
                </c:pt>
                <c:pt idx="25936">
                  <c:v>3.6595839999999997</c:v>
                </c:pt>
                <c:pt idx="25937">
                  <c:v>3.6600510000000002</c:v>
                </c:pt>
                <c:pt idx="25938">
                  <c:v>3.655195</c:v>
                </c:pt>
                <c:pt idx="25939">
                  <c:v>3.6572680000000002</c:v>
                </c:pt>
                <c:pt idx="25940">
                  <c:v>3.6604770000000002</c:v>
                </c:pt>
                <c:pt idx="25941">
                  <c:v>3.6576750000000002</c:v>
                </c:pt>
                <c:pt idx="25942">
                  <c:v>3.6532640000000001</c:v>
                </c:pt>
                <c:pt idx="25943">
                  <c:v>3.655043</c:v>
                </c:pt>
                <c:pt idx="25944">
                  <c:v>3.6539190000000001</c:v>
                </c:pt>
                <c:pt idx="25945">
                  <c:v>3.6486749999999999</c:v>
                </c:pt>
                <c:pt idx="25946">
                  <c:v>3.6555390000000001</c:v>
                </c:pt>
                <c:pt idx="25947">
                  <c:v>3.6660320000000004</c:v>
                </c:pt>
                <c:pt idx="25948">
                  <c:v>3.6617689999999996</c:v>
                </c:pt>
                <c:pt idx="25949">
                  <c:v>3.6524570000000001</c:v>
                </c:pt>
                <c:pt idx="25950">
                  <c:v>3.6583600000000001</c:v>
                </c:pt>
                <c:pt idx="25951">
                  <c:v>3.6598199999999999</c:v>
                </c:pt>
                <c:pt idx="25952">
                  <c:v>3.6479549999999996</c:v>
                </c:pt>
                <c:pt idx="25953">
                  <c:v>3.6509590000000003</c:v>
                </c:pt>
                <c:pt idx="25954">
                  <c:v>3.6594249999999997</c:v>
                </c:pt>
                <c:pt idx="25955">
                  <c:v>3.6569209999999996</c:v>
                </c:pt>
                <c:pt idx="25956">
                  <c:v>3.6558130000000002</c:v>
                </c:pt>
                <c:pt idx="25957">
                  <c:v>3.658588</c:v>
                </c:pt>
                <c:pt idx="25958">
                  <c:v>3.6596120000000001</c:v>
                </c:pt>
                <c:pt idx="25959">
                  <c:v>3.6615520000000004</c:v>
                </c:pt>
                <c:pt idx="25960">
                  <c:v>3.6655069999999998</c:v>
                </c:pt>
                <c:pt idx="25961">
                  <c:v>3.6615630000000001</c:v>
                </c:pt>
                <c:pt idx="25962">
                  <c:v>3.658601</c:v>
                </c:pt>
                <c:pt idx="25963">
                  <c:v>3.6641240000000002</c:v>
                </c:pt>
                <c:pt idx="25964">
                  <c:v>3.6622750000000002</c:v>
                </c:pt>
                <c:pt idx="25965">
                  <c:v>3.6537569999999997</c:v>
                </c:pt>
                <c:pt idx="25966">
                  <c:v>3.6544879999999997</c:v>
                </c:pt>
                <c:pt idx="25967">
                  <c:v>3.6617709999999999</c:v>
                </c:pt>
                <c:pt idx="25968">
                  <c:v>3.6580859999999999</c:v>
                </c:pt>
                <c:pt idx="25969">
                  <c:v>3.657159</c:v>
                </c:pt>
                <c:pt idx="25970">
                  <c:v>3.6669140000000002</c:v>
                </c:pt>
                <c:pt idx="25971">
                  <c:v>3.6618149999999998</c:v>
                </c:pt>
                <c:pt idx="25972">
                  <c:v>3.654134</c:v>
                </c:pt>
                <c:pt idx="25973">
                  <c:v>3.6634770000000003</c:v>
                </c:pt>
                <c:pt idx="25974">
                  <c:v>3.6646359999999998</c:v>
                </c:pt>
                <c:pt idx="25975">
                  <c:v>3.6553019999999998</c:v>
                </c:pt>
                <c:pt idx="25976">
                  <c:v>3.6593910000000003</c:v>
                </c:pt>
                <c:pt idx="25977">
                  <c:v>3.6655660000000001</c:v>
                </c:pt>
                <c:pt idx="25978">
                  <c:v>3.6558989999999998</c:v>
                </c:pt>
                <c:pt idx="25979">
                  <c:v>3.653378</c:v>
                </c:pt>
                <c:pt idx="25980">
                  <c:v>3.6655810000000004</c:v>
                </c:pt>
                <c:pt idx="25981">
                  <c:v>3.6638089999999996</c:v>
                </c:pt>
                <c:pt idx="25982">
                  <c:v>3.6601210000000002</c:v>
                </c:pt>
                <c:pt idx="25983">
                  <c:v>3.6684469999999996</c:v>
                </c:pt>
                <c:pt idx="25984">
                  <c:v>3.6663839999999999</c:v>
                </c:pt>
                <c:pt idx="25985">
                  <c:v>3.6577669999999998</c:v>
                </c:pt>
                <c:pt idx="25986">
                  <c:v>3.6573770000000003</c:v>
                </c:pt>
                <c:pt idx="25987">
                  <c:v>3.6621649999999999</c:v>
                </c:pt>
                <c:pt idx="25988">
                  <c:v>3.6640370000000004</c:v>
                </c:pt>
                <c:pt idx="25989">
                  <c:v>3.664739</c:v>
                </c:pt>
                <c:pt idx="25990">
                  <c:v>3.6698029999999999</c:v>
                </c:pt>
                <c:pt idx="25991">
                  <c:v>3.6625050000000003</c:v>
                </c:pt>
                <c:pt idx="25992">
                  <c:v>3.6539200000000003</c:v>
                </c:pt>
                <c:pt idx="25993">
                  <c:v>3.6632470000000001</c:v>
                </c:pt>
                <c:pt idx="25994">
                  <c:v>3.6705810000000003</c:v>
                </c:pt>
                <c:pt idx="25995">
                  <c:v>3.6632350000000002</c:v>
                </c:pt>
                <c:pt idx="25996">
                  <c:v>3.6689090000000002</c:v>
                </c:pt>
                <c:pt idx="25997">
                  <c:v>3.6808249999999996</c:v>
                </c:pt>
                <c:pt idx="25998">
                  <c:v>3.6678660000000001</c:v>
                </c:pt>
                <c:pt idx="25999">
                  <c:v>3.6640759999999997</c:v>
                </c:pt>
                <c:pt idx="26000">
                  <c:v>3.6755810000000002</c:v>
                </c:pt>
                <c:pt idx="26001">
                  <c:v>3.6686180000000004</c:v>
                </c:pt>
                <c:pt idx="26002">
                  <c:v>3.6635419999999996</c:v>
                </c:pt>
                <c:pt idx="26003">
                  <c:v>3.6720139999999999</c:v>
                </c:pt>
                <c:pt idx="26004">
                  <c:v>3.6714279999999997</c:v>
                </c:pt>
                <c:pt idx="26005">
                  <c:v>3.6613790000000002</c:v>
                </c:pt>
                <c:pt idx="26006">
                  <c:v>3.6642640000000002</c:v>
                </c:pt>
                <c:pt idx="26007">
                  <c:v>3.671195</c:v>
                </c:pt>
                <c:pt idx="26008">
                  <c:v>3.6633969999999998</c:v>
                </c:pt>
                <c:pt idx="26009">
                  <c:v>3.6638330000000003</c:v>
                </c:pt>
                <c:pt idx="26010">
                  <c:v>3.670458</c:v>
                </c:pt>
                <c:pt idx="26011">
                  <c:v>3.6653960000000003</c:v>
                </c:pt>
                <c:pt idx="26012">
                  <c:v>3.6608609999999997</c:v>
                </c:pt>
                <c:pt idx="26013">
                  <c:v>3.6667269999999998</c:v>
                </c:pt>
                <c:pt idx="26014">
                  <c:v>3.6715869999999997</c:v>
                </c:pt>
                <c:pt idx="26015">
                  <c:v>3.6645110000000001</c:v>
                </c:pt>
                <c:pt idx="26016">
                  <c:v>3.6671500000000004</c:v>
                </c:pt>
                <c:pt idx="26017">
                  <c:v>3.6761860000000004</c:v>
                </c:pt>
                <c:pt idx="26018">
                  <c:v>3.6677739999999996</c:v>
                </c:pt>
                <c:pt idx="26019">
                  <c:v>3.6613670000000003</c:v>
                </c:pt>
                <c:pt idx="26020">
                  <c:v>3.6668409999999998</c:v>
                </c:pt>
                <c:pt idx="26021">
                  <c:v>3.6673020000000003</c:v>
                </c:pt>
                <c:pt idx="26022">
                  <c:v>3.6635169999999997</c:v>
                </c:pt>
                <c:pt idx="26023">
                  <c:v>3.6661950000000001</c:v>
                </c:pt>
                <c:pt idx="26024">
                  <c:v>3.6716259999999998</c:v>
                </c:pt>
                <c:pt idx="26025">
                  <c:v>3.6703169999999998</c:v>
                </c:pt>
                <c:pt idx="26026">
                  <c:v>3.6694279999999999</c:v>
                </c:pt>
                <c:pt idx="26027">
                  <c:v>3.6699710000000003</c:v>
                </c:pt>
                <c:pt idx="26028">
                  <c:v>3.6671129999999996</c:v>
                </c:pt>
                <c:pt idx="26029">
                  <c:v>3.6678030000000001</c:v>
                </c:pt>
                <c:pt idx="26030">
                  <c:v>3.6713500000000003</c:v>
                </c:pt>
                <c:pt idx="26031">
                  <c:v>3.6687570000000003</c:v>
                </c:pt>
                <c:pt idx="26032">
                  <c:v>3.6604539999999997</c:v>
                </c:pt>
                <c:pt idx="26033">
                  <c:v>3.6687159999999999</c:v>
                </c:pt>
                <c:pt idx="26034">
                  <c:v>3.6795850000000003</c:v>
                </c:pt>
                <c:pt idx="26035">
                  <c:v>3.6682379999999997</c:v>
                </c:pt>
                <c:pt idx="26036">
                  <c:v>3.671691</c:v>
                </c:pt>
                <c:pt idx="26037">
                  <c:v>3.6863010000000003</c:v>
                </c:pt>
                <c:pt idx="26038">
                  <c:v>3.6768869999999998</c:v>
                </c:pt>
                <c:pt idx="26039">
                  <c:v>3.6686059999999996</c:v>
                </c:pt>
                <c:pt idx="26040">
                  <c:v>3.6762059999999996</c:v>
                </c:pt>
                <c:pt idx="26041">
                  <c:v>3.6763519999999996</c:v>
                </c:pt>
                <c:pt idx="26042">
                  <c:v>3.6691279999999997</c:v>
                </c:pt>
                <c:pt idx="26043">
                  <c:v>3.6742030000000003</c:v>
                </c:pt>
                <c:pt idx="26044">
                  <c:v>3.6757229999999996</c:v>
                </c:pt>
                <c:pt idx="26045">
                  <c:v>3.6666540000000003</c:v>
                </c:pt>
                <c:pt idx="26046">
                  <c:v>3.670547</c:v>
                </c:pt>
                <c:pt idx="26047">
                  <c:v>3.6776270000000002</c:v>
                </c:pt>
                <c:pt idx="26048">
                  <c:v>3.6746470000000002</c:v>
                </c:pt>
                <c:pt idx="26049">
                  <c:v>3.6717909999999998</c:v>
                </c:pt>
                <c:pt idx="26050">
                  <c:v>3.6739850000000001</c:v>
                </c:pt>
                <c:pt idx="26051">
                  <c:v>3.6725519999999996</c:v>
                </c:pt>
                <c:pt idx="26052">
                  <c:v>3.6689129999999999</c:v>
                </c:pt>
                <c:pt idx="26053">
                  <c:v>3.6743699999999997</c:v>
                </c:pt>
                <c:pt idx="26054">
                  <c:v>3.6736360000000001</c:v>
                </c:pt>
                <c:pt idx="26055">
                  <c:v>3.6688799999999997</c:v>
                </c:pt>
                <c:pt idx="26056">
                  <c:v>3.6737060000000001</c:v>
                </c:pt>
                <c:pt idx="26057">
                  <c:v>3.6746720000000002</c:v>
                </c:pt>
                <c:pt idx="26058">
                  <c:v>3.6697600000000001</c:v>
                </c:pt>
                <c:pt idx="26059">
                  <c:v>3.6728350000000001</c:v>
                </c:pt>
                <c:pt idx="26060">
                  <c:v>3.6808430000000003</c:v>
                </c:pt>
                <c:pt idx="26061">
                  <c:v>3.6755839999999997</c:v>
                </c:pt>
                <c:pt idx="26062">
                  <c:v>3.67143</c:v>
                </c:pt>
                <c:pt idx="26063">
                  <c:v>3.6829890000000001</c:v>
                </c:pt>
                <c:pt idx="26064">
                  <c:v>3.6843060000000003</c:v>
                </c:pt>
                <c:pt idx="26065">
                  <c:v>3.6755690000000003</c:v>
                </c:pt>
                <c:pt idx="26066">
                  <c:v>3.6739110000000004</c:v>
                </c:pt>
                <c:pt idx="26067">
                  <c:v>3.6789129999999997</c:v>
                </c:pt>
                <c:pt idx="26068">
                  <c:v>3.6786469999999998</c:v>
                </c:pt>
                <c:pt idx="26069">
                  <c:v>3.6718900000000003</c:v>
                </c:pt>
                <c:pt idx="26070">
                  <c:v>3.6734869999999997</c:v>
                </c:pt>
                <c:pt idx="26071">
                  <c:v>3.6742340000000002</c:v>
                </c:pt>
                <c:pt idx="26072">
                  <c:v>3.6735369999999996</c:v>
                </c:pt>
                <c:pt idx="26073">
                  <c:v>3.6795780000000002</c:v>
                </c:pt>
                <c:pt idx="26074">
                  <c:v>3.6768729999999996</c:v>
                </c:pt>
                <c:pt idx="26075">
                  <c:v>3.6722250000000001</c:v>
                </c:pt>
                <c:pt idx="26076">
                  <c:v>3.6772879999999999</c:v>
                </c:pt>
                <c:pt idx="26077">
                  <c:v>3.6819329999999999</c:v>
                </c:pt>
                <c:pt idx="26078">
                  <c:v>3.6770189999999996</c:v>
                </c:pt>
                <c:pt idx="26079">
                  <c:v>3.6788379999999998</c:v>
                </c:pt>
                <c:pt idx="26080">
                  <c:v>3.6872769999999999</c:v>
                </c:pt>
                <c:pt idx="26081">
                  <c:v>3.6795159999999996</c:v>
                </c:pt>
                <c:pt idx="26082">
                  <c:v>3.6729950000000002</c:v>
                </c:pt>
                <c:pt idx="26083">
                  <c:v>3.6834379999999998</c:v>
                </c:pt>
                <c:pt idx="26084">
                  <c:v>3.6875280000000004</c:v>
                </c:pt>
                <c:pt idx="26085">
                  <c:v>3.6833749999999998</c:v>
                </c:pt>
                <c:pt idx="26086">
                  <c:v>3.6879679999999997</c:v>
                </c:pt>
                <c:pt idx="26087">
                  <c:v>3.687627</c:v>
                </c:pt>
                <c:pt idx="26088">
                  <c:v>3.6743790000000001</c:v>
                </c:pt>
                <c:pt idx="26089">
                  <c:v>3.6758129999999998</c:v>
                </c:pt>
                <c:pt idx="26090">
                  <c:v>3.6838280000000001</c:v>
                </c:pt>
                <c:pt idx="26091">
                  <c:v>3.6737890000000002</c:v>
                </c:pt>
                <c:pt idx="26092">
                  <c:v>3.6703970000000004</c:v>
                </c:pt>
                <c:pt idx="26093">
                  <c:v>3.6792379999999998</c:v>
                </c:pt>
                <c:pt idx="26094">
                  <c:v>3.6768549999999998</c:v>
                </c:pt>
                <c:pt idx="26095">
                  <c:v>3.6748979999999998</c:v>
                </c:pt>
                <c:pt idx="26096">
                  <c:v>3.6844770000000002</c:v>
                </c:pt>
                <c:pt idx="26097">
                  <c:v>3.6882640000000002</c:v>
                </c:pt>
                <c:pt idx="26098">
                  <c:v>3.680733</c:v>
                </c:pt>
                <c:pt idx="26099">
                  <c:v>3.6823509999999997</c:v>
                </c:pt>
                <c:pt idx="26100">
                  <c:v>3.6886359999999998</c:v>
                </c:pt>
                <c:pt idx="26101">
                  <c:v>3.6816329999999997</c:v>
                </c:pt>
                <c:pt idx="26102">
                  <c:v>3.6810179999999999</c:v>
                </c:pt>
                <c:pt idx="26103">
                  <c:v>3.6876600000000002</c:v>
                </c:pt>
                <c:pt idx="26104">
                  <c:v>3.6828709999999996</c:v>
                </c:pt>
                <c:pt idx="26105">
                  <c:v>3.6776559999999998</c:v>
                </c:pt>
                <c:pt idx="26106">
                  <c:v>3.6813700000000003</c:v>
                </c:pt>
                <c:pt idx="26107">
                  <c:v>3.6840780000000004</c:v>
                </c:pt>
                <c:pt idx="26108">
                  <c:v>3.6819410000000001</c:v>
                </c:pt>
                <c:pt idx="26109">
                  <c:v>3.6893370000000001</c:v>
                </c:pt>
                <c:pt idx="26110">
                  <c:v>3.6929069999999999</c:v>
                </c:pt>
                <c:pt idx="26111">
                  <c:v>3.6811749999999996</c:v>
                </c:pt>
                <c:pt idx="26112">
                  <c:v>3.6767789999999998</c:v>
                </c:pt>
                <c:pt idx="26113">
                  <c:v>3.6833939999999998</c:v>
                </c:pt>
                <c:pt idx="26114">
                  <c:v>3.6832529999999997</c:v>
                </c:pt>
                <c:pt idx="26115">
                  <c:v>3.6783320000000002</c:v>
                </c:pt>
                <c:pt idx="26116">
                  <c:v>3.6839519999999997</c:v>
                </c:pt>
                <c:pt idx="26117">
                  <c:v>3.688593</c:v>
                </c:pt>
                <c:pt idx="26118">
                  <c:v>3.6828459999999996</c:v>
                </c:pt>
                <c:pt idx="26119">
                  <c:v>3.6841850000000003</c:v>
                </c:pt>
                <c:pt idx="26120">
                  <c:v>3.6887189999999999</c:v>
                </c:pt>
                <c:pt idx="26121">
                  <c:v>3.6855190000000002</c:v>
                </c:pt>
                <c:pt idx="26122">
                  <c:v>3.6820329999999997</c:v>
                </c:pt>
                <c:pt idx="26123">
                  <c:v>3.6822160000000004</c:v>
                </c:pt>
                <c:pt idx="26124">
                  <c:v>3.6866969999999997</c:v>
                </c:pt>
                <c:pt idx="26125">
                  <c:v>3.6894179999999999</c:v>
                </c:pt>
                <c:pt idx="26126">
                  <c:v>3.6883419999999996</c:v>
                </c:pt>
                <c:pt idx="26127">
                  <c:v>3.6849170000000004</c:v>
                </c:pt>
                <c:pt idx="26128">
                  <c:v>3.683046</c:v>
                </c:pt>
                <c:pt idx="26129">
                  <c:v>3.6861009999999998</c:v>
                </c:pt>
                <c:pt idx="26130">
                  <c:v>3.6850459999999998</c:v>
                </c:pt>
                <c:pt idx="26131">
                  <c:v>3.685187</c:v>
                </c:pt>
                <c:pt idx="26132">
                  <c:v>3.6873319999999996</c:v>
                </c:pt>
                <c:pt idx="26133">
                  <c:v>3.6866909999999997</c:v>
                </c:pt>
                <c:pt idx="26134">
                  <c:v>3.6909539999999996</c:v>
                </c:pt>
                <c:pt idx="26135">
                  <c:v>3.6928850000000004</c:v>
                </c:pt>
                <c:pt idx="26136">
                  <c:v>3.6892189999999996</c:v>
                </c:pt>
                <c:pt idx="26137">
                  <c:v>3.6866620000000001</c:v>
                </c:pt>
                <c:pt idx="26138">
                  <c:v>3.6874589999999996</c:v>
                </c:pt>
                <c:pt idx="26139">
                  <c:v>3.6913419999999997</c:v>
                </c:pt>
                <c:pt idx="26140">
                  <c:v>3.6922050000000004</c:v>
                </c:pt>
                <c:pt idx="26141">
                  <c:v>3.6847479999999999</c:v>
                </c:pt>
                <c:pt idx="26142">
                  <c:v>3.6814879999999999</c:v>
                </c:pt>
                <c:pt idx="26143">
                  <c:v>3.692526</c:v>
                </c:pt>
                <c:pt idx="26144">
                  <c:v>3.6949779999999999</c:v>
                </c:pt>
                <c:pt idx="26145">
                  <c:v>3.6877089999999999</c:v>
                </c:pt>
                <c:pt idx="26146">
                  <c:v>3.6930639999999997</c:v>
                </c:pt>
                <c:pt idx="26147">
                  <c:v>3.6941949999999997</c:v>
                </c:pt>
                <c:pt idx="26148">
                  <c:v>3.685308</c:v>
                </c:pt>
                <c:pt idx="26149">
                  <c:v>3.6869949999999996</c:v>
                </c:pt>
                <c:pt idx="26150">
                  <c:v>3.6933350000000003</c:v>
                </c:pt>
                <c:pt idx="26151">
                  <c:v>3.6900589999999998</c:v>
                </c:pt>
                <c:pt idx="26152">
                  <c:v>3.6855060000000002</c:v>
                </c:pt>
                <c:pt idx="26153">
                  <c:v>3.6904370000000002</c:v>
                </c:pt>
                <c:pt idx="26154">
                  <c:v>3.6925280000000003</c:v>
                </c:pt>
                <c:pt idx="26155">
                  <c:v>3.6914530000000001</c:v>
                </c:pt>
                <c:pt idx="26156">
                  <c:v>3.6953209999999999</c:v>
                </c:pt>
                <c:pt idx="26157">
                  <c:v>3.6927159999999999</c:v>
                </c:pt>
                <c:pt idx="26158">
                  <c:v>3.6902990000000004</c:v>
                </c:pt>
                <c:pt idx="26159">
                  <c:v>3.695589</c:v>
                </c:pt>
                <c:pt idx="26160">
                  <c:v>3.6971160000000003</c:v>
                </c:pt>
                <c:pt idx="26161">
                  <c:v>3.6881849999999998</c:v>
                </c:pt>
                <c:pt idx="26162">
                  <c:v>3.6867049999999999</c:v>
                </c:pt>
                <c:pt idx="26163">
                  <c:v>3.6958929999999999</c:v>
                </c:pt>
                <c:pt idx="26164">
                  <c:v>3.6885019999999997</c:v>
                </c:pt>
                <c:pt idx="26165">
                  <c:v>3.6846719999999999</c:v>
                </c:pt>
                <c:pt idx="26166">
                  <c:v>3.7006540000000001</c:v>
                </c:pt>
                <c:pt idx="26167">
                  <c:v>3.70221</c:v>
                </c:pt>
                <c:pt idx="26168">
                  <c:v>3.6939060000000001</c:v>
                </c:pt>
                <c:pt idx="26169">
                  <c:v>3.6961599999999999</c:v>
                </c:pt>
                <c:pt idx="26170">
                  <c:v>3.6980300000000002</c:v>
                </c:pt>
                <c:pt idx="26171">
                  <c:v>3.6929759999999998</c:v>
                </c:pt>
                <c:pt idx="26172">
                  <c:v>3.6920310000000001</c:v>
                </c:pt>
                <c:pt idx="26173">
                  <c:v>3.6949370000000004</c:v>
                </c:pt>
                <c:pt idx="26174">
                  <c:v>3.6913130000000001</c:v>
                </c:pt>
                <c:pt idx="26175">
                  <c:v>3.6921419999999996</c:v>
                </c:pt>
                <c:pt idx="26176">
                  <c:v>3.6970789999999996</c:v>
                </c:pt>
                <c:pt idx="26177">
                  <c:v>3.6932400000000003</c:v>
                </c:pt>
                <c:pt idx="26178">
                  <c:v>3.6911250000000004</c:v>
                </c:pt>
                <c:pt idx="26179">
                  <c:v>3.6974660000000004</c:v>
                </c:pt>
                <c:pt idx="26180">
                  <c:v>3.6999750000000002</c:v>
                </c:pt>
                <c:pt idx="26181">
                  <c:v>3.6924799999999998</c:v>
                </c:pt>
                <c:pt idx="26182">
                  <c:v>3.6952689999999997</c:v>
                </c:pt>
                <c:pt idx="26183">
                  <c:v>3.7032930000000004</c:v>
                </c:pt>
                <c:pt idx="26184">
                  <c:v>3.6952309999999997</c:v>
                </c:pt>
                <c:pt idx="26185">
                  <c:v>3.6912079999999996</c:v>
                </c:pt>
                <c:pt idx="26186">
                  <c:v>3.696294</c:v>
                </c:pt>
                <c:pt idx="26187">
                  <c:v>3.6951590000000003</c:v>
                </c:pt>
                <c:pt idx="26188">
                  <c:v>3.6961089999999999</c:v>
                </c:pt>
                <c:pt idx="26189">
                  <c:v>3.6993320000000001</c:v>
                </c:pt>
                <c:pt idx="26190">
                  <c:v>3.6983829999999998</c:v>
                </c:pt>
                <c:pt idx="26191">
                  <c:v>3.6956559999999996</c:v>
                </c:pt>
                <c:pt idx="26192">
                  <c:v>3.6982280000000003</c:v>
                </c:pt>
                <c:pt idx="26193">
                  <c:v>3.7033399999999999</c:v>
                </c:pt>
                <c:pt idx="26194">
                  <c:v>3.6978289999999996</c:v>
                </c:pt>
                <c:pt idx="26195">
                  <c:v>3.6927209999999997</c:v>
                </c:pt>
                <c:pt idx="26196">
                  <c:v>3.6982480000000004</c:v>
                </c:pt>
                <c:pt idx="26197">
                  <c:v>3.7001850000000003</c:v>
                </c:pt>
                <c:pt idx="26198">
                  <c:v>3.691046</c:v>
                </c:pt>
                <c:pt idx="26199">
                  <c:v>3.6887619999999997</c:v>
                </c:pt>
                <c:pt idx="26200">
                  <c:v>3.6961459999999997</c:v>
                </c:pt>
                <c:pt idx="26201">
                  <c:v>3.6987399999999999</c:v>
                </c:pt>
                <c:pt idx="26202">
                  <c:v>3.6996409999999997</c:v>
                </c:pt>
                <c:pt idx="26203">
                  <c:v>3.6972899999999997</c:v>
                </c:pt>
                <c:pt idx="26204">
                  <c:v>3.6965240000000001</c:v>
                </c:pt>
                <c:pt idx="26205">
                  <c:v>3.7053349999999998</c:v>
                </c:pt>
                <c:pt idx="26206">
                  <c:v>3.7123989999999996</c:v>
                </c:pt>
                <c:pt idx="26207">
                  <c:v>3.7055210000000001</c:v>
                </c:pt>
                <c:pt idx="26208">
                  <c:v>3.6959860000000004</c:v>
                </c:pt>
                <c:pt idx="26209">
                  <c:v>3.7022029999999999</c:v>
                </c:pt>
                <c:pt idx="26210">
                  <c:v>3.7089800000000004</c:v>
                </c:pt>
                <c:pt idx="26211">
                  <c:v>3.7048690000000004</c:v>
                </c:pt>
                <c:pt idx="26212">
                  <c:v>3.7011580000000004</c:v>
                </c:pt>
                <c:pt idx="26213">
                  <c:v>3.7009169999999996</c:v>
                </c:pt>
                <c:pt idx="26214">
                  <c:v>3.7022769999999996</c:v>
                </c:pt>
                <c:pt idx="26215">
                  <c:v>3.7022849999999998</c:v>
                </c:pt>
                <c:pt idx="26216">
                  <c:v>3.7025709999999998</c:v>
                </c:pt>
                <c:pt idx="26217">
                  <c:v>3.7011269999999996</c:v>
                </c:pt>
                <c:pt idx="26218">
                  <c:v>3.6971939999999996</c:v>
                </c:pt>
                <c:pt idx="26219">
                  <c:v>3.7017340000000001</c:v>
                </c:pt>
                <c:pt idx="26220">
                  <c:v>3.7036040000000003</c:v>
                </c:pt>
                <c:pt idx="26221">
                  <c:v>3.699033</c:v>
                </c:pt>
                <c:pt idx="26222">
                  <c:v>3.7021569999999997</c:v>
                </c:pt>
                <c:pt idx="26223">
                  <c:v>3.7066730000000003</c:v>
                </c:pt>
                <c:pt idx="26224">
                  <c:v>3.7025189999999997</c:v>
                </c:pt>
                <c:pt idx="26225">
                  <c:v>3.6976509999999996</c:v>
                </c:pt>
                <c:pt idx="26226">
                  <c:v>3.7048120000000004</c:v>
                </c:pt>
                <c:pt idx="26227">
                  <c:v>3.7039980000000003</c:v>
                </c:pt>
                <c:pt idx="26228">
                  <c:v>3.6953389999999997</c:v>
                </c:pt>
                <c:pt idx="26229">
                  <c:v>3.7045409999999999</c:v>
                </c:pt>
                <c:pt idx="26230">
                  <c:v>3.7104100000000004</c:v>
                </c:pt>
                <c:pt idx="26231">
                  <c:v>3.7028379999999999</c:v>
                </c:pt>
                <c:pt idx="26232">
                  <c:v>3.7065250000000001</c:v>
                </c:pt>
                <c:pt idx="26233">
                  <c:v>3.7145530000000004</c:v>
                </c:pt>
                <c:pt idx="26234">
                  <c:v>3.7073700000000001</c:v>
                </c:pt>
                <c:pt idx="26235">
                  <c:v>3.700323</c:v>
                </c:pt>
                <c:pt idx="26236">
                  <c:v>3.7061630000000001</c:v>
                </c:pt>
                <c:pt idx="26237">
                  <c:v>3.7037360000000001</c:v>
                </c:pt>
                <c:pt idx="26238">
                  <c:v>3.6958169999999999</c:v>
                </c:pt>
                <c:pt idx="26239">
                  <c:v>3.6991350000000001</c:v>
                </c:pt>
                <c:pt idx="26240">
                  <c:v>3.7009679999999996</c:v>
                </c:pt>
                <c:pt idx="26241">
                  <c:v>3.697959</c:v>
                </c:pt>
                <c:pt idx="26242">
                  <c:v>3.7003130000000004</c:v>
                </c:pt>
                <c:pt idx="26243">
                  <c:v>3.7077730000000004</c:v>
                </c:pt>
                <c:pt idx="26244">
                  <c:v>3.709346</c:v>
                </c:pt>
                <c:pt idx="26245">
                  <c:v>3.7091269999999996</c:v>
                </c:pt>
                <c:pt idx="26246">
                  <c:v>3.7136139999999997</c:v>
                </c:pt>
                <c:pt idx="26247">
                  <c:v>3.7055249999999997</c:v>
                </c:pt>
                <c:pt idx="26248">
                  <c:v>3.6991399999999999</c:v>
                </c:pt>
                <c:pt idx="26249">
                  <c:v>3.7086319999999997</c:v>
                </c:pt>
                <c:pt idx="26250">
                  <c:v>3.7079329999999997</c:v>
                </c:pt>
                <c:pt idx="26251">
                  <c:v>3.7037680000000002</c:v>
                </c:pt>
                <c:pt idx="26252">
                  <c:v>3.712472</c:v>
                </c:pt>
                <c:pt idx="26253">
                  <c:v>3.7155009999999997</c:v>
                </c:pt>
                <c:pt idx="26254">
                  <c:v>3.7056740000000001</c:v>
                </c:pt>
                <c:pt idx="26255">
                  <c:v>3.7052930000000002</c:v>
                </c:pt>
                <c:pt idx="26256">
                  <c:v>3.7119429999999998</c:v>
                </c:pt>
                <c:pt idx="26257">
                  <c:v>3.7060870000000001</c:v>
                </c:pt>
                <c:pt idx="26258">
                  <c:v>3.7065739999999998</c:v>
                </c:pt>
                <c:pt idx="26259">
                  <c:v>3.715611</c:v>
                </c:pt>
                <c:pt idx="26260">
                  <c:v>3.709009</c:v>
                </c:pt>
                <c:pt idx="26261">
                  <c:v>3.7012780000000003</c:v>
                </c:pt>
                <c:pt idx="26262">
                  <c:v>3.7076900000000004</c:v>
                </c:pt>
                <c:pt idx="26263">
                  <c:v>3.7105889999999997</c:v>
                </c:pt>
                <c:pt idx="26264">
                  <c:v>3.7045579999999996</c:v>
                </c:pt>
                <c:pt idx="26265">
                  <c:v>3.7083719999999998</c:v>
                </c:pt>
                <c:pt idx="26266">
                  <c:v>3.7132009999999998</c:v>
                </c:pt>
                <c:pt idx="26267">
                  <c:v>3.7042109999999999</c:v>
                </c:pt>
                <c:pt idx="26268">
                  <c:v>3.7017610000000003</c:v>
                </c:pt>
                <c:pt idx="26269">
                  <c:v>3.7102909999999998</c:v>
                </c:pt>
                <c:pt idx="26270">
                  <c:v>3.7135210000000001</c:v>
                </c:pt>
                <c:pt idx="26271">
                  <c:v>3.7109490000000003</c:v>
                </c:pt>
                <c:pt idx="26272">
                  <c:v>3.7128129999999997</c:v>
                </c:pt>
                <c:pt idx="26273">
                  <c:v>3.7134169999999997</c:v>
                </c:pt>
                <c:pt idx="26274">
                  <c:v>3.7055619999999996</c:v>
                </c:pt>
                <c:pt idx="26275">
                  <c:v>3.7118330000000004</c:v>
                </c:pt>
                <c:pt idx="26276">
                  <c:v>3.719589</c:v>
                </c:pt>
                <c:pt idx="26277">
                  <c:v>3.7105819999999996</c:v>
                </c:pt>
                <c:pt idx="26278">
                  <c:v>3.7094189999999996</c:v>
                </c:pt>
                <c:pt idx="26279">
                  <c:v>3.7141919999999997</c:v>
                </c:pt>
                <c:pt idx="26280">
                  <c:v>3.7116230000000003</c:v>
                </c:pt>
                <c:pt idx="26281">
                  <c:v>3.7085889999999999</c:v>
                </c:pt>
                <c:pt idx="26282">
                  <c:v>3.7191400000000003</c:v>
                </c:pt>
                <c:pt idx="26283">
                  <c:v>3.7235149999999999</c:v>
                </c:pt>
                <c:pt idx="26284">
                  <c:v>3.7092349999999996</c:v>
                </c:pt>
                <c:pt idx="26285">
                  <c:v>3.7094120000000004</c:v>
                </c:pt>
                <c:pt idx="26286">
                  <c:v>3.71692</c:v>
                </c:pt>
                <c:pt idx="26287">
                  <c:v>3.7093160000000003</c:v>
                </c:pt>
                <c:pt idx="26288">
                  <c:v>3.7075610000000001</c:v>
                </c:pt>
                <c:pt idx="26289">
                  <c:v>3.7182449999999996</c:v>
                </c:pt>
                <c:pt idx="26290">
                  <c:v>3.7196150000000001</c:v>
                </c:pt>
                <c:pt idx="26291">
                  <c:v>3.7098880000000003</c:v>
                </c:pt>
                <c:pt idx="26292">
                  <c:v>3.7136300000000002</c:v>
                </c:pt>
                <c:pt idx="26293">
                  <c:v>3.7228029999999999</c:v>
                </c:pt>
                <c:pt idx="26294">
                  <c:v>3.7191799999999997</c:v>
                </c:pt>
                <c:pt idx="26295">
                  <c:v>3.7153400000000003</c:v>
                </c:pt>
                <c:pt idx="26296">
                  <c:v>3.716348</c:v>
                </c:pt>
                <c:pt idx="26297">
                  <c:v>3.7146400000000002</c:v>
                </c:pt>
                <c:pt idx="26298">
                  <c:v>3.7130219999999996</c:v>
                </c:pt>
                <c:pt idx="26299">
                  <c:v>3.7155129999999996</c:v>
                </c:pt>
                <c:pt idx="26300">
                  <c:v>3.7147439999999996</c:v>
                </c:pt>
                <c:pt idx="26301">
                  <c:v>3.7132509999999996</c:v>
                </c:pt>
                <c:pt idx="26302">
                  <c:v>3.7185980000000001</c:v>
                </c:pt>
                <c:pt idx="26303">
                  <c:v>3.7199540000000004</c:v>
                </c:pt>
                <c:pt idx="26304">
                  <c:v>3.7180929999999996</c:v>
                </c:pt>
                <c:pt idx="26305">
                  <c:v>3.7202599999999997</c:v>
                </c:pt>
                <c:pt idx="26306">
                  <c:v>3.715408</c:v>
                </c:pt>
                <c:pt idx="26307">
                  <c:v>3.7060529999999998</c:v>
                </c:pt>
                <c:pt idx="26308">
                  <c:v>3.7089610000000004</c:v>
                </c:pt>
                <c:pt idx="26309">
                  <c:v>3.7178890000000004</c:v>
                </c:pt>
                <c:pt idx="26310">
                  <c:v>3.7143649999999999</c:v>
                </c:pt>
                <c:pt idx="26311">
                  <c:v>3.7108619999999997</c:v>
                </c:pt>
                <c:pt idx="26312">
                  <c:v>3.7188499999999998</c:v>
                </c:pt>
                <c:pt idx="26313">
                  <c:v>3.7194849999999997</c:v>
                </c:pt>
                <c:pt idx="26314">
                  <c:v>3.7132160000000001</c:v>
                </c:pt>
                <c:pt idx="26315">
                  <c:v>3.7156630000000002</c:v>
                </c:pt>
                <c:pt idx="26316">
                  <c:v>3.720167</c:v>
                </c:pt>
                <c:pt idx="26317">
                  <c:v>3.7184689999999998</c:v>
                </c:pt>
                <c:pt idx="26318">
                  <c:v>3.7142200000000001</c:v>
                </c:pt>
                <c:pt idx="26319">
                  <c:v>3.7160260000000003</c:v>
                </c:pt>
                <c:pt idx="26320">
                  <c:v>3.7179190000000002</c:v>
                </c:pt>
                <c:pt idx="26321">
                  <c:v>3.7198229999999999</c:v>
                </c:pt>
                <c:pt idx="26322">
                  <c:v>3.7247050000000002</c:v>
                </c:pt>
                <c:pt idx="26323">
                  <c:v>3.7232010000000004</c:v>
                </c:pt>
                <c:pt idx="26324">
                  <c:v>3.7170589999999999</c:v>
                </c:pt>
                <c:pt idx="26325">
                  <c:v>3.7167789999999998</c:v>
                </c:pt>
                <c:pt idx="26326">
                  <c:v>3.7220190000000004</c:v>
                </c:pt>
                <c:pt idx="26327">
                  <c:v>3.7207299999999996</c:v>
                </c:pt>
                <c:pt idx="26328">
                  <c:v>3.7156450000000003</c:v>
                </c:pt>
                <c:pt idx="26329">
                  <c:v>3.7201250000000003</c:v>
                </c:pt>
                <c:pt idx="26330">
                  <c:v>3.7197610000000001</c:v>
                </c:pt>
                <c:pt idx="26331">
                  <c:v>3.7153669999999996</c:v>
                </c:pt>
                <c:pt idx="26332">
                  <c:v>3.724081</c:v>
                </c:pt>
                <c:pt idx="26333">
                  <c:v>3.7254040000000002</c:v>
                </c:pt>
                <c:pt idx="26334">
                  <c:v>3.7153809999999998</c:v>
                </c:pt>
                <c:pt idx="26335">
                  <c:v>3.7185319999999997</c:v>
                </c:pt>
                <c:pt idx="26336">
                  <c:v>3.7260549999999997</c:v>
                </c:pt>
                <c:pt idx="26337">
                  <c:v>3.7206640000000002</c:v>
                </c:pt>
                <c:pt idx="26338">
                  <c:v>3.720866</c:v>
                </c:pt>
                <c:pt idx="26339">
                  <c:v>3.7297950000000002</c:v>
                </c:pt>
                <c:pt idx="26340">
                  <c:v>3.727214</c:v>
                </c:pt>
                <c:pt idx="26341">
                  <c:v>3.7201899999999997</c:v>
                </c:pt>
                <c:pt idx="26342">
                  <c:v>3.7200660000000001</c:v>
                </c:pt>
                <c:pt idx="26343">
                  <c:v>3.7183700000000002</c:v>
                </c:pt>
                <c:pt idx="26344">
                  <c:v>3.7149000000000001</c:v>
                </c:pt>
                <c:pt idx="26345">
                  <c:v>3.7174569999999996</c:v>
                </c:pt>
                <c:pt idx="26346">
                  <c:v>3.7215030000000002</c:v>
                </c:pt>
                <c:pt idx="26347">
                  <c:v>3.7195939999999998</c:v>
                </c:pt>
                <c:pt idx="26348">
                  <c:v>3.7229700000000001</c:v>
                </c:pt>
                <c:pt idx="26349">
                  <c:v>3.731732</c:v>
                </c:pt>
                <c:pt idx="26350">
                  <c:v>3.7292059999999996</c:v>
                </c:pt>
                <c:pt idx="26351">
                  <c:v>3.7275919999999996</c:v>
                </c:pt>
                <c:pt idx="26352">
                  <c:v>3.7328729999999997</c:v>
                </c:pt>
                <c:pt idx="26353">
                  <c:v>3.7312919999999998</c:v>
                </c:pt>
                <c:pt idx="26354">
                  <c:v>3.7266300000000001</c:v>
                </c:pt>
                <c:pt idx="26355">
                  <c:v>3.7278650000000004</c:v>
                </c:pt>
                <c:pt idx="26356">
                  <c:v>3.7289839999999996</c:v>
                </c:pt>
                <c:pt idx="26357">
                  <c:v>3.7212550000000002</c:v>
                </c:pt>
                <c:pt idx="26358">
                  <c:v>3.7235209999999999</c:v>
                </c:pt>
                <c:pt idx="26359">
                  <c:v>3.7290599999999996</c:v>
                </c:pt>
                <c:pt idx="26360">
                  <c:v>3.7207590000000001</c:v>
                </c:pt>
                <c:pt idx="26361">
                  <c:v>3.7203119999999998</c:v>
                </c:pt>
                <c:pt idx="26362">
                  <c:v>3.7293050000000001</c:v>
                </c:pt>
                <c:pt idx="26363">
                  <c:v>3.7285909999999998</c:v>
                </c:pt>
                <c:pt idx="26364">
                  <c:v>3.7218819999999999</c:v>
                </c:pt>
                <c:pt idx="26365">
                  <c:v>3.7275609999999997</c:v>
                </c:pt>
                <c:pt idx="26366">
                  <c:v>3.7321850000000003</c:v>
                </c:pt>
                <c:pt idx="26367">
                  <c:v>3.7224060000000003</c:v>
                </c:pt>
                <c:pt idx="26368">
                  <c:v>3.7213789999999998</c:v>
                </c:pt>
                <c:pt idx="26369">
                  <c:v>3.7267590000000004</c:v>
                </c:pt>
                <c:pt idx="26370">
                  <c:v>3.7259630000000001</c:v>
                </c:pt>
                <c:pt idx="26371">
                  <c:v>3.7250969999999999</c:v>
                </c:pt>
                <c:pt idx="26372">
                  <c:v>3.7264220000000003</c:v>
                </c:pt>
                <c:pt idx="26373">
                  <c:v>3.7282609999999998</c:v>
                </c:pt>
                <c:pt idx="26374">
                  <c:v>3.7285690000000002</c:v>
                </c:pt>
                <c:pt idx="26375">
                  <c:v>3.7314850000000002</c:v>
                </c:pt>
                <c:pt idx="26376">
                  <c:v>3.7334759999999996</c:v>
                </c:pt>
                <c:pt idx="26377">
                  <c:v>3.7318069999999999</c:v>
                </c:pt>
                <c:pt idx="26378">
                  <c:v>3.7326139999999999</c:v>
                </c:pt>
                <c:pt idx="26379">
                  <c:v>3.7283540000000004</c:v>
                </c:pt>
                <c:pt idx="26380">
                  <c:v>3.7245299999999997</c:v>
                </c:pt>
                <c:pt idx="26381">
                  <c:v>3.7268939999999997</c:v>
                </c:pt>
                <c:pt idx="26382">
                  <c:v>3.7297349999999998</c:v>
                </c:pt>
                <c:pt idx="26383">
                  <c:v>3.7302600000000004</c:v>
                </c:pt>
                <c:pt idx="26384">
                  <c:v>3.7282039999999999</c:v>
                </c:pt>
                <c:pt idx="26385">
                  <c:v>3.7289510000000003</c:v>
                </c:pt>
                <c:pt idx="26386">
                  <c:v>3.7250399999999999</c:v>
                </c:pt>
                <c:pt idx="26387">
                  <c:v>3.7193699999999996</c:v>
                </c:pt>
                <c:pt idx="26388">
                  <c:v>3.7239269999999998</c:v>
                </c:pt>
                <c:pt idx="26389">
                  <c:v>3.7301289999999998</c:v>
                </c:pt>
                <c:pt idx="26390">
                  <c:v>3.7335729999999998</c:v>
                </c:pt>
                <c:pt idx="26391">
                  <c:v>3.7334310000000004</c:v>
                </c:pt>
                <c:pt idx="26392">
                  <c:v>3.7317460000000002</c:v>
                </c:pt>
                <c:pt idx="26393">
                  <c:v>3.7313099999999997</c:v>
                </c:pt>
                <c:pt idx="26394">
                  <c:v>3.7282789999999997</c:v>
                </c:pt>
                <c:pt idx="26395">
                  <c:v>3.7285649999999997</c:v>
                </c:pt>
                <c:pt idx="26396">
                  <c:v>3.729095</c:v>
                </c:pt>
                <c:pt idx="26397">
                  <c:v>3.7310780000000001</c:v>
                </c:pt>
                <c:pt idx="26398">
                  <c:v>3.7336840000000002</c:v>
                </c:pt>
                <c:pt idx="26399">
                  <c:v>3.7318579999999999</c:v>
                </c:pt>
                <c:pt idx="26400">
                  <c:v>3.7329540000000003</c:v>
                </c:pt>
                <c:pt idx="26401">
                  <c:v>3.7361009999999997</c:v>
                </c:pt>
                <c:pt idx="26402">
                  <c:v>3.7410329999999998</c:v>
                </c:pt>
                <c:pt idx="26403">
                  <c:v>3.7371600000000003</c:v>
                </c:pt>
                <c:pt idx="26404">
                  <c:v>3.731789</c:v>
                </c:pt>
                <c:pt idx="26405">
                  <c:v>3.7336559999999999</c:v>
                </c:pt>
                <c:pt idx="26406">
                  <c:v>3.7284379999999997</c:v>
                </c:pt>
                <c:pt idx="26407">
                  <c:v>3.7264140000000001</c:v>
                </c:pt>
                <c:pt idx="26408">
                  <c:v>3.7323539999999999</c:v>
                </c:pt>
                <c:pt idx="26409">
                  <c:v>3.7335320000000003</c:v>
                </c:pt>
                <c:pt idx="26410">
                  <c:v>3.7310949999999998</c:v>
                </c:pt>
                <c:pt idx="26411">
                  <c:v>3.7312700000000003</c:v>
                </c:pt>
                <c:pt idx="26412">
                  <c:v>3.7370150000000004</c:v>
                </c:pt>
                <c:pt idx="26413">
                  <c:v>3.7372439999999996</c:v>
                </c:pt>
                <c:pt idx="26414">
                  <c:v>3.7358650000000004</c:v>
                </c:pt>
                <c:pt idx="26415">
                  <c:v>3.7381250000000001</c:v>
                </c:pt>
                <c:pt idx="26416">
                  <c:v>3.7359749999999998</c:v>
                </c:pt>
                <c:pt idx="26417">
                  <c:v>3.7328159999999997</c:v>
                </c:pt>
                <c:pt idx="26418">
                  <c:v>3.7323930000000001</c:v>
                </c:pt>
                <c:pt idx="26419">
                  <c:v>3.7354500000000002</c:v>
                </c:pt>
                <c:pt idx="26420">
                  <c:v>3.7325080000000002</c:v>
                </c:pt>
                <c:pt idx="26421">
                  <c:v>3.7284699999999997</c:v>
                </c:pt>
                <c:pt idx="26422">
                  <c:v>3.7341620000000004</c:v>
                </c:pt>
                <c:pt idx="26423">
                  <c:v>3.7336359999999997</c:v>
                </c:pt>
                <c:pt idx="26424">
                  <c:v>3.7330909999999999</c:v>
                </c:pt>
                <c:pt idx="26425">
                  <c:v>3.7411659999999998</c:v>
                </c:pt>
                <c:pt idx="26426">
                  <c:v>3.7417009999999999</c:v>
                </c:pt>
                <c:pt idx="26427">
                  <c:v>3.7354450000000003</c:v>
                </c:pt>
                <c:pt idx="26428">
                  <c:v>3.7352910000000001</c:v>
                </c:pt>
                <c:pt idx="26429">
                  <c:v>3.7373240000000001</c:v>
                </c:pt>
                <c:pt idx="26430">
                  <c:v>3.7317530000000003</c:v>
                </c:pt>
                <c:pt idx="26431">
                  <c:v>3.7348420000000004</c:v>
                </c:pt>
                <c:pt idx="26432">
                  <c:v>3.7402699999999998</c:v>
                </c:pt>
                <c:pt idx="26433">
                  <c:v>3.7369219999999999</c:v>
                </c:pt>
                <c:pt idx="26434">
                  <c:v>3.7401999999999997</c:v>
                </c:pt>
                <c:pt idx="26435">
                  <c:v>3.7422620000000002</c:v>
                </c:pt>
                <c:pt idx="26436">
                  <c:v>3.736866</c:v>
                </c:pt>
                <c:pt idx="26437">
                  <c:v>3.7398910000000001</c:v>
                </c:pt>
                <c:pt idx="26438">
                  <c:v>3.7488049999999999</c:v>
                </c:pt>
                <c:pt idx="26439">
                  <c:v>3.7453019999999997</c:v>
                </c:pt>
                <c:pt idx="26440">
                  <c:v>3.7355780000000003</c:v>
                </c:pt>
                <c:pt idx="26441">
                  <c:v>3.7383360000000003</c:v>
                </c:pt>
                <c:pt idx="26442">
                  <c:v>3.7444819999999996</c:v>
                </c:pt>
                <c:pt idx="26443">
                  <c:v>3.7402170000000003</c:v>
                </c:pt>
                <c:pt idx="26444">
                  <c:v>3.7391249999999996</c:v>
                </c:pt>
                <c:pt idx="26445">
                  <c:v>3.7439340000000003</c:v>
                </c:pt>
                <c:pt idx="26446">
                  <c:v>3.7431279999999996</c:v>
                </c:pt>
                <c:pt idx="26447">
                  <c:v>3.7420150000000003</c:v>
                </c:pt>
                <c:pt idx="26448">
                  <c:v>3.7459350000000002</c:v>
                </c:pt>
                <c:pt idx="26449">
                  <c:v>3.7408159999999997</c:v>
                </c:pt>
                <c:pt idx="26450">
                  <c:v>3.7347849999999996</c:v>
                </c:pt>
                <c:pt idx="26451">
                  <c:v>3.7444030000000001</c:v>
                </c:pt>
                <c:pt idx="26452">
                  <c:v>3.7418069999999997</c:v>
                </c:pt>
                <c:pt idx="26453">
                  <c:v>3.7295170000000004</c:v>
                </c:pt>
                <c:pt idx="26454">
                  <c:v>3.7379530000000001</c:v>
                </c:pt>
                <c:pt idx="26455">
                  <c:v>3.7426729999999999</c:v>
                </c:pt>
                <c:pt idx="26456">
                  <c:v>3.7285490000000001</c:v>
                </c:pt>
                <c:pt idx="26457">
                  <c:v>3.7283480000000004</c:v>
                </c:pt>
                <c:pt idx="26458">
                  <c:v>3.7437690000000003</c:v>
                </c:pt>
                <c:pt idx="26459">
                  <c:v>3.747655</c:v>
                </c:pt>
                <c:pt idx="26460">
                  <c:v>3.7427760000000001</c:v>
                </c:pt>
                <c:pt idx="26461">
                  <c:v>3.7426880000000002</c:v>
                </c:pt>
                <c:pt idx="26462">
                  <c:v>3.7406879999999996</c:v>
                </c:pt>
                <c:pt idx="26463">
                  <c:v>3.7415029999999998</c:v>
                </c:pt>
                <c:pt idx="26464">
                  <c:v>3.7462910000000003</c:v>
                </c:pt>
                <c:pt idx="26465">
                  <c:v>3.7469140000000003</c:v>
                </c:pt>
                <c:pt idx="26466">
                  <c:v>3.7439410000000004</c:v>
                </c:pt>
                <c:pt idx="26467">
                  <c:v>3.740507</c:v>
                </c:pt>
                <c:pt idx="26468">
                  <c:v>3.7465099999999998</c:v>
                </c:pt>
                <c:pt idx="26469">
                  <c:v>3.7484590000000004</c:v>
                </c:pt>
                <c:pt idx="26470">
                  <c:v>3.7397970000000003</c:v>
                </c:pt>
                <c:pt idx="26471">
                  <c:v>3.7407870000000001</c:v>
                </c:pt>
                <c:pt idx="26472">
                  <c:v>3.745698</c:v>
                </c:pt>
                <c:pt idx="26473">
                  <c:v>3.7421769999999999</c:v>
                </c:pt>
                <c:pt idx="26474">
                  <c:v>3.7395490000000002</c:v>
                </c:pt>
                <c:pt idx="26475">
                  <c:v>3.7450970000000003</c:v>
                </c:pt>
                <c:pt idx="26476">
                  <c:v>3.7444119999999996</c:v>
                </c:pt>
                <c:pt idx="26477">
                  <c:v>3.7401119999999999</c:v>
                </c:pt>
                <c:pt idx="26478">
                  <c:v>3.7458280000000004</c:v>
                </c:pt>
                <c:pt idx="26479">
                  <c:v>3.7457659999999997</c:v>
                </c:pt>
                <c:pt idx="26480">
                  <c:v>3.7434269999999996</c:v>
                </c:pt>
                <c:pt idx="26481">
                  <c:v>3.7450580000000002</c:v>
                </c:pt>
                <c:pt idx="26482">
                  <c:v>3.7423799999999998</c:v>
                </c:pt>
                <c:pt idx="26483">
                  <c:v>3.7444199999999999</c:v>
                </c:pt>
                <c:pt idx="26484">
                  <c:v>3.7499739999999999</c:v>
                </c:pt>
                <c:pt idx="26485">
                  <c:v>3.7527489999999997</c:v>
                </c:pt>
                <c:pt idx="26486">
                  <c:v>3.7474939999999997</c:v>
                </c:pt>
                <c:pt idx="26487">
                  <c:v>3.7426870000000001</c:v>
                </c:pt>
                <c:pt idx="26488">
                  <c:v>3.7502940000000002</c:v>
                </c:pt>
                <c:pt idx="26489">
                  <c:v>3.7505369999999996</c:v>
                </c:pt>
                <c:pt idx="26490">
                  <c:v>3.7439010000000001</c:v>
                </c:pt>
                <c:pt idx="26491">
                  <c:v>3.749479</c:v>
                </c:pt>
                <c:pt idx="26492">
                  <c:v>3.7526999999999999</c:v>
                </c:pt>
                <c:pt idx="26493">
                  <c:v>3.7458280000000004</c:v>
                </c:pt>
                <c:pt idx="26494">
                  <c:v>3.7494540000000001</c:v>
                </c:pt>
                <c:pt idx="26495">
                  <c:v>3.7564500000000001</c:v>
                </c:pt>
                <c:pt idx="26496">
                  <c:v>3.7450270000000003</c:v>
                </c:pt>
                <c:pt idx="26497">
                  <c:v>3.7406930000000003</c:v>
                </c:pt>
                <c:pt idx="26498">
                  <c:v>3.7509420000000002</c:v>
                </c:pt>
                <c:pt idx="26499">
                  <c:v>3.7494779999999999</c:v>
                </c:pt>
                <c:pt idx="26500">
                  <c:v>3.7463959999999998</c:v>
                </c:pt>
                <c:pt idx="26501">
                  <c:v>3.7488729999999997</c:v>
                </c:pt>
                <c:pt idx="26502">
                  <c:v>3.7451340000000002</c:v>
                </c:pt>
                <c:pt idx="26503">
                  <c:v>3.7401169999999997</c:v>
                </c:pt>
                <c:pt idx="26504">
                  <c:v>3.7468690000000002</c:v>
                </c:pt>
                <c:pt idx="26505">
                  <c:v>3.7535489999999996</c:v>
                </c:pt>
                <c:pt idx="26506">
                  <c:v>3.7461460000000004</c:v>
                </c:pt>
                <c:pt idx="26507">
                  <c:v>3.7471779999999999</c:v>
                </c:pt>
                <c:pt idx="26508">
                  <c:v>3.7569689999999998</c:v>
                </c:pt>
                <c:pt idx="26509">
                  <c:v>3.7538559999999999</c:v>
                </c:pt>
                <c:pt idx="26510">
                  <c:v>3.7491529999999997</c:v>
                </c:pt>
                <c:pt idx="26511">
                  <c:v>3.753914</c:v>
                </c:pt>
                <c:pt idx="26512">
                  <c:v>3.7558800000000003</c:v>
                </c:pt>
                <c:pt idx="26513">
                  <c:v>3.7508020000000002</c:v>
                </c:pt>
                <c:pt idx="26514">
                  <c:v>3.7519</c:v>
                </c:pt>
                <c:pt idx="26515">
                  <c:v>3.7532639999999997</c:v>
                </c:pt>
                <c:pt idx="26516">
                  <c:v>3.7449599999999998</c:v>
                </c:pt>
                <c:pt idx="26517">
                  <c:v>3.7477169999999997</c:v>
                </c:pt>
                <c:pt idx="26518">
                  <c:v>3.7551860000000001</c:v>
                </c:pt>
                <c:pt idx="26519">
                  <c:v>3.7478509999999998</c:v>
                </c:pt>
                <c:pt idx="26520">
                  <c:v>3.7489759999999999</c:v>
                </c:pt>
                <c:pt idx="26521">
                  <c:v>3.7628320000000004</c:v>
                </c:pt>
                <c:pt idx="26522">
                  <c:v>3.7572359999999998</c:v>
                </c:pt>
                <c:pt idx="26523">
                  <c:v>3.7444889999999997</c:v>
                </c:pt>
                <c:pt idx="26524">
                  <c:v>3.7558619999999996</c:v>
                </c:pt>
                <c:pt idx="26525">
                  <c:v>3.7612779999999999</c:v>
                </c:pt>
                <c:pt idx="26526">
                  <c:v>3.7469770000000002</c:v>
                </c:pt>
                <c:pt idx="26527">
                  <c:v>3.7472120000000002</c:v>
                </c:pt>
                <c:pt idx="26528">
                  <c:v>3.7554189999999998</c:v>
                </c:pt>
                <c:pt idx="26529">
                  <c:v>3.7550999999999997</c:v>
                </c:pt>
                <c:pt idx="26530">
                  <c:v>3.7544909999999998</c:v>
                </c:pt>
                <c:pt idx="26531">
                  <c:v>3.7542479999999996</c:v>
                </c:pt>
                <c:pt idx="26532">
                  <c:v>3.7496130000000001</c:v>
                </c:pt>
                <c:pt idx="26533">
                  <c:v>3.7463879999999996</c:v>
                </c:pt>
                <c:pt idx="26534">
                  <c:v>3.7548630000000003</c:v>
                </c:pt>
                <c:pt idx="26535">
                  <c:v>3.7569059999999999</c:v>
                </c:pt>
                <c:pt idx="26536">
                  <c:v>3.7495060000000002</c:v>
                </c:pt>
                <c:pt idx="26537">
                  <c:v>3.7533919999999998</c:v>
                </c:pt>
                <c:pt idx="26538">
                  <c:v>3.7585369999999996</c:v>
                </c:pt>
                <c:pt idx="26539">
                  <c:v>3.7585389999999999</c:v>
                </c:pt>
                <c:pt idx="26540">
                  <c:v>3.7603090000000003</c:v>
                </c:pt>
                <c:pt idx="26541">
                  <c:v>3.7614359999999998</c:v>
                </c:pt>
                <c:pt idx="26542">
                  <c:v>3.7543430000000004</c:v>
                </c:pt>
                <c:pt idx="26543">
                  <c:v>3.7524280000000001</c:v>
                </c:pt>
                <c:pt idx="26544">
                  <c:v>3.7600610000000003</c:v>
                </c:pt>
                <c:pt idx="26545">
                  <c:v>3.7554280000000002</c:v>
                </c:pt>
                <c:pt idx="26546">
                  <c:v>3.7506120000000003</c:v>
                </c:pt>
                <c:pt idx="26547">
                  <c:v>3.7584429999999998</c:v>
                </c:pt>
                <c:pt idx="26548">
                  <c:v>3.7614520000000002</c:v>
                </c:pt>
                <c:pt idx="26549">
                  <c:v>3.7553409999999996</c:v>
                </c:pt>
                <c:pt idx="26550">
                  <c:v>3.7553830000000001</c:v>
                </c:pt>
                <c:pt idx="26551">
                  <c:v>3.7638360000000004</c:v>
                </c:pt>
                <c:pt idx="26552">
                  <c:v>3.7581990000000003</c:v>
                </c:pt>
                <c:pt idx="26553">
                  <c:v>3.7480440000000002</c:v>
                </c:pt>
                <c:pt idx="26554">
                  <c:v>3.7565169999999997</c:v>
                </c:pt>
                <c:pt idx="26555">
                  <c:v>3.7586950000000003</c:v>
                </c:pt>
                <c:pt idx="26556">
                  <c:v>3.75054</c:v>
                </c:pt>
                <c:pt idx="26557">
                  <c:v>3.756424</c:v>
                </c:pt>
                <c:pt idx="26558">
                  <c:v>3.7646449999999998</c:v>
                </c:pt>
                <c:pt idx="26559">
                  <c:v>3.7569020000000002</c:v>
                </c:pt>
                <c:pt idx="26560">
                  <c:v>3.7532889999999997</c:v>
                </c:pt>
                <c:pt idx="26561">
                  <c:v>3.7613349999999999</c:v>
                </c:pt>
                <c:pt idx="26562">
                  <c:v>3.7592150000000002</c:v>
                </c:pt>
                <c:pt idx="26563">
                  <c:v>3.7566870000000003</c:v>
                </c:pt>
                <c:pt idx="26564">
                  <c:v>3.7615530000000001</c:v>
                </c:pt>
                <c:pt idx="26565">
                  <c:v>3.7587349999999997</c:v>
                </c:pt>
                <c:pt idx="26566">
                  <c:v>3.7585550000000003</c:v>
                </c:pt>
                <c:pt idx="26567">
                  <c:v>3.7665499999999996</c:v>
                </c:pt>
                <c:pt idx="26568">
                  <c:v>3.7651810000000001</c:v>
                </c:pt>
                <c:pt idx="26569">
                  <c:v>3.7555769999999997</c:v>
                </c:pt>
                <c:pt idx="26570">
                  <c:v>3.7582599999999999</c:v>
                </c:pt>
                <c:pt idx="26571">
                  <c:v>3.7672470000000002</c:v>
                </c:pt>
                <c:pt idx="26572">
                  <c:v>3.7638759999999998</c:v>
                </c:pt>
                <c:pt idx="26573">
                  <c:v>3.7602929999999999</c:v>
                </c:pt>
                <c:pt idx="26574">
                  <c:v>3.7646170000000003</c:v>
                </c:pt>
                <c:pt idx="26575">
                  <c:v>3.7646620000000004</c:v>
                </c:pt>
                <c:pt idx="26576">
                  <c:v>3.7574909999999999</c:v>
                </c:pt>
                <c:pt idx="26577">
                  <c:v>3.757225</c:v>
                </c:pt>
                <c:pt idx="26578">
                  <c:v>3.7652929999999998</c:v>
                </c:pt>
                <c:pt idx="26579">
                  <c:v>3.7618179999999999</c:v>
                </c:pt>
                <c:pt idx="26580">
                  <c:v>3.7582300000000002</c:v>
                </c:pt>
                <c:pt idx="26581">
                  <c:v>3.7650420000000002</c:v>
                </c:pt>
                <c:pt idx="26582">
                  <c:v>3.7619680000000004</c:v>
                </c:pt>
                <c:pt idx="26583">
                  <c:v>3.7589509999999997</c:v>
                </c:pt>
                <c:pt idx="26584">
                  <c:v>3.7622479999999996</c:v>
                </c:pt>
                <c:pt idx="26585">
                  <c:v>3.7642769999999999</c:v>
                </c:pt>
                <c:pt idx="26586">
                  <c:v>3.7635170000000002</c:v>
                </c:pt>
                <c:pt idx="26587">
                  <c:v>3.7627459999999999</c:v>
                </c:pt>
                <c:pt idx="26588">
                  <c:v>3.7631410000000001</c:v>
                </c:pt>
                <c:pt idx="26589">
                  <c:v>3.7577800000000003</c:v>
                </c:pt>
                <c:pt idx="26590">
                  <c:v>3.7592439999999998</c:v>
                </c:pt>
                <c:pt idx="26591">
                  <c:v>3.7676119999999997</c:v>
                </c:pt>
                <c:pt idx="26592">
                  <c:v>3.7670899999999996</c:v>
                </c:pt>
                <c:pt idx="26593">
                  <c:v>3.763998</c:v>
                </c:pt>
                <c:pt idx="26594">
                  <c:v>3.7641730000000004</c:v>
                </c:pt>
                <c:pt idx="26595">
                  <c:v>3.7649160000000004</c:v>
                </c:pt>
                <c:pt idx="26596">
                  <c:v>3.7657850000000002</c:v>
                </c:pt>
                <c:pt idx="26597">
                  <c:v>3.768605</c:v>
                </c:pt>
                <c:pt idx="26598">
                  <c:v>3.7656549999999998</c:v>
                </c:pt>
                <c:pt idx="26599">
                  <c:v>3.7577059999999998</c:v>
                </c:pt>
                <c:pt idx="26600">
                  <c:v>3.7600670000000003</c:v>
                </c:pt>
                <c:pt idx="26601">
                  <c:v>3.7619509999999998</c:v>
                </c:pt>
                <c:pt idx="26602">
                  <c:v>3.7615869999999996</c:v>
                </c:pt>
                <c:pt idx="26603">
                  <c:v>3.7675910000000004</c:v>
                </c:pt>
                <c:pt idx="26604">
                  <c:v>3.7703660000000001</c:v>
                </c:pt>
                <c:pt idx="26605">
                  <c:v>3.7692800000000002</c:v>
                </c:pt>
                <c:pt idx="26606">
                  <c:v>3.7696730000000001</c:v>
                </c:pt>
                <c:pt idx="26607">
                  <c:v>3.7694640000000001</c:v>
                </c:pt>
                <c:pt idx="26608">
                  <c:v>3.7657340000000001</c:v>
                </c:pt>
                <c:pt idx="26609">
                  <c:v>3.7660720000000003</c:v>
                </c:pt>
                <c:pt idx="26610">
                  <c:v>3.7708740000000001</c:v>
                </c:pt>
                <c:pt idx="26611">
                  <c:v>3.7683660000000003</c:v>
                </c:pt>
                <c:pt idx="26612">
                  <c:v>3.7655079999999996</c:v>
                </c:pt>
                <c:pt idx="26613">
                  <c:v>3.7670240000000002</c:v>
                </c:pt>
                <c:pt idx="26614">
                  <c:v>3.7673100000000002</c:v>
                </c:pt>
                <c:pt idx="26615">
                  <c:v>3.7684610000000003</c:v>
                </c:pt>
                <c:pt idx="26616">
                  <c:v>3.766629</c:v>
                </c:pt>
                <c:pt idx="26617">
                  <c:v>3.7682909999999996</c:v>
                </c:pt>
                <c:pt idx="26618">
                  <c:v>3.7735830000000004</c:v>
                </c:pt>
                <c:pt idx="26619">
                  <c:v>3.7703629999999997</c:v>
                </c:pt>
                <c:pt idx="26620">
                  <c:v>3.7693120000000002</c:v>
                </c:pt>
                <c:pt idx="26621">
                  <c:v>3.7772819999999996</c:v>
                </c:pt>
                <c:pt idx="26622">
                  <c:v>3.7731110000000001</c:v>
                </c:pt>
                <c:pt idx="26623">
                  <c:v>3.7629130000000002</c:v>
                </c:pt>
                <c:pt idx="26624">
                  <c:v>3.7714189999999999</c:v>
                </c:pt>
                <c:pt idx="26625">
                  <c:v>3.7744549999999997</c:v>
                </c:pt>
                <c:pt idx="26626">
                  <c:v>3.7642579999999999</c:v>
                </c:pt>
                <c:pt idx="26627">
                  <c:v>3.7688069999999998</c:v>
                </c:pt>
                <c:pt idx="26628">
                  <c:v>3.7741559999999996</c:v>
                </c:pt>
                <c:pt idx="26629">
                  <c:v>3.7682900000000004</c:v>
                </c:pt>
                <c:pt idx="26630">
                  <c:v>3.7698619999999998</c:v>
                </c:pt>
                <c:pt idx="26631">
                  <c:v>3.7760319999999998</c:v>
                </c:pt>
                <c:pt idx="26632">
                  <c:v>3.7716570000000003</c:v>
                </c:pt>
                <c:pt idx="26633">
                  <c:v>3.7663950000000002</c:v>
                </c:pt>
                <c:pt idx="26634">
                  <c:v>3.7738969999999998</c:v>
                </c:pt>
                <c:pt idx="26635">
                  <c:v>3.7732590000000004</c:v>
                </c:pt>
                <c:pt idx="26636">
                  <c:v>3.7654420000000002</c:v>
                </c:pt>
                <c:pt idx="26637">
                  <c:v>3.7705780000000004</c:v>
                </c:pt>
                <c:pt idx="26638">
                  <c:v>3.770524</c:v>
                </c:pt>
                <c:pt idx="26639">
                  <c:v>3.7614859999999997</c:v>
                </c:pt>
                <c:pt idx="26640">
                  <c:v>3.7646110000000004</c:v>
                </c:pt>
                <c:pt idx="26641">
                  <c:v>3.7743900000000004</c:v>
                </c:pt>
                <c:pt idx="26642">
                  <c:v>3.7695480000000003</c:v>
                </c:pt>
                <c:pt idx="26643">
                  <c:v>3.7656179999999999</c:v>
                </c:pt>
                <c:pt idx="26644">
                  <c:v>3.7760420000000003</c:v>
                </c:pt>
                <c:pt idx="26645">
                  <c:v>3.7761930000000001</c:v>
                </c:pt>
                <c:pt idx="26646">
                  <c:v>3.7717919999999996</c:v>
                </c:pt>
                <c:pt idx="26647">
                  <c:v>3.7789469999999996</c:v>
                </c:pt>
                <c:pt idx="26648">
                  <c:v>3.7800339999999997</c:v>
                </c:pt>
                <c:pt idx="26649">
                  <c:v>3.773396</c:v>
                </c:pt>
                <c:pt idx="26650">
                  <c:v>3.7722949999999997</c:v>
                </c:pt>
                <c:pt idx="26651">
                  <c:v>3.7758219999999998</c:v>
                </c:pt>
                <c:pt idx="26652">
                  <c:v>3.7737470000000002</c:v>
                </c:pt>
                <c:pt idx="26653">
                  <c:v>3.7730639999999998</c:v>
                </c:pt>
                <c:pt idx="26654">
                  <c:v>3.7803040000000001</c:v>
                </c:pt>
                <c:pt idx="26655">
                  <c:v>3.7768050000000004</c:v>
                </c:pt>
                <c:pt idx="26656">
                  <c:v>3.7732890000000001</c:v>
                </c:pt>
                <c:pt idx="26657">
                  <c:v>3.7810430000000004</c:v>
                </c:pt>
                <c:pt idx="26658">
                  <c:v>3.7814839999999998</c:v>
                </c:pt>
                <c:pt idx="26659">
                  <c:v>3.7754070000000004</c:v>
                </c:pt>
                <c:pt idx="26660">
                  <c:v>3.7777640000000003</c:v>
                </c:pt>
                <c:pt idx="26661">
                  <c:v>3.7813869999999996</c:v>
                </c:pt>
                <c:pt idx="26662">
                  <c:v>3.7696079999999998</c:v>
                </c:pt>
                <c:pt idx="26663">
                  <c:v>3.7637330000000002</c:v>
                </c:pt>
                <c:pt idx="26664">
                  <c:v>3.7724599999999997</c:v>
                </c:pt>
                <c:pt idx="26665">
                  <c:v>3.7711600000000001</c:v>
                </c:pt>
                <c:pt idx="26666">
                  <c:v>3.7708349999999999</c:v>
                </c:pt>
                <c:pt idx="26667">
                  <c:v>3.7818120000000004</c:v>
                </c:pt>
                <c:pt idx="26668">
                  <c:v>3.7815890000000003</c:v>
                </c:pt>
                <c:pt idx="26669">
                  <c:v>3.7749709999999999</c:v>
                </c:pt>
                <c:pt idx="26670">
                  <c:v>3.7826320000000004</c:v>
                </c:pt>
                <c:pt idx="26671">
                  <c:v>3.7835029999999996</c:v>
                </c:pt>
                <c:pt idx="26672">
                  <c:v>3.7682630000000001</c:v>
                </c:pt>
                <c:pt idx="26673">
                  <c:v>3.7701079999999996</c:v>
                </c:pt>
                <c:pt idx="26674">
                  <c:v>3.7808010000000003</c:v>
                </c:pt>
                <c:pt idx="26675">
                  <c:v>3.7737179999999997</c:v>
                </c:pt>
                <c:pt idx="26676">
                  <c:v>3.7706030000000004</c:v>
                </c:pt>
                <c:pt idx="26677">
                  <c:v>3.7776550000000002</c:v>
                </c:pt>
                <c:pt idx="26678">
                  <c:v>3.777412</c:v>
                </c:pt>
                <c:pt idx="26679">
                  <c:v>3.7787280000000001</c:v>
                </c:pt>
                <c:pt idx="26680">
                  <c:v>3.7871319999999997</c:v>
                </c:pt>
                <c:pt idx="26681">
                  <c:v>3.7832319999999999</c:v>
                </c:pt>
                <c:pt idx="26682">
                  <c:v>3.7732099999999997</c:v>
                </c:pt>
                <c:pt idx="26683">
                  <c:v>3.7798559999999997</c:v>
                </c:pt>
                <c:pt idx="26684">
                  <c:v>3.7853579999999996</c:v>
                </c:pt>
                <c:pt idx="26685">
                  <c:v>3.7758979999999998</c:v>
                </c:pt>
                <c:pt idx="26686">
                  <c:v>3.7730379999999997</c:v>
                </c:pt>
                <c:pt idx="26687">
                  <c:v>3.7792180000000002</c:v>
                </c:pt>
                <c:pt idx="26688">
                  <c:v>3.7801280000000004</c:v>
                </c:pt>
                <c:pt idx="26689">
                  <c:v>3.7777380000000003</c:v>
                </c:pt>
                <c:pt idx="26690">
                  <c:v>3.7823900000000004</c:v>
                </c:pt>
                <c:pt idx="26691">
                  <c:v>3.7839929999999997</c:v>
                </c:pt>
                <c:pt idx="26692">
                  <c:v>3.7805410000000004</c:v>
                </c:pt>
                <c:pt idx="26693">
                  <c:v>3.7836129999999999</c:v>
                </c:pt>
                <c:pt idx="26694">
                  <c:v>3.7869060000000001</c:v>
                </c:pt>
                <c:pt idx="26695">
                  <c:v>3.7833750000000004</c:v>
                </c:pt>
                <c:pt idx="26696">
                  <c:v>3.7811630000000003</c:v>
                </c:pt>
                <c:pt idx="26697">
                  <c:v>3.7863030000000002</c:v>
                </c:pt>
                <c:pt idx="26698">
                  <c:v>3.7827760000000001</c:v>
                </c:pt>
                <c:pt idx="26699">
                  <c:v>3.7715319999999997</c:v>
                </c:pt>
                <c:pt idx="26700">
                  <c:v>3.778111</c:v>
                </c:pt>
                <c:pt idx="26701">
                  <c:v>3.7827669999999998</c:v>
                </c:pt>
                <c:pt idx="26702">
                  <c:v>3.7745569999999997</c:v>
                </c:pt>
                <c:pt idx="26703">
                  <c:v>3.7780129999999996</c:v>
                </c:pt>
                <c:pt idx="26704">
                  <c:v>3.7818959999999997</c:v>
                </c:pt>
                <c:pt idx="26705">
                  <c:v>3.7788449999999996</c:v>
                </c:pt>
                <c:pt idx="26706">
                  <c:v>3.7814670000000001</c:v>
                </c:pt>
                <c:pt idx="26707">
                  <c:v>3.7874420000000004</c:v>
                </c:pt>
                <c:pt idx="26708">
                  <c:v>3.7849269999999997</c:v>
                </c:pt>
                <c:pt idx="26709">
                  <c:v>3.7806639999999998</c:v>
                </c:pt>
                <c:pt idx="26710">
                  <c:v>3.7872640000000004</c:v>
                </c:pt>
                <c:pt idx="26711">
                  <c:v>3.7863810000000004</c:v>
                </c:pt>
                <c:pt idx="26712">
                  <c:v>3.7797859999999996</c:v>
                </c:pt>
                <c:pt idx="26713">
                  <c:v>3.7848850000000001</c:v>
                </c:pt>
                <c:pt idx="26714">
                  <c:v>3.7915780000000003</c:v>
                </c:pt>
                <c:pt idx="26715">
                  <c:v>3.7860589999999998</c:v>
                </c:pt>
                <c:pt idx="26716">
                  <c:v>3.783544</c:v>
                </c:pt>
                <c:pt idx="26717">
                  <c:v>3.7944389999999997</c:v>
                </c:pt>
                <c:pt idx="26718">
                  <c:v>3.7910870000000001</c:v>
                </c:pt>
                <c:pt idx="26719">
                  <c:v>3.7824350000000004</c:v>
                </c:pt>
                <c:pt idx="26720">
                  <c:v>3.7876019999999997</c:v>
                </c:pt>
                <c:pt idx="26721">
                  <c:v>3.7843200000000001</c:v>
                </c:pt>
                <c:pt idx="26722">
                  <c:v>3.7805280000000003</c:v>
                </c:pt>
                <c:pt idx="26723">
                  <c:v>3.7856030000000001</c:v>
                </c:pt>
                <c:pt idx="26724">
                  <c:v>3.7854780000000003</c:v>
                </c:pt>
                <c:pt idx="26725">
                  <c:v>3.7805080000000002</c:v>
                </c:pt>
                <c:pt idx="26726">
                  <c:v>3.783582</c:v>
                </c:pt>
                <c:pt idx="26727">
                  <c:v>3.7921649999999998</c:v>
                </c:pt>
                <c:pt idx="26728">
                  <c:v>3.786562</c:v>
                </c:pt>
                <c:pt idx="26729">
                  <c:v>3.7847549999999996</c:v>
                </c:pt>
                <c:pt idx="26730">
                  <c:v>3.794225</c:v>
                </c:pt>
                <c:pt idx="26731">
                  <c:v>3.7902990000000001</c:v>
                </c:pt>
                <c:pt idx="26732">
                  <c:v>3.78573</c:v>
                </c:pt>
                <c:pt idx="26733">
                  <c:v>3.7951920000000001</c:v>
                </c:pt>
                <c:pt idx="26734">
                  <c:v>3.7958930000000004</c:v>
                </c:pt>
                <c:pt idx="26735">
                  <c:v>3.7850229999999998</c:v>
                </c:pt>
                <c:pt idx="26736">
                  <c:v>3.7868599999999999</c:v>
                </c:pt>
                <c:pt idx="26737">
                  <c:v>3.7926419999999998</c:v>
                </c:pt>
                <c:pt idx="26738">
                  <c:v>3.7871459999999999</c:v>
                </c:pt>
                <c:pt idx="26739">
                  <c:v>3.7840689999999997</c:v>
                </c:pt>
                <c:pt idx="26740">
                  <c:v>3.7889200000000001</c:v>
                </c:pt>
                <c:pt idx="26741">
                  <c:v>3.7896429999999999</c:v>
                </c:pt>
                <c:pt idx="26742">
                  <c:v>3.7864500000000003</c:v>
                </c:pt>
                <c:pt idx="26743">
                  <c:v>3.7854669999999997</c:v>
                </c:pt>
                <c:pt idx="26744">
                  <c:v>3.7846339999999996</c:v>
                </c:pt>
                <c:pt idx="26745">
                  <c:v>3.7853729999999999</c:v>
                </c:pt>
                <c:pt idx="26746">
                  <c:v>3.7903460000000004</c:v>
                </c:pt>
                <c:pt idx="26747">
                  <c:v>3.7931039999999996</c:v>
                </c:pt>
                <c:pt idx="26748">
                  <c:v>3.7923489999999997</c:v>
                </c:pt>
                <c:pt idx="26749">
                  <c:v>3.7890579999999998</c:v>
                </c:pt>
                <c:pt idx="26750">
                  <c:v>3.7825249999999997</c:v>
                </c:pt>
                <c:pt idx="26751">
                  <c:v>3.7840790000000002</c:v>
                </c:pt>
                <c:pt idx="26752">
                  <c:v>3.7895899999999996</c:v>
                </c:pt>
                <c:pt idx="26753">
                  <c:v>3.7919679999999998</c:v>
                </c:pt>
                <c:pt idx="26754">
                  <c:v>3.7954679999999996</c:v>
                </c:pt>
                <c:pt idx="26755">
                  <c:v>3.7930140000000003</c:v>
                </c:pt>
                <c:pt idx="26756">
                  <c:v>3.7946619999999998</c:v>
                </c:pt>
                <c:pt idx="26757">
                  <c:v>3.8011670000000004</c:v>
                </c:pt>
                <c:pt idx="26758">
                  <c:v>3.7945970000000004</c:v>
                </c:pt>
                <c:pt idx="26759">
                  <c:v>3.7873349999999997</c:v>
                </c:pt>
                <c:pt idx="26760">
                  <c:v>3.7937029999999998</c:v>
                </c:pt>
                <c:pt idx="26761">
                  <c:v>3.7939980000000002</c:v>
                </c:pt>
                <c:pt idx="26762">
                  <c:v>3.7879870000000002</c:v>
                </c:pt>
                <c:pt idx="26763">
                  <c:v>3.796138</c:v>
                </c:pt>
                <c:pt idx="26764">
                  <c:v>3.7954699999999999</c:v>
                </c:pt>
                <c:pt idx="26765">
                  <c:v>3.7817290000000003</c:v>
                </c:pt>
                <c:pt idx="26766">
                  <c:v>3.787331</c:v>
                </c:pt>
                <c:pt idx="26767">
                  <c:v>3.7932829999999997</c:v>
                </c:pt>
                <c:pt idx="26768">
                  <c:v>3.7887680000000001</c:v>
                </c:pt>
                <c:pt idx="26769">
                  <c:v>3.791042</c:v>
                </c:pt>
                <c:pt idx="26770">
                  <c:v>3.7942879999999999</c:v>
                </c:pt>
                <c:pt idx="26771">
                  <c:v>3.7938799999999997</c:v>
                </c:pt>
                <c:pt idx="26772">
                  <c:v>3.7924470000000001</c:v>
                </c:pt>
                <c:pt idx="26773">
                  <c:v>3.794054</c:v>
                </c:pt>
                <c:pt idx="26774">
                  <c:v>3.7953700000000001</c:v>
                </c:pt>
                <c:pt idx="26775">
                  <c:v>3.7968080000000004</c:v>
                </c:pt>
                <c:pt idx="26776">
                  <c:v>3.7991710000000003</c:v>
                </c:pt>
                <c:pt idx="26777">
                  <c:v>3.7978540000000001</c:v>
                </c:pt>
                <c:pt idx="26778">
                  <c:v>3.796214</c:v>
                </c:pt>
                <c:pt idx="26779">
                  <c:v>3.796316</c:v>
                </c:pt>
                <c:pt idx="26780">
                  <c:v>3.7989930000000003</c:v>
                </c:pt>
                <c:pt idx="26781">
                  <c:v>3.7979950000000002</c:v>
                </c:pt>
                <c:pt idx="26782">
                  <c:v>3.7940370000000003</c:v>
                </c:pt>
                <c:pt idx="26783">
                  <c:v>3.7995510000000001</c:v>
                </c:pt>
                <c:pt idx="26784">
                  <c:v>3.7972260000000002</c:v>
                </c:pt>
                <c:pt idx="26785">
                  <c:v>3.7895130000000004</c:v>
                </c:pt>
                <c:pt idx="26786">
                  <c:v>3.7973559999999997</c:v>
                </c:pt>
                <c:pt idx="26787">
                  <c:v>3.8031319999999997</c:v>
                </c:pt>
                <c:pt idx="26788">
                  <c:v>3.7951829999999998</c:v>
                </c:pt>
                <c:pt idx="26789">
                  <c:v>3.7906779999999998</c:v>
                </c:pt>
                <c:pt idx="26790">
                  <c:v>3.7978249999999996</c:v>
                </c:pt>
                <c:pt idx="26791">
                  <c:v>3.7969049999999998</c:v>
                </c:pt>
                <c:pt idx="26792">
                  <c:v>3.7900799999999997</c:v>
                </c:pt>
                <c:pt idx="26793">
                  <c:v>3.7959620000000003</c:v>
                </c:pt>
                <c:pt idx="26794">
                  <c:v>3.7961679999999998</c:v>
                </c:pt>
                <c:pt idx="26795">
                  <c:v>3.7926219999999997</c:v>
                </c:pt>
                <c:pt idx="26796">
                  <c:v>3.7982649999999998</c:v>
                </c:pt>
                <c:pt idx="26797">
                  <c:v>3.7989329999999999</c:v>
                </c:pt>
                <c:pt idx="26798">
                  <c:v>3.794232</c:v>
                </c:pt>
                <c:pt idx="26799">
                  <c:v>3.7974019999999999</c:v>
                </c:pt>
                <c:pt idx="26800">
                  <c:v>3.8067089999999997</c:v>
                </c:pt>
                <c:pt idx="26801">
                  <c:v>3.8035690000000004</c:v>
                </c:pt>
                <c:pt idx="26802">
                  <c:v>3.7986500000000003</c:v>
                </c:pt>
                <c:pt idx="26803">
                  <c:v>3.803337</c:v>
                </c:pt>
                <c:pt idx="26804">
                  <c:v>3.8030229999999996</c:v>
                </c:pt>
                <c:pt idx="26805">
                  <c:v>3.7999489999999998</c:v>
                </c:pt>
                <c:pt idx="26806">
                  <c:v>3.7987299999999999</c:v>
                </c:pt>
                <c:pt idx="26807">
                  <c:v>3.79603</c:v>
                </c:pt>
                <c:pt idx="26808">
                  <c:v>3.7913709999999998</c:v>
                </c:pt>
                <c:pt idx="26809">
                  <c:v>3.7931239999999997</c:v>
                </c:pt>
                <c:pt idx="26810">
                  <c:v>3.8003790000000004</c:v>
                </c:pt>
                <c:pt idx="26811">
                  <c:v>3.7973480000000004</c:v>
                </c:pt>
                <c:pt idx="26812">
                  <c:v>3.7968989999999998</c:v>
                </c:pt>
                <c:pt idx="26813">
                  <c:v>3.8104199999999997</c:v>
                </c:pt>
                <c:pt idx="26814">
                  <c:v>3.8102590000000003</c:v>
                </c:pt>
                <c:pt idx="26815">
                  <c:v>3.7993160000000001</c:v>
                </c:pt>
                <c:pt idx="26816">
                  <c:v>3.8042619999999996</c:v>
                </c:pt>
                <c:pt idx="26817">
                  <c:v>3.8124149999999997</c:v>
                </c:pt>
                <c:pt idx="26818">
                  <c:v>3.8052549999999998</c:v>
                </c:pt>
                <c:pt idx="26819">
                  <c:v>3.803388</c:v>
                </c:pt>
                <c:pt idx="26820">
                  <c:v>3.8088069999999998</c:v>
                </c:pt>
                <c:pt idx="26821">
                  <c:v>3.8053280000000003</c:v>
                </c:pt>
                <c:pt idx="26822">
                  <c:v>3.8050439999999996</c:v>
                </c:pt>
                <c:pt idx="26823">
                  <c:v>3.8050509999999997</c:v>
                </c:pt>
                <c:pt idx="26824">
                  <c:v>3.8008290000000002</c:v>
                </c:pt>
                <c:pt idx="26825">
                  <c:v>3.8008319999999998</c:v>
                </c:pt>
                <c:pt idx="26826">
                  <c:v>3.8052260000000002</c:v>
                </c:pt>
                <c:pt idx="26827">
                  <c:v>3.8058579999999997</c:v>
                </c:pt>
                <c:pt idx="26828">
                  <c:v>3.7959550000000002</c:v>
                </c:pt>
                <c:pt idx="26829">
                  <c:v>3.7966839999999999</c:v>
                </c:pt>
                <c:pt idx="26830">
                  <c:v>3.8047029999999999</c:v>
                </c:pt>
                <c:pt idx="26831">
                  <c:v>3.8000410000000002</c:v>
                </c:pt>
                <c:pt idx="26832">
                  <c:v>3.7986180000000003</c:v>
                </c:pt>
                <c:pt idx="26833">
                  <c:v>3.8021370000000001</c:v>
                </c:pt>
                <c:pt idx="26834">
                  <c:v>3.7985800000000003</c:v>
                </c:pt>
                <c:pt idx="26835">
                  <c:v>3.79704</c:v>
                </c:pt>
                <c:pt idx="26836">
                  <c:v>3.8057889999999999</c:v>
                </c:pt>
                <c:pt idx="26837">
                  <c:v>3.8124979999999997</c:v>
                </c:pt>
                <c:pt idx="26838">
                  <c:v>3.8053090000000003</c:v>
                </c:pt>
                <c:pt idx="26839">
                  <c:v>3.8032399999999997</c:v>
                </c:pt>
                <c:pt idx="26840">
                  <c:v>3.8093570000000003</c:v>
                </c:pt>
                <c:pt idx="26841">
                  <c:v>3.8051729999999999</c:v>
                </c:pt>
                <c:pt idx="26842">
                  <c:v>3.8022369999999999</c:v>
                </c:pt>
                <c:pt idx="26843">
                  <c:v>3.8082510000000003</c:v>
                </c:pt>
                <c:pt idx="26844">
                  <c:v>3.810918</c:v>
                </c:pt>
                <c:pt idx="26845">
                  <c:v>3.806127</c:v>
                </c:pt>
                <c:pt idx="26846">
                  <c:v>3.8064299999999998</c:v>
                </c:pt>
                <c:pt idx="26847">
                  <c:v>3.8082469999999997</c:v>
                </c:pt>
                <c:pt idx="26848">
                  <c:v>3.8053590000000002</c:v>
                </c:pt>
                <c:pt idx="26849">
                  <c:v>3.807957</c:v>
                </c:pt>
                <c:pt idx="26850">
                  <c:v>3.806648</c:v>
                </c:pt>
                <c:pt idx="26851">
                  <c:v>3.8025250000000002</c:v>
                </c:pt>
                <c:pt idx="26852">
                  <c:v>3.8059710000000004</c:v>
                </c:pt>
                <c:pt idx="26853">
                  <c:v>3.8090700000000002</c:v>
                </c:pt>
                <c:pt idx="26854">
                  <c:v>3.8068660000000003</c:v>
                </c:pt>
                <c:pt idx="26855">
                  <c:v>3.8060840000000002</c:v>
                </c:pt>
                <c:pt idx="26856">
                  <c:v>3.8116810000000001</c:v>
                </c:pt>
                <c:pt idx="26857">
                  <c:v>3.8110809999999997</c:v>
                </c:pt>
                <c:pt idx="26858">
                  <c:v>3.8063140000000004</c:v>
                </c:pt>
                <c:pt idx="26859">
                  <c:v>3.8108969999999998</c:v>
                </c:pt>
                <c:pt idx="26860">
                  <c:v>3.8127490000000002</c:v>
                </c:pt>
                <c:pt idx="26861">
                  <c:v>3.806794</c:v>
                </c:pt>
                <c:pt idx="26862">
                  <c:v>3.8043079999999998</c:v>
                </c:pt>
                <c:pt idx="26863">
                  <c:v>3.808179</c:v>
                </c:pt>
                <c:pt idx="26864">
                  <c:v>3.8110989999999996</c:v>
                </c:pt>
                <c:pt idx="26865">
                  <c:v>3.8104969999999998</c:v>
                </c:pt>
                <c:pt idx="26866">
                  <c:v>3.8135219999999999</c:v>
                </c:pt>
                <c:pt idx="26867">
                  <c:v>3.8140980000000004</c:v>
                </c:pt>
                <c:pt idx="26868">
                  <c:v>3.812767</c:v>
                </c:pt>
                <c:pt idx="26869">
                  <c:v>3.8139519999999996</c:v>
                </c:pt>
                <c:pt idx="26870">
                  <c:v>3.8113409999999996</c:v>
                </c:pt>
                <c:pt idx="26871">
                  <c:v>3.8072660000000003</c:v>
                </c:pt>
                <c:pt idx="26872">
                  <c:v>3.8080379999999998</c:v>
                </c:pt>
                <c:pt idx="26873">
                  <c:v>3.8124140000000004</c:v>
                </c:pt>
                <c:pt idx="26874">
                  <c:v>3.8057119999999998</c:v>
                </c:pt>
                <c:pt idx="26875">
                  <c:v>3.8003390000000001</c:v>
                </c:pt>
                <c:pt idx="26876">
                  <c:v>3.8135000000000003</c:v>
                </c:pt>
                <c:pt idx="26877">
                  <c:v>3.8153779999999999</c:v>
                </c:pt>
                <c:pt idx="26878">
                  <c:v>3.8057699999999999</c:v>
                </c:pt>
                <c:pt idx="26879">
                  <c:v>3.8086710000000004</c:v>
                </c:pt>
                <c:pt idx="26880">
                  <c:v>3.8125349999999996</c:v>
                </c:pt>
                <c:pt idx="26881">
                  <c:v>3.8111350000000002</c:v>
                </c:pt>
                <c:pt idx="26882">
                  <c:v>3.8115579999999998</c:v>
                </c:pt>
                <c:pt idx="26883">
                  <c:v>3.8147909999999996</c:v>
                </c:pt>
                <c:pt idx="26884">
                  <c:v>3.8119930000000002</c:v>
                </c:pt>
                <c:pt idx="26885">
                  <c:v>3.8131719999999998</c:v>
                </c:pt>
                <c:pt idx="26886">
                  <c:v>3.8197130000000001</c:v>
                </c:pt>
                <c:pt idx="26887">
                  <c:v>3.8118100000000004</c:v>
                </c:pt>
                <c:pt idx="26888">
                  <c:v>3.8115370000000004</c:v>
                </c:pt>
                <c:pt idx="26889">
                  <c:v>3.8229769999999998</c:v>
                </c:pt>
                <c:pt idx="26890">
                  <c:v>3.8169729999999999</c:v>
                </c:pt>
                <c:pt idx="26891">
                  <c:v>3.8060070000000001</c:v>
                </c:pt>
                <c:pt idx="26892">
                  <c:v>3.8105039999999999</c:v>
                </c:pt>
                <c:pt idx="26893">
                  <c:v>3.8165190000000004</c:v>
                </c:pt>
                <c:pt idx="26894">
                  <c:v>3.811013</c:v>
                </c:pt>
                <c:pt idx="26895">
                  <c:v>3.8125650000000002</c:v>
                </c:pt>
                <c:pt idx="26896">
                  <c:v>3.8184120000000004</c:v>
                </c:pt>
                <c:pt idx="26897">
                  <c:v>3.811204</c:v>
                </c:pt>
                <c:pt idx="26898">
                  <c:v>3.8067820000000001</c:v>
                </c:pt>
                <c:pt idx="26899">
                  <c:v>3.812595</c:v>
                </c:pt>
                <c:pt idx="26900">
                  <c:v>3.8181200000000004</c:v>
                </c:pt>
                <c:pt idx="26901">
                  <c:v>3.8197219999999996</c:v>
                </c:pt>
                <c:pt idx="26902">
                  <c:v>3.8223079999999996</c:v>
                </c:pt>
                <c:pt idx="26903">
                  <c:v>3.8208929999999999</c:v>
                </c:pt>
                <c:pt idx="26904">
                  <c:v>3.8103259999999999</c:v>
                </c:pt>
                <c:pt idx="26905">
                  <c:v>3.8117780000000003</c:v>
                </c:pt>
                <c:pt idx="26906">
                  <c:v>3.822343</c:v>
                </c:pt>
                <c:pt idx="26907">
                  <c:v>3.816592</c:v>
                </c:pt>
                <c:pt idx="26908">
                  <c:v>3.8114710000000001</c:v>
                </c:pt>
                <c:pt idx="26909">
                  <c:v>3.8203170000000002</c:v>
                </c:pt>
                <c:pt idx="26910">
                  <c:v>3.8219640000000004</c:v>
                </c:pt>
                <c:pt idx="26911">
                  <c:v>3.8151400000000004</c:v>
                </c:pt>
                <c:pt idx="26912">
                  <c:v>3.8188129999999996</c:v>
                </c:pt>
                <c:pt idx="26913">
                  <c:v>3.8233639999999998</c:v>
                </c:pt>
                <c:pt idx="26914">
                  <c:v>3.8183540000000002</c:v>
                </c:pt>
                <c:pt idx="26915">
                  <c:v>3.816872</c:v>
                </c:pt>
                <c:pt idx="26916">
                  <c:v>3.8182580000000002</c:v>
                </c:pt>
                <c:pt idx="26917">
                  <c:v>3.8177500000000002</c:v>
                </c:pt>
                <c:pt idx="26918">
                  <c:v>3.8164910000000001</c:v>
                </c:pt>
                <c:pt idx="26919">
                  <c:v>3.8138079999999999</c:v>
                </c:pt>
                <c:pt idx="26920">
                  <c:v>3.8130369999999996</c:v>
                </c:pt>
                <c:pt idx="26921">
                  <c:v>3.8156929999999996</c:v>
                </c:pt>
                <c:pt idx="26922">
                  <c:v>3.8193330000000003</c:v>
                </c:pt>
                <c:pt idx="26923">
                  <c:v>3.8202660000000002</c:v>
                </c:pt>
                <c:pt idx="26924">
                  <c:v>3.8227919999999997</c:v>
                </c:pt>
                <c:pt idx="26925">
                  <c:v>3.8281689999999999</c:v>
                </c:pt>
                <c:pt idx="26926">
                  <c:v>3.8251179999999998</c:v>
                </c:pt>
                <c:pt idx="26927">
                  <c:v>3.8161430000000003</c:v>
                </c:pt>
                <c:pt idx="26928">
                  <c:v>3.8177810000000001</c:v>
                </c:pt>
                <c:pt idx="26929">
                  <c:v>3.8259429999999996</c:v>
                </c:pt>
                <c:pt idx="26930">
                  <c:v>3.822654</c:v>
                </c:pt>
                <c:pt idx="26931">
                  <c:v>3.813904</c:v>
                </c:pt>
                <c:pt idx="26932">
                  <c:v>3.818765</c:v>
                </c:pt>
                <c:pt idx="26933">
                  <c:v>3.8228119999999999</c:v>
                </c:pt>
                <c:pt idx="26934">
                  <c:v>3.8180019999999999</c:v>
                </c:pt>
                <c:pt idx="26935">
                  <c:v>3.8202090000000002</c:v>
                </c:pt>
                <c:pt idx="26936">
                  <c:v>3.8281169999999998</c:v>
                </c:pt>
                <c:pt idx="26937">
                  <c:v>3.8272529999999998</c:v>
                </c:pt>
                <c:pt idx="26938">
                  <c:v>3.819801</c:v>
                </c:pt>
                <c:pt idx="26939">
                  <c:v>3.8213970000000002</c:v>
                </c:pt>
                <c:pt idx="26940">
                  <c:v>3.8241430000000003</c:v>
                </c:pt>
                <c:pt idx="26941">
                  <c:v>3.8203170000000002</c:v>
                </c:pt>
                <c:pt idx="26942">
                  <c:v>3.8210360000000003</c:v>
                </c:pt>
                <c:pt idx="26943">
                  <c:v>3.8207250000000004</c:v>
                </c:pt>
                <c:pt idx="26944">
                  <c:v>3.8180209999999999</c:v>
                </c:pt>
                <c:pt idx="26945">
                  <c:v>3.8190920000000004</c:v>
                </c:pt>
                <c:pt idx="26946">
                  <c:v>3.8203060000000004</c:v>
                </c:pt>
                <c:pt idx="26947">
                  <c:v>3.8223560000000001</c:v>
                </c:pt>
                <c:pt idx="26948">
                  <c:v>3.8244559999999996</c:v>
                </c:pt>
                <c:pt idx="26949">
                  <c:v>3.8275699999999997</c:v>
                </c:pt>
                <c:pt idx="26950">
                  <c:v>3.8236790000000003</c:v>
                </c:pt>
                <c:pt idx="26951">
                  <c:v>3.8215669999999999</c:v>
                </c:pt>
                <c:pt idx="26952">
                  <c:v>3.8295579999999996</c:v>
                </c:pt>
                <c:pt idx="26953">
                  <c:v>3.8261700000000003</c:v>
                </c:pt>
                <c:pt idx="26954">
                  <c:v>3.8163299999999998</c:v>
                </c:pt>
                <c:pt idx="26955">
                  <c:v>3.8196830000000004</c:v>
                </c:pt>
                <c:pt idx="26956">
                  <c:v>3.8268890000000004</c:v>
                </c:pt>
                <c:pt idx="26957">
                  <c:v>3.8232439999999999</c:v>
                </c:pt>
                <c:pt idx="26958">
                  <c:v>3.8237079999999999</c:v>
                </c:pt>
                <c:pt idx="26959">
                  <c:v>3.8305629999999997</c:v>
                </c:pt>
                <c:pt idx="26960">
                  <c:v>3.8274379999999999</c:v>
                </c:pt>
                <c:pt idx="26961">
                  <c:v>3.8261839999999996</c:v>
                </c:pt>
                <c:pt idx="26962">
                  <c:v>3.8268409999999999</c:v>
                </c:pt>
                <c:pt idx="26963">
                  <c:v>3.8203569999999996</c:v>
                </c:pt>
                <c:pt idx="26964">
                  <c:v>3.8215909999999997</c:v>
                </c:pt>
                <c:pt idx="26965">
                  <c:v>3.8301980000000002</c:v>
                </c:pt>
                <c:pt idx="26966">
                  <c:v>3.83148</c:v>
                </c:pt>
                <c:pt idx="26967">
                  <c:v>3.8285</c:v>
                </c:pt>
                <c:pt idx="26968">
                  <c:v>3.8288950000000002</c:v>
                </c:pt>
                <c:pt idx="26969">
                  <c:v>3.8258890000000001</c:v>
                </c:pt>
                <c:pt idx="26970">
                  <c:v>3.8204269999999996</c:v>
                </c:pt>
                <c:pt idx="26971">
                  <c:v>3.8234060000000003</c:v>
                </c:pt>
                <c:pt idx="26972">
                  <c:v>3.8267749999999996</c:v>
                </c:pt>
                <c:pt idx="26973">
                  <c:v>3.825545</c:v>
                </c:pt>
                <c:pt idx="26974">
                  <c:v>3.8254630000000001</c:v>
                </c:pt>
                <c:pt idx="26975">
                  <c:v>3.8308220000000004</c:v>
                </c:pt>
                <c:pt idx="26976">
                  <c:v>3.8353970000000004</c:v>
                </c:pt>
                <c:pt idx="26977">
                  <c:v>3.8304640000000001</c:v>
                </c:pt>
                <c:pt idx="26978">
                  <c:v>3.8272449999999996</c:v>
                </c:pt>
                <c:pt idx="26979">
                  <c:v>3.8283160000000001</c:v>
                </c:pt>
                <c:pt idx="26980">
                  <c:v>3.8260009999999998</c:v>
                </c:pt>
                <c:pt idx="26981">
                  <c:v>3.8294779999999999</c:v>
                </c:pt>
                <c:pt idx="26982">
                  <c:v>3.8356089999999998</c:v>
                </c:pt>
                <c:pt idx="26983">
                  <c:v>3.8329550000000001</c:v>
                </c:pt>
                <c:pt idx="26984">
                  <c:v>3.8279120000000004</c:v>
                </c:pt>
                <c:pt idx="26985">
                  <c:v>3.8300479999999997</c:v>
                </c:pt>
                <c:pt idx="26986">
                  <c:v>3.8312169999999997</c:v>
                </c:pt>
                <c:pt idx="26987">
                  <c:v>3.8248819999999997</c:v>
                </c:pt>
                <c:pt idx="26988">
                  <c:v>3.8282259999999999</c:v>
                </c:pt>
                <c:pt idx="26989">
                  <c:v>3.8336170000000003</c:v>
                </c:pt>
                <c:pt idx="26990">
                  <c:v>3.8286660000000001</c:v>
                </c:pt>
                <c:pt idx="26991">
                  <c:v>3.827699</c:v>
                </c:pt>
                <c:pt idx="26992">
                  <c:v>3.8312140000000001</c:v>
                </c:pt>
                <c:pt idx="26993">
                  <c:v>3.8344509999999996</c:v>
                </c:pt>
                <c:pt idx="26994">
                  <c:v>3.8346229999999997</c:v>
                </c:pt>
                <c:pt idx="26995">
                  <c:v>3.830228</c:v>
                </c:pt>
                <c:pt idx="26996">
                  <c:v>3.8252100000000002</c:v>
                </c:pt>
                <c:pt idx="26997">
                  <c:v>3.8239419999999997</c:v>
                </c:pt>
                <c:pt idx="26998">
                  <c:v>3.8326690000000001</c:v>
                </c:pt>
                <c:pt idx="26999">
                  <c:v>3.8399470000000004</c:v>
                </c:pt>
                <c:pt idx="27000">
                  <c:v>3.8363329999999998</c:v>
                </c:pt>
                <c:pt idx="27001">
                  <c:v>3.8319109999999998</c:v>
                </c:pt>
                <c:pt idx="27002">
                  <c:v>3.834212</c:v>
                </c:pt>
                <c:pt idx="27003">
                  <c:v>3.8335689999999998</c:v>
                </c:pt>
                <c:pt idx="27004">
                  <c:v>3.8288080000000004</c:v>
                </c:pt>
                <c:pt idx="27005">
                  <c:v>3.8325269999999998</c:v>
                </c:pt>
                <c:pt idx="27006">
                  <c:v>3.8312480000000004</c:v>
                </c:pt>
                <c:pt idx="27007">
                  <c:v>3.8265580000000003</c:v>
                </c:pt>
                <c:pt idx="27008">
                  <c:v>3.8340350000000001</c:v>
                </c:pt>
                <c:pt idx="27009">
                  <c:v>3.8374030000000001</c:v>
                </c:pt>
                <c:pt idx="27010">
                  <c:v>3.8332470000000001</c:v>
                </c:pt>
                <c:pt idx="27011">
                  <c:v>3.831429</c:v>
                </c:pt>
                <c:pt idx="27012">
                  <c:v>3.8356339999999998</c:v>
                </c:pt>
                <c:pt idx="27013">
                  <c:v>3.8357210000000004</c:v>
                </c:pt>
                <c:pt idx="27014">
                  <c:v>3.8293059999999999</c:v>
                </c:pt>
                <c:pt idx="27015">
                  <c:v>3.8326089999999997</c:v>
                </c:pt>
                <c:pt idx="27016">
                  <c:v>3.834943</c:v>
                </c:pt>
                <c:pt idx="27017">
                  <c:v>3.8310040000000001</c:v>
                </c:pt>
                <c:pt idx="27018">
                  <c:v>3.8331780000000002</c:v>
                </c:pt>
                <c:pt idx="27019">
                  <c:v>3.8357659999999996</c:v>
                </c:pt>
                <c:pt idx="27020">
                  <c:v>3.8348170000000001</c:v>
                </c:pt>
                <c:pt idx="27021">
                  <c:v>3.8355800000000002</c:v>
                </c:pt>
                <c:pt idx="27022">
                  <c:v>3.8386240000000003</c:v>
                </c:pt>
                <c:pt idx="27023">
                  <c:v>3.8355379999999997</c:v>
                </c:pt>
                <c:pt idx="27024">
                  <c:v>3.8346210000000003</c:v>
                </c:pt>
                <c:pt idx="27025">
                  <c:v>3.8417279999999998</c:v>
                </c:pt>
                <c:pt idx="27026">
                  <c:v>3.8395710000000003</c:v>
                </c:pt>
                <c:pt idx="27027">
                  <c:v>3.8367149999999999</c:v>
                </c:pt>
                <c:pt idx="27028">
                  <c:v>3.8425200000000004</c:v>
                </c:pt>
                <c:pt idx="27029">
                  <c:v>3.8402719999999997</c:v>
                </c:pt>
                <c:pt idx="27030">
                  <c:v>3.8326469999999997</c:v>
                </c:pt>
                <c:pt idx="27031">
                  <c:v>3.8346799999999996</c:v>
                </c:pt>
                <c:pt idx="27032">
                  <c:v>3.8420459999999999</c:v>
                </c:pt>
                <c:pt idx="27033">
                  <c:v>3.839785</c:v>
                </c:pt>
                <c:pt idx="27034">
                  <c:v>3.8375190000000003</c:v>
                </c:pt>
                <c:pt idx="27035">
                  <c:v>3.8411920000000004</c:v>
                </c:pt>
                <c:pt idx="27036">
                  <c:v>3.8371259999999996</c:v>
                </c:pt>
                <c:pt idx="27037">
                  <c:v>3.8350939999999998</c:v>
                </c:pt>
                <c:pt idx="27038">
                  <c:v>3.841634</c:v>
                </c:pt>
                <c:pt idx="27039">
                  <c:v>3.8420860000000001</c:v>
                </c:pt>
                <c:pt idx="27040">
                  <c:v>3.8346109999999998</c:v>
                </c:pt>
                <c:pt idx="27041">
                  <c:v>3.8333120000000003</c:v>
                </c:pt>
                <c:pt idx="27042">
                  <c:v>3.8384039999999997</c:v>
                </c:pt>
                <c:pt idx="27043">
                  <c:v>3.8357200000000002</c:v>
                </c:pt>
                <c:pt idx="27044">
                  <c:v>3.8351220000000001</c:v>
                </c:pt>
                <c:pt idx="27045">
                  <c:v>3.839296</c:v>
                </c:pt>
                <c:pt idx="27046">
                  <c:v>3.8367250000000004</c:v>
                </c:pt>
                <c:pt idx="27047">
                  <c:v>3.8406500000000001</c:v>
                </c:pt>
                <c:pt idx="27048">
                  <c:v>3.8547729999999998</c:v>
                </c:pt>
                <c:pt idx="27049">
                  <c:v>3.8541119999999998</c:v>
                </c:pt>
                <c:pt idx="27050">
                  <c:v>3.8415920000000003</c:v>
                </c:pt>
                <c:pt idx="27051">
                  <c:v>3.8418939999999999</c:v>
                </c:pt>
                <c:pt idx="27052">
                  <c:v>3.8452409999999997</c:v>
                </c:pt>
                <c:pt idx="27053">
                  <c:v>3.8376479999999997</c:v>
                </c:pt>
                <c:pt idx="27054">
                  <c:v>3.8368440000000001</c:v>
                </c:pt>
                <c:pt idx="27055">
                  <c:v>3.8388929999999997</c:v>
                </c:pt>
                <c:pt idx="27056">
                  <c:v>3.8332369999999996</c:v>
                </c:pt>
                <c:pt idx="27057">
                  <c:v>3.8350369999999998</c:v>
                </c:pt>
                <c:pt idx="27058">
                  <c:v>3.8419619999999997</c:v>
                </c:pt>
                <c:pt idx="27059">
                  <c:v>3.8435090000000001</c:v>
                </c:pt>
                <c:pt idx="27060">
                  <c:v>3.842733</c:v>
                </c:pt>
                <c:pt idx="27061">
                  <c:v>3.8450199999999999</c:v>
                </c:pt>
                <c:pt idx="27062">
                  <c:v>3.8432050000000002</c:v>
                </c:pt>
                <c:pt idx="27063">
                  <c:v>3.8403359999999997</c:v>
                </c:pt>
                <c:pt idx="27064">
                  <c:v>3.8440149999999997</c:v>
                </c:pt>
                <c:pt idx="27065">
                  <c:v>3.8426020000000003</c:v>
                </c:pt>
                <c:pt idx="27066">
                  <c:v>3.8386560000000003</c:v>
                </c:pt>
                <c:pt idx="27067">
                  <c:v>3.8404540000000003</c:v>
                </c:pt>
                <c:pt idx="27068">
                  <c:v>3.8412170000000003</c:v>
                </c:pt>
                <c:pt idx="27069">
                  <c:v>3.8411980000000003</c:v>
                </c:pt>
                <c:pt idx="27070">
                  <c:v>3.8430549999999997</c:v>
                </c:pt>
                <c:pt idx="27071">
                  <c:v>3.8486640000000003</c:v>
                </c:pt>
                <c:pt idx="27072">
                  <c:v>3.8487710000000002</c:v>
                </c:pt>
                <c:pt idx="27073">
                  <c:v>3.8422070000000001</c:v>
                </c:pt>
                <c:pt idx="27074">
                  <c:v>3.8448719999999996</c:v>
                </c:pt>
                <c:pt idx="27075">
                  <c:v>3.8478969999999997</c:v>
                </c:pt>
                <c:pt idx="27076">
                  <c:v>3.8451890000000004</c:v>
                </c:pt>
                <c:pt idx="27077">
                  <c:v>3.8440589999999997</c:v>
                </c:pt>
                <c:pt idx="27078">
                  <c:v>3.8420639999999997</c:v>
                </c:pt>
                <c:pt idx="27079">
                  <c:v>3.8341969999999996</c:v>
                </c:pt>
                <c:pt idx="27080">
                  <c:v>3.838616</c:v>
                </c:pt>
                <c:pt idx="27081">
                  <c:v>3.8551739999999999</c:v>
                </c:pt>
                <c:pt idx="27082">
                  <c:v>3.8514460000000001</c:v>
                </c:pt>
                <c:pt idx="27083">
                  <c:v>3.8459159999999999</c:v>
                </c:pt>
                <c:pt idx="27084">
                  <c:v>3.8545540000000003</c:v>
                </c:pt>
                <c:pt idx="27085">
                  <c:v>3.851324</c:v>
                </c:pt>
                <c:pt idx="27086">
                  <c:v>3.8438559999999997</c:v>
                </c:pt>
                <c:pt idx="27087">
                  <c:v>3.8472730000000004</c:v>
                </c:pt>
                <c:pt idx="27088">
                  <c:v>3.849526</c:v>
                </c:pt>
                <c:pt idx="27089">
                  <c:v>3.8456210000000004</c:v>
                </c:pt>
                <c:pt idx="27090">
                  <c:v>3.8508190000000004</c:v>
                </c:pt>
                <c:pt idx="27091">
                  <c:v>3.8538490000000003</c:v>
                </c:pt>
                <c:pt idx="27092">
                  <c:v>3.8421649999999996</c:v>
                </c:pt>
                <c:pt idx="27093">
                  <c:v>3.8433349999999997</c:v>
                </c:pt>
                <c:pt idx="27094">
                  <c:v>3.8500329999999998</c:v>
                </c:pt>
                <c:pt idx="27095">
                  <c:v>3.845237</c:v>
                </c:pt>
                <c:pt idx="27096">
                  <c:v>3.8479390000000002</c:v>
                </c:pt>
                <c:pt idx="27097">
                  <c:v>3.8572490000000004</c:v>
                </c:pt>
                <c:pt idx="27098">
                  <c:v>3.8543120000000002</c:v>
                </c:pt>
                <c:pt idx="27099">
                  <c:v>3.8455180000000002</c:v>
                </c:pt>
                <c:pt idx="27100">
                  <c:v>3.8487400000000003</c:v>
                </c:pt>
                <c:pt idx="27101">
                  <c:v>3.8495189999999999</c:v>
                </c:pt>
                <c:pt idx="27102">
                  <c:v>3.840897</c:v>
                </c:pt>
                <c:pt idx="27103">
                  <c:v>3.8464510000000001</c:v>
                </c:pt>
                <c:pt idx="27104">
                  <c:v>3.8545569999999998</c:v>
                </c:pt>
                <c:pt idx="27105">
                  <c:v>3.8481360000000002</c:v>
                </c:pt>
                <c:pt idx="27106">
                  <c:v>3.8468109999999998</c:v>
                </c:pt>
                <c:pt idx="27107">
                  <c:v>3.8550230000000001</c:v>
                </c:pt>
                <c:pt idx="27108">
                  <c:v>3.8517549999999998</c:v>
                </c:pt>
                <c:pt idx="27109">
                  <c:v>3.8424420000000001</c:v>
                </c:pt>
                <c:pt idx="27110">
                  <c:v>3.8528989999999999</c:v>
                </c:pt>
                <c:pt idx="27111">
                  <c:v>3.8587400000000001</c:v>
                </c:pt>
                <c:pt idx="27112">
                  <c:v>3.8483039999999997</c:v>
                </c:pt>
                <c:pt idx="27113">
                  <c:v>3.8500040000000002</c:v>
                </c:pt>
                <c:pt idx="27114">
                  <c:v>3.8527279999999999</c:v>
                </c:pt>
                <c:pt idx="27115">
                  <c:v>3.8482539999999998</c:v>
                </c:pt>
                <c:pt idx="27116">
                  <c:v>3.8478880000000002</c:v>
                </c:pt>
                <c:pt idx="27117">
                  <c:v>3.8484230000000004</c:v>
                </c:pt>
                <c:pt idx="27118">
                  <c:v>3.8452450000000002</c:v>
                </c:pt>
                <c:pt idx="27119">
                  <c:v>3.842568</c:v>
                </c:pt>
                <c:pt idx="27120">
                  <c:v>3.8515629999999996</c:v>
                </c:pt>
                <c:pt idx="27121">
                  <c:v>3.8582729999999996</c:v>
                </c:pt>
                <c:pt idx="27122">
                  <c:v>3.85487</c:v>
                </c:pt>
                <c:pt idx="27123">
                  <c:v>3.8550579999999997</c:v>
                </c:pt>
                <c:pt idx="27124">
                  <c:v>3.8554500000000003</c:v>
                </c:pt>
                <c:pt idx="27125">
                  <c:v>3.8546279999999999</c:v>
                </c:pt>
                <c:pt idx="27126">
                  <c:v>3.8569279999999999</c:v>
                </c:pt>
                <c:pt idx="27127">
                  <c:v>3.85982</c:v>
                </c:pt>
                <c:pt idx="27128">
                  <c:v>3.8540939999999999</c:v>
                </c:pt>
                <c:pt idx="27129">
                  <c:v>3.8493719999999998</c:v>
                </c:pt>
                <c:pt idx="27130">
                  <c:v>3.855899</c:v>
                </c:pt>
                <c:pt idx="27131">
                  <c:v>3.8543019999999997</c:v>
                </c:pt>
                <c:pt idx="27132">
                  <c:v>3.8512149999999998</c:v>
                </c:pt>
                <c:pt idx="27133">
                  <c:v>3.8588909999999998</c:v>
                </c:pt>
                <c:pt idx="27134">
                  <c:v>3.860106</c:v>
                </c:pt>
                <c:pt idx="27135">
                  <c:v>3.8539539999999999</c:v>
                </c:pt>
                <c:pt idx="27136">
                  <c:v>3.8532950000000001</c:v>
                </c:pt>
                <c:pt idx="27137">
                  <c:v>3.8607170000000002</c:v>
                </c:pt>
                <c:pt idx="27138">
                  <c:v>3.8568239999999996</c:v>
                </c:pt>
                <c:pt idx="27139">
                  <c:v>3.8481019999999999</c:v>
                </c:pt>
                <c:pt idx="27140">
                  <c:v>3.8570039999999999</c:v>
                </c:pt>
                <c:pt idx="27141">
                  <c:v>3.8603690000000004</c:v>
                </c:pt>
                <c:pt idx="27142">
                  <c:v>3.8505289999999999</c:v>
                </c:pt>
                <c:pt idx="27143">
                  <c:v>3.8487539999999996</c:v>
                </c:pt>
                <c:pt idx="27144">
                  <c:v>3.8543710000000004</c:v>
                </c:pt>
                <c:pt idx="27145">
                  <c:v>3.8532099999999998</c:v>
                </c:pt>
                <c:pt idx="27146">
                  <c:v>3.8529559999999998</c:v>
                </c:pt>
                <c:pt idx="27147">
                  <c:v>3.858314</c:v>
                </c:pt>
                <c:pt idx="27148">
                  <c:v>3.8553360000000003</c:v>
                </c:pt>
                <c:pt idx="27149">
                  <c:v>3.8540070000000002</c:v>
                </c:pt>
                <c:pt idx="27150">
                  <c:v>3.8592399999999998</c:v>
                </c:pt>
                <c:pt idx="27151">
                  <c:v>3.8557459999999999</c:v>
                </c:pt>
                <c:pt idx="27152">
                  <c:v>3.8515350000000002</c:v>
                </c:pt>
                <c:pt idx="27153">
                  <c:v>3.8581849999999998</c:v>
                </c:pt>
                <c:pt idx="27154">
                  <c:v>3.8616239999999999</c:v>
                </c:pt>
                <c:pt idx="27155">
                  <c:v>3.8568790000000002</c:v>
                </c:pt>
                <c:pt idx="27156">
                  <c:v>3.8614839999999999</c:v>
                </c:pt>
                <c:pt idx="27157">
                  <c:v>3.865856</c:v>
                </c:pt>
                <c:pt idx="27158">
                  <c:v>3.8570700000000002</c:v>
                </c:pt>
                <c:pt idx="27159">
                  <c:v>3.8600339999999997</c:v>
                </c:pt>
                <c:pt idx="27160">
                  <c:v>3.8678520000000001</c:v>
                </c:pt>
                <c:pt idx="27161">
                  <c:v>3.8608849999999997</c:v>
                </c:pt>
                <c:pt idx="27162">
                  <c:v>3.857494</c:v>
                </c:pt>
                <c:pt idx="27163">
                  <c:v>3.86538</c:v>
                </c:pt>
                <c:pt idx="27164">
                  <c:v>3.8619700000000003</c:v>
                </c:pt>
                <c:pt idx="27165">
                  <c:v>3.8488490000000004</c:v>
                </c:pt>
                <c:pt idx="27166">
                  <c:v>3.8553490000000004</c:v>
                </c:pt>
                <c:pt idx="27167">
                  <c:v>3.8636280000000003</c:v>
                </c:pt>
                <c:pt idx="27168">
                  <c:v>3.8551270000000004</c:v>
                </c:pt>
                <c:pt idx="27169">
                  <c:v>3.8572030000000002</c:v>
                </c:pt>
                <c:pt idx="27170">
                  <c:v>3.8649649999999998</c:v>
                </c:pt>
                <c:pt idx="27171">
                  <c:v>3.861002</c:v>
                </c:pt>
                <c:pt idx="27172">
                  <c:v>3.8577430000000001</c:v>
                </c:pt>
                <c:pt idx="27173">
                  <c:v>3.8639869999999998</c:v>
                </c:pt>
                <c:pt idx="27174">
                  <c:v>3.8616460000000004</c:v>
                </c:pt>
                <c:pt idx="27175">
                  <c:v>3.8531259999999996</c:v>
                </c:pt>
                <c:pt idx="27176">
                  <c:v>3.8622129999999997</c:v>
                </c:pt>
                <c:pt idx="27177">
                  <c:v>3.8673419999999998</c:v>
                </c:pt>
                <c:pt idx="27178">
                  <c:v>3.8593450000000002</c:v>
                </c:pt>
                <c:pt idx="27179">
                  <c:v>3.8605669999999996</c:v>
                </c:pt>
                <c:pt idx="27180">
                  <c:v>3.863334</c:v>
                </c:pt>
                <c:pt idx="27181">
                  <c:v>3.8591660000000001</c:v>
                </c:pt>
                <c:pt idx="27182">
                  <c:v>3.8600630000000002</c:v>
                </c:pt>
                <c:pt idx="27183">
                  <c:v>3.8672250000000004</c:v>
                </c:pt>
                <c:pt idx="27184">
                  <c:v>3.8638469999999998</c:v>
                </c:pt>
                <c:pt idx="27185">
                  <c:v>3.8561620000000003</c:v>
                </c:pt>
                <c:pt idx="27186">
                  <c:v>3.8598100000000004</c:v>
                </c:pt>
                <c:pt idx="27187">
                  <c:v>3.8614839999999999</c:v>
                </c:pt>
                <c:pt idx="27188">
                  <c:v>3.8590010000000001</c:v>
                </c:pt>
                <c:pt idx="27189">
                  <c:v>3.8590150000000003</c:v>
                </c:pt>
                <c:pt idx="27190">
                  <c:v>3.8617379999999999</c:v>
                </c:pt>
                <c:pt idx="27191">
                  <c:v>3.8675879999999996</c:v>
                </c:pt>
                <c:pt idx="27192">
                  <c:v>3.8702059999999996</c:v>
                </c:pt>
                <c:pt idx="27193">
                  <c:v>3.8723349999999996</c:v>
                </c:pt>
                <c:pt idx="27194">
                  <c:v>3.8699370000000002</c:v>
                </c:pt>
                <c:pt idx="27195">
                  <c:v>3.8653469999999999</c:v>
                </c:pt>
                <c:pt idx="27196">
                  <c:v>3.8707859999999998</c:v>
                </c:pt>
                <c:pt idx="27197">
                  <c:v>3.8750349999999996</c:v>
                </c:pt>
                <c:pt idx="27198">
                  <c:v>3.8692669999999998</c:v>
                </c:pt>
                <c:pt idx="27199">
                  <c:v>3.86883</c:v>
                </c:pt>
                <c:pt idx="27200">
                  <c:v>3.8724429999999996</c:v>
                </c:pt>
                <c:pt idx="27201">
                  <c:v>3.8631849999999996</c:v>
                </c:pt>
                <c:pt idx="27202">
                  <c:v>3.8575780000000002</c:v>
                </c:pt>
                <c:pt idx="27203">
                  <c:v>3.8693299999999997</c:v>
                </c:pt>
                <c:pt idx="27204">
                  <c:v>3.8658409999999996</c:v>
                </c:pt>
                <c:pt idx="27205">
                  <c:v>3.8569009999999997</c:v>
                </c:pt>
                <c:pt idx="27206">
                  <c:v>3.8690009999999999</c:v>
                </c:pt>
                <c:pt idx="27207">
                  <c:v>3.8690879999999996</c:v>
                </c:pt>
                <c:pt idx="27208">
                  <c:v>3.8593739999999999</c:v>
                </c:pt>
                <c:pt idx="27209">
                  <c:v>3.8674980000000003</c:v>
                </c:pt>
                <c:pt idx="27210">
                  <c:v>3.8719320000000002</c:v>
                </c:pt>
                <c:pt idx="27211">
                  <c:v>3.863232</c:v>
                </c:pt>
                <c:pt idx="27212">
                  <c:v>3.861459</c:v>
                </c:pt>
                <c:pt idx="27213">
                  <c:v>3.8662609999999997</c:v>
                </c:pt>
                <c:pt idx="27214">
                  <c:v>3.8672800000000001</c:v>
                </c:pt>
                <c:pt idx="27215">
                  <c:v>3.8679449999999997</c:v>
                </c:pt>
                <c:pt idx="27216">
                  <c:v>3.8646320000000003</c:v>
                </c:pt>
                <c:pt idx="27217">
                  <c:v>3.8621499999999997</c:v>
                </c:pt>
                <c:pt idx="27218">
                  <c:v>3.8647039999999997</c:v>
                </c:pt>
                <c:pt idx="27219">
                  <c:v>3.8676890000000004</c:v>
                </c:pt>
                <c:pt idx="27220">
                  <c:v>3.8708970000000003</c:v>
                </c:pt>
                <c:pt idx="27221">
                  <c:v>3.8654019999999996</c:v>
                </c:pt>
                <c:pt idx="27222">
                  <c:v>3.8637579999999998</c:v>
                </c:pt>
                <c:pt idx="27223">
                  <c:v>3.8706829999999997</c:v>
                </c:pt>
                <c:pt idx="27224">
                  <c:v>3.8709009999999999</c:v>
                </c:pt>
                <c:pt idx="27225">
                  <c:v>3.8698119999999996</c:v>
                </c:pt>
                <c:pt idx="27226">
                  <c:v>3.8695680000000001</c:v>
                </c:pt>
                <c:pt idx="27227">
                  <c:v>3.8702459999999999</c:v>
                </c:pt>
                <c:pt idx="27228">
                  <c:v>3.8686389999999999</c:v>
                </c:pt>
                <c:pt idx="27229">
                  <c:v>3.8650599999999997</c:v>
                </c:pt>
                <c:pt idx="27230">
                  <c:v>3.8674799999999996</c:v>
                </c:pt>
                <c:pt idx="27231">
                  <c:v>3.8669969999999996</c:v>
                </c:pt>
                <c:pt idx="27232">
                  <c:v>3.8675689999999996</c:v>
                </c:pt>
                <c:pt idx="27233">
                  <c:v>3.8734400000000004</c:v>
                </c:pt>
                <c:pt idx="27234">
                  <c:v>3.8732360000000003</c:v>
                </c:pt>
                <c:pt idx="27235">
                  <c:v>3.8747480000000003</c:v>
                </c:pt>
                <c:pt idx="27236">
                  <c:v>3.8804059999999998</c:v>
                </c:pt>
                <c:pt idx="27237">
                  <c:v>3.8790969999999998</c:v>
                </c:pt>
                <c:pt idx="27238">
                  <c:v>3.87669</c:v>
                </c:pt>
                <c:pt idx="27239">
                  <c:v>3.8810099999999998</c:v>
                </c:pt>
                <c:pt idx="27240">
                  <c:v>3.8748329999999997</c:v>
                </c:pt>
                <c:pt idx="27241">
                  <c:v>3.8651759999999999</c:v>
                </c:pt>
                <c:pt idx="27242">
                  <c:v>3.8719780000000004</c:v>
                </c:pt>
                <c:pt idx="27243">
                  <c:v>3.8767019999999999</c:v>
                </c:pt>
                <c:pt idx="27244">
                  <c:v>3.8722450000000004</c:v>
                </c:pt>
                <c:pt idx="27245">
                  <c:v>3.8715729999999997</c:v>
                </c:pt>
                <c:pt idx="27246">
                  <c:v>3.8736540000000002</c:v>
                </c:pt>
                <c:pt idx="27247">
                  <c:v>3.8683759999999996</c:v>
                </c:pt>
                <c:pt idx="27248">
                  <c:v>3.8637459999999999</c:v>
                </c:pt>
                <c:pt idx="27249">
                  <c:v>3.8746960000000001</c:v>
                </c:pt>
                <c:pt idx="27250">
                  <c:v>3.8780919999999997</c:v>
                </c:pt>
                <c:pt idx="27251">
                  <c:v>3.8710500000000003</c:v>
                </c:pt>
                <c:pt idx="27252">
                  <c:v>3.8727020000000003</c:v>
                </c:pt>
                <c:pt idx="27253">
                  <c:v>3.8705220000000002</c:v>
                </c:pt>
                <c:pt idx="27254">
                  <c:v>3.8672040000000001</c:v>
                </c:pt>
                <c:pt idx="27255">
                  <c:v>3.8713189999999997</c:v>
                </c:pt>
                <c:pt idx="27256">
                  <c:v>3.8746090000000004</c:v>
                </c:pt>
                <c:pt idx="27257">
                  <c:v>3.8769809999999998</c:v>
                </c:pt>
                <c:pt idx="27258">
                  <c:v>3.8765409999999996</c:v>
                </c:pt>
                <c:pt idx="27259">
                  <c:v>3.8801829999999997</c:v>
                </c:pt>
                <c:pt idx="27260">
                  <c:v>3.8817979999999999</c:v>
                </c:pt>
                <c:pt idx="27261">
                  <c:v>3.8746919999999996</c:v>
                </c:pt>
                <c:pt idx="27262">
                  <c:v>3.8753989999999998</c:v>
                </c:pt>
                <c:pt idx="27263">
                  <c:v>3.8801880000000004</c:v>
                </c:pt>
                <c:pt idx="27264">
                  <c:v>3.8760310000000002</c:v>
                </c:pt>
                <c:pt idx="27265">
                  <c:v>3.8743090000000002</c:v>
                </c:pt>
                <c:pt idx="27266">
                  <c:v>3.87974</c:v>
                </c:pt>
                <c:pt idx="27267">
                  <c:v>3.8772539999999998</c:v>
                </c:pt>
                <c:pt idx="27268">
                  <c:v>3.8724350000000003</c:v>
                </c:pt>
                <c:pt idx="27269">
                  <c:v>3.8786350000000001</c:v>
                </c:pt>
                <c:pt idx="27270">
                  <c:v>3.8780599999999996</c:v>
                </c:pt>
                <c:pt idx="27271">
                  <c:v>3.8750840000000002</c:v>
                </c:pt>
                <c:pt idx="27272">
                  <c:v>3.8814960000000003</c:v>
                </c:pt>
                <c:pt idx="27273">
                  <c:v>3.8793870000000004</c:v>
                </c:pt>
                <c:pt idx="27274">
                  <c:v>3.8682319999999999</c:v>
                </c:pt>
                <c:pt idx="27275">
                  <c:v>3.8688510000000003</c:v>
                </c:pt>
                <c:pt idx="27276">
                  <c:v>3.880439</c:v>
                </c:pt>
                <c:pt idx="27277">
                  <c:v>3.8807869999999998</c:v>
                </c:pt>
                <c:pt idx="27278">
                  <c:v>3.8765340000000004</c:v>
                </c:pt>
                <c:pt idx="27279">
                  <c:v>3.8817849999999998</c:v>
                </c:pt>
                <c:pt idx="27280">
                  <c:v>3.8831689999999996</c:v>
                </c:pt>
                <c:pt idx="27281">
                  <c:v>3.8827069999999999</c:v>
                </c:pt>
                <c:pt idx="27282">
                  <c:v>3.8836810000000002</c:v>
                </c:pt>
                <c:pt idx="27283">
                  <c:v>3.8798329999999996</c:v>
                </c:pt>
                <c:pt idx="27284">
                  <c:v>3.8767360000000002</c:v>
                </c:pt>
                <c:pt idx="27285">
                  <c:v>3.8790480000000001</c:v>
                </c:pt>
                <c:pt idx="27286">
                  <c:v>3.8838080000000001</c:v>
                </c:pt>
                <c:pt idx="27287">
                  <c:v>3.8820319999999997</c:v>
                </c:pt>
                <c:pt idx="27288">
                  <c:v>3.8781679999999996</c:v>
                </c:pt>
                <c:pt idx="27289">
                  <c:v>3.8816519999999999</c:v>
                </c:pt>
                <c:pt idx="27290">
                  <c:v>3.8807780000000003</c:v>
                </c:pt>
                <c:pt idx="27291">
                  <c:v>3.8755990000000002</c:v>
                </c:pt>
                <c:pt idx="27292">
                  <c:v>3.8793009999999999</c:v>
                </c:pt>
                <c:pt idx="27293">
                  <c:v>3.8858839999999999</c:v>
                </c:pt>
                <c:pt idx="27294">
                  <c:v>3.8787479999999999</c:v>
                </c:pt>
                <c:pt idx="27295">
                  <c:v>3.8752589999999998</c:v>
                </c:pt>
                <c:pt idx="27296">
                  <c:v>3.8847709999999998</c:v>
                </c:pt>
                <c:pt idx="27297">
                  <c:v>3.8805699999999996</c:v>
                </c:pt>
                <c:pt idx="27298">
                  <c:v>3.8739910000000002</c:v>
                </c:pt>
                <c:pt idx="27299">
                  <c:v>3.8829089999999997</c:v>
                </c:pt>
                <c:pt idx="27300">
                  <c:v>3.8835810000000004</c:v>
                </c:pt>
                <c:pt idx="27301">
                  <c:v>3.8744300000000003</c:v>
                </c:pt>
                <c:pt idx="27302">
                  <c:v>3.8766889999999998</c:v>
                </c:pt>
                <c:pt idx="27303">
                  <c:v>3.88462</c:v>
                </c:pt>
                <c:pt idx="27304">
                  <c:v>3.8811280000000004</c:v>
                </c:pt>
                <c:pt idx="27305">
                  <c:v>3.8811020000000003</c:v>
                </c:pt>
                <c:pt idx="27306">
                  <c:v>3.8882339999999997</c:v>
                </c:pt>
                <c:pt idx="27307">
                  <c:v>3.886177</c:v>
                </c:pt>
                <c:pt idx="27308">
                  <c:v>3.885866</c:v>
                </c:pt>
                <c:pt idx="27309">
                  <c:v>3.8915899999999999</c:v>
                </c:pt>
                <c:pt idx="27310">
                  <c:v>3.8869889999999998</c:v>
                </c:pt>
                <c:pt idx="27311">
                  <c:v>3.8784470000000004</c:v>
                </c:pt>
                <c:pt idx="27312">
                  <c:v>3.8835620000000004</c:v>
                </c:pt>
                <c:pt idx="27313">
                  <c:v>3.8863599999999998</c:v>
                </c:pt>
                <c:pt idx="27314">
                  <c:v>3.8815999999999997</c:v>
                </c:pt>
                <c:pt idx="27315">
                  <c:v>3.888477</c:v>
                </c:pt>
                <c:pt idx="27316">
                  <c:v>3.8932149999999996</c:v>
                </c:pt>
                <c:pt idx="27317">
                  <c:v>3.8840329999999996</c:v>
                </c:pt>
                <c:pt idx="27318">
                  <c:v>3.8812100000000003</c:v>
                </c:pt>
                <c:pt idx="27319">
                  <c:v>3.8836490000000001</c:v>
                </c:pt>
                <c:pt idx="27320">
                  <c:v>3.8799679999999999</c:v>
                </c:pt>
                <c:pt idx="27321">
                  <c:v>3.8792720000000003</c:v>
                </c:pt>
                <c:pt idx="27322">
                  <c:v>3.8896119999999996</c:v>
                </c:pt>
                <c:pt idx="27323">
                  <c:v>3.8907439999999998</c:v>
                </c:pt>
                <c:pt idx="27324">
                  <c:v>3.8804499999999997</c:v>
                </c:pt>
                <c:pt idx="27325">
                  <c:v>3.88565</c:v>
                </c:pt>
                <c:pt idx="27326">
                  <c:v>3.8906029999999996</c:v>
                </c:pt>
                <c:pt idx="27327">
                  <c:v>3.8830520000000002</c:v>
                </c:pt>
                <c:pt idx="27328">
                  <c:v>3.8847050000000003</c:v>
                </c:pt>
                <c:pt idx="27329">
                  <c:v>3.8878450000000004</c:v>
                </c:pt>
                <c:pt idx="27330">
                  <c:v>3.8782050000000003</c:v>
                </c:pt>
                <c:pt idx="27331">
                  <c:v>3.8757010000000003</c:v>
                </c:pt>
                <c:pt idx="27332">
                  <c:v>3.8927329999999998</c:v>
                </c:pt>
                <c:pt idx="27333">
                  <c:v>3.9019539999999999</c:v>
                </c:pt>
                <c:pt idx="27334">
                  <c:v>3.8947770000000004</c:v>
                </c:pt>
                <c:pt idx="27335">
                  <c:v>3.8892150000000001</c:v>
                </c:pt>
                <c:pt idx="27336">
                  <c:v>3.8852989999999998</c:v>
                </c:pt>
                <c:pt idx="27337">
                  <c:v>3.8859890000000004</c:v>
                </c:pt>
                <c:pt idx="27338">
                  <c:v>3.8921960000000002</c:v>
                </c:pt>
                <c:pt idx="27339">
                  <c:v>3.8958880000000002</c:v>
                </c:pt>
                <c:pt idx="27340">
                  <c:v>3.8962300000000001</c:v>
                </c:pt>
                <c:pt idx="27341">
                  <c:v>3.8935409999999999</c:v>
                </c:pt>
                <c:pt idx="27342">
                  <c:v>3.8934439999999997</c:v>
                </c:pt>
                <c:pt idx="27343">
                  <c:v>3.8880429999999997</c:v>
                </c:pt>
                <c:pt idx="27344">
                  <c:v>3.8842930000000004</c:v>
                </c:pt>
                <c:pt idx="27345">
                  <c:v>3.8955089999999997</c:v>
                </c:pt>
                <c:pt idx="27346">
                  <c:v>3.8966260000000004</c:v>
                </c:pt>
                <c:pt idx="27347">
                  <c:v>3.8888699999999998</c:v>
                </c:pt>
                <c:pt idx="27348">
                  <c:v>3.8908430000000003</c:v>
                </c:pt>
                <c:pt idx="27349">
                  <c:v>3.8897000000000004</c:v>
                </c:pt>
                <c:pt idx="27350">
                  <c:v>3.8842670000000004</c:v>
                </c:pt>
                <c:pt idx="27351">
                  <c:v>3.8888449999999999</c:v>
                </c:pt>
                <c:pt idx="27352">
                  <c:v>3.8916269999999997</c:v>
                </c:pt>
                <c:pt idx="27353">
                  <c:v>3.8838109999999997</c:v>
                </c:pt>
                <c:pt idx="27354">
                  <c:v>3.8868229999999997</c:v>
                </c:pt>
                <c:pt idx="27355">
                  <c:v>3.8946290000000001</c:v>
                </c:pt>
                <c:pt idx="27356">
                  <c:v>3.8889750000000003</c:v>
                </c:pt>
                <c:pt idx="27357">
                  <c:v>3.8874060000000004</c:v>
                </c:pt>
                <c:pt idx="27358">
                  <c:v>3.8905539999999998</c:v>
                </c:pt>
                <c:pt idx="27359">
                  <c:v>3.8872679999999997</c:v>
                </c:pt>
                <c:pt idx="27360">
                  <c:v>3.8846109999999996</c:v>
                </c:pt>
                <c:pt idx="27361">
                  <c:v>3.8886589999999996</c:v>
                </c:pt>
                <c:pt idx="27362">
                  <c:v>3.8915610000000003</c:v>
                </c:pt>
                <c:pt idx="27363">
                  <c:v>3.8874230000000001</c:v>
                </c:pt>
                <c:pt idx="27364">
                  <c:v>3.8911629999999997</c:v>
                </c:pt>
                <c:pt idx="27365">
                  <c:v>3.8988370000000003</c:v>
                </c:pt>
                <c:pt idx="27366">
                  <c:v>3.896992</c:v>
                </c:pt>
                <c:pt idx="27367">
                  <c:v>3.893853</c:v>
                </c:pt>
                <c:pt idx="27368">
                  <c:v>3.8970690000000001</c:v>
                </c:pt>
                <c:pt idx="27369">
                  <c:v>3.9014550000000003</c:v>
                </c:pt>
                <c:pt idx="27370">
                  <c:v>3.8982020000000004</c:v>
                </c:pt>
                <c:pt idx="27371">
                  <c:v>3.8964499999999997</c:v>
                </c:pt>
                <c:pt idx="27372">
                  <c:v>3.8956999999999997</c:v>
                </c:pt>
                <c:pt idx="27373">
                  <c:v>3.8942180000000004</c:v>
                </c:pt>
                <c:pt idx="27374">
                  <c:v>3.8977979999999999</c:v>
                </c:pt>
                <c:pt idx="27375">
                  <c:v>3.8943209999999997</c:v>
                </c:pt>
                <c:pt idx="27376">
                  <c:v>3.8896940000000004</c:v>
                </c:pt>
                <c:pt idx="27377">
                  <c:v>3.8955489999999999</c:v>
                </c:pt>
                <c:pt idx="27378">
                  <c:v>3.8998929999999996</c:v>
                </c:pt>
                <c:pt idx="27379">
                  <c:v>3.8996139999999997</c:v>
                </c:pt>
                <c:pt idx="27380">
                  <c:v>3.8987230000000004</c:v>
                </c:pt>
                <c:pt idx="27381">
                  <c:v>3.8961430000000004</c:v>
                </c:pt>
                <c:pt idx="27382">
                  <c:v>3.8896689999999996</c:v>
                </c:pt>
                <c:pt idx="27383">
                  <c:v>3.8886729999999998</c:v>
                </c:pt>
                <c:pt idx="27384">
                  <c:v>3.89452</c:v>
                </c:pt>
                <c:pt idx="27385">
                  <c:v>3.8935240000000002</c:v>
                </c:pt>
                <c:pt idx="27386">
                  <c:v>3.8932209999999996</c:v>
                </c:pt>
                <c:pt idx="27387">
                  <c:v>3.8965339999999999</c:v>
                </c:pt>
                <c:pt idx="27388">
                  <c:v>3.8977620000000002</c:v>
                </c:pt>
                <c:pt idx="27389">
                  <c:v>3.8975140000000001</c:v>
                </c:pt>
                <c:pt idx="27390">
                  <c:v>3.8974330000000004</c:v>
                </c:pt>
                <c:pt idx="27391">
                  <c:v>3.900239</c:v>
                </c:pt>
                <c:pt idx="27392">
                  <c:v>3.8970570000000002</c:v>
                </c:pt>
                <c:pt idx="27393">
                  <c:v>3.8952799999999996</c:v>
                </c:pt>
                <c:pt idx="27394">
                  <c:v>3.8985820000000002</c:v>
                </c:pt>
                <c:pt idx="27395">
                  <c:v>3.8938889999999997</c:v>
                </c:pt>
                <c:pt idx="27396">
                  <c:v>3.8934230000000003</c:v>
                </c:pt>
                <c:pt idx="27397">
                  <c:v>3.8985190000000003</c:v>
                </c:pt>
                <c:pt idx="27398">
                  <c:v>3.8954709999999997</c:v>
                </c:pt>
                <c:pt idx="27399">
                  <c:v>3.8891429999999998</c:v>
                </c:pt>
                <c:pt idx="27400">
                  <c:v>3.893357</c:v>
                </c:pt>
                <c:pt idx="27401">
                  <c:v>3.9004899999999996</c:v>
                </c:pt>
                <c:pt idx="27402">
                  <c:v>3.9019550000000001</c:v>
                </c:pt>
                <c:pt idx="27403">
                  <c:v>3.9056930000000003</c:v>
                </c:pt>
                <c:pt idx="27404">
                  <c:v>3.9073830000000003</c:v>
                </c:pt>
                <c:pt idx="27405">
                  <c:v>3.9017660000000003</c:v>
                </c:pt>
                <c:pt idx="27406">
                  <c:v>3.9003240000000003</c:v>
                </c:pt>
                <c:pt idx="27407">
                  <c:v>3.9045839999999998</c:v>
                </c:pt>
                <c:pt idx="27408">
                  <c:v>3.9023120000000002</c:v>
                </c:pt>
                <c:pt idx="27409">
                  <c:v>3.8934319999999998</c:v>
                </c:pt>
                <c:pt idx="27410">
                  <c:v>3.8966139999999996</c:v>
                </c:pt>
                <c:pt idx="27411">
                  <c:v>3.9022500000000004</c:v>
                </c:pt>
                <c:pt idx="27412">
                  <c:v>3.8985390000000004</c:v>
                </c:pt>
                <c:pt idx="27413">
                  <c:v>3.9036619999999997</c:v>
                </c:pt>
                <c:pt idx="27414">
                  <c:v>3.9055679999999997</c:v>
                </c:pt>
                <c:pt idx="27415">
                  <c:v>3.8984779999999999</c:v>
                </c:pt>
                <c:pt idx="27416">
                  <c:v>3.9010689999999997</c:v>
                </c:pt>
                <c:pt idx="27417">
                  <c:v>3.9026610000000002</c:v>
                </c:pt>
                <c:pt idx="27418">
                  <c:v>3.8979410000000003</c:v>
                </c:pt>
                <c:pt idx="27419">
                  <c:v>3.9012859999999998</c:v>
                </c:pt>
                <c:pt idx="27420">
                  <c:v>3.9073529999999996</c:v>
                </c:pt>
                <c:pt idx="27421">
                  <c:v>3.9008649999999996</c:v>
                </c:pt>
                <c:pt idx="27422">
                  <c:v>3.8942569999999996</c:v>
                </c:pt>
                <c:pt idx="27423">
                  <c:v>3.899832</c:v>
                </c:pt>
                <c:pt idx="27424">
                  <c:v>3.9029990000000003</c:v>
                </c:pt>
                <c:pt idx="27425">
                  <c:v>3.9025080000000001</c:v>
                </c:pt>
                <c:pt idx="27426">
                  <c:v>3.9045690000000004</c:v>
                </c:pt>
                <c:pt idx="27427">
                  <c:v>3.9044639999999999</c:v>
                </c:pt>
                <c:pt idx="27428">
                  <c:v>3.9000310000000002</c:v>
                </c:pt>
                <c:pt idx="27429">
                  <c:v>3.9011339999999999</c:v>
                </c:pt>
                <c:pt idx="27430">
                  <c:v>3.9076570000000004</c:v>
                </c:pt>
                <c:pt idx="27431">
                  <c:v>3.9012279999999997</c:v>
                </c:pt>
                <c:pt idx="27432">
                  <c:v>3.9000760000000003</c:v>
                </c:pt>
                <c:pt idx="27433">
                  <c:v>3.9095700000000004</c:v>
                </c:pt>
                <c:pt idx="27434">
                  <c:v>3.9028029999999996</c:v>
                </c:pt>
                <c:pt idx="27435">
                  <c:v>3.8969170000000002</c:v>
                </c:pt>
                <c:pt idx="27436">
                  <c:v>3.9043070000000002</c:v>
                </c:pt>
                <c:pt idx="27437">
                  <c:v>3.9093530000000003</c:v>
                </c:pt>
                <c:pt idx="27438">
                  <c:v>3.9088390000000004</c:v>
                </c:pt>
                <c:pt idx="27439">
                  <c:v>3.9098730000000002</c:v>
                </c:pt>
                <c:pt idx="27440">
                  <c:v>3.9107510000000003</c:v>
                </c:pt>
                <c:pt idx="27441">
                  <c:v>3.9047150000000004</c:v>
                </c:pt>
                <c:pt idx="27442">
                  <c:v>3.9054640000000003</c:v>
                </c:pt>
                <c:pt idx="27443">
                  <c:v>3.9103450000000004</c:v>
                </c:pt>
                <c:pt idx="27444">
                  <c:v>3.9057029999999999</c:v>
                </c:pt>
                <c:pt idx="27445">
                  <c:v>3.904566</c:v>
                </c:pt>
                <c:pt idx="27446">
                  <c:v>3.9057069999999996</c:v>
                </c:pt>
                <c:pt idx="27447">
                  <c:v>3.9067449999999999</c:v>
                </c:pt>
                <c:pt idx="27448">
                  <c:v>3.9089400000000003</c:v>
                </c:pt>
                <c:pt idx="27449">
                  <c:v>3.9066340000000004</c:v>
                </c:pt>
                <c:pt idx="27450">
                  <c:v>3.905958</c:v>
                </c:pt>
                <c:pt idx="27451">
                  <c:v>3.9068909999999999</c:v>
                </c:pt>
                <c:pt idx="27452">
                  <c:v>3.90998</c:v>
                </c:pt>
                <c:pt idx="27453">
                  <c:v>3.9118899999999996</c:v>
                </c:pt>
                <c:pt idx="27454">
                  <c:v>3.9073229999999999</c:v>
                </c:pt>
                <c:pt idx="27455">
                  <c:v>3.9021720000000002</c:v>
                </c:pt>
                <c:pt idx="27456">
                  <c:v>3.9056499999999996</c:v>
                </c:pt>
                <c:pt idx="27457">
                  <c:v>3.9111370000000001</c:v>
                </c:pt>
                <c:pt idx="27458">
                  <c:v>3.9024340000000004</c:v>
                </c:pt>
                <c:pt idx="27459">
                  <c:v>3.8998460000000001</c:v>
                </c:pt>
                <c:pt idx="27460">
                  <c:v>3.9073820000000001</c:v>
                </c:pt>
                <c:pt idx="27461">
                  <c:v>3.9076740000000001</c:v>
                </c:pt>
                <c:pt idx="27462">
                  <c:v>3.9104780000000003</c:v>
                </c:pt>
                <c:pt idx="27463">
                  <c:v>3.9163420000000002</c:v>
                </c:pt>
                <c:pt idx="27464">
                  <c:v>3.9145269999999996</c:v>
                </c:pt>
                <c:pt idx="27465">
                  <c:v>3.9101049999999997</c:v>
                </c:pt>
                <c:pt idx="27466">
                  <c:v>3.9141510000000004</c:v>
                </c:pt>
                <c:pt idx="27467">
                  <c:v>3.9117240000000004</c:v>
                </c:pt>
                <c:pt idx="27468">
                  <c:v>3.9017780000000002</c:v>
                </c:pt>
                <c:pt idx="27469">
                  <c:v>3.9084630000000002</c:v>
                </c:pt>
                <c:pt idx="27470">
                  <c:v>3.9115849999999996</c:v>
                </c:pt>
                <c:pt idx="27471">
                  <c:v>3.9044740000000004</c:v>
                </c:pt>
                <c:pt idx="27472">
                  <c:v>3.9094300000000004</c:v>
                </c:pt>
                <c:pt idx="27473">
                  <c:v>3.9170759999999998</c:v>
                </c:pt>
                <c:pt idx="27474">
                  <c:v>3.9143660000000002</c:v>
                </c:pt>
                <c:pt idx="27475">
                  <c:v>3.9125079999999999</c:v>
                </c:pt>
                <c:pt idx="27476">
                  <c:v>3.9206580000000004</c:v>
                </c:pt>
                <c:pt idx="27477">
                  <c:v>3.9144620000000003</c:v>
                </c:pt>
                <c:pt idx="27478">
                  <c:v>3.9016479999999998</c:v>
                </c:pt>
                <c:pt idx="27479">
                  <c:v>3.9123330000000003</c:v>
                </c:pt>
                <c:pt idx="27480">
                  <c:v>3.914034</c:v>
                </c:pt>
                <c:pt idx="27481">
                  <c:v>3.9019959999999996</c:v>
                </c:pt>
                <c:pt idx="27482">
                  <c:v>3.9096609999999998</c:v>
                </c:pt>
                <c:pt idx="27483">
                  <c:v>3.9168079999999996</c:v>
                </c:pt>
                <c:pt idx="27484">
                  <c:v>3.9097720000000002</c:v>
                </c:pt>
                <c:pt idx="27485">
                  <c:v>3.9090230000000004</c:v>
                </c:pt>
                <c:pt idx="27486">
                  <c:v>3.912236</c:v>
                </c:pt>
                <c:pt idx="27487">
                  <c:v>3.9086100000000004</c:v>
                </c:pt>
                <c:pt idx="27488">
                  <c:v>3.9113579999999999</c:v>
                </c:pt>
                <c:pt idx="27489">
                  <c:v>3.9227879999999997</c:v>
                </c:pt>
                <c:pt idx="27490">
                  <c:v>3.9192669999999996</c:v>
                </c:pt>
                <c:pt idx="27491">
                  <c:v>3.9113049999999996</c:v>
                </c:pt>
                <c:pt idx="27492">
                  <c:v>3.9173460000000002</c:v>
                </c:pt>
                <c:pt idx="27493">
                  <c:v>3.9215260000000001</c:v>
                </c:pt>
                <c:pt idx="27494">
                  <c:v>3.9150419999999997</c:v>
                </c:pt>
                <c:pt idx="27495">
                  <c:v>3.9124369999999997</c:v>
                </c:pt>
                <c:pt idx="27496">
                  <c:v>3.9166109999999996</c:v>
                </c:pt>
                <c:pt idx="27497">
                  <c:v>3.9157489999999999</c:v>
                </c:pt>
                <c:pt idx="27498">
                  <c:v>3.917878</c:v>
                </c:pt>
                <c:pt idx="27499">
                  <c:v>3.9180989999999998</c:v>
                </c:pt>
                <c:pt idx="27500">
                  <c:v>3.9126399999999997</c:v>
                </c:pt>
                <c:pt idx="27501">
                  <c:v>3.914936</c:v>
                </c:pt>
                <c:pt idx="27502">
                  <c:v>3.9176909999999996</c:v>
                </c:pt>
                <c:pt idx="27503">
                  <c:v>3.9186550000000002</c:v>
                </c:pt>
                <c:pt idx="27504">
                  <c:v>3.9159410000000001</c:v>
                </c:pt>
                <c:pt idx="27505">
                  <c:v>3.9143420000000004</c:v>
                </c:pt>
                <c:pt idx="27506">
                  <c:v>3.9164399999999997</c:v>
                </c:pt>
                <c:pt idx="27507">
                  <c:v>3.9099459999999997</c:v>
                </c:pt>
                <c:pt idx="27508">
                  <c:v>3.9108320000000001</c:v>
                </c:pt>
                <c:pt idx="27509">
                  <c:v>3.9223270000000001</c:v>
                </c:pt>
                <c:pt idx="27510">
                  <c:v>3.9174199999999999</c:v>
                </c:pt>
                <c:pt idx="27511">
                  <c:v>3.9090290000000003</c:v>
                </c:pt>
                <c:pt idx="27512">
                  <c:v>3.920763</c:v>
                </c:pt>
                <c:pt idx="27513">
                  <c:v>3.9270149999999999</c:v>
                </c:pt>
                <c:pt idx="27514">
                  <c:v>3.914676</c:v>
                </c:pt>
                <c:pt idx="27515">
                  <c:v>3.9156659999999999</c:v>
                </c:pt>
                <c:pt idx="27516">
                  <c:v>3.9230539999999996</c:v>
                </c:pt>
                <c:pt idx="27517">
                  <c:v>3.9159819999999996</c:v>
                </c:pt>
                <c:pt idx="27518">
                  <c:v>3.915718</c:v>
                </c:pt>
                <c:pt idx="27519">
                  <c:v>3.9240120000000003</c:v>
                </c:pt>
                <c:pt idx="27520">
                  <c:v>3.9217829999999996</c:v>
                </c:pt>
                <c:pt idx="27521">
                  <c:v>3.91547</c:v>
                </c:pt>
                <c:pt idx="27522">
                  <c:v>3.9188190000000001</c:v>
                </c:pt>
                <c:pt idx="27523">
                  <c:v>3.9202339999999998</c:v>
                </c:pt>
                <c:pt idx="27524">
                  <c:v>3.9149820000000002</c:v>
                </c:pt>
                <c:pt idx="27525">
                  <c:v>3.9165239999999999</c:v>
                </c:pt>
                <c:pt idx="27526">
                  <c:v>3.9189170000000004</c:v>
                </c:pt>
                <c:pt idx="27527">
                  <c:v>3.9160430000000002</c:v>
                </c:pt>
                <c:pt idx="27528">
                  <c:v>3.9158419999999996</c:v>
                </c:pt>
                <c:pt idx="27529">
                  <c:v>3.9143280000000003</c:v>
                </c:pt>
                <c:pt idx="27530">
                  <c:v>3.9177799999999996</c:v>
                </c:pt>
                <c:pt idx="27531">
                  <c:v>3.9244339999999998</c:v>
                </c:pt>
                <c:pt idx="27532">
                  <c:v>3.9227030000000003</c:v>
                </c:pt>
                <c:pt idx="27533">
                  <c:v>3.9182730000000001</c:v>
                </c:pt>
                <c:pt idx="27534">
                  <c:v>3.918482</c:v>
                </c:pt>
                <c:pt idx="27535">
                  <c:v>3.924334</c:v>
                </c:pt>
                <c:pt idx="27536">
                  <c:v>3.9278230000000001</c:v>
                </c:pt>
                <c:pt idx="27537">
                  <c:v>3.9243509999999997</c:v>
                </c:pt>
                <c:pt idx="27538">
                  <c:v>3.9221409999999999</c:v>
                </c:pt>
                <c:pt idx="27539">
                  <c:v>3.9217810000000002</c:v>
                </c:pt>
                <c:pt idx="27540">
                  <c:v>3.9196439999999999</c:v>
                </c:pt>
                <c:pt idx="27541">
                  <c:v>3.9175040000000001</c:v>
                </c:pt>
                <c:pt idx="27542">
                  <c:v>3.9214359999999999</c:v>
                </c:pt>
                <c:pt idx="27543">
                  <c:v>3.9223109999999997</c:v>
                </c:pt>
                <c:pt idx="27544">
                  <c:v>3.9182829999999997</c:v>
                </c:pt>
                <c:pt idx="27545">
                  <c:v>3.9258309999999996</c:v>
                </c:pt>
                <c:pt idx="27546">
                  <c:v>3.930866</c:v>
                </c:pt>
                <c:pt idx="27547">
                  <c:v>3.923127</c:v>
                </c:pt>
                <c:pt idx="27548">
                  <c:v>3.9213930000000001</c:v>
                </c:pt>
                <c:pt idx="27549">
                  <c:v>3.9281990000000002</c:v>
                </c:pt>
                <c:pt idx="27550">
                  <c:v>3.9285639999999997</c:v>
                </c:pt>
                <c:pt idx="27551">
                  <c:v>3.9221539999999999</c:v>
                </c:pt>
                <c:pt idx="27552">
                  <c:v>3.9252609999999999</c:v>
                </c:pt>
                <c:pt idx="27553">
                  <c:v>3.9284189999999999</c:v>
                </c:pt>
                <c:pt idx="27554">
                  <c:v>3.9247779999999999</c:v>
                </c:pt>
                <c:pt idx="27555">
                  <c:v>3.9256019999999996</c:v>
                </c:pt>
                <c:pt idx="27556">
                  <c:v>3.9261189999999999</c:v>
                </c:pt>
                <c:pt idx="27557">
                  <c:v>3.9225029999999999</c:v>
                </c:pt>
                <c:pt idx="27558">
                  <c:v>3.9189819999999997</c:v>
                </c:pt>
                <c:pt idx="27559">
                  <c:v>3.9220360000000003</c:v>
                </c:pt>
                <c:pt idx="27560">
                  <c:v>3.9242720000000002</c:v>
                </c:pt>
                <c:pt idx="27561">
                  <c:v>3.9245469999999996</c:v>
                </c:pt>
                <c:pt idx="27562">
                  <c:v>3.9299609999999996</c:v>
                </c:pt>
                <c:pt idx="27563">
                  <c:v>3.9260400000000004</c:v>
                </c:pt>
                <c:pt idx="27564">
                  <c:v>3.9199700000000002</c:v>
                </c:pt>
                <c:pt idx="27565">
                  <c:v>3.9285170000000003</c:v>
                </c:pt>
                <c:pt idx="27566">
                  <c:v>3.9288470000000002</c:v>
                </c:pt>
                <c:pt idx="27567">
                  <c:v>3.9156560000000002</c:v>
                </c:pt>
                <c:pt idx="27568">
                  <c:v>3.9177939999999998</c:v>
                </c:pt>
                <c:pt idx="27569">
                  <c:v>3.9330610000000004</c:v>
                </c:pt>
                <c:pt idx="27570">
                  <c:v>3.9281509999999997</c:v>
                </c:pt>
                <c:pt idx="27571">
                  <c:v>3.9233840000000004</c:v>
                </c:pt>
                <c:pt idx="27572">
                  <c:v>3.9352989999999997</c:v>
                </c:pt>
                <c:pt idx="27573">
                  <c:v>3.9326189999999999</c:v>
                </c:pt>
                <c:pt idx="27574">
                  <c:v>3.927276</c:v>
                </c:pt>
                <c:pt idx="27575">
                  <c:v>3.9312699999999996</c:v>
                </c:pt>
                <c:pt idx="27576">
                  <c:v>3.9303819999999998</c:v>
                </c:pt>
                <c:pt idx="27577">
                  <c:v>3.9256799999999998</c:v>
                </c:pt>
                <c:pt idx="27578">
                  <c:v>3.9264989999999997</c:v>
                </c:pt>
                <c:pt idx="27579">
                  <c:v>3.9325989999999997</c:v>
                </c:pt>
                <c:pt idx="27580">
                  <c:v>3.9321010000000003</c:v>
                </c:pt>
                <c:pt idx="27581">
                  <c:v>3.9301950000000003</c:v>
                </c:pt>
                <c:pt idx="27582">
                  <c:v>3.9299330000000001</c:v>
                </c:pt>
                <c:pt idx="27583">
                  <c:v>3.9273040000000004</c:v>
                </c:pt>
                <c:pt idx="27584">
                  <c:v>3.9296259999999998</c:v>
                </c:pt>
                <c:pt idx="27585">
                  <c:v>3.9337419999999996</c:v>
                </c:pt>
                <c:pt idx="27586">
                  <c:v>3.9337629999999999</c:v>
                </c:pt>
                <c:pt idx="27587">
                  <c:v>3.9307800000000004</c:v>
                </c:pt>
                <c:pt idx="27588">
                  <c:v>3.9285370000000004</c:v>
                </c:pt>
                <c:pt idx="27589">
                  <c:v>3.9283239999999999</c:v>
                </c:pt>
                <c:pt idx="27590">
                  <c:v>3.9277449999999998</c:v>
                </c:pt>
                <c:pt idx="27591">
                  <c:v>3.9323680000000003</c:v>
                </c:pt>
                <c:pt idx="27592">
                  <c:v>3.9320170000000001</c:v>
                </c:pt>
                <c:pt idx="27593">
                  <c:v>3.9297959999999996</c:v>
                </c:pt>
                <c:pt idx="27594">
                  <c:v>3.9326679999999996</c:v>
                </c:pt>
                <c:pt idx="27595">
                  <c:v>3.9271479999999999</c:v>
                </c:pt>
                <c:pt idx="27596">
                  <c:v>3.9269290000000003</c:v>
                </c:pt>
                <c:pt idx="27597">
                  <c:v>3.9307470000000002</c:v>
                </c:pt>
                <c:pt idx="27598">
                  <c:v>3.9316469999999999</c:v>
                </c:pt>
                <c:pt idx="27599">
                  <c:v>3.9371109999999998</c:v>
                </c:pt>
                <c:pt idx="27600">
                  <c:v>3.9350199999999997</c:v>
                </c:pt>
                <c:pt idx="27601">
                  <c:v>3.9307629999999998</c:v>
                </c:pt>
                <c:pt idx="27602">
                  <c:v>3.9362110000000001</c:v>
                </c:pt>
                <c:pt idx="27603">
                  <c:v>3.93302</c:v>
                </c:pt>
                <c:pt idx="27604">
                  <c:v>3.9207280000000004</c:v>
                </c:pt>
                <c:pt idx="27605">
                  <c:v>3.9257160000000004</c:v>
                </c:pt>
                <c:pt idx="27606">
                  <c:v>3.9339149999999998</c:v>
                </c:pt>
                <c:pt idx="27607">
                  <c:v>3.9285370000000004</c:v>
                </c:pt>
                <c:pt idx="27608">
                  <c:v>3.9333210000000003</c:v>
                </c:pt>
                <c:pt idx="27609">
                  <c:v>3.938415</c:v>
                </c:pt>
                <c:pt idx="27610">
                  <c:v>3.9297459999999997</c:v>
                </c:pt>
                <c:pt idx="27611">
                  <c:v>3.9307559999999997</c:v>
                </c:pt>
                <c:pt idx="27612">
                  <c:v>3.9373550000000002</c:v>
                </c:pt>
                <c:pt idx="27613">
                  <c:v>3.9356359999999997</c:v>
                </c:pt>
                <c:pt idx="27614">
                  <c:v>3.9336460000000004</c:v>
                </c:pt>
                <c:pt idx="27615">
                  <c:v>3.9357139999999999</c:v>
                </c:pt>
                <c:pt idx="27616">
                  <c:v>3.9348650000000003</c:v>
                </c:pt>
                <c:pt idx="27617">
                  <c:v>3.9297060000000004</c:v>
                </c:pt>
                <c:pt idx="27618">
                  <c:v>3.9329939999999999</c:v>
                </c:pt>
                <c:pt idx="27619">
                  <c:v>3.9354459999999998</c:v>
                </c:pt>
                <c:pt idx="27620">
                  <c:v>3.9334790000000002</c:v>
                </c:pt>
                <c:pt idx="27621">
                  <c:v>3.9405729999999997</c:v>
                </c:pt>
                <c:pt idx="27622">
                  <c:v>3.9478619999999998</c:v>
                </c:pt>
                <c:pt idx="27623">
                  <c:v>3.9391299999999996</c:v>
                </c:pt>
                <c:pt idx="27624">
                  <c:v>3.932925</c:v>
                </c:pt>
                <c:pt idx="27625">
                  <c:v>3.9429759999999998</c:v>
                </c:pt>
                <c:pt idx="27626">
                  <c:v>3.9387160000000003</c:v>
                </c:pt>
                <c:pt idx="27627">
                  <c:v>3.9267580000000004</c:v>
                </c:pt>
                <c:pt idx="27628">
                  <c:v>3.9363489999999999</c:v>
                </c:pt>
                <c:pt idx="27629">
                  <c:v>3.9385750000000002</c:v>
                </c:pt>
                <c:pt idx="27630">
                  <c:v>3.9285490000000003</c:v>
                </c:pt>
                <c:pt idx="27631">
                  <c:v>3.9347519999999996</c:v>
                </c:pt>
                <c:pt idx="27632">
                  <c:v>3.9421410000000003</c:v>
                </c:pt>
                <c:pt idx="27633">
                  <c:v>3.9358610000000001</c:v>
                </c:pt>
                <c:pt idx="27634">
                  <c:v>3.9345249999999998</c:v>
                </c:pt>
                <c:pt idx="27635">
                  <c:v>3.9410920000000003</c:v>
                </c:pt>
                <c:pt idx="27636">
                  <c:v>3.9388690000000004</c:v>
                </c:pt>
                <c:pt idx="27637">
                  <c:v>3.9362240000000002</c:v>
                </c:pt>
                <c:pt idx="27638">
                  <c:v>3.9418499999999996</c:v>
                </c:pt>
                <c:pt idx="27639">
                  <c:v>3.9414639999999999</c:v>
                </c:pt>
                <c:pt idx="27640">
                  <c:v>3.9374339999999997</c:v>
                </c:pt>
                <c:pt idx="27641">
                  <c:v>3.9393609999999999</c:v>
                </c:pt>
                <c:pt idx="27642">
                  <c:v>3.9413520000000002</c:v>
                </c:pt>
                <c:pt idx="27643">
                  <c:v>3.9343849999999998</c:v>
                </c:pt>
                <c:pt idx="27644">
                  <c:v>3.93215</c:v>
                </c:pt>
                <c:pt idx="27645">
                  <c:v>3.9415659999999999</c:v>
                </c:pt>
                <c:pt idx="27646">
                  <c:v>3.9407449999999997</c:v>
                </c:pt>
                <c:pt idx="27647">
                  <c:v>3.935937</c:v>
                </c:pt>
                <c:pt idx="27648">
                  <c:v>3.9403389999999998</c:v>
                </c:pt>
                <c:pt idx="27649">
                  <c:v>3.9392709999999997</c:v>
                </c:pt>
                <c:pt idx="27650">
                  <c:v>3.9361569999999997</c:v>
                </c:pt>
                <c:pt idx="27651">
                  <c:v>3.9427770000000004</c:v>
                </c:pt>
                <c:pt idx="27652">
                  <c:v>3.9449969999999999</c:v>
                </c:pt>
                <c:pt idx="27653">
                  <c:v>3.9324719999999997</c:v>
                </c:pt>
                <c:pt idx="27654">
                  <c:v>3.9352229999999997</c:v>
                </c:pt>
                <c:pt idx="27655">
                  <c:v>3.9541880000000003</c:v>
                </c:pt>
                <c:pt idx="27656">
                  <c:v>3.9473960000000003</c:v>
                </c:pt>
                <c:pt idx="27657">
                  <c:v>3.9364169999999996</c:v>
                </c:pt>
                <c:pt idx="27658">
                  <c:v>3.9453459999999998</c:v>
                </c:pt>
                <c:pt idx="27659">
                  <c:v>3.9464040000000002</c:v>
                </c:pt>
                <c:pt idx="27660">
                  <c:v>3.9401950000000001</c:v>
                </c:pt>
                <c:pt idx="27661">
                  <c:v>3.9444299999999997</c:v>
                </c:pt>
                <c:pt idx="27662">
                  <c:v>3.9491379999999996</c:v>
                </c:pt>
                <c:pt idx="27663">
                  <c:v>3.9453810000000002</c:v>
                </c:pt>
                <c:pt idx="27664">
                  <c:v>3.9459390000000001</c:v>
                </c:pt>
                <c:pt idx="27665">
                  <c:v>3.9464240000000004</c:v>
                </c:pt>
                <c:pt idx="27666">
                  <c:v>3.9391679999999996</c:v>
                </c:pt>
                <c:pt idx="27667">
                  <c:v>3.9394840000000002</c:v>
                </c:pt>
                <c:pt idx="27668">
                  <c:v>3.9438399999999998</c:v>
                </c:pt>
                <c:pt idx="27669">
                  <c:v>3.9454260000000003</c:v>
                </c:pt>
                <c:pt idx="27670">
                  <c:v>3.9453370000000003</c:v>
                </c:pt>
                <c:pt idx="27671">
                  <c:v>3.943181</c:v>
                </c:pt>
                <c:pt idx="27672">
                  <c:v>3.9465909999999997</c:v>
                </c:pt>
                <c:pt idx="27673">
                  <c:v>3.9463330000000001</c:v>
                </c:pt>
                <c:pt idx="27674">
                  <c:v>3.9411269999999998</c:v>
                </c:pt>
                <c:pt idx="27675">
                  <c:v>3.9411800000000001</c:v>
                </c:pt>
                <c:pt idx="27676">
                  <c:v>3.9429169999999996</c:v>
                </c:pt>
                <c:pt idx="27677">
                  <c:v>3.9428080000000003</c:v>
                </c:pt>
                <c:pt idx="27678">
                  <c:v>3.9439029999999997</c:v>
                </c:pt>
                <c:pt idx="27679">
                  <c:v>3.9432919999999996</c:v>
                </c:pt>
                <c:pt idx="27680">
                  <c:v>3.9386780000000003</c:v>
                </c:pt>
                <c:pt idx="27681">
                  <c:v>3.9448080000000001</c:v>
                </c:pt>
                <c:pt idx="27682">
                  <c:v>3.951632</c:v>
                </c:pt>
                <c:pt idx="27683">
                  <c:v>3.9435779999999996</c:v>
                </c:pt>
                <c:pt idx="27684">
                  <c:v>3.9449839999999998</c:v>
                </c:pt>
                <c:pt idx="27685">
                  <c:v>3.951873</c:v>
                </c:pt>
                <c:pt idx="27686">
                  <c:v>3.9432989999999997</c:v>
                </c:pt>
                <c:pt idx="27687">
                  <c:v>3.9382039999999998</c:v>
                </c:pt>
                <c:pt idx="27688">
                  <c:v>3.9475300000000004</c:v>
                </c:pt>
                <c:pt idx="27689">
                  <c:v>3.9516340000000003</c:v>
                </c:pt>
                <c:pt idx="27690">
                  <c:v>3.9436169999999997</c:v>
                </c:pt>
                <c:pt idx="27691">
                  <c:v>3.9425230000000004</c:v>
                </c:pt>
                <c:pt idx="27692">
                  <c:v>3.9477089999999997</c:v>
                </c:pt>
                <c:pt idx="27693">
                  <c:v>3.9489200000000002</c:v>
                </c:pt>
                <c:pt idx="27694">
                  <c:v>3.9490239999999996</c:v>
                </c:pt>
                <c:pt idx="27695">
                  <c:v>3.9481029999999997</c:v>
                </c:pt>
                <c:pt idx="27696">
                  <c:v>3.9484389999999996</c:v>
                </c:pt>
                <c:pt idx="27697">
                  <c:v>3.9488050000000001</c:v>
                </c:pt>
                <c:pt idx="27698">
                  <c:v>3.94848</c:v>
                </c:pt>
                <c:pt idx="27699">
                  <c:v>3.9462830000000002</c:v>
                </c:pt>
                <c:pt idx="27700">
                  <c:v>3.9466859999999997</c:v>
                </c:pt>
                <c:pt idx="27701">
                  <c:v>3.9520140000000001</c:v>
                </c:pt>
                <c:pt idx="27702">
                  <c:v>3.9489000000000001</c:v>
                </c:pt>
                <c:pt idx="27703">
                  <c:v>3.9448049999999997</c:v>
                </c:pt>
                <c:pt idx="27704">
                  <c:v>3.9516559999999998</c:v>
                </c:pt>
                <c:pt idx="27705">
                  <c:v>3.9514680000000002</c:v>
                </c:pt>
                <c:pt idx="27706">
                  <c:v>3.9446810000000001</c:v>
                </c:pt>
                <c:pt idx="27707">
                  <c:v>3.9447190000000001</c:v>
                </c:pt>
                <c:pt idx="27708">
                  <c:v>3.9532480000000003</c:v>
                </c:pt>
                <c:pt idx="27709">
                  <c:v>3.9553320000000003</c:v>
                </c:pt>
                <c:pt idx="27710">
                  <c:v>3.9500919999999997</c:v>
                </c:pt>
                <c:pt idx="27711">
                  <c:v>3.9578899999999999</c:v>
                </c:pt>
                <c:pt idx="27712">
                  <c:v>3.9638600000000004</c:v>
                </c:pt>
                <c:pt idx="27713">
                  <c:v>3.9511130000000003</c:v>
                </c:pt>
                <c:pt idx="27714">
                  <c:v>3.9442979999999999</c:v>
                </c:pt>
                <c:pt idx="27715">
                  <c:v>3.954529</c:v>
                </c:pt>
                <c:pt idx="27716">
                  <c:v>3.952839</c:v>
                </c:pt>
                <c:pt idx="27717">
                  <c:v>3.9467140000000001</c:v>
                </c:pt>
                <c:pt idx="27718">
                  <c:v>3.9605519999999999</c:v>
                </c:pt>
                <c:pt idx="27719">
                  <c:v>3.9596200000000001</c:v>
                </c:pt>
                <c:pt idx="27720">
                  <c:v>3.9481599999999997</c:v>
                </c:pt>
                <c:pt idx="27721">
                  <c:v>3.9578509999999998</c:v>
                </c:pt>
                <c:pt idx="27722">
                  <c:v>3.960191</c:v>
                </c:pt>
                <c:pt idx="27723">
                  <c:v>3.9455520000000002</c:v>
                </c:pt>
                <c:pt idx="27724">
                  <c:v>3.9484729999999999</c:v>
                </c:pt>
                <c:pt idx="27725">
                  <c:v>3.9580019999999996</c:v>
                </c:pt>
                <c:pt idx="27726">
                  <c:v>3.9489970000000003</c:v>
                </c:pt>
                <c:pt idx="27727">
                  <c:v>3.9480919999999999</c:v>
                </c:pt>
                <c:pt idx="27728">
                  <c:v>3.9615260000000001</c:v>
                </c:pt>
                <c:pt idx="27729">
                  <c:v>3.9572200000000004</c:v>
                </c:pt>
                <c:pt idx="27730">
                  <c:v>3.9504830000000002</c:v>
                </c:pt>
                <c:pt idx="27731">
                  <c:v>3.9554580000000001</c:v>
                </c:pt>
                <c:pt idx="27732">
                  <c:v>3.9551420000000004</c:v>
                </c:pt>
                <c:pt idx="27733">
                  <c:v>3.9504799999999998</c:v>
                </c:pt>
                <c:pt idx="27734">
                  <c:v>3.9468360000000002</c:v>
                </c:pt>
                <c:pt idx="27735">
                  <c:v>3.9477669999999998</c:v>
                </c:pt>
                <c:pt idx="27736">
                  <c:v>3.9519880000000001</c:v>
                </c:pt>
                <c:pt idx="27737">
                  <c:v>3.953735</c:v>
                </c:pt>
                <c:pt idx="27738">
                  <c:v>3.9545579999999996</c:v>
                </c:pt>
                <c:pt idx="27739">
                  <c:v>3.9513420000000004</c:v>
                </c:pt>
                <c:pt idx="27740">
                  <c:v>3.9528540000000003</c:v>
                </c:pt>
                <c:pt idx="27741">
                  <c:v>3.9586480000000002</c:v>
                </c:pt>
                <c:pt idx="27742">
                  <c:v>3.955603</c:v>
                </c:pt>
                <c:pt idx="27743">
                  <c:v>3.9543739999999996</c:v>
                </c:pt>
                <c:pt idx="27744">
                  <c:v>3.9601240000000004</c:v>
                </c:pt>
                <c:pt idx="27745">
                  <c:v>3.9600249999999999</c:v>
                </c:pt>
                <c:pt idx="27746">
                  <c:v>3.9515469999999997</c:v>
                </c:pt>
                <c:pt idx="27747">
                  <c:v>3.9570150000000002</c:v>
                </c:pt>
                <c:pt idx="27748">
                  <c:v>3.9676260000000001</c:v>
                </c:pt>
                <c:pt idx="27749">
                  <c:v>3.9593299999999996</c:v>
                </c:pt>
                <c:pt idx="27750">
                  <c:v>3.952642</c:v>
                </c:pt>
                <c:pt idx="27751">
                  <c:v>3.9569900000000002</c:v>
                </c:pt>
                <c:pt idx="27752">
                  <c:v>3.9567170000000003</c:v>
                </c:pt>
                <c:pt idx="27753">
                  <c:v>3.9529969999999999</c:v>
                </c:pt>
                <c:pt idx="27754">
                  <c:v>3.9580349999999997</c:v>
                </c:pt>
                <c:pt idx="27755">
                  <c:v>3.9615580000000001</c:v>
                </c:pt>
                <c:pt idx="27756">
                  <c:v>3.9515079999999996</c:v>
                </c:pt>
                <c:pt idx="27757">
                  <c:v>3.954218</c:v>
                </c:pt>
                <c:pt idx="27758">
                  <c:v>3.9623439999999999</c:v>
                </c:pt>
                <c:pt idx="27759">
                  <c:v>3.9551850000000002</c:v>
                </c:pt>
                <c:pt idx="27760">
                  <c:v>3.9544319999999997</c:v>
                </c:pt>
                <c:pt idx="27761">
                  <c:v>3.9577450000000001</c:v>
                </c:pt>
                <c:pt idx="27762">
                  <c:v>3.9548519999999998</c:v>
                </c:pt>
                <c:pt idx="27763">
                  <c:v>3.9550219999999996</c:v>
                </c:pt>
                <c:pt idx="27764">
                  <c:v>3.9608249999999998</c:v>
                </c:pt>
                <c:pt idx="27765">
                  <c:v>3.9632059999999996</c:v>
                </c:pt>
                <c:pt idx="27766">
                  <c:v>3.9633539999999998</c:v>
                </c:pt>
                <c:pt idx="27767">
                  <c:v>3.9682709999999997</c:v>
                </c:pt>
                <c:pt idx="27768">
                  <c:v>3.9694560000000001</c:v>
                </c:pt>
                <c:pt idx="27769">
                  <c:v>3.9638629999999999</c:v>
                </c:pt>
                <c:pt idx="27770">
                  <c:v>3.9637229999999999</c:v>
                </c:pt>
                <c:pt idx="27771">
                  <c:v>3.9684720000000002</c:v>
                </c:pt>
                <c:pt idx="27772">
                  <c:v>3.9641890000000002</c:v>
                </c:pt>
                <c:pt idx="27773">
                  <c:v>3.9545279999999998</c:v>
                </c:pt>
                <c:pt idx="27774">
                  <c:v>3.9600900000000001</c:v>
                </c:pt>
                <c:pt idx="27775">
                  <c:v>3.9633539999999998</c:v>
                </c:pt>
                <c:pt idx="27776">
                  <c:v>3.95303</c:v>
                </c:pt>
                <c:pt idx="27777">
                  <c:v>3.954548</c:v>
                </c:pt>
                <c:pt idx="27778">
                  <c:v>3.962828</c:v>
                </c:pt>
                <c:pt idx="27779">
                  <c:v>3.9633130000000003</c:v>
                </c:pt>
                <c:pt idx="27780">
                  <c:v>3.9647430000000004</c:v>
                </c:pt>
                <c:pt idx="27781">
                  <c:v>3.9722689999999998</c:v>
                </c:pt>
                <c:pt idx="27782">
                  <c:v>3.9675570000000002</c:v>
                </c:pt>
                <c:pt idx="27783">
                  <c:v>3.9607229999999998</c:v>
                </c:pt>
                <c:pt idx="27784">
                  <c:v>3.9696179999999996</c:v>
                </c:pt>
                <c:pt idx="27785">
                  <c:v>3.9649869999999998</c:v>
                </c:pt>
                <c:pt idx="27786">
                  <c:v>3.9529199999999998</c:v>
                </c:pt>
                <c:pt idx="27787">
                  <c:v>3.9617360000000001</c:v>
                </c:pt>
                <c:pt idx="27788">
                  <c:v>3.9688720000000002</c:v>
                </c:pt>
                <c:pt idx="27789">
                  <c:v>3.9600749999999998</c:v>
                </c:pt>
                <c:pt idx="27790">
                  <c:v>3.9570119999999998</c:v>
                </c:pt>
                <c:pt idx="27791">
                  <c:v>3.9627850000000002</c:v>
                </c:pt>
                <c:pt idx="27792">
                  <c:v>3.9603659999999996</c:v>
                </c:pt>
                <c:pt idx="27793">
                  <c:v>3.9562020000000002</c:v>
                </c:pt>
                <c:pt idx="27794">
                  <c:v>3.9610779999999997</c:v>
                </c:pt>
                <c:pt idx="27795">
                  <c:v>3.9633710000000004</c:v>
                </c:pt>
                <c:pt idx="27796">
                  <c:v>3.9644060000000003</c:v>
                </c:pt>
                <c:pt idx="27797">
                  <c:v>3.9634660000000004</c:v>
                </c:pt>
                <c:pt idx="27798">
                  <c:v>3.9613930000000002</c:v>
                </c:pt>
                <c:pt idx="27799">
                  <c:v>3.9631619999999996</c:v>
                </c:pt>
                <c:pt idx="27800">
                  <c:v>3.9644519999999996</c:v>
                </c:pt>
                <c:pt idx="27801">
                  <c:v>3.9666360000000003</c:v>
                </c:pt>
                <c:pt idx="27802">
                  <c:v>3.9648729999999999</c:v>
                </c:pt>
                <c:pt idx="27803">
                  <c:v>3.9670389999999998</c:v>
                </c:pt>
                <c:pt idx="27804">
                  <c:v>3.9722590000000002</c:v>
                </c:pt>
                <c:pt idx="27805">
                  <c:v>3.9656830000000003</c:v>
                </c:pt>
                <c:pt idx="27806">
                  <c:v>3.9646150000000002</c:v>
                </c:pt>
                <c:pt idx="27807">
                  <c:v>3.9724839999999997</c:v>
                </c:pt>
                <c:pt idx="27808">
                  <c:v>3.9699410000000004</c:v>
                </c:pt>
                <c:pt idx="27809">
                  <c:v>3.960178</c:v>
                </c:pt>
                <c:pt idx="27810">
                  <c:v>3.9636760000000004</c:v>
                </c:pt>
                <c:pt idx="27811">
                  <c:v>3.9755269999999996</c:v>
                </c:pt>
                <c:pt idx="27812">
                  <c:v>3.9659680000000002</c:v>
                </c:pt>
                <c:pt idx="27813">
                  <c:v>3.9565239999999999</c:v>
                </c:pt>
                <c:pt idx="27814">
                  <c:v>3.9686649999999997</c:v>
                </c:pt>
                <c:pt idx="27815">
                  <c:v>3.9693620000000003</c:v>
                </c:pt>
                <c:pt idx="27816">
                  <c:v>3.9586620000000003</c:v>
                </c:pt>
                <c:pt idx="27817">
                  <c:v>3.9654809999999996</c:v>
                </c:pt>
                <c:pt idx="27818">
                  <c:v>3.9746600000000001</c:v>
                </c:pt>
                <c:pt idx="27819">
                  <c:v>3.9640909999999998</c:v>
                </c:pt>
                <c:pt idx="27820">
                  <c:v>3.9623280000000003</c:v>
                </c:pt>
                <c:pt idx="27821">
                  <c:v>3.9756939999999998</c:v>
                </c:pt>
                <c:pt idx="27822">
                  <c:v>3.9719980000000001</c:v>
                </c:pt>
                <c:pt idx="27823">
                  <c:v>3.9653409999999996</c:v>
                </c:pt>
                <c:pt idx="27824">
                  <c:v>3.9740929999999999</c:v>
                </c:pt>
                <c:pt idx="27825">
                  <c:v>3.9778799999999999</c:v>
                </c:pt>
                <c:pt idx="27826">
                  <c:v>3.9709219999999998</c:v>
                </c:pt>
                <c:pt idx="27827">
                  <c:v>3.9725760000000001</c:v>
                </c:pt>
                <c:pt idx="27828">
                  <c:v>3.9774279999999997</c:v>
                </c:pt>
                <c:pt idx="27829">
                  <c:v>3.9716389999999997</c:v>
                </c:pt>
                <c:pt idx="27830">
                  <c:v>3.9683210000000004</c:v>
                </c:pt>
                <c:pt idx="27831">
                  <c:v>3.9722309999999998</c:v>
                </c:pt>
                <c:pt idx="27832">
                  <c:v>3.9732159999999999</c:v>
                </c:pt>
                <c:pt idx="27833">
                  <c:v>3.9729029999999996</c:v>
                </c:pt>
                <c:pt idx="27834">
                  <c:v>3.9743279999999999</c:v>
                </c:pt>
                <c:pt idx="27835">
                  <c:v>3.9711999999999996</c:v>
                </c:pt>
                <c:pt idx="27836">
                  <c:v>3.9668659999999996</c:v>
                </c:pt>
                <c:pt idx="27837">
                  <c:v>3.9738930000000003</c:v>
                </c:pt>
                <c:pt idx="27838">
                  <c:v>3.9784990000000002</c:v>
                </c:pt>
                <c:pt idx="27839">
                  <c:v>3.9663750000000002</c:v>
                </c:pt>
                <c:pt idx="27840">
                  <c:v>3.9656859999999998</c:v>
                </c:pt>
                <c:pt idx="27841">
                  <c:v>3.975066</c:v>
                </c:pt>
                <c:pt idx="27842">
                  <c:v>3.9706409999999996</c:v>
                </c:pt>
                <c:pt idx="27843">
                  <c:v>3.9674529999999999</c:v>
                </c:pt>
                <c:pt idx="27844">
                  <c:v>3.975689</c:v>
                </c:pt>
                <c:pt idx="27845">
                  <c:v>3.9769310000000004</c:v>
                </c:pt>
                <c:pt idx="27846">
                  <c:v>3.9674110000000002</c:v>
                </c:pt>
                <c:pt idx="27847">
                  <c:v>3.9718559999999998</c:v>
                </c:pt>
                <c:pt idx="27848">
                  <c:v>3.9795150000000001</c:v>
                </c:pt>
                <c:pt idx="27849">
                  <c:v>3.969144</c:v>
                </c:pt>
                <c:pt idx="27850">
                  <c:v>3.9673809999999996</c:v>
                </c:pt>
                <c:pt idx="27851">
                  <c:v>3.9782479999999998</c:v>
                </c:pt>
                <c:pt idx="27852">
                  <c:v>3.9771549999999998</c:v>
                </c:pt>
                <c:pt idx="27853">
                  <c:v>3.9693339999999999</c:v>
                </c:pt>
                <c:pt idx="27854">
                  <c:v>3.9720069999999996</c:v>
                </c:pt>
                <c:pt idx="27855">
                  <c:v>3.9755330000000004</c:v>
                </c:pt>
                <c:pt idx="27856">
                  <c:v>3.9690649999999996</c:v>
                </c:pt>
                <c:pt idx="27857">
                  <c:v>3.9738749999999996</c:v>
                </c:pt>
                <c:pt idx="27858">
                  <c:v>3.9793710000000004</c:v>
                </c:pt>
                <c:pt idx="27859">
                  <c:v>3.9689550000000002</c:v>
                </c:pt>
                <c:pt idx="27860">
                  <c:v>3.9692569999999998</c:v>
                </c:pt>
                <c:pt idx="27861">
                  <c:v>3.9762440000000003</c:v>
                </c:pt>
                <c:pt idx="27862">
                  <c:v>3.9744710000000003</c:v>
                </c:pt>
                <c:pt idx="27863">
                  <c:v>3.9747149999999998</c:v>
                </c:pt>
                <c:pt idx="27864">
                  <c:v>3.9785640000000004</c:v>
                </c:pt>
                <c:pt idx="27865">
                  <c:v>3.9791480000000004</c:v>
                </c:pt>
                <c:pt idx="27866">
                  <c:v>3.9772869999999996</c:v>
                </c:pt>
                <c:pt idx="27867">
                  <c:v>3.9784300000000004</c:v>
                </c:pt>
                <c:pt idx="27868">
                  <c:v>3.9799030000000002</c:v>
                </c:pt>
                <c:pt idx="27869">
                  <c:v>3.9816190000000002</c:v>
                </c:pt>
                <c:pt idx="27870">
                  <c:v>3.9843039999999998</c:v>
                </c:pt>
                <c:pt idx="27871">
                  <c:v>3.9817419999999997</c:v>
                </c:pt>
                <c:pt idx="27872">
                  <c:v>3.9764619999999997</c:v>
                </c:pt>
                <c:pt idx="27873">
                  <c:v>3.977309</c:v>
                </c:pt>
                <c:pt idx="27874">
                  <c:v>3.9820929999999999</c:v>
                </c:pt>
                <c:pt idx="27875">
                  <c:v>3.9790710000000002</c:v>
                </c:pt>
                <c:pt idx="27876">
                  <c:v>3.9736649999999996</c:v>
                </c:pt>
                <c:pt idx="27877">
                  <c:v>3.9786770000000002</c:v>
                </c:pt>
                <c:pt idx="27878">
                  <c:v>3.9796129999999996</c:v>
                </c:pt>
                <c:pt idx="27879">
                  <c:v>3.9748409999999996</c:v>
                </c:pt>
                <c:pt idx="27880">
                  <c:v>3.9770519999999996</c:v>
                </c:pt>
                <c:pt idx="27881">
                  <c:v>3.9812120000000002</c:v>
                </c:pt>
                <c:pt idx="27882">
                  <c:v>3.9773540000000001</c:v>
                </c:pt>
                <c:pt idx="27883">
                  <c:v>3.9759310000000001</c:v>
                </c:pt>
                <c:pt idx="27884">
                  <c:v>3.9814540000000003</c:v>
                </c:pt>
                <c:pt idx="27885">
                  <c:v>3.9770589999999997</c:v>
                </c:pt>
                <c:pt idx="27886">
                  <c:v>3.9742350000000002</c:v>
                </c:pt>
                <c:pt idx="27887">
                  <c:v>3.9825299999999997</c:v>
                </c:pt>
                <c:pt idx="27888">
                  <c:v>3.9800199999999997</c:v>
                </c:pt>
                <c:pt idx="27889">
                  <c:v>3.9744919999999997</c:v>
                </c:pt>
                <c:pt idx="27890">
                  <c:v>3.9791569999999998</c:v>
                </c:pt>
                <c:pt idx="27891">
                  <c:v>3.9833980000000002</c:v>
                </c:pt>
                <c:pt idx="27892">
                  <c:v>3.9816580000000004</c:v>
                </c:pt>
                <c:pt idx="27893">
                  <c:v>3.9782390000000003</c:v>
                </c:pt>
                <c:pt idx="27894">
                  <c:v>3.9796329999999998</c:v>
                </c:pt>
                <c:pt idx="27895">
                  <c:v>3.9806039999999996</c:v>
                </c:pt>
                <c:pt idx="27896">
                  <c:v>3.9837470000000001</c:v>
                </c:pt>
                <c:pt idx="27897">
                  <c:v>3.9868750000000004</c:v>
                </c:pt>
                <c:pt idx="27898">
                  <c:v>3.9848150000000002</c:v>
                </c:pt>
                <c:pt idx="27899">
                  <c:v>3.9841449999999998</c:v>
                </c:pt>
                <c:pt idx="27900">
                  <c:v>3.98285</c:v>
                </c:pt>
                <c:pt idx="27901">
                  <c:v>3.983174</c:v>
                </c:pt>
                <c:pt idx="27902">
                  <c:v>3.9791879999999997</c:v>
                </c:pt>
                <c:pt idx="27903">
                  <c:v>3.9791749999999997</c:v>
                </c:pt>
                <c:pt idx="27904">
                  <c:v>3.991231</c:v>
                </c:pt>
                <c:pt idx="27905">
                  <c:v>3.9888279999999998</c:v>
                </c:pt>
                <c:pt idx="27906">
                  <c:v>3.9800899999999997</c:v>
                </c:pt>
                <c:pt idx="27907">
                  <c:v>3.9836689999999999</c:v>
                </c:pt>
                <c:pt idx="27908">
                  <c:v>3.9846209999999997</c:v>
                </c:pt>
                <c:pt idx="27909">
                  <c:v>3.9781959999999996</c:v>
                </c:pt>
                <c:pt idx="27910">
                  <c:v>3.9787780000000001</c:v>
                </c:pt>
                <c:pt idx="27911">
                  <c:v>3.9824060000000001</c:v>
                </c:pt>
                <c:pt idx="27912">
                  <c:v>3.9796930000000001</c:v>
                </c:pt>
                <c:pt idx="27913">
                  <c:v>3.9824339999999996</c:v>
                </c:pt>
                <c:pt idx="27914">
                  <c:v>3.9902420000000003</c:v>
                </c:pt>
                <c:pt idx="27915">
                  <c:v>3.9859249999999999</c:v>
                </c:pt>
                <c:pt idx="27916">
                  <c:v>3.9806629999999998</c:v>
                </c:pt>
                <c:pt idx="27917">
                  <c:v>3.9866799999999998</c:v>
                </c:pt>
                <c:pt idx="27918">
                  <c:v>3.9873459999999996</c:v>
                </c:pt>
                <c:pt idx="27919">
                  <c:v>3.9810869999999996</c:v>
                </c:pt>
                <c:pt idx="27920">
                  <c:v>3.9841369999999996</c:v>
                </c:pt>
                <c:pt idx="27921">
                  <c:v>3.9892050000000001</c:v>
                </c:pt>
                <c:pt idx="27922">
                  <c:v>3.9834579999999997</c:v>
                </c:pt>
                <c:pt idx="27923">
                  <c:v>3.9826079999999999</c:v>
                </c:pt>
                <c:pt idx="27924">
                  <c:v>3.9863559999999998</c:v>
                </c:pt>
                <c:pt idx="27925">
                  <c:v>3.9837239999999996</c:v>
                </c:pt>
                <c:pt idx="27926">
                  <c:v>3.9862909999999996</c:v>
                </c:pt>
                <c:pt idx="27927">
                  <c:v>3.9894319999999999</c:v>
                </c:pt>
                <c:pt idx="27928">
                  <c:v>3.985976</c:v>
                </c:pt>
                <c:pt idx="27929">
                  <c:v>3.9857870000000002</c:v>
                </c:pt>
                <c:pt idx="27930">
                  <c:v>3.9931859999999997</c:v>
                </c:pt>
                <c:pt idx="27931">
                  <c:v>3.9945899999999996</c:v>
                </c:pt>
                <c:pt idx="27932">
                  <c:v>3.9843659999999996</c:v>
                </c:pt>
                <c:pt idx="27933">
                  <c:v>3.9857459999999998</c:v>
                </c:pt>
                <c:pt idx="27934">
                  <c:v>3.9937940000000003</c:v>
                </c:pt>
                <c:pt idx="27935">
                  <c:v>3.9875360000000004</c:v>
                </c:pt>
                <c:pt idx="27936">
                  <c:v>3.9824219999999997</c:v>
                </c:pt>
                <c:pt idx="27937">
                  <c:v>3.9882010000000001</c:v>
                </c:pt>
                <c:pt idx="27938">
                  <c:v>3.9895860000000001</c:v>
                </c:pt>
                <c:pt idx="27939">
                  <c:v>3.981992</c:v>
                </c:pt>
                <c:pt idx="27940">
                  <c:v>3.9834259999999997</c:v>
                </c:pt>
                <c:pt idx="27941">
                  <c:v>3.9897200000000002</c:v>
                </c:pt>
                <c:pt idx="27942">
                  <c:v>3.9879540000000002</c:v>
                </c:pt>
                <c:pt idx="27943">
                  <c:v>3.9875819999999997</c:v>
                </c:pt>
                <c:pt idx="27944">
                  <c:v>3.9908510000000001</c:v>
                </c:pt>
                <c:pt idx="27945">
                  <c:v>3.9913939999999997</c:v>
                </c:pt>
                <c:pt idx="27946">
                  <c:v>3.9880209999999998</c:v>
                </c:pt>
                <c:pt idx="27947">
                  <c:v>3.9899259999999996</c:v>
                </c:pt>
                <c:pt idx="27948">
                  <c:v>3.9919700000000002</c:v>
                </c:pt>
                <c:pt idx="27949">
                  <c:v>3.9885479999999998</c:v>
                </c:pt>
                <c:pt idx="27950">
                  <c:v>3.992464</c:v>
                </c:pt>
                <c:pt idx="27951">
                  <c:v>3.9934010000000004</c:v>
                </c:pt>
                <c:pt idx="27952">
                  <c:v>3.9899979999999999</c:v>
                </c:pt>
                <c:pt idx="27953">
                  <c:v>3.9952759999999996</c:v>
                </c:pt>
                <c:pt idx="27954">
                  <c:v>3.998075</c:v>
                </c:pt>
                <c:pt idx="27955">
                  <c:v>3.9908650000000003</c:v>
                </c:pt>
                <c:pt idx="27956">
                  <c:v>3.9881019999999996</c:v>
                </c:pt>
                <c:pt idx="27957">
                  <c:v>3.9969599999999996</c:v>
                </c:pt>
                <c:pt idx="27958">
                  <c:v>3.9971399999999999</c:v>
                </c:pt>
                <c:pt idx="27959">
                  <c:v>3.9879160000000002</c:v>
                </c:pt>
                <c:pt idx="27960">
                  <c:v>3.9920200000000001</c:v>
                </c:pt>
                <c:pt idx="27961">
                  <c:v>3.9999390000000004</c:v>
                </c:pt>
                <c:pt idx="27962">
                  <c:v>3.9964829999999996</c:v>
                </c:pt>
                <c:pt idx="27963">
                  <c:v>3.9889989999999997</c:v>
                </c:pt>
                <c:pt idx="27964">
                  <c:v>3.9926740000000001</c:v>
                </c:pt>
                <c:pt idx="27965">
                  <c:v>3.9962730000000004</c:v>
                </c:pt>
                <c:pt idx="27966">
                  <c:v>3.9872550000000002</c:v>
                </c:pt>
                <c:pt idx="27967">
                  <c:v>3.9891730000000001</c:v>
                </c:pt>
                <c:pt idx="27968">
                  <c:v>3.9928160000000004</c:v>
                </c:pt>
                <c:pt idx="27969">
                  <c:v>3.9864519999999999</c:v>
                </c:pt>
                <c:pt idx="27970">
                  <c:v>3.9928369999999997</c:v>
                </c:pt>
                <c:pt idx="27971">
                  <c:v>3.9972320000000003</c:v>
                </c:pt>
                <c:pt idx="27972">
                  <c:v>3.988359</c:v>
                </c:pt>
                <c:pt idx="27973">
                  <c:v>3.98726</c:v>
                </c:pt>
                <c:pt idx="27974">
                  <c:v>3.9931960000000002</c:v>
                </c:pt>
                <c:pt idx="27975">
                  <c:v>3.9964959999999996</c:v>
                </c:pt>
                <c:pt idx="27976">
                  <c:v>4.0007380000000001</c:v>
                </c:pt>
                <c:pt idx="27977">
                  <c:v>4.0009519999999998</c:v>
                </c:pt>
                <c:pt idx="27978">
                  <c:v>3.9938549999999999</c:v>
                </c:pt>
                <c:pt idx="27979">
                  <c:v>3.995749</c:v>
                </c:pt>
                <c:pt idx="27980">
                  <c:v>3.9985299999999997</c:v>
                </c:pt>
                <c:pt idx="27981">
                  <c:v>3.9927609999999998</c:v>
                </c:pt>
                <c:pt idx="27982">
                  <c:v>3.9925030000000001</c:v>
                </c:pt>
                <c:pt idx="27983">
                  <c:v>3.9942729999999997</c:v>
                </c:pt>
                <c:pt idx="27984">
                  <c:v>3.9923630000000001</c:v>
                </c:pt>
                <c:pt idx="27985">
                  <c:v>3.9907510000000004</c:v>
                </c:pt>
                <c:pt idx="27986">
                  <c:v>3.9953440000000002</c:v>
                </c:pt>
                <c:pt idx="27987">
                  <c:v>4.0006349999999999</c:v>
                </c:pt>
                <c:pt idx="27988">
                  <c:v>3.99533</c:v>
                </c:pt>
                <c:pt idx="27989">
                  <c:v>3.9963689999999996</c:v>
                </c:pt>
                <c:pt idx="27990">
                  <c:v>4.0060789999999997</c:v>
                </c:pt>
                <c:pt idx="27991">
                  <c:v>4.0036209999999999</c:v>
                </c:pt>
                <c:pt idx="27992">
                  <c:v>3.9960779999999998</c:v>
                </c:pt>
                <c:pt idx="27993">
                  <c:v>3.9995839999999996</c:v>
                </c:pt>
                <c:pt idx="27994">
                  <c:v>4.0034169999999998</c:v>
                </c:pt>
                <c:pt idx="27995">
                  <c:v>3.9948600000000001</c:v>
                </c:pt>
                <c:pt idx="27996">
                  <c:v>3.9903750000000002</c:v>
                </c:pt>
                <c:pt idx="27997">
                  <c:v>3.9963470000000001</c:v>
                </c:pt>
                <c:pt idx="27998">
                  <c:v>3.9969599999999996</c:v>
                </c:pt>
                <c:pt idx="27999">
                  <c:v>3.9979019999999998</c:v>
                </c:pt>
                <c:pt idx="28000">
                  <c:v>4.0044690000000003</c:v>
                </c:pt>
                <c:pt idx="28001">
                  <c:v>4.0017940000000003</c:v>
                </c:pt>
                <c:pt idx="28002">
                  <c:v>3.9932160000000003</c:v>
                </c:pt>
                <c:pt idx="28003">
                  <c:v>3.9978670000000003</c:v>
                </c:pt>
                <c:pt idx="28004">
                  <c:v>4.0018580000000004</c:v>
                </c:pt>
                <c:pt idx="28005">
                  <c:v>3.9911810000000001</c:v>
                </c:pt>
                <c:pt idx="28006">
                  <c:v>3.9955129999999999</c:v>
                </c:pt>
                <c:pt idx="28007">
                  <c:v>4.006291</c:v>
                </c:pt>
                <c:pt idx="28008">
                  <c:v>3.9964399999999998</c:v>
                </c:pt>
                <c:pt idx="28009">
                  <c:v>3.992915</c:v>
                </c:pt>
                <c:pt idx="28010">
                  <c:v>4.0040079999999998</c:v>
                </c:pt>
                <c:pt idx="28011">
                  <c:v>4.0055959999999997</c:v>
                </c:pt>
                <c:pt idx="28012">
                  <c:v>4.0006120000000003</c:v>
                </c:pt>
                <c:pt idx="28013">
                  <c:v>4.0060440000000002</c:v>
                </c:pt>
                <c:pt idx="28014">
                  <c:v>4.009118</c:v>
                </c:pt>
                <c:pt idx="28015">
                  <c:v>4.0018279999999997</c:v>
                </c:pt>
                <c:pt idx="28016">
                  <c:v>4.0020860000000003</c:v>
                </c:pt>
                <c:pt idx="28017">
                  <c:v>4.0030250000000001</c:v>
                </c:pt>
                <c:pt idx="28018">
                  <c:v>3.9985299999999997</c:v>
                </c:pt>
                <c:pt idx="28019">
                  <c:v>3.9991599999999998</c:v>
                </c:pt>
                <c:pt idx="28020">
                  <c:v>4.0026910000000004</c:v>
                </c:pt>
                <c:pt idx="28021">
                  <c:v>4.0018089999999997</c:v>
                </c:pt>
                <c:pt idx="28022">
                  <c:v>3.9981559999999998</c:v>
                </c:pt>
                <c:pt idx="28023">
                  <c:v>4.0035970000000001</c:v>
                </c:pt>
                <c:pt idx="28024">
                  <c:v>4.007917</c:v>
                </c:pt>
                <c:pt idx="28025">
                  <c:v>4.0020429999999996</c:v>
                </c:pt>
                <c:pt idx="28026">
                  <c:v>4.0015239999999999</c:v>
                </c:pt>
                <c:pt idx="28027">
                  <c:v>4.0047800000000002</c:v>
                </c:pt>
                <c:pt idx="28028">
                  <c:v>4.0033770000000004</c:v>
                </c:pt>
                <c:pt idx="28029">
                  <c:v>3.9991979999999998</c:v>
                </c:pt>
                <c:pt idx="28030">
                  <c:v>4.0041149999999996</c:v>
                </c:pt>
                <c:pt idx="28031">
                  <c:v>4.0064590000000004</c:v>
                </c:pt>
                <c:pt idx="28032">
                  <c:v>3.9966410000000003</c:v>
                </c:pt>
                <c:pt idx="28033">
                  <c:v>3.9993499999999997</c:v>
                </c:pt>
                <c:pt idx="28034">
                  <c:v>4.0051389999999998</c:v>
                </c:pt>
                <c:pt idx="28035">
                  <c:v>4.001061</c:v>
                </c:pt>
                <c:pt idx="28036">
                  <c:v>4.0058009999999999</c:v>
                </c:pt>
                <c:pt idx="28037">
                  <c:v>4.0124579999999996</c:v>
                </c:pt>
                <c:pt idx="28038">
                  <c:v>4.0089759999999997</c:v>
                </c:pt>
                <c:pt idx="28039">
                  <c:v>4.0048279999999998</c:v>
                </c:pt>
                <c:pt idx="28040">
                  <c:v>4.0079330000000004</c:v>
                </c:pt>
                <c:pt idx="28041">
                  <c:v>4.0075690000000002</c:v>
                </c:pt>
                <c:pt idx="28042">
                  <c:v>4.0031150000000002</c:v>
                </c:pt>
                <c:pt idx="28043">
                  <c:v>4.0047170000000003</c:v>
                </c:pt>
                <c:pt idx="28044">
                  <c:v>4.006329</c:v>
                </c:pt>
                <c:pt idx="28045">
                  <c:v>4.0046920000000004</c:v>
                </c:pt>
                <c:pt idx="28046">
                  <c:v>4.0077530000000001</c:v>
                </c:pt>
                <c:pt idx="28047">
                  <c:v>4.0108689999999996</c:v>
                </c:pt>
                <c:pt idx="28048">
                  <c:v>4.0066110000000004</c:v>
                </c:pt>
                <c:pt idx="28049">
                  <c:v>4.0057799999999997</c:v>
                </c:pt>
                <c:pt idx="28050">
                  <c:v>4.0112920000000001</c:v>
                </c:pt>
                <c:pt idx="28051">
                  <c:v>4.0060609999999999</c:v>
                </c:pt>
                <c:pt idx="28052">
                  <c:v>4.0014029999999998</c:v>
                </c:pt>
                <c:pt idx="28053">
                  <c:v>4.0107520000000001</c:v>
                </c:pt>
                <c:pt idx="28054">
                  <c:v>4.0102310000000001</c:v>
                </c:pt>
                <c:pt idx="28055">
                  <c:v>4.0025219999999999</c:v>
                </c:pt>
                <c:pt idx="28056">
                  <c:v>4.0063620000000002</c:v>
                </c:pt>
                <c:pt idx="28057">
                  <c:v>4.0082149999999999</c:v>
                </c:pt>
                <c:pt idx="28058">
                  <c:v>4.0047370000000004</c:v>
                </c:pt>
                <c:pt idx="28059">
                  <c:v>4.007193</c:v>
                </c:pt>
                <c:pt idx="28060">
                  <c:v>4.0114799999999997</c:v>
                </c:pt>
                <c:pt idx="28061">
                  <c:v>4.0085889999999997</c:v>
                </c:pt>
                <c:pt idx="28062">
                  <c:v>4.0070350000000001</c:v>
                </c:pt>
                <c:pt idx="28063">
                  <c:v>4.0090510000000004</c:v>
                </c:pt>
                <c:pt idx="28064">
                  <c:v>4.0060190000000002</c:v>
                </c:pt>
                <c:pt idx="28065">
                  <c:v>4.0067959999999996</c:v>
                </c:pt>
                <c:pt idx="28066">
                  <c:v>4.0134210000000001</c:v>
                </c:pt>
                <c:pt idx="28067">
                  <c:v>4.0137559999999999</c:v>
                </c:pt>
                <c:pt idx="28068">
                  <c:v>4.0045210000000004</c:v>
                </c:pt>
                <c:pt idx="28069">
                  <c:v>4.0024519999999999</c:v>
                </c:pt>
                <c:pt idx="28070">
                  <c:v>4.012067</c:v>
                </c:pt>
                <c:pt idx="28071">
                  <c:v>4.0136219999999998</c:v>
                </c:pt>
                <c:pt idx="28072">
                  <c:v>4.0113200000000004</c:v>
                </c:pt>
                <c:pt idx="28073">
                  <c:v>4.0123670000000002</c:v>
                </c:pt>
                <c:pt idx="28074">
                  <c:v>4.0150829999999997</c:v>
                </c:pt>
                <c:pt idx="28075">
                  <c:v>4.0141770000000001</c:v>
                </c:pt>
                <c:pt idx="28076">
                  <c:v>4.0084840000000002</c:v>
                </c:pt>
                <c:pt idx="28077">
                  <c:v>4.0108069999999998</c:v>
                </c:pt>
                <c:pt idx="28078">
                  <c:v>4.0123810000000004</c:v>
                </c:pt>
                <c:pt idx="28079">
                  <c:v>4.0091080000000003</c:v>
                </c:pt>
                <c:pt idx="28080">
                  <c:v>4.0120100000000001</c:v>
                </c:pt>
                <c:pt idx="28081">
                  <c:v>4.0149179999999998</c:v>
                </c:pt>
                <c:pt idx="28082">
                  <c:v>4.012257</c:v>
                </c:pt>
                <c:pt idx="28083">
                  <c:v>4.0108899999999998</c:v>
                </c:pt>
                <c:pt idx="28084">
                  <c:v>4.0132050000000001</c:v>
                </c:pt>
                <c:pt idx="28085">
                  <c:v>4.0111299999999996</c:v>
                </c:pt>
                <c:pt idx="28086">
                  <c:v>4.0115470000000002</c:v>
                </c:pt>
                <c:pt idx="28087">
                  <c:v>4.0161309999999997</c:v>
                </c:pt>
                <c:pt idx="28088">
                  <c:v>4.010694</c:v>
                </c:pt>
                <c:pt idx="28089">
                  <c:v>4.0109899999999996</c:v>
                </c:pt>
                <c:pt idx="28090">
                  <c:v>4.020543</c:v>
                </c:pt>
                <c:pt idx="28091">
                  <c:v>4.0172330000000001</c:v>
                </c:pt>
                <c:pt idx="28092">
                  <c:v>4.00997</c:v>
                </c:pt>
                <c:pt idx="28093">
                  <c:v>4.0163450000000003</c:v>
                </c:pt>
                <c:pt idx="28094">
                  <c:v>4.0192490000000003</c:v>
                </c:pt>
                <c:pt idx="28095">
                  <c:v>4.0099600000000004</c:v>
                </c:pt>
                <c:pt idx="28096">
                  <c:v>4.0140580000000003</c:v>
                </c:pt>
                <c:pt idx="28097">
                  <c:v>4.0220710000000004</c:v>
                </c:pt>
                <c:pt idx="28098">
                  <c:v>4.0136380000000003</c:v>
                </c:pt>
                <c:pt idx="28099">
                  <c:v>4.0129020000000004</c:v>
                </c:pt>
                <c:pt idx="28100">
                  <c:v>4.0175960000000002</c:v>
                </c:pt>
                <c:pt idx="28101">
                  <c:v>4.014303</c:v>
                </c:pt>
                <c:pt idx="28102">
                  <c:v>4.0140349999999998</c:v>
                </c:pt>
                <c:pt idx="28103">
                  <c:v>4.0162050000000002</c:v>
                </c:pt>
                <c:pt idx="28104">
                  <c:v>4.0140039999999999</c:v>
                </c:pt>
                <c:pt idx="28105">
                  <c:v>4.0089269999999999</c:v>
                </c:pt>
                <c:pt idx="28106">
                  <c:v>4.0124449999999996</c:v>
                </c:pt>
                <c:pt idx="28107">
                  <c:v>4.016839</c:v>
                </c:pt>
                <c:pt idx="28108">
                  <c:v>4.0134780000000001</c:v>
                </c:pt>
                <c:pt idx="28109">
                  <c:v>4.0199259999999999</c:v>
                </c:pt>
                <c:pt idx="28110">
                  <c:v>4.0262510000000002</c:v>
                </c:pt>
                <c:pt idx="28111">
                  <c:v>4.0188680000000003</c:v>
                </c:pt>
                <c:pt idx="28112">
                  <c:v>4.016438</c:v>
                </c:pt>
                <c:pt idx="28113">
                  <c:v>4.0242079999999998</c:v>
                </c:pt>
                <c:pt idx="28114">
                  <c:v>4.019298</c:v>
                </c:pt>
                <c:pt idx="28115">
                  <c:v>4.0080460000000002</c:v>
                </c:pt>
                <c:pt idx="28116">
                  <c:v>4.0174130000000003</c:v>
                </c:pt>
                <c:pt idx="28117">
                  <c:v>4.0254539999999999</c:v>
                </c:pt>
                <c:pt idx="28118">
                  <c:v>4.01858</c:v>
                </c:pt>
                <c:pt idx="28119">
                  <c:v>4.0202840000000002</c:v>
                </c:pt>
                <c:pt idx="28120">
                  <c:v>4.0242120000000003</c:v>
                </c:pt>
                <c:pt idx="28121">
                  <c:v>4.0200820000000004</c:v>
                </c:pt>
                <c:pt idx="28122">
                  <c:v>4.0187080000000002</c:v>
                </c:pt>
                <c:pt idx="28123">
                  <c:v>4.0225980000000003</c:v>
                </c:pt>
                <c:pt idx="28124">
                  <c:v>4.0216710000000004</c:v>
                </c:pt>
                <c:pt idx="28125">
                  <c:v>4.0151310000000002</c:v>
                </c:pt>
                <c:pt idx="28126">
                  <c:v>4.0168359999999996</c:v>
                </c:pt>
                <c:pt idx="28127">
                  <c:v>4.0180020000000001</c:v>
                </c:pt>
                <c:pt idx="28128">
                  <c:v>4.0126949999999999</c:v>
                </c:pt>
                <c:pt idx="28129">
                  <c:v>4.0166009999999996</c:v>
                </c:pt>
                <c:pt idx="28130">
                  <c:v>4.0234690000000004</c:v>
                </c:pt>
                <c:pt idx="28131">
                  <c:v>4.0183020000000003</c:v>
                </c:pt>
                <c:pt idx="28132">
                  <c:v>4.0164869999999997</c:v>
                </c:pt>
                <c:pt idx="28133">
                  <c:v>4.027552</c:v>
                </c:pt>
                <c:pt idx="28134">
                  <c:v>4.027247</c:v>
                </c:pt>
                <c:pt idx="28135">
                  <c:v>4.021954</c:v>
                </c:pt>
                <c:pt idx="28136">
                  <c:v>4.0267330000000001</c:v>
                </c:pt>
                <c:pt idx="28137">
                  <c:v>4.0230959999999998</c:v>
                </c:pt>
                <c:pt idx="28138">
                  <c:v>4.0194679999999998</c:v>
                </c:pt>
                <c:pt idx="28139">
                  <c:v>4.0244730000000004</c:v>
                </c:pt>
                <c:pt idx="28140">
                  <c:v>4.0274999999999999</c:v>
                </c:pt>
                <c:pt idx="28141">
                  <c:v>4.0245759999999997</c:v>
                </c:pt>
                <c:pt idx="28142">
                  <c:v>4.0231909999999997</c:v>
                </c:pt>
                <c:pt idx="28143">
                  <c:v>4.0263159999999996</c:v>
                </c:pt>
                <c:pt idx="28144">
                  <c:v>4.023002</c:v>
                </c:pt>
                <c:pt idx="28145">
                  <c:v>4.0221200000000001</c:v>
                </c:pt>
                <c:pt idx="28146">
                  <c:v>4.026408</c:v>
                </c:pt>
                <c:pt idx="28147">
                  <c:v>4.023943</c:v>
                </c:pt>
                <c:pt idx="28148">
                  <c:v>4.0192209999999999</c:v>
                </c:pt>
                <c:pt idx="28149">
                  <c:v>4.0193289999999999</c:v>
                </c:pt>
                <c:pt idx="28150">
                  <c:v>4.0230899999999998</c:v>
                </c:pt>
                <c:pt idx="28151">
                  <c:v>4.0190619999999999</c:v>
                </c:pt>
                <c:pt idx="28152">
                  <c:v>4.0191569999999999</c:v>
                </c:pt>
                <c:pt idx="28153">
                  <c:v>4.0275359999999996</c:v>
                </c:pt>
                <c:pt idx="28154">
                  <c:v>4.0219740000000002</c:v>
                </c:pt>
                <c:pt idx="28155">
                  <c:v>4.0154529999999999</c:v>
                </c:pt>
                <c:pt idx="28156">
                  <c:v>4.0225929999999996</c:v>
                </c:pt>
                <c:pt idx="28157">
                  <c:v>4.0249920000000001</c:v>
                </c:pt>
                <c:pt idx="28158">
                  <c:v>4.021922</c:v>
                </c:pt>
                <c:pt idx="28159">
                  <c:v>4.029776</c:v>
                </c:pt>
                <c:pt idx="28160">
                  <c:v>4.0356160000000001</c:v>
                </c:pt>
                <c:pt idx="28161">
                  <c:v>4.0237720000000001</c:v>
                </c:pt>
                <c:pt idx="28162">
                  <c:v>4.0201989999999999</c:v>
                </c:pt>
                <c:pt idx="28163">
                  <c:v>4.0296820000000002</c:v>
                </c:pt>
                <c:pt idx="28164">
                  <c:v>4.027234</c:v>
                </c:pt>
                <c:pt idx="28165">
                  <c:v>4.0232409999999996</c:v>
                </c:pt>
                <c:pt idx="28166">
                  <c:v>4.0257019999999999</c:v>
                </c:pt>
                <c:pt idx="28167">
                  <c:v>4.0231529999999998</c:v>
                </c:pt>
                <c:pt idx="28168">
                  <c:v>4.0198099999999997</c:v>
                </c:pt>
                <c:pt idx="28169">
                  <c:v>4.0280509999999996</c:v>
                </c:pt>
                <c:pt idx="28170">
                  <c:v>4.0334329999999996</c:v>
                </c:pt>
                <c:pt idx="28171">
                  <c:v>4.0214499999999997</c:v>
                </c:pt>
                <c:pt idx="28172">
                  <c:v>4.0227550000000001</c:v>
                </c:pt>
                <c:pt idx="28173">
                  <c:v>4.0368639999999996</c:v>
                </c:pt>
                <c:pt idx="28174">
                  <c:v>4.0315009999999996</c:v>
                </c:pt>
                <c:pt idx="28175">
                  <c:v>4.0244530000000003</c:v>
                </c:pt>
                <c:pt idx="28176">
                  <c:v>4.0336020000000001</c:v>
                </c:pt>
                <c:pt idx="28177">
                  <c:v>4.0339390000000002</c:v>
                </c:pt>
                <c:pt idx="28178">
                  <c:v>4.0224019999999996</c:v>
                </c:pt>
                <c:pt idx="28179">
                  <c:v>4.0236619999999998</c:v>
                </c:pt>
                <c:pt idx="28180">
                  <c:v>4.0279579999999999</c:v>
                </c:pt>
                <c:pt idx="28181">
                  <c:v>4.0225090000000003</c:v>
                </c:pt>
                <c:pt idx="28182">
                  <c:v>4.0268309999999996</c:v>
                </c:pt>
                <c:pt idx="28183">
                  <c:v>4.0346820000000001</c:v>
                </c:pt>
                <c:pt idx="28184">
                  <c:v>4.0311190000000003</c:v>
                </c:pt>
                <c:pt idx="28185">
                  <c:v>4.0329790000000001</c:v>
                </c:pt>
                <c:pt idx="28186">
                  <c:v>4.039784</c:v>
                </c:pt>
                <c:pt idx="28187">
                  <c:v>4.0346979999999997</c:v>
                </c:pt>
                <c:pt idx="28188">
                  <c:v>4.0267799999999996</c:v>
                </c:pt>
                <c:pt idx="28189">
                  <c:v>4.0313850000000002</c:v>
                </c:pt>
                <c:pt idx="28190">
                  <c:v>4.0317270000000001</c:v>
                </c:pt>
                <c:pt idx="28191">
                  <c:v>4.0261399999999998</c:v>
                </c:pt>
                <c:pt idx="28192">
                  <c:v>4.0330349999999999</c:v>
                </c:pt>
                <c:pt idx="28193">
                  <c:v>4.0351879999999998</c:v>
                </c:pt>
                <c:pt idx="28194">
                  <c:v>4.0273940000000001</c:v>
                </c:pt>
                <c:pt idx="28195">
                  <c:v>4.0271499999999998</c:v>
                </c:pt>
                <c:pt idx="28196">
                  <c:v>4.0353810000000001</c:v>
                </c:pt>
                <c:pt idx="28197">
                  <c:v>4.0375069999999997</c:v>
                </c:pt>
                <c:pt idx="28198">
                  <c:v>4.032184</c:v>
                </c:pt>
                <c:pt idx="28199">
                  <c:v>4.0328489999999997</c:v>
                </c:pt>
                <c:pt idx="28200">
                  <c:v>4.0336559999999997</c:v>
                </c:pt>
                <c:pt idx="28201">
                  <c:v>4.0305660000000003</c:v>
                </c:pt>
                <c:pt idx="28202">
                  <c:v>4.0304770000000003</c:v>
                </c:pt>
                <c:pt idx="28203">
                  <c:v>4.0335239999999999</c:v>
                </c:pt>
                <c:pt idx="28204">
                  <c:v>4.0360870000000002</c:v>
                </c:pt>
                <c:pt idx="28205">
                  <c:v>4.0321100000000003</c:v>
                </c:pt>
                <c:pt idx="28206">
                  <c:v>4.0338250000000002</c:v>
                </c:pt>
                <c:pt idx="28207">
                  <c:v>4.0338269999999996</c:v>
                </c:pt>
                <c:pt idx="28208">
                  <c:v>4.0271819999999998</c:v>
                </c:pt>
                <c:pt idx="28209">
                  <c:v>4.0333969999999999</c:v>
                </c:pt>
                <c:pt idx="28210">
                  <c:v>4.0357260000000004</c:v>
                </c:pt>
                <c:pt idx="28211">
                  <c:v>4.0274049999999999</c:v>
                </c:pt>
                <c:pt idx="28212">
                  <c:v>4.0296010000000004</c:v>
                </c:pt>
                <c:pt idx="28213">
                  <c:v>4.0331029999999997</c:v>
                </c:pt>
                <c:pt idx="28214">
                  <c:v>4.0282159999999996</c:v>
                </c:pt>
                <c:pt idx="28215">
                  <c:v>4.0302550000000004</c:v>
                </c:pt>
                <c:pt idx="28216">
                  <c:v>4.037433</c:v>
                </c:pt>
                <c:pt idx="28217">
                  <c:v>4.0320650000000002</c:v>
                </c:pt>
                <c:pt idx="28218">
                  <c:v>4.029528</c:v>
                </c:pt>
                <c:pt idx="28219">
                  <c:v>4.0373570000000001</c:v>
                </c:pt>
                <c:pt idx="28220">
                  <c:v>4.0360610000000001</c:v>
                </c:pt>
                <c:pt idx="28221">
                  <c:v>4.0339239999999998</c:v>
                </c:pt>
                <c:pt idx="28222">
                  <c:v>4.0423340000000003</c:v>
                </c:pt>
                <c:pt idx="28223">
                  <c:v>4.0440069999999997</c:v>
                </c:pt>
                <c:pt idx="28224">
                  <c:v>4.0361320000000003</c:v>
                </c:pt>
                <c:pt idx="28225">
                  <c:v>4.034783</c:v>
                </c:pt>
                <c:pt idx="28226">
                  <c:v>4.0398810000000003</c:v>
                </c:pt>
                <c:pt idx="28227">
                  <c:v>4.0394620000000003</c:v>
                </c:pt>
                <c:pt idx="28228">
                  <c:v>4.0378980000000002</c:v>
                </c:pt>
                <c:pt idx="28229">
                  <c:v>4.0385059999999999</c:v>
                </c:pt>
                <c:pt idx="28230">
                  <c:v>4.0357250000000002</c:v>
                </c:pt>
                <c:pt idx="28231">
                  <c:v>4.0335080000000003</c:v>
                </c:pt>
                <c:pt idx="28232">
                  <c:v>4.0378340000000001</c:v>
                </c:pt>
                <c:pt idx="28233">
                  <c:v>4.0396720000000004</c:v>
                </c:pt>
                <c:pt idx="28234">
                  <c:v>4.030932</c:v>
                </c:pt>
                <c:pt idx="28235">
                  <c:v>4.0346120000000001</c:v>
                </c:pt>
                <c:pt idx="28236">
                  <c:v>4.0473109999999997</c:v>
                </c:pt>
                <c:pt idx="28237">
                  <c:v>4.0408390000000001</c:v>
                </c:pt>
                <c:pt idx="28238">
                  <c:v>4.0318699999999996</c:v>
                </c:pt>
                <c:pt idx="28239">
                  <c:v>4.0320619999999998</c:v>
                </c:pt>
                <c:pt idx="28240">
                  <c:v>4.0322060000000004</c:v>
                </c:pt>
                <c:pt idx="28241">
                  <c:v>4.0350130000000002</c:v>
                </c:pt>
                <c:pt idx="28242">
                  <c:v>4.0401040000000004</c:v>
                </c:pt>
                <c:pt idx="28243">
                  <c:v>4.043196</c:v>
                </c:pt>
                <c:pt idx="28244">
                  <c:v>4.0413540000000001</c:v>
                </c:pt>
                <c:pt idx="28245">
                  <c:v>4.0414750000000002</c:v>
                </c:pt>
                <c:pt idx="28246">
                  <c:v>4.0469460000000002</c:v>
                </c:pt>
                <c:pt idx="28247">
                  <c:v>4.0457169999999998</c:v>
                </c:pt>
                <c:pt idx="28248">
                  <c:v>4.0414409999999998</c:v>
                </c:pt>
                <c:pt idx="28249">
                  <c:v>4.0429139999999997</c:v>
                </c:pt>
                <c:pt idx="28250">
                  <c:v>4.0400200000000002</c:v>
                </c:pt>
                <c:pt idx="28251">
                  <c:v>4.0318829999999997</c:v>
                </c:pt>
                <c:pt idx="28252">
                  <c:v>4.0370499999999998</c:v>
                </c:pt>
                <c:pt idx="28253">
                  <c:v>4.043774</c:v>
                </c:pt>
                <c:pt idx="28254">
                  <c:v>4.0372139999999996</c:v>
                </c:pt>
                <c:pt idx="28255">
                  <c:v>4.0393730000000003</c:v>
                </c:pt>
                <c:pt idx="28256">
                  <c:v>4.0423669999999996</c:v>
                </c:pt>
                <c:pt idx="28257">
                  <c:v>4.0356800000000002</c:v>
                </c:pt>
                <c:pt idx="28258">
                  <c:v>4.0404010000000001</c:v>
                </c:pt>
                <c:pt idx="28259">
                  <c:v>4.0475019999999997</c:v>
                </c:pt>
                <c:pt idx="28260">
                  <c:v>4.0419739999999997</c:v>
                </c:pt>
                <c:pt idx="28261">
                  <c:v>4.0360950000000004</c:v>
                </c:pt>
                <c:pt idx="28262">
                  <c:v>4.0412439999999998</c:v>
                </c:pt>
                <c:pt idx="28263">
                  <c:v>4.0429529999999998</c:v>
                </c:pt>
                <c:pt idx="28264">
                  <c:v>4.0363740000000004</c:v>
                </c:pt>
                <c:pt idx="28265">
                  <c:v>4.0443819999999997</c:v>
                </c:pt>
                <c:pt idx="28266">
                  <c:v>4.0508810000000004</c:v>
                </c:pt>
                <c:pt idx="28267">
                  <c:v>4.0412109999999997</c:v>
                </c:pt>
                <c:pt idx="28268">
                  <c:v>4.0424949999999997</c:v>
                </c:pt>
                <c:pt idx="28269">
                  <c:v>4.0542290000000003</c:v>
                </c:pt>
                <c:pt idx="28270">
                  <c:v>4.0512649999999999</c:v>
                </c:pt>
                <c:pt idx="28271">
                  <c:v>4.0430130000000002</c:v>
                </c:pt>
                <c:pt idx="28272">
                  <c:v>4.0487919999999997</c:v>
                </c:pt>
                <c:pt idx="28273">
                  <c:v>4.0471750000000002</c:v>
                </c:pt>
                <c:pt idx="28274">
                  <c:v>4.0346820000000001</c:v>
                </c:pt>
                <c:pt idx="28275">
                  <c:v>4.0385770000000001</c:v>
                </c:pt>
                <c:pt idx="28276">
                  <c:v>4.0477169999999996</c:v>
                </c:pt>
                <c:pt idx="28277">
                  <c:v>4.044759</c:v>
                </c:pt>
                <c:pt idx="28278">
                  <c:v>4.0441149999999997</c:v>
                </c:pt>
                <c:pt idx="28279">
                  <c:v>4.0506289999999998</c:v>
                </c:pt>
                <c:pt idx="28280">
                  <c:v>4.0446770000000001</c:v>
                </c:pt>
                <c:pt idx="28281">
                  <c:v>4.0391430000000001</c:v>
                </c:pt>
                <c:pt idx="28282">
                  <c:v>4.046964</c:v>
                </c:pt>
                <c:pt idx="28283">
                  <c:v>4.0439769999999999</c:v>
                </c:pt>
                <c:pt idx="28284">
                  <c:v>4.0423590000000003</c:v>
                </c:pt>
                <c:pt idx="28285">
                  <c:v>4.0518980000000004</c:v>
                </c:pt>
                <c:pt idx="28286">
                  <c:v>4.0496189999999999</c:v>
                </c:pt>
                <c:pt idx="28287">
                  <c:v>4.0413819999999996</c:v>
                </c:pt>
                <c:pt idx="28288">
                  <c:v>4.0455519999999998</c:v>
                </c:pt>
                <c:pt idx="28289">
                  <c:v>4.0514809999999999</c:v>
                </c:pt>
                <c:pt idx="28290">
                  <c:v>4.0463209999999998</c:v>
                </c:pt>
                <c:pt idx="28291">
                  <c:v>4.0440829999999997</c:v>
                </c:pt>
                <c:pt idx="28292">
                  <c:v>4.0487099999999998</c:v>
                </c:pt>
                <c:pt idx="28293">
                  <c:v>4.046837</c:v>
                </c:pt>
                <c:pt idx="28294">
                  <c:v>4.0457859999999997</c:v>
                </c:pt>
                <c:pt idx="28295">
                  <c:v>4.0481579999999999</c:v>
                </c:pt>
                <c:pt idx="28296">
                  <c:v>4.0451819999999996</c:v>
                </c:pt>
                <c:pt idx="28297">
                  <c:v>4.0458460000000001</c:v>
                </c:pt>
                <c:pt idx="28298">
                  <c:v>4.0490060000000003</c:v>
                </c:pt>
                <c:pt idx="28299">
                  <c:v>4.0486040000000001</c:v>
                </c:pt>
                <c:pt idx="28300">
                  <c:v>4.045922</c:v>
                </c:pt>
                <c:pt idx="28301">
                  <c:v>4.0477730000000003</c:v>
                </c:pt>
                <c:pt idx="28302">
                  <c:v>4.0524339999999999</c:v>
                </c:pt>
                <c:pt idx="28303">
                  <c:v>4.0485870000000004</c:v>
                </c:pt>
                <c:pt idx="28304">
                  <c:v>4.0466309999999996</c:v>
                </c:pt>
                <c:pt idx="28305">
                  <c:v>4.0511400000000002</c:v>
                </c:pt>
                <c:pt idx="28306">
                  <c:v>4.0502380000000002</c:v>
                </c:pt>
                <c:pt idx="28307">
                  <c:v>4.0453450000000002</c:v>
                </c:pt>
                <c:pt idx="28308">
                  <c:v>4.0491710000000003</c:v>
                </c:pt>
                <c:pt idx="28309">
                  <c:v>4.0560700000000001</c:v>
                </c:pt>
                <c:pt idx="28310">
                  <c:v>4.0503489999999998</c:v>
                </c:pt>
                <c:pt idx="28311">
                  <c:v>4.0466959999999998</c:v>
                </c:pt>
                <c:pt idx="28312">
                  <c:v>4.0495729999999996</c:v>
                </c:pt>
                <c:pt idx="28313">
                  <c:v>4.046386</c:v>
                </c:pt>
                <c:pt idx="28314">
                  <c:v>4.0492109999999997</c:v>
                </c:pt>
                <c:pt idx="28315">
                  <c:v>4.0583270000000002</c:v>
                </c:pt>
                <c:pt idx="28316">
                  <c:v>4.0543180000000003</c:v>
                </c:pt>
                <c:pt idx="28317">
                  <c:v>4.0462170000000004</c:v>
                </c:pt>
                <c:pt idx="28318">
                  <c:v>4.0529039999999998</c:v>
                </c:pt>
                <c:pt idx="28319">
                  <c:v>4.0590200000000003</c:v>
                </c:pt>
                <c:pt idx="28320">
                  <c:v>4.0502960000000003</c:v>
                </c:pt>
                <c:pt idx="28321">
                  <c:v>4.0526309999999999</c:v>
                </c:pt>
                <c:pt idx="28322">
                  <c:v>4.0637210000000001</c:v>
                </c:pt>
                <c:pt idx="28323">
                  <c:v>4.0569699999999997</c:v>
                </c:pt>
                <c:pt idx="28324">
                  <c:v>4.0495169999999998</c:v>
                </c:pt>
                <c:pt idx="28325">
                  <c:v>4.0548739999999999</c:v>
                </c:pt>
                <c:pt idx="28326">
                  <c:v>4.0570979999999999</c:v>
                </c:pt>
                <c:pt idx="28327">
                  <c:v>4.0488739999999996</c:v>
                </c:pt>
                <c:pt idx="28328">
                  <c:v>4.0513500000000002</c:v>
                </c:pt>
                <c:pt idx="28329">
                  <c:v>4.0607069999999998</c:v>
                </c:pt>
                <c:pt idx="28330">
                  <c:v>4.0560989999999997</c:v>
                </c:pt>
                <c:pt idx="28331">
                  <c:v>4.0541539999999996</c:v>
                </c:pt>
                <c:pt idx="28332">
                  <c:v>4.0597859999999999</c:v>
                </c:pt>
                <c:pt idx="28333">
                  <c:v>4.0591439999999999</c:v>
                </c:pt>
                <c:pt idx="28334">
                  <c:v>4.0563120000000001</c:v>
                </c:pt>
                <c:pt idx="28335">
                  <c:v>4.0538970000000001</c:v>
                </c:pt>
                <c:pt idx="28336">
                  <c:v>4.0524269999999998</c:v>
                </c:pt>
                <c:pt idx="28337">
                  <c:v>4.0569660000000001</c:v>
                </c:pt>
                <c:pt idx="28338">
                  <c:v>4.056546</c:v>
                </c:pt>
                <c:pt idx="28339">
                  <c:v>4.0466049999999996</c:v>
                </c:pt>
                <c:pt idx="28340">
                  <c:v>4.0460859999999998</c:v>
                </c:pt>
                <c:pt idx="28341">
                  <c:v>4.0539759999999996</c:v>
                </c:pt>
                <c:pt idx="28342">
                  <c:v>4.0547500000000003</c:v>
                </c:pt>
                <c:pt idx="28343">
                  <c:v>4.0527379999999997</c:v>
                </c:pt>
                <c:pt idx="28344">
                  <c:v>4.0535600000000001</c:v>
                </c:pt>
                <c:pt idx="28345">
                  <c:v>4.0590120000000001</c:v>
                </c:pt>
                <c:pt idx="28346">
                  <c:v>4.0592030000000001</c:v>
                </c:pt>
                <c:pt idx="28347">
                  <c:v>4.0527749999999996</c:v>
                </c:pt>
                <c:pt idx="28348">
                  <c:v>4.0552919999999997</c:v>
                </c:pt>
                <c:pt idx="28349">
                  <c:v>4.0576600000000003</c:v>
                </c:pt>
                <c:pt idx="28350">
                  <c:v>4.0521079999999996</c:v>
                </c:pt>
                <c:pt idx="28351">
                  <c:v>4.0523829999999998</c:v>
                </c:pt>
                <c:pt idx="28352">
                  <c:v>4.0571390000000003</c:v>
                </c:pt>
                <c:pt idx="28353">
                  <c:v>4.0576509999999999</c:v>
                </c:pt>
                <c:pt idx="28354">
                  <c:v>4.0553980000000003</c:v>
                </c:pt>
                <c:pt idx="28355">
                  <c:v>4.0612339999999998</c:v>
                </c:pt>
                <c:pt idx="28356">
                  <c:v>4.0664699999999998</c:v>
                </c:pt>
                <c:pt idx="28357">
                  <c:v>4.0613869999999999</c:v>
                </c:pt>
                <c:pt idx="28358">
                  <c:v>4.0620050000000001</c:v>
                </c:pt>
                <c:pt idx="28359">
                  <c:v>4.065709</c:v>
                </c:pt>
                <c:pt idx="28360">
                  <c:v>4.059806</c:v>
                </c:pt>
                <c:pt idx="28361">
                  <c:v>4.0556789999999996</c:v>
                </c:pt>
                <c:pt idx="28362">
                  <c:v>4.0627420000000001</c:v>
                </c:pt>
                <c:pt idx="28363">
                  <c:v>4.0600079999999998</c:v>
                </c:pt>
                <c:pt idx="28364">
                  <c:v>4.050726</c:v>
                </c:pt>
                <c:pt idx="28365">
                  <c:v>4.0603559999999996</c:v>
                </c:pt>
                <c:pt idx="28366">
                  <c:v>4.0647549999999999</c:v>
                </c:pt>
                <c:pt idx="28367">
                  <c:v>4.0528199999999996</c:v>
                </c:pt>
                <c:pt idx="28368">
                  <c:v>4.0543060000000004</c:v>
                </c:pt>
                <c:pt idx="28369">
                  <c:v>4.0633520000000001</c:v>
                </c:pt>
                <c:pt idx="28370">
                  <c:v>4.0620539999999998</c:v>
                </c:pt>
                <c:pt idx="28371">
                  <c:v>4.0576179999999997</c:v>
                </c:pt>
                <c:pt idx="28372">
                  <c:v>4.0624370000000001</c:v>
                </c:pt>
                <c:pt idx="28373">
                  <c:v>4.0594809999999999</c:v>
                </c:pt>
                <c:pt idx="28374">
                  <c:v>4.0507989999999996</c:v>
                </c:pt>
                <c:pt idx="28375">
                  <c:v>4.0609200000000003</c:v>
                </c:pt>
                <c:pt idx="28376">
                  <c:v>4.0668870000000004</c:v>
                </c:pt>
                <c:pt idx="28377">
                  <c:v>4.0589380000000004</c:v>
                </c:pt>
                <c:pt idx="28378">
                  <c:v>4.0612969999999997</c:v>
                </c:pt>
                <c:pt idx="28379">
                  <c:v>4.0658329999999996</c:v>
                </c:pt>
                <c:pt idx="28380">
                  <c:v>4.0592280000000001</c:v>
                </c:pt>
                <c:pt idx="28381">
                  <c:v>4.0590859999999997</c:v>
                </c:pt>
                <c:pt idx="28382">
                  <c:v>4.0683129999999998</c:v>
                </c:pt>
                <c:pt idx="28383">
                  <c:v>4.0604889999999996</c:v>
                </c:pt>
                <c:pt idx="28384">
                  <c:v>4.0540430000000001</c:v>
                </c:pt>
                <c:pt idx="28385">
                  <c:v>4.0643520000000004</c:v>
                </c:pt>
                <c:pt idx="28386">
                  <c:v>4.0627319999999996</c:v>
                </c:pt>
                <c:pt idx="28387">
                  <c:v>4.0634839999999999</c:v>
                </c:pt>
                <c:pt idx="28388">
                  <c:v>4.0725540000000002</c:v>
                </c:pt>
                <c:pt idx="28389">
                  <c:v>4.0654500000000002</c:v>
                </c:pt>
                <c:pt idx="28390">
                  <c:v>4.0577750000000004</c:v>
                </c:pt>
                <c:pt idx="28391">
                  <c:v>4.0648039999999996</c:v>
                </c:pt>
                <c:pt idx="28392">
                  <c:v>4.0714040000000002</c:v>
                </c:pt>
                <c:pt idx="28393">
                  <c:v>4.065461</c:v>
                </c:pt>
                <c:pt idx="28394">
                  <c:v>4.066217</c:v>
                </c:pt>
                <c:pt idx="28395">
                  <c:v>4.0694860000000004</c:v>
                </c:pt>
                <c:pt idx="28396">
                  <c:v>4.0613239999999999</c:v>
                </c:pt>
                <c:pt idx="28397">
                  <c:v>4.0610660000000003</c:v>
                </c:pt>
                <c:pt idx="28398">
                  <c:v>4.0672540000000001</c:v>
                </c:pt>
                <c:pt idx="28399">
                  <c:v>4.0649369999999996</c:v>
                </c:pt>
                <c:pt idx="28400">
                  <c:v>4.0589459999999997</c:v>
                </c:pt>
                <c:pt idx="28401">
                  <c:v>4.0633660000000003</c:v>
                </c:pt>
                <c:pt idx="28402">
                  <c:v>4.071339</c:v>
                </c:pt>
                <c:pt idx="28403">
                  <c:v>4.065474</c:v>
                </c:pt>
                <c:pt idx="28404">
                  <c:v>4.0653170000000003</c:v>
                </c:pt>
                <c:pt idx="28405">
                  <c:v>4.0694540000000003</c:v>
                </c:pt>
                <c:pt idx="28406">
                  <c:v>4.0615160000000001</c:v>
                </c:pt>
                <c:pt idx="28407">
                  <c:v>4.0608459999999997</c:v>
                </c:pt>
                <c:pt idx="28408">
                  <c:v>4.0647209999999996</c:v>
                </c:pt>
                <c:pt idx="28409">
                  <c:v>4.0623769999999997</c:v>
                </c:pt>
                <c:pt idx="28410">
                  <c:v>4.0651010000000003</c:v>
                </c:pt>
                <c:pt idx="28411">
                  <c:v>4.0737410000000001</c:v>
                </c:pt>
                <c:pt idx="28412">
                  <c:v>4.0745120000000004</c:v>
                </c:pt>
                <c:pt idx="28413">
                  <c:v>4.070951</c:v>
                </c:pt>
                <c:pt idx="28414">
                  <c:v>4.0729980000000001</c:v>
                </c:pt>
                <c:pt idx="28415">
                  <c:v>4.0693780000000004</c:v>
                </c:pt>
                <c:pt idx="28416">
                  <c:v>4.0642630000000004</c:v>
                </c:pt>
                <c:pt idx="28417">
                  <c:v>4.0703360000000002</c:v>
                </c:pt>
                <c:pt idx="28418">
                  <c:v>4.0790610000000003</c:v>
                </c:pt>
                <c:pt idx="28419">
                  <c:v>4.073264</c:v>
                </c:pt>
                <c:pt idx="28420">
                  <c:v>4.0626449999999998</c:v>
                </c:pt>
                <c:pt idx="28421">
                  <c:v>4.0676579999999998</c:v>
                </c:pt>
                <c:pt idx="28422">
                  <c:v>4.0720099999999997</c:v>
                </c:pt>
                <c:pt idx="28423">
                  <c:v>4.0663809999999998</c:v>
                </c:pt>
                <c:pt idx="28424">
                  <c:v>4.0645379999999998</c:v>
                </c:pt>
                <c:pt idx="28425">
                  <c:v>4.064381</c:v>
                </c:pt>
                <c:pt idx="28426">
                  <c:v>4.0659830000000001</c:v>
                </c:pt>
                <c:pt idx="28427">
                  <c:v>4.0677029999999998</c:v>
                </c:pt>
                <c:pt idx="28428">
                  <c:v>4.0672129999999997</c:v>
                </c:pt>
                <c:pt idx="28429">
                  <c:v>4.0672329999999999</c:v>
                </c:pt>
                <c:pt idx="28430">
                  <c:v>4.0707100000000001</c:v>
                </c:pt>
                <c:pt idx="28431">
                  <c:v>4.0779379999999996</c:v>
                </c:pt>
                <c:pt idx="28432">
                  <c:v>4.0734149999999998</c:v>
                </c:pt>
                <c:pt idx="28433">
                  <c:v>4.0661579999999997</c:v>
                </c:pt>
                <c:pt idx="28434">
                  <c:v>4.0708229999999999</c:v>
                </c:pt>
                <c:pt idx="28435">
                  <c:v>4.0731900000000003</c:v>
                </c:pt>
                <c:pt idx="28436">
                  <c:v>4.0681599999999998</c:v>
                </c:pt>
                <c:pt idx="28437">
                  <c:v>4.0708820000000001</c:v>
                </c:pt>
                <c:pt idx="28438">
                  <c:v>4.0780529999999997</c:v>
                </c:pt>
                <c:pt idx="28439">
                  <c:v>4.0740129999999999</c:v>
                </c:pt>
                <c:pt idx="28440">
                  <c:v>4.0727539999999998</c:v>
                </c:pt>
                <c:pt idx="28441">
                  <c:v>4.0787560000000003</c:v>
                </c:pt>
                <c:pt idx="28442">
                  <c:v>4.0715880000000002</c:v>
                </c:pt>
                <c:pt idx="28443">
                  <c:v>4.0690619999999997</c:v>
                </c:pt>
                <c:pt idx="28444">
                  <c:v>4.0801569999999998</c:v>
                </c:pt>
                <c:pt idx="28445">
                  <c:v>4.0749040000000001</c:v>
                </c:pt>
                <c:pt idx="28446">
                  <c:v>4.0607839999999999</c:v>
                </c:pt>
                <c:pt idx="28447">
                  <c:v>4.068225</c:v>
                </c:pt>
                <c:pt idx="28448">
                  <c:v>4.0767519999999999</c:v>
                </c:pt>
                <c:pt idx="28449">
                  <c:v>4.06576</c:v>
                </c:pt>
                <c:pt idx="28450">
                  <c:v>4.0669120000000003</c:v>
                </c:pt>
                <c:pt idx="28451">
                  <c:v>4.0818989999999999</c:v>
                </c:pt>
                <c:pt idx="28452">
                  <c:v>4.0786809999999996</c:v>
                </c:pt>
                <c:pt idx="28453">
                  <c:v>4.0738789999999998</c:v>
                </c:pt>
                <c:pt idx="28454">
                  <c:v>4.0807359999999999</c:v>
                </c:pt>
                <c:pt idx="28455">
                  <c:v>4.0825269999999998</c:v>
                </c:pt>
                <c:pt idx="28456">
                  <c:v>4.0760690000000004</c:v>
                </c:pt>
                <c:pt idx="28457">
                  <c:v>4.0742390000000004</c:v>
                </c:pt>
                <c:pt idx="28458">
                  <c:v>4.080012</c:v>
                </c:pt>
                <c:pt idx="28459">
                  <c:v>4.0762879999999999</c:v>
                </c:pt>
                <c:pt idx="28460">
                  <c:v>4.073836</c:v>
                </c:pt>
                <c:pt idx="28461">
                  <c:v>4.0764009999999997</c:v>
                </c:pt>
                <c:pt idx="28462">
                  <c:v>4.0697010000000002</c:v>
                </c:pt>
                <c:pt idx="28463">
                  <c:v>4.0688950000000004</c:v>
                </c:pt>
                <c:pt idx="28464">
                  <c:v>4.0761989999999999</c:v>
                </c:pt>
                <c:pt idx="28465">
                  <c:v>4.0768839999999997</c:v>
                </c:pt>
                <c:pt idx="28466">
                  <c:v>4.0749000000000004</c:v>
                </c:pt>
                <c:pt idx="28467">
                  <c:v>4.0779930000000002</c:v>
                </c:pt>
                <c:pt idx="28468">
                  <c:v>4.0785330000000002</c:v>
                </c:pt>
                <c:pt idx="28469">
                  <c:v>4.0713039999999996</c:v>
                </c:pt>
                <c:pt idx="28470">
                  <c:v>4.0715890000000003</c:v>
                </c:pt>
                <c:pt idx="28471">
                  <c:v>4.0751860000000004</c:v>
                </c:pt>
                <c:pt idx="28472">
                  <c:v>4.0764680000000002</c:v>
                </c:pt>
                <c:pt idx="28473">
                  <c:v>4.0788200000000003</c:v>
                </c:pt>
                <c:pt idx="28474">
                  <c:v>4.0773640000000002</c:v>
                </c:pt>
                <c:pt idx="28475">
                  <c:v>4.0773700000000002</c:v>
                </c:pt>
                <c:pt idx="28476">
                  <c:v>4.0794240000000004</c:v>
                </c:pt>
                <c:pt idx="28477">
                  <c:v>4.0829110000000002</c:v>
                </c:pt>
                <c:pt idx="28478">
                  <c:v>4.0803979999999997</c:v>
                </c:pt>
                <c:pt idx="28479">
                  <c:v>4.0773510000000002</c:v>
                </c:pt>
                <c:pt idx="28480">
                  <c:v>4.0873400000000002</c:v>
                </c:pt>
                <c:pt idx="28481">
                  <c:v>4.0863240000000003</c:v>
                </c:pt>
                <c:pt idx="28482">
                  <c:v>4.0754570000000001</c:v>
                </c:pt>
                <c:pt idx="28483">
                  <c:v>4.0775509999999997</c:v>
                </c:pt>
                <c:pt idx="28484">
                  <c:v>4.0788900000000003</c:v>
                </c:pt>
                <c:pt idx="28485">
                  <c:v>4.076308</c:v>
                </c:pt>
                <c:pt idx="28486">
                  <c:v>4.0802490000000002</c:v>
                </c:pt>
                <c:pt idx="28487">
                  <c:v>4.082357</c:v>
                </c:pt>
                <c:pt idx="28488">
                  <c:v>4.0758299999999998</c:v>
                </c:pt>
                <c:pt idx="28489">
                  <c:v>4.0750780000000004</c:v>
                </c:pt>
                <c:pt idx="28490">
                  <c:v>4.0824790000000002</c:v>
                </c:pt>
                <c:pt idx="28491">
                  <c:v>4.0784440000000002</c:v>
                </c:pt>
                <c:pt idx="28492">
                  <c:v>4.0762</c:v>
                </c:pt>
                <c:pt idx="28493">
                  <c:v>4.0801080000000001</c:v>
                </c:pt>
                <c:pt idx="28494">
                  <c:v>4.0776820000000003</c:v>
                </c:pt>
                <c:pt idx="28495">
                  <c:v>4.0748689999999996</c:v>
                </c:pt>
                <c:pt idx="28496">
                  <c:v>4.0779560000000004</c:v>
                </c:pt>
                <c:pt idx="28497">
                  <c:v>4.0846210000000003</c:v>
                </c:pt>
                <c:pt idx="28498">
                  <c:v>4.0866020000000001</c:v>
                </c:pt>
                <c:pt idx="28499">
                  <c:v>4.0882949999999996</c:v>
                </c:pt>
                <c:pt idx="28500">
                  <c:v>4.0916769999999998</c:v>
                </c:pt>
                <c:pt idx="28501">
                  <c:v>4.0865580000000001</c:v>
                </c:pt>
                <c:pt idx="28502">
                  <c:v>4.083024</c:v>
                </c:pt>
                <c:pt idx="28503">
                  <c:v>4.0860649999999996</c:v>
                </c:pt>
                <c:pt idx="28504">
                  <c:v>4.0880369999999999</c:v>
                </c:pt>
                <c:pt idx="28505">
                  <c:v>4.0826669999999998</c:v>
                </c:pt>
                <c:pt idx="28506">
                  <c:v>4.0792820000000001</c:v>
                </c:pt>
                <c:pt idx="28507">
                  <c:v>4.0819020000000004</c:v>
                </c:pt>
                <c:pt idx="28508">
                  <c:v>4.0816679999999996</c:v>
                </c:pt>
                <c:pt idx="28509">
                  <c:v>4.0849250000000001</c:v>
                </c:pt>
                <c:pt idx="28510">
                  <c:v>4.0887099999999998</c:v>
                </c:pt>
                <c:pt idx="28511">
                  <c:v>4.0847709999999999</c:v>
                </c:pt>
                <c:pt idx="28512">
                  <c:v>4.082147</c:v>
                </c:pt>
                <c:pt idx="28513">
                  <c:v>4.088876</c:v>
                </c:pt>
                <c:pt idx="28514">
                  <c:v>4.0900720000000002</c:v>
                </c:pt>
                <c:pt idx="28515">
                  <c:v>4.0796450000000002</c:v>
                </c:pt>
                <c:pt idx="28516">
                  <c:v>4.0833870000000001</c:v>
                </c:pt>
                <c:pt idx="28517">
                  <c:v>4.0873889999999999</c:v>
                </c:pt>
                <c:pt idx="28518">
                  <c:v>4.0800330000000002</c:v>
                </c:pt>
                <c:pt idx="28519">
                  <c:v>4.0851509999999998</c:v>
                </c:pt>
                <c:pt idx="28520">
                  <c:v>4.0909440000000004</c:v>
                </c:pt>
                <c:pt idx="28521">
                  <c:v>4.0849830000000003</c:v>
                </c:pt>
                <c:pt idx="28522">
                  <c:v>4.0827650000000002</c:v>
                </c:pt>
                <c:pt idx="28523">
                  <c:v>4.0861429999999999</c:v>
                </c:pt>
                <c:pt idx="28524">
                  <c:v>4.0821820000000004</c:v>
                </c:pt>
                <c:pt idx="28525">
                  <c:v>4.0786249999999997</c:v>
                </c:pt>
                <c:pt idx="28526">
                  <c:v>4.0888109999999998</c:v>
                </c:pt>
                <c:pt idx="28527">
                  <c:v>4.0914440000000001</c:v>
                </c:pt>
                <c:pt idx="28528">
                  <c:v>4.0837389999999996</c:v>
                </c:pt>
                <c:pt idx="28529">
                  <c:v>4.0833709999999996</c:v>
                </c:pt>
                <c:pt idx="28530">
                  <c:v>4.0830299999999999</c:v>
                </c:pt>
                <c:pt idx="28531">
                  <c:v>4.0797140000000001</c:v>
                </c:pt>
                <c:pt idx="28532">
                  <c:v>4.0808220000000004</c:v>
                </c:pt>
                <c:pt idx="28533">
                  <c:v>4.0841719999999997</c:v>
                </c:pt>
                <c:pt idx="28534">
                  <c:v>4.0842720000000003</c:v>
                </c:pt>
                <c:pt idx="28535">
                  <c:v>4.0864479999999999</c:v>
                </c:pt>
                <c:pt idx="28536">
                  <c:v>4.0930309999999999</c:v>
                </c:pt>
                <c:pt idx="28537">
                  <c:v>4.0940830000000004</c:v>
                </c:pt>
                <c:pt idx="28538">
                  <c:v>4.0950930000000003</c:v>
                </c:pt>
                <c:pt idx="28539">
                  <c:v>4.0968150000000003</c:v>
                </c:pt>
                <c:pt idx="28540">
                  <c:v>4.0941780000000003</c:v>
                </c:pt>
                <c:pt idx="28541">
                  <c:v>4.0934889999999999</c:v>
                </c:pt>
                <c:pt idx="28542">
                  <c:v>4.0944919999999998</c:v>
                </c:pt>
                <c:pt idx="28543">
                  <c:v>4.0939949999999996</c:v>
                </c:pt>
                <c:pt idx="28544">
                  <c:v>4.0870430000000004</c:v>
                </c:pt>
                <c:pt idx="28545">
                  <c:v>4.085566</c:v>
                </c:pt>
                <c:pt idx="28546">
                  <c:v>4.0927220000000002</c:v>
                </c:pt>
                <c:pt idx="28547">
                  <c:v>4.0918900000000002</c:v>
                </c:pt>
                <c:pt idx="28548">
                  <c:v>4.0903539999999996</c:v>
                </c:pt>
                <c:pt idx="28549">
                  <c:v>4.0922049999999999</c:v>
                </c:pt>
                <c:pt idx="28550">
                  <c:v>4.089296</c:v>
                </c:pt>
                <c:pt idx="28551">
                  <c:v>4.0858309999999998</c:v>
                </c:pt>
                <c:pt idx="28552">
                  <c:v>4.0876830000000002</c:v>
                </c:pt>
                <c:pt idx="28553">
                  <c:v>4.0909149999999999</c:v>
                </c:pt>
                <c:pt idx="28554">
                  <c:v>4.084498</c:v>
                </c:pt>
                <c:pt idx="28555">
                  <c:v>4.0829680000000002</c:v>
                </c:pt>
                <c:pt idx="28556">
                  <c:v>4.0917779999999997</c:v>
                </c:pt>
                <c:pt idx="28557">
                  <c:v>4.090802</c:v>
                </c:pt>
                <c:pt idx="28558">
                  <c:v>4.0847509999999998</c:v>
                </c:pt>
                <c:pt idx="28559">
                  <c:v>4.087027</c:v>
                </c:pt>
                <c:pt idx="28560">
                  <c:v>4.0927809999999996</c:v>
                </c:pt>
                <c:pt idx="28561">
                  <c:v>4.0916880000000004</c:v>
                </c:pt>
                <c:pt idx="28562">
                  <c:v>4.0920329999999998</c:v>
                </c:pt>
                <c:pt idx="28563">
                  <c:v>4.0971799999999998</c:v>
                </c:pt>
                <c:pt idx="28564">
                  <c:v>4.0904629999999997</c:v>
                </c:pt>
                <c:pt idx="28565">
                  <c:v>4.0876099999999997</c:v>
                </c:pt>
                <c:pt idx="28566">
                  <c:v>4.0958579999999998</c:v>
                </c:pt>
                <c:pt idx="28567">
                  <c:v>4.0948880000000001</c:v>
                </c:pt>
                <c:pt idx="28568">
                  <c:v>4.0930739999999997</c:v>
                </c:pt>
                <c:pt idx="28569">
                  <c:v>4.0957249999999998</c:v>
                </c:pt>
                <c:pt idx="28570">
                  <c:v>4.0928769999999997</c:v>
                </c:pt>
                <c:pt idx="28571">
                  <c:v>4.0897550000000003</c:v>
                </c:pt>
                <c:pt idx="28572">
                  <c:v>4.0938939999999997</c:v>
                </c:pt>
                <c:pt idx="28573">
                  <c:v>4.0919629999999998</c:v>
                </c:pt>
                <c:pt idx="28574">
                  <c:v>4.0873090000000003</c:v>
                </c:pt>
                <c:pt idx="28575">
                  <c:v>4.1007579999999999</c:v>
                </c:pt>
                <c:pt idx="28576">
                  <c:v>4.1063669999999997</c:v>
                </c:pt>
                <c:pt idx="28577">
                  <c:v>4.0981259999999997</c:v>
                </c:pt>
                <c:pt idx="28578">
                  <c:v>4.1029669999999996</c:v>
                </c:pt>
                <c:pt idx="28579">
                  <c:v>4.1056330000000001</c:v>
                </c:pt>
                <c:pt idx="28580">
                  <c:v>4.0970250000000004</c:v>
                </c:pt>
                <c:pt idx="28581">
                  <c:v>4.0980290000000004</c:v>
                </c:pt>
                <c:pt idx="28582">
                  <c:v>4.1020139999999996</c:v>
                </c:pt>
                <c:pt idx="28583">
                  <c:v>4.093852</c:v>
                </c:pt>
                <c:pt idx="28584">
                  <c:v>4.0926049999999998</c:v>
                </c:pt>
                <c:pt idx="28585">
                  <c:v>4.1051320000000002</c:v>
                </c:pt>
                <c:pt idx="28586">
                  <c:v>4.1014679999999997</c:v>
                </c:pt>
                <c:pt idx="28587">
                  <c:v>4.0915499999999998</c:v>
                </c:pt>
                <c:pt idx="28588">
                  <c:v>4.0962110000000003</c:v>
                </c:pt>
                <c:pt idx="28589">
                  <c:v>4.0989069999999996</c:v>
                </c:pt>
                <c:pt idx="28590">
                  <c:v>4.0942720000000001</c:v>
                </c:pt>
                <c:pt idx="28591">
                  <c:v>4.0933070000000003</c:v>
                </c:pt>
                <c:pt idx="28592">
                  <c:v>4.0942559999999997</c:v>
                </c:pt>
                <c:pt idx="28593">
                  <c:v>4.0906500000000001</c:v>
                </c:pt>
                <c:pt idx="28594">
                  <c:v>4.0950369999999996</c:v>
                </c:pt>
                <c:pt idx="28595">
                  <c:v>4.0996430000000004</c:v>
                </c:pt>
                <c:pt idx="28596">
                  <c:v>4.09171</c:v>
                </c:pt>
                <c:pt idx="28597">
                  <c:v>4.0903289999999997</c:v>
                </c:pt>
                <c:pt idx="28598">
                  <c:v>4.094697</c:v>
                </c:pt>
                <c:pt idx="28599">
                  <c:v>4.0985680000000002</c:v>
                </c:pt>
                <c:pt idx="28600">
                  <c:v>4.1020669999999999</c:v>
                </c:pt>
                <c:pt idx="28601">
                  <c:v>4.1016019999999997</c:v>
                </c:pt>
                <c:pt idx="28602">
                  <c:v>4.0992459999999999</c:v>
                </c:pt>
                <c:pt idx="28603">
                  <c:v>4.0940380000000003</c:v>
                </c:pt>
                <c:pt idx="28604">
                  <c:v>4.1008990000000001</c:v>
                </c:pt>
                <c:pt idx="28605">
                  <c:v>4.1058310000000002</c:v>
                </c:pt>
                <c:pt idx="28606">
                  <c:v>4.0926270000000002</c:v>
                </c:pt>
                <c:pt idx="28607">
                  <c:v>4.0911520000000001</c:v>
                </c:pt>
                <c:pt idx="28608">
                  <c:v>4.0988319999999998</c:v>
                </c:pt>
                <c:pt idx="28609">
                  <c:v>4.0982770000000004</c:v>
                </c:pt>
                <c:pt idx="28610">
                  <c:v>4.0989820000000003</c:v>
                </c:pt>
                <c:pt idx="28611">
                  <c:v>4.1022040000000004</c:v>
                </c:pt>
                <c:pt idx="28612">
                  <c:v>4.102938</c:v>
                </c:pt>
                <c:pt idx="28613">
                  <c:v>4.1011629999999997</c:v>
                </c:pt>
                <c:pt idx="28614">
                  <c:v>4.1005159999999998</c:v>
                </c:pt>
                <c:pt idx="28615">
                  <c:v>4.1018939999999997</c:v>
                </c:pt>
                <c:pt idx="28616">
                  <c:v>4.100479</c:v>
                </c:pt>
                <c:pt idx="28617">
                  <c:v>4.1013679999999999</c:v>
                </c:pt>
                <c:pt idx="28618">
                  <c:v>4.1055270000000004</c:v>
                </c:pt>
                <c:pt idx="28619">
                  <c:v>4.102455</c:v>
                </c:pt>
                <c:pt idx="28620">
                  <c:v>4.0969620000000004</c:v>
                </c:pt>
                <c:pt idx="28621">
                  <c:v>4.10182</c:v>
                </c:pt>
                <c:pt idx="28622">
                  <c:v>4.1033280000000003</c:v>
                </c:pt>
                <c:pt idx="28623">
                  <c:v>4.0978640000000004</c:v>
                </c:pt>
                <c:pt idx="28624">
                  <c:v>4.1026769999999999</c:v>
                </c:pt>
                <c:pt idx="28625">
                  <c:v>4.1069149999999999</c:v>
                </c:pt>
                <c:pt idx="28626">
                  <c:v>4.105683</c:v>
                </c:pt>
                <c:pt idx="28627">
                  <c:v>4.1081440000000002</c:v>
                </c:pt>
                <c:pt idx="28628">
                  <c:v>4.1101359999999998</c:v>
                </c:pt>
                <c:pt idx="28629">
                  <c:v>4.1057509999999997</c:v>
                </c:pt>
                <c:pt idx="28630">
                  <c:v>4.1019800000000002</c:v>
                </c:pt>
                <c:pt idx="28631">
                  <c:v>4.1091129999999998</c:v>
                </c:pt>
                <c:pt idx="28632">
                  <c:v>4.1074809999999999</c:v>
                </c:pt>
                <c:pt idx="28633">
                  <c:v>4.0997389999999996</c:v>
                </c:pt>
                <c:pt idx="28634">
                  <c:v>4.109064</c:v>
                </c:pt>
                <c:pt idx="28635">
                  <c:v>4.1118389999999998</c:v>
                </c:pt>
                <c:pt idx="28636">
                  <c:v>4.1038030000000001</c:v>
                </c:pt>
                <c:pt idx="28637">
                  <c:v>4.1036070000000002</c:v>
                </c:pt>
                <c:pt idx="28638">
                  <c:v>4.1073740000000001</c:v>
                </c:pt>
                <c:pt idx="28639">
                  <c:v>4.1067410000000004</c:v>
                </c:pt>
                <c:pt idx="28640">
                  <c:v>4.1050329999999997</c:v>
                </c:pt>
                <c:pt idx="28641">
                  <c:v>4.108384</c:v>
                </c:pt>
                <c:pt idx="28642">
                  <c:v>4.1055700000000002</c:v>
                </c:pt>
                <c:pt idx="28643">
                  <c:v>4.1018790000000003</c:v>
                </c:pt>
                <c:pt idx="28644">
                  <c:v>4.1068709999999999</c:v>
                </c:pt>
                <c:pt idx="28645">
                  <c:v>4.1066839999999996</c:v>
                </c:pt>
                <c:pt idx="28646">
                  <c:v>4.1057810000000003</c:v>
                </c:pt>
                <c:pt idx="28647">
                  <c:v>4.1116159999999997</c:v>
                </c:pt>
                <c:pt idx="28648">
                  <c:v>4.1119050000000001</c:v>
                </c:pt>
                <c:pt idx="28649">
                  <c:v>4.1041090000000002</c:v>
                </c:pt>
                <c:pt idx="28650">
                  <c:v>4.103497</c:v>
                </c:pt>
                <c:pt idx="28651">
                  <c:v>4.1090229999999996</c:v>
                </c:pt>
                <c:pt idx="28652">
                  <c:v>4.1051339999999996</c:v>
                </c:pt>
                <c:pt idx="28653">
                  <c:v>4.1069269999999998</c:v>
                </c:pt>
                <c:pt idx="28654">
                  <c:v>4.1095439999999996</c:v>
                </c:pt>
                <c:pt idx="28655">
                  <c:v>4.1012880000000003</c:v>
                </c:pt>
                <c:pt idx="28656">
                  <c:v>4.1004060000000004</c:v>
                </c:pt>
                <c:pt idx="28657">
                  <c:v>4.1067600000000004</c:v>
                </c:pt>
                <c:pt idx="28658">
                  <c:v>4.1076589999999999</c:v>
                </c:pt>
                <c:pt idx="28659">
                  <c:v>4.1055640000000002</c:v>
                </c:pt>
                <c:pt idx="28660">
                  <c:v>4.1084389999999997</c:v>
                </c:pt>
                <c:pt idx="28661">
                  <c:v>4.1073069999999996</c:v>
                </c:pt>
                <c:pt idx="28662">
                  <c:v>4.1027810000000002</c:v>
                </c:pt>
                <c:pt idx="28663">
                  <c:v>4.1108130000000003</c:v>
                </c:pt>
                <c:pt idx="28664">
                  <c:v>4.1144800000000004</c:v>
                </c:pt>
                <c:pt idx="28665">
                  <c:v>4.1071590000000002</c:v>
                </c:pt>
                <c:pt idx="28666">
                  <c:v>4.1048260000000001</c:v>
                </c:pt>
                <c:pt idx="28667">
                  <c:v>4.1082510000000001</c:v>
                </c:pt>
                <c:pt idx="28668">
                  <c:v>4.1123750000000001</c:v>
                </c:pt>
                <c:pt idx="28669">
                  <c:v>4.112228</c:v>
                </c:pt>
                <c:pt idx="28670">
                  <c:v>4.1142070000000004</c:v>
                </c:pt>
                <c:pt idx="28671">
                  <c:v>4.1126469999999999</c:v>
                </c:pt>
                <c:pt idx="28672">
                  <c:v>4.1024779999999996</c:v>
                </c:pt>
                <c:pt idx="28673">
                  <c:v>4.1067920000000004</c:v>
                </c:pt>
                <c:pt idx="28674">
                  <c:v>4.1157899999999996</c:v>
                </c:pt>
                <c:pt idx="28675">
                  <c:v>4.1114620000000004</c:v>
                </c:pt>
                <c:pt idx="28676">
                  <c:v>4.1060619999999997</c:v>
                </c:pt>
                <c:pt idx="28677">
                  <c:v>4.1096149999999998</c:v>
                </c:pt>
                <c:pt idx="28678">
                  <c:v>4.1112989999999998</c:v>
                </c:pt>
                <c:pt idx="28679">
                  <c:v>4.1081260000000004</c:v>
                </c:pt>
                <c:pt idx="28680">
                  <c:v>4.1120169999999998</c:v>
                </c:pt>
                <c:pt idx="28681">
                  <c:v>4.1127880000000001</c:v>
                </c:pt>
                <c:pt idx="28682">
                  <c:v>4.1123060000000002</c:v>
                </c:pt>
                <c:pt idx="28683">
                  <c:v>4.120012</c:v>
                </c:pt>
                <c:pt idx="28684">
                  <c:v>4.1201400000000001</c:v>
                </c:pt>
                <c:pt idx="28685">
                  <c:v>4.1112299999999999</c:v>
                </c:pt>
                <c:pt idx="28686">
                  <c:v>4.1112320000000002</c:v>
                </c:pt>
                <c:pt idx="28687">
                  <c:v>4.11897</c:v>
                </c:pt>
                <c:pt idx="28688">
                  <c:v>4.1202779999999999</c:v>
                </c:pt>
                <c:pt idx="28689">
                  <c:v>4.1174540000000004</c:v>
                </c:pt>
                <c:pt idx="28690">
                  <c:v>4.1181780000000003</c:v>
                </c:pt>
                <c:pt idx="28691">
                  <c:v>4.1137600000000001</c:v>
                </c:pt>
                <c:pt idx="28692">
                  <c:v>4.1106129999999999</c:v>
                </c:pt>
                <c:pt idx="28693">
                  <c:v>4.1147520000000002</c:v>
                </c:pt>
                <c:pt idx="28694">
                  <c:v>4.1133069999999998</c:v>
                </c:pt>
                <c:pt idx="28695">
                  <c:v>4.1081899999999996</c:v>
                </c:pt>
                <c:pt idx="28696">
                  <c:v>4.1118880000000004</c:v>
                </c:pt>
                <c:pt idx="28697">
                  <c:v>4.118099</c:v>
                </c:pt>
                <c:pt idx="28698">
                  <c:v>4.1151229999999996</c:v>
                </c:pt>
                <c:pt idx="28699">
                  <c:v>4.1138709999999996</c:v>
                </c:pt>
                <c:pt idx="28700">
                  <c:v>4.1189819999999999</c:v>
                </c:pt>
                <c:pt idx="28701">
                  <c:v>4.1177390000000003</c:v>
                </c:pt>
                <c:pt idx="28702">
                  <c:v>4.1172420000000001</c:v>
                </c:pt>
                <c:pt idx="28703">
                  <c:v>4.1199490000000001</c:v>
                </c:pt>
                <c:pt idx="28704">
                  <c:v>4.1190769999999999</c:v>
                </c:pt>
                <c:pt idx="28705">
                  <c:v>4.1146510000000003</c:v>
                </c:pt>
                <c:pt idx="28706">
                  <c:v>4.1144990000000004</c:v>
                </c:pt>
                <c:pt idx="28707">
                  <c:v>4.1177780000000004</c:v>
                </c:pt>
                <c:pt idx="28708">
                  <c:v>4.1141500000000004</c:v>
                </c:pt>
                <c:pt idx="28709">
                  <c:v>4.1178220000000003</c:v>
                </c:pt>
                <c:pt idx="28710">
                  <c:v>4.1227239999999998</c:v>
                </c:pt>
                <c:pt idx="28711">
                  <c:v>4.1147460000000002</c:v>
                </c:pt>
                <c:pt idx="28712">
                  <c:v>4.1116700000000002</c:v>
                </c:pt>
                <c:pt idx="28713">
                  <c:v>4.1168589999999998</c:v>
                </c:pt>
                <c:pt idx="28714">
                  <c:v>4.1154679999999999</c:v>
                </c:pt>
                <c:pt idx="28715">
                  <c:v>4.1114519999999999</c:v>
                </c:pt>
                <c:pt idx="28716">
                  <c:v>4.1174970000000002</c:v>
                </c:pt>
                <c:pt idx="28717">
                  <c:v>4.1192570000000002</c:v>
                </c:pt>
                <c:pt idx="28718">
                  <c:v>4.1124299999999998</c:v>
                </c:pt>
                <c:pt idx="28719">
                  <c:v>4.1167990000000003</c:v>
                </c:pt>
                <c:pt idx="28720">
                  <c:v>4.1199969999999997</c:v>
                </c:pt>
                <c:pt idx="28721">
                  <c:v>4.118385</c:v>
                </c:pt>
                <c:pt idx="28722">
                  <c:v>4.1236290000000002</c:v>
                </c:pt>
                <c:pt idx="28723">
                  <c:v>4.1240350000000001</c:v>
                </c:pt>
                <c:pt idx="28724">
                  <c:v>4.115005</c:v>
                </c:pt>
                <c:pt idx="28725">
                  <c:v>4.1109109999999998</c:v>
                </c:pt>
                <c:pt idx="28726">
                  <c:v>4.119046</c:v>
                </c:pt>
                <c:pt idx="28727">
                  <c:v>4.1220109999999996</c:v>
                </c:pt>
                <c:pt idx="28728">
                  <c:v>4.1147470000000004</c:v>
                </c:pt>
                <c:pt idx="28729">
                  <c:v>4.11998</c:v>
                </c:pt>
                <c:pt idx="28730">
                  <c:v>4.1245370000000001</c:v>
                </c:pt>
                <c:pt idx="28731">
                  <c:v>4.1184229999999999</c:v>
                </c:pt>
                <c:pt idx="28732">
                  <c:v>4.1233579999999996</c:v>
                </c:pt>
                <c:pt idx="28733">
                  <c:v>4.1292429999999998</c:v>
                </c:pt>
                <c:pt idx="28734">
                  <c:v>4.1205189999999998</c:v>
                </c:pt>
                <c:pt idx="28735">
                  <c:v>4.1195959999999996</c:v>
                </c:pt>
                <c:pt idx="28736">
                  <c:v>4.1262689999999997</c:v>
                </c:pt>
                <c:pt idx="28737">
                  <c:v>4.1214190000000004</c:v>
                </c:pt>
                <c:pt idx="28738">
                  <c:v>4.1179170000000003</c:v>
                </c:pt>
                <c:pt idx="28739">
                  <c:v>4.1211120000000001</c:v>
                </c:pt>
                <c:pt idx="28740">
                  <c:v>4.1179870000000003</c:v>
                </c:pt>
                <c:pt idx="28741">
                  <c:v>4.117934</c:v>
                </c:pt>
                <c:pt idx="28742">
                  <c:v>4.124638</c:v>
                </c:pt>
                <c:pt idx="28743">
                  <c:v>4.1242809999999999</c:v>
                </c:pt>
                <c:pt idx="28744">
                  <c:v>4.119516</c:v>
                </c:pt>
                <c:pt idx="28745">
                  <c:v>4.1225810000000003</c:v>
                </c:pt>
                <c:pt idx="28746">
                  <c:v>4.1287269999999996</c:v>
                </c:pt>
                <c:pt idx="28747">
                  <c:v>4.1234159999999997</c:v>
                </c:pt>
                <c:pt idx="28748">
                  <c:v>4.1243689999999997</c:v>
                </c:pt>
                <c:pt idx="28749">
                  <c:v>4.1319460000000001</c:v>
                </c:pt>
                <c:pt idx="28750">
                  <c:v>4.1236740000000003</c:v>
                </c:pt>
                <c:pt idx="28751">
                  <c:v>4.1170590000000002</c:v>
                </c:pt>
                <c:pt idx="28752">
                  <c:v>4.124231</c:v>
                </c:pt>
                <c:pt idx="28753">
                  <c:v>4.1263019999999999</c:v>
                </c:pt>
                <c:pt idx="28754">
                  <c:v>4.1195029999999999</c:v>
                </c:pt>
                <c:pt idx="28755">
                  <c:v>4.1214329999999997</c:v>
                </c:pt>
                <c:pt idx="28756">
                  <c:v>4.1263839999999998</c:v>
                </c:pt>
                <c:pt idx="28757">
                  <c:v>4.1195899999999996</c:v>
                </c:pt>
                <c:pt idx="28758">
                  <c:v>4.1241440000000003</c:v>
                </c:pt>
                <c:pt idx="28759">
                  <c:v>4.1351069999999996</c:v>
                </c:pt>
                <c:pt idx="28760">
                  <c:v>4.1254020000000002</c:v>
                </c:pt>
                <c:pt idx="28761">
                  <c:v>4.1199529999999998</c:v>
                </c:pt>
                <c:pt idx="28762">
                  <c:v>4.1320629999999996</c:v>
                </c:pt>
                <c:pt idx="28763">
                  <c:v>4.1304439999999998</c:v>
                </c:pt>
                <c:pt idx="28764">
                  <c:v>4.1202800000000002</c:v>
                </c:pt>
                <c:pt idx="28765">
                  <c:v>4.1295780000000004</c:v>
                </c:pt>
                <c:pt idx="28766">
                  <c:v>4.130401</c:v>
                </c:pt>
                <c:pt idx="28767">
                  <c:v>4.118106</c:v>
                </c:pt>
                <c:pt idx="28768">
                  <c:v>4.1275490000000001</c:v>
                </c:pt>
                <c:pt idx="28769">
                  <c:v>4.135275</c:v>
                </c:pt>
                <c:pt idx="28770">
                  <c:v>4.1240610000000002</c:v>
                </c:pt>
                <c:pt idx="28771">
                  <c:v>4.1222589999999997</c:v>
                </c:pt>
                <c:pt idx="28772">
                  <c:v>4.1300400000000002</c:v>
                </c:pt>
                <c:pt idx="28773">
                  <c:v>4.1300679999999996</c:v>
                </c:pt>
                <c:pt idx="28774">
                  <c:v>4.1245979999999998</c:v>
                </c:pt>
                <c:pt idx="28775">
                  <c:v>4.1265539999999996</c:v>
                </c:pt>
                <c:pt idx="28776">
                  <c:v>4.1253650000000004</c:v>
                </c:pt>
                <c:pt idx="28777">
                  <c:v>4.1192890000000002</c:v>
                </c:pt>
                <c:pt idx="28778">
                  <c:v>4.1301550000000002</c:v>
                </c:pt>
                <c:pt idx="28779">
                  <c:v>4.1367089999999997</c:v>
                </c:pt>
                <c:pt idx="28780">
                  <c:v>4.1262179999999997</c:v>
                </c:pt>
                <c:pt idx="28781">
                  <c:v>4.129931</c:v>
                </c:pt>
                <c:pt idx="28782">
                  <c:v>4.1433049999999998</c:v>
                </c:pt>
                <c:pt idx="28783">
                  <c:v>4.1306909999999997</c:v>
                </c:pt>
                <c:pt idx="28784">
                  <c:v>4.1183690000000004</c:v>
                </c:pt>
                <c:pt idx="28785">
                  <c:v>4.1328930000000001</c:v>
                </c:pt>
                <c:pt idx="28786">
                  <c:v>4.13558</c:v>
                </c:pt>
                <c:pt idx="28787">
                  <c:v>4.1257000000000001</c:v>
                </c:pt>
                <c:pt idx="28788">
                  <c:v>4.131545</c:v>
                </c:pt>
                <c:pt idx="28789">
                  <c:v>4.1343589999999999</c:v>
                </c:pt>
                <c:pt idx="28790">
                  <c:v>4.1246580000000002</c:v>
                </c:pt>
                <c:pt idx="28791">
                  <c:v>4.1237469999999998</c:v>
                </c:pt>
                <c:pt idx="28792">
                  <c:v>4.1340620000000001</c:v>
                </c:pt>
                <c:pt idx="28793">
                  <c:v>4.133222</c:v>
                </c:pt>
                <c:pt idx="28794">
                  <c:v>4.12791</c:v>
                </c:pt>
                <c:pt idx="28795">
                  <c:v>4.1347389999999997</c:v>
                </c:pt>
                <c:pt idx="28796">
                  <c:v>4.1333840000000004</c:v>
                </c:pt>
                <c:pt idx="28797">
                  <c:v>4.1289990000000003</c:v>
                </c:pt>
                <c:pt idx="28798">
                  <c:v>4.1361439999999998</c:v>
                </c:pt>
                <c:pt idx="28799">
                  <c:v>4.1342160000000003</c:v>
                </c:pt>
                <c:pt idx="28800">
                  <c:v>4.1227470000000004</c:v>
                </c:pt>
                <c:pt idx="28801">
                  <c:v>4.1256519999999997</c:v>
                </c:pt>
                <c:pt idx="28802">
                  <c:v>4.13422</c:v>
                </c:pt>
                <c:pt idx="28803">
                  <c:v>4.1293420000000003</c:v>
                </c:pt>
                <c:pt idx="28804">
                  <c:v>4.1285800000000004</c:v>
                </c:pt>
                <c:pt idx="28805">
                  <c:v>4.137435</c:v>
                </c:pt>
                <c:pt idx="28806">
                  <c:v>4.1346020000000001</c:v>
                </c:pt>
                <c:pt idx="28807">
                  <c:v>4.1325000000000003</c:v>
                </c:pt>
                <c:pt idx="28808">
                  <c:v>4.1414569999999999</c:v>
                </c:pt>
                <c:pt idx="28809">
                  <c:v>4.1417760000000001</c:v>
                </c:pt>
                <c:pt idx="28810">
                  <c:v>4.131481</c:v>
                </c:pt>
                <c:pt idx="28811">
                  <c:v>4.1306260000000004</c:v>
                </c:pt>
                <c:pt idx="28812">
                  <c:v>4.1344390000000004</c:v>
                </c:pt>
                <c:pt idx="28813">
                  <c:v>4.1296229999999996</c:v>
                </c:pt>
                <c:pt idx="28814">
                  <c:v>4.1309469999999999</c:v>
                </c:pt>
                <c:pt idx="28815">
                  <c:v>4.1378430000000002</c:v>
                </c:pt>
                <c:pt idx="28816">
                  <c:v>4.1338400000000002</c:v>
                </c:pt>
                <c:pt idx="28817">
                  <c:v>4.1324769999999997</c:v>
                </c:pt>
                <c:pt idx="28818">
                  <c:v>4.1388569999999998</c:v>
                </c:pt>
                <c:pt idx="28819">
                  <c:v>4.1392490000000004</c:v>
                </c:pt>
                <c:pt idx="28820">
                  <c:v>4.1305579999999997</c:v>
                </c:pt>
                <c:pt idx="28821">
                  <c:v>4.1278430000000004</c:v>
                </c:pt>
                <c:pt idx="28822">
                  <c:v>4.1327769999999999</c:v>
                </c:pt>
                <c:pt idx="28823">
                  <c:v>4.131246</c:v>
                </c:pt>
                <c:pt idx="28824">
                  <c:v>4.1329940000000001</c:v>
                </c:pt>
                <c:pt idx="28825">
                  <c:v>4.138706</c:v>
                </c:pt>
                <c:pt idx="28826">
                  <c:v>4.1366630000000004</c:v>
                </c:pt>
                <c:pt idx="28827">
                  <c:v>4.1358240000000004</c:v>
                </c:pt>
                <c:pt idx="28828">
                  <c:v>4.1431310000000003</c:v>
                </c:pt>
                <c:pt idx="28829">
                  <c:v>4.145969</c:v>
                </c:pt>
                <c:pt idx="28830">
                  <c:v>4.1378500000000003</c:v>
                </c:pt>
                <c:pt idx="28831">
                  <c:v>4.1399809999999997</c:v>
                </c:pt>
                <c:pt idx="28832">
                  <c:v>4.1435760000000004</c:v>
                </c:pt>
                <c:pt idx="28833">
                  <c:v>4.1378110000000001</c:v>
                </c:pt>
                <c:pt idx="28834">
                  <c:v>4.1406400000000003</c:v>
                </c:pt>
                <c:pt idx="28835">
                  <c:v>4.140123</c:v>
                </c:pt>
                <c:pt idx="28836">
                  <c:v>4.1351849999999999</c:v>
                </c:pt>
                <c:pt idx="28837">
                  <c:v>4.1359209999999997</c:v>
                </c:pt>
                <c:pt idx="28838">
                  <c:v>4.1388809999999996</c:v>
                </c:pt>
                <c:pt idx="28839">
                  <c:v>4.1392800000000003</c:v>
                </c:pt>
                <c:pt idx="28840">
                  <c:v>4.1332040000000001</c:v>
                </c:pt>
                <c:pt idx="28841">
                  <c:v>4.1373290000000003</c:v>
                </c:pt>
                <c:pt idx="28842">
                  <c:v>4.1437879999999998</c:v>
                </c:pt>
                <c:pt idx="28843">
                  <c:v>4.1376439999999999</c:v>
                </c:pt>
                <c:pt idx="28844">
                  <c:v>4.1364970000000003</c:v>
                </c:pt>
                <c:pt idx="28845">
                  <c:v>4.1391869999999997</c:v>
                </c:pt>
                <c:pt idx="28846">
                  <c:v>4.1391369999999998</c:v>
                </c:pt>
                <c:pt idx="28847">
                  <c:v>4.1390339999999997</c:v>
                </c:pt>
                <c:pt idx="28848">
                  <c:v>4.1387080000000003</c:v>
                </c:pt>
                <c:pt idx="28849">
                  <c:v>4.1345919999999996</c:v>
                </c:pt>
                <c:pt idx="28850">
                  <c:v>4.1331959999999999</c:v>
                </c:pt>
                <c:pt idx="28851">
                  <c:v>4.141127</c:v>
                </c:pt>
                <c:pt idx="28852">
                  <c:v>4.1415740000000003</c:v>
                </c:pt>
                <c:pt idx="28853">
                  <c:v>4.1381860000000001</c:v>
                </c:pt>
                <c:pt idx="28854">
                  <c:v>4.1462009999999996</c:v>
                </c:pt>
                <c:pt idx="28855">
                  <c:v>4.1501520000000003</c:v>
                </c:pt>
                <c:pt idx="28856">
                  <c:v>4.139888</c:v>
                </c:pt>
                <c:pt idx="28857">
                  <c:v>4.1368510000000001</c:v>
                </c:pt>
                <c:pt idx="28858">
                  <c:v>4.1458329999999997</c:v>
                </c:pt>
                <c:pt idx="28859">
                  <c:v>4.1425460000000003</c:v>
                </c:pt>
                <c:pt idx="28860">
                  <c:v>4.1348510000000003</c:v>
                </c:pt>
                <c:pt idx="28861">
                  <c:v>4.1395530000000003</c:v>
                </c:pt>
                <c:pt idx="28862">
                  <c:v>4.1396160000000002</c:v>
                </c:pt>
                <c:pt idx="28863">
                  <c:v>4.1380080000000001</c:v>
                </c:pt>
                <c:pt idx="28864">
                  <c:v>4.1479809999999997</c:v>
                </c:pt>
                <c:pt idx="28865">
                  <c:v>4.1501700000000001</c:v>
                </c:pt>
                <c:pt idx="28866">
                  <c:v>4.1405580000000004</c:v>
                </c:pt>
                <c:pt idx="28867">
                  <c:v>4.1446630000000004</c:v>
                </c:pt>
                <c:pt idx="28868">
                  <c:v>4.1528309999999999</c:v>
                </c:pt>
                <c:pt idx="28869">
                  <c:v>4.1432169999999999</c:v>
                </c:pt>
                <c:pt idx="28870">
                  <c:v>4.1431509999999996</c:v>
                </c:pt>
                <c:pt idx="28871">
                  <c:v>4.1506239999999996</c:v>
                </c:pt>
                <c:pt idx="28872">
                  <c:v>4.14147</c:v>
                </c:pt>
                <c:pt idx="28873">
                  <c:v>4.1419740000000003</c:v>
                </c:pt>
                <c:pt idx="28874">
                  <c:v>4.1516440000000001</c:v>
                </c:pt>
                <c:pt idx="28875">
                  <c:v>4.1468610000000004</c:v>
                </c:pt>
                <c:pt idx="28876">
                  <c:v>4.1418330000000001</c:v>
                </c:pt>
                <c:pt idx="28877">
                  <c:v>4.1468670000000003</c:v>
                </c:pt>
                <c:pt idx="28878">
                  <c:v>4.1489770000000004</c:v>
                </c:pt>
                <c:pt idx="28879">
                  <c:v>4.1450699999999996</c:v>
                </c:pt>
                <c:pt idx="28880">
                  <c:v>4.1454139999999997</c:v>
                </c:pt>
                <c:pt idx="28881">
                  <c:v>4.1466919999999998</c:v>
                </c:pt>
                <c:pt idx="28882">
                  <c:v>4.1410299999999998</c:v>
                </c:pt>
                <c:pt idx="28883">
                  <c:v>4.1446300000000003</c:v>
                </c:pt>
                <c:pt idx="28884">
                  <c:v>4.1519190000000004</c:v>
                </c:pt>
                <c:pt idx="28885">
                  <c:v>4.1455869999999999</c:v>
                </c:pt>
                <c:pt idx="28886">
                  <c:v>4.1460140000000001</c:v>
                </c:pt>
                <c:pt idx="28887">
                  <c:v>4.1551419999999997</c:v>
                </c:pt>
                <c:pt idx="28888">
                  <c:v>4.1515019999999998</c:v>
                </c:pt>
                <c:pt idx="28889">
                  <c:v>4.142328</c:v>
                </c:pt>
                <c:pt idx="28890">
                  <c:v>4.1435019999999998</c:v>
                </c:pt>
                <c:pt idx="28891">
                  <c:v>4.1450639999999996</c:v>
                </c:pt>
                <c:pt idx="28892">
                  <c:v>4.1458560000000002</c:v>
                </c:pt>
                <c:pt idx="28893">
                  <c:v>4.1471640000000001</c:v>
                </c:pt>
                <c:pt idx="28894">
                  <c:v>4.1463179999999999</c:v>
                </c:pt>
                <c:pt idx="28895">
                  <c:v>4.1475580000000001</c:v>
                </c:pt>
                <c:pt idx="28896">
                  <c:v>4.1450420000000001</c:v>
                </c:pt>
                <c:pt idx="28897">
                  <c:v>4.1460749999999997</c:v>
                </c:pt>
                <c:pt idx="28898">
                  <c:v>4.1470560000000001</c:v>
                </c:pt>
                <c:pt idx="28899">
                  <c:v>4.1407670000000003</c:v>
                </c:pt>
                <c:pt idx="28900">
                  <c:v>4.1440020000000004</c:v>
                </c:pt>
                <c:pt idx="28901">
                  <c:v>4.150055</c:v>
                </c:pt>
                <c:pt idx="28902">
                  <c:v>4.1517970000000002</c:v>
                </c:pt>
                <c:pt idx="28903">
                  <c:v>4.1521520000000001</c:v>
                </c:pt>
                <c:pt idx="28904">
                  <c:v>4.1504490000000001</c:v>
                </c:pt>
                <c:pt idx="28905">
                  <c:v>4.1468889999999998</c:v>
                </c:pt>
                <c:pt idx="28906">
                  <c:v>4.1443500000000002</c:v>
                </c:pt>
                <c:pt idx="28907">
                  <c:v>4.1485630000000002</c:v>
                </c:pt>
                <c:pt idx="28908">
                  <c:v>4.1484160000000001</c:v>
                </c:pt>
                <c:pt idx="28909">
                  <c:v>4.1469069999999997</c:v>
                </c:pt>
                <c:pt idx="28910">
                  <c:v>4.1528470000000004</c:v>
                </c:pt>
                <c:pt idx="28911">
                  <c:v>4.1491150000000001</c:v>
                </c:pt>
                <c:pt idx="28912">
                  <c:v>4.1446449999999997</c:v>
                </c:pt>
                <c:pt idx="28913">
                  <c:v>4.1532559999999998</c:v>
                </c:pt>
                <c:pt idx="28914">
                  <c:v>4.1601650000000001</c:v>
                </c:pt>
                <c:pt idx="28915">
                  <c:v>4.1520950000000001</c:v>
                </c:pt>
                <c:pt idx="28916">
                  <c:v>4.1468540000000003</c:v>
                </c:pt>
                <c:pt idx="28917">
                  <c:v>4.153683</c:v>
                </c:pt>
                <c:pt idx="28918">
                  <c:v>4.1533490000000004</c:v>
                </c:pt>
                <c:pt idx="28919">
                  <c:v>4.1521670000000004</c:v>
                </c:pt>
                <c:pt idx="28920">
                  <c:v>4.1546960000000004</c:v>
                </c:pt>
                <c:pt idx="28921">
                  <c:v>4.150995</c:v>
                </c:pt>
                <c:pt idx="28922">
                  <c:v>4.1486299999999998</c:v>
                </c:pt>
                <c:pt idx="28923">
                  <c:v>4.151491</c:v>
                </c:pt>
                <c:pt idx="28924">
                  <c:v>4.1539390000000003</c:v>
                </c:pt>
                <c:pt idx="28925">
                  <c:v>4.1497830000000002</c:v>
                </c:pt>
                <c:pt idx="28926">
                  <c:v>4.1505219999999996</c:v>
                </c:pt>
                <c:pt idx="28927">
                  <c:v>4.1586939999999997</c:v>
                </c:pt>
                <c:pt idx="28928">
                  <c:v>4.1562270000000003</c:v>
                </c:pt>
                <c:pt idx="28929">
                  <c:v>4.154007</c:v>
                </c:pt>
                <c:pt idx="28930">
                  <c:v>4.1592560000000001</c:v>
                </c:pt>
                <c:pt idx="28931">
                  <c:v>4.1573950000000002</c:v>
                </c:pt>
                <c:pt idx="28932">
                  <c:v>4.1493599999999997</c:v>
                </c:pt>
                <c:pt idx="28933">
                  <c:v>4.1509119999999999</c:v>
                </c:pt>
                <c:pt idx="28934">
                  <c:v>4.1567930000000004</c:v>
                </c:pt>
                <c:pt idx="28935">
                  <c:v>4.1520479999999997</c:v>
                </c:pt>
                <c:pt idx="28936">
                  <c:v>4.1520919999999997</c:v>
                </c:pt>
                <c:pt idx="28937">
                  <c:v>4.1580300000000001</c:v>
                </c:pt>
                <c:pt idx="28938">
                  <c:v>4.1567259999999999</c:v>
                </c:pt>
                <c:pt idx="28939">
                  <c:v>4.1561729999999999</c:v>
                </c:pt>
                <c:pt idx="28940">
                  <c:v>4.1592279999999997</c:v>
                </c:pt>
                <c:pt idx="28941">
                  <c:v>4.1602670000000002</c:v>
                </c:pt>
                <c:pt idx="28942">
                  <c:v>4.1537899999999999</c:v>
                </c:pt>
                <c:pt idx="28943">
                  <c:v>4.1520970000000004</c:v>
                </c:pt>
                <c:pt idx="28944">
                  <c:v>4.1557170000000001</c:v>
                </c:pt>
                <c:pt idx="28945">
                  <c:v>4.1517900000000001</c:v>
                </c:pt>
                <c:pt idx="28946">
                  <c:v>4.1551130000000001</c:v>
                </c:pt>
                <c:pt idx="28947">
                  <c:v>4.1594540000000002</c:v>
                </c:pt>
                <c:pt idx="28948">
                  <c:v>4.1492810000000002</c:v>
                </c:pt>
                <c:pt idx="28949">
                  <c:v>4.1490989999999996</c:v>
                </c:pt>
                <c:pt idx="28950">
                  <c:v>4.1633760000000004</c:v>
                </c:pt>
                <c:pt idx="28951">
                  <c:v>4.1621430000000004</c:v>
                </c:pt>
                <c:pt idx="28952">
                  <c:v>4.1495379999999997</c:v>
                </c:pt>
                <c:pt idx="28953">
                  <c:v>4.1595459999999997</c:v>
                </c:pt>
                <c:pt idx="28954">
                  <c:v>4.1697430000000004</c:v>
                </c:pt>
                <c:pt idx="28955">
                  <c:v>4.1563160000000003</c:v>
                </c:pt>
                <c:pt idx="28956">
                  <c:v>4.1527450000000004</c:v>
                </c:pt>
                <c:pt idx="28957">
                  <c:v>4.1594819999999997</c:v>
                </c:pt>
                <c:pt idx="28958">
                  <c:v>4.1562489999999999</c:v>
                </c:pt>
                <c:pt idx="28959">
                  <c:v>4.1558700000000002</c:v>
                </c:pt>
                <c:pt idx="28960">
                  <c:v>4.1670959999999999</c:v>
                </c:pt>
                <c:pt idx="28961">
                  <c:v>4.1638599999999997</c:v>
                </c:pt>
                <c:pt idx="28962">
                  <c:v>4.1507180000000004</c:v>
                </c:pt>
                <c:pt idx="28963">
                  <c:v>4.1589999999999998</c:v>
                </c:pt>
                <c:pt idx="28964">
                  <c:v>4.1646260000000002</c:v>
                </c:pt>
                <c:pt idx="28965">
                  <c:v>4.1571090000000002</c:v>
                </c:pt>
                <c:pt idx="28966">
                  <c:v>4.1614120000000003</c:v>
                </c:pt>
                <c:pt idx="28967">
                  <c:v>4.1608980000000004</c:v>
                </c:pt>
                <c:pt idx="28968">
                  <c:v>4.1511100000000001</c:v>
                </c:pt>
                <c:pt idx="28969">
                  <c:v>4.1523560000000002</c:v>
                </c:pt>
                <c:pt idx="28970">
                  <c:v>4.1593400000000003</c:v>
                </c:pt>
                <c:pt idx="28971">
                  <c:v>4.1608530000000004</c:v>
                </c:pt>
                <c:pt idx="28972">
                  <c:v>4.162153</c:v>
                </c:pt>
                <c:pt idx="28973">
                  <c:v>4.1670939999999996</c:v>
                </c:pt>
                <c:pt idx="28974">
                  <c:v>4.1606170000000002</c:v>
                </c:pt>
                <c:pt idx="28975">
                  <c:v>4.1529850000000001</c:v>
                </c:pt>
                <c:pt idx="28976">
                  <c:v>4.1643369999999997</c:v>
                </c:pt>
                <c:pt idx="28977">
                  <c:v>4.1702339999999998</c:v>
                </c:pt>
                <c:pt idx="28978">
                  <c:v>4.1597569999999999</c:v>
                </c:pt>
                <c:pt idx="28979">
                  <c:v>4.1609280000000002</c:v>
                </c:pt>
                <c:pt idx="28980">
                  <c:v>4.1732899999999997</c:v>
                </c:pt>
                <c:pt idx="28981">
                  <c:v>4.1685189999999999</c:v>
                </c:pt>
                <c:pt idx="28982">
                  <c:v>4.1582970000000001</c:v>
                </c:pt>
                <c:pt idx="28983">
                  <c:v>4.1618190000000004</c:v>
                </c:pt>
                <c:pt idx="28984">
                  <c:v>4.1630500000000001</c:v>
                </c:pt>
                <c:pt idx="28985">
                  <c:v>4.1581619999999999</c:v>
                </c:pt>
                <c:pt idx="28986">
                  <c:v>4.1588520000000004</c:v>
                </c:pt>
                <c:pt idx="28987">
                  <c:v>4.1616960000000001</c:v>
                </c:pt>
                <c:pt idx="28988">
                  <c:v>4.1619400000000004</c:v>
                </c:pt>
                <c:pt idx="28989">
                  <c:v>4.162204</c:v>
                </c:pt>
                <c:pt idx="28990">
                  <c:v>4.1657109999999999</c:v>
                </c:pt>
                <c:pt idx="28991">
                  <c:v>4.1634070000000003</c:v>
                </c:pt>
                <c:pt idx="28992">
                  <c:v>4.1611630000000002</c:v>
                </c:pt>
                <c:pt idx="28993">
                  <c:v>4.167179</c:v>
                </c:pt>
                <c:pt idx="28994">
                  <c:v>4.1632939999999996</c:v>
                </c:pt>
                <c:pt idx="28995">
                  <c:v>4.1576170000000001</c:v>
                </c:pt>
                <c:pt idx="28996">
                  <c:v>4.1644300000000003</c:v>
                </c:pt>
                <c:pt idx="28997">
                  <c:v>4.1659459999999999</c:v>
                </c:pt>
                <c:pt idx="28998">
                  <c:v>4.1577060000000001</c:v>
                </c:pt>
                <c:pt idx="28999">
                  <c:v>4.1632280000000002</c:v>
                </c:pt>
                <c:pt idx="29000">
                  <c:v>4.1758990000000002</c:v>
                </c:pt>
                <c:pt idx="29001">
                  <c:v>4.1700109999999997</c:v>
                </c:pt>
                <c:pt idx="29002">
                  <c:v>4.167611</c:v>
                </c:pt>
                <c:pt idx="29003">
                  <c:v>4.1743600000000001</c:v>
                </c:pt>
                <c:pt idx="29004">
                  <c:v>4.1716509999999998</c:v>
                </c:pt>
                <c:pt idx="29005">
                  <c:v>4.1661250000000001</c:v>
                </c:pt>
                <c:pt idx="29006">
                  <c:v>4.1651020000000001</c:v>
                </c:pt>
                <c:pt idx="29007">
                  <c:v>4.1672459999999996</c:v>
                </c:pt>
                <c:pt idx="29008">
                  <c:v>4.1642910000000004</c:v>
                </c:pt>
                <c:pt idx="29009">
                  <c:v>4.1643530000000002</c:v>
                </c:pt>
                <c:pt idx="29010">
                  <c:v>4.171538</c:v>
                </c:pt>
                <c:pt idx="29011">
                  <c:v>4.1725260000000004</c:v>
                </c:pt>
                <c:pt idx="29012">
                  <c:v>4.1705240000000003</c:v>
                </c:pt>
                <c:pt idx="29013">
                  <c:v>4.1704470000000002</c:v>
                </c:pt>
                <c:pt idx="29014">
                  <c:v>4.1700359999999996</c:v>
                </c:pt>
                <c:pt idx="29015">
                  <c:v>4.1699700000000002</c:v>
                </c:pt>
                <c:pt idx="29016">
                  <c:v>4.1738590000000002</c:v>
                </c:pt>
                <c:pt idx="29017">
                  <c:v>4.1727299999999996</c:v>
                </c:pt>
                <c:pt idx="29018">
                  <c:v>4.1611960000000003</c:v>
                </c:pt>
                <c:pt idx="29019">
                  <c:v>4.163627</c:v>
                </c:pt>
                <c:pt idx="29020">
                  <c:v>4.1714289999999998</c:v>
                </c:pt>
                <c:pt idx="29021">
                  <c:v>4.1634339999999996</c:v>
                </c:pt>
                <c:pt idx="29022">
                  <c:v>4.1645729999999999</c:v>
                </c:pt>
                <c:pt idx="29023">
                  <c:v>4.1750920000000002</c:v>
                </c:pt>
                <c:pt idx="29024">
                  <c:v>4.1708420000000004</c:v>
                </c:pt>
                <c:pt idx="29025">
                  <c:v>4.1632319999999998</c:v>
                </c:pt>
                <c:pt idx="29026">
                  <c:v>4.1677059999999999</c:v>
                </c:pt>
                <c:pt idx="29027">
                  <c:v>4.1686779999999999</c:v>
                </c:pt>
                <c:pt idx="29028">
                  <c:v>4.1619859999999997</c:v>
                </c:pt>
                <c:pt idx="29029">
                  <c:v>4.1651170000000004</c:v>
                </c:pt>
                <c:pt idx="29030">
                  <c:v>4.1692499999999999</c:v>
                </c:pt>
                <c:pt idx="29031">
                  <c:v>4.1652399999999998</c:v>
                </c:pt>
                <c:pt idx="29032">
                  <c:v>4.1687070000000004</c:v>
                </c:pt>
                <c:pt idx="29033">
                  <c:v>4.1763969999999997</c:v>
                </c:pt>
                <c:pt idx="29034">
                  <c:v>4.1729760000000002</c:v>
                </c:pt>
                <c:pt idx="29035">
                  <c:v>4.170293</c:v>
                </c:pt>
                <c:pt idx="29036">
                  <c:v>4.177848</c:v>
                </c:pt>
                <c:pt idx="29037">
                  <c:v>4.1743569999999997</c:v>
                </c:pt>
                <c:pt idx="29038">
                  <c:v>4.1658679999999997</c:v>
                </c:pt>
                <c:pt idx="29039">
                  <c:v>4.1731360000000004</c:v>
                </c:pt>
                <c:pt idx="29040">
                  <c:v>4.1771849999999997</c:v>
                </c:pt>
                <c:pt idx="29041">
                  <c:v>4.1701160000000002</c:v>
                </c:pt>
                <c:pt idx="29042">
                  <c:v>4.1732180000000003</c:v>
                </c:pt>
                <c:pt idx="29043">
                  <c:v>4.1786979999999998</c:v>
                </c:pt>
                <c:pt idx="29044">
                  <c:v>4.171049</c:v>
                </c:pt>
                <c:pt idx="29045">
                  <c:v>4.1674530000000001</c:v>
                </c:pt>
                <c:pt idx="29046">
                  <c:v>4.1752880000000001</c:v>
                </c:pt>
                <c:pt idx="29047">
                  <c:v>4.1733820000000001</c:v>
                </c:pt>
                <c:pt idx="29048">
                  <c:v>4.166436</c:v>
                </c:pt>
                <c:pt idx="29049">
                  <c:v>4.1713389999999997</c:v>
                </c:pt>
                <c:pt idx="29050">
                  <c:v>4.1729690000000002</c:v>
                </c:pt>
                <c:pt idx="29051">
                  <c:v>4.1695349999999998</c:v>
                </c:pt>
                <c:pt idx="29052">
                  <c:v>4.1713529999999999</c:v>
                </c:pt>
                <c:pt idx="29053">
                  <c:v>4.1748339999999997</c:v>
                </c:pt>
                <c:pt idx="29054">
                  <c:v>4.1765879999999997</c:v>
                </c:pt>
                <c:pt idx="29055">
                  <c:v>4.1752469999999997</c:v>
                </c:pt>
                <c:pt idx="29056">
                  <c:v>4.1743959999999998</c:v>
                </c:pt>
                <c:pt idx="29057">
                  <c:v>4.1741460000000004</c:v>
                </c:pt>
                <c:pt idx="29058">
                  <c:v>4.1731150000000001</c:v>
                </c:pt>
                <c:pt idx="29059">
                  <c:v>4.1736149999999999</c:v>
                </c:pt>
                <c:pt idx="29060">
                  <c:v>4.1732610000000001</c:v>
                </c:pt>
                <c:pt idx="29061">
                  <c:v>4.1736199999999997</c:v>
                </c:pt>
                <c:pt idx="29062">
                  <c:v>4.1784309999999998</c:v>
                </c:pt>
                <c:pt idx="29063">
                  <c:v>4.1802960000000002</c:v>
                </c:pt>
                <c:pt idx="29064">
                  <c:v>4.1738619999999997</c:v>
                </c:pt>
                <c:pt idx="29065">
                  <c:v>4.1728680000000002</c:v>
                </c:pt>
                <c:pt idx="29066">
                  <c:v>4.1827639999999997</c:v>
                </c:pt>
                <c:pt idx="29067">
                  <c:v>4.1816969999999998</c:v>
                </c:pt>
                <c:pt idx="29068">
                  <c:v>4.1733840000000004</c:v>
                </c:pt>
                <c:pt idx="29069">
                  <c:v>4.1781180000000004</c:v>
                </c:pt>
                <c:pt idx="29070">
                  <c:v>4.1859270000000004</c:v>
                </c:pt>
                <c:pt idx="29071">
                  <c:v>4.1790649999999996</c:v>
                </c:pt>
                <c:pt idx="29072">
                  <c:v>4.1696429999999998</c:v>
                </c:pt>
                <c:pt idx="29073">
                  <c:v>4.1751899999999997</c:v>
                </c:pt>
                <c:pt idx="29074">
                  <c:v>4.178299</c:v>
                </c:pt>
                <c:pt idx="29075">
                  <c:v>4.1746660000000002</c:v>
                </c:pt>
                <c:pt idx="29076">
                  <c:v>4.1802669999999997</c:v>
                </c:pt>
                <c:pt idx="29077">
                  <c:v>4.1835209999999998</c:v>
                </c:pt>
                <c:pt idx="29078">
                  <c:v>4.1812870000000002</c:v>
                </c:pt>
                <c:pt idx="29079">
                  <c:v>4.1849059999999998</c:v>
                </c:pt>
                <c:pt idx="29080">
                  <c:v>4.1828900000000004</c:v>
                </c:pt>
                <c:pt idx="29081">
                  <c:v>4.1716660000000001</c:v>
                </c:pt>
                <c:pt idx="29082">
                  <c:v>4.1763029999999999</c:v>
                </c:pt>
                <c:pt idx="29083">
                  <c:v>4.1879850000000003</c:v>
                </c:pt>
                <c:pt idx="29084">
                  <c:v>4.1786820000000002</c:v>
                </c:pt>
                <c:pt idx="29085">
                  <c:v>4.1775180000000001</c:v>
                </c:pt>
                <c:pt idx="29086">
                  <c:v>4.1877829999999996</c:v>
                </c:pt>
                <c:pt idx="29087">
                  <c:v>4.1816240000000002</c:v>
                </c:pt>
                <c:pt idx="29088">
                  <c:v>4.1735829999999998</c:v>
                </c:pt>
                <c:pt idx="29089">
                  <c:v>4.176609</c:v>
                </c:pt>
                <c:pt idx="29090">
                  <c:v>4.179716</c:v>
                </c:pt>
                <c:pt idx="29091">
                  <c:v>4.1751180000000003</c:v>
                </c:pt>
                <c:pt idx="29092">
                  <c:v>4.1765879999999997</c:v>
                </c:pt>
                <c:pt idx="29093">
                  <c:v>4.1832209999999996</c:v>
                </c:pt>
                <c:pt idx="29094">
                  <c:v>4.1761699999999999</c:v>
                </c:pt>
                <c:pt idx="29095">
                  <c:v>4.1742299999999997</c:v>
                </c:pt>
                <c:pt idx="29096">
                  <c:v>4.1818799999999996</c:v>
                </c:pt>
                <c:pt idx="29097">
                  <c:v>4.1799790000000003</c:v>
                </c:pt>
                <c:pt idx="29098">
                  <c:v>4.1775289999999998</c:v>
                </c:pt>
                <c:pt idx="29099">
                  <c:v>4.1836859999999998</c:v>
                </c:pt>
                <c:pt idx="29100">
                  <c:v>4.1866199999999996</c:v>
                </c:pt>
                <c:pt idx="29101">
                  <c:v>4.1829789999999996</c:v>
                </c:pt>
                <c:pt idx="29102">
                  <c:v>4.1876499999999997</c:v>
                </c:pt>
                <c:pt idx="29103">
                  <c:v>4.1896519999999997</c:v>
                </c:pt>
                <c:pt idx="29104">
                  <c:v>4.182124</c:v>
                </c:pt>
                <c:pt idx="29105">
                  <c:v>4.1818790000000003</c:v>
                </c:pt>
                <c:pt idx="29106">
                  <c:v>4.1832849999999997</c:v>
                </c:pt>
                <c:pt idx="29107">
                  <c:v>4.1826169999999996</c:v>
                </c:pt>
                <c:pt idx="29108">
                  <c:v>4.1818010000000001</c:v>
                </c:pt>
                <c:pt idx="29109">
                  <c:v>4.1815670000000003</c:v>
                </c:pt>
                <c:pt idx="29110">
                  <c:v>4.1848669999999997</c:v>
                </c:pt>
                <c:pt idx="29111">
                  <c:v>4.1822670000000004</c:v>
                </c:pt>
                <c:pt idx="29112">
                  <c:v>4.1813549999999999</c:v>
                </c:pt>
                <c:pt idx="29113">
                  <c:v>4.1866719999999997</c:v>
                </c:pt>
                <c:pt idx="29114">
                  <c:v>4.184933</c:v>
                </c:pt>
                <c:pt idx="29115">
                  <c:v>4.1813859999999998</c:v>
                </c:pt>
                <c:pt idx="29116">
                  <c:v>4.1820870000000001</c:v>
                </c:pt>
                <c:pt idx="29117">
                  <c:v>4.1838569999999997</c:v>
                </c:pt>
                <c:pt idx="29118">
                  <c:v>4.1801349999999999</c:v>
                </c:pt>
                <c:pt idx="29119">
                  <c:v>4.182391</c:v>
                </c:pt>
                <c:pt idx="29120">
                  <c:v>4.1860600000000003</c:v>
                </c:pt>
                <c:pt idx="29121">
                  <c:v>4.1804449999999997</c:v>
                </c:pt>
                <c:pt idx="29122">
                  <c:v>4.1838519999999999</c:v>
                </c:pt>
                <c:pt idx="29123">
                  <c:v>4.1901849999999996</c:v>
                </c:pt>
                <c:pt idx="29124">
                  <c:v>4.1878120000000001</c:v>
                </c:pt>
                <c:pt idx="29125">
                  <c:v>4.1878609999999998</c:v>
                </c:pt>
                <c:pt idx="29126">
                  <c:v>4.191662</c:v>
                </c:pt>
                <c:pt idx="29127">
                  <c:v>4.189362</c:v>
                </c:pt>
                <c:pt idx="29128">
                  <c:v>4.1855089999999997</c:v>
                </c:pt>
                <c:pt idx="29129">
                  <c:v>4.1929569999999998</c:v>
                </c:pt>
                <c:pt idx="29130">
                  <c:v>4.1974809999999998</c:v>
                </c:pt>
                <c:pt idx="29131">
                  <c:v>4.1919190000000004</c:v>
                </c:pt>
                <c:pt idx="29132">
                  <c:v>4.1895470000000001</c:v>
                </c:pt>
                <c:pt idx="29133">
                  <c:v>4.1893649999999996</c:v>
                </c:pt>
                <c:pt idx="29134">
                  <c:v>4.1876889999999998</c:v>
                </c:pt>
                <c:pt idx="29135">
                  <c:v>4.1893050000000001</c:v>
                </c:pt>
                <c:pt idx="29136">
                  <c:v>4.191306</c:v>
                </c:pt>
                <c:pt idx="29137">
                  <c:v>4.1863060000000001</c:v>
                </c:pt>
                <c:pt idx="29138">
                  <c:v>4.1846050000000004</c:v>
                </c:pt>
                <c:pt idx="29139">
                  <c:v>4.190785</c:v>
                </c:pt>
                <c:pt idx="29140">
                  <c:v>4.1842389999999998</c:v>
                </c:pt>
                <c:pt idx="29141">
                  <c:v>4.1801310000000003</c:v>
                </c:pt>
                <c:pt idx="29142">
                  <c:v>4.1902900000000001</c:v>
                </c:pt>
                <c:pt idx="29143">
                  <c:v>4.1909749999999999</c:v>
                </c:pt>
                <c:pt idx="29144">
                  <c:v>4.1861430000000004</c:v>
                </c:pt>
                <c:pt idx="29145">
                  <c:v>4.1879739999999996</c:v>
                </c:pt>
                <c:pt idx="29146">
                  <c:v>4.1913419999999997</c:v>
                </c:pt>
                <c:pt idx="29147">
                  <c:v>4.1898249999999999</c:v>
                </c:pt>
                <c:pt idx="29148">
                  <c:v>4.1904180000000002</c:v>
                </c:pt>
                <c:pt idx="29149">
                  <c:v>4.1927370000000002</c:v>
                </c:pt>
                <c:pt idx="29150">
                  <c:v>4.1879169999999997</c:v>
                </c:pt>
                <c:pt idx="29151">
                  <c:v>4.1882910000000004</c:v>
                </c:pt>
                <c:pt idx="29152">
                  <c:v>4.1935289999999998</c:v>
                </c:pt>
                <c:pt idx="29153">
                  <c:v>4.1928260000000002</c:v>
                </c:pt>
                <c:pt idx="29154">
                  <c:v>4.1881959999999996</c:v>
                </c:pt>
                <c:pt idx="29155">
                  <c:v>4.1869880000000004</c:v>
                </c:pt>
                <c:pt idx="29156">
                  <c:v>4.1892930000000002</c:v>
                </c:pt>
                <c:pt idx="29157">
                  <c:v>4.1873250000000004</c:v>
                </c:pt>
                <c:pt idx="29158">
                  <c:v>4.1901440000000001</c:v>
                </c:pt>
                <c:pt idx="29159">
                  <c:v>4.1942950000000003</c:v>
                </c:pt>
                <c:pt idx="29160">
                  <c:v>4.1902889999999999</c:v>
                </c:pt>
                <c:pt idx="29161">
                  <c:v>4.1926220000000001</c:v>
                </c:pt>
                <c:pt idx="29162">
                  <c:v>4.1995829999999996</c:v>
                </c:pt>
                <c:pt idx="29163">
                  <c:v>4.1979350000000002</c:v>
                </c:pt>
                <c:pt idx="29164">
                  <c:v>4.1903769999999998</c:v>
                </c:pt>
                <c:pt idx="29165">
                  <c:v>4.1913150000000003</c:v>
                </c:pt>
                <c:pt idx="29166">
                  <c:v>4.1964319999999997</c:v>
                </c:pt>
                <c:pt idx="29167">
                  <c:v>4.1922779999999999</c:v>
                </c:pt>
                <c:pt idx="29168">
                  <c:v>4.1941410000000001</c:v>
                </c:pt>
                <c:pt idx="29169">
                  <c:v>4.1991370000000003</c:v>
                </c:pt>
                <c:pt idx="29170">
                  <c:v>4.1937509999999998</c:v>
                </c:pt>
                <c:pt idx="29171">
                  <c:v>4.1923539999999999</c:v>
                </c:pt>
                <c:pt idx="29172">
                  <c:v>4.1965649999999997</c:v>
                </c:pt>
                <c:pt idx="29173">
                  <c:v>4.1958570000000002</c:v>
                </c:pt>
                <c:pt idx="29174">
                  <c:v>4.1951809999999998</c:v>
                </c:pt>
                <c:pt idx="29175">
                  <c:v>4.1990850000000002</c:v>
                </c:pt>
                <c:pt idx="29176">
                  <c:v>4.1934779999999998</c:v>
                </c:pt>
                <c:pt idx="29177">
                  <c:v>4.1838040000000003</c:v>
                </c:pt>
                <c:pt idx="29178">
                  <c:v>4.190321</c:v>
                </c:pt>
                <c:pt idx="29179">
                  <c:v>4.1949069999999997</c:v>
                </c:pt>
                <c:pt idx="29180">
                  <c:v>4.1856840000000002</c:v>
                </c:pt>
                <c:pt idx="29181">
                  <c:v>4.1880740000000003</c:v>
                </c:pt>
                <c:pt idx="29182">
                  <c:v>4.1993179999999999</c:v>
                </c:pt>
                <c:pt idx="29183">
                  <c:v>4.1995380000000004</c:v>
                </c:pt>
                <c:pt idx="29184">
                  <c:v>4.1978929999999997</c:v>
                </c:pt>
                <c:pt idx="29185">
                  <c:v>4.2036759999999997</c:v>
                </c:pt>
                <c:pt idx="29186">
                  <c:v>4.1994660000000001</c:v>
                </c:pt>
                <c:pt idx="29187">
                  <c:v>4.192234</c:v>
                </c:pt>
                <c:pt idx="29188">
                  <c:v>4.1986100000000004</c:v>
                </c:pt>
                <c:pt idx="29189">
                  <c:v>4.2009610000000004</c:v>
                </c:pt>
                <c:pt idx="29190">
                  <c:v>4.1942899999999996</c:v>
                </c:pt>
                <c:pt idx="29191">
                  <c:v>4.1941879999999996</c:v>
                </c:pt>
                <c:pt idx="29192">
                  <c:v>4.1983740000000003</c:v>
                </c:pt>
                <c:pt idx="29193">
                  <c:v>4.2006160000000001</c:v>
                </c:pt>
                <c:pt idx="29194">
                  <c:v>4.1986829999999999</c:v>
                </c:pt>
                <c:pt idx="29195">
                  <c:v>4.2013829999999999</c:v>
                </c:pt>
                <c:pt idx="29196">
                  <c:v>4.2038380000000002</c:v>
                </c:pt>
                <c:pt idx="29197">
                  <c:v>4.1989070000000002</c:v>
                </c:pt>
                <c:pt idx="29198">
                  <c:v>4.1986330000000001</c:v>
                </c:pt>
                <c:pt idx="29199">
                  <c:v>4.2007180000000002</c:v>
                </c:pt>
                <c:pt idx="29200">
                  <c:v>4.1968540000000001</c:v>
                </c:pt>
                <c:pt idx="29201">
                  <c:v>4.1915110000000002</c:v>
                </c:pt>
                <c:pt idx="29202">
                  <c:v>4.1971689999999997</c:v>
                </c:pt>
                <c:pt idx="29203">
                  <c:v>4.2004650000000003</c:v>
                </c:pt>
                <c:pt idx="29204">
                  <c:v>4.1939719999999996</c:v>
                </c:pt>
                <c:pt idx="29205">
                  <c:v>4.1967379999999999</c:v>
                </c:pt>
                <c:pt idx="29206">
                  <c:v>4.1976440000000004</c:v>
                </c:pt>
                <c:pt idx="29207">
                  <c:v>4.195665</c:v>
                </c:pt>
                <c:pt idx="29208">
                  <c:v>4.2046060000000001</c:v>
                </c:pt>
                <c:pt idx="29209">
                  <c:v>4.2096330000000002</c:v>
                </c:pt>
                <c:pt idx="29210">
                  <c:v>4.1988919999999998</c:v>
                </c:pt>
                <c:pt idx="29211">
                  <c:v>4.1929319999999999</c:v>
                </c:pt>
                <c:pt idx="29212">
                  <c:v>4.2053969999999996</c:v>
                </c:pt>
                <c:pt idx="29213">
                  <c:v>4.2051910000000001</c:v>
                </c:pt>
                <c:pt idx="29214">
                  <c:v>4.1964220000000001</c:v>
                </c:pt>
                <c:pt idx="29215">
                  <c:v>4.2028499999999998</c:v>
                </c:pt>
                <c:pt idx="29216">
                  <c:v>4.1984849999999998</c:v>
                </c:pt>
                <c:pt idx="29217">
                  <c:v>4.1937680000000004</c:v>
                </c:pt>
                <c:pt idx="29218">
                  <c:v>4.2069479999999997</c:v>
                </c:pt>
                <c:pt idx="29219">
                  <c:v>4.210839</c:v>
                </c:pt>
                <c:pt idx="29220">
                  <c:v>4.1998189999999997</c:v>
                </c:pt>
                <c:pt idx="29221">
                  <c:v>4.2003680000000001</c:v>
                </c:pt>
                <c:pt idx="29222">
                  <c:v>4.2096299999999998</c:v>
                </c:pt>
                <c:pt idx="29223">
                  <c:v>4.2032819999999997</c:v>
                </c:pt>
                <c:pt idx="29224">
                  <c:v>4.1989260000000002</c:v>
                </c:pt>
                <c:pt idx="29225">
                  <c:v>4.2040030000000002</c:v>
                </c:pt>
                <c:pt idx="29226">
                  <c:v>4.1980050000000002</c:v>
                </c:pt>
                <c:pt idx="29227">
                  <c:v>4.1950070000000004</c:v>
                </c:pt>
                <c:pt idx="29228">
                  <c:v>4.1996310000000001</c:v>
                </c:pt>
                <c:pt idx="29229">
                  <c:v>4.204243</c:v>
                </c:pt>
                <c:pt idx="29230">
                  <c:v>4.2075019999999999</c:v>
                </c:pt>
                <c:pt idx="29231">
                  <c:v>4.2081369999999998</c:v>
                </c:pt>
                <c:pt idx="29232">
                  <c:v>4.2107239999999999</c:v>
                </c:pt>
                <c:pt idx="29233">
                  <c:v>4.2089879999999997</c:v>
                </c:pt>
                <c:pt idx="29234">
                  <c:v>4.2067569999999996</c:v>
                </c:pt>
                <c:pt idx="29235">
                  <c:v>4.2097879999999996</c:v>
                </c:pt>
                <c:pt idx="29236">
                  <c:v>4.2089439999999998</c:v>
                </c:pt>
                <c:pt idx="29237">
                  <c:v>4.2022919999999999</c:v>
                </c:pt>
                <c:pt idx="29238">
                  <c:v>4.203379</c:v>
                </c:pt>
                <c:pt idx="29239">
                  <c:v>4.2096530000000003</c:v>
                </c:pt>
                <c:pt idx="29240">
                  <c:v>4.2019450000000003</c:v>
                </c:pt>
                <c:pt idx="29241">
                  <c:v>4.2000250000000001</c:v>
                </c:pt>
                <c:pt idx="29242">
                  <c:v>4.2097040000000003</c:v>
                </c:pt>
                <c:pt idx="29243">
                  <c:v>4.2046320000000001</c:v>
                </c:pt>
                <c:pt idx="29244">
                  <c:v>4.201689</c:v>
                </c:pt>
                <c:pt idx="29245">
                  <c:v>4.2074400000000001</c:v>
                </c:pt>
                <c:pt idx="29246">
                  <c:v>4.2074369999999996</c:v>
                </c:pt>
                <c:pt idx="29247">
                  <c:v>4.2055400000000001</c:v>
                </c:pt>
                <c:pt idx="29248">
                  <c:v>4.2051670000000003</c:v>
                </c:pt>
                <c:pt idx="29249">
                  <c:v>4.2065979999999996</c:v>
                </c:pt>
                <c:pt idx="29250">
                  <c:v>4.2044220000000001</c:v>
                </c:pt>
                <c:pt idx="29251">
                  <c:v>4.2058989999999996</c:v>
                </c:pt>
                <c:pt idx="29252">
                  <c:v>4.2078689999999996</c:v>
                </c:pt>
                <c:pt idx="29253">
                  <c:v>4.2036550000000004</c:v>
                </c:pt>
                <c:pt idx="29254">
                  <c:v>4.2070740000000004</c:v>
                </c:pt>
                <c:pt idx="29255">
                  <c:v>4.2135499999999997</c:v>
                </c:pt>
                <c:pt idx="29256">
                  <c:v>4.2096749999999998</c:v>
                </c:pt>
                <c:pt idx="29257">
                  <c:v>4.2039410000000004</c:v>
                </c:pt>
                <c:pt idx="29258">
                  <c:v>4.2098240000000002</c:v>
                </c:pt>
                <c:pt idx="29259">
                  <c:v>4.2118469999999997</c:v>
                </c:pt>
                <c:pt idx="29260">
                  <c:v>4.2026589999999997</c:v>
                </c:pt>
                <c:pt idx="29261">
                  <c:v>4.2069150000000004</c:v>
                </c:pt>
                <c:pt idx="29262">
                  <c:v>4.2125130000000004</c:v>
                </c:pt>
                <c:pt idx="29263">
                  <c:v>4.204904</c:v>
                </c:pt>
                <c:pt idx="29264">
                  <c:v>4.2034130000000003</c:v>
                </c:pt>
                <c:pt idx="29265">
                  <c:v>4.2070790000000002</c:v>
                </c:pt>
                <c:pt idx="29266">
                  <c:v>4.207446</c:v>
                </c:pt>
                <c:pt idx="29267">
                  <c:v>4.2100939999999998</c:v>
                </c:pt>
                <c:pt idx="29268">
                  <c:v>4.2140589999999998</c:v>
                </c:pt>
                <c:pt idx="29269">
                  <c:v>4.2123309999999998</c:v>
                </c:pt>
                <c:pt idx="29270">
                  <c:v>4.2112090000000002</c:v>
                </c:pt>
                <c:pt idx="29271">
                  <c:v>4.2153330000000002</c:v>
                </c:pt>
                <c:pt idx="29272">
                  <c:v>4.2130020000000004</c:v>
                </c:pt>
                <c:pt idx="29273">
                  <c:v>4.2070689999999997</c:v>
                </c:pt>
                <c:pt idx="29274">
                  <c:v>4.2103159999999997</c:v>
                </c:pt>
                <c:pt idx="29275">
                  <c:v>4.2174659999999999</c:v>
                </c:pt>
                <c:pt idx="29276">
                  <c:v>4.2128389999999998</c:v>
                </c:pt>
                <c:pt idx="29277">
                  <c:v>4.2067009999999998</c:v>
                </c:pt>
                <c:pt idx="29278">
                  <c:v>4.2161169999999997</c:v>
                </c:pt>
                <c:pt idx="29279">
                  <c:v>4.215687</c:v>
                </c:pt>
                <c:pt idx="29280">
                  <c:v>4.2034799999999999</c:v>
                </c:pt>
                <c:pt idx="29281">
                  <c:v>4.2105569999999997</c:v>
                </c:pt>
                <c:pt idx="29282">
                  <c:v>4.2175960000000003</c:v>
                </c:pt>
                <c:pt idx="29283">
                  <c:v>4.2089210000000001</c:v>
                </c:pt>
                <c:pt idx="29284">
                  <c:v>4.2063870000000003</c:v>
                </c:pt>
                <c:pt idx="29285">
                  <c:v>4.2128480000000001</c:v>
                </c:pt>
                <c:pt idx="29286">
                  <c:v>4.2132649999999998</c:v>
                </c:pt>
                <c:pt idx="29287">
                  <c:v>4.2106260000000004</c:v>
                </c:pt>
                <c:pt idx="29288">
                  <c:v>4.2148770000000004</c:v>
                </c:pt>
                <c:pt idx="29289">
                  <c:v>4.2114279999999997</c:v>
                </c:pt>
                <c:pt idx="29290">
                  <c:v>4.2079519999999997</c:v>
                </c:pt>
                <c:pt idx="29291">
                  <c:v>4.2166439999999996</c:v>
                </c:pt>
                <c:pt idx="29292">
                  <c:v>4.217028</c:v>
                </c:pt>
                <c:pt idx="29293">
                  <c:v>4.2129589999999997</c:v>
                </c:pt>
                <c:pt idx="29294">
                  <c:v>4.2178149999999999</c:v>
                </c:pt>
                <c:pt idx="29295">
                  <c:v>4.2233320000000001</c:v>
                </c:pt>
                <c:pt idx="29296">
                  <c:v>4.2183539999999997</c:v>
                </c:pt>
                <c:pt idx="29297">
                  <c:v>4.2147249999999996</c:v>
                </c:pt>
                <c:pt idx="29298">
                  <c:v>4.2171269999999996</c:v>
                </c:pt>
                <c:pt idx="29299">
                  <c:v>4.21225</c:v>
                </c:pt>
                <c:pt idx="29300">
                  <c:v>4.211843</c:v>
                </c:pt>
                <c:pt idx="29301">
                  <c:v>4.2163550000000001</c:v>
                </c:pt>
                <c:pt idx="29302">
                  <c:v>4.2142379999999999</c:v>
                </c:pt>
                <c:pt idx="29303">
                  <c:v>4.2105930000000003</c:v>
                </c:pt>
                <c:pt idx="29304">
                  <c:v>4.214086</c:v>
                </c:pt>
                <c:pt idx="29305">
                  <c:v>4.2221359999999999</c:v>
                </c:pt>
                <c:pt idx="29306">
                  <c:v>4.2184999999999997</c:v>
                </c:pt>
                <c:pt idx="29307">
                  <c:v>4.2142390000000001</c:v>
                </c:pt>
                <c:pt idx="29308">
                  <c:v>4.2200249999999997</c:v>
                </c:pt>
                <c:pt idx="29309">
                  <c:v>4.2172140000000002</c:v>
                </c:pt>
                <c:pt idx="29310">
                  <c:v>4.2140190000000004</c:v>
                </c:pt>
                <c:pt idx="29311">
                  <c:v>4.2176859999999996</c:v>
                </c:pt>
                <c:pt idx="29312">
                  <c:v>4.2190240000000001</c:v>
                </c:pt>
                <c:pt idx="29313">
                  <c:v>4.2177689999999997</c:v>
                </c:pt>
                <c:pt idx="29314">
                  <c:v>4.2192879999999997</c:v>
                </c:pt>
                <c:pt idx="29315">
                  <c:v>4.2217450000000003</c:v>
                </c:pt>
                <c:pt idx="29316">
                  <c:v>4.2158600000000002</c:v>
                </c:pt>
                <c:pt idx="29317">
                  <c:v>4.2170889999999996</c:v>
                </c:pt>
                <c:pt idx="29318">
                  <c:v>4.2245699999999999</c:v>
                </c:pt>
                <c:pt idx="29319">
                  <c:v>4.2183830000000002</c:v>
                </c:pt>
                <c:pt idx="29320">
                  <c:v>4.210947</c:v>
                </c:pt>
                <c:pt idx="29321">
                  <c:v>4.2187159999999997</c:v>
                </c:pt>
                <c:pt idx="29322">
                  <c:v>4.224386</c:v>
                </c:pt>
                <c:pt idx="29323">
                  <c:v>4.2124639999999998</c:v>
                </c:pt>
                <c:pt idx="29324">
                  <c:v>4.2121019999999998</c:v>
                </c:pt>
                <c:pt idx="29325">
                  <c:v>4.2209640000000004</c:v>
                </c:pt>
                <c:pt idx="29326">
                  <c:v>4.215274</c:v>
                </c:pt>
                <c:pt idx="29327">
                  <c:v>4.2183409999999997</c:v>
                </c:pt>
                <c:pt idx="29328">
                  <c:v>4.2301549999999999</c:v>
                </c:pt>
                <c:pt idx="29329">
                  <c:v>4.2279350000000004</c:v>
                </c:pt>
                <c:pt idx="29330">
                  <c:v>4.2220500000000003</c:v>
                </c:pt>
                <c:pt idx="29331">
                  <c:v>4.225892</c:v>
                </c:pt>
                <c:pt idx="29332">
                  <c:v>4.2281639999999996</c:v>
                </c:pt>
                <c:pt idx="29333">
                  <c:v>4.2216339999999999</c:v>
                </c:pt>
                <c:pt idx="29334">
                  <c:v>4.2234389999999999</c:v>
                </c:pt>
                <c:pt idx="29335">
                  <c:v>4.2267669999999997</c:v>
                </c:pt>
                <c:pt idx="29336">
                  <c:v>4.2184860000000004</c:v>
                </c:pt>
                <c:pt idx="29337">
                  <c:v>4.2198669999999998</c:v>
                </c:pt>
                <c:pt idx="29338">
                  <c:v>4.23001</c:v>
                </c:pt>
                <c:pt idx="29339">
                  <c:v>4.2225720000000004</c:v>
                </c:pt>
                <c:pt idx="29340">
                  <c:v>4.213997</c:v>
                </c:pt>
                <c:pt idx="29341">
                  <c:v>4.2237770000000001</c:v>
                </c:pt>
                <c:pt idx="29342">
                  <c:v>4.2256470000000004</c:v>
                </c:pt>
                <c:pt idx="29343">
                  <c:v>4.2171099999999999</c:v>
                </c:pt>
                <c:pt idx="29344">
                  <c:v>4.2237479999999996</c:v>
                </c:pt>
                <c:pt idx="29345">
                  <c:v>4.2276189999999998</c:v>
                </c:pt>
                <c:pt idx="29346">
                  <c:v>4.2166860000000002</c:v>
                </c:pt>
                <c:pt idx="29347">
                  <c:v>4.2177259999999999</c:v>
                </c:pt>
                <c:pt idx="29348">
                  <c:v>4.2232989999999999</c:v>
                </c:pt>
                <c:pt idx="29349">
                  <c:v>4.216615</c:v>
                </c:pt>
                <c:pt idx="29350">
                  <c:v>4.2141799999999998</c:v>
                </c:pt>
                <c:pt idx="29351">
                  <c:v>4.2219059999999997</c:v>
                </c:pt>
                <c:pt idx="29352">
                  <c:v>4.2228839999999996</c:v>
                </c:pt>
                <c:pt idx="29353">
                  <c:v>4.2197190000000004</c:v>
                </c:pt>
                <c:pt idx="29354">
                  <c:v>4.2272509999999999</c:v>
                </c:pt>
                <c:pt idx="29355">
                  <c:v>4.2353440000000004</c:v>
                </c:pt>
                <c:pt idx="29356">
                  <c:v>4.2317479999999996</c:v>
                </c:pt>
                <c:pt idx="29357">
                  <c:v>4.2267229999999998</c:v>
                </c:pt>
                <c:pt idx="29358">
                  <c:v>4.2273670000000001</c:v>
                </c:pt>
                <c:pt idx="29359">
                  <c:v>4.2288969999999999</c:v>
                </c:pt>
                <c:pt idx="29360">
                  <c:v>4.2284620000000004</c:v>
                </c:pt>
                <c:pt idx="29361">
                  <c:v>4.2297159999999998</c:v>
                </c:pt>
                <c:pt idx="29362">
                  <c:v>4.2291169999999996</c:v>
                </c:pt>
                <c:pt idx="29363">
                  <c:v>4.2243589999999998</c:v>
                </c:pt>
                <c:pt idx="29364">
                  <c:v>4.2223769999999998</c:v>
                </c:pt>
                <c:pt idx="29365">
                  <c:v>4.2227930000000002</c:v>
                </c:pt>
                <c:pt idx="29366">
                  <c:v>4.2222059999999999</c:v>
                </c:pt>
                <c:pt idx="29367">
                  <c:v>4.2239529999999998</c:v>
                </c:pt>
                <c:pt idx="29368">
                  <c:v>4.2281399999999998</c:v>
                </c:pt>
                <c:pt idx="29369">
                  <c:v>4.2248060000000001</c:v>
                </c:pt>
                <c:pt idx="29370">
                  <c:v>4.223732</c:v>
                </c:pt>
                <c:pt idx="29371">
                  <c:v>4.2341889999999998</c:v>
                </c:pt>
                <c:pt idx="29372">
                  <c:v>4.2316859999999998</c:v>
                </c:pt>
                <c:pt idx="29373">
                  <c:v>4.220764</c:v>
                </c:pt>
                <c:pt idx="29374">
                  <c:v>4.2237330000000002</c:v>
                </c:pt>
                <c:pt idx="29375">
                  <c:v>4.226788</c:v>
                </c:pt>
                <c:pt idx="29376">
                  <c:v>4.223808</c:v>
                </c:pt>
                <c:pt idx="29377">
                  <c:v>4.2242449999999998</c:v>
                </c:pt>
                <c:pt idx="29378">
                  <c:v>4.2305010000000003</c:v>
                </c:pt>
                <c:pt idx="29379">
                  <c:v>4.2301719999999996</c:v>
                </c:pt>
                <c:pt idx="29380">
                  <c:v>4.22682</c:v>
                </c:pt>
                <c:pt idx="29381">
                  <c:v>4.2299049999999996</c:v>
                </c:pt>
                <c:pt idx="29382">
                  <c:v>4.2275020000000003</c:v>
                </c:pt>
                <c:pt idx="29383">
                  <c:v>4.2274659999999997</c:v>
                </c:pt>
                <c:pt idx="29384">
                  <c:v>4.2304680000000001</c:v>
                </c:pt>
                <c:pt idx="29385">
                  <c:v>4.225816</c:v>
                </c:pt>
                <c:pt idx="29386">
                  <c:v>4.2227319999999997</c:v>
                </c:pt>
                <c:pt idx="29387">
                  <c:v>4.2281089999999999</c:v>
                </c:pt>
                <c:pt idx="29388">
                  <c:v>4.2323199999999996</c:v>
                </c:pt>
                <c:pt idx="29389">
                  <c:v>4.2253249999999998</c:v>
                </c:pt>
                <c:pt idx="29390">
                  <c:v>4.2271349999999996</c:v>
                </c:pt>
                <c:pt idx="29391">
                  <c:v>4.2395360000000002</c:v>
                </c:pt>
                <c:pt idx="29392">
                  <c:v>4.2342180000000003</c:v>
                </c:pt>
                <c:pt idx="29393">
                  <c:v>4.2281430000000002</c:v>
                </c:pt>
                <c:pt idx="29394">
                  <c:v>4.2338339999999999</c:v>
                </c:pt>
                <c:pt idx="29395">
                  <c:v>4.2359429999999998</c:v>
                </c:pt>
                <c:pt idx="29396">
                  <c:v>4.2342570000000004</c:v>
                </c:pt>
                <c:pt idx="29397">
                  <c:v>4.2336549999999997</c:v>
                </c:pt>
                <c:pt idx="29398">
                  <c:v>4.2322449999999998</c:v>
                </c:pt>
                <c:pt idx="29399">
                  <c:v>4.2263479999999998</c:v>
                </c:pt>
                <c:pt idx="29400">
                  <c:v>4.2300389999999997</c:v>
                </c:pt>
                <c:pt idx="29401">
                  <c:v>4.2391690000000004</c:v>
                </c:pt>
                <c:pt idx="29402">
                  <c:v>4.2323959999999996</c:v>
                </c:pt>
                <c:pt idx="29403">
                  <c:v>4.2273860000000001</c:v>
                </c:pt>
                <c:pt idx="29404">
                  <c:v>4.2369209999999997</c:v>
                </c:pt>
                <c:pt idx="29405">
                  <c:v>4.238067</c:v>
                </c:pt>
                <c:pt idx="29406">
                  <c:v>4.2312130000000003</c:v>
                </c:pt>
                <c:pt idx="29407">
                  <c:v>4.2383680000000004</c:v>
                </c:pt>
                <c:pt idx="29408">
                  <c:v>4.2405379999999999</c:v>
                </c:pt>
                <c:pt idx="29409">
                  <c:v>4.2254779999999998</c:v>
                </c:pt>
                <c:pt idx="29410">
                  <c:v>4.2236149999999997</c:v>
                </c:pt>
                <c:pt idx="29411">
                  <c:v>4.2309130000000001</c:v>
                </c:pt>
                <c:pt idx="29412">
                  <c:v>4.2299660000000001</c:v>
                </c:pt>
                <c:pt idx="29413">
                  <c:v>4.228059</c:v>
                </c:pt>
                <c:pt idx="29414">
                  <c:v>4.2324809999999999</c:v>
                </c:pt>
                <c:pt idx="29415">
                  <c:v>4.2392789999999998</c:v>
                </c:pt>
                <c:pt idx="29416">
                  <c:v>4.2399209999999998</c:v>
                </c:pt>
                <c:pt idx="29417">
                  <c:v>4.2444160000000002</c:v>
                </c:pt>
                <c:pt idx="29418">
                  <c:v>4.244605</c:v>
                </c:pt>
                <c:pt idx="29419">
                  <c:v>4.2339729999999998</c:v>
                </c:pt>
                <c:pt idx="29420">
                  <c:v>4.233028</c:v>
                </c:pt>
                <c:pt idx="29421">
                  <c:v>4.2371460000000001</c:v>
                </c:pt>
                <c:pt idx="29422">
                  <c:v>4.2337949999999998</c:v>
                </c:pt>
                <c:pt idx="29423">
                  <c:v>4.2328289999999997</c:v>
                </c:pt>
                <c:pt idx="29424">
                  <c:v>4.2411349999999999</c:v>
                </c:pt>
                <c:pt idx="29425">
                  <c:v>4.2430560000000002</c:v>
                </c:pt>
                <c:pt idx="29426">
                  <c:v>4.2370599999999996</c:v>
                </c:pt>
                <c:pt idx="29427">
                  <c:v>4.2388029999999999</c:v>
                </c:pt>
                <c:pt idx="29428">
                  <c:v>4.2378840000000002</c:v>
                </c:pt>
                <c:pt idx="29429">
                  <c:v>4.2321419999999996</c:v>
                </c:pt>
                <c:pt idx="29430">
                  <c:v>4.2351700000000001</c:v>
                </c:pt>
                <c:pt idx="29431">
                  <c:v>4.2386699999999999</c:v>
                </c:pt>
                <c:pt idx="29432">
                  <c:v>4.2358010000000004</c:v>
                </c:pt>
                <c:pt idx="29433">
                  <c:v>4.2327560000000002</c:v>
                </c:pt>
                <c:pt idx="29434">
                  <c:v>4.2339659999999997</c:v>
                </c:pt>
                <c:pt idx="29435">
                  <c:v>4.2372350000000001</c:v>
                </c:pt>
                <c:pt idx="29436">
                  <c:v>4.2363179999999998</c:v>
                </c:pt>
                <c:pt idx="29437">
                  <c:v>4.2369589999999997</c:v>
                </c:pt>
                <c:pt idx="29438">
                  <c:v>4.2371059999999998</c:v>
                </c:pt>
                <c:pt idx="29439">
                  <c:v>4.2370650000000003</c:v>
                </c:pt>
                <c:pt idx="29440">
                  <c:v>4.2389580000000002</c:v>
                </c:pt>
                <c:pt idx="29441">
                  <c:v>4.2397390000000001</c:v>
                </c:pt>
                <c:pt idx="29442">
                  <c:v>4.2374549999999997</c:v>
                </c:pt>
                <c:pt idx="29443">
                  <c:v>4.2370029999999996</c:v>
                </c:pt>
                <c:pt idx="29444">
                  <c:v>4.2430110000000001</c:v>
                </c:pt>
                <c:pt idx="29445">
                  <c:v>4.2392289999999999</c:v>
                </c:pt>
                <c:pt idx="29446">
                  <c:v>4.2328679999999999</c:v>
                </c:pt>
                <c:pt idx="29447">
                  <c:v>4.2373750000000001</c:v>
                </c:pt>
                <c:pt idx="29448">
                  <c:v>4.2370789999999996</c:v>
                </c:pt>
                <c:pt idx="29449">
                  <c:v>4.236694</c:v>
                </c:pt>
                <c:pt idx="29450">
                  <c:v>4.2439499999999999</c:v>
                </c:pt>
                <c:pt idx="29451">
                  <c:v>4.2475620000000003</c:v>
                </c:pt>
                <c:pt idx="29452">
                  <c:v>4.242356</c:v>
                </c:pt>
                <c:pt idx="29453">
                  <c:v>4.2417160000000003</c:v>
                </c:pt>
                <c:pt idx="29454">
                  <c:v>4.2487579999999996</c:v>
                </c:pt>
                <c:pt idx="29455">
                  <c:v>4.2413970000000001</c:v>
                </c:pt>
                <c:pt idx="29456">
                  <c:v>4.2339549999999999</c:v>
                </c:pt>
                <c:pt idx="29457">
                  <c:v>4.2435090000000004</c:v>
                </c:pt>
                <c:pt idx="29458">
                  <c:v>4.2426510000000004</c:v>
                </c:pt>
                <c:pt idx="29459">
                  <c:v>4.2341629999999997</c:v>
                </c:pt>
                <c:pt idx="29460">
                  <c:v>4.2394930000000004</c:v>
                </c:pt>
                <c:pt idx="29461">
                  <c:v>4.2451080000000001</c:v>
                </c:pt>
                <c:pt idx="29462">
                  <c:v>4.2398670000000003</c:v>
                </c:pt>
                <c:pt idx="29463">
                  <c:v>4.2416289999999996</c:v>
                </c:pt>
                <c:pt idx="29464">
                  <c:v>4.2477590000000003</c:v>
                </c:pt>
                <c:pt idx="29465">
                  <c:v>4.2425369999999996</c:v>
                </c:pt>
                <c:pt idx="29466">
                  <c:v>4.2415399999999996</c:v>
                </c:pt>
                <c:pt idx="29467">
                  <c:v>4.2474259999999999</c:v>
                </c:pt>
                <c:pt idx="29468">
                  <c:v>4.2460909999999998</c:v>
                </c:pt>
                <c:pt idx="29469">
                  <c:v>4.2407620000000001</c:v>
                </c:pt>
                <c:pt idx="29470">
                  <c:v>4.2438840000000004</c:v>
                </c:pt>
                <c:pt idx="29471">
                  <c:v>4.2468130000000004</c:v>
                </c:pt>
                <c:pt idx="29472">
                  <c:v>4.2377450000000003</c:v>
                </c:pt>
                <c:pt idx="29473">
                  <c:v>4.2385120000000001</c:v>
                </c:pt>
                <c:pt idx="29474">
                  <c:v>4.2457000000000003</c:v>
                </c:pt>
                <c:pt idx="29475">
                  <c:v>4.2428429999999997</c:v>
                </c:pt>
                <c:pt idx="29476">
                  <c:v>4.2434419999999999</c:v>
                </c:pt>
                <c:pt idx="29477">
                  <c:v>4.2476750000000001</c:v>
                </c:pt>
                <c:pt idx="29478">
                  <c:v>4.2479100000000001</c:v>
                </c:pt>
                <c:pt idx="29479">
                  <c:v>4.2465359999999999</c:v>
                </c:pt>
                <c:pt idx="29480">
                  <c:v>4.246899</c:v>
                </c:pt>
                <c:pt idx="29481">
                  <c:v>4.2471519999999998</c:v>
                </c:pt>
                <c:pt idx="29482">
                  <c:v>4.2426870000000001</c:v>
                </c:pt>
                <c:pt idx="29483">
                  <c:v>4.2427890000000001</c:v>
                </c:pt>
                <c:pt idx="29484">
                  <c:v>4.2470759999999999</c:v>
                </c:pt>
                <c:pt idx="29485">
                  <c:v>4.24343</c:v>
                </c:pt>
                <c:pt idx="29486">
                  <c:v>4.2411130000000004</c:v>
                </c:pt>
                <c:pt idx="29487">
                  <c:v>4.2454219999999996</c:v>
                </c:pt>
                <c:pt idx="29488">
                  <c:v>4.2483230000000001</c:v>
                </c:pt>
                <c:pt idx="29489">
                  <c:v>4.2504090000000003</c:v>
                </c:pt>
                <c:pt idx="29490">
                  <c:v>4.2575139999999996</c:v>
                </c:pt>
                <c:pt idx="29491">
                  <c:v>4.2546989999999996</c:v>
                </c:pt>
                <c:pt idx="29492">
                  <c:v>4.2443980000000003</c:v>
                </c:pt>
                <c:pt idx="29493">
                  <c:v>4.2484000000000002</c:v>
                </c:pt>
                <c:pt idx="29494">
                  <c:v>4.2490870000000003</c:v>
                </c:pt>
                <c:pt idx="29495">
                  <c:v>4.2445599999999999</c:v>
                </c:pt>
                <c:pt idx="29496">
                  <c:v>4.2487599999999999</c:v>
                </c:pt>
                <c:pt idx="29497">
                  <c:v>4.2501819999999997</c:v>
                </c:pt>
                <c:pt idx="29498">
                  <c:v>4.2464510000000004</c:v>
                </c:pt>
                <c:pt idx="29499">
                  <c:v>4.2477229999999997</c:v>
                </c:pt>
                <c:pt idx="29500">
                  <c:v>4.2560310000000001</c:v>
                </c:pt>
                <c:pt idx="29501">
                  <c:v>4.2524280000000001</c:v>
                </c:pt>
                <c:pt idx="29502">
                  <c:v>4.245876</c:v>
                </c:pt>
                <c:pt idx="29503">
                  <c:v>4.2538669999999996</c:v>
                </c:pt>
                <c:pt idx="29504">
                  <c:v>4.254257</c:v>
                </c:pt>
                <c:pt idx="29505">
                  <c:v>4.2469190000000001</c:v>
                </c:pt>
                <c:pt idx="29506">
                  <c:v>4.2501889999999998</c:v>
                </c:pt>
                <c:pt idx="29507">
                  <c:v>4.2510139999999996</c:v>
                </c:pt>
                <c:pt idx="29508">
                  <c:v>4.2421170000000004</c:v>
                </c:pt>
                <c:pt idx="29509">
                  <c:v>4.2406449999999998</c:v>
                </c:pt>
                <c:pt idx="29510">
                  <c:v>4.2510409999999998</c:v>
                </c:pt>
                <c:pt idx="29511">
                  <c:v>4.2542749999999998</c:v>
                </c:pt>
                <c:pt idx="29512">
                  <c:v>4.2500920000000004</c:v>
                </c:pt>
                <c:pt idx="29513">
                  <c:v>4.248062</c:v>
                </c:pt>
                <c:pt idx="29514">
                  <c:v>4.246232</c:v>
                </c:pt>
                <c:pt idx="29515">
                  <c:v>4.2470869999999996</c:v>
                </c:pt>
                <c:pt idx="29516">
                  <c:v>4.2488609999999998</c:v>
                </c:pt>
                <c:pt idx="29517">
                  <c:v>4.250521</c:v>
                </c:pt>
                <c:pt idx="29518">
                  <c:v>4.2503859999999998</c:v>
                </c:pt>
                <c:pt idx="29519">
                  <c:v>4.2487180000000002</c:v>
                </c:pt>
                <c:pt idx="29520">
                  <c:v>4.2528730000000001</c:v>
                </c:pt>
                <c:pt idx="29521">
                  <c:v>4.2518779999999996</c:v>
                </c:pt>
                <c:pt idx="29522">
                  <c:v>4.2504980000000003</c:v>
                </c:pt>
                <c:pt idx="29523">
                  <c:v>4.257644</c:v>
                </c:pt>
                <c:pt idx="29524">
                  <c:v>4.2598929999999999</c:v>
                </c:pt>
                <c:pt idx="29525">
                  <c:v>4.2544440000000003</c:v>
                </c:pt>
                <c:pt idx="29526">
                  <c:v>4.2539899999999999</c:v>
                </c:pt>
                <c:pt idx="29527">
                  <c:v>4.2609959999999996</c:v>
                </c:pt>
                <c:pt idx="29528">
                  <c:v>4.2557840000000002</c:v>
                </c:pt>
                <c:pt idx="29529">
                  <c:v>4.2492599999999996</c:v>
                </c:pt>
                <c:pt idx="29530">
                  <c:v>4.2577199999999999</c:v>
                </c:pt>
                <c:pt idx="29531">
                  <c:v>4.2547129999999997</c:v>
                </c:pt>
                <c:pt idx="29532">
                  <c:v>4.2453479999999999</c:v>
                </c:pt>
                <c:pt idx="29533">
                  <c:v>4.2498440000000004</c:v>
                </c:pt>
                <c:pt idx="29534">
                  <c:v>4.2549409999999996</c:v>
                </c:pt>
                <c:pt idx="29535">
                  <c:v>4.2508679999999996</c:v>
                </c:pt>
                <c:pt idx="29536">
                  <c:v>4.2523499999999999</c:v>
                </c:pt>
                <c:pt idx="29537">
                  <c:v>4.2590170000000001</c:v>
                </c:pt>
                <c:pt idx="29538">
                  <c:v>4.2538679999999998</c:v>
                </c:pt>
                <c:pt idx="29539">
                  <c:v>4.2515140000000002</c:v>
                </c:pt>
                <c:pt idx="29540">
                  <c:v>4.2643969999999998</c:v>
                </c:pt>
                <c:pt idx="29541">
                  <c:v>4.2645470000000003</c:v>
                </c:pt>
                <c:pt idx="29542">
                  <c:v>4.2542730000000004</c:v>
                </c:pt>
                <c:pt idx="29543">
                  <c:v>4.2552700000000003</c:v>
                </c:pt>
                <c:pt idx="29544">
                  <c:v>4.2588840000000001</c:v>
                </c:pt>
                <c:pt idx="29545">
                  <c:v>4.2552380000000003</c:v>
                </c:pt>
                <c:pt idx="29546">
                  <c:v>4.2584960000000001</c:v>
                </c:pt>
                <c:pt idx="29547">
                  <c:v>4.265517</c:v>
                </c:pt>
                <c:pt idx="29548">
                  <c:v>4.251754</c:v>
                </c:pt>
                <c:pt idx="29549">
                  <c:v>4.2468940000000002</c:v>
                </c:pt>
                <c:pt idx="29550">
                  <c:v>4.2618609999999997</c:v>
                </c:pt>
                <c:pt idx="29551">
                  <c:v>4.2596340000000001</c:v>
                </c:pt>
                <c:pt idx="29552">
                  <c:v>4.2508090000000003</c:v>
                </c:pt>
                <c:pt idx="29553">
                  <c:v>4.2563129999999996</c:v>
                </c:pt>
                <c:pt idx="29554">
                  <c:v>4.2617989999999999</c:v>
                </c:pt>
                <c:pt idx="29555">
                  <c:v>4.256964</c:v>
                </c:pt>
                <c:pt idx="29556">
                  <c:v>4.2532399999999999</c:v>
                </c:pt>
                <c:pt idx="29557">
                  <c:v>4.25413</c:v>
                </c:pt>
                <c:pt idx="29558">
                  <c:v>4.2519580000000001</c:v>
                </c:pt>
                <c:pt idx="29559">
                  <c:v>4.2548760000000003</c:v>
                </c:pt>
                <c:pt idx="29560">
                  <c:v>4.2640880000000001</c:v>
                </c:pt>
                <c:pt idx="29561">
                  <c:v>4.2623259999999998</c:v>
                </c:pt>
                <c:pt idx="29562">
                  <c:v>4.2553700000000001</c:v>
                </c:pt>
                <c:pt idx="29563">
                  <c:v>4.2599460000000002</c:v>
                </c:pt>
                <c:pt idx="29564">
                  <c:v>4.2663419999999999</c:v>
                </c:pt>
                <c:pt idx="29565">
                  <c:v>4.2617760000000002</c:v>
                </c:pt>
                <c:pt idx="29566">
                  <c:v>4.2616129999999997</c:v>
                </c:pt>
                <c:pt idx="29567">
                  <c:v>4.2650180000000004</c:v>
                </c:pt>
                <c:pt idx="29568">
                  <c:v>4.2621140000000004</c:v>
                </c:pt>
                <c:pt idx="29569">
                  <c:v>4.2612709999999998</c:v>
                </c:pt>
                <c:pt idx="29570">
                  <c:v>4.2605919999999999</c:v>
                </c:pt>
                <c:pt idx="29571">
                  <c:v>4.2592429999999997</c:v>
                </c:pt>
                <c:pt idx="29572">
                  <c:v>4.2595679999999998</c:v>
                </c:pt>
                <c:pt idx="29573">
                  <c:v>4.2609760000000003</c:v>
                </c:pt>
                <c:pt idx="29574">
                  <c:v>4.2611420000000004</c:v>
                </c:pt>
                <c:pt idx="29575">
                  <c:v>4.2579549999999999</c:v>
                </c:pt>
                <c:pt idx="29576">
                  <c:v>4.2634239999999997</c:v>
                </c:pt>
                <c:pt idx="29577">
                  <c:v>4.2664410000000004</c:v>
                </c:pt>
                <c:pt idx="29578">
                  <c:v>4.2580429999999998</c:v>
                </c:pt>
                <c:pt idx="29579">
                  <c:v>4.2561229999999997</c:v>
                </c:pt>
                <c:pt idx="29580">
                  <c:v>4.2604670000000002</c:v>
                </c:pt>
                <c:pt idx="29581">
                  <c:v>4.2582339999999999</c:v>
                </c:pt>
                <c:pt idx="29582">
                  <c:v>4.2574230000000002</c:v>
                </c:pt>
                <c:pt idx="29583">
                  <c:v>4.26633</c:v>
                </c:pt>
                <c:pt idx="29584">
                  <c:v>4.2660179999999999</c:v>
                </c:pt>
                <c:pt idx="29585">
                  <c:v>4.2620880000000003</c:v>
                </c:pt>
                <c:pt idx="29586">
                  <c:v>4.2689550000000001</c:v>
                </c:pt>
                <c:pt idx="29587">
                  <c:v>4.2638670000000003</c:v>
                </c:pt>
                <c:pt idx="29588">
                  <c:v>4.2562740000000003</c:v>
                </c:pt>
                <c:pt idx="29589">
                  <c:v>4.2622999999999998</c:v>
                </c:pt>
                <c:pt idx="29590">
                  <c:v>4.2651260000000004</c:v>
                </c:pt>
                <c:pt idx="29591">
                  <c:v>4.257771</c:v>
                </c:pt>
                <c:pt idx="29592">
                  <c:v>4.2576020000000003</c:v>
                </c:pt>
                <c:pt idx="29593">
                  <c:v>4.270327</c:v>
                </c:pt>
                <c:pt idx="29594">
                  <c:v>4.2678149999999997</c:v>
                </c:pt>
                <c:pt idx="29595">
                  <c:v>4.2586120000000003</c:v>
                </c:pt>
                <c:pt idx="29596">
                  <c:v>4.2652210000000004</c:v>
                </c:pt>
                <c:pt idx="29597">
                  <c:v>4.2657040000000004</c:v>
                </c:pt>
                <c:pt idx="29598">
                  <c:v>4.2595109999999998</c:v>
                </c:pt>
                <c:pt idx="29599">
                  <c:v>4.2641780000000002</c:v>
                </c:pt>
                <c:pt idx="29600">
                  <c:v>4.2685360000000001</c:v>
                </c:pt>
                <c:pt idx="29601">
                  <c:v>4.2637029999999996</c:v>
                </c:pt>
                <c:pt idx="29602">
                  <c:v>4.2665040000000003</c:v>
                </c:pt>
                <c:pt idx="29603">
                  <c:v>4.2728619999999999</c:v>
                </c:pt>
                <c:pt idx="29604">
                  <c:v>4.260694</c:v>
                </c:pt>
                <c:pt idx="29605">
                  <c:v>4.2580030000000004</c:v>
                </c:pt>
                <c:pt idx="29606">
                  <c:v>4.2766840000000004</c:v>
                </c:pt>
                <c:pt idx="29607">
                  <c:v>4.2749090000000001</c:v>
                </c:pt>
                <c:pt idx="29608">
                  <c:v>4.262232</c:v>
                </c:pt>
                <c:pt idx="29609">
                  <c:v>4.2696440000000004</c:v>
                </c:pt>
                <c:pt idx="29610">
                  <c:v>4.2754539999999999</c:v>
                </c:pt>
                <c:pt idx="29611">
                  <c:v>4.2684920000000002</c:v>
                </c:pt>
                <c:pt idx="29612">
                  <c:v>4.2718660000000002</c:v>
                </c:pt>
                <c:pt idx="29613">
                  <c:v>4.2743060000000002</c:v>
                </c:pt>
                <c:pt idx="29614">
                  <c:v>4.2626559999999998</c:v>
                </c:pt>
                <c:pt idx="29615">
                  <c:v>4.2643700000000004</c:v>
                </c:pt>
                <c:pt idx="29616">
                  <c:v>4.2720570000000002</c:v>
                </c:pt>
                <c:pt idx="29617">
                  <c:v>4.2632099999999999</c:v>
                </c:pt>
                <c:pt idx="29618">
                  <c:v>4.2600629999999997</c:v>
                </c:pt>
                <c:pt idx="29619">
                  <c:v>4.2680360000000004</c:v>
                </c:pt>
                <c:pt idx="29620">
                  <c:v>4.2700110000000002</c:v>
                </c:pt>
                <c:pt idx="29621">
                  <c:v>4.2667580000000003</c:v>
                </c:pt>
                <c:pt idx="29622">
                  <c:v>4.2674690000000002</c:v>
                </c:pt>
                <c:pt idx="29623">
                  <c:v>4.2673940000000004</c:v>
                </c:pt>
                <c:pt idx="29624">
                  <c:v>4.2662570000000004</c:v>
                </c:pt>
                <c:pt idx="29625">
                  <c:v>4.2730620000000004</c:v>
                </c:pt>
                <c:pt idx="29626">
                  <c:v>4.2778970000000003</c:v>
                </c:pt>
                <c:pt idx="29627">
                  <c:v>4.2718509999999998</c:v>
                </c:pt>
                <c:pt idx="29628">
                  <c:v>4.2641140000000002</c:v>
                </c:pt>
                <c:pt idx="29629">
                  <c:v>4.2679999999999998</c:v>
                </c:pt>
                <c:pt idx="29630">
                  <c:v>4.2727909999999998</c:v>
                </c:pt>
                <c:pt idx="29631">
                  <c:v>4.2682180000000001</c:v>
                </c:pt>
                <c:pt idx="29632">
                  <c:v>4.2714230000000004</c:v>
                </c:pt>
                <c:pt idx="29633">
                  <c:v>4.2728289999999998</c:v>
                </c:pt>
                <c:pt idx="29634">
                  <c:v>4.2659050000000001</c:v>
                </c:pt>
                <c:pt idx="29635">
                  <c:v>4.2715969999999999</c:v>
                </c:pt>
                <c:pt idx="29636">
                  <c:v>4.2769149999999998</c:v>
                </c:pt>
                <c:pt idx="29637">
                  <c:v>4.2698270000000003</c:v>
                </c:pt>
                <c:pt idx="29638">
                  <c:v>4.2666899999999996</c:v>
                </c:pt>
                <c:pt idx="29639">
                  <c:v>4.2714569999999998</c:v>
                </c:pt>
                <c:pt idx="29640">
                  <c:v>4.2663729999999997</c:v>
                </c:pt>
                <c:pt idx="29641">
                  <c:v>4.2620329999999997</c:v>
                </c:pt>
                <c:pt idx="29642">
                  <c:v>4.2739859999999998</c:v>
                </c:pt>
                <c:pt idx="29643">
                  <c:v>4.276027</c:v>
                </c:pt>
                <c:pt idx="29644">
                  <c:v>4.2707170000000003</c:v>
                </c:pt>
                <c:pt idx="29645">
                  <c:v>4.2768350000000002</c:v>
                </c:pt>
                <c:pt idx="29646">
                  <c:v>4.2830320000000004</c:v>
                </c:pt>
                <c:pt idx="29647">
                  <c:v>4.2778450000000001</c:v>
                </c:pt>
                <c:pt idx="29648">
                  <c:v>4.2695999999999996</c:v>
                </c:pt>
                <c:pt idx="29649">
                  <c:v>4.2725460000000002</c:v>
                </c:pt>
                <c:pt idx="29650">
                  <c:v>4.2748900000000001</c:v>
                </c:pt>
                <c:pt idx="29651">
                  <c:v>4.2722600000000002</c:v>
                </c:pt>
                <c:pt idx="29652">
                  <c:v>4.2762580000000003</c:v>
                </c:pt>
                <c:pt idx="29653">
                  <c:v>4.2799860000000001</c:v>
                </c:pt>
                <c:pt idx="29654">
                  <c:v>4.2767220000000004</c:v>
                </c:pt>
                <c:pt idx="29655">
                  <c:v>4.2725540000000004</c:v>
                </c:pt>
                <c:pt idx="29656">
                  <c:v>4.2733420000000004</c:v>
                </c:pt>
                <c:pt idx="29657">
                  <c:v>4.2736409999999996</c:v>
                </c:pt>
                <c:pt idx="29658">
                  <c:v>4.2730769999999998</c:v>
                </c:pt>
                <c:pt idx="29659">
                  <c:v>4.2787559999999996</c:v>
                </c:pt>
                <c:pt idx="29660">
                  <c:v>4.2792519999999996</c:v>
                </c:pt>
                <c:pt idx="29661">
                  <c:v>4.2746880000000003</c:v>
                </c:pt>
                <c:pt idx="29662">
                  <c:v>4.2781380000000002</c:v>
                </c:pt>
                <c:pt idx="29663">
                  <c:v>4.2756150000000002</c:v>
                </c:pt>
                <c:pt idx="29664">
                  <c:v>4.2671400000000004</c:v>
                </c:pt>
                <c:pt idx="29665">
                  <c:v>4.2720079999999996</c:v>
                </c:pt>
                <c:pt idx="29666">
                  <c:v>4.2801239999999998</c:v>
                </c:pt>
                <c:pt idx="29667">
                  <c:v>4.2742490000000002</c:v>
                </c:pt>
                <c:pt idx="29668">
                  <c:v>4.2694479999999997</c:v>
                </c:pt>
                <c:pt idx="29669">
                  <c:v>4.2771790000000003</c:v>
                </c:pt>
                <c:pt idx="29670">
                  <c:v>4.2803519999999997</c:v>
                </c:pt>
                <c:pt idx="29671">
                  <c:v>4.2777989999999999</c:v>
                </c:pt>
                <c:pt idx="29672">
                  <c:v>4.2763159999999996</c:v>
                </c:pt>
                <c:pt idx="29673">
                  <c:v>4.2779179999999997</c:v>
                </c:pt>
                <c:pt idx="29674">
                  <c:v>4.2788250000000003</c:v>
                </c:pt>
                <c:pt idx="29675">
                  <c:v>4.2754719999999997</c:v>
                </c:pt>
                <c:pt idx="29676">
                  <c:v>4.2812320000000001</c:v>
                </c:pt>
                <c:pt idx="29677">
                  <c:v>4.2852940000000004</c:v>
                </c:pt>
                <c:pt idx="29678">
                  <c:v>4.2797200000000002</c:v>
                </c:pt>
                <c:pt idx="29679">
                  <c:v>4.2796459999999996</c:v>
                </c:pt>
                <c:pt idx="29680">
                  <c:v>4.2752540000000003</c:v>
                </c:pt>
                <c:pt idx="29681">
                  <c:v>4.2717109999999998</c:v>
                </c:pt>
                <c:pt idx="29682">
                  <c:v>4.2802879999999996</c:v>
                </c:pt>
                <c:pt idx="29683">
                  <c:v>4.2804099999999998</c:v>
                </c:pt>
                <c:pt idx="29684">
                  <c:v>4.2700529999999999</c:v>
                </c:pt>
                <c:pt idx="29685">
                  <c:v>4.2757209999999999</c:v>
                </c:pt>
                <c:pt idx="29686">
                  <c:v>4.2849890000000004</c:v>
                </c:pt>
                <c:pt idx="29687">
                  <c:v>4.2782260000000001</c:v>
                </c:pt>
                <c:pt idx="29688">
                  <c:v>4.2811760000000003</c:v>
                </c:pt>
                <c:pt idx="29689">
                  <c:v>4.2896960000000002</c:v>
                </c:pt>
                <c:pt idx="29690">
                  <c:v>4.2817460000000001</c:v>
                </c:pt>
                <c:pt idx="29691">
                  <c:v>4.2759900000000002</c:v>
                </c:pt>
                <c:pt idx="29692">
                  <c:v>4.2814730000000001</c:v>
                </c:pt>
                <c:pt idx="29693">
                  <c:v>4.2845310000000003</c:v>
                </c:pt>
                <c:pt idx="29694">
                  <c:v>4.280513</c:v>
                </c:pt>
                <c:pt idx="29695">
                  <c:v>4.2810300000000003</c:v>
                </c:pt>
                <c:pt idx="29696">
                  <c:v>4.2878809999999996</c:v>
                </c:pt>
                <c:pt idx="29697">
                  <c:v>4.2837100000000001</c:v>
                </c:pt>
                <c:pt idx="29698">
                  <c:v>4.2839470000000004</c:v>
                </c:pt>
                <c:pt idx="29699">
                  <c:v>4.2930669999999997</c:v>
                </c:pt>
                <c:pt idx="29700">
                  <c:v>4.2858400000000003</c:v>
                </c:pt>
                <c:pt idx="29701">
                  <c:v>4.2770279999999996</c:v>
                </c:pt>
                <c:pt idx="29702">
                  <c:v>4.2843359999999997</c:v>
                </c:pt>
                <c:pt idx="29703">
                  <c:v>4.2839929999999997</c:v>
                </c:pt>
                <c:pt idx="29704">
                  <c:v>4.2747310000000001</c:v>
                </c:pt>
                <c:pt idx="29705">
                  <c:v>4.2791119999999996</c:v>
                </c:pt>
                <c:pt idx="29706">
                  <c:v>4.282457</c:v>
                </c:pt>
                <c:pt idx="29707">
                  <c:v>4.2760800000000003</c:v>
                </c:pt>
                <c:pt idx="29708">
                  <c:v>4.2823149999999996</c:v>
                </c:pt>
                <c:pt idx="29709">
                  <c:v>4.2889400000000002</c:v>
                </c:pt>
                <c:pt idx="29710">
                  <c:v>4.2829269999999999</c:v>
                </c:pt>
                <c:pt idx="29711">
                  <c:v>4.2809030000000003</c:v>
                </c:pt>
                <c:pt idx="29712">
                  <c:v>4.2858299999999998</c:v>
                </c:pt>
                <c:pt idx="29713">
                  <c:v>4.2861710000000004</c:v>
                </c:pt>
                <c:pt idx="29714">
                  <c:v>4.2832220000000003</c:v>
                </c:pt>
                <c:pt idx="29715">
                  <c:v>4.2854520000000003</c:v>
                </c:pt>
                <c:pt idx="29716">
                  <c:v>4.2837370000000004</c:v>
                </c:pt>
                <c:pt idx="29717">
                  <c:v>4.2815760000000003</c:v>
                </c:pt>
                <c:pt idx="29718">
                  <c:v>4.2856670000000001</c:v>
                </c:pt>
                <c:pt idx="29719">
                  <c:v>4.2823079999999996</c:v>
                </c:pt>
                <c:pt idx="29720">
                  <c:v>4.2814009999999998</c:v>
                </c:pt>
                <c:pt idx="29721">
                  <c:v>4.2887370000000002</c:v>
                </c:pt>
                <c:pt idx="29722">
                  <c:v>4.2919179999999999</c:v>
                </c:pt>
                <c:pt idx="29723">
                  <c:v>4.2855299999999996</c:v>
                </c:pt>
                <c:pt idx="29724">
                  <c:v>4.2808099999999998</c:v>
                </c:pt>
                <c:pt idx="29725">
                  <c:v>4.2878809999999996</c:v>
                </c:pt>
                <c:pt idx="29726">
                  <c:v>4.2869570000000001</c:v>
                </c:pt>
                <c:pt idx="29727">
                  <c:v>4.2834950000000003</c:v>
                </c:pt>
                <c:pt idx="29728">
                  <c:v>4.2873960000000002</c:v>
                </c:pt>
                <c:pt idx="29729">
                  <c:v>4.2842739999999999</c:v>
                </c:pt>
                <c:pt idx="29730">
                  <c:v>4.281345</c:v>
                </c:pt>
                <c:pt idx="29731">
                  <c:v>4.2865489999999999</c:v>
                </c:pt>
                <c:pt idx="29732">
                  <c:v>4.293266</c:v>
                </c:pt>
                <c:pt idx="29733">
                  <c:v>4.290756</c:v>
                </c:pt>
                <c:pt idx="29734">
                  <c:v>4.2864750000000003</c:v>
                </c:pt>
                <c:pt idx="29735">
                  <c:v>4.2956180000000002</c:v>
                </c:pt>
                <c:pt idx="29736">
                  <c:v>4.296627</c:v>
                </c:pt>
                <c:pt idx="29737">
                  <c:v>4.2875009999999998</c:v>
                </c:pt>
                <c:pt idx="29738">
                  <c:v>4.2908049999999998</c:v>
                </c:pt>
                <c:pt idx="29739">
                  <c:v>4.2958210000000001</c:v>
                </c:pt>
                <c:pt idx="29740">
                  <c:v>4.2875059999999996</c:v>
                </c:pt>
                <c:pt idx="29741">
                  <c:v>4.2860719999999999</c:v>
                </c:pt>
                <c:pt idx="29742">
                  <c:v>4.2963089999999999</c:v>
                </c:pt>
                <c:pt idx="29743">
                  <c:v>4.2883810000000002</c:v>
                </c:pt>
                <c:pt idx="29744">
                  <c:v>4.2804640000000003</c:v>
                </c:pt>
                <c:pt idx="29745">
                  <c:v>4.2929130000000004</c:v>
                </c:pt>
                <c:pt idx="29746">
                  <c:v>4.2920280000000002</c:v>
                </c:pt>
                <c:pt idx="29747">
                  <c:v>4.2822469999999999</c:v>
                </c:pt>
                <c:pt idx="29748">
                  <c:v>4.2847670000000004</c:v>
                </c:pt>
                <c:pt idx="29749">
                  <c:v>4.2885609999999996</c:v>
                </c:pt>
                <c:pt idx="29750">
                  <c:v>4.2852230000000002</c:v>
                </c:pt>
                <c:pt idx="29751">
                  <c:v>4.2860329999999998</c:v>
                </c:pt>
                <c:pt idx="29752">
                  <c:v>4.2944420000000001</c:v>
                </c:pt>
                <c:pt idx="29753">
                  <c:v>4.2916559999999997</c:v>
                </c:pt>
                <c:pt idx="29754">
                  <c:v>4.2869840000000003</c:v>
                </c:pt>
                <c:pt idx="29755">
                  <c:v>4.2936560000000004</c:v>
                </c:pt>
                <c:pt idx="29756">
                  <c:v>4.2946629999999999</c:v>
                </c:pt>
                <c:pt idx="29757">
                  <c:v>4.2900039999999997</c:v>
                </c:pt>
                <c:pt idx="29758">
                  <c:v>4.2943360000000004</c:v>
                </c:pt>
                <c:pt idx="29759">
                  <c:v>4.300376</c:v>
                </c:pt>
                <c:pt idx="29760">
                  <c:v>4.2929130000000004</c:v>
                </c:pt>
                <c:pt idx="29761">
                  <c:v>4.2899409999999998</c:v>
                </c:pt>
                <c:pt idx="29762">
                  <c:v>4.2962470000000001</c:v>
                </c:pt>
                <c:pt idx="29763">
                  <c:v>4.2906199999999997</c:v>
                </c:pt>
                <c:pt idx="29764">
                  <c:v>4.2863819999999997</c:v>
                </c:pt>
                <c:pt idx="29765">
                  <c:v>4.2893270000000001</c:v>
                </c:pt>
                <c:pt idx="29766">
                  <c:v>4.289504</c:v>
                </c:pt>
                <c:pt idx="29767">
                  <c:v>4.2922269999999996</c:v>
                </c:pt>
                <c:pt idx="29768">
                  <c:v>4.2986469999999999</c:v>
                </c:pt>
                <c:pt idx="29769">
                  <c:v>4.2955969999999999</c:v>
                </c:pt>
                <c:pt idx="29770">
                  <c:v>4.2865149999999996</c:v>
                </c:pt>
                <c:pt idx="29771">
                  <c:v>4.2959199999999997</c:v>
                </c:pt>
                <c:pt idx="29772">
                  <c:v>4.3044440000000002</c:v>
                </c:pt>
                <c:pt idx="29773">
                  <c:v>4.2923830000000001</c:v>
                </c:pt>
                <c:pt idx="29774">
                  <c:v>4.2896070000000002</c:v>
                </c:pt>
                <c:pt idx="29775">
                  <c:v>4.2970379999999997</c:v>
                </c:pt>
                <c:pt idx="29776">
                  <c:v>4.2943379999999998</c:v>
                </c:pt>
                <c:pt idx="29777">
                  <c:v>4.2893650000000001</c:v>
                </c:pt>
                <c:pt idx="29778">
                  <c:v>4.2939740000000004</c:v>
                </c:pt>
                <c:pt idx="29779">
                  <c:v>4.2984600000000004</c:v>
                </c:pt>
                <c:pt idx="29780">
                  <c:v>4.2971979999999999</c:v>
                </c:pt>
                <c:pt idx="29781">
                  <c:v>4.2981160000000003</c:v>
                </c:pt>
                <c:pt idx="29782">
                  <c:v>4.2951980000000001</c:v>
                </c:pt>
                <c:pt idx="29783">
                  <c:v>4.2926390000000003</c:v>
                </c:pt>
                <c:pt idx="29784">
                  <c:v>4.2962350000000002</c:v>
                </c:pt>
                <c:pt idx="29785">
                  <c:v>4.2969350000000004</c:v>
                </c:pt>
                <c:pt idx="29786">
                  <c:v>4.2941320000000003</c:v>
                </c:pt>
                <c:pt idx="29787">
                  <c:v>4.2916319999999999</c:v>
                </c:pt>
                <c:pt idx="29788">
                  <c:v>4.2957429999999999</c:v>
                </c:pt>
                <c:pt idx="29789">
                  <c:v>4.2950670000000004</c:v>
                </c:pt>
                <c:pt idx="29790">
                  <c:v>4.2909540000000002</c:v>
                </c:pt>
                <c:pt idx="29791">
                  <c:v>4.3019769999999999</c:v>
                </c:pt>
                <c:pt idx="29792">
                  <c:v>4.3065360000000004</c:v>
                </c:pt>
                <c:pt idx="29793">
                  <c:v>4.2972400000000004</c:v>
                </c:pt>
                <c:pt idx="29794">
                  <c:v>4.2960250000000002</c:v>
                </c:pt>
                <c:pt idx="29795">
                  <c:v>4.3012439999999996</c:v>
                </c:pt>
                <c:pt idx="29796">
                  <c:v>4.2995599999999996</c:v>
                </c:pt>
                <c:pt idx="29797">
                  <c:v>4.2974290000000002</c:v>
                </c:pt>
                <c:pt idx="29798">
                  <c:v>4.302054</c:v>
                </c:pt>
                <c:pt idx="29799">
                  <c:v>4.3018210000000003</c:v>
                </c:pt>
                <c:pt idx="29800">
                  <c:v>4.2983799999999999</c:v>
                </c:pt>
                <c:pt idx="29801">
                  <c:v>4.302378</c:v>
                </c:pt>
                <c:pt idx="29802">
                  <c:v>4.3022970000000003</c:v>
                </c:pt>
                <c:pt idx="29803">
                  <c:v>4.2981870000000004</c:v>
                </c:pt>
                <c:pt idx="29804">
                  <c:v>4.3037320000000001</c:v>
                </c:pt>
                <c:pt idx="29805">
                  <c:v>4.3077030000000001</c:v>
                </c:pt>
                <c:pt idx="29806">
                  <c:v>4.2976489999999998</c:v>
                </c:pt>
                <c:pt idx="29807">
                  <c:v>4.2965559999999998</c:v>
                </c:pt>
                <c:pt idx="29808">
                  <c:v>4.3078320000000003</c:v>
                </c:pt>
                <c:pt idx="29809">
                  <c:v>4.3007210000000002</c:v>
                </c:pt>
                <c:pt idx="29810">
                  <c:v>4.2905410000000002</c:v>
                </c:pt>
                <c:pt idx="29811">
                  <c:v>4.298953</c:v>
                </c:pt>
                <c:pt idx="29812">
                  <c:v>4.3015470000000002</c:v>
                </c:pt>
                <c:pt idx="29813">
                  <c:v>4.2946309999999999</c:v>
                </c:pt>
                <c:pt idx="29814">
                  <c:v>4.2998070000000004</c:v>
                </c:pt>
                <c:pt idx="29815">
                  <c:v>4.3065810000000004</c:v>
                </c:pt>
                <c:pt idx="29816">
                  <c:v>4.2985100000000003</c:v>
                </c:pt>
                <c:pt idx="29817">
                  <c:v>4.2949330000000003</c:v>
                </c:pt>
                <c:pt idx="29818">
                  <c:v>4.3043950000000004</c:v>
                </c:pt>
                <c:pt idx="29819">
                  <c:v>4.2991440000000001</c:v>
                </c:pt>
                <c:pt idx="29820">
                  <c:v>4.2934999999999999</c:v>
                </c:pt>
                <c:pt idx="29821">
                  <c:v>4.3035199999999998</c:v>
                </c:pt>
                <c:pt idx="29822">
                  <c:v>4.3056229999999998</c:v>
                </c:pt>
                <c:pt idx="29823">
                  <c:v>4.3009519999999997</c:v>
                </c:pt>
                <c:pt idx="29824">
                  <c:v>4.3035690000000004</c:v>
                </c:pt>
                <c:pt idx="29825">
                  <c:v>4.3051510000000004</c:v>
                </c:pt>
                <c:pt idx="29826">
                  <c:v>4.2989519999999999</c:v>
                </c:pt>
                <c:pt idx="29827">
                  <c:v>4.3005380000000004</c:v>
                </c:pt>
                <c:pt idx="29828">
                  <c:v>4.3048840000000004</c:v>
                </c:pt>
                <c:pt idx="29829">
                  <c:v>4.2966300000000004</c:v>
                </c:pt>
                <c:pt idx="29830">
                  <c:v>4.295439</c:v>
                </c:pt>
                <c:pt idx="29831">
                  <c:v>4.3044849999999997</c:v>
                </c:pt>
                <c:pt idx="29832">
                  <c:v>4.3085800000000001</c:v>
                </c:pt>
                <c:pt idx="29833">
                  <c:v>4.3061429999999996</c:v>
                </c:pt>
                <c:pt idx="29834">
                  <c:v>4.3041140000000002</c:v>
                </c:pt>
                <c:pt idx="29835">
                  <c:v>4.3041710000000002</c:v>
                </c:pt>
                <c:pt idx="29836">
                  <c:v>4.298057</c:v>
                </c:pt>
                <c:pt idx="29837">
                  <c:v>4.3010440000000001</c:v>
                </c:pt>
                <c:pt idx="29838">
                  <c:v>4.3119360000000002</c:v>
                </c:pt>
                <c:pt idx="29839">
                  <c:v>4.308433</c:v>
                </c:pt>
                <c:pt idx="29840">
                  <c:v>4.3024300000000002</c:v>
                </c:pt>
                <c:pt idx="29841">
                  <c:v>4.3088740000000003</c:v>
                </c:pt>
                <c:pt idx="29842">
                  <c:v>4.3120560000000001</c:v>
                </c:pt>
                <c:pt idx="29843">
                  <c:v>4.3056109999999999</c:v>
                </c:pt>
                <c:pt idx="29844">
                  <c:v>4.3107620000000004</c:v>
                </c:pt>
                <c:pt idx="29845">
                  <c:v>4.313733</c:v>
                </c:pt>
                <c:pt idx="29846">
                  <c:v>4.3032219999999999</c:v>
                </c:pt>
                <c:pt idx="29847">
                  <c:v>4.3074029999999999</c:v>
                </c:pt>
                <c:pt idx="29848">
                  <c:v>4.3120599999999998</c:v>
                </c:pt>
                <c:pt idx="29849">
                  <c:v>4.3032389999999996</c:v>
                </c:pt>
                <c:pt idx="29850">
                  <c:v>4.3037850000000004</c:v>
                </c:pt>
                <c:pt idx="29851">
                  <c:v>4.3117929999999998</c:v>
                </c:pt>
                <c:pt idx="29852">
                  <c:v>4.311458</c:v>
                </c:pt>
                <c:pt idx="29853">
                  <c:v>4.3045400000000003</c:v>
                </c:pt>
                <c:pt idx="29854">
                  <c:v>4.3078750000000001</c:v>
                </c:pt>
                <c:pt idx="29855">
                  <c:v>4.313796</c:v>
                </c:pt>
                <c:pt idx="29856">
                  <c:v>4.3070570000000004</c:v>
                </c:pt>
                <c:pt idx="29857">
                  <c:v>4.302365</c:v>
                </c:pt>
                <c:pt idx="29858">
                  <c:v>4.3064109999999998</c:v>
                </c:pt>
                <c:pt idx="29859">
                  <c:v>4.3104079999999998</c:v>
                </c:pt>
                <c:pt idx="29860">
                  <c:v>4.309259</c:v>
                </c:pt>
                <c:pt idx="29861">
                  <c:v>4.308071</c:v>
                </c:pt>
                <c:pt idx="29862">
                  <c:v>4.3083739999999997</c:v>
                </c:pt>
                <c:pt idx="29863">
                  <c:v>4.3072850000000003</c:v>
                </c:pt>
                <c:pt idx="29864">
                  <c:v>4.3115860000000001</c:v>
                </c:pt>
                <c:pt idx="29865">
                  <c:v>4.3078010000000004</c:v>
                </c:pt>
                <c:pt idx="29866">
                  <c:v>4.3012920000000001</c:v>
                </c:pt>
                <c:pt idx="29867">
                  <c:v>4.3129270000000002</c:v>
                </c:pt>
                <c:pt idx="29868">
                  <c:v>4.3189299999999999</c:v>
                </c:pt>
                <c:pt idx="29869">
                  <c:v>4.3066779999999998</c:v>
                </c:pt>
                <c:pt idx="29870">
                  <c:v>4.3016199999999998</c:v>
                </c:pt>
                <c:pt idx="29871">
                  <c:v>4.311896</c:v>
                </c:pt>
                <c:pt idx="29872">
                  <c:v>4.3101830000000003</c:v>
                </c:pt>
                <c:pt idx="29873">
                  <c:v>4.3036219999999998</c:v>
                </c:pt>
                <c:pt idx="29874">
                  <c:v>4.3144270000000002</c:v>
                </c:pt>
                <c:pt idx="29875">
                  <c:v>4.3136000000000001</c:v>
                </c:pt>
                <c:pt idx="29876">
                  <c:v>4.3024750000000003</c:v>
                </c:pt>
                <c:pt idx="29877">
                  <c:v>4.3096110000000003</c:v>
                </c:pt>
                <c:pt idx="29878">
                  <c:v>4.3186470000000003</c:v>
                </c:pt>
                <c:pt idx="29879">
                  <c:v>4.3166399999999996</c:v>
                </c:pt>
                <c:pt idx="29880">
                  <c:v>4.3159799999999997</c:v>
                </c:pt>
                <c:pt idx="29881">
                  <c:v>4.3192440000000003</c:v>
                </c:pt>
                <c:pt idx="29882">
                  <c:v>4.3140200000000002</c:v>
                </c:pt>
                <c:pt idx="29883">
                  <c:v>4.30985</c:v>
                </c:pt>
                <c:pt idx="29884">
                  <c:v>4.3187930000000003</c:v>
                </c:pt>
                <c:pt idx="29885">
                  <c:v>4.3192199999999996</c:v>
                </c:pt>
                <c:pt idx="29886">
                  <c:v>4.3117429999999999</c:v>
                </c:pt>
                <c:pt idx="29887">
                  <c:v>4.3170200000000003</c:v>
                </c:pt>
                <c:pt idx="29888">
                  <c:v>4.3209689999999998</c:v>
                </c:pt>
                <c:pt idx="29889">
                  <c:v>4.3090029999999997</c:v>
                </c:pt>
                <c:pt idx="29890">
                  <c:v>4.3069199999999999</c:v>
                </c:pt>
                <c:pt idx="29891">
                  <c:v>4.3203589999999998</c:v>
                </c:pt>
                <c:pt idx="29892">
                  <c:v>4.3140169999999998</c:v>
                </c:pt>
                <c:pt idx="29893">
                  <c:v>4.3013750000000002</c:v>
                </c:pt>
                <c:pt idx="29894">
                  <c:v>4.3095549999999996</c:v>
                </c:pt>
                <c:pt idx="29895">
                  <c:v>4.3147820000000001</c:v>
                </c:pt>
                <c:pt idx="29896">
                  <c:v>4.309958</c:v>
                </c:pt>
                <c:pt idx="29897">
                  <c:v>4.3103049999999996</c:v>
                </c:pt>
                <c:pt idx="29898">
                  <c:v>4.3149990000000003</c:v>
                </c:pt>
                <c:pt idx="29899">
                  <c:v>4.3215589999999997</c:v>
                </c:pt>
                <c:pt idx="29900">
                  <c:v>4.3236860000000004</c:v>
                </c:pt>
                <c:pt idx="29901">
                  <c:v>4.3169310000000003</c:v>
                </c:pt>
                <c:pt idx="29902">
                  <c:v>4.306476</c:v>
                </c:pt>
                <c:pt idx="29903">
                  <c:v>4.3095720000000002</c:v>
                </c:pt>
                <c:pt idx="29904">
                  <c:v>4.3186970000000002</c:v>
                </c:pt>
                <c:pt idx="29905">
                  <c:v>4.3194359999999996</c:v>
                </c:pt>
                <c:pt idx="29906">
                  <c:v>4.3157730000000001</c:v>
                </c:pt>
                <c:pt idx="29907">
                  <c:v>4.3130680000000003</c:v>
                </c:pt>
                <c:pt idx="29908">
                  <c:v>4.3159799999999997</c:v>
                </c:pt>
                <c:pt idx="29909">
                  <c:v>4.3123490000000002</c:v>
                </c:pt>
                <c:pt idx="29910">
                  <c:v>4.3134259999999998</c:v>
                </c:pt>
                <c:pt idx="29911">
                  <c:v>4.3239520000000002</c:v>
                </c:pt>
                <c:pt idx="29912">
                  <c:v>4.3192570000000003</c:v>
                </c:pt>
                <c:pt idx="29913">
                  <c:v>4.3127409999999999</c:v>
                </c:pt>
                <c:pt idx="29914">
                  <c:v>4.3188800000000001</c:v>
                </c:pt>
                <c:pt idx="29915">
                  <c:v>4.3184380000000004</c:v>
                </c:pt>
                <c:pt idx="29916">
                  <c:v>4.3160489999999996</c:v>
                </c:pt>
                <c:pt idx="29917">
                  <c:v>4.3196320000000004</c:v>
                </c:pt>
                <c:pt idx="29918">
                  <c:v>4.3170250000000001</c:v>
                </c:pt>
                <c:pt idx="29919">
                  <c:v>4.3138180000000004</c:v>
                </c:pt>
                <c:pt idx="29920">
                  <c:v>4.3210819999999996</c:v>
                </c:pt>
                <c:pt idx="29921">
                  <c:v>4.3218670000000001</c:v>
                </c:pt>
                <c:pt idx="29922">
                  <c:v>4.3166120000000001</c:v>
                </c:pt>
                <c:pt idx="29923">
                  <c:v>4.3220549999999998</c:v>
                </c:pt>
                <c:pt idx="29924">
                  <c:v>4.3252249999999997</c:v>
                </c:pt>
                <c:pt idx="29925">
                  <c:v>4.3195750000000004</c:v>
                </c:pt>
                <c:pt idx="29926">
                  <c:v>4.3189659999999996</c:v>
                </c:pt>
                <c:pt idx="29927">
                  <c:v>4.3251569999999999</c:v>
                </c:pt>
                <c:pt idx="29928">
                  <c:v>4.3247720000000003</c:v>
                </c:pt>
                <c:pt idx="29929">
                  <c:v>4.3202069999999999</c:v>
                </c:pt>
                <c:pt idx="29930">
                  <c:v>4.324465</c:v>
                </c:pt>
                <c:pt idx="29931">
                  <c:v>4.3205619999999998</c:v>
                </c:pt>
                <c:pt idx="29932">
                  <c:v>4.3122680000000004</c:v>
                </c:pt>
                <c:pt idx="29933">
                  <c:v>4.3224289999999996</c:v>
                </c:pt>
                <c:pt idx="29934">
                  <c:v>4.328055</c:v>
                </c:pt>
                <c:pt idx="29935">
                  <c:v>4.3189869999999999</c:v>
                </c:pt>
                <c:pt idx="29936">
                  <c:v>4.3134189999999997</c:v>
                </c:pt>
                <c:pt idx="29937">
                  <c:v>4.3197910000000004</c:v>
                </c:pt>
                <c:pt idx="29938">
                  <c:v>4.3255489999999996</c:v>
                </c:pt>
                <c:pt idx="29939">
                  <c:v>4.3246460000000004</c:v>
                </c:pt>
                <c:pt idx="29940">
                  <c:v>4.3228</c:v>
                </c:pt>
                <c:pt idx="29941">
                  <c:v>4.3174679999999999</c:v>
                </c:pt>
                <c:pt idx="29942">
                  <c:v>4.3178749999999999</c:v>
                </c:pt>
                <c:pt idx="29943">
                  <c:v>4.3256800000000002</c:v>
                </c:pt>
                <c:pt idx="29944">
                  <c:v>4.3289299999999997</c:v>
                </c:pt>
                <c:pt idx="29945">
                  <c:v>4.3218209999999999</c:v>
                </c:pt>
                <c:pt idx="29946">
                  <c:v>4.3164610000000003</c:v>
                </c:pt>
                <c:pt idx="29947">
                  <c:v>4.3241310000000004</c:v>
                </c:pt>
                <c:pt idx="29948">
                  <c:v>4.3247400000000003</c:v>
                </c:pt>
                <c:pt idx="29949">
                  <c:v>4.3181079999999996</c:v>
                </c:pt>
                <c:pt idx="29950">
                  <c:v>4.3211969999999997</c:v>
                </c:pt>
                <c:pt idx="29951">
                  <c:v>4.321955</c:v>
                </c:pt>
                <c:pt idx="29952">
                  <c:v>4.3191439999999997</c:v>
                </c:pt>
                <c:pt idx="29953">
                  <c:v>4.3223510000000003</c:v>
                </c:pt>
                <c:pt idx="29954">
                  <c:v>4.325952</c:v>
                </c:pt>
                <c:pt idx="29955">
                  <c:v>4.3230149999999998</c:v>
                </c:pt>
                <c:pt idx="29956">
                  <c:v>4.3224999999999998</c:v>
                </c:pt>
                <c:pt idx="29957">
                  <c:v>4.3320949999999998</c:v>
                </c:pt>
                <c:pt idx="29958">
                  <c:v>4.3303390000000004</c:v>
                </c:pt>
                <c:pt idx="29959">
                  <c:v>4.3238909999999997</c:v>
                </c:pt>
                <c:pt idx="29960">
                  <c:v>4.3325149999999999</c:v>
                </c:pt>
                <c:pt idx="29961">
                  <c:v>4.3336569999999996</c:v>
                </c:pt>
                <c:pt idx="29962">
                  <c:v>4.3226870000000002</c:v>
                </c:pt>
                <c:pt idx="29963">
                  <c:v>4.3220640000000001</c:v>
                </c:pt>
                <c:pt idx="29964">
                  <c:v>4.3282590000000001</c:v>
                </c:pt>
                <c:pt idx="29965">
                  <c:v>4.3268620000000002</c:v>
                </c:pt>
                <c:pt idx="29966">
                  <c:v>4.3276919999999999</c:v>
                </c:pt>
                <c:pt idx="29967">
                  <c:v>4.3328730000000002</c:v>
                </c:pt>
                <c:pt idx="29968">
                  <c:v>4.3283469999999999</c:v>
                </c:pt>
                <c:pt idx="29969">
                  <c:v>4.3288580000000003</c:v>
                </c:pt>
                <c:pt idx="29970">
                  <c:v>4.3350470000000003</c:v>
                </c:pt>
                <c:pt idx="29971">
                  <c:v>4.3291259999999996</c:v>
                </c:pt>
                <c:pt idx="29972">
                  <c:v>4.3223459999999996</c:v>
                </c:pt>
                <c:pt idx="29973">
                  <c:v>4.3253959999999996</c:v>
                </c:pt>
                <c:pt idx="29974">
                  <c:v>4.3298889999999997</c:v>
                </c:pt>
                <c:pt idx="29975">
                  <c:v>4.3274850000000002</c:v>
                </c:pt>
                <c:pt idx="29976">
                  <c:v>4.3280880000000002</c:v>
                </c:pt>
                <c:pt idx="29977">
                  <c:v>4.331366</c:v>
                </c:pt>
                <c:pt idx="29978">
                  <c:v>4.3302899999999998</c:v>
                </c:pt>
                <c:pt idx="29979">
                  <c:v>4.3325529999999999</c:v>
                </c:pt>
                <c:pt idx="29980">
                  <c:v>4.3337519999999996</c:v>
                </c:pt>
                <c:pt idx="29981">
                  <c:v>4.3288960000000003</c:v>
                </c:pt>
                <c:pt idx="29982">
                  <c:v>4.3245959999999997</c:v>
                </c:pt>
                <c:pt idx="29983">
                  <c:v>4.3291339999999998</c:v>
                </c:pt>
                <c:pt idx="29984">
                  <c:v>4.3308330000000002</c:v>
                </c:pt>
                <c:pt idx="29985">
                  <c:v>4.3233560000000004</c:v>
                </c:pt>
                <c:pt idx="29986">
                  <c:v>4.3253719999999998</c:v>
                </c:pt>
                <c:pt idx="29987">
                  <c:v>4.3280909999999997</c:v>
                </c:pt>
                <c:pt idx="29988">
                  <c:v>4.3251689999999998</c:v>
                </c:pt>
                <c:pt idx="29989">
                  <c:v>4.3305790000000002</c:v>
                </c:pt>
                <c:pt idx="29990">
                  <c:v>4.3320629999999998</c:v>
                </c:pt>
                <c:pt idx="29991">
                  <c:v>4.3272320000000004</c:v>
                </c:pt>
                <c:pt idx="29992">
                  <c:v>4.329968</c:v>
                </c:pt>
                <c:pt idx="29993">
                  <c:v>4.3334599999999996</c:v>
                </c:pt>
                <c:pt idx="29994">
                  <c:v>4.3261599999999998</c:v>
                </c:pt>
                <c:pt idx="29995">
                  <c:v>4.3211560000000002</c:v>
                </c:pt>
                <c:pt idx="29996">
                  <c:v>4.3268529999999998</c:v>
                </c:pt>
                <c:pt idx="29997">
                  <c:v>4.3254739999999998</c:v>
                </c:pt>
                <c:pt idx="29998">
                  <c:v>4.327642</c:v>
                </c:pt>
                <c:pt idx="29999">
                  <c:v>4.3390149999999998</c:v>
                </c:pt>
                <c:pt idx="30000">
                  <c:v>4.3343550000000004</c:v>
                </c:pt>
                <c:pt idx="30001">
                  <c:v>4.3262309999999999</c:v>
                </c:pt>
                <c:pt idx="30002">
                  <c:v>4.3341219999999998</c:v>
                </c:pt>
                <c:pt idx="30003">
                  <c:v>4.3385300000000004</c:v>
                </c:pt>
                <c:pt idx="30004">
                  <c:v>4.332185</c:v>
                </c:pt>
                <c:pt idx="30005">
                  <c:v>4.3360859999999999</c:v>
                </c:pt>
                <c:pt idx="30006">
                  <c:v>4.3432250000000003</c:v>
                </c:pt>
                <c:pt idx="30007">
                  <c:v>4.3344430000000003</c:v>
                </c:pt>
                <c:pt idx="30008">
                  <c:v>4.3314659999999998</c:v>
                </c:pt>
                <c:pt idx="30009">
                  <c:v>4.3366439999999997</c:v>
                </c:pt>
                <c:pt idx="30010">
                  <c:v>4.3306060000000004</c:v>
                </c:pt>
                <c:pt idx="30011">
                  <c:v>4.328506</c:v>
                </c:pt>
                <c:pt idx="30012">
                  <c:v>4.3380070000000002</c:v>
                </c:pt>
                <c:pt idx="30013">
                  <c:v>4.3399609999999997</c:v>
                </c:pt>
                <c:pt idx="30014">
                  <c:v>4.3352570000000004</c:v>
                </c:pt>
                <c:pt idx="30015">
                  <c:v>4.341329</c:v>
                </c:pt>
                <c:pt idx="30016">
                  <c:v>4.3441510000000001</c:v>
                </c:pt>
                <c:pt idx="30017">
                  <c:v>4.3352870000000001</c:v>
                </c:pt>
                <c:pt idx="30018">
                  <c:v>4.3333919999999999</c:v>
                </c:pt>
                <c:pt idx="30019">
                  <c:v>4.3335220000000003</c:v>
                </c:pt>
                <c:pt idx="30020">
                  <c:v>4.3299149999999997</c:v>
                </c:pt>
                <c:pt idx="30021">
                  <c:v>4.333342</c:v>
                </c:pt>
                <c:pt idx="30022">
                  <c:v>4.3411289999999996</c:v>
                </c:pt>
                <c:pt idx="30023">
                  <c:v>4.3371760000000004</c:v>
                </c:pt>
                <c:pt idx="30024">
                  <c:v>4.3268469999999999</c:v>
                </c:pt>
                <c:pt idx="30025">
                  <c:v>4.3313240000000004</c:v>
                </c:pt>
                <c:pt idx="30026">
                  <c:v>4.3383779999999996</c:v>
                </c:pt>
                <c:pt idx="30027">
                  <c:v>4.3370639999999998</c:v>
                </c:pt>
                <c:pt idx="30028">
                  <c:v>4.339467</c:v>
                </c:pt>
                <c:pt idx="30029">
                  <c:v>4.3389850000000001</c:v>
                </c:pt>
                <c:pt idx="30030">
                  <c:v>4.3342359999999998</c:v>
                </c:pt>
                <c:pt idx="30031">
                  <c:v>4.3313990000000002</c:v>
                </c:pt>
                <c:pt idx="30032">
                  <c:v>4.3328319999999998</c:v>
                </c:pt>
                <c:pt idx="30033">
                  <c:v>4.3360909999999997</c:v>
                </c:pt>
                <c:pt idx="30034">
                  <c:v>4.3344950000000004</c:v>
                </c:pt>
                <c:pt idx="30035">
                  <c:v>4.3348909999999998</c:v>
                </c:pt>
                <c:pt idx="30036">
                  <c:v>4.3358679999999996</c:v>
                </c:pt>
                <c:pt idx="30037">
                  <c:v>4.333825</c:v>
                </c:pt>
                <c:pt idx="30038">
                  <c:v>4.3348399999999998</c:v>
                </c:pt>
                <c:pt idx="30039">
                  <c:v>4.3407549999999997</c:v>
                </c:pt>
                <c:pt idx="30040">
                  <c:v>4.3455320000000004</c:v>
                </c:pt>
                <c:pt idx="30041">
                  <c:v>4.345675</c:v>
                </c:pt>
                <c:pt idx="30042">
                  <c:v>4.3459250000000003</c:v>
                </c:pt>
                <c:pt idx="30043">
                  <c:v>4.3404769999999999</c:v>
                </c:pt>
                <c:pt idx="30044">
                  <c:v>4.3387390000000003</c:v>
                </c:pt>
                <c:pt idx="30045">
                  <c:v>4.344957</c:v>
                </c:pt>
                <c:pt idx="30046">
                  <c:v>4.3369530000000003</c:v>
                </c:pt>
                <c:pt idx="30047">
                  <c:v>4.3299589999999997</c:v>
                </c:pt>
                <c:pt idx="30048">
                  <c:v>4.3399470000000004</c:v>
                </c:pt>
                <c:pt idx="30049">
                  <c:v>4.3433229999999998</c:v>
                </c:pt>
                <c:pt idx="30050">
                  <c:v>4.33568</c:v>
                </c:pt>
                <c:pt idx="30051">
                  <c:v>4.3389220000000002</c:v>
                </c:pt>
                <c:pt idx="30052">
                  <c:v>4.3484119999999997</c:v>
                </c:pt>
                <c:pt idx="30053">
                  <c:v>4.3428370000000003</c:v>
                </c:pt>
                <c:pt idx="30054">
                  <c:v>4.3371630000000003</c:v>
                </c:pt>
                <c:pt idx="30055">
                  <c:v>4.3409360000000001</c:v>
                </c:pt>
                <c:pt idx="30056">
                  <c:v>4.3380609999999997</c:v>
                </c:pt>
                <c:pt idx="30057">
                  <c:v>4.3356810000000001</c:v>
                </c:pt>
                <c:pt idx="30058">
                  <c:v>4.3429099999999998</c:v>
                </c:pt>
                <c:pt idx="30059">
                  <c:v>4.3454860000000002</c:v>
                </c:pt>
                <c:pt idx="30060">
                  <c:v>4.3386880000000003</c:v>
                </c:pt>
                <c:pt idx="30061">
                  <c:v>4.3394620000000002</c:v>
                </c:pt>
                <c:pt idx="30062">
                  <c:v>4.3464749999999999</c:v>
                </c:pt>
                <c:pt idx="30063">
                  <c:v>4.3435069999999998</c:v>
                </c:pt>
                <c:pt idx="30064">
                  <c:v>4.343801</c:v>
                </c:pt>
                <c:pt idx="30065">
                  <c:v>4.3463500000000002</c:v>
                </c:pt>
                <c:pt idx="30066">
                  <c:v>4.340236</c:v>
                </c:pt>
                <c:pt idx="30067">
                  <c:v>4.3439839999999998</c:v>
                </c:pt>
                <c:pt idx="30068">
                  <c:v>4.3533239999999997</c:v>
                </c:pt>
                <c:pt idx="30069">
                  <c:v>4.3487229999999997</c:v>
                </c:pt>
                <c:pt idx="30070">
                  <c:v>4.3425890000000003</c:v>
                </c:pt>
                <c:pt idx="30071">
                  <c:v>4.3461910000000001</c:v>
                </c:pt>
                <c:pt idx="30072">
                  <c:v>4.3432620000000002</c:v>
                </c:pt>
                <c:pt idx="30073">
                  <c:v>4.3367149999999999</c:v>
                </c:pt>
                <c:pt idx="30074">
                  <c:v>4.3412420000000003</c:v>
                </c:pt>
                <c:pt idx="30075">
                  <c:v>4.3437089999999996</c:v>
                </c:pt>
                <c:pt idx="30076">
                  <c:v>4.3396819999999998</c:v>
                </c:pt>
                <c:pt idx="30077">
                  <c:v>4.3430739999999997</c:v>
                </c:pt>
                <c:pt idx="30078">
                  <c:v>4.3490399999999996</c:v>
                </c:pt>
                <c:pt idx="30079">
                  <c:v>4.3435350000000001</c:v>
                </c:pt>
                <c:pt idx="30080">
                  <c:v>4.3369169999999997</c:v>
                </c:pt>
                <c:pt idx="30081">
                  <c:v>4.3434299999999997</c:v>
                </c:pt>
                <c:pt idx="30082">
                  <c:v>4.3462860000000001</c:v>
                </c:pt>
                <c:pt idx="30083">
                  <c:v>4.3413069999999996</c:v>
                </c:pt>
                <c:pt idx="30084">
                  <c:v>4.3425929999999999</c:v>
                </c:pt>
                <c:pt idx="30085">
                  <c:v>4.3447420000000001</c:v>
                </c:pt>
                <c:pt idx="30086">
                  <c:v>4.3472350000000004</c:v>
                </c:pt>
                <c:pt idx="30087">
                  <c:v>4.3519030000000001</c:v>
                </c:pt>
                <c:pt idx="30088">
                  <c:v>4.3530239999999996</c:v>
                </c:pt>
                <c:pt idx="30089">
                  <c:v>4.3485519999999998</c:v>
                </c:pt>
                <c:pt idx="30090">
                  <c:v>4.3468989999999996</c:v>
                </c:pt>
                <c:pt idx="30091">
                  <c:v>4.3572740000000003</c:v>
                </c:pt>
                <c:pt idx="30092">
                  <c:v>4.3564179999999997</c:v>
                </c:pt>
                <c:pt idx="30093">
                  <c:v>4.344824</c:v>
                </c:pt>
                <c:pt idx="30094">
                  <c:v>4.3518489999999996</c:v>
                </c:pt>
                <c:pt idx="30095">
                  <c:v>4.3576069999999998</c:v>
                </c:pt>
                <c:pt idx="30096">
                  <c:v>4.3491249999999999</c:v>
                </c:pt>
                <c:pt idx="30097">
                  <c:v>4.346355</c:v>
                </c:pt>
                <c:pt idx="30098">
                  <c:v>4.3505380000000002</c:v>
                </c:pt>
                <c:pt idx="30099">
                  <c:v>4.3516630000000003</c:v>
                </c:pt>
                <c:pt idx="30100">
                  <c:v>4.353002</c:v>
                </c:pt>
                <c:pt idx="30101">
                  <c:v>4.3583699999999999</c:v>
                </c:pt>
                <c:pt idx="30102">
                  <c:v>4.3536479999999997</c:v>
                </c:pt>
                <c:pt idx="30103">
                  <c:v>4.3429849999999997</c:v>
                </c:pt>
                <c:pt idx="30104">
                  <c:v>4.3471099999999998</c:v>
                </c:pt>
                <c:pt idx="30105">
                  <c:v>4.3535120000000003</c:v>
                </c:pt>
                <c:pt idx="30106">
                  <c:v>4.3462360000000002</c:v>
                </c:pt>
                <c:pt idx="30107">
                  <c:v>4.3397519999999998</c:v>
                </c:pt>
                <c:pt idx="30108">
                  <c:v>4.3477620000000003</c:v>
                </c:pt>
                <c:pt idx="30109">
                  <c:v>4.3497899999999996</c:v>
                </c:pt>
                <c:pt idx="30110">
                  <c:v>4.3460859999999997</c:v>
                </c:pt>
                <c:pt idx="30111">
                  <c:v>4.3497529999999998</c:v>
                </c:pt>
                <c:pt idx="30112">
                  <c:v>4.3478760000000003</c:v>
                </c:pt>
                <c:pt idx="30113">
                  <c:v>4.346978</c:v>
                </c:pt>
                <c:pt idx="30114">
                  <c:v>4.3501940000000001</c:v>
                </c:pt>
                <c:pt idx="30115">
                  <c:v>4.3448570000000002</c:v>
                </c:pt>
                <c:pt idx="30116">
                  <c:v>4.3422619999999998</c:v>
                </c:pt>
                <c:pt idx="30117">
                  <c:v>4.3529479999999996</c:v>
                </c:pt>
                <c:pt idx="30118">
                  <c:v>4.3523199999999997</c:v>
                </c:pt>
                <c:pt idx="30119">
                  <c:v>4.337739</c:v>
                </c:pt>
                <c:pt idx="30120">
                  <c:v>4.3488069999999999</c:v>
                </c:pt>
                <c:pt idx="30121">
                  <c:v>4.3631929999999999</c:v>
                </c:pt>
                <c:pt idx="30122">
                  <c:v>4.34917</c:v>
                </c:pt>
                <c:pt idx="30123">
                  <c:v>4.3482469999999998</c:v>
                </c:pt>
                <c:pt idx="30124">
                  <c:v>4.3618959999999998</c:v>
                </c:pt>
                <c:pt idx="30125">
                  <c:v>4.3600580000000004</c:v>
                </c:pt>
                <c:pt idx="30126">
                  <c:v>4.3535050000000002</c:v>
                </c:pt>
                <c:pt idx="30127">
                  <c:v>4.357945</c:v>
                </c:pt>
                <c:pt idx="30128">
                  <c:v>4.364446</c:v>
                </c:pt>
                <c:pt idx="30129">
                  <c:v>4.3593780000000004</c:v>
                </c:pt>
                <c:pt idx="30130">
                  <c:v>4.354635</c:v>
                </c:pt>
                <c:pt idx="30131">
                  <c:v>4.355658</c:v>
                </c:pt>
                <c:pt idx="30132">
                  <c:v>4.3533910000000002</c:v>
                </c:pt>
                <c:pt idx="30133">
                  <c:v>4.3555140000000003</c:v>
                </c:pt>
                <c:pt idx="30134">
                  <c:v>4.3641690000000004</c:v>
                </c:pt>
                <c:pt idx="30135">
                  <c:v>4.3653719999999998</c:v>
                </c:pt>
                <c:pt idx="30136">
                  <c:v>4.3552030000000004</c:v>
                </c:pt>
                <c:pt idx="30137">
                  <c:v>4.3526660000000001</c:v>
                </c:pt>
                <c:pt idx="30138">
                  <c:v>4.3528450000000003</c:v>
                </c:pt>
                <c:pt idx="30139">
                  <c:v>4.3487689999999999</c:v>
                </c:pt>
                <c:pt idx="30140">
                  <c:v>4.3512760000000004</c:v>
                </c:pt>
                <c:pt idx="30141">
                  <c:v>4.3482539999999998</c:v>
                </c:pt>
                <c:pt idx="30142">
                  <c:v>4.3466769999999997</c:v>
                </c:pt>
                <c:pt idx="30143">
                  <c:v>4.354317</c:v>
                </c:pt>
                <c:pt idx="30144">
                  <c:v>4.3541550000000004</c:v>
                </c:pt>
                <c:pt idx="30145">
                  <c:v>4.3503980000000002</c:v>
                </c:pt>
                <c:pt idx="30146">
                  <c:v>4.3544650000000003</c:v>
                </c:pt>
                <c:pt idx="30147">
                  <c:v>4.3589479999999998</c:v>
                </c:pt>
                <c:pt idx="30148">
                  <c:v>4.3541179999999997</c:v>
                </c:pt>
                <c:pt idx="30149">
                  <c:v>4.3501289999999999</c:v>
                </c:pt>
                <c:pt idx="30150">
                  <c:v>4.3565019999999999</c:v>
                </c:pt>
                <c:pt idx="30151">
                  <c:v>4.3590249999999999</c:v>
                </c:pt>
                <c:pt idx="30152">
                  <c:v>4.3557030000000001</c:v>
                </c:pt>
                <c:pt idx="30153">
                  <c:v>4.3539979999999998</c:v>
                </c:pt>
                <c:pt idx="30154">
                  <c:v>4.3549939999999996</c:v>
                </c:pt>
                <c:pt idx="30155">
                  <c:v>4.3564100000000003</c:v>
                </c:pt>
                <c:pt idx="30156">
                  <c:v>4.3535640000000004</c:v>
                </c:pt>
                <c:pt idx="30157">
                  <c:v>4.3581940000000001</c:v>
                </c:pt>
                <c:pt idx="30158">
                  <c:v>4.3636860000000004</c:v>
                </c:pt>
                <c:pt idx="30159">
                  <c:v>4.36029</c:v>
                </c:pt>
                <c:pt idx="30160">
                  <c:v>4.3609249999999999</c:v>
                </c:pt>
                <c:pt idx="30161">
                  <c:v>4.3631190000000002</c:v>
                </c:pt>
                <c:pt idx="30162">
                  <c:v>4.3620070000000002</c:v>
                </c:pt>
                <c:pt idx="30163">
                  <c:v>4.3612570000000002</c:v>
                </c:pt>
                <c:pt idx="30164">
                  <c:v>4.3623799999999999</c:v>
                </c:pt>
                <c:pt idx="30165">
                  <c:v>4.35738</c:v>
                </c:pt>
                <c:pt idx="30166">
                  <c:v>4.3554440000000003</c:v>
                </c:pt>
                <c:pt idx="30167">
                  <c:v>4.3637509999999997</c:v>
                </c:pt>
                <c:pt idx="30168">
                  <c:v>4.3566799999999999</c:v>
                </c:pt>
                <c:pt idx="30169">
                  <c:v>4.3519079999999999</c:v>
                </c:pt>
                <c:pt idx="30170">
                  <c:v>4.3655419999999996</c:v>
                </c:pt>
                <c:pt idx="30171">
                  <c:v>4.3650190000000002</c:v>
                </c:pt>
                <c:pt idx="30172">
                  <c:v>4.3594879999999998</c:v>
                </c:pt>
                <c:pt idx="30173">
                  <c:v>4.3643239999999999</c:v>
                </c:pt>
                <c:pt idx="30174">
                  <c:v>4.3656870000000003</c:v>
                </c:pt>
                <c:pt idx="30175">
                  <c:v>4.3606030000000002</c:v>
                </c:pt>
                <c:pt idx="30176">
                  <c:v>4.3608039999999999</c:v>
                </c:pt>
                <c:pt idx="30177">
                  <c:v>4.3638389999999996</c:v>
                </c:pt>
                <c:pt idx="30178">
                  <c:v>4.3585430000000001</c:v>
                </c:pt>
                <c:pt idx="30179">
                  <c:v>4.3551140000000004</c:v>
                </c:pt>
                <c:pt idx="30180">
                  <c:v>4.360671</c:v>
                </c:pt>
                <c:pt idx="30181">
                  <c:v>4.3605020000000003</c:v>
                </c:pt>
                <c:pt idx="30182">
                  <c:v>4.3576899999999998</c:v>
                </c:pt>
                <c:pt idx="30183">
                  <c:v>4.3640049999999997</c:v>
                </c:pt>
                <c:pt idx="30184">
                  <c:v>4.3666099999999997</c:v>
                </c:pt>
                <c:pt idx="30185">
                  <c:v>4.3585520000000004</c:v>
                </c:pt>
                <c:pt idx="30186">
                  <c:v>4.3600390000000004</c:v>
                </c:pt>
                <c:pt idx="30187">
                  <c:v>4.3654590000000004</c:v>
                </c:pt>
                <c:pt idx="30188">
                  <c:v>4.3615849999999998</c:v>
                </c:pt>
                <c:pt idx="30189">
                  <c:v>4.3617879999999998</c:v>
                </c:pt>
                <c:pt idx="30190">
                  <c:v>4.3631859999999998</c:v>
                </c:pt>
                <c:pt idx="30191">
                  <c:v>4.3620130000000001</c:v>
                </c:pt>
                <c:pt idx="30192">
                  <c:v>4.3627320000000003</c:v>
                </c:pt>
                <c:pt idx="30193">
                  <c:v>4.3663119999999997</c:v>
                </c:pt>
                <c:pt idx="30194">
                  <c:v>4.3662799999999997</c:v>
                </c:pt>
                <c:pt idx="30195">
                  <c:v>4.3578770000000002</c:v>
                </c:pt>
                <c:pt idx="30196">
                  <c:v>4.3614329999999999</c:v>
                </c:pt>
                <c:pt idx="30197">
                  <c:v>4.3701439999999998</c:v>
                </c:pt>
                <c:pt idx="30198">
                  <c:v>4.3681479999999997</c:v>
                </c:pt>
                <c:pt idx="30199">
                  <c:v>4.3676149999999998</c:v>
                </c:pt>
                <c:pt idx="30200">
                  <c:v>4.3703180000000001</c:v>
                </c:pt>
                <c:pt idx="30201">
                  <c:v>4.3669950000000002</c:v>
                </c:pt>
                <c:pt idx="30202">
                  <c:v>4.3617610000000004</c:v>
                </c:pt>
                <c:pt idx="30203">
                  <c:v>4.3654989999999998</c:v>
                </c:pt>
                <c:pt idx="30204">
                  <c:v>4.3692289999999998</c:v>
                </c:pt>
                <c:pt idx="30205">
                  <c:v>4.3655660000000003</c:v>
                </c:pt>
                <c:pt idx="30206">
                  <c:v>4.367267</c:v>
                </c:pt>
                <c:pt idx="30207">
                  <c:v>4.3708720000000003</c:v>
                </c:pt>
                <c:pt idx="30208">
                  <c:v>4.3695760000000003</c:v>
                </c:pt>
                <c:pt idx="30209">
                  <c:v>4.3682080000000001</c:v>
                </c:pt>
                <c:pt idx="30210">
                  <c:v>4.3675249999999997</c:v>
                </c:pt>
                <c:pt idx="30211">
                  <c:v>4.3671160000000002</c:v>
                </c:pt>
                <c:pt idx="30212">
                  <c:v>4.3690179999999996</c:v>
                </c:pt>
                <c:pt idx="30213">
                  <c:v>4.3734099999999998</c:v>
                </c:pt>
                <c:pt idx="30214">
                  <c:v>4.3680709999999996</c:v>
                </c:pt>
                <c:pt idx="30215">
                  <c:v>4.3632010000000001</c:v>
                </c:pt>
                <c:pt idx="30216">
                  <c:v>4.3690819999999997</c:v>
                </c:pt>
                <c:pt idx="30217">
                  <c:v>4.3647460000000002</c:v>
                </c:pt>
                <c:pt idx="30218">
                  <c:v>4.3609410000000004</c:v>
                </c:pt>
                <c:pt idx="30219">
                  <c:v>4.3710269999999998</c:v>
                </c:pt>
                <c:pt idx="30220">
                  <c:v>4.3734219999999997</c:v>
                </c:pt>
                <c:pt idx="30221">
                  <c:v>4.3639070000000002</c:v>
                </c:pt>
                <c:pt idx="30222">
                  <c:v>4.3660990000000002</c:v>
                </c:pt>
                <c:pt idx="30223">
                  <c:v>4.3748329999999997</c:v>
                </c:pt>
                <c:pt idx="30224">
                  <c:v>4.3650570000000002</c:v>
                </c:pt>
                <c:pt idx="30225">
                  <c:v>4.3592930000000001</c:v>
                </c:pt>
                <c:pt idx="30226">
                  <c:v>4.3710199999999997</c:v>
                </c:pt>
                <c:pt idx="30227">
                  <c:v>4.3725569999999996</c:v>
                </c:pt>
                <c:pt idx="30228">
                  <c:v>4.3676009999999996</c:v>
                </c:pt>
                <c:pt idx="30229">
                  <c:v>4.3718190000000003</c:v>
                </c:pt>
                <c:pt idx="30230">
                  <c:v>4.3738330000000003</c:v>
                </c:pt>
                <c:pt idx="30231">
                  <c:v>4.3643219999999996</c:v>
                </c:pt>
                <c:pt idx="30232">
                  <c:v>4.3644959999999999</c:v>
                </c:pt>
                <c:pt idx="30233">
                  <c:v>4.3756890000000004</c:v>
                </c:pt>
                <c:pt idx="30234">
                  <c:v>4.3724090000000002</c:v>
                </c:pt>
                <c:pt idx="30235">
                  <c:v>4.3709509999999998</c:v>
                </c:pt>
                <c:pt idx="30236">
                  <c:v>4.3807369999999999</c:v>
                </c:pt>
                <c:pt idx="30237">
                  <c:v>4.3791830000000003</c:v>
                </c:pt>
                <c:pt idx="30238">
                  <c:v>4.3705540000000003</c:v>
                </c:pt>
                <c:pt idx="30239">
                  <c:v>4.373316</c:v>
                </c:pt>
                <c:pt idx="30240">
                  <c:v>4.3804069999999999</c:v>
                </c:pt>
                <c:pt idx="30241">
                  <c:v>4.3735400000000002</c:v>
                </c:pt>
                <c:pt idx="30242">
                  <c:v>4.369275</c:v>
                </c:pt>
                <c:pt idx="30243">
                  <c:v>4.3766400000000001</c:v>
                </c:pt>
                <c:pt idx="30244">
                  <c:v>4.3759230000000002</c:v>
                </c:pt>
                <c:pt idx="30245">
                  <c:v>4.3723349999999996</c:v>
                </c:pt>
                <c:pt idx="30246">
                  <c:v>4.3728290000000003</c:v>
                </c:pt>
                <c:pt idx="30247">
                  <c:v>4.3724959999999999</c:v>
                </c:pt>
                <c:pt idx="30248">
                  <c:v>4.372001</c:v>
                </c:pt>
                <c:pt idx="30249">
                  <c:v>4.3747400000000001</c:v>
                </c:pt>
                <c:pt idx="30250">
                  <c:v>4.3760890000000003</c:v>
                </c:pt>
                <c:pt idx="30251">
                  <c:v>4.370711</c:v>
                </c:pt>
                <c:pt idx="30252">
                  <c:v>4.3743819999999998</c:v>
                </c:pt>
                <c:pt idx="30253">
                  <c:v>4.3800460000000001</c:v>
                </c:pt>
                <c:pt idx="30254">
                  <c:v>4.3726050000000001</c:v>
                </c:pt>
                <c:pt idx="30255">
                  <c:v>4.3718649999999997</c:v>
                </c:pt>
                <c:pt idx="30256">
                  <c:v>4.3773200000000001</c:v>
                </c:pt>
                <c:pt idx="30257">
                  <c:v>4.3764519999999996</c:v>
                </c:pt>
                <c:pt idx="30258">
                  <c:v>4.3761270000000003</c:v>
                </c:pt>
                <c:pt idx="30259">
                  <c:v>4.3832430000000002</c:v>
                </c:pt>
                <c:pt idx="30260">
                  <c:v>4.3798789999999999</c:v>
                </c:pt>
                <c:pt idx="30261">
                  <c:v>4.3693980000000003</c:v>
                </c:pt>
                <c:pt idx="30262">
                  <c:v>4.3755189999999997</c:v>
                </c:pt>
                <c:pt idx="30263">
                  <c:v>4.3767649999999998</c:v>
                </c:pt>
                <c:pt idx="30264">
                  <c:v>4.36721</c:v>
                </c:pt>
                <c:pt idx="30265">
                  <c:v>4.3712039999999996</c:v>
                </c:pt>
                <c:pt idx="30266">
                  <c:v>4.3755540000000002</c:v>
                </c:pt>
                <c:pt idx="30267">
                  <c:v>4.3721480000000001</c:v>
                </c:pt>
                <c:pt idx="30268">
                  <c:v>4.3768029999999998</c:v>
                </c:pt>
                <c:pt idx="30269">
                  <c:v>4.3842559999999997</c:v>
                </c:pt>
                <c:pt idx="30270">
                  <c:v>4.3760649999999996</c:v>
                </c:pt>
                <c:pt idx="30271">
                  <c:v>4.3691300000000002</c:v>
                </c:pt>
                <c:pt idx="30272">
                  <c:v>4.3821300000000001</c:v>
                </c:pt>
                <c:pt idx="30273">
                  <c:v>4.3843740000000002</c:v>
                </c:pt>
                <c:pt idx="30274">
                  <c:v>4.3712759999999999</c:v>
                </c:pt>
                <c:pt idx="30275">
                  <c:v>4.3768890000000003</c:v>
                </c:pt>
                <c:pt idx="30276">
                  <c:v>4.381475</c:v>
                </c:pt>
                <c:pt idx="30277">
                  <c:v>4.3674900000000001</c:v>
                </c:pt>
                <c:pt idx="30278">
                  <c:v>4.3673890000000002</c:v>
                </c:pt>
                <c:pt idx="30279">
                  <c:v>4.3797360000000003</c:v>
                </c:pt>
                <c:pt idx="30280">
                  <c:v>4.3787789999999998</c:v>
                </c:pt>
                <c:pt idx="30281">
                  <c:v>4.3787279999999997</c:v>
                </c:pt>
                <c:pt idx="30282">
                  <c:v>4.3844630000000002</c:v>
                </c:pt>
                <c:pt idx="30283">
                  <c:v>4.3783190000000003</c:v>
                </c:pt>
                <c:pt idx="30284">
                  <c:v>4.3760479999999999</c:v>
                </c:pt>
                <c:pt idx="30285">
                  <c:v>4.3813269999999997</c:v>
                </c:pt>
                <c:pt idx="30286">
                  <c:v>4.3839920000000001</c:v>
                </c:pt>
                <c:pt idx="30287">
                  <c:v>4.3836700000000004</c:v>
                </c:pt>
                <c:pt idx="30288">
                  <c:v>4.382485</c:v>
                </c:pt>
                <c:pt idx="30289">
                  <c:v>4.3842340000000002</c:v>
                </c:pt>
                <c:pt idx="30290">
                  <c:v>4.3748370000000003</c:v>
                </c:pt>
                <c:pt idx="30291">
                  <c:v>4.368614</c:v>
                </c:pt>
                <c:pt idx="30292">
                  <c:v>4.3789249999999997</c:v>
                </c:pt>
                <c:pt idx="30293">
                  <c:v>4.3787130000000003</c:v>
                </c:pt>
                <c:pt idx="30294">
                  <c:v>4.375699</c:v>
                </c:pt>
                <c:pt idx="30295">
                  <c:v>4.3856780000000004</c:v>
                </c:pt>
                <c:pt idx="30296">
                  <c:v>4.3887340000000004</c:v>
                </c:pt>
                <c:pt idx="30297">
                  <c:v>4.3777270000000001</c:v>
                </c:pt>
                <c:pt idx="30298">
                  <c:v>4.3807530000000003</c:v>
                </c:pt>
                <c:pt idx="30299">
                  <c:v>4.3885880000000004</c:v>
                </c:pt>
                <c:pt idx="30300">
                  <c:v>4.3774959999999998</c:v>
                </c:pt>
                <c:pt idx="30301">
                  <c:v>4.377999</c:v>
                </c:pt>
                <c:pt idx="30302">
                  <c:v>4.3881709999999998</c:v>
                </c:pt>
                <c:pt idx="30303">
                  <c:v>4.3828719999999999</c:v>
                </c:pt>
                <c:pt idx="30304">
                  <c:v>4.3801069999999998</c:v>
                </c:pt>
                <c:pt idx="30305">
                  <c:v>4.386819</c:v>
                </c:pt>
                <c:pt idx="30306">
                  <c:v>4.3859729999999999</c:v>
                </c:pt>
                <c:pt idx="30307">
                  <c:v>4.3784000000000001</c:v>
                </c:pt>
                <c:pt idx="30308">
                  <c:v>4.3825380000000003</c:v>
                </c:pt>
                <c:pt idx="30309">
                  <c:v>4.3870300000000002</c:v>
                </c:pt>
                <c:pt idx="30310">
                  <c:v>4.3821209999999997</c:v>
                </c:pt>
                <c:pt idx="30311">
                  <c:v>4.3856130000000002</c:v>
                </c:pt>
                <c:pt idx="30312">
                  <c:v>4.3859709999999996</c:v>
                </c:pt>
                <c:pt idx="30313">
                  <c:v>4.3788340000000003</c:v>
                </c:pt>
                <c:pt idx="30314">
                  <c:v>4.3787589999999996</c:v>
                </c:pt>
                <c:pt idx="30315">
                  <c:v>4.3844500000000002</c:v>
                </c:pt>
                <c:pt idx="30316">
                  <c:v>4.3887070000000001</c:v>
                </c:pt>
                <c:pt idx="30317">
                  <c:v>4.3866230000000002</c:v>
                </c:pt>
                <c:pt idx="30318">
                  <c:v>4.3896420000000003</c:v>
                </c:pt>
                <c:pt idx="30319">
                  <c:v>4.3949220000000002</c:v>
                </c:pt>
                <c:pt idx="30320">
                  <c:v>4.3889300000000002</c:v>
                </c:pt>
                <c:pt idx="30321">
                  <c:v>4.3851060000000004</c:v>
                </c:pt>
                <c:pt idx="30322">
                  <c:v>4.3873819999999997</c:v>
                </c:pt>
                <c:pt idx="30323">
                  <c:v>4.3878310000000003</c:v>
                </c:pt>
                <c:pt idx="30324">
                  <c:v>4.3845749999999999</c:v>
                </c:pt>
                <c:pt idx="30325">
                  <c:v>4.3885699999999996</c:v>
                </c:pt>
                <c:pt idx="30326">
                  <c:v>4.3892600000000002</c:v>
                </c:pt>
                <c:pt idx="30327">
                  <c:v>4.3807679999999998</c:v>
                </c:pt>
                <c:pt idx="30328">
                  <c:v>4.3868989999999997</c:v>
                </c:pt>
                <c:pt idx="30329">
                  <c:v>4.3899990000000004</c:v>
                </c:pt>
                <c:pt idx="30330">
                  <c:v>4.3801310000000004</c:v>
                </c:pt>
                <c:pt idx="30331">
                  <c:v>4.3837529999999996</c:v>
                </c:pt>
                <c:pt idx="30332">
                  <c:v>4.3936849999999996</c:v>
                </c:pt>
                <c:pt idx="30333">
                  <c:v>4.3883470000000004</c:v>
                </c:pt>
                <c:pt idx="30334">
                  <c:v>4.3791729999999998</c:v>
                </c:pt>
                <c:pt idx="30335">
                  <c:v>4.3882960000000004</c:v>
                </c:pt>
                <c:pt idx="30336">
                  <c:v>4.3946370000000003</c:v>
                </c:pt>
                <c:pt idx="30337">
                  <c:v>4.3851449999999996</c:v>
                </c:pt>
                <c:pt idx="30338">
                  <c:v>4.3839639999999997</c:v>
                </c:pt>
                <c:pt idx="30339">
                  <c:v>4.3857010000000001</c:v>
                </c:pt>
                <c:pt idx="30340">
                  <c:v>4.3866810000000003</c:v>
                </c:pt>
                <c:pt idx="30341">
                  <c:v>4.3925910000000004</c:v>
                </c:pt>
                <c:pt idx="30342">
                  <c:v>4.392442</c:v>
                </c:pt>
                <c:pt idx="30343">
                  <c:v>4.3871659999999997</c:v>
                </c:pt>
                <c:pt idx="30344">
                  <c:v>4.3870440000000004</c:v>
                </c:pt>
                <c:pt idx="30345">
                  <c:v>4.3929919999999996</c:v>
                </c:pt>
                <c:pt idx="30346">
                  <c:v>4.3939539999999999</c:v>
                </c:pt>
                <c:pt idx="30347">
                  <c:v>4.3892189999999998</c:v>
                </c:pt>
                <c:pt idx="30348">
                  <c:v>4.388153</c:v>
                </c:pt>
                <c:pt idx="30349">
                  <c:v>4.3879070000000002</c:v>
                </c:pt>
                <c:pt idx="30350">
                  <c:v>4.3855599999999999</c:v>
                </c:pt>
                <c:pt idx="30351">
                  <c:v>4.3859890000000004</c:v>
                </c:pt>
                <c:pt idx="30352">
                  <c:v>4.3886560000000001</c:v>
                </c:pt>
                <c:pt idx="30353">
                  <c:v>4.3870779999999998</c:v>
                </c:pt>
                <c:pt idx="30354">
                  <c:v>4.388331</c:v>
                </c:pt>
                <c:pt idx="30355">
                  <c:v>4.3975609999999996</c:v>
                </c:pt>
                <c:pt idx="30356">
                  <c:v>4.3967830000000001</c:v>
                </c:pt>
                <c:pt idx="30357">
                  <c:v>4.3916459999999997</c:v>
                </c:pt>
                <c:pt idx="30358">
                  <c:v>4.3955010000000003</c:v>
                </c:pt>
                <c:pt idx="30359">
                  <c:v>4.3967349999999996</c:v>
                </c:pt>
                <c:pt idx="30360">
                  <c:v>4.3927250000000004</c:v>
                </c:pt>
                <c:pt idx="30361">
                  <c:v>4.3923870000000003</c:v>
                </c:pt>
                <c:pt idx="30362">
                  <c:v>4.3992810000000002</c:v>
                </c:pt>
                <c:pt idx="30363">
                  <c:v>4.3963409999999996</c:v>
                </c:pt>
                <c:pt idx="30364">
                  <c:v>4.3902510000000001</c:v>
                </c:pt>
                <c:pt idx="30365">
                  <c:v>4.3963150000000004</c:v>
                </c:pt>
                <c:pt idx="30366">
                  <c:v>4.3923180000000004</c:v>
                </c:pt>
                <c:pt idx="30367">
                  <c:v>4.3864780000000003</c:v>
                </c:pt>
                <c:pt idx="30368">
                  <c:v>4.3953749999999996</c:v>
                </c:pt>
                <c:pt idx="30369">
                  <c:v>4.4015319999999996</c:v>
                </c:pt>
                <c:pt idx="30370">
                  <c:v>4.3954870000000001</c:v>
                </c:pt>
                <c:pt idx="30371">
                  <c:v>4.3899330000000001</c:v>
                </c:pt>
                <c:pt idx="30372">
                  <c:v>4.3945689999999997</c:v>
                </c:pt>
                <c:pt idx="30373">
                  <c:v>4.3902320000000001</c:v>
                </c:pt>
                <c:pt idx="30374">
                  <c:v>4.3847740000000002</c:v>
                </c:pt>
                <c:pt idx="30375">
                  <c:v>4.3928180000000001</c:v>
                </c:pt>
                <c:pt idx="30376">
                  <c:v>4.3939430000000002</c:v>
                </c:pt>
                <c:pt idx="30377">
                  <c:v>4.3893890000000004</c:v>
                </c:pt>
                <c:pt idx="30378">
                  <c:v>4.3900709999999998</c:v>
                </c:pt>
                <c:pt idx="30379">
                  <c:v>4.3944910000000004</c:v>
                </c:pt>
                <c:pt idx="30380">
                  <c:v>4.3964429999999997</c:v>
                </c:pt>
                <c:pt idx="30381">
                  <c:v>4.399502</c:v>
                </c:pt>
                <c:pt idx="30382">
                  <c:v>4.4015820000000003</c:v>
                </c:pt>
                <c:pt idx="30383">
                  <c:v>4.3946209999999999</c:v>
                </c:pt>
                <c:pt idx="30384">
                  <c:v>4.3952970000000002</c:v>
                </c:pt>
                <c:pt idx="30385">
                  <c:v>4.4031219999999998</c:v>
                </c:pt>
                <c:pt idx="30386">
                  <c:v>4.4008469999999997</c:v>
                </c:pt>
                <c:pt idx="30387">
                  <c:v>4.3953610000000003</c:v>
                </c:pt>
                <c:pt idx="30388">
                  <c:v>4.3947240000000001</c:v>
                </c:pt>
                <c:pt idx="30389">
                  <c:v>4.3970440000000002</c:v>
                </c:pt>
                <c:pt idx="30390">
                  <c:v>4.4004770000000004</c:v>
                </c:pt>
                <c:pt idx="30391">
                  <c:v>4.4073659999999997</c:v>
                </c:pt>
                <c:pt idx="30392">
                  <c:v>4.403524</c:v>
                </c:pt>
                <c:pt idx="30393">
                  <c:v>4.392347</c:v>
                </c:pt>
                <c:pt idx="30394">
                  <c:v>4.3984569999999996</c:v>
                </c:pt>
                <c:pt idx="30395">
                  <c:v>4.403645</c:v>
                </c:pt>
                <c:pt idx="30396">
                  <c:v>4.3972049999999996</c:v>
                </c:pt>
                <c:pt idx="30397">
                  <c:v>4.3938689999999996</c:v>
                </c:pt>
                <c:pt idx="30398">
                  <c:v>4.3956679999999997</c:v>
                </c:pt>
                <c:pt idx="30399">
                  <c:v>4.3958240000000002</c:v>
                </c:pt>
                <c:pt idx="30400">
                  <c:v>4.3897750000000002</c:v>
                </c:pt>
                <c:pt idx="30401">
                  <c:v>4.3951440000000002</c:v>
                </c:pt>
                <c:pt idx="30402">
                  <c:v>4.4072190000000004</c:v>
                </c:pt>
                <c:pt idx="30403">
                  <c:v>4.4050549999999999</c:v>
                </c:pt>
                <c:pt idx="30404">
                  <c:v>4.3991059999999997</c:v>
                </c:pt>
                <c:pt idx="30405">
                  <c:v>4.4017970000000002</c:v>
                </c:pt>
                <c:pt idx="30406">
                  <c:v>4.4009429999999998</c:v>
                </c:pt>
                <c:pt idx="30407">
                  <c:v>4.3968319999999999</c:v>
                </c:pt>
                <c:pt idx="30408">
                  <c:v>4.4024580000000002</c:v>
                </c:pt>
                <c:pt idx="30409">
                  <c:v>4.4023409999999998</c:v>
                </c:pt>
                <c:pt idx="30410">
                  <c:v>4.3931529999999999</c:v>
                </c:pt>
                <c:pt idx="30411">
                  <c:v>4.397443</c:v>
                </c:pt>
                <c:pt idx="30412">
                  <c:v>4.4003259999999997</c:v>
                </c:pt>
                <c:pt idx="30413">
                  <c:v>4.394806</c:v>
                </c:pt>
                <c:pt idx="30414">
                  <c:v>4.3996719999999998</c:v>
                </c:pt>
                <c:pt idx="30415">
                  <c:v>4.4080719999999998</c:v>
                </c:pt>
                <c:pt idx="30416">
                  <c:v>4.4042849999999998</c:v>
                </c:pt>
                <c:pt idx="30417">
                  <c:v>4.394933</c:v>
                </c:pt>
                <c:pt idx="30418">
                  <c:v>4.3958159999999999</c:v>
                </c:pt>
                <c:pt idx="30419">
                  <c:v>4.4005260000000002</c:v>
                </c:pt>
                <c:pt idx="30420">
                  <c:v>4.4012760000000002</c:v>
                </c:pt>
                <c:pt idx="30421">
                  <c:v>4.4038000000000004</c:v>
                </c:pt>
                <c:pt idx="30422">
                  <c:v>4.4019320000000004</c:v>
                </c:pt>
                <c:pt idx="30423">
                  <c:v>4.399858</c:v>
                </c:pt>
                <c:pt idx="30424">
                  <c:v>4.4070929999999997</c:v>
                </c:pt>
                <c:pt idx="30425">
                  <c:v>4.410501</c:v>
                </c:pt>
                <c:pt idx="30426">
                  <c:v>4.4024450000000002</c:v>
                </c:pt>
                <c:pt idx="30427">
                  <c:v>4.4007849999999999</c:v>
                </c:pt>
                <c:pt idx="30428">
                  <c:v>4.410768</c:v>
                </c:pt>
                <c:pt idx="30429">
                  <c:v>4.4062729999999997</c:v>
                </c:pt>
                <c:pt idx="30430">
                  <c:v>4.3978479999999998</c:v>
                </c:pt>
                <c:pt idx="30431">
                  <c:v>4.4047349999999996</c:v>
                </c:pt>
                <c:pt idx="30432">
                  <c:v>4.4048489999999996</c:v>
                </c:pt>
                <c:pt idx="30433">
                  <c:v>4.4006530000000001</c:v>
                </c:pt>
                <c:pt idx="30434">
                  <c:v>4.4079490000000003</c:v>
                </c:pt>
                <c:pt idx="30435">
                  <c:v>4.4067569999999998</c:v>
                </c:pt>
                <c:pt idx="30436">
                  <c:v>4.3967960000000001</c:v>
                </c:pt>
                <c:pt idx="30437">
                  <c:v>4.4001190000000001</c:v>
                </c:pt>
                <c:pt idx="30438">
                  <c:v>4.4026009999999998</c:v>
                </c:pt>
                <c:pt idx="30439">
                  <c:v>4.3946149999999999</c:v>
                </c:pt>
                <c:pt idx="30440">
                  <c:v>4.4026820000000004</c:v>
                </c:pt>
                <c:pt idx="30441">
                  <c:v>4.4152639999999996</c:v>
                </c:pt>
                <c:pt idx="30442">
                  <c:v>4.4108580000000002</c:v>
                </c:pt>
                <c:pt idx="30443">
                  <c:v>4.4075189999999997</c:v>
                </c:pt>
                <c:pt idx="30444">
                  <c:v>4.4097099999999996</c:v>
                </c:pt>
                <c:pt idx="30445">
                  <c:v>4.4095579999999996</c:v>
                </c:pt>
                <c:pt idx="30446">
                  <c:v>4.4109049999999996</c:v>
                </c:pt>
                <c:pt idx="30447">
                  <c:v>4.4131559999999999</c:v>
                </c:pt>
                <c:pt idx="30448">
                  <c:v>4.407883</c:v>
                </c:pt>
                <c:pt idx="30449">
                  <c:v>4.4050370000000001</c:v>
                </c:pt>
                <c:pt idx="30450">
                  <c:v>4.4119910000000004</c:v>
                </c:pt>
                <c:pt idx="30451">
                  <c:v>4.4082429999999997</c:v>
                </c:pt>
                <c:pt idx="30452">
                  <c:v>4.3998270000000002</c:v>
                </c:pt>
                <c:pt idx="30453">
                  <c:v>4.4073840000000004</c:v>
                </c:pt>
                <c:pt idx="30454">
                  <c:v>4.4137050000000002</c:v>
                </c:pt>
                <c:pt idx="30455">
                  <c:v>4.4086800000000004</c:v>
                </c:pt>
                <c:pt idx="30456">
                  <c:v>4.4064500000000004</c:v>
                </c:pt>
                <c:pt idx="30457">
                  <c:v>4.4103070000000004</c:v>
                </c:pt>
                <c:pt idx="30458">
                  <c:v>4.4085850000000004</c:v>
                </c:pt>
                <c:pt idx="30459">
                  <c:v>4.4095890000000004</c:v>
                </c:pt>
                <c:pt idx="30460">
                  <c:v>4.4178949999999997</c:v>
                </c:pt>
                <c:pt idx="30461">
                  <c:v>4.4094379999999997</c:v>
                </c:pt>
                <c:pt idx="30462">
                  <c:v>4.3990470000000004</c:v>
                </c:pt>
                <c:pt idx="30463">
                  <c:v>4.405437</c:v>
                </c:pt>
                <c:pt idx="30464">
                  <c:v>4.40991</c:v>
                </c:pt>
                <c:pt idx="30465">
                  <c:v>4.4087620000000003</c:v>
                </c:pt>
                <c:pt idx="30466">
                  <c:v>4.4109439999999998</c:v>
                </c:pt>
                <c:pt idx="30467">
                  <c:v>4.4152370000000003</c:v>
                </c:pt>
                <c:pt idx="30468">
                  <c:v>4.4089729999999996</c:v>
                </c:pt>
                <c:pt idx="30469">
                  <c:v>4.4043099999999997</c:v>
                </c:pt>
                <c:pt idx="30470">
                  <c:v>4.4125490000000003</c:v>
                </c:pt>
                <c:pt idx="30471">
                  <c:v>4.4117430000000004</c:v>
                </c:pt>
                <c:pt idx="30472">
                  <c:v>4.4108939999999999</c:v>
                </c:pt>
                <c:pt idx="30473">
                  <c:v>4.4170999999999996</c:v>
                </c:pt>
                <c:pt idx="30474">
                  <c:v>4.4119380000000001</c:v>
                </c:pt>
                <c:pt idx="30475">
                  <c:v>4.4007059999999996</c:v>
                </c:pt>
                <c:pt idx="30476">
                  <c:v>4.4030670000000001</c:v>
                </c:pt>
                <c:pt idx="30477">
                  <c:v>4.4130919999999998</c:v>
                </c:pt>
                <c:pt idx="30478">
                  <c:v>4.4095409999999999</c:v>
                </c:pt>
                <c:pt idx="30479">
                  <c:v>4.40923</c:v>
                </c:pt>
                <c:pt idx="30480">
                  <c:v>4.4151360000000004</c:v>
                </c:pt>
                <c:pt idx="30481">
                  <c:v>4.4096770000000003</c:v>
                </c:pt>
                <c:pt idx="30482">
                  <c:v>4.4075990000000003</c:v>
                </c:pt>
                <c:pt idx="30483">
                  <c:v>4.4113619999999996</c:v>
                </c:pt>
                <c:pt idx="30484">
                  <c:v>4.4079129999999997</c:v>
                </c:pt>
                <c:pt idx="30485">
                  <c:v>4.4028840000000002</c:v>
                </c:pt>
                <c:pt idx="30486">
                  <c:v>4.4095969999999998</c:v>
                </c:pt>
                <c:pt idx="30487">
                  <c:v>4.4224100000000002</c:v>
                </c:pt>
                <c:pt idx="30488">
                  <c:v>4.4203989999999997</c:v>
                </c:pt>
                <c:pt idx="30489">
                  <c:v>4.4141830000000004</c:v>
                </c:pt>
                <c:pt idx="30490">
                  <c:v>4.4179009999999996</c:v>
                </c:pt>
                <c:pt idx="30491">
                  <c:v>4.4198120000000003</c:v>
                </c:pt>
                <c:pt idx="30492">
                  <c:v>4.4194889999999996</c:v>
                </c:pt>
                <c:pt idx="30493">
                  <c:v>4.4214589999999996</c:v>
                </c:pt>
                <c:pt idx="30494">
                  <c:v>4.4202839999999997</c:v>
                </c:pt>
                <c:pt idx="30495">
                  <c:v>4.4121810000000004</c:v>
                </c:pt>
                <c:pt idx="30496">
                  <c:v>4.4109860000000003</c:v>
                </c:pt>
                <c:pt idx="30497">
                  <c:v>4.4158799999999996</c:v>
                </c:pt>
                <c:pt idx="30498">
                  <c:v>4.4135210000000002</c:v>
                </c:pt>
                <c:pt idx="30499">
                  <c:v>4.4130120000000002</c:v>
                </c:pt>
                <c:pt idx="30500">
                  <c:v>4.4147299999999996</c:v>
                </c:pt>
                <c:pt idx="30501">
                  <c:v>4.4133469999999999</c:v>
                </c:pt>
                <c:pt idx="30502">
                  <c:v>4.413449</c:v>
                </c:pt>
                <c:pt idx="30503">
                  <c:v>4.4186459999999999</c:v>
                </c:pt>
                <c:pt idx="30504">
                  <c:v>4.420534</c:v>
                </c:pt>
                <c:pt idx="30505">
                  <c:v>4.4138780000000004</c:v>
                </c:pt>
                <c:pt idx="30506">
                  <c:v>4.4164690000000002</c:v>
                </c:pt>
                <c:pt idx="30507">
                  <c:v>4.4188890000000001</c:v>
                </c:pt>
                <c:pt idx="30508">
                  <c:v>4.4134710000000004</c:v>
                </c:pt>
                <c:pt idx="30509">
                  <c:v>4.4186629999999996</c:v>
                </c:pt>
                <c:pt idx="30510">
                  <c:v>4.4220009999999998</c:v>
                </c:pt>
                <c:pt idx="30511">
                  <c:v>4.4129750000000003</c:v>
                </c:pt>
                <c:pt idx="30512">
                  <c:v>4.4096390000000003</c:v>
                </c:pt>
                <c:pt idx="30513">
                  <c:v>4.4187440000000002</c:v>
                </c:pt>
                <c:pt idx="30514">
                  <c:v>4.4204559999999997</c:v>
                </c:pt>
                <c:pt idx="30515">
                  <c:v>4.4157229999999998</c:v>
                </c:pt>
                <c:pt idx="30516">
                  <c:v>4.4169900000000002</c:v>
                </c:pt>
                <c:pt idx="30517">
                  <c:v>4.4152649999999998</c:v>
                </c:pt>
                <c:pt idx="30518">
                  <c:v>4.4151939999999996</c:v>
                </c:pt>
                <c:pt idx="30519">
                  <c:v>4.4154039999999997</c:v>
                </c:pt>
                <c:pt idx="30520">
                  <c:v>4.4127660000000004</c:v>
                </c:pt>
                <c:pt idx="30521">
                  <c:v>4.4169499999999999</c:v>
                </c:pt>
                <c:pt idx="30522">
                  <c:v>4.4205889999999997</c:v>
                </c:pt>
                <c:pt idx="30523">
                  <c:v>4.4208920000000003</c:v>
                </c:pt>
                <c:pt idx="30524">
                  <c:v>4.4203020000000004</c:v>
                </c:pt>
                <c:pt idx="30525">
                  <c:v>4.4161900000000003</c:v>
                </c:pt>
                <c:pt idx="30526">
                  <c:v>4.4191450000000003</c:v>
                </c:pt>
                <c:pt idx="30527">
                  <c:v>4.4240539999999999</c:v>
                </c:pt>
                <c:pt idx="30528">
                  <c:v>4.4202089999999998</c:v>
                </c:pt>
                <c:pt idx="30529">
                  <c:v>4.4202709999999996</c:v>
                </c:pt>
                <c:pt idx="30530">
                  <c:v>4.4261520000000001</c:v>
                </c:pt>
                <c:pt idx="30531">
                  <c:v>4.4246030000000003</c:v>
                </c:pt>
                <c:pt idx="30532">
                  <c:v>4.4187649999999996</c:v>
                </c:pt>
                <c:pt idx="30533">
                  <c:v>4.4203640000000002</c:v>
                </c:pt>
                <c:pt idx="30534">
                  <c:v>4.4199679999999999</c:v>
                </c:pt>
                <c:pt idx="30535">
                  <c:v>4.4175760000000004</c:v>
                </c:pt>
                <c:pt idx="30536">
                  <c:v>4.4224220000000001</c:v>
                </c:pt>
                <c:pt idx="30537">
                  <c:v>4.4235059999999997</c:v>
                </c:pt>
                <c:pt idx="30538">
                  <c:v>4.418228</c:v>
                </c:pt>
                <c:pt idx="30539">
                  <c:v>4.4176989999999998</c:v>
                </c:pt>
                <c:pt idx="30540">
                  <c:v>4.4240640000000004</c:v>
                </c:pt>
                <c:pt idx="30541">
                  <c:v>4.4236190000000004</c:v>
                </c:pt>
                <c:pt idx="30542">
                  <c:v>4.4188609999999997</c:v>
                </c:pt>
                <c:pt idx="30543">
                  <c:v>4.4265939999999997</c:v>
                </c:pt>
                <c:pt idx="30544">
                  <c:v>4.4258740000000003</c:v>
                </c:pt>
                <c:pt idx="30545">
                  <c:v>4.4159139999999999</c:v>
                </c:pt>
                <c:pt idx="30546">
                  <c:v>4.4233060000000002</c:v>
                </c:pt>
                <c:pt idx="30547">
                  <c:v>4.4294269999999996</c:v>
                </c:pt>
                <c:pt idx="30548">
                  <c:v>4.4213180000000003</c:v>
                </c:pt>
                <c:pt idx="30549">
                  <c:v>4.4215689999999999</c:v>
                </c:pt>
                <c:pt idx="30550">
                  <c:v>4.429411</c:v>
                </c:pt>
                <c:pt idx="30551">
                  <c:v>4.4217449999999996</c:v>
                </c:pt>
                <c:pt idx="30552">
                  <c:v>4.4197540000000002</c:v>
                </c:pt>
                <c:pt idx="30553">
                  <c:v>4.4315530000000001</c:v>
                </c:pt>
                <c:pt idx="30554">
                  <c:v>4.4269270000000001</c:v>
                </c:pt>
                <c:pt idx="30555">
                  <c:v>4.4233260000000003</c:v>
                </c:pt>
                <c:pt idx="30556">
                  <c:v>4.427861</c:v>
                </c:pt>
                <c:pt idx="30557">
                  <c:v>4.4202440000000003</c:v>
                </c:pt>
                <c:pt idx="30558">
                  <c:v>4.4151210000000001</c:v>
                </c:pt>
                <c:pt idx="30559">
                  <c:v>4.4212949999999998</c:v>
                </c:pt>
                <c:pt idx="30560">
                  <c:v>4.4252549999999999</c:v>
                </c:pt>
                <c:pt idx="30561">
                  <c:v>4.425071</c:v>
                </c:pt>
                <c:pt idx="30562">
                  <c:v>4.4308079999999999</c:v>
                </c:pt>
                <c:pt idx="30563">
                  <c:v>4.4323620000000004</c:v>
                </c:pt>
                <c:pt idx="30564">
                  <c:v>4.425522</c:v>
                </c:pt>
                <c:pt idx="30565">
                  <c:v>4.4242150000000002</c:v>
                </c:pt>
                <c:pt idx="30566">
                  <c:v>4.427956</c:v>
                </c:pt>
                <c:pt idx="30567">
                  <c:v>4.4255560000000003</c:v>
                </c:pt>
                <c:pt idx="30568">
                  <c:v>4.4209100000000001</c:v>
                </c:pt>
                <c:pt idx="30569">
                  <c:v>4.423654</c:v>
                </c:pt>
                <c:pt idx="30570">
                  <c:v>4.4271240000000001</c:v>
                </c:pt>
                <c:pt idx="30571">
                  <c:v>4.4236009999999997</c:v>
                </c:pt>
                <c:pt idx="30572">
                  <c:v>4.4263519999999996</c:v>
                </c:pt>
                <c:pt idx="30573">
                  <c:v>4.4357449999999998</c:v>
                </c:pt>
                <c:pt idx="30574">
                  <c:v>4.4325140000000003</c:v>
                </c:pt>
                <c:pt idx="30575">
                  <c:v>4.425516</c:v>
                </c:pt>
                <c:pt idx="30576">
                  <c:v>4.4330530000000001</c:v>
                </c:pt>
                <c:pt idx="30577">
                  <c:v>4.4363830000000002</c:v>
                </c:pt>
                <c:pt idx="30578">
                  <c:v>4.424423</c:v>
                </c:pt>
                <c:pt idx="30579">
                  <c:v>4.4221950000000003</c:v>
                </c:pt>
                <c:pt idx="30580">
                  <c:v>4.4271599999999998</c:v>
                </c:pt>
                <c:pt idx="30581">
                  <c:v>4.423559</c:v>
                </c:pt>
                <c:pt idx="30582">
                  <c:v>4.4266220000000001</c:v>
                </c:pt>
                <c:pt idx="30583">
                  <c:v>4.434685</c:v>
                </c:pt>
                <c:pt idx="30584">
                  <c:v>4.430377</c:v>
                </c:pt>
                <c:pt idx="30585">
                  <c:v>4.4265939999999997</c:v>
                </c:pt>
                <c:pt idx="30586">
                  <c:v>4.4365569999999996</c:v>
                </c:pt>
                <c:pt idx="30587">
                  <c:v>4.4366320000000004</c:v>
                </c:pt>
                <c:pt idx="30588">
                  <c:v>4.4230219999999996</c:v>
                </c:pt>
                <c:pt idx="30589">
                  <c:v>4.4283599999999996</c:v>
                </c:pt>
                <c:pt idx="30590">
                  <c:v>4.434628</c:v>
                </c:pt>
                <c:pt idx="30591">
                  <c:v>4.4272619999999998</c:v>
                </c:pt>
                <c:pt idx="30592">
                  <c:v>4.4314559999999998</c:v>
                </c:pt>
                <c:pt idx="30593">
                  <c:v>4.4364039999999996</c:v>
                </c:pt>
                <c:pt idx="30594">
                  <c:v>4.4293870000000002</c:v>
                </c:pt>
                <c:pt idx="30595">
                  <c:v>4.4267260000000004</c:v>
                </c:pt>
                <c:pt idx="30596">
                  <c:v>4.4331019999999999</c:v>
                </c:pt>
                <c:pt idx="30597">
                  <c:v>4.4317380000000002</c:v>
                </c:pt>
                <c:pt idx="30598">
                  <c:v>4.4250720000000001</c:v>
                </c:pt>
                <c:pt idx="30599">
                  <c:v>4.4314270000000002</c:v>
                </c:pt>
                <c:pt idx="30600">
                  <c:v>4.4325830000000002</c:v>
                </c:pt>
                <c:pt idx="30601">
                  <c:v>4.4259550000000001</c:v>
                </c:pt>
                <c:pt idx="30602">
                  <c:v>4.4328060000000002</c:v>
                </c:pt>
                <c:pt idx="30603">
                  <c:v>4.4392110000000002</c:v>
                </c:pt>
                <c:pt idx="30604">
                  <c:v>4.4324159999999999</c:v>
                </c:pt>
                <c:pt idx="30605">
                  <c:v>4.429951</c:v>
                </c:pt>
                <c:pt idx="30606">
                  <c:v>4.4373180000000003</c:v>
                </c:pt>
                <c:pt idx="30607">
                  <c:v>4.4338490000000004</c:v>
                </c:pt>
                <c:pt idx="30608">
                  <c:v>4.430212</c:v>
                </c:pt>
                <c:pt idx="30609">
                  <c:v>4.4365560000000004</c:v>
                </c:pt>
                <c:pt idx="30610">
                  <c:v>4.4324029999999999</c:v>
                </c:pt>
                <c:pt idx="30611">
                  <c:v>4.4228990000000001</c:v>
                </c:pt>
                <c:pt idx="30612">
                  <c:v>4.4267269999999996</c:v>
                </c:pt>
                <c:pt idx="30613">
                  <c:v>4.4378010000000003</c:v>
                </c:pt>
                <c:pt idx="30614">
                  <c:v>4.4377360000000001</c:v>
                </c:pt>
                <c:pt idx="30615">
                  <c:v>4.4373610000000001</c:v>
                </c:pt>
                <c:pt idx="30616">
                  <c:v>4.4457659999999999</c:v>
                </c:pt>
                <c:pt idx="30617">
                  <c:v>4.4382720000000004</c:v>
                </c:pt>
                <c:pt idx="30618">
                  <c:v>4.4286820000000002</c:v>
                </c:pt>
                <c:pt idx="30619">
                  <c:v>4.4404009999999996</c:v>
                </c:pt>
                <c:pt idx="30620">
                  <c:v>4.4467410000000003</c:v>
                </c:pt>
                <c:pt idx="30621">
                  <c:v>4.440474</c:v>
                </c:pt>
                <c:pt idx="30622">
                  <c:v>4.439165</c:v>
                </c:pt>
                <c:pt idx="30623">
                  <c:v>4.4381310000000003</c:v>
                </c:pt>
                <c:pt idx="30624">
                  <c:v>4.433357</c:v>
                </c:pt>
                <c:pt idx="30625">
                  <c:v>4.4343170000000001</c:v>
                </c:pt>
                <c:pt idx="30626">
                  <c:v>4.4383530000000002</c:v>
                </c:pt>
                <c:pt idx="30627">
                  <c:v>4.4338509999999998</c:v>
                </c:pt>
                <c:pt idx="30628">
                  <c:v>4.4314580000000001</c:v>
                </c:pt>
                <c:pt idx="30629">
                  <c:v>4.4339389999999996</c:v>
                </c:pt>
                <c:pt idx="30630">
                  <c:v>4.43323</c:v>
                </c:pt>
                <c:pt idx="30631">
                  <c:v>4.4336640000000003</c:v>
                </c:pt>
                <c:pt idx="30632">
                  <c:v>4.4344979999999996</c:v>
                </c:pt>
                <c:pt idx="30633">
                  <c:v>4.4340400000000004</c:v>
                </c:pt>
                <c:pt idx="30634">
                  <c:v>4.4330999999999996</c:v>
                </c:pt>
                <c:pt idx="30635">
                  <c:v>4.4378529999999996</c:v>
                </c:pt>
                <c:pt idx="30636">
                  <c:v>4.4459059999999999</c:v>
                </c:pt>
                <c:pt idx="30637">
                  <c:v>4.441732</c:v>
                </c:pt>
                <c:pt idx="30638">
                  <c:v>4.4375679999999997</c:v>
                </c:pt>
                <c:pt idx="30639">
                  <c:v>4.4409080000000003</c:v>
                </c:pt>
                <c:pt idx="30640">
                  <c:v>4.4378489999999999</c:v>
                </c:pt>
                <c:pt idx="30641">
                  <c:v>4.4341660000000003</c:v>
                </c:pt>
                <c:pt idx="30642">
                  <c:v>4.4394080000000002</c:v>
                </c:pt>
                <c:pt idx="30643">
                  <c:v>4.4402660000000003</c:v>
                </c:pt>
                <c:pt idx="30644">
                  <c:v>4.4317190000000002</c:v>
                </c:pt>
                <c:pt idx="30645">
                  <c:v>4.4356080000000002</c:v>
                </c:pt>
                <c:pt idx="30646">
                  <c:v>4.4458500000000001</c:v>
                </c:pt>
                <c:pt idx="30647">
                  <c:v>4.4434909999999999</c:v>
                </c:pt>
                <c:pt idx="30648">
                  <c:v>4.4387679999999996</c:v>
                </c:pt>
                <c:pt idx="30649">
                  <c:v>4.4387930000000004</c:v>
                </c:pt>
                <c:pt idx="30650">
                  <c:v>4.4354449999999996</c:v>
                </c:pt>
                <c:pt idx="30651">
                  <c:v>4.4329510000000001</c:v>
                </c:pt>
                <c:pt idx="30652">
                  <c:v>4.4414490000000004</c:v>
                </c:pt>
                <c:pt idx="30653">
                  <c:v>4.4481169999999999</c:v>
                </c:pt>
                <c:pt idx="30654">
                  <c:v>4.4405570000000001</c:v>
                </c:pt>
                <c:pt idx="30655">
                  <c:v>4.4398460000000002</c:v>
                </c:pt>
                <c:pt idx="30656">
                  <c:v>4.4483040000000003</c:v>
                </c:pt>
                <c:pt idx="30657">
                  <c:v>4.4449769999999997</c:v>
                </c:pt>
                <c:pt idx="30658">
                  <c:v>4.4379090000000003</c:v>
                </c:pt>
                <c:pt idx="30659">
                  <c:v>4.4396930000000001</c:v>
                </c:pt>
                <c:pt idx="30660">
                  <c:v>4.4455210000000003</c:v>
                </c:pt>
                <c:pt idx="30661">
                  <c:v>4.4464370000000004</c:v>
                </c:pt>
                <c:pt idx="30662">
                  <c:v>4.4463889999999999</c:v>
                </c:pt>
                <c:pt idx="30663">
                  <c:v>4.4451150000000004</c:v>
                </c:pt>
                <c:pt idx="30664">
                  <c:v>4.4407819999999996</c:v>
                </c:pt>
                <c:pt idx="30665">
                  <c:v>4.4400250000000003</c:v>
                </c:pt>
                <c:pt idx="30666">
                  <c:v>4.4408079999999996</c:v>
                </c:pt>
                <c:pt idx="30667">
                  <c:v>4.4398</c:v>
                </c:pt>
                <c:pt idx="30668">
                  <c:v>4.4404070000000004</c:v>
                </c:pt>
                <c:pt idx="30669">
                  <c:v>4.4442219999999999</c:v>
                </c:pt>
                <c:pt idx="30670">
                  <c:v>4.4431820000000002</c:v>
                </c:pt>
                <c:pt idx="30671">
                  <c:v>4.4384889999999997</c:v>
                </c:pt>
                <c:pt idx="30672">
                  <c:v>4.4424070000000002</c:v>
                </c:pt>
                <c:pt idx="30673">
                  <c:v>4.4464790000000001</c:v>
                </c:pt>
                <c:pt idx="30674">
                  <c:v>4.4447349999999997</c:v>
                </c:pt>
                <c:pt idx="30675">
                  <c:v>4.4461539999999999</c:v>
                </c:pt>
                <c:pt idx="30676">
                  <c:v>4.4469479999999999</c:v>
                </c:pt>
                <c:pt idx="30677">
                  <c:v>4.4465019999999997</c:v>
                </c:pt>
                <c:pt idx="30678">
                  <c:v>4.446758</c:v>
                </c:pt>
                <c:pt idx="30679">
                  <c:v>4.4482489999999997</c:v>
                </c:pt>
                <c:pt idx="30680">
                  <c:v>4.4481900000000003</c:v>
                </c:pt>
                <c:pt idx="30681">
                  <c:v>4.4407779999999999</c:v>
                </c:pt>
                <c:pt idx="30682">
                  <c:v>4.4415750000000003</c:v>
                </c:pt>
                <c:pt idx="30683">
                  <c:v>4.4483030000000001</c:v>
                </c:pt>
                <c:pt idx="30684">
                  <c:v>4.4457769999999996</c:v>
                </c:pt>
                <c:pt idx="30685">
                  <c:v>4.4434839999999998</c:v>
                </c:pt>
                <c:pt idx="30686">
                  <c:v>4.4495579999999997</c:v>
                </c:pt>
                <c:pt idx="30687">
                  <c:v>4.4523469999999996</c:v>
                </c:pt>
                <c:pt idx="30688">
                  <c:v>4.4464639999999997</c:v>
                </c:pt>
                <c:pt idx="30689">
                  <c:v>4.4465450000000004</c:v>
                </c:pt>
                <c:pt idx="30690">
                  <c:v>4.444871</c:v>
                </c:pt>
                <c:pt idx="30691">
                  <c:v>4.4401760000000001</c:v>
                </c:pt>
                <c:pt idx="30692">
                  <c:v>4.4463910000000002</c:v>
                </c:pt>
                <c:pt idx="30693">
                  <c:v>4.4500039999999998</c:v>
                </c:pt>
                <c:pt idx="30694">
                  <c:v>4.4444229999999996</c:v>
                </c:pt>
                <c:pt idx="30695">
                  <c:v>4.4452790000000002</c:v>
                </c:pt>
                <c:pt idx="30696">
                  <c:v>4.4562290000000004</c:v>
                </c:pt>
                <c:pt idx="30697">
                  <c:v>4.4560129999999996</c:v>
                </c:pt>
                <c:pt idx="30698">
                  <c:v>4.4468620000000003</c:v>
                </c:pt>
                <c:pt idx="30699">
                  <c:v>4.4506779999999999</c:v>
                </c:pt>
                <c:pt idx="30700">
                  <c:v>4.451994</c:v>
                </c:pt>
                <c:pt idx="30701">
                  <c:v>4.4478689999999999</c:v>
                </c:pt>
                <c:pt idx="30702">
                  <c:v>4.4516609999999996</c:v>
                </c:pt>
                <c:pt idx="30703">
                  <c:v>4.4522919999999999</c:v>
                </c:pt>
                <c:pt idx="30704">
                  <c:v>4.4498189999999997</c:v>
                </c:pt>
                <c:pt idx="30705">
                  <c:v>4.4517230000000003</c:v>
                </c:pt>
                <c:pt idx="30706">
                  <c:v>4.4533719999999999</c:v>
                </c:pt>
                <c:pt idx="30707">
                  <c:v>4.4467889999999999</c:v>
                </c:pt>
                <c:pt idx="30708">
                  <c:v>4.4436900000000001</c:v>
                </c:pt>
                <c:pt idx="30709">
                  <c:v>4.4520229999999996</c:v>
                </c:pt>
                <c:pt idx="30710">
                  <c:v>4.4516140000000002</c:v>
                </c:pt>
                <c:pt idx="30711">
                  <c:v>4.4462719999999996</c:v>
                </c:pt>
                <c:pt idx="30712">
                  <c:v>4.4491360000000002</c:v>
                </c:pt>
                <c:pt idx="30713">
                  <c:v>4.4516660000000003</c:v>
                </c:pt>
                <c:pt idx="30714">
                  <c:v>4.4481279999999996</c:v>
                </c:pt>
                <c:pt idx="30715">
                  <c:v>4.4496900000000004</c:v>
                </c:pt>
                <c:pt idx="30716">
                  <c:v>4.454402</c:v>
                </c:pt>
                <c:pt idx="30717">
                  <c:v>4.446955</c:v>
                </c:pt>
                <c:pt idx="30718">
                  <c:v>4.4461360000000001</c:v>
                </c:pt>
                <c:pt idx="30719">
                  <c:v>4.4525370000000004</c:v>
                </c:pt>
                <c:pt idx="30720">
                  <c:v>4.4474489999999998</c:v>
                </c:pt>
                <c:pt idx="30721">
                  <c:v>4.4511209999999997</c:v>
                </c:pt>
                <c:pt idx="30722">
                  <c:v>4.4603299999999999</c:v>
                </c:pt>
                <c:pt idx="30723">
                  <c:v>4.4573039999999997</c:v>
                </c:pt>
                <c:pt idx="30724">
                  <c:v>4.454345</c:v>
                </c:pt>
                <c:pt idx="30725">
                  <c:v>4.458196</c:v>
                </c:pt>
                <c:pt idx="30726">
                  <c:v>4.4584479999999997</c:v>
                </c:pt>
                <c:pt idx="30727">
                  <c:v>4.4504349999999997</c:v>
                </c:pt>
                <c:pt idx="30728">
                  <c:v>4.4504190000000001</c:v>
                </c:pt>
                <c:pt idx="30729">
                  <c:v>4.4599659999999997</c:v>
                </c:pt>
                <c:pt idx="30730">
                  <c:v>4.4564560000000002</c:v>
                </c:pt>
                <c:pt idx="30731">
                  <c:v>4.4502800000000002</c:v>
                </c:pt>
                <c:pt idx="30732">
                  <c:v>4.4551489999999996</c:v>
                </c:pt>
                <c:pt idx="30733">
                  <c:v>4.4563030000000001</c:v>
                </c:pt>
                <c:pt idx="30734">
                  <c:v>4.449478</c:v>
                </c:pt>
                <c:pt idx="30735">
                  <c:v>4.4489219999999996</c:v>
                </c:pt>
                <c:pt idx="30736">
                  <c:v>4.4550039999999997</c:v>
                </c:pt>
                <c:pt idx="30737">
                  <c:v>4.4514940000000003</c:v>
                </c:pt>
                <c:pt idx="30738">
                  <c:v>4.4475809999999996</c:v>
                </c:pt>
                <c:pt idx="30739">
                  <c:v>4.4543340000000002</c:v>
                </c:pt>
                <c:pt idx="30740">
                  <c:v>4.4578300000000004</c:v>
                </c:pt>
                <c:pt idx="30741">
                  <c:v>4.4560779999999998</c:v>
                </c:pt>
                <c:pt idx="30742">
                  <c:v>4.4576359999999999</c:v>
                </c:pt>
                <c:pt idx="30743">
                  <c:v>4.4570930000000004</c:v>
                </c:pt>
                <c:pt idx="30744">
                  <c:v>4.4531739999999997</c:v>
                </c:pt>
                <c:pt idx="30745">
                  <c:v>4.4598279999999999</c:v>
                </c:pt>
                <c:pt idx="30746">
                  <c:v>4.4620569999999997</c:v>
                </c:pt>
                <c:pt idx="30747">
                  <c:v>4.4520780000000002</c:v>
                </c:pt>
                <c:pt idx="30748">
                  <c:v>4.4546159999999997</c:v>
                </c:pt>
                <c:pt idx="30749">
                  <c:v>4.4618000000000002</c:v>
                </c:pt>
                <c:pt idx="30750">
                  <c:v>4.4518529999999998</c:v>
                </c:pt>
                <c:pt idx="30751">
                  <c:v>4.4432260000000001</c:v>
                </c:pt>
                <c:pt idx="30752">
                  <c:v>4.4543949999999999</c:v>
                </c:pt>
                <c:pt idx="30753">
                  <c:v>4.4615479999999996</c:v>
                </c:pt>
                <c:pt idx="30754">
                  <c:v>4.4559420000000003</c:v>
                </c:pt>
                <c:pt idx="30755">
                  <c:v>4.4596850000000003</c:v>
                </c:pt>
                <c:pt idx="30756">
                  <c:v>4.464906</c:v>
                </c:pt>
                <c:pt idx="30757">
                  <c:v>4.4601559999999996</c:v>
                </c:pt>
                <c:pt idx="30758">
                  <c:v>4.4603080000000004</c:v>
                </c:pt>
                <c:pt idx="30759">
                  <c:v>4.4647309999999996</c:v>
                </c:pt>
                <c:pt idx="30760">
                  <c:v>4.4651740000000002</c:v>
                </c:pt>
                <c:pt idx="30761">
                  <c:v>4.4619929999999997</c:v>
                </c:pt>
                <c:pt idx="30762">
                  <c:v>4.4631129999999999</c:v>
                </c:pt>
                <c:pt idx="30763">
                  <c:v>4.4652630000000002</c:v>
                </c:pt>
                <c:pt idx="30764">
                  <c:v>4.4598269999999998</c:v>
                </c:pt>
                <c:pt idx="30765">
                  <c:v>4.460661</c:v>
                </c:pt>
                <c:pt idx="30766">
                  <c:v>4.4646049999999997</c:v>
                </c:pt>
                <c:pt idx="30767">
                  <c:v>4.459136</c:v>
                </c:pt>
                <c:pt idx="30768">
                  <c:v>4.4558749999999998</c:v>
                </c:pt>
                <c:pt idx="30769">
                  <c:v>4.4595840000000004</c:v>
                </c:pt>
                <c:pt idx="30770">
                  <c:v>4.4598329999999997</c:v>
                </c:pt>
                <c:pt idx="30771">
                  <c:v>4.4573970000000003</c:v>
                </c:pt>
                <c:pt idx="30772">
                  <c:v>4.4575779999999998</c:v>
                </c:pt>
                <c:pt idx="30773">
                  <c:v>4.457973</c:v>
                </c:pt>
                <c:pt idx="30774">
                  <c:v>4.4609110000000003</c:v>
                </c:pt>
                <c:pt idx="30775">
                  <c:v>4.4627309999999998</c:v>
                </c:pt>
                <c:pt idx="30776">
                  <c:v>4.4583930000000001</c:v>
                </c:pt>
                <c:pt idx="30777">
                  <c:v>4.4574179999999997</c:v>
                </c:pt>
                <c:pt idx="30778">
                  <c:v>4.4575079999999998</c:v>
                </c:pt>
                <c:pt idx="30779">
                  <c:v>4.4578819999999997</c:v>
                </c:pt>
                <c:pt idx="30780">
                  <c:v>4.4585249999999998</c:v>
                </c:pt>
                <c:pt idx="30781">
                  <c:v>4.4558210000000003</c:v>
                </c:pt>
                <c:pt idx="30782">
                  <c:v>4.4583349999999999</c:v>
                </c:pt>
                <c:pt idx="30783">
                  <c:v>4.4619540000000004</c:v>
                </c:pt>
                <c:pt idx="30784">
                  <c:v>4.4639860000000002</c:v>
                </c:pt>
                <c:pt idx="30785">
                  <c:v>4.4708430000000003</c:v>
                </c:pt>
                <c:pt idx="30786">
                  <c:v>4.471311</c:v>
                </c:pt>
                <c:pt idx="30787">
                  <c:v>4.464296</c:v>
                </c:pt>
                <c:pt idx="30788">
                  <c:v>4.4663360000000001</c:v>
                </c:pt>
                <c:pt idx="30789">
                  <c:v>4.472404</c:v>
                </c:pt>
                <c:pt idx="30790">
                  <c:v>4.4643819999999996</c:v>
                </c:pt>
                <c:pt idx="30791">
                  <c:v>4.4558400000000002</c:v>
                </c:pt>
                <c:pt idx="30792">
                  <c:v>4.4652200000000004</c:v>
                </c:pt>
                <c:pt idx="30793">
                  <c:v>4.469735</c:v>
                </c:pt>
                <c:pt idx="30794">
                  <c:v>4.4660190000000002</c:v>
                </c:pt>
                <c:pt idx="30795">
                  <c:v>4.4709450000000004</c:v>
                </c:pt>
                <c:pt idx="30796">
                  <c:v>4.4743000000000004</c:v>
                </c:pt>
                <c:pt idx="30797">
                  <c:v>4.4695109999999998</c:v>
                </c:pt>
                <c:pt idx="30798">
                  <c:v>4.4681059999999997</c:v>
                </c:pt>
                <c:pt idx="30799">
                  <c:v>4.4695980000000004</c:v>
                </c:pt>
                <c:pt idx="30800">
                  <c:v>4.4619239999999998</c:v>
                </c:pt>
                <c:pt idx="30801">
                  <c:v>4.4597559999999996</c:v>
                </c:pt>
                <c:pt idx="30802">
                  <c:v>4.4668020000000004</c:v>
                </c:pt>
                <c:pt idx="30803">
                  <c:v>4.4599469999999997</c:v>
                </c:pt>
                <c:pt idx="30804">
                  <c:v>4.4556779999999998</c:v>
                </c:pt>
                <c:pt idx="30805">
                  <c:v>4.4668539999999997</c:v>
                </c:pt>
                <c:pt idx="30806">
                  <c:v>4.4720459999999997</c:v>
                </c:pt>
                <c:pt idx="30807">
                  <c:v>4.4663810000000002</c:v>
                </c:pt>
                <c:pt idx="30808">
                  <c:v>4.4652729999999998</c:v>
                </c:pt>
                <c:pt idx="30809">
                  <c:v>4.4701680000000001</c:v>
                </c:pt>
                <c:pt idx="30810">
                  <c:v>4.4659399999999998</c:v>
                </c:pt>
                <c:pt idx="30811">
                  <c:v>4.4614919999999998</c:v>
                </c:pt>
                <c:pt idx="30812">
                  <c:v>4.4644469999999998</c:v>
                </c:pt>
                <c:pt idx="30813">
                  <c:v>4.4628059999999996</c:v>
                </c:pt>
                <c:pt idx="30814">
                  <c:v>4.4605350000000001</c:v>
                </c:pt>
                <c:pt idx="30815">
                  <c:v>4.4633050000000001</c:v>
                </c:pt>
                <c:pt idx="30816">
                  <c:v>4.4675909999999996</c:v>
                </c:pt>
                <c:pt idx="30817">
                  <c:v>4.4663930000000001</c:v>
                </c:pt>
                <c:pt idx="30818">
                  <c:v>4.4643930000000003</c:v>
                </c:pt>
                <c:pt idx="30819">
                  <c:v>4.4681509999999998</c:v>
                </c:pt>
                <c:pt idx="30820">
                  <c:v>4.4684499999999998</c:v>
                </c:pt>
                <c:pt idx="30821">
                  <c:v>4.4701040000000001</c:v>
                </c:pt>
                <c:pt idx="30822">
                  <c:v>4.4719189999999998</c:v>
                </c:pt>
                <c:pt idx="30823">
                  <c:v>4.4686349999999999</c:v>
                </c:pt>
                <c:pt idx="30824">
                  <c:v>4.4670199999999998</c:v>
                </c:pt>
                <c:pt idx="30825">
                  <c:v>4.4683060000000001</c:v>
                </c:pt>
                <c:pt idx="30826">
                  <c:v>4.4737470000000004</c:v>
                </c:pt>
                <c:pt idx="30827">
                  <c:v>4.4731310000000004</c:v>
                </c:pt>
                <c:pt idx="30828">
                  <c:v>4.4689249999999996</c:v>
                </c:pt>
                <c:pt idx="30829">
                  <c:v>4.4716969999999998</c:v>
                </c:pt>
                <c:pt idx="30830">
                  <c:v>4.4716509999999996</c:v>
                </c:pt>
                <c:pt idx="30831">
                  <c:v>4.4718340000000003</c:v>
                </c:pt>
                <c:pt idx="30832">
                  <c:v>4.4766339999999998</c:v>
                </c:pt>
                <c:pt idx="30833">
                  <c:v>4.4711280000000002</c:v>
                </c:pt>
                <c:pt idx="30834">
                  <c:v>4.4604419999999996</c:v>
                </c:pt>
                <c:pt idx="30835">
                  <c:v>4.4669689999999997</c:v>
                </c:pt>
                <c:pt idx="30836">
                  <c:v>4.4787939999999997</c:v>
                </c:pt>
                <c:pt idx="30837">
                  <c:v>4.472207</c:v>
                </c:pt>
                <c:pt idx="30838">
                  <c:v>4.4683960000000003</c:v>
                </c:pt>
                <c:pt idx="30839">
                  <c:v>4.4744960000000003</c:v>
                </c:pt>
                <c:pt idx="30840">
                  <c:v>4.4705149999999998</c:v>
                </c:pt>
                <c:pt idx="30841">
                  <c:v>4.4687390000000002</c:v>
                </c:pt>
                <c:pt idx="30842">
                  <c:v>4.4719369999999996</c:v>
                </c:pt>
                <c:pt idx="30843">
                  <c:v>4.469462</c:v>
                </c:pt>
                <c:pt idx="30844">
                  <c:v>4.4692970000000001</c:v>
                </c:pt>
                <c:pt idx="30845">
                  <c:v>4.476877</c:v>
                </c:pt>
                <c:pt idx="30846">
                  <c:v>4.4773509999999996</c:v>
                </c:pt>
                <c:pt idx="30847">
                  <c:v>4.469195</c:v>
                </c:pt>
                <c:pt idx="30848">
                  <c:v>4.4737710000000002</c:v>
                </c:pt>
                <c:pt idx="30849">
                  <c:v>4.4799049999999996</c:v>
                </c:pt>
                <c:pt idx="30850">
                  <c:v>4.4758009999999997</c:v>
                </c:pt>
                <c:pt idx="30851">
                  <c:v>4.4737960000000001</c:v>
                </c:pt>
                <c:pt idx="30852">
                  <c:v>4.4757040000000003</c:v>
                </c:pt>
                <c:pt idx="30853">
                  <c:v>4.4757300000000004</c:v>
                </c:pt>
                <c:pt idx="30854">
                  <c:v>4.4761610000000003</c:v>
                </c:pt>
                <c:pt idx="30855">
                  <c:v>4.481096</c:v>
                </c:pt>
                <c:pt idx="30856">
                  <c:v>4.4756710000000002</c:v>
                </c:pt>
                <c:pt idx="30857">
                  <c:v>4.4657</c:v>
                </c:pt>
                <c:pt idx="30858">
                  <c:v>4.4728019999999997</c:v>
                </c:pt>
                <c:pt idx="30859">
                  <c:v>4.4773699999999996</c:v>
                </c:pt>
                <c:pt idx="30860">
                  <c:v>4.470682</c:v>
                </c:pt>
                <c:pt idx="30861">
                  <c:v>4.4711309999999997</c:v>
                </c:pt>
                <c:pt idx="30862">
                  <c:v>4.4767469999999996</c:v>
                </c:pt>
                <c:pt idx="30863">
                  <c:v>4.4766899999999996</c:v>
                </c:pt>
                <c:pt idx="30864">
                  <c:v>4.4771770000000002</c:v>
                </c:pt>
                <c:pt idx="30865">
                  <c:v>4.4814959999999999</c:v>
                </c:pt>
                <c:pt idx="30866">
                  <c:v>4.47485</c:v>
                </c:pt>
                <c:pt idx="30867">
                  <c:v>4.4702440000000001</c:v>
                </c:pt>
                <c:pt idx="30868">
                  <c:v>4.4787660000000002</c:v>
                </c:pt>
                <c:pt idx="30869">
                  <c:v>4.4802390000000001</c:v>
                </c:pt>
                <c:pt idx="30870">
                  <c:v>4.477576</c:v>
                </c:pt>
                <c:pt idx="30871">
                  <c:v>4.4783189999999999</c:v>
                </c:pt>
                <c:pt idx="30872">
                  <c:v>4.4815779999999998</c:v>
                </c:pt>
                <c:pt idx="30873">
                  <c:v>4.4771700000000001</c:v>
                </c:pt>
                <c:pt idx="30874">
                  <c:v>4.4673939999999996</c:v>
                </c:pt>
                <c:pt idx="30875">
                  <c:v>4.4742199999999999</c:v>
                </c:pt>
                <c:pt idx="30876">
                  <c:v>4.4798239999999998</c:v>
                </c:pt>
                <c:pt idx="30877">
                  <c:v>4.4709019999999997</c:v>
                </c:pt>
                <c:pt idx="30878">
                  <c:v>4.4772080000000001</c:v>
                </c:pt>
                <c:pt idx="30879">
                  <c:v>4.4912330000000003</c:v>
                </c:pt>
                <c:pt idx="30880">
                  <c:v>4.4825390000000001</c:v>
                </c:pt>
                <c:pt idx="30881">
                  <c:v>4.4750180000000004</c:v>
                </c:pt>
                <c:pt idx="30882">
                  <c:v>4.4878970000000002</c:v>
                </c:pt>
                <c:pt idx="30883">
                  <c:v>4.4878520000000002</c:v>
                </c:pt>
                <c:pt idx="30884">
                  <c:v>4.4763279999999996</c:v>
                </c:pt>
                <c:pt idx="30885">
                  <c:v>4.4819930000000001</c:v>
                </c:pt>
                <c:pt idx="30886">
                  <c:v>4.4846760000000003</c:v>
                </c:pt>
                <c:pt idx="30887">
                  <c:v>4.4778370000000001</c:v>
                </c:pt>
                <c:pt idx="30888">
                  <c:v>4.4834259999999997</c:v>
                </c:pt>
                <c:pt idx="30889">
                  <c:v>4.4876149999999999</c:v>
                </c:pt>
                <c:pt idx="30890">
                  <c:v>4.4744400000000004</c:v>
                </c:pt>
                <c:pt idx="30891">
                  <c:v>4.468845</c:v>
                </c:pt>
                <c:pt idx="30892">
                  <c:v>4.4785000000000004</c:v>
                </c:pt>
                <c:pt idx="30893">
                  <c:v>4.4829330000000001</c:v>
                </c:pt>
                <c:pt idx="30894">
                  <c:v>4.4825400000000002</c:v>
                </c:pt>
                <c:pt idx="30895">
                  <c:v>4.4825780000000002</c:v>
                </c:pt>
                <c:pt idx="30896">
                  <c:v>4.4800089999999999</c:v>
                </c:pt>
                <c:pt idx="30897">
                  <c:v>4.4791610000000004</c:v>
                </c:pt>
                <c:pt idx="30898">
                  <c:v>4.4795109999999996</c:v>
                </c:pt>
                <c:pt idx="30899">
                  <c:v>4.4816390000000004</c:v>
                </c:pt>
                <c:pt idx="30900">
                  <c:v>4.4801099999999998</c:v>
                </c:pt>
                <c:pt idx="30901">
                  <c:v>4.4783350000000004</c:v>
                </c:pt>
                <c:pt idx="30902">
                  <c:v>4.4856400000000001</c:v>
                </c:pt>
                <c:pt idx="30903">
                  <c:v>4.4830110000000003</c:v>
                </c:pt>
                <c:pt idx="30904">
                  <c:v>4.4755950000000002</c:v>
                </c:pt>
                <c:pt idx="30905">
                  <c:v>4.4830839999999998</c:v>
                </c:pt>
                <c:pt idx="30906">
                  <c:v>4.4890910000000002</c:v>
                </c:pt>
                <c:pt idx="30907">
                  <c:v>4.4821759999999999</c:v>
                </c:pt>
                <c:pt idx="30908">
                  <c:v>4.4813510000000001</c:v>
                </c:pt>
                <c:pt idx="30909">
                  <c:v>4.4853379999999996</c:v>
                </c:pt>
                <c:pt idx="30910">
                  <c:v>4.4784269999999999</c:v>
                </c:pt>
                <c:pt idx="30911">
                  <c:v>4.4796820000000004</c:v>
                </c:pt>
                <c:pt idx="30912">
                  <c:v>4.4906699999999997</c:v>
                </c:pt>
                <c:pt idx="30913">
                  <c:v>4.4895209999999999</c:v>
                </c:pt>
                <c:pt idx="30914">
                  <c:v>4.4860239999999996</c:v>
                </c:pt>
                <c:pt idx="30915">
                  <c:v>4.4893619999999999</c:v>
                </c:pt>
                <c:pt idx="30916">
                  <c:v>4.4876899999999997</c:v>
                </c:pt>
                <c:pt idx="30917">
                  <c:v>4.4791590000000001</c:v>
                </c:pt>
                <c:pt idx="30918">
                  <c:v>4.484089</c:v>
                </c:pt>
                <c:pt idx="30919">
                  <c:v>4.4943270000000002</c:v>
                </c:pt>
                <c:pt idx="30920">
                  <c:v>4.4858830000000003</c:v>
                </c:pt>
                <c:pt idx="30921">
                  <c:v>4.4855499999999999</c:v>
                </c:pt>
                <c:pt idx="30922">
                  <c:v>4.4947590000000002</c:v>
                </c:pt>
                <c:pt idx="30923">
                  <c:v>4.4836960000000001</c:v>
                </c:pt>
                <c:pt idx="30924">
                  <c:v>4.4750889999999997</c:v>
                </c:pt>
                <c:pt idx="30925">
                  <c:v>4.4864680000000003</c:v>
                </c:pt>
                <c:pt idx="30926">
                  <c:v>4.4905949999999999</c:v>
                </c:pt>
                <c:pt idx="30927">
                  <c:v>4.4813890000000001</c:v>
                </c:pt>
                <c:pt idx="30928">
                  <c:v>4.485627</c:v>
                </c:pt>
                <c:pt idx="30929">
                  <c:v>4.4909480000000004</c:v>
                </c:pt>
                <c:pt idx="30930">
                  <c:v>4.4811899999999998</c:v>
                </c:pt>
                <c:pt idx="30931">
                  <c:v>4.4851679999999998</c:v>
                </c:pt>
                <c:pt idx="30932">
                  <c:v>4.4926000000000004</c:v>
                </c:pt>
                <c:pt idx="30933">
                  <c:v>4.4847320000000002</c:v>
                </c:pt>
                <c:pt idx="30934">
                  <c:v>4.4799559999999996</c:v>
                </c:pt>
                <c:pt idx="30935">
                  <c:v>4.4831560000000001</c:v>
                </c:pt>
                <c:pt idx="30936">
                  <c:v>4.4863410000000004</c:v>
                </c:pt>
                <c:pt idx="30937">
                  <c:v>4.4912419999999997</c:v>
                </c:pt>
                <c:pt idx="30938">
                  <c:v>4.4975610000000001</c:v>
                </c:pt>
                <c:pt idx="30939">
                  <c:v>4.4889570000000001</c:v>
                </c:pt>
                <c:pt idx="30940">
                  <c:v>4.4775010000000002</c:v>
                </c:pt>
                <c:pt idx="30941">
                  <c:v>4.4889340000000004</c:v>
                </c:pt>
                <c:pt idx="30942">
                  <c:v>4.4972180000000002</c:v>
                </c:pt>
                <c:pt idx="30943">
                  <c:v>4.489115</c:v>
                </c:pt>
                <c:pt idx="30944">
                  <c:v>4.4866260000000002</c:v>
                </c:pt>
                <c:pt idx="30945">
                  <c:v>4.4900700000000002</c:v>
                </c:pt>
                <c:pt idx="30946">
                  <c:v>4.4862719999999996</c:v>
                </c:pt>
                <c:pt idx="30947">
                  <c:v>4.4822800000000003</c:v>
                </c:pt>
                <c:pt idx="30948">
                  <c:v>4.4919529999999996</c:v>
                </c:pt>
                <c:pt idx="30949">
                  <c:v>4.4924759999999999</c:v>
                </c:pt>
                <c:pt idx="30950">
                  <c:v>4.4864920000000001</c:v>
                </c:pt>
                <c:pt idx="30951">
                  <c:v>4.4990800000000002</c:v>
                </c:pt>
                <c:pt idx="30952">
                  <c:v>4.5035410000000002</c:v>
                </c:pt>
                <c:pt idx="30953">
                  <c:v>4.4900880000000001</c:v>
                </c:pt>
                <c:pt idx="30954">
                  <c:v>4.4895649999999998</c:v>
                </c:pt>
                <c:pt idx="30955">
                  <c:v>4.4978319999999998</c:v>
                </c:pt>
                <c:pt idx="30956">
                  <c:v>4.4913449999999999</c:v>
                </c:pt>
                <c:pt idx="30957">
                  <c:v>4.4884170000000001</c:v>
                </c:pt>
                <c:pt idx="30958">
                  <c:v>4.4953539999999998</c:v>
                </c:pt>
                <c:pt idx="30959">
                  <c:v>4.4896739999999999</c:v>
                </c:pt>
                <c:pt idx="30960">
                  <c:v>4.4875870000000004</c:v>
                </c:pt>
                <c:pt idx="30961">
                  <c:v>4.4975860000000001</c:v>
                </c:pt>
                <c:pt idx="30962">
                  <c:v>4.4945709999999996</c:v>
                </c:pt>
                <c:pt idx="30963">
                  <c:v>4.48665</c:v>
                </c:pt>
                <c:pt idx="30964">
                  <c:v>4.4945050000000002</c:v>
                </c:pt>
                <c:pt idx="30965">
                  <c:v>4.5017639999999997</c:v>
                </c:pt>
                <c:pt idx="30966">
                  <c:v>4.4917040000000004</c:v>
                </c:pt>
                <c:pt idx="30967">
                  <c:v>4.4884000000000004</c:v>
                </c:pt>
                <c:pt idx="30968">
                  <c:v>4.4961060000000002</c:v>
                </c:pt>
                <c:pt idx="30969">
                  <c:v>4.491428</c:v>
                </c:pt>
                <c:pt idx="30970">
                  <c:v>4.4862890000000002</c:v>
                </c:pt>
                <c:pt idx="30971">
                  <c:v>4.490456</c:v>
                </c:pt>
                <c:pt idx="30972">
                  <c:v>4.4945899999999996</c:v>
                </c:pt>
                <c:pt idx="30973">
                  <c:v>4.4949969999999997</c:v>
                </c:pt>
                <c:pt idx="30974">
                  <c:v>4.4938570000000002</c:v>
                </c:pt>
                <c:pt idx="30975">
                  <c:v>4.495234</c:v>
                </c:pt>
                <c:pt idx="30976">
                  <c:v>4.4932439999999998</c:v>
                </c:pt>
                <c:pt idx="30977">
                  <c:v>4.4932309999999998</c:v>
                </c:pt>
                <c:pt idx="30978">
                  <c:v>4.4967459999999999</c:v>
                </c:pt>
                <c:pt idx="30979">
                  <c:v>4.4930490000000001</c:v>
                </c:pt>
                <c:pt idx="30980">
                  <c:v>4.4920590000000002</c:v>
                </c:pt>
                <c:pt idx="30981">
                  <c:v>4.4968060000000003</c:v>
                </c:pt>
                <c:pt idx="30982">
                  <c:v>4.4948069999999998</c:v>
                </c:pt>
                <c:pt idx="30983">
                  <c:v>4.4889210000000004</c:v>
                </c:pt>
                <c:pt idx="30984">
                  <c:v>4.4956500000000004</c:v>
                </c:pt>
                <c:pt idx="30985">
                  <c:v>4.500845</c:v>
                </c:pt>
                <c:pt idx="30986">
                  <c:v>4.4887800000000002</c:v>
                </c:pt>
                <c:pt idx="30987">
                  <c:v>4.4915820000000002</c:v>
                </c:pt>
                <c:pt idx="30988">
                  <c:v>4.5046340000000002</c:v>
                </c:pt>
                <c:pt idx="30989">
                  <c:v>4.501951</c:v>
                </c:pt>
                <c:pt idx="30990">
                  <c:v>4.5007409999999997</c:v>
                </c:pt>
                <c:pt idx="30991">
                  <c:v>4.5081870000000004</c:v>
                </c:pt>
                <c:pt idx="30992">
                  <c:v>4.5062879999999996</c:v>
                </c:pt>
                <c:pt idx="30993">
                  <c:v>4.4990439999999996</c:v>
                </c:pt>
                <c:pt idx="30994">
                  <c:v>4.5045320000000002</c:v>
                </c:pt>
                <c:pt idx="30995">
                  <c:v>4.505846</c:v>
                </c:pt>
                <c:pt idx="30996">
                  <c:v>4.4902540000000002</c:v>
                </c:pt>
                <c:pt idx="30997">
                  <c:v>4.4868480000000002</c:v>
                </c:pt>
                <c:pt idx="30998">
                  <c:v>4.496766</c:v>
                </c:pt>
                <c:pt idx="30999">
                  <c:v>4.4935489999999998</c:v>
                </c:pt>
                <c:pt idx="31000">
                  <c:v>4.4888329999999996</c:v>
                </c:pt>
                <c:pt idx="31001">
                  <c:v>4.4996720000000003</c:v>
                </c:pt>
                <c:pt idx="31002">
                  <c:v>4.5043670000000002</c:v>
                </c:pt>
                <c:pt idx="31003">
                  <c:v>4.498202</c:v>
                </c:pt>
                <c:pt idx="31004">
                  <c:v>4.5024660000000001</c:v>
                </c:pt>
                <c:pt idx="31005">
                  <c:v>4.5055730000000001</c:v>
                </c:pt>
                <c:pt idx="31006">
                  <c:v>4.4948899999999998</c:v>
                </c:pt>
                <c:pt idx="31007">
                  <c:v>4.4922500000000003</c:v>
                </c:pt>
                <c:pt idx="31008">
                  <c:v>4.4970829999999999</c:v>
                </c:pt>
                <c:pt idx="31009">
                  <c:v>4.4935489999999998</c:v>
                </c:pt>
                <c:pt idx="31010">
                  <c:v>4.4911950000000003</c:v>
                </c:pt>
                <c:pt idx="31011">
                  <c:v>4.5010070000000004</c:v>
                </c:pt>
                <c:pt idx="31012">
                  <c:v>4.5109050000000002</c:v>
                </c:pt>
                <c:pt idx="31013">
                  <c:v>4.5060279999999997</c:v>
                </c:pt>
                <c:pt idx="31014">
                  <c:v>4.5053840000000003</c:v>
                </c:pt>
                <c:pt idx="31015">
                  <c:v>4.5099689999999999</c:v>
                </c:pt>
                <c:pt idx="31016">
                  <c:v>4.5050369999999997</c:v>
                </c:pt>
                <c:pt idx="31017">
                  <c:v>4.5023229999999996</c:v>
                </c:pt>
                <c:pt idx="31018">
                  <c:v>4.5078060000000004</c:v>
                </c:pt>
                <c:pt idx="31019">
                  <c:v>4.5045570000000001</c:v>
                </c:pt>
                <c:pt idx="31020">
                  <c:v>4.4928319999999999</c:v>
                </c:pt>
                <c:pt idx="31021">
                  <c:v>4.5022060000000002</c:v>
                </c:pt>
                <c:pt idx="31022">
                  <c:v>4.5083789999999997</c:v>
                </c:pt>
                <c:pt idx="31023">
                  <c:v>4.4954679999999998</c:v>
                </c:pt>
                <c:pt idx="31024">
                  <c:v>4.5006500000000003</c:v>
                </c:pt>
                <c:pt idx="31025">
                  <c:v>4.5082899999999997</c:v>
                </c:pt>
                <c:pt idx="31026">
                  <c:v>4.4992789999999996</c:v>
                </c:pt>
                <c:pt idx="31027">
                  <c:v>4.5018060000000002</c:v>
                </c:pt>
                <c:pt idx="31028">
                  <c:v>4.5132279999999998</c:v>
                </c:pt>
                <c:pt idx="31029">
                  <c:v>4.5053190000000001</c:v>
                </c:pt>
                <c:pt idx="31030">
                  <c:v>4.4947109999999997</c:v>
                </c:pt>
                <c:pt idx="31031">
                  <c:v>4.5020670000000003</c:v>
                </c:pt>
                <c:pt idx="31032">
                  <c:v>4.5050049999999997</c:v>
                </c:pt>
                <c:pt idx="31033">
                  <c:v>4.4994329999999998</c:v>
                </c:pt>
                <c:pt idx="31034">
                  <c:v>4.4996850000000004</c:v>
                </c:pt>
                <c:pt idx="31035">
                  <c:v>4.5029199999999996</c:v>
                </c:pt>
                <c:pt idx="31036">
                  <c:v>4.503171</c:v>
                </c:pt>
                <c:pt idx="31037">
                  <c:v>4.5027759999999999</c:v>
                </c:pt>
                <c:pt idx="31038">
                  <c:v>4.5074680000000003</c:v>
                </c:pt>
                <c:pt idx="31039">
                  <c:v>4.5022549999999999</c:v>
                </c:pt>
                <c:pt idx="31040">
                  <c:v>4.5016660000000002</c:v>
                </c:pt>
                <c:pt idx="31041">
                  <c:v>4.514456</c:v>
                </c:pt>
                <c:pt idx="31042">
                  <c:v>4.5046850000000003</c:v>
                </c:pt>
                <c:pt idx="31043">
                  <c:v>4.4948189999999997</c:v>
                </c:pt>
                <c:pt idx="31044">
                  <c:v>4.5077780000000001</c:v>
                </c:pt>
                <c:pt idx="31045">
                  <c:v>4.5083849999999996</c:v>
                </c:pt>
                <c:pt idx="31046">
                  <c:v>4.5010680000000001</c:v>
                </c:pt>
                <c:pt idx="31047">
                  <c:v>4.5058009999999999</c:v>
                </c:pt>
                <c:pt idx="31048">
                  <c:v>4.5096280000000002</c:v>
                </c:pt>
                <c:pt idx="31049">
                  <c:v>4.5090669999999999</c:v>
                </c:pt>
                <c:pt idx="31050">
                  <c:v>4.5124389999999996</c:v>
                </c:pt>
                <c:pt idx="31051">
                  <c:v>4.5114989999999997</c:v>
                </c:pt>
                <c:pt idx="31052">
                  <c:v>4.5056269999999996</c:v>
                </c:pt>
                <c:pt idx="31053">
                  <c:v>4.5061920000000004</c:v>
                </c:pt>
                <c:pt idx="31054">
                  <c:v>4.5082110000000002</c:v>
                </c:pt>
                <c:pt idx="31055">
                  <c:v>4.5053619999999999</c:v>
                </c:pt>
                <c:pt idx="31056">
                  <c:v>4.5027759999999999</c:v>
                </c:pt>
                <c:pt idx="31057">
                  <c:v>4.5044909999999998</c:v>
                </c:pt>
                <c:pt idx="31058">
                  <c:v>4.5109139999999996</c:v>
                </c:pt>
                <c:pt idx="31059">
                  <c:v>4.5134069999999999</c:v>
                </c:pt>
                <c:pt idx="31060">
                  <c:v>4.5106349999999997</c:v>
                </c:pt>
                <c:pt idx="31061">
                  <c:v>4.5083469999999997</c:v>
                </c:pt>
                <c:pt idx="31062">
                  <c:v>4.5040089999999999</c:v>
                </c:pt>
                <c:pt idx="31063">
                  <c:v>4.5038780000000003</c:v>
                </c:pt>
                <c:pt idx="31064">
                  <c:v>4.5097699999999996</c:v>
                </c:pt>
                <c:pt idx="31065">
                  <c:v>4.510313</c:v>
                </c:pt>
                <c:pt idx="31066">
                  <c:v>4.5077290000000003</c:v>
                </c:pt>
                <c:pt idx="31067">
                  <c:v>4.5116009999999998</c:v>
                </c:pt>
                <c:pt idx="31068">
                  <c:v>4.5180530000000001</c:v>
                </c:pt>
                <c:pt idx="31069">
                  <c:v>4.5134699999999999</c:v>
                </c:pt>
                <c:pt idx="31070">
                  <c:v>4.5073780000000001</c:v>
                </c:pt>
                <c:pt idx="31071">
                  <c:v>4.5096319999999999</c:v>
                </c:pt>
                <c:pt idx="31072">
                  <c:v>4.5062119999999997</c:v>
                </c:pt>
                <c:pt idx="31073">
                  <c:v>4.5044259999999996</c:v>
                </c:pt>
                <c:pt idx="31074">
                  <c:v>4.5174519999999996</c:v>
                </c:pt>
                <c:pt idx="31075">
                  <c:v>4.5218160000000003</c:v>
                </c:pt>
                <c:pt idx="31076">
                  <c:v>4.5102719999999996</c:v>
                </c:pt>
                <c:pt idx="31077">
                  <c:v>4.511342</c:v>
                </c:pt>
                <c:pt idx="31078">
                  <c:v>4.5192030000000001</c:v>
                </c:pt>
                <c:pt idx="31079">
                  <c:v>4.5141260000000001</c:v>
                </c:pt>
                <c:pt idx="31080">
                  <c:v>4.5136859999999999</c:v>
                </c:pt>
                <c:pt idx="31081">
                  <c:v>4.5169949999999996</c:v>
                </c:pt>
                <c:pt idx="31082">
                  <c:v>4.511984</c:v>
                </c:pt>
                <c:pt idx="31083">
                  <c:v>4.508902</c:v>
                </c:pt>
                <c:pt idx="31084">
                  <c:v>4.5169610000000002</c:v>
                </c:pt>
                <c:pt idx="31085">
                  <c:v>4.5181079999999998</c:v>
                </c:pt>
                <c:pt idx="31086">
                  <c:v>4.5036639999999997</c:v>
                </c:pt>
                <c:pt idx="31087">
                  <c:v>4.5085459999999999</c:v>
                </c:pt>
                <c:pt idx="31088">
                  <c:v>4.5219680000000002</c:v>
                </c:pt>
                <c:pt idx="31089">
                  <c:v>4.5123280000000001</c:v>
                </c:pt>
                <c:pt idx="31090">
                  <c:v>4.5073410000000003</c:v>
                </c:pt>
                <c:pt idx="31091">
                  <c:v>4.5116550000000002</c:v>
                </c:pt>
                <c:pt idx="31092">
                  <c:v>4.5063719999999998</c:v>
                </c:pt>
                <c:pt idx="31093">
                  <c:v>4.5055519999999998</c:v>
                </c:pt>
                <c:pt idx="31094">
                  <c:v>4.5147459999999997</c:v>
                </c:pt>
                <c:pt idx="31095">
                  <c:v>4.5151060000000003</c:v>
                </c:pt>
                <c:pt idx="31096">
                  <c:v>4.5080419999999997</c:v>
                </c:pt>
                <c:pt idx="31097">
                  <c:v>4.5144299999999999</c:v>
                </c:pt>
                <c:pt idx="31098">
                  <c:v>4.5224029999999997</c:v>
                </c:pt>
                <c:pt idx="31099">
                  <c:v>4.5198479999999996</c:v>
                </c:pt>
                <c:pt idx="31100">
                  <c:v>4.5198809999999998</c:v>
                </c:pt>
                <c:pt idx="31101">
                  <c:v>4.5237449999999999</c:v>
                </c:pt>
                <c:pt idx="31102">
                  <c:v>4.5203410000000002</c:v>
                </c:pt>
                <c:pt idx="31103">
                  <c:v>4.5136289999999999</c:v>
                </c:pt>
                <c:pt idx="31104">
                  <c:v>4.5188030000000001</c:v>
                </c:pt>
                <c:pt idx="31105">
                  <c:v>4.5176930000000004</c:v>
                </c:pt>
                <c:pt idx="31106">
                  <c:v>4.5090320000000004</c:v>
                </c:pt>
                <c:pt idx="31107">
                  <c:v>4.5170849999999998</c:v>
                </c:pt>
                <c:pt idx="31108">
                  <c:v>4.5244559999999998</c:v>
                </c:pt>
                <c:pt idx="31109">
                  <c:v>4.5166899999999996</c:v>
                </c:pt>
                <c:pt idx="31110">
                  <c:v>4.5123470000000001</c:v>
                </c:pt>
                <c:pt idx="31111">
                  <c:v>4.5174390000000004</c:v>
                </c:pt>
                <c:pt idx="31112">
                  <c:v>4.514761</c:v>
                </c:pt>
                <c:pt idx="31113">
                  <c:v>4.5097870000000002</c:v>
                </c:pt>
                <c:pt idx="31114">
                  <c:v>4.517798</c:v>
                </c:pt>
                <c:pt idx="31115">
                  <c:v>4.520486</c:v>
                </c:pt>
                <c:pt idx="31116">
                  <c:v>4.5166430000000002</c:v>
                </c:pt>
                <c:pt idx="31117">
                  <c:v>4.5209910000000004</c:v>
                </c:pt>
                <c:pt idx="31118">
                  <c:v>4.5199699999999998</c:v>
                </c:pt>
                <c:pt idx="31119">
                  <c:v>4.512613</c:v>
                </c:pt>
                <c:pt idx="31120">
                  <c:v>4.5157030000000002</c:v>
                </c:pt>
                <c:pt idx="31121">
                  <c:v>4.5224039999999999</c:v>
                </c:pt>
                <c:pt idx="31122">
                  <c:v>4.5148130000000002</c:v>
                </c:pt>
                <c:pt idx="31123">
                  <c:v>4.5124599999999999</c:v>
                </c:pt>
                <c:pt idx="31124">
                  <c:v>4.5274219999999996</c:v>
                </c:pt>
                <c:pt idx="31125">
                  <c:v>4.5223690000000003</c:v>
                </c:pt>
                <c:pt idx="31126">
                  <c:v>4.5112160000000001</c:v>
                </c:pt>
                <c:pt idx="31127">
                  <c:v>4.5209149999999996</c:v>
                </c:pt>
                <c:pt idx="31128">
                  <c:v>4.5249860000000002</c:v>
                </c:pt>
                <c:pt idx="31129">
                  <c:v>4.5174180000000002</c:v>
                </c:pt>
                <c:pt idx="31130">
                  <c:v>4.519126</c:v>
                </c:pt>
                <c:pt idx="31131">
                  <c:v>4.5231560000000002</c:v>
                </c:pt>
                <c:pt idx="31132">
                  <c:v>4.517296</c:v>
                </c:pt>
                <c:pt idx="31133">
                  <c:v>4.5214999999999996</c:v>
                </c:pt>
                <c:pt idx="31134">
                  <c:v>4.5280680000000002</c:v>
                </c:pt>
                <c:pt idx="31135">
                  <c:v>4.5173870000000003</c:v>
                </c:pt>
                <c:pt idx="31136">
                  <c:v>4.5167650000000004</c:v>
                </c:pt>
                <c:pt idx="31137">
                  <c:v>4.5279850000000001</c:v>
                </c:pt>
                <c:pt idx="31138">
                  <c:v>4.5255799999999997</c:v>
                </c:pt>
                <c:pt idx="31139">
                  <c:v>4.5181760000000004</c:v>
                </c:pt>
                <c:pt idx="31140">
                  <c:v>4.5261719999999999</c:v>
                </c:pt>
                <c:pt idx="31141">
                  <c:v>4.5325430000000004</c:v>
                </c:pt>
                <c:pt idx="31142">
                  <c:v>4.5208919999999999</c:v>
                </c:pt>
                <c:pt idx="31143">
                  <c:v>4.5227329999999997</c:v>
                </c:pt>
                <c:pt idx="31144">
                  <c:v>4.5318569999999996</c:v>
                </c:pt>
                <c:pt idx="31145">
                  <c:v>4.519736</c:v>
                </c:pt>
                <c:pt idx="31146">
                  <c:v>4.5155620000000001</c:v>
                </c:pt>
                <c:pt idx="31147">
                  <c:v>4.5240609999999997</c:v>
                </c:pt>
                <c:pt idx="31148">
                  <c:v>4.5224659999999997</c:v>
                </c:pt>
                <c:pt idx="31149">
                  <c:v>4.5182960000000003</c:v>
                </c:pt>
                <c:pt idx="31150">
                  <c:v>4.5201739999999999</c:v>
                </c:pt>
                <c:pt idx="31151">
                  <c:v>4.5249389999999998</c:v>
                </c:pt>
                <c:pt idx="31152">
                  <c:v>4.521496</c:v>
                </c:pt>
                <c:pt idx="31153">
                  <c:v>4.5185560000000002</c:v>
                </c:pt>
                <c:pt idx="31154">
                  <c:v>4.5236359999999998</c:v>
                </c:pt>
                <c:pt idx="31155">
                  <c:v>4.5226899999999999</c:v>
                </c:pt>
                <c:pt idx="31156">
                  <c:v>4.5208560000000002</c:v>
                </c:pt>
                <c:pt idx="31157">
                  <c:v>4.5258710000000004</c:v>
                </c:pt>
                <c:pt idx="31158">
                  <c:v>4.5293559999999999</c:v>
                </c:pt>
                <c:pt idx="31159">
                  <c:v>4.5253269999999999</c:v>
                </c:pt>
                <c:pt idx="31160">
                  <c:v>4.5283480000000003</c:v>
                </c:pt>
                <c:pt idx="31161">
                  <c:v>4.5332889999999999</c:v>
                </c:pt>
                <c:pt idx="31162">
                  <c:v>4.5271379999999999</c:v>
                </c:pt>
                <c:pt idx="31163">
                  <c:v>4.5253870000000003</c:v>
                </c:pt>
                <c:pt idx="31164">
                  <c:v>4.5285659999999996</c:v>
                </c:pt>
                <c:pt idx="31165">
                  <c:v>4.526313</c:v>
                </c:pt>
                <c:pt idx="31166">
                  <c:v>4.5256470000000002</c:v>
                </c:pt>
                <c:pt idx="31167">
                  <c:v>4.5275420000000004</c:v>
                </c:pt>
                <c:pt idx="31168">
                  <c:v>4.5231899999999996</c:v>
                </c:pt>
                <c:pt idx="31169">
                  <c:v>4.519298</c:v>
                </c:pt>
                <c:pt idx="31170">
                  <c:v>4.5268410000000001</c:v>
                </c:pt>
                <c:pt idx="31171">
                  <c:v>4.5301689999999999</c:v>
                </c:pt>
                <c:pt idx="31172">
                  <c:v>4.5224500000000001</c:v>
                </c:pt>
                <c:pt idx="31173">
                  <c:v>4.5232109999999999</c:v>
                </c:pt>
                <c:pt idx="31174">
                  <c:v>4.5290809999999997</c:v>
                </c:pt>
                <c:pt idx="31175">
                  <c:v>4.5288000000000004</c:v>
                </c:pt>
                <c:pt idx="31176">
                  <c:v>4.5287360000000003</c:v>
                </c:pt>
                <c:pt idx="31177">
                  <c:v>4.5350149999999996</c:v>
                </c:pt>
                <c:pt idx="31178">
                  <c:v>4.5368769999999996</c:v>
                </c:pt>
                <c:pt idx="31179">
                  <c:v>4.525487</c:v>
                </c:pt>
                <c:pt idx="31180">
                  <c:v>4.5214780000000001</c:v>
                </c:pt>
                <c:pt idx="31181">
                  <c:v>4.5267980000000003</c:v>
                </c:pt>
                <c:pt idx="31182">
                  <c:v>4.5290480000000004</c:v>
                </c:pt>
                <c:pt idx="31183">
                  <c:v>4.5319089999999997</c:v>
                </c:pt>
                <c:pt idx="31184">
                  <c:v>4.5327830000000002</c:v>
                </c:pt>
                <c:pt idx="31185">
                  <c:v>4.5277419999999999</c:v>
                </c:pt>
                <c:pt idx="31186">
                  <c:v>4.526357</c:v>
                </c:pt>
                <c:pt idx="31187">
                  <c:v>4.5341639999999996</c:v>
                </c:pt>
                <c:pt idx="31188">
                  <c:v>4.5357079999999996</c:v>
                </c:pt>
                <c:pt idx="31189">
                  <c:v>4.5287540000000002</c:v>
                </c:pt>
                <c:pt idx="31190">
                  <c:v>4.5312869999999998</c:v>
                </c:pt>
                <c:pt idx="31191">
                  <c:v>4.5321559999999996</c:v>
                </c:pt>
                <c:pt idx="31192">
                  <c:v>4.5233999999999996</c:v>
                </c:pt>
                <c:pt idx="31193">
                  <c:v>4.527692</c:v>
                </c:pt>
                <c:pt idx="31194">
                  <c:v>4.5359489999999996</c:v>
                </c:pt>
                <c:pt idx="31195">
                  <c:v>4.5261300000000002</c:v>
                </c:pt>
                <c:pt idx="31196">
                  <c:v>4.5241360000000004</c:v>
                </c:pt>
                <c:pt idx="31197">
                  <c:v>4.537312</c:v>
                </c:pt>
                <c:pt idx="31198">
                  <c:v>4.530583</c:v>
                </c:pt>
                <c:pt idx="31199">
                  <c:v>4.5258890000000003</c:v>
                </c:pt>
                <c:pt idx="31200">
                  <c:v>4.5437050000000001</c:v>
                </c:pt>
                <c:pt idx="31201">
                  <c:v>4.5453440000000001</c:v>
                </c:pt>
                <c:pt idx="31202">
                  <c:v>4.5321790000000002</c:v>
                </c:pt>
                <c:pt idx="31203">
                  <c:v>4.5339879999999999</c:v>
                </c:pt>
                <c:pt idx="31204">
                  <c:v>4.5402110000000002</c:v>
                </c:pt>
                <c:pt idx="31205">
                  <c:v>4.5299079999999998</c:v>
                </c:pt>
                <c:pt idx="31206">
                  <c:v>4.5231909999999997</c:v>
                </c:pt>
                <c:pt idx="31207">
                  <c:v>4.5298309999999997</c:v>
                </c:pt>
                <c:pt idx="31208">
                  <c:v>4.5316080000000003</c:v>
                </c:pt>
                <c:pt idx="31209">
                  <c:v>4.5318949999999996</c:v>
                </c:pt>
                <c:pt idx="31210">
                  <c:v>4.5343790000000004</c:v>
                </c:pt>
                <c:pt idx="31211">
                  <c:v>4.5303199999999997</c:v>
                </c:pt>
                <c:pt idx="31212">
                  <c:v>4.5295439999999996</c:v>
                </c:pt>
                <c:pt idx="31213">
                  <c:v>4.5363939999999996</c:v>
                </c:pt>
                <c:pt idx="31214">
                  <c:v>4.5367509999999998</c:v>
                </c:pt>
                <c:pt idx="31215">
                  <c:v>4.5279210000000001</c:v>
                </c:pt>
                <c:pt idx="31216">
                  <c:v>4.5321600000000002</c:v>
                </c:pt>
                <c:pt idx="31217">
                  <c:v>4.5431160000000004</c:v>
                </c:pt>
                <c:pt idx="31218">
                  <c:v>4.5331349999999997</c:v>
                </c:pt>
                <c:pt idx="31219">
                  <c:v>4.5295290000000001</c:v>
                </c:pt>
                <c:pt idx="31220">
                  <c:v>4.5397449999999999</c:v>
                </c:pt>
                <c:pt idx="31221">
                  <c:v>4.5390449999999998</c:v>
                </c:pt>
                <c:pt idx="31222">
                  <c:v>4.5363579999999999</c:v>
                </c:pt>
                <c:pt idx="31223">
                  <c:v>4.5401949999999998</c:v>
                </c:pt>
                <c:pt idx="31224">
                  <c:v>4.5414620000000001</c:v>
                </c:pt>
                <c:pt idx="31225">
                  <c:v>4.5343869999999997</c:v>
                </c:pt>
                <c:pt idx="31226">
                  <c:v>4.5363009999999999</c:v>
                </c:pt>
                <c:pt idx="31227">
                  <c:v>4.5404140000000002</c:v>
                </c:pt>
                <c:pt idx="31228">
                  <c:v>4.5317610000000004</c:v>
                </c:pt>
                <c:pt idx="31229">
                  <c:v>4.5327000000000002</c:v>
                </c:pt>
                <c:pt idx="31230">
                  <c:v>4.5396640000000001</c:v>
                </c:pt>
                <c:pt idx="31231">
                  <c:v>4.5374819999999998</c:v>
                </c:pt>
                <c:pt idx="31232">
                  <c:v>4.53322</c:v>
                </c:pt>
                <c:pt idx="31233">
                  <c:v>4.5361609999999999</c:v>
                </c:pt>
                <c:pt idx="31234">
                  <c:v>4.5406589999999998</c:v>
                </c:pt>
                <c:pt idx="31235">
                  <c:v>4.535901</c:v>
                </c:pt>
                <c:pt idx="31236">
                  <c:v>4.5386470000000001</c:v>
                </c:pt>
                <c:pt idx="31237">
                  <c:v>4.5450369999999998</c:v>
                </c:pt>
                <c:pt idx="31238">
                  <c:v>4.539701</c:v>
                </c:pt>
                <c:pt idx="31239">
                  <c:v>4.5344699999999998</c:v>
                </c:pt>
                <c:pt idx="31240">
                  <c:v>4.534141</c:v>
                </c:pt>
                <c:pt idx="31241">
                  <c:v>4.5348319999999998</c:v>
                </c:pt>
                <c:pt idx="31242">
                  <c:v>4.5333040000000002</c:v>
                </c:pt>
                <c:pt idx="31243">
                  <c:v>4.5362150000000003</c:v>
                </c:pt>
                <c:pt idx="31244">
                  <c:v>4.5415400000000004</c:v>
                </c:pt>
                <c:pt idx="31245">
                  <c:v>4.5405819999999997</c:v>
                </c:pt>
                <c:pt idx="31246">
                  <c:v>4.5411799999999998</c:v>
                </c:pt>
                <c:pt idx="31247">
                  <c:v>4.5422349999999998</c:v>
                </c:pt>
                <c:pt idx="31248">
                  <c:v>4.5421560000000003</c:v>
                </c:pt>
                <c:pt idx="31249">
                  <c:v>4.5460079999999996</c:v>
                </c:pt>
                <c:pt idx="31250">
                  <c:v>4.5509230000000001</c:v>
                </c:pt>
                <c:pt idx="31251">
                  <c:v>4.5477239999999997</c:v>
                </c:pt>
                <c:pt idx="31252">
                  <c:v>4.5414060000000003</c:v>
                </c:pt>
                <c:pt idx="31253">
                  <c:v>4.5494440000000003</c:v>
                </c:pt>
                <c:pt idx="31254">
                  <c:v>4.5517459999999996</c:v>
                </c:pt>
                <c:pt idx="31255">
                  <c:v>4.5364680000000002</c:v>
                </c:pt>
                <c:pt idx="31256">
                  <c:v>4.5345550000000001</c:v>
                </c:pt>
                <c:pt idx="31257">
                  <c:v>4.5402360000000002</c:v>
                </c:pt>
                <c:pt idx="31258">
                  <c:v>4.5366270000000002</c:v>
                </c:pt>
                <c:pt idx="31259">
                  <c:v>4.5381910000000003</c:v>
                </c:pt>
                <c:pt idx="31260">
                  <c:v>4.5409730000000001</c:v>
                </c:pt>
                <c:pt idx="31261">
                  <c:v>4.5355040000000004</c:v>
                </c:pt>
                <c:pt idx="31262">
                  <c:v>4.5353120000000002</c:v>
                </c:pt>
                <c:pt idx="31263">
                  <c:v>4.5471139999999997</c:v>
                </c:pt>
                <c:pt idx="31264">
                  <c:v>4.548667</c:v>
                </c:pt>
                <c:pt idx="31265">
                  <c:v>4.5416420000000004</c:v>
                </c:pt>
                <c:pt idx="31266">
                  <c:v>4.5442530000000003</c:v>
                </c:pt>
                <c:pt idx="31267">
                  <c:v>4.5444639999999996</c:v>
                </c:pt>
                <c:pt idx="31268">
                  <c:v>4.5384929999999999</c:v>
                </c:pt>
                <c:pt idx="31269">
                  <c:v>4.539676</c:v>
                </c:pt>
                <c:pt idx="31270">
                  <c:v>4.5473600000000003</c:v>
                </c:pt>
                <c:pt idx="31271">
                  <c:v>4.5446619999999998</c:v>
                </c:pt>
                <c:pt idx="31272">
                  <c:v>4.5425589999999998</c:v>
                </c:pt>
                <c:pt idx="31273">
                  <c:v>4.5515359999999996</c:v>
                </c:pt>
                <c:pt idx="31274">
                  <c:v>4.5456339999999997</c:v>
                </c:pt>
                <c:pt idx="31275">
                  <c:v>4.5363420000000003</c:v>
                </c:pt>
                <c:pt idx="31276">
                  <c:v>4.5452630000000003</c:v>
                </c:pt>
                <c:pt idx="31277">
                  <c:v>4.5487380000000002</c:v>
                </c:pt>
                <c:pt idx="31278">
                  <c:v>4.5380390000000004</c:v>
                </c:pt>
                <c:pt idx="31279">
                  <c:v>4.5348959999999998</c:v>
                </c:pt>
                <c:pt idx="31280">
                  <c:v>4.5420309999999997</c:v>
                </c:pt>
                <c:pt idx="31281">
                  <c:v>4.5453260000000002</c:v>
                </c:pt>
                <c:pt idx="31282">
                  <c:v>4.5484299999999998</c:v>
                </c:pt>
                <c:pt idx="31283">
                  <c:v>4.5554079999999999</c:v>
                </c:pt>
                <c:pt idx="31284">
                  <c:v>4.5517529999999997</c:v>
                </c:pt>
                <c:pt idx="31285">
                  <c:v>4.5475250000000003</c:v>
                </c:pt>
                <c:pt idx="31286">
                  <c:v>4.5524209999999998</c:v>
                </c:pt>
                <c:pt idx="31287">
                  <c:v>4.5541929999999997</c:v>
                </c:pt>
                <c:pt idx="31288">
                  <c:v>4.5474220000000001</c:v>
                </c:pt>
                <c:pt idx="31289">
                  <c:v>4.5444719999999998</c:v>
                </c:pt>
                <c:pt idx="31290">
                  <c:v>4.546087</c:v>
                </c:pt>
                <c:pt idx="31291">
                  <c:v>4.5436389999999998</c:v>
                </c:pt>
                <c:pt idx="31292">
                  <c:v>4.5496660000000002</c:v>
                </c:pt>
                <c:pt idx="31293">
                  <c:v>4.5541049999999998</c:v>
                </c:pt>
                <c:pt idx="31294">
                  <c:v>4.5433000000000003</c:v>
                </c:pt>
                <c:pt idx="31295">
                  <c:v>4.5416359999999996</c:v>
                </c:pt>
                <c:pt idx="31296">
                  <c:v>4.5501860000000001</c:v>
                </c:pt>
                <c:pt idx="31297">
                  <c:v>4.5500379999999998</c:v>
                </c:pt>
                <c:pt idx="31298">
                  <c:v>4.54284</c:v>
                </c:pt>
                <c:pt idx="31299">
                  <c:v>4.5456120000000002</c:v>
                </c:pt>
                <c:pt idx="31300">
                  <c:v>4.5519639999999999</c:v>
                </c:pt>
                <c:pt idx="31301">
                  <c:v>4.545903</c:v>
                </c:pt>
                <c:pt idx="31302">
                  <c:v>4.5448389999999996</c:v>
                </c:pt>
                <c:pt idx="31303">
                  <c:v>4.5481210000000001</c:v>
                </c:pt>
                <c:pt idx="31304">
                  <c:v>4.5437950000000003</c:v>
                </c:pt>
                <c:pt idx="31305">
                  <c:v>4.5447420000000003</c:v>
                </c:pt>
                <c:pt idx="31306">
                  <c:v>4.5547149999999998</c:v>
                </c:pt>
                <c:pt idx="31307">
                  <c:v>4.5558269999999998</c:v>
                </c:pt>
                <c:pt idx="31308">
                  <c:v>4.5481109999999996</c:v>
                </c:pt>
                <c:pt idx="31309">
                  <c:v>4.5518380000000001</c:v>
                </c:pt>
                <c:pt idx="31310">
                  <c:v>4.5551640000000004</c:v>
                </c:pt>
                <c:pt idx="31311">
                  <c:v>4.5515189999999999</c:v>
                </c:pt>
                <c:pt idx="31312">
                  <c:v>4.553191</c:v>
                </c:pt>
                <c:pt idx="31313">
                  <c:v>4.5520969999999998</c:v>
                </c:pt>
                <c:pt idx="31314">
                  <c:v>4.5474259999999997</c:v>
                </c:pt>
                <c:pt idx="31315">
                  <c:v>4.5479900000000004</c:v>
                </c:pt>
                <c:pt idx="31316">
                  <c:v>4.5498339999999997</c:v>
                </c:pt>
                <c:pt idx="31317">
                  <c:v>4.5492350000000004</c:v>
                </c:pt>
                <c:pt idx="31318">
                  <c:v>4.5493319999999997</c:v>
                </c:pt>
                <c:pt idx="31319">
                  <c:v>4.5537169999999998</c:v>
                </c:pt>
                <c:pt idx="31320">
                  <c:v>4.5547880000000003</c:v>
                </c:pt>
                <c:pt idx="31321">
                  <c:v>4.5541039999999997</c:v>
                </c:pt>
                <c:pt idx="31322">
                  <c:v>4.55504</c:v>
                </c:pt>
                <c:pt idx="31323">
                  <c:v>4.5544770000000003</c:v>
                </c:pt>
                <c:pt idx="31324">
                  <c:v>4.555714</c:v>
                </c:pt>
                <c:pt idx="31325">
                  <c:v>4.553623</c:v>
                </c:pt>
                <c:pt idx="31326">
                  <c:v>4.552511</c:v>
                </c:pt>
                <c:pt idx="31327">
                  <c:v>4.5501649999999998</c:v>
                </c:pt>
                <c:pt idx="31328">
                  <c:v>4.5488999999999997</c:v>
                </c:pt>
                <c:pt idx="31329">
                  <c:v>4.5578580000000004</c:v>
                </c:pt>
                <c:pt idx="31330">
                  <c:v>4.5526989999999996</c:v>
                </c:pt>
                <c:pt idx="31331">
                  <c:v>4.544346</c:v>
                </c:pt>
                <c:pt idx="31332">
                  <c:v>4.5557410000000003</c:v>
                </c:pt>
                <c:pt idx="31333">
                  <c:v>4.561966</c:v>
                </c:pt>
                <c:pt idx="31334">
                  <c:v>4.5544529999999996</c:v>
                </c:pt>
                <c:pt idx="31335">
                  <c:v>4.5555560000000002</c:v>
                </c:pt>
                <c:pt idx="31336">
                  <c:v>4.5574880000000002</c:v>
                </c:pt>
                <c:pt idx="31337">
                  <c:v>4.5473220000000003</c:v>
                </c:pt>
                <c:pt idx="31338">
                  <c:v>4.5489790000000001</c:v>
                </c:pt>
                <c:pt idx="31339">
                  <c:v>4.5556549999999998</c:v>
                </c:pt>
                <c:pt idx="31340">
                  <c:v>4.5482630000000004</c:v>
                </c:pt>
                <c:pt idx="31341">
                  <c:v>4.5507400000000002</c:v>
                </c:pt>
                <c:pt idx="31342">
                  <c:v>4.5609039999999998</c:v>
                </c:pt>
                <c:pt idx="31343">
                  <c:v>4.5584319999999998</c:v>
                </c:pt>
                <c:pt idx="31344">
                  <c:v>4.5560179999999999</c:v>
                </c:pt>
                <c:pt idx="31345">
                  <c:v>4.5623839999999998</c:v>
                </c:pt>
                <c:pt idx="31346">
                  <c:v>4.5623500000000003</c:v>
                </c:pt>
                <c:pt idx="31347">
                  <c:v>4.5519590000000001</c:v>
                </c:pt>
                <c:pt idx="31348">
                  <c:v>4.5555669999999999</c:v>
                </c:pt>
                <c:pt idx="31349">
                  <c:v>4.5642040000000001</c:v>
                </c:pt>
                <c:pt idx="31350">
                  <c:v>4.5577030000000001</c:v>
                </c:pt>
                <c:pt idx="31351">
                  <c:v>4.5551490000000001</c:v>
                </c:pt>
                <c:pt idx="31352">
                  <c:v>4.5599629999999998</c:v>
                </c:pt>
                <c:pt idx="31353">
                  <c:v>4.5583869999999997</c:v>
                </c:pt>
                <c:pt idx="31354">
                  <c:v>4.5547760000000004</c:v>
                </c:pt>
                <c:pt idx="31355">
                  <c:v>4.5602980000000004</c:v>
                </c:pt>
                <c:pt idx="31356">
                  <c:v>4.5626800000000003</c:v>
                </c:pt>
                <c:pt idx="31357">
                  <c:v>4.5545359999999997</c:v>
                </c:pt>
                <c:pt idx="31358">
                  <c:v>4.5569790000000001</c:v>
                </c:pt>
                <c:pt idx="31359">
                  <c:v>4.5635940000000002</c:v>
                </c:pt>
                <c:pt idx="31360">
                  <c:v>4.5585440000000004</c:v>
                </c:pt>
                <c:pt idx="31361">
                  <c:v>4.554494</c:v>
                </c:pt>
                <c:pt idx="31362">
                  <c:v>4.5582320000000003</c:v>
                </c:pt>
                <c:pt idx="31363">
                  <c:v>4.5600709999999998</c:v>
                </c:pt>
                <c:pt idx="31364">
                  <c:v>4.5548590000000004</c:v>
                </c:pt>
                <c:pt idx="31365">
                  <c:v>4.5553699999999999</c:v>
                </c:pt>
                <c:pt idx="31366">
                  <c:v>4.5607870000000004</c:v>
                </c:pt>
                <c:pt idx="31367">
                  <c:v>4.5562339999999999</c:v>
                </c:pt>
                <c:pt idx="31368">
                  <c:v>4.5569179999999996</c:v>
                </c:pt>
                <c:pt idx="31369">
                  <c:v>4.5657920000000001</c:v>
                </c:pt>
                <c:pt idx="31370">
                  <c:v>4.5643229999999999</c:v>
                </c:pt>
                <c:pt idx="31371">
                  <c:v>4.5619589999999999</c:v>
                </c:pt>
                <c:pt idx="31372">
                  <c:v>4.5644039999999997</c:v>
                </c:pt>
                <c:pt idx="31373">
                  <c:v>4.5608469999999999</c:v>
                </c:pt>
                <c:pt idx="31374">
                  <c:v>4.5549220000000004</c:v>
                </c:pt>
                <c:pt idx="31375">
                  <c:v>4.5595850000000002</c:v>
                </c:pt>
                <c:pt idx="31376">
                  <c:v>4.5621309999999999</c:v>
                </c:pt>
                <c:pt idx="31377">
                  <c:v>4.5574570000000003</c:v>
                </c:pt>
                <c:pt idx="31378">
                  <c:v>4.563148</c:v>
                </c:pt>
                <c:pt idx="31379">
                  <c:v>4.569928</c:v>
                </c:pt>
                <c:pt idx="31380">
                  <c:v>4.5641389999999999</c:v>
                </c:pt>
                <c:pt idx="31381">
                  <c:v>4.5605570000000002</c:v>
                </c:pt>
                <c:pt idx="31382">
                  <c:v>4.5675280000000003</c:v>
                </c:pt>
                <c:pt idx="31383">
                  <c:v>4.5685149999999997</c:v>
                </c:pt>
                <c:pt idx="31384">
                  <c:v>4.5643440000000002</c:v>
                </c:pt>
                <c:pt idx="31385">
                  <c:v>4.5660920000000003</c:v>
                </c:pt>
                <c:pt idx="31386">
                  <c:v>4.5612769999999996</c:v>
                </c:pt>
                <c:pt idx="31387">
                  <c:v>4.554538</c:v>
                </c:pt>
                <c:pt idx="31388">
                  <c:v>4.5597820000000002</c:v>
                </c:pt>
                <c:pt idx="31389">
                  <c:v>4.5648530000000003</c:v>
                </c:pt>
                <c:pt idx="31390">
                  <c:v>4.5627579999999996</c:v>
                </c:pt>
                <c:pt idx="31391">
                  <c:v>4.5590140000000003</c:v>
                </c:pt>
                <c:pt idx="31392">
                  <c:v>4.5621450000000001</c:v>
                </c:pt>
                <c:pt idx="31393">
                  <c:v>4.5652119999999998</c:v>
                </c:pt>
                <c:pt idx="31394">
                  <c:v>4.5638370000000004</c:v>
                </c:pt>
                <c:pt idx="31395">
                  <c:v>4.5667780000000002</c:v>
                </c:pt>
                <c:pt idx="31396">
                  <c:v>4.5650180000000002</c:v>
                </c:pt>
                <c:pt idx="31397">
                  <c:v>4.5636749999999999</c:v>
                </c:pt>
                <c:pt idx="31398">
                  <c:v>4.570036</c:v>
                </c:pt>
                <c:pt idx="31399">
                  <c:v>4.5711550000000001</c:v>
                </c:pt>
                <c:pt idx="31400">
                  <c:v>4.560899</c:v>
                </c:pt>
                <c:pt idx="31401">
                  <c:v>4.5559770000000004</c:v>
                </c:pt>
                <c:pt idx="31402">
                  <c:v>4.5639329999999996</c:v>
                </c:pt>
                <c:pt idx="31403">
                  <c:v>4.5640799999999997</c:v>
                </c:pt>
                <c:pt idx="31404">
                  <c:v>4.5626389999999999</c:v>
                </c:pt>
                <c:pt idx="31405">
                  <c:v>4.5707139999999997</c:v>
                </c:pt>
                <c:pt idx="31406">
                  <c:v>4.5695079999999999</c:v>
                </c:pt>
                <c:pt idx="31407">
                  <c:v>4.5636919999999996</c:v>
                </c:pt>
                <c:pt idx="31408">
                  <c:v>4.5666320000000002</c:v>
                </c:pt>
                <c:pt idx="31409">
                  <c:v>4.5690900000000001</c:v>
                </c:pt>
                <c:pt idx="31410">
                  <c:v>4.5655020000000004</c:v>
                </c:pt>
                <c:pt idx="31411">
                  <c:v>4.5665750000000003</c:v>
                </c:pt>
                <c:pt idx="31412">
                  <c:v>4.5736610000000004</c:v>
                </c:pt>
                <c:pt idx="31413">
                  <c:v>4.5681760000000002</c:v>
                </c:pt>
                <c:pt idx="31414">
                  <c:v>4.564076</c:v>
                </c:pt>
                <c:pt idx="31415">
                  <c:v>4.5749370000000003</c:v>
                </c:pt>
                <c:pt idx="31416">
                  <c:v>4.5751350000000004</c:v>
                </c:pt>
                <c:pt idx="31417">
                  <c:v>4.569928</c:v>
                </c:pt>
                <c:pt idx="31418">
                  <c:v>4.5754060000000001</c:v>
                </c:pt>
                <c:pt idx="31419">
                  <c:v>4.5741339999999999</c:v>
                </c:pt>
                <c:pt idx="31420">
                  <c:v>4.5643450000000003</c:v>
                </c:pt>
                <c:pt idx="31421">
                  <c:v>4.568378</c:v>
                </c:pt>
                <c:pt idx="31422">
                  <c:v>4.5752569999999997</c:v>
                </c:pt>
                <c:pt idx="31423">
                  <c:v>4.5651460000000004</c:v>
                </c:pt>
                <c:pt idx="31424">
                  <c:v>4.5612919999999999</c:v>
                </c:pt>
                <c:pt idx="31425">
                  <c:v>4.569204</c:v>
                </c:pt>
                <c:pt idx="31426">
                  <c:v>4.5664110000000004</c:v>
                </c:pt>
                <c:pt idx="31427">
                  <c:v>4.5614109999999997</c:v>
                </c:pt>
                <c:pt idx="31428">
                  <c:v>4.5662180000000001</c:v>
                </c:pt>
                <c:pt idx="31429">
                  <c:v>4.5683020000000001</c:v>
                </c:pt>
                <c:pt idx="31430">
                  <c:v>4.5669040000000001</c:v>
                </c:pt>
                <c:pt idx="31431">
                  <c:v>4.5716609999999998</c:v>
                </c:pt>
                <c:pt idx="31432">
                  <c:v>4.5744740000000004</c:v>
                </c:pt>
                <c:pt idx="31433">
                  <c:v>4.5709220000000004</c:v>
                </c:pt>
                <c:pt idx="31434">
                  <c:v>4.5736270000000001</c:v>
                </c:pt>
                <c:pt idx="31435">
                  <c:v>4.5740030000000003</c:v>
                </c:pt>
                <c:pt idx="31436">
                  <c:v>4.5702160000000003</c:v>
                </c:pt>
                <c:pt idx="31437">
                  <c:v>4.5717780000000001</c:v>
                </c:pt>
                <c:pt idx="31438">
                  <c:v>4.5729309999999996</c:v>
                </c:pt>
                <c:pt idx="31439">
                  <c:v>4.5709910000000002</c:v>
                </c:pt>
                <c:pt idx="31440">
                  <c:v>4.5684690000000003</c:v>
                </c:pt>
                <c:pt idx="31441">
                  <c:v>4.5724330000000002</c:v>
                </c:pt>
                <c:pt idx="31442">
                  <c:v>4.575564</c:v>
                </c:pt>
                <c:pt idx="31443">
                  <c:v>4.5722269999999998</c:v>
                </c:pt>
                <c:pt idx="31444">
                  <c:v>4.5724340000000003</c:v>
                </c:pt>
                <c:pt idx="31445">
                  <c:v>4.5718889999999996</c:v>
                </c:pt>
                <c:pt idx="31446">
                  <c:v>4.5712659999999996</c:v>
                </c:pt>
                <c:pt idx="31447">
                  <c:v>4.5737800000000002</c:v>
                </c:pt>
                <c:pt idx="31448">
                  <c:v>4.5769310000000001</c:v>
                </c:pt>
                <c:pt idx="31449">
                  <c:v>4.5719690000000002</c:v>
                </c:pt>
                <c:pt idx="31450">
                  <c:v>4.5661550000000002</c:v>
                </c:pt>
                <c:pt idx="31451">
                  <c:v>4.5742209999999996</c:v>
                </c:pt>
                <c:pt idx="31452">
                  <c:v>4.5769539999999997</c:v>
                </c:pt>
                <c:pt idx="31453">
                  <c:v>4.5716989999999997</c:v>
                </c:pt>
                <c:pt idx="31454">
                  <c:v>4.5799120000000002</c:v>
                </c:pt>
                <c:pt idx="31455">
                  <c:v>4.584263</c:v>
                </c:pt>
                <c:pt idx="31456">
                  <c:v>4.5747609999999996</c:v>
                </c:pt>
                <c:pt idx="31457">
                  <c:v>4.5701369999999999</c:v>
                </c:pt>
                <c:pt idx="31458">
                  <c:v>4.5758390000000002</c:v>
                </c:pt>
                <c:pt idx="31459">
                  <c:v>4.5766970000000002</c:v>
                </c:pt>
                <c:pt idx="31460">
                  <c:v>4.5765320000000003</c:v>
                </c:pt>
                <c:pt idx="31461">
                  <c:v>4.5801879999999997</c:v>
                </c:pt>
                <c:pt idx="31462">
                  <c:v>4.5768589999999998</c:v>
                </c:pt>
                <c:pt idx="31463">
                  <c:v>4.57524</c:v>
                </c:pt>
                <c:pt idx="31464">
                  <c:v>4.5783469999999999</c:v>
                </c:pt>
                <c:pt idx="31465">
                  <c:v>4.5743419999999997</c:v>
                </c:pt>
                <c:pt idx="31466">
                  <c:v>4.5713189999999999</c:v>
                </c:pt>
                <c:pt idx="31467">
                  <c:v>4.5792609999999998</c:v>
                </c:pt>
                <c:pt idx="31468">
                  <c:v>4.584778</c:v>
                </c:pt>
                <c:pt idx="31469">
                  <c:v>4.5773140000000003</c:v>
                </c:pt>
                <c:pt idx="31470">
                  <c:v>4.5750659999999996</c:v>
                </c:pt>
                <c:pt idx="31471">
                  <c:v>4.5801449999999999</c:v>
                </c:pt>
                <c:pt idx="31472">
                  <c:v>4.5772899999999996</c:v>
                </c:pt>
                <c:pt idx="31473">
                  <c:v>4.5771090000000001</c:v>
                </c:pt>
                <c:pt idx="31474">
                  <c:v>4.5822260000000004</c:v>
                </c:pt>
                <c:pt idx="31475">
                  <c:v>4.5790509999999998</c:v>
                </c:pt>
                <c:pt idx="31476">
                  <c:v>4.5735580000000002</c:v>
                </c:pt>
                <c:pt idx="31477">
                  <c:v>4.5731039999999998</c:v>
                </c:pt>
                <c:pt idx="31478">
                  <c:v>4.5767749999999996</c:v>
                </c:pt>
                <c:pt idx="31479">
                  <c:v>4.5754330000000003</c:v>
                </c:pt>
                <c:pt idx="31480">
                  <c:v>4.5762109999999998</c:v>
                </c:pt>
                <c:pt idx="31481">
                  <c:v>4.5843129999999999</c:v>
                </c:pt>
                <c:pt idx="31482">
                  <c:v>4.5825170000000002</c:v>
                </c:pt>
                <c:pt idx="31483">
                  <c:v>4.576803</c:v>
                </c:pt>
                <c:pt idx="31484">
                  <c:v>4.5786569999999998</c:v>
                </c:pt>
                <c:pt idx="31485">
                  <c:v>4.5758960000000002</c:v>
                </c:pt>
                <c:pt idx="31486">
                  <c:v>4.5725660000000001</c:v>
                </c:pt>
                <c:pt idx="31487">
                  <c:v>4.5789369999999998</c:v>
                </c:pt>
                <c:pt idx="31488">
                  <c:v>4.5779120000000004</c:v>
                </c:pt>
                <c:pt idx="31489">
                  <c:v>4.5711449999999996</c:v>
                </c:pt>
                <c:pt idx="31490">
                  <c:v>4.5783740000000002</c:v>
                </c:pt>
                <c:pt idx="31491">
                  <c:v>4.5835309999999998</c:v>
                </c:pt>
                <c:pt idx="31492">
                  <c:v>4.5808169999999997</c:v>
                </c:pt>
                <c:pt idx="31493">
                  <c:v>4.5849570000000002</c:v>
                </c:pt>
                <c:pt idx="31494">
                  <c:v>4.5844300000000002</c:v>
                </c:pt>
                <c:pt idx="31495">
                  <c:v>4.5786980000000002</c:v>
                </c:pt>
                <c:pt idx="31496">
                  <c:v>4.5840719999999999</c:v>
                </c:pt>
                <c:pt idx="31497">
                  <c:v>4.5888119999999999</c:v>
                </c:pt>
                <c:pt idx="31498">
                  <c:v>4.5795579999999996</c:v>
                </c:pt>
                <c:pt idx="31499">
                  <c:v>4.5769489999999999</c:v>
                </c:pt>
                <c:pt idx="31500">
                  <c:v>4.5867620000000002</c:v>
                </c:pt>
                <c:pt idx="31501">
                  <c:v>4.585782</c:v>
                </c:pt>
                <c:pt idx="31502">
                  <c:v>4.5836810000000003</c:v>
                </c:pt>
                <c:pt idx="31503">
                  <c:v>4.5854739999999996</c:v>
                </c:pt>
                <c:pt idx="31504">
                  <c:v>4.5830609999999998</c:v>
                </c:pt>
                <c:pt idx="31505">
                  <c:v>4.5823270000000003</c:v>
                </c:pt>
                <c:pt idx="31506">
                  <c:v>4.5855430000000004</c:v>
                </c:pt>
                <c:pt idx="31507">
                  <c:v>4.5882670000000001</c:v>
                </c:pt>
                <c:pt idx="31508">
                  <c:v>4.5825940000000003</c:v>
                </c:pt>
                <c:pt idx="31509">
                  <c:v>4.5826159999999998</c:v>
                </c:pt>
                <c:pt idx="31510">
                  <c:v>4.5876890000000001</c:v>
                </c:pt>
                <c:pt idx="31511">
                  <c:v>4.5809110000000004</c:v>
                </c:pt>
                <c:pt idx="31512">
                  <c:v>4.577801</c:v>
                </c:pt>
                <c:pt idx="31513">
                  <c:v>4.5813499999999996</c:v>
                </c:pt>
                <c:pt idx="31514">
                  <c:v>4.5818300000000001</c:v>
                </c:pt>
                <c:pt idx="31515">
                  <c:v>4.5823790000000004</c:v>
                </c:pt>
                <c:pt idx="31516">
                  <c:v>4.5851459999999999</c:v>
                </c:pt>
                <c:pt idx="31517">
                  <c:v>4.5884749999999999</c:v>
                </c:pt>
                <c:pt idx="31518">
                  <c:v>4.5840350000000001</c:v>
                </c:pt>
                <c:pt idx="31519">
                  <c:v>4.5842879999999999</c:v>
                </c:pt>
                <c:pt idx="31520">
                  <c:v>4.5895830000000002</c:v>
                </c:pt>
                <c:pt idx="31521">
                  <c:v>4.5833190000000004</c:v>
                </c:pt>
                <c:pt idx="31522">
                  <c:v>4.5790249999999997</c:v>
                </c:pt>
                <c:pt idx="31523">
                  <c:v>4.5862590000000001</c:v>
                </c:pt>
                <c:pt idx="31524">
                  <c:v>4.5883120000000002</c:v>
                </c:pt>
                <c:pt idx="31525">
                  <c:v>4.5810870000000001</c:v>
                </c:pt>
                <c:pt idx="31526">
                  <c:v>4.5878430000000003</c:v>
                </c:pt>
                <c:pt idx="31527">
                  <c:v>4.5938369999999997</c:v>
                </c:pt>
                <c:pt idx="31528">
                  <c:v>4.5799989999999999</c:v>
                </c:pt>
                <c:pt idx="31529">
                  <c:v>4.5809090000000001</c:v>
                </c:pt>
                <c:pt idx="31530">
                  <c:v>4.5909849999999999</c:v>
                </c:pt>
                <c:pt idx="31531">
                  <c:v>4.5837079999999997</c:v>
                </c:pt>
                <c:pt idx="31532">
                  <c:v>4.5828800000000003</c:v>
                </c:pt>
                <c:pt idx="31533">
                  <c:v>4.5912119999999996</c:v>
                </c:pt>
                <c:pt idx="31534">
                  <c:v>4.5876489999999999</c:v>
                </c:pt>
                <c:pt idx="31535">
                  <c:v>4.5837190000000003</c:v>
                </c:pt>
                <c:pt idx="31536">
                  <c:v>4.5896109999999997</c:v>
                </c:pt>
                <c:pt idx="31537">
                  <c:v>4.5909560000000003</c:v>
                </c:pt>
                <c:pt idx="31538">
                  <c:v>4.5875029999999999</c:v>
                </c:pt>
                <c:pt idx="31539">
                  <c:v>4.5915140000000001</c:v>
                </c:pt>
                <c:pt idx="31540">
                  <c:v>4.5917479999999999</c:v>
                </c:pt>
                <c:pt idx="31541">
                  <c:v>4.5863110000000002</c:v>
                </c:pt>
                <c:pt idx="31542">
                  <c:v>4.5889230000000003</c:v>
                </c:pt>
                <c:pt idx="31543">
                  <c:v>4.5936300000000001</c:v>
                </c:pt>
                <c:pt idx="31544">
                  <c:v>4.5880609999999997</c:v>
                </c:pt>
                <c:pt idx="31545">
                  <c:v>4.580317</c:v>
                </c:pt>
                <c:pt idx="31546">
                  <c:v>4.5912420000000003</c:v>
                </c:pt>
                <c:pt idx="31547">
                  <c:v>4.5968809999999998</c:v>
                </c:pt>
                <c:pt idx="31548">
                  <c:v>4.5827879999999999</c:v>
                </c:pt>
                <c:pt idx="31549">
                  <c:v>4.5856349999999999</c:v>
                </c:pt>
                <c:pt idx="31550">
                  <c:v>4.5954030000000001</c:v>
                </c:pt>
                <c:pt idx="31551">
                  <c:v>4.5907869999999997</c:v>
                </c:pt>
                <c:pt idx="31552">
                  <c:v>4.5892619999999997</c:v>
                </c:pt>
                <c:pt idx="31553">
                  <c:v>4.5957540000000003</c:v>
                </c:pt>
                <c:pt idx="31554">
                  <c:v>4.5947880000000003</c:v>
                </c:pt>
                <c:pt idx="31555">
                  <c:v>4.5879529999999997</c:v>
                </c:pt>
                <c:pt idx="31556">
                  <c:v>4.5885619999999996</c:v>
                </c:pt>
                <c:pt idx="31557">
                  <c:v>4.5875950000000003</c:v>
                </c:pt>
                <c:pt idx="31558">
                  <c:v>4.5873869999999997</c:v>
                </c:pt>
                <c:pt idx="31559">
                  <c:v>4.5942249999999998</c:v>
                </c:pt>
                <c:pt idx="31560">
                  <c:v>4.5954730000000001</c:v>
                </c:pt>
                <c:pt idx="31561">
                  <c:v>4.5934949999999999</c:v>
                </c:pt>
                <c:pt idx="31562">
                  <c:v>4.5990580000000003</c:v>
                </c:pt>
                <c:pt idx="31563">
                  <c:v>4.606681</c:v>
                </c:pt>
                <c:pt idx="31564">
                  <c:v>4.598033</c:v>
                </c:pt>
                <c:pt idx="31565">
                  <c:v>4.5901639999999997</c:v>
                </c:pt>
                <c:pt idx="31566">
                  <c:v>4.6003559999999997</c:v>
                </c:pt>
                <c:pt idx="31567">
                  <c:v>4.5966230000000001</c:v>
                </c:pt>
                <c:pt idx="31568">
                  <c:v>4.5833620000000002</c:v>
                </c:pt>
                <c:pt idx="31569">
                  <c:v>4.5911309999999999</c:v>
                </c:pt>
                <c:pt idx="31570">
                  <c:v>4.6005849999999997</c:v>
                </c:pt>
                <c:pt idx="31571">
                  <c:v>4.5932639999999996</c:v>
                </c:pt>
                <c:pt idx="31572">
                  <c:v>4.5878589999999999</c:v>
                </c:pt>
                <c:pt idx="31573">
                  <c:v>4.5946220000000002</c:v>
                </c:pt>
                <c:pt idx="31574">
                  <c:v>4.5949759999999999</c:v>
                </c:pt>
                <c:pt idx="31575">
                  <c:v>4.5911179999999998</c:v>
                </c:pt>
                <c:pt idx="31576">
                  <c:v>4.5981880000000004</c:v>
                </c:pt>
                <c:pt idx="31577">
                  <c:v>4.5995999999999997</c:v>
                </c:pt>
                <c:pt idx="31578">
                  <c:v>4.593477</c:v>
                </c:pt>
                <c:pt idx="31579">
                  <c:v>4.593807</c:v>
                </c:pt>
                <c:pt idx="31580">
                  <c:v>4.5958389999999998</c:v>
                </c:pt>
                <c:pt idx="31581">
                  <c:v>4.5949270000000002</c:v>
                </c:pt>
                <c:pt idx="31582">
                  <c:v>4.594481</c:v>
                </c:pt>
                <c:pt idx="31583">
                  <c:v>4.5960859999999997</c:v>
                </c:pt>
                <c:pt idx="31584">
                  <c:v>4.5942889999999998</c:v>
                </c:pt>
                <c:pt idx="31585">
                  <c:v>4.592422</c:v>
                </c:pt>
                <c:pt idx="31586">
                  <c:v>4.5999220000000003</c:v>
                </c:pt>
                <c:pt idx="31587">
                  <c:v>4.6038410000000001</c:v>
                </c:pt>
                <c:pt idx="31588">
                  <c:v>4.5919239999999997</c:v>
                </c:pt>
                <c:pt idx="31589">
                  <c:v>4.587739</c:v>
                </c:pt>
                <c:pt idx="31590">
                  <c:v>4.5978890000000003</c:v>
                </c:pt>
                <c:pt idx="31591">
                  <c:v>4.5937729999999997</c:v>
                </c:pt>
                <c:pt idx="31592">
                  <c:v>4.5886570000000004</c:v>
                </c:pt>
                <c:pt idx="31593">
                  <c:v>4.5984319999999999</c:v>
                </c:pt>
                <c:pt idx="31594">
                  <c:v>4.5986989999999999</c:v>
                </c:pt>
                <c:pt idx="31595">
                  <c:v>4.5941029999999996</c:v>
                </c:pt>
                <c:pt idx="31596">
                  <c:v>4.5987559999999998</c:v>
                </c:pt>
                <c:pt idx="31597">
                  <c:v>4.6011410000000001</c:v>
                </c:pt>
                <c:pt idx="31598">
                  <c:v>4.5993110000000001</c:v>
                </c:pt>
                <c:pt idx="31599">
                  <c:v>4.5993760000000004</c:v>
                </c:pt>
                <c:pt idx="31600">
                  <c:v>4.5991900000000001</c:v>
                </c:pt>
                <c:pt idx="31601">
                  <c:v>4.5974579999999996</c:v>
                </c:pt>
                <c:pt idx="31602">
                  <c:v>4.6017890000000001</c:v>
                </c:pt>
                <c:pt idx="31603">
                  <c:v>4.6045579999999999</c:v>
                </c:pt>
                <c:pt idx="31604">
                  <c:v>4.5977940000000004</c:v>
                </c:pt>
                <c:pt idx="31605">
                  <c:v>4.595866</c:v>
                </c:pt>
                <c:pt idx="31606">
                  <c:v>4.602392</c:v>
                </c:pt>
                <c:pt idx="31607">
                  <c:v>4.6009890000000002</c:v>
                </c:pt>
                <c:pt idx="31608">
                  <c:v>4.5912059999999997</c:v>
                </c:pt>
                <c:pt idx="31609">
                  <c:v>4.5952390000000003</c:v>
                </c:pt>
                <c:pt idx="31610">
                  <c:v>4.6037340000000002</c:v>
                </c:pt>
                <c:pt idx="31611">
                  <c:v>4.5954569999999997</c:v>
                </c:pt>
                <c:pt idx="31612">
                  <c:v>4.5972650000000002</c:v>
                </c:pt>
                <c:pt idx="31613">
                  <c:v>4.6114769999999998</c:v>
                </c:pt>
                <c:pt idx="31614">
                  <c:v>4.60893</c:v>
                </c:pt>
                <c:pt idx="31615">
                  <c:v>4.6010439999999999</c:v>
                </c:pt>
                <c:pt idx="31616">
                  <c:v>4.6033600000000003</c:v>
                </c:pt>
                <c:pt idx="31617">
                  <c:v>4.6048280000000004</c:v>
                </c:pt>
                <c:pt idx="31618">
                  <c:v>4.5987629999999999</c:v>
                </c:pt>
                <c:pt idx="31619">
                  <c:v>4.599596</c:v>
                </c:pt>
                <c:pt idx="31620">
                  <c:v>4.6035170000000001</c:v>
                </c:pt>
                <c:pt idx="31621">
                  <c:v>4.6012979999999999</c:v>
                </c:pt>
                <c:pt idx="31622">
                  <c:v>4.6061709999999998</c:v>
                </c:pt>
                <c:pt idx="31623">
                  <c:v>4.6152899999999999</c:v>
                </c:pt>
                <c:pt idx="31624">
                  <c:v>4.6107230000000001</c:v>
                </c:pt>
                <c:pt idx="31625">
                  <c:v>4.598954</c:v>
                </c:pt>
                <c:pt idx="31626">
                  <c:v>4.6007499999999997</c:v>
                </c:pt>
                <c:pt idx="31627">
                  <c:v>4.6082539999999996</c:v>
                </c:pt>
                <c:pt idx="31628">
                  <c:v>4.6040469999999996</c:v>
                </c:pt>
                <c:pt idx="31629">
                  <c:v>4.6026660000000001</c:v>
                </c:pt>
                <c:pt idx="31630">
                  <c:v>4.6038550000000003</c:v>
                </c:pt>
                <c:pt idx="31631">
                  <c:v>4.5986339999999997</c:v>
                </c:pt>
                <c:pt idx="31632">
                  <c:v>4.6012420000000001</c:v>
                </c:pt>
                <c:pt idx="31633">
                  <c:v>4.6073089999999999</c:v>
                </c:pt>
                <c:pt idx="31634">
                  <c:v>4.6036630000000001</c:v>
                </c:pt>
                <c:pt idx="31635">
                  <c:v>4.6015240000000004</c:v>
                </c:pt>
                <c:pt idx="31636">
                  <c:v>4.6108320000000003</c:v>
                </c:pt>
                <c:pt idx="31637">
                  <c:v>4.6083220000000003</c:v>
                </c:pt>
                <c:pt idx="31638">
                  <c:v>4.5978870000000001</c:v>
                </c:pt>
                <c:pt idx="31639">
                  <c:v>4.604965</c:v>
                </c:pt>
                <c:pt idx="31640">
                  <c:v>4.6077430000000001</c:v>
                </c:pt>
                <c:pt idx="31641">
                  <c:v>4.6021999999999998</c:v>
                </c:pt>
                <c:pt idx="31642">
                  <c:v>4.6096120000000003</c:v>
                </c:pt>
                <c:pt idx="31643">
                  <c:v>4.6111870000000001</c:v>
                </c:pt>
                <c:pt idx="31644">
                  <c:v>4.6011119999999996</c:v>
                </c:pt>
                <c:pt idx="31645">
                  <c:v>4.6016149999999998</c:v>
                </c:pt>
                <c:pt idx="31646">
                  <c:v>4.6101989999999997</c:v>
                </c:pt>
                <c:pt idx="31647">
                  <c:v>4.6044989999999997</c:v>
                </c:pt>
                <c:pt idx="31648">
                  <c:v>4.5953309999999998</c:v>
                </c:pt>
                <c:pt idx="31649">
                  <c:v>4.6027110000000002</c:v>
                </c:pt>
                <c:pt idx="31650">
                  <c:v>4.6072670000000002</c:v>
                </c:pt>
                <c:pt idx="31651">
                  <c:v>4.6030810000000004</c:v>
                </c:pt>
                <c:pt idx="31652">
                  <c:v>4.6047409999999998</c:v>
                </c:pt>
                <c:pt idx="31653">
                  <c:v>4.6075460000000001</c:v>
                </c:pt>
                <c:pt idx="31654">
                  <c:v>4.6033879999999998</c:v>
                </c:pt>
                <c:pt idx="31655">
                  <c:v>4.6073110000000002</c:v>
                </c:pt>
                <c:pt idx="31656">
                  <c:v>4.6176459999999997</c:v>
                </c:pt>
                <c:pt idx="31657">
                  <c:v>4.6082609999999997</c:v>
                </c:pt>
                <c:pt idx="31658">
                  <c:v>4.6017239999999999</c:v>
                </c:pt>
                <c:pt idx="31659">
                  <c:v>4.6126209999999999</c:v>
                </c:pt>
                <c:pt idx="31660">
                  <c:v>4.6139739999999998</c:v>
                </c:pt>
                <c:pt idx="31661">
                  <c:v>4.6104909999999997</c:v>
                </c:pt>
                <c:pt idx="31662">
                  <c:v>4.61172</c:v>
                </c:pt>
                <c:pt idx="31663">
                  <c:v>4.6109980000000004</c:v>
                </c:pt>
                <c:pt idx="31664">
                  <c:v>4.6102210000000001</c:v>
                </c:pt>
                <c:pt idx="31665">
                  <c:v>4.6122509999999997</c:v>
                </c:pt>
                <c:pt idx="31666">
                  <c:v>4.6124869999999998</c:v>
                </c:pt>
                <c:pt idx="31667">
                  <c:v>4.6029070000000001</c:v>
                </c:pt>
                <c:pt idx="31668">
                  <c:v>4.6046639999999996</c:v>
                </c:pt>
                <c:pt idx="31669">
                  <c:v>4.6185340000000004</c:v>
                </c:pt>
                <c:pt idx="31670">
                  <c:v>4.6147770000000001</c:v>
                </c:pt>
                <c:pt idx="31671">
                  <c:v>4.6056290000000004</c:v>
                </c:pt>
                <c:pt idx="31672">
                  <c:v>4.6100050000000001</c:v>
                </c:pt>
                <c:pt idx="31673">
                  <c:v>4.6114009999999999</c:v>
                </c:pt>
                <c:pt idx="31674">
                  <c:v>4.6066229999999999</c:v>
                </c:pt>
                <c:pt idx="31675">
                  <c:v>4.6120029999999996</c:v>
                </c:pt>
                <c:pt idx="31676">
                  <c:v>4.6159980000000003</c:v>
                </c:pt>
                <c:pt idx="31677">
                  <c:v>4.6061389999999998</c:v>
                </c:pt>
                <c:pt idx="31678">
                  <c:v>4.6049540000000002</c:v>
                </c:pt>
                <c:pt idx="31679">
                  <c:v>4.6113119999999999</c:v>
                </c:pt>
                <c:pt idx="31680">
                  <c:v>4.6124989999999997</c:v>
                </c:pt>
                <c:pt idx="31681">
                  <c:v>4.6115029999999999</c:v>
                </c:pt>
                <c:pt idx="31682">
                  <c:v>4.6112859999999998</c:v>
                </c:pt>
                <c:pt idx="31683">
                  <c:v>4.6139950000000001</c:v>
                </c:pt>
                <c:pt idx="31684">
                  <c:v>4.6093440000000001</c:v>
                </c:pt>
                <c:pt idx="31685">
                  <c:v>4.6118370000000004</c:v>
                </c:pt>
                <c:pt idx="31686">
                  <c:v>4.6196070000000002</c:v>
                </c:pt>
                <c:pt idx="31687">
                  <c:v>4.6155879999999998</c:v>
                </c:pt>
                <c:pt idx="31688">
                  <c:v>4.6166919999999996</c:v>
                </c:pt>
                <c:pt idx="31689">
                  <c:v>4.6206860000000001</c:v>
                </c:pt>
                <c:pt idx="31690">
                  <c:v>4.6187860000000001</c:v>
                </c:pt>
                <c:pt idx="31691">
                  <c:v>4.6176919999999999</c:v>
                </c:pt>
                <c:pt idx="31692">
                  <c:v>4.618817</c:v>
                </c:pt>
                <c:pt idx="31693">
                  <c:v>4.6111649999999997</c:v>
                </c:pt>
                <c:pt idx="31694">
                  <c:v>4.600193</c:v>
                </c:pt>
                <c:pt idx="31695">
                  <c:v>4.6044919999999996</c:v>
                </c:pt>
                <c:pt idx="31696">
                  <c:v>4.6110850000000001</c:v>
                </c:pt>
                <c:pt idx="31697">
                  <c:v>4.6097479999999997</c:v>
                </c:pt>
                <c:pt idx="31698">
                  <c:v>4.6130180000000003</c:v>
                </c:pt>
                <c:pt idx="31699">
                  <c:v>4.62005</c:v>
                </c:pt>
                <c:pt idx="31700">
                  <c:v>4.6218490000000001</c:v>
                </c:pt>
                <c:pt idx="31701">
                  <c:v>4.6178790000000003</c:v>
                </c:pt>
                <c:pt idx="31702">
                  <c:v>4.6167509999999998</c:v>
                </c:pt>
                <c:pt idx="31703">
                  <c:v>4.6175079999999999</c:v>
                </c:pt>
                <c:pt idx="31704">
                  <c:v>4.6190439999999997</c:v>
                </c:pt>
                <c:pt idx="31705">
                  <c:v>4.6229839999999998</c:v>
                </c:pt>
                <c:pt idx="31706">
                  <c:v>4.6194579999999998</c:v>
                </c:pt>
                <c:pt idx="31707">
                  <c:v>4.615386</c:v>
                </c:pt>
                <c:pt idx="31708">
                  <c:v>4.6188330000000004</c:v>
                </c:pt>
                <c:pt idx="31709">
                  <c:v>4.6219440000000001</c:v>
                </c:pt>
                <c:pt idx="31710">
                  <c:v>4.621067</c:v>
                </c:pt>
                <c:pt idx="31711">
                  <c:v>4.6186530000000001</c:v>
                </c:pt>
                <c:pt idx="31712">
                  <c:v>4.6194240000000004</c:v>
                </c:pt>
                <c:pt idx="31713">
                  <c:v>4.6161099999999999</c:v>
                </c:pt>
                <c:pt idx="31714">
                  <c:v>4.6134250000000003</c:v>
                </c:pt>
                <c:pt idx="31715">
                  <c:v>4.6171480000000003</c:v>
                </c:pt>
                <c:pt idx="31716">
                  <c:v>4.6148910000000001</c:v>
                </c:pt>
                <c:pt idx="31717">
                  <c:v>4.6158849999999996</c:v>
                </c:pt>
                <c:pt idx="31718">
                  <c:v>4.620228</c:v>
                </c:pt>
                <c:pt idx="31719">
                  <c:v>4.6142320000000003</c:v>
                </c:pt>
                <c:pt idx="31720">
                  <c:v>4.613162</c:v>
                </c:pt>
                <c:pt idx="31721">
                  <c:v>4.6225839999999998</c:v>
                </c:pt>
                <c:pt idx="31722">
                  <c:v>4.6221819999999996</c:v>
                </c:pt>
                <c:pt idx="31723">
                  <c:v>4.6129360000000004</c:v>
                </c:pt>
                <c:pt idx="31724">
                  <c:v>4.6195740000000001</c:v>
                </c:pt>
                <c:pt idx="31725">
                  <c:v>4.6274290000000002</c:v>
                </c:pt>
                <c:pt idx="31726">
                  <c:v>4.6171639999999998</c:v>
                </c:pt>
                <c:pt idx="31727">
                  <c:v>4.6138890000000004</c:v>
                </c:pt>
                <c:pt idx="31728">
                  <c:v>4.6202959999999997</c:v>
                </c:pt>
                <c:pt idx="31729">
                  <c:v>4.6216160000000004</c:v>
                </c:pt>
                <c:pt idx="31730">
                  <c:v>4.621893</c:v>
                </c:pt>
                <c:pt idx="31731">
                  <c:v>4.6222839999999996</c:v>
                </c:pt>
                <c:pt idx="31732">
                  <c:v>4.617127</c:v>
                </c:pt>
                <c:pt idx="31733">
                  <c:v>4.6141050000000003</c:v>
                </c:pt>
                <c:pt idx="31734">
                  <c:v>4.6212710000000001</c:v>
                </c:pt>
                <c:pt idx="31735">
                  <c:v>4.6216340000000002</c:v>
                </c:pt>
                <c:pt idx="31736">
                  <c:v>4.6169960000000003</c:v>
                </c:pt>
                <c:pt idx="31737">
                  <c:v>4.6227429999999998</c:v>
                </c:pt>
                <c:pt idx="31738">
                  <c:v>4.6233360000000001</c:v>
                </c:pt>
                <c:pt idx="31739">
                  <c:v>4.6189799999999996</c:v>
                </c:pt>
                <c:pt idx="31740">
                  <c:v>4.6204999999999998</c:v>
                </c:pt>
                <c:pt idx="31741">
                  <c:v>4.622236</c:v>
                </c:pt>
                <c:pt idx="31742">
                  <c:v>4.619631</c:v>
                </c:pt>
                <c:pt idx="31743">
                  <c:v>4.621772</c:v>
                </c:pt>
                <c:pt idx="31744">
                  <c:v>4.6267199999999997</c:v>
                </c:pt>
                <c:pt idx="31745">
                  <c:v>4.6229480000000001</c:v>
                </c:pt>
                <c:pt idx="31746">
                  <c:v>4.6220100000000004</c:v>
                </c:pt>
                <c:pt idx="31747">
                  <c:v>4.6276419999999998</c:v>
                </c:pt>
                <c:pt idx="31748">
                  <c:v>4.6272399999999996</c:v>
                </c:pt>
                <c:pt idx="31749">
                  <c:v>4.6240629999999996</c:v>
                </c:pt>
                <c:pt idx="31750">
                  <c:v>4.62371</c:v>
                </c:pt>
                <c:pt idx="31751">
                  <c:v>4.6251670000000003</c:v>
                </c:pt>
                <c:pt idx="31752">
                  <c:v>4.6218469999999998</c:v>
                </c:pt>
                <c:pt idx="31753">
                  <c:v>4.6195620000000002</c:v>
                </c:pt>
                <c:pt idx="31754">
                  <c:v>4.6254210000000002</c:v>
                </c:pt>
                <c:pt idx="31755">
                  <c:v>4.6276830000000002</c:v>
                </c:pt>
                <c:pt idx="31756">
                  <c:v>4.6261789999999996</c:v>
                </c:pt>
                <c:pt idx="31757">
                  <c:v>4.6267440000000004</c:v>
                </c:pt>
                <c:pt idx="31758">
                  <c:v>4.6263880000000004</c:v>
                </c:pt>
                <c:pt idx="31759">
                  <c:v>4.6227200000000002</c:v>
                </c:pt>
                <c:pt idx="31760">
                  <c:v>4.6236309999999996</c:v>
                </c:pt>
                <c:pt idx="31761">
                  <c:v>4.6269239999999998</c:v>
                </c:pt>
                <c:pt idx="31762">
                  <c:v>4.6210529999999999</c:v>
                </c:pt>
                <c:pt idx="31763">
                  <c:v>4.6255920000000001</c:v>
                </c:pt>
                <c:pt idx="31764">
                  <c:v>4.6349720000000003</c:v>
                </c:pt>
                <c:pt idx="31765">
                  <c:v>4.6244630000000004</c:v>
                </c:pt>
                <c:pt idx="31766">
                  <c:v>4.619929</c:v>
                </c:pt>
                <c:pt idx="31767">
                  <c:v>4.6291039999999999</c:v>
                </c:pt>
                <c:pt idx="31768">
                  <c:v>4.6270030000000002</c:v>
                </c:pt>
                <c:pt idx="31769">
                  <c:v>4.6200299999999999</c:v>
                </c:pt>
                <c:pt idx="31770">
                  <c:v>4.6253450000000003</c:v>
                </c:pt>
                <c:pt idx="31771">
                  <c:v>4.6301610000000002</c:v>
                </c:pt>
                <c:pt idx="31772">
                  <c:v>4.6261369999999999</c:v>
                </c:pt>
                <c:pt idx="31773">
                  <c:v>4.6290480000000001</c:v>
                </c:pt>
                <c:pt idx="31774">
                  <c:v>4.6305860000000001</c:v>
                </c:pt>
                <c:pt idx="31775">
                  <c:v>4.6230589999999996</c:v>
                </c:pt>
                <c:pt idx="31776">
                  <c:v>4.6277280000000003</c:v>
                </c:pt>
                <c:pt idx="31777">
                  <c:v>4.6335050000000004</c:v>
                </c:pt>
                <c:pt idx="31778">
                  <c:v>4.6256389999999996</c:v>
                </c:pt>
                <c:pt idx="31779">
                  <c:v>4.6228639999999999</c:v>
                </c:pt>
                <c:pt idx="31780">
                  <c:v>4.6301750000000004</c:v>
                </c:pt>
                <c:pt idx="31781">
                  <c:v>4.6266470000000002</c:v>
                </c:pt>
                <c:pt idx="31782">
                  <c:v>4.6220739999999996</c:v>
                </c:pt>
                <c:pt idx="31783">
                  <c:v>4.6318840000000003</c:v>
                </c:pt>
                <c:pt idx="31784">
                  <c:v>4.6317459999999997</c:v>
                </c:pt>
                <c:pt idx="31785">
                  <c:v>4.625051</c:v>
                </c:pt>
                <c:pt idx="31786">
                  <c:v>4.6316860000000002</c:v>
                </c:pt>
                <c:pt idx="31787">
                  <c:v>4.6348570000000002</c:v>
                </c:pt>
                <c:pt idx="31788">
                  <c:v>4.6279560000000002</c:v>
                </c:pt>
                <c:pt idx="31789">
                  <c:v>4.6292819999999999</c:v>
                </c:pt>
                <c:pt idx="31790">
                  <c:v>4.6383169999999998</c:v>
                </c:pt>
                <c:pt idx="31791">
                  <c:v>4.6320490000000003</c:v>
                </c:pt>
                <c:pt idx="31792">
                  <c:v>4.6250879999999999</c:v>
                </c:pt>
                <c:pt idx="31793">
                  <c:v>4.6359719999999998</c:v>
                </c:pt>
                <c:pt idx="31794">
                  <c:v>4.6340430000000001</c:v>
                </c:pt>
                <c:pt idx="31795">
                  <c:v>4.6254520000000001</c:v>
                </c:pt>
                <c:pt idx="31796">
                  <c:v>4.632009</c:v>
                </c:pt>
                <c:pt idx="31797">
                  <c:v>4.6356510000000002</c:v>
                </c:pt>
                <c:pt idx="31798">
                  <c:v>4.6291010000000004</c:v>
                </c:pt>
                <c:pt idx="31799">
                  <c:v>4.6284109999999998</c:v>
                </c:pt>
                <c:pt idx="31800">
                  <c:v>4.6344620000000001</c:v>
                </c:pt>
                <c:pt idx="31801">
                  <c:v>4.6286659999999999</c:v>
                </c:pt>
                <c:pt idx="31802">
                  <c:v>4.6253299999999999</c:v>
                </c:pt>
                <c:pt idx="31803">
                  <c:v>4.6326700000000001</c:v>
                </c:pt>
                <c:pt idx="31804">
                  <c:v>4.6292730000000004</c:v>
                </c:pt>
                <c:pt idx="31805">
                  <c:v>4.629105</c:v>
                </c:pt>
                <c:pt idx="31806">
                  <c:v>4.6389019999999999</c:v>
                </c:pt>
                <c:pt idx="31807">
                  <c:v>4.6389139999999998</c:v>
                </c:pt>
                <c:pt idx="31808">
                  <c:v>4.630325</c:v>
                </c:pt>
                <c:pt idx="31809">
                  <c:v>4.6290630000000004</c:v>
                </c:pt>
                <c:pt idx="31810">
                  <c:v>4.6351110000000002</c:v>
                </c:pt>
                <c:pt idx="31811">
                  <c:v>4.6336789999999999</c:v>
                </c:pt>
                <c:pt idx="31812">
                  <c:v>4.6320100000000002</c:v>
                </c:pt>
                <c:pt idx="31813">
                  <c:v>4.634334</c:v>
                </c:pt>
                <c:pt idx="31814">
                  <c:v>4.6347050000000003</c:v>
                </c:pt>
                <c:pt idx="31815">
                  <c:v>4.639424</c:v>
                </c:pt>
                <c:pt idx="31816">
                  <c:v>4.6446009999999998</c:v>
                </c:pt>
                <c:pt idx="31817">
                  <c:v>4.6410929999999997</c:v>
                </c:pt>
                <c:pt idx="31818">
                  <c:v>4.6344289999999999</c:v>
                </c:pt>
                <c:pt idx="31819">
                  <c:v>4.6375409999999997</c:v>
                </c:pt>
                <c:pt idx="31820">
                  <c:v>4.6404290000000001</c:v>
                </c:pt>
                <c:pt idx="31821">
                  <c:v>4.6307090000000004</c:v>
                </c:pt>
                <c:pt idx="31822">
                  <c:v>4.6321940000000001</c:v>
                </c:pt>
                <c:pt idx="31823">
                  <c:v>4.6417710000000003</c:v>
                </c:pt>
                <c:pt idx="31824">
                  <c:v>4.6375970000000004</c:v>
                </c:pt>
                <c:pt idx="31825">
                  <c:v>4.633013</c:v>
                </c:pt>
                <c:pt idx="31826">
                  <c:v>4.6376720000000002</c:v>
                </c:pt>
                <c:pt idx="31827">
                  <c:v>4.6389370000000003</c:v>
                </c:pt>
                <c:pt idx="31828">
                  <c:v>4.63375</c:v>
                </c:pt>
                <c:pt idx="31829">
                  <c:v>4.6368989999999997</c:v>
                </c:pt>
                <c:pt idx="31830">
                  <c:v>4.6381350000000001</c:v>
                </c:pt>
                <c:pt idx="31831">
                  <c:v>4.6326549999999997</c:v>
                </c:pt>
                <c:pt idx="31832">
                  <c:v>4.6373850000000001</c:v>
                </c:pt>
                <c:pt idx="31833">
                  <c:v>4.63767</c:v>
                </c:pt>
                <c:pt idx="31834">
                  <c:v>4.6348399999999996</c:v>
                </c:pt>
                <c:pt idx="31835">
                  <c:v>4.6406830000000001</c:v>
                </c:pt>
                <c:pt idx="31836">
                  <c:v>4.6393610000000001</c:v>
                </c:pt>
                <c:pt idx="31837">
                  <c:v>4.6336360000000001</c:v>
                </c:pt>
                <c:pt idx="31838">
                  <c:v>4.6359539999999999</c:v>
                </c:pt>
                <c:pt idx="31839">
                  <c:v>4.6418850000000003</c:v>
                </c:pt>
                <c:pt idx="31840">
                  <c:v>4.6380910000000002</c:v>
                </c:pt>
                <c:pt idx="31841">
                  <c:v>4.6315939999999998</c:v>
                </c:pt>
                <c:pt idx="31842">
                  <c:v>4.6343399999999999</c:v>
                </c:pt>
                <c:pt idx="31843">
                  <c:v>4.6369090000000002</c:v>
                </c:pt>
                <c:pt idx="31844">
                  <c:v>4.6398780000000004</c:v>
                </c:pt>
                <c:pt idx="31845">
                  <c:v>4.6446290000000001</c:v>
                </c:pt>
                <c:pt idx="31846">
                  <c:v>4.6452939999999998</c:v>
                </c:pt>
                <c:pt idx="31847">
                  <c:v>4.6402150000000004</c:v>
                </c:pt>
                <c:pt idx="31848">
                  <c:v>4.6403359999999996</c:v>
                </c:pt>
                <c:pt idx="31849">
                  <c:v>4.6473050000000002</c:v>
                </c:pt>
                <c:pt idx="31850">
                  <c:v>4.6427389999999997</c:v>
                </c:pt>
                <c:pt idx="31851">
                  <c:v>4.6404759999999996</c:v>
                </c:pt>
                <c:pt idx="31852">
                  <c:v>4.6483869999999996</c:v>
                </c:pt>
                <c:pt idx="31853">
                  <c:v>4.6413739999999999</c:v>
                </c:pt>
                <c:pt idx="31854">
                  <c:v>4.63605</c:v>
                </c:pt>
                <c:pt idx="31855">
                  <c:v>4.6480649999999999</c:v>
                </c:pt>
                <c:pt idx="31856">
                  <c:v>4.6485669999999999</c:v>
                </c:pt>
                <c:pt idx="31857">
                  <c:v>4.6367830000000003</c:v>
                </c:pt>
                <c:pt idx="31858">
                  <c:v>4.643751</c:v>
                </c:pt>
                <c:pt idx="31859">
                  <c:v>4.6502569999999999</c:v>
                </c:pt>
                <c:pt idx="31860">
                  <c:v>4.6347820000000004</c:v>
                </c:pt>
                <c:pt idx="31861">
                  <c:v>4.6326130000000001</c:v>
                </c:pt>
                <c:pt idx="31862">
                  <c:v>4.6408709999999997</c:v>
                </c:pt>
                <c:pt idx="31863">
                  <c:v>4.6382989999999999</c:v>
                </c:pt>
                <c:pt idx="31864">
                  <c:v>4.6375760000000001</c:v>
                </c:pt>
                <c:pt idx="31865">
                  <c:v>4.6416690000000003</c:v>
                </c:pt>
                <c:pt idx="31866">
                  <c:v>4.6413080000000004</c:v>
                </c:pt>
                <c:pt idx="31867">
                  <c:v>4.63504</c:v>
                </c:pt>
                <c:pt idx="31868">
                  <c:v>4.6361590000000001</c:v>
                </c:pt>
                <c:pt idx="31869">
                  <c:v>4.6449790000000002</c:v>
                </c:pt>
                <c:pt idx="31870">
                  <c:v>4.6464970000000001</c:v>
                </c:pt>
                <c:pt idx="31871">
                  <c:v>4.6448270000000003</c:v>
                </c:pt>
                <c:pt idx="31872">
                  <c:v>4.647284</c:v>
                </c:pt>
                <c:pt idx="31873">
                  <c:v>4.6475410000000004</c:v>
                </c:pt>
                <c:pt idx="31874">
                  <c:v>4.6467749999999999</c:v>
                </c:pt>
                <c:pt idx="31875">
                  <c:v>4.6510009999999999</c:v>
                </c:pt>
                <c:pt idx="31876">
                  <c:v>4.6513369999999998</c:v>
                </c:pt>
                <c:pt idx="31877">
                  <c:v>4.6460489999999997</c:v>
                </c:pt>
                <c:pt idx="31878">
                  <c:v>4.6480899999999998</c:v>
                </c:pt>
                <c:pt idx="31879">
                  <c:v>4.6481899999999996</c:v>
                </c:pt>
                <c:pt idx="31880">
                  <c:v>4.6425029999999996</c:v>
                </c:pt>
                <c:pt idx="31881">
                  <c:v>4.6453189999999998</c:v>
                </c:pt>
                <c:pt idx="31882">
                  <c:v>4.6528790000000004</c:v>
                </c:pt>
                <c:pt idx="31883">
                  <c:v>4.6513270000000002</c:v>
                </c:pt>
                <c:pt idx="31884">
                  <c:v>4.643243</c:v>
                </c:pt>
                <c:pt idx="31885">
                  <c:v>4.6453119999999997</c:v>
                </c:pt>
                <c:pt idx="31886">
                  <c:v>4.6463539999999997</c:v>
                </c:pt>
                <c:pt idx="31887">
                  <c:v>4.6407290000000003</c:v>
                </c:pt>
                <c:pt idx="31888">
                  <c:v>4.6484139999999998</c:v>
                </c:pt>
                <c:pt idx="31889">
                  <c:v>4.6475330000000001</c:v>
                </c:pt>
                <c:pt idx="31890">
                  <c:v>4.6386940000000001</c:v>
                </c:pt>
                <c:pt idx="31891">
                  <c:v>4.6518790000000001</c:v>
                </c:pt>
                <c:pt idx="31892">
                  <c:v>4.6582610000000004</c:v>
                </c:pt>
                <c:pt idx="31893">
                  <c:v>4.6446339999999999</c:v>
                </c:pt>
                <c:pt idx="31894">
                  <c:v>4.6433229999999996</c:v>
                </c:pt>
                <c:pt idx="31895">
                  <c:v>4.6524029999999996</c:v>
                </c:pt>
                <c:pt idx="31896">
                  <c:v>4.6472480000000003</c:v>
                </c:pt>
                <c:pt idx="31897">
                  <c:v>4.6435919999999999</c:v>
                </c:pt>
                <c:pt idx="31898">
                  <c:v>4.6502359999999996</c:v>
                </c:pt>
                <c:pt idx="31899">
                  <c:v>4.6429260000000001</c:v>
                </c:pt>
                <c:pt idx="31900">
                  <c:v>4.6390779999999996</c:v>
                </c:pt>
                <c:pt idx="31901">
                  <c:v>4.6487780000000001</c:v>
                </c:pt>
                <c:pt idx="31902">
                  <c:v>4.6472249999999997</c:v>
                </c:pt>
                <c:pt idx="31903">
                  <c:v>4.6415309999999996</c:v>
                </c:pt>
                <c:pt idx="31904">
                  <c:v>4.6496639999999996</c:v>
                </c:pt>
                <c:pt idx="31905">
                  <c:v>4.6544030000000003</c:v>
                </c:pt>
                <c:pt idx="31906">
                  <c:v>4.6437679999999997</c:v>
                </c:pt>
                <c:pt idx="31907">
                  <c:v>4.648377</c:v>
                </c:pt>
                <c:pt idx="31908">
                  <c:v>4.6584659999999998</c:v>
                </c:pt>
                <c:pt idx="31909">
                  <c:v>4.6475900000000001</c:v>
                </c:pt>
                <c:pt idx="31910">
                  <c:v>4.6454909999999998</c:v>
                </c:pt>
                <c:pt idx="31911">
                  <c:v>4.6555200000000001</c:v>
                </c:pt>
                <c:pt idx="31912">
                  <c:v>4.6553839999999997</c:v>
                </c:pt>
                <c:pt idx="31913">
                  <c:v>4.6505720000000004</c:v>
                </c:pt>
                <c:pt idx="31914">
                  <c:v>4.6490359999999997</c:v>
                </c:pt>
                <c:pt idx="31915">
                  <c:v>4.6503519999999998</c:v>
                </c:pt>
                <c:pt idx="31916">
                  <c:v>4.6487150000000002</c:v>
                </c:pt>
                <c:pt idx="31917">
                  <c:v>4.6498730000000004</c:v>
                </c:pt>
                <c:pt idx="31918">
                  <c:v>4.6547340000000004</c:v>
                </c:pt>
                <c:pt idx="31919">
                  <c:v>4.6548530000000001</c:v>
                </c:pt>
                <c:pt idx="31920">
                  <c:v>4.6546810000000001</c:v>
                </c:pt>
                <c:pt idx="31921">
                  <c:v>4.6533740000000003</c:v>
                </c:pt>
                <c:pt idx="31922">
                  <c:v>4.6511950000000004</c:v>
                </c:pt>
                <c:pt idx="31923">
                  <c:v>4.650156</c:v>
                </c:pt>
                <c:pt idx="31924">
                  <c:v>4.6517289999999996</c:v>
                </c:pt>
                <c:pt idx="31925">
                  <c:v>4.6536910000000002</c:v>
                </c:pt>
                <c:pt idx="31926">
                  <c:v>4.651141</c:v>
                </c:pt>
                <c:pt idx="31927">
                  <c:v>4.6524460000000003</c:v>
                </c:pt>
                <c:pt idx="31928">
                  <c:v>4.652431</c:v>
                </c:pt>
                <c:pt idx="31929">
                  <c:v>4.6486369999999999</c:v>
                </c:pt>
                <c:pt idx="31930">
                  <c:v>4.6529299999999996</c:v>
                </c:pt>
                <c:pt idx="31931">
                  <c:v>4.656148</c:v>
                </c:pt>
                <c:pt idx="31932">
                  <c:v>4.6503110000000003</c:v>
                </c:pt>
                <c:pt idx="31933">
                  <c:v>4.6500269999999997</c:v>
                </c:pt>
                <c:pt idx="31934">
                  <c:v>4.660793</c:v>
                </c:pt>
                <c:pt idx="31935">
                  <c:v>4.662528</c:v>
                </c:pt>
                <c:pt idx="31936">
                  <c:v>4.6547549999999998</c:v>
                </c:pt>
                <c:pt idx="31937">
                  <c:v>4.654782</c:v>
                </c:pt>
                <c:pt idx="31938">
                  <c:v>4.6559739999999996</c:v>
                </c:pt>
                <c:pt idx="31939">
                  <c:v>4.6539159999999997</c:v>
                </c:pt>
                <c:pt idx="31940">
                  <c:v>4.6568759999999996</c:v>
                </c:pt>
                <c:pt idx="31941">
                  <c:v>4.6604070000000002</c:v>
                </c:pt>
                <c:pt idx="31942">
                  <c:v>4.6574299999999997</c:v>
                </c:pt>
                <c:pt idx="31943">
                  <c:v>4.6540169999999996</c:v>
                </c:pt>
                <c:pt idx="31944">
                  <c:v>4.6587560000000003</c:v>
                </c:pt>
                <c:pt idx="31945">
                  <c:v>4.6603050000000001</c:v>
                </c:pt>
                <c:pt idx="31946">
                  <c:v>4.6552769999999999</c:v>
                </c:pt>
                <c:pt idx="31947">
                  <c:v>4.6597140000000001</c:v>
                </c:pt>
                <c:pt idx="31948">
                  <c:v>4.665991</c:v>
                </c:pt>
                <c:pt idx="31949">
                  <c:v>4.65794</c:v>
                </c:pt>
                <c:pt idx="31950">
                  <c:v>4.6506020000000001</c:v>
                </c:pt>
                <c:pt idx="31951">
                  <c:v>4.6603880000000002</c:v>
                </c:pt>
                <c:pt idx="31952">
                  <c:v>4.6599919999999999</c:v>
                </c:pt>
                <c:pt idx="31953">
                  <c:v>4.647087</c:v>
                </c:pt>
                <c:pt idx="31954">
                  <c:v>4.651605</c:v>
                </c:pt>
                <c:pt idx="31955">
                  <c:v>4.6557409999999999</c:v>
                </c:pt>
                <c:pt idx="31956">
                  <c:v>4.6528239999999998</c:v>
                </c:pt>
                <c:pt idx="31957">
                  <c:v>4.6600760000000001</c:v>
                </c:pt>
                <c:pt idx="31958">
                  <c:v>4.6653149999999997</c:v>
                </c:pt>
                <c:pt idx="31959">
                  <c:v>4.6586350000000003</c:v>
                </c:pt>
                <c:pt idx="31960">
                  <c:v>4.6555799999999996</c:v>
                </c:pt>
                <c:pt idx="31961">
                  <c:v>4.6586619999999996</c:v>
                </c:pt>
                <c:pt idx="31962">
                  <c:v>4.6526300000000003</c:v>
                </c:pt>
                <c:pt idx="31963">
                  <c:v>4.6535890000000002</c:v>
                </c:pt>
                <c:pt idx="31964">
                  <c:v>4.6643829999999999</c:v>
                </c:pt>
                <c:pt idx="31965">
                  <c:v>4.6591889999999996</c:v>
                </c:pt>
                <c:pt idx="31966">
                  <c:v>4.6536309999999999</c:v>
                </c:pt>
                <c:pt idx="31967">
                  <c:v>4.6597379999999999</c:v>
                </c:pt>
                <c:pt idx="31968">
                  <c:v>4.6597030000000004</c:v>
                </c:pt>
                <c:pt idx="31969">
                  <c:v>4.6557849999999998</c:v>
                </c:pt>
                <c:pt idx="31970">
                  <c:v>4.6628210000000001</c:v>
                </c:pt>
                <c:pt idx="31971">
                  <c:v>4.6696840000000002</c:v>
                </c:pt>
                <c:pt idx="31972">
                  <c:v>4.6569039999999999</c:v>
                </c:pt>
                <c:pt idx="31973">
                  <c:v>4.6517569999999999</c:v>
                </c:pt>
                <c:pt idx="31974">
                  <c:v>4.6617309999999996</c:v>
                </c:pt>
                <c:pt idx="31975">
                  <c:v>4.6597010000000001</c:v>
                </c:pt>
                <c:pt idx="31976">
                  <c:v>4.6571559999999996</c:v>
                </c:pt>
                <c:pt idx="31977">
                  <c:v>4.6641069999999996</c:v>
                </c:pt>
                <c:pt idx="31978">
                  <c:v>4.6692590000000003</c:v>
                </c:pt>
                <c:pt idx="31979">
                  <c:v>4.6685249999999998</c:v>
                </c:pt>
                <c:pt idx="31980">
                  <c:v>4.6684770000000002</c:v>
                </c:pt>
                <c:pt idx="31981">
                  <c:v>4.6699929999999998</c:v>
                </c:pt>
                <c:pt idx="31982">
                  <c:v>4.6665390000000002</c:v>
                </c:pt>
                <c:pt idx="31983">
                  <c:v>4.6648250000000004</c:v>
                </c:pt>
                <c:pt idx="31984">
                  <c:v>4.6672589999999996</c:v>
                </c:pt>
                <c:pt idx="31985">
                  <c:v>4.6640249999999996</c:v>
                </c:pt>
                <c:pt idx="31986">
                  <c:v>4.6595589999999998</c:v>
                </c:pt>
                <c:pt idx="31987">
                  <c:v>4.6626060000000003</c:v>
                </c:pt>
                <c:pt idx="31988">
                  <c:v>4.6668229999999999</c:v>
                </c:pt>
                <c:pt idx="31989">
                  <c:v>4.6603019999999997</c:v>
                </c:pt>
                <c:pt idx="31990">
                  <c:v>4.6571660000000001</c:v>
                </c:pt>
                <c:pt idx="31991">
                  <c:v>4.6663990000000002</c:v>
                </c:pt>
                <c:pt idx="31992">
                  <c:v>4.6642400000000004</c:v>
                </c:pt>
                <c:pt idx="31993">
                  <c:v>4.6608960000000002</c:v>
                </c:pt>
                <c:pt idx="31994">
                  <c:v>4.6727030000000003</c:v>
                </c:pt>
                <c:pt idx="31995">
                  <c:v>4.673038</c:v>
                </c:pt>
                <c:pt idx="31996">
                  <c:v>4.6595760000000004</c:v>
                </c:pt>
                <c:pt idx="31997">
                  <c:v>4.6634099999999998</c:v>
                </c:pt>
                <c:pt idx="31998">
                  <c:v>4.6696590000000002</c:v>
                </c:pt>
                <c:pt idx="31999">
                  <c:v>4.6582819999999998</c:v>
                </c:pt>
                <c:pt idx="32000">
                  <c:v>4.6577229999999998</c:v>
                </c:pt>
                <c:pt idx="32001">
                  <c:v>4.6657700000000002</c:v>
                </c:pt>
                <c:pt idx="32002">
                  <c:v>4.6639999999999997</c:v>
                </c:pt>
                <c:pt idx="32003">
                  <c:v>4.664167</c:v>
                </c:pt>
                <c:pt idx="32004">
                  <c:v>4.6664969999999997</c:v>
                </c:pt>
                <c:pt idx="32005">
                  <c:v>4.6668729999999998</c:v>
                </c:pt>
                <c:pt idx="32006">
                  <c:v>4.6640420000000002</c:v>
                </c:pt>
                <c:pt idx="32007">
                  <c:v>4.664034</c:v>
                </c:pt>
                <c:pt idx="32008">
                  <c:v>4.6669419999999997</c:v>
                </c:pt>
                <c:pt idx="32009">
                  <c:v>4.6628350000000003</c:v>
                </c:pt>
                <c:pt idx="32010">
                  <c:v>4.6630200000000004</c:v>
                </c:pt>
                <c:pt idx="32011">
                  <c:v>4.6649209999999997</c:v>
                </c:pt>
                <c:pt idx="32012">
                  <c:v>4.6599589999999997</c:v>
                </c:pt>
                <c:pt idx="32013">
                  <c:v>4.6640350000000002</c:v>
                </c:pt>
                <c:pt idx="32014">
                  <c:v>4.6745910000000004</c:v>
                </c:pt>
                <c:pt idx="32015">
                  <c:v>4.674169</c:v>
                </c:pt>
                <c:pt idx="32016">
                  <c:v>4.6676219999999997</c:v>
                </c:pt>
                <c:pt idx="32017">
                  <c:v>4.6702360000000001</c:v>
                </c:pt>
                <c:pt idx="32018">
                  <c:v>4.6742080000000001</c:v>
                </c:pt>
                <c:pt idx="32019">
                  <c:v>4.6714820000000001</c:v>
                </c:pt>
                <c:pt idx="32020">
                  <c:v>4.6719030000000004</c:v>
                </c:pt>
                <c:pt idx="32021">
                  <c:v>4.6705810000000003</c:v>
                </c:pt>
                <c:pt idx="32022">
                  <c:v>4.6675060000000004</c:v>
                </c:pt>
                <c:pt idx="32023">
                  <c:v>4.6683690000000002</c:v>
                </c:pt>
                <c:pt idx="32024">
                  <c:v>4.6702859999999999</c:v>
                </c:pt>
                <c:pt idx="32025">
                  <c:v>4.6729789999999998</c:v>
                </c:pt>
                <c:pt idx="32026">
                  <c:v>4.6741970000000004</c:v>
                </c:pt>
                <c:pt idx="32027">
                  <c:v>4.6733669999999998</c:v>
                </c:pt>
                <c:pt idx="32028">
                  <c:v>4.6707859999999997</c:v>
                </c:pt>
                <c:pt idx="32029">
                  <c:v>4.6663699999999997</c:v>
                </c:pt>
                <c:pt idx="32030">
                  <c:v>4.6681559999999998</c:v>
                </c:pt>
                <c:pt idx="32031">
                  <c:v>4.6711489999999998</c:v>
                </c:pt>
                <c:pt idx="32032">
                  <c:v>4.666436</c:v>
                </c:pt>
                <c:pt idx="32033">
                  <c:v>4.6640420000000002</c:v>
                </c:pt>
                <c:pt idx="32034">
                  <c:v>4.6722549999999998</c:v>
                </c:pt>
                <c:pt idx="32035">
                  <c:v>4.675821</c:v>
                </c:pt>
                <c:pt idx="32036">
                  <c:v>4.6676549999999999</c:v>
                </c:pt>
                <c:pt idx="32037">
                  <c:v>4.6702329999999996</c:v>
                </c:pt>
                <c:pt idx="32038">
                  <c:v>4.6734580000000001</c:v>
                </c:pt>
                <c:pt idx="32039">
                  <c:v>4.6651639999999999</c:v>
                </c:pt>
                <c:pt idx="32040">
                  <c:v>4.6688539999999996</c:v>
                </c:pt>
                <c:pt idx="32041">
                  <c:v>4.6755519999999997</c:v>
                </c:pt>
                <c:pt idx="32042">
                  <c:v>4.6707159999999996</c:v>
                </c:pt>
                <c:pt idx="32043">
                  <c:v>4.670248</c:v>
                </c:pt>
                <c:pt idx="32044">
                  <c:v>4.6755699999999996</c:v>
                </c:pt>
                <c:pt idx="32045">
                  <c:v>4.6713279999999999</c:v>
                </c:pt>
                <c:pt idx="32046">
                  <c:v>4.6673090000000004</c:v>
                </c:pt>
                <c:pt idx="32047">
                  <c:v>4.6755089999999999</c:v>
                </c:pt>
                <c:pt idx="32048">
                  <c:v>4.6758319999999998</c:v>
                </c:pt>
                <c:pt idx="32049">
                  <c:v>4.6652509999999996</c:v>
                </c:pt>
                <c:pt idx="32050">
                  <c:v>4.6671269999999998</c:v>
                </c:pt>
                <c:pt idx="32051">
                  <c:v>4.6767529999999997</c:v>
                </c:pt>
                <c:pt idx="32052">
                  <c:v>4.6737460000000004</c:v>
                </c:pt>
                <c:pt idx="32053">
                  <c:v>4.670534</c:v>
                </c:pt>
                <c:pt idx="32054">
                  <c:v>4.6794529999999996</c:v>
                </c:pt>
                <c:pt idx="32055">
                  <c:v>4.6796220000000002</c:v>
                </c:pt>
                <c:pt idx="32056">
                  <c:v>4.6747540000000001</c:v>
                </c:pt>
                <c:pt idx="32057">
                  <c:v>4.679341</c:v>
                </c:pt>
                <c:pt idx="32058">
                  <c:v>4.6774050000000003</c:v>
                </c:pt>
                <c:pt idx="32059">
                  <c:v>4.6739030000000001</c:v>
                </c:pt>
                <c:pt idx="32060">
                  <c:v>4.6805909999999997</c:v>
                </c:pt>
                <c:pt idx="32061">
                  <c:v>4.6813459999999996</c:v>
                </c:pt>
                <c:pt idx="32062">
                  <c:v>4.6748390000000004</c:v>
                </c:pt>
                <c:pt idx="32063">
                  <c:v>4.674823</c:v>
                </c:pt>
                <c:pt idx="32064">
                  <c:v>4.6810130000000001</c:v>
                </c:pt>
                <c:pt idx="32065">
                  <c:v>4.679316</c:v>
                </c:pt>
                <c:pt idx="32066">
                  <c:v>4.6755339999999999</c:v>
                </c:pt>
                <c:pt idx="32067">
                  <c:v>4.6812810000000002</c:v>
                </c:pt>
                <c:pt idx="32068">
                  <c:v>4.6830629999999998</c:v>
                </c:pt>
                <c:pt idx="32069">
                  <c:v>4.6786640000000004</c:v>
                </c:pt>
                <c:pt idx="32070">
                  <c:v>4.6818080000000002</c:v>
                </c:pt>
                <c:pt idx="32071">
                  <c:v>4.6830590000000001</c:v>
                </c:pt>
                <c:pt idx="32072">
                  <c:v>4.6736839999999997</c:v>
                </c:pt>
                <c:pt idx="32073">
                  <c:v>4.6764710000000003</c:v>
                </c:pt>
                <c:pt idx="32074">
                  <c:v>4.6829739999999997</c:v>
                </c:pt>
                <c:pt idx="32075">
                  <c:v>4.6718140000000004</c:v>
                </c:pt>
                <c:pt idx="32076">
                  <c:v>4.6674329999999999</c:v>
                </c:pt>
                <c:pt idx="32077">
                  <c:v>4.6768190000000001</c:v>
                </c:pt>
                <c:pt idx="32078">
                  <c:v>4.676088</c:v>
                </c:pt>
                <c:pt idx="32079">
                  <c:v>4.6689660000000002</c:v>
                </c:pt>
                <c:pt idx="32080">
                  <c:v>4.675389</c:v>
                </c:pt>
                <c:pt idx="32081">
                  <c:v>4.6831769999999997</c:v>
                </c:pt>
                <c:pt idx="32082">
                  <c:v>4.6762119999999996</c:v>
                </c:pt>
                <c:pt idx="32083">
                  <c:v>4.6754340000000001</c:v>
                </c:pt>
                <c:pt idx="32084">
                  <c:v>4.6803759999999999</c:v>
                </c:pt>
                <c:pt idx="32085">
                  <c:v>4.6774459999999998</c:v>
                </c:pt>
                <c:pt idx="32086">
                  <c:v>4.675192</c:v>
                </c:pt>
                <c:pt idx="32087">
                  <c:v>4.6762129999999997</c:v>
                </c:pt>
                <c:pt idx="32088">
                  <c:v>4.6800319999999997</c:v>
                </c:pt>
                <c:pt idx="32089">
                  <c:v>4.6816279999999999</c:v>
                </c:pt>
                <c:pt idx="32090">
                  <c:v>4.6824680000000001</c:v>
                </c:pt>
                <c:pt idx="32091">
                  <c:v>4.6847469999999998</c:v>
                </c:pt>
                <c:pt idx="32092">
                  <c:v>4.6834860000000003</c:v>
                </c:pt>
                <c:pt idx="32093">
                  <c:v>4.6823439999999996</c:v>
                </c:pt>
                <c:pt idx="32094">
                  <c:v>4.6800740000000003</c:v>
                </c:pt>
                <c:pt idx="32095">
                  <c:v>4.6809580000000004</c:v>
                </c:pt>
                <c:pt idx="32096">
                  <c:v>4.6859859999999998</c:v>
                </c:pt>
                <c:pt idx="32097">
                  <c:v>4.6848380000000001</c:v>
                </c:pt>
                <c:pt idx="32098">
                  <c:v>4.6797409999999999</c:v>
                </c:pt>
                <c:pt idx="32099">
                  <c:v>4.6782190000000003</c:v>
                </c:pt>
                <c:pt idx="32100">
                  <c:v>4.68269</c:v>
                </c:pt>
                <c:pt idx="32101">
                  <c:v>4.6829549999999998</c:v>
                </c:pt>
                <c:pt idx="32102">
                  <c:v>4.675726</c:v>
                </c:pt>
                <c:pt idx="32103">
                  <c:v>4.6822939999999997</c:v>
                </c:pt>
                <c:pt idx="32104">
                  <c:v>4.6905390000000002</c:v>
                </c:pt>
                <c:pt idx="32105">
                  <c:v>4.677403</c:v>
                </c:pt>
                <c:pt idx="32106">
                  <c:v>4.6719850000000003</c:v>
                </c:pt>
                <c:pt idx="32107">
                  <c:v>4.6859000000000002</c:v>
                </c:pt>
                <c:pt idx="32108">
                  <c:v>4.6873610000000001</c:v>
                </c:pt>
                <c:pt idx="32109">
                  <c:v>4.6793440000000004</c:v>
                </c:pt>
                <c:pt idx="32110">
                  <c:v>4.6859109999999999</c:v>
                </c:pt>
                <c:pt idx="32111">
                  <c:v>4.6920359999999999</c:v>
                </c:pt>
                <c:pt idx="32112">
                  <c:v>4.6874830000000003</c:v>
                </c:pt>
                <c:pt idx="32113">
                  <c:v>4.68344</c:v>
                </c:pt>
                <c:pt idx="32114">
                  <c:v>4.6815389999999999</c:v>
                </c:pt>
                <c:pt idx="32115">
                  <c:v>4.6812430000000003</c:v>
                </c:pt>
                <c:pt idx="32116">
                  <c:v>4.6824219999999999</c:v>
                </c:pt>
                <c:pt idx="32117">
                  <c:v>4.6854139999999997</c:v>
                </c:pt>
                <c:pt idx="32118">
                  <c:v>4.6853059999999997</c:v>
                </c:pt>
                <c:pt idx="32119">
                  <c:v>4.6791980000000004</c:v>
                </c:pt>
                <c:pt idx="32120">
                  <c:v>4.680949</c:v>
                </c:pt>
                <c:pt idx="32121">
                  <c:v>4.684596</c:v>
                </c:pt>
                <c:pt idx="32122">
                  <c:v>4.68302</c:v>
                </c:pt>
                <c:pt idx="32123">
                  <c:v>4.6868569999999998</c:v>
                </c:pt>
                <c:pt idx="32124">
                  <c:v>4.6909689999999999</c:v>
                </c:pt>
                <c:pt idx="32125">
                  <c:v>4.6853410000000002</c:v>
                </c:pt>
                <c:pt idx="32126">
                  <c:v>4.6809640000000003</c:v>
                </c:pt>
                <c:pt idx="32127">
                  <c:v>4.6914400000000001</c:v>
                </c:pt>
                <c:pt idx="32128">
                  <c:v>4.6943400000000004</c:v>
                </c:pt>
                <c:pt idx="32129">
                  <c:v>4.685975</c:v>
                </c:pt>
                <c:pt idx="32130">
                  <c:v>4.6916200000000003</c:v>
                </c:pt>
                <c:pt idx="32131">
                  <c:v>4.6955660000000004</c:v>
                </c:pt>
                <c:pt idx="32132">
                  <c:v>4.6851399999999996</c:v>
                </c:pt>
                <c:pt idx="32133">
                  <c:v>4.6833900000000002</c:v>
                </c:pt>
                <c:pt idx="32134">
                  <c:v>4.6898860000000004</c:v>
                </c:pt>
                <c:pt idx="32135">
                  <c:v>4.6862810000000001</c:v>
                </c:pt>
                <c:pt idx="32136">
                  <c:v>4.6829559999999999</c:v>
                </c:pt>
                <c:pt idx="32137">
                  <c:v>4.6923089999999998</c:v>
                </c:pt>
                <c:pt idx="32138">
                  <c:v>4.6887059999999998</c:v>
                </c:pt>
                <c:pt idx="32139">
                  <c:v>4.6790659999999997</c:v>
                </c:pt>
                <c:pt idx="32140">
                  <c:v>4.6872550000000004</c:v>
                </c:pt>
                <c:pt idx="32141">
                  <c:v>4.6923019999999998</c:v>
                </c:pt>
                <c:pt idx="32142">
                  <c:v>4.6876699999999998</c:v>
                </c:pt>
                <c:pt idx="32143">
                  <c:v>4.6886919999999996</c:v>
                </c:pt>
                <c:pt idx="32144">
                  <c:v>4.6888079999999999</c:v>
                </c:pt>
                <c:pt idx="32145">
                  <c:v>4.6839409999999999</c:v>
                </c:pt>
                <c:pt idx="32146">
                  <c:v>4.6891170000000004</c:v>
                </c:pt>
                <c:pt idx="32147">
                  <c:v>4.6976199999999997</c:v>
                </c:pt>
                <c:pt idx="32148">
                  <c:v>4.6891119999999997</c:v>
                </c:pt>
                <c:pt idx="32149">
                  <c:v>4.6880769999999998</c:v>
                </c:pt>
                <c:pt idx="32150">
                  <c:v>4.6978999999999997</c:v>
                </c:pt>
                <c:pt idx="32151">
                  <c:v>4.693378</c:v>
                </c:pt>
                <c:pt idx="32152">
                  <c:v>4.6867570000000001</c:v>
                </c:pt>
                <c:pt idx="32153">
                  <c:v>4.6933340000000001</c:v>
                </c:pt>
                <c:pt idx="32154">
                  <c:v>4.6992620000000001</c:v>
                </c:pt>
                <c:pt idx="32155">
                  <c:v>4.6900380000000004</c:v>
                </c:pt>
                <c:pt idx="32156">
                  <c:v>4.6869300000000003</c:v>
                </c:pt>
                <c:pt idx="32157">
                  <c:v>4.6923709999999996</c:v>
                </c:pt>
                <c:pt idx="32158">
                  <c:v>4.6861680000000003</c:v>
                </c:pt>
                <c:pt idx="32159">
                  <c:v>4.6853749999999996</c:v>
                </c:pt>
                <c:pt idx="32160">
                  <c:v>4.6948549999999996</c:v>
                </c:pt>
                <c:pt idx="32161">
                  <c:v>4.6933699999999998</c:v>
                </c:pt>
                <c:pt idx="32162">
                  <c:v>4.6890039999999997</c:v>
                </c:pt>
                <c:pt idx="32163">
                  <c:v>4.696021</c:v>
                </c:pt>
                <c:pt idx="32164">
                  <c:v>4.699802</c:v>
                </c:pt>
                <c:pt idx="32165">
                  <c:v>4.6891550000000004</c:v>
                </c:pt>
                <c:pt idx="32166">
                  <c:v>4.6912510000000003</c:v>
                </c:pt>
                <c:pt idx="32167">
                  <c:v>4.7001289999999996</c:v>
                </c:pt>
                <c:pt idx="32168">
                  <c:v>4.6942959999999996</c:v>
                </c:pt>
                <c:pt idx="32169">
                  <c:v>4.6911060000000004</c:v>
                </c:pt>
                <c:pt idx="32170">
                  <c:v>4.695875</c:v>
                </c:pt>
                <c:pt idx="32171">
                  <c:v>4.6982350000000004</c:v>
                </c:pt>
                <c:pt idx="32172">
                  <c:v>4.6904539999999999</c:v>
                </c:pt>
                <c:pt idx="32173">
                  <c:v>4.6881399999999998</c:v>
                </c:pt>
                <c:pt idx="32174">
                  <c:v>4.6978179999999998</c:v>
                </c:pt>
                <c:pt idx="32175">
                  <c:v>4.6914259999999999</c:v>
                </c:pt>
                <c:pt idx="32176">
                  <c:v>4.6859349999999997</c:v>
                </c:pt>
                <c:pt idx="32177">
                  <c:v>4.6983519999999999</c:v>
                </c:pt>
                <c:pt idx="32178">
                  <c:v>4.6994109999999996</c:v>
                </c:pt>
                <c:pt idx="32179">
                  <c:v>4.6924409999999996</c:v>
                </c:pt>
                <c:pt idx="32180">
                  <c:v>4.6970289999999997</c:v>
                </c:pt>
                <c:pt idx="32181">
                  <c:v>4.696529</c:v>
                </c:pt>
                <c:pt idx="32182">
                  <c:v>4.6877129999999996</c:v>
                </c:pt>
                <c:pt idx="32183">
                  <c:v>4.6946380000000003</c:v>
                </c:pt>
                <c:pt idx="32184">
                  <c:v>4.701206</c:v>
                </c:pt>
                <c:pt idx="32185">
                  <c:v>4.6933119999999997</c:v>
                </c:pt>
                <c:pt idx="32186">
                  <c:v>4.6968319999999997</c:v>
                </c:pt>
                <c:pt idx="32187">
                  <c:v>4.7040819999999997</c:v>
                </c:pt>
                <c:pt idx="32188">
                  <c:v>4.699611</c:v>
                </c:pt>
                <c:pt idx="32189">
                  <c:v>4.6991550000000002</c:v>
                </c:pt>
                <c:pt idx="32190">
                  <c:v>4.7047840000000001</c:v>
                </c:pt>
                <c:pt idx="32191">
                  <c:v>4.7040129999999998</c:v>
                </c:pt>
                <c:pt idx="32192">
                  <c:v>4.6996169999999999</c:v>
                </c:pt>
                <c:pt idx="32193">
                  <c:v>4.69902</c:v>
                </c:pt>
                <c:pt idx="32194">
                  <c:v>4.6964689999999996</c:v>
                </c:pt>
                <c:pt idx="32195">
                  <c:v>4.6934950000000004</c:v>
                </c:pt>
                <c:pt idx="32196">
                  <c:v>4.6954830000000003</c:v>
                </c:pt>
                <c:pt idx="32197">
                  <c:v>4.693282</c:v>
                </c:pt>
                <c:pt idx="32198">
                  <c:v>4.6912989999999999</c:v>
                </c:pt>
                <c:pt idx="32199">
                  <c:v>4.6973609999999999</c:v>
                </c:pt>
                <c:pt idx="32200">
                  <c:v>4.7028889999999999</c:v>
                </c:pt>
                <c:pt idx="32201">
                  <c:v>4.6975069999999999</c:v>
                </c:pt>
                <c:pt idx="32202">
                  <c:v>4.6912859999999998</c:v>
                </c:pt>
                <c:pt idx="32203">
                  <c:v>4.7025040000000002</c:v>
                </c:pt>
                <c:pt idx="32204">
                  <c:v>4.7070949999999998</c:v>
                </c:pt>
                <c:pt idx="32205">
                  <c:v>4.6970960000000002</c:v>
                </c:pt>
                <c:pt idx="32206">
                  <c:v>4.6979949999999997</c:v>
                </c:pt>
                <c:pt idx="32207">
                  <c:v>4.7021699999999997</c:v>
                </c:pt>
                <c:pt idx="32208">
                  <c:v>4.6984539999999999</c:v>
                </c:pt>
                <c:pt idx="32209">
                  <c:v>4.6966089999999996</c:v>
                </c:pt>
                <c:pt idx="32210">
                  <c:v>4.7034200000000004</c:v>
                </c:pt>
                <c:pt idx="32211">
                  <c:v>4.7038950000000002</c:v>
                </c:pt>
                <c:pt idx="32212">
                  <c:v>4.6978520000000001</c:v>
                </c:pt>
                <c:pt idx="32213">
                  <c:v>4.7019640000000003</c:v>
                </c:pt>
                <c:pt idx="32214">
                  <c:v>4.7057549999999999</c:v>
                </c:pt>
                <c:pt idx="32215">
                  <c:v>4.7028150000000002</c:v>
                </c:pt>
                <c:pt idx="32216">
                  <c:v>4.701765</c:v>
                </c:pt>
                <c:pt idx="32217">
                  <c:v>4.7025990000000002</c:v>
                </c:pt>
                <c:pt idx="32218">
                  <c:v>4.6984519999999996</c:v>
                </c:pt>
                <c:pt idx="32219">
                  <c:v>4.6946000000000003</c:v>
                </c:pt>
                <c:pt idx="32220">
                  <c:v>4.6990639999999999</c:v>
                </c:pt>
                <c:pt idx="32221">
                  <c:v>4.7013480000000003</c:v>
                </c:pt>
                <c:pt idx="32222">
                  <c:v>4.7012879999999999</c:v>
                </c:pt>
                <c:pt idx="32223">
                  <c:v>4.705565</c:v>
                </c:pt>
                <c:pt idx="32224">
                  <c:v>4.704218</c:v>
                </c:pt>
                <c:pt idx="32225">
                  <c:v>4.6969969999999996</c:v>
                </c:pt>
                <c:pt idx="32226">
                  <c:v>4.7008470000000004</c:v>
                </c:pt>
                <c:pt idx="32227">
                  <c:v>4.7100150000000003</c:v>
                </c:pt>
                <c:pt idx="32228">
                  <c:v>4.7032429999999996</c:v>
                </c:pt>
                <c:pt idx="32229">
                  <c:v>4.6983379999999997</c:v>
                </c:pt>
                <c:pt idx="32230">
                  <c:v>4.7060230000000001</c:v>
                </c:pt>
                <c:pt idx="32231">
                  <c:v>4.7038489999999999</c:v>
                </c:pt>
                <c:pt idx="32232">
                  <c:v>4.7037789999999999</c:v>
                </c:pt>
                <c:pt idx="32233">
                  <c:v>4.7123100000000004</c:v>
                </c:pt>
                <c:pt idx="32234">
                  <c:v>4.7107450000000002</c:v>
                </c:pt>
                <c:pt idx="32235">
                  <c:v>4.7049029999999998</c:v>
                </c:pt>
                <c:pt idx="32236">
                  <c:v>4.7066590000000001</c:v>
                </c:pt>
                <c:pt idx="32237">
                  <c:v>4.7094810000000003</c:v>
                </c:pt>
                <c:pt idx="32238">
                  <c:v>4.7001520000000001</c:v>
                </c:pt>
                <c:pt idx="32239">
                  <c:v>4.6987030000000001</c:v>
                </c:pt>
                <c:pt idx="32240">
                  <c:v>4.7065830000000002</c:v>
                </c:pt>
                <c:pt idx="32241">
                  <c:v>4.7006839999999999</c:v>
                </c:pt>
                <c:pt idx="32242">
                  <c:v>4.698264</c:v>
                </c:pt>
                <c:pt idx="32243">
                  <c:v>4.7064510000000004</c:v>
                </c:pt>
                <c:pt idx="32244">
                  <c:v>4.7078189999999998</c:v>
                </c:pt>
                <c:pt idx="32245">
                  <c:v>4.7043100000000004</c:v>
                </c:pt>
                <c:pt idx="32246">
                  <c:v>4.70669</c:v>
                </c:pt>
                <c:pt idx="32247">
                  <c:v>4.7116600000000002</c:v>
                </c:pt>
                <c:pt idx="32248">
                  <c:v>4.7082290000000002</c:v>
                </c:pt>
                <c:pt idx="32249">
                  <c:v>4.7067860000000001</c:v>
                </c:pt>
                <c:pt idx="32250">
                  <c:v>4.7090880000000004</c:v>
                </c:pt>
                <c:pt idx="32251">
                  <c:v>4.7063040000000003</c:v>
                </c:pt>
                <c:pt idx="32252">
                  <c:v>4.7077549999999997</c:v>
                </c:pt>
                <c:pt idx="32253">
                  <c:v>4.7102219999999999</c:v>
                </c:pt>
                <c:pt idx="32254">
                  <c:v>4.7071230000000002</c:v>
                </c:pt>
                <c:pt idx="32255">
                  <c:v>4.7029189999999996</c:v>
                </c:pt>
                <c:pt idx="32256">
                  <c:v>4.708081</c:v>
                </c:pt>
                <c:pt idx="32257">
                  <c:v>4.7155339999999999</c:v>
                </c:pt>
                <c:pt idx="32258">
                  <c:v>4.7069450000000002</c:v>
                </c:pt>
                <c:pt idx="32259">
                  <c:v>4.7023529999999996</c:v>
                </c:pt>
                <c:pt idx="32260">
                  <c:v>4.7094199999999997</c:v>
                </c:pt>
                <c:pt idx="32261">
                  <c:v>4.7078199999999999</c:v>
                </c:pt>
                <c:pt idx="32262">
                  <c:v>4.7079930000000001</c:v>
                </c:pt>
                <c:pt idx="32263">
                  <c:v>4.7149099999999997</c:v>
                </c:pt>
                <c:pt idx="32264">
                  <c:v>4.7111359999999998</c:v>
                </c:pt>
                <c:pt idx="32265">
                  <c:v>4.7057469999999997</c:v>
                </c:pt>
                <c:pt idx="32266">
                  <c:v>4.7131559999999997</c:v>
                </c:pt>
                <c:pt idx="32267">
                  <c:v>4.7126239999999999</c:v>
                </c:pt>
                <c:pt idx="32268">
                  <c:v>4.7036930000000003</c:v>
                </c:pt>
                <c:pt idx="32269">
                  <c:v>4.7069369999999999</c:v>
                </c:pt>
                <c:pt idx="32270">
                  <c:v>4.7097290000000003</c:v>
                </c:pt>
                <c:pt idx="32271">
                  <c:v>4.7126830000000002</c:v>
                </c:pt>
                <c:pt idx="32272">
                  <c:v>4.7166069999999998</c:v>
                </c:pt>
                <c:pt idx="32273">
                  <c:v>4.7119730000000004</c:v>
                </c:pt>
                <c:pt idx="32274">
                  <c:v>4.7135150000000001</c:v>
                </c:pt>
                <c:pt idx="32275">
                  <c:v>4.7163310000000003</c:v>
                </c:pt>
                <c:pt idx="32276">
                  <c:v>4.7135629999999997</c:v>
                </c:pt>
                <c:pt idx="32277">
                  <c:v>4.7119739999999997</c:v>
                </c:pt>
                <c:pt idx="32278">
                  <c:v>4.7103330000000003</c:v>
                </c:pt>
                <c:pt idx="32279">
                  <c:v>4.7123790000000003</c:v>
                </c:pt>
                <c:pt idx="32280">
                  <c:v>4.7102659999999998</c:v>
                </c:pt>
                <c:pt idx="32281">
                  <c:v>4.7037360000000001</c:v>
                </c:pt>
                <c:pt idx="32282">
                  <c:v>4.7054109999999998</c:v>
                </c:pt>
                <c:pt idx="32283">
                  <c:v>4.7151949999999996</c:v>
                </c:pt>
                <c:pt idx="32284">
                  <c:v>4.7170719999999999</c:v>
                </c:pt>
                <c:pt idx="32285">
                  <c:v>4.710998</c:v>
                </c:pt>
                <c:pt idx="32286">
                  <c:v>4.7130770000000002</c:v>
                </c:pt>
                <c:pt idx="32287">
                  <c:v>4.7159009999999997</c:v>
                </c:pt>
                <c:pt idx="32288">
                  <c:v>4.7129620000000001</c:v>
                </c:pt>
                <c:pt idx="32289">
                  <c:v>4.7108189999999999</c:v>
                </c:pt>
                <c:pt idx="32290">
                  <c:v>4.7133010000000004</c:v>
                </c:pt>
                <c:pt idx="32291">
                  <c:v>4.7135340000000001</c:v>
                </c:pt>
                <c:pt idx="32292">
                  <c:v>4.7106310000000002</c:v>
                </c:pt>
                <c:pt idx="32293">
                  <c:v>4.7163069999999996</c:v>
                </c:pt>
                <c:pt idx="32294">
                  <c:v>4.716863</c:v>
                </c:pt>
                <c:pt idx="32295">
                  <c:v>4.7107590000000004</c:v>
                </c:pt>
                <c:pt idx="32296">
                  <c:v>4.7140880000000003</c:v>
                </c:pt>
                <c:pt idx="32297">
                  <c:v>4.7141960000000003</c:v>
                </c:pt>
                <c:pt idx="32298">
                  <c:v>4.7108179999999997</c:v>
                </c:pt>
                <c:pt idx="32299">
                  <c:v>4.7150340000000002</c:v>
                </c:pt>
                <c:pt idx="32300">
                  <c:v>4.7172879999999999</c:v>
                </c:pt>
                <c:pt idx="32301">
                  <c:v>4.7162430000000004</c:v>
                </c:pt>
                <c:pt idx="32302">
                  <c:v>4.7152589999999996</c:v>
                </c:pt>
                <c:pt idx="32303">
                  <c:v>4.7176369999999999</c:v>
                </c:pt>
                <c:pt idx="32304">
                  <c:v>4.7197509999999996</c:v>
                </c:pt>
                <c:pt idx="32305">
                  <c:v>4.7176</c:v>
                </c:pt>
                <c:pt idx="32306">
                  <c:v>4.718655</c:v>
                </c:pt>
                <c:pt idx="32307">
                  <c:v>4.7163760000000003</c:v>
                </c:pt>
                <c:pt idx="32308">
                  <c:v>4.7097379999999998</c:v>
                </c:pt>
                <c:pt idx="32309">
                  <c:v>4.7134410000000004</c:v>
                </c:pt>
                <c:pt idx="32310">
                  <c:v>4.7249549999999996</c:v>
                </c:pt>
                <c:pt idx="32311">
                  <c:v>4.7240640000000003</c:v>
                </c:pt>
                <c:pt idx="32312">
                  <c:v>4.717371</c:v>
                </c:pt>
                <c:pt idx="32313">
                  <c:v>4.721025</c:v>
                </c:pt>
                <c:pt idx="32314">
                  <c:v>4.7189269999999999</c:v>
                </c:pt>
                <c:pt idx="32315">
                  <c:v>4.7156589999999996</c:v>
                </c:pt>
                <c:pt idx="32316">
                  <c:v>4.720529</c:v>
                </c:pt>
                <c:pt idx="32317">
                  <c:v>4.7159909999999998</c:v>
                </c:pt>
                <c:pt idx="32318">
                  <c:v>4.7122080000000004</c:v>
                </c:pt>
                <c:pt idx="32319">
                  <c:v>4.7221310000000001</c:v>
                </c:pt>
                <c:pt idx="32320">
                  <c:v>4.724056</c:v>
                </c:pt>
                <c:pt idx="32321">
                  <c:v>4.7124240000000004</c:v>
                </c:pt>
                <c:pt idx="32322">
                  <c:v>4.7123699999999999</c:v>
                </c:pt>
                <c:pt idx="32323">
                  <c:v>4.7201250000000003</c:v>
                </c:pt>
                <c:pt idx="32324">
                  <c:v>4.7191720000000004</c:v>
                </c:pt>
                <c:pt idx="32325">
                  <c:v>4.7189620000000003</c:v>
                </c:pt>
                <c:pt idx="32326">
                  <c:v>4.7186810000000001</c:v>
                </c:pt>
                <c:pt idx="32327">
                  <c:v>4.7191159999999996</c:v>
                </c:pt>
                <c:pt idx="32328">
                  <c:v>4.7226179999999998</c:v>
                </c:pt>
                <c:pt idx="32329">
                  <c:v>4.7251430000000001</c:v>
                </c:pt>
                <c:pt idx="32330">
                  <c:v>4.7229809999999999</c:v>
                </c:pt>
                <c:pt idx="32331">
                  <c:v>4.7132959999999997</c:v>
                </c:pt>
                <c:pt idx="32332">
                  <c:v>4.7173949999999998</c:v>
                </c:pt>
                <c:pt idx="32333">
                  <c:v>4.7273519999999998</c:v>
                </c:pt>
                <c:pt idx="32334">
                  <c:v>4.7210479999999997</c:v>
                </c:pt>
                <c:pt idx="32335">
                  <c:v>4.7197579999999997</c:v>
                </c:pt>
                <c:pt idx="32336">
                  <c:v>4.7282900000000003</c:v>
                </c:pt>
                <c:pt idx="32337">
                  <c:v>4.7291109999999996</c:v>
                </c:pt>
                <c:pt idx="32338">
                  <c:v>4.7231990000000001</c:v>
                </c:pt>
                <c:pt idx="32339">
                  <c:v>4.7240900000000003</c:v>
                </c:pt>
                <c:pt idx="32340">
                  <c:v>4.7238819999999997</c:v>
                </c:pt>
                <c:pt idx="32341">
                  <c:v>4.7149939999999999</c:v>
                </c:pt>
                <c:pt idx="32342">
                  <c:v>4.7177730000000002</c:v>
                </c:pt>
                <c:pt idx="32343">
                  <c:v>4.722842</c:v>
                </c:pt>
                <c:pt idx="32344">
                  <c:v>4.7194320000000003</c:v>
                </c:pt>
                <c:pt idx="32345">
                  <c:v>4.7250909999999999</c:v>
                </c:pt>
                <c:pt idx="32346">
                  <c:v>4.7281209999999998</c:v>
                </c:pt>
                <c:pt idx="32347">
                  <c:v>4.7216659999999999</c:v>
                </c:pt>
                <c:pt idx="32348">
                  <c:v>4.7217830000000003</c:v>
                </c:pt>
                <c:pt idx="32349">
                  <c:v>4.7255209999999996</c:v>
                </c:pt>
                <c:pt idx="32350">
                  <c:v>4.7190989999999999</c:v>
                </c:pt>
                <c:pt idx="32351">
                  <c:v>4.7139329999999999</c:v>
                </c:pt>
                <c:pt idx="32352">
                  <c:v>4.7221880000000001</c:v>
                </c:pt>
                <c:pt idx="32353">
                  <c:v>4.7285969999999997</c:v>
                </c:pt>
                <c:pt idx="32354">
                  <c:v>4.7291499999999997</c:v>
                </c:pt>
                <c:pt idx="32355">
                  <c:v>4.7283390000000001</c:v>
                </c:pt>
                <c:pt idx="32356">
                  <c:v>4.7248010000000003</c:v>
                </c:pt>
                <c:pt idx="32357">
                  <c:v>4.7218</c:v>
                </c:pt>
                <c:pt idx="32358">
                  <c:v>4.72342</c:v>
                </c:pt>
                <c:pt idx="32359">
                  <c:v>4.7287129999999999</c:v>
                </c:pt>
                <c:pt idx="32360">
                  <c:v>4.7301520000000004</c:v>
                </c:pt>
                <c:pt idx="32361">
                  <c:v>4.7305720000000004</c:v>
                </c:pt>
                <c:pt idx="32362">
                  <c:v>4.7299910000000001</c:v>
                </c:pt>
                <c:pt idx="32363">
                  <c:v>4.7179789999999997</c:v>
                </c:pt>
                <c:pt idx="32364">
                  <c:v>4.7170920000000001</c:v>
                </c:pt>
                <c:pt idx="32365">
                  <c:v>4.7298989999999996</c:v>
                </c:pt>
                <c:pt idx="32366">
                  <c:v>4.729088</c:v>
                </c:pt>
                <c:pt idx="32367">
                  <c:v>4.72201</c:v>
                </c:pt>
                <c:pt idx="32368">
                  <c:v>4.7249270000000001</c:v>
                </c:pt>
                <c:pt idx="32369">
                  <c:v>4.7299680000000004</c:v>
                </c:pt>
                <c:pt idx="32370">
                  <c:v>4.7223329999999999</c:v>
                </c:pt>
                <c:pt idx="32371">
                  <c:v>4.7200699999999998</c:v>
                </c:pt>
                <c:pt idx="32372">
                  <c:v>4.7305650000000004</c:v>
                </c:pt>
                <c:pt idx="32373">
                  <c:v>4.7332219999999996</c:v>
                </c:pt>
                <c:pt idx="32374">
                  <c:v>4.7280340000000001</c:v>
                </c:pt>
                <c:pt idx="32375">
                  <c:v>4.7236799999999999</c:v>
                </c:pt>
                <c:pt idx="32376">
                  <c:v>4.7252140000000002</c:v>
                </c:pt>
                <c:pt idx="32377">
                  <c:v>4.728834</c:v>
                </c:pt>
                <c:pt idx="32378">
                  <c:v>4.7332799999999997</c:v>
                </c:pt>
                <c:pt idx="32379">
                  <c:v>4.7333460000000001</c:v>
                </c:pt>
                <c:pt idx="32380">
                  <c:v>4.7268369999999997</c:v>
                </c:pt>
                <c:pt idx="32381">
                  <c:v>4.730823</c:v>
                </c:pt>
                <c:pt idx="32382">
                  <c:v>4.734407</c:v>
                </c:pt>
                <c:pt idx="32383">
                  <c:v>4.7298840000000002</c:v>
                </c:pt>
                <c:pt idx="32384">
                  <c:v>4.7296399999999998</c:v>
                </c:pt>
                <c:pt idx="32385">
                  <c:v>4.7260470000000003</c:v>
                </c:pt>
                <c:pt idx="32386">
                  <c:v>4.7197889999999996</c:v>
                </c:pt>
                <c:pt idx="32387">
                  <c:v>4.7211670000000003</c:v>
                </c:pt>
                <c:pt idx="32388">
                  <c:v>4.7276939999999996</c:v>
                </c:pt>
                <c:pt idx="32389">
                  <c:v>4.7304620000000002</c:v>
                </c:pt>
                <c:pt idx="32390">
                  <c:v>4.7290520000000003</c:v>
                </c:pt>
                <c:pt idx="32391">
                  <c:v>4.7378609999999997</c:v>
                </c:pt>
                <c:pt idx="32392">
                  <c:v>4.7405270000000002</c:v>
                </c:pt>
                <c:pt idx="32393">
                  <c:v>4.7334129999999996</c:v>
                </c:pt>
                <c:pt idx="32394">
                  <c:v>4.7338279999999999</c:v>
                </c:pt>
                <c:pt idx="32395">
                  <c:v>4.7363590000000002</c:v>
                </c:pt>
                <c:pt idx="32396">
                  <c:v>4.7366849999999996</c:v>
                </c:pt>
                <c:pt idx="32397">
                  <c:v>4.7385140000000003</c:v>
                </c:pt>
                <c:pt idx="32398">
                  <c:v>4.7401330000000002</c:v>
                </c:pt>
                <c:pt idx="32399">
                  <c:v>4.7328729999999997</c:v>
                </c:pt>
                <c:pt idx="32400">
                  <c:v>4.7269439999999996</c:v>
                </c:pt>
                <c:pt idx="32401">
                  <c:v>4.7301039999999999</c:v>
                </c:pt>
                <c:pt idx="32402">
                  <c:v>4.727563</c:v>
                </c:pt>
                <c:pt idx="32403">
                  <c:v>4.7285320000000004</c:v>
                </c:pt>
                <c:pt idx="32404">
                  <c:v>4.7376690000000004</c:v>
                </c:pt>
                <c:pt idx="32405">
                  <c:v>4.736408</c:v>
                </c:pt>
                <c:pt idx="32406">
                  <c:v>4.7281089999999999</c:v>
                </c:pt>
                <c:pt idx="32407">
                  <c:v>4.7294460000000003</c:v>
                </c:pt>
                <c:pt idx="32408">
                  <c:v>4.7342519999999997</c:v>
                </c:pt>
                <c:pt idx="32409">
                  <c:v>4.7333509999999999</c:v>
                </c:pt>
                <c:pt idx="32410">
                  <c:v>4.7328279999999996</c:v>
                </c:pt>
                <c:pt idx="32411">
                  <c:v>4.7331310000000002</c:v>
                </c:pt>
                <c:pt idx="32412">
                  <c:v>4.72682</c:v>
                </c:pt>
                <c:pt idx="32413">
                  <c:v>4.7256280000000004</c:v>
                </c:pt>
                <c:pt idx="32414">
                  <c:v>4.7319149999999999</c:v>
                </c:pt>
                <c:pt idx="32415">
                  <c:v>4.7315069999999997</c:v>
                </c:pt>
                <c:pt idx="32416">
                  <c:v>4.7285199999999996</c:v>
                </c:pt>
                <c:pt idx="32417">
                  <c:v>4.7325499999999998</c:v>
                </c:pt>
                <c:pt idx="32418">
                  <c:v>4.7373580000000004</c:v>
                </c:pt>
                <c:pt idx="32419">
                  <c:v>4.7352299999999996</c:v>
                </c:pt>
                <c:pt idx="32420">
                  <c:v>4.7383800000000003</c:v>
                </c:pt>
                <c:pt idx="32421">
                  <c:v>4.7444389999999999</c:v>
                </c:pt>
                <c:pt idx="32422">
                  <c:v>4.7406079999999999</c:v>
                </c:pt>
                <c:pt idx="32423">
                  <c:v>4.7385619999999999</c:v>
                </c:pt>
                <c:pt idx="32424">
                  <c:v>4.742356</c:v>
                </c:pt>
                <c:pt idx="32425">
                  <c:v>4.7395399999999999</c:v>
                </c:pt>
                <c:pt idx="32426">
                  <c:v>4.7312649999999996</c:v>
                </c:pt>
                <c:pt idx="32427">
                  <c:v>4.7331370000000001</c:v>
                </c:pt>
                <c:pt idx="32428">
                  <c:v>4.7369899999999996</c:v>
                </c:pt>
                <c:pt idx="32429">
                  <c:v>4.733358</c:v>
                </c:pt>
                <c:pt idx="32430">
                  <c:v>4.7385840000000004</c:v>
                </c:pt>
                <c:pt idx="32431">
                  <c:v>4.7411079999999997</c:v>
                </c:pt>
                <c:pt idx="32432">
                  <c:v>4.7332210000000003</c:v>
                </c:pt>
                <c:pt idx="32433">
                  <c:v>4.7352540000000003</c:v>
                </c:pt>
                <c:pt idx="32434">
                  <c:v>4.7401780000000002</c:v>
                </c:pt>
                <c:pt idx="32435">
                  <c:v>4.736154</c:v>
                </c:pt>
                <c:pt idx="32436">
                  <c:v>4.7334430000000003</c:v>
                </c:pt>
                <c:pt idx="32437">
                  <c:v>4.7391310000000004</c:v>
                </c:pt>
                <c:pt idx="32438">
                  <c:v>4.7371480000000004</c:v>
                </c:pt>
                <c:pt idx="32439">
                  <c:v>4.7295730000000002</c:v>
                </c:pt>
                <c:pt idx="32440">
                  <c:v>4.7381539999999998</c:v>
                </c:pt>
                <c:pt idx="32441">
                  <c:v>4.7455689999999997</c:v>
                </c:pt>
                <c:pt idx="32442">
                  <c:v>4.736694</c:v>
                </c:pt>
                <c:pt idx="32443">
                  <c:v>4.738194</c:v>
                </c:pt>
                <c:pt idx="32444">
                  <c:v>4.7510060000000003</c:v>
                </c:pt>
                <c:pt idx="32445">
                  <c:v>4.745234</c:v>
                </c:pt>
                <c:pt idx="32446">
                  <c:v>4.7333280000000002</c:v>
                </c:pt>
                <c:pt idx="32447">
                  <c:v>4.7401260000000001</c:v>
                </c:pt>
                <c:pt idx="32448">
                  <c:v>4.7437639999999996</c:v>
                </c:pt>
                <c:pt idx="32449">
                  <c:v>4.7361339999999998</c:v>
                </c:pt>
                <c:pt idx="32450">
                  <c:v>4.7422740000000001</c:v>
                </c:pt>
                <c:pt idx="32451">
                  <c:v>4.7482090000000001</c:v>
                </c:pt>
                <c:pt idx="32452">
                  <c:v>4.7376940000000003</c:v>
                </c:pt>
                <c:pt idx="32453">
                  <c:v>4.7348949999999999</c:v>
                </c:pt>
                <c:pt idx="32454">
                  <c:v>4.7431169999999998</c:v>
                </c:pt>
                <c:pt idx="32455">
                  <c:v>4.7431190000000001</c:v>
                </c:pt>
                <c:pt idx="32456">
                  <c:v>4.7408159999999997</c:v>
                </c:pt>
                <c:pt idx="32457">
                  <c:v>4.746518</c:v>
                </c:pt>
                <c:pt idx="32458">
                  <c:v>4.7431999999999999</c:v>
                </c:pt>
                <c:pt idx="32459">
                  <c:v>4.740024</c:v>
                </c:pt>
                <c:pt idx="32460">
                  <c:v>4.7506399999999998</c:v>
                </c:pt>
                <c:pt idx="32461">
                  <c:v>4.747725</c:v>
                </c:pt>
                <c:pt idx="32462">
                  <c:v>4.7335060000000002</c:v>
                </c:pt>
                <c:pt idx="32463">
                  <c:v>4.7368379999999997</c:v>
                </c:pt>
                <c:pt idx="32464">
                  <c:v>4.7488190000000001</c:v>
                </c:pt>
                <c:pt idx="32465">
                  <c:v>4.7427000000000001</c:v>
                </c:pt>
                <c:pt idx="32466">
                  <c:v>4.739325</c:v>
                </c:pt>
                <c:pt idx="32467">
                  <c:v>4.747878</c:v>
                </c:pt>
                <c:pt idx="32468">
                  <c:v>4.7420790000000004</c:v>
                </c:pt>
                <c:pt idx="32469">
                  <c:v>4.7366039999999998</c:v>
                </c:pt>
                <c:pt idx="32470">
                  <c:v>4.7427630000000001</c:v>
                </c:pt>
                <c:pt idx="32471">
                  <c:v>4.744027</c:v>
                </c:pt>
                <c:pt idx="32472">
                  <c:v>4.7427099999999998</c:v>
                </c:pt>
                <c:pt idx="32473">
                  <c:v>4.7431200000000002</c:v>
                </c:pt>
                <c:pt idx="32474">
                  <c:v>4.7449019999999997</c:v>
                </c:pt>
                <c:pt idx="32475">
                  <c:v>4.7447059999999999</c:v>
                </c:pt>
                <c:pt idx="32476">
                  <c:v>4.7450229999999998</c:v>
                </c:pt>
                <c:pt idx="32477">
                  <c:v>4.7438380000000002</c:v>
                </c:pt>
                <c:pt idx="32478">
                  <c:v>4.7402049999999996</c:v>
                </c:pt>
                <c:pt idx="32479">
                  <c:v>4.7419229999999999</c:v>
                </c:pt>
                <c:pt idx="32480">
                  <c:v>4.7462980000000003</c:v>
                </c:pt>
                <c:pt idx="32481">
                  <c:v>4.7473660000000004</c:v>
                </c:pt>
                <c:pt idx="32482">
                  <c:v>4.7438510000000003</c:v>
                </c:pt>
                <c:pt idx="32483">
                  <c:v>4.7474290000000003</c:v>
                </c:pt>
                <c:pt idx="32484">
                  <c:v>4.7542150000000003</c:v>
                </c:pt>
                <c:pt idx="32485">
                  <c:v>4.74498</c:v>
                </c:pt>
                <c:pt idx="32486">
                  <c:v>4.7409210000000002</c:v>
                </c:pt>
                <c:pt idx="32487">
                  <c:v>4.7505189999999997</c:v>
                </c:pt>
                <c:pt idx="32488">
                  <c:v>4.745374</c:v>
                </c:pt>
                <c:pt idx="32489">
                  <c:v>4.737425</c:v>
                </c:pt>
                <c:pt idx="32490">
                  <c:v>4.7480609999999999</c:v>
                </c:pt>
                <c:pt idx="32491">
                  <c:v>4.7533589999999997</c:v>
                </c:pt>
                <c:pt idx="32492">
                  <c:v>4.7434580000000004</c:v>
                </c:pt>
                <c:pt idx="32493">
                  <c:v>4.7450479999999997</c:v>
                </c:pt>
                <c:pt idx="32494">
                  <c:v>4.7514260000000004</c:v>
                </c:pt>
                <c:pt idx="32495">
                  <c:v>4.7478020000000001</c:v>
                </c:pt>
                <c:pt idx="32496">
                  <c:v>4.7477770000000001</c:v>
                </c:pt>
                <c:pt idx="32497">
                  <c:v>4.7507799999999998</c:v>
                </c:pt>
                <c:pt idx="32498">
                  <c:v>4.7463689999999996</c:v>
                </c:pt>
                <c:pt idx="32499">
                  <c:v>4.7430440000000003</c:v>
                </c:pt>
                <c:pt idx="32500">
                  <c:v>4.7547490000000003</c:v>
                </c:pt>
                <c:pt idx="32501">
                  <c:v>4.7582839999999997</c:v>
                </c:pt>
                <c:pt idx="32502">
                  <c:v>4.7452769999999997</c:v>
                </c:pt>
                <c:pt idx="32503">
                  <c:v>4.7468700000000004</c:v>
                </c:pt>
                <c:pt idx="32504">
                  <c:v>4.7546749999999998</c:v>
                </c:pt>
                <c:pt idx="32505">
                  <c:v>4.7511809999999999</c:v>
                </c:pt>
                <c:pt idx="32506">
                  <c:v>4.7504119999999999</c:v>
                </c:pt>
                <c:pt idx="32507">
                  <c:v>4.7532880000000004</c:v>
                </c:pt>
                <c:pt idx="32508">
                  <c:v>4.7519080000000002</c:v>
                </c:pt>
                <c:pt idx="32509">
                  <c:v>4.7469970000000004</c:v>
                </c:pt>
                <c:pt idx="32510">
                  <c:v>4.7490420000000002</c:v>
                </c:pt>
                <c:pt idx="32511">
                  <c:v>4.7523109999999997</c:v>
                </c:pt>
                <c:pt idx="32512">
                  <c:v>4.747147</c:v>
                </c:pt>
                <c:pt idx="32513">
                  <c:v>4.7474670000000003</c:v>
                </c:pt>
                <c:pt idx="32514">
                  <c:v>4.7485549999999996</c:v>
                </c:pt>
                <c:pt idx="32515">
                  <c:v>4.7456690000000004</c:v>
                </c:pt>
                <c:pt idx="32516">
                  <c:v>4.7523580000000001</c:v>
                </c:pt>
                <c:pt idx="32517">
                  <c:v>4.7600879999999997</c:v>
                </c:pt>
                <c:pt idx="32518">
                  <c:v>4.7533969999999997</c:v>
                </c:pt>
                <c:pt idx="32519">
                  <c:v>4.7470489999999996</c:v>
                </c:pt>
                <c:pt idx="32520">
                  <c:v>4.7543980000000001</c:v>
                </c:pt>
                <c:pt idx="32521">
                  <c:v>4.7551589999999999</c:v>
                </c:pt>
                <c:pt idx="32522">
                  <c:v>4.7493650000000001</c:v>
                </c:pt>
                <c:pt idx="32523">
                  <c:v>4.7553470000000004</c:v>
                </c:pt>
                <c:pt idx="32524">
                  <c:v>4.7559019999999999</c:v>
                </c:pt>
                <c:pt idx="32525">
                  <c:v>4.7454869999999998</c:v>
                </c:pt>
                <c:pt idx="32526">
                  <c:v>4.7469979999999996</c:v>
                </c:pt>
                <c:pt idx="32527">
                  <c:v>4.7573650000000001</c:v>
                </c:pt>
                <c:pt idx="32528">
                  <c:v>4.754321</c:v>
                </c:pt>
                <c:pt idx="32529">
                  <c:v>4.7486649999999999</c:v>
                </c:pt>
                <c:pt idx="32530">
                  <c:v>4.7561239999999998</c:v>
                </c:pt>
                <c:pt idx="32531">
                  <c:v>4.755744</c:v>
                </c:pt>
                <c:pt idx="32532">
                  <c:v>4.7513940000000003</c:v>
                </c:pt>
                <c:pt idx="32533">
                  <c:v>4.7561939999999998</c:v>
                </c:pt>
                <c:pt idx="32534">
                  <c:v>4.7547759999999997</c:v>
                </c:pt>
                <c:pt idx="32535">
                  <c:v>4.7489990000000004</c:v>
                </c:pt>
                <c:pt idx="32536">
                  <c:v>4.7494050000000003</c:v>
                </c:pt>
                <c:pt idx="32537">
                  <c:v>4.7554449999999999</c:v>
                </c:pt>
                <c:pt idx="32538">
                  <c:v>4.7561710000000001</c:v>
                </c:pt>
                <c:pt idx="32539">
                  <c:v>4.7505930000000003</c:v>
                </c:pt>
                <c:pt idx="32540">
                  <c:v>4.7579310000000001</c:v>
                </c:pt>
                <c:pt idx="32541">
                  <c:v>4.7627730000000001</c:v>
                </c:pt>
                <c:pt idx="32542">
                  <c:v>4.7565619999999997</c:v>
                </c:pt>
                <c:pt idx="32543">
                  <c:v>4.7614289999999997</c:v>
                </c:pt>
                <c:pt idx="32544">
                  <c:v>4.7636099999999999</c:v>
                </c:pt>
                <c:pt idx="32545">
                  <c:v>4.7516239999999996</c:v>
                </c:pt>
                <c:pt idx="32546">
                  <c:v>4.7523410000000004</c:v>
                </c:pt>
                <c:pt idx="32547">
                  <c:v>4.7631079999999999</c:v>
                </c:pt>
                <c:pt idx="32548">
                  <c:v>4.757498</c:v>
                </c:pt>
                <c:pt idx="32549">
                  <c:v>4.7516889999999998</c:v>
                </c:pt>
                <c:pt idx="32550">
                  <c:v>4.7603609999999996</c:v>
                </c:pt>
                <c:pt idx="32551">
                  <c:v>4.7630319999999999</c:v>
                </c:pt>
                <c:pt idx="32552">
                  <c:v>4.7585459999999999</c:v>
                </c:pt>
                <c:pt idx="32553">
                  <c:v>4.7568469999999996</c:v>
                </c:pt>
                <c:pt idx="32554">
                  <c:v>4.7580999999999998</c:v>
                </c:pt>
                <c:pt idx="32555">
                  <c:v>4.7586060000000003</c:v>
                </c:pt>
                <c:pt idx="32556">
                  <c:v>4.7590070000000004</c:v>
                </c:pt>
                <c:pt idx="32557">
                  <c:v>4.7626499999999998</c:v>
                </c:pt>
                <c:pt idx="32558">
                  <c:v>4.7572000000000001</c:v>
                </c:pt>
                <c:pt idx="32559">
                  <c:v>4.7520709999999999</c:v>
                </c:pt>
                <c:pt idx="32560">
                  <c:v>4.7606539999999997</c:v>
                </c:pt>
                <c:pt idx="32561">
                  <c:v>4.755973</c:v>
                </c:pt>
                <c:pt idx="32562">
                  <c:v>4.7482709999999999</c:v>
                </c:pt>
                <c:pt idx="32563">
                  <c:v>4.7619160000000003</c:v>
                </c:pt>
                <c:pt idx="32564">
                  <c:v>4.7668400000000002</c:v>
                </c:pt>
                <c:pt idx="32565">
                  <c:v>4.7536370000000003</c:v>
                </c:pt>
                <c:pt idx="32566">
                  <c:v>4.757536</c:v>
                </c:pt>
                <c:pt idx="32567">
                  <c:v>4.7686799999999998</c:v>
                </c:pt>
                <c:pt idx="32568">
                  <c:v>4.7605180000000002</c:v>
                </c:pt>
                <c:pt idx="32569">
                  <c:v>4.7585680000000004</c:v>
                </c:pt>
                <c:pt idx="32570">
                  <c:v>4.7642689999999996</c:v>
                </c:pt>
                <c:pt idx="32571">
                  <c:v>4.7601310000000003</c:v>
                </c:pt>
                <c:pt idx="32572">
                  <c:v>4.7546489999999997</c:v>
                </c:pt>
                <c:pt idx="32573">
                  <c:v>4.7551249999999996</c:v>
                </c:pt>
                <c:pt idx="32574">
                  <c:v>4.7609339999999998</c:v>
                </c:pt>
                <c:pt idx="32575">
                  <c:v>4.7573299999999996</c:v>
                </c:pt>
                <c:pt idx="32576">
                  <c:v>4.7549239999999999</c:v>
                </c:pt>
                <c:pt idx="32577">
                  <c:v>4.7646649999999999</c:v>
                </c:pt>
                <c:pt idx="32578">
                  <c:v>4.7642179999999996</c:v>
                </c:pt>
                <c:pt idx="32579">
                  <c:v>4.7618410000000004</c:v>
                </c:pt>
                <c:pt idx="32580">
                  <c:v>4.7661389999999999</c:v>
                </c:pt>
                <c:pt idx="32581">
                  <c:v>4.7622010000000001</c:v>
                </c:pt>
                <c:pt idx="32582">
                  <c:v>4.7567370000000002</c:v>
                </c:pt>
                <c:pt idx="32583">
                  <c:v>4.7640859999999998</c:v>
                </c:pt>
                <c:pt idx="32584">
                  <c:v>4.7685579999999996</c:v>
                </c:pt>
                <c:pt idx="32585">
                  <c:v>4.7586510000000004</c:v>
                </c:pt>
                <c:pt idx="32586">
                  <c:v>4.7617630000000002</c:v>
                </c:pt>
                <c:pt idx="32587">
                  <c:v>4.7695400000000001</c:v>
                </c:pt>
                <c:pt idx="32588">
                  <c:v>4.7615129999999999</c:v>
                </c:pt>
                <c:pt idx="32589">
                  <c:v>4.7642550000000004</c:v>
                </c:pt>
                <c:pt idx="32590">
                  <c:v>4.772621</c:v>
                </c:pt>
                <c:pt idx="32591">
                  <c:v>4.7673589999999999</c:v>
                </c:pt>
                <c:pt idx="32592">
                  <c:v>4.7630710000000001</c:v>
                </c:pt>
                <c:pt idx="32593">
                  <c:v>4.7664850000000003</c:v>
                </c:pt>
                <c:pt idx="32594">
                  <c:v>4.7682229999999999</c:v>
                </c:pt>
                <c:pt idx="32595">
                  <c:v>4.7643380000000004</c:v>
                </c:pt>
                <c:pt idx="32596">
                  <c:v>4.7642119999999997</c:v>
                </c:pt>
                <c:pt idx="32597">
                  <c:v>4.7647849999999998</c:v>
                </c:pt>
                <c:pt idx="32598">
                  <c:v>4.7627920000000001</c:v>
                </c:pt>
                <c:pt idx="32599">
                  <c:v>4.76654</c:v>
                </c:pt>
                <c:pt idx="32600">
                  <c:v>4.7681769999999997</c:v>
                </c:pt>
                <c:pt idx="32601">
                  <c:v>4.7662300000000002</c:v>
                </c:pt>
                <c:pt idx="32602">
                  <c:v>4.7652489999999998</c:v>
                </c:pt>
                <c:pt idx="32603">
                  <c:v>4.7666430000000002</c:v>
                </c:pt>
                <c:pt idx="32604">
                  <c:v>4.7668369999999998</c:v>
                </c:pt>
                <c:pt idx="32605">
                  <c:v>4.7649530000000002</c:v>
                </c:pt>
                <c:pt idx="32606">
                  <c:v>4.7649270000000001</c:v>
                </c:pt>
                <c:pt idx="32607">
                  <c:v>4.7629440000000001</c:v>
                </c:pt>
                <c:pt idx="32608">
                  <c:v>4.763293</c:v>
                </c:pt>
                <c:pt idx="32609">
                  <c:v>4.7652400000000004</c:v>
                </c:pt>
                <c:pt idx="32610">
                  <c:v>4.763198</c:v>
                </c:pt>
                <c:pt idx="32611">
                  <c:v>4.7603489999999997</c:v>
                </c:pt>
                <c:pt idx="32612">
                  <c:v>4.7621370000000001</c:v>
                </c:pt>
                <c:pt idx="32613">
                  <c:v>4.7731760000000003</c:v>
                </c:pt>
                <c:pt idx="32614">
                  <c:v>4.7759929999999997</c:v>
                </c:pt>
                <c:pt idx="32615">
                  <c:v>4.770467</c:v>
                </c:pt>
                <c:pt idx="32616">
                  <c:v>4.7703540000000002</c:v>
                </c:pt>
                <c:pt idx="32617">
                  <c:v>4.7706390000000001</c:v>
                </c:pt>
                <c:pt idx="32618">
                  <c:v>4.7698200000000002</c:v>
                </c:pt>
                <c:pt idx="32619">
                  <c:v>4.7666469999999999</c:v>
                </c:pt>
                <c:pt idx="32620">
                  <c:v>4.7654459999999998</c:v>
                </c:pt>
                <c:pt idx="32621">
                  <c:v>4.7657780000000001</c:v>
                </c:pt>
                <c:pt idx="32622">
                  <c:v>4.7648789999999996</c:v>
                </c:pt>
                <c:pt idx="32623">
                  <c:v>4.7686820000000001</c:v>
                </c:pt>
                <c:pt idx="32624">
                  <c:v>4.7730420000000002</c:v>
                </c:pt>
                <c:pt idx="32625">
                  <c:v>4.7712289999999999</c:v>
                </c:pt>
                <c:pt idx="32626">
                  <c:v>4.7695410000000003</c:v>
                </c:pt>
                <c:pt idx="32627">
                  <c:v>4.77325</c:v>
                </c:pt>
                <c:pt idx="32628">
                  <c:v>4.7727919999999999</c:v>
                </c:pt>
                <c:pt idx="32629">
                  <c:v>4.7695119999999998</c:v>
                </c:pt>
                <c:pt idx="32630">
                  <c:v>4.7747479999999998</c:v>
                </c:pt>
                <c:pt idx="32631">
                  <c:v>4.7714780000000001</c:v>
                </c:pt>
                <c:pt idx="32632">
                  <c:v>4.7599210000000003</c:v>
                </c:pt>
                <c:pt idx="32633">
                  <c:v>4.768281</c:v>
                </c:pt>
                <c:pt idx="32634">
                  <c:v>4.7720209999999996</c:v>
                </c:pt>
                <c:pt idx="32635">
                  <c:v>4.7614210000000003</c:v>
                </c:pt>
                <c:pt idx="32636">
                  <c:v>4.7712380000000003</c:v>
                </c:pt>
                <c:pt idx="32637">
                  <c:v>4.7823180000000001</c:v>
                </c:pt>
                <c:pt idx="32638">
                  <c:v>4.7671429999999999</c:v>
                </c:pt>
                <c:pt idx="32639">
                  <c:v>4.7605789999999999</c:v>
                </c:pt>
                <c:pt idx="32640">
                  <c:v>4.7727539999999999</c:v>
                </c:pt>
                <c:pt idx="32641">
                  <c:v>4.7724859999999998</c:v>
                </c:pt>
                <c:pt idx="32642">
                  <c:v>4.7685259999999996</c:v>
                </c:pt>
                <c:pt idx="32643">
                  <c:v>4.773441</c:v>
                </c:pt>
                <c:pt idx="32644">
                  <c:v>4.774127</c:v>
                </c:pt>
                <c:pt idx="32645">
                  <c:v>4.7710900000000001</c:v>
                </c:pt>
                <c:pt idx="32646">
                  <c:v>4.7705320000000002</c:v>
                </c:pt>
                <c:pt idx="32647">
                  <c:v>4.7742469999999999</c:v>
                </c:pt>
                <c:pt idx="32648">
                  <c:v>4.7755489999999998</c:v>
                </c:pt>
                <c:pt idx="32649">
                  <c:v>4.7757620000000003</c:v>
                </c:pt>
                <c:pt idx="32650">
                  <c:v>4.7795800000000002</c:v>
                </c:pt>
                <c:pt idx="32651">
                  <c:v>4.781898</c:v>
                </c:pt>
                <c:pt idx="32652">
                  <c:v>4.7786900000000001</c:v>
                </c:pt>
                <c:pt idx="32653">
                  <c:v>4.7732080000000003</c:v>
                </c:pt>
                <c:pt idx="32654">
                  <c:v>4.775436</c:v>
                </c:pt>
                <c:pt idx="32655">
                  <c:v>4.7773110000000001</c:v>
                </c:pt>
                <c:pt idx="32656">
                  <c:v>4.7716180000000001</c:v>
                </c:pt>
                <c:pt idx="32657">
                  <c:v>4.7723300000000002</c:v>
                </c:pt>
                <c:pt idx="32658">
                  <c:v>4.7738110000000002</c:v>
                </c:pt>
                <c:pt idx="32659">
                  <c:v>4.7728900000000003</c:v>
                </c:pt>
                <c:pt idx="32660">
                  <c:v>4.7783300000000004</c:v>
                </c:pt>
                <c:pt idx="32661">
                  <c:v>4.7751580000000002</c:v>
                </c:pt>
                <c:pt idx="32662">
                  <c:v>4.7685950000000004</c:v>
                </c:pt>
                <c:pt idx="32663">
                  <c:v>4.7720050000000001</c:v>
                </c:pt>
                <c:pt idx="32664">
                  <c:v>4.776745</c:v>
                </c:pt>
                <c:pt idx="32665">
                  <c:v>4.7767590000000002</c:v>
                </c:pt>
                <c:pt idx="32666">
                  <c:v>4.7779299999999996</c:v>
                </c:pt>
                <c:pt idx="32667">
                  <c:v>4.7833069999999998</c:v>
                </c:pt>
                <c:pt idx="32668">
                  <c:v>4.7801600000000004</c:v>
                </c:pt>
                <c:pt idx="32669">
                  <c:v>4.7770820000000001</c:v>
                </c:pt>
                <c:pt idx="32670">
                  <c:v>4.7816539999999996</c:v>
                </c:pt>
                <c:pt idx="32671">
                  <c:v>4.7759799999999997</c:v>
                </c:pt>
                <c:pt idx="32672">
                  <c:v>4.7728979999999996</c:v>
                </c:pt>
                <c:pt idx="32673">
                  <c:v>4.7833690000000004</c:v>
                </c:pt>
                <c:pt idx="32674">
                  <c:v>4.7847759999999999</c:v>
                </c:pt>
                <c:pt idx="32675">
                  <c:v>4.7752090000000003</c:v>
                </c:pt>
                <c:pt idx="32676">
                  <c:v>4.7777940000000001</c:v>
                </c:pt>
                <c:pt idx="32677">
                  <c:v>4.7855290000000004</c:v>
                </c:pt>
                <c:pt idx="32678">
                  <c:v>4.7799189999999996</c:v>
                </c:pt>
                <c:pt idx="32679">
                  <c:v>4.7751159999999997</c:v>
                </c:pt>
                <c:pt idx="32680">
                  <c:v>4.777806</c:v>
                </c:pt>
                <c:pt idx="32681">
                  <c:v>4.7784649999999997</c:v>
                </c:pt>
                <c:pt idx="32682">
                  <c:v>4.777819</c:v>
                </c:pt>
                <c:pt idx="32683">
                  <c:v>4.7789299999999999</c:v>
                </c:pt>
                <c:pt idx="32684">
                  <c:v>4.7782530000000003</c:v>
                </c:pt>
                <c:pt idx="32685">
                  <c:v>4.7736029999999996</c:v>
                </c:pt>
                <c:pt idx="32686">
                  <c:v>4.7781859999999998</c:v>
                </c:pt>
                <c:pt idx="32687">
                  <c:v>4.7844110000000004</c:v>
                </c:pt>
                <c:pt idx="32688">
                  <c:v>4.7813569999999999</c:v>
                </c:pt>
                <c:pt idx="32689">
                  <c:v>4.7830490000000001</c:v>
                </c:pt>
                <c:pt idx="32690">
                  <c:v>4.7860469999999999</c:v>
                </c:pt>
                <c:pt idx="32691">
                  <c:v>4.7812340000000004</c:v>
                </c:pt>
                <c:pt idx="32692">
                  <c:v>4.7772269999999999</c:v>
                </c:pt>
                <c:pt idx="32693">
                  <c:v>4.7815750000000001</c:v>
                </c:pt>
                <c:pt idx="32694">
                  <c:v>4.7805799999999996</c:v>
                </c:pt>
                <c:pt idx="32695">
                  <c:v>4.7723829999999996</c:v>
                </c:pt>
                <c:pt idx="32696">
                  <c:v>4.7764049999999996</c:v>
                </c:pt>
                <c:pt idx="32697">
                  <c:v>4.7816289999999997</c:v>
                </c:pt>
                <c:pt idx="32698">
                  <c:v>4.7782249999999999</c:v>
                </c:pt>
                <c:pt idx="32699">
                  <c:v>4.7810879999999996</c:v>
                </c:pt>
                <c:pt idx="32700">
                  <c:v>4.7800719999999997</c:v>
                </c:pt>
                <c:pt idx="32701">
                  <c:v>4.7760350000000003</c:v>
                </c:pt>
                <c:pt idx="32702">
                  <c:v>4.7807969999999997</c:v>
                </c:pt>
                <c:pt idx="32703">
                  <c:v>4.7822610000000001</c:v>
                </c:pt>
                <c:pt idx="32704">
                  <c:v>4.7765550000000001</c:v>
                </c:pt>
                <c:pt idx="32705">
                  <c:v>4.7795529999999999</c:v>
                </c:pt>
                <c:pt idx="32706">
                  <c:v>4.7896239999999999</c:v>
                </c:pt>
                <c:pt idx="32707">
                  <c:v>4.7881289999999996</c:v>
                </c:pt>
                <c:pt idx="32708">
                  <c:v>4.7845839999999997</c:v>
                </c:pt>
                <c:pt idx="32709">
                  <c:v>4.7881549999999997</c:v>
                </c:pt>
                <c:pt idx="32710">
                  <c:v>4.7886160000000002</c:v>
                </c:pt>
                <c:pt idx="32711">
                  <c:v>4.7880729999999998</c:v>
                </c:pt>
                <c:pt idx="32712">
                  <c:v>4.7921610000000001</c:v>
                </c:pt>
                <c:pt idx="32713">
                  <c:v>4.7943980000000002</c:v>
                </c:pt>
                <c:pt idx="32714">
                  <c:v>4.7851759999999999</c:v>
                </c:pt>
                <c:pt idx="32715">
                  <c:v>4.7804950000000002</c:v>
                </c:pt>
                <c:pt idx="32716">
                  <c:v>4.7869299999999999</c:v>
                </c:pt>
                <c:pt idx="32717">
                  <c:v>4.7851470000000003</c:v>
                </c:pt>
                <c:pt idx="32718">
                  <c:v>4.7843359999999997</c:v>
                </c:pt>
                <c:pt idx="32719">
                  <c:v>4.7887919999999999</c:v>
                </c:pt>
                <c:pt idx="32720">
                  <c:v>4.7857329999999996</c:v>
                </c:pt>
                <c:pt idx="32721">
                  <c:v>4.7831320000000002</c:v>
                </c:pt>
                <c:pt idx="32722">
                  <c:v>4.7858479999999997</c:v>
                </c:pt>
                <c:pt idx="32723">
                  <c:v>4.7865289999999998</c:v>
                </c:pt>
                <c:pt idx="32724">
                  <c:v>4.782343</c:v>
                </c:pt>
                <c:pt idx="32725">
                  <c:v>4.7873099999999997</c:v>
                </c:pt>
                <c:pt idx="32726">
                  <c:v>4.7965020000000003</c:v>
                </c:pt>
                <c:pt idx="32727">
                  <c:v>4.7912359999999996</c:v>
                </c:pt>
                <c:pt idx="32728">
                  <c:v>4.7839099999999997</c:v>
                </c:pt>
                <c:pt idx="32729">
                  <c:v>4.7816999999999998</c:v>
                </c:pt>
                <c:pt idx="32730">
                  <c:v>4.7805869999999997</c:v>
                </c:pt>
                <c:pt idx="32731">
                  <c:v>4.7827909999999996</c:v>
                </c:pt>
                <c:pt idx="32732">
                  <c:v>4.7866809999999997</c:v>
                </c:pt>
                <c:pt idx="32733">
                  <c:v>4.7881200000000002</c:v>
                </c:pt>
                <c:pt idx="32734">
                  <c:v>4.7862580000000001</c:v>
                </c:pt>
                <c:pt idx="32735">
                  <c:v>4.7881749999999998</c:v>
                </c:pt>
                <c:pt idx="32736">
                  <c:v>4.7917240000000003</c:v>
                </c:pt>
                <c:pt idx="32737">
                  <c:v>4.7902469999999999</c:v>
                </c:pt>
                <c:pt idx="32738">
                  <c:v>4.7907390000000003</c:v>
                </c:pt>
                <c:pt idx="32739">
                  <c:v>4.7925659999999999</c:v>
                </c:pt>
                <c:pt idx="32740">
                  <c:v>4.7874220000000003</c:v>
                </c:pt>
                <c:pt idx="32741">
                  <c:v>4.7818360000000002</c:v>
                </c:pt>
                <c:pt idx="32742">
                  <c:v>4.7877260000000001</c:v>
                </c:pt>
                <c:pt idx="32743">
                  <c:v>4.7869950000000001</c:v>
                </c:pt>
                <c:pt idx="32744">
                  <c:v>4.7761940000000003</c:v>
                </c:pt>
                <c:pt idx="32745">
                  <c:v>4.7832480000000004</c:v>
                </c:pt>
                <c:pt idx="32746">
                  <c:v>4.7939749999999997</c:v>
                </c:pt>
                <c:pt idx="32747">
                  <c:v>4.7918909999999997</c:v>
                </c:pt>
                <c:pt idx="32748">
                  <c:v>4.7909499999999996</c:v>
                </c:pt>
                <c:pt idx="32749">
                  <c:v>4.7907299999999999</c:v>
                </c:pt>
                <c:pt idx="32750">
                  <c:v>4.7866249999999999</c:v>
                </c:pt>
                <c:pt idx="32751">
                  <c:v>4.7859680000000004</c:v>
                </c:pt>
                <c:pt idx="32752">
                  <c:v>4.7891320000000004</c:v>
                </c:pt>
                <c:pt idx="32753">
                  <c:v>4.7865739999999999</c:v>
                </c:pt>
                <c:pt idx="32754">
                  <c:v>4.7892729999999997</c:v>
                </c:pt>
                <c:pt idx="32755">
                  <c:v>4.7988169999999997</c:v>
                </c:pt>
                <c:pt idx="32756">
                  <c:v>4.7935660000000002</c:v>
                </c:pt>
                <c:pt idx="32757">
                  <c:v>4.7885030000000004</c:v>
                </c:pt>
                <c:pt idx="32758">
                  <c:v>4.7933820000000003</c:v>
                </c:pt>
                <c:pt idx="32759">
                  <c:v>4.795458</c:v>
                </c:pt>
                <c:pt idx="32760">
                  <c:v>4.7961280000000004</c:v>
                </c:pt>
                <c:pt idx="32761">
                  <c:v>4.7968950000000001</c:v>
                </c:pt>
                <c:pt idx="32762">
                  <c:v>4.7956250000000002</c:v>
                </c:pt>
                <c:pt idx="32763">
                  <c:v>4.7901990000000003</c:v>
                </c:pt>
                <c:pt idx="32764">
                  <c:v>4.7926510000000002</c:v>
                </c:pt>
                <c:pt idx="32765">
                  <c:v>4.7961130000000001</c:v>
                </c:pt>
                <c:pt idx="32766">
                  <c:v>4.7903010000000004</c:v>
                </c:pt>
                <c:pt idx="32767">
                  <c:v>4.7890410000000001</c:v>
                </c:pt>
                <c:pt idx="32768">
                  <c:v>4.7909300000000004</c:v>
                </c:pt>
                <c:pt idx="32769">
                  <c:v>4.789555</c:v>
                </c:pt>
                <c:pt idx="32770">
                  <c:v>4.7904850000000003</c:v>
                </c:pt>
                <c:pt idx="32771">
                  <c:v>4.7952870000000001</c:v>
                </c:pt>
                <c:pt idx="32772">
                  <c:v>4.7967339999999998</c:v>
                </c:pt>
                <c:pt idx="32773">
                  <c:v>4.791258</c:v>
                </c:pt>
                <c:pt idx="32774">
                  <c:v>4.7917959999999997</c:v>
                </c:pt>
                <c:pt idx="32775">
                  <c:v>4.7974569999999996</c:v>
                </c:pt>
                <c:pt idx="32776">
                  <c:v>4.796449</c:v>
                </c:pt>
                <c:pt idx="32777">
                  <c:v>4.7930210000000004</c:v>
                </c:pt>
                <c:pt idx="32778">
                  <c:v>4.7972539999999997</c:v>
                </c:pt>
                <c:pt idx="32779">
                  <c:v>4.802022</c:v>
                </c:pt>
                <c:pt idx="32780">
                  <c:v>4.793291</c:v>
                </c:pt>
                <c:pt idx="32781">
                  <c:v>4.789866</c:v>
                </c:pt>
                <c:pt idx="32782">
                  <c:v>4.7965450000000001</c:v>
                </c:pt>
                <c:pt idx="32783">
                  <c:v>4.7919109999999998</c:v>
                </c:pt>
                <c:pt idx="32784">
                  <c:v>4.7943600000000002</c:v>
                </c:pt>
                <c:pt idx="32785">
                  <c:v>4.804665</c:v>
                </c:pt>
                <c:pt idx="32786">
                  <c:v>4.7982149999999999</c:v>
                </c:pt>
                <c:pt idx="32787">
                  <c:v>4.7883459999999998</c:v>
                </c:pt>
                <c:pt idx="32788">
                  <c:v>4.7940399999999999</c:v>
                </c:pt>
                <c:pt idx="32789">
                  <c:v>4.7971440000000003</c:v>
                </c:pt>
                <c:pt idx="32790">
                  <c:v>4.7889819999999999</c:v>
                </c:pt>
                <c:pt idx="32791">
                  <c:v>4.7947329999999999</c:v>
                </c:pt>
                <c:pt idx="32792">
                  <c:v>4.8009919999999999</c:v>
                </c:pt>
                <c:pt idx="32793">
                  <c:v>4.7946580000000001</c:v>
                </c:pt>
                <c:pt idx="32794">
                  <c:v>4.796252</c:v>
                </c:pt>
                <c:pt idx="32795">
                  <c:v>4.7988559999999998</c:v>
                </c:pt>
                <c:pt idx="32796">
                  <c:v>4.7976979999999996</c:v>
                </c:pt>
                <c:pt idx="32797">
                  <c:v>4.8073899999999998</c:v>
                </c:pt>
                <c:pt idx="32798">
                  <c:v>4.8156410000000003</c:v>
                </c:pt>
                <c:pt idx="32799">
                  <c:v>4.8066139999999997</c:v>
                </c:pt>
                <c:pt idx="32800">
                  <c:v>4.8021969999999996</c:v>
                </c:pt>
                <c:pt idx="32801">
                  <c:v>4.808198</c:v>
                </c:pt>
                <c:pt idx="32802">
                  <c:v>4.8003140000000002</c:v>
                </c:pt>
                <c:pt idx="32803">
                  <c:v>4.7911039999999998</c:v>
                </c:pt>
                <c:pt idx="32804">
                  <c:v>4.7958109999999996</c:v>
                </c:pt>
                <c:pt idx="32805">
                  <c:v>4.7989170000000003</c:v>
                </c:pt>
                <c:pt idx="32806">
                  <c:v>4.7995739999999998</c:v>
                </c:pt>
                <c:pt idx="32807">
                  <c:v>4.8022119999999999</c:v>
                </c:pt>
                <c:pt idx="32808">
                  <c:v>4.8026980000000004</c:v>
                </c:pt>
                <c:pt idx="32809">
                  <c:v>4.7984249999999999</c:v>
                </c:pt>
                <c:pt idx="32810">
                  <c:v>4.8001740000000002</c:v>
                </c:pt>
                <c:pt idx="32811">
                  <c:v>4.80715</c:v>
                </c:pt>
                <c:pt idx="32812">
                  <c:v>4.7969280000000003</c:v>
                </c:pt>
                <c:pt idx="32813">
                  <c:v>4.7900169999999997</c:v>
                </c:pt>
                <c:pt idx="32814">
                  <c:v>4.8002560000000001</c:v>
                </c:pt>
                <c:pt idx="32815">
                  <c:v>4.7989980000000001</c:v>
                </c:pt>
                <c:pt idx="32816">
                  <c:v>4.7908559999999998</c:v>
                </c:pt>
                <c:pt idx="32817">
                  <c:v>4.7991229999999998</c:v>
                </c:pt>
                <c:pt idx="32818">
                  <c:v>4.8063849999999997</c:v>
                </c:pt>
                <c:pt idx="32819">
                  <c:v>4.7980770000000001</c:v>
                </c:pt>
                <c:pt idx="32820">
                  <c:v>4.7966040000000003</c:v>
                </c:pt>
                <c:pt idx="32821">
                  <c:v>4.8044070000000003</c:v>
                </c:pt>
                <c:pt idx="32822">
                  <c:v>4.8040929999999999</c:v>
                </c:pt>
                <c:pt idx="32823">
                  <c:v>4.8038530000000002</c:v>
                </c:pt>
                <c:pt idx="32824">
                  <c:v>4.8028459999999997</c:v>
                </c:pt>
                <c:pt idx="32825">
                  <c:v>4.7976450000000002</c:v>
                </c:pt>
                <c:pt idx="32826">
                  <c:v>4.8004879999999996</c:v>
                </c:pt>
                <c:pt idx="32827">
                  <c:v>4.8050680000000003</c:v>
                </c:pt>
                <c:pt idx="32828">
                  <c:v>4.802251</c:v>
                </c:pt>
                <c:pt idx="32829">
                  <c:v>4.7994120000000002</c:v>
                </c:pt>
                <c:pt idx="32830">
                  <c:v>4.803814</c:v>
                </c:pt>
                <c:pt idx="32831">
                  <c:v>4.8102179999999999</c:v>
                </c:pt>
                <c:pt idx="32832">
                  <c:v>4.8101310000000002</c:v>
                </c:pt>
                <c:pt idx="32833">
                  <c:v>4.8065790000000002</c:v>
                </c:pt>
                <c:pt idx="32834">
                  <c:v>4.8049730000000004</c:v>
                </c:pt>
                <c:pt idx="32835">
                  <c:v>4.8051279999999998</c:v>
                </c:pt>
                <c:pt idx="32836">
                  <c:v>4.803026</c:v>
                </c:pt>
                <c:pt idx="32837">
                  <c:v>4.8040459999999996</c:v>
                </c:pt>
                <c:pt idx="32838">
                  <c:v>4.8108930000000001</c:v>
                </c:pt>
                <c:pt idx="32839">
                  <c:v>4.807709</c:v>
                </c:pt>
                <c:pt idx="32840">
                  <c:v>4.8035680000000003</c:v>
                </c:pt>
                <c:pt idx="32841">
                  <c:v>4.8049559999999998</c:v>
                </c:pt>
                <c:pt idx="32842">
                  <c:v>4.7997009999999998</c:v>
                </c:pt>
                <c:pt idx="32843">
                  <c:v>4.7990630000000003</c:v>
                </c:pt>
                <c:pt idx="32844">
                  <c:v>4.80694</c:v>
                </c:pt>
                <c:pt idx="32845">
                  <c:v>4.8075380000000001</c:v>
                </c:pt>
                <c:pt idx="32846">
                  <c:v>4.8031899999999998</c:v>
                </c:pt>
                <c:pt idx="32847">
                  <c:v>4.8045710000000001</c:v>
                </c:pt>
                <c:pt idx="32848">
                  <c:v>4.8083390000000001</c:v>
                </c:pt>
                <c:pt idx="32849">
                  <c:v>4.8096110000000003</c:v>
                </c:pt>
                <c:pt idx="32850">
                  <c:v>4.810206</c:v>
                </c:pt>
                <c:pt idx="32851">
                  <c:v>4.8065889999999998</c:v>
                </c:pt>
                <c:pt idx="32852">
                  <c:v>4.8026059999999999</c:v>
                </c:pt>
                <c:pt idx="32853">
                  <c:v>4.8049650000000002</c:v>
                </c:pt>
                <c:pt idx="32854">
                  <c:v>4.8076610000000004</c:v>
                </c:pt>
                <c:pt idx="32855">
                  <c:v>4.8065530000000001</c:v>
                </c:pt>
                <c:pt idx="32856">
                  <c:v>4.8047370000000003</c:v>
                </c:pt>
                <c:pt idx="32857">
                  <c:v>4.8115969999999999</c:v>
                </c:pt>
                <c:pt idx="32858">
                  <c:v>4.8180529999999999</c:v>
                </c:pt>
                <c:pt idx="32859">
                  <c:v>4.8172560000000004</c:v>
                </c:pt>
                <c:pt idx="32860">
                  <c:v>4.817126</c:v>
                </c:pt>
                <c:pt idx="32861">
                  <c:v>4.8127779999999998</c:v>
                </c:pt>
                <c:pt idx="32862">
                  <c:v>4.8108930000000001</c:v>
                </c:pt>
                <c:pt idx="32863">
                  <c:v>4.8165990000000001</c:v>
                </c:pt>
                <c:pt idx="32864">
                  <c:v>4.8164999999999996</c:v>
                </c:pt>
                <c:pt idx="32865">
                  <c:v>4.8068540000000004</c:v>
                </c:pt>
                <c:pt idx="32866">
                  <c:v>4.8035899999999998</c:v>
                </c:pt>
                <c:pt idx="32867">
                  <c:v>4.8110929999999996</c:v>
                </c:pt>
                <c:pt idx="32868">
                  <c:v>4.810238</c:v>
                </c:pt>
                <c:pt idx="32869">
                  <c:v>4.8046889999999998</c:v>
                </c:pt>
                <c:pt idx="32870">
                  <c:v>4.8078399999999997</c:v>
                </c:pt>
                <c:pt idx="32871">
                  <c:v>4.8090460000000004</c:v>
                </c:pt>
                <c:pt idx="32872">
                  <c:v>4.8030390000000001</c:v>
                </c:pt>
                <c:pt idx="32873">
                  <c:v>4.8029279999999996</c:v>
                </c:pt>
                <c:pt idx="32874">
                  <c:v>4.8123420000000001</c:v>
                </c:pt>
                <c:pt idx="32875">
                  <c:v>4.8127969999999998</c:v>
                </c:pt>
                <c:pt idx="32876">
                  <c:v>4.8104360000000002</c:v>
                </c:pt>
                <c:pt idx="32877">
                  <c:v>4.8153059999999996</c:v>
                </c:pt>
                <c:pt idx="32878">
                  <c:v>4.8101729999999998</c:v>
                </c:pt>
                <c:pt idx="32879">
                  <c:v>4.8037720000000004</c:v>
                </c:pt>
                <c:pt idx="32880">
                  <c:v>4.8084090000000002</c:v>
                </c:pt>
                <c:pt idx="32881">
                  <c:v>4.8113169999999998</c:v>
                </c:pt>
                <c:pt idx="32882">
                  <c:v>4.806908</c:v>
                </c:pt>
                <c:pt idx="32883">
                  <c:v>4.8089149999999998</c:v>
                </c:pt>
                <c:pt idx="32884">
                  <c:v>4.8205799999999996</c:v>
                </c:pt>
                <c:pt idx="32885">
                  <c:v>4.820659</c:v>
                </c:pt>
                <c:pt idx="32886">
                  <c:v>4.814489</c:v>
                </c:pt>
                <c:pt idx="32887">
                  <c:v>4.8163159999999996</c:v>
                </c:pt>
                <c:pt idx="32888">
                  <c:v>4.8147089999999997</c:v>
                </c:pt>
                <c:pt idx="32889">
                  <c:v>4.8139440000000002</c:v>
                </c:pt>
                <c:pt idx="32890">
                  <c:v>4.8162459999999996</c:v>
                </c:pt>
                <c:pt idx="32891">
                  <c:v>4.8154589999999997</c:v>
                </c:pt>
                <c:pt idx="32892">
                  <c:v>4.8107230000000003</c:v>
                </c:pt>
                <c:pt idx="32893">
                  <c:v>4.8079559999999999</c:v>
                </c:pt>
                <c:pt idx="32894">
                  <c:v>4.8154500000000002</c:v>
                </c:pt>
                <c:pt idx="32895">
                  <c:v>4.8205390000000001</c:v>
                </c:pt>
                <c:pt idx="32896">
                  <c:v>4.8170710000000003</c:v>
                </c:pt>
                <c:pt idx="32897">
                  <c:v>4.8180249999999996</c:v>
                </c:pt>
                <c:pt idx="32898">
                  <c:v>4.8201510000000001</c:v>
                </c:pt>
                <c:pt idx="32899">
                  <c:v>4.813599</c:v>
                </c:pt>
                <c:pt idx="32900">
                  <c:v>4.8098080000000003</c:v>
                </c:pt>
                <c:pt idx="32901">
                  <c:v>4.8180529999999999</c:v>
                </c:pt>
                <c:pt idx="32902">
                  <c:v>4.8142230000000001</c:v>
                </c:pt>
                <c:pt idx="32903">
                  <c:v>4.8098400000000003</c:v>
                </c:pt>
                <c:pt idx="32904">
                  <c:v>4.8212570000000001</c:v>
                </c:pt>
                <c:pt idx="32905">
                  <c:v>4.819642</c:v>
                </c:pt>
                <c:pt idx="32906">
                  <c:v>4.8136780000000003</c:v>
                </c:pt>
                <c:pt idx="32907">
                  <c:v>4.8173909999999998</c:v>
                </c:pt>
                <c:pt idx="32908">
                  <c:v>4.8152020000000002</c:v>
                </c:pt>
                <c:pt idx="32909">
                  <c:v>4.8114460000000001</c:v>
                </c:pt>
                <c:pt idx="32910">
                  <c:v>4.8168629999999997</c:v>
                </c:pt>
                <c:pt idx="32911">
                  <c:v>4.8216960000000002</c:v>
                </c:pt>
                <c:pt idx="32912">
                  <c:v>4.8160619999999996</c:v>
                </c:pt>
                <c:pt idx="32913">
                  <c:v>4.8125390000000001</c:v>
                </c:pt>
                <c:pt idx="32914">
                  <c:v>4.8148299999999997</c:v>
                </c:pt>
                <c:pt idx="32915">
                  <c:v>4.813364</c:v>
                </c:pt>
                <c:pt idx="32916">
                  <c:v>4.8150230000000001</c:v>
                </c:pt>
                <c:pt idx="32917">
                  <c:v>4.8162580000000004</c:v>
                </c:pt>
                <c:pt idx="32918">
                  <c:v>4.8140070000000001</c:v>
                </c:pt>
                <c:pt idx="32919">
                  <c:v>4.8172439999999996</c:v>
                </c:pt>
                <c:pt idx="32920">
                  <c:v>4.8256639999999997</c:v>
                </c:pt>
                <c:pt idx="32921">
                  <c:v>4.8264180000000003</c:v>
                </c:pt>
                <c:pt idx="32922">
                  <c:v>4.819483</c:v>
                </c:pt>
                <c:pt idx="32923">
                  <c:v>4.8242529999999997</c:v>
                </c:pt>
                <c:pt idx="32924">
                  <c:v>4.8307010000000004</c:v>
                </c:pt>
                <c:pt idx="32925">
                  <c:v>4.8262999999999998</c:v>
                </c:pt>
                <c:pt idx="32926">
                  <c:v>4.8249449999999996</c:v>
                </c:pt>
                <c:pt idx="32927">
                  <c:v>4.8277970000000003</c:v>
                </c:pt>
                <c:pt idx="32928">
                  <c:v>4.8234589999999997</c:v>
                </c:pt>
                <c:pt idx="32929">
                  <c:v>4.8131579999999996</c:v>
                </c:pt>
                <c:pt idx="32930">
                  <c:v>4.8118930000000004</c:v>
                </c:pt>
                <c:pt idx="32931">
                  <c:v>4.8163119999999999</c:v>
                </c:pt>
                <c:pt idx="32932">
                  <c:v>4.8155590000000004</c:v>
                </c:pt>
                <c:pt idx="32933">
                  <c:v>4.8199449999999997</c:v>
                </c:pt>
                <c:pt idx="32934">
                  <c:v>4.8180719999999999</c:v>
                </c:pt>
                <c:pt idx="32935">
                  <c:v>4.8132380000000001</c:v>
                </c:pt>
                <c:pt idx="32936">
                  <c:v>4.8211510000000004</c:v>
                </c:pt>
                <c:pt idx="32937">
                  <c:v>4.8262309999999999</c:v>
                </c:pt>
                <c:pt idx="32938">
                  <c:v>4.820754</c:v>
                </c:pt>
                <c:pt idx="32939">
                  <c:v>4.8186210000000003</c:v>
                </c:pt>
                <c:pt idx="32940">
                  <c:v>4.8244230000000003</c:v>
                </c:pt>
                <c:pt idx="32941">
                  <c:v>4.822387</c:v>
                </c:pt>
                <c:pt idx="32942">
                  <c:v>4.817939</c:v>
                </c:pt>
                <c:pt idx="32943">
                  <c:v>4.8259319999999999</c:v>
                </c:pt>
                <c:pt idx="32944">
                  <c:v>4.8268950000000004</c:v>
                </c:pt>
                <c:pt idx="32945">
                  <c:v>4.819267</c:v>
                </c:pt>
                <c:pt idx="32946">
                  <c:v>4.8245430000000002</c:v>
                </c:pt>
                <c:pt idx="32947">
                  <c:v>4.829027</c:v>
                </c:pt>
                <c:pt idx="32948">
                  <c:v>4.8212390000000003</c:v>
                </c:pt>
                <c:pt idx="32949">
                  <c:v>4.8210750000000004</c:v>
                </c:pt>
                <c:pt idx="32950">
                  <c:v>4.8287680000000002</c:v>
                </c:pt>
                <c:pt idx="32951">
                  <c:v>4.8206160000000002</c:v>
                </c:pt>
                <c:pt idx="32952">
                  <c:v>4.8134589999999999</c:v>
                </c:pt>
                <c:pt idx="32953">
                  <c:v>4.8228669999999996</c:v>
                </c:pt>
                <c:pt idx="32954">
                  <c:v>4.824014</c:v>
                </c:pt>
                <c:pt idx="32955">
                  <c:v>4.8226699999999996</c:v>
                </c:pt>
                <c:pt idx="32956">
                  <c:v>4.8293270000000001</c:v>
                </c:pt>
                <c:pt idx="32957">
                  <c:v>4.8274730000000003</c:v>
                </c:pt>
                <c:pt idx="32958">
                  <c:v>4.8182460000000003</c:v>
                </c:pt>
                <c:pt idx="32959">
                  <c:v>4.8259460000000001</c:v>
                </c:pt>
                <c:pt idx="32960">
                  <c:v>4.8350960000000001</c:v>
                </c:pt>
                <c:pt idx="32961">
                  <c:v>4.8218399999999999</c:v>
                </c:pt>
                <c:pt idx="32962">
                  <c:v>4.8179119999999998</c:v>
                </c:pt>
                <c:pt idx="32963">
                  <c:v>4.8281780000000003</c:v>
                </c:pt>
                <c:pt idx="32964">
                  <c:v>4.8290839999999999</c:v>
                </c:pt>
                <c:pt idx="32965">
                  <c:v>4.8246200000000004</c:v>
                </c:pt>
                <c:pt idx="32966">
                  <c:v>4.824732</c:v>
                </c:pt>
                <c:pt idx="32967">
                  <c:v>4.8290980000000001</c:v>
                </c:pt>
                <c:pt idx="32968">
                  <c:v>4.8280000000000003</c:v>
                </c:pt>
                <c:pt idx="32969">
                  <c:v>4.8271949999999997</c:v>
                </c:pt>
                <c:pt idx="32970">
                  <c:v>4.8314009999999996</c:v>
                </c:pt>
                <c:pt idx="32971">
                  <c:v>4.8294740000000003</c:v>
                </c:pt>
                <c:pt idx="32972">
                  <c:v>4.8289179999999998</c:v>
                </c:pt>
                <c:pt idx="32973">
                  <c:v>4.8310779999999998</c:v>
                </c:pt>
                <c:pt idx="32974">
                  <c:v>4.8274670000000004</c:v>
                </c:pt>
                <c:pt idx="32975">
                  <c:v>4.8237610000000002</c:v>
                </c:pt>
                <c:pt idx="32976">
                  <c:v>4.8248410000000002</c:v>
                </c:pt>
                <c:pt idx="32977">
                  <c:v>4.8285749999999998</c:v>
                </c:pt>
                <c:pt idx="32978">
                  <c:v>4.829358</c:v>
                </c:pt>
                <c:pt idx="32979">
                  <c:v>4.831207</c:v>
                </c:pt>
                <c:pt idx="32980">
                  <c:v>4.8329579999999996</c:v>
                </c:pt>
                <c:pt idx="32981">
                  <c:v>4.8265989999999999</c:v>
                </c:pt>
                <c:pt idx="32982">
                  <c:v>4.8254400000000004</c:v>
                </c:pt>
                <c:pt idx="32983">
                  <c:v>4.8340610000000002</c:v>
                </c:pt>
                <c:pt idx="32984">
                  <c:v>4.8337500000000002</c:v>
                </c:pt>
                <c:pt idx="32985">
                  <c:v>4.826314</c:v>
                </c:pt>
                <c:pt idx="32986">
                  <c:v>4.8285499999999999</c:v>
                </c:pt>
                <c:pt idx="32987">
                  <c:v>4.831366</c:v>
                </c:pt>
                <c:pt idx="32988">
                  <c:v>4.8251350000000004</c:v>
                </c:pt>
                <c:pt idx="32989">
                  <c:v>4.827617</c:v>
                </c:pt>
                <c:pt idx="32990">
                  <c:v>4.8320660000000002</c:v>
                </c:pt>
                <c:pt idx="32991">
                  <c:v>4.8273729999999997</c:v>
                </c:pt>
                <c:pt idx="32992">
                  <c:v>4.8279629999999996</c:v>
                </c:pt>
                <c:pt idx="32993">
                  <c:v>4.8314130000000004</c:v>
                </c:pt>
                <c:pt idx="32994">
                  <c:v>4.8288979999999997</c:v>
                </c:pt>
                <c:pt idx="32995">
                  <c:v>4.8270239999999998</c:v>
                </c:pt>
                <c:pt idx="32996">
                  <c:v>4.8307130000000003</c:v>
                </c:pt>
                <c:pt idx="32997">
                  <c:v>4.8278530000000002</c:v>
                </c:pt>
                <c:pt idx="32998">
                  <c:v>4.8246390000000003</c:v>
                </c:pt>
                <c:pt idx="32999">
                  <c:v>4.8383240000000001</c:v>
                </c:pt>
                <c:pt idx="33000">
                  <c:v>4.845002</c:v>
                </c:pt>
                <c:pt idx="33001">
                  <c:v>4.8358720000000002</c:v>
                </c:pt>
                <c:pt idx="33002">
                  <c:v>4.8357720000000004</c:v>
                </c:pt>
                <c:pt idx="33003">
                  <c:v>4.8405440000000004</c:v>
                </c:pt>
                <c:pt idx="33004">
                  <c:v>4.8349250000000001</c:v>
                </c:pt>
                <c:pt idx="33005">
                  <c:v>4.8301449999999999</c:v>
                </c:pt>
                <c:pt idx="33006">
                  <c:v>4.835432</c:v>
                </c:pt>
                <c:pt idx="33007">
                  <c:v>4.8363899999999997</c:v>
                </c:pt>
                <c:pt idx="33008">
                  <c:v>4.8343769999999999</c:v>
                </c:pt>
                <c:pt idx="33009">
                  <c:v>4.8388590000000002</c:v>
                </c:pt>
                <c:pt idx="33010">
                  <c:v>4.836951</c:v>
                </c:pt>
                <c:pt idx="33011">
                  <c:v>4.8288900000000003</c:v>
                </c:pt>
                <c:pt idx="33012">
                  <c:v>4.834136</c:v>
                </c:pt>
                <c:pt idx="33013">
                  <c:v>4.8417409999999999</c:v>
                </c:pt>
                <c:pt idx="33014">
                  <c:v>4.8350229999999996</c:v>
                </c:pt>
                <c:pt idx="33015">
                  <c:v>4.8318570000000003</c:v>
                </c:pt>
                <c:pt idx="33016">
                  <c:v>4.8388720000000003</c:v>
                </c:pt>
                <c:pt idx="33017">
                  <c:v>4.8361369999999999</c:v>
                </c:pt>
                <c:pt idx="33018">
                  <c:v>4.8317449999999997</c:v>
                </c:pt>
                <c:pt idx="33019">
                  <c:v>4.8352930000000001</c:v>
                </c:pt>
                <c:pt idx="33020">
                  <c:v>4.8324470000000002</c:v>
                </c:pt>
                <c:pt idx="33021">
                  <c:v>4.8296429999999999</c:v>
                </c:pt>
                <c:pt idx="33022">
                  <c:v>4.8366680000000004</c:v>
                </c:pt>
                <c:pt idx="33023">
                  <c:v>4.8393410000000001</c:v>
                </c:pt>
                <c:pt idx="33024">
                  <c:v>4.8313300000000003</c:v>
                </c:pt>
                <c:pt idx="33025">
                  <c:v>4.8334270000000004</c:v>
                </c:pt>
                <c:pt idx="33026">
                  <c:v>4.840713</c:v>
                </c:pt>
                <c:pt idx="33027">
                  <c:v>4.8341409999999998</c:v>
                </c:pt>
                <c:pt idx="33028">
                  <c:v>4.8325639999999996</c:v>
                </c:pt>
                <c:pt idx="33029">
                  <c:v>4.8392600000000003</c:v>
                </c:pt>
                <c:pt idx="33030">
                  <c:v>4.8366009999999999</c:v>
                </c:pt>
                <c:pt idx="33031">
                  <c:v>4.8329620000000002</c:v>
                </c:pt>
                <c:pt idx="33032">
                  <c:v>4.8355569999999997</c:v>
                </c:pt>
                <c:pt idx="33033">
                  <c:v>4.8365600000000004</c:v>
                </c:pt>
                <c:pt idx="33034">
                  <c:v>4.8330780000000004</c:v>
                </c:pt>
                <c:pt idx="33035">
                  <c:v>4.8344500000000004</c:v>
                </c:pt>
                <c:pt idx="33036">
                  <c:v>4.8377569999999999</c:v>
                </c:pt>
                <c:pt idx="33037">
                  <c:v>4.8340319999999997</c:v>
                </c:pt>
                <c:pt idx="33038">
                  <c:v>4.8315020000000004</c:v>
                </c:pt>
                <c:pt idx="33039">
                  <c:v>4.8317490000000003</c:v>
                </c:pt>
                <c:pt idx="33040">
                  <c:v>4.8325199999999997</c:v>
                </c:pt>
                <c:pt idx="33041">
                  <c:v>4.8398680000000001</c:v>
                </c:pt>
                <c:pt idx="33042">
                  <c:v>4.8488819999999997</c:v>
                </c:pt>
                <c:pt idx="33043">
                  <c:v>4.849361</c:v>
                </c:pt>
                <c:pt idx="33044">
                  <c:v>4.8449790000000004</c:v>
                </c:pt>
                <c:pt idx="33045">
                  <c:v>4.8481189999999996</c:v>
                </c:pt>
                <c:pt idx="33046">
                  <c:v>4.8492309999999996</c:v>
                </c:pt>
                <c:pt idx="33047">
                  <c:v>4.8396699999999999</c:v>
                </c:pt>
                <c:pt idx="33048">
                  <c:v>4.8384450000000001</c:v>
                </c:pt>
                <c:pt idx="33049">
                  <c:v>4.8427740000000004</c:v>
                </c:pt>
                <c:pt idx="33050">
                  <c:v>4.8401649999999998</c:v>
                </c:pt>
                <c:pt idx="33051">
                  <c:v>4.8393199999999998</c:v>
                </c:pt>
                <c:pt idx="33052">
                  <c:v>4.84497</c:v>
                </c:pt>
                <c:pt idx="33053">
                  <c:v>4.84457</c:v>
                </c:pt>
                <c:pt idx="33054">
                  <c:v>4.8408319999999998</c:v>
                </c:pt>
                <c:pt idx="33055">
                  <c:v>4.8455570000000003</c:v>
                </c:pt>
                <c:pt idx="33056">
                  <c:v>4.8429399999999996</c:v>
                </c:pt>
                <c:pt idx="33057">
                  <c:v>4.8367180000000003</c:v>
                </c:pt>
                <c:pt idx="33058">
                  <c:v>4.8422070000000001</c:v>
                </c:pt>
                <c:pt idx="33059">
                  <c:v>4.8439240000000003</c:v>
                </c:pt>
                <c:pt idx="33060">
                  <c:v>4.83596</c:v>
                </c:pt>
                <c:pt idx="33061">
                  <c:v>4.8359680000000003</c:v>
                </c:pt>
                <c:pt idx="33062">
                  <c:v>4.8446550000000004</c:v>
                </c:pt>
                <c:pt idx="33063">
                  <c:v>4.8410320000000002</c:v>
                </c:pt>
                <c:pt idx="33064">
                  <c:v>4.8388179999999998</c:v>
                </c:pt>
                <c:pt idx="33065">
                  <c:v>4.8468010000000001</c:v>
                </c:pt>
                <c:pt idx="33066">
                  <c:v>4.8427860000000003</c:v>
                </c:pt>
                <c:pt idx="33067">
                  <c:v>4.8401459999999998</c:v>
                </c:pt>
                <c:pt idx="33068">
                  <c:v>4.844576</c:v>
                </c:pt>
                <c:pt idx="33069">
                  <c:v>4.8400670000000003</c:v>
                </c:pt>
                <c:pt idx="33070">
                  <c:v>4.8331119999999999</c:v>
                </c:pt>
                <c:pt idx="33071">
                  <c:v>4.8386630000000004</c:v>
                </c:pt>
                <c:pt idx="33072">
                  <c:v>4.8486770000000003</c:v>
                </c:pt>
                <c:pt idx="33073">
                  <c:v>4.8450519999999999</c:v>
                </c:pt>
                <c:pt idx="33074">
                  <c:v>4.842149</c:v>
                </c:pt>
                <c:pt idx="33075">
                  <c:v>4.8468640000000001</c:v>
                </c:pt>
                <c:pt idx="33076">
                  <c:v>4.8458360000000003</c:v>
                </c:pt>
                <c:pt idx="33077">
                  <c:v>4.8482919999999998</c:v>
                </c:pt>
                <c:pt idx="33078">
                  <c:v>4.8523069999999997</c:v>
                </c:pt>
                <c:pt idx="33079">
                  <c:v>4.8498570000000001</c:v>
                </c:pt>
                <c:pt idx="33080">
                  <c:v>4.8457869999999996</c:v>
                </c:pt>
                <c:pt idx="33081">
                  <c:v>4.8472239999999998</c:v>
                </c:pt>
                <c:pt idx="33082">
                  <c:v>4.8471890000000002</c:v>
                </c:pt>
                <c:pt idx="33083">
                  <c:v>4.8379200000000004</c:v>
                </c:pt>
                <c:pt idx="33084">
                  <c:v>4.8386209999999998</c:v>
                </c:pt>
                <c:pt idx="33085">
                  <c:v>4.8443959999999997</c:v>
                </c:pt>
                <c:pt idx="33086">
                  <c:v>4.8395460000000003</c:v>
                </c:pt>
                <c:pt idx="33087">
                  <c:v>4.8408249999999997</c:v>
                </c:pt>
                <c:pt idx="33088">
                  <c:v>4.8499780000000001</c:v>
                </c:pt>
                <c:pt idx="33089">
                  <c:v>4.8489230000000001</c:v>
                </c:pt>
                <c:pt idx="33090">
                  <c:v>4.8430989999999996</c:v>
                </c:pt>
                <c:pt idx="33091">
                  <c:v>4.8493969999999997</c:v>
                </c:pt>
                <c:pt idx="33092">
                  <c:v>4.8536979999999996</c:v>
                </c:pt>
                <c:pt idx="33093">
                  <c:v>4.8436820000000003</c:v>
                </c:pt>
                <c:pt idx="33094">
                  <c:v>4.8420459999999999</c:v>
                </c:pt>
                <c:pt idx="33095">
                  <c:v>4.8465689999999997</c:v>
                </c:pt>
                <c:pt idx="33096">
                  <c:v>4.844176</c:v>
                </c:pt>
                <c:pt idx="33097">
                  <c:v>4.8481079999999999</c:v>
                </c:pt>
                <c:pt idx="33098">
                  <c:v>4.8530509999999998</c:v>
                </c:pt>
                <c:pt idx="33099">
                  <c:v>4.8464150000000004</c:v>
                </c:pt>
                <c:pt idx="33100">
                  <c:v>4.844379</c:v>
                </c:pt>
                <c:pt idx="33101">
                  <c:v>4.8550829999999996</c:v>
                </c:pt>
                <c:pt idx="33102">
                  <c:v>4.8544299999999998</c:v>
                </c:pt>
                <c:pt idx="33103">
                  <c:v>4.84673</c:v>
                </c:pt>
                <c:pt idx="33104">
                  <c:v>4.8519050000000004</c:v>
                </c:pt>
                <c:pt idx="33105">
                  <c:v>4.8514299999999997</c:v>
                </c:pt>
                <c:pt idx="33106">
                  <c:v>4.84429</c:v>
                </c:pt>
                <c:pt idx="33107">
                  <c:v>4.848122</c:v>
                </c:pt>
                <c:pt idx="33108">
                  <c:v>4.8543969999999996</c:v>
                </c:pt>
                <c:pt idx="33109">
                  <c:v>4.8498080000000003</c:v>
                </c:pt>
                <c:pt idx="33110">
                  <c:v>4.8466120000000004</c:v>
                </c:pt>
                <c:pt idx="33111">
                  <c:v>4.8549110000000004</c:v>
                </c:pt>
                <c:pt idx="33112">
                  <c:v>4.8572199999999999</c:v>
                </c:pt>
                <c:pt idx="33113">
                  <c:v>4.8541150000000002</c:v>
                </c:pt>
                <c:pt idx="33114">
                  <c:v>4.8553750000000004</c:v>
                </c:pt>
                <c:pt idx="33115">
                  <c:v>4.8509729999999998</c:v>
                </c:pt>
                <c:pt idx="33116">
                  <c:v>4.8477490000000003</c:v>
                </c:pt>
                <c:pt idx="33117">
                  <c:v>4.8531740000000001</c:v>
                </c:pt>
                <c:pt idx="33118">
                  <c:v>4.8552350000000004</c:v>
                </c:pt>
                <c:pt idx="33119">
                  <c:v>4.8498729999999997</c:v>
                </c:pt>
                <c:pt idx="33120">
                  <c:v>4.846787</c:v>
                </c:pt>
                <c:pt idx="33121">
                  <c:v>4.8490859999999998</c:v>
                </c:pt>
                <c:pt idx="33122">
                  <c:v>4.8464229999999997</c:v>
                </c:pt>
                <c:pt idx="33123">
                  <c:v>4.8479770000000002</c:v>
                </c:pt>
                <c:pt idx="33124">
                  <c:v>4.8543240000000001</c:v>
                </c:pt>
                <c:pt idx="33125">
                  <c:v>4.8511329999999999</c:v>
                </c:pt>
                <c:pt idx="33126">
                  <c:v>4.8514530000000002</c:v>
                </c:pt>
                <c:pt idx="33127">
                  <c:v>4.8594679999999997</c:v>
                </c:pt>
                <c:pt idx="33128">
                  <c:v>4.8594939999999998</c:v>
                </c:pt>
                <c:pt idx="33129">
                  <c:v>4.8529099999999996</c:v>
                </c:pt>
                <c:pt idx="33130">
                  <c:v>4.8517469999999996</c:v>
                </c:pt>
                <c:pt idx="33131">
                  <c:v>4.8546760000000004</c:v>
                </c:pt>
                <c:pt idx="33132">
                  <c:v>4.8512300000000002</c:v>
                </c:pt>
                <c:pt idx="33133">
                  <c:v>4.853745</c:v>
                </c:pt>
                <c:pt idx="33134">
                  <c:v>4.863289</c:v>
                </c:pt>
                <c:pt idx="33135">
                  <c:v>4.8575030000000003</c:v>
                </c:pt>
                <c:pt idx="33136">
                  <c:v>4.8491860000000004</c:v>
                </c:pt>
                <c:pt idx="33137">
                  <c:v>4.8542399999999999</c:v>
                </c:pt>
                <c:pt idx="33138">
                  <c:v>4.8585190000000003</c:v>
                </c:pt>
                <c:pt idx="33139">
                  <c:v>4.8536950000000001</c:v>
                </c:pt>
                <c:pt idx="33140">
                  <c:v>4.8542449999999997</c:v>
                </c:pt>
                <c:pt idx="33141">
                  <c:v>4.8579129999999999</c:v>
                </c:pt>
                <c:pt idx="33142">
                  <c:v>4.853275</c:v>
                </c:pt>
                <c:pt idx="33143">
                  <c:v>4.8512300000000002</c:v>
                </c:pt>
                <c:pt idx="33144">
                  <c:v>4.8528789999999997</c:v>
                </c:pt>
                <c:pt idx="33145">
                  <c:v>4.8522550000000004</c:v>
                </c:pt>
                <c:pt idx="33146">
                  <c:v>4.8529340000000003</c:v>
                </c:pt>
                <c:pt idx="33147">
                  <c:v>4.8560869999999996</c:v>
                </c:pt>
                <c:pt idx="33148">
                  <c:v>4.8544910000000003</c:v>
                </c:pt>
                <c:pt idx="33149">
                  <c:v>4.8522350000000003</c:v>
                </c:pt>
                <c:pt idx="33150">
                  <c:v>4.8624539999999996</c:v>
                </c:pt>
                <c:pt idx="33151">
                  <c:v>4.865291</c:v>
                </c:pt>
                <c:pt idx="33152">
                  <c:v>4.8554940000000002</c:v>
                </c:pt>
                <c:pt idx="33153">
                  <c:v>4.8595009999999998</c:v>
                </c:pt>
                <c:pt idx="33154">
                  <c:v>4.8660269999999999</c:v>
                </c:pt>
                <c:pt idx="33155">
                  <c:v>4.8628920000000004</c:v>
                </c:pt>
                <c:pt idx="33156">
                  <c:v>4.860805</c:v>
                </c:pt>
                <c:pt idx="33157">
                  <c:v>4.8657190000000003</c:v>
                </c:pt>
                <c:pt idx="33158">
                  <c:v>4.8623349999999999</c:v>
                </c:pt>
                <c:pt idx="33159">
                  <c:v>4.8545660000000002</c:v>
                </c:pt>
                <c:pt idx="33160">
                  <c:v>4.8613249999999999</c:v>
                </c:pt>
                <c:pt idx="33161">
                  <c:v>4.8624090000000004</c:v>
                </c:pt>
                <c:pt idx="33162">
                  <c:v>4.8562370000000001</c:v>
                </c:pt>
                <c:pt idx="33163">
                  <c:v>4.8607909999999999</c:v>
                </c:pt>
                <c:pt idx="33164">
                  <c:v>4.8626180000000003</c:v>
                </c:pt>
                <c:pt idx="33165">
                  <c:v>4.8587100000000003</c:v>
                </c:pt>
                <c:pt idx="33166">
                  <c:v>4.8592849999999999</c:v>
                </c:pt>
                <c:pt idx="33167">
                  <c:v>4.8643999999999998</c:v>
                </c:pt>
                <c:pt idx="33168">
                  <c:v>4.8636980000000003</c:v>
                </c:pt>
                <c:pt idx="33169">
                  <c:v>4.8576110000000003</c:v>
                </c:pt>
                <c:pt idx="33170">
                  <c:v>4.8578590000000004</c:v>
                </c:pt>
                <c:pt idx="33171">
                  <c:v>4.8576050000000004</c:v>
                </c:pt>
                <c:pt idx="33172">
                  <c:v>4.8564220000000002</c:v>
                </c:pt>
                <c:pt idx="33173">
                  <c:v>4.8592760000000004</c:v>
                </c:pt>
                <c:pt idx="33174">
                  <c:v>4.8585799999999999</c:v>
                </c:pt>
                <c:pt idx="33175">
                  <c:v>4.8598660000000002</c:v>
                </c:pt>
                <c:pt idx="33176">
                  <c:v>4.8649779999999998</c:v>
                </c:pt>
                <c:pt idx="33177">
                  <c:v>4.8658260000000002</c:v>
                </c:pt>
                <c:pt idx="33178">
                  <c:v>4.8604099999999999</c:v>
                </c:pt>
                <c:pt idx="33179">
                  <c:v>4.8625470000000002</c:v>
                </c:pt>
                <c:pt idx="33180">
                  <c:v>4.8702540000000001</c:v>
                </c:pt>
                <c:pt idx="33181">
                  <c:v>4.862495</c:v>
                </c:pt>
                <c:pt idx="33182">
                  <c:v>4.855982</c:v>
                </c:pt>
                <c:pt idx="33183">
                  <c:v>4.8625150000000001</c:v>
                </c:pt>
                <c:pt idx="33184">
                  <c:v>4.8654210000000004</c:v>
                </c:pt>
                <c:pt idx="33185">
                  <c:v>4.8591930000000003</c:v>
                </c:pt>
                <c:pt idx="33186">
                  <c:v>4.8570900000000004</c:v>
                </c:pt>
                <c:pt idx="33187">
                  <c:v>4.8613949999999999</c:v>
                </c:pt>
                <c:pt idx="33188">
                  <c:v>4.8583699999999999</c:v>
                </c:pt>
                <c:pt idx="33189">
                  <c:v>4.8565050000000003</c:v>
                </c:pt>
                <c:pt idx="33190">
                  <c:v>4.8597440000000001</c:v>
                </c:pt>
                <c:pt idx="33191">
                  <c:v>4.8611709999999997</c:v>
                </c:pt>
                <c:pt idx="33192">
                  <c:v>4.867108</c:v>
                </c:pt>
                <c:pt idx="33193">
                  <c:v>4.8669729999999998</c:v>
                </c:pt>
                <c:pt idx="33194">
                  <c:v>4.8602550000000004</c:v>
                </c:pt>
                <c:pt idx="33195">
                  <c:v>4.8624539999999996</c:v>
                </c:pt>
                <c:pt idx="33196">
                  <c:v>4.8727989999999997</c:v>
                </c:pt>
                <c:pt idx="33197">
                  <c:v>4.8700599999999996</c:v>
                </c:pt>
                <c:pt idx="33198">
                  <c:v>4.8605910000000003</c:v>
                </c:pt>
                <c:pt idx="33199">
                  <c:v>4.8682740000000004</c:v>
                </c:pt>
                <c:pt idx="33200">
                  <c:v>4.8727770000000001</c:v>
                </c:pt>
                <c:pt idx="33201">
                  <c:v>4.8670280000000004</c:v>
                </c:pt>
                <c:pt idx="33202">
                  <c:v>4.8679639999999997</c:v>
                </c:pt>
                <c:pt idx="33203">
                  <c:v>4.869847</c:v>
                </c:pt>
                <c:pt idx="33204">
                  <c:v>4.8656249999999996</c:v>
                </c:pt>
                <c:pt idx="33205">
                  <c:v>4.8652499999999996</c:v>
                </c:pt>
                <c:pt idx="33206">
                  <c:v>4.8719390000000002</c:v>
                </c:pt>
                <c:pt idx="33207">
                  <c:v>4.8683300000000003</c:v>
                </c:pt>
                <c:pt idx="33208">
                  <c:v>4.8605289999999997</c:v>
                </c:pt>
                <c:pt idx="33209">
                  <c:v>4.8655679999999997</c:v>
                </c:pt>
                <c:pt idx="33210">
                  <c:v>4.8646269999999996</c:v>
                </c:pt>
                <c:pt idx="33211">
                  <c:v>4.8576750000000004</c:v>
                </c:pt>
                <c:pt idx="33212">
                  <c:v>4.8654330000000003</c:v>
                </c:pt>
                <c:pt idx="33213">
                  <c:v>4.8722589999999997</c:v>
                </c:pt>
                <c:pt idx="33214">
                  <c:v>4.8626329999999998</c:v>
                </c:pt>
                <c:pt idx="33215">
                  <c:v>4.8603940000000003</c:v>
                </c:pt>
                <c:pt idx="33216">
                  <c:v>4.8732369999999996</c:v>
                </c:pt>
                <c:pt idx="33217">
                  <c:v>4.8724740000000004</c:v>
                </c:pt>
                <c:pt idx="33218">
                  <c:v>4.8641509999999997</c:v>
                </c:pt>
                <c:pt idx="33219">
                  <c:v>4.868805</c:v>
                </c:pt>
                <c:pt idx="33220">
                  <c:v>4.8709449999999999</c:v>
                </c:pt>
                <c:pt idx="33221">
                  <c:v>4.8674039999999996</c:v>
                </c:pt>
                <c:pt idx="33222">
                  <c:v>4.8659319999999999</c:v>
                </c:pt>
                <c:pt idx="33223">
                  <c:v>4.8680770000000004</c:v>
                </c:pt>
                <c:pt idx="33224">
                  <c:v>4.8682949999999998</c:v>
                </c:pt>
                <c:pt idx="33225">
                  <c:v>4.8668699999999996</c:v>
                </c:pt>
                <c:pt idx="33226">
                  <c:v>4.8696710000000003</c:v>
                </c:pt>
                <c:pt idx="33227">
                  <c:v>4.8661760000000003</c:v>
                </c:pt>
                <c:pt idx="33228">
                  <c:v>4.8637990000000002</c:v>
                </c:pt>
                <c:pt idx="33229">
                  <c:v>4.8739280000000003</c:v>
                </c:pt>
                <c:pt idx="33230">
                  <c:v>4.8775829999999996</c:v>
                </c:pt>
                <c:pt idx="33231">
                  <c:v>4.8690069999999999</c:v>
                </c:pt>
                <c:pt idx="33232">
                  <c:v>4.8653230000000001</c:v>
                </c:pt>
                <c:pt idx="33233">
                  <c:v>4.8732559999999996</c:v>
                </c:pt>
                <c:pt idx="33234">
                  <c:v>4.8755769999999998</c:v>
                </c:pt>
                <c:pt idx="33235">
                  <c:v>4.8730770000000003</c:v>
                </c:pt>
                <c:pt idx="33236">
                  <c:v>4.8782120000000004</c:v>
                </c:pt>
                <c:pt idx="33237">
                  <c:v>4.8789470000000001</c:v>
                </c:pt>
                <c:pt idx="33238">
                  <c:v>4.8740839999999999</c:v>
                </c:pt>
                <c:pt idx="33239">
                  <c:v>4.872198</c:v>
                </c:pt>
                <c:pt idx="33240">
                  <c:v>4.8701920000000003</c:v>
                </c:pt>
                <c:pt idx="33241">
                  <c:v>4.8684750000000001</c:v>
                </c:pt>
                <c:pt idx="33242">
                  <c:v>4.8716270000000002</c:v>
                </c:pt>
                <c:pt idx="33243">
                  <c:v>4.873729</c:v>
                </c:pt>
                <c:pt idx="33244">
                  <c:v>4.8651390000000001</c:v>
                </c:pt>
                <c:pt idx="33245">
                  <c:v>4.8688630000000002</c:v>
                </c:pt>
                <c:pt idx="33246">
                  <c:v>4.8804999999999996</c:v>
                </c:pt>
                <c:pt idx="33247">
                  <c:v>4.871194</c:v>
                </c:pt>
                <c:pt idx="33248">
                  <c:v>4.8659629999999998</c:v>
                </c:pt>
                <c:pt idx="33249">
                  <c:v>4.877338</c:v>
                </c:pt>
                <c:pt idx="33250">
                  <c:v>4.8784929999999997</c:v>
                </c:pt>
                <c:pt idx="33251">
                  <c:v>4.8731549999999997</c:v>
                </c:pt>
                <c:pt idx="33252">
                  <c:v>4.8780590000000004</c:v>
                </c:pt>
                <c:pt idx="33253">
                  <c:v>4.877402</c:v>
                </c:pt>
                <c:pt idx="33254">
                  <c:v>4.8672560000000002</c:v>
                </c:pt>
                <c:pt idx="33255">
                  <c:v>4.872757</c:v>
                </c:pt>
                <c:pt idx="33256">
                  <c:v>4.8789360000000004</c:v>
                </c:pt>
                <c:pt idx="33257">
                  <c:v>4.8716080000000002</c:v>
                </c:pt>
                <c:pt idx="33258">
                  <c:v>4.8726180000000001</c:v>
                </c:pt>
                <c:pt idx="33259">
                  <c:v>4.8766080000000001</c:v>
                </c:pt>
                <c:pt idx="33260">
                  <c:v>4.8733519999999997</c:v>
                </c:pt>
                <c:pt idx="33261">
                  <c:v>4.87514</c:v>
                </c:pt>
                <c:pt idx="33262">
                  <c:v>4.8833909999999996</c:v>
                </c:pt>
                <c:pt idx="33263">
                  <c:v>4.8804160000000003</c:v>
                </c:pt>
                <c:pt idx="33264">
                  <c:v>4.8732430000000004</c:v>
                </c:pt>
                <c:pt idx="33265">
                  <c:v>4.8753979999999997</c:v>
                </c:pt>
                <c:pt idx="33266">
                  <c:v>4.8738419999999998</c:v>
                </c:pt>
                <c:pt idx="33267">
                  <c:v>4.8706810000000003</c:v>
                </c:pt>
                <c:pt idx="33268">
                  <c:v>4.8741589999999997</c:v>
                </c:pt>
                <c:pt idx="33269">
                  <c:v>4.8729060000000004</c:v>
                </c:pt>
                <c:pt idx="33270">
                  <c:v>4.8691550000000001</c:v>
                </c:pt>
                <c:pt idx="33271">
                  <c:v>4.8739929999999996</c:v>
                </c:pt>
                <c:pt idx="33272">
                  <c:v>4.8859060000000003</c:v>
                </c:pt>
                <c:pt idx="33273">
                  <c:v>4.8862300000000003</c:v>
                </c:pt>
                <c:pt idx="33274">
                  <c:v>4.8800030000000003</c:v>
                </c:pt>
                <c:pt idx="33275">
                  <c:v>4.8805490000000002</c:v>
                </c:pt>
                <c:pt idx="33276">
                  <c:v>4.8771599999999999</c:v>
                </c:pt>
                <c:pt idx="33277">
                  <c:v>4.8738080000000004</c:v>
                </c:pt>
                <c:pt idx="33278">
                  <c:v>4.8794139999999997</c:v>
                </c:pt>
                <c:pt idx="33279">
                  <c:v>4.8822469999999996</c:v>
                </c:pt>
                <c:pt idx="33280">
                  <c:v>4.8774059999999997</c:v>
                </c:pt>
                <c:pt idx="33281">
                  <c:v>4.8791500000000001</c:v>
                </c:pt>
                <c:pt idx="33282">
                  <c:v>4.8876350000000004</c:v>
                </c:pt>
                <c:pt idx="33283">
                  <c:v>4.8821029999999999</c:v>
                </c:pt>
                <c:pt idx="33284">
                  <c:v>4.8764770000000004</c:v>
                </c:pt>
                <c:pt idx="33285">
                  <c:v>4.8831819999999997</c:v>
                </c:pt>
                <c:pt idx="33286">
                  <c:v>4.8851800000000001</c:v>
                </c:pt>
                <c:pt idx="33287">
                  <c:v>4.8801690000000004</c:v>
                </c:pt>
                <c:pt idx="33288">
                  <c:v>4.8774810000000004</c:v>
                </c:pt>
                <c:pt idx="33289">
                  <c:v>4.8794500000000003</c:v>
                </c:pt>
                <c:pt idx="33290">
                  <c:v>4.8800540000000003</c:v>
                </c:pt>
                <c:pt idx="33291">
                  <c:v>4.8788109999999998</c:v>
                </c:pt>
                <c:pt idx="33292">
                  <c:v>4.8792790000000004</c:v>
                </c:pt>
                <c:pt idx="33293">
                  <c:v>4.8755009999999999</c:v>
                </c:pt>
                <c:pt idx="33294">
                  <c:v>4.8766020000000001</c:v>
                </c:pt>
                <c:pt idx="33295">
                  <c:v>4.883114</c:v>
                </c:pt>
                <c:pt idx="33296">
                  <c:v>4.8798149999999998</c:v>
                </c:pt>
                <c:pt idx="33297">
                  <c:v>4.8787589999999996</c:v>
                </c:pt>
                <c:pt idx="33298">
                  <c:v>4.8859579999999996</c:v>
                </c:pt>
                <c:pt idx="33299">
                  <c:v>4.8866459999999998</c:v>
                </c:pt>
                <c:pt idx="33300">
                  <c:v>4.8811910000000003</c:v>
                </c:pt>
                <c:pt idx="33301">
                  <c:v>4.8833570000000002</c:v>
                </c:pt>
                <c:pt idx="33302">
                  <c:v>4.8838470000000003</c:v>
                </c:pt>
                <c:pt idx="33303">
                  <c:v>4.8761400000000004</c:v>
                </c:pt>
                <c:pt idx="33304">
                  <c:v>4.8803330000000003</c:v>
                </c:pt>
                <c:pt idx="33305">
                  <c:v>4.8875469999999996</c:v>
                </c:pt>
                <c:pt idx="33306">
                  <c:v>4.8815559999999998</c:v>
                </c:pt>
                <c:pt idx="33307">
                  <c:v>4.8767449999999997</c:v>
                </c:pt>
                <c:pt idx="33308">
                  <c:v>4.8855740000000001</c:v>
                </c:pt>
                <c:pt idx="33309">
                  <c:v>4.8871859999999998</c:v>
                </c:pt>
                <c:pt idx="33310">
                  <c:v>4.8748399999999998</c:v>
                </c:pt>
                <c:pt idx="33311">
                  <c:v>4.8780849999999996</c:v>
                </c:pt>
                <c:pt idx="33312">
                  <c:v>4.8855259999999996</c:v>
                </c:pt>
                <c:pt idx="33313">
                  <c:v>4.8787690000000001</c:v>
                </c:pt>
                <c:pt idx="33314">
                  <c:v>4.8813060000000004</c:v>
                </c:pt>
                <c:pt idx="33315">
                  <c:v>4.8862690000000004</c:v>
                </c:pt>
                <c:pt idx="33316">
                  <c:v>4.8832890000000004</c:v>
                </c:pt>
                <c:pt idx="33317">
                  <c:v>4.8879099999999998</c:v>
                </c:pt>
                <c:pt idx="33318">
                  <c:v>4.8943979999999998</c:v>
                </c:pt>
                <c:pt idx="33319">
                  <c:v>4.8885129999999997</c:v>
                </c:pt>
                <c:pt idx="33320">
                  <c:v>4.8849130000000001</c:v>
                </c:pt>
                <c:pt idx="33321">
                  <c:v>4.8897560000000002</c:v>
                </c:pt>
                <c:pt idx="33322">
                  <c:v>4.8855370000000002</c:v>
                </c:pt>
                <c:pt idx="33323">
                  <c:v>4.8827420000000004</c:v>
                </c:pt>
                <c:pt idx="33324">
                  <c:v>4.890949</c:v>
                </c:pt>
                <c:pt idx="33325">
                  <c:v>4.8913909999999996</c:v>
                </c:pt>
                <c:pt idx="33326">
                  <c:v>4.8855440000000003</c:v>
                </c:pt>
                <c:pt idx="33327">
                  <c:v>4.8867750000000001</c:v>
                </c:pt>
                <c:pt idx="33328">
                  <c:v>4.8929590000000003</c:v>
                </c:pt>
                <c:pt idx="33329">
                  <c:v>4.889049</c:v>
                </c:pt>
                <c:pt idx="33330">
                  <c:v>4.8806070000000004</c:v>
                </c:pt>
                <c:pt idx="33331">
                  <c:v>4.8863989999999999</c:v>
                </c:pt>
                <c:pt idx="33332">
                  <c:v>4.892112</c:v>
                </c:pt>
                <c:pt idx="33333">
                  <c:v>4.888725</c:v>
                </c:pt>
                <c:pt idx="33334">
                  <c:v>4.8921619999999999</c:v>
                </c:pt>
                <c:pt idx="33335">
                  <c:v>4.8935199999999996</c:v>
                </c:pt>
                <c:pt idx="33336">
                  <c:v>4.8843249999999996</c:v>
                </c:pt>
                <c:pt idx="33337">
                  <c:v>4.8830669999999996</c:v>
                </c:pt>
                <c:pt idx="33338">
                  <c:v>4.8906640000000001</c:v>
                </c:pt>
                <c:pt idx="33339">
                  <c:v>4.8858050000000004</c:v>
                </c:pt>
                <c:pt idx="33340">
                  <c:v>4.8844510000000003</c:v>
                </c:pt>
                <c:pt idx="33341">
                  <c:v>4.8916839999999997</c:v>
                </c:pt>
                <c:pt idx="33342">
                  <c:v>4.8890690000000001</c:v>
                </c:pt>
                <c:pt idx="33343">
                  <c:v>4.8879010000000003</c:v>
                </c:pt>
                <c:pt idx="33344">
                  <c:v>4.8902349999999997</c:v>
                </c:pt>
                <c:pt idx="33345">
                  <c:v>4.8845960000000002</c:v>
                </c:pt>
                <c:pt idx="33346">
                  <c:v>4.883413</c:v>
                </c:pt>
                <c:pt idx="33347">
                  <c:v>4.8918299999999997</c:v>
                </c:pt>
                <c:pt idx="33348">
                  <c:v>4.8933309999999999</c:v>
                </c:pt>
                <c:pt idx="33349">
                  <c:v>4.8854930000000003</c:v>
                </c:pt>
                <c:pt idx="33350">
                  <c:v>4.8902710000000003</c:v>
                </c:pt>
                <c:pt idx="33351">
                  <c:v>4.8975359999999997</c:v>
                </c:pt>
                <c:pt idx="33352">
                  <c:v>4.8899670000000004</c:v>
                </c:pt>
                <c:pt idx="33353">
                  <c:v>4.8864979999999996</c:v>
                </c:pt>
                <c:pt idx="33354">
                  <c:v>4.8865629999999998</c:v>
                </c:pt>
                <c:pt idx="33355">
                  <c:v>4.8868340000000003</c:v>
                </c:pt>
                <c:pt idx="33356">
                  <c:v>4.8894700000000002</c:v>
                </c:pt>
                <c:pt idx="33357">
                  <c:v>4.8916880000000003</c:v>
                </c:pt>
                <c:pt idx="33358">
                  <c:v>4.8929029999999996</c:v>
                </c:pt>
                <c:pt idx="33359">
                  <c:v>4.8911800000000003</c:v>
                </c:pt>
                <c:pt idx="33360">
                  <c:v>4.8958969999999997</c:v>
                </c:pt>
                <c:pt idx="33361">
                  <c:v>4.8982619999999999</c:v>
                </c:pt>
                <c:pt idx="33362">
                  <c:v>4.8895679999999997</c:v>
                </c:pt>
                <c:pt idx="33363">
                  <c:v>4.8903049999999997</c:v>
                </c:pt>
                <c:pt idx="33364">
                  <c:v>4.8967359999999998</c:v>
                </c:pt>
                <c:pt idx="33365">
                  <c:v>4.8931279999999999</c:v>
                </c:pt>
                <c:pt idx="33366">
                  <c:v>4.8920500000000002</c:v>
                </c:pt>
                <c:pt idx="33367">
                  <c:v>4.8964299999999996</c:v>
                </c:pt>
                <c:pt idx="33368">
                  <c:v>4.8931630000000004</c:v>
                </c:pt>
                <c:pt idx="33369">
                  <c:v>4.8899499999999998</c:v>
                </c:pt>
                <c:pt idx="33370">
                  <c:v>4.8947700000000003</c:v>
                </c:pt>
                <c:pt idx="33371">
                  <c:v>4.89316</c:v>
                </c:pt>
                <c:pt idx="33372">
                  <c:v>4.8888249999999998</c:v>
                </c:pt>
                <c:pt idx="33373">
                  <c:v>4.8955820000000001</c:v>
                </c:pt>
                <c:pt idx="33374">
                  <c:v>4.9011820000000004</c:v>
                </c:pt>
                <c:pt idx="33375">
                  <c:v>4.8920880000000002</c:v>
                </c:pt>
                <c:pt idx="33376">
                  <c:v>4.8845929999999997</c:v>
                </c:pt>
                <c:pt idx="33377">
                  <c:v>4.8902479999999997</c:v>
                </c:pt>
                <c:pt idx="33378">
                  <c:v>4.8945480000000003</c:v>
                </c:pt>
                <c:pt idx="33379">
                  <c:v>4.8974719999999996</c:v>
                </c:pt>
                <c:pt idx="33380">
                  <c:v>4.9000560000000002</c:v>
                </c:pt>
                <c:pt idx="33381">
                  <c:v>4.8909599999999998</c:v>
                </c:pt>
                <c:pt idx="33382">
                  <c:v>4.8883359999999998</c:v>
                </c:pt>
                <c:pt idx="33383">
                  <c:v>4.8992610000000001</c:v>
                </c:pt>
                <c:pt idx="33384">
                  <c:v>4.9019500000000003</c:v>
                </c:pt>
                <c:pt idx="33385">
                  <c:v>4.8983160000000003</c:v>
                </c:pt>
                <c:pt idx="33386">
                  <c:v>4.9006819999999998</c:v>
                </c:pt>
                <c:pt idx="33387">
                  <c:v>4.904649</c:v>
                </c:pt>
                <c:pt idx="33388">
                  <c:v>4.8988899999999997</c:v>
                </c:pt>
                <c:pt idx="33389">
                  <c:v>4.8954440000000004</c:v>
                </c:pt>
                <c:pt idx="33390">
                  <c:v>4.8987550000000004</c:v>
                </c:pt>
                <c:pt idx="33391">
                  <c:v>4.8976369999999996</c:v>
                </c:pt>
                <c:pt idx="33392">
                  <c:v>4.8978799999999998</c:v>
                </c:pt>
                <c:pt idx="33393">
                  <c:v>4.8972480000000003</c:v>
                </c:pt>
                <c:pt idx="33394">
                  <c:v>4.8952669999999996</c:v>
                </c:pt>
                <c:pt idx="33395">
                  <c:v>4.8973969999999998</c:v>
                </c:pt>
                <c:pt idx="33396">
                  <c:v>4.8999509999999997</c:v>
                </c:pt>
                <c:pt idx="33397">
                  <c:v>4.8995629999999997</c:v>
                </c:pt>
                <c:pt idx="33398">
                  <c:v>4.8906910000000003</c:v>
                </c:pt>
                <c:pt idx="33399">
                  <c:v>4.8928279999999997</c:v>
                </c:pt>
                <c:pt idx="33400">
                  <c:v>4.9015240000000002</c:v>
                </c:pt>
                <c:pt idx="33401">
                  <c:v>4.8946899999999998</c:v>
                </c:pt>
                <c:pt idx="33402">
                  <c:v>4.8926379999999998</c:v>
                </c:pt>
                <c:pt idx="33403">
                  <c:v>4.9012979999999997</c:v>
                </c:pt>
                <c:pt idx="33404">
                  <c:v>4.9035960000000003</c:v>
                </c:pt>
                <c:pt idx="33405">
                  <c:v>4.8996409999999999</c:v>
                </c:pt>
                <c:pt idx="33406">
                  <c:v>4.9030870000000002</c:v>
                </c:pt>
                <c:pt idx="33407">
                  <c:v>4.9043640000000002</c:v>
                </c:pt>
                <c:pt idx="33408">
                  <c:v>4.8975169999999997</c:v>
                </c:pt>
                <c:pt idx="33409">
                  <c:v>4.9021400000000002</c:v>
                </c:pt>
                <c:pt idx="33410">
                  <c:v>4.9036960000000001</c:v>
                </c:pt>
                <c:pt idx="33411">
                  <c:v>4.8922540000000003</c:v>
                </c:pt>
                <c:pt idx="33412">
                  <c:v>4.8940549999999998</c:v>
                </c:pt>
                <c:pt idx="33413">
                  <c:v>4.9066369999999999</c:v>
                </c:pt>
                <c:pt idx="33414">
                  <c:v>4.9047830000000001</c:v>
                </c:pt>
                <c:pt idx="33415">
                  <c:v>4.8953239999999996</c:v>
                </c:pt>
                <c:pt idx="33416">
                  <c:v>4.8997029999999997</c:v>
                </c:pt>
                <c:pt idx="33417">
                  <c:v>4.9037920000000002</c:v>
                </c:pt>
                <c:pt idx="33418">
                  <c:v>4.8992789999999999</c:v>
                </c:pt>
                <c:pt idx="33419">
                  <c:v>4.9036179999999998</c:v>
                </c:pt>
                <c:pt idx="33420">
                  <c:v>4.9051280000000004</c:v>
                </c:pt>
                <c:pt idx="33421">
                  <c:v>4.9001539999999997</c:v>
                </c:pt>
                <c:pt idx="33422">
                  <c:v>4.9021790000000003</c:v>
                </c:pt>
                <c:pt idx="33423">
                  <c:v>4.9068750000000003</c:v>
                </c:pt>
                <c:pt idx="33424">
                  <c:v>4.9026480000000001</c:v>
                </c:pt>
                <c:pt idx="33425">
                  <c:v>4.8986479999999997</c:v>
                </c:pt>
                <c:pt idx="33426">
                  <c:v>4.9081729999999997</c:v>
                </c:pt>
                <c:pt idx="33427">
                  <c:v>4.90808</c:v>
                </c:pt>
                <c:pt idx="33428">
                  <c:v>4.8999620000000004</c:v>
                </c:pt>
                <c:pt idx="33429">
                  <c:v>4.9031500000000001</c:v>
                </c:pt>
                <c:pt idx="33430">
                  <c:v>4.9032559999999998</c:v>
                </c:pt>
                <c:pt idx="33431">
                  <c:v>4.9047130000000001</c:v>
                </c:pt>
                <c:pt idx="33432">
                  <c:v>4.9081619999999999</c:v>
                </c:pt>
                <c:pt idx="33433">
                  <c:v>4.9039070000000002</c:v>
                </c:pt>
                <c:pt idx="33434">
                  <c:v>4.900385</c:v>
                </c:pt>
                <c:pt idx="33435">
                  <c:v>4.9023099999999999</c:v>
                </c:pt>
                <c:pt idx="33436">
                  <c:v>4.9076209999999998</c:v>
                </c:pt>
                <c:pt idx="33437">
                  <c:v>4.9053610000000001</c:v>
                </c:pt>
                <c:pt idx="33438">
                  <c:v>4.9034500000000003</c:v>
                </c:pt>
                <c:pt idx="33439">
                  <c:v>4.907654</c:v>
                </c:pt>
                <c:pt idx="33440">
                  <c:v>4.904884</c:v>
                </c:pt>
                <c:pt idx="33441">
                  <c:v>4.900493</c:v>
                </c:pt>
                <c:pt idx="33442">
                  <c:v>4.9042649999999997</c:v>
                </c:pt>
                <c:pt idx="33443">
                  <c:v>4.9077849999999996</c:v>
                </c:pt>
                <c:pt idx="33444">
                  <c:v>4.9022420000000002</c:v>
                </c:pt>
                <c:pt idx="33445">
                  <c:v>4.9064819999999996</c:v>
                </c:pt>
                <c:pt idx="33446">
                  <c:v>4.9167940000000003</c:v>
                </c:pt>
                <c:pt idx="33447">
                  <c:v>4.9104020000000004</c:v>
                </c:pt>
                <c:pt idx="33448">
                  <c:v>4.9067569999999998</c:v>
                </c:pt>
                <c:pt idx="33449">
                  <c:v>4.9092419999999999</c:v>
                </c:pt>
                <c:pt idx="33450">
                  <c:v>4.9055090000000003</c:v>
                </c:pt>
                <c:pt idx="33451">
                  <c:v>4.9067210000000001</c:v>
                </c:pt>
                <c:pt idx="33452">
                  <c:v>4.9113329999999999</c:v>
                </c:pt>
                <c:pt idx="33453">
                  <c:v>4.9092219999999998</c:v>
                </c:pt>
                <c:pt idx="33454">
                  <c:v>4.9000700000000004</c:v>
                </c:pt>
                <c:pt idx="33455">
                  <c:v>4.9036499999999998</c:v>
                </c:pt>
                <c:pt idx="33456">
                  <c:v>4.9122909999999997</c:v>
                </c:pt>
                <c:pt idx="33457">
                  <c:v>4.9058400000000004</c:v>
                </c:pt>
                <c:pt idx="33458">
                  <c:v>4.9051400000000003</c:v>
                </c:pt>
                <c:pt idx="33459">
                  <c:v>4.9115200000000003</c:v>
                </c:pt>
                <c:pt idx="33460">
                  <c:v>4.9091779999999998</c:v>
                </c:pt>
                <c:pt idx="33461">
                  <c:v>4.9080719999999998</c:v>
                </c:pt>
                <c:pt idx="33462">
                  <c:v>4.9135869999999997</c:v>
                </c:pt>
                <c:pt idx="33463">
                  <c:v>4.9118570000000004</c:v>
                </c:pt>
                <c:pt idx="33464">
                  <c:v>4.9039409999999997</c:v>
                </c:pt>
                <c:pt idx="33465">
                  <c:v>4.9102170000000003</c:v>
                </c:pt>
                <c:pt idx="33466">
                  <c:v>4.9160529999999998</c:v>
                </c:pt>
                <c:pt idx="33467">
                  <c:v>4.9079319999999997</c:v>
                </c:pt>
                <c:pt idx="33468">
                  <c:v>4.9073279999999997</c:v>
                </c:pt>
                <c:pt idx="33469">
                  <c:v>4.9146840000000003</c:v>
                </c:pt>
                <c:pt idx="33470">
                  <c:v>4.9147910000000001</c:v>
                </c:pt>
                <c:pt idx="33471">
                  <c:v>4.911251</c:v>
                </c:pt>
                <c:pt idx="33472">
                  <c:v>4.9105129999999999</c:v>
                </c:pt>
                <c:pt idx="33473">
                  <c:v>4.9078369999999998</c:v>
                </c:pt>
                <c:pt idx="33474">
                  <c:v>4.905824</c:v>
                </c:pt>
                <c:pt idx="33475">
                  <c:v>4.9083269999999999</c:v>
                </c:pt>
                <c:pt idx="33476">
                  <c:v>4.9046979999999998</c:v>
                </c:pt>
                <c:pt idx="33477">
                  <c:v>4.9030149999999999</c:v>
                </c:pt>
                <c:pt idx="33478">
                  <c:v>4.9135679999999997</c:v>
                </c:pt>
                <c:pt idx="33479">
                  <c:v>4.919041</c:v>
                </c:pt>
                <c:pt idx="33480">
                  <c:v>4.9119460000000004</c:v>
                </c:pt>
                <c:pt idx="33481">
                  <c:v>4.9084450000000004</c:v>
                </c:pt>
                <c:pt idx="33482">
                  <c:v>4.9170189999999998</c:v>
                </c:pt>
                <c:pt idx="33483">
                  <c:v>4.9175079999999998</c:v>
                </c:pt>
                <c:pt idx="33484">
                  <c:v>4.9098649999999999</c:v>
                </c:pt>
                <c:pt idx="33485">
                  <c:v>4.9153390000000003</c:v>
                </c:pt>
                <c:pt idx="33486">
                  <c:v>4.9185879999999997</c:v>
                </c:pt>
                <c:pt idx="33487">
                  <c:v>4.9118709999999997</c:v>
                </c:pt>
                <c:pt idx="33488">
                  <c:v>4.9148959999999997</c:v>
                </c:pt>
                <c:pt idx="33489">
                  <c:v>4.9204829999999999</c:v>
                </c:pt>
                <c:pt idx="33490">
                  <c:v>4.9137399999999998</c:v>
                </c:pt>
                <c:pt idx="33491">
                  <c:v>4.9100929999999998</c:v>
                </c:pt>
                <c:pt idx="33492">
                  <c:v>4.9176520000000004</c:v>
                </c:pt>
                <c:pt idx="33493">
                  <c:v>4.9169289999999997</c:v>
                </c:pt>
                <c:pt idx="33494">
                  <c:v>4.9143119999999998</c:v>
                </c:pt>
                <c:pt idx="33495">
                  <c:v>4.9208569999999998</c:v>
                </c:pt>
                <c:pt idx="33496">
                  <c:v>4.9195919999999997</c:v>
                </c:pt>
                <c:pt idx="33497">
                  <c:v>4.9102119999999996</c:v>
                </c:pt>
                <c:pt idx="33498">
                  <c:v>4.9109829999999999</c:v>
                </c:pt>
                <c:pt idx="33499">
                  <c:v>4.9166689999999997</c:v>
                </c:pt>
                <c:pt idx="33500">
                  <c:v>4.9095589999999998</c:v>
                </c:pt>
                <c:pt idx="33501">
                  <c:v>4.9097949999999999</c:v>
                </c:pt>
                <c:pt idx="33502">
                  <c:v>4.9213649999999998</c:v>
                </c:pt>
                <c:pt idx="33503">
                  <c:v>4.9113300000000004</c:v>
                </c:pt>
                <c:pt idx="33504">
                  <c:v>4.9035099999999998</c:v>
                </c:pt>
                <c:pt idx="33505">
                  <c:v>4.9165979999999996</c:v>
                </c:pt>
                <c:pt idx="33506">
                  <c:v>4.9184599999999996</c:v>
                </c:pt>
                <c:pt idx="33507">
                  <c:v>4.911098</c:v>
                </c:pt>
                <c:pt idx="33508">
                  <c:v>4.9160750000000002</c:v>
                </c:pt>
                <c:pt idx="33509">
                  <c:v>4.9243230000000002</c:v>
                </c:pt>
                <c:pt idx="33510">
                  <c:v>4.9201940000000004</c:v>
                </c:pt>
                <c:pt idx="33511">
                  <c:v>4.9169450000000001</c:v>
                </c:pt>
                <c:pt idx="33512">
                  <c:v>4.9183880000000002</c:v>
                </c:pt>
                <c:pt idx="33513">
                  <c:v>4.9161999999999999</c:v>
                </c:pt>
                <c:pt idx="33514">
                  <c:v>4.9159040000000003</c:v>
                </c:pt>
                <c:pt idx="33515">
                  <c:v>4.9157820000000001</c:v>
                </c:pt>
                <c:pt idx="33516">
                  <c:v>4.9150720000000003</c:v>
                </c:pt>
                <c:pt idx="33517">
                  <c:v>4.9145830000000004</c:v>
                </c:pt>
                <c:pt idx="33518">
                  <c:v>4.9192840000000002</c:v>
                </c:pt>
                <c:pt idx="33519">
                  <c:v>4.9238730000000004</c:v>
                </c:pt>
                <c:pt idx="33520">
                  <c:v>4.9185049999999997</c:v>
                </c:pt>
                <c:pt idx="33521">
                  <c:v>4.9191380000000002</c:v>
                </c:pt>
                <c:pt idx="33522">
                  <c:v>4.9251269999999998</c:v>
                </c:pt>
                <c:pt idx="33523">
                  <c:v>4.9206190000000003</c:v>
                </c:pt>
                <c:pt idx="33524">
                  <c:v>4.9126079999999996</c:v>
                </c:pt>
                <c:pt idx="33525">
                  <c:v>4.910228</c:v>
                </c:pt>
                <c:pt idx="33526">
                  <c:v>4.9129670000000001</c:v>
                </c:pt>
                <c:pt idx="33527">
                  <c:v>4.9171969999999998</c:v>
                </c:pt>
                <c:pt idx="33528">
                  <c:v>4.922453</c:v>
                </c:pt>
                <c:pt idx="33529">
                  <c:v>4.9254170000000004</c:v>
                </c:pt>
                <c:pt idx="33530">
                  <c:v>4.9240510000000004</c:v>
                </c:pt>
                <c:pt idx="33531">
                  <c:v>4.9248979999999998</c:v>
                </c:pt>
                <c:pt idx="33532">
                  <c:v>4.9231720000000001</c:v>
                </c:pt>
                <c:pt idx="33533">
                  <c:v>4.9230640000000001</c:v>
                </c:pt>
                <c:pt idx="33534">
                  <c:v>4.9239189999999997</c:v>
                </c:pt>
                <c:pt idx="33535">
                  <c:v>4.919664</c:v>
                </c:pt>
                <c:pt idx="33536">
                  <c:v>4.920312</c:v>
                </c:pt>
                <c:pt idx="33537">
                  <c:v>4.9217310000000003</c:v>
                </c:pt>
                <c:pt idx="33538">
                  <c:v>4.9219739999999996</c:v>
                </c:pt>
                <c:pt idx="33539">
                  <c:v>4.923699</c:v>
                </c:pt>
                <c:pt idx="33540">
                  <c:v>4.9215629999999999</c:v>
                </c:pt>
                <c:pt idx="33541">
                  <c:v>4.9250590000000001</c:v>
                </c:pt>
                <c:pt idx="33542">
                  <c:v>4.9291780000000003</c:v>
                </c:pt>
                <c:pt idx="33543">
                  <c:v>4.9238109999999997</c:v>
                </c:pt>
                <c:pt idx="33544">
                  <c:v>4.9193790000000002</c:v>
                </c:pt>
                <c:pt idx="33545">
                  <c:v>4.9238489999999997</c:v>
                </c:pt>
                <c:pt idx="33546">
                  <c:v>4.927435</c:v>
                </c:pt>
                <c:pt idx="33547">
                  <c:v>4.9221069999999996</c:v>
                </c:pt>
                <c:pt idx="33548">
                  <c:v>4.9214349999999998</c:v>
                </c:pt>
                <c:pt idx="33549">
                  <c:v>4.9205379999999996</c:v>
                </c:pt>
                <c:pt idx="33550">
                  <c:v>4.9133820000000004</c:v>
                </c:pt>
                <c:pt idx="33551">
                  <c:v>4.9191560000000001</c:v>
                </c:pt>
                <c:pt idx="33552">
                  <c:v>4.930193</c:v>
                </c:pt>
                <c:pt idx="33553">
                  <c:v>4.928032</c:v>
                </c:pt>
                <c:pt idx="33554">
                  <c:v>4.9233900000000004</c:v>
                </c:pt>
                <c:pt idx="33555">
                  <c:v>4.9301019999999998</c:v>
                </c:pt>
                <c:pt idx="33556">
                  <c:v>4.9306390000000002</c:v>
                </c:pt>
                <c:pt idx="33557">
                  <c:v>4.9239600000000001</c:v>
                </c:pt>
                <c:pt idx="33558">
                  <c:v>4.9297250000000004</c:v>
                </c:pt>
                <c:pt idx="33559">
                  <c:v>4.9291919999999996</c:v>
                </c:pt>
                <c:pt idx="33560">
                  <c:v>4.9189870000000004</c:v>
                </c:pt>
                <c:pt idx="33561">
                  <c:v>4.9211640000000001</c:v>
                </c:pt>
                <c:pt idx="33562">
                  <c:v>4.925287</c:v>
                </c:pt>
                <c:pt idx="33563">
                  <c:v>4.9208670000000003</c:v>
                </c:pt>
                <c:pt idx="33564">
                  <c:v>4.921983</c:v>
                </c:pt>
                <c:pt idx="33565">
                  <c:v>4.9313370000000001</c:v>
                </c:pt>
                <c:pt idx="33566">
                  <c:v>4.9288160000000003</c:v>
                </c:pt>
                <c:pt idx="33567">
                  <c:v>4.9228630000000004</c:v>
                </c:pt>
                <c:pt idx="33568">
                  <c:v>4.9254170000000004</c:v>
                </c:pt>
                <c:pt idx="33569">
                  <c:v>4.9237339999999996</c:v>
                </c:pt>
                <c:pt idx="33570">
                  <c:v>4.9217060000000004</c:v>
                </c:pt>
                <c:pt idx="33571">
                  <c:v>4.9261049999999997</c:v>
                </c:pt>
                <c:pt idx="33572">
                  <c:v>4.927708</c:v>
                </c:pt>
                <c:pt idx="33573">
                  <c:v>4.9208869999999996</c:v>
                </c:pt>
                <c:pt idx="33574">
                  <c:v>4.9223080000000001</c:v>
                </c:pt>
                <c:pt idx="33575">
                  <c:v>4.9319740000000003</c:v>
                </c:pt>
                <c:pt idx="33576">
                  <c:v>4.9296499999999996</c:v>
                </c:pt>
                <c:pt idx="33577">
                  <c:v>4.9280210000000002</c:v>
                </c:pt>
                <c:pt idx="33578">
                  <c:v>4.9356210000000003</c:v>
                </c:pt>
                <c:pt idx="33579">
                  <c:v>4.9324589999999997</c:v>
                </c:pt>
                <c:pt idx="33580">
                  <c:v>4.9291280000000004</c:v>
                </c:pt>
                <c:pt idx="33581">
                  <c:v>4.9314260000000001</c:v>
                </c:pt>
                <c:pt idx="33582">
                  <c:v>4.9306619999999999</c:v>
                </c:pt>
                <c:pt idx="33583">
                  <c:v>4.9270170000000002</c:v>
                </c:pt>
                <c:pt idx="33584">
                  <c:v>4.9257749999999998</c:v>
                </c:pt>
                <c:pt idx="33585">
                  <c:v>4.9285100000000002</c:v>
                </c:pt>
                <c:pt idx="33586">
                  <c:v>4.9240050000000002</c:v>
                </c:pt>
                <c:pt idx="33587">
                  <c:v>4.9239179999999996</c:v>
                </c:pt>
                <c:pt idx="33588">
                  <c:v>4.9288790000000002</c:v>
                </c:pt>
                <c:pt idx="33589">
                  <c:v>4.9251810000000003</c:v>
                </c:pt>
                <c:pt idx="33590">
                  <c:v>4.9286529999999997</c:v>
                </c:pt>
                <c:pt idx="33591">
                  <c:v>4.9386749999999999</c:v>
                </c:pt>
                <c:pt idx="33592">
                  <c:v>4.9371260000000001</c:v>
                </c:pt>
                <c:pt idx="33593">
                  <c:v>4.9308310000000004</c:v>
                </c:pt>
                <c:pt idx="33594">
                  <c:v>4.9364850000000002</c:v>
                </c:pt>
                <c:pt idx="33595">
                  <c:v>4.9378539999999997</c:v>
                </c:pt>
                <c:pt idx="33596">
                  <c:v>4.9271950000000002</c:v>
                </c:pt>
                <c:pt idx="33597">
                  <c:v>4.9317799999999998</c:v>
                </c:pt>
                <c:pt idx="33598">
                  <c:v>4.9358959999999996</c:v>
                </c:pt>
                <c:pt idx="33599">
                  <c:v>4.9288920000000003</c:v>
                </c:pt>
                <c:pt idx="33600">
                  <c:v>4.9313750000000001</c:v>
                </c:pt>
                <c:pt idx="33601">
                  <c:v>4.9367340000000004</c:v>
                </c:pt>
                <c:pt idx="33602">
                  <c:v>4.9322910000000002</c:v>
                </c:pt>
                <c:pt idx="33603">
                  <c:v>4.9277850000000001</c:v>
                </c:pt>
                <c:pt idx="33604">
                  <c:v>4.936191</c:v>
                </c:pt>
                <c:pt idx="33605">
                  <c:v>4.937989</c:v>
                </c:pt>
                <c:pt idx="33606">
                  <c:v>4.9301339999999998</c:v>
                </c:pt>
                <c:pt idx="33607">
                  <c:v>4.9310679999999998</c:v>
                </c:pt>
                <c:pt idx="33608">
                  <c:v>4.9299249999999999</c:v>
                </c:pt>
                <c:pt idx="33609">
                  <c:v>4.9282190000000003</c:v>
                </c:pt>
                <c:pt idx="33610">
                  <c:v>4.9339500000000003</c:v>
                </c:pt>
                <c:pt idx="33611">
                  <c:v>4.936877</c:v>
                </c:pt>
                <c:pt idx="33612">
                  <c:v>4.9347510000000003</c:v>
                </c:pt>
                <c:pt idx="33613">
                  <c:v>4.9358510000000004</c:v>
                </c:pt>
                <c:pt idx="33614">
                  <c:v>4.939279</c:v>
                </c:pt>
                <c:pt idx="33615">
                  <c:v>4.938358</c:v>
                </c:pt>
                <c:pt idx="33616">
                  <c:v>4.938885</c:v>
                </c:pt>
                <c:pt idx="33617">
                  <c:v>4.9406689999999998</c:v>
                </c:pt>
                <c:pt idx="33618">
                  <c:v>4.9359070000000003</c:v>
                </c:pt>
                <c:pt idx="33619">
                  <c:v>4.9313840000000004</c:v>
                </c:pt>
                <c:pt idx="33620">
                  <c:v>4.933039</c:v>
                </c:pt>
                <c:pt idx="33621">
                  <c:v>4.9363580000000002</c:v>
                </c:pt>
                <c:pt idx="33622">
                  <c:v>4.9308100000000001</c:v>
                </c:pt>
                <c:pt idx="33623">
                  <c:v>4.927047</c:v>
                </c:pt>
                <c:pt idx="33624">
                  <c:v>4.9354170000000002</c:v>
                </c:pt>
                <c:pt idx="33625">
                  <c:v>4.9355890000000002</c:v>
                </c:pt>
                <c:pt idx="33626">
                  <c:v>4.9310520000000002</c:v>
                </c:pt>
                <c:pt idx="33627">
                  <c:v>4.9370440000000002</c:v>
                </c:pt>
                <c:pt idx="33628">
                  <c:v>4.9377700000000004</c:v>
                </c:pt>
                <c:pt idx="33629">
                  <c:v>4.9314280000000004</c:v>
                </c:pt>
                <c:pt idx="33630">
                  <c:v>4.935079</c:v>
                </c:pt>
                <c:pt idx="33631">
                  <c:v>4.9424489999999999</c:v>
                </c:pt>
                <c:pt idx="33632">
                  <c:v>4.9413640000000001</c:v>
                </c:pt>
                <c:pt idx="33633">
                  <c:v>4.9409599999999996</c:v>
                </c:pt>
                <c:pt idx="33634">
                  <c:v>4.9384930000000002</c:v>
                </c:pt>
                <c:pt idx="33635">
                  <c:v>4.9349350000000003</c:v>
                </c:pt>
                <c:pt idx="33636">
                  <c:v>4.9417369999999998</c:v>
                </c:pt>
                <c:pt idx="33637">
                  <c:v>4.9427690000000002</c:v>
                </c:pt>
                <c:pt idx="33638">
                  <c:v>4.9367349999999997</c:v>
                </c:pt>
                <c:pt idx="33639">
                  <c:v>4.9391579999999999</c:v>
                </c:pt>
                <c:pt idx="33640">
                  <c:v>4.9418509999999998</c:v>
                </c:pt>
                <c:pt idx="33641">
                  <c:v>4.9428660000000004</c:v>
                </c:pt>
                <c:pt idx="33642">
                  <c:v>4.9393779999999996</c:v>
                </c:pt>
                <c:pt idx="33643">
                  <c:v>4.9373500000000003</c:v>
                </c:pt>
                <c:pt idx="33644">
                  <c:v>4.9419040000000001</c:v>
                </c:pt>
                <c:pt idx="33645">
                  <c:v>4.9393950000000002</c:v>
                </c:pt>
                <c:pt idx="33646">
                  <c:v>4.9335529999999999</c:v>
                </c:pt>
                <c:pt idx="33647">
                  <c:v>4.9352419999999997</c:v>
                </c:pt>
                <c:pt idx="33648">
                  <c:v>4.9394840000000002</c:v>
                </c:pt>
                <c:pt idx="33649">
                  <c:v>4.9376670000000003</c:v>
                </c:pt>
                <c:pt idx="33650">
                  <c:v>4.9363580000000002</c:v>
                </c:pt>
                <c:pt idx="33651">
                  <c:v>4.9381300000000001</c:v>
                </c:pt>
                <c:pt idx="33652">
                  <c:v>4.9384680000000003</c:v>
                </c:pt>
                <c:pt idx="33653">
                  <c:v>4.9435250000000002</c:v>
                </c:pt>
                <c:pt idx="33654">
                  <c:v>4.9435760000000002</c:v>
                </c:pt>
                <c:pt idx="33655">
                  <c:v>4.9378010000000003</c:v>
                </c:pt>
                <c:pt idx="33656">
                  <c:v>4.9420669999999998</c:v>
                </c:pt>
                <c:pt idx="33657">
                  <c:v>4.9492880000000001</c:v>
                </c:pt>
                <c:pt idx="33658">
                  <c:v>4.9474729999999996</c:v>
                </c:pt>
                <c:pt idx="33659">
                  <c:v>4.9392100000000001</c:v>
                </c:pt>
                <c:pt idx="33660">
                  <c:v>4.9400779999999997</c:v>
                </c:pt>
                <c:pt idx="33661">
                  <c:v>4.9422550000000003</c:v>
                </c:pt>
                <c:pt idx="33662">
                  <c:v>4.9378849999999996</c:v>
                </c:pt>
                <c:pt idx="33663">
                  <c:v>4.9439339999999996</c:v>
                </c:pt>
                <c:pt idx="33664">
                  <c:v>4.9492269999999996</c:v>
                </c:pt>
                <c:pt idx="33665">
                  <c:v>4.9452970000000001</c:v>
                </c:pt>
                <c:pt idx="33666">
                  <c:v>4.9437100000000003</c:v>
                </c:pt>
                <c:pt idx="33667">
                  <c:v>4.9453670000000001</c:v>
                </c:pt>
                <c:pt idx="33668">
                  <c:v>4.9423820000000003</c:v>
                </c:pt>
                <c:pt idx="33669">
                  <c:v>4.9372730000000002</c:v>
                </c:pt>
                <c:pt idx="33670">
                  <c:v>4.939622</c:v>
                </c:pt>
                <c:pt idx="33671">
                  <c:v>4.938199</c:v>
                </c:pt>
                <c:pt idx="33672">
                  <c:v>4.9351159999999998</c:v>
                </c:pt>
                <c:pt idx="33673">
                  <c:v>4.9428299999999998</c:v>
                </c:pt>
                <c:pt idx="33674">
                  <c:v>4.9449269999999999</c:v>
                </c:pt>
                <c:pt idx="33675">
                  <c:v>4.9442769999999996</c:v>
                </c:pt>
                <c:pt idx="33676">
                  <c:v>4.9510069999999997</c:v>
                </c:pt>
                <c:pt idx="33677">
                  <c:v>4.9499029999999999</c:v>
                </c:pt>
                <c:pt idx="33678">
                  <c:v>4.9418699999999998</c:v>
                </c:pt>
                <c:pt idx="33679">
                  <c:v>4.9454950000000002</c:v>
                </c:pt>
                <c:pt idx="33680">
                  <c:v>4.9546700000000001</c:v>
                </c:pt>
                <c:pt idx="33681">
                  <c:v>4.9502319999999997</c:v>
                </c:pt>
                <c:pt idx="33682">
                  <c:v>4.9477380000000002</c:v>
                </c:pt>
                <c:pt idx="33683">
                  <c:v>4.94909</c:v>
                </c:pt>
                <c:pt idx="33684">
                  <c:v>4.9464269999999999</c:v>
                </c:pt>
                <c:pt idx="33685">
                  <c:v>4.9475829999999998</c:v>
                </c:pt>
                <c:pt idx="33686">
                  <c:v>4.9474460000000002</c:v>
                </c:pt>
                <c:pt idx="33687">
                  <c:v>4.9460569999999997</c:v>
                </c:pt>
                <c:pt idx="33688">
                  <c:v>4.9468560000000004</c:v>
                </c:pt>
                <c:pt idx="33689">
                  <c:v>4.9490809999999996</c:v>
                </c:pt>
                <c:pt idx="33690">
                  <c:v>4.9523400000000004</c:v>
                </c:pt>
                <c:pt idx="33691">
                  <c:v>4.9521119999999996</c:v>
                </c:pt>
                <c:pt idx="33692">
                  <c:v>4.9523450000000002</c:v>
                </c:pt>
                <c:pt idx="33693">
                  <c:v>4.9466720000000004</c:v>
                </c:pt>
                <c:pt idx="33694">
                  <c:v>4.9370099999999999</c:v>
                </c:pt>
                <c:pt idx="33695">
                  <c:v>4.9412459999999996</c:v>
                </c:pt>
                <c:pt idx="33696">
                  <c:v>4.9481570000000001</c:v>
                </c:pt>
                <c:pt idx="33697">
                  <c:v>4.9459689999999998</c:v>
                </c:pt>
                <c:pt idx="33698">
                  <c:v>4.9462039999999998</c:v>
                </c:pt>
                <c:pt idx="33699">
                  <c:v>4.9519130000000002</c:v>
                </c:pt>
                <c:pt idx="33700">
                  <c:v>4.9527679999999998</c:v>
                </c:pt>
                <c:pt idx="33701">
                  <c:v>4.9503079999999997</c:v>
                </c:pt>
                <c:pt idx="33702">
                  <c:v>4.9527640000000002</c:v>
                </c:pt>
                <c:pt idx="33703">
                  <c:v>4.9504210000000004</c:v>
                </c:pt>
                <c:pt idx="33704">
                  <c:v>4.9468269999999999</c:v>
                </c:pt>
                <c:pt idx="33705">
                  <c:v>4.950056</c:v>
                </c:pt>
                <c:pt idx="33706">
                  <c:v>4.9471179999999997</c:v>
                </c:pt>
                <c:pt idx="33707">
                  <c:v>4.9421239999999997</c:v>
                </c:pt>
                <c:pt idx="33708">
                  <c:v>4.9429350000000003</c:v>
                </c:pt>
                <c:pt idx="33709">
                  <c:v>4.9435440000000002</c:v>
                </c:pt>
                <c:pt idx="33710">
                  <c:v>4.9433049999999996</c:v>
                </c:pt>
                <c:pt idx="33711">
                  <c:v>4.9471600000000002</c:v>
                </c:pt>
                <c:pt idx="33712">
                  <c:v>4.9539020000000002</c:v>
                </c:pt>
                <c:pt idx="33713">
                  <c:v>4.9529439999999996</c:v>
                </c:pt>
                <c:pt idx="33714">
                  <c:v>4.9536949999999997</c:v>
                </c:pt>
                <c:pt idx="33715">
                  <c:v>4.9575870000000002</c:v>
                </c:pt>
                <c:pt idx="33716">
                  <c:v>4.9529579999999997</c:v>
                </c:pt>
                <c:pt idx="33717">
                  <c:v>4.9514889999999996</c:v>
                </c:pt>
                <c:pt idx="33718">
                  <c:v>4.9574439999999997</c:v>
                </c:pt>
                <c:pt idx="33719">
                  <c:v>4.956232</c:v>
                </c:pt>
                <c:pt idx="33720">
                  <c:v>4.9494920000000002</c:v>
                </c:pt>
                <c:pt idx="33721">
                  <c:v>4.9566100000000004</c:v>
                </c:pt>
                <c:pt idx="33722">
                  <c:v>4.9618779999999996</c:v>
                </c:pt>
                <c:pt idx="33723">
                  <c:v>4.9519919999999997</c:v>
                </c:pt>
                <c:pt idx="33724">
                  <c:v>4.9522430000000002</c:v>
                </c:pt>
                <c:pt idx="33725">
                  <c:v>4.9544800000000002</c:v>
                </c:pt>
                <c:pt idx="33726">
                  <c:v>4.9480329999999997</c:v>
                </c:pt>
                <c:pt idx="33727">
                  <c:v>4.9495420000000001</c:v>
                </c:pt>
                <c:pt idx="33728">
                  <c:v>4.9533069999999997</c:v>
                </c:pt>
                <c:pt idx="33729">
                  <c:v>4.9517259999999998</c:v>
                </c:pt>
                <c:pt idx="33730">
                  <c:v>4.9535419999999997</c:v>
                </c:pt>
                <c:pt idx="33731">
                  <c:v>4.9606110000000001</c:v>
                </c:pt>
                <c:pt idx="33732">
                  <c:v>4.9577920000000004</c:v>
                </c:pt>
                <c:pt idx="33733">
                  <c:v>4.9485219999999996</c:v>
                </c:pt>
                <c:pt idx="33734">
                  <c:v>4.9503279999999998</c:v>
                </c:pt>
                <c:pt idx="33735">
                  <c:v>4.9519200000000003</c:v>
                </c:pt>
                <c:pt idx="33736">
                  <c:v>4.9449350000000001</c:v>
                </c:pt>
                <c:pt idx="33737">
                  <c:v>4.9493989999999997</c:v>
                </c:pt>
                <c:pt idx="33738">
                  <c:v>4.9617000000000004</c:v>
                </c:pt>
                <c:pt idx="33739">
                  <c:v>4.9579959999999996</c:v>
                </c:pt>
                <c:pt idx="33740">
                  <c:v>4.9509020000000001</c:v>
                </c:pt>
                <c:pt idx="33741">
                  <c:v>4.9595719999999996</c:v>
                </c:pt>
                <c:pt idx="33742">
                  <c:v>4.9596960000000001</c:v>
                </c:pt>
                <c:pt idx="33743">
                  <c:v>4.9507659999999998</c:v>
                </c:pt>
                <c:pt idx="33744">
                  <c:v>4.9543140000000001</c:v>
                </c:pt>
                <c:pt idx="33745">
                  <c:v>4.9605819999999996</c:v>
                </c:pt>
                <c:pt idx="33746">
                  <c:v>4.9585179999999998</c:v>
                </c:pt>
                <c:pt idx="33747">
                  <c:v>4.9539030000000004</c:v>
                </c:pt>
                <c:pt idx="33748">
                  <c:v>4.9574429999999996</c:v>
                </c:pt>
                <c:pt idx="33749">
                  <c:v>4.9558590000000002</c:v>
                </c:pt>
                <c:pt idx="33750">
                  <c:v>4.9512559999999999</c:v>
                </c:pt>
                <c:pt idx="33751">
                  <c:v>4.9586819999999996</c:v>
                </c:pt>
                <c:pt idx="33752">
                  <c:v>4.9580739999999999</c:v>
                </c:pt>
                <c:pt idx="33753">
                  <c:v>4.9536220000000002</c:v>
                </c:pt>
                <c:pt idx="33754">
                  <c:v>4.9608169999999996</c:v>
                </c:pt>
                <c:pt idx="33755">
                  <c:v>4.9581270000000002</c:v>
                </c:pt>
                <c:pt idx="33756">
                  <c:v>4.9477909999999996</c:v>
                </c:pt>
                <c:pt idx="33757">
                  <c:v>4.9539910000000003</c:v>
                </c:pt>
                <c:pt idx="33758">
                  <c:v>4.963241</c:v>
                </c:pt>
                <c:pt idx="33759">
                  <c:v>4.9561960000000003</c:v>
                </c:pt>
                <c:pt idx="33760">
                  <c:v>4.9581429999999997</c:v>
                </c:pt>
                <c:pt idx="33761">
                  <c:v>4.9693300000000002</c:v>
                </c:pt>
                <c:pt idx="33762">
                  <c:v>4.9629940000000001</c:v>
                </c:pt>
                <c:pt idx="33763">
                  <c:v>4.9576250000000002</c:v>
                </c:pt>
                <c:pt idx="33764">
                  <c:v>4.9613880000000004</c:v>
                </c:pt>
                <c:pt idx="33765">
                  <c:v>4.9609880000000004</c:v>
                </c:pt>
                <c:pt idx="33766">
                  <c:v>4.9624350000000002</c:v>
                </c:pt>
                <c:pt idx="33767">
                  <c:v>4.9701380000000004</c:v>
                </c:pt>
                <c:pt idx="33768">
                  <c:v>4.9689719999999999</c:v>
                </c:pt>
                <c:pt idx="33769">
                  <c:v>4.9572269999999996</c:v>
                </c:pt>
                <c:pt idx="33770">
                  <c:v>4.9589850000000002</c:v>
                </c:pt>
                <c:pt idx="33771">
                  <c:v>4.9617089999999999</c:v>
                </c:pt>
                <c:pt idx="33772">
                  <c:v>4.9530640000000004</c:v>
                </c:pt>
                <c:pt idx="33773">
                  <c:v>4.9572729999999998</c:v>
                </c:pt>
                <c:pt idx="33774">
                  <c:v>4.9651480000000001</c:v>
                </c:pt>
                <c:pt idx="33775">
                  <c:v>4.9615359999999997</c:v>
                </c:pt>
                <c:pt idx="33776">
                  <c:v>4.961176</c:v>
                </c:pt>
                <c:pt idx="33777">
                  <c:v>4.9637529999999996</c:v>
                </c:pt>
                <c:pt idx="33778">
                  <c:v>4.9606170000000001</c:v>
                </c:pt>
                <c:pt idx="33779">
                  <c:v>4.9590899999999998</c:v>
                </c:pt>
                <c:pt idx="33780">
                  <c:v>4.96272</c:v>
                </c:pt>
                <c:pt idx="33781">
                  <c:v>4.9600650000000002</c:v>
                </c:pt>
                <c:pt idx="33782">
                  <c:v>4.9569900000000002</c:v>
                </c:pt>
                <c:pt idx="33783">
                  <c:v>4.9648019999999997</c:v>
                </c:pt>
                <c:pt idx="33784">
                  <c:v>4.9673340000000001</c:v>
                </c:pt>
                <c:pt idx="33785">
                  <c:v>4.9613199999999997</c:v>
                </c:pt>
                <c:pt idx="33786">
                  <c:v>4.9611359999999998</c:v>
                </c:pt>
                <c:pt idx="33787">
                  <c:v>4.9640170000000001</c:v>
                </c:pt>
                <c:pt idx="33788">
                  <c:v>4.9633450000000003</c:v>
                </c:pt>
                <c:pt idx="33789">
                  <c:v>4.9643170000000003</c:v>
                </c:pt>
                <c:pt idx="33790">
                  <c:v>4.9669930000000004</c:v>
                </c:pt>
                <c:pt idx="33791">
                  <c:v>4.9614830000000003</c:v>
                </c:pt>
                <c:pt idx="33792">
                  <c:v>4.9567519999999998</c:v>
                </c:pt>
                <c:pt idx="33793">
                  <c:v>4.961131</c:v>
                </c:pt>
                <c:pt idx="33794">
                  <c:v>4.9633390000000004</c:v>
                </c:pt>
                <c:pt idx="33795">
                  <c:v>4.9639009999999999</c:v>
                </c:pt>
                <c:pt idx="33796">
                  <c:v>4.9653739999999997</c:v>
                </c:pt>
                <c:pt idx="33797">
                  <c:v>4.9672790000000004</c:v>
                </c:pt>
                <c:pt idx="33798">
                  <c:v>4.9681550000000003</c:v>
                </c:pt>
                <c:pt idx="33799">
                  <c:v>4.9665119999999998</c:v>
                </c:pt>
                <c:pt idx="33800">
                  <c:v>4.9676220000000004</c:v>
                </c:pt>
                <c:pt idx="33801">
                  <c:v>4.9648539999999999</c:v>
                </c:pt>
                <c:pt idx="33802">
                  <c:v>4.9627270000000001</c:v>
                </c:pt>
                <c:pt idx="33803">
                  <c:v>4.9643769999999998</c:v>
                </c:pt>
                <c:pt idx="33804">
                  <c:v>4.9666170000000003</c:v>
                </c:pt>
                <c:pt idx="33805">
                  <c:v>4.9655180000000003</c:v>
                </c:pt>
                <c:pt idx="33806">
                  <c:v>4.9614469999999997</c:v>
                </c:pt>
                <c:pt idx="33807">
                  <c:v>4.9648640000000004</c:v>
                </c:pt>
                <c:pt idx="33808">
                  <c:v>4.9672150000000004</c:v>
                </c:pt>
                <c:pt idx="33809">
                  <c:v>4.9676400000000003</c:v>
                </c:pt>
                <c:pt idx="33810">
                  <c:v>4.9730800000000004</c:v>
                </c:pt>
                <c:pt idx="33811">
                  <c:v>4.9723680000000003</c:v>
                </c:pt>
                <c:pt idx="33812">
                  <c:v>4.9694580000000004</c:v>
                </c:pt>
                <c:pt idx="33813">
                  <c:v>4.9701329999999997</c:v>
                </c:pt>
                <c:pt idx="33814">
                  <c:v>4.9721229999999998</c:v>
                </c:pt>
                <c:pt idx="33815">
                  <c:v>4.9694599999999998</c:v>
                </c:pt>
                <c:pt idx="33816">
                  <c:v>4.9672450000000001</c:v>
                </c:pt>
                <c:pt idx="33817">
                  <c:v>4.9690659999999998</c:v>
                </c:pt>
                <c:pt idx="33818">
                  <c:v>4.9634260000000001</c:v>
                </c:pt>
                <c:pt idx="33819">
                  <c:v>4.9630489999999998</c:v>
                </c:pt>
                <c:pt idx="33820">
                  <c:v>4.9701329999999997</c:v>
                </c:pt>
                <c:pt idx="33821">
                  <c:v>4.9639470000000001</c:v>
                </c:pt>
                <c:pt idx="33822">
                  <c:v>4.9606430000000001</c:v>
                </c:pt>
                <c:pt idx="33823">
                  <c:v>4.9743630000000003</c:v>
                </c:pt>
                <c:pt idx="33824">
                  <c:v>4.9782630000000001</c:v>
                </c:pt>
                <c:pt idx="33825">
                  <c:v>4.9686399999999997</c:v>
                </c:pt>
                <c:pt idx="33826">
                  <c:v>4.9690719999999997</c:v>
                </c:pt>
                <c:pt idx="33827">
                  <c:v>4.9698099999999998</c:v>
                </c:pt>
                <c:pt idx="33828">
                  <c:v>4.9626479999999997</c:v>
                </c:pt>
                <c:pt idx="33829">
                  <c:v>4.9688470000000002</c:v>
                </c:pt>
                <c:pt idx="33830">
                  <c:v>4.9768569999999999</c:v>
                </c:pt>
                <c:pt idx="33831">
                  <c:v>4.9694050000000001</c:v>
                </c:pt>
                <c:pt idx="33832">
                  <c:v>4.9680109999999997</c:v>
                </c:pt>
                <c:pt idx="33833">
                  <c:v>4.9760200000000001</c:v>
                </c:pt>
                <c:pt idx="33834">
                  <c:v>4.9733650000000003</c:v>
                </c:pt>
                <c:pt idx="33835">
                  <c:v>4.968089</c:v>
                </c:pt>
                <c:pt idx="33836">
                  <c:v>4.9732989999999999</c:v>
                </c:pt>
                <c:pt idx="33837">
                  <c:v>4.9716680000000002</c:v>
                </c:pt>
                <c:pt idx="33838">
                  <c:v>4.9641849999999996</c:v>
                </c:pt>
                <c:pt idx="33839">
                  <c:v>4.9688569999999999</c:v>
                </c:pt>
                <c:pt idx="33840">
                  <c:v>4.9724300000000001</c:v>
                </c:pt>
                <c:pt idx="33841">
                  <c:v>4.9692489999999996</c:v>
                </c:pt>
                <c:pt idx="33842">
                  <c:v>4.9690690000000002</c:v>
                </c:pt>
                <c:pt idx="33843">
                  <c:v>4.9700559999999996</c:v>
                </c:pt>
                <c:pt idx="33844">
                  <c:v>4.969157</c:v>
                </c:pt>
                <c:pt idx="33845">
                  <c:v>4.9717450000000003</c:v>
                </c:pt>
                <c:pt idx="33846">
                  <c:v>4.9800899999999997</c:v>
                </c:pt>
                <c:pt idx="33847">
                  <c:v>4.9789570000000003</c:v>
                </c:pt>
                <c:pt idx="33848">
                  <c:v>4.9727769999999998</c:v>
                </c:pt>
                <c:pt idx="33849">
                  <c:v>4.9763359999999999</c:v>
                </c:pt>
                <c:pt idx="33850">
                  <c:v>4.9772949999999998</c:v>
                </c:pt>
                <c:pt idx="33851">
                  <c:v>4.9707420000000004</c:v>
                </c:pt>
                <c:pt idx="33852">
                  <c:v>4.9691739999999998</c:v>
                </c:pt>
                <c:pt idx="33853">
                  <c:v>4.9769670000000001</c:v>
                </c:pt>
                <c:pt idx="33854">
                  <c:v>4.9785709999999996</c:v>
                </c:pt>
                <c:pt idx="33855">
                  <c:v>4.976102</c:v>
                </c:pt>
                <c:pt idx="33856">
                  <c:v>4.9794799999999997</c:v>
                </c:pt>
                <c:pt idx="33857">
                  <c:v>4.9751079999999996</c:v>
                </c:pt>
                <c:pt idx="33858">
                  <c:v>4.9721070000000003</c:v>
                </c:pt>
                <c:pt idx="33859">
                  <c:v>4.978853</c:v>
                </c:pt>
                <c:pt idx="33860">
                  <c:v>4.9778019999999996</c:v>
                </c:pt>
                <c:pt idx="33861">
                  <c:v>4.9711670000000003</c:v>
                </c:pt>
                <c:pt idx="33862">
                  <c:v>4.9710210000000004</c:v>
                </c:pt>
                <c:pt idx="33863">
                  <c:v>4.9774430000000001</c:v>
                </c:pt>
                <c:pt idx="33864">
                  <c:v>4.9771020000000004</c:v>
                </c:pt>
                <c:pt idx="33865">
                  <c:v>4.9754399999999999</c:v>
                </c:pt>
                <c:pt idx="33866">
                  <c:v>4.9805840000000003</c:v>
                </c:pt>
                <c:pt idx="33867">
                  <c:v>4.9757759999999998</c:v>
                </c:pt>
                <c:pt idx="33868">
                  <c:v>4.9717339999999997</c:v>
                </c:pt>
                <c:pt idx="33869">
                  <c:v>4.976979</c:v>
                </c:pt>
                <c:pt idx="33870">
                  <c:v>4.9817270000000002</c:v>
                </c:pt>
                <c:pt idx="33871">
                  <c:v>4.9803709999999999</c:v>
                </c:pt>
                <c:pt idx="33872">
                  <c:v>4.9777370000000003</c:v>
                </c:pt>
                <c:pt idx="33873">
                  <c:v>4.9784290000000002</c:v>
                </c:pt>
                <c:pt idx="33874">
                  <c:v>4.9774060000000002</c:v>
                </c:pt>
                <c:pt idx="33875">
                  <c:v>4.9785649999999997</c:v>
                </c:pt>
                <c:pt idx="33876">
                  <c:v>4.9779749999999998</c:v>
                </c:pt>
                <c:pt idx="33877">
                  <c:v>4.97241</c:v>
                </c:pt>
                <c:pt idx="33878">
                  <c:v>4.9739599999999999</c:v>
                </c:pt>
                <c:pt idx="33879">
                  <c:v>4.9789240000000001</c:v>
                </c:pt>
                <c:pt idx="33880">
                  <c:v>4.9807629999999996</c:v>
                </c:pt>
                <c:pt idx="33881">
                  <c:v>4.9802369999999998</c:v>
                </c:pt>
                <c:pt idx="33882">
                  <c:v>4.9795429999999996</c:v>
                </c:pt>
                <c:pt idx="33883">
                  <c:v>4.9778079999999996</c:v>
                </c:pt>
                <c:pt idx="33884">
                  <c:v>4.9751630000000002</c:v>
                </c:pt>
                <c:pt idx="33885">
                  <c:v>4.9796899999999997</c:v>
                </c:pt>
                <c:pt idx="33886">
                  <c:v>4.9814670000000003</c:v>
                </c:pt>
                <c:pt idx="33887">
                  <c:v>4.9793779999999996</c:v>
                </c:pt>
                <c:pt idx="33888">
                  <c:v>4.985455</c:v>
                </c:pt>
                <c:pt idx="33889">
                  <c:v>4.988461</c:v>
                </c:pt>
                <c:pt idx="33890">
                  <c:v>4.9815370000000003</c:v>
                </c:pt>
                <c:pt idx="33891">
                  <c:v>4.9764249999999999</c:v>
                </c:pt>
                <c:pt idx="33892">
                  <c:v>4.9805529999999996</c:v>
                </c:pt>
                <c:pt idx="33893">
                  <c:v>4.9815759999999996</c:v>
                </c:pt>
                <c:pt idx="33894">
                  <c:v>4.9777380000000004</c:v>
                </c:pt>
                <c:pt idx="33895">
                  <c:v>4.9847609999999998</c:v>
                </c:pt>
                <c:pt idx="33896">
                  <c:v>4.9867749999999997</c:v>
                </c:pt>
                <c:pt idx="33897">
                  <c:v>4.9789979999999998</c:v>
                </c:pt>
                <c:pt idx="33898">
                  <c:v>4.9795790000000002</c:v>
                </c:pt>
                <c:pt idx="33899">
                  <c:v>4.981598</c:v>
                </c:pt>
                <c:pt idx="33900">
                  <c:v>4.9802619999999997</c:v>
                </c:pt>
                <c:pt idx="33901">
                  <c:v>4.9825359999999996</c:v>
                </c:pt>
                <c:pt idx="33902">
                  <c:v>4.9815129999999996</c:v>
                </c:pt>
                <c:pt idx="33903">
                  <c:v>4.9757170000000004</c:v>
                </c:pt>
                <c:pt idx="33904">
                  <c:v>4.9820260000000003</c:v>
                </c:pt>
                <c:pt idx="33905">
                  <c:v>4.9886090000000003</c:v>
                </c:pt>
                <c:pt idx="33906">
                  <c:v>4.9815709999999997</c:v>
                </c:pt>
                <c:pt idx="33907">
                  <c:v>4.9801760000000002</c:v>
                </c:pt>
                <c:pt idx="33908">
                  <c:v>4.9833930000000004</c:v>
                </c:pt>
                <c:pt idx="33909">
                  <c:v>4.9810420000000004</c:v>
                </c:pt>
                <c:pt idx="33910">
                  <c:v>4.9807139999999999</c:v>
                </c:pt>
                <c:pt idx="33911">
                  <c:v>4.9829049999999997</c:v>
                </c:pt>
                <c:pt idx="33912">
                  <c:v>4.984686</c:v>
                </c:pt>
                <c:pt idx="33913">
                  <c:v>4.9826889999999997</c:v>
                </c:pt>
                <c:pt idx="33914">
                  <c:v>4.9829090000000003</c:v>
                </c:pt>
                <c:pt idx="33915">
                  <c:v>4.9867679999999996</c:v>
                </c:pt>
                <c:pt idx="33916">
                  <c:v>4.9835880000000001</c:v>
                </c:pt>
                <c:pt idx="33917">
                  <c:v>4.9814090000000002</c:v>
                </c:pt>
                <c:pt idx="33918">
                  <c:v>4.987317</c:v>
                </c:pt>
                <c:pt idx="33919">
                  <c:v>4.9895769999999997</c:v>
                </c:pt>
                <c:pt idx="33920">
                  <c:v>4.9863900000000001</c:v>
                </c:pt>
                <c:pt idx="33921">
                  <c:v>4.9872740000000002</c:v>
                </c:pt>
                <c:pt idx="33922">
                  <c:v>4.9886619999999997</c:v>
                </c:pt>
                <c:pt idx="33923">
                  <c:v>4.987006</c:v>
                </c:pt>
                <c:pt idx="33924">
                  <c:v>4.9884149999999998</c:v>
                </c:pt>
                <c:pt idx="33925">
                  <c:v>4.9830610000000002</c:v>
                </c:pt>
                <c:pt idx="33926">
                  <c:v>4.9791230000000004</c:v>
                </c:pt>
                <c:pt idx="33927">
                  <c:v>4.9833080000000001</c:v>
                </c:pt>
                <c:pt idx="33928">
                  <c:v>4.9822009999999999</c:v>
                </c:pt>
                <c:pt idx="33929">
                  <c:v>4.9831529999999997</c:v>
                </c:pt>
                <c:pt idx="33930">
                  <c:v>4.9937500000000004</c:v>
                </c:pt>
                <c:pt idx="33931">
                  <c:v>5.0014029999999998</c:v>
                </c:pt>
                <c:pt idx="33932">
                  <c:v>4.9941430000000002</c:v>
                </c:pt>
                <c:pt idx="33933">
                  <c:v>4.9879930000000003</c:v>
                </c:pt>
                <c:pt idx="33934">
                  <c:v>4.9915099999999999</c:v>
                </c:pt>
                <c:pt idx="33935">
                  <c:v>4.9874390000000002</c:v>
                </c:pt>
                <c:pt idx="33936">
                  <c:v>4.9832429999999999</c:v>
                </c:pt>
                <c:pt idx="33937">
                  <c:v>4.9904190000000002</c:v>
                </c:pt>
                <c:pt idx="33938">
                  <c:v>4.9886460000000001</c:v>
                </c:pt>
                <c:pt idx="33939">
                  <c:v>4.9782029999999997</c:v>
                </c:pt>
                <c:pt idx="33940">
                  <c:v>4.9819709999999997</c:v>
                </c:pt>
                <c:pt idx="33941">
                  <c:v>4.9938269999999996</c:v>
                </c:pt>
                <c:pt idx="33942">
                  <c:v>4.9906639999999998</c:v>
                </c:pt>
                <c:pt idx="33943">
                  <c:v>4.9829470000000002</c:v>
                </c:pt>
                <c:pt idx="33944">
                  <c:v>4.9856790000000002</c:v>
                </c:pt>
                <c:pt idx="33945">
                  <c:v>4.9874799999999997</c:v>
                </c:pt>
                <c:pt idx="33946">
                  <c:v>4.9891509999999997</c:v>
                </c:pt>
                <c:pt idx="33947">
                  <c:v>4.991371</c:v>
                </c:pt>
                <c:pt idx="33948">
                  <c:v>4.9913850000000002</c:v>
                </c:pt>
                <c:pt idx="33949">
                  <c:v>4.9910350000000001</c:v>
                </c:pt>
                <c:pt idx="33950">
                  <c:v>4.993538</c:v>
                </c:pt>
                <c:pt idx="33951">
                  <c:v>4.9979199999999997</c:v>
                </c:pt>
                <c:pt idx="33952">
                  <c:v>4.9921319999999998</c:v>
                </c:pt>
                <c:pt idx="33953">
                  <c:v>4.9876329999999998</c:v>
                </c:pt>
                <c:pt idx="33954">
                  <c:v>4.9942399999999996</c:v>
                </c:pt>
                <c:pt idx="33955">
                  <c:v>4.9956430000000003</c:v>
                </c:pt>
                <c:pt idx="33956">
                  <c:v>4.9939859999999996</c:v>
                </c:pt>
                <c:pt idx="33957">
                  <c:v>4.9962169999999997</c:v>
                </c:pt>
                <c:pt idx="33958">
                  <c:v>4.9945870000000001</c:v>
                </c:pt>
                <c:pt idx="33959">
                  <c:v>4.9935479999999997</c:v>
                </c:pt>
                <c:pt idx="33960">
                  <c:v>4.9963420000000003</c:v>
                </c:pt>
                <c:pt idx="33961">
                  <c:v>4.994364</c:v>
                </c:pt>
                <c:pt idx="33962">
                  <c:v>4.9899969999999998</c:v>
                </c:pt>
                <c:pt idx="33963">
                  <c:v>4.9923979999999997</c:v>
                </c:pt>
                <c:pt idx="33964">
                  <c:v>4.9905059999999999</c:v>
                </c:pt>
                <c:pt idx="33965">
                  <c:v>4.9847020000000004</c:v>
                </c:pt>
                <c:pt idx="33966">
                  <c:v>4.990164</c:v>
                </c:pt>
                <c:pt idx="33967">
                  <c:v>4.9940610000000003</c:v>
                </c:pt>
                <c:pt idx="33968">
                  <c:v>4.9896789999999998</c:v>
                </c:pt>
                <c:pt idx="33969">
                  <c:v>4.9919529999999996</c:v>
                </c:pt>
                <c:pt idx="33970">
                  <c:v>5.0027499999999998</c:v>
                </c:pt>
                <c:pt idx="33971">
                  <c:v>5.0042200000000001</c:v>
                </c:pt>
                <c:pt idx="33972">
                  <c:v>4.995196</c:v>
                </c:pt>
                <c:pt idx="33973">
                  <c:v>4.9931669999999997</c:v>
                </c:pt>
                <c:pt idx="33974">
                  <c:v>4.9915969999999996</c:v>
                </c:pt>
                <c:pt idx="33975">
                  <c:v>4.9901200000000001</c:v>
                </c:pt>
                <c:pt idx="33976">
                  <c:v>4.994262</c:v>
                </c:pt>
                <c:pt idx="33977">
                  <c:v>4.993303</c:v>
                </c:pt>
                <c:pt idx="33978">
                  <c:v>4.9911599999999998</c:v>
                </c:pt>
                <c:pt idx="33979">
                  <c:v>4.9904000000000002</c:v>
                </c:pt>
                <c:pt idx="33980">
                  <c:v>4.9935669999999996</c:v>
                </c:pt>
                <c:pt idx="33981">
                  <c:v>4.9946770000000003</c:v>
                </c:pt>
                <c:pt idx="33982">
                  <c:v>4.9923130000000002</c:v>
                </c:pt>
                <c:pt idx="33983">
                  <c:v>4.9954739999999997</c:v>
                </c:pt>
                <c:pt idx="33984">
                  <c:v>4.9954910000000003</c:v>
                </c:pt>
                <c:pt idx="33985">
                  <c:v>4.9907899999999996</c:v>
                </c:pt>
                <c:pt idx="33986">
                  <c:v>4.9904320000000002</c:v>
                </c:pt>
                <c:pt idx="33987">
                  <c:v>4.9979060000000004</c:v>
                </c:pt>
                <c:pt idx="33988">
                  <c:v>5.0002129999999996</c:v>
                </c:pt>
                <c:pt idx="33989">
                  <c:v>4.9916960000000001</c:v>
                </c:pt>
                <c:pt idx="33990">
                  <c:v>4.9959720000000001</c:v>
                </c:pt>
                <c:pt idx="33991">
                  <c:v>5.0008619999999997</c:v>
                </c:pt>
                <c:pt idx="33992">
                  <c:v>4.9979199999999997</c:v>
                </c:pt>
                <c:pt idx="33993">
                  <c:v>5.0015409999999996</c:v>
                </c:pt>
                <c:pt idx="33994">
                  <c:v>5.0019650000000002</c:v>
                </c:pt>
                <c:pt idx="33995">
                  <c:v>4.9966049999999997</c:v>
                </c:pt>
                <c:pt idx="33996">
                  <c:v>4.9949110000000001</c:v>
                </c:pt>
                <c:pt idx="33997">
                  <c:v>4.9996010000000002</c:v>
                </c:pt>
                <c:pt idx="33998">
                  <c:v>4.9976700000000003</c:v>
                </c:pt>
                <c:pt idx="33999">
                  <c:v>4.9927650000000003</c:v>
                </c:pt>
                <c:pt idx="34000">
                  <c:v>4.9980779999999996</c:v>
                </c:pt>
                <c:pt idx="34001">
                  <c:v>4.9996650000000002</c:v>
                </c:pt>
                <c:pt idx="34002">
                  <c:v>5.001074</c:v>
                </c:pt>
                <c:pt idx="34003">
                  <c:v>5.0046679999999997</c:v>
                </c:pt>
                <c:pt idx="34004">
                  <c:v>4.9994680000000002</c:v>
                </c:pt>
                <c:pt idx="34005">
                  <c:v>4.9985879999999998</c:v>
                </c:pt>
                <c:pt idx="34006">
                  <c:v>5.0013269999999999</c:v>
                </c:pt>
                <c:pt idx="34007">
                  <c:v>4.9994230000000002</c:v>
                </c:pt>
                <c:pt idx="34008">
                  <c:v>4.9973510000000001</c:v>
                </c:pt>
                <c:pt idx="34009">
                  <c:v>5.0003450000000003</c:v>
                </c:pt>
                <c:pt idx="34010">
                  <c:v>5.0025069999999996</c:v>
                </c:pt>
                <c:pt idx="34011">
                  <c:v>5.0015090000000004</c:v>
                </c:pt>
                <c:pt idx="34012">
                  <c:v>5.0064710000000003</c:v>
                </c:pt>
                <c:pt idx="34013">
                  <c:v>5.0044909999999998</c:v>
                </c:pt>
                <c:pt idx="34014">
                  <c:v>4.99573</c:v>
                </c:pt>
                <c:pt idx="34015">
                  <c:v>4.9983230000000001</c:v>
                </c:pt>
                <c:pt idx="34016">
                  <c:v>5.0050739999999996</c:v>
                </c:pt>
                <c:pt idx="34017">
                  <c:v>5.002891</c:v>
                </c:pt>
                <c:pt idx="34018">
                  <c:v>4.9978109999999996</c:v>
                </c:pt>
                <c:pt idx="34019">
                  <c:v>5.0052070000000004</c:v>
                </c:pt>
                <c:pt idx="34020">
                  <c:v>5.0098770000000004</c:v>
                </c:pt>
                <c:pt idx="34021">
                  <c:v>5.0037710000000004</c:v>
                </c:pt>
                <c:pt idx="34022">
                  <c:v>5.0037799999999999</c:v>
                </c:pt>
                <c:pt idx="34023">
                  <c:v>5.004556</c:v>
                </c:pt>
                <c:pt idx="34024">
                  <c:v>5.0004470000000003</c:v>
                </c:pt>
                <c:pt idx="34025">
                  <c:v>4.9993660000000002</c:v>
                </c:pt>
                <c:pt idx="34026">
                  <c:v>5.0015989999999997</c:v>
                </c:pt>
                <c:pt idx="34027">
                  <c:v>4.9991919999999999</c:v>
                </c:pt>
                <c:pt idx="34028">
                  <c:v>4.9978239999999996</c:v>
                </c:pt>
                <c:pt idx="34029">
                  <c:v>5.0062749999999996</c:v>
                </c:pt>
                <c:pt idx="34030">
                  <c:v>5.0101649999999998</c:v>
                </c:pt>
                <c:pt idx="34031">
                  <c:v>5.0074680000000003</c:v>
                </c:pt>
                <c:pt idx="34032">
                  <c:v>5.0074930000000002</c:v>
                </c:pt>
                <c:pt idx="34033">
                  <c:v>5.0039509999999998</c:v>
                </c:pt>
                <c:pt idx="34034">
                  <c:v>5.0013389999999998</c:v>
                </c:pt>
                <c:pt idx="34035">
                  <c:v>5.0054619999999996</c:v>
                </c:pt>
                <c:pt idx="34036">
                  <c:v>5.007161</c:v>
                </c:pt>
                <c:pt idx="34037">
                  <c:v>4.9992669999999997</c:v>
                </c:pt>
                <c:pt idx="34038">
                  <c:v>4.995628</c:v>
                </c:pt>
                <c:pt idx="34039">
                  <c:v>5.0038590000000003</c:v>
                </c:pt>
                <c:pt idx="34040">
                  <c:v>5.0056669999999999</c:v>
                </c:pt>
                <c:pt idx="34041">
                  <c:v>5.0018229999999999</c:v>
                </c:pt>
                <c:pt idx="34042">
                  <c:v>5.0045109999999999</c:v>
                </c:pt>
                <c:pt idx="34043">
                  <c:v>5.0064840000000004</c:v>
                </c:pt>
                <c:pt idx="34044">
                  <c:v>5.0068320000000002</c:v>
                </c:pt>
                <c:pt idx="34045">
                  <c:v>5.0043810000000004</c:v>
                </c:pt>
                <c:pt idx="34046">
                  <c:v>5.0025849999999998</c:v>
                </c:pt>
                <c:pt idx="34047">
                  <c:v>5.0020239999999996</c:v>
                </c:pt>
                <c:pt idx="34048">
                  <c:v>5.0052510000000003</c:v>
                </c:pt>
                <c:pt idx="34049">
                  <c:v>5.0119740000000004</c:v>
                </c:pt>
                <c:pt idx="34050">
                  <c:v>5.0121650000000004</c:v>
                </c:pt>
                <c:pt idx="34051">
                  <c:v>5.0125780000000004</c:v>
                </c:pt>
                <c:pt idx="34052">
                  <c:v>5.0103160000000004</c:v>
                </c:pt>
                <c:pt idx="34053">
                  <c:v>5.0045770000000003</c:v>
                </c:pt>
                <c:pt idx="34054">
                  <c:v>5.0081420000000003</c:v>
                </c:pt>
                <c:pt idx="34055">
                  <c:v>5.0117609999999999</c:v>
                </c:pt>
                <c:pt idx="34056">
                  <c:v>5.009201</c:v>
                </c:pt>
                <c:pt idx="34057">
                  <c:v>5.0099210000000003</c:v>
                </c:pt>
                <c:pt idx="34058">
                  <c:v>5.0130610000000004</c:v>
                </c:pt>
                <c:pt idx="34059">
                  <c:v>5.006348</c:v>
                </c:pt>
                <c:pt idx="34060">
                  <c:v>5.006691</c:v>
                </c:pt>
                <c:pt idx="34061">
                  <c:v>5.0183939999999998</c:v>
                </c:pt>
                <c:pt idx="34062">
                  <c:v>5.0158339999999999</c:v>
                </c:pt>
                <c:pt idx="34063">
                  <c:v>5.0082259999999996</c:v>
                </c:pt>
                <c:pt idx="34064">
                  <c:v>5.0087739999999998</c:v>
                </c:pt>
                <c:pt idx="34065">
                  <c:v>5.0103809999999998</c:v>
                </c:pt>
                <c:pt idx="34066">
                  <c:v>5.0076960000000001</c:v>
                </c:pt>
                <c:pt idx="34067">
                  <c:v>5.0044740000000001</c:v>
                </c:pt>
                <c:pt idx="34068">
                  <c:v>5.0105089999999999</c:v>
                </c:pt>
                <c:pt idx="34069">
                  <c:v>5.0124459999999997</c:v>
                </c:pt>
                <c:pt idx="34070">
                  <c:v>5.0087099999999998</c:v>
                </c:pt>
                <c:pt idx="34071">
                  <c:v>5.011698</c:v>
                </c:pt>
                <c:pt idx="34072">
                  <c:v>5.0138680000000004</c:v>
                </c:pt>
                <c:pt idx="34073">
                  <c:v>5.0122819999999999</c:v>
                </c:pt>
                <c:pt idx="34074">
                  <c:v>5.0104329999999999</c:v>
                </c:pt>
                <c:pt idx="34075">
                  <c:v>5.0108280000000001</c:v>
                </c:pt>
                <c:pt idx="34076">
                  <c:v>5.0082019999999998</c:v>
                </c:pt>
                <c:pt idx="34077">
                  <c:v>5.0078620000000003</c:v>
                </c:pt>
                <c:pt idx="34078">
                  <c:v>5.0169410000000001</c:v>
                </c:pt>
                <c:pt idx="34079">
                  <c:v>5.0140159999999998</c:v>
                </c:pt>
                <c:pt idx="34080">
                  <c:v>5.0063259999999996</c:v>
                </c:pt>
                <c:pt idx="34081">
                  <c:v>5.013458</c:v>
                </c:pt>
                <c:pt idx="34082">
                  <c:v>5.0174510000000003</c:v>
                </c:pt>
                <c:pt idx="34083">
                  <c:v>5.0137419999999997</c:v>
                </c:pt>
                <c:pt idx="34084">
                  <c:v>5.0157610000000004</c:v>
                </c:pt>
                <c:pt idx="34085">
                  <c:v>5.0159820000000002</c:v>
                </c:pt>
                <c:pt idx="34086">
                  <c:v>5.008534</c:v>
                </c:pt>
                <c:pt idx="34087">
                  <c:v>5.0107650000000001</c:v>
                </c:pt>
                <c:pt idx="34088">
                  <c:v>5.0157129999999999</c:v>
                </c:pt>
                <c:pt idx="34089">
                  <c:v>5.0083359999999999</c:v>
                </c:pt>
                <c:pt idx="34090">
                  <c:v>5.0103439999999999</c:v>
                </c:pt>
                <c:pt idx="34091">
                  <c:v>5.0144209999999996</c:v>
                </c:pt>
                <c:pt idx="34092">
                  <c:v>5.0064739999999999</c:v>
                </c:pt>
                <c:pt idx="34093">
                  <c:v>5.0047100000000002</c:v>
                </c:pt>
                <c:pt idx="34094">
                  <c:v>5.009252</c:v>
                </c:pt>
                <c:pt idx="34095">
                  <c:v>5.0147170000000001</c:v>
                </c:pt>
                <c:pt idx="34096">
                  <c:v>5.017137</c:v>
                </c:pt>
                <c:pt idx="34097">
                  <c:v>5.0173990000000002</c:v>
                </c:pt>
                <c:pt idx="34098">
                  <c:v>5.0174310000000002</c:v>
                </c:pt>
                <c:pt idx="34099">
                  <c:v>5.0112199999999998</c:v>
                </c:pt>
                <c:pt idx="34100">
                  <c:v>5.0126860000000004</c:v>
                </c:pt>
                <c:pt idx="34101">
                  <c:v>5.0180999999999996</c:v>
                </c:pt>
                <c:pt idx="34102">
                  <c:v>5.0162760000000004</c:v>
                </c:pt>
                <c:pt idx="34103">
                  <c:v>5.0144489999999999</c:v>
                </c:pt>
                <c:pt idx="34104">
                  <c:v>5.0143909999999998</c:v>
                </c:pt>
                <c:pt idx="34105">
                  <c:v>5.0168350000000004</c:v>
                </c:pt>
                <c:pt idx="34106">
                  <c:v>5.0166630000000003</c:v>
                </c:pt>
                <c:pt idx="34107">
                  <c:v>5.0172639999999999</c:v>
                </c:pt>
                <c:pt idx="34108">
                  <c:v>5.0178149999999997</c:v>
                </c:pt>
                <c:pt idx="34109">
                  <c:v>5.0140770000000003</c:v>
                </c:pt>
                <c:pt idx="34110">
                  <c:v>5.019253</c:v>
                </c:pt>
                <c:pt idx="34111">
                  <c:v>5.022392</c:v>
                </c:pt>
                <c:pt idx="34112">
                  <c:v>5.0150509999999997</c:v>
                </c:pt>
                <c:pt idx="34113">
                  <c:v>5.0160869999999997</c:v>
                </c:pt>
                <c:pt idx="34114">
                  <c:v>5.0257440000000004</c:v>
                </c:pt>
                <c:pt idx="34115">
                  <c:v>5.0259400000000003</c:v>
                </c:pt>
                <c:pt idx="34116">
                  <c:v>5.0189060000000003</c:v>
                </c:pt>
                <c:pt idx="34117">
                  <c:v>5.0222129999999998</c:v>
                </c:pt>
                <c:pt idx="34118">
                  <c:v>5.0196889999999996</c:v>
                </c:pt>
                <c:pt idx="34119">
                  <c:v>5.011145</c:v>
                </c:pt>
                <c:pt idx="34120">
                  <c:v>5.0219709999999997</c:v>
                </c:pt>
                <c:pt idx="34121">
                  <c:v>5.0275400000000001</c:v>
                </c:pt>
                <c:pt idx="34122">
                  <c:v>5.0145939999999998</c:v>
                </c:pt>
                <c:pt idx="34123">
                  <c:v>5.0153340000000002</c:v>
                </c:pt>
                <c:pt idx="34124">
                  <c:v>5.0236169999999998</c:v>
                </c:pt>
                <c:pt idx="34125">
                  <c:v>5.0157160000000003</c:v>
                </c:pt>
                <c:pt idx="34126">
                  <c:v>5.0113519999999996</c:v>
                </c:pt>
                <c:pt idx="34127">
                  <c:v>5.0207220000000001</c:v>
                </c:pt>
                <c:pt idx="34128">
                  <c:v>5.0197269999999996</c:v>
                </c:pt>
                <c:pt idx="34129">
                  <c:v>5.0173160000000001</c:v>
                </c:pt>
                <c:pt idx="34130">
                  <c:v>5.027247</c:v>
                </c:pt>
                <c:pt idx="34131">
                  <c:v>5.0306009999999999</c:v>
                </c:pt>
                <c:pt idx="34132">
                  <c:v>5.0191629999999998</c:v>
                </c:pt>
                <c:pt idx="34133">
                  <c:v>5.0155770000000004</c:v>
                </c:pt>
                <c:pt idx="34134">
                  <c:v>5.0248900000000001</c:v>
                </c:pt>
                <c:pt idx="34135">
                  <c:v>5.0199340000000001</c:v>
                </c:pt>
                <c:pt idx="34136">
                  <c:v>5.0154209999999999</c:v>
                </c:pt>
                <c:pt idx="34137">
                  <c:v>5.0261930000000001</c:v>
                </c:pt>
                <c:pt idx="34138">
                  <c:v>5.0216349999999998</c:v>
                </c:pt>
                <c:pt idx="34139">
                  <c:v>5.015066</c:v>
                </c:pt>
                <c:pt idx="34140">
                  <c:v>5.0229229999999996</c:v>
                </c:pt>
                <c:pt idx="34141">
                  <c:v>5.0245939999999996</c:v>
                </c:pt>
                <c:pt idx="34142">
                  <c:v>5.0187229999999996</c:v>
                </c:pt>
                <c:pt idx="34143">
                  <c:v>5.0183340000000003</c:v>
                </c:pt>
                <c:pt idx="34144">
                  <c:v>5.0201019999999996</c:v>
                </c:pt>
                <c:pt idx="34145">
                  <c:v>5.0169899999999998</c:v>
                </c:pt>
                <c:pt idx="34146">
                  <c:v>5.0207369999999996</c:v>
                </c:pt>
                <c:pt idx="34147">
                  <c:v>5.0275629999999998</c:v>
                </c:pt>
                <c:pt idx="34148">
                  <c:v>5.0226150000000001</c:v>
                </c:pt>
                <c:pt idx="34149">
                  <c:v>5.0212029999999999</c:v>
                </c:pt>
                <c:pt idx="34150">
                  <c:v>5.0265550000000001</c:v>
                </c:pt>
                <c:pt idx="34151">
                  <c:v>5.0236830000000001</c:v>
                </c:pt>
                <c:pt idx="34152">
                  <c:v>5.0183400000000002</c:v>
                </c:pt>
                <c:pt idx="34153">
                  <c:v>5.0224000000000002</c:v>
                </c:pt>
                <c:pt idx="34154">
                  <c:v>5.0258770000000004</c:v>
                </c:pt>
                <c:pt idx="34155">
                  <c:v>5.0216310000000002</c:v>
                </c:pt>
                <c:pt idx="34156">
                  <c:v>5.0247999999999999</c:v>
                </c:pt>
                <c:pt idx="34157">
                  <c:v>5.02644</c:v>
                </c:pt>
                <c:pt idx="34158">
                  <c:v>5.0213409999999996</c:v>
                </c:pt>
                <c:pt idx="34159">
                  <c:v>5.0252439999999998</c:v>
                </c:pt>
                <c:pt idx="34160">
                  <c:v>5.030411</c:v>
                </c:pt>
                <c:pt idx="34161">
                  <c:v>5.0293089999999996</c:v>
                </c:pt>
                <c:pt idx="34162">
                  <c:v>5.0277329999999996</c:v>
                </c:pt>
                <c:pt idx="34163">
                  <c:v>5.0320109999999998</c:v>
                </c:pt>
                <c:pt idx="34164">
                  <c:v>5.029941</c:v>
                </c:pt>
                <c:pt idx="34165">
                  <c:v>5.0237780000000001</c:v>
                </c:pt>
                <c:pt idx="34166">
                  <c:v>5.03322</c:v>
                </c:pt>
                <c:pt idx="34167">
                  <c:v>5.0341699999999996</c:v>
                </c:pt>
                <c:pt idx="34168">
                  <c:v>5.0221499999999999</c:v>
                </c:pt>
                <c:pt idx="34169">
                  <c:v>5.023504</c:v>
                </c:pt>
                <c:pt idx="34170">
                  <c:v>5.03132</c:v>
                </c:pt>
                <c:pt idx="34171">
                  <c:v>5.0284089999999999</c:v>
                </c:pt>
                <c:pt idx="34172">
                  <c:v>5.0243019999999996</c:v>
                </c:pt>
                <c:pt idx="34173">
                  <c:v>5.0301819999999999</c:v>
                </c:pt>
                <c:pt idx="34174">
                  <c:v>5.0314569999999996</c:v>
                </c:pt>
                <c:pt idx="34175">
                  <c:v>5.0300880000000001</c:v>
                </c:pt>
                <c:pt idx="34176">
                  <c:v>5.0311919999999999</c:v>
                </c:pt>
                <c:pt idx="34177">
                  <c:v>5.0262869999999999</c:v>
                </c:pt>
                <c:pt idx="34178">
                  <c:v>5.023701</c:v>
                </c:pt>
                <c:pt idx="34179">
                  <c:v>5.026313</c:v>
                </c:pt>
                <c:pt idx="34180">
                  <c:v>5.0287040000000003</c:v>
                </c:pt>
                <c:pt idx="34181">
                  <c:v>5.0278989999999997</c:v>
                </c:pt>
                <c:pt idx="34182">
                  <c:v>5.0275499999999997</c:v>
                </c:pt>
                <c:pt idx="34183">
                  <c:v>5.0326490000000002</c:v>
                </c:pt>
                <c:pt idx="34184">
                  <c:v>5.031282</c:v>
                </c:pt>
                <c:pt idx="34185">
                  <c:v>5.0286850000000003</c:v>
                </c:pt>
                <c:pt idx="34186">
                  <c:v>5.0298360000000004</c:v>
                </c:pt>
                <c:pt idx="34187">
                  <c:v>5.0255169999999998</c:v>
                </c:pt>
                <c:pt idx="34188">
                  <c:v>5.0282270000000002</c:v>
                </c:pt>
                <c:pt idx="34189">
                  <c:v>5.0364990000000001</c:v>
                </c:pt>
                <c:pt idx="34190">
                  <c:v>5.0344189999999998</c:v>
                </c:pt>
                <c:pt idx="34191">
                  <c:v>5.0289460000000004</c:v>
                </c:pt>
                <c:pt idx="34192">
                  <c:v>5.0315659999999998</c:v>
                </c:pt>
                <c:pt idx="34193">
                  <c:v>5.0327580000000003</c:v>
                </c:pt>
                <c:pt idx="34194">
                  <c:v>5.0255150000000004</c:v>
                </c:pt>
                <c:pt idx="34195">
                  <c:v>5.0244980000000004</c:v>
                </c:pt>
                <c:pt idx="34196">
                  <c:v>5.0294290000000004</c:v>
                </c:pt>
                <c:pt idx="34197">
                  <c:v>5.0292589999999997</c:v>
                </c:pt>
                <c:pt idx="34198">
                  <c:v>5.0269469999999998</c:v>
                </c:pt>
                <c:pt idx="34199">
                  <c:v>5.0306839999999999</c:v>
                </c:pt>
                <c:pt idx="34200">
                  <c:v>5.0321870000000004</c:v>
                </c:pt>
                <c:pt idx="34201">
                  <c:v>5.0257670000000001</c:v>
                </c:pt>
                <c:pt idx="34202">
                  <c:v>5.0319349999999998</c:v>
                </c:pt>
                <c:pt idx="34203">
                  <c:v>5.0376779999999997</c:v>
                </c:pt>
                <c:pt idx="34204">
                  <c:v>5.0278</c:v>
                </c:pt>
                <c:pt idx="34205">
                  <c:v>5.0328460000000002</c:v>
                </c:pt>
                <c:pt idx="34206">
                  <c:v>5.0432230000000002</c:v>
                </c:pt>
                <c:pt idx="34207">
                  <c:v>5.0343669999999996</c:v>
                </c:pt>
                <c:pt idx="34208">
                  <c:v>5.027768</c:v>
                </c:pt>
                <c:pt idx="34209">
                  <c:v>5.0375249999999996</c:v>
                </c:pt>
                <c:pt idx="34210">
                  <c:v>5.0371579999999998</c:v>
                </c:pt>
                <c:pt idx="34211">
                  <c:v>5.0256949999999998</c:v>
                </c:pt>
                <c:pt idx="34212">
                  <c:v>5.0347850000000003</c:v>
                </c:pt>
                <c:pt idx="34213">
                  <c:v>5.0429729999999999</c:v>
                </c:pt>
                <c:pt idx="34214">
                  <c:v>5.0346529999999996</c:v>
                </c:pt>
                <c:pt idx="34215">
                  <c:v>5.0379379999999996</c:v>
                </c:pt>
                <c:pt idx="34216">
                  <c:v>5.0435249999999998</c:v>
                </c:pt>
                <c:pt idx="34217">
                  <c:v>5.0349399999999997</c:v>
                </c:pt>
                <c:pt idx="34218">
                  <c:v>5.0294439999999998</c:v>
                </c:pt>
                <c:pt idx="34219">
                  <c:v>5.0357810000000001</c:v>
                </c:pt>
                <c:pt idx="34220">
                  <c:v>5.0398829999999997</c:v>
                </c:pt>
                <c:pt idx="34221">
                  <c:v>5.036619</c:v>
                </c:pt>
                <c:pt idx="34222">
                  <c:v>5.0358910000000003</c:v>
                </c:pt>
                <c:pt idx="34223">
                  <c:v>5.0366140000000001</c:v>
                </c:pt>
                <c:pt idx="34224">
                  <c:v>5.0354279999999996</c:v>
                </c:pt>
                <c:pt idx="34225">
                  <c:v>5.0365789999999997</c:v>
                </c:pt>
                <c:pt idx="34226">
                  <c:v>5.035806</c:v>
                </c:pt>
                <c:pt idx="34227">
                  <c:v>5.028327</c:v>
                </c:pt>
                <c:pt idx="34228">
                  <c:v>5.0299500000000004</c:v>
                </c:pt>
                <c:pt idx="34229">
                  <c:v>5.0406399999999998</c:v>
                </c:pt>
                <c:pt idx="34230">
                  <c:v>5.0343850000000003</c:v>
                </c:pt>
                <c:pt idx="34231">
                  <c:v>5.0291860000000002</c:v>
                </c:pt>
                <c:pt idx="34232">
                  <c:v>5.0409369999999996</c:v>
                </c:pt>
                <c:pt idx="34233">
                  <c:v>5.0397119999999997</c:v>
                </c:pt>
                <c:pt idx="34234">
                  <c:v>5.033137</c:v>
                </c:pt>
                <c:pt idx="34235">
                  <c:v>5.0379990000000001</c:v>
                </c:pt>
                <c:pt idx="34236">
                  <c:v>5.0403719999999996</c:v>
                </c:pt>
                <c:pt idx="34237">
                  <c:v>5.0352389999999998</c:v>
                </c:pt>
                <c:pt idx="34238">
                  <c:v>5.0340490000000004</c:v>
                </c:pt>
                <c:pt idx="34239">
                  <c:v>5.0431090000000003</c:v>
                </c:pt>
                <c:pt idx="34240">
                  <c:v>5.0433620000000001</c:v>
                </c:pt>
                <c:pt idx="34241">
                  <c:v>5.0380310000000001</c:v>
                </c:pt>
                <c:pt idx="34242">
                  <c:v>5.0424280000000001</c:v>
                </c:pt>
                <c:pt idx="34243">
                  <c:v>5.039917</c:v>
                </c:pt>
                <c:pt idx="34244">
                  <c:v>5.0316840000000003</c:v>
                </c:pt>
                <c:pt idx="34245">
                  <c:v>5.0373840000000003</c:v>
                </c:pt>
                <c:pt idx="34246">
                  <c:v>5.0451750000000004</c:v>
                </c:pt>
                <c:pt idx="34247">
                  <c:v>5.0368110000000001</c:v>
                </c:pt>
                <c:pt idx="34248">
                  <c:v>5.0334570000000003</c:v>
                </c:pt>
                <c:pt idx="34249">
                  <c:v>5.0437630000000002</c:v>
                </c:pt>
                <c:pt idx="34250">
                  <c:v>5.0417579999999997</c:v>
                </c:pt>
                <c:pt idx="34251">
                  <c:v>5.0401569999999998</c:v>
                </c:pt>
                <c:pt idx="34252">
                  <c:v>5.0493319999999997</c:v>
                </c:pt>
                <c:pt idx="34253">
                  <c:v>5.044257</c:v>
                </c:pt>
                <c:pt idx="34254">
                  <c:v>5.035768</c:v>
                </c:pt>
                <c:pt idx="34255">
                  <c:v>5.0411979999999996</c:v>
                </c:pt>
                <c:pt idx="34256">
                  <c:v>5.0452669999999999</c:v>
                </c:pt>
                <c:pt idx="34257">
                  <c:v>5.04148</c:v>
                </c:pt>
                <c:pt idx="34258">
                  <c:v>5.0401410000000002</c:v>
                </c:pt>
                <c:pt idx="34259">
                  <c:v>5.0419340000000004</c:v>
                </c:pt>
                <c:pt idx="34260">
                  <c:v>5.037674</c:v>
                </c:pt>
                <c:pt idx="34261">
                  <c:v>5.0378129999999999</c:v>
                </c:pt>
                <c:pt idx="34262">
                  <c:v>5.045382</c:v>
                </c:pt>
                <c:pt idx="34263">
                  <c:v>5.0449729999999997</c:v>
                </c:pt>
                <c:pt idx="34264">
                  <c:v>5.0385429999999998</c:v>
                </c:pt>
                <c:pt idx="34265">
                  <c:v>5.044035</c:v>
                </c:pt>
                <c:pt idx="34266">
                  <c:v>5.0523509999999998</c:v>
                </c:pt>
                <c:pt idx="34267">
                  <c:v>5.0441149999999997</c:v>
                </c:pt>
                <c:pt idx="34268">
                  <c:v>5.0430070000000002</c:v>
                </c:pt>
                <c:pt idx="34269">
                  <c:v>5.0501250000000004</c:v>
                </c:pt>
                <c:pt idx="34270">
                  <c:v>5.0422209999999996</c:v>
                </c:pt>
                <c:pt idx="34271">
                  <c:v>5.038824</c:v>
                </c:pt>
                <c:pt idx="34272">
                  <c:v>5.0457150000000004</c:v>
                </c:pt>
                <c:pt idx="34273">
                  <c:v>5.0451329999999999</c:v>
                </c:pt>
                <c:pt idx="34274">
                  <c:v>5.0405709999999999</c:v>
                </c:pt>
                <c:pt idx="34275">
                  <c:v>5.0445830000000003</c:v>
                </c:pt>
                <c:pt idx="34276">
                  <c:v>5.0475680000000001</c:v>
                </c:pt>
                <c:pt idx="34277">
                  <c:v>5.0422890000000002</c:v>
                </c:pt>
                <c:pt idx="34278">
                  <c:v>5.0435090000000002</c:v>
                </c:pt>
                <c:pt idx="34279">
                  <c:v>5.0468460000000004</c:v>
                </c:pt>
                <c:pt idx="34280">
                  <c:v>5.0444380000000004</c:v>
                </c:pt>
                <c:pt idx="34281">
                  <c:v>5.0424530000000001</c:v>
                </c:pt>
                <c:pt idx="34282">
                  <c:v>5.0382239999999996</c:v>
                </c:pt>
                <c:pt idx="34283">
                  <c:v>5.0379050000000003</c:v>
                </c:pt>
                <c:pt idx="34284">
                  <c:v>5.0445279999999997</c:v>
                </c:pt>
                <c:pt idx="34285">
                  <c:v>5.0518980000000004</c:v>
                </c:pt>
                <c:pt idx="34286">
                  <c:v>5.0515299999999996</c:v>
                </c:pt>
                <c:pt idx="34287">
                  <c:v>5.0435590000000001</c:v>
                </c:pt>
                <c:pt idx="34288">
                  <c:v>5.0466610000000003</c:v>
                </c:pt>
                <c:pt idx="34289">
                  <c:v>5.0535500000000004</c:v>
                </c:pt>
                <c:pt idx="34290">
                  <c:v>5.052206</c:v>
                </c:pt>
                <c:pt idx="34291">
                  <c:v>5.0491820000000001</c:v>
                </c:pt>
                <c:pt idx="34292">
                  <c:v>5.0480489999999998</c:v>
                </c:pt>
                <c:pt idx="34293">
                  <c:v>5.0481429999999996</c:v>
                </c:pt>
                <c:pt idx="34294">
                  <c:v>5.0469860000000004</c:v>
                </c:pt>
                <c:pt idx="34295">
                  <c:v>5.0509230000000001</c:v>
                </c:pt>
                <c:pt idx="34296">
                  <c:v>5.0535040000000002</c:v>
                </c:pt>
                <c:pt idx="34297">
                  <c:v>5.0458670000000003</c:v>
                </c:pt>
                <c:pt idx="34298">
                  <c:v>5.0475599999999998</c:v>
                </c:pt>
                <c:pt idx="34299">
                  <c:v>5.055199</c:v>
                </c:pt>
                <c:pt idx="34300">
                  <c:v>5.0492699999999999</c:v>
                </c:pt>
                <c:pt idx="34301">
                  <c:v>5.0450670000000004</c:v>
                </c:pt>
                <c:pt idx="34302">
                  <c:v>5.0528789999999999</c:v>
                </c:pt>
                <c:pt idx="34303">
                  <c:v>5.0504030000000002</c:v>
                </c:pt>
                <c:pt idx="34304">
                  <c:v>5.0433810000000001</c:v>
                </c:pt>
                <c:pt idx="34305">
                  <c:v>5.0521050000000001</c:v>
                </c:pt>
                <c:pt idx="34306">
                  <c:v>5.0523069999999999</c:v>
                </c:pt>
                <c:pt idx="34307">
                  <c:v>5.0448320000000004</c:v>
                </c:pt>
                <c:pt idx="34308">
                  <c:v>5.0519439999999998</c:v>
                </c:pt>
                <c:pt idx="34309">
                  <c:v>5.05619</c:v>
                </c:pt>
                <c:pt idx="34310">
                  <c:v>5.0476390000000002</c:v>
                </c:pt>
                <c:pt idx="34311">
                  <c:v>5.0450460000000001</c:v>
                </c:pt>
                <c:pt idx="34312">
                  <c:v>5.0525130000000003</c:v>
                </c:pt>
                <c:pt idx="34313">
                  <c:v>5.0505440000000004</c:v>
                </c:pt>
                <c:pt idx="34314">
                  <c:v>5.0481490000000004</c:v>
                </c:pt>
                <c:pt idx="34315">
                  <c:v>5.0552060000000001</c:v>
                </c:pt>
                <c:pt idx="34316">
                  <c:v>5.0469980000000003</c:v>
                </c:pt>
                <c:pt idx="34317">
                  <c:v>5.0396850000000004</c:v>
                </c:pt>
                <c:pt idx="34318">
                  <c:v>5.0514749999999999</c:v>
                </c:pt>
                <c:pt idx="34319">
                  <c:v>5.0535709999999998</c:v>
                </c:pt>
                <c:pt idx="34320">
                  <c:v>5.0435140000000001</c:v>
                </c:pt>
                <c:pt idx="34321">
                  <c:v>5.048165</c:v>
                </c:pt>
                <c:pt idx="34322">
                  <c:v>5.0606340000000003</c:v>
                </c:pt>
                <c:pt idx="34323">
                  <c:v>5.0536060000000003</c:v>
                </c:pt>
                <c:pt idx="34324">
                  <c:v>5.0486110000000002</c:v>
                </c:pt>
                <c:pt idx="34325">
                  <c:v>5.0574399999999997</c:v>
                </c:pt>
                <c:pt idx="34326">
                  <c:v>5.0536339999999997</c:v>
                </c:pt>
                <c:pt idx="34327">
                  <c:v>5.050802</c:v>
                </c:pt>
                <c:pt idx="34328">
                  <c:v>5.0577389999999998</c:v>
                </c:pt>
                <c:pt idx="34329">
                  <c:v>5.0550300000000004</c:v>
                </c:pt>
                <c:pt idx="34330">
                  <c:v>5.0475380000000003</c:v>
                </c:pt>
                <c:pt idx="34331">
                  <c:v>5.0508009999999999</c:v>
                </c:pt>
                <c:pt idx="34332">
                  <c:v>5.0583710000000002</c:v>
                </c:pt>
                <c:pt idx="34333">
                  <c:v>5.0565480000000003</c:v>
                </c:pt>
                <c:pt idx="34334">
                  <c:v>5.055294</c:v>
                </c:pt>
                <c:pt idx="34335">
                  <c:v>5.0606169999999997</c:v>
                </c:pt>
                <c:pt idx="34336">
                  <c:v>5.0598150000000004</c:v>
                </c:pt>
                <c:pt idx="34337">
                  <c:v>5.0537619999999999</c:v>
                </c:pt>
                <c:pt idx="34338">
                  <c:v>5.0542170000000004</c:v>
                </c:pt>
                <c:pt idx="34339">
                  <c:v>5.058662</c:v>
                </c:pt>
                <c:pt idx="34340">
                  <c:v>5.0549739999999996</c:v>
                </c:pt>
                <c:pt idx="34341">
                  <c:v>5.0530290000000004</c:v>
                </c:pt>
                <c:pt idx="34342">
                  <c:v>5.0590679999999999</c:v>
                </c:pt>
                <c:pt idx="34343">
                  <c:v>5.0541900000000002</c:v>
                </c:pt>
                <c:pt idx="34344">
                  <c:v>5.0516810000000003</c:v>
                </c:pt>
                <c:pt idx="34345">
                  <c:v>5.0622600000000002</c:v>
                </c:pt>
                <c:pt idx="34346">
                  <c:v>5.059952</c:v>
                </c:pt>
                <c:pt idx="34347">
                  <c:v>5.0498079999999996</c:v>
                </c:pt>
                <c:pt idx="34348">
                  <c:v>5.0566300000000002</c:v>
                </c:pt>
                <c:pt idx="34349">
                  <c:v>5.061331</c:v>
                </c:pt>
                <c:pt idx="34350">
                  <c:v>5.0527629999999997</c:v>
                </c:pt>
                <c:pt idx="34351">
                  <c:v>5.0553790000000003</c:v>
                </c:pt>
                <c:pt idx="34352">
                  <c:v>5.0630810000000004</c:v>
                </c:pt>
                <c:pt idx="34353">
                  <c:v>5.0567589999999996</c:v>
                </c:pt>
                <c:pt idx="34354">
                  <c:v>5.0507229999999996</c:v>
                </c:pt>
                <c:pt idx="34355">
                  <c:v>5.0538129999999999</c:v>
                </c:pt>
                <c:pt idx="34356">
                  <c:v>5.0554110000000003</c:v>
                </c:pt>
                <c:pt idx="34357">
                  <c:v>5.0541029999999996</c:v>
                </c:pt>
                <c:pt idx="34358">
                  <c:v>5.0605200000000004</c:v>
                </c:pt>
                <c:pt idx="34359">
                  <c:v>5.0645350000000002</c:v>
                </c:pt>
                <c:pt idx="34360">
                  <c:v>5.0579919999999996</c:v>
                </c:pt>
                <c:pt idx="34361">
                  <c:v>5.0619630000000004</c:v>
                </c:pt>
                <c:pt idx="34362">
                  <c:v>5.0632910000000004</c:v>
                </c:pt>
                <c:pt idx="34363">
                  <c:v>5.055034</c:v>
                </c:pt>
                <c:pt idx="34364">
                  <c:v>5.0599769999999999</c:v>
                </c:pt>
                <c:pt idx="34365">
                  <c:v>5.0630129999999998</c:v>
                </c:pt>
                <c:pt idx="34366">
                  <c:v>5.0565689999999996</c:v>
                </c:pt>
                <c:pt idx="34367">
                  <c:v>5.0563609999999999</c:v>
                </c:pt>
                <c:pt idx="34368">
                  <c:v>5.0639690000000002</c:v>
                </c:pt>
                <c:pt idx="34369">
                  <c:v>5.0629239999999998</c:v>
                </c:pt>
                <c:pt idx="34370">
                  <c:v>5.0522739999999997</c:v>
                </c:pt>
                <c:pt idx="34371">
                  <c:v>5.057442</c:v>
                </c:pt>
                <c:pt idx="34372">
                  <c:v>5.0653129999999997</c:v>
                </c:pt>
                <c:pt idx="34373">
                  <c:v>5.0576420000000004</c:v>
                </c:pt>
                <c:pt idx="34374">
                  <c:v>5.0581250000000004</c:v>
                </c:pt>
                <c:pt idx="34375">
                  <c:v>5.0677919999999999</c:v>
                </c:pt>
                <c:pt idx="34376">
                  <c:v>5.066249</c:v>
                </c:pt>
                <c:pt idx="34377">
                  <c:v>5.0631830000000004</c:v>
                </c:pt>
                <c:pt idx="34378">
                  <c:v>5.0660509999999999</c:v>
                </c:pt>
                <c:pt idx="34379">
                  <c:v>5.0613159999999997</c:v>
                </c:pt>
                <c:pt idx="34380">
                  <c:v>5.057207</c:v>
                </c:pt>
                <c:pt idx="34381">
                  <c:v>5.0610379999999999</c:v>
                </c:pt>
                <c:pt idx="34382">
                  <c:v>5.0574060000000003</c:v>
                </c:pt>
                <c:pt idx="34383">
                  <c:v>5.0563539999999998</c:v>
                </c:pt>
                <c:pt idx="34384">
                  <c:v>5.0641809999999996</c:v>
                </c:pt>
                <c:pt idx="34385">
                  <c:v>5.0653360000000003</c:v>
                </c:pt>
                <c:pt idx="34386">
                  <c:v>5.0621239999999998</c:v>
                </c:pt>
                <c:pt idx="34387">
                  <c:v>5.064171</c:v>
                </c:pt>
                <c:pt idx="34388">
                  <c:v>5.0730690000000003</c:v>
                </c:pt>
                <c:pt idx="34389">
                  <c:v>5.0716279999999996</c:v>
                </c:pt>
                <c:pt idx="34390">
                  <c:v>5.0616989999999999</c:v>
                </c:pt>
                <c:pt idx="34391">
                  <c:v>5.0630930000000003</c:v>
                </c:pt>
                <c:pt idx="34392">
                  <c:v>5.067488</c:v>
                </c:pt>
                <c:pt idx="34393">
                  <c:v>5.0614879999999998</c:v>
                </c:pt>
                <c:pt idx="34394">
                  <c:v>5.057963</c:v>
                </c:pt>
                <c:pt idx="34395">
                  <c:v>5.0673380000000003</c:v>
                </c:pt>
                <c:pt idx="34396">
                  <c:v>5.0692890000000004</c:v>
                </c:pt>
                <c:pt idx="34397">
                  <c:v>5.063313</c:v>
                </c:pt>
                <c:pt idx="34398">
                  <c:v>5.0669829999999996</c:v>
                </c:pt>
                <c:pt idx="34399">
                  <c:v>5.0669060000000004</c:v>
                </c:pt>
                <c:pt idx="34400">
                  <c:v>5.062519</c:v>
                </c:pt>
                <c:pt idx="34401">
                  <c:v>5.066262</c:v>
                </c:pt>
                <c:pt idx="34402">
                  <c:v>5.06874</c:v>
                </c:pt>
                <c:pt idx="34403">
                  <c:v>5.0618160000000003</c:v>
                </c:pt>
                <c:pt idx="34404">
                  <c:v>5.0579280000000004</c:v>
                </c:pt>
                <c:pt idx="34405">
                  <c:v>5.0621850000000004</c:v>
                </c:pt>
                <c:pt idx="34406">
                  <c:v>5.0579520000000002</c:v>
                </c:pt>
                <c:pt idx="34407">
                  <c:v>5.0559269999999996</c:v>
                </c:pt>
                <c:pt idx="34408">
                  <c:v>5.0680730000000001</c:v>
                </c:pt>
                <c:pt idx="34409">
                  <c:v>5.0733119999999996</c:v>
                </c:pt>
                <c:pt idx="34410">
                  <c:v>5.0708359999999999</c:v>
                </c:pt>
                <c:pt idx="34411">
                  <c:v>5.0733300000000003</c:v>
                </c:pt>
                <c:pt idx="34412">
                  <c:v>5.0745100000000001</c:v>
                </c:pt>
                <c:pt idx="34413">
                  <c:v>5.0704050000000001</c:v>
                </c:pt>
                <c:pt idx="34414">
                  <c:v>5.0717739999999996</c:v>
                </c:pt>
                <c:pt idx="34415">
                  <c:v>5.0733639999999998</c:v>
                </c:pt>
                <c:pt idx="34416">
                  <c:v>5.0676600000000001</c:v>
                </c:pt>
                <c:pt idx="34417">
                  <c:v>5.0694660000000002</c:v>
                </c:pt>
                <c:pt idx="34418">
                  <c:v>5.0735020000000004</c:v>
                </c:pt>
                <c:pt idx="34419">
                  <c:v>5.0685820000000001</c:v>
                </c:pt>
                <c:pt idx="34420">
                  <c:v>5.0700029999999998</c:v>
                </c:pt>
                <c:pt idx="34421">
                  <c:v>5.0741379999999996</c:v>
                </c:pt>
                <c:pt idx="34422">
                  <c:v>5.069064</c:v>
                </c:pt>
                <c:pt idx="34423">
                  <c:v>5.0636270000000003</c:v>
                </c:pt>
                <c:pt idx="34424">
                  <c:v>5.0696539999999999</c:v>
                </c:pt>
                <c:pt idx="34425">
                  <c:v>5.0740249999999998</c:v>
                </c:pt>
                <c:pt idx="34426">
                  <c:v>5.0649990000000003</c:v>
                </c:pt>
                <c:pt idx="34427">
                  <c:v>5.0605140000000004</c:v>
                </c:pt>
                <c:pt idx="34428">
                  <c:v>5.065582</c:v>
                </c:pt>
                <c:pt idx="34429">
                  <c:v>5.0690499999999998</c:v>
                </c:pt>
                <c:pt idx="34430">
                  <c:v>5.0685180000000001</c:v>
                </c:pt>
                <c:pt idx="34431">
                  <c:v>5.069712</c:v>
                </c:pt>
                <c:pt idx="34432">
                  <c:v>5.0738779999999997</c:v>
                </c:pt>
                <c:pt idx="34433">
                  <c:v>5.0735710000000003</c:v>
                </c:pt>
                <c:pt idx="34434">
                  <c:v>5.0768319999999996</c:v>
                </c:pt>
                <c:pt idx="34435">
                  <c:v>5.0769549999999999</c:v>
                </c:pt>
                <c:pt idx="34436">
                  <c:v>5.0705099999999996</c:v>
                </c:pt>
                <c:pt idx="34437">
                  <c:v>5.071898</c:v>
                </c:pt>
                <c:pt idx="34438">
                  <c:v>5.0682700000000001</c:v>
                </c:pt>
                <c:pt idx="34439">
                  <c:v>5.0621640000000001</c:v>
                </c:pt>
                <c:pt idx="34440">
                  <c:v>5.0685409999999997</c:v>
                </c:pt>
                <c:pt idx="34441">
                  <c:v>5.0757880000000002</c:v>
                </c:pt>
                <c:pt idx="34442">
                  <c:v>5.0742330000000004</c:v>
                </c:pt>
                <c:pt idx="34443">
                  <c:v>5.0699009999999998</c:v>
                </c:pt>
                <c:pt idx="34444">
                  <c:v>5.0739599999999996</c:v>
                </c:pt>
                <c:pt idx="34445">
                  <c:v>5.0772170000000001</c:v>
                </c:pt>
                <c:pt idx="34446">
                  <c:v>5.0763619999999996</c:v>
                </c:pt>
                <c:pt idx="34447">
                  <c:v>5.0771769999999998</c:v>
                </c:pt>
                <c:pt idx="34448">
                  <c:v>5.0712900000000003</c:v>
                </c:pt>
                <c:pt idx="34449">
                  <c:v>5.0666399999999996</c:v>
                </c:pt>
                <c:pt idx="34450">
                  <c:v>5.0719649999999996</c:v>
                </c:pt>
                <c:pt idx="34451">
                  <c:v>5.0779459999999998</c:v>
                </c:pt>
                <c:pt idx="34452">
                  <c:v>5.0722259999999997</c:v>
                </c:pt>
                <c:pt idx="34453">
                  <c:v>5.0648220000000004</c:v>
                </c:pt>
                <c:pt idx="34454">
                  <c:v>5.0735789999999996</c:v>
                </c:pt>
                <c:pt idx="34455">
                  <c:v>5.0769479999999998</c:v>
                </c:pt>
                <c:pt idx="34456">
                  <c:v>5.0708029999999997</c:v>
                </c:pt>
                <c:pt idx="34457">
                  <c:v>5.0737139999999998</c:v>
                </c:pt>
                <c:pt idx="34458">
                  <c:v>5.0749610000000001</c:v>
                </c:pt>
                <c:pt idx="34459">
                  <c:v>5.074255</c:v>
                </c:pt>
                <c:pt idx="34460">
                  <c:v>5.0787899999999997</c:v>
                </c:pt>
                <c:pt idx="34461">
                  <c:v>5.0784969999999996</c:v>
                </c:pt>
                <c:pt idx="34462">
                  <c:v>5.0715310000000002</c:v>
                </c:pt>
                <c:pt idx="34463">
                  <c:v>5.0719979999999998</c:v>
                </c:pt>
                <c:pt idx="34464">
                  <c:v>5.0803989999999999</c:v>
                </c:pt>
                <c:pt idx="34465">
                  <c:v>5.0797749999999997</c:v>
                </c:pt>
                <c:pt idx="34466">
                  <c:v>5.0763420000000004</c:v>
                </c:pt>
                <c:pt idx="34467">
                  <c:v>5.080444</c:v>
                </c:pt>
                <c:pt idx="34468">
                  <c:v>5.0798170000000002</c:v>
                </c:pt>
                <c:pt idx="34469">
                  <c:v>5.073779</c:v>
                </c:pt>
                <c:pt idx="34470">
                  <c:v>5.074268</c:v>
                </c:pt>
                <c:pt idx="34471">
                  <c:v>5.0777619999999999</c:v>
                </c:pt>
                <c:pt idx="34472">
                  <c:v>5.0738300000000001</c:v>
                </c:pt>
                <c:pt idx="34473">
                  <c:v>5.0732350000000004</c:v>
                </c:pt>
                <c:pt idx="34474">
                  <c:v>5.0794990000000002</c:v>
                </c:pt>
                <c:pt idx="34475">
                  <c:v>5.0781910000000003</c:v>
                </c:pt>
                <c:pt idx="34476">
                  <c:v>5.073817</c:v>
                </c:pt>
                <c:pt idx="34477">
                  <c:v>5.0757810000000001</c:v>
                </c:pt>
                <c:pt idx="34478">
                  <c:v>5.0786709999999999</c:v>
                </c:pt>
                <c:pt idx="34479">
                  <c:v>5.0758489999999998</c:v>
                </c:pt>
                <c:pt idx="34480">
                  <c:v>5.0774900000000001</c:v>
                </c:pt>
                <c:pt idx="34481">
                  <c:v>5.0830909999999996</c:v>
                </c:pt>
                <c:pt idx="34482">
                  <c:v>5.0779880000000004</c:v>
                </c:pt>
                <c:pt idx="34483">
                  <c:v>5.0766039999999997</c:v>
                </c:pt>
                <c:pt idx="34484">
                  <c:v>5.081035</c:v>
                </c:pt>
                <c:pt idx="34485">
                  <c:v>5.0783379999999996</c:v>
                </c:pt>
                <c:pt idx="34486">
                  <c:v>5.0771379999999997</c:v>
                </c:pt>
                <c:pt idx="34487">
                  <c:v>5.0817180000000004</c:v>
                </c:pt>
                <c:pt idx="34488">
                  <c:v>5.0839460000000001</c:v>
                </c:pt>
                <c:pt idx="34489">
                  <c:v>5.0813899999999999</c:v>
                </c:pt>
                <c:pt idx="34490">
                  <c:v>5.0801959999999999</c:v>
                </c:pt>
                <c:pt idx="34491">
                  <c:v>5.0781590000000003</c:v>
                </c:pt>
                <c:pt idx="34492">
                  <c:v>5.0751939999999998</c:v>
                </c:pt>
                <c:pt idx="34493">
                  <c:v>5.0846</c:v>
                </c:pt>
                <c:pt idx="34494">
                  <c:v>5.0915869999999996</c:v>
                </c:pt>
                <c:pt idx="34495">
                  <c:v>5.0852050000000002</c:v>
                </c:pt>
                <c:pt idx="34496">
                  <c:v>5.0791539999999999</c:v>
                </c:pt>
                <c:pt idx="34497">
                  <c:v>5.0809139999999999</c:v>
                </c:pt>
                <c:pt idx="34498">
                  <c:v>5.0842400000000003</c:v>
                </c:pt>
                <c:pt idx="34499">
                  <c:v>5.082465</c:v>
                </c:pt>
                <c:pt idx="34500">
                  <c:v>5.0838760000000001</c:v>
                </c:pt>
                <c:pt idx="34501">
                  <c:v>5.0845770000000003</c:v>
                </c:pt>
                <c:pt idx="34502">
                  <c:v>5.0811710000000003</c:v>
                </c:pt>
                <c:pt idx="34503">
                  <c:v>5.0830099999999998</c:v>
                </c:pt>
                <c:pt idx="34504">
                  <c:v>5.0837450000000004</c:v>
                </c:pt>
                <c:pt idx="34505">
                  <c:v>5.0855309999999996</c:v>
                </c:pt>
                <c:pt idx="34506">
                  <c:v>5.0868890000000002</c:v>
                </c:pt>
                <c:pt idx="34507">
                  <c:v>5.0850660000000003</c:v>
                </c:pt>
                <c:pt idx="34508">
                  <c:v>5.0830520000000003</c:v>
                </c:pt>
                <c:pt idx="34509">
                  <c:v>5.0810839999999997</c:v>
                </c:pt>
                <c:pt idx="34510">
                  <c:v>5.0832189999999997</c:v>
                </c:pt>
                <c:pt idx="34511">
                  <c:v>5.0824759999999998</c:v>
                </c:pt>
                <c:pt idx="34512">
                  <c:v>5.0807120000000001</c:v>
                </c:pt>
                <c:pt idx="34513">
                  <c:v>5.0810779999999998</c:v>
                </c:pt>
                <c:pt idx="34514">
                  <c:v>5.0782660000000002</c:v>
                </c:pt>
                <c:pt idx="34515">
                  <c:v>5.0815039999999998</c:v>
                </c:pt>
                <c:pt idx="34516">
                  <c:v>5.0867319999999996</c:v>
                </c:pt>
                <c:pt idx="34517">
                  <c:v>5.0844050000000003</c:v>
                </c:pt>
                <c:pt idx="34518">
                  <c:v>5.0845140000000004</c:v>
                </c:pt>
                <c:pt idx="34519">
                  <c:v>5.0884530000000003</c:v>
                </c:pt>
                <c:pt idx="34520">
                  <c:v>5.0902289999999999</c:v>
                </c:pt>
                <c:pt idx="34521">
                  <c:v>5.0866049999999996</c:v>
                </c:pt>
                <c:pt idx="34522">
                  <c:v>5.0889430000000004</c:v>
                </c:pt>
                <c:pt idx="34523">
                  <c:v>5.0940620000000001</c:v>
                </c:pt>
                <c:pt idx="34524">
                  <c:v>5.0893009999999999</c:v>
                </c:pt>
                <c:pt idx="34525">
                  <c:v>5.0815400000000004</c:v>
                </c:pt>
                <c:pt idx="34526">
                  <c:v>5.0793220000000003</c:v>
                </c:pt>
                <c:pt idx="34527">
                  <c:v>5.0834849999999996</c:v>
                </c:pt>
                <c:pt idx="34528">
                  <c:v>5.0851189999999997</c:v>
                </c:pt>
                <c:pt idx="34529">
                  <c:v>5.0851569999999997</c:v>
                </c:pt>
                <c:pt idx="34530">
                  <c:v>5.084956</c:v>
                </c:pt>
                <c:pt idx="34531">
                  <c:v>5.0815400000000004</c:v>
                </c:pt>
                <c:pt idx="34532">
                  <c:v>5.0852219999999999</c:v>
                </c:pt>
                <c:pt idx="34533">
                  <c:v>5.0899919999999996</c:v>
                </c:pt>
                <c:pt idx="34534">
                  <c:v>5.0882959999999997</c:v>
                </c:pt>
                <c:pt idx="34535">
                  <c:v>5.0887219999999997</c:v>
                </c:pt>
                <c:pt idx="34536">
                  <c:v>5.0917539999999999</c:v>
                </c:pt>
                <c:pt idx="34537">
                  <c:v>5.0893230000000003</c:v>
                </c:pt>
                <c:pt idx="34538">
                  <c:v>5.0826140000000004</c:v>
                </c:pt>
                <c:pt idx="34539">
                  <c:v>5.085261</c:v>
                </c:pt>
                <c:pt idx="34540">
                  <c:v>5.0888470000000003</c:v>
                </c:pt>
                <c:pt idx="34541">
                  <c:v>5.0853440000000001</c:v>
                </c:pt>
                <c:pt idx="34542">
                  <c:v>5.0910539999999997</c:v>
                </c:pt>
                <c:pt idx="34543">
                  <c:v>5.0963450000000003</c:v>
                </c:pt>
                <c:pt idx="34544">
                  <c:v>5.0928269999999998</c:v>
                </c:pt>
                <c:pt idx="34545">
                  <c:v>5.0953299999999997</c:v>
                </c:pt>
                <c:pt idx="34546">
                  <c:v>5.0977449999999997</c:v>
                </c:pt>
                <c:pt idx="34547">
                  <c:v>5.0875909999999998</c:v>
                </c:pt>
                <c:pt idx="34548">
                  <c:v>5.082192</c:v>
                </c:pt>
                <c:pt idx="34549">
                  <c:v>5.0907249999999999</c:v>
                </c:pt>
                <c:pt idx="34550">
                  <c:v>5.0875000000000004</c:v>
                </c:pt>
                <c:pt idx="34551">
                  <c:v>5.0825019999999999</c:v>
                </c:pt>
                <c:pt idx="34552">
                  <c:v>5.0924459999999998</c:v>
                </c:pt>
                <c:pt idx="34553">
                  <c:v>5.0932079999999997</c:v>
                </c:pt>
                <c:pt idx="34554">
                  <c:v>5.0878709999999998</c:v>
                </c:pt>
                <c:pt idx="34555">
                  <c:v>5.0902000000000003</c:v>
                </c:pt>
                <c:pt idx="34556">
                  <c:v>5.0930549999999997</c:v>
                </c:pt>
                <c:pt idx="34557">
                  <c:v>5.0923949999999998</c:v>
                </c:pt>
                <c:pt idx="34558">
                  <c:v>5.0960340000000004</c:v>
                </c:pt>
                <c:pt idx="34559">
                  <c:v>5.1008570000000004</c:v>
                </c:pt>
                <c:pt idx="34560">
                  <c:v>5.0944909999999997</c:v>
                </c:pt>
                <c:pt idx="34561">
                  <c:v>5.0911530000000003</c:v>
                </c:pt>
                <c:pt idx="34562">
                  <c:v>5.0954280000000001</c:v>
                </c:pt>
                <c:pt idx="34563">
                  <c:v>5.0959070000000004</c:v>
                </c:pt>
                <c:pt idx="34564">
                  <c:v>5.0938949999999998</c:v>
                </c:pt>
                <c:pt idx="34565">
                  <c:v>5.0916880000000004</c:v>
                </c:pt>
                <c:pt idx="34566">
                  <c:v>5.0937950000000001</c:v>
                </c:pt>
                <c:pt idx="34567">
                  <c:v>5.0915489999999997</c:v>
                </c:pt>
                <c:pt idx="34568">
                  <c:v>5.0929529999999996</c:v>
                </c:pt>
                <c:pt idx="34569">
                  <c:v>5.1001440000000002</c:v>
                </c:pt>
                <c:pt idx="34570">
                  <c:v>5.0919359999999996</c:v>
                </c:pt>
                <c:pt idx="34571">
                  <c:v>5.0881030000000003</c:v>
                </c:pt>
                <c:pt idx="34572">
                  <c:v>5.0971190000000002</c:v>
                </c:pt>
                <c:pt idx="34573">
                  <c:v>5.0949689999999999</c:v>
                </c:pt>
                <c:pt idx="34574">
                  <c:v>5.0883120000000002</c:v>
                </c:pt>
                <c:pt idx="34575">
                  <c:v>5.089925</c:v>
                </c:pt>
                <c:pt idx="34576">
                  <c:v>5.0913139999999997</c:v>
                </c:pt>
                <c:pt idx="34577">
                  <c:v>5.0885090000000002</c:v>
                </c:pt>
                <c:pt idx="34578">
                  <c:v>5.0946999999999996</c:v>
                </c:pt>
                <c:pt idx="34579">
                  <c:v>5.1046269999999998</c:v>
                </c:pt>
                <c:pt idx="34580">
                  <c:v>5.1015030000000001</c:v>
                </c:pt>
                <c:pt idx="34581">
                  <c:v>5.0976100000000004</c:v>
                </c:pt>
                <c:pt idx="34582">
                  <c:v>5.0961230000000004</c:v>
                </c:pt>
                <c:pt idx="34583">
                  <c:v>5.092435</c:v>
                </c:pt>
                <c:pt idx="34584">
                  <c:v>5.0947509999999996</c:v>
                </c:pt>
                <c:pt idx="34585">
                  <c:v>5.1018840000000001</c:v>
                </c:pt>
                <c:pt idx="34586">
                  <c:v>5.1032900000000003</c:v>
                </c:pt>
                <c:pt idx="34587">
                  <c:v>5.0974449999999996</c:v>
                </c:pt>
                <c:pt idx="34588">
                  <c:v>5.0967079999999996</c:v>
                </c:pt>
                <c:pt idx="34589">
                  <c:v>5.1000829999999997</c:v>
                </c:pt>
                <c:pt idx="34590">
                  <c:v>5.0977269999999999</c:v>
                </c:pt>
                <c:pt idx="34591">
                  <c:v>5.0976020000000002</c:v>
                </c:pt>
                <c:pt idx="34592">
                  <c:v>5.099507</c:v>
                </c:pt>
                <c:pt idx="34593">
                  <c:v>5.0944599999999998</c:v>
                </c:pt>
                <c:pt idx="34594">
                  <c:v>5.0906560000000001</c:v>
                </c:pt>
                <c:pt idx="34595">
                  <c:v>5.0940839999999996</c:v>
                </c:pt>
                <c:pt idx="34596">
                  <c:v>5.0952060000000001</c:v>
                </c:pt>
                <c:pt idx="34597">
                  <c:v>5.095256</c:v>
                </c:pt>
                <c:pt idx="34598">
                  <c:v>5.0982940000000001</c:v>
                </c:pt>
                <c:pt idx="34599">
                  <c:v>5.0988379999999998</c:v>
                </c:pt>
                <c:pt idx="34600">
                  <c:v>5.0975999999999999</c:v>
                </c:pt>
                <c:pt idx="34601">
                  <c:v>5.0973449999999998</c:v>
                </c:pt>
                <c:pt idx="34602">
                  <c:v>5.0968179999999998</c:v>
                </c:pt>
                <c:pt idx="34603">
                  <c:v>5.0982459999999996</c:v>
                </c:pt>
                <c:pt idx="34604">
                  <c:v>5.1007179999999996</c:v>
                </c:pt>
                <c:pt idx="34605">
                  <c:v>5.1022259999999999</c:v>
                </c:pt>
                <c:pt idx="34606">
                  <c:v>5.0993740000000001</c:v>
                </c:pt>
                <c:pt idx="34607">
                  <c:v>5.0989560000000003</c:v>
                </c:pt>
                <c:pt idx="34608">
                  <c:v>5.1054909999999998</c:v>
                </c:pt>
                <c:pt idx="34609">
                  <c:v>5.1001859999999999</c:v>
                </c:pt>
                <c:pt idx="34610">
                  <c:v>5.0899400000000004</c:v>
                </c:pt>
                <c:pt idx="34611">
                  <c:v>5.0942530000000001</c:v>
                </c:pt>
                <c:pt idx="34612">
                  <c:v>5.1011839999999999</c:v>
                </c:pt>
                <c:pt idx="34613">
                  <c:v>5.101038</c:v>
                </c:pt>
                <c:pt idx="34614">
                  <c:v>5.0990149999999996</c:v>
                </c:pt>
                <c:pt idx="34615">
                  <c:v>5.1000769999999997</c:v>
                </c:pt>
                <c:pt idx="34616">
                  <c:v>5.0996100000000002</c:v>
                </c:pt>
                <c:pt idx="34617">
                  <c:v>5.1042920000000001</c:v>
                </c:pt>
                <c:pt idx="34618">
                  <c:v>5.112641</c:v>
                </c:pt>
                <c:pt idx="34619">
                  <c:v>5.1063939999999999</c:v>
                </c:pt>
                <c:pt idx="34620">
                  <c:v>5.1019709999999998</c:v>
                </c:pt>
                <c:pt idx="34621">
                  <c:v>5.1093149999999996</c:v>
                </c:pt>
                <c:pt idx="34622">
                  <c:v>5.1061800000000002</c:v>
                </c:pt>
                <c:pt idx="34623">
                  <c:v>5.0979239999999999</c:v>
                </c:pt>
                <c:pt idx="34624">
                  <c:v>5.1050820000000003</c:v>
                </c:pt>
                <c:pt idx="34625">
                  <c:v>5.107507</c:v>
                </c:pt>
                <c:pt idx="34626">
                  <c:v>5.0943990000000001</c:v>
                </c:pt>
                <c:pt idx="34627">
                  <c:v>5.0968809999999998</c:v>
                </c:pt>
                <c:pt idx="34628">
                  <c:v>5.106401</c:v>
                </c:pt>
                <c:pt idx="34629">
                  <c:v>5.1011280000000001</c:v>
                </c:pt>
                <c:pt idx="34630">
                  <c:v>5.1000870000000003</c:v>
                </c:pt>
                <c:pt idx="34631">
                  <c:v>5.1053449999999998</c:v>
                </c:pt>
                <c:pt idx="34632">
                  <c:v>5.105289</c:v>
                </c:pt>
                <c:pt idx="34633">
                  <c:v>5.1041650000000001</c:v>
                </c:pt>
                <c:pt idx="34634">
                  <c:v>5.1081459999999996</c:v>
                </c:pt>
                <c:pt idx="34635">
                  <c:v>5.1058159999999999</c:v>
                </c:pt>
                <c:pt idx="34636">
                  <c:v>5.0949869999999997</c:v>
                </c:pt>
                <c:pt idx="34637">
                  <c:v>5.0980090000000002</c:v>
                </c:pt>
                <c:pt idx="34638">
                  <c:v>5.1030030000000002</c:v>
                </c:pt>
                <c:pt idx="34639">
                  <c:v>5.102347</c:v>
                </c:pt>
                <c:pt idx="34640">
                  <c:v>5.1079929999999996</c:v>
                </c:pt>
                <c:pt idx="34641">
                  <c:v>5.1098530000000002</c:v>
                </c:pt>
                <c:pt idx="34642">
                  <c:v>5.1044029999999996</c:v>
                </c:pt>
                <c:pt idx="34643">
                  <c:v>5.1008259999999996</c:v>
                </c:pt>
                <c:pt idx="34644">
                  <c:v>5.1089989999999998</c:v>
                </c:pt>
                <c:pt idx="34645">
                  <c:v>5.1143599999999996</c:v>
                </c:pt>
                <c:pt idx="34646">
                  <c:v>5.1087239999999996</c:v>
                </c:pt>
                <c:pt idx="34647">
                  <c:v>5.1081810000000001</c:v>
                </c:pt>
                <c:pt idx="34648">
                  <c:v>5.1073890000000004</c:v>
                </c:pt>
                <c:pt idx="34649">
                  <c:v>5.1071039999999996</c:v>
                </c:pt>
                <c:pt idx="34650">
                  <c:v>5.1119770000000004</c:v>
                </c:pt>
                <c:pt idx="34651">
                  <c:v>5.1115209999999998</c:v>
                </c:pt>
                <c:pt idx="34652">
                  <c:v>5.1059299999999999</c:v>
                </c:pt>
                <c:pt idx="34653">
                  <c:v>5.1070279999999997</c:v>
                </c:pt>
                <c:pt idx="34654">
                  <c:v>5.1141439999999996</c:v>
                </c:pt>
                <c:pt idx="34655">
                  <c:v>5.1095300000000003</c:v>
                </c:pt>
                <c:pt idx="34656">
                  <c:v>5.1018829999999999</c:v>
                </c:pt>
                <c:pt idx="34657">
                  <c:v>5.1071340000000003</c:v>
                </c:pt>
                <c:pt idx="34658">
                  <c:v>5.1084269999999998</c:v>
                </c:pt>
                <c:pt idx="34659">
                  <c:v>5.1047349999999998</c:v>
                </c:pt>
                <c:pt idx="34660">
                  <c:v>5.109146</c:v>
                </c:pt>
                <c:pt idx="34661">
                  <c:v>5.1177539999999997</c:v>
                </c:pt>
                <c:pt idx="34662">
                  <c:v>5.1137480000000002</c:v>
                </c:pt>
                <c:pt idx="34663">
                  <c:v>5.104476</c:v>
                </c:pt>
                <c:pt idx="34664">
                  <c:v>5.1092250000000003</c:v>
                </c:pt>
                <c:pt idx="34665">
                  <c:v>5.1095079999999999</c:v>
                </c:pt>
                <c:pt idx="34666">
                  <c:v>5.1082359999999998</c:v>
                </c:pt>
                <c:pt idx="34667">
                  <c:v>5.1154130000000002</c:v>
                </c:pt>
                <c:pt idx="34668">
                  <c:v>5.1131979999999997</c:v>
                </c:pt>
                <c:pt idx="34669">
                  <c:v>5.1068629999999997</c:v>
                </c:pt>
                <c:pt idx="34670">
                  <c:v>5.1080019999999999</c:v>
                </c:pt>
                <c:pt idx="34671">
                  <c:v>5.1129199999999999</c:v>
                </c:pt>
                <c:pt idx="34672">
                  <c:v>5.1067619999999998</c:v>
                </c:pt>
                <c:pt idx="34673">
                  <c:v>5.1017349999999997</c:v>
                </c:pt>
                <c:pt idx="34674">
                  <c:v>5.109756</c:v>
                </c:pt>
                <c:pt idx="34675">
                  <c:v>5.1080410000000001</c:v>
                </c:pt>
                <c:pt idx="34676">
                  <c:v>5.106573</c:v>
                </c:pt>
                <c:pt idx="34677">
                  <c:v>5.1131070000000003</c:v>
                </c:pt>
                <c:pt idx="34678">
                  <c:v>5.1116380000000001</c:v>
                </c:pt>
                <c:pt idx="34679">
                  <c:v>5.1121740000000004</c:v>
                </c:pt>
                <c:pt idx="34680">
                  <c:v>5.1181989999999997</c:v>
                </c:pt>
                <c:pt idx="34681">
                  <c:v>5.1173289999999998</c:v>
                </c:pt>
                <c:pt idx="34682">
                  <c:v>5.1113850000000003</c:v>
                </c:pt>
                <c:pt idx="34683">
                  <c:v>5.1112510000000002</c:v>
                </c:pt>
                <c:pt idx="34684">
                  <c:v>5.113327</c:v>
                </c:pt>
                <c:pt idx="34685">
                  <c:v>5.1087040000000004</c:v>
                </c:pt>
                <c:pt idx="34686">
                  <c:v>5.1106999999999996</c:v>
                </c:pt>
                <c:pt idx="34687">
                  <c:v>5.1161009999999996</c:v>
                </c:pt>
                <c:pt idx="34688">
                  <c:v>5.1136499999999998</c:v>
                </c:pt>
                <c:pt idx="34689">
                  <c:v>5.112978</c:v>
                </c:pt>
                <c:pt idx="34690">
                  <c:v>5.1192299999999999</c:v>
                </c:pt>
                <c:pt idx="34691">
                  <c:v>5.1160269999999999</c:v>
                </c:pt>
                <c:pt idx="34692">
                  <c:v>5.1059010000000002</c:v>
                </c:pt>
                <c:pt idx="34693">
                  <c:v>5.1125689999999997</c:v>
                </c:pt>
                <c:pt idx="34694">
                  <c:v>5.1173130000000002</c:v>
                </c:pt>
                <c:pt idx="34695">
                  <c:v>5.1075999999999997</c:v>
                </c:pt>
                <c:pt idx="34696">
                  <c:v>5.1084139999999998</c:v>
                </c:pt>
                <c:pt idx="34697">
                  <c:v>5.1158289999999997</c:v>
                </c:pt>
                <c:pt idx="34698">
                  <c:v>5.113645</c:v>
                </c:pt>
                <c:pt idx="34699">
                  <c:v>5.1113790000000003</c:v>
                </c:pt>
                <c:pt idx="34700">
                  <c:v>5.1157760000000003</c:v>
                </c:pt>
                <c:pt idx="34701">
                  <c:v>5.1171139999999999</c:v>
                </c:pt>
                <c:pt idx="34702">
                  <c:v>5.1196190000000001</c:v>
                </c:pt>
                <c:pt idx="34703">
                  <c:v>5.1257140000000003</c:v>
                </c:pt>
                <c:pt idx="34704">
                  <c:v>5.1212470000000003</c:v>
                </c:pt>
                <c:pt idx="34705">
                  <c:v>5.1171049999999996</c:v>
                </c:pt>
                <c:pt idx="34706">
                  <c:v>5.1228160000000003</c:v>
                </c:pt>
                <c:pt idx="34707">
                  <c:v>5.1200710000000003</c:v>
                </c:pt>
                <c:pt idx="34708">
                  <c:v>5.1110360000000004</c:v>
                </c:pt>
                <c:pt idx="34709">
                  <c:v>5.1144660000000002</c:v>
                </c:pt>
                <c:pt idx="34710">
                  <c:v>5.1231340000000003</c:v>
                </c:pt>
                <c:pt idx="34711">
                  <c:v>5.119923</c:v>
                </c:pt>
                <c:pt idx="34712">
                  <c:v>5.1179550000000003</c:v>
                </c:pt>
                <c:pt idx="34713">
                  <c:v>5.1205670000000003</c:v>
                </c:pt>
                <c:pt idx="34714">
                  <c:v>5.1147309999999999</c:v>
                </c:pt>
                <c:pt idx="34715">
                  <c:v>5.115545</c:v>
                </c:pt>
                <c:pt idx="34716">
                  <c:v>5.1215149999999996</c:v>
                </c:pt>
                <c:pt idx="34717">
                  <c:v>5.1154929999999998</c:v>
                </c:pt>
                <c:pt idx="34718">
                  <c:v>5.1102699999999999</c:v>
                </c:pt>
                <c:pt idx="34719">
                  <c:v>5.1161009999999996</c:v>
                </c:pt>
                <c:pt idx="34720">
                  <c:v>5.1207510000000003</c:v>
                </c:pt>
                <c:pt idx="34721">
                  <c:v>5.1159809999999997</c:v>
                </c:pt>
                <c:pt idx="34722">
                  <c:v>5.1170600000000004</c:v>
                </c:pt>
                <c:pt idx="34723">
                  <c:v>5.1210959999999996</c:v>
                </c:pt>
                <c:pt idx="34724">
                  <c:v>5.1140080000000001</c:v>
                </c:pt>
                <c:pt idx="34725">
                  <c:v>5.1170289999999996</c:v>
                </c:pt>
                <c:pt idx="34726">
                  <c:v>5.1273660000000003</c:v>
                </c:pt>
                <c:pt idx="34727">
                  <c:v>5.1236110000000004</c:v>
                </c:pt>
                <c:pt idx="34728">
                  <c:v>5.1140920000000003</c:v>
                </c:pt>
                <c:pt idx="34729">
                  <c:v>5.1140100000000004</c:v>
                </c:pt>
                <c:pt idx="34730">
                  <c:v>5.1209749999999996</c:v>
                </c:pt>
                <c:pt idx="34731">
                  <c:v>5.1206440000000004</c:v>
                </c:pt>
                <c:pt idx="34732">
                  <c:v>5.1195870000000001</c:v>
                </c:pt>
                <c:pt idx="34733">
                  <c:v>5.1239559999999997</c:v>
                </c:pt>
                <c:pt idx="34734">
                  <c:v>5.1235369999999998</c:v>
                </c:pt>
                <c:pt idx="34735">
                  <c:v>5.1233339999999998</c:v>
                </c:pt>
                <c:pt idx="34736">
                  <c:v>5.1284580000000002</c:v>
                </c:pt>
                <c:pt idx="34737">
                  <c:v>5.1248329999999997</c:v>
                </c:pt>
                <c:pt idx="34738">
                  <c:v>5.1177219999999997</c:v>
                </c:pt>
                <c:pt idx="34739">
                  <c:v>5.1249630000000002</c:v>
                </c:pt>
                <c:pt idx="34740">
                  <c:v>5.1253880000000001</c:v>
                </c:pt>
                <c:pt idx="34741">
                  <c:v>5.1158539999999997</c:v>
                </c:pt>
                <c:pt idx="34742">
                  <c:v>5.1244589999999999</c:v>
                </c:pt>
                <c:pt idx="34743">
                  <c:v>5.1291890000000002</c:v>
                </c:pt>
                <c:pt idx="34744">
                  <c:v>5.1168149999999999</c:v>
                </c:pt>
                <c:pt idx="34745">
                  <c:v>5.1204510000000001</c:v>
                </c:pt>
                <c:pt idx="34746">
                  <c:v>5.1293870000000004</c:v>
                </c:pt>
                <c:pt idx="34747">
                  <c:v>5.1221500000000004</c:v>
                </c:pt>
                <c:pt idx="34748">
                  <c:v>5.1225870000000002</c:v>
                </c:pt>
                <c:pt idx="34749">
                  <c:v>5.1327889999999998</c:v>
                </c:pt>
                <c:pt idx="34750">
                  <c:v>5.1249000000000002</c:v>
                </c:pt>
                <c:pt idx="34751">
                  <c:v>5.1156699999999997</c:v>
                </c:pt>
                <c:pt idx="34752">
                  <c:v>5.1233409999999999</c:v>
                </c:pt>
                <c:pt idx="34753">
                  <c:v>5.1235169999999997</c:v>
                </c:pt>
                <c:pt idx="34754">
                  <c:v>5.1187560000000003</c:v>
                </c:pt>
                <c:pt idx="34755">
                  <c:v>5.1248459999999998</c:v>
                </c:pt>
                <c:pt idx="34756">
                  <c:v>5.1286199999999997</c:v>
                </c:pt>
                <c:pt idx="34757">
                  <c:v>5.1235619999999997</c:v>
                </c:pt>
                <c:pt idx="34758">
                  <c:v>5.1197429999999997</c:v>
                </c:pt>
                <c:pt idx="34759">
                  <c:v>5.1220650000000001</c:v>
                </c:pt>
                <c:pt idx="34760">
                  <c:v>5.1205689999999997</c:v>
                </c:pt>
                <c:pt idx="34761">
                  <c:v>5.122865</c:v>
                </c:pt>
                <c:pt idx="34762">
                  <c:v>5.1299440000000001</c:v>
                </c:pt>
                <c:pt idx="34763">
                  <c:v>5.1221300000000003</c:v>
                </c:pt>
                <c:pt idx="34764">
                  <c:v>5.1174999999999997</c:v>
                </c:pt>
                <c:pt idx="34765">
                  <c:v>5.128234</c:v>
                </c:pt>
                <c:pt idx="34766">
                  <c:v>5.1322590000000003</c:v>
                </c:pt>
                <c:pt idx="34767">
                  <c:v>5.1287799999999999</c:v>
                </c:pt>
                <c:pt idx="34768">
                  <c:v>5.1285189999999998</c:v>
                </c:pt>
                <c:pt idx="34769">
                  <c:v>5.1305810000000003</c:v>
                </c:pt>
                <c:pt idx="34770">
                  <c:v>5.128101</c:v>
                </c:pt>
                <c:pt idx="34771">
                  <c:v>5.1263620000000003</c:v>
                </c:pt>
                <c:pt idx="34772">
                  <c:v>5.1286209999999999</c:v>
                </c:pt>
                <c:pt idx="34773">
                  <c:v>5.1270230000000003</c:v>
                </c:pt>
                <c:pt idx="34774">
                  <c:v>5.1285939999999997</c:v>
                </c:pt>
                <c:pt idx="34775">
                  <c:v>5.1301750000000004</c:v>
                </c:pt>
                <c:pt idx="34776">
                  <c:v>5.1241669999999999</c:v>
                </c:pt>
                <c:pt idx="34777">
                  <c:v>5.1189749999999998</c:v>
                </c:pt>
                <c:pt idx="34778">
                  <c:v>5.1230390000000003</c:v>
                </c:pt>
                <c:pt idx="34779">
                  <c:v>5.128171</c:v>
                </c:pt>
                <c:pt idx="34780">
                  <c:v>5.125756</c:v>
                </c:pt>
                <c:pt idx="34781">
                  <c:v>5.1265749999999999</c:v>
                </c:pt>
                <c:pt idx="34782">
                  <c:v>5.1312119999999997</c:v>
                </c:pt>
                <c:pt idx="34783">
                  <c:v>5.1318989999999998</c:v>
                </c:pt>
                <c:pt idx="34784">
                  <c:v>5.1374940000000002</c:v>
                </c:pt>
                <c:pt idx="34785">
                  <c:v>5.139151</c:v>
                </c:pt>
                <c:pt idx="34786">
                  <c:v>5.1294789999999999</c:v>
                </c:pt>
                <c:pt idx="34787">
                  <c:v>5.1297079999999999</c:v>
                </c:pt>
                <c:pt idx="34788">
                  <c:v>5.1405180000000001</c:v>
                </c:pt>
                <c:pt idx="34789">
                  <c:v>5.1353010000000001</c:v>
                </c:pt>
                <c:pt idx="34790">
                  <c:v>5.127624</c:v>
                </c:pt>
                <c:pt idx="34791">
                  <c:v>5.1373550000000003</c:v>
                </c:pt>
                <c:pt idx="34792">
                  <c:v>5.1369550000000004</c:v>
                </c:pt>
                <c:pt idx="34793">
                  <c:v>5.125737</c:v>
                </c:pt>
                <c:pt idx="34794">
                  <c:v>5.1275110000000002</c:v>
                </c:pt>
                <c:pt idx="34795">
                  <c:v>5.1324589999999999</c:v>
                </c:pt>
                <c:pt idx="34796">
                  <c:v>5.1302060000000003</c:v>
                </c:pt>
                <c:pt idx="34797">
                  <c:v>5.1277780000000002</c:v>
                </c:pt>
                <c:pt idx="34798">
                  <c:v>5.1303260000000002</c:v>
                </c:pt>
                <c:pt idx="34799">
                  <c:v>5.1294050000000002</c:v>
                </c:pt>
                <c:pt idx="34800">
                  <c:v>5.126125</c:v>
                </c:pt>
                <c:pt idx="34801">
                  <c:v>5.1314219999999997</c:v>
                </c:pt>
                <c:pt idx="34802">
                  <c:v>5.133928</c:v>
                </c:pt>
                <c:pt idx="34803">
                  <c:v>5.132091</c:v>
                </c:pt>
                <c:pt idx="34804">
                  <c:v>5.1369129999999998</c:v>
                </c:pt>
                <c:pt idx="34805">
                  <c:v>5.1371479999999998</c:v>
                </c:pt>
                <c:pt idx="34806">
                  <c:v>5.1274490000000004</c:v>
                </c:pt>
                <c:pt idx="34807">
                  <c:v>5.1298959999999996</c:v>
                </c:pt>
                <c:pt idx="34808">
                  <c:v>5.1398929999999998</c:v>
                </c:pt>
                <c:pt idx="34809">
                  <c:v>5.1332440000000004</c:v>
                </c:pt>
                <c:pt idx="34810">
                  <c:v>5.1326479999999997</c:v>
                </c:pt>
                <c:pt idx="34811">
                  <c:v>5.1413029999999997</c:v>
                </c:pt>
                <c:pt idx="34812">
                  <c:v>5.1356299999999999</c:v>
                </c:pt>
                <c:pt idx="34813">
                  <c:v>5.1313029999999999</c:v>
                </c:pt>
                <c:pt idx="34814">
                  <c:v>5.1349419999999997</c:v>
                </c:pt>
                <c:pt idx="34815">
                  <c:v>5.1354199999999999</c:v>
                </c:pt>
                <c:pt idx="34816">
                  <c:v>5.132752</c:v>
                </c:pt>
                <c:pt idx="34817">
                  <c:v>5.1317959999999996</c:v>
                </c:pt>
                <c:pt idx="34818">
                  <c:v>5.1332050000000002</c:v>
                </c:pt>
                <c:pt idx="34819">
                  <c:v>5.1287770000000004</c:v>
                </c:pt>
                <c:pt idx="34820">
                  <c:v>5.1286860000000001</c:v>
                </c:pt>
                <c:pt idx="34821">
                  <c:v>5.1338160000000004</c:v>
                </c:pt>
                <c:pt idx="34822">
                  <c:v>5.1291219999999997</c:v>
                </c:pt>
                <c:pt idx="34823">
                  <c:v>5.1283989999999999</c:v>
                </c:pt>
                <c:pt idx="34824">
                  <c:v>5.1376939999999998</c:v>
                </c:pt>
                <c:pt idx="34825">
                  <c:v>5.1405979999999998</c:v>
                </c:pt>
                <c:pt idx="34826">
                  <c:v>5.1355139999999997</c:v>
                </c:pt>
                <c:pt idx="34827">
                  <c:v>5.1373309999999996</c:v>
                </c:pt>
                <c:pt idx="34828">
                  <c:v>5.1411160000000002</c:v>
                </c:pt>
                <c:pt idx="34829">
                  <c:v>5.1401209999999997</c:v>
                </c:pt>
                <c:pt idx="34830">
                  <c:v>5.1428039999999999</c:v>
                </c:pt>
                <c:pt idx="34831">
                  <c:v>5.1373629999999997</c:v>
                </c:pt>
                <c:pt idx="34832">
                  <c:v>5.1302019999999997</c:v>
                </c:pt>
                <c:pt idx="34833">
                  <c:v>5.1395049999999998</c:v>
                </c:pt>
                <c:pt idx="34834">
                  <c:v>5.1468470000000002</c:v>
                </c:pt>
                <c:pt idx="34835">
                  <c:v>5.140485</c:v>
                </c:pt>
                <c:pt idx="34836">
                  <c:v>5.1366310000000004</c:v>
                </c:pt>
                <c:pt idx="34837">
                  <c:v>5.1422879999999997</c:v>
                </c:pt>
                <c:pt idx="34838">
                  <c:v>5.143656</c:v>
                </c:pt>
                <c:pt idx="34839">
                  <c:v>5.1399929999999996</c:v>
                </c:pt>
                <c:pt idx="34840">
                  <c:v>5.1395010000000001</c:v>
                </c:pt>
                <c:pt idx="34841">
                  <c:v>5.1378019999999998</c:v>
                </c:pt>
                <c:pt idx="34842">
                  <c:v>5.1357559999999998</c:v>
                </c:pt>
                <c:pt idx="34843">
                  <c:v>5.1345419999999997</c:v>
                </c:pt>
                <c:pt idx="34844">
                  <c:v>5.1369939999999996</c:v>
                </c:pt>
                <c:pt idx="34845">
                  <c:v>5.1369930000000004</c:v>
                </c:pt>
                <c:pt idx="34846">
                  <c:v>5.1346470000000002</c:v>
                </c:pt>
                <c:pt idx="34847">
                  <c:v>5.1444150000000004</c:v>
                </c:pt>
                <c:pt idx="34848">
                  <c:v>5.1471109999999998</c:v>
                </c:pt>
                <c:pt idx="34849">
                  <c:v>5.138509</c:v>
                </c:pt>
                <c:pt idx="34850">
                  <c:v>5.1396300000000004</c:v>
                </c:pt>
                <c:pt idx="34851">
                  <c:v>5.144145</c:v>
                </c:pt>
                <c:pt idx="34852">
                  <c:v>5.1424000000000003</c:v>
                </c:pt>
                <c:pt idx="34853">
                  <c:v>5.1376119999999998</c:v>
                </c:pt>
                <c:pt idx="34854">
                  <c:v>5.1407679999999996</c:v>
                </c:pt>
                <c:pt idx="34855">
                  <c:v>5.1428719999999997</c:v>
                </c:pt>
                <c:pt idx="34856">
                  <c:v>5.1377240000000004</c:v>
                </c:pt>
                <c:pt idx="34857">
                  <c:v>5.1409450000000003</c:v>
                </c:pt>
                <c:pt idx="34858">
                  <c:v>5.1428070000000004</c:v>
                </c:pt>
                <c:pt idx="34859">
                  <c:v>5.1370889999999996</c:v>
                </c:pt>
                <c:pt idx="34860">
                  <c:v>5.1400750000000004</c:v>
                </c:pt>
                <c:pt idx="34861">
                  <c:v>5.1469189999999996</c:v>
                </c:pt>
                <c:pt idx="34862">
                  <c:v>5.1436590000000004</c:v>
                </c:pt>
                <c:pt idx="34863">
                  <c:v>5.1383169999999998</c:v>
                </c:pt>
                <c:pt idx="34864">
                  <c:v>5.1397219999999999</c:v>
                </c:pt>
                <c:pt idx="34865">
                  <c:v>5.1383470000000004</c:v>
                </c:pt>
                <c:pt idx="34866">
                  <c:v>5.1413599999999997</c:v>
                </c:pt>
                <c:pt idx="34867">
                  <c:v>5.1471429999999998</c:v>
                </c:pt>
                <c:pt idx="34868">
                  <c:v>5.1384400000000001</c:v>
                </c:pt>
                <c:pt idx="34869">
                  <c:v>5.1366589999999999</c:v>
                </c:pt>
                <c:pt idx="34870">
                  <c:v>5.14717</c:v>
                </c:pt>
                <c:pt idx="34871">
                  <c:v>5.1466419999999999</c:v>
                </c:pt>
                <c:pt idx="34872">
                  <c:v>5.1413669999999998</c:v>
                </c:pt>
                <c:pt idx="34873">
                  <c:v>5.1453949999999997</c:v>
                </c:pt>
                <c:pt idx="34874">
                  <c:v>5.1506049999999997</c:v>
                </c:pt>
                <c:pt idx="34875">
                  <c:v>5.1465509999999997</c:v>
                </c:pt>
                <c:pt idx="34876">
                  <c:v>5.1442009999999998</c:v>
                </c:pt>
                <c:pt idx="34877">
                  <c:v>5.1475169999999997</c:v>
                </c:pt>
                <c:pt idx="34878">
                  <c:v>5.147081</c:v>
                </c:pt>
                <c:pt idx="34879">
                  <c:v>5.1458159999999999</c:v>
                </c:pt>
                <c:pt idx="34880">
                  <c:v>5.1454789999999999</c:v>
                </c:pt>
                <c:pt idx="34881">
                  <c:v>5.1437059999999999</c:v>
                </c:pt>
                <c:pt idx="34882">
                  <c:v>5.1396240000000004</c:v>
                </c:pt>
                <c:pt idx="34883">
                  <c:v>5.1430340000000001</c:v>
                </c:pt>
                <c:pt idx="34884">
                  <c:v>5.1527770000000004</c:v>
                </c:pt>
                <c:pt idx="34885">
                  <c:v>5.1495839999999999</c:v>
                </c:pt>
                <c:pt idx="34886">
                  <c:v>5.145696</c:v>
                </c:pt>
                <c:pt idx="34887">
                  <c:v>5.1483189999999999</c:v>
                </c:pt>
                <c:pt idx="34888">
                  <c:v>5.1479470000000003</c:v>
                </c:pt>
                <c:pt idx="34889">
                  <c:v>5.150417</c:v>
                </c:pt>
                <c:pt idx="34890">
                  <c:v>5.1550070000000003</c:v>
                </c:pt>
                <c:pt idx="34891">
                  <c:v>5.1494229999999996</c:v>
                </c:pt>
                <c:pt idx="34892">
                  <c:v>5.1398320000000002</c:v>
                </c:pt>
                <c:pt idx="34893">
                  <c:v>5.1454680000000002</c:v>
                </c:pt>
                <c:pt idx="34894">
                  <c:v>5.1498749999999998</c:v>
                </c:pt>
                <c:pt idx="34895">
                  <c:v>5.141743</c:v>
                </c:pt>
                <c:pt idx="34896">
                  <c:v>5.1417539999999997</c:v>
                </c:pt>
                <c:pt idx="34897">
                  <c:v>5.1479480000000004</c:v>
                </c:pt>
                <c:pt idx="34898">
                  <c:v>5.1487429999999996</c:v>
                </c:pt>
                <c:pt idx="34899">
                  <c:v>5.1522759999999996</c:v>
                </c:pt>
                <c:pt idx="34900">
                  <c:v>5.1576300000000002</c:v>
                </c:pt>
                <c:pt idx="34901">
                  <c:v>5.1486580000000002</c:v>
                </c:pt>
                <c:pt idx="34902">
                  <c:v>5.1400389999999998</c:v>
                </c:pt>
                <c:pt idx="34903">
                  <c:v>5.1515139999999997</c:v>
                </c:pt>
                <c:pt idx="34904">
                  <c:v>5.1503420000000002</c:v>
                </c:pt>
                <c:pt idx="34905">
                  <c:v>5.1410419999999997</c:v>
                </c:pt>
                <c:pt idx="34906">
                  <c:v>5.1525319999999999</c:v>
                </c:pt>
                <c:pt idx="34907">
                  <c:v>5.1525069999999999</c:v>
                </c:pt>
                <c:pt idx="34908">
                  <c:v>5.1394390000000003</c:v>
                </c:pt>
                <c:pt idx="34909">
                  <c:v>5.1449249999999997</c:v>
                </c:pt>
                <c:pt idx="34910">
                  <c:v>5.1543599999999996</c:v>
                </c:pt>
                <c:pt idx="34911">
                  <c:v>5.1482929999999998</c:v>
                </c:pt>
                <c:pt idx="34912">
                  <c:v>5.1456350000000004</c:v>
                </c:pt>
                <c:pt idx="34913">
                  <c:v>5.1544239999999997</c:v>
                </c:pt>
                <c:pt idx="34914">
                  <c:v>5.1530149999999999</c:v>
                </c:pt>
                <c:pt idx="34915">
                  <c:v>5.1510610000000003</c:v>
                </c:pt>
                <c:pt idx="34916">
                  <c:v>5.1579600000000001</c:v>
                </c:pt>
                <c:pt idx="34917">
                  <c:v>5.1564079999999999</c:v>
                </c:pt>
                <c:pt idx="34918">
                  <c:v>5.1490830000000001</c:v>
                </c:pt>
                <c:pt idx="34919">
                  <c:v>5.1479150000000002</c:v>
                </c:pt>
                <c:pt idx="34920">
                  <c:v>5.154115</c:v>
                </c:pt>
                <c:pt idx="34921">
                  <c:v>5.1526360000000002</c:v>
                </c:pt>
                <c:pt idx="34922">
                  <c:v>5.1487220000000002</c:v>
                </c:pt>
                <c:pt idx="34923">
                  <c:v>5.1558640000000002</c:v>
                </c:pt>
                <c:pt idx="34924">
                  <c:v>5.153912</c:v>
                </c:pt>
                <c:pt idx="34925">
                  <c:v>5.148847</c:v>
                </c:pt>
                <c:pt idx="34926">
                  <c:v>5.1548569999999998</c:v>
                </c:pt>
                <c:pt idx="34927">
                  <c:v>5.1567660000000002</c:v>
                </c:pt>
                <c:pt idx="34928">
                  <c:v>5.1502850000000002</c:v>
                </c:pt>
                <c:pt idx="34929">
                  <c:v>5.1534139999999997</c:v>
                </c:pt>
                <c:pt idx="34930">
                  <c:v>5.1621040000000002</c:v>
                </c:pt>
                <c:pt idx="34931">
                  <c:v>5.1554460000000004</c:v>
                </c:pt>
                <c:pt idx="34932">
                  <c:v>5.1515649999999997</c:v>
                </c:pt>
                <c:pt idx="34933">
                  <c:v>5.1563080000000001</c:v>
                </c:pt>
                <c:pt idx="34934">
                  <c:v>5.1536730000000004</c:v>
                </c:pt>
                <c:pt idx="34935">
                  <c:v>5.1544049999999997</c:v>
                </c:pt>
                <c:pt idx="34936">
                  <c:v>5.1587649999999998</c:v>
                </c:pt>
                <c:pt idx="34937">
                  <c:v>5.153937</c:v>
                </c:pt>
                <c:pt idx="34938">
                  <c:v>5.1487530000000001</c:v>
                </c:pt>
                <c:pt idx="34939">
                  <c:v>5.154585</c:v>
                </c:pt>
                <c:pt idx="34940">
                  <c:v>5.1578010000000001</c:v>
                </c:pt>
                <c:pt idx="34941">
                  <c:v>5.151554</c:v>
                </c:pt>
                <c:pt idx="34942">
                  <c:v>5.153092</c:v>
                </c:pt>
                <c:pt idx="34943">
                  <c:v>5.1576750000000002</c:v>
                </c:pt>
                <c:pt idx="34944">
                  <c:v>5.1529280000000002</c:v>
                </c:pt>
                <c:pt idx="34945">
                  <c:v>5.1529220000000002</c:v>
                </c:pt>
                <c:pt idx="34946">
                  <c:v>5.1589489999999998</c:v>
                </c:pt>
                <c:pt idx="34947">
                  <c:v>5.1579379999999997</c:v>
                </c:pt>
                <c:pt idx="34948">
                  <c:v>5.1509419999999997</c:v>
                </c:pt>
                <c:pt idx="34949">
                  <c:v>5.15503</c:v>
                </c:pt>
                <c:pt idx="34950">
                  <c:v>5.1653320000000003</c:v>
                </c:pt>
                <c:pt idx="34951">
                  <c:v>5.1598379999999997</c:v>
                </c:pt>
                <c:pt idx="34952">
                  <c:v>5.1562760000000001</c:v>
                </c:pt>
                <c:pt idx="34953">
                  <c:v>5.1651069999999999</c:v>
                </c:pt>
                <c:pt idx="34954">
                  <c:v>5.1628280000000002</c:v>
                </c:pt>
                <c:pt idx="34955">
                  <c:v>5.1556879999999996</c:v>
                </c:pt>
                <c:pt idx="34956">
                  <c:v>5.1617940000000004</c:v>
                </c:pt>
                <c:pt idx="34957">
                  <c:v>5.1658489999999997</c:v>
                </c:pt>
                <c:pt idx="34958">
                  <c:v>5.1603159999999999</c:v>
                </c:pt>
                <c:pt idx="34959">
                  <c:v>5.161073</c:v>
                </c:pt>
                <c:pt idx="34960">
                  <c:v>5.1642710000000003</c:v>
                </c:pt>
                <c:pt idx="34961">
                  <c:v>5.1582610000000004</c:v>
                </c:pt>
                <c:pt idx="34962">
                  <c:v>5.1546830000000003</c:v>
                </c:pt>
                <c:pt idx="34963">
                  <c:v>5.1583969999999999</c:v>
                </c:pt>
                <c:pt idx="34964">
                  <c:v>5.1603349999999999</c:v>
                </c:pt>
                <c:pt idx="34965">
                  <c:v>5.1607620000000001</c:v>
                </c:pt>
                <c:pt idx="34966">
                  <c:v>5.1626159999999999</c:v>
                </c:pt>
                <c:pt idx="34967">
                  <c:v>5.1576089999999999</c:v>
                </c:pt>
                <c:pt idx="34968">
                  <c:v>5.1531279999999997</c:v>
                </c:pt>
                <c:pt idx="34969">
                  <c:v>5.1615539999999998</c:v>
                </c:pt>
                <c:pt idx="34970">
                  <c:v>5.1634120000000001</c:v>
                </c:pt>
                <c:pt idx="34971">
                  <c:v>5.1541730000000001</c:v>
                </c:pt>
                <c:pt idx="34972">
                  <c:v>5.156428</c:v>
                </c:pt>
                <c:pt idx="34973">
                  <c:v>5.1648100000000001</c:v>
                </c:pt>
                <c:pt idx="34974">
                  <c:v>5.161708</c:v>
                </c:pt>
                <c:pt idx="34975">
                  <c:v>5.1542199999999996</c:v>
                </c:pt>
                <c:pt idx="34976">
                  <c:v>5.1590910000000001</c:v>
                </c:pt>
                <c:pt idx="34977">
                  <c:v>5.1631330000000002</c:v>
                </c:pt>
                <c:pt idx="34978">
                  <c:v>5.1577700000000002</c:v>
                </c:pt>
                <c:pt idx="34979">
                  <c:v>5.1593309999999999</c:v>
                </c:pt>
                <c:pt idx="34980">
                  <c:v>5.161931</c:v>
                </c:pt>
                <c:pt idx="34981">
                  <c:v>5.1591740000000001</c:v>
                </c:pt>
                <c:pt idx="34982">
                  <c:v>5.1593770000000001</c:v>
                </c:pt>
                <c:pt idx="34983">
                  <c:v>5.1647590000000001</c:v>
                </c:pt>
                <c:pt idx="34984">
                  <c:v>5.1629069999999997</c:v>
                </c:pt>
                <c:pt idx="34985">
                  <c:v>5.1588729999999998</c:v>
                </c:pt>
                <c:pt idx="34986">
                  <c:v>5.1688260000000001</c:v>
                </c:pt>
                <c:pt idx="34987">
                  <c:v>5.169759</c:v>
                </c:pt>
                <c:pt idx="34988">
                  <c:v>5.1579420000000002</c:v>
                </c:pt>
                <c:pt idx="34989">
                  <c:v>5.1640420000000002</c:v>
                </c:pt>
                <c:pt idx="34990">
                  <c:v>5.1723439999999998</c:v>
                </c:pt>
                <c:pt idx="34991">
                  <c:v>5.1618760000000004</c:v>
                </c:pt>
                <c:pt idx="34992">
                  <c:v>5.1547450000000001</c:v>
                </c:pt>
                <c:pt idx="34993">
                  <c:v>5.1607700000000003</c:v>
                </c:pt>
                <c:pt idx="34994">
                  <c:v>5.1616910000000003</c:v>
                </c:pt>
                <c:pt idx="34995">
                  <c:v>5.1612910000000003</c:v>
                </c:pt>
                <c:pt idx="34996">
                  <c:v>5.1697100000000002</c:v>
                </c:pt>
                <c:pt idx="34997">
                  <c:v>5.1691229999999999</c:v>
                </c:pt>
                <c:pt idx="34998">
                  <c:v>5.1610509999999996</c:v>
                </c:pt>
                <c:pt idx="34999">
                  <c:v>5.1637849999999998</c:v>
                </c:pt>
                <c:pt idx="35000">
                  <c:v>5.1684369999999999</c:v>
                </c:pt>
                <c:pt idx="35001">
                  <c:v>5.1653529999999996</c:v>
                </c:pt>
                <c:pt idx="35002">
                  <c:v>5.1658900000000001</c:v>
                </c:pt>
                <c:pt idx="35003">
                  <c:v>5.1708179999999997</c:v>
                </c:pt>
                <c:pt idx="35004">
                  <c:v>5.1645779999999997</c:v>
                </c:pt>
                <c:pt idx="35005">
                  <c:v>5.1624739999999996</c:v>
                </c:pt>
                <c:pt idx="35006">
                  <c:v>5.17408</c:v>
                </c:pt>
                <c:pt idx="35007">
                  <c:v>5.1702209999999997</c:v>
                </c:pt>
                <c:pt idx="35008">
                  <c:v>5.1600650000000003</c:v>
                </c:pt>
                <c:pt idx="35009">
                  <c:v>5.1661979999999996</c:v>
                </c:pt>
                <c:pt idx="35010">
                  <c:v>5.1721469999999998</c:v>
                </c:pt>
                <c:pt idx="35011">
                  <c:v>5.1685290000000004</c:v>
                </c:pt>
                <c:pt idx="35012">
                  <c:v>5.166461</c:v>
                </c:pt>
                <c:pt idx="35013">
                  <c:v>5.1678189999999997</c:v>
                </c:pt>
                <c:pt idx="35014">
                  <c:v>5.163907</c:v>
                </c:pt>
                <c:pt idx="35015">
                  <c:v>5.1644560000000004</c:v>
                </c:pt>
                <c:pt idx="35016">
                  <c:v>5.1687430000000001</c:v>
                </c:pt>
                <c:pt idx="35017">
                  <c:v>5.1628759999999998</c:v>
                </c:pt>
                <c:pt idx="35018">
                  <c:v>5.1634120000000001</c:v>
                </c:pt>
                <c:pt idx="35019">
                  <c:v>5.1742439999999998</c:v>
                </c:pt>
                <c:pt idx="35020">
                  <c:v>5.1749929999999997</c:v>
                </c:pt>
                <c:pt idx="35021">
                  <c:v>5.1683680000000001</c:v>
                </c:pt>
                <c:pt idx="35022">
                  <c:v>5.1697870000000004</c:v>
                </c:pt>
                <c:pt idx="35023">
                  <c:v>5.1744899999999996</c:v>
                </c:pt>
                <c:pt idx="35024">
                  <c:v>5.1677270000000002</c:v>
                </c:pt>
                <c:pt idx="35025">
                  <c:v>5.1671069999999997</c:v>
                </c:pt>
                <c:pt idx="35026">
                  <c:v>5.174207</c:v>
                </c:pt>
                <c:pt idx="35027">
                  <c:v>5.172161</c:v>
                </c:pt>
                <c:pt idx="35028">
                  <c:v>5.1666359999999996</c:v>
                </c:pt>
                <c:pt idx="35029">
                  <c:v>5.166283</c:v>
                </c:pt>
                <c:pt idx="35030">
                  <c:v>5.1710310000000002</c:v>
                </c:pt>
                <c:pt idx="35031">
                  <c:v>5.168482</c:v>
                </c:pt>
                <c:pt idx="35032">
                  <c:v>5.1683219999999999</c:v>
                </c:pt>
                <c:pt idx="35033">
                  <c:v>5.1758360000000003</c:v>
                </c:pt>
                <c:pt idx="35034">
                  <c:v>5.177251</c:v>
                </c:pt>
                <c:pt idx="35035">
                  <c:v>5.1748310000000002</c:v>
                </c:pt>
                <c:pt idx="35036">
                  <c:v>5.1710839999999996</c:v>
                </c:pt>
                <c:pt idx="35037">
                  <c:v>5.1684700000000001</c:v>
                </c:pt>
                <c:pt idx="35038">
                  <c:v>5.1681049999999997</c:v>
                </c:pt>
                <c:pt idx="35039">
                  <c:v>5.1720579999999998</c:v>
                </c:pt>
                <c:pt idx="35040">
                  <c:v>5.1787039999999998</c:v>
                </c:pt>
                <c:pt idx="35041">
                  <c:v>5.1736680000000002</c:v>
                </c:pt>
                <c:pt idx="35042">
                  <c:v>5.1703289999999997</c:v>
                </c:pt>
                <c:pt idx="35043">
                  <c:v>5.1776819999999999</c:v>
                </c:pt>
                <c:pt idx="35044">
                  <c:v>5.1746210000000001</c:v>
                </c:pt>
                <c:pt idx="35045">
                  <c:v>5.169829</c:v>
                </c:pt>
                <c:pt idx="35046">
                  <c:v>5.1773059999999997</c:v>
                </c:pt>
                <c:pt idx="35047">
                  <c:v>5.1783619999999999</c:v>
                </c:pt>
                <c:pt idx="35048">
                  <c:v>5.1663329999999998</c:v>
                </c:pt>
                <c:pt idx="35049">
                  <c:v>5.1643230000000004</c:v>
                </c:pt>
                <c:pt idx="35050">
                  <c:v>5.1687890000000003</c:v>
                </c:pt>
                <c:pt idx="35051">
                  <c:v>5.1647509999999999</c:v>
                </c:pt>
                <c:pt idx="35052">
                  <c:v>5.1684130000000001</c:v>
                </c:pt>
                <c:pt idx="35053">
                  <c:v>5.1766389999999998</c:v>
                </c:pt>
                <c:pt idx="35054">
                  <c:v>5.1754930000000003</c:v>
                </c:pt>
                <c:pt idx="35055">
                  <c:v>5.1774230000000001</c:v>
                </c:pt>
                <c:pt idx="35056">
                  <c:v>5.1847839999999996</c:v>
                </c:pt>
                <c:pt idx="35057">
                  <c:v>5.1796259999999998</c:v>
                </c:pt>
                <c:pt idx="35058">
                  <c:v>5.169759</c:v>
                </c:pt>
                <c:pt idx="35059">
                  <c:v>5.1760359999999999</c:v>
                </c:pt>
                <c:pt idx="35060">
                  <c:v>5.1808690000000004</c:v>
                </c:pt>
                <c:pt idx="35061">
                  <c:v>5.1723489999999996</c:v>
                </c:pt>
                <c:pt idx="35062">
                  <c:v>5.1739980000000001</c:v>
                </c:pt>
                <c:pt idx="35063">
                  <c:v>5.1791590000000003</c:v>
                </c:pt>
                <c:pt idx="35064">
                  <c:v>5.1735439999999997</c:v>
                </c:pt>
                <c:pt idx="35065">
                  <c:v>5.1736760000000004</c:v>
                </c:pt>
                <c:pt idx="35066">
                  <c:v>5.1798700000000002</c:v>
                </c:pt>
                <c:pt idx="35067">
                  <c:v>5.1773709999999999</c:v>
                </c:pt>
                <c:pt idx="35068">
                  <c:v>5.1745409999999996</c:v>
                </c:pt>
                <c:pt idx="35069">
                  <c:v>5.183592</c:v>
                </c:pt>
                <c:pt idx="35070">
                  <c:v>5.1824890000000003</c:v>
                </c:pt>
                <c:pt idx="35071">
                  <c:v>5.1695659999999997</c:v>
                </c:pt>
                <c:pt idx="35072">
                  <c:v>5.1732089999999999</c:v>
                </c:pt>
                <c:pt idx="35073">
                  <c:v>5.1819769999999998</c:v>
                </c:pt>
                <c:pt idx="35074">
                  <c:v>5.1791289999999996</c:v>
                </c:pt>
                <c:pt idx="35075">
                  <c:v>5.1781410000000001</c:v>
                </c:pt>
                <c:pt idx="35076">
                  <c:v>5.1829409999999996</c:v>
                </c:pt>
                <c:pt idx="35077">
                  <c:v>5.1771640000000003</c:v>
                </c:pt>
                <c:pt idx="35078">
                  <c:v>5.1692090000000004</c:v>
                </c:pt>
                <c:pt idx="35079">
                  <c:v>5.179583</c:v>
                </c:pt>
                <c:pt idx="35080">
                  <c:v>5.1835880000000003</c:v>
                </c:pt>
                <c:pt idx="35081">
                  <c:v>5.1722419999999998</c:v>
                </c:pt>
                <c:pt idx="35082">
                  <c:v>5.173044</c:v>
                </c:pt>
                <c:pt idx="35083">
                  <c:v>5.180631</c:v>
                </c:pt>
                <c:pt idx="35084">
                  <c:v>5.1787979999999996</c:v>
                </c:pt>
                <c:pt idx="35085">
                  <c:v>5.1734280000000004</c:v>
                </c:pt>
                <c:pt idx="35086">
                  <c:v>5.1810600000000004</c:v>
                </c:pt>
                <c:pt idx="35087">
                  <c:v>5.1856239999999998</c:v>
                </c:pt>
                <c:pt idx="35088">
                  <c:v>5.1765359999999996</c:v>
                </c:pt>
                <c:pt idx="35089">
                  <c:v>5.1780540000000004</c:v>
                </c:pt>
                <c:pt idx="35090">
                  <c:v>5.183935</c:v>
                </c:pt>
                <c:pt idx="35091">
                  <c:v>5.183522</c:v>
                </c:pt>
                <c:pt idx="35092">
                  <c:v>5.1836710000000004</c:v>
                </c:pt>
                <c:pt idx="35093">
                  <c:v>5.1847599999999998</c:v>
                </c:pt>
                <c:pt idx="35094">
                  <c:v>5.1850360000000002</c:v>
                </c:pt>
                <c:pt idx="35095">
                  <c:v>5.183217</c:v>
                </c:pt>
                <c:pt idx="35096">
                  <c:v>5.1838829999999998</c:v>
                </c:pt>
                <c:pt idx="35097">
                  <c:v>5.1818540000000004</c:v>
                </c:pt>
                <c:pt idx="35098">
                  <c:v>5.1806780000000003</c:v>
                </c:pt>
                <c:pt idx="35099">
                  <c:v>5.1876259999999998</c:v>
                </c:pt>
                <c:pt idx="35100">
                  <c:v>5.1902699999999999</c:v>
                </c:pt>
                <c:pt idx="35101">
                  <c:v>5.1847830000000004</c:v>
                </c:pt>
                <c:pt idx="35102">
                  <c:v>5.1807679999999996</c:v>
                </c:pt>
                <c:pt idx="35103">
                  <c:v>5.184679</c:v>
                </c:pt>
                <c:pt idx="35104">
                  <c:v>5.1838230000000003</c:v>
                </c:pt>
                <c:pt idx="35105">
                  <c:v>5.1766730000000001</c:v>
                </c:pt>
                <c:pt idx="35106">
                  <c:v>5.1811790000000002</c:v>
                </c:pt>
                <c:pt idx="35107">
                  <c:v>5.1870770000000004</c:v>
                </c:pt>
                <c:pt idx="35108">
                  <c:v>5.1854389999999997</c:v>
                </c:pt>
                <c:pt idx="35109">
                  <c:v>5.1901299999999999</c:v>
                </c:pt>
                <c:pt idx="35110">
                  <c:v>5.1882200000000003</c:v>
                </c:pt>
                <c:pt idx="35111">
                  <c:v>5.1765720000000002</c:v>
                </c:pt>
                <c:pt idx="35112">
                  <c:v>5.1773720000000001</c:v>
                </c:pt>
                <c:pt idx="35113">
                  <c:v>5.1844900000000003</c:v>
                </c:pt>
                <c:pt idx="35114">
                  <c:v>5.1791869999999998</c:v>
                </c:pt>
                <c:pt idx="35115">
                  <c:v>5.1790130000000003</c:v>
                </c:pt>
                <c:pt idx="35116">
                  <c:v>5.1849069999999999</c:v>
                </c:pt>
                <c:pt idx="35117">
                  <c:v>5.18032</c:v>
                </c:pt>
                <c:pt idx="35118">
                  <c:v>5.1827259999999997</c:v>
                </c:pt>
                <c:pt idx="35119">
                  <c:v>5.1913749999999999</c:v>
                </c:pt>
                <c:pt idx="35120">
                  <c:v>5.1846829999999997</c:v>
                </c:pt>
                <c:pt idx="35121">
                  <c:v>5.1810179999999999</c:v>
                </c:pt>
                <c:pt idx="35122">
                  <c:v>5.188142</c:v>
                </c:pt>
                <c:pt idx="35123">
                  <c:v>5.1844869999999998</c:v>
                </c:pt>
                <c:pt idx="35124">
                  <c:v>5.1781139999999999</c:v>
                </c:pt>
                <c:pt idx="35125">
                  <c:v>5.1901849999999996</c:v>
                </c:pt>
                <c:pt idx="35126">
                  <c:v>5.1942940000000002</c:v>
                </c:pt>
                <c:pt idx="35127">
                  <c:v>5.1792369999999996</c:v>
                </c:pt>
                <c:pt idx="35128">
                  <c:v>5.182741</c:v>
                </c:pt>
                <c:pt idx="35129">
                  <c:v>5.191897</c:v>
                </c:pt>
                <c:pt idx="35130">
                  <c:v>5.1837369999999998</c:v>
                </c:pt>
                <c:pt idx="35131">
                  <c:v>5.1819459999999999</c:v>
                </c:pt>
                <c:pt idx="35132">
                  <c:v>5.1919069999999996</c:v>
                </c:pt>
                <c:pt idx="35133">
                  <c:v>5.1941329999999999</c:v>
                </c:pt>
                <c:pt idx="35134">
                  <c:v>5.1873459999999998</c:v>
                </c:pt>
                <c:pt idx="35135">
                  <c:v>5.1855019999999996</c:v>
                </c:pt>
                <c:pt idx="35136">
                  <c:v>5.1854490000000002</c:v>
                </c:pt>
                <c:pt idx="35137">
                  <c:v>5.1810210000000003</c:v>
                </c:pt>
                <c:pt idx="35138">
                  <c:v>5.1828919999999998</c:v>
                </c:pt>
                <c:pt idx="35139">
                  <c:v>5.1913349999999996</c:v>
                </c:pt>
                <c:pt idx="35140">
                  <c:v>5.1938209999999998</c:v>
                </c:pt>
                <c:pt idx="35141">
                  <c:v>5.1896779999999998</c:v>
                </c:pt>
                <c:pt idx="35142">
                  <c:v>5.1910069999999999</c:v>
                </c:pt>
                <c:pt idx="35143">
                  <c:v>5.195087</c:v>
                </c:pt>
                <c:pt idx="35144">
                  <c:v>5.1923320000000004</c:v>
                </c:pt>
                <c:pt idx="35145">
                  <c:v>5.1920520000000003</c:v>
                </c:pt>
                <c:pt idx="35146">
                  <c:v>5.1941670000000002</c:v>
                </c:pt>
                <c:pt idx="35147">
                  <c:v>5.1900630000000003</c:v>
                </c:pt>
                <c:pt idx="35148">
                  <c:v>5.1846959999999997</c:v>
                </c:pt>
                <c:pt idx="35149">
                  <c:v>5.185657</c:v>
                </c:pt>
                <c:pt idx="35150">
                  <c:v>5.1874419999999999</c:v>
                </c:pt>
                <c:pt idx="35151">
                  <c:v>5.1871729999999996</c:v>
                </c:pt>
                <c:pt idx="35152">
                  <c:v>5.1928260000000002</c:v>
                </c:pt>
                <c:pt idx="35153">
                  <c:v>5.1917939999999998</c:v>
                </c:pt>
                <c:pt idx="35154">
                  <c:v>5.1910270000000001</c:v>
                </c:pt>
                <c:pt idx="35155">
                  <c:v>5.1983220000000001</c:v>
                </c:pt>
                <c:pt idx="35156">
                  <c:v>5.1957389999999997</c:v>
                </c:pt>
                <c:pt idx="35157">
                  <c:v>5.1882060000000001</c:v>
                </c:pt>
                <c:pt idx="35158">
                  <c:v>5.1876660000000001</c:v>
                </c:pt>
                <c:pt idx="35159">
                  <c:v>5.1875220000000004</c:v>
                </c:pt>
                <c:pt idx="35160">
                  <c:v>5.1847339999999997</c:v>
                </c:pt>
                <c:pt idx="35161">
                  <c:v>5.189635</c:v>
                </c:pt>
                <c:pt idx="35162">
                  <c:v>5.2001330000000001</c:v>
                </c:pt>
                <c:pt idx="35163">
                  <c:v>5.1968719999999999</c:v>
                </c:pt>
                <c:pt idx="35164">
                  <c:v>5.1921989999999996</c:v>
                </c:pt>
                <c:pt idx="35165">
                  <c:v>5.2037890000000004</c:v>
                </c:pt>
                <c:pt idx="35166">
                  <c:v>5.206569</c:v>
                </c:pt>
                <c:pt idx="35167">
                  <c:v>5.1927110000000001</c:v>
                </c:pt>
                <c:pt idx="35168">
                  <c:v>5.1906829999999999</c:v>
                </c:pt>
                <c:pt idx="35169">
                  <c:v>5.1959270000000002</c:v>
                </c:pt>
                <c:pt idx="35170">
                  <c:v>5.1885510000000004</c:v>
                </c:pt>
                <c:pt idx="35171">
                  <c:v>5.1875020000000003</c:v>
                </c:pt>
                <c:pt idx="35172">
                  <c:v>5.1954070000000003</c:v>
                </c:pt>
                <c:pt idx="35173">
                  <c:v>5.1899600000000001</c:v>
                </c:pt>
                <c:pt idx="35174">
                  <c:v>5.1886010000000002</c:v>
                </c:pt>
                <c:pt idx="35175">
                  <c:v>5.1962440000000001</c:v>
                </c:pt>
                <c:pt idx="35176">
                  <c:v>5.1939120000000001</c:v>
                </c:pt>
                <c:pt idx="35177">
                  <c:v>5.1909419999999997</c:v>
                </c:pt>
                <c:pt idx="35178">
                  <c:v>5.1929410000000003</c:v>
                </c:pt>
                <c:pt idx="35179">
                  <c:v>5.1944429999999997</c:v>
                </c:pt>
                <c:pt idx="35180">
                  <c:v>5.1934399999999998</c:v>
                </c:pt>
                <c:pt idx="35181">
                  <c:v>5.1944800000000004</c:v>
                </c:pt>
                <c:pt idx="35182">
                  <c:v>5.1972519999999998</c:v>
                </c:pt>
                <c:pt idx="35183">
                  <c:v>5.1957890000000004</c:v>
                </c:pt>
                <c:pt idx="35184">
                  <c:v>5.1931950000000002</c:v>
                </c:pt>
                <c:pt idx="35185">
                  <c:v>5.1932859999999996</c:v>
                </c:pt>
                <c:pt idx="35186">
                  <c:v>5.1942969999999997</c:v>
                </c:pt>
                <c:pt idx="35187">
                  <c:v>5.1956230000000003</c:v>
                </c:pt>
                <c:pt idx="35188">
                  <c:v>5.1992849999999997</c:v>
                </c:pt>
                <c:pt idx="35189">
                  <c:v>5.1982220000000003</c:v>
                </c:pt>
                <c:pt idx="35190">
                  <c:v>5.1934370000000003</c:v>
                </c:pt>
                <c:pt idx="35191">
                  <c:v>5.1994680000000004</c:v>
                </c:pt>
                <c:pt idx="35192">
                  <c:v>5.2033259999999997</c:v>
                </c:pt>
                <c:pt idx="35193">
                  <c:v>5.198359</c:v>
                </c:pt>
                <c:pt idx="35194">
                  <c:v>5.201873</c:v>
                </c:pt>
                <c:pt idx="35195">
                  <c:v>5.2061580000000003</c:v>
                </c:pt>
                <c:pt idx="35196">
                  <c:v>5.2005410000000003</c:v>
                </c:pt>
                <c:pt idx="35197">
                  <c:v>5.1947369999999999</c:v>
                </c:pt>
                <c:pt idx="35198">
                  <c:v>5.2008130000000001</c:v>
                </c:pt>
                <c:pt idx="35199">
                  <c:v>5.2012400000000003</c:v>
                </c:pt>
                <c:pt idx="35200">
                  <c:v>5.1927370000000002</c:v>
                </c:pt>
                <c:pt idx="35201">
                  <c:v>5.2003729999999999</c:v>
                </c:pt>
                <c:pt idx="35202">
                  <c:v>5.2054200000000002</c:v>
                </c:pt>
                <c:pt idx="35203">
                  <c:v>5.1967730000000003</c:v>
                </c:pt>
                <c:pt idx="35204">
                  <c:v>5.1982780000000002</c:v>
                </c:pt>
                <c:pt idx="35205">
                  <c:v>5.2021600000000001</c:v>
                </c:pt>
                <c:pt idx="35206">
                  <c:v>5.198817</c:v>
                </c:pt>
                <c:pt idx="35207">
                  <c:v>5.1991500000000004</c:v>
                </c:pt>
                <c:pt idx="35208">
                  <c:v>5.2056050000000003</c:v>
                </c:pt>
                <c:pt idx="35209">
                  <c:v>5.2033139999999998</c:v>
                </c:pt>
                <c:pt idx="35210">
                  <c:v>5.1993970000000003</c:v>
                </c:pt>
                <c:pt idx="35211">
                  <c:v>5.2028530000000002</c:v>
                </c:pt>
                <c:pt idx="35212">
                  <c:v>5.1986999999999997</c:v>
                </c:pt>
                <c:pt idx="35213">
                  <c:v>5.1971730000000003</c:v>
                </c:pt>
                <c:pt idx="35214">
                  <c:v>5.2048120000000004</c:v>
                </c:pt>
                <c:pt idx="35215">
                  <c:v>5.2072919999999998</c:v>
                </c:pt>
                <c:pt idx="35216">
                  <c:v>5.2045700000000004</c:v>
                </c:pt>
                <c:pt idx="35217">
                  <c:v>5.2035640000000001</c:v>
                </c:pt>
                <c:pt idx="35218">
                  <c:v>5.2017720000000001</c:v>
                </c:pt>
                <c:pt idx="35219">
                  <c:v>5.1950430000000001</c:v>
                </c:pt>
                <c:pt idx="35220">
                  <c:v>5.1953899999999997</c:v>
                </c:pt>
                <c:pt idx="35221">
                  <c:v>5.2037339999999999</c:v>
                </c:pt>
                <c:pt idx="35222">
                  <c:v>5.2018490000000002</c:v>
                </c:pt>
                <c:pt idx="35223">
                  <c:v>5.1954310000000001</c:v>
                </c:pt>
                <c:pt idx="35224">
                  <c:v>5.196453</c:v>
                </c:pt>
                <c:pt idx="35225">
                  <c:v>5.2007539999999999</c:v>
                </c:pt>
                <c:pt idx="35226">
                  <c:v>5.2022640000000004</c:v>
                </c:pt>
                <c:pt idx="35227">
                  <c:v>5.2016819999999999</c:v>
                </c:pt>
                <c:pt idx="35228">
                  <c:v>5.2054210000000003</c:v>
                </c:pt>
                <c:pt idx="35229">
                  <c:v>5.2057479999999998</c:v>
                </c:pt>
                <c:pt idx="35230">
                  <c:v>5.2036569999999998</c:v>
                </c:pt>
                <c:pt idx="35231">
                  <c:v>5.2054840000000002</c:v>
                </c:pt>
                <c:pt idx="35232">
                  <c:v>5.2062530000000002</c:v>
                </c:pt>
                <c:pt idx="35233">
                  <c:v>5.2036910000000001</c:v>
                </c:pt>
                <c:pt idx="35234">
                  <c:v>5.2028990000000004</c:v>
                </c:pt>
                <c:pt idx="35235">
                  <c:v>5.2035539999999996</c:v>
                </c:pt>
                <c:pt idx="35236">
                  <c:v>5.200774</c:v>
                </c:pt>
                <c:pt idx="35237">
                  <c:v>5.2027989999999997</c:v>
                </c:pt>
                <c:pt idx="35238">
                  <c:v>5.2057149999999996</c:v>
                </c:pt>
                <c:pt idx="35239">
                  <c:v>5.1999709999999997</c:v>
                </c:pt>
                <c:pt idx="35240">
                  <c:v>5.2037579999999997</c:v>
                </c:pt>
                <c:pt idx="35241">
                  <c:v>5.2117459999999998</c:v>
                </c:pt>
                <c:pt idx="35242">
                  <c:v>5.2082689999999996</c:v>
                </c:pt>
                <c:pt idx="35243">
                  <c:v>5.2080130000000002</c:v>
                </c:pt>
                <c:pt idx="35244">
                  <c:v>5.2099089999999997</c:v>
                </c:pt>
                <c:pt idx="35245">
                  <c:v>5.2073390000000002</c:v>
                </c:pt>
                <c:pt idx="35246">
                  <c:v>5.2048319999999997</c:v>
                </c:pt>
                <c:pt idx="35247">
                  <c:v>5.2054510000000001</c:v>
                </c:pt>
                <c:pt idx="35248">
                  <c:v>5.2023950000000001</c:v>
                </c:pt>
                <c:pt idx="35249">
                  <c:v>5.1992229999999999</c:v>
                </c:pt>
                <c:pt idx="35250">
                  <c:v>5.209619</c:v>
                </c:pt>
                <c:pt idx="35251">
                  <c:v>5.2150780000000001</c:v>
                </c:pt>
                <c:pt idx="35252">
                  <c:v>5.2075740000000001</c:v>
                </c:pt>
                <c:pt idx="35253">
                  <c:v>5.2069599999999996</c:v>
                </c:pt>
                <c:pt idx="35254">
                  <c:v>5.2130660000000004</c:v>
                </c:pt>
                <c:pt idx="35255">
                  <c:v>5.2101189999999997</c:v>
                </c:pt>
                <c:pt idx="35256">
                  <c:v>5.2045139999999996</c:v>
                </c:pt>
                <c:pt idx="35257">
                  <c:v>5.2069029999999996</c:v>
                </c:pt>
                <c:pt idx="35258">
                  <c:v>5.2032249999999998</c:v>
                </c:pt>
                <c:pt idx="35259">
                  <c:v>5.1992649999999996</c:v>
                </c:pt>
                <c:pt idx="35260">
                  <c:v>5.2082439999999997</c:v>
                </c:pt>
                <c:pt idx="35261">
                  <c:v>5.2137039999999999</c:v>
                </c:pt>
                <c:pt idx="35262">
                  <c:v>5.2101740000000003</c:v>
                </c:pt>
                <c:pt idx="35263">
                  <c:v>5.2082980000000001</c:v>
                </c:pt>
                <c:pt idx="35264">
                  <c:v>5.2073029999999996</c:v>
                </c:pt>
                <c:pt idx="35265">
                  <c:v>5.2028299999999996</c:v>
                </c:pt>
                <c:pt idx="35266">
                  <c:v>5.2040810000000004</c:v>
                </c:pt>
                <c:pt idx="35267">
                  <c:v>5.2114010000000004</c:v>
                </c:pt>
                <c:pt idx="35268">
                  <c:v>5.2080029999999997</c:v>
                </c:pt>
                <c:pt idx="35269">
                  <c:v>5.2092960000000001</c:v>
                </c:pt>
                <c:pt idx="35270">
                  <c:v>5.2213669999999999</c:v>
                </c:pt>
                <c:pt idx="35271">
                  <c:v>5.2202469999999996</c:v>
                </c:pt>
                <c:pt idx="35272">
                  <c:v>5.2145710000000003</c:v>
                </c:pt>
                <c:pt idx="35273">
                  <c:v>5.2178639999999996</c:v>
                </c:pt>
                <c:pt idx="35274">
                  <c:v>5.2196660000000001</c:v>
                </c:pt>
                <c:pt idx="35275">
                  <c:v>5.2116020000000001</c:v>
                </c:pt>
                <c:pt idx="35276">
                  <c:v>5.2144810000000001</c:v>
                </c:pt>
                <c:pt idx="35277">
                  <c:v>5.2271580000000002</c:v>
                </c:pt>
                <c:pt idx="35278">
                  <c:v>5.2197699999999996</c:v>
                </c:pt>
                <c:pt idx="35279">
                  <c:v>5.2078620000000004</c:v>
                </c:pt>
                <c:pt idx="35280">
                  <c:v>5.2109579999999998</c:v>
                </c:pt>
                <c:pt idx="35281">
                  <c:v>5.2113899999999997</c:v>
                </c:pt>
                <c:pt idx="35282">
                  <c:v>5.2049000000000003</c:v>
                </c:pt>
                <c:pt idx="35283">
                  <c:v>5.2099890000000002</c:v>
                </c:pt>
                <c:pt idx="35284">
                  <c:v>5.2160679999999999</c:v>
                </c:pt>
                <c:pt idx="35285">
                  <c:v>5.2069840000000003</c:v>
                </c:pt>
                <c:pt idx="35286">
                  <c:v>5.2046970000000004</c:v>
                </c:pt>
                <c:pt idx="35287">
                  <c:v>5.2101550000000003</c:v>
                </c:pt>
                <c:pt idx="35288">
                  <c:v>5.2053669999999999</c:v>
                </c:pt>
                <c:pt idx="35289">
                  <c:v>5.2069910000000004</c:v>
                </c:pt>
                <c:pt idx="35290">
                  <c:v>5.2156380000000002</c:v>
                </c:pt>
                <c:pt idx="35291">
                  <c:v>5.2153349999999996</c:v>
                </c:pt>
                <c:pt idx="35292">
                  <c:v>5.2116740000000004</c:v>
                </c:pt>
                <c:pt idx="35293">
                  <c:v>5.2149850000000004</c:v>
                </c:pt>
                <c:pt idx="35294">
                  <c:v>5.2167310000000002</c:v>
                </c:pt>
                <c:pt idx="35295">
                  <c:v>5.2120030000000002</c:v>
                </c:pt>
                <c:pt idx="35296">
                  <c:v>5.2154150000000001</c:v>
                </c:pt>
                <c:pt idx="35297">
                  <c:v>5.2145039999999998</c:v>
                </c:pt>
                <c:pt idx="35298">
                  <c:v>5.205965</c:v>
                </c:pt>
                <c:pt idx="35299">
                  <c:v>5.2155670000000001</c:v>
                </c:pt>
                <c:pt idx="35300">
                  <c:v>5.225339</c:v>
                </c:pt>
                <c:pt idx="35301">
                  <c:v>5.2180999999999997</c:v>
                </c:pt>
                <c:pt idx="35302">
                  <c:v>5.2116429999999996</c:v>
                </c:pt>
                <c:pt idx="35303">
                  <c:v>5.2158300000000004</c:v>
                </c:pt>
                <c:pt idx="35304">
                  <c:v>5.2171469999999998</c:v>
                </c:pt>
                <c:pt idx="35305">
                  <c:v>5.2118710000000004</c:v>
                </c:pt>
                <c:pt idx="35306">
                  <c:v>5.211519</c:v>
                </c:pt>
                <c:pt idx="35307">
                  <c:v>5.2127100000000004</c:v>
                </c:pt>
                <c:pt idx="35308">
                  <c:v>5.2130660000000004</c:v>
                </c:pt>
                <c:pt idx="35309">
                  <c:v>5.2178420000000001</c:v>
                </c:pt>
                <c:pt idx="35310">
                  <c:v>5.2194469999999997</c:v>
                </c:pt>
                <c:pt idx="35311">
                  <c:v>5.2136230000000001</c:v>
                </c:pt>
                <c:pt idx="35312">
                  <c:v>5.2156580000000003</c:v>
                </c:pt>
                <c:pt idx="35313">
                  <c:v>5.2277019999999998</c:v>
                </c:pt>
                <c:pt idx="35314">
                  <c:v>5.2223649999999999</c:v>
                </c:pt>
                <c:pt idx="35315">
                  <c:v>5.2085860000000004</c:v>
                </c:pt>
                <c:pt idx="35316">
                  <c:v>5.2196020000000001</c:v>
                </c:pt>
                <c:pt idx="35317">
                  <c:v>5.2262069999999996</c:v>
                </c:pt>
                <c:pt idx="35318">
                  <c:v>5.2147730000000001</c:v>
                </c:pt>
                <c:pt idx="35319">
                  <c:v>5.216799</c:v>
                </c:pt>
                <c:pt idx="35320">
                  <c:v>5.226998</c:v>
                </c:pt>
                <c:pt idx="35321">
                  <c:v>5.223395</c:v>
                </c:pt>
                <c:pt idx="35322">
                  <c:v>5.2164970000000004</c:v>
                </c:pt>
                <c:pt idx="35323">
                  <c:v>5.2207140000000001</c:v>
                </c:pt>
                <c:pt idx="35324">
                  <c:v>5.2212420000000002</c:v>
                </c:pt>
                <c:pt idx="35325">
                  <c:v>5.2196360000000004</c:v>
                </c:pt>
                <c:pt idx="35326">
                  <c:v>5.2232640000000004</c:v>
                </c:pt>
                <c:pt idx="35327">
                  <c:v>5.2195549999999997</c:v>
                </c:pt>
                <c:pt idx="35328">
                  <c:v>5.2144149999999998</c:v>
                </c:pt>
                <c:pt idx="35329">
                  <c:v>5.2173860000000003</c:v>
                </c:pt>
                <c:pt idx="35330">
                  <c:v>5.2225919999999997</c:v>
                </c:pt>
                <c:pt idx="35331">
                  <c:v>5.218807</c:v>
                </c:pt>
                <c:pt idx="35332">
                  <c:v>5.2145409999999996</c:v>
                </c:pt>
                <c:pt idx="35333">
                  <c:v>5.2224469999999998</c:v>
                </c:pt>
                <c:pt idx="35334">
                  <c:v>5.226451</c:v>
                </c:pt>
                <c:pt idx="35335">
                  <c:v>5.223808</c:v>
                </c:pt>
                <c:pt idx="35336">
                  <c:v>5.2216339999999999</c:v>
                </c:pt>
                <c:pt idx="35337">
                  <c:v>5.2245600000000003</c:v>
                </c:pt>
                <c:pt idx="35338">
                  <c:v>5.2261329999999999</c:v>
                </c:pt>
                <c:pt idx="35339">
                  <c:v>5.2198099999999998</c:v>
                </c:pt>
                <c:pt idx="35340">
                  <c:v>5.2175969999999996</c:v>
                </c:pt>
                <c:pt idx="35341">
                  <c:v>5.2168150000000004</c:v>
                </c:pt>
                <c:pt idx="35342">
                  <c:v>5.2200530000000001</c:v>
                </c:pt>
                <c:pt idx="35343">
                  <c:v>5.2254319999999996</c:v>
                </c:pt>
                <c:pt idx="35344">
                  <c:v>5.2186240000000002</c:v>
                </c:pt>
                <c:pt idx="35345">
                  <c:v>5.2148599999999998</c:v>
                </c:pt>
                <c:pt idx="35346">
                  <c:v>5.2209719999999997</c:v>
                </c:pt>
                <c:pt idx="35347">
                  <c:v>5.2249129999999999</c:v>
                </c:pt>
                <c:pt idx="35348">
                  <c:v>5.2225760000000001</c:v>
                </c:pt>
                <c:pt idx="35349">
                  <c:v>5.2251760000000003</c:v>
                </c:pt>
                <c:pt idx="35350">
                  <c:v>5.2312310000000002</c:v>
                </c:pt>
                <c:pt idx="35351">
                  <c:v>5.2247500000000002</c:v>
                </c:pt>
                <c:pt idx="35352">
                  <c:v>5.2247060000000003</c:v>
                </c:pt>
                <c:pt idx="35353">
                  <c:v>5.2307050000000004</c:v>
                </c:pt>
                <c:pt idx="35354">
                  <c:v>5.2222039999999996</c:v>
                </c:pt>
                <c:pt idx="35355">
                  <c:v>5.2224089999999999</c:v>
                </c:pt>
                <c:pt idx="35356">
                  <c:v>5.2334300000000002</c:v>
                </c:pt>
                <c:pt idx="35357">
                  <c:v>5.2263409999999997</c:v>
                </c:pt>
                <c:pt idx="35358">
                  <c:v>5.2168330000000003</c:v>
                </c:pt>
                <c:pt idx="35359">
                  <c:v>5.2253309999999997</c:v>
                </c:pt>
                <c:pt idx="35360">
                  <c:v>5.2304199999999996</c:v>
                </c:pt>
                <c:pt idx="35361">
                  <c:v>5.2219470000000001</c:v>
                </c:pt>
                <c:pt idx="35362">
                  <c:v>5.224513</c:v>
                </c:pt>
                <c:pt idx="35363">
                  <c:v>5.229787</c:v>
                </c:pt>
                <c:pt idx="35364">
                  <c:v>5.2217609999999999</c:v>
                </c:pt>
                <c:pt idx="35365">
                  <c:v>5.2210289999999997</c:v>
                </c:pt>
                <c:pt idx="35366">
                  <c:v>5.2289199999999996</c:v>
                </c:pt>
                <c:pt idx="35367">
                  <c:v>5.2276389999999999</c:v>
                </c:pt>
                <c:pt idx="35368">
                  <c:v>5.2236010000000004</c:v>
                </c:pt>
                <c:pt idx="35369">
                  <c:v>5.2307819999999996</c:v>
                </c:pt>
                <c:pt idx="35370">
                  <c:v>5.2288449999999997</c:v>
                </c:pt>
                <c:pt idx="35371">
                  <c:v>5.2183989999999998</c:v>
                </c:pt>
                <c:pt idx="35372">
                  <c:v>5.2257470000000001</c:v>
                </c:pt>
                <c:pt idx="35373">
                  <c:v>5.2292630000000004</c:v>
                </c:pt>
                <c:pt idx="35374">
                  <c:v>5.2233260000000001</c:v>
                </c:pt>
                <c:pt idx="35375">
                  <c:v>5.2313109999999998</c:v>
                </c:pt>
                <c:pt idx="35376">
                  <c:v>5.2359600000000004</c:v>
                </c:pt>
                <c:pt idx="35377">
                  <c:v>5.22858</c:v>
                </c:pt>
                <c:pt idx="35378">
                  <c:v>5.2306689999999998</c:v>
                </c:pt>
                <c:pt idx="35379">
                  <c:v>5.2356470000000002</c:v>
                </c:pt>
                <c:pt idx="35380">
                  <c:v>5.2247680000000001</c:v>
                </c:pt>
                <c:pt idx="35381">
                  <c:v>5.2203910000000002</c:v>
                </c:pt>
                <c:pt idx="35382">
                  <c:v>5.2318559999999996</c:v>
                </c:pt>
                <c:pt idx="35383">
                  <c:v>5.233638</c:v>
                </c:pt>
                <c:pt idx="35384">
                  <c:v>5.2271700000000001</c:v>
                </c:pt>
                <c:pt idx="35385">
                  <c:v>5.2272049999999997</c:v>
                </c:pt>
                <c:pt idx="35386">
                  <c:v>5.2310869999999996</c:v>
                </c:pt>
                <c:pt idx="35387">
                  <c:v>5.2284139999999999</c:v>
                </c:pt>
                <c:pt idx="35388">
                  <c:v>5.223814</c:v>
                </c:pt>
                <c:pt idx="35389">
                  <c:v>5.2282960000000003</c:v>
                </c:pt>
                <c:pt idx="35390">
                  <c:v>5.2276009999999999</c:v>
                </c:pt>
                <c:pt idx="35391">
                  <c:v>5.2266170000000001</c:v>
                </c:pt>
                <c:pt idx="35392">
                  <c:v>5.2335159999999998</c:v>
                </c:pt>
                <c:pt idx="35393">
                  <c:v>5.2324390000000003</c:v>
                </c:pt>
                <c:pt idx="35394">
                  <c:v>5.2321350000000004</c:v>
                </c:pt>
                <c:pt idx="35395">
                  <c:v>5.2356990000000003</c:v>
                </c:pt>
                <c:pt idx="35396">
                  <c:v>5.2329280000000002</c:v>
                </c:pt>
                <c:pt idx="35397">
                  <c:v>5.2275720000000003</c:v>
                </c:pt>
                <c:pt idx="35398">
                  <c:v>5.227792</c:v>
                </c:pt>
                <c:pt idx="35399">
                  <c:v>5.2336830000000001</c:v>
                </c:pt>
                <c:pt idx="35400">
                  <c:v>5.2333449999999999</c:v>
                </c:pt>
                <c:pt idx="35401">
                  <c:v>5.2330860000000001</c:v>
                </c:pt>
                <c:pt idx="35402">
                  <c:v>5.2365019999999998</c:v>
                </c:pt>
                <c:pt idx="35403">
                  <c:v>5.232469</c:v>
                </c:pt>
                <c:pt idx="35404">
                  <c:v>5.2300120000000003</c:v>
                </c:pt>
                <c:pt idx="35405">
                  <c:v>5.2330730000000001</c:v>
                </c:pt>
                <c:pt idx="35406">
                  <c:v>5.232634</c:v>
                </c:pt>
                <c:pt idx="35407">
                  <c:v>5.2317020000000003</c:v>
                </c:pt>
                <c:pt idx="35408">
                  <c:v>5.2374590000000003</c:v>
                </c:pt>
                <c:pt idx="35409">
                  <c:v>5.235182</c:v>
                </c:pt>
                <c:pt idx="35410">
                  <c:v>5.2263979999999997</c:v>
                </c:pt>
                <c:pt idx="35411">
                  <c:v>5.2316330000000004</c:v>
                </c:pt>
                <c:pt idx="35412">
                  <c:v>5.238067</c:v>
                </c:pt>
                <c:pt idx="35413">
                  <c:v>5.2357950000000004</c:v>
                </c:pt>
                <c:pt idx="35414">
                  <c:v>5.2362820000000001</c:v>
                </c:pt>
                <c:pt idx="35415">
                  <c:v>5.2351150000000004</c:v>
                </c:pt>
                <c:pt idx="35416">
                  <c:v>5.2299300000000004</c:v>
                </c:pt>
                <c:pt idx="35417">
                  <c:v>5.2327079999999997</c:v>
                </c:pt>
                <c:pt idx="35418">
                  <c:v>5.2410220000000001</c:v>
                </c:pt>
                <c:pt idx="35419">
                  <c:v>5.2360170000000004</c:v>
                </c:pt>
                <c:pt idx="35420">
                  <c:v>5.2282289999999998</c:v>
                </c:pt>
                <c:pt idx="35421">
                  <c:v>5.2330569999999996</c:v>
                </c:pt>
                <c:pt idx="35422">
                  <c:v>5.2327620000000001</c:v>
                </c:pt>
                <c:pt idx="35423">
                  <c:v>5.2303240000000004</c:v>
                </c:pt>
                <c:pt idx="35424">
                  <c:v>5.2363580000000001</c:v>
                </c:pt>
                <c:pt idx="35425">
                  <c:v>5.2424330000000001</c:v>
                </c:pt>
                <c:pt idx="35426">
                  <c:v>5.2413990000000004</c:v>
                </c:pt>
                <c:pt idx="35427">
                  <c:v>5.2389830000000002</c:v>
                </c:pt>
                <c:pt idx="35428">
                  <c:v>5.2432610000000004</c:v>
                </c:pt>
                <c:pt idx="35429">
                  <c:v>5.2396000000000003</c:v>
                </c:pt>
                <c:pt idx="35430">
                  <c:v>5.2350159999999999</c:v>
                </c:pt>
                <c:pt idx="35431">
                  <c:v>5.2380370000000003</c:v>
                </c:pt>
                <c:pt idx="35432">
                  <c:v>5.2375389999999999</c:v>
                </c:pt>
                <c:pt idx="35433">
                  <c:v>5.2385510000000002</c:v>
                </c:pt>
                <c:pt idx="35434">
                  <c:v>5.2389789999999996</c:v>
                </c:pt>
                <c:pt idx="35435">
                  <c:v>5.2382530000000003</c:v>
                </c:pt>
                <c:pt idx="35436">
                  <c:v>5.2381390000000003</c:v>
                </c:pt>
                <c:pt idx="35437">
                  <c:v>5.2397559999999999</c:v>
                </c:pt>
                <c:pt idx="35438">
                  <c:v>5.2460820000000004</c:v>
                </c:pt>
                <c:pt idx="35439">
                  <c:v>5.2423960000000003</c:v>
                </c:pt>
                <c:pt idx="35440">
                  <c:v>5.2361310000000003</c:v>
                </c:pt>
                <c:pt idx="35441">
                  <c:v>5.2375819999999997</c:v>
                </c:pt>
                <c:pt idx="35442">
                  <c:v>5.2376569999999996</c:v>
                </c:pt>
                <c:pt idx="35443">
                  <c:v>5.241333</c:v>
                </c:pt>
                <c:pt idx="35444">
                  <c:v>5.2450070000000002</c:v>
                </c:pt>
                <c:pt idx="35445">
                  <c:v>5.2410370000000004</c:v>
                </c:pt>
                <c:pt idx="35446">
                  <c:v>5.2394239999999996</c:v>
                </c:pt>
                <c:pt idx="35447">
                  <c:v>5.2440629999999997</c:v>
                </c:pt>
                <c:pt idx="35448">
                  <c:v>5.2415659999999997</c:v>
                </c:pt>
                <c:pt idx="35449">
                  <c:v>5.2335700000000003</c:v>
                </c:pt>
                <c:pt idx="35450">
                  <c:v>5.2392250000000002</c:v>
                </c:pt>
                <c:pt idx="35451">
                  <c:v>5.2465859999999997</c:v>
                </c:pt>
                <c:pt idx="35452">
                  <c:v>5.2407859999999999</c:v>
                </c:pt>
                <c:pt idx="35453">
                  <c:v>5.2378790000000004</c:v>
                </c:pt>
                <c:pt idx="35454">
                  <c:v>5.2397739999999997</c:v>
                </c:pt>
                <c:pt idx="35455">
                  <c:v>5.2370039999999998</c:v>
                </c:pt>
                <c:pt idx="35456">
                  <c:v>5.2347929999999998</c:v>
                </c:pt>
                <c:pt idx="35457">
                  <c:v>5.2439260000000001</c:v>
                </c:pt>
                <c:pt idx="35458">
                  <c:v>5.2456750000000003</c:v>
                </c:pt>
                <c:pt idx="35459">
                  <c:v>5.2369510000000004</c:v>
                </c:pt>
                <c:pt idx="35460">
                  <c:v>5.2447109999999997</c:v>
                </c:pt>
                <c:pt idx="35461">
                  <c:v>5.2511890000000001</c:v>
                </c:pt>
                <c:pt idx="35462">
                  <c:v>5.2411890000000003</c:v>
                </c:pt>
                <c:pt idx="35463">
                  <c:v>5.2366739999999998</c:v>
                </c:pt>
                <c:pt idx="35464">
                  <c:v>5.2399760000000004</c:v>
                </c:pt>
                <c:pt idx="35465">
                  <c:v>5.2394100000000003</c:v>
                </c:pt>
                <c:pt idx="35466">
                  <c:v>5.23916</c:v>
                </c:pt>
                <c:pt idx="35467">
                  <c:v>5.2464639999999996</c:v>
                </c:pt>
                <c:pt idx="35468">
                  <c:v>5.2448459999999999</c:v>
                </c:pt>
                <c:pt idx="35469">
                  <c:v>5.2364629999999996</c:v>
                </c:pt>
                <c:pt idx="35470">
                  <c:v>5.240545</c:v>
                </c:pt>
                <c:pt idx="35471">
                  <c:v>5.2436870000000004</c:v>
                </c:pt>
                <c:pt idx="35472">
                  <c:v>5.2407329999999996</c:v>
                </c:pt>
                <c:pt idx="35473">
                  <c:v>5.2407539999999999</c:v>
                </c:pt>
                <c:pt idx="35474">
                  <c:v>5.245018</c:v>
                </c:pt>
                <c:pt idx="35475">
                  <c:v>5.2431939999999999</c:v>
                </c:pt>
                <c:pt idx="35476">
                  <c:v>5.2383490000000004</c:v>
                </c:pt>
                <c:pt idx="35477">
                  <c:v>5.2471930000000002</c:v>
                </c:pt>
                <c:pt idx="35478">
                  <c:v>5.251722</c:v>
                </c:pt>
                <c:pt idx="35479">
                  <c:v>5.2457669999999998</c:v>
                </c:pt>
                <c:pt idx="35480">
                  <c:v>5.248049</c:v>
                </c:pt>
                <c:pt idx="35481">
                  <c:v>5.2533269999999996</c:v>
                </c:pt>
                <c:pt idx="35482">
                  <c:v>5.2489109999999997</c:v>
                </c:pt>
                <c:pt idx="35483">
                  <c:v>5.2434940000000001</c:v>
                </c:pt>
                <c:pt idx="35484">
                  <c:v>5.2474179999999997</c:v>
                </c:pt>
                <c:pt idx="35485">
                  <c:v>5.2505160000000002</c:v>
                </c:pt>
                <c:pt idx="35486">
                  <c:v>5.2494769999999997</c:v>
                </c:pt>
                <c:pt idx="35487">
                  <c:v>5.2513899999999998</c:v>
                </c:pt>
                <c:pt idx="35488">
                  <c:v>5.2498709999999997</c:v>
                </c:pt>
                <c:pt idx="35489">
                  <c:v>5.2456709999999998</c:v>
                </c:pt>
                <c:pt idx="35490">
                  <c:v>5.2452759999999996</c:v>
                </c:pt>
                <c:pt idx="35491">
                  <c:v>5.2476459999999996</c:v>
                </c:pt>
                <c:pt idx="35492">
                  <c:v>5.2448319999999997</c:v>
                </c:pt>
                <c:pt idx="35493">
                  <c:v>5.2420460000000002</c:v>
                </c:pt>
                <c:pt idx="35494">
                  <c:v>5.2497290000000003</c:v>
                </c:pt>
                <c:pt idx="35495">
                  <c:v>5.2469130000000002</c:v>
                </c:pt>
                <c:pt idx="35496">
                  <c:v>5.2442710000000003</c:v>
                </c:pt>
                <c:pt idx="35497">
                  <c:v>5.2552490000000001</c:v>
                </c:pt>
                <c:pt idx="35498">
                  <c:v>5.2465099999999998</c:v>
                </c:pt>
                <c:pt idx="35499">
                  <c:v>5.2347539999999997</c:v>
                </c:pt>
                <c:pt idx="35500">
                  <c:v>5.2461690000000001</c:v>
                </c:pt>
                <c:pt idx="35501">
                  <c:v>5.2522799999999998</c:v>
                </c:pt>
                <c:pt idx="35502">
                  <c:v>5.2438520000000004</c:v>
                </c:pt>
                <c:pt idx="35503">
                  <c:v>5.2477070000000001</c:v>
                </c:pt>
                <c:pt idx="35504">
                  <c:v>5.255986</c:v>
                </c:pt>
                <c:pt idx="35505">
                  <c:v>5.2495000000000003</c:v>
                </c:pt>
                <c:pt idx="35506">
                  <c:v>5.2476929999999999</c:v>
                </c:pt>
                <c:pt idx="35507">
                  <c:v>5.2505420000000003</c:v>
                </c:pt>
                <c:pt idx="35508">
                  <c:v>5.2460500000000003</c:v>
                </c:pt>
                <c:pt idx="35509">
                  <c:v>5.2505030000000001</c:v>
                </c:pt>
                <c:pt idx="35510">
                  <c:v>5.2581449999999998</c:v>
                </c:pt>
                <c:pt idx="35511">
                  <c:v>5.2496039999999997</c:v>
                </c:pt>
                <c:pt idx="35512">
                  <c:v>5.2399370000000003</c:v>
                </c:pt>
                <c:pt idx="35513">
                  <c:v>5.2483019999999998</c:v>
                </c:pt>
                <c:pt idx="35514">
                  <c:v>5.254829</c:v>
                </c:pt>
                <c:pt idx="35515">
                  <c:v>5.2473869999999998</c:v>
                </c:pt>
                <c:pt idx="35516">
                  <c:v>5.2451280000000002</c:v>
                </c:pt>
                <c:pt idx="35517">
                  <c:v>5.2480560000000001</c:v>
                </c:pt>
                <c:pt idx="35518">
                  <c:v>5.2484000000000002</c:v>
                </c:pt>
                <c:pt idx="35519">
                  <c:v>5.2533810000000001</c:v>
                </c:pt>
                <c:pt idx="35520">
                  <c:v>5.2592829999999999</c:v>
                </c:pt>
                <c:pt idx="35521">
                  <c:v>5.2577210000000001</c:v>
                </c:pt>
                <c:pt idx="35522">
                  <c:v>5.2573230000000004</c:v>
                </c:pt>
                <c:pt idx="35523">
                  <c:v>5.2641109999999998</c:v>
                </c:pt>
                <c:pt idx="35524">
                  <c:v>5.2590430000000001</c:v>
                </c:pt>
                <c:pt idx="35525">
                  <c:v>5.2493239999999997</c:v>
                </c:pt>
                <c:pt idx="35526">
                  <c:v>5.253673</c:v>
                </c:pt>
                <c:pt idx="35527">
                  <c:v>5.2535280000000002</c:v>
                </c:pt>
                <c:pt idx="35528">
                  <c:v>5.2495200000000004</c:v>
                </c:pt>
                <c:pt idx="35529">
                  <c:v>5.2534210000000003</c:v>
                </c:pt>
                <c:pt idx="35530">
                  <c:v>5.2582870000000002</c:v>
                </c:pt>
                <c:pt idx="35531">
                  <c:v>5.2584540000000004</c:v>
                </c:pt>
                <c:pt idx="35532">
                  <c:v>5.2553330000000003</c:v>
                </c:pt>
                <c:pt idx="35533">
                  <c:v>5.258337</c:v>
                </c:pt>
                <c:pt idx="35534">
                  <c:v>5.2551819999999996</c:v>
                </c:pt>
                <c:pt idx="35535">
                  <c:v>5.2486579999999998</c:v>
                </c:pt>
                <c:pt idx="35536">
                  <c:v>5.2564830000000002</c:v>
                </c:pt>
                <c:pt idx="35537">
                  <c:v>5.2565619999999997</c:v>
                </c:pt>
                <c:pt idx="35538">
                  <c:v>5.2498149999999999</c:v>
                </c:pt>
                <c:pt idx="35539">
                  <c:v>5.2560560000000001</c:v>
                </c:pt>
                <c:pt idx="35540">
                  <c:v>5.2608569999999997</c:v>
                </c:pt>
                <c:pt idx="35541">
                  <c:v>5.2548969999999997</c:v>
                </c:pt>
                <c:pt idx="35542">
                  <c:v>5.2524649999999999</c:v>
                </c:pt>
                <c:pt idx="35543">
                  <c:v>5.2563199999999997</c:v>
                </c:pt>
                <c:pt idx="35544">
                  <c:v>5.253679</c:v>
                </c:pt>
                <c:pt idx="35545">
                  <c:v>5.2531949999999998</c:v>
                </c:pt>
                <c:pt idx="35546">
                  <c:v>5.255223</c:v>
                </c:pt>
                <c:pt idx="35547">
                  <c:v>5.2519780000000003</c:v>
                </c:pt>
                <c:pt idx="35548">
                  <c:v>5.25413</c:v>
                </c:pt>
                <c:pt idx="35549">
                  <c:v>5.2599299999999998</c:v>
                </c:pt>
                <c:pt idx="35550">
                  <c:v>5.2600819999999997</c:v>
                </c:pt>
                <c:pt idx="35551">
                  <c:v>5.2543519999999999</c:v>
                </c:pt>
                <c:pt idx="35552">
                  <c:v>5.2540360000000002</c:v>
                </c:pt>
                <c:pt idx="35553">
                  <c:v>5.2591349999999997</c:v>
                </c:pt>
                <c:pt idx="35554">
                  <c:v>5.2554340000000002</c:v>
                </c:pt>
                <c:pt idx="35555">
                  <c:v>5.253044</c:v>
                </c:pt>
                <c:pt idx="35556">
                  <c:v>5.2559279999999999</c:v>
                </c:pt>
                <c:pt idx="35557">
                  <c:v>5.2541539999999998</c:v>
                </c:pt>
                <c:pt idx="35558">
                  <c:v>5.2545409999999997</c:v>
                </c:pt>
                <c:pt idx="35559">
                  <c:v>5.2613110000000001</c:v>
                </c:pt>
                <c:pt idx="35560">
                  <c:v>5.2611860000000004</c:v>
                </c:pt>
                <c:pt idx="35561">
                  <c:v>5.2528030000000001</c:v>
                </c:pt>
                <c:pt idx="35562">
                  <c:v>5.2587710000000003</c:v>
                </c:pt>
                <c:pt idx="35563">
                  <c:v>5.2656169999999998</c:v>
                </c:pt>
                <c:pt idx="35564">
                  <c:v>5.2574680000000003</c:v>
                </c:pt>
                <c:pt idx="35565">
                  <c:v>5.260186</c:v>
                </c:pt>
                <c:pt idx="35566">
                  <c:v>5.2662079999999998</c:v>
                </c:pt>
                <c:pt idx="35567">
                  <c:v>5.258915</c:v>
                </c:pt>
                <c:pt idx="35568">
                  <c:v>5.2583739999999999</c:v>
                </c:pt>
                <c:pt idx="35569">
                  <c:v>5.2686960000000003</c:v>
                </c:pt>
                <c:pt idx="35570">
                  <c:v>5.2695049999999997</c:v>
                </c:pt>
                <c:pt idx="35571">
                  <c:v>5.2648020000000004</c:v>
                </c:pt>
                <c:pt idx="35572">
                  <c:v>5.2657299999999996</c:v>
                </c:pt>
                <c:pt idx="35573">
                  <c:v>5.2609349999999999</c:v>
                </c:pt>
                <c:pt idx="35574">
                  <c:v>5.2544079999999997</c:v>
                </c:pt>
                <c:pt idx="35575">
                  <c:v>5.2580559999999998</c:v>
                </c:pt>
                <c:pt idx="35576">
                  <c:v>5.2606349999999997</c:v>
                </c:pt>
                <c:pt idx="35577">
                  <c:v>5.2584970000000002</c:v>
                </c:pt>
                <c:pt idx="35578">
                  <c:v>5.2611220000000003</c:v>
                </c:pt>
                <c:pt idx="35579">
                  <c:v>5.2676939999999997</c:v>
                </c:pt>
                <c:pt idx="35580">
                  <c:v>5.2597500000000004</c:v>
                </c:pt>
                <c:pt idx="35581">
                  <c:v>5.2531939999999997</c:v>
                </c:pt>
                <c:pt idx="35582">
                  <c:v>5.2664850000000003</c:v>
                </c:pt>
                <c:pt idx="35583">
                  <c:v>5.2679980000000004</c:v>
                </c:pt>
                <c:pt idx="35584">
                  <c:v>5.2592160000000003</c:v>
                </c:pt>
                <c:pt idx="35585">
                  <c:v>5.2638379999999998</c:v>
                </c:pt>
                <c:pt idx="35586">
                  <c:v>5.2682380000000002</c:v>
                </c:pt>
                <c:pt idx="35587">
                  <c:v>5.2634889999999999</c:v>
                </c:pt>
                <c:pt idx="35588">
                  <c:v>5.2590640000000004</c:v>
                </c:pt>
                <c:pt idx="35589">
                  <c:v>5.2584479999999996</c:v>
                </c:pt>
                <c:pt idx="35590">
                  <c:v>5.2587460000000004</c:v>
                </c:pt>
                <c:pt idx="35591">
                  <c:v>5.2616860000000001</c:v>
                </c:pt>
                <c:pt idx="35592">
                  <c:v>5.2684980000000001</c:v>
                </c:pt>
                <c:pt idx="35593">
                  <c:v>5.2673019999999999</c:v>
                </c:pt>
                <c:pt idx="35594">
                  <c:v>5.2629809999999999</c:v>
                </c:pt>
                <c:pt idx="35595">
                  <c:v>5.2649549999999996</c:v>
                </c:pt>
                <c:pt idx="35596">
                  <c:v>5.2662630000000004</c:v>
                </c:pt>
                <c:pt idx="35597">
                  <c:v>5.2623889999999998</c:v>
                </c:pt>
                <c:pt idx="35598">
                  <c:v>5.2606960000000003</c:v>
                </c:pt>
                <c:pt idx="35599">
                  <c:v>5.2640140000000004</c:v>
                </c:pt>
                <c:pt idx="35600">
                  <c:v>5.2635509999999996</c:v>
                </c:pt>
                <c:pt idx="35601">
                  <c:v>5.2658290000000001</c:v>
                </c:pt>
                <c:pt idx="35602">
                  <c:v>5.2677379999999996</c:v>
                </c:pt>
                <c:pt idx="35603">
                  <c:v>5.2621630000000001</c:v>
                </c:pt>
                <c:pt idx="35604">
                  <c:v>5.2627870000000003</c:v>
                </c:pt>
                <c:pt idx="35605">
                  <c:v>5.2676420000000004</c:v>
                </c:pt>
                <c:pt idx="35606">
                  <c:v>5.2692519999999998</c:v>
                </c:pt>
                <c:pt idx="35607">
                  <c:v>5.2694000000000001</c:v>
                </c:pt>
                <c:pt idx="35608">
                  <c:v>5.271077</c:v>
                </c:pt>
                <c:pt idx="35609">
                  <c:v>5.2715630000000004</c:v>
                </c:pt>
                <c:pt idx="35610">
                  <c:v>5.2661600000000002</c:v>
                </c:pt>
                <c:pt idx="35611">
                  <c:v>5.2656729999999996</c:v>
                </c:pt>
                <c:pt idx="35612">
                  <c:v>5.2678130000000003</c:v>
                </c:pt>
                <c:pt idx="35613">
                  <c:v>5.2675109999999998</c:v>
                </c:pt>
                <c:pt idx="35614">
                  <c:v>5.2681129999999996</c:v>
                </c:pt>
                <c:pt idx="35615">
                  <c:v>5.2647370000000002</c:v>
                </c:pt>
                <c:pt idx="35616">
                  <c:v>5.2639149999999999</c:v>
                </c:pt>
                <c:pt idx="35617">
                  <c:v>5.2663320000000002</c:v>
                </c:pt>
                <c:pt idx="35618">
                  <c:v>5.2680990000000003</c:v>
                </c:pt>
                <c:pt idx="35619">
                  <c:v>5.2703220000000002</c:v>
                </c:pt>
                <c:pt idx="35620">
                  <c:v>5.2710710000000001</c:v>
                </c:pt>
                <c:pt idx="35621">
                  <c:v>5.2736869999999998</c:v>
                </c:pt>
                <c:pt idx="35622">
                  <c:v>5.2716940000000001</c:v>
                </c:pt>
                <c:pt idx="35623">
                  <c:v>5.2647959999999996</c:v>
                </c:pt>
                <c:pt idx="35624">
                  <c:v>5.2656890000000001</c:v>
                </c:pt>
                <c:pt idx="35625">
                  <c:v>5.2713159999999997</c:v>
                </c:pt>
                <c:pt idx="35626">
                  <c:v>5.2694879999999999</c:v>
                </c:pt>
                <c:pt idx="35627">
                  <c:v>5.2657949999999998</c:v>
                </c:pt>
                <c:pt idx="35628">
                  <c:v>5.270295</c:v>
                </c:pt>
                <c:pt idx="35629">
                  <c:v>5.2709720000000004</c:v>
                </c:pt>
                <c:pt idx="35630">
                  <c:v>5.2690780000000004</c:v>
                </c:pt>
                <c:pt idx="35631">
                  <c:v>5.274705</c:v>
                </c:pt>
                <c:pt idx="35632">
                  <c:v>5.2748059999999999</c:v>
                </c:pt>
                <c:pt idx="35633">
                  <c:v>5.2686520000000003</c:v>
                </c:pt>
                <c:pt idx="35634">
                  <c:v>5.272214</c:v>
                </c:pt>
                <c:pt idx="35635">
                  <c:v>5.2774919999999996</c:v>
                </c:pt>
                <c:pt idx="35636">
                  <c:v>5.2680629999999997</c:v>
                </c:pt>
                <c:pt idx="35637">
                  <c:v>5.2606700000000002</c:v>
                </c:pt>
                <c:pt idx="35638">
                  <c:v>5.2691879999999998</c:v>
                </c:pt>
                <c:pt idx="35639">
                  <c:v>5.2719469999999999</c:v>
                </c:pt>
                <c:pt idx="35640">
                  <c:v>5.2694080000000003</c:v>
                </c:pt>
                <c:pt idx="35641">
                  <c:v>5.2747260000000002</c:v>
                </c:pt>
                <c:pt idx="35642">
                  <c:v>5.27583</c:v>
                </c:pt>
                <c:pt idx="35643">
                  <c:v>5.2743979999999997</c:v>
                </c:pt>
                <c:pt idx="35644">
                  <c:v>5.2782099999999996</c:v>
                </c:pt>
                <c:pt idx="35645">
                  <c:v>5.276446</c:v>
                </c:pt>
                <c:pt idx="35646">
                  <c:v>5.2712750000000002</c:v>
                </c:pt>
                <c:pt idx="35647">
                  <c:v>5.2764959999999999</c:v>
                </c:pt>
                <c:pt idx="35648">
                  <c:v>5.2807539999999999</c:v>
                </c:pt>
                <c:pt idx="35649">
                  <c:v>5.2734930000000002</c:v>
                </c:pt>
                <c:pt idx="35650">
                  <c:v>5.2761740000000001</c:v>
                </c:pt>
                <c:pt idx="35651">
                  <c:v>5.2839650000000002</c:v>
                </c:pt>
                <c:pt idx="35652">
                  <c:v>5.2774970000000003</c:v>
                </c:pt>
                <c:pt idx="35653">
                  <c:v>5.272926</c:v>
                </c:pt>
                <c:pt idx="35654">
                  <c:v>5.2755270000000003</c:v>
                </c:pt>
                <c:pt idx="35655">
                  <c:v>5.2750519999999996</c:v>
                </c:pt>
                <c:pt idx="35656">
                  <c:v>5.2715339999999999</c:v>
                </c:pt>
                <c:pt idx="35657">
                  <c:v>5.2755289999999997</c:v>
                </c:pt>
                <c:pt idx="35658">
                  <c:v>5.2809169999999996</c:v>
                </c:pt>
                <c:pt idx="35659">
                  <c:v>5.2767470000000003</c:v>
                </c:pt>
                <c:pt idx="35660">
                  <c:v>5.2741110000000004</c:v>
                </c:pt>
                <c:pt idx="35661">
                  <c:v>5.2730389999999998</c:v>
                </c:pt>
                <c:pt idx="35662">
                  <c:v>5.2703889999999998</c:v>
                </c:pt>
                <c:pt idx="35663">
                  <c:v>5.2722389999999999</c:v>
                </c:pt>
                <c:pt idx="35664">
                  <c:v>5.2773180000000002</c:v>
                </c:pt>
                <c:pt idx="35665">
                  <c:v>5.2755580000000002</c:v>
                </c:pt>
                <c:pt idx="35666">
                  <c:v>5.2692600000000001</c:v>
                </c:pt>
                <c:pt idx="35667">
                  <c:v>5.2764170000000004</c:v>
                </c:pt>
                <c:pt idx="35668">
                  <c:v>5.2805369999999998</c:v>
                </c:pt>
                <c:pt idx="35669">
                  <c:v>5.2729720000000002</c:v>
                </c:pt>
                <c:pt idx="35670">
                  <c:v>5.2758909999999997</c:v>
                </c:pt>
                <c:pt idx="35671">
                  <c:v>5.2809100000000004</c:v>
                </c:pt>
                <c:pt idx="35672">
                  <c:v>5.2776810000000003</c:v>
                </c:pt>
                <c:pt idx="35673">
                  <c:v>5.2748650000000001</c:v>
                </c:pt>
                <c:pt idx="35674">
                  <c:v>5.2751580000000002</c:v>
                </c:pt>
                <c:pt idx="35675">
                  <c:v>5.271433</c:v>
                </c:pt>
                <c:pt idx="35676">
                  <c:v>5.2700319999999996</c:v>
                </c:pt>
                <c:pt idx="35677">
                  <c:v>5.2816989999999997</c:v>
                </c:pt>
                <c:pt idx="35678">
                  <c:v>5.2826399999999998</c:v>
                </c:pt>
                <c:pt idx="35679">
                  <c:v>5.2737780000000001</c:v>
                </c:pt>
                <c:pt idx="35680">
                  <c:v>5.2798550000000004</c:v>
                </c:pt>
                <c:pt idx="35681">
                  <c:v>5.2840150000000001</c:v>
                </c:pt>
                <c:pt idx="35682">
                  <c:v>5.2786780000000002</c:v>
                </c:pt>
                <c:pt idx="35683">
                  <c:v>5.2749839999999999</c:v>
                </c:pt>
                <c:pt idx="35684">
                  <c:v>5.276046</c:v>
                </c:pt>
                <c:pt idx="35685">
                  <c:v>5.2753389999999998</c:v>
                </c:pt>
                <c:pt idx="35686">
                  <c:v>5.2753119999999996</c:v>
                </c:pt>
                <c:pt idx="35687">
                  <c:v>5.2846900000000003</c:v>
                </c:pt>
                <c:pt idx="35688">
                  <c:v>5.2807320000000004</c:v>
                </c:pt>
                <c:pt idx="35689">
                  <c:v>5.2730439999999996</c:v>
                </c:pt>
                <c:pt idx="35690">
                  <c:v>5.2818550000000002</c:v>
                </c:pt>
                <c:pt idx="35691">
                  <c:v>5.2845190000000004</c:v>
                </c:pt>
                <c:pt idx="35692">
                  <c:v>5.2797749999999999</c:v>
                </c:pt>
                <c:pt idx="35693">
                  <c:v>5.2854660000000004</c:v>
                </c:pt>
                <c:pt idx="35694">
                  <c:v>5.2905179999999996</c:v>
                </c:pt>
                <c:pt idx="35695">
                  <c:v>5.2820150000000003</c:v>
                </c:pt>
                <c:pt idx="35696">
                  <c:v>5.2762950000000002</c:v>
                </c:pt>
                <c:pt idx="35697">
                  <c:v>5.2802389999999999</c:v>
                </c:pt>
                <c:pt idx="35698">
                  <c:v>5.2791920000000001</c:v>
                </c:pt>
                <c:pt idx="35699">
                  <c:v>5.2787189999999997</c:v>
                </c:pt>
                <c:pt idx="35700">
                  <c:v>5.2888669999999998</c:v>
                </c:pt>
                <c:pt idx="35701">
                  <c:v>5.2903700000000002</c:v>
                </c:pt>
                <c:pt idx="35702">
                  <c:v>5.2783800000000003</c:v>
                </c:pt>
                <c:pt idx="35703">
                  <c:v>5.2807069999999996</c:v>
                </c:pt>
                <c:pt idx="35704">
                  <c:v>5.2899620000000001</c:v>
                </c:pt>
                <c:pt idx="35705">
                  <c:v>5.2789599999999997</c:v>
                </c:pt>
                <c:pt idx="35706">
                  <c:v>5.2754750000000001</c:v>
                </c:pt>
                <c:pt idx="35707">
                  <c:v>5.2858919999999996</c:v>
                </c:pt>
                <c:pt idx="35708">
                  <c:v>5.2796510000000003</c:v>
                </c:pt>
                <c:pt idx="35709">
                  <c:v>5.27677</c:v>
                </c:pt>
                <c:pt idx="35710">
                  <c:v>5.2866280000000003</c:v>
                </c:pt>
                <c:pt idx="35711">
                  <c:v>5.2893679999999996</c:v>
                </c:pt>
                <c:pt idx="35712">
                  <c:v>5.2880890000000003</c:v>
                </c:pt>
                <c:pt idx="35713">
                  <c:v>5.2893270000000001</c:v>
                </c:pt>
                <c:pt idx="35714">
                  <c:v>5.2882660000000001</c:v>
                </c:pt>
                <c:pt idx="35715">
                  <c:v>5.2849069999999996</c:v>
                </c:pt>
                <c:pt idx="35716">
                  <c:v>5.2873809999999999</c:v>
                </c:pt>
                <c:pt idx="35717">
                  <c:v>5.2887529999999998</c:v>
                </c:pt>
                <c:pt idx="35718">
                  <c:v>5.2855460000000001</c:v>
                </c:pt>
                <c:pt idx="35719">
                  <c:v>5.2862939999999998</c:v>
                </c:pt>
                <c:pt idx="35720">
                  <c:v>5.2857139999999996</c:v>
                </c:pt>
                <c:pt idx="35721">
                  <c:v>5.2813610000000004</c:v>
                </c:pt>
                <c:pt idx="35722">
                  <c:v>5.2804900000000004</c:v>
                </c:pt>
                <c:pt idx="35723">
                  <c:v>5.2865419999999999</c:v>
                </c:pt>
                <c:pt idx="35724">
                  <c:v>5.2903099999999998</c:v>
                </c:pt>
                <c:pt idx="35725">
                  <c:v>5.2865989999999998</c:v>
                </c:pt>
                <c:pt idx="35726">
                  <c:v>5.2862119999999999</c:v>
                </c:pt>
                <c:pt idx="35727">
                  <c:v>5.2873299999999999</c:v>
                </c:pt>
                <c:pt idx="35728">
                  <c:v>5.2865570000000002</c:v>
                </c:pt>
                <c:pt idx="35729">
                  <c:v>5.286994</c:v>
                </c:pt>
                <c:pt idx="35730">
                  <c:v>5.2897930000000004</c:v>
                </c:pt>
                <c:pt idx="35731">
                  <c:v>5.2923489999999997</c:v>
                </c:pt>
                <c:pt idx="35732">
                  <c:v>5.286276</c:v>
                </c:pt>
                <c:pt idx="35733">
                  <c:v>5.2819349999999998</c:v>
                </c:pt>
                <c:pt idx="35734">
                  <c:v>5.2816179999999999</c:v>
                </c:pt>
                <c:pt idx="35735">
                  <c:v>5.2828290000000004</c:v>
                </c:pt>
                <c:pt idx="35736">
                  <c:v>5.287528</c:v>
                </c:pt>
                <c:pt idx="35737">
                  <c:v>5.2842830000000003</c:v>
                </c:pt>
                <c:pt idx="35738">
                  <c:v>5.2865250000000001</c:v>
                </c:pt>
                <c:pt idx="35739">
                  <c:v>5.2956799999999999</c:v>
                </c:pt>
                <c:pt idx="35740">
                  <c:v>5.2929510000000004</c:v>
                </c:pt>
                <c:pt idx="35741">
                  <c:v>5.2851169999999996</c:v>
                </c:pt>
                <c:pt idx="35742">
                  <c:v>5.2871829999999997</c:v>
                </c:pt>
                <c:pt idx="35743">
                  <c:v>5.2944389999999997</c:v>
                </c:pt>
                <c:pt idx="35744">
                  <c:v>5.2895599999999998</c:v>
                </c:pt>
                <c:pt idx="35745">
                  <c:v>5.2855730000000003</c:v>
                </c:pt>
                <c:pt idx="35746">
                  <c:v>5.2933260000000004</c:v>
                </c:pt>
                <c:pt idx="35747">
                  <c:v>5.2933589999999997</c:v>
                </c:pt>
                <c:pt idx="35748">
                  <c:v>5.2868339999999998</c:v>
                </c:pt>
                <c:pt idx="35749">
                  <c:v>5.2891000000000004</c:v>
                </c:pt>
                <c:pt idx="35750">
                  <c:v>5.2967389999999996</c:v>
                </c:pt>
                <c:pt idx="35751">
                  <c:v>5.2931059999999999</c:v>
                </c:pt>
                <c:pt idx="35752">
                  <c:v>5.2875139999999998</c:v>
                </c:pt>
                <c:pt idx="35753">
                  <c:v>5.2923819999999999</c:v>
                </c:pt>
                <c:pt idx="35754">
                  <c:v>5.2892279999999996</c:v>
                </c:pt>
                <c:pt idx="35755">
                  <c:v>5.2884380000000002</c:v>
                </c:pt>
                <c:pt idx="35756">
                  <c:v>5.2929130000000004</c:v>
                </c:pt>
                <c:pt idx="35757">
                  <c:v>5.2839179999999999</c:v>
                </c:pt>
                <c:pt idx="35758">
                  <c:v>5.2823070000000003</c:v>
                </c:pt>
                <c:pt idx="35759">
                  <c:v>5.2900510000000001</c:v>
                </c:pt>
                <c:pt idx="35760">
                  <c:v>5.2917170000000002</c:v>
                </c:pt>
                <c:pt idx="35761">
                  <c:v>5.2906880000000003</c:v>
                </c:pt>
                <c:pt idx="35762">
                  <c:v>5.2957239999999999</c:v>
                </c:pt>
                <c:pt idx="35763">
                  <c:v>5.3003939999999998</c:v>
                </c:pt>
                <c:pt idx="35764">
                  <c:v>5.2967659999999999</c:v>
                </c:pt>
                <c:pt idx="35765">
                  <c:v>5.2966309999999996</c:v>
                </c:pt>
                <c:pt idx="35766">
                  <c:v>5.2977530000000002</c:v>
                </c:pt>
                <c:pt idx="35767">
                  <c:v>5.2953150000000004</c:v>
                </c:pt>
                <c:pt idx="35768">
                  <c:v>5.2922859999999998</c:v>
                </c:pt>
                <c:pt idx="35769">
                  <c:v>5.2909800000000002</c:v>
                </c:pt>
                <c:pt idx="35770">
                  <c:v>5.2907729999999997</c:v>
                </c:pt>
                <c:pt idx="35771">
                  <c:v>5.2884979999999997</c:v>
                </c:pt>
                <c:pt idx="35772">
                  <c:v>5.2937180000000001</c:v>
                </c:pt>
                <c:pt idx="35773">
                  <c:v>5.3005050000000002</c:v>
                </c:pt>
                <c:pt idx="35774">
                  <c:v>5.2972159999999997</c:v>
                </c:pt>
                <c:pt idx="35775">
                  <c:v>5.2975760000000003</c:v>
                </c:pt>
                <c:pt idx="35776">
                  <c:v>5.2993069999999998</c:v>
                </c:pt>
                <c:pt idx="35777">
                  <c:v>5.2937289999999999</c:v>
                </c:pt>
                <c:pt idx="35778">
                  <c:v>5.2915150000000004</c:v>
                </c:pt>
                <c:pt idx="35779">
                  <c:v>5.292783</c:v>
                </c:pt>
                <c:pt idx="35780">
                  <c:v>5.2904980000000004</c:v>
                </c:pt>
                <c:pt idx="35781">
                  <c:v>5.2899250000000002</c:v>
                </c:pt>
                <c:pt idx="35782">
                  <c:v>5.2976900000000002</c:v>
                </c:pt>
                <c:pt idx="35783">
                  <c:v>5.2999020000000003</c:v>
                </c:pt>
                <c:pt idx="35784">
                  <c:v>5.293577</c:v>
                </c:pt>
                <c:pt idx="35785">
                  <c:v>5.296424</c:v>
                </c:pt>
                <c:pt idx="35786">
                  <c:v>5.3005199999999997</c:v>
                </c:pt>
                <c:pt idx="35787">
                  <c:v>5.2959360000000002</c:v>
                </c:pt>
                <c:pt idx="35788">
                  <c:v>5.2930219999999997</c:v>
                </c:pt>
                <c:pt idx="35789">
                  <c:v>5.2991380000000001</c:v>
                </c:pt>
                <c:pt idx="35790">
                  <c:v>5.2958809999999996</c:v>
                </c:pt>
                <c:pt idx="35791">
                  <c:v>5.2847369999999998</c:v>
                </c:pt>
                <c:pt idx="35792">
                  <c:v>5.2906430000000002</c:v>
                </c:pt>
                <c:pt idx="35793">
                  <c:v>5.2988359999999997</c:v>
                </c:pt>
                <c:pt idx="35794">
                  <c:v>5.2983349999999998</c:v>
                </c:pt>
                <c:pt idx="35795">
                  <c:v>5.3039370000000003</c:v>
                </c:pt>
                <c:pt idx="35796">
                  <c:v>5.3019100000000003</c:v>
                </c:pt>
                <c:pt idx="35797">
                  <c:v>5.2939600000000002</c:v>
                </c:pt>
                <c:pt idx="35798">
                  <c:v>5.2997889999999996</c:v>
                </c:pt>
                <c:pt idx="35799">
                  <c:v>5.3071960000000002</c:v>
                </c:pt>
                <c:pt idx="35800">
                  <c:v>5.3019100000000003</c:v>
                </c:pt>
                <c:pt idx="35801">
                  <c:v>5.3008459999999999</c:v>
                </c:pt>
                <c:pt idx="35802">
                  <c:v>5.3056010000000002</c:v>
                </c:pt>
                <c:pt idx="35803">
                  <c:v>5.299766</c:v>
                </c:pt>
                <c:pt idx="35804">
                  <c:v>5.2966819999999997</c:v>
                </c:pt>
                <c:pt idx="35805">
                  <c:v>5.2980099999999997</c:v>
                </c:pt>
                <c:pt idx="35806">
                  <c:v>5.296824</c:v>
                </c:pt>
                <c:pt idx="35807">
                  <c:v>5.2997350000000001</c:v>
                </c:pt>
                <c:pt idx="35808">
                  <c:v>5.3050309999999996</c:v>
                </c:pt>
                <c:pt idx="35809">
                  <c:v>5.3012499999999996</c:v>
                </c:pt>
                <c:pt idx="35810">
                  <c:v>5.2907450000000003</c:v>
                </c:pt>
                <c:pt idx="35811">
                  <c:v>5.2995099999999997</c:v>
                </c:pt>
                <c:pt idx="35812">
                  <c:v>5.3083720000000003</c:v>
                </c:pt>
                <c:pt idx="35813">
                  <c:v>5.2965999999999998</c:v>
                </c:pt>
                <c:pt idx="35814">
                  <c:v>5.2967829999999996</c:v>
                </c:pt>
                <c:pt idx="35815">
                  <c:v>5.3052000000000001</c:v>
                </c:pt>
                <c:pt idx="35816">
                  <c:v>5.3011239999999997</c:v>
                </c:pt>
                <c:pt idx="35817">
                  <c:v>5.2968149999999996</c:v>
                </c:pt>
                <c:pt idx="35818">
                  <c:v>5.3014619999999999</c:v>
                </c:pt>
                <c:pt idx="35819">
                  <c:v>5.3025010000000004</c:v>
                </c:pt>
                <c:pt idx="35820">
                  <c:v>5.3007140000000001</c:v>
                </c:pt>
                <c:pt idx="35821">
                  <c:v>5.3076429999999997</c:v>
                </c:pt>
                <c:pt idx="35822">
                  <c:v>5.3033830000000002</c:v>
                </c:pt>
                <c:pt idx="35823">
                  <c:v>5.2935530000000002</c:v>
                </c:pt>
                <c:pt idx="35824">
                  <c:v>5.2991400000000004</c:v>
                </c:pt>
                <c:pt idx="35825">
                  <c:v>5.3034949999999998</c:v>
                </c:pt>
                <c:pt idx="35826">
                  <c:v>5.3028630000000003</c:v>
                </c:pt>
                <c:pt idx="35827">
                  <c:v>5.3048390000000003</c:v>
                </c:pt>
                <c:pt idx="35828">
                  <c:v>5.3075049999999999</c:v>
                </c:pt>
                <c:pt idx="35829">
                  <c:v>5.3029109999999999</c:v>
                </c:pt>
                <c:pt idx="35830">
                  <c:v>5.2967750000000002</c:v>
                </c:pt>
                <c:pt idx="35831">
                  <c:v>5.2969169999999997</c:v>
                </c:pt>
                <c:pt idx="35832">
                  <c:v>5.2959630000000004</c:v>
                </c:pt>
                <c:pt idx="35833">
                  <c:v>5.2985730000000002</c:v>
                </c:pt>
                <c:pt idx="35834">
                  <c:v>5.3080829999999999</c:v>
                </c:pt>
                <c:pt idx="35835">
                  <c:v>5.313307</c:v>
                </c:pt>
                <c:pt idx="35836">
                  <c:v>5.3112709999999996</c:v>
                </c:pt>
                <c:pt idx="35837">
                  <c:v>5.3093310000000002</c:v>
                </c:pt>
                <c:pt idx="35838">
                  <c:v>5.3127880000000003</c:v>
                </c:pt>
                <c:pt idx="35839">
                  <c:v>5.312087</c:v>
                </c:pt>
                <c:pt idx="35840">
                  <c:v>5.3123300000000002</c:v>
                </c:pt>
                <c:pt idx="35841">
                  <c:v>5.3148920000000004</c:v>
                </c:pt>
                <c:pt idx="35842">
                  <c:v>5.3098349999999996</c:v>
                </c:pt>
                <c:pt idx="35843">
                  <c:v>5.3053090000000003</c:v>
                </c:pt>
                <c:pt idx="35844">
                  <c:v>5.3078700000000003</c:v>
                </c:pt>
                <c:pt idx="35845">
                  <c:v>5.309869</c:v>
                </c:pt>
                <c:pt idx="35846">
                  <c:v>5.3063729999999998</c:v>
                </c:pt>
                <c:pt idx="35847">
                  <c:v>5.3037660000000004</c:v>
                </c:pt>
                <c:pt idx="35848">
                  <c:v>5.3074570000000003</c:v>
                </c:pt>
                <c:pt idx="35849">
                  <c:v>5.3060159999999996</c:v>
                </c:pt>
                <c:pt idx="35850">
                  <c:v>5.3048780000000004</c:v>
                </c:pt>
                <c:pt idx="35851">
                  <c:v>5.307474</c:v>
                </c:pt>
                <c:pt idx="35852">
                  <c:v>5.2988520000000001</c:v>
                </c:pt>
                <c:pt idx="35853">
                  <c:v>5.2948040000000001</c:v>
                </c:pt>
                <c:pt idx="35854">
                  <c:v>5.30152</c:v>
                </c:pt>
                <c:pt idx="35855">
                  <c:v>5.3037359999999998</c:v>
                </c:pt>
                <c:pt idx="35856">
                  <c:v>5.3060099999999997</c:v>
                </c:pt>
                <c:pt idx="35857">
                  <c:v>5.3109400000000004</c:v>
                </c:pt>
                <c:pt idx="35858">
                  <c:v>5.3105349999999998</c:v>
                </c:pt>
                <c:pt idx="35859">
                  <c:v>5.3068780000000002</c:v>
                </c:pt>
                <c:pt idx="35860">
                  <c:v>5.3109400000000004</c:v>
                </c:pt>
                <c:pt idx="35861">
                  <c:v>5.3107150000000001</c:v>
                </c:pt>
                <c:pt idx="35862">
                  <c:v>5.3043440000000004</c:v>
                </c:pt>
                <c:pt idx="35863">
                  <c:v>5.3092810000000004</c:v>
                </c:pt>
                <c:pt idx="35864">
                  <c:v>5.3117650000000003</c:v>
                </c:pt>
                <c:pt idx="35865">
                  <c:v>5.3077519999999998</c:v>
                </c:pt>
                <c:pt idx="35866">
                  <c:v>5.3086010000000003</c:v>
                </c:pt>
                <c:pt idx="35867">
                  <c:v>5.3112529999999998</c:v>
                </c:pt>
                <c:pt idx="35868">
                  <c:v>5.3091059999999999</c:v>
                </c:pt>
                <c:pt idx="35869">
                  <c:v>5.3040159999999998</c:v>
                </c:pt>
                <c:pt idx="35870">
                  <c:v>5.3071999999999999</c:v>
                </c:pt>
                <c:pt idx="35871">
                  <c:v>5.3120750000000001</c:v>
                </c:pt>
                <c:pt idx="35872">
                  <c:v>5.3128830000000002</c:v>
                </c:pt>
                <c:pt idx="35873">
                  <c:v>5.3145249999999997</c:v>
                </c:pt>
                <c:pt idx="35874">
                  <c:v>5.3118509999999999</c:v>
                </c:pt>
                <c:pt idx="35875">
                  <c:v>5.307366</c:v>
                </c:pt>
                <c:pt idx="35876">
                  <c:v>5.3095540000000003</c:v>
                </c:pt>
                <c:pt idx="35877">
                  <c:v>5.3171910000000002</c:v>
                </c:pt>
                <c:pt idx="35878">
                  <c:v>5.3184230000000001</c:v>
                </c:pt>
                <c:pt idx="35879">
                  <c:v>5.3152840000000001</c:v>
                </c:pt>
                <c:pt idx="35880">
                  <c:v>5.3173979999999998</c:v>
                </c:pt>
                <c:pt idx="35881">
                  <c:v>5.3152119999999998</c:v>
                </c:pt>
                <c:pt idx="35882">
                  <c:v>5.3087730000000004</c:v>
                </c:pt>
                <c:pt idx="35883">
                  <c:v>5.3096959999999997</c:v>
                </c:pt>
                <c:pt idx="35884">
                  <c:v>5.316065</c:v>
                </c:pt>
                <c:pt idx="35885">
                  <c:v>5.3157709999999998</c:v>
                </c:pt>
                <c:pt idx="35886">
                  <c:v>5.3138300000000003</c:v>
                </c:pt>
                <c:pt idx="35887">
                  <c:v>5.3192019999999998</c:v>
                </c:pt>
                <c:pt idx="35888">
                  <c:v>5.312773</c:v>
                </c:pt>
                <c:pt idx="35889">
                  <c:v>5.3070500000000003</c:v>
                </c:pt>
                <c:pt idx="35890">
                  <c:v>5.3142509999999996</c:v>
                </c:pt>
                <c:pt idx="35891">
                  <c:v>5.3102710000000002</c:v>
                </c:pt>
                <c:pt idx="35892">
                  <c:v>5.3055019999999997</c:v>
                </c:pt>
                <c:pt idx="35893">
                  <c:v>5.3159850000000004</c:v>
                </c:pt>
                <c:pt idx="35894">
                  <c:v>5.3215690000000002</c:v>
                </c:pt>
                <c:pt idx="35895">
                  <c:v>5.3107860000000002</c:v>
                </c:pt>
                <c:pt idx="35896">
                  <c:v>5.3105149999999997</c:v>
                </c:pt>
                <c:pt idx="35897">
                  <c:v>5.3224030000000004</c:v>
                </c:pt>
                <c:pt idx="35898">
                  <c:v>5.314934</c:v>
                </c:pt>
                <c:pt idx="35899">
                  <c:v>5.3082919999999998</c:v>
                </c:pt>
                <c:pt idx="35900">
                  <c:v>5.318117</c:v>
                </c:pt>
                <c:pt idx="35901">
                  <c:v>5.3199310000000004</c:v>
                </c:pt>
                <c:pt idx="35902">
                  <c:v>5.3151679999999999</c:v>
                </c:pt>
                <c:pt idx="35903">
                  <c:v>5.3152140000000001</c:v>
                </c:pt>
                <c:pt idx="35904">
                  <c:v>5.3115110000000003</c:v>
                </c:pt>
                <c:pt idx="35905">
                  <c:v>5.3046300000000004</c:v>
                </c:pt>
                <c:pt idx="35906">
                  <c:v>5.3128209999999996</c:v>
                </c:pt>
                <c:pt idx="35907">
                  <c:v>5.3220400000000003</c:v>
                </c:pt>
                <c:pt idx="35908">
                  <c:v>5.31569</c:v>
                </c:pt>
                <c:pt idx="35909">
                  <c:v>5.3170489999999999</c:v>
                </c:pt>
                <c:pt idx="35910">
                  <c:v>5.3229119999999996</c:v>
                </c:pt>
                <c:pt idx="35911">
                  <c:v>5.3178450000000002</c:v>
                </c:pt>
                <c:pt idx="35912">
                  <c:v>5.3161680000000002</c:v>
                </c:pt>
                <c:pt idx="35913">
                  <c:v>5.3215310000000002</c:v>
                </c:pt>
                <c:pt idx="35914">
                  <c:v>5.3231929999999998</c:v>
                </c:pt>
                <c:pt idx="35915">
                  <c:v>5.3182330000000002</c:v>
                </c:pt>
                <c:pt idx="35916">
                  <c:v>5.3159109999999998</c:v>
                </c:pt>
                <c:pt idx="35917">
                  <c:v>5.3142529999999999</c:v>
                </c:pt>
                <c:pt idx="35918">
                  <c:v>5.3099759999999998</c:v>
                </c:pt>
                <c:pt idx="35919">
                  <c:v>5.3155849999999996</c:v>
                </c:pt>
                <c:pt idx="35920">
                  <c:v>5.3237769999999998</c:v>
                </c:pt>
                <c:pt idx="35921">
                  <c:v>5.3227159999999998</c:v>
                </c:pt>
                <c:pt idx="35922">
                  <c:v>5.3184839999999998</c:v>
                </c:pt>
                <c:pt idx="35923">
                  <c:v>5.3229649999999999</c:v>
                </c:pt>
                <c:pt idx="35924">
                  <c:v>5.3241500000000004</c:v>
                </c:pt>
                <c:pt idx="35925">
                  <c:v>5.3176959999999998</c:v>
                </c:pt>
                <c:pt idx="35926">
                  <c:v>5.3181060000000002</c:v>
                </c:pt>
                <c:pt idx="35927">
                  <c:v>5.3113469999999996</c:v>
                </c:pt>
                <c:pt idx="35928">
                  <c:v>5.3075539999999997</c:v>
                </c:pt>
                <c:pt idx="35929">
                  <c:v>5.3240100000000004</c:v>
                </c:pt>
                <c:pt idx="35930">
                  <c:v>5.3257669999999999</c:v>
                </c:pt>
                <c:pt idx="35931">
                  <c:v>5.3140369999999999</c:v>
                </c:pt>
                <c:pt idx="35932">
                  <c:v>5.3189529999999996</c:v>
                </c:pt>
                <c:pt idx="35933">
                  <c:v>5.327407</c:v>
                </c:pt>
                <c:pt idx="35934">
                  <c:v>5.3229509999999998</c:v>
                </c:pt>
                <c:pt idx="35935">
                  <c:v>5.3198369999999997</c:v>
                </c:pt>
                <c:pt idx="35936">
                  <c:v>5.3264849999999999</c:v>
                </c:pt>
                <c:pt idx="35937">
                  <c:v>5.3257500000000002</c:v>
                </c:pt>
                <c:pt idx="35938">
                  <c:v>5.3218249999999996</c:v>
                </c:pt>
                <c:pt idx="35939">
                  <c:v>5.3238320000000003</c:v>
                </c:pt>
                <c:pt idx="35940">
                  <c:v>5.3205989999999996</c:v>
                </c:pt>
                <c:pt idx="35941">
                  <c:v>5.3183670000000003</c:v>
                </c:pt>
                <c:pt idx="35942">
                  <c:v>5.3221150000000002</c:v>
                </c:pt>
                <c:pt idx="35943">
                  <c:v>5.3218719999999999</c:v>
                </c:pt>
                <c:pt idx="35944">
                  <c:v>5.3197190000000001</c:v>
                </c:pt>
                <c:pt idx="35945">
                  <c:v>5.3225809999999996</c:v>
                </c:pt>
                <c:pt idx="35946">
                  <c:v>5.3254809999999999</c:v>
                </c:pt>
                <c:pt idx="35947">
                  <c:v>5.3217780000000001</c:v>
                </c:pt>
                <c:pt idx="35948">
                  <c:v>5.3240020000000001</c:v>
                </c:pt>
                <c:pt idx="35949">
                  <c:v>5.3287069999999996</c:v>
                </c:pt>
                <c:pt idx="35950">
                  <c:v>5.3243910000000003</c:v>
                </c:pt>
                <c:pt idx="35951">
                  <c:v>5.3216809999999999</c:v>
                </c:pt>
                <c:pt idx="35952">
                  <c:v>5.3263610000000003</c:v>
                </c:pt>
                <c:pt idx="35953">
                  <c:v>5.3294100000000002</c:v>
                </c:pt>
                <c:pt idx="35954">
                  <c:v>5.3221689999999997</c:v>
                </c:pt>
                <c:pt idx="35955">
                  <c:v>5.3220879999999999</c:v>
                </c:pt>
                <c:pt idx="35956">
                  <c:v>5.3297270000000001</c:v>
                </c:pt>
                <c:pt idx="35957">
                  <c:v>5.326193</c:v>
                </c:pt>
                <c:pt idx="35958">
                  <c:v>5.3202319999999999</c:v>
                </c:pt>
                <c:pt idx="35959">
                  <c:v>5.3221819999999997</c:v>
                </c:pt>
                <c:pt idx="35960">
                  <c:v>5.3258520000000003</c:v>
                </c:pt>
                <c:pt idx="35961">
                  <c:v>5.3219279999999998</c:v>
                </c:pt>
                <c:pt idx="35962">
                  <c:v>5.3211009999999996</c:v>
                </c:pt>
                <c:pt idx="35963">
                  <c:v>5.3277679999999998</c:v>
                </c:pt>
                <c:pt idx="35964">
                  <c:v>5.3267939999999996</c:v>
                </c:pt>
                <c:pt idx="35965">
                  <c:v>5.323156</c:v>
                </c:pt>
                <c:pt idx="35966">
                  <c:v>5.3226069999999996</c:v>
                </c:pt>
                <c:pt idx="35967">
                  <c:v>5.3231469999999996</c:v>
                </c:pt>
                <c:pt idx="35968">
                  <c:v>5.326568</c:v>
                </c:pt>
                <c:pt idx="35969">
                  <c:v>5.3259189999999998</c:v>
                </c:pt>
                <c:pt idx="35970">
                  <c:v>5.3265549999999999</c:v>
                </c:pt>
                <c:pt idx="35971">
                  <c:v>5.3306950000000004</c:v>
                </c:pt>
                <c:pt idx="35972">
                  <c:v>5.3339369999999997</c:v>
                </c:pt>
                <c:pt idx="35973">
                  <c:v>5.3326409999999997</c:v>
                </c:pt>
                <c:pt idx="35974">
                  <c:v>5.3256100000000002</c:v>
                </c:pt>
                <c:pt idx="35975">
                  <c:v>5.3242989999999999</c:v>
                </c:pt>
                <c:pt idx="35976">
                  <c:v>5.3276019999999997</c:v>
                </c:pt>
                <c:pt idx="35977">
                  <c:v>5.3280180000000001</c:v>
                </c:pt>
                <c:pt idx="35978">
                  <c:v>5.3288070000000003</c:v>
                </c:pt>
                <c:pt idx="35979">
                  <c:v>5.3326019999999996</c:v>
                </c:pt>
                <c:pt idx="35980">
                  <c:v>5.3323260000000001</c:v>
                </c:pt>
                <c:pt idx="35981">
                  <c:v>5.3255270000000001</c:v>
                </c:pt>
                <c:pt idx="35982">
                  <c:v>5.3264430000000003</c:v>
                </c:pt>
                <c:pt idx="35983">
                  <c:v>5.3297340000000002</c:v>
                </c:pt>
                <c:pt idx="35984">
                  <c:v>5.3271389999999998</c:v>
                </c:pt>
                <c:pt idx="35985">
                  <c:v>5.3321870000000002</c:v>
                </c:pt>
                <c:pt idx="35986">
                  <c:v>5.3356440000000003</c:v>
                </c:pt>
                <c:pt idx="35987">
                  <c:v>5.3307929999999999</c:v>
                </c:pt>
                <c:pt idx="35988">
                  <c:v>5.331785</c:v>
                </c:pt>
                <c:pt idx="35989">
                  <c:v>5.3327400000000003</c:v>
                </c:pt>
                <c:pt idx="35990">
                  <c:v>5.3267470000000001</c:v>
                </c:pt>
                <c:pt idx="35991">
                  <c:v>5.3285260000000001</c:v>
                </c:pt>
                <c:pt idx="35992">
                  <c:v>5.3349729999999997</c:v>
                </c:pt>
                <c:pt idx="35993">
                  <c:v>5.3289809999999997</c:v>
                </c:pt>
                <c:pt idx="35994">
                  <c:v>5.3253849999999998</c:v>
                </c:pt>
                <c:pt idx="35995">
                  <c:v>5.3301939999999997</c:v>
                </c:pt>
                <c:pt idx="35996">
                  <c:v>5.3282389999999999</c:v>
                </c:pt>
                <c:pt idx="35997">
                  <c:v>5.3259809999999996</c:v>
                </c:pt>
                <c:pt idx="35998">
                  <c:v>5.3320790000000002</c:v>
                </c:pt>
                <c:pt idx="35999">
                  <c:v>5.3355319999999997</c:v>
                </c:pt>
                <c:pt idx="36000">
                  <c:v>5.3309509999999998</c:v>
                </c:pt>
                <c:pt idx="36001">
                  <c:v>5.3302699999999996</c:v>
                </c:pt>
                <c:pt idx="36002">
                  <c:v>5.3314089999999998</c:v>
                </c:pt>
                <c:pt idx="36003">
                  <c:v>5.3310399999999998</c:v>
                </c:pt>
                <c:pt idx="36004">
                  <c:v>5.33622</c:v>
                </c:pt>
                <c:pt idx="36005">
                  <c:v>5.3375300000000001</c:v>
                </c:pt>
                <c:pt idx="36006">
                  <c:v>5.3347480000000003</c:v>
                </c:pt>
                <c:pt idx="36007">
                  <c:v>5.3352219999999999</c:v>
                </c:pt>
                <c:pt idx="36008">
                  <c:v>5.3351730000000002</c:v>
                </c:pt>
                <c:pt idx="36009">
                  <c:v>5.3342640000000001</c:v>
                </c:pt>
                <c:pt idx="36010">
                  <c:v>5.333456</c:v>
                </c:pt>
                <c:pt idx="36011">
                  <c:v>5.3379380000000003</c:v>
                </c:pt>
                <c:pt idx="36012">
                  <c:v>5.3386690000000003</c:v>
                </c:pt>
                <c:pt idx="36013">
                  <c:v>5.3283810000000003</c:v>
                </c:pt>
                <c:pt idx="36014">
                  <c:v>5.3288659999999997</c:v>
                </c:pt>
                <c:pt idx="36015">
                  <c:v>5.339804</c:v>
                </c:pt>
                <c:pt idx="36016">
                  <c:v>5.3382290000000001</c:v>
                </c:pt>
                <c:pt idx="36017">
                  <c:v>5.3285030000000004</c:v>
                </c:pt>
                <c:pt idx="36018">
                  <c:v>5.3315219999999997</c:v>
                </c:pt>
                <c:pt idx="36019">
                  <c:v>5.3397040000000002</c:v>
                </c:pt>
                <c:pt idx="36020">
                  <c:v>5.336036</c:v>
                </c:pt>
                <c:pt idx="36021">
                  <c:v>5.3363810000000003</c:v>
                </c:pt>
                <c:pt idx="36022">
                  <c:v>5.3374689999999996</c:v>
                </c:pt>
                <c:pt idx="36023">
                  <c:v>5.3289869999999997</c:v>
                </c:pt>
                <c:pt idx="36024">
                  <c:v>5.3317750000000004</c:v>
                </c:pt>
                <c:pt idx="36025">
                  <c:v>5.339791</c:v>
                </c:pt>
                <c:pt idx="36026">
                  <c:v>5.3348849999999999</c:v>
                </c:pt>
                <c:pt idx="36027">
                  <c:v>5.3293929999999996</c:v>
                </c:pt>
                <c:pt idx="36028">
                  <c:v>5.3346010000000001</c:v>
                </c:pt>
                <c:pt idx="36029">
                  <c:v>5.3361239999999999</c:v>
                </c:pt>
                <c:pt idx="36030">
                  <c:v>5.3342559999999999</c:v>
                </c:pt>
                <c:pt idx="36031">
                  <c:v>5.342619</c:v>
                </c:pt>
                <c:pt idx="36032">
                  <c:v>5.3420240000000003</c:v>
                </c:pt>
                <c:pt idx="36033">
                  <c:v>5.3357720000000004</c:v>
                </c:pt>
                <c:pt idx="36034">
                  <c:v>5.3412009999999999</c:v>
                </c:pt>
                <c:pt idx="36035">
                  <c:v>5.3417950000000003</c:v>
                </c:pt>
                <c:pt idx="36036">
                  <c:v>5.3379729999999999</c:v>
                </c:pt>
                <c:pt idx="36037">
                  <c:v>5.3402520000000004</c:v>
                </c:pt>
                <c:pt idx="36038">
                  <c:v>5.3407239999999998</c:v>
                </c:pt>
                <c:pt idx="36039">
                  <c:v>5.3362980000000002</c:v>
                </c:pt>
                <c:pt idx="36040">
                  <c:v>5.3360329999999996</c:v>
                </c:pt>
                <c:pt idx="36041">
                  <c:v>5.3395159999999997</c:v>
                </c:pt>
                <c:pt idx="36042">
                  <c:v>5.3345729999999998</c:v>
                </c:pt>
                <c:pt idx="36043">
                  <c:v>5.335089</c:v>
                </c:pt>
                <c:pt idx="36044">
                  <c:v>5.3440089999999998</c:v>
                </c:pt>
                <c:pt idx="36045">
                  <c:v>5.3431139999999999</c:v>
                </c:pt>
                <c:pt idx="36046">
                  <c:v>5.3388350000000004</c:v>
                </c:pt>
                <c:pt idx="36047">
                  <c:v>5.3392819999999999</c:v>
                </c:pt>
                <c:pt idx="36048">
                  <c:v>5.3415520000000001</c:v>
                </c:pt>
                <c:pt idx="36049">
                  <c:v>5.3406469999999997</c:v>
                </c:pt>
                <c:pt idx="36050">
                  <c:v>5.3383260000000003</c:v>
                </c:pt>
                <c:pt idx="36051">
                  <c:v>5.339664</c:v>
                </c:pt>
                <c:pt idx="36052">
                  <c:v>5.3421890000000003</c:v>
                </c:pt>
                <c:pt idx="36053">
                  <c:v>5.3449600000000004</c:v>
                </c:pt>
                <c:pt idx="36054">
                  <c:v>5.3438249999999998</c:v>
                </c:pt>
                <c:pt idx="36055">
                  <c:v>5.3394740000000001</c:v>
                </c:pt>
                <c:pt idx="36056">
                  <c:v>5.3355629999999996</c:v>
                </c:pt>
                <c:pt idx="36057">
                  <c:v>5.3349960000000003</c:v>
                </c:pt>
                <c:pt idx="36058">
                  <c:v>5.3405829999999996</c:v>
                </c:pt>
                <c:pt idx="36059">
                  <c:v>5.3384710000000002</c:v>
                </c:pt>
                <c:pt idx="36060">
                  <c:v>5.3367269999999998</c:v>
                </c:pt>
                <c:pt idx="36061">
                  <c:v>5.3430439999999999</c:v>
                </c:pt>
                <c:pt idx="36062">
                  <c:v>5.3426720000000003</c:v>
                </c:pt>
                <c:pt idx="36063">
                  <c:v>5.3424310000000004</c:v>
                </c:pt>
                <c:pt idx="36064">
                  <c:v>5.3474409999999999</c:v>
                </c:pt>
                <c:pt idx="36065">
                  <c:v>5.3474209999999998</c:v>
                </c:pt>
                <c:pt idx="36066">
                  <c:v>5.3414289999999998</c:v>
                </c:pt>
                <c:pt idx="36067">
                  <c:v>5.3430590000000002</c:v>
                </c:pt>
                <c:pt idx="36068">
                  <c:v>5.3492430000000004</c:v>
                </c:pt>
                <c:pt idx="36069">
                  <c:v>5.3438829999999999</c:v>
                </c:pt>
                <c:pt idx="36070">
                  <c:v>5.339162</c:v>
                </c:pt>
                <c:pt idx="36071">
                  <c:v>5.3471149999999996</c:v>
                </c:pt>
                <c:pt idx="36072">
                  <c:v>5.3544739999999997</c:v>
                </c:pt>
                <c:pt idx="36073">
                  <c:v>5.3527199999999997</c:v>
                </c:pt>
                <c:pt idx="36074">
                  <c:v>5.3494169999999999</c:v>
                </c:pt>
                <c:pt idx="36075">
                  <c:v>5.3499420000000004</c:v>
                </c:pt>
                <c:pt idx="36076">
                  <c:v>5.3496499999999996</c:v>
                </c:pt>
                <c:pt idx="36077">
                  <c:v>5.3490149999999996</c:v>
                </c:pt>
                <c:pt idx="36078">
                  <c:v>5.3443290000000001</c:v>
                </c:pt>
                <c:pt idx="36079">
                  <c:v>5.3424990000000001</c:v>
                </c:pt>
                <c:pt idx="36080">
                  <c:v>5.3498710000000003</c:v>
                </c:pt>
                <c:pt idx="36081">
                  <c:v>5.3485120000000004</c:v>
                </c:pt>
                <c:pt idx="36082">
                  <c:v>5.3435100000000002</c:v>
                </c:pt>
                <c:pt idx="36083">
                  <c:v>5.3495109999999997</c:v>
                </c:pt>
                <c:pt idx="36084">
                  <c:v>5.3506819999999999</c:v>
                </c:pt>
                <c:pt idx="36085">
                  <c:v>5.3438660000000002</c:v>
                </c:pt>
                <c:pt idx="36086">
                  <c:v>5.340465</c:v>
                </c:pt>
                <c:pt idx="36087">
                  <c:v>5.3436139999999996</c:v>
                </c:pt>
                <c:pt idx="36088">
                  <c:v>5.3432300000000001</c:v>
                </c:pt>
                <c:pt idx="36089">
                  <c:v>5.3403729999999996</c:v>
                </c:pt>
                <c:pt idx="36090">
                  <c:v>5.3440830000000004</c:v>
                </c:pt>
                <c:pt idx="36091">
                  <c:v>5.3427319999999998</c:v>
                </c:pt>
                <c:pt idx="36092">
                  <c:v>5.3407619999999998</c:v>
                </c:pt>
                <c:pt idx="36093">
                  <c:v>5.3488930000000003</c:v>
                </c:pt>
                <c:pt idx="36094">
                  <c:v>5.3529640000000001</c:v>
                </c:pt>
                <c:pt idx="36095">
                  <c:v>5.3449179999999998</c:v>
                </c:pt>
                <c:pt idx="36096">
                  <c:v>5.3415030000000003</c:v>
                </c:pt>
                <c:pt idx="36097">
                  <c:v>5.346616</c:v>
                </c:pt>
                <c:pt idx="36098">
                  <c:v>5.3457340000000002</c:v>
                </c:pt>
                <c:pt idx="36099">
                  <c:v>5.3475320000000002</c:v>
                </c:pt>
                <c:pt idx="36100">
                  <c:v>5.3542149999999999</c:v>
                </c:pt>
                <c:pt idx="36101">
                  <c:v>5.3516089999999998</c:v>
                </c:pt>
                <c:pt idx="36102">
                  <c:v>5.3478070000000004</c:v>
                </c:pt>
                <c:pt idx="36103">
                  <c:v>5.3498919999999996</c:v>
                </c:pt>
                <c:pt idx="36104">
                  <c:v>5.3497279999999998</c:v>
                </c:pt>
                <c:pt idx="36105">
                  <c:v>5.3449220000000004</c:v>
                </c:pt>
                <c:pt idx="36106">
                  <c:v>5.3476610000000004</c:v>
                </c:pt>
                <c:pt idx="36107">
                  <c:v>5.3525219999999996</c:v>
                </c:pt>
                <c:pt idx="36108">
                  <c:v>5.3458269999999999</c:v>
                </c:pt>
                <c:pt idx="36109">
                  <c:v>5.3495030000000003</c:v>
                </c:pt>
                <c:pt idx="36110">
                  <c:v>5.3588170000000002</c:v>
                </c:pt>
                <c:pt idx="36111">
                  <c:v>5.3524339999999997</c:v>
                </c:pt>
                <c:pt idx="36112">
                  <c:v>5.3525609999999997</c:v>
                </c:pt>
                <c:pt idx="36113">
                  <c:v>5.3604669999999999</c:v>
                </c:pt>
                <c:pt idx="36114">
                  <c:v>5.3539500000000002</c:v>
                </c:pt>
                <c:pt idx="36115">
                  <c:v>5.3445229999999997</c:v>
                </c:pt>
                <c:pt idx="36116">
                  <c:v>5.3503179999999997</c:v>
                </c:pt>
                <c:pt idx="36117">
                  <c:v>5.3562279999999998</c:v>
                </c:pt>
                <c:pt idx="36118">
                  <c:v>5.3508300000000002</c:v>
                </c:pt>
                <c:pt idx="36119">
                  <c:v>5.3543329999999996</c:v>
                </c:pt>
                <c:pt idx="36120">
                  <c:v>5.3571260000000001</c:v>
                </c:pt>
                <c:pt idx="36121">
                  <c:v>5.3463909999999997</c:v>
                </c:pt>
                <c:pt idx="36122">
                  <c:v>5.3466370000000003</c:v>
                </c:pt>
                <c:pt idx="36123">
                  <c:v>5.3549030000000002</c:v>
                </c:pt>
                <c:pt idx="36124">
                  <c:v>5.3534949999999997</c:v>
                </c:pt>
                <c:pt idx="36125">
                  <c:v>5.3502029999999996</c:v>
                </c:pt>
                <c:pt idx="36126">
                  <c:v>5.3523699999999996</c:v>
                </c:pt>
                <c:pt idx="36127">
                  <c:v>5.3479279999999996</c:v>
                </c:pt>
                <c:pt idx="36128">
                  <c:v>5.3399320000000001</c:v>
                </c:pt>
                <c:pt idx="36129">
                  <c:v>5.3505120000000002</c:v>
                </c:pt>
                <c:pt idx="36130">
                  <c:v>5.3594419999999996</c:v>
                </c:pt>
                <c:pt idx="36131">
                  <c:v>5.353453</c:v>
                </c:pt>
                <c:pt idx="36132">
                  <c:v>5.353783</c:v>
                </c:pt>
                <c:pt idx="36133">
                  <c:v>5.3594549999999996</c:v>
                </c:pt>
                <c:pt idx="36134">
                  <c:v>5.358028</c:v>
                </c:pt>
                <c:pt idx="36135">
                  <c:v>5.3580870000000003</c:v>
                </c:pt>
                <c:pt idx="36136">
                  <c:v>5.3618980000000001</c:v>
                </c:pt>
                <c:pt idx="36137">
                  <c:v>5.3564360000000004</c:v>
                </c:pt>
                <c:pt idx="36138">
                  <c:v>5.3504610000000001</c:v>
                </c:pt>
                <c:pt idx="36139">
                  <c:v>5.3530239999999996</c:v>
                </c:pt>
                <c:pt idx="36140">
                  <c:v>5.35337</c:v>
                </c:pt>
                <c:pt idx="36141">
                  <c:v>5.3522499999999997</c:v>
                </c:pt>
                <c:pt idx="36142">
                  <c:v>5.3571460000000002</c:v>
                </c:pt>
                <c:pt idx="36143">
                  <c:v>5.3602150000000002</c:v>
                </c:pt>
                <c:pt idx="36144">
                  <c:v>5.3522829999999999</c:v>
                </c:pt>
                <c:pt idx="36145">
                  <c:v>5.3509250000000002</c:v>
                </c:pt>
                <c:pt idx="36146">
                  <c:v>5.3598549999999996</c:v>
                </c:pt>
                <c:pt idx="36147">
                  <c:v>5.3601169999999998</c:v>
                </c:pt>
                <c:pt idx="36148">
                  <c:v>5.3586859999999996</c:v>
                </c:pt>
                <c:pt idx="36149">
                  <c:v>5.3567200000000001</c:v>
                </c:pt>
                <c:pt idx="36150">
                  <c:v>5.3495509999999999</c:v>
                </c:pt>
                <c:pt idx="36151">
                  <c:v>5.3491720000000003</c:v>
                </c:pt>
                <c:pt idx="36152">
                  <c:v>5.3570929999999999</c:v>
                </c:pt>
                <c:pt idx="36153">
                  <c:v>5.3646560000000001</c:v>
                </c:pt>
                <c:pt idx="36154">
                  <c:v>5.3632270000000002</c:v>
                </c:pt>
                <c:pt idx="36155">
                  <c:v>5.3584930000000002</c:v>
                </c:pt>
                <c:pt idx="36156">
                  <c:v>5.3591600000000001</c:v>
                </c:pt>
                <c:pt idx="36157">
                  <c:v>5.3586799999999997</c:v>
                </c:pt>
                <c:pt idx="36158">
                  <c:v>5.3602340000000002</c:v>
                </c:pt>
                <c:pt idx="36159">
                  <c:v>5.3650190000000002</c:v>
                </c:pt>
                <c:pt idx="36160">
                  <c:v>5.3619890000000003</c:v>
                </c:pt>
                <c:pt idx="36161">
                  <c:v>5.3525619999999998</c:v>
                </c:pt>
                <c:pt idx="36162">
                  <c:v>5.3518629999999998</c:v>
                </c:pt>
                <c:pt idx="36163">
                  <c:v>5.357418</c:v>
                </c:pt>
                <c:pt idx="36164">
                  <c:v>5.3556509999999999</c:v>
                </c:pt>
                <c:pt idx="36165">
                  <c:v>5.3589739999999999</c:v>
                </c:pt>
                <c:pt idx="36166">
                  <c:v>5.363588</c:v>
                </c:pt>
                <c:pt idx="36167">
                  <c:v>5.3601219999999996</c:v>
                </c:pt>
                <c:pt idx="36168">
                  <c:v>5.3605359999999997</c:v>
                </c:pt>
                <c:pt idx="36169">
                  <c:v>5.358161</c:v>
                </c:pt>
                <c:pt idx="36170">
                  <c:v>5.3552020000000002</c:v>
                </c:pt>
                <c:pt idx="36171">
                  <c:v>5.3597599999999996</c:v>
                </c:pt>
                <c:pt idx="36172">
                  <c:v>5.3627370000000001</c:v>
                </c:pt>
                <c:pt idx="36173">
                  <c:v>5.3608159999999998</c:v>
                </c:pt>
                <c:pt idx="36174">
                  <c:v>5.3593950000000001</c:v>
                </c:pt>
                <c:pt idx="36175">
                  <c:v>5.3625550000000004</c:v>
                </c:pt>
                <c:pt idx="36176">
                  <c:v>5.3615510000000004</c:v>
                </c:pt>
                <c:pt idx="36177">
                  <c:v>5.3596959999999996</c:v>
                </c:pt>
                <c:pt idx="36178">
                  <c:v>5.363092</c:v>
                </c:pt>
                <c:pt idx="36179">
                  <c:v>5.3611550000000001</c:v>
                </c:pt>
                <c:pt idx="36180">
                  <c:v>5.3581630000000002</c:v>
                </c:pt>
                <c:pt idx="36181">
                  <c:v>5.3603300000000003</c:v>
                </c:pt>
                <c:pt idx="36182">
                  <c:v>5.3621990000000004</c:v>
                </c:pt>
                <c:pt idx="36183">
                  <c:v>5.3604700000000003</c:v>
                </c:pt>
                <c:pt idx="36184">
                  <c:v>5.359572</c:v>
                </c:pt>
                <c:pt idx="36185">
                  <c:v>5.3639599999999996</c:v>
                </c:pt>
                <c:pt idx="36186">
                  <c:v>5.3641540000000001</c:v>
                </c:pt>
                <c:pt idx="36187">
                  <c:v>5.3630409999999999</c:v>
                </c:pt>
                <c:pt idx="36188">
                  <c:v>5.3686530000000001</c:v>
                </c:pt>
                <c:pt idx="36189">
                  <c:v>5.370107</c:v>
                </c:pt>
                <c:pt idx="36190">
                  <c:v>5.3655869999999997</c:v>
                </c:pt>
                <c:pt idx="36191">
                  <c:v>5.3666559999999999</c:v>
                </c:pt>
                <c:pt idx="36192">
                  <c:v>5.3684180000000001</c:v>
                </c:pt>
                <c:pt idx="36193">
                  <c:v>5.3620320000000001</c:v>
                </c:pt>
                <c:pt idx="36194">
                  <c:v>5.3649060000000004</c:v>
                </c:pt>
                <c:pt idx="36195">
                  <c:v>5.369993</c:v>
                </c:pt>
                <c:pt idx="36196">
                  <c:v>5.359197</c:v>
                </c:pt>
                <c:pt idx="36197">
                  <c:v>5.3576189999999997</c:v>
                </c:pt>
                <c:pt idx="36198">
                  <c:v>5.36592</c:v>
                </c:pt>
                <c:pt idx="36199">
                  <c:v>5.3643749999999999</c:v>
                </c:pt>
                <c:pt idx="36200">
                  <c:v>5.361021</c:v>
                </c:pt>
                <c:pt idx="36201">
                  <c:v>5.3622889999999996</c:v>
                </c:pt>
                <c:pt idx="36202">
                  <c:v>5.3652090000000001</c:v>
                </c:pt>
                <c:pt idx="36203">
                  <c:v>5.3626620000000003</c:v>
                </c:pt>
                <c:pt idx="36204">
                  <c:v>5.3670280000000004</c:v>
                </c:pt>
                <c:pt idx="36205">
                  <c:v>5.3760329999999996</c:v>
                </c:pt>
                <c:pt idx="36206">
                  <c:v>5.3718560000000002</c:v>
                </c:pt>
                <c:pt idx="36207">
                  <c:v>5.3678150000000002</c:v>
                </c:pt>
                <c:pt idx="36208">
                  <c:v>5.3717670000000002</c:v>
                </c:pt>
                <c:pt idx="36209">
                  <c:v>5.3711089999999997</c:v>
                </c:pt>
                <c:pt idx="36210">
                  <c:v>5.3653430000000002</c:v>
                </c:pt>
                <c:pt idx="36211">
                  <c:v>5.3639219999999996</c:v>
                </c:pt>
                <c:pt idx="36212">
                  <c:v>5.3642750000000001</c:v>
                </c:pt>
                <c:pt idx="36213">
                  <c:v>5.3633290000000002</c:v>
                </c:pt>
                <c:pt idx="36214">
                  <c:v>5.3724999999999996</c:v>
                </c:pt>
                <c:pt idx="36215">
                  <c:v>5.3734999999999999</c:v>
                </c:pt>
                <c:pt idx="36216">
                  <c:v>5.3639169999999998</c:v>
                </c:pt>
                <c:pt idx="36217">
                  <c:v>5.3711779999999996</c:v>
                </c:pt>
                <c:pt idx="36218">
                  <c:v>5.37615</c:v>
                </c:pt>
                <c:pt idx="36219">
                  <c:v>5.3651429999999998</c:v>
                </c:pt>
                <c:pt idx="36220">
                  <c:v>5.3593060000000001</c:v>
                </c:pt>
                <c:pt idx="36221">
                  <c:v>5.3662679999999998</c:v>
                </c:pt>
                <c:pt idx="36222">
                  <c:v>5.3663439999999998</c:v>
                </c:pt>
                <c:pt idx="36223">
                  <c:v>5.3597609999999998</c:v>
                </c:pt>
                <c:pt idx="36224">
                  <c:v>5.3656499999999996</c:v>
                </c:pt>
                <c:pt idx="36225">
                  <c:v>5.3699940000000002</c:v>
                </c:pt>
                <c:pt idx="36226">
                  <c:v>5.3668529999999999</c:v>
                </c:pt>
                <c:pt idx="36227">
                  <c:v>5.3714069999999996</c:v>
                </c:pt>
                <c:pt idx="36228">
                  <c:v>5.3734970000000004</c:v>
                </c:pt>
                <c:pt idx="36229">
                  <c:v>5.3683810000000003</c:v>
                </c:pt>
                <c:pt idx="36230">
                  <c:v>5.3697480000000004</c:v>
                </c:pt>
                <c:pt idx="36231">
                  <c:v>5.3751369999999996</c:v>
                </c:pt>
                <c:pt idx="36232">
                  <c:v>5.3685580000000002</c:v>
                </c:pt>
                <c:pt idx="36233">
                  <c:v>5.3661099999999999</c:v>
                </c:pt>
                <c:pt idx="36234">
                  <c:v>5.3767189999999996</c:v>
                </c:pt>
                <c:pt idx="36235">
                  <c:v>5.3776840000000004</c:v>
                </c:pt>
                <c:pt idx="36236">
                  <c:v>5.3738039999999998</c:v>
                </c:pt>
                <c:pt idx="36237">
                  <c:v>5.3764000000000003</c:v>
                </c:pt>
                <c:pt idx="36238">
                  <c:v>5.375928</c:v>
                </c:pt>
                <c:pt idx="36239">
                  <c:v>5.3748909999999999</c:v>
                </c:pt>
                <c:pt idx="36240">
                  <c:v>5.378063</c:v>
                </c:pt>
                <c:pt idx="36241">
                  <c:v>5.3742789999999996</c:v>
                </c:pt>
                <c:pt idx="36242">
                  <c:v>5.3678210000000002</c:v>
                </c:pt>
                <c:pt idx="36243">
                  <c:v>5.3736889999999997</c:v>
                </c:pt>
                <c:pt idx="36244">
                  <c:v>5.3733639999999996</c:v>
                </c:pt>
                <c:pt idx="36245">
                  <c:v>5.3641990000000002</c:v>
                </c:pt>
                <c:pt idx="36246">
                  <c:v>5.3703479999999999</c:v>
                </c:pt>
                <c:pt idx="36247">
                  <c:v>5.376557</c:v>
                </c:pt>
                <c:pt idx="36248">
                  <c:v>5.3710550000000001</c:v>
                </c:pt>
                <c:pt idx="36249">
                  <c:v>5.3692700000000002</c:v>
                </c:pt>
                <c:pt idx="36250">
                  <c:v>5.3723599999999996</c:v>
                </c:pt>
                <c:pt idx="36251">
                  <c:v>5.373615</c:v>
                </c:pt>
                <c:pt idx="36252">
                  <c:v>5.3734609999999998</c:v>
                </c:pt>
                <c:pt idx="36253">
                  <c:v>5.3757669999999997</c:v>
                </c:pt>
                <c:pt idx="36254">
                  <c:v>5.373424</c:v>
                </c:pt>
                <c:pt idx="36255">
                  <c:v>5.3739879999999998</c:v>
                </c:pt>
                <c:pt idx="36256">
                  <c:v>5.3812629999999997</c:v>
                </c:pt>
                <c:pt idx="36257">
                  <c:v>5.3787120000000002</c:v>
                </c:pt>
                <c:pt idx="36258">
                  <c:v>5.3692489999999999</c:v>
                </c:pt>
                <c:pt idx="36259">
                  <c:v>5.3681210000000004</c:v>
                </c:pt>
                <c:pt idx="36260">
                  <c:v>5.3745399999999997</c:v>
                </c:pt>
                <c:pt idx="36261">
                  <c:v>5.3735759999999999</c:v>
                </c:pt>
                <c:pt idx="36262">
                  <c:v>5.3715070000000003</c:v>
                </c:pt>
                <c:pt idx="36263">
                  <c:v>5.3816920000000001</c:v>
                </c:pt>
                <c:pt idx="36264">
                  <c:v>5.3816389999999998</c:v>
                </c:pt>
                <c:pt idx="36265">
                  <c:v>5.3762119999999998</c:v>
                </c:pt>
                <c:pt idx="36266">
                  <c:v>5.3786370000000003</c:v>
                </c:pt>
                <c:pt idx="36267">
                  <c:v>5.3734479999999998</c:v>
                </c:pt>
                <c:pt idx="36268">
                  <c:v>5.3705809999999996</c:v>
                </c:pt>
                <c:pt idx="36269">
                  <c:v>5.3748420000000001</c:v>
                </c:pt>
                <c:pt idx="36270">
                  <c:v>5.3788919999999996</c:v>
                </c:pt>
                <c:pt idx="36271">
                  <c:v>5.37798</c:v>
                </c:pt>
                <c:pt idx="36272">
                  <c:v>5.3726839999999996</c:v>
                </c:pt>
                <c:pt idx="36273">
                  <c:v>5.3761659999999996</c:v>
                </c:pt>
                <c:pt idx="36274">
                  <c:v>5.3795820000000001</c:v>
                </c:pt>
                <c:pt idx="36275">
                  <c:v>5.3775779999999997</c:v>
                </c:pt>
                <c:pt idx="36276">
                  <c:v>5.381195</c:v>
                </c:pt>
                <c:pt idx="36277">
                  <c:v>5.3827829999999999</c:v>
                </c:pt>
                <c:pt idx="36278">
                  <c:v>5.3781119999999998</c:v>
                </c:pt>
                <c:pt idx="36279">
                  <c:v>5.3777679999999997</c:v>
                </c:pt>
                <c:pt idx="36280">
                  <c:v>5.3776200000000003</c:v>
                </c:pt>
                <c:pt idx="36281">
                  <c:v>5.3698269999999999</c:v>
                </c:pt>
                <c:pt idx="36282">
                  <c:v>5.3724160000000003</c:v>
                </c:pt>
                <c:pt idx="36283">
                  <c:v>5.3867139999999996</c:v>
                </c:pt>
                <c:pt idx="36284">
                  <c:v>5.3867469999999997</c:v>
                </c:pt>
                <c:pt idx="36285">
                  <c:v>5.3782329999999998</c:v>
                </c:pt>
                <c:pt idx="36286">
                  <c:v>5.3773809999999997</c:v>
                </c:pt>
                <c:pt idx="36287">
                  <c:v>5.3783200000000004</c:v>
                </c:pt>
                <c:pt idx="36288">
                  <c:v>5.3786440000000004</c:v>
                </c:pt>
                <c:pt idx="36289">
                  <c:v>5.381621</c:v>
                </c:pt>
                <c:pt idx="36290">
                  <c:v>5.3833209999999996</c:v>
                </c:pt>
                <c:pt idx="36291">
                  <c:v>5.383305</c:v>
                </c:pt>
                <c:pt idx="36292">
                  <c:v>5.3856830000000002</c:v>
                </c:pt>
                <c:pt idx="36293">
                  <c:v>5.3832990000000001</c:v>
                </c:pt>
                <c:pt idx="36294">
                  <c:v>5.3796470000000003</c:v>
                </c:pt>
                <c:pt idx="36295">
                  <c:v>5.382638</c:v>
                </c:pt>
                <c:pt idx="36296">
                  <c:v>5.3862620000000003</c:v>
                </c:pt>
                <c:pt idx="36297">
                  <c:v>5.3885189999999996</c:v>
                </c:pt>
                <c:pt idx="36298">
                  <c:v>5.3867029999999998</c:v>
                </c:pt>
                <c:pt idx="36299">
                  <c:v>5.3887159999999996</c:v>
                </c:pt>
                <c:pt idx="36300">
                  <c:v>5.3880679999999996</c:v>
                </c:pt>
                <c:pt idx="36301">
                  <c:v>5.3774009999999999</c:v>
                </c:pt>
                <c:pt idx="36302">
                  <c:v>5.3802029999999998</c:v>
                </c:pt>
                <c:pt idx="36303">
                  <c:v>5.3883029999999996</c:v>
                </c:pt>
                <c:pt idx="36304">
                  <c:v>5.3845460000000003</c:v>
                </c:pt>
                <c:pt idx="36305">
                  <c:v>5.3826650000000003</c:v>
                </c:pt>
                <c:pt idx="36306">
                  <c:v>5.3834850000000003</c:v>
                </c:pt>
                <c:pt idx="36307">
                  <c:v>5.3819549999999996</c:v>
                </c:pt>
                <c:pt idx="36308">
                  <c:v>5.3819290000000004</c:v>
                </c:pt>
                <c:pt idx="36309">
                  <c:v>5.3863409999999998</c:v>
                </c:pt>
                <c:pt idx="36310">
                  <c:v>5.3811619999999998</c:v>
                </c:pt>
                <c:pt idx="36311">
                  <c:v>5.3724429999999996</c:v>
                </c:pt>
                <c:pt idx="36312">
                  <c:v>5.3800679999999996</c:v>
                </c:pt>
                <c:pt idx="36313">
                  <c:v>5.3821329999999996</c:v>
                </c:pt>
                <c:pt idx="36314">
                  <c:v>5.3746809999999998</c:v>
                </c:pt>
                <c:pt idx="36315">
                  <c:v>5.3794199999999996</c:v>
                </c:pt>
                <c:pt idx="36316">
                  <c:v>5.3860270000000003</c:v>
                </c:pt>
                <c:pt idx="36317">
                  <c:v>5.3814520000000003</c:v>
                </c:pt>
                <c:pt idx="36318">
                  <c:v>5.3820969999999999</c:v>
                </c:pt>
                <c:pt idx="36319">
                  <c:v>5.3911199999999999</c:v>
                </c:pt>
                <c:pt idx="36320">
                  <c:v>5.3868330000000002</c:v>
                </c:pt>
                <c:pt idx="36321">
                  <c:v>5.3813779999999998</c:v>
                </c:pt>
                <c:pt idx="36322">
                  <c:v>5.3880780000000001</c:v>
                </c:pt>
                <c:pt idx="36323">
                  <c:v>5.3851110000000002</c:v>
                </c:pt>
                <c:pt idx="36324">
                  <c:v>5.3799910000000004</c:v>
                </c:pt>
                <c:pt idx="36325">
                  <c:v>5.3854810000000004</c:v>
                </c:pt>
                <c:pt idx="36326">
                  <c:v>5.387899</c:v>
                </c:pt>
                <c:pt idx="36327">
                  <c:v>5.3836839999999997</c:v>
                </c:pt>
                <c:pt idx="36328">
                  <c:v>5.3880530000000002</c:v>
                </c:pt>
                <c:pt idx="36329">
                  <c:v>5.3970649999999996</c:v>
                </c:pt>
                <c:pt idx="36330">
                  <c:v>5.3915940000000004</c:v>
                </c:pt>
                <c:pt idx="36331">
                  <c:v>5.3873470000000001</c:v>
                </c:pt>
                <c:pt idx="36332">
                  <c:v>5.3923110000000003</c:v>
                </c:pt>
                <c:pt idx="36333">
                  <c:v>5.391089</c:v>
                </c:pt>
                <c:pt idx="36334">
                  <c:v>5.3873930000000003</c:v>
                </c:pt>
                <c:pt idx="36335">
                  <c:v>5.3874930000000001</c:v>
                </c:pt>
                <c:pt idx="36336">
                  <c:v>5.3913789999999997</c:v>
                </c:pt>
                <c:pt idx="36337">
                  <c:v>5.3882539999999999</c:v>
                </c:pt>
                <c:pt idx="36338">
                  <c:v>5.3856789999999997</c:v>
                </c:pt>
                <c:pt idx="36339">
                  <c:v>5.3921460000000003</c:v>
                </c:pt>
                <c:pt idx="36340">
                  <c:v>5.3896189999999997</c:v>
                </c:pt>
                <c:pt idx="36341">
                  <c:v>5.3907040000000004</c:v>
                </c:pt>
                <c:pt idx="36342">
                  <c:v>5.3976759999999997</c:v>
                </c:pt>
                <c:pt idx="36343">
                  <c:v>5.3897060000000003</c:v>
                </c:pt>
                <c:pt idx="36344">
                  <c:v>5.3782930000000002</c:v>
                </c:pt>
                <c:pt idx="36345">
                  <c:v>5.384538</c:v>
                </c:pt>
                <c:pt idx="36346">
                  <c:v>5.3910020000000003</c:v>
                </c:pt>
                <c:pt idx="36347">
                  <c:v>5.3831199999999999</c:v>
                </c:pt>
                <c:pt idx="36348">
                  <c:v>5.3907930000000004</c:v>
                </c:pt>
                <c:pt idx="36349">
                  <c:v>5.4015399999999998</c:v>
                </c:pt>
                <c:pt idx="36350">
                  <c:v>5.3871260000000003</c:v>
                </c:pt>
                <c:pt idx="36351">
                  <c:v>5.3868340000000003</c:v>
                </c:pt>
                <c:pt idx="36352">
                  <c:v>5.4016989999999998</c:v>
                </c:pt>
                <c:pt idx="36353">
                  <c:v>5.3947919999999998</c:v>
                </c:pt>
                <c:pt idx="36354">
                  <c:v>5.3837130000000002</c:v>
                </c:pt>
                <c:pt idx="36355">
                  <c:v>5.3910220000000004</c:v>
                </c:pt>
                <c:pt idx="36356">
                  <c:v>5.3955479999999998</c:v>
                </c:pt>
                <c:pt idx="36357">
                  <c:v>5.3857390000000001</c:v>
                </c:pt>
                <c:pt idx="36358">
                  <c:v>5.3862399999999999</c:v>
                </c:pt>
                <c:pt idx="36359">
                  <c:v>5.3935709999999997</c:v>
                </c:pt>
                <c:pt idx="36360">
                  <c:v>5.3898320000000002</c:v>
                </c:pt>
                <c:pt idx="36361">
                  <c:v>5.3865049999999997</c:v>
                </c:pt>
                <c:pt idx="36362">
                  <c:v>5.3889149999999999</c:v>
                </c:pt>
                <c:pt idx="36363">
                  <c:v>5.3887939999999999</c:v>
                </c:pt>
                <c:pt idx="36364">
                  <c:v>5.3877370000000004</c:v>
                </c:pt>
                <c:pt idx="36365">
                  <c:v>5.3973420000000001</c:v>
                </c:pt>
                <c:pt idx="36366">
                  <c:v>5.3995850000000001</c:v>
                </c:pt>
                <c:pt idx="36367">
                  <c:v>5.3855259999999996</c:v>
                </c:pt>
                <c:pt idx="36368">
                  <c:v>5.3917849999999996</c:v>
                </c:pt>
                <c:pt idx="36369">
                  <c:v>5.4036900000000001</c:v>
                </c:pt>
                <c:pt idx="36370">
                  <c:v>5.3923269999999999</c:v>
                </c:pt>
                <c:pt idx="36371">
                  <c:v>5.3874329999999997</c:v>
                </c:pt>
                <c:pt idx="36372">
                  <c:v>5.3951310000000001</c:v>
                </c:pt>
                <c:pt idx="36373">
                  <c:v>5.3916820000000003</c:v>
                </c:pt>
                <c:pt idx="36374">
                  <c:v>5.3887020000000003</c:v>
                </c:pt>
                <c:pt idx="36375">
                  <c:v>5.397132</c:v>
                </c:pt>
                <c:pt idx="36376">
                  <c:v>5.3979499999999998</c:v>
                </c:pt>
                <c:pt idx="36377">
                  <c:v>5.3929929999999997</c:v>
                </c:pt>
                <c:pt idx="36378">
                  <c:v>5.3987619999999996</c:v>
                </c:pt>
                <c:pt idx="36379">
                  <c:v>5.3987020000000001</c:v>
                </c:pt>
                <c:pt idx="36380">
                  <c:v>5.3909269999999996</c:v>
                </c:pt>
                <c:pt idx="36381">
                  <c:v>5.3932310000000001</c:v>
                </c:pt>
                <c:pt idx="36382">
                  <c:v>5.3993690000000001</c:v>
                </c:pt>
                <c:pt idx="36383">
                  <c:v>5.3950839999999998</c:v>
                </c:pt>
                <c:pt idx="36384">
                  <c:v>5.3902609999999997</c:v>
                </c:pt>
                <c:pt idx="36385">
                  <c:v>5.3998039999999996</c:v>
                </c:pt>
                <c:pt idx="36386">
                  <c:v>5.4018759999999997</c:v>
                </c:pt>
                <c:pt idx="36387">
                  <c:v>5.3958589999999997</c:v>
                </c:pt>
                <c:pt idx="36388">
                  <c:v>5.4021759999999999</c:v>
                </c:pt>
                <c:pt idx="36389">
                  <c:v>5.40463</c:v>
                </c:pt>
                <c:pt idx="36390">
                  <c:v>5.3978320000000002</c:v>
                </c:pt>
                <c:pt idx="36391">
                  <c:v>5.4006040000000004</c:v>
                </c:pt>
                <c:pt idx="36392">
                  <c:v>5.4032369999999998</c:v>
                </c:pt>
                <c:pt idx="36393">
                  <c:v>5.3921089999999996</c:v>
                </c:pt>
                <c:pt idx="36394">
                  <c:v>5.3905200000000004</c:v>
                </c:pt>
                <c:pt idx="36395">
                  <c:v>5.4000219999999999</c:v>
                </c:pt>
                <c:pt idx="36396">
                  <c:v>5.3921559999999999</c:v>
                </c:pt>
                <c:pt idx="36397">
                  <c:v>5.3841960000000002</c:v>
                </c:pt>
                <c:pt idx="36398">
                  <c:v>5.3945400000000001</c:v>
                </c:pt>
                <c:pt idx="36399">
                  <c:v>5.4010910000000001</c:v>
                </c:pt>
                <c:pt idx="36400">
                  <c:v>5.398523</c:v>
                </c:pt>
                <c:pt idx="36401">
                  <c:v>5.401713</c:v>
                </c:pt>
                <c:pt idx="36402">
                  <c:v>5.4049449999999997</c:v>
                </c:pt>
                <c:pt idx="36403">
                  <c:v>5.3977440000000003</c:v>
                </c:pt>
                <c:pt idx="36404">
                  <c:v>5.3982679999999998</c:v>
                </c:pt>
                <c:pt idx="36405">
                  <c:v>5.4056540000000002</c:v>
                </c:pt>
                <c:pt idx="36406">
                  <c:v>5.3973649999999997</c:v>
                </c:pt>
                <c:pt idx="36407">
                  <c:v>5.3923909999999999</c:v>
                </c:pt>
                <c:pt idx="36408">
                  <c:v>5.4009660000000004</c:v>
                </c:pt>
                <c:pt idx="36409">
                  <c:v>5.4033049999999996</c:v>
                </c:pt>
                <c:pt idx="36410">
                  <c:v>5.399343</c:v>
                </c:pt>
                <c:pt idx="36411">
                  <c:v>5.4021670000000004</c:v>
                </c:pt>
                <c:pt idx="36412">
                  <c:v>5.4075990000000003</c:v>
                </c:pt>
                <c:pt idx="36413">
                  <c:v>5.401681</c:v>
                </c:pt>
                <c:pt idx="36414">
                  <c:v>5.3980639999999998</c:v>
                </c:pt>
                <c:pt idx="36415">
                  <c:v>5.4024929999999998</c:v>
                </c:pt>
                <c:pt idx="36416">
                  <c:v>5.4012120000000001</c:v>
                </c:pt>
                <c:pt idx="36417">
                  <c:v>5.4039489999999999</c:v>
                </c:pt>
                <c:pt idx="36418">
                  <c:v>5.4103070000000004</c:v>
                </c:pt>
                <c:pt idx="36419">
                  <c:v>5.4062460000000003</c:v>
                </c:pt>
                <c:pt idx="36420">
                  <c:v>5.3994090000000003</c:v>
                </c:pt>
                <c:pt idx="36421">
                  <c:v>5.4028619999999998</c:v>
                </c:pt>
                <c:pt idx="36422">
                  <c:v>5.4084839999999996</c:v>
                </c:pt>
                <c:pt idx="36423">
                  <c:v>5.4016919999999997</c:v>
                </c:pt>
                <c:pt idx="36424">
                  <c:v>5.4004750000000001</c:v>
                </c:pt>
                <c:pt idx="36425">
                  <c:v>5.410984</c:v>
                </c:pt>
                <c:pt idx="36426">
                  <c:v>5.4086400000000001</c:v>
                </c:pt>
                <c:pt idx="36427">
                  <c:v>5.3970700000000003</c:v>
                </c:pt>
                <c:pt idx="36428">
                  <c:v>5.3997310000000001</c:v>
                </c:pt>
                <c:pt idx="36429">
                  <c:v>5.4043650000000003</c:v>
                </c:pt>
                <c:pt idx="36430">
                  <c:v>5.3939399999999997</c:v>
                </c:pt>
                <c:pt idx="36431">
                  <c:v>5.3950610000000001</c:v>
                </c:pt>
                <c:pt idx="36432">
                  <c:v>5.4081539999999997</c:v>
                </c:pt>
                <c:pt idx="36433">
                  <c:v>5.4021220000000003</c:v>
                </c:pt>
                <c:pt idx="36434">
                  <c:v>5.3988040000000002</c:v>
                </c:pt>
                <c:pt idx="36435">
                  <c:v>5.4090410000000002</c:v>
                </c:pt>
                <c:pt idx="36436">
                  <c:v>5.4051150000000003</c:v>
                </c:pt>
                <c:pt idx="36437">
                  <c:v>5.3983800000000004</c:v>
                </c:pt>
                <c:pt idx="36438">
                  <c:v>5.4071749999999996</c:v>
                </c:pt>
                <c:pt idx="36439">
                  <c:v>5.4083990000000002</c:v>
                </c:pt>
                <c:pt idx="36440">
                  <c:v>5.3969269999999998</c:v>
                </c:pt>
                <c:pt idx="36441">
                  <c:v>5.4044410000000003</c:v>
                </c:pt>
                <c:pt idx="36442">
                  <c:v>5.4147400000000001</c:v>
                </c:pt>
                <c:pt idx="36443">
                  <c:v>5.4042979999999998</c:v>
                </c:pt>
                <c:pt idx="36444">
                  <c:v>5.4019959999999996</c:v>
                </c:pt>
                <c:pt idx="36445">
                  <c:v>5.4097200000000001</c:v>
                </c:pt>
                <c:pt idx="36446">
                  <c:v>5.4085020000000004</c:v>
                </c:pt>
                <c:pt idx="36447">
                  <c:v>5.4050060000000002</c:v>
                </c:pt>
                <c:pt idx="36448">
                  <c:v>5.4107079999999996</c:v>
                </c:pt>
                <c:pt idx="36449">
                  <c:v>5.4106189999999996</c:v>
                </c:pt>
                <c:pt idx="36450">
                  <c:v>5.4027349999999998</c:v>
                </c:pt>
                <c:pt idx="36451">
                  <c:v>5.4067780000000001</c:v>
                </c:pt>
                <c:pt idx="36452">
                  <c:v>5.409967</c:v>
                </c:pt>
                <c:pt idx="36453">
                  <c:v>5.4038279999999999</c:v>
                </c:pt>
                <c:pt idx="36454">
                  <c:v>5.4016700000000002</c:v>
                </c:pt>
                <c:pt idx="36455">
                  <c:v>5.4047840000000003</c:v>
                </c:pt>
                <c:pt idx="36456">
                  <c:v>5.4050609999999999</c:v>
                </c:pt>
                <c:pt idx="36457">
                  <c:v>5.403073</c:v>
                </c:pt>
                <c:pt idx="36458">
                  <c:v>5.4092969999999996</c:v>
                </c:pt>
                <c:pt idx="36459">
                  <c:v>5.4128639999999999</c:v>
                </c:pt>
                <c:pt idx="36460">
                  <c:v>5.4084539999999999</c:v>
                </c:pt>
                <c:pt idx="36461">
                  <c:v>5.4112119999999999</c:v>
                </c:pt>
                <c:pt idx="36462">
                  <c:v>5.4126630000000002</c:v>
                </c:pt>
                <c:pt idx="36463">
                  <c:v>5.4066460000000003</c:v>
                </c:pt>
                <c:pt idx="36464">
                  <c:v>5.4071680000000004</c:v>
                </c:pt>
                <c:pt idx="36465">
                  <c:v>5.4173200000000001</c:v>
                </c:pt>
                <c:pt idx="36466">
                  <c:v>5.4156789999999999</c:v>
                </c:pt>
                <c:pt idx="36467">
                  <c:v>5.402965</c:v>
                </c:pt>
                <c:pt idx="36468">
                  <c:v>5.4066359999999998</c:v>
                </c:pt>
                <c:pt idx="36469">
                  <c:v>5.4130339999999997</c:v>
                </c:pt>
                <c:pt idx="36470">
                  <c:v>5.4084199999999996</c:v>
                </c:pt>
                <c:pt idx="36471">
                  <c:v>5.4103700000000003</c:v>
                </c:pt>
                <c:pt idx="36472">
                  <c:v>5.4165260000000002</c:v>
                </c:pt>
                <c:pt idx="36473">
                  <c:v>5.4155889999999998</c:v>
                </c:pt>
                <c:pt idx="36474">
                  <c:v>5.4108960000000002</c:v>
                </c:pt>
                <c:pt idx="36475">
                  <c:v>5.4126120000000002</c:v>
                </c:pt>
                <c:pt idx="36476">
                  <c:v>5.411702</c:v>
                </c:pt>
                <c:pt idx="36477">
                  <c:v>5.4073270000000004</c:v>
                </c:pt>
                <c:pt idx="36478">
                  <c:v>5.4129630000000004</c:v>
                </c:pt>
                <c:pt idx="36479">
                  <c:v>5.4111000000000002</c:v>
                </c:pt>
                <c:pt idx="36480">
                  <c:v>5.4024989999999997</c:v>
                </c:pt>
                <c:pt idx="36481">
                  <c:v>5.4140189999999997</c:v>
                </c:pt>
                <c:pt idx="36482">
                  <c:v>5.4254619999999996</c:v>
                </c:pt>
                <c:pt idx="36483">
                  <c:v>5.4137909999999998</c:v>
                </c:pt>
                <c:pt idx="36484">
                  <c:v>5.4077729999999997</c:v>
                </c:pt>
                <c:pt idx="36485">
                  <c:v>5.416798</c:v>
                </c:pt>
                <c:pt idx="36486">
                  <c:v>5.4164459999999996</c:v>
                </c:pt>
                <c:pt idx="36487">
                  <c:v>5.4116590000000002</c:v>
                </c:pt>
                <c:pt idx="36488">
                  <c:v>5.4128189999999998</c:v>
                </c:pt>
                <c:pt idx="36489">
                  <c:v>5.4118320000000004</c:v>
                </c:pt>
                <c:pt idx="36490">
                  <c:v>5.4120879999999998</c:v>
                </c:pt>
                <c:pt idx="36491">
                  <c:v>5.4157460000000004</c:v>
                </c:pt>
                <c:pt idx="36492">
                  <c:v>5.4149050000000001</c:v>
                </c:pt>
                <c:pt idx="36493">
                  <c:v>5.4072399999999998</c:v>
                </c:pt>
                <c:pt idx="36494">
                  <c:v>5.4074840000000002</c:v>
                </c:pt>
                <c:pt idx="36495">
                  <c:v>5.4154619999999998</c:v>
                </c:pt>
                <c:pt idx="36496">
                  <c:v>5.4117480000000002</c:v>
                </c:pt>
                <c:pt idx="36497">
                  <c:v>5.4089830000000001</c:v>
                </c:pt>
                <c:pt idx="36498">
                  <c:v>5.4158340000000003</c:v>
                </c:pt>
                <c:pt idx="36499">
                  <c:v>5.4144199999999998</c:v>
                </c:pt>
                <c:pt idx="36500">
                  <c:v>5.4129440000000004</c:v>
                </c:pt>
                <c:pt idx="36501">
                  <c:v>5.4204600000000003</c:v>
                </c:pt>
                <c:pt idx="36502">
                  <c:v>5.4190630000000004</c:v>
                </c:pt>
                <c:pt idx="36503">
                  <c:v>5.4088609999999999</c:v>
                </c:pt>
                <c:pt idx="36504">
                  <c:v>5.4115630000000001</c:v>
                </c:pt>
                <c:pt idx="36505">
                  <c:v>5.4208280000000002</c:v>
                </c:pt>
                <c:pt idx="36506">
                  <c:v>5.4194420000000001</c:v>
                </c:pt>
                <c:pt idx="36507">
                  <c:v>5.4183849999999998</c:v>
                </c:pt>
                <c:pt idx="36508">
                  <c:v>5.4222000000000001</c:v>
                </c:pt>
                <c:pt idx="36509">
                  <c:v>5.4189509999999999</c:v>
                </c:pt>
                <c:pt idx="36510">
                  <c:v>5.4132199999999999</c:v>
                </c:pt>
                <c:pt idx="36511">
                  <c:v>5.418609</c:v>
                </c:pt>
                <c:pt idx="36512">
                  <c:v>5.4259079999999997</c:v>
                </c:pt>
                <c:pt idx="36513">
                  <c:v>5.4222970000000004</c:v>
                </c:pt>
                <c:pt idx="36514">
                  <c:v>5.4192850000000004</c:v>
                </c:pt>
                <c:pt idx="36515">
                  <c:v>5.4195779999999996</c:v>
                </c:pt>
                <c:pt idx="36516">
                  <c:v>5.4180679999999999</c:v>
                </c:pt>
                <c:pt idx="36517">
                  <c:v>5.4169020000000003</c:v>
                </c:pt>
                <c:pt idx="36518">
                  <c:v>5.41737</c:v>
                </c:pt>
                <c:pt idx="36519">
                  <c:v>5.4181090000000003</c:v>
                </c:pt>
                <c:pt idx="36520">
                  <c:v>5.4157500000000001</c:v>
                </c:pt>
                <c:pt idx="36521">
                  <c:v>5.4194750000000003</c:v>
                </c:pt>
                <c:pt idx="36522">
                  <c:v>5.424404</c:v>
                </c:pt>
                <c:pt idx="36523">
                  <c:v>5.4184760000000001</c:v>
                </c:pt>
                <c:pt idx="36524">
                  <c:v>5.4189379999999998</c:v>
                </c:pt>
                <c:pt idx="36525">
                  <c:v>5.4219819999999999</c:v>
                </c:pt>
                <c:pt idx="36526">
                  <c:v>5.417713</c:v>
                </c:pt>
                <c:pt idx="36527">
                  <c:v>5.4192450000000001</c:v>
                </c:pt>
                <c:pt idx="36528">
                  <c:v>5.4222659999999996</c:v>
                </c:pt>
                <c:pt idx="36529">
                  <c:v>5.4179449999999996</c:v>
                </c:pt>
                <c:pt idx="36530">
                  <c:v>5.4147499999999997</c:v>
                </c:pt>
                <c:pt idx="36531">
                  <c:v>5.4201969999999999</c:v>
                </c:pt>
                <c:pt idx="36532">
                  <c:v>5.4205909999999999</c:v>
                </c:pt>
                <c:pt idx="36533">
                  <c:v>5.4131270000000002</c:v>
                </c:pt>
                <c:pt idx="36534">
                  <c:v>5.4190759999999996</c:v>
                </c:pt>
                <c:pt idx="36535">
                  <c:v>5.4276369999999998</c:v>
                </c:pt>
                <c:pt idx="36536">
                  <c:v>5.4217769999999996</c:v>
                </c:pt>
                <c:pt idx="36537">
                  <c:v>5.4178610000000003</c:v>
                </c:pt>
                <c:pt idx="36538">
                  <c:v>5.4212530000000001</c:v>
                </c:pt>
                <c:pt idx="36539">
                  <c:v>5.4218039999999998</c:v>
                </c:pt>
                <c:pt idx="36540">
                  <c:v>5.4189949999999998</c:v>
                </c:pt>
                <c:pt idx="36541">
                  <c:v>5.4238249999999999</c:v>
                </c:pt>
                <c:pt idx="36542">
                  <c:v>5.429443</c:v>
                </c:pt>
                <c:pt idx="36543">
                  <c:v>5.426393</c:v>
                </c:pt>
                <c:pt idx="36544">
                  <c:v>5.4235139999999999</c:v>
                </c:pt>
                <c:pt idx="36545">
                  <c:v>5.4232469999999999</c:v>
                </c:pt>
                <c:pt idx="36546">
                  <c:v>5.4241720000000004</c:v>
                </c:pt>
                <c:pt idx="36547">
                  <c:v>5.4228079999999999</c:v>
                </c:pt>
                <c:pt idx="36548">
                  <c:v>5.4218570000000001</c:v>
                </c:pt>
                <c:pt idx="36549">
                  <c:v>5.4187130000000003</c:v>
                </c:pt>
                <c:pt idx="36550">
                  <c:v>5.4148630000000004</c:v>
                </c:pt>
                <c:pt idx="36551">
                  <c:v>5.4234590000000003</c:v>
                </c:pt>
                <c:pt idx="36552">
                  <c:v>5.4273530000000001</c:v>
                </c:pt>
                <c:pt idx="36553">
                  <c:v>5.423489</c:v>
                </c:pt>
                <c:pt idx="36554">
                  <c:v>5.4263820000000003</c:v>
                </c:pt>
                <c:pt idx="36555">
                  <c:v>5.4240409999999999</c:v>
                </c:pt>
                <c:pt idx="36556">
                  <c:v>5.4212020000000001</c:v>
                </c:pt>
                <c:pt idx="36557">
                  <c:v>5.4255170000000001</c:v>
                </c:pt>
                <c:pt idx="36558">
                  <c:v>5.42821</c:v>
                </c:pt>
                <c:pt idx="36559">
                  <c:v>5.4234679999999997</c:v>
                </c:pt>
                <c:pt idx="36560">
                  <c:v>5.4206250000000002</c:v>
                </c:pt>
                <c:pt idx="36561">
                  <c:v>5.4297469999999999</c:v>
                </c:pt>
                <c:pt idx="36562">
                  <c:v>5.4328060000000002</c:v>
                </c:pt>
                <c:pt idx="36563">
                  <c:v>5.4245729999999996</c:v>
                </c:pt>
                <c:pt idx="36564">
                  <c:v>5.4231569999999998</c:v>
                </c:pt>
                <c:pt idx="36565">
                  <c:v>5.42828</c:v>
                </c:pt>
                <c:pt idx="36566">
                  <c:v>5.4252019999999996</c:v>
                </c:pt>
                <c:pt idx="36567">
                  <c:v>5.4203109999999999</c:v>
                </c:pt>
                <c:pt idx="36568">
                  <c:v>5.426571</c:v>
                </c:pt>
                <c:pt idx="36569">
                  <c:v>5.4276669999999996</c:v>
                </c:pt>
                <c:pt idx="36570">
                  <c:v>5.4252840000000004</c:v>
                </c:pt>
                <c:pt idx="36571">
                  <c:v>5.431934</c:v>
                </c:pt>
                <c:pt idx="36572">
                  <c:v>5.4299189999999999</c:v>
                </c:pt>
                <c:pt idx="36573">
                  <c:v>5.4264770000000002</c:v>
                </c:pt>
                <c:pt idx="36574">
                  <c:v>5.4321409999999997</c:v>
                </c:pt>
                <c:pt idx="36575">
                  <c:v>5.4334449999999999</c:v>
                </c:pt>
                <c:pt idx="36576">
                  <c:v>5.4271050000000001</c:v>
                </c:pt>
                <c:pt idx="36577">
                  <c:v>5.426088</c:v>
                </c:pt>
                <c:pt idx="36578">
                  <c:v>5.432868</c:v>
                </c:pt>
                <c:pt idx="36579">
                  <c:v>5.42598</c:v>
                </c:pt>
                <c:pt idx="36580">
                  <c:v>5.4206450000000004</c:v>
                </c:pt>
                <c:pt idx="36581">
                  <c:v>5.4316969999999998</c:v>
                </c:pt>
                <c:pt idx="36582">
                  <c:v>5.4319040000000003</c:v>
                </c:pt>
                <c:pt idx="36583">
                  <c:v>5.4245950000000001</c:v>
                </c:pt>
                <c:pt idx="36584">
                  <c:v>5.4248599999999998</c:v>
                </c:pt>
                <c:pt idx="36585">
                  <c:v>5.4260260000000002</c:v>
                </c:pt>
                <c:pt idx="36586">
                  <c:v>5.4278589999999998</c:v>
                </c:pt>
                <c:pt idx="36587">
                  <c:v>5.4329640000000001</c:v>
                </c:pt>
                <c:pt idx="36588">
                  <c:v>5.4350350000000001</c:v>
                </c:pt>
                <c:pt idx="36589">
                  <c:v>5.4310479999999997</c:v>
                </c:pt>
                <c:pt idx="36590">
                  <c:v>5.4301719999999998</c:v>
                </c:pt>
                <c:pt idx="36591">
                  <c:v>5.4305349999999999</c:v>
                </c:pt>
                <c:pt idx="36592">
                  <c:v>5.4286260000000004</c:v>
                </c:pt>
                <c:pt idx="36593">
                  <c:v>5.4312880000000003</c:v>
                </c:pt>
                <c:pt idx="36594">
                  <c:v>5.4349400000000001</c:v>
                </c:pt>
                <c:pt idx="36595">
                  <c:v>5.4329770000000002</c:v>
                </c:pt>
                <c:pt idx="36596">
                  <c:v>5.4265549999999996</c:v>
                </c:pt>
                <c:pt idx="36597">
                  <c:v>5.4285379999999996</c:v>
                </c:pt>
                <c:pt idx="36598">
                  <c:v>5.4355289999999998</c:v>
                </c:pt>
                <c:pt idx="36599">
                  <c:v>5.4305969999999997</c:v>
                </c:pt>
                <c:pt idx="36600">
                  <c:v>5.4304370000000004</c:v>
                </c:pt>
                <c:pt idx="36601">
                  <c:v>5.4377849999999999</c:v>
                </c:pt>
                <c:pt idx="36602">
                  <c:v>5.4331060000000004</c:v>
                </c:pt>
                <c:pt idx="36603">
                  <c:v>5.4249409999999996</c:v>
                </c:pt>
                <c:pt idx="36604">
                  <c:v>5.4340260000000002</c:v>
                </c:pt>
                <c:pt idx="36605">
                  <c:v>5.4423089999999998</c:v>
                </c:pt>
                <c:pt idx="36606">
                  <c:v>5.4327719999999999</c:v>
                </c:pt>
                <c:pt idx="36607">
                  <c:v>5.4342199999999998</c:v>
                </c:pt>
                <c:pt idx="36608">
                  <c:v>5.4398790000000004</c:v>
                </c:pt>
                <c:pt idx="36609">
                  <c:v>5.4275310000000001</c:v>
                </c:pt>
                <c:pt idx="36610">
                  <c:v>5.4200799999999996</c:v>
                </c:pt>
                <c:pt idx="36611">
                  <c:v>5.4284169999999996</c:v>
                </c:pt>
                <c:pt idx="36612">
                  <c:v>5.434418</c:v>
                </c:pt>
                <c:pt idx="36613">
                  <c:v>5.4302080000000004</c:v>
                </c:pt>
                <c:pt idx="36614">
                  <c:v>5.4328620000000001</c:v>
                </c:pt>
                <c:pt idx="36615">
                  <c:v>5.440105</c:v>
                </c:pt>
                <c:pt idx="36616">
                  <c:v>5.4398210000000002</c:v>
                </c:pt>
                <c:pt idx="36617">
                  <c:v>5.4418410000000002</c:v>
                </c:pt>
                <c:pt idx="36618">
                  <c:v>5.4422499999999996</c:v>
                </c:pt>
                <c:pt idx="36619">
                  <c:v>5.4385589999999997</c:v>
                </c:pt>
                <c:pt idx="36620">
                  <c:v>5.4394090000000004</c:v>
                </c:pt>
                <c:pt idx="36621">
                  <c:v>5.4412729999999998</c:v>
                </c:pt>
                <c:pt idx="36622">
                  <c:v>5.4414389999999999</c:v>
                </c:pt>
                <c:pt idx="36623">
                  <c:v>5.4359279999999996</c:v>
                </c:pt>
                <c:pt idx="36624">
                  <c:v>5.4361649999999999</c:v>
                </c:pt>
                <c:pt idx="36625">
                  <c:v>5.4436479999999996</c:v>
                </c:pt>
                <c:pt idx="36626">
                  <c:v>5.4396760000000004</c:v>
                </c:pt>
                <c:pt idx="36627">
                  <c:v>5.4374549999999999</c:v>
                </c:pt>
                <c:pt idx="36628">
                  <c:v>5.4434620000000002</c:v>
                </c:pt>
                <c:pt idx="36629">
                  <c:v>5.4371179999999999</c:v>
                </c:pt>
                <c:pt idx="36630">
                  <c:v>5.4284780000000001</c:v>
                </c:pt>
                <c:pt idx="36631">
                  <c:v>5.4356549999999997</c:v>
                </c:pt>
                <c:pt idx="36632">
                  <c:v>5.4384199999999998</c:v>
                </c:pt>
                <c:pt idx="36633">
                  <c:v>5.431902</c:v>
                </c:pt>
                <c:pt idx="36634">
                  <c:v>5.438428</c:v>
                </c:pt>
                <c:pt idx="36635">
                  <c:v>5.4422790000000001</c:v>
                </c:pt>
                <c:pt idx="36636">
                  <c:v>5.4342079999999999</c:v>
                </c:pt>
                <c:pt idx="36637">
                  <c:v>5.4361280000000001</c:v>
                </c:pt>
                <c:pt idx="36638">
                  <c:v>5.4432609999999997</c:v>
                </c:pt>
                <c:pt idx="36639">
                  <c:v>5.4401840000000004</c:v>
                </c:pt>
                <c:pt idx="36640">
                  <c:v>5.432213</c:v>
                </c:pt>
                <c:pt idx="36641">
                  <c:v>5.4335420000000001</c:v>
                </c:pt>
                <c:pt idx="36642">
                  <c:v>5.4368660000000002</c:v>
                </c:pt>
                <c:pt idx="36643">
                  <c:v>5.4339510000000004</c:v>
                </c:pt>
                <c:pt idx="36644">
                  <c:v>5.43804</c:v>
                </c:pt>
                <c:pt idx="36645">
                  <c:v>5.4408799999999999</c:v>
                </c:pt>
                <c:pt idx="36646">
                  <c:v>5.4353899999999999</c:v>
                </c:pt>
                <c:pt idx="36647">
                  <c:v>5.4372910000000001</c:v>
                </c:pt>
                <c:pt idx="36648">
                  <c:v>5.4440749999999998</c:v>
                </c:pt>
                <c:pt idx="36649">
                  <c:v>5.4399090000000001</c:v>
                </c:pt>
                <c:pt idx="36650">
                  <c:v>5.4322249999999999</c:v>
                </c:pt>
                <c:pt idx="36651">
                  <c:v>5.4380750000000004</c:v>
                </c:pt>
                <c:pt idx="36652">
                  <c:v>5.442882</c:v>
                </c:pt>
                <c:pt idx="36653">
                  <c:v>5.4369820000000004</c:v>
                </c:pt>
                <c:pt idx="36654">
                  <c:v>5.4409020000000003</c:v>
                </c:pt>
                <c:pt idx="36655">
                  <c:v>5.4491339999999999</c:v>
                </c:pt>
                <c:pt idx="36656">
                  <c:v>5.445449</c:v>
                </c:pt>
                <c:pt idx="36657">
                  <c:v>5.4426050000000004</c:v>
                </c:pt>
                <c:pt idx="36658">
                  <c:v>5.4482699999999999</c:v>
                </c:pt>
                <c:pt idx="36659">
                  <c:v>5.4429910000000001</c:v>
                </c:pt>
                <c:pt idx="36660">
                  <c:v>5.4351409999999998</c:v>
                </c:pt>
                <c:pt idx="36661">
                  <c:v>5.4448309999999998</c:v>
                </c:pt>
                <c:pt idx="36662">
                  <c:v>5.4417809999999998</c:v>
                </c:pt>
                <c:pt idx="36663">
                  <c:v>5.4307699999999999</c:v>
                </c:pt>
                <c:pt idx="36664">
                  <c:v>5.4433660000000001</c:v>
                </c:pt>
                <c:pt idx="36665">
                  <c:v>5.4502670000000002</c:v>
                </c:pt>
                <c:pt idx="36666">
                  <c:v>5.4383280000000003</c:v>
                </c:pt>
                <c:pt idx="36667">
                  <c:v>5.4374000000000002</c:v>
                </c:pt>
                <c:pt idx="36668">
                  <c:v>5.4494059999999998</c:v>
                </c:pt>
                <c:pt idx="36669">
                  <c:v>5.4453740000000002</c:v>
                </c:pt>
                <c:pt idx="36670">
                  <c:v>5.4375179999999999</c:v>
                </c:pt>
                <c:pt idx="36671">
                  <c:v>5.4472480000000001</c:v>
                </c:pt>
                <c:pt idx="36672">
                  <c:v>5.4462120000000001</c:v>
                </c:pt>
                <c:pt idx="36673">
                  <c:v>5.441503</c:v>
                </c:pt>
                <c:pt idx="36674">
                  <c:v>5.4468370000000004</c:v>
                </c:pt>
                <c:pt idx="36675">
                  <c:v>5.4450459999999996</c:v>
                </c:pt>
                <c:pt idx="36676">
                  <c:v>5.4426569999999996</c:v>
                </c:pt>
                <c:pt idx="36677">
                  <c:v>5.4456699999999998</c:v>
                </c:pt>
                <c:pt idx="36678">
                  <c:v>5.4468819999999996</c:v>
                </c:pt>
                <c:pt idx="36679">
                  <c:v>5.4423979999999998</c:v>
                </c:pt>
                <c:pt idx="36680">
                  <c:v>5.4414559999999996</c:v>
                </c:pt>
                <c:pt idx="36681">
                  <c:v>5.4486499999999998</c:v>
                </c:pt>
                <c:pt idx="36682">
                  <c:v>5.446898</c:v>
                </c:pt>
                <c:pt idx="36683">
                  <c:v>5.4397859999999998</c:v>
                </c:pt>
                <c:pt idx="36684">
                  <c:v>5.4435099999999998</c:v>
                </c:pt>
                <c:pt idx="36685">
                  <c:v>5.4497939999999998</c:v>
                </c:pt>
                <c:pt idx="36686">
                  <c:v>5.4477679999999999</c:v>
                </c:pt>
                <c:pt idx="36687">
                  <c:v>5.4450979999999998</c:v>
                </c:pt>
                <c:pt idx="36688">
                  <c:v>5.4474239999999998</c:v>
                </c:pt>
                <c:pt idx="36689">
                  <c:v>5.4474109999999998</c:v>
                </c:pt>
                <c:pt idx="36690">
                  <c:v>5.4499259999999996</c:v>
                </c:pt>
                <c:pt idx="36691">
                  <c:v>5.4507349999999999</c:v>
                </c:pt>
                <c:pt idx="36692">
                  <c:v>5.4465880000000002</c:v>
                </c:pt>
                <c:pt idx="36693">
                  <c:v>5.446199</c:v>
                </c:pt>
                <c:pt idx="36694">
                  <c:v>5.4475939999999996</c:v>
                </c:pt>
                <c:pt idx="36695">
                  <c:v>5.4465919999999999</c:v>
                </c:pt>
                <c:pt idx="36696">
                  <c:v>5.4422920000000001</c:v>
                </c:pt>
                <c:pt idx="36697">
                  <c:v>5.4455280000000004</c:v>
                </c:pt>
                <c:pt idx="36698">
                  <c:v>5.4526310000000002</c:v>
                </c:pt>
                <c:pt idx="36699">
                  <c:v>5.4514189999999996</c:v>
                </c:pt>
                <c:pt idx="36700">
                  <c:v>5.4521470000000001</c:v>
                </c:pt>
                <c:pt idx="36701">
                  <c:v>5.4523760000000001</c:v>
                </c:pt>
                <c:pt idx="36702">
                  <c:v>5.4465659999999998</c:v>
                </c:pt>
                <c:pt idx="36703">
                  <c:v>5.4457509999999996</c:v>
                </c:pt>
                <c:pt idx="36704">
                  <c:v>5.4519149999999996</c:v>
                </c:pt>
                <c:pt idx="36705">
                  <c:v>5.4532150000000001</c:v>
                </c:pt>
                <c:pt idx="36706">
                  <c:v>5.446447</c:v>
                </c:pt>
                <c:pt idx="36707">
                  <c:v>5.4487180000000004</c:v>
                </c:pt>
                <c:pt idx="36708">
                  <c:v>5.4512340000000004</c:v>
                </c:pt>
                <c:pt idx="36709">
                  <c:v>5.443098</c:v>
                </c:pt>
                <c:pt idx="36710">
                  <c:v>5.4420089999999997</c:v>
                </c:pt>
                <c:pt idx="36711">
                  <c:v>5.4463600000000003</c:v>
                </c:pt>
                <c:pt idx="36712">
                  <c:v>5.4463600000000003</c:v>
                </c:pt>
                <c:pt idx="36713">
                  <c:v>5.4476300000000002</c:v>
                </c:pt>
                <c:pt idx="36714">
                  <c:v>5.4541190000000004</c:v>
                </c:pt>
                <c:pt idx="36715">
                  <c:v>5.4565900000000003</c:v>
                </c:pt>
                <c:pt idx="36716">
                  <c:v>5.4531830000000001</c:v>
                </c:pt>
                <c:pt idx="36717">
                  <c:v>5.456779</c:v>
                </c:pt>
                <c:pt idx="36718">
                  <c:v>5.4593689999999997</c:v>
                </c:pt>
                <c:pt idx="36719">
                  <c:v>5.4554450000000001</c:v>
                </c:pt>
                <c:pt idx="36720">
                  <c:v>5.4525829999999997</c:v>
                </c:pt>
                <c:pt idx="36721">
                  <c:v>5.45106</c:v>
                </c:pt>
                <c:pt idx="36722">
                  <c:v>5.4516470000000004</c:v>
                </c:pt>
                <c:pt idx="36723">
                  <c:v>5.4506300000000003</c:v>
                </c:pt>
                <c:pt idx="36724">
                  <c:v>5.4572200000000004</c:v>
                </c:pt>
                <c:pt idx="36725">
                  <c:v>5.4589299999999996</c:v>
                </c:pt>
                <c:pt idx="36726">
                  <c:v>5.4476269999999998</c:v>
                </c:pt>
                <c:pt idx="36727">
                  <c:v>5.4526329999999996</c:v>
                </c:pt>
                <c:pt idx="36728">
                  <c:v>5.4583729999999999</c:v>
                </c:pt>
                <c:pt idx="36729">
                  <c:v>5.4484269999999997</c:v>
                </c:pt>
                <c:pt idx="36730">
                  <c:v>5.4502860000000002</c:v>
                </c:pt>
                <c:pt idx="36731">
                  <c:v>5.4589619999999996</c:v>
                </c:pt>
                <c:pt idx="36732">
                  <c:v>5.4567209999999999</c:v>
                </c:pt>
                <c:pt idx="36733">
                  <c:v>5.4524410000000003</c:v>
                </c:pt>
                <c:pt idx="36734">
                  <c:v>5.4544519999999999</c:v>
                </c:pt>
                <c:pt idx="36735">
                  <c:v>5.4536530000000001</c:v>
                </c:pt>
                <c:pt idx="36736">
                  <c:v>5.4495180000000003</c:v>
                </c:pt>
                <c:pt idx="36737">
                  <c:v>5.4554210000000003</c:v>
                </c:pt>
                <c:pt idx="36738">
                  <c:v>5.4592029999999996</c:v>
                </c:pt>
                <c:pt idx="36739">
                  <c:v>5.456976</c:v>
                </c:pt>
                <c:pt idx="36740">
                  <c:v>5.4591060000000002</c:v>
                </c:pt>
                <c:pt idx="36741">
                  <c:v>5.4625849999999998</c:v>
                </c:pt>
                <c:pt idx="36742">
                  <c:v>5.4604749999999997</c:v>
                </c:pt>
                <c:pt idx="36743">
                  <c:v>5.4565999999999999</c:v>
                </c:pt>
                <c:pt idx="36744">
                  <c:v>5.455476</c:v>
                </c:pt>
                <c:pt idx="36745">
                  <c:v>5.4517389999999999</c:v>
                </c:pt>
                <c:pt idx="36746">
                  <c:v>5.452083</c:v>
                </c:pt>
                <c:pt idx="36747">
                  <c:v>5.4570040000000004</c:v>
                </c:pt>
                <c:pt idx="36748">
                  <c:v>5.4567310000000004</c:v>
                </c:pt>
                <c:pt idx="36749">
                  <c:v>5.4541810000000002</c:v>
                </c:pt>
                <c:pt idx="36750">
                  <c:v>5.452318</c:v>
                </c:pt>
                <c:pt idx="36751">
                  <c:v>5.4562799999999996</c:v>
                </c:pt>
                <c:pt idx="36752">
                  <c:v>5.4565020000000004</c:v>
                </c:pt>
                <c:pt idx="36753">
                  <c:v>5.4533240000000003</c:v>
                </c:pt>
                <c:pt idx="36754">
                  <c:v>5.4604150000000002</c:v>
                </c:pt>
                <c:pt idx="36755">
                  <c:v>5.4588650000000003</c:v>
                </c:pt>
                <c:pt idx="36756">
                  <c:v>5.4541510000000004</c:v>
                </c:pt>
                <c:pt idx="36757">
                  <c:v>5.4610659999999998</c:v>
                </c:pt>
                <c:pt idx="36758">
                  <c:v>5.4600900000000001</c:v>
                </c:pt>
                <c:pt idx="36759">
                  <c:v>5.451219</c:v>
                </c:pt>
                <c:pt idx="36760">
                  <c:v>5.4530459999999996</c:v>
                </c:pt>
                <c:pt idx="36761">
                  <c:v>5.4606940000000002</c:v>
                </c:pt>
                <c:pt idx="36762">
                  <c:v>5.4608759999999998</c:v>
                </c:pt>
                <c:pt idx="36763">
                  <c:v>5.4634879999999999</c:v>
                </c:pt>
                <c:pt idx="36764">
                  <c:v>5.4663329999999997</c:v>
                </c:pt>
                <c:pt idx="36765">
                  <c:v>5.4609370000000004</c:v>
                </c:pt>
                <c:pt idx="36766">
                  <c:v>5.463076</c:v>
                </c:pt>
                <c:pt idx="36767">
                  <c:v>5.4672190000000001</c:v>
                </c:pt>
                <c:pt idx="36768">
                  <c:v>5.4618270000000004</c:v>
                </c:pt>
                <c:pt idx="36769">
                  <c:v>5.4543400000000002</c:v>
                </c:pt>
                <c:pt idx="36770">
                  <c:v>5.4547420000000004</c:v>
                </c:pt>
                <c:pt idx="36771">
                  <c:v>5.4617300000000002</c:v>
                </c:pt>
                <c:pt idx="36772">
                  <c:v>5.461506</c:v>
                </c:pt>
                <c:pt idx="36773">
                  <c:v>5.4610450000000004</c:v>
                </c:pt>
                <c:pt idx="36774">
                  <c:v>5.463622</c:v>
                </c:pt>
                <c:pt idx="36775">
                  <c:v>5.4580010000000003</c:v>
                </c:pt>
                <c:pt idx="36776">
                  <c:v>5.4563300000000003</c:v>
                </c:pt>
                <c:pt idx="36777">
                  <c:v>5.4666540000000001</c:v>
                </c:pt>
                <c:pt idx="36778">
                  <c:v>5.4695770000000001</c:v>
                </c:pt>
                <c:pt idx="36779">
                  <c:v>5.4584289999999998</c:v>
                </c:pt>
                <c:pt idx="36780">
                  <c:v>5.4608610000000004</c:v>
                </c:pt>
                <c:pt idx="36781">
                  <c:v>5.4680140000000002</c:v>
                </c:pt>
                <c:pt idx="36782">
                  <c:v>5.4580570000000002</c:v>
                </c:pt>
                <c:pt idx="36783">
                  <c:v>5.4586690000000004</c:v>
                </c:pt>
                <c:pt idx="36784">
                  <c:v>5.4664650000000004</c:v>
                </c:pt>
                <c:pt idx="36785">
                  <c:v>5.4611150000000004</c:v>
                </c:pt>
                <c:pt idx="36786">
                  <c:v>5.4599609999999998</c:v>
                </c:pt>
                <c:pt idx="36787">
                  <c:v>5.4663240000000002</c:v>
                </c:pt>
                <c:pt idx="36788">
                  <c:v>5.4674199999999997</c:v>
                </c:pt>
                <c:pt idx="36789">
                  <c:v>5.4638169999999997</c:v>
                </c:pt>
                <c:pt idx="36790">
                  <c:v>5.4636639999999996</c:v>
                </c:pt>
                <c:pt idx="36791">
                  <c:v>5.4626089999999996</c:v>
                </c:pt>
                <c:pt idx="36792">
                  <c:v>5.4557799999999999</c:v>
                </c:pt>
                <c:pt idx="36793">
                  <c:v>5.457287</c:v>
                </c:pt>
                <c:pt idx="36794">
                  <c:v>5.464054</c:v>
                </c:pt>
                <c:pt idx="36795">
                  <c:v>5.4615229999999997</c:v>
                </c:pt>
                <c:pt idx="36796">
                  <c:v>5.4587349999999999</c:v>
                </c:pt>
                <c:pt idx="36797">
                  <c:v>5.4665629999999998</c:v>
                </c:pt>
                <c:pt idx="36798">
                  <c:v>5.4677879999999996</c:v>
                </c:pt>
                <c:pt idx="36799">
                  <c:v>5.4622149999999996</c:v>
                </c:pt>
                <c:pt idx="36800">
                  <c:v>5.4692239999999996</c:v>
                </c:pt>
                <c:pt idx="36801">
                  <c:v>5.474043</c:v>
                </c:pt>
                <c:pt idx="36802">
                  <c:v>5.4698909999999996</c:v>
                </c:pt>
                <c:pt idx="36803">
                  <c:v>5.4682579999999996</c:v>
                </c:pt>
                <c:pt idx="36804">
                  <c:v>5.4685899999999998</c:v>
                </c:pt>
                <c:pt idx="36805">
                  <c:v>5.469061</c:v>
                </c:pt>
                <c:pt idx="36806">
                  <c:v>5.4659360000000001</c:v>
                </c:pt>
                <c:pt idx="36807">
                  <c:v>5.463489</c:v>
                </c:pt>
                <c:pt idx="36808">
                  <c:v>5.465611</c:v>
                </c:pt>
                <c:pt idx="36809">
                  <c:v>5.4645039999999998</c:v>
                </c:pt>
                <c:pt idx="36810">
                  <c:v>5.467327</c:v>
                </c:pt>
                <c:pt idx="36811">
                  <c:v>5.4714479999999996</c:v>
                </c:pt>
                <c:pt idx="36812">
                  <c:v>5.4681389999999999</c:v>
                </c:pt>
                <c:pt idx="36813">
                  <c:v>5.4676629999999999</c:v>
                </c:pt>
                <c:pt idx="36814">
                  <c:v>5.4726039999999996</c:v>
                </c:pt>
                <c:pt idx="36815">
                  <c:v>5.4700129999999998</c:v>
                </c:pt>
                <c:pt idx="36816">
                  <c:v>5.4636979999999999</c:v>
                </c:pt>
                <c:pt idx="36817">
                  <c:v>5.4677689999999997</c:v>
                </c:pt>
                <c:pt idx="36818">
                  <c:v>5.4681150000000001</c:v>
                </c:pt>
                <c:pt idx="36819">
                  <c:v>5.4637320000000003</c:v>
                </c:pt>
                <c:pt idx="36820">
                  <c:v>5.4718400000000003</c:v>
                </c:pt>
                <c:pt idx="36821">
                  <c:v>5.4728050000000001</c:v>
                </c:pt>
                <c:pt idx="36822">
                  <c:v>5.4606310000000002</c:v>
                </c:pt>
                <c:pt idx="36823">
                  <c:v>5.463171</c:v>
                </c:pt>
                <c:pt idx="36824">
                  <c:v>5.4748270000000003</c:v>
                </c:pt>
                <c:pt idx="36825">
                  <c:v>5.4700170000000004</c:v>
                </c:pt>
                <c:pt idx="36826">
                  <c:v>5.4653099999999997</c:v>
                </c:pt>
                <c:pt idx="36827">
                  <c:v>5.4743449999999996</c:v>
                </c:pt>
                <c:pt idx="36828">
                  <c:v>5.4706869999999999</c:v>
                </c:pt>
                <c:pt idx="36829">
                  <c:v>5.462332</c:v>
                </c:pt>
                <c:pt idx="36830">
                  <c:v>5.4713820000000002</c:v>
                </c:pt>
                <c:pt idx="36831">
                  <c:v>5.4776030000000002</c:v>
                </c:pt>
                <c:pt idx="36832">
                  <c:v>5.4694029999999998</c:v>
                </c:pt>
                <c:pt idx="36833">
                  <c:v>5.4669740000000004</c:v>
                </c:pt>
                <c:pt idx="36834">
                  <c:v>5.470008</c:v>
                </c:pt>
                <c:pt idx="36835">
                  <c:v>5.4650780000000001</c:v>
                </c:pt>
                <c:pt idx="36836">
                  <c:v>5.4627059999999998</c:v>
                </c:pt>
                <c:pt idx="36837">
                  <c:v>5.4695299999999998</c:v>
                </c:pt>
                <c:pt idx="36838">
                  <c:v>5.4712959999999997</c:v>
                </c:pt>
                <c:pt idx="36839">
                  <c:v>5.4722299999999997</c:v>
                </c:pt>
                <c:pt idx="36840">
                  <c:v>5.4762339999999998</c:v>
                </c:pt>
                <c:pt idx="36841">
                  <c:v>5.4758829999999996</c:v>
                </c:pt>
                <c:pt idx="36842">
                  <c:v>5.4751830000000004</c:v>
                </c:pt>
                <c:pt idx="36843">
                  <c:v>5.4764730000000004</c:v>
                </c:pt>
                <c:pt idx="36844">
                  <c:v>5.4777519999999997</c:v>
                </c:pt>
                <c:pt idx="36845">
                  <c:v>5.4772759999999998</c:v>
                </c:pt>
                <c:pt idx="36846">
                  <c:v>5.4800680000000002</c:v>
                </c:pt>
                <c:pt idx="36847">
                  <c:v>5.4838100000000001</c:v>
                </c:pt>
                <c:pt idx="36848">
                  <c:v>5.4786780000000004</c:v>
                </c:pt>
                <c:pt idx="36849">
                  <c:v>5.4739110000000002</c:v>
                </c:pt>
                <c:pt idx="36850">
                  <c:v>5.4752299999999998</c:v>
                </c:pt>
                <c:pt idx="36851">
                  <c:v>5.4767099999999997</c:v>
                </c:pt>
                <c:pt idx="36852">
                  <c:v>5.4742009999999999</c:v>
                </c:pt>
                <c:pt idx="36853">
                  <c:v>5.4720180000000003</c:v>
                </c:pt>
                <c:pt idx="36854">
                  <c:v>5.473668</c:v>
                </c:pt>
                <c:pt idx="36855">
                  <c:v>5.470485</c:v>
                </c:pt>
                <c:pt idx="36856">
                  <c:v>5.4689370000000004</c:v>
                </c:pt>
                <c:pt idx="36857">
                  <c:v>5.4763809999999999</c:v>
                </c:pt>
                <c:pt idx="36858">
                  <c:v>5.4747690000000002</c:v>
                </c:pt>
                <c:pt idx="36859">
                  <c:v>5.4671200000000004</c:v>
                </c:pt>
                <c:pt idx="36860">
                  <c:v>5.4714460000000003</c:v>
                </c:pt>
                <c:pt idx="36861">
                  <c:v>5.4776030000000002</c:v>
                </c:pt>
                <c:pt idx="36862">
                  <c:v>5.471673</c:v>
                </c:pt>
                <c:pt idx="36863">
                  <c:v>5.475454</c:v>
                </c:pt>
                <c:pt idx="36864">
                  <c:v>5.4851510000000001</c:v>
                </c:pt>
                <c:pt idx="36865">
                  <c:v>5.4735519999999998</c:v>
                </c:pt>
                <c:pt idx="36866">
                  <c:v>5.4675330000000004</c:v>
                </c:pt>
                <c:pt idx="36867">
                  <c:v>5.4779790000000004</c:v>
                </c:pt>
                <c:pt idx="36868">
                  <c:v>5.4786570000000001</c:v>
                </c:pt>
                <c:pt idx="36869">
                  <c:v>5.4721529999999996</c:v>
                </c:pt>
                <c:pt idx="36870">
                  <c:v>5.472016</c:v>
                </c:pt>
                <c:pt idx="36871">
                  <c:v>5.4771799999999997</c:v>
                </c:pt>
                <c:pt idx="36872">
                  <c:v>5.4799069999999999</c:v>
                </c:pt>
                <c:pt idx="36873">
                  <c:v>5.4825330000000001</c:v>
                </c:pt>
                <c:pt idx="36874">
                  <c:v>5.4807329999999999</c:v>
                </c:pt>
                <c:pt idx="36875">
                  <c:v>5.4769079999999999</c:v>
                </c:pt>
                <c:pt idx="36876">
                  <c:v>5.4778969999999996</c:v>
                </c:pt>
                <c:pt idx="36877">
                  <c:v>5.4752029999999996</c:v>
                </c:pt>
                <c:pt idx="36878">
                  <c:v>5.4729869999999998</c:v>
                </c:pt>
                <c:pt idx="36879">
                  <c:v>5.473878</c:v>
                </c:pt>
                <c:pt idx="36880">
                  <c:v>5.4741299999999997</c:v>
                </c:pt>
                <c:pt idx="36881">
                  <c:v>5.4738819999999997</c:v>
                </c:pt>
                <c:pt idx="36882">
                  <c:v>5.4744210000000004</c:v>
                </c:pt>
                <c:pt idx="36883">
                  <c:v>5.481268</c:v>
                </c:pt>
                <c:pt idx="36884">
                  <c:v>5.4878280000000004</c:v>
                </c:pt>
                <c:pt idx="36885">
                  <c:v>5.4894879999999997</c:v>
                </c:pt>
                <c:pt idx="36886">
                  <c:v>5.4846349999999999</c:v>
                </c:pt>
                <c:pt idx="36887">
                  <c:v>5.4803879999999996</c:v>
                </c:pt>
                <c:pt idx="36888">
                  <c:v>5.4861800000000001</c:v>
                </c:pt>
                <c:pt idx="36889">
                  <c:v>5.4878109999999998</c:v>
                </c:pt>
                <c:pt idx="36890">
                  <c:v>5.4864509999999997</c:v>
                </c:pt>
                <c:pt idx="36891">
                  <c:v>5.4836429999999998</c:v>
                </c:pt>
                <c:pt idx="36892">
                  <c:v>5.4771869999999998</c:v>
                </c:pt>
                <c:pt idx="36893">
                  <c:v>5.4798039999999997</c:v>
                </c:pt>
                <c:pt idx="36894">
                  <c:v>5.4804570000000004</c:v>
                </c:pt>
                <c:pt idx="36895">
                  <c:v>5.4757899999999999</c:v>
                </c:pt>
                <c:pt idx="36896">
                  <c:v>5.4775450000000001</c:v>
                </c:pt>
                <c:pt idx="36897">
                  <c:v>5.4818920000000002</c:v>
                </c:pt>
                <c:pt idx="36898">
                  <c:v>5.4815120000000004</c:v>
                </c:pt>
                <c:pt idx="36899">
                  <c:v>5.4798980000000004</c:v>
                </c:pt>
                <c:pt idx="36900">
                  <c:v>5.4847539999999997</c:v>
                </c:pt>
                <c:pt idx="36901">
                  <c:v>5.4848090000000003</c:v>
                </c:pt>
                <c:pt idx="36902">
                  <c:v>5.4805609999999998</c:v>
                </c:pt>
                <c:pt idx="36903">
                  <c:v>5.4845980000000001</c:v>
                </c:pt>
                <c:pt idx="36904">
                  <c:v>5.4860499999999996</c:v>
                </c:pt>
                <c:pt idx="36905">
                  <c:v>5.4813789999999996</c:v>
                </c:pt>
                <c:pt idx="36906">
                  <c:v>5.4822300000000004</c:v>
                </c:pt>
                <c:pt idx="36907">
                  <c:v>5.4867169999999996</c:v>
                </c:pt>
                <c:pt idx="36908">
                  <c:v>5.4811170000000002</c:v>
                </c:pt>
                <c:pt idx="36909">
                  <c:v>5.476121</c:v>
                </c:pt>
                <c:pt idx="36910">
                  <c:v>5.4848460000000001</c:v>
                </c:pt>
                <c:pt idx="36911">
                  <c:v>5.4850690000000002</c:v>
                </c:pt>
                <c:pt idx="36912">
                  <c:v>5.4773670000000001</c:v>
                </c:pt>
                <c:pt idx="36913">
                  <c:v>5.4831099999999999</c:v>
                </c:pt>
                <c:pt idx="36914">
                  <c:v>5.487107</c:v>
                </c:pt>
                <c:pt idx="36915">
                  <c:v>5.4808899999999996</c:v>
                </c:pt>
                <c:pt idx="36916">
                  <c:v>5.4794150000000004</c:v>
                </c:pt>
                <c:pt idx="36917">
                  <c:v>5.4867030000000003</c:v>
                </c:pt>
                <c:pt idx="36918">
                  <c:v>5.4863499999999998</c:v>
                </c:pt>
                <c:pt idx="36919">
                  <c:v>5.4810650000000001</c:v>
                </c:pt>
                <c:pt idx="36920">
                  <c:v>5.4826569999999997</c:v>
                </c:pt>
                <c:pt idx="36921">
                  <c:v>5.4839640000000003</c:v>
                </c:pt>
                <c:pt idx="36922">
                  <c:v>5.4883459999999999</c:v>
                </c:pt>
                <c:pt idx="36923">
                  <c:v>5.4932699999999999</c:v>
                </c:pt>
                <c:pt idx="36924">
                  <c:v>5.4887870000000003</c:v>
                </c:pt>
                <c:pt idx="36925">
                  <c:v>5.4851200000000002</c:v>
                </c:pt>
                <c:pt idx="36926">
                  <c:v>5.488664</c:v>
                </c:pt>
                <c:pt idx="36927">
                  <c:v>5.4866039999999998</c:v>
                </c:pt>
                <c:pt idx="36928">
                  <c:v>5.4810590000000001</c:v>
                </c:pt>
                <c:pt idx="36929">
                  <c:v>5.4865579999999996</c:v>
                </c:pt>
                <c:pt idx="36930">
                  <c:v>5.4897169999999997</c:v>
                </c:pt>
                <c:pt idx="36931">
                  <c:v>5.4808110000000001</c:v>
                </c:pt>
                <c:pt idx="36932">
                  <c:v>5.4826819999999996</c:v>
                </c:pt>
                <c:pt idx="36933">
                  <c:v>5.4913379999999998</c:v>
                </c:pt>
                <c:pt idx="36934">
                  <c:v>5.4877770000000003</c:v>
                </c:pt>
                <c:pt idx="36935">
                  <c:v>5.4848610000000004</c:v>
                </c:pt>
                <c:pt idx="36936">
                  <c:v>5.4890650000000001</c:v>
                </c:pt>
                <c:pt idx="36937">
                  <c:v>5.4892190000000003</c:v>
                </c:pt>
                <c:pt idx="36938">
                  <c:v>5.4862799999999998</c:v>
                </c:pt>
                <c:pt idx="36939">
                  <c:v>5.4923640000000002</c:v>
                </c:pt>
                <c:pt idx="36940">
                  <c:v>5.4902090000000001</c:v>
                </c:pt>
                <c:pt idx="36941">
                  <c:v>5.479495</c:v>
                </c:pt>
                <c:pt idx="36942">
                  <c:v>5.4874559999999999</c:v>
                </c:pt>
                <c:pt idx="36943">
                  <c:v>5.4923789999999997</c:v>
                </c:pt>
                <c:pt idx="36944">
                  <c:v>5.4852660000000002</c:v>
                </c:pt>
                <c:pt idx="36945">
                  <c:v>5.4901160000000004</c:v>
                </c:pt>
                <c:pt idx="36946">
                  <c:v>5.4968529999999998</c:v>
                </c:pt>
                <c:pt idx="36947">
                  <c:v>5.4917090000000002</c:v>
                </c:pt>
                <c:pt idx="36948">
                  <c:v>5.4891839999999998</c:v>
                </c:pt>
                <c:pt idx="36949">
                  <c:v>5.4972200000000004</c:v>
                </c:pt>
                <c:pt idx="36950">
                  <c:v>5.4955689999999997</c:v>
                </c:pt>
                <c:pt idx="36951">
                  <c:v>5.4898199999999999</c:v>
                </c:pt>
                <c:pt idx="36952">
                  <c:v>5.4933160000000001</c:v>
                </c:pt>
                <c:pt idx="36953">
                  <c:v>5.4899940000000003</c:v>
                </c:pt>
                <c:pt idx="36954">
                  <c:v>5.483867</c:v>
                </c:pt>
                <c:pt idx="36955">
                  <c:v>5.4890720000000002</c:v>
                </c:pt>
                <c:pt idx="36956">
                  <c:v>5.4948670000000002</c:v>
                </c:pt>
                <c:pt idx="36957">
                  <c:v>5.4890350000000003</c:v>
                </c:pt>
                <c:pt idx="36958">
                  <c:v>5.4858359999999999</c:v>
                </c:pt>
                <c:pt idx="36959">
                  <c:v>5.4940030000000002</c:v>
                </c:pt>
                <c:pt idx="36960">
                  <c:v>5.4923789999999997</c:v>
                </c:pt>
                <c:pt idx="36961">
                  <c:v>5.4888760000000003</c:v>
                </c:pt>
                <c:pt idx="36962">
                  <c:v>5.4926510000000004</c:v>
                </c:pt>
                <c:pt idx="36963">
                  <c:v>5.4907789999999999</c:v>
                </c:pt>
                <c:pt idx="36964">
                  <c:v>5.4876199999999997</c:v>
                </c:pt>
                <c:pt idx="36965">
                  <c:v>5.4908089999999996</c:v>
                </c:pt>
                <c:pt idx="36966">
                  <c:v>5.4944689999999996</c:v>
                </c:pt>
                <c:pt idx="36967">
                  <c:v>5.4905299999999997</c:v>
                </c:pt>
                <c:pt idx="36968">
                  <c:v>5.4922680000000001</c:v>
                </c:pt>
                <c:pt idx="36969">
                  <c:v>5.5012210000000001</c:v>
                </c:pt>
                <c:pt idx="36970">
                  <c:v>5.4966980000000003</c:v>
                </c:pt>
                <c:pt idx="36971">
                  <c:v>5.4938370000000001</c:v>
                </c:pt>
                <c:pt idx="36972">
                  <c:v>5.5019840000000002</c:v>
                </c:pt>
                <c:pt idx="36973">
                  <c:v>5.5006469999999998</c:v>
                </c:pt>
                <c:pt idx="36974">
                  <c:v>5.494021</c:v>
                </c:pt>
                <c:pt idx="36975">
                  <c:v>5.4951189999999999</c:v>
                </c:pt>
                <c:pt idx="36976">
                  <c:v>5.4975209999999999</c:v>
                </c:pt>
                <c:pt idx="36977">
                  <c:v>5.492515</c:v>
                </c:pt>
                <c:pt idx="36978">
                  <c:v>5.4950890000000001</c:v>
                </c:pt>
                <c:pt idx="36979">
                  <c:v>5.5007130000000002</c:v>
                </c:pt>
                <c:pt idx="36980">
                  <c:v>5.4941380000000004</c:v>
                </c:pt>
                <c:pt idx="36981">
                  <c:v>5.4945110000000001</c:v>
                </c:pt>
                <c:pt idx="36982">
                  <c:v>5.5027150000000002</c:v>
                </c:pt>
                <c:pt idx="36983">
                  <c:v>5.5008179999999998</c:v>
                </c:pt>
                <c:pt idx="36984">
                  <c:v>5.4950669999999997</c:v>
                </c:pt>
                <c:pt idx="36985">
                  <c:v>5.4993910000000001</c:v>
                </c:pt>
                <c:pt idx="36986">
                  <c:v>5.4980549999999999</c:v>
                </c:pt>
                <c:pt idx="36987">
                  <c:v>5.4912020000000004</c:v>
                </c:pt>
                <c:pt idx="36988">
                  <c:v>5.4958109999999998</c:v>
                </c:pt>
                <c:pt idx="36989">
                  <c:v>5.4948259999999998</c:v>
                </c:pt>
                <c:pt idx="36990">
                  <c:v>5.4911899999999996</c:v>
                </c:pt>
                <c:pt idx="36991">
                  <c:v>5.4997550000000004</c:v>
                </c:pt>
                <c:pt idx="36992">
                  <c:v>5.5042150000000003</c:v>
                </c:pt>
                <c:pt idx="36993">
                  <c:v>5.4981499999999999</c:v>
                </c:pt>
                <c:pt idx="36994">
                  <c:v>5.4948670000000002</c:v>
                </c:pt>
                <c:pt idx="36995">
                  <c:v>5.502027</c:v>
                </c:pt>
                <c:pt idx="36996">
                  <c:v>5.5010510000000004</c:v>
                </c:pt>
                <c:pt idx="36997">
                  <c:v>5.4975269999999998</c:v>
                </c:pt>
                <c:pt idx="36998">
                  <c:v>5.5062410000000002</c:v>
                </c:pt>
                <c:pt idx="36999">
                  <c:v>5.5001899999999999</c:v>
                </c:pt>
                <c:pt idx="37000">
                  <c:v>5.4876940000000003</c:v>
                </c:pt>
                <c:pt idx="37001">
                  <c:v>5.4905140000000001</c:v>
                </c:pt>
                <c:pt idx="37002">
                  <c:v>5.495476</c:v>
                </c:pt>
                <c:pt idx="37003">
                  <c:v>5.492273</c:v>
                </c:pt>
                <c:pt idx="37004">
                  <c:v>5.4904149999999996</c:v>
                </c:pt>
                <c:pt idx="37005">
                  <c:v>5.4979240000000003</c:v>
                </c:pt>
                <c:pt idx="37006">
                  <c:v>5.5017269999999998</c:v>
                </c:pt>
                <c:pt idx="37007">
                  <c:v>5.5010669999999999</c:v>
                </c:pt>
                <c:pt idx="37008">
                  <c:v>5.5047230000000003</c:v>
                </c:pt>
                <c:pt idx="37009">
                  <c:v>5.5005050000000004</c:v>
                </c:pt>
                <c:pt idx="37010">
                  <c:v>5.4975440000000004</c:v>
                </c:pt>
                <c:pt idx="37011">
                  <c:v>5.5023489999999997</c:v>
                </c:pt>
                <c:pt idx="37012">
                  <c:v>5.497986</c:v>
                </c:pt>
                <c:pt idx="37013">
                  <c:v>5.4950089999999996</c:v>
                </c:pt>
                <c:pt idx="37014">
                  <c:v>5.504257</c:v>
                </c:pt>
                <c:pt idx="37015">
                  <c:v>5.5072429999999999</c:v>
                </c:pt>
                <c:pt idx="37016">
                  <c:v>5.4983959999999996</c:v>
                </c:pt>
                <c:pt idx="37017">
                  <c:v>5.4984029999999997</c:v>
                </c:pt>
                <c:pt idx="37018">
                  <c:v>5.5066249999999997</c:v>
                </c:pt>
                <c:pt idx="37019">
                  <c:v>5.5046419999999996</c:v>
                </c:pt>
                <c:pt idx="37020">
                  <c:v>5.5008429999999997</c:v>
                </c:pt>
                <c:pt idx="37021">
                  <c:v>5.5033500000000002</c:v>
                </c:pt>
                <c:pt idx="37022">
                  <c:v>5.5055040000000002</c:v>
                </c:pt>
                <c:pt idx="37023">
                  <c:v>5.5020889999999998</c:v>
                </c:pt>
                <c:pt idx="37024">
                  <c:v>5.503012</c:v>
                </c:pt>
                <c:pt idx="37025">
                  <c:v>5.5038159999999996</c:v>
                </c:pt>
                <c:pt idx="37026">
                  <c:v>5.4942630000000001</c:v>
                </c:pt>
                <c:pt idx="37027">
                  <c:v>5.4973020000000004</c:v>
                </c:pt>
                <c:pt idx="37028">
                  <c:v>5.5034809999999998</c:v>
                </c:pt>
                <c:pt idx="37029">
                  <c:v>5.4957450000000003</c:v>
                </c:pt>
                <c:pt idx="37030">
                  <c:v>5.4977169999999997</c:v>
                </c:pt>
                <c:pt idx="37031">
                  <c:v>5.5068299999999999</c:v>
                </c:pt>
                <c:pt idx="37032">
                  <c:v>5.5086209999999998</c:v>
                </c:pt>
                <c:pt idx="37033">
                  <c:v>5.5089600000000001</c:v>
                </c:pt>
                <c:pt idx="37034">
                  <c:v>5.5124550000000001</c:v>
                </c:pt>
                <c:pt idx="37035">
                  <c:v>5.5106039999999998</c:v>
                </c:pt>
                <c:pt idx="37036">
                  <c:v>5.5063510000000004</c:v>
                </c:pt>
                <c:pt idx="37037">
                  <c:v>5.5120380000000004</c:v>
                </c:pt>
                <c:pt idx="37038">
                  <c:v>5.5110099999999997</c:v>
                </c:pt>
                <c:pt idx="37039">
                  <c:v>5.5049789999999996</c:v>
                </c:pt>
                <c:pt idx="37040">
                  <c:v>5.5071729999999999</c:v>
                </c:pt>
                <c:pt idx="37041">
                  <c:v>5.5051360000000003</c:v>
                </c:pt>
                <c:pt idx="37042">
                  <c:v>5.5037929999999999</c:v>
                </c:pt>
                <c:pt idx="37043">
                  <c:v>5.508445</c:v>
                </c:pt>
                <c:pt idx="37044">
                  <c:v>5.5085839999999999</c:v>
                </c:pt>
                <c:pt idx="37045">
                  <c:v>5.5057609999999997</c:v>
                </c:pt>
                <c:pt idx="37046">
                  <c:v>5.5092080000000001</c:v>
                </c:pt>
                <c:pt idx="37047">
                  <c:v>5.5140989999999999</c:v>
                </c:pt>
                <c:pt idx="37048">
                  <c:v>5.5058389999999999</c:v>
                </c:pt>
                <c:pt idx="37049">
                  <c:v>5.5025909999999998</c:v>
                </c:pt>
                <c:pt idx="37050">
                  <c:v>5.5114349999999996</c:v>
                </c:pt>
                <c:pt idx="37051">
                  <c:v>5.5094339999999997</c:v>
                </c:pt>
                <c:pt idx="37052">
                  <c:v>5.5003089999999997</c:v>
                </c:pt>
                <c:pt idx="37053">
                  <c:v>5.5031179999999997</c:v>
                </c:pt>
                <c:pt idx="37054">
                  <c:v>5.5099669999999996</c:v>
                </c:pt>
                <c:pt idx="37055">
                  <c:v>5.5018260000000003</c:v>
                </c:pt>
                <c:pt idx="37056">
                  <c:v>5.5046780000000002</c:v>
                </c:pt>
                <c:pt idx="37057">
                  <c:v>5.5164239999999998</c:v>
                </c:pt>
                <c:pt idx="37058">
                  <c:v>5.5107869999999997</c:v>
                </c:pt>
                <c:pt idx="37059">
                  <c:v>5.5103590000000002</c:v>
                </c:pt>
                <c:pt idx="37060">
                  <c:v>5.5161429999999996</c:v>
                </c:pt>
                <c:pt idx="37061">
                  <c:v>5.5120259999999996</c:v>
                </c:pt>
                <c:pt idx="37062">
                  <c:v>5.5061859999999996</c:v>
                </c:pt>
                <c:pt idx="37063">
                  <c:v>5.5050720000000002</c:v>
                </c:pt>
                <c:pt idx="37064">
                  <c:v>5.5058049999999996</c:v>
                </c:pt>
                <c:pt idx="37065">
                  <c:v>5.500502</c:v>
                </c:pt>
                <c:pt idx="37066">
                  <c:v>5.5027150000000002</c:v>
                </c:pt>
                <c:pt idx="37067">
                  <c:v>5.50936</c:v>
                </c:pt>
                <c:pt idx="37068">
                  <c:v>5.5050920000000003</c:v>
                </c:pt>
                <c:pt idx="37069">
                  <c:v>5.5086310000000003</c:v>
                </c:pt>
                <c:pt idx="37070">
                  <c:v>5.5168160000000004</c:v>
                </c:pt>
                <c:pt idx="37071">
                  <c:v>5.5127980000000001</c:v>
                </c:pt>
                <c:pt idx="37072">
                  <c:v>5.5061929999999997</c:v>
                </c:pt>
                <c:pt idx="37073">
                  <c:v>5.5078990000000001</c:v>
                </c:pt>
                <c:pt idx="37074">
                  <c:v>5.5091720000000004</c:v>
                </c:pt>
                <c:pt idx="37075">
                  <c:v>5.5061049999999998</c:v>
                </c:pt>
                <c:pt idx="37076">
                  <c:v>5.5117940000000001</c:v>
                </c:pt>
                <c:pt idx="37077">
                  <c:v>5.5135560000000003</c:v>
                </c:pt>
                <c:pt idx="37078">
                  <c:v>5.5068190000000001</c:v>
                </c:pt>
                <c:pt idx="37079">
                  <c:v>5.5099070000000001</c:v>
                </c:pt>
                <c:pt idx="37080">
                  <c:v>5.5167479999999998</c:v>
                </c:pt>
                <c:pt idx="37081">
                  <c:v>5.5121919999999998</c:v>
                </c:pt>
                <c:pt idx="37082">
                  <c:v>5.5099770000000001</c:v>
                </c:pt>
                <c:pt idx="37083">
                  <c:v>5.5163390000000003</c:v>
                </c:pt>
                <c:pt idx="37084">
                  <c:v>5.5132120000000002</c:v>
                </c:pt>
                <c:pt idx="37085">
                  <c:v>5.5086779999999997</c:v>
                </c:pt>
                <c:pt idx="37086">
                  <c:v>5.5144729999999997</c:v>
                </c:pt>
                <c:pt idx="37087">
                  <c:v>5.5088619999999997</c:v>
                </c:pt>
                <c:pt idx="37088">
                  <c:v>5.5047449999999998</c:v>
                </c:pt>
                <c:pt idx="37089">
                  <c:v>5.5161930000000003</c:v>
                </c:pt>
                <c:pt idx="37090">
                  <c:v>5.5162050000000002</c:v>
                </c:pt>
                <c:pt idx="37091">
                  <c:v>5.5116500000000004</c:v>
                </c:pt>
                <c:pt idx="37092">
                  <c:v>5.519577</c:v>
                </c:pt>
                <c:pt idx="37093">
                  <c:v>5.5232549999999998</c:v>
                </c:pt>
                <c:pt idx="37094">
                  <c:v>5.5163900000000003</c:v>
                </c:pt>
                <c:pt idx="37095">
                  <c:v>5.5177199999999997</c:v>
                </c:pt>
                <c:pt idx="37096">
                  <c:v>5.5240710000000002</c:v>
                </c:pt>
                <c:pt idx="37097">
                  <c:v>5.5171250000000001</c:v>
                </c:pt>
                <c:pt idx="37098">
                  <c:v>5.5123870000000004</c:v>
                </c:pt>
                <c:pt idx="37099">
                  <c:v>5.5165199999999999</c:v>
                </c:pt>
                <c:pt idx="37100">
                  <c:v>5.5155409999999998</c:v>
                </c:pt>
                <c:pt idx="37101">
                  <c:v>5.5166089999999999</c:v>
                </c:pt>
                <c:pt idx="37102">
                  <c:v>5.5236140000000002</c:v>
                </c:pt>
                <c:pt idx="37103">
                  <c:v>5.5236929999999997</c:v>
                </c:pt>
                <c:pt idx="37104">
                  <c:v>5.5157809999999996</c:v>
                </c:pt>
                <c:pt idx="37105">
                  <c:v>5.5155750000000001</c:v>
                </c:pt>
                <c:pt idx="37106">
                  <c:v>5.5164600000000004</c:v>
                </c:pt>
                <c:pt idx="37107">
                  <c:v>5.5098399999999996</c:v>
                </c:pt>
                <c:pt idx="37108">
                  <c:v>5.513007</c:v>
                </c:pt>
                <c:pt idx="37109">
                  <c:v>5.5198539999999996</c:v>
                </c:pt>
                <c:pt idx="37110">
                  <c:v>5.5138220000000002</c:v>
                </c:pt>
                <c:pt idx="37111">
                  <c:v>5.5084929999999996</c:v>
                </c:pt>
                <c:pt idx="37112">
                  <c:v>5.5159849999999997</c:v>
                </c:pt>
                <c:pt idx="37113">
                  <c:v>5.5189529999999998</c:v>
                </c:pt>
                <c:pt idx="37114">
                  <c:v>5.5124430000000002</c:v>
                </c:pt>
                <c:pt idx="37115">
                  <c:v>5.5155399999999997</c:v>
                </c:pt>
                <c:pt idx="37116">
                  <c:v>5.5182070000000003</c:v>
                </c:pt>
                <c:pt idx="37117">
                  <c:v>5.5137999999999998</c:v>
                </c:pt>
                <c:pt idx="37118">
                  <c:v>5.5173920000000001</c:v>
                </c:pt>
                <c:pt idx="37119">
                  <c:v>5.5238550000000002</c:v>
                </c:pt>
                <c:pt idx="37120">
                  <c:v>5.5227029999999999</c:v>
                </c:pt>
                <c:pt idx="37121">
                  <c:v>5.5183299999999997</c:v>
                </c:pt>
                <c:pt idx="37122">
                  <c:v>5.5198619999999998</c:v>
                </c:pt>
                <c:pt idx="37123">
                  <c:v>5.5202210000000003</c:v>
                </c:pt>
                <c:pt idx="37124">
                  <c:v>5.5169689999999996</c:v>
                </c:pt>
                <c:pt idx="37125">
                  <c:v>5.5198919999999996</c:v>
                </c:pt>
                <c:pt idx="37126">
                  <c:v>5.513979</c:v>
                </c:pt>
                <c:pt idx="37127">
                  <c:v>5.5074310000000004</c:v>
                </c:pt>
                <c:pt idx="37128">
                  <c:v>5.5165819999999997</c:v>
                </c:pt>
                <c:pt idx="37129">
                  <c:v>5.522742</c:v>
                </c:pt>
                <c:pt idx="37130">
                  <c:v>5.5221369999999999</c:v>
                </c:pt>
                <c:pt idx="37131">
                  <c:v>5.5251939999999999</c:v>
                </c:pt>
                <c:pt idx="37132">
                  <c:v>5.5279259999999999</c:v>
                </c:pt>
                <c:pt idx="37133">
                  <c:v>5.5231669999999999</c:v>
                </c:pt>
                <c:pt idx="37134">
                  <c:v>5.5230490000000003</c:v>
                </c:pt>
                <c:pt idx="37135">
                  <c:v>5.5328600000000003</c:v>
                </c:pt>
                <c:pt idx="37136">
                  <c:v>5.5301030000000004</c:v>
                </c:pt>
                <c:pt idx="37137">
                  <c:v>5.5182320000000002</c:v>
                </c:pt>
                <c:pt idx="37138">
                  <c:v>5.5176740000000004</c:v>
                </c:pt>
                <c:pt idx="37139">
                  <c:v>5.5211050000000004</c:v>
                </c:pt>
                <c:pt idx="37140">
                  <c:v>5.5222720000000001</c:v>
                </c:pt>
                <c:pt idx="37141">
                  <c:v>5.5268519999999999</c:v>
                </c:pt>
                <c:pt idx="37142">
                  <c:v>5.5296709999999996</c:v>
                </c:pt>
                <c:pt idx="37143">
                  <c:v>5.5242659999999999</c:v>
                </c:pt>
                <c:pt idx="37144">
                  <c:v>5.5233920000000003</c:v>
                </c:pt>
                <c:pt idx="37145">
                  <c:v>5.5291680000000003</c:v>
                </c:pt>
                <c:pt idx="37146">
                  <c:v>5.525779</c:v>
                </c:pt>
                <c:pt idx="37147">
                  <c:v>5.5187410000000003</c:v>
                </c:pt>
                <c:pt idx="37148">
                  <c:v>5.5213219999999996</c:v>
                </c:pt>
                <c:pt idx="37149">
                  <c:v>5.5218109999999996</c:v>
                </c:pt>
                <c:pt idx="37150">
                  <c:v>5.5157499999999997</c:v>
                </c:pt>
                <c:pt idx="37151">
                  <c:v>5.5182830000000003</c:v>
                </c:pt>
                <c:pt idx="37152">
                  <c:v>5.5231269999999997</c:v>
                </c:pt>
                <c:pt idx="37153">
                  <c:v>5.5183470000000003</c:v>
                </c:pt>
                <c:pt idx="37154">
                  <c:v>5.5220609999999999</c:v>
                </c:pt>
                <c:pt idx="37155">
                  <c:v>5.5255559999999999</c:v>
                </c:pt>
                <c:pt idx="37156">
                  <c:v>5.5169949999999996</c:v>
                </c:pt>
                <c:pt idx="37157">
                  <c:v>5.5216440000000002</c:v>
                </c:pt>
                <c:pt idx="37158">
                  <c:v>5.5315760000000003</c:v>
                </c:pt>
                <c:pt idx="37159">
                  <c:v>5.5264749999999996</c:v>
                </c:pt>
                <c:pt idx="37160">
                  <c:v>5.5237860000000003</c:v>
                </c:pt>
                <c:pt idx="37161">
                  <c:v>5.5296029999999998</c:v>
                </c:pt>
                <c:pt idx="37162">
                  <c:v>5.5265430000000002</c:v>
                </c:pt>
                <c:pt idx="37163">
                  <c:v>5.5215759999999996</c:v>
                </c:pt>
                <c:pt idx="37164">
                  <c:v>5.5252090000000003</c:v>
                </c:pt>
                <c:pt idx="37165">
                  <c:v>5.5231070000000004</c:v>
                </c:pt>
                <c:pt idx="37166">
                  <c:v>5.5212589999999997</c:v>
                </c:pt>
                <c:pt idx="37167">
                  <c:v>5.5307250000000003</c:v>
                </c:pt>
                <c:pt idx="37168">
                  <c:v>5.5326190000000004</c:v>
                </c:pt>
                <c:pt idx="37169">
                  <c:v>5.5210119999999998</c:v>
                </c:pt>
                <c:pt idx="37170">
                  <c:v>5.5157809999999996</c:v>
                </c:pt>
                <c:pt idx="37171">
                  <c:v>5.5242930000000001</c:v>
                </c:pt>
                <c:pt idx="37172">
                  <c:v>5.5278679999999998</c:v>
                </c:pt>
                <c:pt idx="37173">
                  <c:v>5.5231529999999998</c:v>
                </c:pt>
                <c:pt idx="37174">
                  <c:v>5.5262989999999999</c:v>
                </c:pt>
                <c:pt idx="37175">
                  <c:v>5.5300940000000001</c:v>
                </c:pt>
                <c:pt idx="37176">
                  <c:v>5.5274720000000004</c:v>
                </c:pt>
                <c:pt idx="37177">
                  <c:v>5.5307300000000001</c:v>
                </c:pt>
                <c:pt idx="37178">
                  <c:v>5.5356170000000002</c:v>
                </c:pt>
                <c:pt idx="37179">
                  <c:v>5.5308999999999999</c:v>
                </c:pt>
                <c:pt idx="37180">
                  <c:v>5.5281799999999999</c:v>
                </c:pt>
                <c:pt idx="37181">
                  <c:v>5.5350710000000003</c:v>
                </c:pt>
                <c:pt idx="37182">
                  <c:v>5.5340780000000001</c:v>
                </c:pt>
                <c:pt idx="37183">
                  <c:v>5.5318690000000004</c:v>
                </c:pt>
                <c:pt idx="37184">
                  <c:v>5.5384399999999996</c:v>
                </c:pt>
                <c:pt idx="37185">
                  <c:v>5.5357820000000002</c:v>
                </c:pt>
                <c:pt idx="37186">
                  <c:v>5.5292849999999998</c:v>
                </c:pt>
                <c:pt idx="37187">
                  <c:v>5.5325810000000004</c:v>
                </c:pt>
                <c:pt idx="37188">
                  <c:v>5.5363540000000002</c:v>
                </c:pt>
                <c:pt idx="37189">
                  <c:v>5.5291940000000004</c:v>
                </c:pt>
                <c:pt idx="37190">
                  <c:v>5.5228609999999998</c:v>
                </c:pt>
                <c:pt idx="37191">
                  <c:v>5.5289250000000001</c:v>
                </c:pt>
                <c:pt idx="37192">
                  <c:v>5.5315250000000002</c:v>
                </c:pt>
                <c:pt idx="37193">
                  <c:v>5.5290800000000004</c:v>
                </c:pt>
                <c:pt idx="37194">
                  <c:v>5.5309799999999996</c:v>
                </c:pt>
                <c:pt idx="37195">
                  <c:v>5.5315029999999998</c:v>
                </c:pt>
                <c:pt idx="37196">
                  <c:v>5.5301580000000001</c:v>
                </c:pt>
                <c:pt idx="37197">
                  <c:v>5.5305059999999999</c:v>
                </c:pt>
                <c:pt idx="37198">
                  <c:v>5.5283350000000002</c:v>
                </c:pt>
                <c:pt idx="37199">
                  <c:v>5.5265219999999999</c:v>
                </c:pt>
                <c:pt idx="37200">
                  <c:v>5.5373539999999997</c:v>
                </c:pt>
                <c:pt idx="37201">
                  <c:v>5.5408860000000004</c:v>
                </c:pt>
                <c:pt idx="37202">
                  <c:v>5.526624</c:v>
                </c:pt>
                <c:pt idx="37203">
                  <c:v>5.5258750000000001</c:v>
                </c:pt>
                <c:pt idx="37204">
                  <c:v>5.5351189999999999</c:v>
                </c:pt>
                <c:pt idx="37205">
                  <c:v>5.5346960000000003</c:v>
                </c:pt>
                <c:pt idx="37206">
                  <c:v>5.5325329999999999</c:v>
                </c:pt>
                <c:pt idx="37207">
                  <c:v>5.5379519999999998</c:v>
                </c:pt>
                <c:pt idx="37208">
                  <c:v>5.5392130000000002</c:v>
                </c:pt>
                <c:pt idx="37209">
                  <c:v>5.5304979999999997</c:v>
                </c:pt>
                <c:pt idx="37210">
                  <c:v>5.5285950000000001</c:v>
                </c:pt>
                <c:pt idx="37211">
                  <c:v>5.5263479999999996</c:v>
                </c:pt>
                <c:pt idx="37212">
                  <c:v>5.5206780000000002</c:v>
                </c:pt>
                <c:pt idx="37213">
                  <c:v>5.529865</c:v>
                </c:pt>
                <c:pt idx="37214">
                  <c:v>5.5379769999999997</c:v>
                </c:pt>
                <c:pt idx="37215">
                  <c:v>5.5346929999999999</c:v>
                </c:pt>
                <c:pt idx="37216">
                  <c:v>5.5364519999999997</c:v>
                </c:pt>
                <c:pt idx="37217">
                  <c:v>5.540311</c:v>
                </c:pt>
                <c:pt idx="37218">
                  <c:v>5.5382490000000004</c:v>
                </c:pt>
                <c:pt idx="37219">
                  <c:v>5.5351059999999999</c:v>
                </c:pt>
                <c:pt idx="37220">
                  <c:v>5.5359249999999998</c:v>
                </c:pt>
                <c:pt idx="37221">
                  <c:v>5.5353940000000001</c:v>
                </c:pt>
                <c:pt idx="37222">
                  <c:v>5.5332660000000002</c:v>
                </c:pt>
                <c:pt idx="37223">
                  <c:v>5.5340600000000002</c:v>
                </c:pt>
                <c:pt idx="37224">
                  <c:v>5.5345930000000001</c:v>
                </c:pt>
                <c:pt idx="37225">
                  <c:v>5.5368430000000002</c:v>
                </c:pt>
                <c:pt idx="37226">
                  <c:v>5.5391490000000001</c:v>
                </c:pt>
                <c:pt idx="37227">
                  <c:v>5.5371560000000004</c:v>
                </c:pt>
                <c:pt idx="37228">
                  <c:v>5.5355980000000002</c:v>
                </c:pt>
                <c:pt idx="37229">
                  <c:v>5.538729</c:v>
                </c:pt>
                <c:pt idx="37230">
                  <c:v>5.5439299999999996</c:v>
                </c:pt>
                <c:pt idx="37231">
                  <c:v>5.5414810000000001</c:v>
                </c:pt>
                <c:pt idx="37232">
                  <c:v>5.5366020000000002</c:v>
                </c:pt>
                <c:pt idx="37233">
                  <c:v>5.539428</c:v>
                </c:pt>
                <c:pt idx="37234">
                  <c:v>5.5404419999999996</c:v>
                </c:pt>
                <c:pt idx="37235">
                  <c:v>5.5352399999999999</c:v>
                </c:pt>
                <c:pt idx="37236">
                  <c:v>5.5338450000000003</c:v>
                </c:pt>
                <c:pt idx="37237">
                  <c:v>5.5379480000000001</c:v>
                </c:pt>
                <c:pt idx="37238">
                  <c:v>5.5363740000000004</c:v>
                </c:pt>
                <c:pt idx="37239">
                  <c:v>5.5381470000000004</c:v>
                </c:pt>
                <c:pt idx="37240">
                  <c:v>5.5464359999999999</c:v>
                </c:pt>
                <c:pt idx="37241">
                  <c:v>5.542122</c:v>
                </c:pt>
                <c:pt idx="37242">
                  <c:v>5.538945</c:v>
                </c:pt>
                <c:pt idx="37243">
                  <c:v>5.5438749999999999</c:v>
                </c:pt>
                <c:pt idx="37244">
                  <c:v>5.5418649999999996</c:v>
                </c:pt>
                <c:pt idx="37245">
                  <c:v>5.538106</c:v>
                </c:pt>
                <c:pt idx="37246">
                  <c:v>5.5414490000000001</c:v>
                </c:pt>
                <c:pt idx="37247">
                  <c:v>5.542751</c:v>
                </c:pt>
                <c:pt idx="37248">
                  <c:v>5.5335419999999997</c:v>
                </c:pt>
                <c:pt idx="37249">
                  <c:v>5.530132</c:v>
                </c:pt>
                <c:pt idx="37250">
                  <c:v>5.5366070000000001</c:v>
                </c:pt>
                <c:pt idx="37251">
                  <c:v>5.538869</c:v>
                </c:pt>
                <c:pt idx="37252">
                  <c:v>5.5427330000000001</c:v>
                </c:pt>
                <c:pt idx="37253">
                  <c:v>5.5439410000000002</c:v>
                </c:pt>
                <c:pt idx="37254">
                  <c:v>5.5397280000000002</c:v>
                </c:pt>
                <c:pt idx="37255">
                  <c:v>5.5412080000000001</c:v>
                </c:pt>
                <c:pt idx="37256">
                  <c:v>5.5439559999999997</c:v>
                </c:pt>
                <c:pt idx="37257">
                  <c:v>5.538424</c:v>
                </c:pt>
                <c:pt idx="37258">
                  <c:v>5.5336869999999996</c:v>
                </c:pt>
                <c:pt idx="37259">
                  <c:v>5.5405559999999996</c:v>
                </c:pt>
                <c:pt idx="37260">
                  <c:v>5.5409139999999999</c:v>
                </c:pt>
                <c:pt idx="37261">
                  <c:v>5.5373250000000001</c:v>
                </c:pt>
                <c:pt idx="37262">
                  <c:v>5.5443699999999998</c:v>
                </c:pt>
                <c:pt idx="37263">
                  <c:v>5.5469799999999996</c:v>
                </c:pt>
                <c:pt idx="37264">
                  <c:v>5.5452000000000004</c:v>
                </c:pt>
                <c:pt idx="37265">
                  <c:v>5.5451110000000003</c:v>
                </c:pt>
                <c:pt idx="37266">
                  <c:v>5.5440389999999997</c:v>
                </c:pt>
                <c:pt idx="37267">
                  <c:v>5.5403469999999997</c:v>
                </c:pt>
                <c:pt idx="37268">
                  <c:v>5.537782</c:v>
                </c:pt>
                <c:pt idx="37269">
                  <c:v>5.5408499999999998</c:v>
                </c:pt>
                <c:pt idx="37270">
                  <c:v>5.5423710000000002</c:v>
                </c:pt>
                <c:pt idx="37271">
                  <c:v>5.5448089999999999</c:v>
                </c:pt>
                <c:pt idx="37272">
                  <c:v>5.550262</c:v>
                </c:pt>
                <c:pt idx="37273">
                  <c:v>5.5493680000000003</c:v>
                </c:pt>
                <c:pt idx="37274">
                  <c:v>5.5419349999999996</c:v>
                </c:pt>
                <c:pt idx="37275">
                  <c:v>5.5407799999999998</c:v>
                </c:pt>
                <c:pt idx="37276">
                  <c:v>5.547885</c:v>
                </c:pt>
                <c:pt idx="37277">
                  <c:v>5.5459969999999998</c:v>
                </c:pt>
                <c:pt idx="37278">
                  <c:v>5.5400260000000001</c:v>
                </c:pt>
                <c:pt idx="37279">
                  <c:v>5.5459909999999999</c:v>
                </c:pt>
                <c:pt idx="37280">
                  <c:v>5.5460050000000001</c:v>
                </c:pt>
                <c:pt idx="37281">
                  <c:v>5.5447819999999997</c:v>
                </c:pt>
                <c:pt idx="37282">
                  <c:v>5.5487529999999996</c:v>
                </c:pt>
                <c:pt idx="37283">
                  <c:v>5.545356</c:v>
                </c:pt>
                <c:pt idx="37284">
                  <c:v>5.5449250000000001</c:v>
                </c:pt>
                <c:pt idx="37285">
                  <c:v>5.5499130000000001</c:v>
                </c:pt>
                <c:pt idx="37286">
                  <c:v>5.5501319999999996</c:v>
                </c:pt>
                <c:pt idx="37287">
                  <c:v>5.5495979999999996</c:v>
                </c:pt>
                <c:pt idx="37288">
                  <c:v>5.5545010000000001</c:v>
                </c:pt>
                <c:pt idx="37289">
                  <c:v>5.5551399999999997</c:v>
                </c:pt>
                <c:pt idx="37290">
                  <c:v>5.5491479999999997</c:v>
                </c:pt>
                <c:pt idx="37291">
                  <c:v>5.5459440000000004</c:v>
                </c:pt>
                <c:pt idx="37292">
                  <c:v>5.5465439999999999</c:v>
                </c:pt>
                <c:pt idx="37293">
                  <c:v>5.5464079999999996</c:v>
                </c:pt>
                <c:pt idx="37294">
                  <c:v>5.545382</c:v>
                </c:pt>
                <c:pt idx="37295">
                  <c:v>5.5465140000000002</c:v>
                </c:pt>
                <c:pt idx="37296">
                  <c:v>5.5453799999999998</c:v>
                </c:pt>
                <c:pt idx="37297">
                  <c:v>5.5388169999999999</c:v>
                </c:pt>
                <c:pt idx="37298">
                  <c:v>5.5438700000000001</c:v>
                </c:pt>
                <c:pt idx="37299">
                  <c:v>5.5523879999999997</c:v>
                </c:pt>
                <c:pt idx="37300">
                  <c:v>5.5488429999999997</c:v>
                </c:pt>
                <c:pt idx="37301">
                  <c:v>5.5486310000000003</c:v>
                </c:pt>
                <c:pt idx="37302">
                  <c:v>5.5504499999999997</c:v>
                </c:pt>
                <c:pt idx="37303">
                  <c:v>5.5456390000000004</c:v>
                </c:pt>
                <c:pt idx="37304">
                  <c:v>5.5464330000000004</c:v>
                </c:pt>
                <c:pt idx="37305">
                  <c:v>5.5521989999999999</c:v>
                </c:pt>
                <c:pt idx="37306">
                  <c:v>5.5455709999999998</c:v>
                </c:pt>
                <c:pt idx="37307">
                  <c:v>5.5421230000000001</c:v>
                </c:pt>
                <c:pt idx="37308">
                  <c:v>5.5544770000000003</c:v>
                </c:pt>
                <c:pt idx="37309">
                  <c:v>5.5540330000000004</c:v>
                </c:pt>
                <c:pt idx="37310">
                  <c:v>5.5465869999999997</c:v>
                </c:pt>
                <c:pt idx="37311">
                  <c:v>5.5552520000000003</c:v>
                </c:pt>
                <c:pt idx="37312">
                  <c:v>5.5588649999999999</c:v>
                </c:pt>
                <c:pt idx="37313">
                  <c:v>5.5495130000000001</c:v>
                </c:pt>
                <c:pt idx="37314">
                  <c:v>5.5507609999999996</c:v>
                </c:pt>
                <c:pt idx="37315">
                  <c:v>5.5577199999999998</c:v>
                </c:pt>
                <c:pt idx="37316">
                  <c:v>5.5503030000000004</c:v>
                </c:pt>
                <c:pt idx="37317">
                  <c:v>5.5488600000000003</c:v>
                </c:pt>
                <c:pt idx="37318">
                  <c:v>5.5588319999999998</c:v>
                </c:pt>
                <c:pt idx="37319">
                  <c:v>5.5522999999999998</c:v>
                </c:pt>
                <c:pt idx="37320">
                  <c:v>5.5455329999999998</c:v>
                </c:pt>
                <c:pt idx="37321">
                  <c:v>5.5517880000000002</c:v>
                </c:pt>
                <c:pt idx="37322">
                  <c:v>5.5521820000000002</c:v>
                </c:pt>
                <c:pt idx="37323">
                  <c:v>5.547879</c:v>
                </c:pt>
                <c:pt idx="37324">
                  <c:v>5.5504699999999998</c:v>
                </c:pt>
                <c:pt idx="37325">
                  <c:v>5.5545239999999998</c:v>
                </c:pt>
                <c:pt idx="37326">
                  <c:v>5.5502399999999996</c:v>
                </c:pt>
                <c:pt idx="37327">
                  <c:v>5.5505740000000001</c:v>
                </c:pt>
                <c:pt idx="37328">
                  <c:v>5.556254</c:v>
                </c:pt>
                <c:pt idx="37329">
                  <c:v>5.5553109999999997</c:v>
                </c:pt>
                <c:pt idx="37330">
                  <c:v>5.5554519999999998</c:v>
                </c:pt>
                <c:pt idx="37331">
                  <c:v>5.5558759999999996</c:v>
                </c:pt>
                <c:pt idx="37332">
                  <c:v>5.5513969999999997</c:v>
                </c:pt>
                <c:pt idx="37333">
                  <c:v>5.5470470000000001</c:v>
                </c:pt>
                <c:pt idx="37334">
                  <c:v>5.5494199999999996</c:v>
                </c:pt>
                <c:pt idx="37335">
                  <c:v>5.556559</c:v>
                </c:pt>
                <c:pt idx="37336">
                  <c:v>5.5564340000000003</c:v>
                </c:pt>
                <c:pt idx="37337">
                  <c:v>5.5573569999999997</c:v>
                </c:pt>
                <c:pt idx="37338">
                  <c:v>5.5614809999999997</c:v>
                </c:pt>
                <c:pt idx="37339">
                  <c:v>5.558656</c:v>
                </c:pt>
                <c:pt idx="37340">
                  <c:v>5.5570370000000002</c:v>
                </c:pt>
                <c:pt idx="37341">
                  <c:v>5.5578260000000004</c:v>
                </c:pt>
                <c:pt idx="37342">
                  <c:v>5.5572790000000003</c:v>
                </c:pt>
                <c:pt idx="37343">
                  <c:v>5.5554519999999998</c:v>
                </c:pt>
                <c:pt idx="37344">
                  <c:v>5.5583</c:v>
                </c:pt>
                <c:pt idx="37345">
                  <c:v>5.5583689999999999</c:v>
                </c:pt>
                <c:pt idx="37346">
                  <c:v>5.5530010000000001</c:v>
                </c:pt>
                <c:pt idx="37347">
                  <c:v>5.5587739999999997</c:v>
                </c:pt>
                <c:pt idx="37348">
                  <c:v>5.5623019999999999</c:v>
                </c:pt>
                <c:pt idx="37349">
                  <c:v>5.5562870000000002</c:v>
                </c:pt>
                <c:pt idx="37350">
                  <c:v>5.5575359999999998</c:v>
                </c:pt>
                <c:pt idx="37351">
                  <c:v>5.5629340000000003</c:v>
                </c:pt>
                <c:pt idx="37352">
                  <c:v>5.559793</c:v>
                </c:pt>
                <c:pt idx="37353">
                  <c:v>5.5564840000000002</c:v>
                </c:pt>
                <c:pt idx="37354">
                  <c:v>5.5634670000000002</c:v>
                </c:pt>
                <c:pt idx="37355">
                  <c:v>5.5638940000000003</c:v>
                </c:pt>
                <c:pt idx="37356">
                  <c:v>5.55375</c:v>
                </c:pt>
                <c:pt idx="37357">
                  <c:v>5.5537890000000001</c:v>
                </c:pt>
                <c:pt idx="37358">
                  <c:v>5.5549189999999999</c:v>
                </c:pt>
                <c:pt idx="37359">
                  <c:v>5.5526710000000001</c:v>
                </c:pt>
                <c:pt idx="37360">
                  <c:v>5.5519829999999999</c:v>
                </c:pt>
                <c:pt idx="37361">
                  <c:v>5.5526099999999996</c:v>
                </c:pt>
                <c:pt idx="37362">
                  <c:v>5.556019</c:v>
                </c:pt>
                <c:pt idx="37363">
                  <c:v>5.5595359999999996</c:v>
                </c:pt>
                <c:pt idx="37364">
                  <c:v>5.5639180000000001</c:v>
                </c:pt>
                <c:pt idx="37365">
                  <c:v>5.557963</c:v>
                </c:pt>
                <c:pt idx="37366">
                  <c:v>5.5540710000000004</c:v>
                </c:pt>
                <c:pt idx="37367">
                  <c:v>5.5598609999999997</c:v>
                </c:pt>
                <c:pt idx="37368">
                  <c:v>5.555739</c:v>
                </c:pt>
                <c:pt idx="37369">
                  <c:v>5.5520800000000001</c:v>
                </c:pt>
                <c:pt idx="37370">
                  <c:v>5.5618249999999998</c:v>
                </c:pt>
                <c:pt idx="37371">
                  <c:v>5.5687740000000003</c:v>
                </c:pt>
                <c:pt idx="37372">
                  <c:v>5.5661459999999998</c:v>
                </c:pt>
                <c:pt idx="37373">
                  <c:v>5.566414</c:v>
                </c:pt>
                <c:pt idx="37374">
                  <c:v>5.5688519999999997</c:v>
                </c:pt>
                <c:pt idx="37375">
                  <c:v>5.5610489999999997</c:v>
                </c:pt>
                <c:pt idx="37376">
                  <c:v>5.5625109999999998</c:v>
                </c:pt>
                <c:pt idx="37377">
                  <c:v>5.5715089999999998</c:v>
                </c:pt>
                <c:pt idx="37378">
                  <c:v>5.5642909999999999</c:v>
                </c:pt>
                <c:pt idx="37379">
                  <c:v>5.5584069999999999</c:v>
                </c:pt>
                <c:pt idx="37380">
                  <c:v>5.5649459999999999</c:v>
                </c:pt>
                <c:pt idx="37381">
                  <c:v>5.5650570000000004</c:v>
                </c:pt>
                <c:pt idx="37382">
                  <c:v>5.5559859999999999</c:v>
                </c:pt>
                <c:pt idx="37383">
                  <c:v>5.5581139999999998</c:v>
                </c:pt>
                <c:pt idx="37384">
                  <c:v>5.5630189999999997</c:v>
                </c:pt>
                <c:pt idx="37385">
                  <c:v>5.5558759999999996</c:v>
                </c:pt>
                <c:pt idx="37386">
                  <c:v>5.560079</c:v>
                </c:pt>
                <c:pt idx="37387">
                  <c:v>5.569572</c:v>
                </c:pt>
                <c:pt idx="37388">
                  <c:v>5.5646620000000002</c:v>
                </c:pt>
                <c:pt idx="37389">
                  <c:v>5.5639500000000002</c:v>
                </c:pt>
                <c:pt idx="37390">
                  <c:v>5.568314</c:v>
                </c:pt>
                <c:pt idx="37391">
                  <c:v>5.5610840000000001</c:v>
                </c:pt>
                <c:pt idx="37392">
                  <c:v>5.5571869999999999</c:v>
                </c:pt>
                <c:pt idx="37393">
                  <c:v>5.5663859999999996</c:v>
                </c:pt>
                <c:pt idx="37394">
                  <c:v>5.5629819999999999</c:v>
                </c:pt>
                <c:pt idx="37395">
                  <c:v>5.5546600000000002</c:v>
                </c:pt>
                <c:pt idx="37396">
                  <c:v>5.5638769999999997</c:v>
                </c:pt>
                <c:pt idx="37397">
                  <c:v>5.5669779999999998</c:v>
                </c:pt>
                <c:pt idx="37398">
                  <c:v>5.5605719999999996</c:v>
                </c:pt>
                <c:pt idx="37399">
                  <c:v>5.5655039999999998</c:v>
                </c:pt>
                <c:pt idx="37400">
                  <c:v>5.5711630000000003</c:v>
                </c:pt>
                <c:pt idx="37401">
                  <c:v>5.565226</c:v>
                </c:pt>
                <c:pt idx="37402">
                  <c:v>5.5645920000000002</c:v>
                </c:pt>
                <c:pt idx="37403">
                  <c:v>5.5720689999999999</c:v>
                </c:pt>
                <c:pt idx="37404">
                  <c:v>5.5649740000000003</c:v>
                </c:pt>
                <c:pt idx="37405">
                  <c:v>5.5573560000000004</c:v>
                </c:pt>
                <c:pt idx="37406">
                  <c:v>5.5656689999999998</c:v>
                </c:pt>
                <c:pt idx="37407">
                  <c:v>5.5666929999999999</c:v>
                </c:pt>
                <c:pt idx="37408">
                  <c:v>5.5618800000000004</c:v>
                </c:pt>
                <c:pt idx="37409">
                  <c:v>5.5684610000000001</c:v>
                </c:pt>
                <c:pt idx="37410">
                  <c:v>5.5731520000000003</c:v>
                </c:pt>
                <c:pt idx="37411">
                  <c:v>5.5661250000000004</c:v>
                </c:pt>
                <c:pt idx="37412">
                  <c:v>5.5650139999999997</c:v>
                </c:pt>
                <c:pt idx="37413">
                  <c:v>5.5711259999999996</c:v>
                </c:pt>
                <c:pt idx="37414">
                  <c:v>5.5651080000000004</c:v>
                </c:pt>
                <c:pt idx="37415">
                  <c:v>5.561032</c:v>
                </c:pt>
                <c:pt idx="37416">
                  <c:v>5.5681669999999999</c:v>
                </c:pt>
                <c:pt idx="37417">
                  <c:v>5.5707180000000003</c:v>
                </c:pt>
                <c:pt idx="37418">
                  <c:v>5.564832</c:v>
                </c:pt>
                <c:pt idx="37419">
                  <c:v>5.5656860000000004</c:v>
                </c:pt>
                <c:pt idx="37420">
                  <c:v>5.5721069999999999</c:v>
                </c:pt>
                <c:pt idx="37421">
                  <c:v>5.5698749999999997</c:v>
                </c:pt>
                <c:pt idx="37422">
                  <c:v>5.5708310000000001</c:v>
                </c:pt>
                <c:pt idx="37423">
                  <c:v>5.5735900000000003</c:v>
                </c:pt>
                <c:pt idx="37424">
                  <c:v>5.5655849999999996</c:v>
                </c:pt>
                <c:pt idx="37425">
                  <c:v>5.5671850000000003</c:v>
                </c:pt>
                <c:pt idx="37426">
                  <c:v>5.5752949999999997</c:v>
                </c:pt>
                <c:pt idx="37427">
                  <c:v>5.5664280000000002</c:v>
                </c:pt>
                <c:pt idx="37428">
                  <c:v>5.558459</c:v>
                </c:pt>
                <c:pt idx="37429">
                  <c:v>5.5667359999999997</c:v>
                </c:pt>
                <c:pt idx="37430">
                  <c:v>5.5739369999999999</c:v>
                </c:pt>
                <c:pt idx="37431">
                  <c:v>5.5736999999999997</c:v>
                </c:pt>
                <c:pt idx="37432">
                  <c:v>5.5760680000000002</c:v>
                </c:pt>
                <c:pt idx="37433">
                  <c:v>5.5768839999999997</c:v>
                </c:pt>
                <c:pt idx="37434">
                  <c:v>5.5734560000000002</c:v>
                </c:pt>
                <c:pt idx="37435">
                  <c:v>5.575977</c:v>
                </c:pt>
                <c:pt idx="37436">
                  <c:v>5.578252</c:v>
                </c:pt>
                <c:pt idx="37437">
                  <c:v>5.5761849999999997</c:v>
                </c:pt>
                <c:pt idx="37438">
                  <c:v>5.574166</c:v>
                </c:pt>
                <c:pt idx="37439">
                  <c:v>5.573861</c:v>
                </c:pt>
                <c:pt idx="37440">
                  <c:v>5.5742180000000001</c:v>
                </c:pt>
                <c:pt idx="37441">
                  <c:v>5.5725150000000001</c:v>
                </c:pt>
                <c:pt idx="37442">
                  <c:v>5.5775030000000001</c:v>
                </c:pt>
                <c:pt idx="37443">
                  <c:v>5.5799760000000003</c:v>
                </c:pt>
                <c:pt idx="37444">
                  <c:v>5.5727130000000002</c:v>
                </c:pt>
                <c:pt idx="37445">
                  <c:v>5.570449</c:v>
                </c:pt>
                <c:pt idx="37446">
                  <c:v>5.5696640000000004</c:v>
                </c:pt>
                <c:pt idx="37447">
                  <c:v>5.56839</c:v>
                </c:pt>
                <c:pt idx="37448">
                  <c:v>5.5702230000000004</c:v>
                </c:pt>
                <c:pt idx="37449">
                  <c:v>5.572006</c:v>
                </c:pt>
                <c:pt idx="37450">
                  <c:v>5.5726599999999999</c:v>
                </c:pt>
                <c:pt idx="37451">
                  <c:v>5.5730589999999998</c:v>
                </c:pt>
                <c:pt idx="37452">
                  <c:v>5.5744129999999998</c:v>
                </c:pt>
                <c:pt idx="37453">
                  <c:v>5.571733</c:v>
                </c:pt>
                <c:pt idx="37454">
                  <c:v>5.5697539999999996</c:v>
                </c:pt>
                <c:pt idx="37455">
                  <c:v>5.5737399999999999</c:v>
                </c:pt>
                <c:pt idx="37456">
                  <c:v>5.5740109999999996</c:v>
                </c:pt>
                <c:pt idx="37457">
                  <c:v>5.5699449999999997</c:v>
                </c:pt>
                <c:pt idx="37458">
                  <c:v>5.5741319999999996</c:v>
                </c:pt>
                <c:pt idx="37459">
                  <c:v>5.5798170000000002</c:v>
                </c:pt>
                <c:pt idx="37460">
                  <c:v>5.5732369999999998</c:v>
                </c:pt>
                <c:pt idx="37461">
                  <c:v>5.568136</c:v>
                </c:pt>
                <c:pt idx="37462">
                  <c:v>5.5759920000000003</c:v>
                </c:pt>
                <c:pt idx="37463">
                  <c:v>5.5754510000000002</c:v>
                </c:pt>
                <c:pt idx="37464">
                  <c:v>5.5698730000000003</c:v>
                </c:pt>
                <c:pt idx="37465">
                  <c:v>5.5777020000000004</c:v>
                </c:pt>
                <c:pt idx="37466">
                  <c:v>5.5790430000000004</c:v>
                </c:pt>
                <c:pt idx="37467">
                  <c:v>5.5676240000000004</c:v>
                </c:pt>
                <c:pt idx="37468">
                  <c:v>5.5681630000000002</c:v>
                </c:pt>
                <c:pt idx="37469">
                  <c:v>5.5837890000000003</c:v>
                </c:pt>
                <c:pt idx="37470">
                  <c:v>5.5868960000000003</c:v>
                </c:pt>
                <c:pt idx="37471">
                  <c:v>5.5800210000000003</c:v>
                </c:pt>
                <c:pt idx="37472">
                  <c:v>5.582694</c:v>
                </c:pt>
                <c:pt idx="37473">
                  <c:v>5.584873</c:v>
                </c:pt>
                <c:pt idx="37474">
                  <c:v>5.5812790000000003</c:v>
                </c:pt>
                <c:pt idx="37475">
                  <c:v>5.579593</c:v>
                </c:pt>
                <c:pt idx="37476">
                  <c:v>5.580546</c:v>
                </c:pt>
                <c:pt idx="37477">
                  <c:v>5.5776029999999999</c:v>
                </c:pt>
                <c:pt idx="37478">
                  <c:v>5.5758960000000002</c:v>
                </c:pt>
                <c:pt idx="37479">
                  <c:v>5.5819239999999999</c:v>
                </c:pt>
                <c:pt idx="37480">
                  <c:v>5.5807719999999996</c:v>
                </c:pt>
                <c:pt idx="37481">
                  <c:v>5.5776729999999999</c:v>
                </c:pt>
                <c:pt idx="37482">
                  <c:v>5.5807869999999999</c:v>
                </c:pt>
                <c:pt idx="37483">
                  <c:v>5.5774650000000001</c:v>
                </c:pt>
                <c:pt idx="37484">
                  <c:v>5.5760459999999998</c:v>
                </c:pt>
                <c:pt idx="37485">
                  <c:v>5.5835920000000003</c:v>
                </c:pt>
                <c:pt idx="37486">
                  <c:v>5.5832519999999999</c:v>
                </c:pt>
                <c:pt idx="37487">
                  <c:v>5.5749459999999997</c:v>
                </c:pt>
                <c:pt idx="37488">
                  <c:v>5.5770499999999998</c:v>
                </c:pt>
                <c:pt idx="37489">
                  <c:v>5.5812400000000002</c:v>
                </c:pt>
                <c:pt idx="37490">
                  <c:v>5.5745899999999997</c:v>
                </c:pt>
                <c:pt idx="37491">
                  <c:v>5.5740689999999997</c:v>
                </c:pt>
                <c:pt idx="37492">
                  <c:v>5.5803500000000001</c:v>
                </c:pt>
                <c:pt idx="37493">
                  <c:v>5.5808080000000002</c:v>
                </c:pt>
                <c:pt idx="37494">
                  <c:v>5.5815590000000004</c:v>
                </c:pt>
                <c:pt idx="37495">
                  <c:v>5.5841830000000003</c:v>
                </c:pt>
                <c:pt idx="37496">
                  <c:v>5.5813430000000004</c:v>
                </c:pt>
                <c:pt idx="37497">
                  <c:v>5.5749639999999996</c:v>
                </c:pt>
                <c:pt idx="37498">
                  <c:v>5.579237</c:v>
                </c:pt>
                <c:pt idx="37499">
                  <c:v>5.5842790000000004</c:v>
                </c:pt>
                <c:pt idx="37500">
                  <c:v>5.5774889999999999</c:v>
                </c:pt>
                <c:pt idx="37501">
                  <c:v>5.5799500000000002</c:v>
                </c:pt>
                <c:pt idx="37502">
                  <c:v>5.5853529999999996</c:v>
                </c:pt>
                <c:pt idx="37503">
                  <c:v>5.5776060000000003</c:v>
                </c:pt>
                <c:pt idx="37504">
                  <c:v>5.5756769999999998</c:v>
                </c:pt>
                <c:pt idx="37505">
                  <c:v>5.5834640000000002</c:v>
                </c:pt>
                <c:pt idx="37506">
                  <c:v>5.5832949999999997</c:v>
                </c:pt>
                <c:pt idx="37507">
                  <c:v>5.5788380000000002</c:v>
                </c:pt>
                <c:pt idx="37508">
                  <c:v>5.5851819999999996</c:v>
                </c:pt>
                <c:pt idx="37509">
                  <c:v>5.5888010000000001</c:v>
                </c:pt>
                <c:pt idx="37510">
                  <c:v>5.5852769999999996</c:v>
                </c:pt>
                <c:pt idx="37511">
                  <c:v>5.5885619999999996</c:v>
                </c:pt>
                <c:pt idx="37512">
                  <c:v>5.5919749999999997</c:v>
                </c:pt>
                <c:pt idx="37513">
                  <c:v>5.5868479999999998</c:v>
                </c:pt>
                <c:pt idx="37514">
                  <c:v>5.5810959999999996</c:v>
                </c:pt>
                <c:pt idx="37515">
                  <c:v>5.5866749999999996</c:v>
                </c:pt>
                <c:pt idx="37516">
                  <c:v>5.5884200000000002</c:v>
                </c:pt>
                <c:pt idx="37517">
                  <c:v>5.5799700000000003</c:v>
                </c:pt>
                <c:pt idx="37518">
                  <c:v>5.5846150000000003</c:v>
                </c:pt>
                <c:pt idx="37519">
                  <c:v>5.5883539999999998</c:v>
                </c:pt>
                <c:pt idx="37520">
                  <c:v>5.5817110000000003</c:v>
                </c:pt>
                <c:pt idx="37521">
                  <c:v>5.5863079999999998</c:v>
                </c:pt>
                <c:pt idx="37522">
                  <c:v>5.5937099999999997</c:v>
                </c:pt>
                <c:pt idx="37523">
                  <c:v>5.5873179999999998</c:v>
                </c:pt>
                <c:pt idx="37524">
                  <c:v>5.5803140000000004</c:v>
                </c:pt>
                <c:pt idx="37525">
                  <c:v>5.5861070000000002</c:v>
                </c:pt>
                <c:pt idx="37526">
                  <c:v>5.5898159999999999</c:v>
                </c:pt>
                <c:pt idx="37527">
                  <c:v>5.5878389999999998</c:v>
                </c:pt>
                <c:pt idx="37528">
                  <c:v>5.5869980000000004</c:v>
                </c:pt>
                <c:pt idx="37529">
                  <c:v>5.5833849999999998</c:v>
                </c:pt>
                <c:pt idx="37530">
                  <c:v>5.5847230000000003</c:v>
                </c:pt>
                <c:pt idx="37531">
                  <c:v>5.5855040000000002</c:v>
                </c:pt>
                <c:pt idx="37532">
                  <c:v>5.581207</c:v>
                </c:pt>
                <c:pt idx="37533">
                  <c:v>5.5809150000000001</c:v>
                </c:pt>
                <c:pt idx="37534">
                  <c:v>5.5877039999999996</c:v>
                </c:pt>
                <c:pt idx="37535">
                  <c:v>5.5942610000000004</c:v>
                </c:pt>
                <c:pt idx="37536">
                  <c:v>5.5892499999999998</c:v>
                </c:pt>
                <c:pt idx="37537">
                  <c:v>5.5867440000000004</c:v>
                </c:pt>
                <c:pt idx="37538">
                  <c:v>5.5915530000000002</c:v>
                </c:pt>
                <c:pt idx="37539">
                  <c:v>5.5873499999999998</c:v>
                </c:pt>
                <c:pt idx="37540">
                  <c:v>5.584308</c:v>
                </c:pt>
                <c:pt idx="37541">
                  <c:v>5.5872450000000002</c:v>
                </c:pt>
                <c:pt idx="37542">
                  <c:v>5.5848129999999996</c:v>
                </c:pt>
                <c:pt idx="37543">
                  <c:v>5.5835809999999997</c:v>
                </c:pt>
                <c:pt idx="37544">
                  <c:v>5.5879880000000002</c:v>
                </c:pt>
                <c:pt idx="37545">
                  <c:v>5.5884280000000004</c:v>
                </c:pt>
                <c:pt idx="37546">
                  <c:v>5.586608</c:v>
                </c:pt>
                <c:pt idx="37547">
                  <c:v>5.5938270000000001</c:v>
                </c:pt>
                <c:pt idx="37548">
                  <c:v>5.5973819999999996</c:v>
                </c:pt>
                <c:pt idx="37549">
                  <c:v>5.5923499999999997</c:v>
                </c:pt>
                <c:pt idx="37550">
                  <c:v>5.590427</c:v>
                </c:pt>
                <c:pt idx="37551">
                  <c:v>5.5913000000000004</c:v>
                </c:pt>
                <c:pt idx="37552">
                  <c:v>5.5922320000000001</c:v>
                </c:pt>
                <c:pt idx="37553">
                  <c:v>5.5950119999999997</c:v>
                </c:pt>
                <c:pt idx="37554">
                  <c:v>5.597283</c:v>
                </c:pt>
                <c:pt idx="37555">
                  <c:v>5.5890599999999999</c:v>
                </c:pt>
                <c:pt idx="37556">
                  <c:v>5.5860370000000001</c:v>
                </c:pt>
                <c:pt idx="37557">
                  <c:v>5.598878</c:v>
                </c:pt>
                <c:pt idx="37558">
                  <c:v>5.5989800000000001</c:v>
                </c:pt>
                <c:pt idx="37559">
                  <c:v>5.5922470000000004</c:v>
                </c:pt>
                <c:pt idx="37560">
                  <c:v>5.59748</c:v>
                </c:pt>
                <c:pt idx="37561">
                  <c:v>5.5949859999999996</c:v>
                </c:pt>
                <c:pt idx="37562">
                  <c:v>5.5869359999999997</c:v>
                </c:pt>
                <c:pt idx="37563">
                  <c:v>5.59131</c:v>
                </c:pt>
                <c:pt idx="37564">
                  <c:v>5.5962839999999998</c:v>
                </c:pt>
                <c:pt idx="37565">
                  <c:v>5.5934270000000001</c:v>
                </c:pt>
                <c:pt idx="37566">
                  <c:v>5.5959029999999998</c:v>
                </c:pt>
                <c:pt idx="37567">
                  <c:v>5.5994869999999999</c:v>
                </c:pt>
                <c:pt idx="37568">
                  <c:v>5.5907929999999997</c:v>
                </c:pt>
                <c:pt idx="37569">
                  <c:v>5.5853830000000002</c:v>
                </c:pt>
                <c:pt idx="37570">
                  <c:v>5.5923239999999996</c:v>
                </c:pt>
                <c:pt idx="37571">
                  <c:v>5.5953569999999999</c:v>
                </c:pt>
                <c:pt idx="37572">
                  <c:v>5.591863</c:v>
                </c:pt>
                <c:pt idx="37573">
                  <c:v>5.591431</c:v>
                </c:pt>
                <c:pt idx="37574">
                  <c:v>5.5944830000000003</c:v>
                </c:pt>
                <c:pt idx="37575">
                  <c:v>5.5895010000000003</c:v>
                </c:pt>
                <c:pt idx="37576">
                  <c:v>5.5877270000000001</c:v>
                </c:pt>
                <c:pt idx="37577">
                  <c:v>5.5986320000000003</c:v>
                </c:pt>
                <c:pt idx="37578">
                  <c:v>5.6024390000000004</c:v>
                </c:pt>
                <c:pt idx="37579">
                  <c:v>5.5977119999999996</c:v>
                </c:pt>
                <c:pt idx="37580">
                  <c:v>5.5962769999999997</c:v>
                </c:pt>
                <c:pt idx="37581">
                  <c:v>5.5956840000000003</c:v>
                </c:pt>
                <c:pt idx="37582">
                  <c:v>5.5932300000000001</c:v>
                </c:pt>
                <c:pt idx="37583">
                  <c:v>5.5929570000000002</c:v>
                </c:pt>
                <c:pt idx="37584">
                  <c:v>5.5940760000000003</c:v>
                </c:pt>
                <c:pt idx="37585">
                  <c:v>5.5921399999999997</c:v>
                </c:pt>
                <c:pt idx="37586">
                  <c:v>5.5959050000000001</c:v>
                </c:pt>
                <c:pt idx="37587">
                  <c:v>5.6005289999999999</c:v>
                </c:pt>
                <c:pt idx="37588">
                  <c:v>5.5945960000000001</c:v>
                </c:pt>
                <c:pt idx="37589">
                  <c:v>5.5921839999999996</c:v>
                </c:pt>
                <c:pt idx="37590">
                  <c:v>5.5968540000000004</c:v>
                </c:pt>
                <c:pt idx="37591">
                  <c:v>5.5969540000000002</c:v>
                </c:pt>
                <c:pt idx="37592">
                  <c:v>5.5941109999999998</c:v>
                </c:pt>
                <c:pt idx="37593">
                  <c:v>5.5997969999999997</c:v>
                </c:pt>
                <c:pt idx="37594">
                  <c:v>5.6051979999999997</c:v>
                </c:pt>
                <c:pt idx="37595">
                  <c:v>5.5971539999999997</c:v>
                </c:pt>
                <c:pt idx="37596">
                  <c:v>5.5955979999999998</c:v>
                </c:pt>
                <c:pt idx="37597">
                  <c:v>5.6008769999999997</c:v>
                </c:pt>
                <c:pt idx="37598">
                  <c:v>5.5967079999999996</c:v>
                </c:pt>
                <c:pt idx="37599">
                  <c:v>5.599043</c:v>
                </c:pt>
                <c:pt idx="37600">
                  <c:v>5.6052020000000002</c:v>
                </c:pt>
                <c:pt idx="37601">
                  <c:v>5.5984559999999997</c:v>
                </c:pt>
                <c:pt idx="37602">
                  <c:v>5.5942949999999998</c:v>
                </c:pt>
                <c:pt idx="37603">
                  <c:v>5.6026490000000004</c:v>
                </c:pt>
                <c:pt idx="37604">
                  <c:v>5.5999119999999998</c:v>
                </c:pt>
                <c:pt idx="37605">
                  <c:v>5.5927110000000004</c:v>
                </c:pt>
                <c:pt idx="37606">
                  <c:v>5.5981759999999996</c:v>
                </c:pt>
                <c:pt idx="37607">
                  <c:v>5.600282</c:v>
                </c:pt>
                <c:pt idx="37608">
                  <c:v>5.598865</c:v>
                </c:pt>
                <c:pt idx="37609">
                  <c:v>5.6007879999999997</c:v>
                </c:pt>
                <c:pt idx="37610">
                  <c:v>5.6026959999999999</c:v>
                </c:pt>
                <c:pt idx="37611">
                  <c:v>5.5996100000000002</c:v>
                </c:pt>
                <c:pt idx="37612">
                  <c:v>5.5928230000000001</c:v>
                </c:pt>
                <c:pt idx="37613">
                  <c:v>5.595326</c:v>
                </c:pt>
                <c:pt idx="37614">
                  <c:v>5.5994159999999997</c:v>
                </c:pt>
                <c:pt idx="37615">
                  <c:v>5.5977779999999999</c:v>
                </c:pt>
                <c:pt idx="37616">
                  <c:v>5.601159</c:v>
                </c:pt>
                <c:pt idx="37617">
                  <c:v>5.6042630000000004</c:v>
                </c:pt>
                <c:pt idx="37618">
                  <c:v>5.6047979999999997</c:v>
                </c:pt>
                <c:pt idx="37619">
                  <c:v>5.609775</c:v>
                </c:pt>
                <c:pt idx="37620">
                  <c:v>5.615183</c:v>
                </c:pt>
                <c:pt idx="37621">
                  <c:v>5.6077789999999998</c:v>
                </c:pt>
                <c:pt idx="37622">
                  <c:v>5.6035719999999998</c:v>
                </c:pt>
                <c:pt idx="37623">
                  <c:v>5.6114860000000002</c:v>
                </c:pt>
                <c:pt idx="37624">
                  <c:v>5.6052520000000001</c:v>
                </c:pt>
                <c:pt idx="37625">
                  <c:v>5.5972840000000001</c:v>
                </c:pt>
                <c:pt idx="37626">
                  <c:v>5.6038839999999999</c:v>
                </c:pt>
                <c:pt idx="37627">
                  <c:v>5.6029200000000001</c:v>
                </c:pt>
                <c:pt idx="37628">
                  <c:v>5.5993230000000001</c:v>
                </c:pt>
                <c:pt idx="37629">
                  <c:v>5.6051359999999999</c:v>
                </c:pt>
                <c:pt idx="37630">
                  <c:v>5.6068920000000002</c:v>
                </c:pt>
                <c:pt idx="37631">
                  <c:v>5.5991280000000003</c:v>
                </c:pt>
                <c:pt idx="37632">
                  <c:v>5.6001570000000003</c:v>
                </c:pt>
                <c:pt idx="37633">
                  <c:v>5.6061959999999997</c:v>
                </c:pt>
                <c:pt idx="37634">
                  <c:v>5.6011870000000004</c:v>
                </c:pt>
                <c:pt idx="37635">
                  <c:v>5.5993779999999997</c:v>
                </c:pt>
                <c:pt idx="37636">
                  <c:v>5.6056840000000001</c:v>
                </c:pt>
                <c:pt idx="37637">
                  <c:v>5.6053459999999999</c:v>
                </c:pt>
                <c:pt idx="37638">
                  <c:v>5.6017320000000002</c:v>
                </c:pt>
                <c:pt idx="37639">
                  <c:v>5.6061350000000001</c:v>
                </c:pt>
                <c:pt idx="37640">
                  <c:v>5.6091389999999999</c:v>
                </c:pt>
                <c:pt idx="37641">
                  <c:v>5.602004</c:v>
                </c:pt>
                <c:pt idx="37642">
                  <c:v>5.6040549999999998</c:v>
                </c:pt>
                <c:pt idx="37643">
                  <c:v>5.6098549999999996</c:v>
                </c:pt>
                <c:pt idx="37644">
                  <c:v>5.6023959999999997</c:v>
                </c:pt>
                <c:pt idx="37645">
                  <c:v>5.6039690000000002</c:v>
                </c:pt>
                <c:pt idx="37646">
                  <c:v>5.6100479999999999</c:v>
                </c:pt>
                <c:pt idx="37647">
                  <c:v>5.6046719999999999</c:v>
                </c:pt>
                <c:pt idx="37648">
                  <c:v>5.6027480000000001</c:v>
                </c:pt>
                <c:pt idx="37649">
                  <c:v>5.6093460000000004</c:v>
                </c:pt>
                <c:pt idx="37650">
                  <c:v>5.6080769999999998</c:v>
                </c:pt>
                <c:pt idx="37651">
                  <c:v>5.6000680000000003</c:v>
                </c:pt>
                <c:pt idx="37652">
                  <c:v>5.6061569999999996</c:v>
                </c:pt>
                <c:pt idx="37653">
                  <c:v>5.6092950000000004</c:v>
                </c:pt>
                <c:pt idx="37654">
                  <c:v>5.6010169999999997</c:v>
                </c:pt>
                <c:pt idx="37655">
                  <c:v>5.6069279999999999</c:v>
                </c:pt>
                <c:pt idx="37656">
                  <c:v>5.616587</c:v>
                </c:pt>
                <c:pt idx="37657">
                  <c:v>5.6145189999999996</c:v>
                </c:pt>
                <c:pt idx="37658">
                  <c:v>5.6120029999999996</c:v>
                </c:pt>
                <c:pt idx="37659">
                  <c:v>5.614446</c:v>
                </c:pt>
                <c:pt idx="37660">
                  <c:v>5.609286</c:v>
                </c:pt>
                <c:pt idx="37661">
                  <c:v>5.6033049999999998</c:v>
                </c:pt>
                <c:pt idx="37662">
                  <c:v>5.6131799999999998</c:v>
                </c:pt>
                <c:pt idx="37663">
                  <c:v>5.6131529999999996</c:v>
                </c:pt>
                <c:pt idx="37664">
                  <c:v>5.5994859999999997</c:v>
                </c:pt>
                <c:pt idx="37665">
                  <c:v>5.6069089999999999</c:v>
                </c:pt>
                <c:pt idx="37666">
                  <c:v>5.6187240000000003</c:v>
                </c:pt>
                <c:pt idx="37667">
                  <c:v>5.6104000000000003</c:v>
                </c:pt>
                <c:pt idx="37668">
                  <c:v>5.6096890000000004</c:v>
                </c:pt>
                <c:pt idx="37669">
                  <c:v>5.6210899999999997</c:v>
                </c:pt>
                <c:pt idx="37670">
                  <c:v>5.6111279999999999</c:v>
                </c:pt>
                <c:pt idx="37671">
                  <c:v>5.5998700000000001</c:v>
                </c:pt>
                <c:pt idx="37672">
                  <c:v>5.6102210000000001</c:v>
                </c:pt>
                <c:pt idx="37673">
                  <c:v>5.6107750000000003</c:v>
                </c:pt>
                <c:pt idx="37674">
                  <c:v>5.6070989999999998</c:v>
                </c:pt>
                <c:pt idx="37675">
                  <c:v>5.6162919999999996</c:v>
                </c:pt>
                <c:pt idx="37676">
                  <c:v>5.6159559999999997</c:v>
                </c:pt>
                <c:pt idx="37677">
                  <c:v>5.6098410000000003</c:v>
                </c:pt>
                <c:pt idx="37678">
                  <c:v>5.6117569999999999</c:v>
                </c:pt>
                <c:pt idx="37679">
                  <c:v>5.612171</c:v>
                </c:pt>
                <c:pt idx="37680">
                  <c:v>5.6051770000000003</c:v>
                </c:pt>
                <c:pt idx="37681">
                  <c:v>5.605639</c:v>
                </c:pt>
                <c:pt idx="37682">
                  <c:v>5.6138750000000002</c:v>
                </c:pt>
                <c:pt idx="37683">
                  <c:v>5.6118119999999996</c:v>
                </c:pt>
                <c:pt idx="37684">
                  <c:v>5.6105729999999996</c:v>
                </c:pt>
                <c:pt idx="37685">
                  <c:v>5.6141259999999997</c:v>
                </c:pt>
                <c:pt idx="37686">
                  <c:v>5.6128900000000002</c:v>
                </c:pt>
                <c:pt idx="37687">
                  <c:v>5.6120999999999999</c:v>
                </c:pt>
                <c:pt idx="37688">
                  <c:v>5.6146929999999999</c:v>
                </c:pt>
                <c:pt idx="37689">
                  <c:v>5.6181599999999996</c:v>
                </c:pt>
                <c:pt idx="37690">
                  <c:v>5.6143650000000003</c:v>
                </c:pt>
                <c:pt idx="37691">
                  <c:v>5.6130630000000004</c:v>
                </c:pt>
                <c:pt idx="37692">
                  <c:v>5.6141379999999996</c:v>
                </c:pt>
                <c:pt idx="37693">
                  <c:v>5.6091249999999997</c:v>
                </c:pt>
                <c:pt idx="37694">
                  <c:v>5.6151340000000003</c:v>
                </c:pt>
                <c:pt idx="37695">
                  <c:v>5.6232090000000001</c:v>
                </c:pt>
                <c:pt idx="37696">
                  <c:v>5.6153659999999999</c:v>
                </c:pt>
                <c:pt idx="37697">
                  <c:v>5.6063460000000003</c:v>
                </c:pt>
                <c:pt idx="37698">
                  <c:v>5.6146140000000004</c:v>
                </c:pt>
                <c:pt idx="37699">
                  <c:v>5.6188549999999999</c:v>
                </c:pt>
                <c:pt idx="37700">
                  <c:v>5.6089969999999996</c:v>
                </c:pt>
                <c:pt idx="37701">
                  <c:v>5.61334</c:v>
                </c:pt>
                <c:pt idx="37702">
                  <c:v>5.6193160000000004</c:v>
                </c:pt>
                <c:pt idx="37703">
                  <c:v>5.6134370000000002</c:v>
                </c:pt>
                <c:pt idx="37704">
                  <c:v>5.6160899999999998</c:v>
                </c:pt>
                <c:pt idx="37705">
                  <c:v>5.623634</c:v>
                </c:pt>
                <c:pt idx="37706">
                  <c:v>5.619453</c:v>
                </c:pt>
                <c:pt idx="37707">
                  <c:v>5.615056</c:v>
                </c:pt>
                <c:pt idx="37708">
                  <c:v>5.621588</c:v>
                </c:pt>
                <c:pt idx="37709">
                  <c:v>5.6180329999999996</c:v>
                </c:pt>
                <c:pt idx="37710">
                  <c:v>5.6092760000000004</c:v>
                </c:pt>
                <c:pt idx="37711">
                  <c:v>5.616142</c:v>
                </c:pt>
                <c:pt idx="37712">
                  <c:v>5.6129340000000001</c:v>
                </c:pt>
                <c:pt idx="37713">
                  <c:v>5.6038439999999996</c:v>
                </c:pt>
                <c:pt idx="37714">
                  <c:v>5.6169729999999998</c:v>
                </c:pt>
                <c:pt idx="37715">
                  <c:v>5.6244160000000001</c:v>
                </c:pt>
                <c:pt idx="37716">
                  <c:v>5.614147</c:v>
                </c:pt>
                <c:pt idx="37717">
                  <c:v>5.6156459999999999</c:v>
                </c:pt>
                <c:pt idx="37718">
                  <c:v>5.6240589999999999</c:v>
                </c:pt>
                <c:pt idx="37719">
                  <c:v>5.6203380000000003</c:v>
                </c:pt>
                <c:pt idx="37720">
                  <c:v>5.6177349999999997</c:v>
                </c:pt>
                <c:pt idx="37721">
                  <c:v>5.6232189999999997</c:v>
                </c:pt>
                <c:pt idx="37722">
                  <c:v>5.6211739999999999</c:v>
                </c:pt>
                <c:pt idx="37723">
                  <c:v>5.6203830000000004</c:v>
                </c:pt>
                <c:pt idx="37724">
                  <c:v>5.6241849999999998</c:v>
                </c:pt>
                <c:pt idx="37725">
                  <c:v>5.6214259999999996</c:v>
                </c:pt>
                <c:pt idx="37726">
                  <c:v>5.6236269999999999</c:v>
                </c:pt>
                <c:pt idx="37727">
                  <c:v>5.629524</c:v>
                </c:pt>
                <c:pt idx="37728">
                  <c:v>5.6239949999999999</c:v>
                </c:pt>
                <c:pt idx="37729">
                  <c:v>5.614897</c:v>
                </c:pt>
                <c:pt idx="37730">
                  <c:v>5.6202399999999999</c:v>
                </c:pt>
                <c:pt idx="37731">
                  <c:v>5.6255449999999998</c:v>
                </c:pt>
                <c:pt idx="37732">
                  <c:v>5.6186829999999999</c:v>
                </c:pt>
                <c:pt idx="37733">
                  <c:v>5.6150609999999999</c:v>
                </c:pt>
                <c:pt idx="37734">
                  <c:v>5.6174860000000004</c:v>
                </c:pt>
                <c:pt idx="37735">
                  <c:v>5.6171949999999997</c:v>
                </c:pt>
                <c:pt idx="37736">
                  <c:v>5.6192359999999999</c:v>
                </c:pt>
                <c:pt idx="37737">
                  <c:v>5.6274490000000004</c:v>
                </c:pt>
                <c:pt idx="37738">
                  <c:v>5.6228730000000002</c:v>
                </c:pt>
                <c:pt idx="37739">
                  <c:v>5.6149040000000001</c:v>
                </c:pt>
                <c:pt idx="37740">
                  <c:v>5.6244560000000003</c:v>
                </c:pt>
                <c:pt idx="37741">
                  <c:v>5.6219140000000003</c:v>
                </c:pt>
                <c:pt idx="37742">
                  <c:v>5.6111719999999998</c:v>
                </c:pt>
                <c:pt idx="37743">
                  <c:v>5.6199979999999998</c:v>
                </c:pt>
                <c:pt idx="37744">
                  <c:v>5.6270160000000002</c:v>
                </c:pt>
                <c:pt idx="37745">
                  <c:v>5.6247699999999998</c:v>
                </c:pt>
                <c:pt idx="37746">
                  <c:v>5.6273070000000001</c:v>
                </c:pt>
                <c:pt idx="37747">
                  <c:v>5.6258400000000002</c:v>
                </c:pt>
                <c:pt idx="37748">
                  <c:v>5.6180779999999997</c:v>
                </c:pt>
                <c:pt idx="37749">
                  <c:v>5.6191779999999998</c:v>
                </c:pt>
                <c:pt idx="37750">
                  <c:v>5.6257910000000004</c:v>
                </c:pt>
                <c:pt idx="37751">
                  <c:v>5.6268079999999996</c:v>
                </c:pt>
                <c:pt idx="37752">
                  <c:v>5.6260070000000004</c:v>
                </c:pt>
                <c:pt idx="37753">
                  <c:v>5.6223179999999999</c:v>
                </c:pt>
                <c:pt idx="37754">
                  <c:v>5.6175389999999998</c:v>
                </c:pt>
                <c:pt idx="37755">
                  <c:v>5.6215080000000004</c:v>
                </c:pt>
                <c:pt idx="37756">
                  <c:v>5.6270360000000004</c:v>
                </c:pt>
                <c:pt idx="37757">
                  <c:v>5.6258340000000002</c:v>
                </c:pt>
                <c:pt idx="37758">
                  <c:v>5.6240009999999998</c:v>
                </c:pt>
                <c:pt idx="37759">
                  <c:v>5.6244350000000001</c:v>
                </c:pt>
                <c:pt idx="37760">
                  <c:v>5.6222320000000003</c:v>
                </c:pt>
                <c:pt idx="37761">
                  <c:v>5.6215929999999998</c:v>
                </c:pt>
                <c:pt idx="37762">
                  <c:v>5.629956</c:v>
                </c:pt>
                <c:pt idx="37763">
                  <c:v>5.6311169999999997</c:v>
                </c:pt>
                <c:pt idx="37764">
                  <c:v>5.6233199999999997</c:v>
                </c:pt>
                <c:pt idx="37765">
                  <c:v>5.6251829999999998</c:v>
                </c:pt>
                <c:pt idx="37766">
                  <c:v>5.6326749999999999</c:v>
                </c:pt>
                <c:pt idx="37767">
                  <c:v>5.634347</c:v>
                </c:pt>
                <c:pt idx="37768">
                  <c:v>5.6293870000000004</c:v>
                </c:pt>
                <c:pt idx="37769">
                  <c:v>5.6315739999999996</c:v>
                </c:pt>
                <c:pt idx="37770">
                  <c:v>5.633521</c:v>
                </c:pt>
                <c:pt idx="37771">
                  <c:v>5.6254059999999999</c:v>
                </c:pt>
                <c:pt idx="37772">
                  <c:v>5.622611</c:v>
                </c:pt>
                <c:pt idx="37773">
                  <c:v>5.6246029999999996</c:v>
                </c:pt>
                <c:pt idx="37774">
                  <c:v>5.6267579999999997</c:v>
                </c:pt>
                <c:pt idx="37775">
                  <c:v>5.6294919999999999</c:v>
                </c:pt>
                <c:pt idx="37776">
                  <c:v>5.6312860000000002</c:v>
                </c:pt>
                <c:pt idx="37777">
                  <c:v>5.6284130000000001</c:v>
                </c:pt>
                <c:pt idx="37778">
                  <c:v>5.6253339999999996</c:v>
                </c:pt>
                <c:pt idx="37779">
                  <c:v>5.6316280000000001</c:v>
                </c:pt>
                <c:pt idx="37780">
                  <c:v>5.6317690000000002</c:v>
                </c:pt>
                <c:pt idx="37781">
                  <c:v>5.6244249999999996</c:v>
                </c:pt>
                <c:pt idx="37782">
                  <c:v>5.6259009999999998</c:v>
                </c:pt>
                <c:pt idx="37783">
                  <c:v>5.626468</c:v>
                </c:pt>
                <c:pt idx="37784">
                  <c:v>5.6233969999999998</c:v>
                </c:pt>
                <c:pt idx="37785">
                  <c:v>5.624314</c:v>
                </c:pt>
                <c:pt idx="37786">
                  <c:v>5.6296299999999997</c:v>
                </c:pt>
                <c:pt idx="37787">
                  <c:v>5.6288119999999999</c:v>
                </c:pt>
                <c:pt idx="37788">
                  <c:v>5.6248050000000003</c:v>
                </c:pt>
                <c:pt idx="37789">
                  <c:v>5.6309069999999997</c:v>
                </c:pt>
                <c:pt idx="37790">
                  <c:v>5.6332750000000003</c:v>
                </c:pt>
                <c:pt idx="37791">
                  <c:v>5.6337429999999999</c:v>
                </c:pt>
                <c:pt idx="37792">
                  <c:v>5.6357379999999999</c:v>
                </c:pt>
                <c:pt idx="37793">
                  <c:v>5.6322450000000002</c:v>
                </c:pt>
                <c:pt idx="37794">
                  <c:v>5.632657</c:v>
                </c:pt>
                <c:pt idx="37795">
                  <c:v>5.635389</c:v>
                </c:pt>
                <c:pt idx="37796">
                  <c:v>5.6337659999999996</c:v>
                </c:pt>
                <c:pt idx="37797">
                  <c:v>5.6250869999999997</c:v>
                </c:pt>
                <c:pt idx="37798">
                  <c:v>5.623964</c:v>
                </c:pt>
                <c:pt idx="37799">
                  <c:v>5.6310380000000002</c:v>
                </c:pt>
                <c:pt idx="37800">
                  <c:v>5.6269369999999999</c:v>
                </c:pt>
                <c:pt idx="37801">
                  <c:v>5.628749</c:v>
                </c:pt>
                <c:pt idx="37802">
                  <c:v>5.6415459999999999</c:v>
                </c:pt>
                <c:pt idx="37803">
                  <c:v>5.6431050000000003</c:v>
                </c:pt>
                <c:pt idx="37804">
                  <c:v>5.6356770000000003</c:v>
                </c:pt>
                <c:pt idx="37805">
                  <c:v>5.635224</c:v>
                </c:pt>
                <c:pt idx="37806">
                  <c:v>5.6342509999999999</c:v>
                </c:pt>
                <c:pt idx="37807">
                  <c:v>5.6311280000000004</c:v>
                </c:pt>
                <c:pt idx="37808">
                  <c:v>5.6375279999999997</c:v>
                </c:pt>
                <c:pt idx="37809">
                  <c:v>5.6381379999999996</c:v>
                </c:pt>
                <c:pt idx="37810">
                  <c:v>5.6349369999999999</c:v>
                </c:pt>
                <c:pt idx="37811">
                  <c:v>5.639424</c:v>
                </c:pt>
                <c:pt idx="37812">
                  <c:v>5.6338540000000004</c:v>
                </c:pt>
                <c:pt idx="37813">
                  <c:v>5.6275300000000001</c:v>
                </c:pt>
                <c:pt idx="37814">
                  <c:v>5.6333700000000002</c:v>
                </c:pt>
                <c:pt idx="37815">
                  <c:v>5.6362709999999998</c:v>
                </c:pt>
                <c:pt idx="37816">
                  <c:v>5.6336219999999999</c:v>
                </c:pt>
                <c:pt idx="37817">
                  <c:v>5.63375</c:v>
                </c:pt>
                <c:pt idx="37818">
                  <c:v>5.6385529999999999</c:v>
                </c:pt>
                <c:pt idx="37819">
                  <c:v>5.6369129999999998</c:v>
                </c:pt>
                <c:pt idx="37820">
                  <c:v>5.629651</c:v>
                </c:pt>
                <c:pt idx="37821">
                  <c:v>5.632174</c:v>
                </c:pt>
                <c:pt idx="37822">
                  <c:v>5.6328589999999998</c:v>
                </c:pt>
                <c:pt idx="37823">
                  <c:v>5.6262549999999996</c:v>
                </c:pt>
                <c:pt idx="37824">
                  <c:v>5.6289720000000001</c:v>
                </c:pt>
                <c:pt idx="37825">
                  <c:v>5.6377839999999999</c:v>
                </c:pt>
                <c:pt idx="37826">
                  <c:v>5.6381690000000004</c:v>
                </c:pt>
                <c:pt idx="37827">
                  <c:v>5.6360060000000001</c:v>
                </c:pt>
                <c:pt idx="37828">
                  <c:v>5.6402549999999998</c:v>
                </c:pt>
                <c:pt idx="37829">
                  <c:v>5.6397539999999999</c:v>
                </c:pt>
                <c:pt idx="37830">
                  <c:v>5.6388680000000004</c:v>
                </c:pt>
                <c:pt idx="37831">
                  <c:v>5.6435269999999997</c:v>
                </c:pt>
                <c:pt idx="37832">
                  <c:v>5.6386320000000003</c:v>
                </c:pt>
                <c:pt idx="37833">
                  <c:v>5.6304160000000003</c:v>
                </c:pt>
                <c:pt idx="37834">
                  <c:v>5.6355240000000002</c:v>
                </c:pt>
                <c:pt idx="37835">
                  <c:v>5.643726</c:v>
                </c:pt>
                <c:pt idx="37836">
                  <c:v>5.6370139999999997</c:v>
                </c:pt>
                <c:pt idx="37837">
                  <c:v>5.6327730000000003</c:v>
                </c:pt>
                <c:pt idx="37838">
                  <c:v>5.6402999999999999</c:v>
                </c:pt>
                <c:pt idx="37839">
                  <c:v>5.6372710000000001</c:v>
                </c:pt>
                <c:pt idx="37840">
                  <c:v>5.6359430000000001</c:v>
                </c:pt>
                <c:pt idx="37841">
                  <c:v>5.6409339999999997</c:v>
                </c:pt>
                <c:pt idx="37842">
                  <c:v>5.63788</c:v>
                </c:pt>
                <c:pt idx="37843">
                  <c:v>5.6366639999999997</c:v>
                </c:pt>
                <c:pt idx="37844">
                  <c:v>5.6403350000000003</c:v>
                </c:pt>
                <c:pt idx="37845">
                  <c:v>5.639513</c:v>
                </c:pt>
                <c:pt idx="37846">
                  <c:v>5.6339790000000001</c:v>
                </c:pt>
                <c:pt idx="37847">
                  <c:v>5.6375460000000004</c:v>
                </c:pt>
                <c:pt idx="37848">
                  <c:v>5.6454700000000004</c:v>
                </c:pt>
                <c:pt idx="37849">
                  <c:v>5.6457829999999998</c:v>
                </c:pt>
                <c:pt idx="37850">
                  <c:v>5.6475669999999996</c:v>
                </c:pt>
                <c:pt idx="37851">
                  <c:v>5.6444549999999998</c:v>
                </c:pt>
                <c:pt idx="37852">
                  <c:v>5.636482</c:v>
                </c:pt>
                <c:pt idx="37853">
                  <c:v>5.6367649999999996</c:v>
                </c:pt>
                <c:pt idx="37854">
                  <c:v>5.6433119999999999</c:v>
                </c:pt>
                <c:pt idx="37855">
                  <c:v>5.6430730000000002</c:v>
                </c:pt>
                <c:pt idx="37856">
                  <c:v>5.6384499999999997</c:v>
                </c:pt>
                <c:pt idx="37857">
                  <c:v>5.6412389999999997</c:v>
                </c:pt>
                <c:pt idx="37858">
                  <c:v>5.6416930000000001</c:v>
                </c:pt>
                <c:pt idx="37859">
                  <c:v>5.6399739999999996</c:v>
                </c:pt>
                <c:pt idx="37860">
                  <c:v>5.643656</c:v>
                </c:pt>
                <c:pt idx="37861">
                  <c:v>5.6447940000000001</c:v>
                </c:pt>
                <c:pt idx="37862">
                  <c:v>5.6423360000000002</c:v>
                </c:pt>
                <c:pt idx="37863">
                  <c:v>5.6396920000000001</c:v>
                </c:pt>
                <c:pt idx="37864">
                  <c:v>5.6404940000000003</c:v>
                </c:pt>
                <c:pt idx="37865">
                  <c:v>5.6383109999999999</c:v>
                </c:pt>
                <c:pt idx="37866">
                  <c:v>5.6337650000000004</c:v>
                </c:pt>
                <c:pt idx="37867">
                  <c:v>5.6394549999999999</c:v>
                </c:pt>
                <c:pt idx="37868">
                  <c:v>5.6435890000000004</c:v>
                </c:pt>
                <c:pt idx="37869">
                  <c:v>5.6425349999999996</c:v>
                </c:pt>
                <c:pt idx="37870">
                  <c:v>5.6486200000000002</c:v>
                </c:pt>
                <c:pt idx="37871">
                  <c:v>5.6507209999999999</c:v>
                </c:pt>
                <c:pt idx="37872">
                  <c:v>5.6436719999999996</c:v>
                </c:pt>
                <c:pt idx="37873">
                  <c:v>5.6438309999999996</c:v>
                </c:pt>
                <c:pt idx="37874">
                  <c:v>5.6514720000000001</c:v>
                </c:pt>
                <c:pt idx="37875">
                  <c:v>5.6495069999999998</c:v>
                </c:pt>
                <c:pt idx="37876">
                  <c:v>5.6456460000000002</c:v>
                </c:pt>
                <c:pt idx="37877">
                  <c:v>5.6518280000000001</c:v>
                </c:pt>
                <c:pt idx="37878">
                  <c:v>5.6511389999999997</c:v>
                </c:pt>
                <c:pt idx="37879">
                  <c:v>5.6474320000000002</c:v>
                </c:pt>
                <c:pt idx="37880">
                  <c:v>5.6476410000000001</c:v>
                </c:pt>
                <c:pt idx="37881">
                  <c:v>5.6421229999999998</c:v>
                </c:pt>
                <c:pt idx="37882">
                  <c:v>5.639551</c:v>
                </c:pt>
                <c:pt idx="37883">
                  <c:v>5.6410479999999996</c:v>
                </c:pt>
                <c:pt idx="37884">
                  <c:v>5.6431979999999999</c:v>
                </c:pt>
                <c:pt idx="37885">
                  <c:v>5.6435880000000003</c:v>
                </c:pt>
                <c:pt idx="37886">
                  <c:v>5.6454750000000002</c:v>
                </c:pt>
                <c:pt idx="37887">
                  <c:v>5.6491059999999997</c:v>
                </c:pt>
                <c:pt idx="37888">
                  <c:v>5.6436500000000001</c:v>
                </c:pt>
                <c:pt idx="37889">
                  <c:v>5.6450610000000001</c:v>
                </c:pt>
                <c:pt idx="37890">
                  <c:v>5.6535270000000004</c:v>
                </c:pt>
                <c:pt idx="37891">
                  <c:v>5.6472429999999996</c:v>
                </c:pt>
                <c:pt idx="37892">
                  <c:v>5.6409510000000003</c:v>
                </c:pt>
                <c:pt idx="37893">
                  <c:v>5.6482659999999996</c:v>
                </c:pt>
                <c:pt idx="37894">
                  <c:v>5.6514939999999996</c:v>
                </c:pt>
                <c:pt idx="37895">
                  <c:v>5.6427750000000003</c:v>
                </c:pt>
                <c:pt idx="37896">
                  <c:v>5.6443680000000001</c:v>
                </c:pt>
                <c:pt idx="37897">
                  <c:v>5.650779</c:v>
                </c:pt>
                <c:pt idx="37898">
                  <c:v>5.6462260000000004</c:v>
                </c:pt>
                <c:pt idx="37899">
                  <c:v>5.6453009999999999</c:v>
                </c:pt>
                <c:pt idx="37900">
                  <c:v>5.6475549999999997</c:v>
                </c:pt>
                <c:pt idx="37901">
                  <c:v>5.6497070000000003</c:v>
                </c:pt>
                <c:pt idx="37902">
                  <c:v>5.6537129999999998</c:v>
                </c:pt>
                <c:pt idx="37903">
                  <c:v>5.6568310000000004</c:v>
                </c:pt>
                <c:pt idx="37904">
                  <c:v>5.6542269999999997</c:v>
                </c:pt>
                <c:pt idx="37905">
                  <c:v>5.647742</c:v>
                </c:pt>
                <c:pt idx="37906">
                  <c:v>5.650493</c:v>
                </c:pt>
                <c:pt idx="37907">
                  <c:v>5.6501869999999998</c:v>
                </c:pt>
                <c:pt idx="37908">
                  <c:v>5.6448029999999996</c:v>
                </c:pt>
                <c:pt idx="37909">
                  <c:v>5.6503379999999996</c:v>
                </c:pt>
                <c:pt idx="37910">
                  <c:v>5.6547939999999999</c:v>
                </c:pt>
                <c:pt idx="37911">
                  <c:v>5.6504300000000001</c:v>
                </c:pt>
                <c:pt idx="37912">
                  <c:v>5.6498249999999999</c:v>
                </c:pt>
                <c:pt idx="37913">
                  <c:v>5.6549820000000004</c:v>
                </c:pt>
                <c:pt idx="37914">
                  <c:v>5.6515950000000004</c:v>
                </c:pt>
                <c:pt idx="37915">
                  <c:v>5.6496849999999998</c:v>
                </c:pt>
                <c:pt idx="37916">
                  <c:v>5.6605230000000004</c:v>
                </c:pt>
                <c:pt idx="37917">
                  <c:v>5.6616270000000002</c:v>
                </c:pt>
                <c:pt idx="37918">
                  <c:v>5.6539080000000004</c:v>
                </c:pt>
                <c:pt idx="37919">
                  <c:v>5.6544100000000004</c:v>
                </c:pt>
                <c:pt idx="37920">
                  <c:v>5.6559330000000001</c:v>
                </c:pt>
                <c:pt idx="37921">
                  <c:v>5.6488529999999999</c:v>
                </c:pt>
                <c:pt idx="37922">
                  <c:v>5.6481300000000001</c:v>
                </c:pt>
                <c:pt idx="37923">
                  <c:v>5.6550279999999997</c:v>
                </c:pt>
                <c:pt idx="37924">
                  <c:v>5.6490739999999997</c:v>
                </c:pt>
                <c:pt idx="37925">
                  <c:v>5.6456869999999997</c:v>
                </c:pt>
                <c:pt idx="37926">
                  <c:v>5.6565830000000004</c:v>
                </c:pt>
                <c:pt idx="37927">
                  <c:v>5.6561399999999997</c:v>
                </c:pt>
                <c:pt idx="37928">
                  <c:v>5.6490749999999998</c:v>
                </c:pt>
                <c:pt idx="37929">
                  <c:v>5.6530339999999999</c:v>
                </c:pt>
                <c:pt idx="37930">
                  <c:v>5.6538209999999998</c:v>
                </c:pt>
                <c:pt idx="37931">
                  <c:v>5.6431170000000002</c:v>
                </c:pt>
                <c:pt idx="37932">
                  <c:v>5.6418330000000001</c:v>
                </c:pt>
                <c:pt idx="37933">
                  <c:v>5.6542399999999997</c:v>
                </c:pt>
                <c:pt idx="37934">
                  <c:v>5.6549829999999996</c:v>
                </c:pt>
                <c:pt idx="37935">
                  <c:v>5.6523620000000001</c:v>
                </c:pt>
                <c:pt idx="37936">
                  <c:v>5.6575509999999998</c:v>
                </c:pt>
                <c:pt idx="37937">
                  <c:v>5.6566770000000002</c:v>
                </c:pt>
                <c:pt idx="37938">
                  <c:v>5.6569349999999998</c:v>
                </c:pt>
                <c:pt idx="37939">
                  <c:v>5.6632300000000004</c:v>
                </c:pt>
                <c:pt idx="37940">
                  <c:v>5.6616280000000003</c:v>
                </c:pt>
                <c:pt idx="37941">
                  <c:v>5.651313</c:v>
                </c:pt>
                <c:pt idx="37942">
                  <c:v>5.6510850000000001</c:v>
                </c:pt>
                <c:pt idx="37943">
                  <c:v>5.6559439999999999</c:v>
                </c:pt>
                <c:pt idx="37944">
                  <c:v>5.6471239999999998</c:v>
                </c:pt>
                <c:pt idx="37945">
                  <c:v>5.6469829999999996</c:v>
                </c:pt>
                <c:pt idx="37946">
                  <c:v>5.6539929999999998</c:v>
                </c:pt>
                <c:pt idx="37947">
                  <c:v>5.6521610000000004</c:v>
                </c:pt>
                <c:pt idx="37948">
                  <c:v>5.6563109999999996</c:v>
                </c:pt>
                <c:pt idx="37949">
                  <c:v>5.6616799999999996</c:v>
                </c:pt>
                <c:pt idx="37950">
                  <c:v>5.659548</c:v>
                </c:pt>
                <c:pt idx="37951">
                  <c:v>5.6564249999999996</c:v>
                </c:pt>
                <c:pt idx="37952">
                  <c:v>5.659395</c:v>
                </c:pt>
                <c:pt idx="37953">
                  <c:v>5.663049</c:v>
                </c:pt>
                <c:pt idx="37954">
                  <c:v>5.6592929999999999</c:v>
                </c:pt>
                <c:pt idx="37955">
                  <c:v>5.6574499999999999</c:v>
                </c:pt>
                <c:pt idx="37956">
                  <c:v>5.655424</c:v>
                </c:pt>
                <c:pt idx="37957">
                  <c:v>5.652298</c:v>
                </c:pt>
                <c:pt idx="37958">
                  <c:v>5.656352</c:v>
                </c:pt>
                <c:pt idx="37959">
                  <c:v>5.6622500000000002</c:v>
                </c:pt>
                <c:pt idx="37960">
                  <c:v>5.6652290000000001</c:v>
                </c:pt>
                <c:pt idx="37961">
                  <c:v>5.666512</c:v>
                </c:pt>
                <c:pt idx="37962">
                  <c:v>5.6668669999999999</c:v>
                </c:pt>
                <c:pt idx="37963">
                  <c:v>5.6614469999999999</c:v>
                </c:pt>
                <c:pt idx="37964">
                  <c:v>5.656326</c:v>
                </c:pt>
                <c:pt idx="37965">
                  <c:v>5.6577890000000002</c:v>
                </c:pt>
                <c:pt idx="37966">
                  <c:v>5.6548860000000003</c:v>
                </c:pt>
                <c:pt idx="37967">
                  <c:v>5.6512460000000004</c:v>
                </c:pt>
                <c:pt idx="37968">
                  <c:v>5.6572050000000003</c:v>
                </c:pt>
                <c:pt idx="37969">
                  <c:v>5.6612410000000004</c:v>
                </c:pt>
                <c:pt idx="37970">
                  <c:v>5.657635</c:v>
                </c:pt>
                <c:pt idx="37971">
                  <c:v>5.657025</c:v>
                </c:pt>
                <c:pt idx="37972">
                  <c:v>5.6622440000000003</c:v>
                </c:pt>
                <c:pt idx="37973">
                  <c:v>5.6595110000000002</c:v>
                </c:pt>
                <c:pt idx="37974">
                  <c:v>5.6572769999999997</c:v>
                </c:pt>
                <c:pt idx="37975">
                  <c:v>5.6661099999999998</c:v>
                </c:pt>
                <c:pt idx="37976">
                  <c:v>5.6664320000000004</c:v>
                </c:pt>
                <c:pt idx="37977">
                  <c:v>5.664104</c:v>
                </c:pt>
                <c:pt idx="37978">
                  <c:v>5.6696049999999998</c:v>
                </c:pt>
                <c:pt idx="37979">
                  <c:v>5.6696730000000004</c:v>
                </c:pt>
                <c:pt idx="37980">
                  <c:v>5.6606480000000001</c:v>
                </c:pt>
                <c:pt idx="37981">
                  <c:v>5.6583509999999997</c:v>
                </c:pt>
                <c:pt idx="37982">
                  <c:v>5.6638869999999999</c:v>
                </c:pt>
                <c:pt idx="37983">
                  <c:v>5.6623390000000002</c:v>
                </c:pt>
                <c:pt idx="37984">
                  <c:v>5.6642289999999997</c:v>
                </c:pt>
                <c:pt idx="37985">
                  <c:v>5.6682499999999996</c:v>
                </c:pt>
                <c:pt idx="37986">
                  <c:v>5.661626</c:v>
                </c:pt>
                <c:pt idx="37987">
                  <c:v>5.6597460000000002</c:v>
                </c:pt>
                <c:pt idx="37988">
                  <c:v>5.6649409999999998</c:v>
                </c:pt>
                <c:pt idx="37989">
                  <c:v>5.6646989999999997</c:v>
                </c:pt>
                <c:pt idx="37990">
                  <c:v>5.659745</c:v>
                </c:pt>
                <c:pt idx="37991">
                  <c:v>5.6642770000000002</c:v>
                </c:pt>
                <c:pt idx="37992">
                  <c:v>5.6651530000000001</c:v>
                </c:pt>
                <c:pt idx="37993">
                  <c:v>5.6539529999999996</c:v>
                </c:pt>
                <c:pt idx="37994">
                  <c:v>5.6574090000000004</c:v>
                </c:pt>
                <c:pt idx="37995">
                  <c:v>5.6643220000000003</c:v>
                </c:pt>
                <c:pt idx="37996">
                  <c:v>5.6638999999999999</c:v>
                </c:pt>
                <c:pt idx="37997">
                  <c:v>5.6678850000000001</c:v>
                </c:pt>
                <c:pt idx="37998">
                  <c:v>5.6703900000000003</c:v>
                </c:pt>
                <c:pt idx="37999">
                  <c:v>5.6695500000000001</c:v>
                </c:pt>
                <c:pt idx="38000">
                  <c:v>5.666728</c:v>
                </c:pt>
                <c:pt idx="38001">
                  <c:v>5.6677140000000001</c:v>
                </c:pt>
                <c:pt idx="38002">
                  <c:v>5.6659839999999999</c:v>
                </c:pt>
                <c:pt idx="38003">
                  <c:v>5.6603310000000002</c:v>
                </c:pt>
                <c:pt idx="38004">
                  <c:v>5.6668060000000002</c:v>
                </c:pt>
                <c:pt idx="38005">
                  <c:v>5.6687839999999996</c:v>
                </c:pt>
                <c:pt idx="38006">
                  <c:v>5.6617819999999996</c:v>
                </c:pt>
                <c:pt idx="38007">
                  <c:v>5.6614459999999998</c:v>
                </c:pt>
                <c:pt idx="38008">
                  <c:v>5.6673150000000003</c:v>
                </c:pt>
                <c:pt idx="38009">
                  <c:v>5.6700280000000003</c:v>
                </c:pt>
                <c:pt idx="38010">
                  <c:v>5.6691599999999998</c:v>
                </c:pt>
                <c:pt idx="38011">
                  <c:v>5.6721190000000004</c:v>
                </c:pt>
                <c:pt idx="38012">
                  <c:v>5.6686100000000001</c:v>
                </c:pt>
                <c:pt idx="38013">
                  <c:v>5.6657669999999998</c:v>
                </c:pt>
                <c:pt idx="38014">
                  <c:v>5.6682319999999997</c:v>
                </c:pt>
                <c:pt idx="38015">
                  <c:v>5.6642970000000004</c:v>
                </c:pt>
                <c:pt idx="38016">
                  <c:v>5.662839</c:v>
                </c:pt>
                <c:pt idx="38017">
                  <c:v>5.6662410000000003</c:v>
                </c:pt>
                <c:pt idx="38018">
                  <c:v>5.6702370000000002</c:v>
                </c:pt>
                <c:pt idx="38019">
                  <c:v>5.6676799999999998</c:v>
                </c:pt>
                <c:pt idx="38020">
                  <c:v>5.6661770000000002</c:v>
                </c:pt>
                <c:pt idx="38021">
                  <c:v>5.6733890000000002</c:v>
                </c:pt>
                <c:pt idx="38022">
                  <c:v>5.6686649999999998</c:v>
                </c:pt>
                <c:pt idx="38023">
                  <c:v>5.6645529999999997</c:v>
                </c:pt>
                <c:pt idx="38024">
                  <c:v>5.6755319999999996</c:v>
                </c:pt>
                <c:pt idx="38025">
                  <c:v>5.6763750000000002</c:v>
                </c:pt>
                <c:pt idx="38026">
                  <c:v>5.6650910000000003</c:v>
                </c:pt>
                <c:pt idx="38027">
                  <c:v>5.6659540000000002</c:v>
                </c:pt>
                <c:pt idx="38028">
                  <c:v>5.6719080000000002</c:v>
                </c:pt>
                <c:pt idx="38029">
                  <c:v>5.6679909999999998</c:v>
                </c:pt>
                <c:pt idx="38030">
                  <c:v>5.6710520000000004</c:v>
                </c:pt>
                <c:pt idx="38031">
                  <c:v>5.6736449999999996</c:v>
                </c:pt>
                <c:pt idx="38032">
                  <c:v>5.6640889999999997</c:v>
                </c:pt>
                <c:pt idx="38033">
                  <c:v>5.6670489999999996</c:v>
                </c:pt>
                <c:pt idx="38034">
                  <c:v>5.6758030000000002</c:v>
                </c:pt>
                <c:pt idx="38035">
                  <c:v>5.6730720000000003</c:v>
                </c:pt>
                <c:pt idx="38036">
                  <c:v>5.6704160000000003</c:v>
                </c:pt>
                <c:pt idx="38037">
                  <c:v>5.6740909999999998</c:v>
                </c:pt>
                <c:pt idx="38038">
                  <c:v>5.6725580000000004</c:v>
                </c:pt>
                <c:pt idx="38039">
                  <c:v>5.6659519999999999</c:v>
                </c:pt>
                <c:pt idx="38040">
                  <c:v>5.6717649999999997</c:v>
                </c:pt>
                <c:pt idx="38041">
                  <c:v>5.6771649999999996</c:v>
                </c:pt>
                <c:pt idx="38042">
                  <c:v>5.668939</c:v>
                </c:pt>
                <c:pt idx="38043">
                  <c:v>5.6689449999999999</c:v>
                </c:pt>
                <c:pt idx="38044">
                  <c:v>5.6729630000000002</c:v>
                </c:pt>
                <c:pt idx="38045">
                  <c:v>5.6695539999999998</c:v>
                </c:pt>
                <c:pt idx="38046">
                  <c:v>5.6722330000000003</c:v>
                </c:pt>
                <c:pt idx="38047">
                  <c:v>5.6778890000000004</c:v>
                </c:pt>
                <c:pt idx="38048">
                  <c:v>5.6750040000000004</c:v>
                </c:pt>
                <c:pt idx="38049">
                  <c:v>5.6691089999999997</c:v>
                </c:pt>
                <c:pt idx="38050">
                  <c:v>5.6740459999999997</c:v>
                </c:pt>
                <c:pt idx="38051">
                  <c:v>5.6795780000000002</c:v>
                </c:pt>
                <c:pt idx="38052">
                  <c:v>5.675592</c:v>
                </c:pt>
                <c:pt idx="38053">
                  <c:v>5.6748909999999997</c:v>
                </c:pt>
                <c:pt idx="38054">
                  <c:v>5.6754389999999999</c:v>
                </c:pt>
                <c:pt idx="38055">
                  <c:v>5.674569</c:v>
                </c:pt>
                <c:pt idx="38056">
                  <c:v>5.6771019999999996</c:v>
                </c:pt>
                <c:pt idx="38057">
                  <c:v>5.6789620000000003</c:v>
                </c:pt>
                <c:pt idx="38058">
                  <c:v>5.6782700000000004</c:v>
                </c:pt>
                <c:pt idx="38059">
                  <c:v>5.6796920000000002</c:v>
                </c:pt>
                <c:pt idx="38060">
                  <c:v>5.6791010000000002</c:v>
                </c:pt>
                <c:pt idx="38061">
                  <c:v>5.6723619999999997</c:v>
                </c:pt>
                <c:pt idx="38062">
                  <c:v>5.671049</c:v>
                </c:pt>
                <c:pt idx="38063">
                  <c:v>5.6737719999999996</c:v>
                </c:pt>
                <c:pt idx="38064">
                  <c:v>5.6734280000000004</c:v>
                </c:pt>
                <c:pt idx="38065">
                  <c:v>5.675211</c:v>
                </c:pt>
                <c:pt idx="38066">
                  <c:v>5.6765319999999999</c:v>
                </c:pt>
                <c:pt idx="38067">
                  <c:v>5.6762959999999998</c:v>
                </c:pt>
                <c:pt idx="38068">
                  <c:v>5.6731309999999997</c:v>
                </c:pt>
                <c:pt idx="38069">
                  <c:v>5.6714669999999998</c:v>
                </c:pt>
                <c:pt idx="38070">
                  <c:v>5.6753309999999999</c:v>
                </c:pt>
                <c:pt idx="38071">
                  <c:v>5.6732129999999996</c:v>
                </c:pt>
                <c:pt idx="38072">
                  <c:v>5.6738160000000004</c:v>
                </c:pt>
                <c:pt idx="38073">
                  <c:v>5.6829960000000002</c:v>
                </c:pt>
                <c:pt idx="38074">
                  <c:v>5.6794739999999999</c:v>
                </c:pt>
                <c:pt idx="38075">
                  <c:v>5.6707080000000003</c:v>
                </c:pt>
                <c:pt idx="38076">
                  <c:v>5.6747649999999998</c:v>
                </c:pt>
                <c:pt idx="38077">
                  <c:v>5.6789639999999997</c:v>
                </c:pt>
                <c:pt idx="38078">
                  <c:v>5.6717529999999998</c:v>
                </c:pt>
                <c:pt idx="38079">
                  <c:v>5.6755310000000003</c:v>
                </c:pt>
                <c:pt idx="38080">
                  <c:v>5.6923529999999998</c:v>
                </c:pt>
                <c:pt idx="38081">
                  <c:v>5.694852</c:v>
                </c:pt>
                <c:pt idx="38082">
                  <c:v>5.6862310000000003</c:v>
                </c:pt>
                <c:pt idx="38083">
                  <c:v>5.6867179999999999</c:v>
                </c:pt>
                <c:pt idx="38084">
                  <c:v>5.6847810000000001</c:v>
                </c:pt>
                <c:pt idx="38085">
                  <c:v>5.673889</c:v>
                </c:pt>
                <c:pt idx="38086">
                  <c:v>5.6797240000000002</c:v>
                </c:pt>
                <c:pt idx="38087">
                  <c:v>5.6871939999999999</c:v>
                </c:pt>
                <c:pt idx="38088">
                  <c:v>5.6796709999999999</c:v>
                </c:pt>
                <c:pt idx="38089">
                  <c:v>5.6838350000000002</c:v>
                </c:pt>
                <c:pt idx="38090">
                  <c:v>5.6883920000000003</c:v>
                </c:pt>
                <c:pt idx="38091">
                  <c:v>5.6758899999999999</c:v>
                </c:pt>
                <c:pt idx="38092">
                  <c:v>5.6752849999999997</c:v>
                </c:pt>
                <c:pt idx="38093">
                  <c:v>5.6866640000000004</c:v>
                </c:pt>
                <c:pt idx="38094">
                  <c:v>5.6864420000000004</c:v>
                </c:pt>
                <c:pt idx="38095">
                  <c:v>5.6810520000000002</c:v>
                </c:pt>
                <c:pt idx="38096">
                  <c:v>5.6850740000000002</c:v>
                </c:pt>
                <c:pt idx="38097">
                  <c:v>5.682493</c:v>
                </c:pt>
                <c:pt idx="38098">
                  <c:v>5.6722060000000001</c:v>
                </c:pt>
                <c:pt idx="38099">
                  <c:v>5.6770250000000004</c:v>
                </c:pt>
                <c:pt idx="38100">
                  <c:v>5.6836630000000001</c:v>
                </c:pt>
                <c:pt idx="38101">
                  <c:v>5.6803999999999997</c:v>
                </c:pt>
                <c:pt idx="38102">
                  <c:v>5.6796660000000001</c:v>
                </c:pt>
                <c:pt idx="38103">
                  <c:v>5.681343</c:v>
                </c:pt>
                <c:pt idx="38104">
                  <c:v>5.6779659999999996</c:v>
                </c:pt>
                <c:pt idx="38105">
                  <c:v>5.6760849999999996</c:v>
                </c:pt>
                <c:pt idx="38106">
                  <c:v>5.6802789999999996</c:v>
                </c:pt>
                <c:pt idx="38107">
                  <c:v>5.6805300000000001</c:v>
                </c:pt>
                <c:pt idx="38108">
                  <c:v>5.6784670000000004</c:v>
                </c:pt>
                <c:pt idx="38109">
                  <c:v>5.6830119999999997</c:v>
                </c:pt>
                <c:pt idx="38110">
                  <c:v>5.6851789999999998</c:v>
                </c:pt>
                <c:pt idx="38111">
                  <c:v>5.6826679999999996</c:v>
                </c:pt>
                <c:pt idx="38112">
                  <c:v>5.6808800000000002</c:v>
                </c:pt>
                <c:pt idx="38113">
                  <c:v>5.6825159999999997</c:v>
                </c:pt>
                <c:pt idx="38114">
                  <c:v>5.6843060000000003</c:v>
                </c:pt>
                <c:pt idx="38115">
                  <c:v>5.6848369999999999</c:v>
                </c:pt>
                <c:pt idx="38116">
                  <c:v>5.687049</c:v>
                </c:pt>
                <c:pt idx="38117">
                  <c:v>5.6813640000000003</c:v>
                </c:pt>
                <c:pt idx="38118">
                  <c:v>5.6769629999999998</c:v>
                </c:pt>
                <c:pt idx="38119">
                  <c:v>5.6856070000000001</c:v>
                </c:pt>
                <c:pt idx="38120">
                  <c:v>5.6901650000000004</c:v>
                </c:pt>
                <c:pt idx="38121">
                  <c:v>5.6890419999999997</c:v>
                </c:pt>
                <c:pt idx="38122">
                  <c:v>5.6912510000000003</c:v>
                </c:pt>
                <c:pt idx="38123">
                  <c:v>5.6957069999999996</c:v>
                </c:pt>
                <c:pt idx="38124">
                  <c:v>5.6961940000000002</c:v>
                </c:pt>
                <c:pt idx="38125">
                  <c:v>5.6915550000000001</c:v>
                </c:pt>
                <c:pt idx="38126">
                  <c:v>5.6884800000000002</c:v>
                </c:pt>
                <c:pt idx="38127">
                  <c:v>5.6867229999999998</c:v>
                </c:pt>
                <c:pt idx="38128">
                  <c:v>5.6875499999999999</c:v>
                </c:pt>
                <c:pt idx="38129">
                  <c:v>5.690353</c:v>
                </c:pt>
                <c:pt idx="38130">
                  <c:v>5.6861709999999999</c:v>
                </c:pt>
                <c:pt idx="38131">
                  <c:v>5.6832120000000002</c:v>
                </c:pt>
                <c:pt idx="38132">
                  <c:v>5.6899410000000001</c:v>
                </c:pt>
                <c:pt idx="38133">
                  <c:v>5.6915820000000004</c:v>
                </c:pt>
                <c:pt idx="38134">
                  <c:v>5.6851700000000003</c:v>
                </c:pt>
                <c:pt idx="38135">
                  <c:v>5.6883619999999997</c:v>
                </c:pt>
                <c:pt idx="38136">
                  <c:v>5.6917609999999996</c:v>
                </c:pt>
                <c:pt idx="38137">
                  <c:v>5.683478</c:v>
                </c:pt>
                <c:pt idx="38138">
                  <c:v>5.6834879999999997</c:v>
                </c:pt>
                <c:pt idx="38139">
                  <c:v>5.6876249999999997</c:v>
                </c:pt>
                <c:pt idx="38140">
                  <c:v>5.6824839999999996</c:v>
                </c:pt>
                <c:pt idx="38141">
                  <c:v>5.680879</c:v>
                </c:pt>
                <c:pt idx="38142">
                  <c:v>5.687729</c:v>
                </c:pt>
                <c:pt idx="38143">
                  <c:v>5.6916219999999997</c:v>
                </c:pt>
                <c:pt idx="38144">
                  <c:v>5.6899040000000003</c:v>
                </c:pt>
                <c:pt idx="38145">
                  <c:v>5.6927779999999997</c:v>
                </c:pt>
                <c:pt idx="38146">
                  <c:v>5.6890419999999997</c:v>
                </c:pt>
                <c:pt idx="38147">
                  <c:v>5.680796</c:v>
                </c:pt>
                <c:pt idx="38148">
                  <c:v>5.6876350000000002</c:v>
                </c:pt>
                <c:pt idx="38149">
                  <c:v>5.690455</c:v>
                </c:pt>
                <c:pt idx="38150">
                  <c:v>5.6863539999999997</c:v>
                </c:pt>
                <c:pt idx="38151">
                  <c:v>5.6909939999999999</c:v>
                </c:pt>
                <c:pt idx="38152">
                  <c:v>5.6972209999999999</c:v>
                </c:pt>
                <c:pt idx="38153">
                  <c:v>5.6928590000000003</c:v>
                </c:pt>
                <c:pt idx="38154">
                  <c:v>5.6855560000000001</c:v>
                </c:pt>
                <c:pt idx="38155">
                  <c:v>5.6926050000000004</c:v>
                </c:pt>
                <c:pt idx="38156">
                  <c:v>5.6967100000000004</c:v>
                </c:pt>
                <c:pt idx="38157">
                  <c:v>5.6899009999999999</c:v>
                </c:pt>
                <c:pt idx="38158">
                  <c:v>5.6941959999999998</c:v>
                </c:pt>
                <c:pt idx="38159">
                  <c:v>5.6968579999999998</c:v>
                </c:pt>
                <c:pt idx="38160">
                  <c:v>5.6876470000000001</c:v>
                </c:pt>
                <c:pt idx="38161">
                  <c:v>5.6879799999999996</c:v>
                </c:pt>
                <c:pt idx="38162">
                  <c:v>5.6954479999999998</c:v>
                </c:pt>
                <c:pt idx="38163">
                  <c:v>5.6916180000000001</c:v>
                </c:pt>
                <c:pt idx="38164">
                  <c:v>5.6844900000000003</c:v>
                </c:pt>
                <c:pt idx="38165">
                  <c:v>5.6898299999999997</c:v>
                </c:pt>
                <c:pt idx="38166">
                  <c:v>5.693441</c:v>
                </c:pt>
                <c:pt idx="38167">
                  <c:v>5.6946209999999997</c:v>
                </c:pt>
                <c:pt idx="38168">
                  <c:v>5.7033569999999996</c:v>
                </c:pt>
                <c:pt idx="38169">
                  <c:v>5.7036179999999996</c:v>
                </c:pt>
                <c:pt idx="38170">
                  <c:v>5.6953389999999997</c:v>
                </c:pt>
                <c:pt idx="38171">
                  <c:v>5.6939609999999998</c:v>
                </c:pt>
                <c:pt idx="38172">
                  <c:v>5.6981630000000001</c:v>
                </c:pt>
                <c:pt idx="38173">
                  <c:v>5.6963780000000002</c:v>
                </c:pt>
                <c:pt idx="38174">
                  <c:v>5.6971299999999996</c:v>
                </c:pt>
                <c:pt idx="38175">
                  <c:v>5.7015019999999996</c:v>
                </c:pt>
                <c:pt idx="38176">
                  <c:v>5.6959619999999997</c:v>
                </c:pt>
                <c:pt idx="38177">
                  <c:v>5.6949889999999996</c:v>
                </c:pt>
                <c:pt idx="38178">
                  <c:v>5.6979899999999999</c:v>
                </c:pt>
                <c:pt idx="38179">
                  <c:v>5.6925540000000003</c:v>
                </c:pt>
                <c:pt idx="38180">
                  <c:v>5.689311</c:v>
                </c:pt>
                <c:pt idx="38181">
                  <c:v>5.6985020000000004</c:v>
                </c:pt>
                <c:pt idx="38182">
                  <c:v>5.7059280000000001</c:v>
                </c:pt>
                <c:pt idx="38183">
                  <c:v>5.7001229999999996</c:v>
                </c:pt>
                <c:pt idx="38184">
                  <c:v>5.6972120000000004</c:v>
                </c:pt>
                <c:pt idx="38185">
                  <c:v>5.699433</c:v>
                </c:pt>
                <c:pt idx="38186">
                  <c:v>5.6916919999999998</c:v>
                </c:pt>
                <c:pt idx="38187">
                  <c:v>5.6879460000000002</c:v>
                </c:pt>
                <c:pt idx="38188">
                  <c:v>5.6937899999999999</c:v>
                </c:pt>
                <c:pt idx="38189">
                  <c:v>5.6964309999999996</c:v>
                </c:pt>
                <c:pt idx="38190">
                  <c:v>5.6931029999999998</c:v>
                </c:pt>
                <c:pt idx="38191">
                  <c:v>5.6945629999999996</c:v>
                </c:pt>
                <c:pt idx="38192">
                  <c:v>5.6979769999999998</c:v>
                </c:pt>
                <c:pt idx="38193">
                  <c:v>5.689495</c:v>
                </c:pt>
                <c:pt idx="38194">
                  <c:v>5.6910780000000001</c:v>
                </c:pt>
                <c:pt idx="38195">
                  <c:v>5.6995930000000001</c:v>
                </c:pt>
                <c:pt idx="38196">
                  <c:v>5.6948059999999998</c:v>
                </c:pt>
                <c:pt idx="38197">
                  <c:v>5.6903199999999998</c:v>
                </c:pt>
                <c:pt idx="38198">
                  <c:v>5.6892459999999998</c:v>
                </c:pt>
                <c:pt idx="38199">
                  <c:v>5.6891819999999997</c:v>
                </c:pt>
                <c:pt idx="38200">
                  <c:v>5.6941119999999996</c:v>
                </c:pt>
                <c:pt idx="38201">
                  <c:v>5.7040360000000003</c:v>
                </c:pt>
                <c:pt idx="38202">
                  <c:v>5.7110149999999997</c:v>
                </c:pt>
                <c:pt idx="38203">
                  <c:v>5.7091269999999996</c:v>
                </c:pt>
                <c:pt idx="38204">
                  <c:v>5.7065450000000002</c:v>
                </c:pt>
                <c:pt idx="38205">
                  <c:v>5.7030289999999999</c:v>
                </c:pt>
                <c:pt idx="38206">
                  <c:v>5.7019979999999997</c:v>
                </c:pt>
                <c:pt idx="38207">
                  <c:v>5.7040259999999998</c:v>
                </c:pt>
                <c:pt idx="38208">
                  <c:v>5.7024900000000001</c:v>
                </c:pt>
                <c:pt idx="38209">
                  <c:v>5.7025839999999999</c:v>
                </c:pt>
                <c:pt idx="38210">
                  <c:v>5.7060040000000001</c:v>
                </c:pt>
                <c:pt idx="38211">
                  <c:v>5.7082069999999998</c:v>
                </c:pt>
                <c:pt idx="38212">
                  <c:v>5.7016559999999998</c:v>
                </c:pt>
                <c:pt idx="38213">
                  <c:v>5.6964300000000003</c:v>
                </c:pt>
                <c:pt idx="38214">
                  <c:v>5.7000270000000004</c:v>
                </c:pt>
                <c:pt idx="38215">
                  <c:v>5.698563</c:v>
                </c:pt>
                <c:pt idx="38216">
                  <c:v>5.695449</c:v>
                </c:pt>
                <c:pt idx="38217">
                  <c:v>5.7018579999999996</c:v>
                </c:pt>
                <c:pt idx="38218">
                  <c:v>5.7079380000000004</c:v>
                </c:pt>
                <c:pt idx="38219">
                  <c:v>5.7053750000000001</c:v>
                </c:pt>
                <c:pt idx="38220">
                  <c:v>5.7033319999999996</c:v>
                </c:pt>
                <c:pt idx="38221">
                  <c:v>5.702229</c:v>
                </c:pt>
                <c:pt idx="38222">
                  <c:v>5.6929829999999999</c:v>
                </c:pt>
                <c:pt idx="38223">
                  <c:v>5.6943849999999996</c:v>
                </c:pt>
                <c:pt idx="38224">
                  <c:v>5.7040259999999998</c:v>
                </c:pt>
                <c:pt idx="38225">
                  <c:v>5.696485</c:v>
                </c:pt>
                <c:pt idx="38226">
                  <c:v>5.6930389999999997</c:v>
                </c:pt>
                <c:pt idx="38227">
                  <c:v>5.7035669999999996</c:v>
                </c:pt>
                <c:pt idx="38228">
                  <c:v>5.7059179999999996</c:v>
                </c:pt>
                <c:pt idx="38229">
                  <c:v>5.7021769999999998</c:v>
                </c:pt>
                <c:pt idx="38230">
                  <c:v>5.7053710000000004</c:v>
                </c:pt>
                <c:pt idx="38231">
                  <c:v>5.7094509999999996</c:v>
                </c:pt>
                <c:pt idx="38232">
                  <c:v>5.7051160000000003</c:v>
                </c:pt>
                <c:pt idx="38233">
                  <c:v>5.7060380000000004</c:v>
                </c:pt>
                <c:pt idx="38234">
                  <c:v>5.7067119999999996</c:v>
                </c:pt>
                <c:pt idx="38235">
                  <c:v>5.6996409999999997</c:v>
                </c:pt>
                <c:pt idx="38236">
                  <c:v>5.7003599999999999</c:v>
                </c:pt>
                <c:pt idx="38237">
                  <c:v>5.7038520000000004</c:v>
                </c:pt>
                <c:pt idx="38238">
                  <c:v>5.7000149999999996</c:v>
                </c:pt>
                <c:pt idx="38239">
                  <c:v>5.697165</c:v>
                </c:pt>
                <c:pt idx="38240">
                  <c:v>5.704288</c:v>
                </c:pt>
                <c:pt idx="38241">
                  <c:v>5.7095370000000001</c:v>
                </c:pt>
                <c:pt idx="38242">
                  <c:v>5.7072649999999996</c:v>
                </c:pt>
                <c:pt idx="38243">
                  <c:v>5.711913</c:v>
                </c:pt>
                <c:pt idx="38244">
                  <c:v>5.7099349999999998</c:v>
                </c:pt>
                <c:pt idx="38245">
                  <c:v>5.7029319999999997</c:v>
                </c:pt>
                <c:pt idx="38246">
                  <c:v>5.7058499999999999</c:v>
                </c:pt>
                <c:pt idx="38247">
                  <c:v>5.7063870000000003</c:v>
                </c:pt>
                <c:pt idx="38248">
                  <c:v>5.700723</c:v>
                </c:pt>
                <c:pt idx="38249">
                  <c:v>5.6994090000000002</c:v>
                </c:pt>
                <c:pt idx="38250">
                  <c:v>5.7070920000000003</c:v>
                </c:pt>
                <c:pt idx="38251">
                  <c:v>5.7116179999999996</c:v>
                </c:pt>
                <c:pt idx="38252">
                  <c:v>5.7104499999999998</c:v>
                </c:pt>
                <c:pt idx="38253">
                  <c:v>5.7106079999999997</c:v>
                </c:pt>
                <c:pt idx="38254">
                  <c:v>5.7091589999999997</c:v>
                </c:pt>
                <c:pt idx="38255">
                  <c:v>5.708672</c:v>
                </c:pt>
                <c:pt idx="38256">
                  <c:v>5.7128540000000001</c:v>
                </c:pt>
                <c:pt idx="38257">
                  <c:v>5.7144979999999999</c:v>
                </c:pt>
                <c:pt idx="38258">
                  <c:v>5.7093540000000003</c:v>
                </c:pt>
                <c:pt idx="38259">
                  <c:v>5.7083430000000002</c:v>
                </c:pt>
                <c:pt idx="38260">
                  <c:v>5.710477</c:v>
                </c:pt>
                <c:pt idx="38261">
                  <c:v>5.7018370000000003</c:v>
                </c:pt>
                <c:pt idx="38262">
                  <c:v>5.7015250000000002</c:v>
                </c:pt>
                <c:pt idx="38263">
                  <c:v>5.7141469999999996</c:v>
                </c:pt>
                <c:pt idx="38264">
                  <c:v>5.7153859999999996</c:v>
                </c:pt>
                <c:pt idx="38265">
                  <c:v>5.7090690000000004</c:v>
                </c:pt>
                <c:pt idx="38266">
                  <c:v>5.7064719999999998</c:v>
                </c:pt>
                <c:pt idx="38267">
                  <c:v>5.7069599999999996</c:v>
                </c:pt>
                <c:pt idx="38268">
                  <c:v>5.7076739999999999</c:v>
                </c:pt>
                <c:pt idx="38269">
                  <c:v>5.7089720000000002</c:v>
                </c:pt>
                <c:pt idx="38270">
                  <c:v>5.710852</c:v>
                </c:pt>
                <c:pt idx="38271">
                  <c:v>5.7083000000000004</c:v>
                </c:pt>
                <c:pt idx="38272">
                  <c:v>5.7076279999999997</c:v>
                </c:pt>
                <c:pt idx="38273">
                  <c:v>5.7119590000000002</c:v>
                </c:pt>
                <c:pt idx="38274">
                  <c:v>5.7105119999999996</c:v>
                </c:pt>
                <c:pt idx="38275">
                  <c:v>5.7105949999999996</c:v>
                </c:pt>
                <c:pt idx="38276">
                  <c:v>5.7175349999999998</c:v>
                </c:pt>
                <c:pt idx="38277">
                  <c:v>5.7167849999999998</c:v>
                </c:pt>
                <c:pt idx="38278">
                  <c:v>5.7091839999999996</c:v>
                </c:pt>
                <c:pt idx="38279">
                  <c:v>5.707579</c:v>
                </c:pt>
                <c:pt idx="38280">
                  <c:v>5.709822</c:v>
                </c:pt>
                <c:pt idx="38281">
                  <c:v>5.7081730000000004</c:v>
                </c:pt>
                <c:pt idx="38282">
                  <c:v>5.7099979999999997</c:v>
                </c:pt>
                <c:pt idx="38283">
                  <c:v>5.7159230000000001</c:v>
                </c:pt>
                <c:pt idx="38284">
                  <c:v>5.7157099999999996</c:v>
                </c:pt>
                <c:pt idx="38285">
                  <c:v>5.7126239999999999</c:v>
                </c:pt>
                <c:pt idx="38286">
                  <c:v>5.7156609999999999</c:v>
                </c:pt>
                <c:pt idx="38287">
                  <c:v>5.7136849999999999</c:v>
                </c:pt>
                <c:pt idx="38288">
                  <c:v>5.7075490000000002</c:v>
                </c:pt>
                <c:pt idx="38289">
                  <c:v>5.7129580000000004</c:v>
                </c:pt>
                <c:pt idx="38290">
                  <c:v>5.7144050000000002</c:v>
                </c:pt>
                <c:pt idx="38291">
                  <c:v>5.7097749999999996</c:v>
                </c:pt>
                <c:pt idx="38292">
                  <c:v>5.7175180000000001</c:v>
                </c:pt>
                <c:pt idx="38293">
                  <c:v>5.7224190000000004</c:v>
                </c:pt>
                <c:pt idx="38294">
                  <c:v>5.7163919999999999</c:v>
                </c:pt>
                <c:pt idx="38295">
                  <c:v>5.7159230000000001</c:v>
                </c:pt>
                <c:pt idx="38296">
                  <c:v>5.7173129999999999</c:v>
                </c:pt>
                <c:pt idx="38297">
                  <c:v>5.7091250000000002</c:v>
                </c:pt>
                <c:pt idx="38298">
                  <c:v>5.7064019999999998</c:v>
                </c:pt>
                <c:pt idx="38299">
                  <c:v>5.7144519999999996</c:v>
                </c:pt>
                <c:pt idx="38300">
                  <c:v>5.7120240000000004</c:v>
                </c:pt>
                <c:pt idx="38301">
                  <c:v>5.7100869999999997</c:v>
                </c:pt>
                <c:pt idx="38302">
                  <c:v>5.7193120000000004</c:v>
                </c:pt>
                <c:pt idx="38303">
                  <c:v>5.716939</c:v>
                </c:pt>
                <c:pt idx="38304">
                  <c:v>5.7094189999999996</c:v>
                </c:pt>
                <c:pt idx="38305">
                  <c:v>5.7137120000000001</c:v>
                </c:pt>
                <c:pt idx="38306">
                  <c:v>5.7220639999999996</c:v>
                </c:pt>
                <c:pt idx="38307">
                  <c:v>5.7251079999999996</c:v>
                </c:pt>
                <c:pt idx="38308">
                  <c:v>5.7243729999999999</c:v>
                </c:pt>
                <c:pt idx="38309">
                  <c:v>5.7246959999999998</c:v>
                </c:pt>
                <c:pt idx="38310">
                  <c:v>5.7187210000000004</c:v>
                </c:pt>
                <c:pt idx="38311">
                  <c:v>5.7146420000000004</c:v>
                </c:pt>
                <c:pt idx="38312">
                  <c:v>5.7208889999999997</c:v>
                </c:pt>
                <c:pt idx="38313">
                  <c:v>5.7224870000000001</c:v>
                </c:pt>
                <c:pt idx="38314">
                  <c:v>5.7177769999999999</c:v>
                </c:pt>
                <c:pt idx="38315">
                  <c:v>5.7146109999999997</c:v>
                </c:pt>
                <c:pt idx="38316">
                  <c:v>5.7157299999999998</c:v>
                </c:pt>
                <c:pt idx="38317">
                  <c:v>5.7173619999999996</c:v>
                </c:pt>
                <c:pt idx="38318">
                  <c:v>5.721203</c:v>
                </c:pt>
                <c:pt idx="38319">
                  <c:v>5.7230619999999996</c:v>
                </c:pt>
                <c:pt idx="38320">
                  <c:v>5.7149270000000003</c:v>
                </c:pt>
                <c:pt idx="38321">
                  <c:v>5.7138229999999997</c:v>
                </c:pt>
                <c:pt idx="38322">
                  <c:v>5.7202229999999998</c:v>
                </c:pt>
                <c:pt idx="38323">
                  <c:v>5.719862</c:v>
                </c:pt>
                <c:pt idx="38324">
                  <c:v>5.7160919999999997</c:v>
                </c:pt>
                <c:pt idx="38325">
                  <c:v>5.718089</c:v>
                </c:pt>
                <c:pt idx="38326">
                  <c:v>5.7212610000000002</c:v>
                </c:pt>
                <c:pt idx="38327">
                  <c:v>5.716081</c:v>
                </c:pt>
                <c:pt idx="38328">
                  <c:v>5.7203270000000002</c:v>
                </c:pt>
                <c:pt idx="38329">
                  <c:v>5.7259900000000004</c:v>
                </c:pt>
                <c:pt idx="38330">
                  <c:v>5.7149679999999998</c:v>
                </c:pt>
                <c:pt idx="38331">
                  <c:v>5.7159560000000003</c:v>
                </c:pt>
                <c:pt idx="38332">
                  <c:v>5.7246370000000004</c:v>
                </c:pt>
                <c:pt idx="38333">
                  <c:v>5.7183010000000003</c:v>
                </c:pt>
                <c:pt idx="38334">
                  <c:v>5.7183580000000003</c:v>
                </c:pt>
                <c:pt idx="38335">
                  <c:v>5.7276170000000004</c:v>
                </c:pt>
                <c:pt idx="38336">
                  <c:v>5.7231639999999997</c:v>
                </c:pt>
                <c:pt idx="38337">
                  <c:v>5.7188290000000004</c:v>
                </c:pt>
                <c:pt idx="38338">
                  <c:v>5.7259960000000003</c:v>
                </c:pt>
                <c:pt idx="38339">
                  <c:v>5.72302</c:v>
                </c:pt>
                <c:pt idx="38340">
                  <c:v>5.7160679999999999</c:v>
                </c:pt>
                <c:pt idx="38341">
                  <c:v>5.7233689999999999</c:v>
                </c:pt>
                <c:pt idx="38342">
                  <c:v>5.7240580000000003</c:v>
                </c:pt>
                <c:pt idx="38343">
                  <c:v>5.7182690000000003</c:v>
                </c:pt>
                <c:pt idx="38344">
                  <c:v>5.7235019999999999</c:v>
                </c:pt>
                <c:pt idx="38345">
                  <c:v>5.7251919999999998</c:v>
                </c:pt>
                <c:pt idx="38346">
                  <c:v>5.720459</c:v>
                </c:pt>
                <c:pt idx="38347">
                  <c:v>5.7245540000000004</c:v>
                </c:pt>
                <c:pt idx="38348">
                  <c:v>5.7260090000000003</c:v>
                </c:pt>
                <c:pt idx="38349">
                  <c:v>5.7156950000000002</c:v>
                </c:pt>
                <c:pt idx="38350">
                  <c:v>5.7186760000000003</c:v>
                </c:pt>
                <c:pt idx="38351">
                  <c:v>5.7280470000000001</c:v>
                </c:pt>
                <c:pt idx="38352">
                  <c:v>5.7231110000000003</c:v>
                </c:pt>
                <c:pt idx="38353">
                  <c:v>5.7231810000000003</c:v>
                </c:pt>
                <c:pt idx="38354">
                  <c:v>5.7261199999999999</c:v>
                </c:pt>
                <c:pt idx="38355">
                  <c:v>5.7237739999999997</c:v>
                </c:pt>
                <c:pt idx="38356">
                  <c:v>5.7259260000000003</c:v>
                </c:pt>
                <c:pt idx="38357">
                  <c:v>5.7295160000000003</c:v>
                </c:pt>
                <c:pt idx="38358">
                  <c:v>5.729781</c:v>
                </c:pt>
                <c:pt idx="38359">
                  <c:v>5.7273319999999996</c:v>
                </c:pt>
                <c:pt idx="38360">
                  <c:v>5.7254990000000001</c:v>
                </c:pt>
                <c:pt idx="38361">
                  <c:v>5.7262069999999996</c:v>
                </c:pt>
                <c:pt idx="38362">
                  <c:v>5.7254829999999997</c:v>
                </c:pt>
                <c:pt idx="38363">
                  <c:v>5.7242220000000001</c:v>
                </c:pt>
                <c:pt idx="38364">
                  <c:v>5.7241910000000003</c:v>
                </c:pt>
                <c:pt idx="38365">
                  <c:v>5.7259120000000001</c:v>
                </c:pt>
                <c:pt idx="38366">
                  <c:v>5.7251630000000002</c:v>
                </c:pt>
                <c:pt idx="38367">
                  <c:v>5.7255479999999999</c:v>
                </c:pt>
                <c:pt idx="38368">
                  <c:v>5.7269670000000001</c:v>
                </c:pt>
                <c:pt idx="38369">
                  <c:v>5.7233700000000001</c:v>
                </c:pt>
                <c:pt idx="38370">
                  <c:v>5.7236190000000002</c:v>
                </c:pt>
                <c:pt idx="38371">
                  <c:v>5.7289159999999999</c:v>
                </c:pt>
                <c:pt idx="38372">
                  <c:v>5.7320659999999997</c:v>
                </c:pt>
                <c:pt idx="38373">
                  <c:v>5.7271729999999996</c:v>
                </c:pt>
                <c:pt idx="38374">
                  <c:v>5.7229989999999997</c:v>
                </c:pt>
                <c:pt idx="38375">
                  <c:v>5.7265899999999998</c:v>
                </c:pt>
                <c:pt idx="38376">
                  <c:v>5.7284119999999996</c:v>
                </c:pt>
                <c:pt idx="38377">
                  <c:v>5.7313910000000003</c:v>
                </c:pt>
                <c:pt idx="38378">
                  <c:v>5.7309760000000001</c:v>
                </c:pt>
                <c:pt idx="38379">
                  <c:v>5.7277310000000003</c:v>
                </c:pt>
                <c:pt idx="38380">
                  <c:v>5.7336280000000004</c:v>
                </c:pt>
                <c:pt idx="38381">
                  <c:v>5.7334569999999996</c:v>
                </c:pt>
                <c:pt idx="38382">
                  <c:v>5.7231030000000001</c:v>
                </c:pt>
                <c:pt idx="38383">
                  <c:v>5.7221719999999996</c:v>
                </c:pt>
                <c:pt idx="38384">
                  <c:v>5.727951</c:v>
                </c:pt>
                <c:pt idx="38385">
                  <c:v>5.7266589999999997</c:v>
                </c:pt>
                <c:pt idx="38386">
                  <c:v>5.7252429999999999</c:v>
                </c:pt>
                <c:pt idx="38387">
                  <c:v>5.7337629999999997</c:v>
                </c:pt>
                <c:pt idx="38388">
                  <c:v>5.7348970000000001</c:v>
                </c:pt>
                <c:pt idx="38389">
                  <c:v>5.7298330000000002</c:v>
                </c:pt>
                <c:pt idx="38390">
                  <c:v>5.7343279999999996</c:v>
                </c:pt>
                <c:pt idx="38391">
                  <c:v>5.7357089999999999</c:v>
                </c:pt>
                <c:pt idx="38392">
                  <c:v>5.728936</c:v>
                </c:pt>
                <c:pt idx="38393">
                  <c:v>5.7289510000000003</c:v>
                </c:pt>
                <c:pt idx="38394">
                  <c:v>5.7366429999999999</c:v>
                </c:pt>
                <c:pt idx="38395">
                  <c:v>5.7351049999999999</c:v>
                </c:pt>
                <c:pt idx="38396">
                  <c:v>5.7307769999999998</c:v>
                </c:pt>
                <c:pt idx="38397">
                  <c:v>5.7351210000000004</c:v>
                </c:pt>
                <c:pt idx="38398">
                  <c:v>5.7330719999999999</c:v>
                </c:pt>
                <c:pt idx="38399">
                  <c:v>5.7289940000000001</c:v>
                </c:pt>
                <c:pt idx="38400">
                  <c:v>5.7337379999999998</c:v>
                </c:pt>
                <c:pt idx="38401">
                  <c:v>5.7363210000000002</c:v>
                </c:pt>
                <c:pt idx="38402">
                  <c:v>5.7341810000000004</c:v>
                </c:pt>
                <c:pt idx="38403">
                  <c:v>5.7317780000000003</c:v>
                </c:pt>
                <c:pt idx="38404">
                  <c:v>5.7314809999999996</c:v>
                </c:pt>
                <c:pt idx="38405">
                  <c:v>5.7296519999999997</c:v>
                </c:pt>
                <c:pt idx="38406">
                  <c:v>5.7326980000000001</c:v>
                </c:pt>
                <c:pt idx="38407">
                  <c:v>5.735042</c:v>
                </c:pt>
                <c:pt idx="38408">
                  <c:v>5.7303850000000001</c:v>
                </c:pt>
                <c:pt idx="38409">
                  <c:v>5.7342880000000003</c:v>
                </c:pt>
                <c:pt idx="38410">
                  <c:v>5.7371489999999996</c:v>
                </c:pt>
                <c:pt idx="38411">
                  <c:v>5.7338570000000004</c:v>
                </c:pt>
                <c:pt idx="38412">
                  <c:v>5.7313539999999996</c:v>
                </c:pt>
                <c:pt idx="38413">
                  <c:v>5.7302479999999996</c:v>
                </c:pt>
                <c:pt idx="38414">
                  <c:v>5.7308450000000004</c:v>
                </c:pt>
                <c:pt idx="38415">
                  <c:v>5.7303660000000001</c:v>
                </c:pt>
                <c:pt idx="38416">
                  <c:v>5.7349769999999998</c:v>
                </c:pt>
                <c:pt idx="38417">
                  <c:v>5.7376100000000001</c:v>
                </c:pt>
                <c:pt idx="38418">
                  <c:v>5.730575</c:v>
                </c:pt>
                <c:pt idx="38419">
                  <c:v>5.7320080000000004</c:v>
                </c:pt>
                <c:pt idx="38420">
                  <c:v>5.7384659999999998</c:v>
                </c:pt>
                <c:pt idx="38421">
                  <c:v>5.7327760000000003</c:v>
                </c:pt>
                <c:pt idx="38422">
                  <c:v>5.7291299999999996</c:v>
                </c:pt>
                <c:pt idx="38423">
                  <c:v>5.7378390000000001</c:v>
                </c:pt>
                <c:pt idx="38424">
                  <c:v>5.7409679999999996</c:v>
                </c:pt>
                <c:pt idx="38425">
                  <c:v>5.737438</c:v>
                </c:pt>
                <c:pt idx="38426">
                  <c:v>5.7407050000000002</c:v>
                </c:pt>
                <c:pt idx="38427">
                  <c:v>5.7362840000000004</c:v>
                </c:pt>
                <c:pt idx="38428">
                  <c:v>5.7302900000000001</c:v>
                </c:pt>
                <c:pt idx="38429">
                  <c:v>5.7393879999999999</c:v>
                </c:pt>
                <c:pt idx="38430">
                  <c:v>5.7449240000000001</c:v>
                </c:pt>
                <c:pt idx="38431">
                  <c:v>5.7385830000000002</c:v>
                </c:pt>
                <c:pt idx="38432">
                  <c:v>5.7372909999999999</c:v>
                </c:pt>
                <c:pt idx="38433">
                  <c:v>5.7437019999999999</c:v>
                </c:pt>
                <c:pt idx="38434">
                  <c:v>5.7359080000000002</c:v>
                </c:pt>
                <c:pt idx="38435">
                  <c:v>5.7308050000000001</c:v>
                </c:pt>
                <c:pt idx="38436">
                  <c:v>5.74315</c:v>
                </c:pt>
                <c:pt idx="38437">
                  <c:v>5.7398680000000004</c:v>
                </c:pt>
                <c:pt idx="38438">
                  <c:v>5.7327510000000004</c:v>
                </c:pt>
                <c:pt idx="38439">
                  <c:v>5.7413299999999996</c:v>
                </c:pt>
                <c:pt idx="38440">
                  <c:v>5.742953</c:v>
                </c:pt>
                <c:pt idx="38441">
                  <c:v>5.7370049999999999</c:v>
                </c:pt>
                <c:pt idx="38442">
                  <c:v>5.7406990000000002</c:v>
                </c:pt>
                <c:pt idx="38443">
                  <c:v>5.7453149999999997</c:v>
                </c:pt>
                <c:pt idx="38444">
                  <c:v>5.7364870000000003</c:v>
                </c:pt>
                <c:pt idx="38445">
                  <c:v>5.7362789999999997</c:v>
                </c:pt>
                <c:pt idx="38446">
                  <c:v>5.7468370000000002</c:v>
                </c:pt>
                <c:pt idx="38447">
                  <c:v>5.7380110000000002</c:v>
                </c:pt>
                <c:pt idx="38448">
                  <c:v>5.7290419999999997</c:v>
                </c:pt>
                <c:pt idx="38449">
                  <c:v>5.7398379999999998</c:v>
                </c:pt>
                <c:pt idx="38450">
                  <c:v>5.7431979999999996</c:v>
                </c:pt>
                <c:pt idx="38451">
                  <c:v>5.7347409999999996</c:v>
                </c:pt>
                <c:pt idx="38452">
                  <c:v>5.7380810000000002</c:v>
                </c:pt>
                <c:pt idx="38453">
                  <c:v>5.7467839999999999</c:v>
                </c:pt>
                <c:pt idx="38454">
                  <c:v>5.7413439999999998</c:v>
                </c:pt>
                <c:pt idx="38455">
                  <c:v>5.7388380000000003</c:v>
                </c:pt>
                <c:pt idx="38456">
                  <c:v>5.7408760000000001</c:v>
                </c:pt>
                <c:pt idx="38457">
                  <c:v>5.7350380000000003</c:v>
                </c:pt>
                <c:pt idx="38458">
                  <c:v>5.738899</c:v>
                </c:pt>
                <c:pt idx="38459">
                  <c:v>5.7497870000000004</c:v>
                </c:pt>
                <c:pt idx="38460">
                  <c:v>5.7484080000000004</c:v>
                </c:pt>
                <c:pt idx="38461">
                  <c:v>5.7389650000000003</c:v>
                </c:pt>
                <c:pt idx="38462">
                  <c:v>5.7410290000000002</c:v>
                </c:pt>
                <c:pt idx="38463">
                  <c:v>5.750432</c:v>
                </c:pt>
                <c:pt idx="38464">
                  <c:v>5.7497860000000003</c:v>
                </c:pt>
                <c:pt idx="38465">
                  <c:v>5.7470129999999999</c:v>
                </c:pt>
                <c:pt idx="38466">
                  <c:v>5.7455319999999999</c:v>
                </c:pt>
                <c:pt idx="38467">
                  <c:v>5.7414529999999999</c:v>
                </c:pt>
                <c:pt idx="38468">
                  <c:v>5.7417410000000002</c:v>
                </c:pt>
                <c:pt idx="38469">
                  <c:v>5.7441639999999996</c:v>
                </c:pt>
                <c:pt idx="38470">
                  <c:v>5.7419669999999998</c:v>
                </c:pt>
                <c:pt idx="38471">
                  <c:v>5.7370130000000001</c:v>
                </c:pt>
                <c:pt idx="38472">
                  <c:v>5.7412219999999996</c:v>
                </c:pt>
                <c:pt idx="38473">
                  <c:v>5.7484919999999997</c:v>
                </c:pt>
                <c:pt idx="38474">
                  <c:v>5.7451340000000002</c:v>
                </c:pt>
                <c:pt idx="38475">
                  <c:v>5.7436179999999997</c:v>
                </c:pt>
                <c:pt idx="38476">
                  <c:v>5.7466710000000001</c:v>
                </c:pt>
                <c:pt idx="38477">
                  <c:v>5.7433940000000003</c:v>
                </c:pt>
                <c:pt idx="38478">
                  <c:v>5.73712</c:v>
                </c:pt>
                <c:pt idx="38479">
                  <c:v>5.7410189999999997</c:v>
                </c:pt>
                <c:pt idx="38480">
                  <c:v>5.7482470000000001</c:v>
                </c:pt>
                <c:pt idx="38481">
                  <c:v>5.7445190000000004</c:v>
                </c:pt>
                <c:pt idx="38482">
                  <c:v>5.743379</c:v>
                </c:pt>
                <c:pt idx="38483">
                  <c:v>5.7459410000000002</c:v>
                </c:pt>
                <c:pt idx="38484">
                  <c:v>5.745679</c:v>
                </c:pt>
                <c:pt idx="38485">
                  <c:v>5.7479630000000004</c:v>
                </c:pt>
                <c:pt idx="38486">
                  <c:v>5.7478449999999999</c:v>
                </c:pt>
                <c:pt idx="38487">
                  <c:v>5.7457440000000002</c:v>
                </c:pt>
                <c:pt idx="38488">
                  <c:v>5.7451179999999997</c:v>
                </c:pt>
                <c:pt idx="38489">
                  <c:v>5.7430750000000002</c:v>
                </c:pt>
                <c:pt idx="38490">
                  <c:v>5.7398100000000003</c:v>
                </c:pt>
                <c:pt idx="38491">
                  <c:v>5.7430770000000004</c:v>
                </c:pt>
                <c:pt idx="38492">
                  <c:v>5.753139</c:v>
                </c:pt>
                <c:pt idx="38493">
                  <c:v>5.7515520000000002</c:v>
                </c:pt>
                <c:pt idx="38494">
                  <c:v>5.7456909999999999</c:v>
                </c:pt>
                <c:pt idx="38495">
                  <c:v>5.7514089999999998</c:v>
                </c:pt>
                <c:pt idx="38496">
                  <c:v>5.7521079999999998</c:v>
                </c:pt>
                <c:pt idx="38497">
                  <c:v>5.7460839999999997</c:v>
                </c:pt>
                <c:pt idx="38498">
                  <c:v>5.7489379999999999</c:v>
                </c:pt>
                <c:pt idx="38499">
                  <c:v>5.7537159999999998</c:v>
                </c:pt>
                <c:pt idx="38500">
                  <c:v>5.7493309999999997</c:v>
                </c:pt>
                <c:pt idx="38501">
                  <c:v>5.7499390000000004</c:v>
                </c:pt>
                <c:pt idx="38502">
                  <c:v>5.7576419999999997</c:v>
                </c:pt>
                <c:pt idx="38503">
                  <c:v>5.7494290000000001</c:v>
                </c:pt>
                <c:pt idx="38504">
                  <c:v>5.744624</c:v>
                </c:pt>
                <c:pt idx="38505">
                  <c:v>5.7536740000000002</c:v>
                </c:pt>
                <c:pt idx="38506">
                  <c:v>5.751792</c:v>
                </c:pt>
                <c:pt idx="38507">
                  <c:v>5.7495250000000002</c:v>
                </c:pt>
                <c:pt idx="38508">
                  <c:v>5.756456</c:v>
                </c:pt>
                <c:pt idx="38509">
                  <c:v>5.7559490000000002</c:v>
                </c:pt>
                <c:pt idx="38510">
                  <c:v>5.7482439999999997</c:v>
                </c:pt>
                <c:pt idx="38511">
                  <c:v>5.7454799999999997</c:v>
                </c:pt>
                <c:pt idx="38512">
                  <c:v>5.7464880000000003</c:v>
                </c:pt>
                <c:pt idx="38513">
                  <c:v>5.7442989999999998</c:v>
                </c:pt>
                <c:pt idx="38514">
                  <c:v>5.7458010000000002</c:v>
                </c:pt>
                <c:pt idx="38515">
                  <c:v>5.7509399999999999</c:v>
                </c:pt>
                <c:pt idx="38516">
                  <c:v>5.7506130000000004</c:v>
                </c:pt>
                <c:pt idx="38517">
                  <c:v>5.749301</c:v>
                </c:pt>
                <c:pt idx="38518">
                  <c:v>5.7524100000000002</c:v>
                </c:pt>
                <c:pt idx="38519">
                  <c:v>5.7518950000000002</c:v>
                </c:pt>
                <c:pt idx="38520">
                  <c:v>5.7488679999999999</c:v>
                </c:pt>
                <c:pt idx="38521">
                  <c:v>5.7554699999999999</c:v>
                </c:pt>
                <c:pt idx="38522">
                  <c:v>5.7574399999999999</c:v>
                </c:pt>
                <c:pt idx="38523">
                  <c:v>5.7496010000000002</c:v>
                </c:pt>
                <c:pt idx="38524">
                  <c:v>5.7508150000000002</c:v>
                </c:pt>
                <c:pt idx="38525">
                  <c:v>5.7542879999999998</c:v>
                </c:pt>
                <c:pt idx="38526">
                  <c:v>5.751881</c:v>
                </c:pt>
                <c:pt idx="38527">
                  <c:v>5.7488299999999999</c:v>
                </c:pt>
                <c:pt idx="38528">
                  <c:v>5.7541270000000004</c:v>
                </c:pt>
                <c:pt idx="38529">
                  <c:v>5.7583039999999999</c:v>
                </c:pt>
                <c:pt idx="38530">
                  <c:v>5.7511260000000002</c:v>
                </c:pt>
                <c:pt idx="38531">
                  <c:v>5.7520720000000001</c:v>
                </c:pt>
                <c:pt idx="38532">
                  <c:v>5.7561580000000001</c:v>
                </c:pt>
                <c:pt idx="38533">
                  <c:v>5.7476060000000002</c:v>
                </c:pt>
                <c:pt idx="38534">
                  <c:v>5.7474249999999998</c:v>
                </c:pt>
                <c:pt idx="38535">
                  <c:v>5.7564149999999996</c:v>
                </c:pt>
                <c:pt idx="38536">
                  <c:v>5.7577910000000001</c:v>
                </c:pt>
                <c:pt idx="38537">
                  <c:v>5.7567130000000004</c:v>
                </c:pt>
                <c:pt idx="38538">
                  <c:v>5.7598229999999999</c:v>
                </c:pt>
                <c:pt idx="38539">
                  <c:v>5.75692</c:v>
                </c:pt>
                <c:pt idx="38540">
                  <c:v>5.7524319999999998</c:v>
                </c:pt>
                <c:pt idx="38541">
                  <c:v>5.7591239999999999</c:v>
                </c:pt>
                <c:pt idx="38542">
                  <c:v>5.7598690000000001</c:v>
                </c:pt>
                <c:pt idx="38543">
                  <c:v>5.7525050000000002</c:v>
                </c:pt>
                <c:pt idx="38544">
                  <c:v>5.7560779999999996</c:v>
                </c:pt>
                <c:pt idx="38545">
                  <c:v>5.7616389999999997</c:v>
                </c:pt>
                <c:pt idx="38546">
                  <c:v>5.7573679999999996</c:v>
                </c:pt>
                <c:pt idx="38547">
                  <c:v>5.7559009999999997</c:v>
                </c:pt>
                <c:pt idx="38548">
                  <c:v>5.7624659999999999</c:v>
                </c:pt>
                <c:pt idx="38549">
                  <c:v>5.759334</c:v>
                </c:pt>
                <c:pt idx="38550">
                  <c:v>5.7548219999999999</c:v>
                </c:pt>
                <c:pt idx="38551">
                  <c:v>5.7596689999999997</c:v>
                </c:pt>
                <c:pt idx="38552">
                  <c:v>5.7577629999999997</c:v>
                </c:pt>
                <c:pt idx="38553">
                  <c:v>5.7543329999999999</c:v>
                </c:pt>
                <c:pt idx="38554">
                  <c:v>5.7584359999999997</c:v>
                </c:pt>
                <c:pt idx="38555">
                  <c:v>5.7597189999999996</c:v>
                </c:pt>
                <c:pt idx="38556">
                  <c:v>5.7520899999999999</c:v>
                </c:pt>
                <c:pt idx="38557">
                  <c:v>5.7526869999999999</c:v>
                </c:pt>
                <c:pt idx="38558">
                  <c:v>5.7642899999999999</c:v>
                </c:pt>
                <c:pt idx="38559">
                  <c:v>5.7610289999999997</c:v>
                </c:pt>
                <c:pt idx="38560">
                  <c:v>5.7531239999999997</c:v>
                </c:pt>
                <c:pt idx="38561">
                  <c:v>5.7561600000000004</c:v>
                </c:pt>
                <c:pt idx="38562">
                  <c:v>5.7562639999999998</c:v>
                </c:pt>
                <c:pt idx="38563">
                  <c:v>5.7559779999999998</c:v>
                </c:pt>
                <c:pt idx="38564">
                  <c:v>5.7618689999999999</c:v>
                </c:pt>
                <c:pt idx="38565">
                  <c:v>5.7646329999999999</c:v>
                </c:pt>
                <c:pt idx="38566">
                  <c:v>5.7587270000000004</c:v>
                </c:pt>
                <c:pt idx="38567">
                  <c:v>5.7565179999999998</c:v>
                </c:pt>
                <c:pt idx="38568">
                  <c:v>5.761209</c:v>
                </c:pt>
                <c:pt idx="38569">
                  <c:v>5.7600689999999997</c:v>
                </c:pt>
                <c:pt idx="38570">
                  <c:v>5.7590180000000002</c:v>
                </c:pt>
                <c:pt idx="38571">
                  <c:v>5.7635719999999999</c:v>
                </c:pt>
                <c:pt idx="38572">
                  <c:v>5.7640549999999999</c:v>
                </c:pt>
                <c:pt idx="38573">
                  <c:v>5.7632750000000001</c:v>
                </c:pt>
                <c:pt idx="38574">
                  <c:v>5.7631690000000004</c:v>
                </c:pt>
                <c:pt idx="38575">
                  <c:v>5.7592860000000003</c:v>
                </c:pt>
                <c:pt idx="38576">
                  <c:v>5.757638</c:v>
                </c:pt>
                <c:pt idx="38577">
                  <c:v>5.764958</c:v>
                </c:pt>
                <c:pt idx="38578">
                  <c:v>5.7633039999999998</c:v>
                </c:pt>
                <c:pt idx="38579">
                  <c:v>5.7493980000000002</c:v>
                </c:pt>
                <c:pt idx="38580">
                  <c:v>5.7562059999999997</c:v>
                </c:pt>
                <c:pt idx="38581">
                  <c:v>5.7704170000000001</c:v>
                </c:pt>
                <c:pt idx="38582">
                  <c:v>5.767023</c:v>
                </c:pt>
                <c:pt idx="38583">
                  <c:v>5.7647979999999999</c:v>
                </c:pt>
                <c:pt idx="38584">
                  <c:v>5.7686809999999999</c:v>
                </c:pt>
                <c:pt idx="38585">
                  <c:v>5.7652099999999997</c:v>
                </c:pt>
                <c:pt idx="38586">
                  <c:v>5.7637140000000002</c:v>
                </c:pt>
                <c:pt idx="38587">
                  <c:v>5.7749750000000004</c:v>
                </c:pt>
                <c:pt idx="38588">
                  <c:v>5.7709720000000004</c:v>
                </c:pt>
                <c:pt idx="38589">
                  <c:v>5.7599349999999996</c:v>
                </c:pt>
                <c:pt idx="38590">
                  <c:v>5.7665790000000001</c:v>
                </c:pt>
                <c:pt idx="38591">
                  <c:v>5.7636099999999999</c:v>
                </c:pt>
                <c:pt idx="38592">
                  <c:v>5.7557169999999998</c:v>
                </c:pt>
                <c:pt idx="38593">
                  <c:v>5.7648489999999999</c:v>
                </c:pt>
                <c:pt idx="38594">
                  <c:v>5.7709140000000003</c:v>
                </c:pt>
                <c:pt idx="38595">
                  <c:v>5.7650610000000002</c:v>
                </c:pt>
                <c:pt idx="38596">
                  <c:v>5.7635569999999996</c:v>
                </c:pt>
                <c:pt idx="38597">
                  <c:v>5.767919</c:v>
                </c:pt>
                <c:pt idx="38598">
                  <c:v>5.7657990000000003</c:v>
                </c:pt>
                <c:pt idx="38599">
                  <c:v>5.7651149999999998</c:v>
                </c:pt>
                <c:pt idx="38600">
                  <c:v>5.7654709999999998</c:v>
                </c:pt>
                <c:pt idx="38601">
                  <c:v>5.7594260000000004</c:v>
                </c:pt>
                <c:pt idx="38602">
                  <c:v>5.7566490000000003</c:v>
                </c:pt>
                <c:pt idx="38603">
                  <c:v>5.7624129999999996</c:v>
                </c:pt>
                <c:pt idx="38604">
                  <c:v>5.7671239999999999</c:v>
                </c:pt>
                <c:pt idx="38605">
                  <c:v>5.7636050000000001</c:v>
                </c:pt>
                <c:pt idx="38606">
                  <c:v>5.7585680000000004</c:v>
                </c:pt>
                <c:pt idx="38607">
                  <c:v>5.763083</c:v>
                </c:pt>
                <c:pt idx="38608">
                  <c:v>5.7676210000000001</c:v>
                </c:pt>
                <c:pt idx="38609">
                  <c:v>5.7686500000000001</c:v>
                </c:pt>
                <c:pt idx="38610">
                  <c:v>5.7689909999999998</c:v>
                </c:pt>
                <c:pt idx="38611">
                  <c:v>5.7646050000000004</c:v>
                </c:pt>
                <c:pt idx="38612">
                  <c:v>5.7584660000000003</c:v>
                </c:pt>
                <c:pt idx="38613">
                  <c:v>5.7628700000000004</c:v>
                </c:pt>
                <c:pt idx="38614">
                  <c:v>5.7728950000000001</c:v>
                </c:pt>
                <c:pt idx="38615">
                  <c:v>5.7678159999999998</c:v>
                </c:pt>
                <c:pt idx="38616">
                  <c:v>5.7646259999999998</c:v>
                </c:pt>
                <c:pt idx="38617">
                  <c:v>5.7737150000000002</c:v>
                </c:pt>
                <c:pt idx="38618">
                  <c:v>5.7705159999999998</c:v>
                </c:pt>
                <c:pt idx="38619">
                  <c:v>5.7678719999999997</c:v>
                </c:pt>
                <c:pt idx="38620">
                  <c:v>5.7759580000000001</c:v>
                </c:pt>
                <c:pt idx="38621">
                  <c:v>5.7724919999999997</c:v>
                </c:pt>
                <c:pt idx="38622">
                  <c:v>5.7616230000000002</c:v>
                </c:pt>
                <c:pt idx="38623">
                  <c:v>5.7660900000000002</c:v>
                </c:pt>
                <c:pt idx="38624">
                  <c:v>5.7722449999999998</c:v>
                </c:pt>
                <c:pt idx="38625">
                  <c:v>5.7639620000000003</c:v>
                </c:pt>
                <c:pt idx="38626">
                  <c:v>5.7685940000000002</c:v>
                </c:pt>
                <c:pt idx="38627">
                  <c:v>5.779674</c:v>
                </c:pt>
                <c:pt idx="38628">
                  <c:v>5.772462</c:v>
                </c:pt>
                <c:pt idx="38629">
                  <c:v>5.7697289999999999</c:v>
                </c:pt>
                <c:pt idx="38630">
                  <c:v>5.777164</c:v>
                </c:pt>
                <c:pt idx="38631">
                  <c:v>5.7736869999999998</c:v>
                </c:pt>
                <c:pt idx="38632">
                  <c:v>5.7650040000000002</c:v>
                </c:pt>
                <c:pt idx="38633">
                  <c:v>5.7719149999999999</c:v>
                </c:pt>
                <c:pt idx="38634">
                  <c:v>5.7782650000000002</c:v>
                </c:pt>
                <c:pt idx="38635">
                  <c:v>5.7694049999999999</c:v>
                </c:pt>
                <c:pt idx="38636">
                  <c:v>5.7690710000000003</c:v>
                </c:pt>
                <c:pt idx="38637">
                  <c:v>5.7709720000000004</c:v>
                </c:pt>
                <c:pt idx="38638">
                  <c:v>5.7675780000000003</c:v>
                </c:pt>
                <c:pt idx="38639">
                  <c:v>5.774966</c:v>
                </c:pt>
                <c:pt idx="38640">
                  <c:v>5.7787639999999998</c:v>
                </c:pt>
                <c:pt idx="38641">
                  <c:v>5.7679590000000003</c:v>
                </c:pt>
                <c:pt idx="38642">
                  <c:v>5.7649549999999996</c:v>
                </c:pt>
                <c:pt idx="38643">
                  <c:v>5.776046</c:v>
                </c:pt>
                <c:pt idx="38644">
                  <c:v>5.7746089999999999</c:v>
                </c:pt>
                <c:pt idx="38645">
                  <c:v>5.7665220000000001</c:v>
                </c:pt>
                <c:pt idx="38646">
                  <c:v>5.7731979999999998</c:v>
                </c:pt>
                <c:pt idx="38647">
                  <c:v>5.7739060000000002</c:v>
                </c:pt>
                <c:pt idx="38648">
                  <c:v>5.7687439999999999</c:v>
                </c:pt>
                <c:pt idx="38649">
                  <c:v>5.7756910000000001</c:v>
                </c:pt>
                <c:pt idx="38650">
                  <c:v>5.777145</c:v>
                </c:pt>
                <c:pt idx="38651">
                  <c:v>5.7690989999999998</c:v>
                </c:pt>
                <c:pt idx="38652">
                  <c:v>5.7701269999999996</c:v>
                </c:pt>
                <c:pt idx="38653">
                  <c:v>5.7776379999999996</c:v>
                </c:pt>
                <c:pt idx="38654">
                  <c:v>5.7721330000000002</c:v>
                </c:pt>
                <c:pt idx="38655">
                  <c:v>5.7665860000000002</c:v>
                </c:pt>
                <c:pt idx="38656">
                  <c:v>5.777444</c:v>
                </c:pt>
                <c:pt idx="38657">
                  <c:v>5.7794119999999998</c:v>
                </c:pt>
                <c:pt idx="38658">
                  <c:v>5.7707490000000004</c:v>
                </c:pt>
                <c:pt idx="38659">
                  <c:v>5.7732729999999997</c:v>
                </c:pt>
                <c:pt idx="38660">
                  <c:v>5.7795860000000001</c:v>
                </c:pt>
                <c:pt idx="38661">
                  <c:v>5.7771340000000002</c:v>
                </c:pt>
                <c:pt idx="38662">
                  <c:v>5.7786039999999996</c:v>
                </c:pt>
                <c:pt idx="38663">
                  <c:v>5.7790949999999999</c:v>
                </c:pt>
                <c:pt idx="38664">
                  <c:v>5.7708839999999997</c:v>
                </c:pt>
                <c:pt idx="38665">
                  <c:v>5.7734620000000003</c:v>
                </c:pt>
                <c:pt idx="38666">
                  <c:v>5.7786840000000002</c:v>
                </c:pt>
                <c:pt idx="38667">
                  <c:v>5.771916</c:v>
                </c:pt>
                <c:pt idx="38668">
                  <c:v>5.7699809999999996</c:v>
                </c:pt>
                <c:pt idx="38669">
                  <c:v>5.7770849999999996</c:v>
                </c:pt>
                <c:pt idx="38670">
                  <c:v>5.7802910000000001</c:v>
                </c:pt>
                <c:pt idx="38671">
                  <c:v>5.7770869999999999</c:v>
                </c:pt>
                <c:pt idx="38672">
                  <c:v>5.7793619999999999</c:v>
                </c:pt>
                <c:pt idx="38673">
                  <c:v>5.7842750000000001</c:v>
                </c:pt>
                <c:pt idx="38674">
                  <c:v>5.779344</c:v>
                </c:pt>
                <c:pt idx="38675">
                  <c:v>5.7798049999999996</c:v>
                </c:pt>
                <c:pt idx="38676">
                  <c:v>5.7844160000000002</c:v>
                </c:pt>
                <c:pt idx="38677">
                  <c:v>5.7774390000000002</c:v>
                </c:pt>
                <c:pt idx="38678">
                  <c:v>5.7724140000000004</c:v>
                </c:pt>
                <c:pt idx="38679">
                  <c:v>5.7762209999999996</c:v>
                </c:pt>
                <c:pt idx="38680">
                  <c:v>5.7799759999999996</c:v>
                </c:pt>
                <c:pt idx="38681">
                  <c:v>5.7796960000000004</c:v>
                </c:pt>
                <c:pt idx="38682">
                  <c:v>5.782813</c:v>
                </c:pt>
                <c:pt idx="38683">
                  <c:v>5.7855809999999996</c:v>
                </c:pt>
                <c:pt idx="38684">
                  <c:v>5.7820869999999998</c:v>
                </c:pt>
                <c:pt idx="38685">
                  <c:v>5.78165</c:v>
                </c:pt>
                <c:pt idx="38686">
                  <c:v>5.7798910000000001</c:v>
                </c:pt>
                <c:pt idx="38687">
                  <c:v>5.7760379999999998</c:v>
                </c:pt>
                <c:pt idx="38688">
                  <c:v>5.7748660000000003</c:v>
                </c:pt>
                <c:pt idx="38689">
                  <c:v>5.7768740000000003</c:v>
                </c:pt>
                <c:pt idx="38690">
                  <c:v>5.77928</c:v>
                </c:pt>
                <c:pt idx="38691">
                  <c:v>5.7780110000000002</c:v>
                </c:pt>
                <c:pt idx="38692">
                  <c:v>5.777927</c:v>
                </c:pt>
                <c:pt idx="38693">
                  <c:v>5.7797960000000002</c:v>
                </c:pt>
                <c:pt idx="38694">
                  <c:v>5.7815380000000003</c:v>
                </c:pt>
                <c:pt idx="38695">
                  <c:v>5.7841129999999996</c:v>
                </c:pt>
                <c:pt idx="38696">
                  <c:v>5.7838620000000001</c:v>
                </c:pt>
                <c:pt idx="38697">
                  <c:v>5.7796260000000004</c:v>
                </c:pt>
                <c:pt idx="38698">
                  <c:v>5.7771619999999997</c:v>
                </c:pt>
                <c:pt idx="38699">
                  <c:v>5.778816</c:v>
                </c:pt>
                <c:pt idx="38700">
                  <c:v>5.7777570000000003</c:v>
                </c:pt>
                <c:pt idx="38701">
                  <c:v>5.7773199999999996</c:v>
                </c:pt>
                <c:pt idx="38702">
                  <c:v>5.7833230000000002</c:v>
                </c:pt>
                <c:pt idx="38703">
                  <c:v>5.782572</c:v>
                </c:pt>
                <c:pt idx="38704">
                  <c:v>5.7829139999999999</c:v>
                </c:pt>
                <c:pt idx="38705">
                  <c:v>5.7900780000000003</c:v>
                </c:pt>
                <c:pt idx="38706">
                  <c:v>5.7891279999999998</c:v>
                </c:pt>
                <c:pt idx="38707">
                  <c:v>5.7852490000000003</c:v>
                </c:pt>
                <c:pt idx="38708">
                  <c:v>5.7883839999999998</c:v>
                </c:pt>
                <c:pt idx="38709">
                  <c:v>5.792046</c:v>
                </c:pt>
                <c:pt idx="38710">
                  <c:v>5.785056</c:v>
                </c:pt>
                <c:pt idx="38711">
                  <c:v>5.7820780000000003</c:v>
                </c:pt>
                <c:pt idx="38712">
                  <c:v>5.7889229999999996</c:v>
                </c:pt>
                <c:pt idx="38713">
                  <c:v>5.783588</c:v>
                </c:pt>
                <c:pt idx="38714">
                  <c:v>5.7828140000000001</c:v>
                </c:pt>
                <c:pt idx="38715">
                  <c:v>5.7906599999999999</c:v>
                </c:pt>
                <c:pt idx="38716">
                  <c:v>5.7849979999999999</c:v>
                </c:pt>
                <c:pt idx="38717">
                  <c:v>5.7827900000000003</c:v>
                </c:pt>
                <c:pt idx="38718">
                  <c:v>5.7899589999999996</c:v>
                </c:pt>
                <c:pt idx="38719">
                  <c:v>5.789167</c:v>
                </c:pt>
                <c:pt idx="38720">
                  <c:v>5.7812469999999996</c:v>
                </c:pt>
                <c:pt idx="38721">
                  <c:v>5.7832660000000002</c:v>
                </c:pt>
                <c:pt idx="38722">
                  <c:v>5.7864240000000002</c:v>
                </c:pt>
                <c:pt idx="38723">
                  <c:v>5.7787189999999997</c:v>
                </c:pt>
                <c:pt idx="38724">
                  <c:v>5.7810449999999998</c:v>
                </c:pt>
                <c:pt idx="38725">
                  <c:v>5.790235</c:v>
                </c:pt>
                <c:pt idx="38726">
                  <c:v>5.785819</c:v>
                </c:pt>
                <c:pt idx="38727">
                  <c:v>5.7820720000000003</c:v>
                </c:pt>
                <c:pt idx="38728">
                  <c:v>5.7869910000000004</c:v>
                </c:pt>
                <c:pt idx="38729">
                  <c:v>5.7853899999999996</c:v>
                </c:pt>
                <c:pt idx="38730">
                  <c:v>5.7826029999999999</c:v>
                </c:pt>
                <c:pt idx="38731">
                  <c:v>5.7913350000000001</c:v>
                </c:pt>
                <c:pt idx="38732">
                  <c:v>5.7887690000000003</c:v>
                </c:pt>
                <c:pt idx="38733">
                  <c:v>5.78024</c:v>
                </c:pt>
                <c:pt idx="38734">
                  <c:v>5.7876430000000001</c:v>
                </c:pt>
                <c:pt idx="38735">
                  <c:v>5.7885939999999998</c:v>
                </c:pt>
                <c:pt idx="38736">
                  <c:v>5.7836280000000002</c:v>
                </c:pt>
                <c:pt idx="38737">
                  <c:v>5.7891899999999996</c:v>
                </c:pt>
                <c:pt idx="38738">
                  <c:v>5.7916040000000004</c:v>
                </c:pt>
                <c:pt idx="38739">
                  <c:v>5.7857859999999999</c:v>
                </c:pt>
                <c:pt idx="38740">
                  <c:v>5.7862010000000001</c:v>
                </c:pt>
                <c:pt idx="38741">
                  <c:v>5.7921379999999996</c:v>
                </c:pt>
                <c:pt idx="38742">
                  <c:v>5.7873039999999998</c:v>
                </c:pt>
                <c:pt idx="38743">
                  <c:v>5.7828480000000004</c:v>
                </c:pt>
                <c:pt idx="38744">
                  <c:v>5.7890920000000001</c:v>
                </c:pt>
                <c:pt idx="38745">
                  <c:v>5.7921990000000001</c:v>
                </c:pt>
                <c:pt idx="38746">
                  <c:v>5.7896749999999999</c:v>
                </c:pt>
                <c:pt idx="38747">
                  <c:v>5.7909449999999998</c:v>
                </c:pt>
                <c:pt idx="38748">
                  <c:v>5.7946489999999997</c:v>
                </c:pt>
                <c:pt idx="38749">
                  <c:v>5.789644</c:v>
                </c:pt>
                <c:pt idx="38750">
                  <c:v>5.7879810000000003</c:v>
                </c:pt>
                <c:pt idx="38751">
                  <c:v>5.7962059999999997</c:v>
                </c:pt>
                <c:pt idx="38752">
                  <c:v>5.7913639999999997</c:v>
                </c:pt>
                <c:pt idx="38753">
                  <c:v>5.785444</c:v>
                </c:pt>
                <c:pt idx="38754">
                  <c:v>5.7937770000000004</c:v>
                </c:pt>
                <c:pt idx="38755">
                  <c:v>5.7968869999999999</c:v>
                </c:pt>
                <c:pt idx="38756">
                  <c:v>5.7931910000000002</c:v>
                </c:pt>
                <c:pt idx="38757">
                  <c:v>5.7921469999999999</c:v>
                </c:pt>
                <c:pt idx="38758">
                  <c:v>5.7933620000000001</c:v>
                </c:pt>
                <c:pt idx="38759">
                  <c:v>5.7899760000000002</c:v>
                </c:pt>
                <c:pt idx="38760">
                  <c:v>5.789784</c:v>
                </c:pt>
                <c:pt idx="38761">
                  <c:v>5.7936949999999996</c:v>
                </c:pt>
                <c:pt idx="38762">
                  <c:v>5.7843790000000004</c:v>
                </c:pt>
                <c:pt idx="38763">
                  <c:v>5.7801439999999999</c:v>
                </c:pt>
                <c:pt idx="38764">
                  <c:v>5.7924300000000004</c:v>
                </c:pt>
                <c:pt idx="38765">
                  <c:v>5.7980070000000001</c:v>
                </c:pt>
                <c:pt idx="38766">
                  <c:v>5.795992</c:v>
                </c:pt>
                <c:pt idx="38767">
                  <c:v>5.8034999999999997</c:v>
                </c:pt>
                <c:pt idx="38768">
                  <c:v>5.8043959999999997</c:v>
                </c:pt>
                <c:pt idx="38769">
                  <c:v>5.7908270000000002</c:v>
                </c:pt>
                <c:pt idx="38770">
                  <c:v>5.7911919999999997</c:v>
                </c:pt>
                <c:pt idx="38771">
                  <c:v>5.7975060000000003</c:v>
                </c:pt>
                <c:pt idx="38772">
                  <c:v>5.7910719999999998</c:v>
                </c:pt>
                <c:pt idx="38773">
                  <c:v>5.7920379999999998</c:v>
                </c:pt>
                <c:pt idx="38774">
                  <c:v>5.7983630000000002</c:v>
                </c:pt>
                <c:pt idx="38775">
                  <c:v>5.7942210000000003</c:v>
                </c:pt>
                <c:pt idx="38776">
                  <c:v>5.7892080000000004</c:v>
                </c:pt>
                <c:pt idx="38777">
                  <c:v>5.7919330000000002</c:v>
                </c:pt>
                <c:pt idx="38778">
                  <c:v>5.795947</c:v>
                </c:pt>
                <c:pt idx="38779">
                  <c:v>5.7971570000000003</c:v>
                </c:pt>
                <c:pt idx="38780">
                  <c:v>5.8016209999999999</c:v>
                </c:pt>
                <c:pt idx="38781">
                  <c:v>5.8006640000000003</c:v>
                </c:pt>
                <c:pt idx="38782">
                  <c:v>5.7940740000000002</c:v>
                </c:pt>
                <c:pt idx="38783">
                  <c:v>5.7993129999999997</c:v>
                </c:pt>
                <c:pt idx="38784">
                  <c:v>5.804786</c:v>
                </c:pt>
                <c:pt idx="38785">
                  <c:v>5.7961090000000004</c:v>
                </c:pt>
                <c:pt idx="38786">
                  <c:v>5.7920470000000002</c:v>
                </c:pt>
                <c:pt idx="38787">
                  <c:v>5.7981199999999999</c:v>
                </c:pt>
                <c:pt idx="38788">
                  <c:v>5.7927840000000002</c:v>
                </c:pt>
                <c:pt idx="38789">
                  <c:v>5.7863030000000002</c:v>
                </c:pt>
                <c:pt idx="38790">
                  <c:v>5.7966920000000002</c:v>
                </c:pt>
                <c:pt idx="38791">
                  <c:v>5.8002229999999999</c:v>
                </c:pt>
                <c:pt idx="38792">
                  <c:v>5.7953380000000001</c:v>
                </c:pt>
                <c:pt idx="38793">
                  <c:v>5.7966870000000004</c:v>
                </c:pt>
                <c:pt idx="38794">
                  <c:v>5.7951699999999997</c:v>
                </c:pt>
                <c:pt idx="38795">
                  <c:v>5.792643</c:v>
                </c:pt>
                <c:pt idx="38796">
                  <c:v>5.801914</c:v>
                </c:pt>
                <c:pt idx="38797">
                  <c:v>5.8068280000000003</c:v>
                </c:pt>
                <c:pt idx="38798">
                  <c:v>5.7929500000000003</c:v>
                </c:pt>
                <c:pt idx="38799">
                  <c:v>5.7864880000000003</c:v>
                </c:pt>
                <c:pt idx="38800">
                  <c:v>5.794829</c:v>
                </c:pt>
                <c:pt idx="38801">
                  <c:v>5.7961530000000003</c:v>
                </c:pt>
                <c:pt idx="38802">
                  <c:v>5.8015379999999999</c:v>
                </c:pt>
                <c:pt idx="38803">
                  <c:v>5.8102410000000004</c:v>
                </c:pt>
                <c:pt idx="38804">
                  <c:v>5.802257</c:v>
                </c:pt>
                <c:pt idx="38805">
                  <c:v>5.7981490000000004</c:v>
                </c:pt>
                <c:pt idx="38806">
                  <c:v>5.8038970000000001</c:v>
                </c:pt>
                <c:pt idx="38807">
                  <c:v>5.8042660000000001</c:v>
                </c:pt>
                <c:pt idx="38808">
                  <c:v>5.8008050000000004</c:v>
                </c:pt>
                <c:pt idx="38809">
                  <c:v>5.8014609999999998</c:v>
                </c:pt>
                <c:pt idx="38810">
                  <c:v>5.7994899999999996</c:v>
                </c:pt>
                <c:pt idx="38811">
                  <c:v>5.7939579999999999</c:v>
                </c:pt>
                <c:pt idx="38812">
                  <c:v>5.7985699999999998</c:v>
                </c:pt>
                <c:pt idx="38813">
                  <c:v>5.8024779999999998</c:v>
                </c:pt>
                <c:pt idx="38814">
                  <c:v>5.8002799999999999</c:v>
                </c:pt>
                <c:pt idx="38815">
                  <c:v>5.8013960000000004</c:v>
                </c:pt>
                <c:pt idx="38816">
                  <c:v>5.8081959999999997</c:v>
                </c:pt>
                <c:pt idx="38817">
                  <c:v>5.810486</c:v>
                </c:pt>
                <c:pt idx="38818">
                  <c:v>5.8057699999999999</c:v>
                </c:pt>
                <c:pt idx="38819">
                  <c:v>5.8054100000000002</c:v>
                </c:pt>
                <c:pt idx="38820">
                  <c:v>5.8032349999999999</c:v>
                </c:pt>
                <c:pt idx="38821">
                  <c:v>5.7997500000000004</c:v>
                </c:pt>
                <c:pt idx="38822">
                  <c:v>5.801901</c:v>
                </c:pt>
                <c:pt idx="38823">
                  <c:v>5.8004150000000001</c:v>
                </c:pt>
                <c:pt idx="38824">
                  <c:v>5.79976</c:v>
                </c:pt>
                <c:pt idx="38825">
                  <c:v>5.8011239999999997</c:v>
                </c:pt>
                <c:pt idx="38826">
                  <c:v>5.8020240000000003</c:v>
                </c:pt>
                <c:pt idx="38827">
                  <c:v>5.8050579999999998</c:v>
                </c:pt>
                <c:pt idx="38828">
                  <c:v>5.8022489999999998</c:v>
                </c:pt>
                <c:pt idx="38829">
                  <c:v>5.8017459999999996</c:v>
                </c:pt>
                <c:pt idx="38830">
                  <c:v>5.8035199999999998</c:v>
                </c:pt>
                <c:pt idx="38831">
                  <c:v>5.8001550000000002</c:v>
                </c:pt>
                <c:pt idx="38832">
                  <c:v>5.8002349999999998</c:v>
                </c:pt>
                <c:pt idx="38833">
                  <c:v>5.8000879999999997</c:v>
                </c:pt>
                <c:pt idx="38834">
                  <c:v>5.797383</c:v>
                </c:pt>
                <c:pt idx="38835">
                  <c:v>5.8021580000000004</c:v>
                </c:pt>
                <c:pt idx="38836">
                  <c:v>5.8100500000000004</c:v>
                </c:pt>
                <c:pt idx="38837">
                  <c:v>5.8055830000000004</c:v>
                </c:pt>
                <c:pt idx="38838">
                  <c:v>5.801552</c:v>
                </c:pt>
                <c:pt idx="38839">
                  <c:v>5.8073589999999999</c:v>
                </c:pt>
                <c:pt idx="38840">
                  <c:v>5.8008100000000002</c:v>
                </c:pt>
                <c:pt idx="38841">
                  <c:v>5.7984119999999999</c:v>
                </c:pt>
                <c:pt idx="38842">
                  <c:v>5.8119540000000001</c:v>
                </c:pt>
                <c:pt idx="38843">
                  <c:v>5.8092350000000001</c:v>
                </c:pt>
                <c:pt idx="38844">
                  <c:v>5.8005079999999998</c:v>
                </c:pt>
                <c:pt idx="38845">
                  <c:v>5.8074269999999997</c:v>
                </c:pt>
                <c:pt idx="38846">
                  <c:v>5.8118319999999999</c:v>
                </c:pt>
                <c:pt idx="38847">
                  <c:v>5.8049670000000004</c:v>
                </c:pt>
                <c:pt idx="38848">
                  <c:v>5.8056799999999997</c:v>
                </c:pt>
                <c:pt idx="38849">
                  <c:v>5.8102260000000001</c:v>
                </c:pt>
                <c:pt idx="38850">
                  <c:v>5.807385</c:v>
                </c:pt>
                <c:pt idx="38851">
                  <c:v>5.8057780000000001</c:v>
                </c:pt>
                <c:pt idx="38852">
                  <c:v>5.8060580000000002</c:v>
                </c:pt>
                <c:pt idx="38853">
                  <c:v>5.8061720000000001</c:v>
                </c:pt>
                <c:pt idx="38854">
                  <c:v>5.8042350000000003</c:v>
                </c:pt>
                <c:pt idx="38855">
                  <c:v>5.8060520000000002</c:v>
                </c:pt>
                <c:pt idx="38856">
                  <c:v>5.8129920000000004</c:v>
                </c:pt>
                <c:pt idx="38857">
                  <c:v>5.8083299999999998</c:v>
                </c:pt>
                <c:pt idx="38858">
                  <c:v>5.8060419999999997</c:v>
                </c:pt>
                <c:pt idx="38859">
                  <c:v>5.8155669999999997</c:v>
                </c:pt>
                <c:pt idx="38860">
                  <c:v>5.8146279999999999</c:v>
                </c:pt>
                <c:pt idx="38861">
                  <c:v>5.8098609999999997</c:v>
                </c:pt>
                <c:pt idx="38862">
                  <c:v>5.8160679999999996</c:v>
                </c:pt>
                <c:pt idx="38863">
                  <c:v>5.8177329999999996</c:v>
                </c:pt>
                <c:pt idx="38864">
                  <c:v>5.8094859999999997</c:v>
                </c:pt>
                <c:pt idx="38865">
                  <c:v>5.8127240000000002</c:v>
                </c:pt>
                <c:pt idx="38866">
                  <c:v>5.8172670000000002</c:v>
                </c:pt>
                <c:pt idx="38867">
                  <c:v>5.8080449999999999</c:v>
                </c:pt>
                <c:pt idx="38868">
                  <c:v>5.8060929999999997</c:v>
                </c:pt>
                <c:pt idx="38869">
                  <c:v>5.8070050000000002</c:v>
                </c:pt>
                <c:pt idx="38870">
                  <c:v>5.8038829999999999</c:v>
                </c:pt>
                <c:pt idx="38871">
                  <c:v>5.8061499999999997</c:v>
                </c:pt>
                <c:pt idx="38872">
                  <c:v>5.8085610000000001</c:v>
                </c:pt>
                <c:pt idx="38873">
                  <c:v>5.8105650000000004</c:v>
                </c:pt>
                <c:pt idx="38874">
                  <c:v>5.808954</c:v>
                </c:pt>
                <c:pt idx="38875">
                  <c:v>5.8081319999999996</c:v>
                </c:pt>
                <c:pt idx="38876">
                  <c:v>5.8108930000000001</c:v>
                </c:pt>
                <c:pt idx="38877">
                  <c:v>5.8108810000000002</c:v>
                </c:pt>
                <c:pt idx="38878">
                  <c:v>5.814546</c:v>
                </c:pt>
                <c:pt idx="38879">
                  <c:v>5.8181960000000004</c:v>
                </c:pt>
                <c:pt idx="38880">
                  <c:v>5.8122800000000003</c:v>
                </c:pt>
                <c:pt idx="38881">
                  <c:v>5.8059440000000002</c:v>
                </c:pt>
                <c:pt idx="38882">
                  <c:v>5.8095970000000001</c:v>
                </c:pt>
                <c:pt idx="38883">
                  <c:v>5.8099569999999998</c:v>
                </c:pt>
                <c:pt idx="38884">
                  <c:v>5.804989</c:v>
                </c:pt>
                <c:pt idx="38885">
                  <c:v>5.8135250000000003</c:v>
                </c:pt>
                <c:pt idx="38886">
                  <c:v>5.8189539999999997</c:v>
                </c:pt>
                <c:pt idx="38887">
                  <c:v>5.8094900000000003</c:v>
                </c:pt>
                <c:pt idx="38888">
                  <c:v>5.8068879999999998</c:v>
                </c:pt>
                <c:pt idx="38889">
                  <c:v>5.8146519999999997</c:v>
                </c:pt>
                <c:pt idx="38890">
                  <c:v>5.8190099999999996</c:v>
                </c:pt>
                <c:pt idx="38891">
                  <c:v>5.814038</c:v>
                </c:pt>
                <c:pt idx="38892">
                  <c:v>5.8128849999999996</c:v>
                </c:pt>
                <c:pt idx="38893">
                  <c:v>5.8135519999999996</c:v>
                </c:pt>
                <c:pt idx="38894">
                  <c:v>5.8119909999999999</c:v>
                </c:pt>
                <c:pt idx="38895">
                  <c:v>5.8181320000000003</c:v>
                </c:pt>
                <c:pt idx="38896">
                  <c:v>5.8183720000000001</c:v>
                </c:pt>
                <c:pt idx="38897">
                  <c:v>5.8097510000000003</c:v>
                </c:pt>
                <c:pt idx="38898">
                  <c:v>5.8114670000000004</c:v>
                </c:pt>
                <c:pt idx="38899">
                  <c:v>5.8188149999999998</c:v>
                </c:pt>
                <c:pt idx="38900">
                  <c:v>5.8172329999999999</c:v>
                </c:pt>
                <c:pt idx="38901">
                  <c:v>5.8158060000000003</c:v>
                </c:pt>
                <c:pt idx="38902">
                  <c:v>5.82491</c:v>
                </c:pt>
                <c:pt idx="38903">
                  <c:v>5.8216270000000003</c:v>
                </c:pt>
                <c:pt idx="38904">
                  <c:v>5.8126759999999997</c:v>
                </c:pt>
                <c:pt idx="38905">
                  <c:v>5.8214220000000001</c:v>
                </c:pt>
                <c:pt idx="38906">
                  <c:v>5.82348</c:v>
                </c:pt>
                <c:pt idx="38907">
                  <c:v>5.8141990000000003</c:v>
                </c:pt>
                <c:pt idx="38908">
                  <c:v>5.8159260000000002</c:v>
                </c:pt>
                <c:pt idx="38909">
                  <c:v>5.8211050000000002</c:v>
                </c:pt>
                <c:pt idx="38910">
                  <c:v>5.8153870000000003</c:v>
                </c:pt>
                <c:pt idx="38911">
                  <c:v>5.8139529999999997</c:v>
                </c:pt>
                <c:pt idx="38912">
                  <c:v>5.820894</c:v>
                </c:pt>
                <c:pt idx="38913">
                  <c:v>5.8141499999999997</c:v>
                </c:pt>
                <c:pt idx="38914">
                  <c:v>5.8083799999999997</c:v>
                </c:pt>
                <c:pt idx="38915">
                  <c:v>5.8144070000000001</c:v>
                </c:pt>
                <c:pt idx="38916">
                  <c:v>5.8156049999999997</c:v>
                </c:pt>
                <c:pt idx="38917">
                  <c:v>5.8173389999999996</c:v>
                </c:pt>
                <c:pt idx="38918">
                  <c:v>5.8207319999999996</c:v>
                </c:pt>
                <c:pt idx="38919">
                  <c:v>5.8201710000000002</c:v>
                </c:pt>
                <c:pt idx="38920">
                  <c:v>5.8174520000000003</c:v>
                </c:pt>
                <c:pt idx="38921">
                  <c:v>5.816236</c:v>
                </c:pt>
                <c:pt idx="38922">
                  <c:v>5.8214389999999998</c:v>
                </c:pt>
                <c:pt idx="38923">
                  <c:v>5.8213980000000003</c:v>
                </c:pt>
                <c:pt idx="38924">
                  <c:v>5.8171059999999999</c:v>
                </c:pt>
                <c:pt idx="38925">
                  <c:v>5.8223609999999999</c:v>
                </c:pt>
                <c:pt idx="38926">
                  <c:v>5.8244340000000001</c:v>
                </c:pt>
                <c:pt idx="38927">
                  <c:v>5.8165560000000003</c:v>
                </c:pt>
                <c:pt idx="38928">
                  <c:v>5.820233</c:v>
                </c:pt>
                <c:pt idx="38929">
                  <c:v>5.8296029999999996</c:v>
                </c:pt>
                <c:pt idx="38930">
                  <c:v>5.8170039999999998</c:v>
                </c:pt>
                <c:pt idx="38931">
                  <c:v>5.8108750000000002</c:v>
                </c:pt>
                <c:pt idx="38932">
                  <c:v>5.8231799999999998</c:v>
                </c:pt>
                <c:pt idx="38933">
                  <c:v>5.8176449999999997</c:v>
                </c:pt>
                <c:pt idx="38934">
                  <c:v>5.810867</c:v>
                </c:pt>
                <c:pt idx="38935">
                  <c:v>5.8224710000000002</c:v>
                </c:pt>
                <c:pt idx="38936">
                  <c:v>5.8267629999999997</c:v>
                </c:pt>
                <c:pt idx="38937">
                  <c:v>5.8197580000000002</c:v>
                </c:pt>
                <c:pt idx="38938">
                  <c:v>5.8227010000000003</c:v>
                </c:pt>
                <c:pt idx="38939">
                  <c:v>5.8279430000000003</c:v>
                </c:pt>
                <c:pt idx="38940">
                  <c:v>5.8190609999999996</c:v>
                </c:pt>
                <c:pt idx="38941">
                  <c:v>5.8180649999999998</c:v>
                </c:pt>
                <c:pt idx="38942">
                  <c:v>5.8253589999999997</c:v>
                </c:pt>
                <c:pt idx="38943">
                  <c:v>5.8220289999999997</c:v>
                </c:pt>
                <c:pt idx="38944">
                  <c:v>5.8224590000000003</c:v>
                </c:pt>
                <c:pt idx="38945">
                  <c:v>5.8258020000000004</c:v>
                </c:pt>
                <c:pt idx="38946">
                  <c:v>5.8252259999999998</c:v>
                </c:pt>
                <c:pt idx="38947">
                  <c:v>5.8248040000000003</c:v>
                </c:pt>
                <c:pt idx="38948">
                  <c:v>5.8256839999999999</c:v>
                </c:pt>
                <c:pt idx="38949">
                  <c:v>5.8265190000000002</c:v>
                </c:pt>
                <c:pt idx="38950">
                  <c:v>5.8219479999999999</c:v>
                </c:pt>
                <c:pt idx="38951">
                  <c:v>5.8218009999999998</c:v>
                </c:pt>
                <c:pt idx="38952">
                  <c:v>5.8227380000000002</c:v>
                </c:pt>
                <c:pt idx="38953">
                  <c:v>5.8199230000000002</c:v>
                </c:pt>
                <c:pt idx="38954">
                  <c:v>5.8212619999999999</c:v>
                </c:pt>
                <c:pt idx="38955">
                  <c:v>5.8250489999999999</c:v>
                </c:pt>
                <c:pt idx="38956">
                  <c:v>5.8240730000000003</c:v>
                </c:pt>
                <c:pt idx="38957">
                  <c:v>5.822819</c:v>
                </c:pt>
                <c:pt idx="38958">
                  <c:v>5.8257519999999996</c:v>
                </c:pt>
                <c:pt idx="38959">
                  <c:v>5.8218930000000002</c:v>
                </c:pt>
                <c:pt idx="38960">
                  <c:v>5.8174060000000001</c:v>
                </c:pt>
                <c:pt idx="38961">
                  <c:v>5.8246099999999998</c:v>
                </c:pt>
                <c:pt idx="38962">
                  <c:v>5.8312369999999998</c:v>
                </c:pt>
                <c:pt idx="38963">
                  <c:v>5.8281039999999997</c:v>
                </c:pt>
                <c:pt idx="38964">
                  <c:v>5.8240590000000001</c:v>
                </c:pt>
                <c:pt idx="38965">
                  <c:v>5.8293439999999999</c:v>
                </c:pt>
                <c:pt idx="38966">
                  <c:v>5.8329120000000003</c:v>
                </c:pt>
                <c:pt idx="38967">
                  <c:v>5.828449</c:v>
                </c:pt>
                <c:pt idx="38968">
                  <c:v>5.8292729999999997</c:v>
                </c:pt>
                <c:pt idx="38969">
                  <c:v>5.8279810000000003</c:v>
                </c:pt>
                <c:pt idx="38970">
                  <c:v>5.8219200000000004</c:v>
                </c:pt>
                <c:pt idx="38971">
                  <c:v>5.826829</c:v>
                </c:pt>
                <c:pt idx="38972">
                  <c:v>5.8334770000000002</c:v>
                </c:pt>
                <c:pt idx="38973">
                  <c:v>5.8302889999999996</c:v>
                </c:pt>
                <c:pt idx="38974">
                  <c:v>5.8272370000000002</c:v>
                </c:pt>
                <c:pt idx="38975">
                  <c:v>5.8320090000000002</c:v>
                </c:pt>
                <c:pt idx="38976">
                  <c:v>5.830654</c:v>
                </c:pt>
                <c:pt idx="38977">
                  <c:v>5.8232210000000002</c:v>
                </c:pt>
                <c:pt idx="38978">
                  <c:v>5.8273869999999999</c:v>
                </c:pt>
                <c:pt idx="38979">
                  <c:v>5.8291930000000001</c:v>
                </c:pt>
                <c:pt idx="38980">
                  <c:v>5.8240999999999996</c:v>
                </c:pt>
                <c:pt idx="38981">
                  <c:v>5.8250580000000003</c:v>
                </c:pt>
                <c:pt idx="38982">
                  <c:v>5.8290879999999996</c:v>
                </c:pt>
                <c:pt idx="38983">
                  <c:v>5.8287449999999996</c:v>
                </c:pt>
                <c:pt idx="38984">
                  <c:v>5.8255679999999996</c:v>
                </c:pt>
                <c:pt idx="38985">
                  <c:v>5.8309699999999998</c:v>
                </c:pt>
                <c:pt idx="38986">
                  <c:v>5.8324809999999996</c:v>
                </c:pt>
                <c:pt idx="38987">
                  <c:v>5.8270229999999996</c:v>
                </c:pt>
                <c:pt idx="38988">
                  <c:v>5.8331289999999996</c:v>
                </c:pt>
                <c:pt idx="38989">
                  <c:v>5.837351</c:v>
                </c:pt>
                <c:pt idx="38990">
                  <c:v>5.8306250000000004</c:v>
                </c:pt>
                <c:pt idx="38991">
                  <c:v>5.8286949999999997</c:v>
                </c:pt>
                <c:pt idx="38992">
                  <c:v>5.8320860000000003</c:v>
                </c:pt>
                <c:pt idx="38993">
                  <c:v>5.8289359999999997</c:v>
                </c:pt>
                <c:pt idx="38994">
                  <c:v>5.8263740000000004</c:v>
                </c:pt>
                <c:pt idx="38995">
                  <c:v>5.8330919999999997</c:v>
                </c:pt>
                <c:pt idx="38996">
                  <c:v>5.8305290000000003</c:v>
                </c:pt>
                <c:pt idx="38997">
                  <c:v>5.824433</c:v>
                </c:pt>
                <c:pt idx="38998">
                  <c:v>5.837205</c:v>
                </c:pt>
                <c:pt idx="38999">
                  <c:v>5.846063</c:v>
                </c:pt>
                <c:pt idx="39000">
                  <c:v>5.8302829999999997</c:v>
                </c:pt>
                <c:pt idx="39001">
                  <c:v>5.8240410000000002</c:v>
                </c:pt>
                <c:pt idx="39002">
                  <c:v>5.8387310000000001</c:v>
                </c:pt>
                <c:pt idx="39003">
                  <c:v>5.8357089999999996</c:v>
                </c:pt>
                <c:pt idx="39004">
                  <c:v>5.8236290000000004</c:v>
                </c:pt>
                <c:pt idx="39005">
                  <c:v>5.8305239999999996</c:v>
                </c:pt>
                <c:pt idx="39006">
                  <c:v>5.8333019999999998</c:v>
                </c:pt>
                <c:pt idx="39007">
                  <c:v>5.8295940000000002</c:v>
                </c:pt>
                <c:pt idx="39008">
                  <c:v>5.8337149999999998</c:v>
                </c:pt>
                <c:pt idx="39009">
                  <c:v>5.8359389999999998</c:v>
                </c:pt>
                <c:pt idx="39010">
                  <c:v>5.8334200000000003</c:v>
                </c:pt>
                <c:pt idx="39011">
                  <c:v>5.8347100000000003</c:v>
                </c:pt>
                <c:pt idx="39012">
                  <c:v>5.8393670000000002</c:v>
                </c:pt>
                <c:pt idx="39013">
                  <c:v>5.8338910000000004</c:v>
                </c:pt>
                <c:pt idx="39014">
                  <c:v>5.8296710000000003</c:v>
                </c:pt>
                <c:pt idx="39015">
                  <c:v>5.83399</c:v>
                </c:pt>
                <c:pt idx="39016">
                  <c:v>5.8312660000000003</c:v>
                </c:pt>
                <c:pt idx="39017">
                  <c:v>5.8277429999999999</c:v>
                </c:pt>
                <c:pt idx="39018">
                  <c:v>5.8368589999999996</c:v>
                </c:pt>
                <c:pt idx="39019">
                  <c:v>5.8429900000000004</c:v>
                </c:pt>
                <c:pt idx="39020">
                  <c:v>5.8326549999999999</c:v>
                </c:pt>
                <c:pt idx="39021">
                  <c:v>5.8329709999999997</c:v>
                </c:pt>
                <c:pt idx="39022">
                  <c:v>5.8456429999999999</c:v>
                </c:pt>
                <c:pt idx="39023">
                  <c:v>5.83941</c:v>
                </c:pt>
                <c:pt idx="39024">
                  <c:v>5.8330099999999998</c:v>
                </c:pt>
                <c:pt idx="39025">
                  <c:v>5.8400169999999996</c:v>
                </c:pt>
                <c:pt idx="39026">
                  <c:v>5.8401990000000001</c:v>
                </c:pt>
                <c:pt idx="39027">
                  <c:v>5.8369260000000001</c:v>
                </c:pt>
                <c:pt idx="39028">
                  <c:v>5.8404870000000004</c:v>
                </c:pt>
                <c:pt idx="39029">
                  <c:v>5.8437060000000001</c:v>
                </c:pt>
                <c:pt idx="39030">
                  <c:v>5.8371750000000002</c:v>
                </c:pt>
                <c:pt idx="39031">
                  <c:v>5.8375620000000001</c:v>
                </c:pt>
                <c:pt idx="39032">
                  <c:v>5.8435969999999999</c:v>
                </c:pt>
                <c:pt idx="39033">
                  <c:v>5.8344839999999998</c:v>
                </c:pt>
                <c:pt idx="39034">
                  <c:v>5.8310339999999998</c:v>
                </c:pt>
                <c:pt idx="39035">
                  <c:v>5.8413810000000002</c:v>
                </c:pt>
                <c:pt idx="39036">
                  <c:v>5.842009</c:v>
                </c:pt>
                <c:pt idx="39037">
                  <c:v>5.8357390000000002</c:v>
                </c:pt>
                <c:pt idx="39038">
                  <c:v>5.8386089999999999</c:v>
                </c:pt>
                <c:pt idx="39039">
                  <c:v>5.8396840000000001</c:v>
                </c:pt>
                <c:pt idx="39040">
                  <c:v>5.8302860000000001</c:v>
                </c:pt>
                <c:pt idx="39041">
                  <c:v>5.8333919999999999</c:v>
                </c:pt>
                <c:pt idx="39042">
                  <c:v>5.8422859999999996</c:v>
                </c:pt>
                <c:pt idx="39043">
                  <c:v>5.8395130000000002</c:v>
                </c:pt>
                <c:pt idx="39044">
                  <c:v>5.8356630000000003</c:v>
                </c:pt>
                <c:pt idx="39045">
                  <c:v>5.839461</c:v>
                </c:pt>
                <c:pt idx="39046">
                  <c:v>5.8429190000000002</c:v>
                </c:pt>
                <c:pt idx="39047">
                  <c:v>5.8395339999999996</c:v>
                </c:pt>
                <c:pt idx="39048">
                  <c:v>5.8433710000000003</c:v>
                </c:pt>
                <c:pt idx="39049">
                  <c:v>5.8488920000000002</c:v>
                </c:pt>
                <c:pt idx="39050">
                  <c:v>5.8367360000000001</c:v>
                </c:pt>
                <c:pt idx="39051">
                  <c:v>5.8330830000000002</c:v>
                </c:pt>
                <c:pt idx="39052">
                  <c:v>5.8416309999999996</c:v>
                </c:pt>
                <c:pt idx="39053">
                  <c:v>5.8369869999999997</c:v>
                </c:pt>
                <c:pt idx="39054">
                  <c:v>5.8337519999999996</c:v>
                </c:pt>
                <c:pt idx="39055">
                  <c:v>5.8390420000000001</c:v>
                </c:pt>
                <c:pt idx="39056">
                  <c:v>5.8373689999999998</c:v>
                </c:pt>
                <c:pt idx="39057">
                  <c:v>5.8334349999999997</c:v>
                </c:pt>
                <c:pt idx="39058">
                  <c:v>5.8404350000000003</c:v>
                </c:pt>
                <c:pt idx="39059">
                  <c:v>5.8466529999999999</c:v>
                </c:pt>
                <c:pt idx="39060">
                  <c:v>5.8434169999999996</c:v>
                </c:pt>
                <c:pt idx="39061">
                  <c:v>5.8464330000000002</c:v>
                </c:pt>
                <c:pt idx="39062">
                  <c:v>5.8528589999999996</c:v>
                </c:pt>
                <c:pt idx="39063">
                  <c:v>5.8487030000000004</c:v>
                </c:pt>
                <c:pt idx="39064">
                  <c:v>5.8408980000000001</c:v>
                </c:pt>
                <c:pt idx="39065">
                  <c:v>5.8405329999999998</c:v>
                </c:pt>
                <c:pt idx="39066">
                  <c:v>5.8460760000000001</c:v>
                </c:pt>
                <c:pt idx="39067">
                  <c:v>5.8498650000000003</c:v>
                </c:pt>
                <c:pt idx="39068">
                  <c:v>5.8513140000000003</c:v>
                </c:pt>
                <c:pt idx="39069">
                  <c:v>5.8441369999999999</c:v>
                </c:pt>
                <c:pt idx="39070">
                  <c:v>5.8376479999999997</c:v>
                </c:pt>
                <c:pt idx="39071">
                  <c:v>5.8463529999999997</c:v>
                </c:pt>
                <c:pt idx="39072">
                  <c:v>5.8511379999999997</c:v>
                </c:pt>
                <c:pt idx="39073">
                  <c:v>5.8439230000000002</c:v>
                </c:pt>
                <c:pt idx="39074">
                  <c:v>5.8425380000000002</c:v>
                </c:pt>
                <c:pt idx="39075">
                  <c:v>5.8496579999999998</c:v>
                </c:pt>
                <c:pt idx="39076">
                  <c:v>5.848427</c:v>
                </c:pt>
                <c:pt idx="39077">
                  <c:v>5.8380400000000003</c:v>
                </c:pt>
                <c:pt idx="39078">
                  <c:v>5.8394149999999998</c:v>
                </c:pt>
                <c:pt idx="39079">
                  <c:v>5.8458139999999998</c:v>
                </c:pt>
                <c:pt idx="39080">
                  <c:v>5.8442740000000004</c:v>
                </c:pt>
                <c:pt idx="39081">
                  <c:v>5.8420370000000004</c:v>
                </c:pt>
                <c:pt idx="39082">
                  <c:v>5.8444900000000004</c:v>
                </c:pt>
                <c:pt idx="39083">
                  <c:v>5.8446699999999998</c:v>
                </c:pt>
                <c:pt idx="39084">
                  <c:v>5.8395359999999998</c:v>
                </c:pt>
                <c:pt idx="39085">
                  <c:v>5.8432639999999996</c:v>
                </c:pt>
                <c:pt idx="39086">
                  <c:v>5.8408259999999999</c:v>
                </c:pt>
                <c:pt idx="39087">
                  <c:v>5.8352459999999997</c:v>
                </c:pt>
                <c:pt idx="39088">
                  <c:v>5.8492540000000002</c:v>
                </c:pt>
                <c:pt idx="39089">
                  <c:v>5.8542339999999999</c:v>
                </c:pt>
                <c:pt idx="39090">
                  <c:v>5.8461499999999997</c:v>
                </c:pt>
                <c:pt idx="39091">
                  <c:v>5.8479789999999996</c:v>
                </c:pt>
                <c:pt idx="39092">
                  <c:v>5.8538810000000003</c:v>
                </c:pt>
                <c:pt idx="39093">
                  <c:v>5.8501760000000003</c:v>
                </c:pt>
                <c:pt idx="39094">
                  <c:v>5.8461069999999999</c:v>
                </c:pt>
                <c:pt idx="39095">
                  <c:v>5.848821</c:v>
                </c:pt>
                <c:pt idx="39096">
                  <c:v>5.84443</c:v>
                </c:pt>
                <c:pt idx="39097">
                  <c:v>5.8434309999999998</c:v>
                </c:pt>
                <c:pt idx="39098">
                  <c:v>5.8536260000000002</c:v>
                </c:pt>
                <c:pt idx="39099">
                  <c:v>5.8530369999999996</c:v>
                </c:pt>
                <c:pt idx="39100">
                  <c:v>5.8445169999999997</c:v>
                </c:pt>
                <c:pt idx="39101">
                  <c:v>5.8487340000000003</c:v>
                </c:pt>
                <c:pt idx="39102">
                  <c:v>5.8544530000000004</c:v>
                </c:pt>
                <c:pt idx="39103">
                  <c:v>5.8439990000000002</c:v>
                </c:pt>
                <c:pt idx="39104">
                  <c:v>5.8391760000000001</c:v>
                </c:pt>
                <c:pt idx="39105">
                  <c:v>5.8514059999999999</c:v>
                </c:pt>
                <c:pt idx="39106">
                  <c:v>5.8524019999999997</c:v>
                </c:pt>
                <c:pt idx="39107">
                  <c:v>5.8461970000000001</c:v>
                </c:pt>
                <c:pt idx="39108">
                  <c:v>5.8497380000000003</c:v>
                </c:pt>
                <c:pt idx="39109">
                  <c:v>5.8507579999999999</c:v>
                </c:pt>
                <c:pt idx="39110">
                  <c:v>5.8469369999999996</c:v>
                </c:pt>
                <c:pt idx="39111">
                  <c:v>5.8520430000000001</c:v>
                </c:pt>
                <c:pt idx="39112">
                  <c:v>5.8600459999999996</c:v>
                </c:pt>
                <c:pt idx="39113">
                  <c:v>5.8532120000000001</c:v>
                </c:pt>
                <c:pt idx="39114">
                  <c:v>5.8481199999999998</c:v>
                </c:pt>
                <c:pt idx="39115">
                  <c:v>5.8529710000000001</c:v>
                </c:pt>
                <c:pt idx="39116">
                  <c:v>5.8470069999999996</c:v>
                </c:pt>
                <c:pt idx="39117">
                  <c:v>5.8451079999999997</c:v>
                </c:pt>
                <c:pt idx="39118">
                  <c:v>5.8545699999999998</c:v>
                </c:pt>
                <c:pt idx="39119">
                  <c:v>5.8549040000000003</c:v>
                </c:pt>
                <c:pt idx="39120">
                  <c:v>5.8500350000000001</c:v>
                </c:pt>
                <c:pt idx="39121">
                  <c:v>5.8551970000000004</c:v>
                </c:pt>
                <c:pt idx="39122">
                  <c:v>5.858492</c:v>
                </c:pt>
                <c:pt idx="39123">
                  <c:v>5.8484340000000001</c:v>
                </c:pt>
                <c:pt idx="39124">
                  <c:v>5.8521369999999999</c:v>
                </c:pt>
                <c:pt idx="39125">
                  <c:v>5.8611449999999996</c:v>
                </c:pt>
                <c:pt idx="39126">
                  <c:v>5.849596</c:v>
                </c:pt>
                <c:pt idx="39127">
                  <c:v>5.8466750000000003</c:v>
                </c:pt>
                <c:pt idx="39128">
                  <c:v>5.8564189999999998</c:v>
                </c:pt>
                <c:pt idx="39129">
                  <c:v>5.853065</c:v>
                </c:pt>
                <c:pt idx="39130">
                  <c:v>5.8478190000000003</c:v>
                </c:pt>
                <c:pt idx="39131">
                  <c:v>5.8557480000000002</c:v>
                </c:pt>
                <c:pt idx="39132">
                  <c:v>5.8581519999999996</c:v>
                </c:pt>
                <c:pt idx="39133">
                  <c:v>5.8500759999999996</c:v>
                </c:pt>
                <c:pt idx="39134">
                  <c:v>5.8509250000000002</c:v>
                </c:pt>
                <c:pt idx="39135">
                  <c:v>5.8532299999999999</c:v>
                </c:pt>
                <c:pt idx="39136">
                  <c:v>5.8493510000000004</c:v>
                </c:pt>
                <c:pt idx="39137">
                  <c:v>5.8530369999999996</c:v>
                </c:pt>
                <c:pt idx="39138">
                  <c:v>5.860328</c:v>
                </c:pt>
                <c:pt idx="39139">
                  <c:v>5.8559279999999996</c:v>
                </c:pt>
                <c:pt idx="39140">
                  <c:v>5.8499869999999996</c:v>
                </c:pt>
                <c:pt idx="39141">
                  <c:v>5.8574539999999997</c:v>
                </c:pt>
                <c:pt idx="39142">
                  <c:v>5.8597270000000004</c:v>
                </c:pt>
                <c:pt idx="39143">
                  <c:v>5.853726</c:v>
                </c:pt>
                <c:pt idx="39144">
                  <c:v>5.8598210000000002</c:v>
                </c:pt>
                <c:pt idx="39145">
                  <c:v>5.8634269999999997</c:v>
                </c:pt>
                <c:pt idx="39146">
                  <c:v>5.8562200000000004</c:v>
                </c:pt>
                <c:pt idx="39147">
                  <c:v>5.8538899999999998</c:v>
                </c:pt>
                <c:pt idx="39148">
                  <c:v>5.85738</c:v>
                </c:pt>
                <c:pt idx="39149">
                  <c:v>5.8592370000000003</c:v>
                </c:pt>
                <c:pt idx="39150">
                  <c:v>5.8608089999999997</c:v>
                </c:pt>
                <c:pt idx="39151">
                  <c:v>5.864668</c:v>
                </c:pt>
                <c:pt idx="39152">
                  <c:v>5.8606259999999999</c:v>
                </c:pt>
                <c:pt idx="39153">
                  <c:v>5.8542100000000001</c:v>
                </c:pt>
                <c:pt idx="39154">
                  <c:v>5.8588550000000001</c:v>
                </c:pt>
                <c:pt idx="39155">
                  <c:v>5.8604839999999996</c:v>
                </c:pt>
                <c:pt idx="39156">
                  <c:v>5.8562289999999999</c:v>
                </c:pt>
                <c:pt idx="39157">
                  <c:v>5.8562859999999999</c:v>
                </c:pt>
                <c:pt idx="39158">
                  <c:v>5.8587610000000003</c:v>
                </c:pt>
                <c:pt idx="39159">
                  <c:v>5.8574020000000004</c:v>
                </c:pt>
                <c:pt idx="39160">
                  <c:v>5.8575160000000004</c:v>
                </c:pt>
                <c:pt idx="39161">
                  <c:v>5.8600329999999996</c:v>
                </c:pt>
                <c:pt idx="39162">
                  <c:v>5.8565639999999997</c:v>
                </c:pt>
                <c:pt idx="39163">
                  <c:v>5.8564249999999998</c:v>
                </c:pt>
                <c:pt idx="39164">
                  <c:v>5.8568610000000003</c:v>
                </c:pt>
                <c:pt idx="39165">
                  <c:v>5.8530369999999996</c:v>
                </c:pt>
                <c:pt idx="39166">
                  <c:v>5.8574010000000003</c:v>
                </c:pt>
                <c:pt idx="39167">
                  <c:v>5.8614059999999997</c:v>
                </c:pt>
                <c:pt idx="39168">
                  <c:v>5.8591790000000001</c:v>
                </c:pt>
                <c:pt idx="39169">
                  <c:v>5.857037</c:v>
                </c:pt>
                <c:pt idx="39170">
                  <c:v>5.8624289999999997</c:v>
                </c:pt>
                <c:pt idx="39171">
                  <c:v>5.868563</c:v>
                </c:pt>
                <c:pt idx="39172">
                  <c:v>5.8606920000000002</c:v>
                </c:pt>
                <c:pt idx="39173">
                  <c:v>5.8604120000000002</c:v>
                </c:pt>
                <c:pt idx="39174">
                  <c:v>5.872242</c:v>
                </c:pt>
                <c:pt idx="39175">
                  <c:v>5.8666510000000001</c:v>
                </c:pt>
                <c:pt idx="39176">
                  <c:v>5.8575670000000004</c:v>
                </c:pt>
                <c:pt idx="39177">
                  <c:v>5.8627440000000002</c:v>
                </c:pt>
                <c:pt idx="39178">
                  <c:v>5.8647600000000004</c:v>
                </c:pt>
                <c:pt idx="39179">
                  <c:v>5.8589830000000003</c:v>
                </c:pt>
                <c:pt idx="39180">
                  <c:v>5.8634069999999996</c:v>
                </c:pt>
                <c:pt idx="39181">
                  <c:v>5.8670489999999997</c:v>
                </c:pt>
                <c:pt idx="39182">
                  <c:v>5.8592110000000002</c:v>
                </c:pt>
                <c:pt idx="39183">
                  <c:v>5.8634009999999996</c:v>
                </c:pt>
                <c:pt idx="39184">
                  <c:v>5.8690749999999996</c:v>
                </c:pt>
                <c:pt idx="39185">
                  <c:v>5.8603610000000002</c:v>
                </c:pt>
                <c:pt idx="39186">
                  <c:v>5.8576829999999998</c:v>
                </c:pt>
                <c:pt idx="39187">
                  <c:v>5.8636920000000003</c:v>
                </c:pt>
                <c:pt idx="39188">
                  <c:v>5.8617290000000004</c:v>
                </c:pt>
                <c:pt idx="39189">
                  <c:v>5.8578200000000002</c:v>
                </c:pt>
                <c:pt idx="39190">
                  <c:v>5.8620859999999997</c:v>
                </c:pt>
                <c:pt idx="39191">
                  <c:v>5.8596069999999996</c:v>
                </c:pt>
                <c:pt idx="39192">
                  <c:v>5.8555720000000004</c:v>
                </c:pt>
                <c:pt idx="39193">
                  <c:v>5.8656879999999996</c:v>
                </c:pt>
                <c:pt idx="39194">
                  <c:v>5.8691890000000004</c:v>
                </c:pt>
                <c:pt idx="39195">
                  <c:v>5.8606559999999996</c:v>
                </c:pt>
                <c:pt idx="39196">
                  <c:v>5.8601619999999999</c:v>
                </c:pt>
                <c:pt idx="39197">
                  <c:v>5.8671239999999996</c:v>
                </c:pt>
                <c:pt idx="39198">
                  <c:v>5.8700989999999997</c:v>
                </c:pt>
                <c:pt idx="39199">
                  <c:v>5.8698139999999999</c:v>
                </c:pt>
                <c:pt idx="39200">
                  <c:v>5.8717100000000002</c:v>
                </c:pt>
                <c:pt idx="39201">
                  <c:v>5.868379</c:v>
                </c:pt>
                <c:pt idx="39202">
                  <c:v>5.860957</c:v>
                </c:pt>
                <c:pt idx="39203">
                  <c:v>5.8627539999999998</c:v>
                </c:pt>
                <c:pt idx="39204">
                  <c:v>5.8661339999999997</c:v>
                </c:pt>
                <c:pt idx="39205">
                  <c:v>5.8668469999999999</c:v>
                </c:pt>
                <c:pt idx="39206">
                  <c:v>5.868055</c:v>
                </c:pt>
                <c:pt idx="39207">
                  <c:v>5.8658049999999999</c:v>
                </c:pt>
                <c:pt idx="39208">
                  <c:v>5.859864</c:v>
                </c:pt>
                <c:pt idx="39209">
                  <c:v>5.8637649999999999</c:v>
                </c:pt>
                <c:pt idx="39210">
                  <c:v>5.8777999999999997</c:v>
                </c:pt>
                <c:pt idx="39211">
                  <c:v>5.872662</c:v>
                </c:pt>
                <c:pt idx="39212">
                  <c:v>5.8617059999999999</c:v>
                </c:pt>
                <c:pt idx="39213">
                  <c:v>5.8667249999999997</c:v>
                </c:pt>
                <c:pt idx="39214">
                  <c:v>5.8692580000000003</c:v>
                </c:pt>
                <c:pt idx="39215">
                  <c:v>5.8645820000000004</c:v>
                </c:pt>
                <c:pt idx="39216">
                  <c:v>5.8644569999999998</c:v>
                </c:pt>
                <c:pt idx="39217">
                  <c:v>5.8674249999999999</c:v>
                </c:pt>
                <c:pt idx="39218">
                  <c:v>5.8660220000000001</c:v>
                </c:pt>
                <c:pt idx="39219">
                  <c:v>5.8740490000000003</c:v>
                </c:pt>
                <c:pt idx="39220">
                  <c:v>5.8838400000000002</c:v>
                </c:pt>
                <c:pt idx="39221">
                  <c:v>5.8697939999999997</c:v>
                </c:pt>
                <c:pt idx="39222">
                  <c:v>5.8663049999999997</c:v>
                </c:pt>
                <c:pt idx="39223">
                  <c:v>5.8788939999999998</c:v>
                </c:pt>
                <c:pt idx="39224">
                  <c:v>5.8760209999999997</c:v>
                </c:pt>
                <c:pt idx="39225">
                  <c:v>5.8667759999999998</c:v>
                </c:pt>
                <c:pt idx="39226">
                  <c:v>5.8680019999999997</c:v>
                </c:pt>
                <c:pt idx="39227">
                  <c:v>5.8709129999999998</c:v>
                </c:pt>
                <c:pt idx="39228">
                  <c:v>5.8649199999999997</c:v>
                </c:pt>
                <c:pt idx="39229">
                  <c:v>5.8670619999999998</c:v>
                </c:pt>
                <c:pt idx="39230">
                  <c:v>5.8732949999999997</c:v>
                </c:pt>
                <c:pt idx="39231">
                  <c:v>5.866072</c:v>
                </c:pt>
                <c:pt idx="39232">
                  <c:v>5.870552</c:v>
                </c:pt>
                <c:pt idx="39233">
                  <c:v>5.883146</c:v>
                </c:pt>
                <c:pt idx="39234">
                  <c:v>5.8730370000000001</c:v>
                </c:pt>
                <c:pt idx="39235">
                  <c:v>5.8625879999999997</c:v>
                </c:pt>
                <c:pt idx="39236">
                  <c:v>5.8706379999999996</c:v>
                </c:pt>
                <c:pt idx="39237">
                  <c:v>5.8713920000000002</c:v>
                </c:pt>
                <c:pt idx="39238">
                  <c:v>5.863016</c:v>
                </c:pt>
                <c:pt idx="39239">
                  <c:v>5.8654640000000002</c:v>
                </c:pt>
                <c:pt idx="39240">
                  <c:v>5.8708850000000004</c:v>
                </c:pt>
                <c:pt idx="39241">
                  <c:v>5.8707140000000004</c:v>
                </c:pt>
                <c:pt idx="39242">
                  <c:v>5.8724749999999997</c:v>
                </c:pt>
                <c:pt idx="39243">
                  <c:v>5.8781179999999997</c:v>
                </c:pt>
                <c:pt idx="39244">
                  <c:v>5.878457</c:v>
                </c:pt>
                <c:pt idx="39245">
                  <c:v>5.8738760000000001</c:v>
                </c:pt>
                <c:pt idx="39246">
                  <c:v>5.8765520000000002</c:v>
                </c:pt>
                <c:pt idx="39247">
                  <c:v>5.8724590000000001</c:v>
                </c:pt>
                <c:pt idx="39248">
                  <c:v>5.8622139999999998</c:v>
                </c:pt>
                <c:pt idx="39249">
                  <c:v>5.8657329999999996</c:v>
                </c:pt>
                <c:pt idx="39250">
                  <c:v>5.871613</c:v>
                </c:pt>
                <c:pt idx="39251">
                  <c:v>5.8708010000000002</c:v>
                </c:pt>
                <c:pt idx="39252">
                  <c:v>5.8715039999999998</c:v>
                </c:pt>
                <c:pt idx="39253">
                  <c:v>5.873526</c:v>
                </c:pt>
                <c:pt idx="39254">
                  <c:v>5.8751340000000001</c:v>
                </c:pt>
                <c:pt idx="39255">
                  <c:v>5.881786</c:v>
                </c:pt>
                <c:pt idx="39256">
                  <c:v>5.8875739999999999</c:v>
                </c:pt>
                <c:pt idx="39257">
                  <c:v>5.8811530000000003</c:v>
                </c:pt>
                <c:pt idx="39258">
                  <c:v>5.8769270000000002</c:v>
                </c:pt>
                <c:pt idx="39259">
                  <c:v>5.8824129999999997</c:v>
                </c:pt>
                <c:pt idx="39260">
                  <c:v>5.8787339999999997</c:v>
                </c:pt>
                <c:pt idx="39261">
                  <c:v>5.8715270000000004</c:v>
                </c:pt>
                <c:pt idx="39262">
                  <c:v>5.8745229999999999</c:v>
                </c:pt>
                <c:pt idx="39263">
                  <c:v>5.8774699999999998</c:v>
                </c:pt>
                <c:pt idx="39264">
                  <c:v>5.8744769999999997</c:v>
                </c:pt>
                <c:pt idx="39265">
                  <c:v>5.8745820000000002</c:v>
                </c:pt>
                <c:pt idx="39266">
                  <c:v>5.8785639999999999</c:v>
                </c:pt>
                <c:pt idx="39267">
                  <c:v>5.8771170000000001</c:v>
                </c:pt>
                <c:pt idx="39268">
                  <c:v>5.8784609999999997</c:v>
                </c:pt>
                <c:pt idx="39269">
                  <c:v>5.8858740000000003</c:v>
                </c:pt>
                <c:pt idx="39270">
                  <c:v>5.8848250000000002</c:v>
                </c:pt>
                <c:pt idx="39271">
                  <c:v>5.8743340000000002</c:v>
                </c:pt>
                <c:pt idx="39272">
                  <c:v>5.8685539999999996</c:v>
                </c:pt>
                <c:pt idx="39273">
                  <c:v>5.8780919999999997</c:v>
                </c:pt>
                <c:pt idx="39274">
                  <c:v>5.8784900000000002</c:v>
                </c:pt>
                <c:pt idx="39275">
                  <c:v>5.8703320000000003</c:v>
                </c:pt>
                <c:pt idx="39276">
                  <c:v>5.8791669999999998</c:v>
                </c:pt>
                <c:pt idx="39277">
                  <c:v>5.8821529999999997</c:v>
                </c:pt>
                <c:pt idx="39278">
                  <c:v>5.8747119999999997</c:v>
                </c:pt>
                <c:pt idx="39279">
                  <c:v>5.8753890000000002</c:v>
                </c:pt>
                <c:pt idx="39280">
                  <c:v>5.8755519999999999</c:v>
                </c:pt>
                <c:pt idx="39281">
                  <c:v>5.8723419999999997</c:v>
                </c:pt>
                <c:pt idx="39282">
                  <c:v>5.8774860000000002</c:v>
                </c:pt>
                <c:pt idx="39283">
                  <c:v>5.883934</c:v>
                </c:pt>
                <c:pt idx="39284">
                  <c:v>5.8745159999999998</c:v>
                </c:pt>
                <c:pt idx="39285">
                  <c:v>5.8724780000000001</c:v>
                </c:pt>
                <c:pt idx="39286">
                  <c:v>5.8828810000000002</c:v>
                </c:pt>
                <c:pt idx="39287">
                  <c:v>5.880109</c:v>
                </c:pt>
                <c:pt idx="39288">
                  <c:v>5.8770480000000003</c:v>
                </c:pt>
                <c:pt idx="39289">
                  <c:v>5.8805040000000002</c:v>
                </c:pt>
                <c:pt idx="39290">
                  <c:v>5.8781879999999997</c:v>
                </c:pt>
                <c:pt idx="39291">
                  <c:v>5.8792549999999997</c:v>
                </c:pt>
                <c:pt idx="39292">
                  <c:v>5.8883609999999997</c:v>
                </c:pt>
                <c:pt idx="39293">
                  <c:v>5.8863890000000003</c:v>
                </c:pt>
                <c:pt idx="39294">
                  <c:v>5.8732920000000002</c:v>
                </c:pt>
                <c:pt idx="39295">
                  <c:v>5.8781439999999998</c:v>
                </c:pt>
                <c:pt idx="39296">
                  <c:v>5.8852779999999996</c:v>
                </c:pt>
                <c:pt idx="39297">
                  <c:v>5.8769809999999998</c:v>
                </c:pt>
                <c:pt idx="39298">
                  <c:v>5.8785540000000003</c:v>
                </c:pt>
                <c:pt idx="39299">
                  <c:v>5.8851269999999998</c:v>
                </c:pt>
                <c:pt idx="39300">
                  <c:v>5.8797800000000002</c:v>
                </c:pt>
                <c:pt idx="39301">
                  <c:v>5.8750419999999997</c:v>
                </c:pt>
                <c:pt idx="39302">
                  <c:v>5.8809290000000001</c:v>
                </c:pt>
                <c:pt idx="39303">
                  <c:v>5.8843769999999997</c:v>
                </c:pt>
                <c:pt idx="39304">
                  <c:v>5.8807109999999998</c:v>
                </c:pt>
                <c:pt idx="39305">
                  <c:v>5.8827680000000004</c:v>
                </c:pt>
                <c:pt idx="39306">
                  <c:v>5.8858959999999998</c:v>
                </c:pt>
                <c:pt idx="39307">
                  <c:v>5.8877249999999997</c:v>
                </c:pt>
                <c:pt idx="39308">
                  <c:v>5.8889110000000002</c:v>
                </c:pt>
                <c:pt idx="39309">
                  <c:v>5.8908440000000004</c:v>
                </c:pt>
                <c:pt idx="39310">
                  <c:v>5.8900069999999998</c:v>
                </c:pt>
                <c:pt idx="39311">
                  <c:v>5.880128</c:v>
                </c:pt>
                <c:pt idx="39312">
                  <c:v>5.8786350000000001</c:v>
                </c:pt>
                <c:pt idx="39313">
                  <c:v>5.8834160000000004</c:v>
                </c:pt>
                <c:pt idx="39314">
                  <c:v>5.8854470000000001</c:v>
                </c:pt>
                <c:pt idx="39315">
                  <c:v>5.892201</c:v>
                </c:pt>
                <c:pt idx="39316">
                  <c:v>5.889608</c:v>
                </c:pt>
                <c:pt idx="39317">
                  <c:v>5.8822150000000004</c:v>
                </c:pt>
                <c:pt idx="39318">
                  <c:v>5.8878649999999997</c:v>
                </c:pt>
                <c:pt idx="39319">
                  <c:v>5.8933239999999998</c:v>
                </c:pt>
                <c:pt idx="39320">
                  <c:v>5.8864989999999997</c:v>
                </c:pt>
                <c:pt idx="39321">
                  <c:v>5.8831480000000003</c:v>
                </c:pt>
                <c:pt idx="39322">
                  <c:v>5.8921000000000001</c:v>
                </c:pt>
                <c:pt idx="39323">
                  <c:v>5.8887340000000004</c:v>
                </c:pt>
                <c:pt idx="39324">
                  <c:v>5.8778759999999997</c:v>
                </c:pt>
                <c:pt idx="39325">
                  <c:v>5.884557</c:v>
                </c:pt>
                <c:pt idx="39326">
                  <c:v>5.8878079999999997</c:v>
                </c:pt>
                <c:pt idx="39327">
                  <c:v>5.8821849999999998</c:v>
                </c:pt>
                <c:pt idx="39328">
                  <c:v>5.8856809999999999</c:v>
                </c:pt>
                <c:pt idx="39329">
                  <c:v>5.888598</c:v>
                </c:pt>
                <c:pt idx="39330">
                  <c:v>5.8829969999999996</c:v>
                </c:pt>
                <c:pt idx="39331">
                  <c:v>5.8804369999999997</c:v>
                </c:pt>
                <c:pt idx="39332">
                  <c:v>5.8859029999999999</c:v>
                </c:pt>
                <c:pt idx="39333">
                  <c:v>5.8843360000000002</c:v>
                </c:pt>
                <c:pt idx="39334">
                  <c:v>5.8790300000000002</c:v>
                </c:pt>
                <c:pt idx="39335">
                  <c:v>5.8868080000000003</c:v>
                </c:pt>
                <c:pt idx="39336">
                  <c:v>5.8907809999999996</c:v>
                </c:pt>
                <c:pt idx="39337">
                  <c:v>5.8828969999999998</c:v>
                </c:pt>
                <c:pt idx="39338">
                  <c:v>5.8851769999999997</c:v>
                </c:pt>
                <c:pt idx="39339">
                  <c:v>5.8971850000000003</c:v>
                </c:pt>
                <c:pt idx="39340">
                  <c:v>5.8947019999999997</c:v>
                </c:pt>
                <c:pt idx="39341">
                  <c:v>5.8885750000000003</c:v>
                </c:pt>
                <c:pt idx="39342">
                  <c:v>5.8935449999999996</c:v>
                </c:pt>
                <c:pt idx="39343">
                  <c:v>5.8892860000000002</c:v>
                </c:pt>
                <c:pt idx="39344">
                  <c:v>5.8851940000000003</c:v>
                </c:pt>
                <c:pt idx="39345">
                  <c:v>5.8920159999999999</c:v>
                </c:pt>
                <c:pt idx="39346">
                  <c:v>5.8900899999999998</c:v>
                </c:pt>
                <c:pt idx="39347">
                  <c:v>5.8822850000000004</c:v>
                </c:pt>
                <c:pt idx="39348">
                  <c:v>5.8842340000000002</c:v>
                </c:pt>
                <c:pt idx="39349">
                  <c:v>5.8892980000000001</c:v>
                </c:pt>
                <c:pt idx="39350">
                  <c:v>5.8882440000000003</c:v>
                </c:pt>
                <c:pt idx="39351">
                  <c:v>5.8912890000000004</c:v>
                </c:pt>
                <c:pt idx="39352">
                  <c:v>5.8943539999999999</c:v>
                </c:pt>
                <c:pt idx="39353">
                  <c:v>5.8893240000000002</c:v>
                </c:pt>
                <c:pt idx="39354">
                  <c:v>5.8932339999999996</c:v>
                </c:pt>
                <c:pt idx="39355">
                  <c:v>5.8980139999999999</c:v>
                </c:pt>
                <c:pt idx="39356">
                  <c:v>5.8921789999999996</c:v>
                </c:pt>
                <c:pt idx="39357">
                  <c:v>5.8874740000000001</c:v>
                </c:pt>
                <c:pt idx="39358">
                  <c:v>5.8898060000000001</c:v>
                </c:pt>
                <c:pt idx="39359">
                  <c:v>5.8917210000000004</c:v>
                </c:pt>
                <c:pt idx="39360">
                  <c:v>5.8895140000000001</c:v>
                </c:pt>
                <c:pt idx="39361">
                  <c:v>5.89072</c:v>
                </c:pt>
                <c:pt idx="39362">
                  <c:v>5.8918290000000004</c:v>
                </c:pt>
                <c:pt idx="39363">
                  <c:v>5.8925239999999999</c:v>
                </c:pt>
                <c:pt idx="39364">
                  <c:v>5.9003160000000001</c:v>
                </c:pt>
                <c:pt idx="39365">
                  <c:v>5.904147</c:v>
                </c:pt>
                <c:pt idx="39366">
                  <c:v>5.8967359999999998</c:v>
                </c:pt>
                <c:pt idx="39367">
                  <c:v>5.8870699999999996</c:v>
                </c:pt>
                <c:pt idx="39368">
                  <c:v>5.8893930000000001</c:v>
                </c:pt>
                <c:pt idx="39369">
                  <c:v>5.8979309999999998</c:v>
                </c:pt>
                <c:pt idx="39370">
                  <c:v>5.892862</c:v>
                </c:pt>
                <c:pt idx="39371">
                  <c:v>5.8892259999999998</c:v>
                </c:pt>
                <c:pt idx="39372">
                  <c:v>5.8910099999999996</c:v>
                </c:pt>
                <c:pt idx="39373">
                  <c:v>5.8897399999999998</c:v>
                </c:pt>
                <c:pt idx="39374">
                  <c:v>5.8935870000000001</c:v>
                </c:pt>
                <c:pt idx="39375">
                  <c:v>5.895721</c:v>
                </c:pt>
                <c:pt idx="39376">
                  <c:v>5.8942360000000003</c:v>
                </c:pt>
                <c:pt idx="39377">
                  <c:v>5.8974399999999996</c:v>
                </c:pt>
                <c:pt idx="39378">
                  <c:v>5.9002720000000002</c:v>
                </c:pt>
                <c:pt idx="39379">
                  <c:v>5.8989599999999998</c:v>
                </c:pt>
                <c:pt idx="39380">
                  <c:v>5.8972350000000002</c:v>
                </c:pt>
                <c:pt idx="39381">
                  <c:v>5.8964699999999999</c:v>
                </c:pt>
                <c:pt idx="39382">
                  <c:v>5.8931430000000002</c:v>
                </c:pt>
                <c:pt idx="39383">
                  <c:v>5.8900550000000003</c:v>
                </c:pt>
                <c:pt idx="39384">
                  <c:v>5.8906219999999996</c:v>
                </c:pt>
                <c:pt idx="39385">
                  <c:v>5.8923870000000003</c:v>
                </c:pt>
                <c:pt idx="39386">
                  <c:v>5.8895309999999998</c:v>
                </c:pt>
                <c:pt idx="39387">
                  <c:v>5.8910080000000002</c:v>
                </c:pt>
                <c:pt idx="39388">
                  <c:v>5.905157</c:v>
                </c:pt>
                <c:pt idx="39389">
                  <c:v>5.9082020000000002</c:v>
                </c:pt>
                <c:pt idx="39390">
                  <c:v>5.9010150000000001</c:v>
                </c:pt>
                <c:pt idx="39391">
                  <c:v>5.9035729999999997</c:v>
                </c:pt>
                <c:pt idx="39392">
                  <c:v>5.9004899999999996</c:v>
                </c:pt>
                <c:pt idx="39393">
                  <c:v>5.8935700000000004</c:v>
                </c:pt>
                <c:pt idx="39394">
                  <c:v>5.8998220000000003</c:v>
                </c:pt>
                <c:pt idx="39395">
                  <c:v>5.9041779999999999</c:v>
                </c:pt>
                <c:pt idx="39396">
                  <c:v>5.8970779999999996</c:v>
                </c:pt>
                <c:pt idx="39397">
                  <c:v>5.8975080000000002</c:v>
                </c:pt>
                <c:pt idx="39398">
                  <c:v>5.9024039999999998</c:v>
                </c:pt>
                <c:pt idx="39399">
                  <c:v>5.8976860000000002</c:v>
                </c:pt>
                <c:pt idx="39400">
                  <c:v>5.896865</c:v>
                </c:pt>
                <c:pt idx="39401">
                  <c:v>5.9012219999999997</c:v>
                </c:pt>
                <c:pt idx="39402">
                  <c:v>5.8986270000000003</c:v>
                </c:pt>
                <c:pt idx="39403">
                  <c:v>5.8944260000000002</c:v>
                </c:pt>
                <c:pt idx="39404">
                  <c:v>5.9000859999999999</c:v>
                </c:pt>
                <c:pt idx="39405">
                  <c:v>5.9043450000000002</c:v>
                </c:pt>
                <c:pt idx="39406">
                  <c:v>5.8946810000000003</c:v>
                </c:pt>
                <c:pt idx="39407">
                  <c:v>5.8954740000000001</c:v>
                </c:pt>
                <c:pt idx="39408">
                  <c:v>5.9049389999999997</c:v>
                </c:pt>
                <c:pt idx="39409">
                  <c:v>5.8983639999999999</c:v>
                </c:pt>
                <c:pt idx="39410">
                  <c:v>5.8974299999999999</c:v>
                </c:pt>
                <c:pt idx="39411">
                  <c:v>5.9049459999999998</c:v>
                </c:pt>
                <c:pt idx="39412">
                  <c:v>5.8975939999999998</c:v>
                </c:pt>
                <c:pt idx="39413">
                  <c:v>5.8930769999999999</c:v>
                </c:pt>
                <c:pt idx="39414">
                  <c:v>5.9016950000000001</c:v>
                </c:pt>
                <c:pt idx="39415">
                  <c:v>5.9019459999999997</c:v>
                </c:pt>
                <c:pt idx="39416">
                  <c:v>5.8950399999999998</c:v>
                </c:pt>
                <c:pt idx="39417">
                  <c:v>5.9018300000000004</c:v>
                </c:pt>
                <c:pt idx="39418">
                  <c:v>5.9094850000000001</c:v>
                </c:pt>
                <c:pt idx="39419">
                  <c:v>5.9005609999999997</c:v>
                </c:pt>
                <c:pt idx="39420">
                  <c:v>5.8968590000000001</c:v>
                </c:pt>
                <c:pt idx="39421">
                  <c:v>5.9030100000000001</c:v>
                </c:pt>
                <c:pt idx="39422">
                  <c:v>5.9028720000000003</c:v>
                </c:pt>
                <c:pt idx="39423">
                  <c:v>5.9005979999999996</c:v>
                </c:pt>
                <c:pt idx="39424">
                  <c:v>5.9045670000000001</c:v>
                </c:pt>
                <c:pt idx="39425">
                  <c:v>5.906066</c:v>
                </c:pt>
                <c:pt idx="39426">
                  <c:v>5.9009369999999999</c:v>
                </c:pt>
                <c:pt idx="39427">
                  <c:v>5.901408</c:v>
                </c:pt>
                <c:pt idx="39428">
                  <c:v>5.9019380000000004</c:v>
                </c:pt>
                <c:pt idx="39429">
                  <c:v>5.8966890000000003</c:v>
                </c:pt>
                <c:pt idx="39430">
                  <c:v>5.89757</c:v>
                </c:pt>
                <c:pt idx="39431">
                  <c:v>5.901967</c:v>
                </c:pt>
                <c:pt idx="39432">
                  <c:v>5.9034529999999998</c:v>
                </c:pt>
                <c:pt idx="39433">
                  <c:v>5.9048819999999997</c:v>
                </c:pt>
                <c:pt idx="39434">
                  <c:v>5.9084469999999998</c:v>
                </c:pt>
                <c:pt idx="39435">
                  <c:v>5.9069640000000003</c:v>
                </c:pt>
                <c:pt idx="39436">
                  <c:v>5.9057639999999996</c:v>
                </c:pt>
                <c:pt idx="39437">
                  <c:v>5.9106459999999998</c:v>
                </c:pt>
                <c:pt idx="39438">
                  <c:v>5.9075939999999996</c:v>
                </c:pt>
                <c:pt idx="39439">
                  <c:v>5.908226</c:v>
                </c:pt>
                <c:pt idx="39440">
                  <c:v>5.9115770000000003</c:v>
                </c:pt>
                <c:pt idx="39441">
                  <c:v>5.90374</c:v>
                </c:pt>
                <c:pt idx="39442">
                  <c:v>5.8975770000000001</c:v>
                </c:pt>
                <c:pt idx="39443">
                  <c:v>5.9026189999999996</c:v>
                </c:pt>
                <c:pt idx="39444">
                  <c:v>5.909529</c:v>
                </c:pt>
                <c:pt idx="39445">
                  <c:v>5.9054589999999996</c:v>
                </c:pt>
                <c:pt idx="39446">
                  <c:v>5.9038529999999998</c:v>
                </c:pt>
                <c:pt idx="39447">
                  <c:v>5.9125639999999997</c:v>
                </c:pt>
                <c:pt idx="39448">
                  <c:v>5.9108790000000004</c:v>
                </c:pt>
                <c:pt idx="39449">
                  <c:v>5.9045829999999997</c:v>
                </c:pt>
                <c:pt idx="39450">
                  <c:v>5.9108879999999999</c:v>
                </c:pt>
                <c:pt idx="39451">
                  <c:v>5.9190060000000004</c:v>
                </c:pt>
                <c:pt idx="39452">
                  <c:v>5.9109559999999997</c:v>
                </c:pt>
                <c:pt idx="39453">
                  <c:v>5.90517</c:v>
                </c:pt>
                <c:pt idx="39454">
                  <c:v>5.9117350000000002</c:v>
                </c:pt>
                <c:pt idx="39455">
                  <c:v>5.9084640000000004</c:v>
                </c:pt>
                <c:pt idx="39456">
                  <c:v>5.9035149999999996</c:v>
                </c:pt>
                <c:pt idx="39457">
                  <c:v>5.9031729999999998</c:v>
                </c:pt>
                <c:pt idx="39458">
                  <c:v>5.8975540000000004</c:v>
                </c:pt>
                <c:pt idx="39459">
                  <c:v>5.901732</c:v>
                </c:pt>
                <c:pt idx="39460">
                  <c:v>5.9118649999999997</c:v>
                </c:pt>
                <c:pt idx="39461">
                  <c:v>5.9112429999999998</c:v>
                </c:pt>
                <c:pt idx="39462">
                  <c:v>5.9087509999999996</c:v>
                </c:pt>
                <c:pt idx="39463">
                  <c:v>5.9138419999999998</c:v>
                </c:pt>
                <c:pt idx="39464">
                  <c:v>5.9133649999999998</c:v>
                </c:pt>
                <c:pt idx="39465">
                  <c:v>5.9050890000000003</c:v>
                </c:pt>
                <c:pt idx="39466">
                  <c:v>5.9095440000000004</c:v>
                </c:pt>
                <c:pt idx="39467">
                  <c:v>5.9118870000000001</c:v>
                </c:pt>
                <c:pt idx="39468">
                  <c:v>5.9033689999999996</c:v>
                </c:pt>
                <c:pt idx="39469">
                  <c:v>5.9062520000000003</c:v>
                </c:pt>
                <c:pt idx="39470">
                  <c:v>5.909656</c:v>
                </c:pt>
                <c:pt idx="39471">
                  <c:v>5.9060480000000002</c:v>
                </c:pt>
                <c:pt idx="39472">
                  <c:v>5.9083680000000003</c:v>
                </c:pt>
                <c:pt idx="39473">
                  <c:v>5.9164320000000004</c:v>
                </c:pt>
                <c:pt idx="39474">
                  <c:v>5.9151699999999998</c:v>
                </c:pt>
                <c:pt idx="39475">
                  <c:v>5.9066330000000002</c:v>
                </c:pt>
                <c:pt idx="39476">
                  <c:v>5.9121189999999997</c:v>
                </c:pt>
                <c:pt idx="39477">
                  <c:v>5.9206200000000004</c:v>
                </c:pt>
                <c:pt idx="39478">
                  <c:v>5.9146000000000001</c:v>
                </c:pt>
                <c:pt idx="39479">
                  <c:v>5.9108609999999997</c:v>
                </c:pt>
                <c:pt idx="39480">
                  <c:v>5.9140499999999996</c:v>
                </c:pt>
                <c:pt idx="39481">
                  <c:v>5.9111710000000004</c:v>
                </c:pt>
                <c:pt idx="39482">
                  <c:v>5.9101679999999996</c:v>
                </c:pt>
                <c:pt idx="39483">
                  <c:v>5.9193090000000002</c:v>
                </c:pt>
                <c:pt idx="39484">
                  <c:v>5.9156959999999996</c:v>
                </c:pt>
                <c:pt idx="39485">
                  <c:v>5.9067990000000004</c:v>
                </c:pt>
                <c:pt idx="39486">
                  <c:v>5.9144129999999997</c:v>
                </c:pt>
                <c:pt idx="39487">
                  <c:v>5.9153469999999997</c:v>
                </c:pt>
                <c:pt idx="39488">
                  <c:v>5.9100720000000004</c:v>
                </c:pt>
                <c:pt idx="39489">
                  <c:v>5.9163199999999998</c:v>
                </c:pt>
                <c:pt idx="39490">
                  <c:v>5.9193809999999996</c:v>
                </c:pt>
                <c:pt idx="39491">
                  <c:v>5.9146539999999996</c:v>
                </c:pt>
                <c:pt idx="39492">
                  <c:v>5.9148959999999997</c:v>
                </c:pt>
                <c:pt idx="39493">
                  <c:v>5.9156019999999998</c:v>
                </c:pt>
                <c:pt idx="39494">
                  <c:v>5.9069750000000001</c:v>
                </c:pt>
                <c:pt idx="39495">
                  <c:v>5.9087490000000003</c:v>
                </c:pt>
                <c:pt idx="39496">
                  <c:v>5.9201480000000002</c:v>
                </c:pt>
                <c:pt idx="39497">
                  <c:v>5.9181010000000001</c:v>
                </c:pt>
                <c:pt idx="39498">
                  <c:v>5.9120799999999996</c:v>
                </c:pt>
                <c:pt idx="39499">
                  <c:v>5.9138039999999998</c:v>
                </c:pt>
                <c:pt idx="39500">
                  <c:v>5.9150400000000003</c:v>
                </c:pt>
                <c:pt idx="39501">
                  <c:v>5.906523</c:v>
                </c:pt>
                <c:pt idx="39502">
                  <c:v>5.9050320000000003</c:v>
                </c:pt>
                <c:pt idx="39503">
                  <c:v>5.9140980000000001</c:v>
                </c:pt>
                <c:pt idx="39504">
                  <c:v>5.9141329999999996</c:v>
                </c:pt>
                <c:pt idx="39505">
                  <c:v>5.9151829999999999</c:v>
                </c:pt>
                <c:pt idx="39506">
                  <c:v>5.9224129999999997</c:v>
                </c:pt>
                <c:pt idx="39507">
                  <c:v>5.9202399999999997</c:v>
                </c:pt>
                <c:pt idx="39508">
                  <c:v>5.9183029999999999</c:v>
                </c:pt>
                <c:pt idx="39509">
                  <c:v>5.9255680000000002</c:v>
                </c:pt>
                <c:pt idx="39510">
                  <c:v>5.9242049999999997</c:v>
                </c:pt>
                <c:pt idx="39511">
                  <c:v>5.915286</c:v>
                </c:pt>
                <c:pt idx="39512">
                  <c:v>5.9176609999999998</c:v>
                </c:pt>
                <c:pt idx="39513">
                  <c:v>5.9212990000000003</c:v>
                </c:pt>
                <c:pt idx="39514">
                  <c:v>5.9165279999999996</c:v>
                </c:pt>
                <c:pt idx="39515">
                  <c:v>5.9185679999999996</c:v>
                </c:pt>
                <c:pt idx="39516">
                  <c:v>5.9202389999999996</c:v>
                </c:pt>
                <c:pt idx="39517">
                  <c:v>5.9133820000000004</c:v>
                </c:pt>
                <c:pt idx="39518">
                  <c:v>5.9124879999999997</c:v>
                </c:pt>
                <c:pt idx="39519">
                  <c:v>5.9184960000000002</c:v>
                </c:pt>
                <c:pt idx="39520">
                  <c:v>5.9223840000000001</c:v>
                </c:pt>
                <c:pt idx="39521">
                  <c:v>5.9184330000000003</c:v>
                </c:pt>
                <c:pt idx="39522">
                  <c:v>5.9152440000000004</c:v>
                </c:pt>
                <c:pt idx="39523">
                  <c:v>5.9156959999999996</c:v>
                </c:pt>
                <c:pt idx="39524">
                  <c:v>5.9155420000000003</c:v>
                </c:pt>
                <c:pt idx="39525">
                  <c:v>5.9231749999999996</c:v>
                </c:pt>
                <c:pt idx="39526">
                  <c:v>5.9283229999999998</c:v>
                </c:pt>
                <c:pt idx="39527">
                  <c:v>5.9213389999999997</c:v>
                </c:pt>
                <c:pt idx="39528">
                  <c:v>5.9177629999999999</c:v>
                </c:pt>
                <c:pt idx="39529">
                  <c:v>5.9201940000000004</c:v>
                </c:pt>
                <c:pt idx="39530">
                  <c:v>5.9196929999999996</c:v>
                </c:pt>
                <c:pt idx="39531">
                  <c:v>5.9176820000000001</c:v>
                </c:pt>
                <c:pt idx="39532">
                  <c:v>5.919416</c:v>
                </c:pt>
                <c:pt idx="39533">
                  <c:v>5.9188080000000003</c:v>
                </c:pt>
                <c:pt idx="39534">
                  <c:v>5.9184979999999996</c:v>
                </c:pt>
                <c:pt idx="39535">
                  <c:v>5.9208439999999998</c:v>
                </c:pt>
                <c:pt idx="39536">
                  <c:v>5.9189780000000001</c:v>
                </c:pt>
                <c:pt idx="39537">
                  <c:v>5.9185720000000002</c:v>
                </c:pt>
                <c:pt idx="39538">
                  <c:v>5.9207770000000002</c:v>
                </c:pt>
                <c:pt idx="39539">
                  <c:v>5.9205730000000001</c:v>
                </c:pt>
                <c:pt idx="39540">
                  <c:v>5.919753</c:v>
                </c:pt>
                <c:pt idx="39541">
                  <c:v>5.9228740000000002</c:v>
                </c:pt>
                <c:pt idx="39542">
                  <c:v>5.9258300000000004</c:v>
                </c:pt>
                <c:pt idx="39543">
                  <c:v>5.9220059999999997</c:v>
                </c:pt>
                <c:pt idx="39544">
                  <c:v>5.919403</c:v>
                </c:pt>
                <c:pt idx="39545">
                  <c:v>5.9184539999999997</c:v>
                </c:pt>
                <c:pt idx="39546">
                  <c:v>5.9174020000000001</c:v>
                </c:pt>
                <c:pt idx="39547">
                  <c:v>5.9222049999999999</c:v>
                </c:pt>
                <c:pt idx="39548">
                  <c:v>5.9312110000000002</c:v>
                </c:pt>
                <c:pt idx="39549">
                  <c:v>5.9366729999999999</c:v>
                </c:pt>
                <c:pt idx="39550">
                  <c:v>5.935352</c:v>
                </c:pt>
                <c:pt idx="39551">
                  <c:v>5.9317979999999997</c:v>
                </c:pt>
                <c:pt idx="39552">
                  <c:v>5.9282880000000002</c:v>
                </c:pt>
                <c:pt idx="39553">
                  <c:v>5.9194060000000004</c:v>
                </c:pt>
                <c:pt idx="39554">
                  <c:v>5.9194139999999997</c:v>
                </c:pt>
                <c:pt idx="39555">
                  <c:v>5.9303869999999996</c:v>
                </c:pt>
                <c:pt idx="39556">
                  <c:v>5.9315350000000002</c:v>
                </c:pt>
                <c:pt idx="39557">
                  <c:v>5.9258259999999998</c:v>
                </c:pt>
                <c:pt idx="39558">
                  <c:v>5.92814</c:v>
                </c:pt>
                <c:pt idx="39559">
                  <c:v>5.9274440000000004</c:v>
                </c:pt>
                <c:pt idx="39560">
                  <c:v>5.9206729999999999</c:v>
                </c:pt>
                <c:pt idx="39561">
                  <c:v>5.9288220000000003</c:v>
                </c:pt>
                <c:pt idx="39562">
                  <c:v>5.9325140000000003</c:v>
                </c:pt>
                <c:pt idx="39563">
                  <c:v>5.9196350000000004</c:v>
                </c:pt>
                <c:pt idx="39564">
                  <c:v>5.9203260000000002</c:v>
                </c:pt>
                <c:pt idx="39565">
                  <c:v>5.9289319999999996</c:v>
                </c:pt>
                <c:pt idx="39566">
                  <c:v>5.925732</c:v>
                </c:pt>
                <c:pt idx="39567">
                  <c:v>5.9220740000000003</c:v>
                </c:pt>
                <c:pt idx="39568">
                  <c:v>5.926768</c:v>
                </c:pt>
                <c:pt idx="39569">
                  <c:v>5.9270550000000002</c:v>
                </c:pt>
                <c:pt idx="39570">
                  <c:v>5.9249299999999998</c:v>
                </c:pt>
                <c:pt idx="39571">
                  <c:v>5.9320490000000001</c:v>
                </c:pt>
                <c:pt idx="39572">
                  <c:v>5.9327139999999998</c:v>
                </c:pt>
                <c:pt idx="39573">
                  <c:v>5.9222590000000004</c:v>
                </c:pt>
                <c:pt idx="39574">
                  <c:v>5.9195630000000001</c:v>
                </c:pt>
                <c:pt idx="39575">
                  <c:v>5.9261429999999997</c:v>
                </c:pt>
                <c:pt idx="39576">
                  <c:v>5.9275760000000002</c:v>
                </c:pt>
                <c:pt idx="39577">
                  <c:v>5.9226330000000003</c:v>
                </c:pt>
                <c:pt idx="39578">
                  <c:v>5.9224639999999997</c:v>
                </c:pt>
                <c:pt idx="39579">
                  <c:v>5.9243410000000001</c:v>
                </c:pt>
                <c:pt idx="39580">
                  <c:v>5.9247930000000002</c:v>
                </c:pt>
                <c:pt idx="39581">
                  <c:v>5.9294019999999996</c:v>
                </c:pt>
                <c:pt idx="39582">
                  <c:v>5.9303499999999998</c:v>
                </c:pt>
                <c:pt idx="39583">
                  <c:v>5.9281509999999997</c:v>
                </c:pt>
                <c:pt idx="39584">
                  <c:v>5.9330920000000003</c:v>
                </c:pt>
                <c:pt idx="39585">
                  <c:v>5.9379</c:v>
                </c:pt>
                <c:pt idx="39586">
                  <c:v>5.9322619999999997</c:v>
                </c:pt>
                <c:pt idx="39587">
                  <c:v>5.9284999999999997</c:v>
                </c:pt>
                <c:pt idx="39588">
                  <c:v>5.9352539999999996</c:v>
                </c:pt>
                <c:pt idx="39589">
                  <c:v>5.9303229999999996</c:v>
                </c:pt>
                <c:pt idx="39590">
                  <c:v>5.9239430000000004</c:v>
                </c:pt>
                <c:pt idx="39591">
                  <c:v>5.9318770000000001</c:v>
                </c:pt>
                <c:pt idx="39592">
                  <c:v>5.929405</c:v>
                </c:pt>
                <c:pt idx="39593">
                  <c:v>5.9235160000000002</c:v>
                </c:pt>
                <c:pt idx="39594">
                  <c:v>5.9326309999999998</c:v>
                </c:pt>
                <c:pt idx="39595">
                  <c:v>5.9377420000000001</c:v>
                </c:pt>
                <c:pt idx="39596">
                  <c:v>5.9323870000000003</c:v>
                </c:pt>
                <c:pt idx="39597">
                  <c:v>5.935689</c:v>
                </c:pt>
                <c:pt idx="39598">
                  <c:v>5.9388379999999996</c:v>
                </c:pt>
                <c:pt idx="39599">
                  <c:v>5.9277319999999998</c:v>
                </c:pt>
                <c:pt idx="39600">
                  <c:v>5.9269119999999997</c:v>
                </c:pt>
                <c:pt idx="39601">
                  <c:v>5.9351159999999998</c:v>
                </c:pt>
                <c:pt idx="39602">
                  <c:v>5.9262449999999998</c:v>
                </c:pt>
                <c:pt idx="39603">
                  <c:v>5.9183529999999998</c:v>
                </c:pt>
                <c:pt idx="39604">
                  <c:v>5.925446</c:v>
                </c:pt>
                <c:pt idx="39605">
                  <c:v>5.9344799999999998</c:v>
                </c:pt>
                <c:pt idx="39606">
                  <c:v>5.9368809999999996</c:v>
                </c:pt>
                <c:pt idx="39607">
                  <c:v>5.936655</c:v>
                </c:pt>
                <c:pt idx="39608">
                  <c:v>5.9339029999999999</c:v>
                </c:pt>
                <c:pt idx="39609">
                  <c:v>5.9290779999999996</c:v>
                </c:pt>
                <c:pt idx="39610">
                  <c:v>5.9359440000000001</c:v>
                </c:pt>
                <c:pt idx="39611">
                  <c:v>5.9415209999999998</c:v>
                </c:pt>
                <c:pt idx="39612">
                  <c:v>5.9371</c:v>
                </c:pt>
                <c:pt idx="39613">
                  <c:v>5.9374909999999996</c:v>
                </c:pt>
                <c:pt idx="39614">
                  <c:v>5.9368160000000003</c:v>
                </c:pt>
                <c:pt idx="39615">
                  <c:v>5.9352830000000001</c:v>
                </c:pt>
                <c:pt idx="39616">
                  <c:v>5.9383889999999999</c:v>
                </c:pt>
                <c:pt idx="39617">
                  <c:v>5.9413869999999998</c:v>
                </c:pt>
                <c:pt idx="39618">
                  <c:v>5.941281</c:v>
                </c:pt>
                <c:pt idx="39619">
                  <c:v>5.9397679999999999</c:v>
                </c:pt>
                <c:pt idx="39620">
                  <c:v>5.9383229999999996</c:v>
                </c:pt>
                <c:pt idx="39621">
                  <c:v>5.9355469999999997</c:v>
                </c:pt>
                <c:pt idx="39622">
                  <c:v>5.9338129999999998</c:v>
                </c:pt>
                <c:pt idx="39623">
                  <c:v>5.931057</c:v>
                </c:pt>
                <c:pt idx="39624">
                  <c:v>5.9308399999999999</c:v>
                </c:pt>
                <c:pt idx="39625">
                  <c:v>5.9299119999999998</c:v>
                </c:pt>
                <c:pt idx="39626">
                  <c:v>5.9264650000000003</c:v>
                </c:pt>
                <c:pt idx="39627">
                  <c:v>5.9326920000000003</c:v>
                </c:pt>
                <c:pt idx="39628">
                  <c:v>5.9360869999999997</c:v>
                </c:pt>
                <c:pt idx="39629">
                  <c:v>5.9328209999999997</c:v>
                </c:pt>
                <c:pt idx="39630">
                  <c:v>5.9372420000000004</c:v>
                </c:pt>
                <c:pt idx="39631">
                  <c:v>5.9412450000000003</c:v>
                </c:pt>
                <c:pt idx="39632">
                  <c:v>5.9386640000000002</c:v>
                </c:pt>
                <c:pt idx="39633">
                  <c:v>5.9347060000000003</c:v>
                </c:pt>
                <c:pt idx="39634">
                  <c:v>5.9356850000000003</c:v>
                </c:pt>
                <c:pt idx="39635">
                  <c:v>5.9391670000000003</c:v>
                </c:pt>
                <c:pt idx="39636">
                  <c:v>5.9391689999999997</c:v>
                </c:pt>
                <c:pt idx="39637">
                  <c:v>5.9395410000000002</c:v>
                </c:pt>
                <c:pt idx="39638">
                  <c:v>5.9338170000000003</c:v>
                </c:pt>
                <c:pt idx="39639">
                  <c:v>5.9332200000000004</c:v>
                </c:pt>
                <c:pt idx="39640">
                  <c:v>5.9436479999999996</c:v>
                </c:pt>
                <c:pt idx="39641">
                  <c:v>5.9414420000000003</c:v>
                </c:pt>
                <c:pt idx="39642">
                  <c:v>5.9351789999999998</c:v>
                </c:pt>
                <c:pt idx="39643">
                  <c:v>5.9418800000000003</c:v>
                </c:pt>
                <c:pt idx="39644">
                  <c:v>5.9459549999999997</c:v>
                </c:pt>
                <c:pt idx="39645">
                  <c:v>5.9368749999999997</c:v>
                </c:pt>
                <c:pt idx="39646">
                  <c:v>5.9377909999999998</c:v>
                </c:pt>
                <c:pt idx="39647">
                  <c:v>5.9454539999999998</c:v>
                </c:pt>
                <c:pt idx="39648">
                  <c:v>5.9365769999999998</c:v>
                </c:pt>
                <c:pt idx="39649">
                  <c:v>5.9354259999999996</c:v>
                </c:pt>
                <c:pt idx="39650">
                  <c:v>5.9445410000000001</c:v>
                </c:pt>
                <c:pt idx="39651">
                  <c:v>5.9379749999999998</c:v>
                </c:pt>
                <c:pt idx="39652">
                  <c:v>5.9337489999999997</c:v>
                </c:pt>
                <c:pt idx="39653">
                  <c:v>5.9456610000000003</c:v>
                </c:pt>
                <c:pt idx="39654">
                  <c:v>5.9473570000000002</c:v>
                </c:pt>
                <c:pt idx="39655">
                  <c:v>5.9348489999999998</c:v>
                </c:pt>
                <c:pt idx="39656">
                  <c:v>5.9380949999999997</c:v>
                </c:pt>
                <c:pt idx="39657">
                  <c:v>5.9473190000000002</c:v>
                </c:pt>
                <c:pt idx="39658">
                  <c:v>5.9434909999999999</c:v>
                </c:pt>
                <c:pt idx="39659">
                  <c:v>5.9434290000000001</c:v>
                </c:pt>
                <c:pt idx="39660">
                  <c:v>5.9437119999999997</c:v>
                </c:pt>
                <c:pt idx="39661">
                  <c:v>5.9374919999999998</c:v>
                </c:pt>
                <c:pt idx="39662">
                  <c:v>5.9405979999999996</c:v>
                </c:pt>
                <c:pt idx="39663">
                  <c:v>5.9519039999999999</c:v>
                </c:pt>
                <c:pt idx="39664">
                  <c:v>5.9490400000000001</c:v>
                </c:pt>
                <c:pt idx="39665">
                  <c:v>5.9369259999999997</c:v>
                </c:pt>
                <c:pt idx="39666">
                  <c:v>5.9392379999999996</c:v>
                </c:pt>
                <c:pt idx="39667">
                  <c:v>5.9435279999999997</c:v>
                </c:pt>
                <c:pt idx="39668">
                  <c:v>5.9388399999999999</c:v>
                </c:pt>
                <c:pt idx="39669">
                  <c:v>5.9387249999999998</c:v>
                </c:pt>
                <c:pt idx="39670">
                  <c:v>5.9422199999999998</c:v>
                </c:pt>
                <c:pt idx="39671">
                  <c:v>5.9428109999999998</c:v>
                </c:pt>
                <c:pt idx="39672">
                  <c:v>5.9474869999999997</c:v>
                </c:pt>
                <c:pt idx="39673">
                  <c:v>5.9547030000000003</c:v>
                </c:pt>
                <c:pt idx="39674">
                  <c:v>5.9500060000000001</c:v>
                </c:pt>
                <c:pt idx="39675">
                  <c:v>5.9435399999999996</c:v>
                </c:pt>
                <c:pt idx="39676">
                  <c:v>5.9480420000000001</c:v>
                </c:pt>
                <c:pt idx="39677">
                  <c:v>5.9476129999999996</c:v>
                </c:pt>
                <c:pt idx="39678">
                  <c:v>5.9433930000000004</c:v>
                </c:pt>
                <c:pt idx="39679">
                  <c:v>5.9457639999999996</c:v>
                </c:pt>
                <c:pt idx="39680">
                  <c:v>5.9444900000000001</c:v>
                </c:pt>
                <c:pt idx="39681">
                  <c:v>5.9401549999999999</c:v>
                </c:pt>
                <c:pt idx="39682">
                  <c:v>5.9415889999999996</c:v>
                </c:pt>
                <c:pt idx="39683">
                  <c:v>5.9500229999999998</c:v>
                </c:pt>
                <c:pt idx="39684">
                  <c:v>5.9510519999999998</c:v>
                </c:pt>
                <c:pt idx="39685">
                  <c:v>5.9412229999999999</c:v>
                </c:pt>
                <c:pt idx="39686">
                  <c:v>5.9431200000000004</c:v>
                </c:pt>
                <c:pt idx="39687">
                  <c:v>5.9475660000000001</c:v>
                </c:pt>
                <c:pt idx="39688">
                  <c:v>5.9418040000000003</c:v>
                </c:pt>
                <c:pt idx="39689">
                  <c:v>5.9438129999999996</c:v>
                </c:pt>
                <c:pt idx="39690">
                  <c:v>5.9502119999999996</c:v>
                </c:pt>
                <c:pt idx="39691">
                  <c:v>5.9460129999999998</c:v>
                </c:pt>
                <c:pt idx="39692">
                  <c:v>5.9429100000000004</c:v>
                </c:pt>
                <c:pt idx="39693">
                  <c:v>5.9488700000000003</c:v>
                </c:pt>
                <c:pt idx="39694">
                  <c:v>5.9509350000000003</c:v>
                </c:pt>
                <c:pt idx="39695">
                  <c:v>5.9519330000000004</c:v>
                </c:pt>
                <c:pt idx="39696">
                  <c:v>5.9554349999999996</c:v>
                </c:pt>
                <c:pt idx="39697">
                  <c:v>5.9498499999999996</c:v>
                </c:pt>
                <c:pt idx="39698">
                  <c:v>5.9433160000000003</c:v>
                </c:pt>
                <c:pt idx="39699">
                  <c:v>5.9435079999999996</c:v>
                </c:pt>
                <c:pt idx="39700">
                  <c:v>5.9469950000000003</c:v>
                </c:pt>
                <c:pt idx="39701">
                  <c:v>5.9506449999999997</c:v>
                </c:pt>
                <c:pt idx="39702">
                  <c:v>5.9511620000000001</c:v>
                </c:pt>
                <c:pt idx="39703">
                  <c:v>5.951943</c:v>
                </c:pt>
                <c:pt idx="39704">
                  <c:v>5.9488450000000004</c:v>
                </c:pt>
                <c:pt idx="39705">
                  <c:v>5.948823</c:v>
                </c:pt>
                <c:pt idx="39706">
                  <c:v>5.9514579999999997</c:v>
                </c:pt>
                <c:pt idx="39707">
                  <c:v>5.9485619999999999</c:v>
                </c:pt>
                <c:pt idx="39708">
                  <c:v>5.9481409999999997</c:v>
                </c:pt>
                <c:pt idx="39709">
                  <c:v>5.9510889999999996</c:v>
                </c:pt>
                <c:pt idx="39710">
                  <c:v>5.9533019999999999</c:v>
                </c:pt>
                <c:pt idx="39711">
                  <c:v>5.9494930000000004</c:v>
                </c:pt>
                <c:pt idx="39712">
                  <c:v>5.9478799999999996</c:v>
                </c:pt>
                <c:pt idx="39713">
                  <c:v>5.9505730000000003</c:v>
                </c:pt>
                <c:pt idx="39714">
                  <c:v>5.9474910000000003</c:v>
                </c:pt>
                <c:pt idx="39715">
                  <c:v>5.9504950000000001</c:v>
                </c:pt>
                <c:pt idx="39716">
                  <c:v>5.9545250000000003</c:v>
                </c:pt>
                <c:pt idx="39717">
                  <c:v>5.9451749999999999</c:v>
                </c:pt>
                <c:pt idx="39718">
                  <c:v>5.9442149999999998</c:v>
                </c:pt>
                <c:pt idx="39719">
                  <c:v>5.9540259999999998</c:v>
                </c:pt>
                <c:pt idx="39720">
                  <c:v>5.9533430000000003</c:v>
                </c:pt>
                <c:pt idx="39721">
                  <c:v>5.9492289999999999</c:v>
                </c:pt>
                <c:pt idx="39722">
                  <c:v>5.9568469999999998</c:v>
                </c:pt>
                <c:pt idx="39723">
                  <c:v>5.959765</c:v>
                </c:pt>
                <c:pt idx="39724">
                  <c:v>5.9513879999999997</c:v>
                </c:pt>
                <c:pt idx="39725">
                  <c:v>5.9518560000000003</c:v>
                </c:pt>
                <c:pt idx="39726">
                  <c:v>5.953716</c:v>
                </c:pt>
                <c:pt idx="39727">
                  <c:v>5.9522430000000002</c:v>
                </c:pt>
                <c:pt idx="39728">
                  <c:v>5.9531349999999996</c:v>
                </c:pt>
                <c:pt idx="39729">
                  <c:v>5.9521490000000004</c:v>
                </c:pt>
                <c:pt idx="39730">
                  <c:v>5.9528309999999998</c:v>
                </c:pt>
                <c:pt idx="39731">
                  <c:v>5.9546650000000003</c:v>
                </c:pt>
                <c:pt idx="39732">
                  <c:v>5.9561010000000003</c:v>
                </c:pt>
                <c:pt idx="39733">
                  <c:v>5.9512499999999999</c:v>
                </c:pt>
                <c:pt idx="39734">
                  <c:v>5.95078</c:v>
                </c:pt>
                <c:pt idx="39735">
                  <c:v>5.9598979999999999</c:v>
                </c:pt>
                <c:pt idx="39736">
                  <c:v>5.9588599999999996</c:v>
                </c:pt>
                <c:pt idx="39737">
                  <c:v>5.9534079999999996</c:v>
                </c:pt>
                <c:pt idx="39738">
                  <c:v>5.9550679999999998</c:v>
                </c:pt>
                <c:pt idx="39739">
                  <c:v>5.9587180000000002</c:v>
                </c:pt>
                <c:pt idx="39740">
                  <c:v>5.9564599999999999</c:v>
                </c:pt>
                <c:pt idx="39741">
                  <c:v>5.9522209999999998</c:v>
                </c:pt>
                <c:pt idx="39742">
                  <c:v>5.9558619999999998</c:v>
                </c:pt>
                <c:pt idx="39743">
                  <c:v>5.9573749999999999</c:v>
                </c:pt>
                <c:pt idx="39744">
                  <c:v>5.9566150000000002</c:v>
                </c:pt>
                <c:pt idx="39745">
                  <c:v>5.9621880000000003</c:v>
                </c:pt>
                <c:pt idx="39746">
                  <c:v>5.9651430000000003</c:v>
                </c:pt>
                <c:pt idx="39747">
                  <c:v>5.958456</c:v>
                </c:pt>
                <c:pt idx="39748">
                  <c:v>5.95322</c:v>
                </c:pt>
                <c:pt idx="39749">
                  <c:v>5.9545909999999997</c:v>
                </c:pt>
                <c:pt idx="39750">
                  <c:v>5.9521009999999999</c:v>
                </c:pt>
                <c:pt idx="39751">
                  <c:v>5.9529909999999999</c:v>
                </c:pt>
                <c:pt idx="39752">
                  <c:v>5.958812</c:v>
                </c:pt>
                <c:pt idx="39753">
                  <c:v>5.9546150000000004</c:v>
                </c:pt>
                <c:pt idx="39754">
                  <c:v>5.9517810000000004</c:v>
                </c:pt>
                <c:pt idx="39755">
                  <c:v>5.9595330000000004</c:v>
                </c:pt>
                <c:pt idx="39756">
                  <c:v>5.9623410000000003</c:v>
                </c:pt>
                <c:pt idx="39757">
                  <c:v>5.9564890000000004</c:v>
                </c:pt>
                <c:pt idx="39758">
                  <c:v>5.9565609999999998</c:v>
                </c:pt>
                <c:pt idx="39759">
                  <c:v>5.960127</c:v>
                </c:pt>
                <c:pt idx="39760">
                  <c:v>5.9523669999999997</c:v>
                </c:pt>
                <c:pt idx="39761">
                  <c:v>5.9543889999999999</c:v>
                </c:pt>
                <c:pt idx="39762">
                  <c:v>5.9681889999999997</c:v>
                </c:pt>
                <c:pt idx="39763">
                  <c:v>5.9628079999999999</c:v>
                </c:pt>
                <c:pt idx="39764">
                  <c:v>5.9560250000000003</c:v>
                </c:pt>
                <c:pt idx="39765">
                  <c:v>5.9624249999999996</c:v>
                </c:pt>
                <c:pt idx="39766">
                  <c:v>5.9622539999999997</c:v>
                </c:pt>
                <c:pt idx="39767">
                  <c:v>5.9600799999999996</c:v>
                </c:pt>
                <c:pt idx="39768">
                  <c:v>5.9648250000000003</c:v>
                </c:pt>
                <c:pt idx="39769">
                  <c:v>5.9652520000000004</c:v>
                </c:pt>
                <c:pt idx="39770">
                  <c:v>5.9588710000000003</c:v>
                </c:pt>
                <c:pt idx="39771">
                  <c:v>5.958412</c:v>
                </c:pt>
                <c:pt idx="39772">
                  <c:v>5.9617529999999999</c:v>
                </c:pt>
                <c:pt idx="39773">
                  <c:v>5.9608429999999997</c:v>
                </c:pt>
                <c:pt idx="39774">
                  <c:v>5.9615150000000003</c:v>
                </c:pt>
                <c:pt idx="39775">
                  <c:v>5.9632459999999998</c:v>
                </c:pt>
                <c:pt idx="39776">
                  <c:v>5.9609329999999998</c:v>
                </c:pt>
                <c:pt idx="39777">
                  <c:v>5.9568630000000002</c:v>
                </c:pt>
                <c:pt idx="39778">
                  <c:v>5.9650730000000003</c:v>
                </c:pt>
                <c:pt idx="39779">
                  <c:v>5.9708940000000004</c:v>
                </c:pt>
                <c:pt idx="39780">
                  <c:v>5.9577939999999998</c:v>
                </c:pt>
                <c:pt idx="39781">
                  <c:v>5.9563230000000003</c:v>
                </c:pt>
                <c:pt idx="39782">
                  <c:v>5.9633479999999999</c:v>
                </c:pt>
                <c:pt idx="39783">
                  <c:v>5.9571589999999999</c:v>
                </c:pt>
                <c:pt idx="39784">
                  <c:v>5.9548189999999996</c:v>
                </c:pt>
                <c:pt idx="39785">
                  <c:v>5.963711</c:v>
                </c:pt>
                <c:pt idx="39786">
                  <c:v>5.9669509999999999</c:v>
                </c:pt>
                <c:pt idx="39787">
                  <c:v>5.9599700000000002</c:v>
                </c:pt>
                <c:pt idx="39788">
                  <c:v>5.9628709999999998</c:v>
                </c:pt>
                <c:pt idx="39789">
                  <c:v>5.9668229999999998</c:v>
                </c:pt>
                <c:pt idx="39790">
                  <c:v>5.9599650000000004</c:v>
                </c:pt>
                <c:pt idx="39791">
                  <c:v>5.9619580000000001</c:v>
                </c:pt>
                <c:pt idx="39792">
                  <c:v>5.9649939999999999</c:v>
                </c:pt>
                <c:pt idx="39793">
                  <c:v>5.9635740000000004</c:v>
                </c:pt>
                <c:pt idx="39794">
                  <c:v>5.9650340000000002</c:v>
                </c:pt>
                <c:pt idx="39795">
                  <c:v>5.9613930000000002</c:v>
                </c:pt>
                <c:pt idx="39796">
                  <c:v>5.9564729999999999</c:v>
                </c:pt>
                <c:pt idx="39797">
                  <c:v>5.9608819999999998</c:v>
                </c:pt>
                <c:pt idx="39798">
                  <c:v>5.9687830000000002</c:v>
                </c:pt>
                <c:pt idx="39799">
                  <c:v>5.9670370000000004</c:v>
                </c:pt>
                <c:pt idx="39800">
                  <c:v>5.9666790000000001</c:v>
                </c:pt>
                <c:pt idx="39801">
                  <c:v>5.9771039999999998</c:v>
                </c:pt>
                <c:pt idx="39802">
                  <c:v>5.9758649999999998</c:v>
                </c:pt>
                <c:pt idx="39803">
                  <c:v>5.9670139999999998</c:v>
                </c:pt>
                <c:pt idx="39804">
                  <c:v>5.9697899999999997</c:v>
                </c:pt>
                <c:pt idx="39805">
                  <c:v>5.9741999999999997</c:v>
                </c:pt>
                <c:pt idx="39806">
                  <c:v>5.9675950000000002</c:v>
                </c:pt>
                <c:pt idx="39807">
                  <c:v>5.965681</c:v>
                </c:pt>
                <c:pt idx="39808">
                  <c:v>5.9748770000000002</c:v>
                </c:pt>
                <c:pt idx="39809">
                  <c:v>5.9683060000000001</c:v>
                </c:pt>
                <c:pt idx="39810">
                  <c:v>5.9605199999999998</c:v>
                </c:pt>
                <c:pt idx="39811">
                  <c:v>5.9738579999999999</c:v>
                </c:pt>
                <c:pt idx="39812">
                  <c:v>5.9733479999999997</c:v>
                </c:pt>
                <c:pt idx="39813">
                  <c:v>5.9583029999999999</c:v>
                </c:pt>
                <c:pt idx="39814">
                  <c:v>5.9655389999999997</c:v>
                </c:pt>
                <c:pt idx="39815">
                  <c:v>5.97743</c:v>
                </c:pt>
                <c:pt idx="39816">
                  <c:v>5.9649510000000001</c:v>
                </c:pt>
                <c:pt idx="39817">
                  <c:v>5.9628249999999996</c:v>
                </c:pt>
                <c:pt idx="39818">
                  <c:v>5.9784439999999996</c:v>
                </c:pt>
                <c:pt idx="39819">
                  <c:v>5.9733049999999999</c:v>
                </c:pt>
                <c:pt idx="39820">
                  <c:v>5.9623840000000001</c:v>
                </c:pt>
                <c:pt idx="39821">
                  <c:v>5.9675229999999999</c:v>
                </c:pt>
                <c:pt idx="39822">
                  <c:v>5.9680049999999998</c:v>
                </c:pt>
                <c:pt idx="39823">
                  <c:v>5.9613230000000001</c:v>
                </c:pt>
                <c:pt idx="39824">
                  <c:v>5.964334</c:v>
                </c:pt>
                <c:pt idx="39825">
                  <c:v>5.9686389999999996</c:v>
                </c:pt>
                <c:pt idx="39826">
                  <c:v>5.9625300000000001</c:v>
                </c:pt>
                <c:pt idx="39827">
                  <c:v>5.9652409999999998</c:v>
                </c:pt>
                <c:pt idx="39828">
                  <c:v>5.9745530000000002</c:v>
                </c:pt>
                <c:pt idx="39829">
                  <c:v>5.9720940000000002</c:v>
                </c:pt>
                <c:pt idx="39830">
                  <c:v>5.9707400000000002</c:v>
                </c:pt>
                <c:pt idx="39831">
                  <c:v>5.970396</c:v>
                </c:pt>
                <c:pt idx="39832">
                  <c:v>5.9670310000000004</c:v>
                </c:pt>
                <c:pt idx="39833">
                  <c:v>5.965293</c:v>
                </c:pt>
                <c:pt idx="39834">
                  <c:v>5.9643800000000002</c:v>
                </c:pt>
                <c:pt idx="39835">
                  <c:v>5.9681540000000002</c:v>
                </c:pt>
                <c:pt idx="39836">
                  <c:v>5.9667339999999998</c:v>
                </c:pt>
                <c:pt idx="39837">
                  <c:v>5.9690950000000003</c:v>
                </c:pt>
                <c:pt idx="39838">
                  <c:v>5.9769620000000003</c:v>
                </c:pt>
                <c:pt idx="39839">
                  <c:v>5.9748729999999997</c:v>
                </c:pt>
                <c:pt idx="39840">
                  <c:v>5.9761499999999996</c:v>
                </c:pt>
                <c:pt idx="39841">
                  <c:v>5.9795400000000001</c:v>
                </c:pt>
                <c:pt idx="39842">
                  <c:v>5.975047</c:v>
                </c:pt>
                <c:pt idx="39843">
                  <c:v>5.971209</c:v>
                </c:pt>
                <c:pt idx="39844">
                  <c:v>5.9768119999999998</c:v>
                </c:pt>
                <c:pt idx="39845">
                  <c:v>5.977976</c:v>
                </c:pt>
                <c:pt idx="39846">
                  <c:v>5.9694099999999999</c:v>
                </c:pt>
                <c:pt idx="39847">
                  <c:v>5.9721989999999998</c:v>
                </c:pt>
                <c:pt idx="39848">
                  <c:v>5.9755690000000001</c:v>
                </c:pt>
                <c:pt idx="39849">
                  <c:v>5.9672559999999999</c:v>
                </c:pt>
                <c:pt idx="39850">
                  <c:v>5.9681389999999999</c:v>
                </c:pt>
                <c:pt idx="39851">
                  <c:v>5.9768689999999998</c:v>
                </c:pt>
                <c:pt idx="39852">
                  <c:v>5.9744599999999997</c:v>
                </c:pt>
                <c:pt idx="39853">
                  <c:v>5.9709139999999996</c:v>
                </c:pt>
                <c:pt idx="39854">
                  <c:v>5.9804430000000002</c:v>
                </c:pt>
                <c:pt idx="39855">
                  <c:v>5.9793700000000003</c:v>
                </c:pt>
                <c:pt idx="39856">
                  <c:v>5.9698690000000001</c:v>
                </c:pt>
                <c:pt idx="39857">
                  <c:v>5.9717529999999996</c:v>
                </c:pt>
                <c:pt idx="39858">
                  <c:v>5.9712189999999996</c:v>
                </c:pt>
                <c:pt idx="39859">
                  <c:v>5.9670610000000002</c:v>
                </c:pt>
                <c:pt idx="39860">
                  <c:v>5.9677040000000003</c:v>
                </c:pt>
                <c:pt idx="39861">
                  <c:v>5.9752900000000002</c:v>
                </c:pt>
                <c:pt idx="39862">
                  <c:v>5.9778390000000003</c:v>
                </c:pt>
                <c:pt idx="39863">
                  <c:v>5.9733809999999998</c:v>
                </c:pt>
                <c:pt idx="39864">
                  <c:v>5.979819</c:v>
                </c:pt>
                <c:pt idx="39865">
                  <c:v>5.9818429999999996</c:v>
                </c:pt>
                <c:pt idx="39866">
                  <c:v>5.9759679999999999</c:v>
                </c:pt>
                <c:pt idx="39867">
                  <c:v>5.9812510000000003</c:v>
                </c:pt>
                <c:pt idx="39868">
                  <c:v>5.9852920000000003</c:v>
                </c:pt>
                <c:pt idx="39869">
                  <c:v>5.9773699999999996</c:v>
                </c:pt>
                <c:pt idx="39870">
                  <c:v>5.9739180000000003</c:v>
                </c:pt>
                <c:pt idx="39871">
                  <c:v>5.979946</c:v>
                </c:pt>
                <c:pt idx="39872">
                  <c:v>5.97689</c:v>
                </c:pt>
                <c:pt idx="39873">
                  <c:v>5.9712630000000004</c:v>
                </c:pt>
                <c:pt idx="39874">
                  <c:v>5.9791740000000004</c:v>
                </c:pt>
                <c:pt idx="39875">
                  <c:v>5.9800990000000001</c:v>
                </c:pt>
                <c:pt idx="39876">
                  <c:v>5.9735469999999999</c:v>
                </c:pt>
                <c:pt idx="39877">
                  <c:v>5.9774760000000002</c:v>
                </c:pt>
                <c:pt idx="39878">
                  <c:v>5.9803870000000003</c:v>
                </c:pt>
                <c:pt idx="39879">
                  <c:v>5.9764229999999996</c:v>
                </c:pt>
                <c:pt idx="39880">
                  <c:v>5.9748919999999996</c:v>
                </c:pt>
                <c:pt idx="39881">
                  <c:v>5.9817819999999999</c:v>
                </c:pt>
                <c:pt idx="39882">
                  <c:v>5.9801209999999996</c:v>
                </c:pt>
                <c:pt idx="39883">
                  <c:v>5.9739100000000001</c:v>
                </c:pt>
                <c:pt idx="39884">
                  <c:v>5.981509</c:v>
                </c:pt>
                <c:pt idx="39885">
                  <c:v>5.9809780000000003</c:v>
                </c:pt>
                <c:pt idx="39886">
                  <c:v>5.9757439999999997</c:v>
                </c:pt>
                <c:pt idx="39887">
                  <c:v>5.9835380000000002</c:v>
                </c:pt>
                <c:pt idx="39888">
                  <c:v>5.9871290000000004</c:v>
                </c:pt>
                <c:pt idx="39889">
                  <c:v>5.9808159999999999</c:v>
                </c:pt>
                <c:pt idx="39890">
                  <c:v>5.9843710000000003</c:v>
                </c:pt>
                <c:pt idx="39891">
                  <c:v>5.9898249999999997</c:v>
                </c:pt>
                <c:pt idx="39892">
                  <c:v>5.9788290000000002</c:v>
                </c:pt>
                <c:pt idx="39893">
                  <c:v>5.9741330000000001</c:v>
                </c:pt>
                <c:pt idx="39894">
                  <c:v>5.980251</c:v>
                </c:pt>
                <c:pt idx="39895">
                  <c:v>5.9789380000000003</c:v>
                </c:pt>
                <c:pt idx="39896">
                  <c:v>5.97879</c:v>
                </c:pt>
                <c:pt idx="39897">
                  <c:v>5.9854539999999998</c:v>
                </c:pt>
                <c:pt idx="39898">
                  <c:v>5.9855999999999998</c:v>
                </c:pt>
                <c:pt idx="39899">
                  <c:v>5.9744020000000004</c:v>
                </c:pt>
                <c:pt idx="39900">
                  <c:v>5.9735630000000004</c:v>
                </c:pt>
                <c:pt idx="39901">
                  <c:v>5.9827950000000003</c:v>
                </c:pt>
                <c:pt idx="39902">
                  <c:v>5.9808909999999997</c:v>
                </c:pt>
                <c:pt idx="39903">
                  <c:v>5.9817530000000003</c:v>
                </c:pt>
                <c:pt idx="39904">
                  <c:v>5.9895740000000002</c:v>
                </c:pt>
                <c:pt idx="39905">
                  <c:v>5.9842180000000003</c:v>
                </c:pt>
                <c:pt idx="39906">
                  <c:v>5.977373</c:v>
                </c:pt>
                <c:pt idx="39907">
                  <c:v>5.9850009999999996</c:v>
                </c:pt>
                <c:pt idx="39908">
                  <c:v>5.9878210000000003</c:v>
                </c:pt>
                <c:pt idx="39909">
                  <c:v>5.9807009999999998</c:v>
                </c:pt>
                <c:pt idx="39910">
                  <c:v>5.9850789999999998</c:v>
                </c:pt>
                <c:pt idx="39911">
                  <c:v>5.9871980000000002</c:v>
                </c:pt>
                <c:pt idx="39912">
                  <c:v>5.9769199999999998</c:v>
                </c:pt>
                <c:pt idx="39913">
                  <c:v>5.9786219999999997</c:v>
                </c:pt>
                <c:pt idx="39914">
                  <c:v>5.9877640000000003</c:v>
                </c:pt>
                <c:pt idx="39915">
                  <c:v>5.9846469999999998</c:v>
                </c:pt>
                <c:pt idx="39916">
                  <c:v>5.9794910000000003</c:v>
                </c:pt>
                <c:pt idx="39917">
                  <c:v>5.9884570000000004</c:v>
                </c:pt>
                <c:pt idx="39918">
                  <c:v>5.9969619999999999</c:v>
                </c:pt>
                <c:pt idx="39919">
                  <c:v>5.9879879999999996</c:v>
                </c:pt>
                <c:pt idx="39920">
                  <c:v>5.9826259999999998</c:v>
                </c:pt>
                <c:pt idx="39921">
                  <c:v>5.9865880000000002</c:v>
                </c:pt>
                <c:pt idx="39922">
                  <c:v>5.9832669999999997</c:v>
                </c:pt>
                <c:pt idx="39923">
                  <c:v>5.9829939999999997</c:v>
                </c:pt>
                <c:pt idx="39924">
                  <c:v>5.9879509999999998</c:v>
                </c:pt>
                <c:pt idx="39925">
                  <c:v>5.9858570000000002</c:v>
                </c:pt>
                <c:pt idx="39926">
                  <c:v>5.9817090000000004</c:v>
                </c:pt>
                <c:pt idx="39927">
                  <c:v>5.9893190000000001</c:v>
                </c:pt>
                <c:pt idx="39928">
                  <c:v>5.9948449999999998</c:v>
                </c:pt>
                <c:pt idx="39929">
                  <c:v>5.9870000000000001</c:v>
                </c:pt>
                <c:pt idx="39930">
                  <c:v>5.9869950000000003</c:v>
                </c:pt>
                <c:pt idx="39931">
                  <c:v>5.9893010000000002</c:v>
                </c:pt>
                <c:pt idx="39932">
                  <c:v>5.9866979999999996</c:v>
                </c:pt>
                <c:pt idx="39933">
                  <c:v>5.9884769999999996</c:v>
                </c:pt>
                <c:pt idx="39934">
                  <c:v>5.992375</c:v>
                </c:pt>
                <c:pt idx="39935">
                  <c:v>5.9884430000000002</c:v>
                </c:pt>
                <c:pt idx="39936">
                  <c:v>5.9789099999999999</c:v>
                </c:pt>
                <c:pt idx="39937">
                  <c:v>5.9838269999999998</c:v>
                </c:pt>
                <c:pt idx="39938">
                  <c:v>5.9897099999999996</c:v>
                </c:pt>
                <c:pt idx="39939">
                  <c:v>5.9805780000000004</c:v>
                </c:pt>
                <c:pt idx="39940">
                  <c:v>5.981878</c:v>
                </c:pt>
                <c:pt idx="39941">
                  <c:v>5.9903890000000004</c:v>
                </c:pt>
                <c:pt idx="39942">
                  <c:v>5.989052</c:v>
                </c:pt>
                <c:pt idx="39943">
                  <c:v>5.9906550000000003</c:v>
                </c:pt>
                <c:pt idx="39944">
                  <c:v>5.9959550000000004</c:v>
                </c:pt>
                <c:pt idx="39945">
                  <c:v>5.9880690000000003</c:v>
                </c:pt>
                <c:pt idx="39946">
                  <c:v>5.9791429999999997</c:v>
                </c:pt>
                <c:pt idx="39947">
                  <c:v>5.9882600000000004</c:v>
                </c:pt>
                <c:pt idx="39948">
                  <c:v>5.9929439999999996</c:v>
                </c:pt>
                <c:pt idx="39949">
                  <c:v>5.9872100000000001</c:v>
                </c:pt>
                <c:pt idx="39950">
                  <c:v>5.9920559999999998</c:v>
                </c:pt>
                <c:pt idx="39951">
                  <c:v>5.9977320000000001</c:v>
                </c:pt>
                <c:pt idx="39952">
                  <c:v>5.995171</c:v>
                </c:pt>
                <c:pt idx="39953">
                  <c:v>5.994351</c:v>
                </c:pt>
                <c:pt idx="39954">
                  <c:v>5.9983950000000004</c:v>
                </c:pt>
                <c:pt idx="39955">
                  <c:v>5.9942479999999998</c:v>
                </c:pt>
                <c:pt idx="39956">
                  <c:v>5.9875670000000003</c:v>
                </c:pt>
                <c:pt idx="39957">
                  <c:v>5.9925540000000002</c:v>
                </c:pt>
                <c:pt idx="39958">
                  <c:v>5.9942080000000004</c:v>
                </c:pt>
                <c:pt idx="39959">
                  <c:v>5.9881609999999998</c:v>
                </c:pt>
                <c:pt idx="39960">
                  <c:v>5.9934190000000003</c:v>
                </c:pt>
                <c:pt idx="39961">
                  <c:v>5.9994649999999998</c:v>
                </c:pt>
                <c:pt idx="39962">
                  <c:v>5.9875720000000001</c:v>
                </c:pt>
                <c:pt idx="39963">
                  <c:v>5.9836330000000002</c:v>
                </c:pt>
                <c:pt idx="39964">
                  <c:v>5.9933909999999999</c:v>
                </c:pt>
                <c:pt idx="39965">
                  <c:v>5.9883769999999998</c:v>
                </c:pt>
                <c:pt idx="39966">
                  <c:v>5.9859249999999999</c:v>
                </c:pt>
                <c:pt idx="39967">
                  <c:v>5.9985889999999999</c:v>
                </c:pt>
                <c:pt idx="39968">
                  <c:v>5.9965479999999998</c:v>
                </c:pt>
                <c:pt idx="39969">
                  <c:v>5.9883620000000004</c:v>
                </c:pt>
                <c:pt idx="39970">
                  <c:v>5.9950799999999997</c:v>
                </c:pt>
                <c:pt idx="39971">
                  <c:v>5.9986100000000002</c:v>
                </c:pt>
                <c:pt idx="39972">
                  <c:v>5.9913990000000004</c:v>
                </c:pt>
                <c:pt idx="39973">
                  <c:v>5.9921689999999996</c:v>
                </c:pt>
                <c:pt idx="39974">
                  <c:v>6.0002610000000001</c:v>
                </c:pt>
                <c:pt idx="39975">
                  <c:v>5.996041</c:v>
                </c:pt>
                <c:pt idx="39976">
                  <c:v>5.9932850000000002</c:v>
                </c:pt>
                <c:pt idx="39977">
                  <c:v>6.0000770000000001</c:v>
                </c:pt>
                <c:pt idx="39978">
                  <c:v>5.9959829999999998</c:v>
                </c:pt>
                <c:pt idx="39979">
                  <c:v>5.992108</c:v>
                </c:pt>
                <c:pt idx="39980">
                  <c:v>5.998856</c:v>
                </c:pt>
                <c:pt idx="39981">
                  <c:v>5.9984739999999999</c:v>
                </c:pt>
                <c:pt idx="39982">
                  <c:v>5.9881700000000002</c:v>
                </c:pt>
                <c:pt idx="39983">
                  <c:v>5.9913660000000002</c:v>
                </c:pt>
                <c:pt idx="39984">
                  <c:v>6.0039220000000002</c:v>
                </c:pt>
                <c:pt idx="39985">
                  <c:v>5.9996409999999996</c:v>
                </c:pt>
                <c:pt idx="39986">
                  <c:v>5.9928039999999996</c:v>
                </c:pt>
                <c:pt idx="39987">
                  <c:v>5.9946979999999996</c:v>
                </c:pt>
                <c:pt idx="39988">
                  <c:v>5.9967379999999997</c:v>
                </c:pt>
                <c:pt idx="39989">
                  <c:v>5.9960690000000003</c:v>
                </c:pt>
                <c:pt idx="39990">
                  <c:v>5.9922740000000001</c:v>
                </c:pt>
                <c:pt idx="39991">
                  <c:v>5.9940990000000003</c:v>
                </c:pt>
                <c:pt idx="39992">
                  <c:v>5.9951489999999996</c:v>
                </c:pt>
                <c:pt idx="39993">
                  <c:v>5.9961209999999996</c:v>
                </c:pt>
                <c:pt idx="39994">
                  <c:v>6.0004720000000002</c:v>
                </c:pt>
                <c:pt idx="39995">
                  <c:v>5.994828</c:v>
                </c:pt>
                <c:pt idx="39996">
                  <c:v>5.9965619999999999</c:v>
                </c:pt>
                <c:pt idx="39997">
                  <c:v>6.0080660000000004</c:v>
                </c:pt>
                <c:pt idx="39998">
                  <c:v>6.0038609999999997</c:v>
                </c:pt>
                <c:pt idx="39999">
                  <c:v>5.9923229999999998</c:v>
                </c:pt>
                <c:pt idx="40000">
                  <c:v>6.0002389999999997</c:v>
                </c:pt>
                <c:pt idx="40001">
                  <c:v>6.0078110000000002</c:v>
                </c:pt>
                <c:pt idx="40002">
                  <c:v>5.9952509999999997</c:v>
                </c:pt>
                <c:pt idx="40003">
                  <c:v>5.9954660000000004</c:v>
                </c:pt>
                <c:pt idx="40004">
                  <c:v>6.0029760000000003</c:v>
                </c:pt>
                <c:pt idx="40005">
                  <c:v>5.9984149999999996</c:v>
                </c:pt>
                <c:pt idx="40006">
                  <c:v>6.0025700000000004</c:v>
                </c:pt>
                <c:pt idx="40007">
                  <c:v>6.0054930000000004</c:v>
                </c:pt>
                <c:pt idx="40008">
                  <c:v>5.9974100000000004</c:v>
                </c:pt>
                <c:pt idx="40009">
                  <c:v>5.9983950000000004</c:v>
                </c:pt>
                <c:pt idx="40010">
                  <c:v>6.0059449999999996</c:v>
                </c:pt>
                <c:pt idx="40011">
                  <c:v>6.0010760000000003</c:v>
                </c:pt>
                <c:pt idx="40012">
                  <c:v>5.9947739999999996</c:v>
                </c:pt>
                <c:pt idx="40013">
                  <c:v>6.003927</c:v>
                </c:pt>
                <c:pt idx="40014">
                  <c:v>6.0075209999999997</c:v>
                </c:pt>
                <c:pt idx="40015">
                  <c:v>5.9996239999999998</c:v>
                </c:pt>
                <c:pt idx="40016">
                  <c:v>6.0012679999999996</c:v>
                </c:pt>
                <c:pt idx="40017">
                  <c:v>6.0062490000000004</c:v>
                </c:pt>
                <c:pt idx="40018">
                  <c:v>6.0006529999999998</c:v>
                </c:pt>
                <c:pt idx="40019">
                  <c:v>5.9954879999999999</c:v>
                </c:pt>
                <c:pt idx="40020">
                  <c:v>6.0018010000000004</c:v>
                </c:pt>
                <c:pt idx="40021">
                  <c:v>6.0011210000000004</c:v>
                </c:pt>
                <c:pt idx="40022">
                  <c:v>5.9919289999999998</c:v>
                </c:pt>
                <c:pt idx="40023">
                  <c:v>5.9962920000000004</c:v>
                </c:pt>
                <c:pt idx="40024">
                  <c:v>6.0044729999999999</c:v>
                </c:pt>
                <c:pt idx="40025">
                  <c:v>6.0035930000000004</c:v>
                </c:pt>
                <c:pt idx="40026">
                  <c:v>6.0010070000000004</c:v>
                </c:pt>
                <c:pt idx="40027">
                  <c:v>6.0025930000000001</c:v>
                </c:pt>
                <c:pt idx="40028">
                  <c:v>6.0074339999999999</c:v>
                </c:pt>
                <c:pt idx="40029">
                  <c:v>6.0082380000000004</c:v>
                </c:pt>
                <c:pt idx="40030">
                  <c:v>6.0054829999999999</c:v>
                </c:pt>
                <c:pt idx="40031">
                  <c:v>6.0027850000000003</c:v>
                </c:pt>
                <c:pt idx="40032">
                  <c:v>6.0029180000000002</c:v>
                </c:pt>
                <c:pt idx="40033">
                  <c:v>6.0038270000000002</c:v>
                </c:pt>
                <c:pt idx="40034">
                  <c:v>6.0037700000000003</c:v>
                </c:pt>
                <c:pt idx="40035">
                  <c:v>6.0071820000000002</c:v>
                </c:pt>
                <c:pt idx="40036">
                  <c:v>6.0069480000000004</c:v>
                </c:pt>
                <c:pt idx="40037">
                  <c:v>6.0063230000000001</c:v>
                </c:pt>
                <c:pt idx="40038">
                  <c:v>6.0049380000000001</c:v>
                </c:pt>
                <c:pt idx="40039">
                  <c:v>6.0008499999999998</c:v>
                </c:pt>
                <c:pt idx="40040">
                  <c:v>6.0052890000000003</c:v>
                </c:pt>
                <c:pt idx="40041">
                  <c:v>6.0062990000000003</c:v>
                </c:pt>
                <c:pt idx="40042">
                  <c:v>6.0021190000000004</c:v>
                </c:pt>
                <c:pt idx="40043">
                  <c:v>6.0077569999999998</c:v>
                </c:pt>
                <c:pt idx="40044">
                  <c:v>6.008362</c:v>
                </c:pt>
                <c:pt idx="40045">
                  <c:v>5.9988520000000003</c:v>
                </c:pt>
                <c:pt idx="40046">
                  <c:v>6.0008650000000001</c:v>
                </c:pt>
                <c:pt idx="40047">
                  <c:v>6.0121349999999998</c:v>
                </c:pt>
                <c:pt idx="40048">
                  <c:v>6.0088590000000002</c:v>
                </c:pt>
                <c:pt idx="40049">
                  <c:v>6.0028670000000002</c:v>
                </c:pt>
                <c:pt idx="40050">
                  <c:v>6.0097459999999998</c:v>
                </c:pt>
                <c:pt idx="40051">
                  <c:v>6.0102019999999996</c:v>
                </c:pt>
                <c:pt idx="40052">
                  <c:v>6.00725</c:v>
                </c:pt>
                <c:pt idx="40053">
                  <c:v>6.0080790000000004</c:v>
                </c:pt>
                <c:pt idx="40054">
                  <c:v>6.0081730000000002</c:v>
                </c:pt>
                <c:pt idx="40055">
                  <c:v>6.0096220000000002</c:v>
                </c:pt>
                <c:pt idx="40056">
                  <c:v>6.0091039999999998</c:v>
                </c:pt>
                <c:pt idx="40057">
                  <c:v>6.0104569999999997</c:v>
                </c:pt>
                <c:pt idx="40058">
                  <c:v>6.0097959999999997</c:v>
                </c:pt>
                <c:pt idx="40059">
                  <c:v>6.0069860000000004</c:v>
                </c:pt>
                <c:pt idx="40060">
                  <c:v>6.011018</c:v>
                </c:pt>
                <c:pt idx="40061">
                  <c:v>6.0110200000000003</c:v>
                </c:pt>
                <c:pt idx="40062">
                  <c:v>6.006081</c:v>
                </c:pt>
                <c:pt idx="40063">
                  <c:v>6.0074569999999996</c:v>
                </c:pt>
                <c:pt idx="40064">
                  <c:v>6.0107160000000004</c:v>
                </c:pt>
                <c:pt idx="40065">
                  <c:v>6.0054319999999999</c:v>
                </c:pt>
                <c:pt idx="40066">
                  <c:v>6.0021690000000003</c:v>
                </c:pt>
                <c:pt idx="40067">
                  <c:v>6.0092540000000003</c:v>
                </c:pt>
                <c:pt idx="40068">
                  <c:v>6.0070189999999997</c:v>
                </c:pt>
                <c:pt idx="40069">
                  <c:v>6.0039959999999999</c:v>
                </c:pt>
                <c:pt idx="40070">
                  <c:v>6.0139469999999999</c:v>
                </c:pt>
                <c:pt idx="40071">
                  <c:v>6.0165009999999999</c:v>
                </c:pt>
                <c:pt idx="40072">
                  <c:v>6.0083799999999998</c:v>
                </c:pt>
                <c:pt idx="40073">
                  <c:v>6.009233</c:v>
                </c:pt>
                <c:pt idx="40074">
                  <c:v>6.0185969999999998</c:v>
                </c:pt>
                <c:pt idx="40075">
                  <c:v>6.0143170000000001</c:v>
                </c:pt>
                <c:pt idx="40076">
                  <c:v>6.0069679999999996</c:v>
                </c:pt>
                <c:pt idx="40077">
                  <c:v>6.0118539999999996</c:v>
                </c:pt>
                <c:pt idx="40078">
                  <c:v>6.012931</c:v>
                </c:pt>
                <c:pt idx="40079">
                  <c:v>6.0092100000000004</c:v>
                </c:pt>
                <c:pt idx="40080">
                  <c:v>6.0093819999999996</c:v>
                </c:pt>
                <c:pt idx="40081">
                  <c:v>6.0128000000000004</c:v>
                </c:pt>
                <c:pt idx="40082">
                  <c:v>6.0107480000000004</c:v>
                </c:pt>
                <c:pt idx="40083">
                  <c:v>6.0113469999999998</c:v>
                </c:pt>
                <c:pt idx="40084">
                  <c:v>6.0178580000000004</c:v>
                </c:pt>
                <c:pt idx="40085">
                  <c:v>6.0106820000000001</c:v>
                </c:pt>
                <c:pt idx="40086">
                  <c:v>6.0111689999999998</c:v>
                </c:pt>
                <c:pt idx="40087">
                  <c:v>6.0232289999999997</c:v>
                </c:pt>
                <c:pt idx="40088">
                  <c:v>6.0136479999999999</c:v>
                </c:pt>
                <c:pt idx="40089">
                  <c:v>6.0056349999999998</c:v>
                </c:pt>
                <c:pt idx="40090">
                  <c:v>6.0160619999999998</c:v>
                </c:pt>
                <c:pt idx="40091">
                  <c:v>6.0161879999999996</c:v>
                </c:pt>
                <c:pt idx="40092">
                  <c:v>6.0076910000000003</c:v>
                </c:pt>
                <c:pt idx="40093">
                  <c:v>6.0148469999999996</c:v>
                </c:pt>
                <c:pt idx="40094">
                  <c:v>6.0201010000000004</c:v>
                </c:pt>
                <c:pt idx="40095">
                  <c:v>6.0101800000000001</c:v>
                </c:pt>
                <c:pt idx="40096">
                  <c:v>6.0134489999999996</c:v>
                </c:pt>
                <c:pt idx="40097">
                  <c:v>6.0255140000000003</c:v>
                </c:pt>
                <c:pt idx="40098">
                  <c:v>6.0239880000000001</c:v>
                </c:pt>
                <c:pt idx="40099">
                  <c:v>6.0156169999999998</c:v>
                </c:pt>
                <c:pt idx="40100">
                  <c:v>6.0161740000000004</c:v>
                </c:pt>
                <c:pt idx="40101">
                  <c:v>6.0174260000000004</c:v>
                </c:pt>
                <c:pt idx="40102">
                  <c:v>6.0087849999999996</c:v>
                </c:pt>
                <c:pt idx="40103">
                  <c:v>6.0117320000000003</c:v>
                </c:pt>
                <c:pt idx="40104">
                  <c:v>6.0181060000000004</c:v>
                </c:pt>
                <c:pt idx="40105">
                  <c:v>6.01152</c:v>
                </c:pt>
                <c:pt idx="40106">
                  <c:v>6.0128120000000003</c:v>
                </c:pt>
                <c:pt idx="40107">
                  <c:v>6.0165290000000002</c:v>
                </c:pt>
                <c:pt idx="40108">
                  <c:v>6.014106</c:v>
                </c:pt>
                <c:pt idx="40109">
                  <c:v>6.0142769999999999</c:v>
                </c:pt>
                <c:pt idx="40110">
                  <c:v>6.017201</c:v>
                </c:pt>
                <c:pt idx="40111">
                  <c:v>6.0175460000000003</c:v>
                </c:pt>
                <c:pt idx="40112">
                  <c:v>6.0145710000000001</c:v>
                </c:pt>
                <c:pt idx="40113">
                  <c:v>6.0160920000000004</c:v>
                </c:pt>
                <c:pt idx="40114">
                  <c:v>6.0175580000000002</c:v>
                </c:pt>
                <c:pt idx="40115">
                  <c:v>6.0174570000000003</c:v>
                </c:pt>
                <c:pt idx="40116">
                  <c:v>6.0193209999999997</c:v>
                </c:pt>
                <c:pt idx="40117">
                  <c:v>6.0202609999999996</c:v>
                </c:pt>
                <c:pt idx="40118">
                  <c:v>6.0198400000000003</c:v>
                </c:pt>
                <c:pt idx="40119">
                  <c:v>6.0188420000000002</c:v>
                </c:pt>
                <c:pt idx="40120">
                  <c:v>6.0246069999999996</c:v>
                </c:pt>
                <c:pt idx="40121">
                  <c:v>6.0258929999999999</c:v>
                </c:pt>
                <c:pt idx="40122">
                  <c:v>6.0213809999999999</c:v>
                </c:pt>
                <c:pt idx="40123">
                  <c:v>6.0286749999999998</c:v>
                </c:pt>
                <c:pt idx="40124">
                  <c:v>6.0258960000000004</c:v>
                </c:pt>
                <c:pt idx="40125">
                  <c:v>6.012702</c:v>
                </c:pt>
                <c:pt idx="40126">
                  <c:v>6.0198109999999998</c:v>
                </c:pt>
                <c:pt idx="40127">
                  <c:v>6.0251020000000004</c:v>
                </c:pt>
                <c:pt idx="40128">
                  <c:v>6.0144390000000003</c:v>
                </c:pt>
                <c:pt idx="40129">
                  <c:v>6.0134800000000004</c:v>
                </c:pt>
                <c:pt idx="40130">
                  <c:v>6.023739</c:v>
                </c:pt>
                <c:pt idx="40131">
                  <c:v>6.0231479999999999</c:v>
                </c:pt>
                <c:pt idx="40132">
                  <c:v>6.0192259999999997</c:v>
                </c:pt>
                <c:pt idx="40133">
                  <c:v>6.0218579999999999</c:v>
                </c:pt>
                <c:pt idx="40134">
                  <c:v>6.0188600000000001</c:v>
                </c:pt>
                <c:pt idx="40135">
                  <c:v>6.016864</c:v>
                </c:pt>
                <c:pt idx="40136">
                  <c:v>6.0199809999999996</c:v>
                </c:pt>
                <c:pt idx="40137">
                  <c:v>6.0197380000000003</c:v>
                </c:pt>
                <c:pt idx="40138">
                  <c:v>6.0186019999999996</c:v>
                </c:pt>
                <c:pt idx="40139">
                  <c:v>6.0182120000000001</c:v>
                </c:pt>
                <c:pt idx="40140">
                  <c:v>6.0226069999999998</c:v>
                </c:pt>
                <c:pt idx="40141">
                  <c:v>6.02637</c:v>
                </c:pt>
                <c:pt idx="40142">
                  <c:v>6.025665</c:v>
                </c:pt>
                <c:pt idx="40143">
                  <c:v>6.0260280000000002</c:v>
                </c:pt>
                <c:pt idx="40144">
                  <c:v>6.0275840000000001</c:v>
                </c:pt>
                <c:pt idx="40145">
                  <c:v>6.0230379999999997</c:v>
                </c:pt>
                <c:pt idx="40146">
                  <c:v>6.01919</c:v>
                </c:pt>
                <c:pt idx="40147">
                  <c:v>6.0247229999999998</c:v>
                </c:pt>
                <c:pt idx="40148">
                  <c:v>6.0243840000000004</c:v>
                </c:pt>
                <c:pt idx="40149">
                  <c:v>6.0245870000000004</c:v>
                </c:pt>
                <c:pt idx="40150">
                  <c:v>6.0306369999999996</c:v>
                </c:pt>
                <c:pt idx="40151">
                  <c:v>6.0214949999999998</c:v>
                </c:pt>
                <c:pt idx="40152">
                  <c:v>6.0146259999999998</c:v>
                </c:pt>
                <c:pt idx="40153">
                  <c:v>6.0205880000000001</c:v>
                </c:pt>
                <c:pt idx="40154">
                  <c:v>6.0201200000000004</c:v>
                </c:pt>
                <c:pt idx="40155">
                  <c:v>6.0178200000000004</c:v>
                </c:pt>
                <c:pt idx="40156">
                  <c:v>6.0253670000000001</c:v>
                </c:pt>
                <c:pt idx="40157">
                  <c:v>6.0337160000000001</c:v>
                </c:pt>
                <c:pt idx="40158">
                  <c:v>6.0331409999999996</c:v>
                </c:pt>
                <c:pt idx="40159">
                  <c:v>6.032527</c:v>
                </c:pt>
                <c:pt idx="40160">
                  <c:v>6.0307009999999996</c:v>
                </c:pt>
                <c:pt idx="40161">
                  <c:v>6.0240130000000001</c:v>
                </c:pt>
                <c:pt idx="40162">
                  <c:v>6.0244540000000004</c:v>
                </c:pt>
                <c:pt idx="40163">
                  <c:v>6.0263929999999997</c:v>
                </c:pt>
                <c:pt idx="40164">
                  <c:v>6.0208170000000001</c:v>
                </c:pt>
                <c:pt idx="40165">
                  <c:v>6.0166009999999996</c:v>
                </c:pt>
                <c:pt idx="40166">
                  <c:v>6.0243260000000003</c:v>
                </c:pt>
                <c:pt idx="40167">
                  <c:v>6.0291249999999996</c:v>
                </c:pt>
                <c:pt idx="40168">
                  <c:v>6.0218559999999997</c:v>
                </c:pt>
                <c:pt idx="40169">
                  <c:v>6.0245759999999997</c:v>
                </c:pt>
                <c:pt idx="40170">
                  <c:v>6.0315050000000001</c:v>
                </c:pt>
                <c:pt idx="40171">
                  <c:v>6.0251140000000003</c:v>
                </c:pt>
                <c:pt idx="40172">
                  <c:v>6.0247019999999996</c:v>
                </c:pt>
                <c:pt idx="40173">
                  <c:v>6.0306610000000003</c:v>
                </c:pt>
                <c:pt idx="40174">
                  <c:v>6.0284940000000002</c:v>
                </c:pt>
                <c:pt idx="40175">
                  <c:v>6.0243310000000001</c:v>
                </c:pt>
                <c:pt idx="40176">
                  <c:v>6.0262919999999998</c:v>
                </c:pt>
                <c:pt idx="40177">
                  <c:v>6.0302499999999997</c:v>
                </c:pt>
                <c:pt idx="40178">
                  <c:v>6.0270260000000002</c:v>
                </c:pt>
                <c:pt idx="40179">
                  <c:v>6.0263710000000001</c:v>
                </c:pt>
                <c:pt idx="40180">
                  <c:v>6.0339340000000004</c:v>
                </c:pt>
                <c:pt idx="40181">
                  <c:v>6.0353909999999997</c:v>
                </c:pt>
                <c:pt idx="40182">
                  <c:v>6.0261990000000001</c:v>
                </c:pt>
                <c:pt idx="40183">
                  <c:v>6.0274510000000001</c:v>
                </c:pt>
                <c:pt idx="40184">
                  <c:v>6.036683</c:v>
                </c:pt>
                <c:pt idx="40185">
                  <c:v>6.0283990000000003</c:v>
                </c:pt>
                <c:pt idx="40186">
                  <c:v>6.0273399999999997</c:v>
                </c:pt>
                <c:pt idx="40187">
                  <c:v>6.0360209999999999</c:v>
                </c:pt>
                <c:pt idx="40188">
                  <c:v>6.0253519999999998</c:v>
                </c:pt>
                <c:pt idx="40189">
                  <c:v>6.0254620000000001</c:v>
                </c:pt>
                <c:pt idx="40190">
                  <c:v>6.0384859999999998</c:v>
                </c:pt>
                <c:pt idx="40191">
                  <c:v>6.0294749999999997</c:v>
                </c:pt>
                <c:pt idx="40192">
                  <c:v>6.0190890000000001</c:v>
                </c:pt>
                <c:pt idx="40193">
                  <c:v>6.026243</c:v>
                </c:pt>
                <c:pt idx="40194">
                  <c:v>6.0286220000000004</c:v>
                </c:pt>
                <c:pt idx="40195">
                  <c:v>6.0272649999999999</c:v>
                </c:pt>
                <c:pt idx="40196">
                  <c:v>6.0351650000000001</c:v>
                </c:pt>
                <c:pt idx="40197">
                  <c:v>6.038945</c:v>
                </c:pt>
                <c:pt idx="40198">
                  <c:v>6.0367600000000001</c:v>
                </c:pt>
                <c:pt idx="40199">
                  <c:v>6.0352040000000002</c:v>
                </c:pt>
                <c:pt idx="40200">
                  <c:v>6.0353589999999997</c:v>
                </c:pt>
                <c:pt idx="40201">
                  <c:v>6.0347559999999998</c:v>
                </c:pt>
                <c:pt idx="40202">
                  <c:v>6.0295889999999996</c:v>
                </c:pt>
                <c:pt idx="40203">
                  <c:v>6.0327400000000004</c:v>
                </c:pt>
                <c:pt idx="40204">
                  <c:v>6.035749</c:v>
                </c:pt>
                <c:pt idx="40205">
                  <c:v>6.031053</c:v>
                </c:pt>
                <c:pt idx="40206">
                  <c:v>6.0354089999999996</c:v>
                </c:pt>
                <c:pt idx="40207">
                  <c:v>6.0380140000000004</c:v>
                </c:pt>
                <c:pt idx="40208">
                  <c:v>6.0332160000000004</c:v>
                </c:pt>
                <c:pt idx="40209">
                  <c:v>6.0337199999999998</c:v>
                </c:pt>
                <c:pt idx="40210">
                  <c:v>6.0388590000000004</c:v>
                </c:pt>
                <c:pt idx="40211">
                  <c:v>6.036467</c:v>
                </c:pt>
                <c:pt idx="40212">
                  <c:v>6.0298230000000004</c:v>
                </c:pt>
                <c:pt idx="40213">
                  <c:v>6.0357190000000003</c:v>
                </c:pt>
                <c:pt idx="40214">
                  <c:v>6.0367439999999997</c:v>
                </c:pt>
                <c:pt idx="40215">
                  <c:v>6.0276319999999997</c:v>
                </c:pt>
                <c:pt idx="40216">
                  <c:v>6.0300039999999999</c:v>
                </c:pt>
                <c:pt idx="40217">
                  <c:v>6.0363540000000002</c:v>
                </c:pt>
                <c:pt idx="40218">
                  <c:v>6.0367160000000002</c:v>
                </c:pt>
                <c:pt idx="40219">
                  <c:v>6.0386259999999998</c:v>
                </c:pt>
                <c:pt idx="40220">
                  <c:v>6.0441659999999997</c:v>
                </c:pt>
                <c:pt idx="40221">
                  <c:v>6.0394170000000003</c:v>
                </c:pt>
                <c:pt idx="40222">
                  <c:v>6.0372769999999996</c:v>
                </c:pt>
                <c:pt idx="40223">
                  <c:v>6.0443720000000001</c:v>
                </c:pt>
                <c:pt idx="40224">
                  <c:v>6.0333670000000001</c:v>
                </c:pt>
                <c:pt idx="40225">
                  <c:v>6.0238269999999998</c:v>
                </c:pt>
                <c:pt idx="40226">
                  <c:v>6.0346169999999999</c:v>
                </c:pt>
                <c:pt idx="40227">
                  <c:v>6.0369650000000004</c:v>
                </c:pt>
                <c:pt idx="40228">
                  <c:v>6.0304180000000001</c:v>
                </c:pt>
                <c:pt idx="40229">
                  <c:v>6.0343520000000002</c:v>
                </c:pt>
                <c:pt idx="40230">
                  <c:v>6.0402849999999999</c:v>
                </c:pt>
                <c:pt idx="40231">
                  <c:v>6.0347379999999999</c:v>
                </c:pt>
                <c:pt idx="40232">
                  <c:v>6.032629</c:v>
                </c:pt>
                <c:pt idx="40233">
                  <c:v>6.0377140000000002</c:v>
                </c:pt>
                <c:pt idx="40234">
                  <c:v>6.0317259999999999</c:v>
                </c:pt>
                <c:pt idx="40235">
                  <c:v>6.0270060000000001</c:v>
                </c:pt>
                <c:pt idx="40236">
                  <c:v>6.0350950000000001</c:v>
                </c:pt>
                <c:pt idx="40237">
                  <c:v>6.0401790000000002</c:v>
                </c:pt>
                <c:pt idx="40238">
                  <c:v>6.0383969999999998</c:v>
                </c:pt>
                <c:pt idx="40239">
                  <c:v>6.0385479999999996</c:v>
                </c:pt>
                <c:pt idx="40240">
                  <c:v>6.0429250000000003</c:v>
                </c:pt>
                <c:pt idx="40241">
                  <c:v>6.0428750000000004</c:v>
                </c:pt>
                <c:pt idx="40242">
                  <c:v>6.041366</c:v>
                </c:pt>
                <c:pt idx="40243">
                  <c:v>6.04183</c:v>
                </c:pt>
                <c:pt idx="40244">
                  <c:v>6.0400359999999997</c:v>
                </c:pt>
                <c:pt idx="40245">
                  <c:v>6.0425599999999999</c:v>
                </c:pt>
                <c:pt idx="40246">
                  <c:v>6.0439420000000004</c:v>
                </c:pt>
                <c:pt idx="40247">
                  <c:v>6.0403099999999998</c:v>
                </c:pt>
                <c:pt idx="40248">
                  <c:v>6.0387240000000002</c:v>
                </c:pt>
                <c:pt idx="40249">
                  <c:v>6.0412119999999998</c:v>
                </c:pt>
                <c:pt idx="40250">
                  <c:v>6.0438359999999998</c:v>
                </c:pt>
                <c:pt idx="40251">
                  <c:v>6.0391149999999998</c:v>
                </c:pt>
                <c:pt idx="40252">
                  <c:v>6.0393350000000003</c:v>
                </c:pt>
                <c:pt idx="40253">
                  <c:v>6.0435910000000002</c:v>
                </c:pt>
                <c:pt idx="40254">
                  <c:v>6.0369770000000003</c:v>
                </c:pt>
                <c:pt idx="40255">
                  <c:v>6.0345930000000001</c:v>
                </c:pt>
                <c:pt idx="40256">
                  <c:v>6.0414339999999997</c:v>
                </c:pt>
                <c:pt idx="40257">
                  <c:v>6.0429110000000001</c:v>
                </c:pt>
                <c:pt idx="40258">
                  <c:v>6.0370509999999999</c:v>
                </c:pt>
                <c:pt idx="40259">
                  <c:v>6.0357260000000004</c:v>
                </c:pt>
                <c:pt idx="40260">
                  <c:v>6.0397220000000003</c:v>
                </c:pt>
                <c:pt idx="40261">
                  <c:v>6.0408249999999999</c:v>
                </c:pt>
                <c:pt idx="40262">
                  <c:v>6.047771</c:v>
                </c:pt>
                <c:pt idx="40263">
                  <c:v>6.0535569999999996</c:v>
                </c:pt>
                <c:pt idx="40264">
                  <c:v>6.047847</c:v>
                </c:pt>
                <c:pt idx="40265">
                  <c:v>6.0467829999999996</c:v>
                </c:pt>
                <c:pt idx="40266">
                  <c:v>6.0498710000000004</c:v>
                </c:pt>
                <c:pt idx="40267">
                  <c:v>6.0450379999999999</c:v>
                </c:pt>
                <c:pt idx="40268">
                  <c:v>6.0399599999999998</c:v>
                </c:pt>
                <c:pt idx="40269">
                  <c:v>6.0444599999999999</c:v>
                </c:pt>
                <c:pt idx="40270">
                  <c:v>6.0471380000000003</c:v>
                </c:pt>
                <c:pt idx="40271">
                  <c:v>6.0426130000000002</c:v>
                </c:pt>
                <c:pt idx="40272">
                  <c:v>6.0459300000000002</c:v>
                </c:pt>
                <c:pt idx="40273">
                  <c:v>6.0496460000000001</c:v>
                </c:pt>
                <c:pt idx="40274">
                  <c:v>6.044359</c:v>
                </c:pt>
                <c:pt idx="40275">
                  <c:v>6.0423609999999996</c:v>
                </c:pt>
                <c:pt idx="40276">
                  <c:v>6.0430210000000004</c:v>
                </c:pt>
                <c:pt idx="40277">
                  <c:v>6.0404900000000001</c:v>
                </c:pt>
                <c:pt idx="40278">
                  <c:v>6.0403250000000002</c:v>
                </c:pt>
                <c:pt idx="40279">
                  <c:v>6.0447699999999998</c:v>
                </c:pt>
                <c:pt idx="40280">
                  <c:v>6.0447879999999996</c:v>
                </c:pt>
                <c:pt idx="40281">
                  <c:v>6.044435</c:v>
                </c:pt>
                <c:pt idx="40282">
                  <c:v>6.050338</c:v>
                </c:pt>
                <c:pt idx="40283">
                  <c:v>6.0490190000000004</c:v>
                </c:pt>
                <c:pt idx="40284">
                  <c:v>6.0463800000000001</c:v>
                </c:pt>
                <c:pt idx="40285">
                  <c:v>6.049766</c:v>
                </c:pt>
                <c:pt idx="40286">
                  <c:v>6.0453400000000004</c:v>
                </c:pt>
                <c:pt idx="40287">
                  <c:v>6.0398250000000004</c:v>
                </c:pt>
                <c:pt idx="40288">
                  <c:v>6.0488970000000002</c:v>
                </c:pt>
                <c:pt idx="40289">
                  <c:v>6.0542819999999997</c:v>
                </c:pt>
                <c:pt idx="40290">
                  <c:v>6.0439439999999998</c:v>
                </c:pt>
                <c:pt idx="40291">
                  <c:v>6.046278</c:v>
                </c:pt>
                <c:pt idx="40292">
                  <c:v>6.0515379999999999</c:v>
                </c:pt>
                <c:pt idx="40293">
                  <c:v>6.0437450000000004</c:v>
                </c:pt>
                <c:pt idx="40294">
                  <c:v>6.0459540000000001</c:v>
                </c:pt>
                <c:pt idx="40295">
                  <c:v>6.0523999999999996</c:v>
                </c:pt>
                <c:pt idx="40296">
                  <c:v>6.0507790000000004</c:v>
                </c:pt>
                <c:pt idx="40297">
                  <c:v>6.0478100000000001</c:v>
                </c:pt>
                <c:pt idx="40298">
                  <c:v>6.0452389999999996</c:v>
                </c:pt>
                <c:pt idx="40299">
                  <c:v>6.0433709999999996</c:v>
                </c:pt>
                <c:pt idx="40300">
                  <c:v>6.0402709999999997</c:v>
                </c:pt>
                <c:pt idx="40301">
                  <c:v>6.0443699999999998</c:v>
                </c:pt>
                <c:pt idx="40302">
                  <c:v>6.0485790000000001</c:v>
                </c:pt>
                <c:pt idx="40303">
                  <c:v>6.0446309999999999</c:v>
                </c:pt>
                <c:pt idx="40304">
                  <c:v>6.0485689999999996</c:v>
                </c:pt>
                <c:pt idx="40305">
                  <c:v>6.0528250000000003</c:v>
                </c:pt>
                <c:pt idx="40306">
                  <c:v>6.0450609999999996</c:v>
                </c:pt>
                <c:pt idx="40307">
                  <c:v>6.0386949999999997</c:v>
                </c:pt>
                <c:pt idx="40308">
                  <c:v>6.0515939999999997</c:v>
                </c:pt>
                <c:pt idx="40309">
                  <c:v>6.0653449999999998</c:v>
                </c:pt>
                <c:pt idx="40310">
                  <c:v>6.0596410000000001</c:v>
                </c:pt>
                <c:pt idx="40311">
                  <c:v>6.0536209999999997</c:v>
                </c:pt>
                <c:pt idx="40312">
                  <c:v>6.0538970000000001</c:v>
                </c:pt>
                <c:pt idx="40313">
                  <c:v>6.0503749999999998</c:v>
                </c:pt>
                <c:pt idx="40314">
                  <c:v>6.0461650000000002</c:v>
                </c:pt>
                <c:pt idx="40315">
                  <c:v>6.0499099999999997</c:v>
                </c:pt>
                <c:pt idx="40316">
                  <c:v>6.0532570000000003</c:v>
                </c:pt>
                <c:pt idx="40317">
                  <c:v>6.0503600000000004</c:v>
                </c:pt>
                <c:pt idx="40318">
                  <c:v>6.0519080000000001</c:v>
                </c:pt>
                <c:pt idx="40319">
                  <c:v>6.0533419999999998</c:v>
                </c:pt>
                <c:pt idx="40320">
                  <c:v>6.0521849999999997</c:v>
                </c:pt>
                <c:pt idx="40321">
                  <c:v>6.0540019999999997</c:v>
                </c:pt>
                <c:pt idx="40322">
                  <c:v>6.0503080000000002</c:v>
                </c:pt>
                <c:pt idx="40323">
                  <c:v>6.0456430000000001</c:v>
                </c:pt>
                <c:pt idx="40324">
                  <c:v>6.0513260000000004</c:v>
                </c:pt>
                <c:pt idx="40325">
                  <c:v>6.0523889999999998</c:v>
                </c:pt>
                <c:pt idx="40326">
                  <c:v>6.0471159999999999</c:v>
                </c:pt>
                <c:pt idx="40327">
                  <c:v>6.053375</c:v>
                </c:pt>
                <c:pt idx="40328">
                  <c:v>6.0589490000000001</c:v>
                </c:pt>
                <c:pt idx="40329">
                  <c:v>6.0500150000000001</c:v>
                </c:pt>
                <c:pt idx="40330">
                  <c:v>6.0505170000000001</c:v>
                </c:pt>
                <c:pt idx="40331">
                  <c:v>6.0593269999999997</c:v>
                </c:pt>
                <c:pt idx="40332">
                  <c:v>6.0572600000000003</c:v>
                </c:pt>
                <c:pt idx="40333">
                  <c:v>6.0526929999999997</c:v>
                </c:pt>
                <c:pt idx="40334">
                  <c:v>6.0510650000000004</c:v>
                </c:pt>
                <c:pt idx="40335">
                  <c:v>6.049531</c:v>
                </c:pt>
                <c:pt idx="40336">
                  <c:v>6.049023</c:v>
                </c:pt>
                <c:pt idx="40337">
                  <c:v>6.052397</c:v>
                </c:pt>
                <c:pt idx="40338">
                  <c:v>6.0563060000000002</c:v>
                </c:pt>
                <c:pt idx="40339">
                  <c:v>6.0578130000000003</c:v>
                </c:pt>
                <c:pt idx="40340">
                  <c:v>6.061178</c:v>
                </c:pt>
                <c:pt idx="40341">
                  <c:v>6.0624890000000002</c:v>
                </c:pt>
                <c:pt idx="40342">
                  <c:v>6.0588309999999996</c:v>
                </c:pt>
                <c:pt idx="40343">
                  <c:v>6.0565429999999996</c:v>
                </c:pt>
                <c:pt idx="40344">
                  <c:v>6.0572309999999998</c:v>
                </c:pt>
                <c:pt idx="40345">
                  <c:v>6.0570789999999999</c:v>
                </c:pt>
                <c:pt idx="40346">
                  <c:v>6.0537419999999997</c:v>
                </c:pt>
                <c:pt idx="40347">
                  <c:v>6.0555599999999998</c:v>
                </c:pt>
                <c:pt idx="40348">
                  <c:v>6.0573899999999998</c:v>
                </c:pt>
                <c:pt idx="40349">
                  <c:v>6.0509899999999996</c:v>
                </c:pt>
                <c:pt idx="40350">
                  <c:v>6.0519160000000003</c:v>
                </c:pt>
                <c:pt idx="40351">
                  <c:v>6.0580369999999997</c:v>
                </c:pt>
                <c:pt idx="40352">
                  <c:v>6.0557840000000001</c:v>
                </c:pt>
                <c:pt idx="40353">
                  <c:v>6.0560749999999999</c:v>
                </c:pt>
                <c:pt idx="40354">
                  <c:v>6.0621130000000001</c:v>
                </c:pt>
                <c:pt idx="40355">
                  <c:v>6.0615680000000003</c:v>
                </c:pt>
                <c:pt idx="40356">
                  <c:v>6.0562389999999997</c:v>
                </c:pt>
                <c:pt idx="40357">
                  <c:v>6.0586950000000002</c:v>
                </c:pt>
                <c:pt idx="40358">
                  <c:v>6.0586989999999998</c:v>
                </c:pt>
                <c:pt idx="40359">
                  <c:v>6.0531480000000002</c:v>
                </c:pt>
                <c:pt idx="40360">
                  <c:v>6.0570490000000001</c:v>
                </c:pt>
                <c:pt idx="40361">
                  <c:v>6.0581769999999997</c:v>
                </c:pt>
                <c:pt idx="40362">
                  <c:v>6.0551820000000003</c:v>
                </c:pt>
                <c:pt idx="40363">
                  <c:v>6.0560210000000003</c:v>
                </c:pt>
                <c:pt idx="40364">
                  <c:v>6.0605729999999998</c:v>
                </c:pt>
                <c:pt idx="40365">
                  <c:v>6.0622179999999997</c:v>
                </c:pt>
                <c:pt idx="40366">
                  <c:v>6.0586039999999999</c:v>
                </c:pt>
                <c:pt idx="40367">
                  <c:v>6.0637309999999998</c:v>
                </c:pt>
                <c:pt idx="40368">
                  <c:v>6.0637270000000001</c:v>
                </c:pt>
                <c:pt idx="40369">
                  <c:v>6.0584309999999997</c:v>
                </c:pt>
                <c:pt idx="40370">
                  <c:v>6.0631209999999998</c:v>
                </c:pt>
                <c:pt idx="40371">
                  <c:v>6.0622490000000004</c:v>
                </c:pt>
                <c:pt idx="40372">
                  <c:v>6.0591150000000003</c:v>
                </c:pt>
                <c:pt idx="40373">
                  <c:v>6.0645769999999999</c:v>
                </c:pt>
                <c:pt idx="40374">
                  <c:v>6.067367</c:v>
                </c:pt>
                <c:pt idx="40375">
                  <c:v>6.0587970000000002</c:v>
                </c:pt>
                <c:pt idx="40376">
                  <c:v>6.0578430000000001</c:v>
                </c:pt>
                <c:pt idx="40377">
                  <c:v>6.0680149999999999</c:v>
                </c:pt>
                <c:pt idx="40378">
                  <c:v>6.0638009999999998</c:v>
                </c:pt>
                <c:pt idx="40379">
                  <c:v>6.0609200000000003</c:v>
                </c:pt>
                <c:pt idx="40380">
                  <c:v>6.0691050000000004</c:v>
                </c:pt>
                <c:pt idx="40381">
                  <c:v>6.0651039999999998</c:v>
                </c:pt>
                <c:pt idx="40382">
                  <c:v>6.0580189999999998</c:v>
                </c:pt>
                <c:pt idx="40383">
                  <c:v>6.0630600000000001</c:v>
                </c:pt>
                <c:pt idx="40384">
                  <c:v>6.065175</c:v>
                </c:pt>
                <c:pt idx="40385">
                  <c:v>6.0575190000000001</c:v>
                </c:pt>
                <c:pt idx="40386">
                  <c:v>6.0571739999999998</c:v>
                </c:pt>
                <c:pt idx="40387">
                  <c:v>6.0606590000000002</c:v>
                </c:pt>
                <c:pt idx="40388">
                  <c:v>6.0589310000000003</c:v>
                </c:pt>
                <c:pt idx="40389">
                  <c:v>6.0627890000000004</c:v>
                </c:pt>
                <c:pt idx="40390">
                  <c:v>6.0661779999999998</c:v>
                </c:pt>
                <c:pt idx="40391">
                  <c:v>6.0610379999999999</c:v>
                </c:pt>
                <c:pt idx="40392">
                  <c:v>6.0611100000000002</c:v>
                </c:pt>
                <c:pt idx="40393">
                  <c:v>6.0677219999999998</c:v>
                </c:pt>
                <c:pt idx="40394">
                  <c:v>6.0681929999999999</c:v>
                </c:pt>
                <c:pt idx="40395">
                  <c:v>6.0605140000000004</c:v>
                </c:pt>
                <c:pt idx="40396">
                  <c:v>6.0618309999999997</c:v>
                </c:pt>
                <c:pt idx="40397">
                  <c:v>6.0682609999999997</c:v>
                </c:pt>
                <c:pt idx="40398">
                  <c:v>6.0615129999999997</c:v>
                </c:pt>
                <c:pt idx="40399">
                  <c:v>6.0590339999999996</c:v>
                </c:pt>
                <c:pt idx="40400">
                  <c:v>6.0661620000000003</c:v>
                </c:pt>
                <c:pt idx="40401">
                  <c:v>6.0694080000000001</c:v>
                </c:pt>
                <c:pt idx="40402">
                  <c:v>6.0690429999999997</c:v>
                </c:pt>
                <c:pt idx="40403">
                  <c:v>6.0693270000000004</c:v>
                </c:pt>
                <c:pt idx="40404">
                  <c:v>6.0674539999999997</c:v>
                </c:pt>
                <c:pt idx="40405">
                  <c:v>6.063599</c:v>
                </c:pt>
                <c:pt idx="40406">
                  <c:v>6.0668220000000002</c:v>
                </c:pt>
                <c:pt idx="40407">
                  <c:v>6.0663549999999997</c:v>
                </c:pt>
                <c:pt idx="40408">
                  <c:v>6.0623930000000001</c:v>
                </c:pt>
                <c:pt idx="40409">
                  <c:v>6.066039</c:v>
                </c:pt>
                <c:pt idx="40410">
                  <c:v>6.0657909999999999</c:v>
                </c:pt>
                <c:pt idx="40411">
                  <c:v>6.0648119999999999</c:v>
                </c:pt>
                <c:pt idx="40412">
                  <c:v>6.0686080000000002</c:v>
                </c:pt>
                <c:pt idx="40413">
                  <c:v>6.0732200000000001</c:v>
                </c:pt>
                <c:pt idx="40414">
                  <c:v>6.0693440000000001</c:v>
                </c:pt>
                <c:pt idx="40415">
                  <c:v>6.0641800000000003</c:v>
                </c:pt>
                <c:pt idx="40416">
                  <c:v>6.0708419999999998</c:v>
                </c:pt>
                <c:pt idx="40417">
                  <c:v>6.0714880000000004</c:v>
                </c:pt>
                <c:pt idx="40418">
                  <c:v>6.0659039999999997</c:v>
                </c:pt>
                <c:pt idx="40419">
                  <c:v>6.0663970000000003</c:v>
                </c:pt>
                <c:pt idx="40420">
                  <c:v>6.0689349999999997</c:v>
                </c:pt>
                <c:pt idx="40421">
                  <c:v>6.0667850000000003</c:v>
                </c:pt>
                <c:pt idx="40422">
                  <c:v>6.0662330000000004</c:v>
                </c:pt>
                <c:pt idx="40423">
                  <c:v>6.069731</c:v>
                </c:pt>
                <c:pt idx="40424">
                  <c:v>6.0665490000000002</c:v>
                </c:pt>
                <c:pt idx="40425">
                  <c:v>6.0664230000000003</c:v>
                </c:pt>
                <c:pt idx="40426">
                  <c:v>6.0753589999999997</c:v>
                </c:pt>
                <c:pt idx="40427">
                  <c:v>6.0713400000000002</c:v>
                </c:pt>
                <c:pt idx="40428">
                  <c:v>6.0661170000000002</c:v>
                </c:pt>
                <c:pt idx="40429">
                  <c:v>6.0741899999999998</c:v>
                </c:pt>
                <c:pt idx="40430">
                  <c:v>6.077699</c:v>
                </c:pt>
                <c:pt idx="40431">
                  <c:v>6.075526</c:v>
                </c:pt>
                <c:pt idx="40432">
                  <c:v>6.075126</c:v>
                </c:pt>
                <c:pt idx="40433">
                  <c:v>6.0782109999999996</c:v>
                </c:pt>
                <c:pt idx="40434">
                  <c:v>6.0749149999999998</c:v>
                </c:pt>
                <c:pt idx="40435">
                  <c:v>6.0687449999999998</c:v>
                </c:pt>
                <c:pt idx="40436">
                  <c:v>6.073442</c:v>
                </c:pt>
                <c:pt idx="40437">
                  <c:v>6.0763610000000003</c:v>
                </c:pt>
                <c:pt idx="40438">
                  <c:v>6.0711130000000004</c:v>
                </c:pt>
                <c:pt idx="40439">
                  <c:v>6.0684199999999997</c:v>
                </c:pt>
                <c:pt idx="40440">
                  <c:v>6.0737220000000001</c:v>
                </c:pt>
                <c:pt idx="40441">
                  <c:v>6.0735539999999997</c:v>
                </c:pt>
                <c:pt idx="40442">
                  <c:v>6.0703909999999999</c:v>
                </c:pt>
                <c:pt idx="40443">
                  <c:v>6.071377</c:v>
                </c:pt>
                <c:pt idx="40444">
                  <c:v>6.0681609999999999</c:v>
                </c:pt>
                <c:pt idx="40445">
                  <c:v>6.0690569999999999</c:v>
                </c:pt>
                <c:pt idx="40446">
                  <c:v>6.0712549999999998</c:v>
                </c:pt>
                <c:pt idx="40447">
                  <c:v>6.0658979999999998</c:v>
                </c:pt>
                <c:pt idx="40448">
                  <c:v>6.0701890000000001</c:v>
                </c:pt>
                <c:pt idx="40449">
                  <c:v>6.0796710000000003</c:v>
                </c:pt>
                <c:pt idx="40450">
                  <c:v>6.0767740000000003</c:v>
                </c:pt>
                <c:pt idx="40451">
                  <c:v>6.068594</c:v>
                </c:pt>
                <c:pt idx="40452">
                  <c:v>6.0695589999999999</c:v>
                </c:pt>
                <c:pt idx="40453">
                  <c:v>6.0716219999999996</c:v>
                </c:pt>
                <c:pt idx="40454">
                  <c:v>6.0692219999999999</c:v>
                </c:pt>
                <c:pt idx="40455">
                  <c:v>6.0758939999999999</c:v>
                </c:pt>
                <c:pt idx="40456">
                  <c:v>6.0795529999999998</c:v>
                </c:pt>
                <c:pt idx="40457">
                  <c:v>6.0753769999999996</c:v>
                </c:pt>
                <c:pt idx="40458">
                  <c:v>6.0782340000000001</c:v>
                </c:pt>
                <c:pt idx="40459">
                  <c:v>6.0810430000000002</c:v>
                </c:pt>
                <c:pt idx="40460">
                  <c:v>6.0762710000000002</c:v>
                </c:pt>
                <c:pt idx="40461">
                  <c:v>6.0728020000000003</c:v>
                </c:pt>
                <c:pt idx="40462">
                  <c:v>6.077636</c:v>
                </c:pt>
                <c:pt idx="40463">
                  <c:v>6.0750630000000001</c:v>
                </c:pt>
                <c:pt idx="40464">
                  <c:v>6.0700390000000004</c:v>
                </c:pt>
                <c:pt idx="40465">
                  <c:v>6.0794439999999996</c:v>
                </c:pt>
                <c:pt idx="40466">
                  <c:v>6.0782100000000003</c:v>
                </c:pt>
                <c:pt idx="40467">
                  <c:v>6.0670950000000001</c:v>
                </c:pt>
                <c:pt idx="40468">
                  <c:v>6.0713439999999999</c:v>
                </c:pt>
                <c:pt idx="40469">
                  <c:v>6.0762010000000002</c:v>
                </c:pt>
                <c:pt idx="40470">
                  <c:v>6.067412</c:v>
                </c:pt>
                <c:pt idx="40471">
                  <c:v>6.0696729999999999</c:v>
                </c:pt>
                <c:pt idx="40472">
                  <c:v>6.0863670000000001</c:v>
                </c:pt>
                <c:pt idx="40473">
                  <c:v>6.0853820000000001</c:v>
                </c:pt>
                <c:pt idx="40474">
                  <c:v>6.0797350000000003</c:v>
                </c:pt>
                <c:pt idx="40475">
                  <c:v>6.0877600000000003</c:v>
                </c:pt>
                <c:pt idx="40476">
                  <c:v>6.086544</c:v>
                </c:pt>
                <c:pt idx="40477">
                  <c:v>6.080158</c:v>
                </c:pt>
                <c:pt idx="40478">
                  <c:v>6.0880179999999999</c:v>
                </c:pt>
                <c:pt idx="40479">
                  <c:v>6.0919780000000001</c:v>
                </c:pt>
                <c:pt idx="40480">
                  <c:v>6.0795170000000001</c:v>
                </c:pt>
                <c:pt idx="40481">
                  <c:v>6.0726750000000003</c:v>
                </c:pt>
                <c:pt idx="40482">
                  <c:v>6.0777000000000001</c:v>
                </c:pt>
                <c:pt idx="40483">
                  <c:v>6.0743859999999996</c:v>
                </c:pt>
                <c:pt idx="40484">
                  <c:v>6.0723050000000001</c:v>
                </c:pt>
                <c:pt idx="40485">
                  <c:v>6.0803070000000004</c:v>
                </c:pt>
                <c:pt idx="40486">
                  <c:v>6.0804369999999999</c:v>
                </c:pt>
                <c:pt idx="40487">
                  <c:v>6.0790899999999999</c:v>
                </c:pt>
                <c:pt idx="40488">
                  <c:v>6.0882069999999997</c:v>
                </c:pt>
                <c:pt idx="40489">
                  <c:v>6.0889239999999996</c:v>
                </c:pt>
                <c:pt idx="40490">
                  <c:v>6.0779610000000002</c:v>
                </c:pt>
                <c:pt idx="40491">
                  <c:v>6.0796840000000003</c:v>
                </c:pt>
                <c:pt idx="40492">
                  <c:v>6.0850119999999999</c:v>
                </c:pt>
                <c:pt idx="40493">
                  <c:v>6.0773450000000002</c:v>
                </c:pt>
                <c:pt idx="40494">
                  <c:v>6.0779110000000003</c:v>
                </c:pt>
                <c:pt idx="40495">
                  <c:v>6.0842330000000002</c:v>
                </c:pt>
                <c:pt idx="40496">
                  <c:v>6.0803919999999998</c:v>
                </c:pt>
                <c:pt idx="40497">
                  <c:v>6.0768990000000001</c:v>
                </c:pt>
                <c:pt idx="40498">
                  <c:v>6.0804099999999996</c:v>
                </c:pt>
                <c:pt idx="40499">
                  <c:v>6.0815859999999997</c:v>
                </c:pt>
                <c:pt idx="40500">
                  <c:v>6.0805530000000001</c:v>
                </c:pt>
                <c:pt idx="40501">
                  <c:v>6.0850270000000002</c:v>
                </c:pt>
                <c:pt idx="40502">
                  <c:v>6.0823270000000003</c:v>
                </c:pt>
                <c:pt idx="40503">
                  <c:v>6.0737269999999999</c:v>
                </c:pt>
                <c:pt idx="40504">
                  <c:v>6.0791269999999997</c:v>
                </c:pt>
                <c:pt idx="40505">
                  <c:v>6.0818300000000001</c:v>
                </c:pt>
                <c:pt idx="40506">
                  <c:v>6.0767179999999996</c:v>
                </c:pt>
                <c:pt idx="40507">
                  <c:v>6.0795349999999999</c:v>
                </c:pt>
                <c:pt idx="40508">
                  <c:v>6.0838049999999999</c:v>
                </c:pt>
                <c:pt idx="40509">
                  <c:v>6.0835520000000001</c:v>
                </c:pt>
                <c:pt idx="40510">
                  <c:v>6.083094</c:v>
                </c:pt>
                <c:pt idx="40511">
                  <c:v>6.0864289999999999</c:v>
                </c:pt>
                <c:pt idx="40512">
                  <c:v>6.0852380000000004</c:v>
                </c:pt>
                <c:pt idx="40513">
                  <c:v>6.0820530000000002</c:v>
                </c:pt>
                <c:pt idx="40514">
                  <c:v>6.0831400000000002</c:v>
                </c:pt>
                <c:pt idx="40515">
                  <c:v>6.0815400000000004</c:v>
                </c:pt>
                <c:pt idx="40516">
                  <c:v>6.0822989999999999</c:v>
                </c:pt>
                <c:pt idx="40517">
                  <c:v>6.0873900000000001</c:v>
                </c:pt>
                <c:pt idx="40518">
                  <c:v>6.0853659999999996</c:v>
                </c:pt>
                <c:pt idx="40519">
                  <c:v>6.0793090000000003</c:v>
                </c:pt>
                <c:pt idx="40520">
                  <c:v>6.0793379999999999</c:v>
                </c:pt>
                <c:pt idx="40521">
                  <c:v>6.0901690000000004</c:v>
                </c:pt>
                <c:pt idx="40522">
                  <c:v>6.093769</c:v>
                </c:pt>
                <c:pt idx="40523">
                  <c:v>6.0848599999999999</c:v>
                </c:pt>
                <c:pt idx="40524">
                  <c:v>6.0797590000000001</c:v>
                </c:pt>
                <c:pt idx="40525">
                  <c:v>6.0813189999999997</c:v>
                </c:pt>
                <c:pt idx="40526">
                  <c:v>6.0835900000000001</c:v>
                </c:pt>
                <c:pt idx="40527">
                  <c:v>6.0862449999999999</c:v>
                </c:pt>
                <c:pt idx="40528">
                  <c:v>6.0888770000000001</c:v>
                </c:pt>
                <c:pt idx="40529">
                  <c:v>6.0851369999999996</c:v>
                </c:pt>
                <c:pt idx="40530">
                  <c:v>6.0870839999999999</c:v>
                </c:pt>
                <c:pt idx="40531">
                  <c:v>6.092651</c:v>
                </c:pt>
                <c:pt idx="40532">
                  <c:v>6.0842470000000004</c:v>
                </c:pt>
                <c:pt idx="40533">
                  <c:v>6.0793850000000003</c:v>
                </c:pt>
                <c:pt idx="40534">
                  <c:v>6.0862299999999996</c:v>
                </c:pt>
                <c:pt idx="40535">
                  <c:v>6.0916069999999998</c:v>
                </c:pt>
                <c:pt idx="40536">
                  <c:v>6.0882560000000003</c:v>
                </c:pt>
                <c:pt idx="40537">
                  <c:v>6.0864250000000002</c:v>
                </c:pt>
                <c:pt idx="40538">
                  <c:v>6.0931379999999997</c:v>
                </c:pt>
                <c:pt idx="40539">
                  <c:v>6.0927899999999999</c:v>
                </c:pt>
                <c:pt idx="40540">
                  <c:v>6.0932589999999998</c:v>
                </c:pt>
                <c:pt idx="40541">
                  <c:v>6.1016649999999997</c:v>
                </c:pt>
                <c:pt idx="40542">
                  <c:v>6.0951009999999997</c:v>
                </c:pt>
                <c:pt idx="40543">
                  <c:v>6.0843220000000002</c:v>
                </c:pt>
                <c:pt idx="40544">
                  <c:v>6.0898849999999998</c:v>
                </c:pt>
                <c:pt idx="40545">
                  <c:v>6.0955880000000002</c:v>
                </c:pt>
                <c:pt idx="40546">
                  <c:v>6.0884450000000001</c:v>
                </c:pt>
                <c:pt idx="40547">
                  <c:v>6.0870509999999998</c:v>
                </c:pt>
                <c:pt idx="40548">
                  <c:v>6.0958199999999998</c:v>
                </c:pt>
                <c:pt idx="40549">
                  <c:v>6.0977509999999997</c:v>
                </c:pt>
                <c:pt idx="40550">
                  <c:v>6.0963430000000001</c:v>
                </c:pt>
                <c:pt idx="40551">
                  <c:v>6.0955870000000001</c:v>
                </c:pt>
                <c:pt idx="40552">
                  <c:v>6.0912040000000003</c:v>
                </c:pt>
                <c:pt idx="40553">
                  <c:v>6.0874889999999997</c:v>
                </c:pt>
                <c:pt idx="40554">
                  <c:v>6.0917009999999996</c:v>
                </c:pt>
                <c:pt idx="40555">
                  <c:v>6.0952729999999997</c:v>
                </c:pt>
                <c:pt idx="40556">
                  <c:v>6.0886300000000002</c:v>
                </c:pt>
                <c:pt idx="40557">
                  <c:v>6.0877100000000004</c:v>
                </c:pt>
                <c:pt idx="40558">
                  <c:v>6.0909329999999997</c:v>
                </c:pt>
                <c:pt idx="40559">
                  <c:v>6.0876250000000001</c:v>
                </c:pt>
                <c:pt idx="40560">
                  <c:v>6.0906450000000003</c:v>
                </c:pt>
                <c:pt idx="40561">
                  <c:v>6.097861</c:v>
                </c:pt>
                <c:pt idx="40562">
                  <c:v>6.0993659999999998</c:v>
                </c:pt>
                <c:pt idx="40563">
                  <c:v>6.0913810000000002</c:v>
                </c:pt>
                <c:pt idx="40564">
                  <c:v>6.0844880000000003</c:v>
                </c:pt>
                <c:pt idx="40565">
                  <c:v>6.0831780000000002</c:v>
                </c:pt>
                <c:pt idx="40566">
                  <c:v>6.0852449999999996</c:v>
                </c:pt>
                <c:pt idx="40567">
                  <c:v>6.0966959999999997</c:v>
                </c:pt>
                <c:pt idx="40568">
                  <c:v>6.0961819999999998</c:v>
                </c:pt>
                <c:pt idx="40569">
                  <c:v>6.0841880000000002</c:v>
                </c:pt>
                <c:pt idx="40570">
                  <c:v>6.0908660000000001</c:v>
                </c:pt>
                <c:pt idx="40571">
                  <c:v>6.1006309999999999</c:v>
                </c:pt>
                <c:pt idx="40572">
                  <c:v>6.0925130000000003</c:v>
                </c:pt>
                <c:pt idx="40573">
                  <c:v>6.0866239999999996</c:v>
                </c:pt>
                <c:pt idx="40574">
                  <c:v>6.0948289999999998</c:v>
                </c:pt>
                <c:pt idx="40575">
                  <c:v>6.0957239999999997</c:v>
                </c:pt>
                <c:pt idx="40576">
                  <c:v>6.090465</c:v>
                </c:pt>
                <c:pt idx="40577">
                  <c:v>6.0964479999999996</c:v>
                </c:pt>
                <c:pt idx="40578">
                  <c:v>6.0964479999999996</c:v>
                </c:pt>
                <c:pt idx="40579">
                  <c:v>6.0886469999999999</c:v>
                </c:pt>
                <c:pt idx="40580">
                  <c:v>6.0917810000000001</c:v>
                </c:pt>
                <c:pt idx="40581">
                  <c:v>6.0953980000000003</c:v>
                </c:pt>
                <c:pt idx="40582">
                  <c:v>6.093477</c:v>
                </c:pt>
                <c:pt idx="40583">
                  <c:v>6.0955149999999998</c:v>
                </c:pt>
                <c:pt idx="40584">
                  <c:v>6.097645</c:v>
                </c:pt>
                <c:pt idx="40585">
                  <c:v>6.0922580000000002</c:v>
                </c:pt>
                <c:pt idx="40586">
                  <c:v>6.0900449999999999</c:v>
                </c:pt>
                <c:pt idx="40587">
                  <c:v>6.0976470000000003</c:v>
                </c:pt>
                <c:pt idx="40588">
                  <c:v>6.097245</c:v>
                </c:pt>
                <c:pt idx="40589">
                  <c:v>6.0946170000000004</c:v>
                </c:pt>
                <c:pt idx="40590">
                  <c:v>6.100187</c:v>
                </c:pt>
                <c:pt idx="40591">
                  <c:v>6.1016859999999999</c:v>
                </c:pt>
                <c:pt idx="40592">
                  <c:v>6.0976319999999999</c:v>
                </c:pt>
                <c:pt idx="40593">
                  <c:v>6.1012909999999998</c:v>
                </c:pt>
                <c:pt idx="40594">
                  <c:v>6.1064720000000001</c:v>
                </c:pt>
                <c:pt idx="40595">
                  <c:v>6.0946639999999999</c:v>
                </c:pt>
                <c:pt idx="40596">
                  <c:v>6.0918200000000002</c:v>
                </c:pt>
                <c:pt idx="40597">
                  <c:v>6.10419</c:v>
                </c:pt>
                <c:pt idx="40598">
                  <c:v>6.1004670000000001</c:v>
                </c:pt>
                <c:pt idx="40599">
                  <c:v>6.0945479999999996</c:v>
                </c:pt>
                <c:pt idx="40600">
                  <c:v>6.1015879999999996</c:v>
                </c:pt>
                <c:pt idx="40601">
                  <c:v>6.1047799999999999</c:v>
                </c:pt>
                <c:pt idx="40602">
                  <c:v>6.1039950000000003</c:v>
                </c:pt>
                <c:pt idx="40603">
                  <c:v>6.106509</c:v>
                </c:pt>
                <c:pt idx="40604">
                  <c:v>6.1043799999999999</c:v>
                </c:pt>
                <c:pt idx="40605">
                  <c:v>6.0980420000000004</c:v>
                </c:pt>
                <c:pt idx="40606">
                  <c:v>6.1003920000000003</c:v>
                </c:pt>
                <c:pt idx="40607">
                  <c:v>6.102347</c:v>
                </c:pt>
                <c:pt idx="40608">
                  <c:v>6.0923160000000003</c:v>
                </c:pt>
                <c:pt idx="40609">
                  <c:v>6.091666</c:v>
                </c:pt>
                <c:pt idx="40610">
                  <c:v>6.102678</c:v>
                </c:pt>
                <c:pt idx="40611">
                  <c:v>6.1022689999999997</c:v>
                </c:pt>
                <c:pt idx="40612">
                  <c:v>6.0933739999999998</c:v>
                </c:pt>
                <c:pt idx="40613">
                  <c:v>6.0967770000000003</c:v>
                </c:pt>
                <c:pt idx="40614">
                  <c:v>6.1062500000000002</c:v>
                </c:pt>
                <c:pt idx="40615">
                  <c:v>6.1032960000000003</c:v>
                </c:pt>
                <c:pt idx="40616">
                  <c:v>6.0978000000000003</c:v>
                </c:pt>
                <c:pt idx="40617">
                  <c:v>6.0984210000000001</c:v>
                </c:pt>
                <c:pt idx="40618">
                  <c:v>6.1019329999999998</c:v>
                </c:pt>
                <c:pt idx="40619">
                  <c:v>6.1040989999999997</c:v>
                </c:pt>
                <c:pt idx="40620">
                  <c:v>6.1016370000000002</c:v>
                </c:pt>
                <c:pt idx="40621">
                  <c:v>6.0973550000000003</c:v>
                </c:pt>
                <c:pt idx="40622">
                  <c:v>6.0972609999999996</c:v>
                </c:pt>
                <c:pt idx="40623">
                  <c:v>6.1062450000000004</c:v>
                </c:pt>
                <c:pt idx="40624">
                  <c:v>6.1074650000000004</c:v>
                </c:pt>
                <c:pt idx="40625">
                  <c:v>6.1016240000000002</c:v>
                </c:pt>
                <c:pt idx="40626">
                  <c:v>6.109108</c:v>
                </c:pt>
                <c:pt idx="40627">
                  <c:v>6.1101599999999996</c:v>
                </c:pt>
                <c:pt idx="40628">
                  <c:v>6.0996360000000003</c:v>
                </c:pt>
                <c:pt idx="40629">
                  <c:v>6.0998760000000001</c:v>
                </c:pt>
                <c:pt idx="40630">
                  <c:v>6.1032690000000001</c:v>
                </c:pt>
                <c:pt idx="40631">
                  <c:v>6.0984160000000003</c:v>
                </c:pt>
                <c:pt idx="40632">
                  <c:v>6.0966430000000003</c:v>
                </c:pt>
                <c:pt idx="40633">
                  <c:v>6.1052400000000002</c:v>
                </c:pt>
                <c:pt idx="40634">
                  <c:v>6.1061629999999996</c:v>
                </c:pt>
                <c:pt idx="40635">
                  <c:v>6.1039960000000004</c:v>
                </c:pt>
                <c:pt idx="40636">
                  <c:v>6.1096060000000003</c:v>
                </c:pt>
                <c:pt idx="40637">
                  <c:v>6.1068790000000002</c:v>
                </c:pt>
                <c:pt idx="40638">
                  <c:v>6.1021879999999999</c:v>
                </c:pt>
                <c:pt idx="40639">
                  <c:v>6.1037530000000002</c:v>
                </c:pt>
                <c:pt idx="40640">
                  <c:v>6.1055910000000004</c:v>
                </c:pt>
                <c:pt idx="40641">
                  <c:v>6.1069190000000004</c:v>
                </c:pt>
                <c:pt idx="40642">
                  <c:v>6.1089339999999996</c:v>
                </c:pt>
                <c:pt idx="40643">
                  <c:v>6.11259</c:v>
                </c:pt>
                <c:pt idx="40644">
                  <c:v>6.1068319999999998</c:v>
                </c:pt>
                <c:pt idx="40645">
                  <c:v>6.1002660000000004</c:v>
                </c:pt>
                <c:pt idx="40646">
                  <c:v>6.1093029999999997</c:v>
                </c:pt>
                <c:pt idx="40647">
                  <c:v>6.1150260000000003</c:v>
                </c:pt>
                <c:pt idx="40648">
                  <c:v>6.1094390000000001</c:v>
                </c:pt>
                <c:pt idx="40649">
                  <c:v>6.1070310000000001</c:v>
                </c:pt>
                <c:pt idx="40650">
                  <c:v>6.1102670000000003</c:v>
                </c:pt>
                <c:pt idx="40651">
                  <c:v>6.107551</c:v>
                </c:pt>
                <c:pt idx="40652">
                  <c:v>6.1054190000000004</c:v>
                </c:pt>
                <c:pt idx="40653">
                  <c:v>6.1104469999999997</c:v>
                </c:pt>
                <c:pt idx="40654">
                  <c:v>6.1045230000000004</c:v>
                </c:pt>
                <c:pt idx="40655">
                  <c:v>6.0968169999999997</c:v>
                </c:pt>
                <c:pt idx="40656">
                  <c:v>6.1065290000000001</c:v>
                </c:pt>
                <c:pt idx="40657">
                  <c:v>6.1133119999999996</c:v>
                </c:pt>
                <c:pt idx="40658">
                  <c:v>6.1049480000000003</c:v>
                </c:pt>
                <c:pt idx="40659">
                  <c:v>6.1042420000000002</c:v>
                </c:pt>
                <c:pt idx="40660">
                  <c:v>6.1123430000000001</c:v>
                </c:pt>
                <c:pt idx="40661">
                  <c:v>6.1056239999999997</c:v>
                </c:pt>
                <c:pt idx="40662">
                  <c:v>6.1022860000000003</c:v>
                </c:pt>
                <c:pt idx="40663">
                  <c:v>6.1120739999999998</c:v>
                </c:pt>
                <c:pt idx="40664">
                  <c:v>6.1120939999999999</c:v>
                </c:pt>
                <c:pt idx="40665">
                  <c:v>6.1072790000000001</c:v>
                </c:pt>
                <c:pt idx="40666">
                  <c:v>6.109216</c:v>
                </c:pt>
                <c:pt idx="40667">
                  <c:v>6.1143179999999999</c:v>
                </c:pt>
                <c:pt idx="40668">
                  <c:v>6.1089539999999998</c:v>
                </c:pt>
                <c:pt idx="40669">
                  <c:v>6.1038589999999999</c:v>
                </c:pt>
                <c:pt idx="40670">
                  <c:v>6.113836</c:v>
                </c:pt>
                <c:pt idx="40671">
                  <c:v>6.1142609999999999</c:v>
                </c:pt>
                <c:pt idx="40672">
                  <c:v>6.1093640000000002</c:v>
                </c:pt>
                <c:pt idx="40673">
                  <c:v>6.1130620000000002</c:v>
                </c:pt>
                <c:pt idx="40674">
                  <c:v>6.1126899999999997</c:v>
                </c:pt>
                <c:pt idx="40675">
                  <c:v>6.1110530000000001</c:v>
                </c:pt>
                <c:pt idx="40676">
                  <c:v>6.1125829999999999</c:v>
                </c:pt>
                <c:pt idx="40677">
                  <c:v>6.111237</c:v>
                </c:pt>
                <c:pt idx="40678">
                  <c:v>6.10527</c:v>
                </c:pt>
                <c:pt idx="40679">
                  <c:v>6.109381</c:v>
                </c:pt>
                <c:pt idx="40680">
                  <c:v>6.1162960000000002</c:v>
                </c:pt>
                <c:pt idx="40681">
                  <c:v>6.1106850000000001</c:v>
                </c:pt>
                <c:pt idx="40682">
                  <c:v>6.1133470000000001</c:v>
                </c:pt>
                <c:pt idx="40683">
                  <c:v>6.1238429999999999</c:v>
                </c:pt>
                <c:pt idx="40684">
                  <c:v>6.1203349999999999</c:v>
                </c:pt>
                <c:pt idx="40685">
                  <c:v>6.1108500000000001</c:v>
                </c:pt>
                <c:pt idx="40686">
                  <c:v>6.1123419999999999</c:v>
                </c:pt>
                <c:pt idx="40687">
                  <c:v>6.1171620000000004</c:v>
                </c:pt>
                <c:pt idx="40688">
                  <c:v>6.1157769999999996</c:v>
                </c:pt>
                <c:pt idx="40689">
                  <c:v>6.1159340000000002</c:v>
                </c:pt>
                <c:pt idx="40690">
                  <c:v>6.1142010000000004</c:v>
                </c:pt>
                <c:pt idx="40691">
                  <c:v>6.1067989999999996</c:v>
                </c:pt>
                <c:pt idx="40692">
                  <c:v>6.1080759999999996</c:v>
                </c:pt>
                <c:pt idx="40693">
                  <c:v>6.1139659999999996</c:v>
                </c:pt>
                <c:pt idx="40694">
                  <c:v>6.1146799999999999</c:v>
                </c:pt>
                <c:pt idx="40695">
                  <c:v>6.1088240000000003</c:v>
                </c:pt>
                <c:pt idx="40696">
                  <c:v>6.1106699999999998</c:v>
                </c:pt>
                <c:pt idx="40697">
                  <c:v>6.1180719999999997</c:v>
                </c:pt>
                <c:pt idx="40698">
                  <c:v>6.1133480000000002</c:v>
                </c:pt>
                <c:pt idx="40699">
                  <c:v>6.1147939999999998</c:v>
                </c:pt>
                <c:pt idx="40700">
                  <c:v>6.1210870000000002</c:v>
                </c:pt>
                <c:pt idx="40701">
                  <c:v>6.1137009999999998</c:v>
                </c:pt>
                <c:pt idx="40702">
                  <c:v>6.1117980000000003</c:v>
                </c:pt>
                <c:pt idx="40703">
                  <c:v>6.1241209999999997</c:v>
                </c:pt>
                <c:pt idx="40704">
                  <c:v>6.1215339999999996</c:v>
                </c:pt>
                <c:pt idx="40705">
                  <c:v>6.1073550000000001</c:v>
                </c:pt>
                <c:pt idx="40706">
                  <c:v>6.1140639999999999</c:v>
                </c:pt>
                <c:pt idx="40707">
                  <c:v>6.1197080000000001</c:v>
                </c:pt>
                <c:pt idx="40708">
                  <c:v>6.1116780000000004</c:v>
                </c:pt>
                <c:pt idx="40709">
                  <c:v>6.1174710000000001</c:v>
                </c:pt>
                <c:pt idx="40710">
                  <c:v>6.1230719999999996</c:v>
                </c:pt>
                <c:pt idx="40711">
                  <c:v>6.1174410000000004</c:v>
                </c:pt>
                <c:pt idx="40712">
                  <c:v>6.1174239999999998</c:v>
                </c:pt>
                <c:pt idx="40713">
                  <c:v>6.1181279999999996</c:v>
                </c:pt>
                <c:pt idx="40714">
                  <c:v>6.1135739999999998</c:v>
                </c:pt>
                <c:pt idx="40715">
                  <c:v>6.1123500000000002</c:v>
                </c:pt>
                <c:pt idx="40716">
                  <c:v>6.1166970000000003</c:v>
                </c:pt>
                <c:pt idx="40717">
                  <c:v>6.1171280000000001</c:v>
                </c:pt>
                <c:pt idx="40718">
                  <c:v>6.11463</c:v>
                </c:pt>
                <c:pt idx="40719">
                  <c:v>6.117305</c:v>
                </c:pt>
                <c:pt idx="40720">
                  <c:v>6.119084</c:v>
                </c:pt>
                <c:pt idx="40721">
                  <c:v>6.1170869999999997</c:v>
                </c:pt>
                <c:pt idx="40722">
                  <c:v>6.1180110000000001</c:v>
                </c:pt>
                <c:pt idx="40723">
                  <c:v>6.1233760000000004</c:v>
                </c:pt>
                <c:pt idx="40724">
                  <c:v>6.11944</c:v>
                </c:pt>
                <c:pt idx="40725">
                  <c:v>6.1162590000000003</c:v>
                </c:pt>
                <c:pt idx="40726">
                  <c:v>6.128698</c:v>
                </c:pt>
                <c:pt idx="40727">
                  <c:v>6.1258369999999998</c:v>
                </c:pt>
                <c:pt idx="40728">
                  <c:v>6.1149190000000004</c:v>
                </c:pt>
                <c:pt idx="40729">
                  <c:v>6.1246309999999999</c:v>
                </c:pt>
                <c:pt idx="40730">
                  <c:v>6.1294639999999996</c:v>
                </c:pt>
                <c:pt idx="40731">
                  <c:v>6.1186220000000002</c:v>
                </c:pt>
                <c:pt idx="40732">
                  <c:v>6.1180640000000004</c:v>
                </c:pt>
                <c:pt idx="40733">
                  <c:v>6.1266160000000003</c:v>
                </c:pt>
                <c:pt idx="40734">
                  <c:v>6.1219549999999998</c:v>
                </c:pt>
                <c:pt idx="40735">
                  <c:v>6.117216</c:v>
                </c:pt>
                <c:pt idx="40736">
                  <c:v>6.1227400000000003</c:v>
                </c:pt>
                <c:pt idx="40737">
                  <c:v>6.1217670000000002</c:v>
                </c:pt>
                <c:pt idx="40738">
                  <c:v>6.1194259999999998</c:v>
                </c:pt>
                <c:pt idx="40739">
                  <c:v>6.1233579999999996</c:v>
                </c:pt>
                <c:pt idx="40740">
                  <c:v>6.1242679999999998</c:v>
                </c:pt>
                <c:pt idx="40741">
                  <c:v>6.1180320000000004</c:v>
                </c:pt>
                <c:pt idx="40742">
                  <c:v>6.1168430000000003</c:v>
                </c:pt>
                <c:pt idx="40743">
                  <c:v>6.1262850000000002</c:v>
                </c:pt>
                <c:pt idx="40744">
                  <c:v>6.1237579999999996</c:v>
                </c:pt>
                <c:pt idx="40745">
                  <c:v>6.1199669999999999</c:v>
                </c:pt>
                <c:pt idx="40746">
                  <c:v>6.1291419999999999</c:v>
                </c:pt>
                <c:pt idx="40747">
                  <c:v>6.1269489999999998</c:v>
                </c:pt>
                <c:pt idx="40748">
                  <c:v>6.1207510000000003</c:v>
                </c:pt>
                <c:pt idx="40749">
                  <c:v>6.1254629999999999</c:v>
                </c:pt>
                <c:pt idx="40750">
                  <c:v>6.1250600000000004</c:v>
                </c:pt>
                <c:pt idx="40751">
                  <c:v>6.1168639999999996</c:v>
                </c:pt>
                <c:pt idx="40752">
                  <c:v>6.1218130000000004</c:v>
                </c:pt>
                <c:pt idx="40753">
                  <c:v>6.1291789999999997</c:v>
                </c:pt>
                <c:pt idx="40754">
                  <c:v>6.1195349999999999</c:v>
                </c:pt>
                <c:pt idx="40755">
                  <c:v>6.1157170000000001</c:v>
                </c:pt>
                <c:pt idx="40756">
                  <c:v>6.1199120000000002</c:v>
                </c:pt>
                <c:pt idx="40757">
                  <c:v>6.1211460000000004</c:v>
                </c:pt>
                <c:pt idx="40758">
                  <c:v>6.1249989999999999</c:v>
                </c:pt>
                <c:pt idx="40759">
                  <c:v>6.1279779999999997</c:v>
                </c:pt>
                <c:pt idx="40760">
                  <c:v>6.1298310000000003</c:v>
                </c:pt>
                <c:pt idx="40761">
                  <c:v>6.1322179999999999</c:v>
                </c:pt>
                <c:pt idx="40762">
                  <c:v>6.1333149999999996</c:v>
                </c:pt>
                <c:pt idx="40763">
                  <c:v>6.1283989999999999</c:v>
                </c:pt>
                <c:pt idx="40764">
                  <c:v>6.1248500000000003</c:v>
                </c:pt>
                <c:pt idx="40765">
                  <c:v>6.1294570000000004</c:v>
                </c:pt>
                <c:pt idx="40766">
                  <c:v>6.1305360000000002</c:v>
                </c:pt>
                <c:pt idx="40767">
                  <c:v>6.1283089999999998</c:v>
                </c:pt>
                <c:pt idx="40768">
                  <c:v>6.1255800000000002</c:v>
                </c:pt>
                <c:pt idx="40769">
                  <c:v>6.1267250000000004</c:v>
                </c:pt>
                <c:pt idx="40770">
                  <c:v>6.1349359999999997</c:v>
                </c:pt>
                <c:pt idx="40771">
                  <c:v>6.1315660000000003</c:v>
                </c:pt>
                <c:pt idx="40772">
                  <c:v>6.1281109999999996</c:v>
                </c:pt>
                <c:pt idx="40773">
                  <c:v>6.1349539999999996</c:v>
                </c:pt>
                <c:pt idx="40774">
                  <c:v>6.131462</c:v>
                </c:pt>
                <c:pt idx="40775">
                  <c:v>6.1220809999999997</c:v>
                </c:pt>
                <c:pt idx="40776">
                  <c:v>6.1238140000000003</c:v>
                </c:pt>
                <c:pt idx="40777">
                  <c:v>6.1296200000000001</c:v>
                </c:pt>
                <c:pt idx="40778">
                  <c:v>6.1266389999999999</c:v>
                </c:pt>
                <c:pt idx="40779">
                  <c:v>6.1228490000000004</c:v>
                </c:pt>
                <c:pt idx="40780">
                  <c:v>6.1261960000000002</c:v>
                </c:pt>
                <c:pt idx="40781">
                  <c:v>6.1266069999999999</c:v>
                </c:pt>
                <c:pt idx="40782">
                  <c:v>6.1269340000000003</c:v>
                </c:pt>
                <c:pt idx="40783">
                  <c:v>6.1328500000000004</c:v>
                </c:pt>
                <c:pt idx="40784">
                  <c:v>6.1325209999999997</c:v>
                </c:pt>
                <c:pt idx="40785">
                  <c:v>6.125203</c:v>
                </c:pt>
                <c:pt idx="40786">
                  <c:v>6.1312790000000001</c:v>
                </c:pt>
                <c:pt idx="40787">
                  <c:v>6.1375679999999999</c:v>
                </c:pt>
                <c:pt idx="40788">
                  <c:v>6.1254229999999996</c:v>
                </c:pt>
                <c:pt idx="40789">
                  <c:v>6.1239559999999997</c:v>
                </c:pt>
                <c:pt idx="40790">
                  <c:v>6.1322200000000002</c:v>
                </c:pt>
                <c:pt idx="40791">
                  <c:v>6.1291320000000002</c:v>
                </c:pt>
                <c:pt idx="40792">
                  <c:v>6.1291609999999999</c:v>
                </c:pt>
                <c:pt idx="40793">
                  <c:v>6.1309620000000002</c:v>
                </c:pt>
                <c:pt idx="40794">
                  <c:v>6.1249419999999999</c:v>
                </c:pt>
                <c:pt idx="40795">
                  <c:v>6.125292</c:v>
                </c:pt>
                <c:pt idx="40796">
                  <c:v>6.130827</c:v>
                </c:pt>
                <c:pt idx="40797">
                  <c:v>6.1274850000000001</c:v>
                </c:pt>
                <c:pt idx="40798">
                  <c:v>6.1264519999999996</c:v>
                </c:pt>
                <c:pt idx="40799">
                  <c:v>6.1329560000000001</c:v>
                </c:pt>
                <c:pt idx="40800">
                  <c:v>6.132841</c:v>
                </c:pt>
                <c:pt idx="40801">
                  <c:v>6.129575</c:v>
                </c:pt>
                <c:pt idx="40802">
                  <c:v>6.1318840000000003</c:v>
                </c:pt>
                <c:pt idx="40803">
                  <c:v>6.13645</c:v>
                </c:pt>
                <c:pt idx="40804">
                  <c:v>6.1381589999999999</c:v>
                </c:pt>
                <c:pt idx="40805">
                  <c:v>6.1337060000000001</c:v>
                </c:pt>
                <c:pt idx="40806">
                  <c:v>6.1326539999999996</c:v>
                </c:pt>
                <c:pt idx="40807">
                  <c:v>6.1343480000000001</c:v>
                </c:pt>
                <c:pt idx="40808">
                  <c:v>6.1316199999999998</c:v>
                </c:pt>
                <c:pt idx="40809">
                  <c:v>6.1353660000000003</c:v>
                </c:pt>
                <c:pt idx="40810">
                  <c:v>6.1395280000000003</c:v>
                </c:pt>
                <c:pt idx="40811">
                  <c:v>6.1358600000000001</c:v>
                </c:pt>
                <c:pt idx="40812">
                  <c:v>6.1336170000000001</c:v>
                </c:pt>
                <c:pt idx="40813">
                  <c:v>6.1344050000000001</c:v>
                </c:pt>
                <c:pt idx="40814">
                  <c:v>6.1349179999999999</c:v>
                </c:pt>
                <c:pt idx="40815">
                  <c:v>6.1382640000000004</c:v>
                </c:pt>
                <c:pt idx="40816">
                  <c:v>6.1429320000000001</c:v>
                </c:pt>
                <c:pt idx="40817">
                  <c:v>6.1378339999999998</c:v>
                </c:pt>
                <c:pt idx="40818">
                  <c:v>6.1324370000000004</c:v>
                </c:pt>
                <c:pt idx="40819">
                  <c:v>6.138496</c:v>
                </c:pt>
                <c:pt idx="40820">
                  <c:v>6.139335</c:v>
                </c:pt>
                <c:pt idx="40821">
                  <c:v>6.1317110000000001</c:v>
                </c:pt>
                <c:pt idx="40822">
                  <c:v>6.1311790000000004</c:v>
                </c:pt>
                <c:pt idx="40823">
                  <c:v>6.1366509999999996</c:v>
                </c:pt>
                <c:pt idx="40824">
                  <c:v>6.1338609999999996</c:v>
                </c:pt>
                <c:pt idx="40825">
                  <c:v>6.1262129999999999</c:v>
                </c:pt>
                <c:pt idx="40826">
                  <c:v>6.1319340000000002</c:v>
                </c:pt>
                <c:pt idx="40827">
                  <c:v>6.1391879999999999</c:v>
                </c:pt>
                <c:pt idx="40828">
                  <c:v>6.1361309999999998</c:v>
                </c:pt>
                <c:pt idx="40829">
                  <c:v>6.1357100000000004</c:v>
                </c:pt>
                <c:pt idx="40830">
                  <c:v>6.1353619999999998</c:v>
                </c:pt>
                <c:pt idx="40831">
                  <c:v>6.1357080000000002</c:v>
                </c:pt>
                <c:pt idx="40832">
                  <c:v>6.1396040000000003</c:v>
                </c:pt>
                <c:pt idx="40833">
                  <c:v>6.1400819999999996</c:v>
                </c:pt>
                <c:pt idx="40834">
                  <c:v>6.1336430000000002</c:v>
                </c:pt>
                <c:pt idx="40835">
                  <c:v>6.1325919999999998</c:v>
                </c:pt>
                <c:pt idx="40836">
                  <c:v>6.1422920000000003</c:v>
                </c:pt>
                <c:pt idx="40837">
                  <c:v>6.1390010000000004</c:v>
                </c:pt>
                <c:pt idx="40838">
                  <c:v>6.1313639999999996</c:v>
                </c:pt>
                <c:pt idx="40839">
                  <c:v>6.139767</c:v>
                </c:pt>
                <c:pt idx="40840">
                  <c:v>6.1426189999999998</c:v>
                </c:pt>
                <c:pt idx="40841">
                  <c:v>6.1352760000000002</c:v>
                </c:pt>
                <c:pt idx="40842">
                  <c:v>6.1338239999999997</c:v>
                </c:pt>
                <c:pt idx="40843">
                  <c:v>6.1383179999999999</c:v>
                </c:pt>
                <c:pt idx="40844">
                  <c:v>6.1384359999999996</c:v>
                </c:pt>
                <c:pt idx="40845">
                  <c:v>6.1383720000000004</c:v>
                </c:pt>
                <c:pt idx="40846">
                  <c:v>6.1396949999999997</c:v>
                </c:pt>
                <c:pt idx="40847">
                  <c:v>6.1347500000000004</c:v>
                </c:pt>
                <c:pt idx="40848">
                  <c:v>6.1381839999999999</c:v>
                </c:pt>
                <c:pt idx="40849">
                  <c:v>6.1481779999999997</c:v>
                </c:pt>
                <c:pt idx="40850">
                  <c:v>6.143052</c:v>
                </c:pt>
                <c:pt idx="40851">
                  <c:v>6.135643</c:v>
                </c:pt>
                <c:pt idx="40852">
                  <c:v>6.147475</c:v>
                </c:pt>
                <c:pt idx="40853">
                  <c:v>6.153079</c:v>
                </c:pt>
                <c:pt idx="40854">
                  <c:v>6.1399939999999997</c:v>
                </c:pt>
                <c:pt idx="40855">
                  <c:v>6.1437439999999999</c:v>
                </c:pt>
                <c:pt idx="40856">
                  <c:v>6.1531380000000002</c:v>
                </c:pt>
                <c:pt idx="40857">
                  <c:v>6.1438969999999999</c:v>
                </c:pt>
                <c:pt idx="40858">
                  <c:v>6.1408009999999997</c:v>
                </c:pt>
                <c:pt idx="40859">
                  <c:v>6.1457920000000001</c:v>
                </c:pt>
                <c:pt idx="40860">
                  <c:v>6.1411709999999999</c:v>
                </c:pt>
                <c:pt idx="40861">
                  <c:v>6.1350369999999996</c:v>
                </c:pt>
                <c:pt idx="40862">
                  <c:v>6.1439069999999996</c:v>
                </c:pt>
                <c:pt idx="40863">
                  <c:v>6.1494350000000004</c:v>
                </c:pt>
                <c:pt idx="40864">
                  <c:v>6.1417109999999999</c:v>
                </c:pt>
                <c:pt idx="40865">
                  <c:v>6.1453369999999996</c:v>
                </c:pt>
                <c:pt idx="40866">
                  <c:v>6.1476290000000002</c:v>
                </c:pt>
                <c:pt idx="40867">
                  <c:v>6.1381860000000001</c:v>
                </c:pt>
                <c:pt idx="40868">
                  <c:v>6.1408690000000004</c:v>
                </c:pt>
                <c:pt idx="40869">
                  <c:v>6.1481750000000002</c:v>
                </c:pt>
                <c:pt idx="40870">
                  <c:v>6.1423249999999996</c:v>
                </c:pt>
                <c:pt idx="40871">
                  <c:v>6.1368660000000004</c:v>
                </c:pt>
                <c:pt idx="40872">
                  <c:v>6.1453530000000001</c:v>
                </c:pt>
                <c:pt idx="40873">
                  <c:v>6.1495420000000003</c:v>
                </c:pt>
                <c:pt idx="40874">
                  <c:v>6.1414280000000003</c:v>
                </c:pt>
                <c:pt idx="40875">
                  <c:v>6.142118</c:v>
                </c:pt>
                <c:pt idx="40876">
                  <c:v>6.1457699999999997</c:v>
                </c:pt>
                <c:pt idx="40877">
                  <c:v>6.1425890000000001</c:v>
                </c:pt>
                <c:pt idx="40878">
                  <c:v>6.1395660000000003</c:v>
                </c:pt>
                <c:pt idx="40879">
                  <c:v>6.1408880000000003</c:v>
                </c:pt>
                <c:pt idx="40880">
                  <c:v>6.1446779999999999</c:v>
                </c:pt>
                <c:pt idx="40881">
                  <c:v>6.1430550000000004</c:v>
                </c:pt>
                <c:pt idx="40882">
                  <c:v>6.1445299999999996</c:v>
                </c:pt>
                <c:pt idx="40883">
                  <c:v>6.1456720000000002</c:v>
                </c:pt>
                <c:pt idx="40884">
                  <c:v>6.1402489999999998</c:v>
                </c:pt>
                <c:pt idx="40885">
                  <c:v>6.1431930000000001</c:v>
                </c:pt>
                <c:pt idx="40886">
                  <c:v>6.1448299999999998</c:v>
                </c:pt>
                <c:pt idx="40887">
                  <c:v>6.1391790000000004</c:v>
                </c:pt>
                <c:pt idx="40888">
                  <c:v>6.141534</c:v>
                </c:pt>
                <c:pt idx="40889">
                  <c:v>6.1520489999999999</c:v>
                </c:pt>
                <c:pt idx="40890">
                  <c:v>6.1542579999999996</c:v>
                </c:pt>
                <c:pt idx="40891">
                  <c:v>6.1514889999999998</c:v>
                </c:pt>
                <c:pt idx="40892">
                  <c:v>6.1574790000000004</c:v>
                </c:pt>
                <c:pt idx="40893">
                  <c:v>6.1553190000000004</c:v>
                </c:pt>
                <c:pt idx="40894">
                  <c:v>6.1464650000000001</c:v>
                </c:pt>
                <c:pt idx="40895">
                  <c:v>6.149006</c:v>
                </c:pt>
                <c:pt idx="40896">
                  <c:v>6.1528229999999997</c:v>
                </c:pt>
                <c:pt idx="40897">
                  <c:v>6.1505869999999998</c:v>
                </c:pt>
                <c:pt idx="40898">
                  <c:v>6.1473560000000003</c:v>
                </c:pt>
                <c:pt idx="40899">
                  <c:v>6.1504479999999999</c:v>
                </c:pt>
                <c:pt idx="40900">
                  <c:v>6.1486489999999998</c:v>
                </c:pt>
                <c:pt idx="40901">
                  <c:v>6.1413690000000001</c:v>
                </c:pt>
                <c:pt idx="40902">
                  <c:v>6.1475949999999999</c:v>
                </c:pt>
                <c:pt idx="40903">
                  <c:v>6.1513119999999999</c:v>
                </c:pt>
                <c:pt idx="40904">
                  <c:v>6.1462279999999998</c:v>
                </c:pt>
                <c:pt idx="40905">
                  <c:v>6.1498239999999997</c:v>
                </c:pt>
                <c:pt idx="40906">
                  <c:v>6.152628</c:v>
                </c:pt>
                <c:pt idx="40907">
                  <c:v>6.1437419999999996</c:v>
                </c:pt>
                <c:pt idx="40908">
                  <c:v>6.1419189999999997</c:v>
                </c:pt>
                <c:pt idx="40909">
                  <c:v>6.1526750000000003</c:v>
                </c:pt>
                <c:pt idx="40910">
                  <c:v>6.1519029999999999</c:v>
                </c:pt>
                <c:pt idx="40911">
                  <c:v>6.1505580000000002</c:v>
                </c:pt>
                <c:pt idx="40912">
                  <c:v>6.1586069999999999</c:v>
                </c:pt>
                <c:pt idx="40913">
                  <c:v>6.1569770000000004</c:v>
                </c:pt>
                <c:pt idx="40914">
                  <c:v>6.1478710000000003</c:v>
                </c:pt>
                <c:pt idx="40915">
                  <c:v>6.1476179999999996</c:v>
                </c:pt>
                <c:pt idx="40916">
                  <c:v>6.1574960000000001</c:v>
                </c:pt>
                <c:pt idx="40917">
                  <c:v>6.1603180000000002</c:v>
                </c:pt>
                <c:pt idx="40918">
                  <c:v>6.1525730000000003</c:v>
                </c:pt>
                <c:pt idx="40919">
                  <c:v>6.1495050000000004</c:v>
                </c:pt>
                <c:pt idx="40920">
                  <c:v>6.1524010000000002</c:v>
                </c:pt>
                <c:pt idx="40921">
                  <c:v>6.155672</c:v>
                </c:pt>
                <c:pt idx="40922">
                  <c:v>6.1507579999999997</c:v>
                </c:pt>
                <c:pt idx="40923">
                  <c:v>6.1447349999999998</c:v>
                </c:pt>
                <c:pt idx="40924">
                  <c:v>6.1472350000000002</c:v>
                </c:pt>
                <c:pt idx="40925">
                  <c:v>6.151357</c:v>
                </c:pt>
                <c:pt idx="40926">
                  <c:v>6.1559540000000004</c:v>
                </c:pt>
                <c:pt idx="40927">
                  <c:v>6.1503230000000002</c:v>
                </c:pt>
                <c:pt idx="40928">
                  <c:v>6.146725</c:v>
                </c:pt>
                <c:pt idx="40929">
                  <c:v>6.1555920000000004</c:v>
                </c:pt>
                <c:pt idx="40930">
                  <c:v>6.1529740000000004</c:v>
                </c:pt>
                <c:pt idx="40931">
                  <c:v>6.1496430000000002</c:v>
                </c:pt>
                <c:pt idx="40932">
                  <c:v>6.1549290000000001</c:v>
                </c:pt>
                <c:pt idx="40933">
                  <c:v>6.1523830000000004</c:v>
                </c:pt>
                <c:pt idx="40934">
                  <c:v>6.1479109999999997</c:v>
                </c:pt>
                <c:pt idx="40935">
                  <c:v>6.1536929999999996</c:v>
                </c:pt>
                <c:pt idx="40936">
                  <c:v>6.156568</c:v>
                </c:pt>
                <c:pt idx="40937">
                  <c:v>6.1552910000000001</c:v>
                </c:pt>
                <c:pt idx="40938">
                  <c:v>6.1602430000000004</c:v>
                </c:pt>
                <c:pt idx="40939">
                  <c:v>6.1565459999999996</c:v>
                </c:pt>
                <c:pt idx="40940">
                  <c:v>6.1497190000000002</c:v>
                </c:pt>
                <c:pt idx="40941">
                  <c:v>6.1557899999999997</c:v>
                </c:pt>
                <c:pt idx="40942">
                  <c:v>6.1581070000000002</c:v>
                </c:pt>
                <c:pt idx="40943">
                  <c:v>6.1522050000000004</c:v>
                </c:pt>
                <c:pt idx="40944">
                  <c:v>6.1492740000000001</c:v>
                </c:pt>
                <c:pt idx="40945">
                  <c:v>6.155742</c:v>
                </c:pt>
                <c:pt idx="40946">
                  <c:v>6.1608229999999997</c:v>
                </c:pt>
                <c:pt idx="40947">
                  <c:v>6.1522920000000001</c:v>
                </c:pt>
                <c:pt idx="40948">
                  <c:v>6.152247</c:v>
                </c:pt>
                <c:pt idx="40949">
                  <c:v>6.1598850000000001</c:v>
                </c:pt>
                <c:pt idx="40950">
                  <c:v>6.1567080000000001</c:v>
                </c:pt>
                <c:pt idx="40951">
                  <c:v>6.1570819999999999</c:v>
                </c:pt>
                <c:pt idx="40952">
                  <c:v>6.1653830000000003</c:v>
                </c:pt>
                <c:pt idx="40953">
                  <c:v>6.1663360000000003</c:v>
                </c:pt>
                <c:pt idx="40954">
                  <c:v>6.1606750000000003</c:v>
                </c:pt>
                <c:pt idx="40955">
                  <c:v>6.1625680000000003</c:v>
                </c:pt>
                <c:pt idx="40956">
                  <c:v>6.1637880000000003</c:v>
                </c:pt>
                <c:pt idx="40957">
                  <c:v>6.1581809999999999</c:v>
                </c:pt>
                <c:pt idx="40958">
                  <c:v>6.16012</c:v>
                </c:pt>
                <c:pt idx="40959">
                  <c:v>6.1627219999999996</c:v>
                </c:pt>
                <c:pt idx="40960">
                  <c:v>6.1588159999999998</c:v>
                </c:pt>
                <c:pt idx="40961">
                  <c:v>6.1580950000000003</c:v>
                </c:pt>
                <c:pt idx="40962">
                  <c:v>6.1628170000000004</c:v>
                </c:pt>
                <c:pt idx="40963">
                  <c:v>6.1612239999999998</c:v>
                </c:pt>
                <c:pt idx="40964">
                  <c:v>6.1543679999999998</c:v>
                </c:pt>
                <c:pt idx="40965">
                  <c:v>6.1610589999999998</c:v>
                </c:pt>
                <c:pt idx="40966">
                  <c:v>6.1638659999999996</c:v>
                </c:pt>
                <c:pt idx="40967">
                  <c:v>6.15402</c:v>
                </c:pt>
                <c:pt idx="40968">
                  <c:v>6.1566879999999999</c:v>
                </c:pt>
                <c:pt idx="40969">
                  <c:v>6.1607900000000004</c:v>
                </c:pt>
                <c:pt idx="40970">
                  <c:v>6.1552959999999999</c:v>
                </c:pt>
                <c:pt idx="40971">
                  <c:v>6.1550459999999996</c:v>
                </c:pt>
                <c:pt idx="40972">
                  <c:v>6.1617150000000001</c:v>
                </c:pt>
                <c:pt idx="40973">
                  <c:v>6.1605119999999998</c:v>
                </c:pt>
                <c:pt idx="40974">
                  <c:v>6.1536920000000004</c:v>
                </c:pt>
                <c:pt idx="40975">
                  <c:v>6.1601350000000004</c:v>
                </c:pt>
                <c:pt idx="40976">
                  <c:v>6.1669219999999996</c:v>
                </c:pt>
                <c:pt idx="40977">
                  <c:v>6.1628800000000004</c:v>
                </c:pt>
                <c:pt idx="40978">
                  <c:v>6.1611900000000004</c:v>
                </c:pt>
                <c:pt idx="40979">
                  <c:v>6.1613699999999998</c:v>
                </c:pt>
                <c:pt idx="40980">
                  <c:v>6.1558260000000002</c:v>
                </c:pt>
                <c:pt idx="40981">
                  <c:v>6.1551929999999997</c:v>
                </c:pt>
                <c:pt idx="40982">
                  <c:v>6.1674759999999997</c:v>
                </c:pt>
                <c:pt idx="40983">
                  <c:v>6.1688499999999999</c:v>
                </c:pt>
                <c:pt idx="40984">
                  <c:v>6.1591469999999999</c:v>
                </c:pt>
                <c:pt idx="40985">
                  <c:v>6.1657919999999997</c:v>
                </c:pt>
                <c:pt idx="40986">
                  <c:v>6.1721519999999996</c:v>
                </c:pt>
                <c:pt idx="40987">
                  <c:v>6.1640769999999998</c:v>
                </c:pt>
                <c:pt idx="40988">
                  <c:v>6.1617110000000004</c:v>
                </c:pt>
                <c:pt idx="40989">
                  <c:v>6.1677340000000003</c:v>
                </c:pt>
                <c:pt idx="40990">
                  <c:v>6.162515</c:v>
                </c:pt>
                <c:pt idx="40991">
                  <c:v>6.1577989999999998</c:v>
                </c:pt>
                <c:pt idx="40992">
                  <c:v>6.1697610000000003</c:v>
                </c:pt>
                <c:pt idx="40993">
                  <c:v>6.1701139999999999</c:v>
                </c:pt>
                <c:pt idx="40994">
                  <c:v>6.1590319999999998</c:v>
                </c:pt>
                <c:pt idx="40995">
                  <c:v>6.1625389999999998</c:v>
                </c:pt>
                <c:pt idx="40996">
                  <c:v>6.1644649999999999</c:v>
                </c:pt>
                <c:pt idx="40997">
                  <c:v>6.1615019999999996</c:v>
                </c:pt>
                <c:pt idx="40998">
                  <c:v>6.1669119999999999</c:v>
                </c:pt>
                <c:pt idx="40999">
                  <c:v>6.1710130000000003</c:v>
                </c:pt>
                <c:pt idx="41000">
                  <c:v>6.1627989999999997</c:v>
                </c:pt>
                <c:pt idx="41001">
                  <c:v>6.158309</c:v>
                </c:pt>
                <c:pt idx="41002">
                  <c:v>6.1658439999999999</c:v>
                </c:pt>
                <c:pt idx="41003">
                  <c:v>6.1642869999999998</c:v>
                </c:pt>
                <c:pt idx="41004">
                  <c:v>6.1588060000000002</c:v>
                </c:pt>
                <c:pt idx="41005">
                  <c:v>6.1657330000000004</c:v>
                </c:pt>
                <c:pt idx="41006">
                  <c:v>6.1662629999999998</c:v>
                </c:pt>
                <c:pt idx="41007">
                  <c:v>6.1593809999999998</c:v>
                </c:pt>
                <c:pt idx="41008">
                  <c:v>6.1678740000000003</c:v>
                </c:pt>
                <c:pt idx="41009">
                  <c:v>6.1749109999999998</c:v>
                </c:pt>
                <c:pt idx="41010">
                  <c:v>6.1651559999999996</c:v>
                </c:pt>
                <c:pt idx="41011">
                  <c:v>6.1653710000000004</c:v>
                </c:pt>
                <c:pt idx="41012">
                  <c:v>6.1720740000000003</c:v>
                </c:pt>
                <c:pt idx="41013">
                  <c:v>6.1668710000000004</c:v>
                </c:pt>
                <c:pt idx="41014">
                  <c:v>6.1651239999999996</c:v>
                </c:pt>
                <c:pt idx="41015">
                  <c:v>6.1701180000000004</c:v>
                </c:pt>
                <c:pt idx="41016">
                  <c:v>6.1724410000000001</c:v>
                </c:pt>
                <c:pt idx="41017">
                  <c:v>6.174004</c:v>
                </c:pt>
                <c:pt idx="41018">
                  <c:v>6.1751719999999999</c:v>
                </c:pt>
                <c:pt idx="41019">
                  <c:v>6.1720860000000002</c:v>
                </c:pt>
                <c:pt idx="41020">
                  <c:v>6.1681730000000003</c:v>
                </c:pt>
                <c:pt idx="41021">
                  <c:v>6.1697790000000001</c:v>
                </c:pt>
                <c:pt idx="41022">
                  <c:v>6.1694959999999996</c:v>
                </c:pt>
                <c:pt idx="41023">
                  <c:v>6.1636170000000003</c:v>
                </c:pt>
                <c:pt idx="41024">
                  <c:v>6.1642749999999999</c:v>
                </c:pt>
                <c:pt idx="41025">
                  <c:v>6.1701160000000002</c:v>
                </c:pt>
                <c:pt idx="41026">
                  <c:v>6.1703760000000001</c:v>
                </c:pt>
                <c:pt idx="41027">
                  <c:v>6.1638640000000002</c:v>
                </c:pt>
                <c:pt idx="41028">
                  <c:v>6.1647809999999996</c:v>
                </c:pt>
                <c:pt idx="41029">
                  <c:v>6.1715260000000001</c:v>
                </c:pt>
                <c:pt idx="41030">
                  <c:v>6.168412</c:v>
                </c:pt>
                <c:pt idx="41031">
                  <c:v>6.1691570000000002</c:v>
                </c:pt>
                <c:pt idx="41032">
                  <c:v>6.1755420000000001</c:v>
                </c:pt>
                <c:pt idx="41033">
                  <c:v>6.1678050000000004</c:v>
                </c:pt>
                <c:pt idx="41034">
                  <c:v>6.1627710000000002</c:v>
                </c:pt>
                <c:pt idx="41035">
                  <c:v>6.1721659999999998</c:v>
                </c:pt>
                <c:pt idx="41036">
                  <c:v>6.1734960000000001</c:v>
                </c:pt>
                <c:pt idx="41037">
                  <c:v>6.1682170000000003</c:v>
                </c:pt>
                <c:pt idx="41038">
                  <c:v>6.1755120000000003</c:v>
                </c:pt>
                <c:pt idx="41039">
                  <c:v>6.1807540000000003</c:v>
                </c:pt>
                <c:pt idx="41040">
                  <c:v>6.1737770000000003</c:v>
                </c:pt>
                <c:pt idx="41041">
                  <c:v>6.1735100000000003</c:v>
                </c:pt>
                <c:pt idx="41042">
                  <c:v>6.1766589999999999</c:v>
                </c:pt>
                <c:pt idx="41043">
                  <c:v>6.1749869999999998</c:v>
                </c:pt>
                <c:pt idx="41044">
                  <c:v>6.1715239999999998</c:v>
                </c:pt>
                <c:pt idx="41045">
                  <c:v>6.1710859999999998</c:v>
                </c:pt>
                <c:pt idx="41046">
                  <c:v>6.1744870000000001</c:v>
                </c:pt>
                <c:pt idx="41047">
                  <c:v>6.1754449999999999</c:v>
                </c:pt>
                <c:pt idx="41048">
                  <c:v>6.1747360000000002</c:v>
                </c:pt>
                <c:pt idx="41049">
                  <c:v>6.1734770000000001</c:v>
                </c:pt>
                <c:pt idx="41050">
                  <c:v>6.1704629999999998</c:v>
                </c:pt>
                <c:pt idx="41051">
                  <c:v>6.1731680000000004</c:v>
                </c:pt>
                <c:pt idx="41052">
                  <c:v>6.1762350000000001</c:v>
                </c:pt>
                <c:pt idx="41053">
                  <c:v>6.1722999999999999</c:v>
                </c:pt>
                <c:pt idx="41054">
                  <c:v>6.1680010000000003</c:v>
                </c:pt>
                <c:pt idx="41055">
                  <c:v>6.1737869999999999</c:v>
                </c:pt>
                <c:pt idx="41056">
                  <c:v>6.1747579999999997</c:v>
                </c:pt>
                <c:pt idx="41057">
                  <c:v>6.1670239999999996</c:v>
                </c:pt>
                <c:pt idx="41058">
                  <c:v>6.1752929999999999</c:v>
                </c:pt>
                <c:pt idx="41059">
                  <c:v>6.1856999999999998</c:v>
                </c:pt>
                <c:pt idx="41060">
                  <c:v>6.1770699999999996</c:v>
                </c:pt>
                <c:pt idx="41061">
                  <c:v>6.1719739999999996</c:v>
                </c:pt>
                <c:pt idx="41062">
                  <c:v>6.1773800000000003</c:v>
                </c:pt>
                <c:pt idx="41063">
                  <c:v>6.1762249999999996</c:v>
                </c:pt>
                <c:pt idx="41064">
                  <c:v>6.171983</c:v>
                </c:pt>
                <c:pt idx="41065">
                  <c:v>6.175433</c:v>
                </c:pt>
                <c:pt idx="41066">
                  <c:v>6.1749619999999998</c:v>
                </c:pt>
                <c:pt idx="41067">
                  <c:v>6.1697800000000003</c:v>
                </c:pt>
                <c:pt idx="41068">
                  <c:v>6.1768029999999996</c:v>
                </c:pt>
                <c:pt idx="41069">
                  <c:v>6.1820589999999997</c:v>
                </c:pt>
                <c:pt idx="41070">
                  <c:v>6.1753260000000001</c:v>
                </c:pt>
                <c:pt idx="41071">
                  <c:v>6.1730999999999998</c:v>
                </c:pt>
                <c:pt idx="41072">
                  <c:v>6.1785399999999999</c:v>
                </c:pt>
                <c:pt idx="41073">
                  <c:v>6.1782370000000002</c:v>
                </c:pt>
                <c:pt idx="41074">
                  <c:v>6.1754160000000002</c:v>
                </c:pt>
                <c:pt idx="41075">
                  <c:v>6.1809669999999999</c:v>
                </c:pt>
                <c:pt idx="41076">
                  <c:v>6.1805940000000001</c:v>
                </c:pt>
                <c:pt idx="41077">
                  <c:v>6.177727</c:v>
                </c:pt>
                <c:pt idx="41078">
                  <c:v>6.1837280000000003</c:v>
                </c:pt>
                <c:pt idx="41079">
                  <c:v>6.1839750000000002</c:v>
                </c:pt>
                <c:pt idx="41080">
                  <c:v>6.1812120000000004</c:v>
                </c:pt>
                <c:pt idx="41081">
                  <c:v>6.1838410000000001</c:v>
                </c:pt>
                <c:pt idx="41082">
                  <c:v>6.1817609999999998</c:v>
                </c:pt>
                <c:pt idx="41083">
                  <c:v>6.1759079999999997</c:v>
                </c:pt>
                <c:pt idx="41084">
                  <c:v>6.1783859999999997</c:v>
                </c:pt>
                <c:pt idx="41085">
                  <c:v>6.1837400000000002</c:v>
                </c:pt>
                <c:pt idx="41086">
                  <c:v>6.1751250000000004</c:v>
                </c:pt>
                <c:pt idx="41087">
                  <c:v>6.172453</c:v>
                </c:pt>
                <c:pt idx="41088">
                  <c:v>6.1828909999999997</c:v>
                </c:pt>
                <c:pt idx="41089">
                  <c:v>6.1811959999999999</c:v>
                </c:pt>
                <c:pt idx="41090">
                  <c:v>6.1743880000000004</c:v>
                </c:pt>
                <c:pt idx="41091">
                  <c:v>6.1760450000000002</c:v>
                </c:pt>
                <c:pt idx="41092">
                  <c:v>6.1791010000000002</c:v>
                </c:pt>
                <c:pt idx="41093">
                  <c:v>6.1795470000000003</c:v>
                </c:pt>
                <c:pt idx="41094">
                  <c:v>6.1841600000000003</c:v>
                </c:pt>
                <c:pt idx="41095">
                  <c:v>6.1856640000000001</c:v>
                </c:pt>
                <c:pt idx="41096">
                  <c:v>6.1788679999999996</c:v>
                </c:pt>
                <c:pt idx="41097">
                  <c:v>6.1819550000000003</c:v>
                </c:pt>
                <c:pt idx="41098">
                  <c:v>6.1851789999999998</c:v>
                </c:pt>
                <c:pt idx="41099">
                  <c:v>6.1803809999999997</c:v>
                </c:pt>
                <c:pt idx="41100">
                  <c:v>6.1825559999999999</c:v>
                </c:pt>
                <c:pt idx="41101">
                  <c:v>6.186439</c:v>
                </c:pt>
                <c:pt idx="41102">
                  <c:v>6.1853160000000003</c:v>
                </c:pt>
                <c:pt idx="41103">
                  <c:v>6.1812240000000003</c:v>
                </c:pt>
                <c:pt idx="41104">
                  <c:v>6.1819629999999997</c:v>
                </c:pt>
                <c:pt idx="41105">
                  <c:v>6.1816209999999998</c:v>
                </c:pt>
                <c:pt idx="41106">
                  <c:v>6.1771890000000003</c:v>
                </c:pt>
                <c:pt idx="41107">
                  <c:v>6.1836380000000002</c:v>
                </c:pt>
                <c:pt idx="41108">
                  <c:v>6.1902840000000001</c:v>
                </c:pt>
                <c:pt idx="41109">
                  <c:v>6.1844260000000002</c:v>
                </c:pt>
                <c:pt idx="41110">
                  <c:v>6.177657</c:v>
                </c:pt>
                <c:pt idx="41111">
                  <c:v>6.1802640000000002</c:v>
                </c:pt>
                <c:pt idx="41112">
                  <c:v>6.1803949999999999</c:v>
                </c:pt>
                <c:pt idx="41113">
                  <c:v>6.1771739999999999</c:v>
                </c:pt>
                <c:pt idx="41114">
                  <c:v>6.1892149999999999</c:v>
                </c:pt>
                <c:pt idx="41115">
                  <c:v>6.1933340000000001</c:v>
                </c:pt>
                <c:pt idx="41116">
                  <c:v>6.1819579999999998</c:v>
                </c:pt>
                <c:pt idx="41117">
                  <c:v>6.1833109999999998</c:v>
                </c:pt>
                <c:pt idx="41118">
                  <c:v>6.1869529999999999</c:v>
                </c:pt>
                <c:pt idx="41119">
                  <c:v>6.1838179999999996</c:v>
                </c:pt>
                <c:pt idx="41120">
                  <c:v>6.1850880000000004</c:v>
                </c:pt>
                <c:pt idx="41121">
                  <c:v>6.191484</c:v>
                </c:pt>
                <c:pt idx="41122">
                  <c:v>6.1899620000000004</c:v>
                </c:pt>
                <c:pt idx="41123">
                  <c:v>6.1863010000000003</c:v>
                </c:pt>
                <c:pt idx="41124">
                  <c:v>6.1909929999999997</c:v>
                </c:pt>
                <c:pt idx="41125">
                  <c:v>6.1867919999999996</c:v>
                </c:pt>
                <c:pt idx="41126">
                  <c:v>6.1814210000000003</c:v>
                </c:pt>
                <c:pt idx="41127">
                  <c:v>6.1897770000000003</c:v>
                </c:pt>
                <c:pt idx="41128">
                  <c:v>6.1943830000000002</c:v>
                </c:pt>
                <c:pt idx="41129">
                  <c:v>6.1898169999999997</c:v>
                </c:pt>
                <c:pt idx="41130">
                  <c:v>6.1898289999999996</c:v>
                </c:pt>
                <c:pt idx="41131">
                  <c:v>6.195862</c:v>
                </c:pt>
                <c:pt idx="41132">
                  <c:v>6.1902739999999996</c:v>
                </c:pt>
                <c:pt idx="41133">
                  <c:v>6.1831959999999997</c:v>
                </c:pt>
                <c:pt idx="41134">
                  <c:v>6.1899389999999999</c:v>
                </c:pt>
                <c:pt idx="41135">
                  <c:v>6.1922370000000004</c:v>
                </c:pt>
                <c:pt idx="41136">
                  <c:v>6.1877190000000004</c:v>
                </c:pt>
                <c:pt idx="41137">
                  <c:v>6.1868550000000004</c:v>
                </c:pt>
                <c:pt idx="41138">
                  <c:v>6.1886729999999996</c:v>
                </c:pt>
                <c:pt idx="41139">
                  <c:v>6.1881180000000002</c:v>
                </c:pt>
                <c:pt idx="41140">
                  <c:v>6.1873930000000001</c:v>
                </c:pt>
                <c:pt idx="41141">
                  <c:v>6.1894080000000002</c:v>
                </c:pt>
                <c:pt idx="41142">
                  <c:v>6.1904409999999999</c:v>
                </c:pt>
                <c:pt idx="41143">
                  <c:v>6.191122</c:v>
                </c:pt>
                <c:pt idx="41144">
                  <c:v>6.1873870000000002</c:v>
                </c:pt>
                <c:pt idx="41145">
                  <c:v>6.184221</c:v>
                </c:pt>
                <c:pt idx="41146">
                  <c:v>6.1909770000000002</c:v>
                </c:pt>
                <c:pt idx="41147">
                  <c:v>6.1944410000000003</c:v>
                </c:pt>
                <c:pt idx="41148">
                  <c:v>6.1905489999999999</c:v>
                </c:pt>
                <c:pt idx="41149">
                  <c:v>6.187621</c:v>
                </c:pt>
                <c:pt idx="41150">
                  <c:v>6.187246</c:v>
                </c:pt>
                <c:pt idx="41151">
                  <c:v>6.1920200000000003</c:v>
                </c:pt>
                <c:pt idx="41152">
                  <c:v>6.1910910000000001</c:v>
                </c:pt>
                <c:pt idx="41153">
                  <c:v>6.1892849999999999</c:v>
                </c:pt>
                <c:pt idx="41154">
                  <c:v>6.1917999999999997</c:v>
                </c:pt>
                <c:pt idx="41155">
                  <c:v>6.1866890000000003</c:v>
                </c:pt>
                <c:pt idx="41156">
                  <c:v>6.183503</c:v>
                </c:pt>
                <c:pt idx="41157">
                  <c:v>6.1907379999999996</c:v>
                </c:pt>
                <c:pt idx="41158">
                  <c:v>6.1929930000000004</c:v>
                </c:pt>
                <c:pt idx="41159">
                  <c:v>6.1867979999999996</c:v>
                </c:pt>
                <c:pt idx="41160">
                  <c:v>6.1872350000000003</c:v>
                </c:pt>
                <c:pt idx="41161">
                  <c:v>6.1883749999999997</c:v>
                </c:pt>
                <c:pt idx="41162">
                  <c:v>6.1870200000000004</c:v>
                </c:pt>
                <c:pt idx="41163">
                  <c:v>6.1967829999999999</c:v>
                </c:pt>
                <c:pt idx="41164">
                  <c:v>6.201346</c:v>
                </c:pt>
                <c:pt idx="41165">
                  <c:v>6.1942700000000004</c:v>
                </c:pt>
                <c:pt idx="41166">
                  <c:v>6.1947789999999996</c:v>
                </c:pt>
                <c:pt idx="41167">
                  <c:v>6.1999019999999998</c:v>
                </c:pt>
                <c:pt idx="41168">
                  <c:v>6.1946659999999998</c:v>
                </c:pt>
                <c:pt idx="41169">
                  <c:v>6.1889719999999997</c:v>
                </c:pt>
                <c:pt idx="41170">
                  <c:v>6.1961539999999999</c:v>
                </c:pt>
                <c:pt idx="41171">
                  <c:v>6.1999269999999997</c:v>
                </c:pt>
                <c:pt idx="41172">
                  <c:v>6.1932340000000003</c:v>
                </c:pt>
                <c:pt idx="41173">
                  <c:v>6.1943159999999997</c:v>
                </c:pt>
                <c:pt idx="41174">
                  <c:v>6.1974549999999997</c:v>
                </c:pt>
                <c:pt idx="41175">
                  <c:v>6.1932010000000002</c:v>
                </c:pt>
                <c:pt idx="41176">
                  <c:v>6.1931719999999997</c:v>
                </c:pt>
                <c:pt idx="41177">
                  <c:v>6.1955790000000004</c:v>
                </c:pt>
                <c:pt idx="41178">
                  <c:v>6.1898499999999999</c:v>
                </c:pt>
                <c:pt idx="41179">
                  <c:v>6.1873880000000003</c:v>
                </c:pt>
                <c:pt idx="41180">
                  <c:v>6.1934189999999996</c:v>
                </c:pt>
                <c:pt idx="41181">
                  <c:v>6.1900639999999996</c:v>
                </c:pt>
                <c:pt idx="41182">
                  <c:v>6.1863679999999999</c:v>
                </c:pt>
                <c:pt idx="41183">
                  <c:v>6.1964740000000003</c:v>
                </c:pt>
                <c:pt idx="41184">
                  <c:v>6.2007680000000001</c:v>
                </c:pt>
                <c:pt idx="41185">
                  <c:v>6.1946320000000004</c:v>
                </c:pt>
                <c:pt idx="41186">
                  <c:v>6.1946370000000002</c:v>
                </c:pt>
                <c:pt idx="41187">
                  <c:v>6.2004339999999996</c:v>
                </c:pt>
                <c:pt idx="41188">
                  <c:v>6.1981089999999996</c:v>
                </c:pt>
                <c:pt idx="41189">
                  <c:v>6.1957570000000004</c:v>
                </c:pt>
                <c:pt idx="41190">
                  <c:v>6.2020660000000003</c:v>
                </c:pt>
                <c:pt idx="41191">
                  <c:v>6.1982759999999999</c:v>
                </c:pt>
                <c:pt idx="41192">
                  <c:v>6.1931229999999999</c:v>
                </c:pt>
                <c:pt idx="41193">
                  <c:v>6.2038830000000003</c:v>
                </c:pt>
                <c:pt idx="41194">
                  <c:v>6.206512</c:v>
                </c:pt>
                <c:pt idx="41195">
                  <c:v>6.1921359999999996</c:v>
                </c:pt>
                <c:pt idx="41196">
                  <c:v>6.1910679999999996</c:v>
                </c:pt>
                <c:pt idx="41197">
                  <c:v>6.2007960000000004</c:v>
                </c:pt>
                <c:pt idx="41198">
                  <c:v>6.195576</c:v>
                </c:pt>
                <c:pt idx="41199">
                  <c:v>6.1916549999999999</c:v>
                </c:pt>
                <c:pt idx="41200">
                  <c:v>6.1984450000000004</c:v>
                </c:pt>
                <c:pt idx="41201">
                  <c:v>6.1967150000000002</c:v>
                </c:pt>
                <c:pt idx="41202">
                  <c:v>6.1955530000000003</c:v>
                </c:pt>
                <c:pt idx="41203">
                  <c:v>6.1996390000000003</c:v>
                </c:pt>
                <c:pt idx="41204">
                  <c:v>6.1990049999999997</c:v>
                </c:pt>
                <c:pt idx="41205">
                  <c:v>6.1969269999999996</c:v>
                </c:pt>
                <c:pt idx="41206">
                  <c:v>6.2008359999999998</c:v>
                </c:pt>
                <c:pt idx="41207">
                  <c:v>6.2023260000000002</c:v>
                </c:pt>
                <c:pt idx="41208">
                  <c:v>6.1987379999999996</c:v>
                </c:pt>
                <c:pt idx="41209">
                  <c:v>6.202763</c:v>
                </c:pt>
                <c:pt idx="41210">
                  <c:v>6.2034330000000004</c:v>
                </c:pt>
                <c:pt idx="41211">
                  <c:v>6.1982929999999996</c:v>
                </c:pt>
                <c:pt idx="41212">
                  <c:v>6.2022950000000003</c:v>
                </c:pt>
                <c:pt idx="41213">
                  <c:v>6.2045719999999998</c:v>
                </c:pt>
                <c:pt idx="41214">
                  <c:v>6.1970280000000004</c:v>
                </c:pt>
                <c:pt idx="41215">
                  <c:v>6.1961880000000003</c:v>
                </c:pt>
                <c:pt idx="41216">
                  <c:v>6.204142</c:v>
                </c:pt>
                <c:pt idx="41217">
                  <c:v>6.2041510000000004</c:v>
                </c:pt>
                <c:pt idx="41218">
                  <c:v>6.2029649999999998</c:v>
                </c:pt>
                <c:pt idx="41219">
                  <c:v>6.2090920000000001</c:v>
                </c:pt>
                <c:pt idx="41220">
                  <c:v>6.205902</c:v>
                </c:pt>
                <c:pt idx="41221">
                  <c:v>6.1994920000000002</c:v>
                </c:pt>
                <c:pt idx="41222">
                  <c:v>6.2037680000000002</c:v>
                </c:pt>
                <c:pt idx="41223">
                  <c:v>6.2043460000000001</c:v>
                </c:pt>
                <c:pt idx="41224">
                  <c:v>6.199872</c:v>
                </c:pt>
                <c:pt idx="41225">
                  <c:v>6.2026349999999999</c:v>
                </c:pt>
                <c:pt idx="41226">
                  <c:v>6.2068289999999999</c:v>
                </c:pt>
                <c:pt idx="41227">
                  <c:v>6.2027919999999996</c:v>
                </c:pt>
                <c:pt idx="41228">
                  <c:v>6.2003139999999997</c:v>
                </c:pt>
                <c:pt idx="41229">
                  <c:v>6.2029889999999996</c:v>
                </c:pt>
                <c:pt idx="41230">
                  <c:v>6.2011050000000001</c:v>
                </c:pt>
                <c:pt idx="41231">
                  <c:v>6.1998439999999997</c:v>
                </c:pt>
                <c:pt idx="41232">
                  <c:v>6.2030529999999997</c:v>
                </c:pt>
                <c:pt idx="41233">
                  <c:v>6.2027520000000003</c:v>
                </c:pt>
                <c:pt idx="41234">
                  <c:v>6.1983649999999999</c:v>
                </c:pt>
                <c:pt idx="41235">
                  <c:v>6.2006600000000001</c:v>
                </c:pt>
                <c:pt idx="41236">
                  <c:v>6.2079310000000003</c:v>
                </c:pt>
                <c:pt idx="41237">
                  <c:v>6.2047400000000001</c:v>
                </c:pt>
                <c:pt idx="41238">
                  <c:v>6.2013509999999998</c:v>
                </c:pt>
                <c:pt idx="41239">
                  <c:v>6.2068089999999998</c:v>
                </c:pt>
                <c:pt idx="41240">
                  <c:v>6.205705</c:v>
                </c:pt>
                <c:pt idx="41241">
                  <c:v>6.206054</c:v>
                </c:pt>
                <c:pt idx="41242">
                  <c:v>6.2102320000000004</c:v>
                </c:pt>
                <c:pt idx="41243">
                  <c:v>6.2091979999999998</c:v>
                </c:pt>
                <c:pt idx="41244">
                  <c:v>6.2075810000000002</c:v>
                </c:pt>
                <c:pt idx="41245">
                  <c:v>6.2107489999999999</c:v>
                </c:pt>
                <c:pt idx="41246">
                  <c:v>6.2141830000000002</c:v>
                </c:pt>
                <c:pt idx="41247">
                  <c:v>6.2083519999999996</c:v>
                </c:pt>
                <c:pt idx="41248">
                  <c:v>6.2060500000000003</c:v>
                </c:pt>
                <c:pt idx="41249">
                  <c:v>6.2102899999999996</c:v>
                </c:pt>
                <c:pt idx="41250">
                  <c:v>6.2081220000000004</c:v>
                </c:pt>
                <c:pt idx="41251">
                  <c:v>6.2055639999999999</c:v>
                </c:pt>
                <c:pt idx="41252">
                  <c:v>6.2094199999999997</c:v>
                </c:pt>
                <c:pt idx="41253">
                  <c:v>6.2099399999999996</c:v>
                </c:pt>
                <c:pt idx="41254">
                  <c:v>6.2018779999999998</c:v>
                </c:pt>
                <c:pt idx="41255">
                  <c:v>6.2018250000000004</c:v>
                </c:pt>
                <c:pt idx="41256">
                  <c:v>6.212574</c:v>
                </c:pt>
                <c:pt idx="41257">
                  <c:v>6.2118900000000004</c:v>
                </c:pt>
                <c:pt idx="41258">
                  <c:v>6.2060750000000002</c:v>
                </c:pt>
                <c:pt idx="41259">
                  <c:v>6.2088099999999997</c:v>
                </c:pt>
                <c:pt idx="41260">
                  <c:v>6.2088029999999996</c:v>
                </c:pt>
                <c:pt idx="41261">
                  <c:v>6.2050919999999996</c:v>
                </c:pt>
                <c:pt idx="41262">
                  <c:v>6.2071870000000002</c:v>
                </c:pt>
                <c:pt idx="41263">
                  <c:v>6.209098</c:v>
                </c:pt>
                <c:pt idx="41264">
                  <c:v>6.2019070000000003</c:v>
                </c:pt>
                <c:pt idx="41265">
                  <c:v>6.2048969999999999</c:v>
                </c:pt>
                <c:pt idx="41266">
                  <c:v>6.2110609999999999</c:v>
                </c:pt>
                <c:pt idx="41267">
                  <c:v>6.2030750000000001</c:v>
                </c:pt>
                <c:pt idx="41268">
                  <c:v>6.2065830000000002</c:v>
                </c:pt>
                <c:pt idx="41269">
                  <c:v>6.2172099999999997</c:v>
                </c:pt>
                <c:pt idx="41270">
                  <c:v>6.2151810000000003</c:v>
                </c:pt>
                <c:pt idx="41271">
                  <c:v>6.2120540000000002</c:v>
                </c:pt>
                <c:pt idx="41272">
                  <c:v>6.2157619999999998</c:v>
                </c:pt>
                <c:pt idx="41273">
                  <c:v>6.2130960000000002</c:v>
                </c:pt>
                <c:pt idx="41274">
                  <c:v>6.2058999999999997</c:v>
                </c:pt>
                <c:pt idx="41275">
                  <c:v>6.2126970000000004</c:v>
                </c:pt>
                <c:pt idx="41276">
                  <c:v>6.2141080000000004</c:v>
                </c:pt>
                <c:pt idx="41277">
                  <c:v>6.2055889999999998</c:v>
                </c:pt>
                <c:pt idx="41278">
                  <c:v>6.2103200000000003</c:v>
                </c:pt>
                <c:pt idx="41279">
                  <c:v>6.2148950000000003</c:v>
                </c:pt>
                <c:pt idx="41280">
                  <c:v>6.2107250000000001</c:v>
                </c:pt>
                <c:pt idx="41281">
                  <c:v>6.2108119999999998</c:v>
                </c:pt>
                <c:pt idx="41282">
                  <c:v>6.2156169999999999</c:v>
                </c:pt>
                <c:pt idx="41283">
                  <c:v>6.2147160000000001</c:v>
                </c:pt>
                <c:pt idx="41284">
                  <c:v>6.2135030000000002</c:v>
                </c:pt>
                <c:pt idx="41285">
                  <c:v>6.2174050000000003</c:v>
                </c:pt>
                <c:pt idx="41286">
                  <c:v>6.2137710000000004</c:v>
                </c:pt>
                <c:pt idx="41287">
                  <c:v>6.2096489999999998</c:v>
                </c:pt>
                <c:pt idx="41288">
                  <c:v>6.2162430000000004</c:v>
                </c:pt>
                <c:pt idx="41289">
                  <c:v>6.2185420000000002</c:v>
                </c:pt>
                <c:pt idx="41290">
                  <c:v>6.2105969999999999</c:v>
                </c:pt>
                <c:pt idx="41291">
                  <c:v>6.206607</c:v>
                </c:pt>
                <c:pt idx="41292">
                  <c:v>6.2120850000000001</c:v>
                </c:pt>
                <c:pt idx="41293">
                  <c:v>6.2174230000000001</c:v>
                </c:pt>
                <c:pt idx="41294">
                  <c:v>6.2146410000000003</c:v>
                </c:pt>
                <c:pt idx="41295">
                  <c:v>6.2136189999999996</c:v>
                </c:pt>
                <c:pt idx="41296">
                  <c:v>6.2142809999999997</c:v>
                </c:pt>
                <c:pt idx="41297">
                  <c:v>6.2167640000000004</c:v>
                </c:pt>
                <c:pt idx="41298">
                  <c:v>6.2195450000000001</c:v>
                </c:pt>
                <c:pt idx="41299">
                  <c:v>6.2113709999999998</c:v>
                </c:pt>
                <c:pt idx="41300">
                  <c:v>6.2030370000000001</c:v>
                </c:pt>
                <c:pt idx="41301">
                  <c:v>6.2118520000000004</c:v>
                </c:pt>
                <c:pt idx="41302">
                  <c:v>6.2210789999999996</c:v>
                </c:pt>
                <c:pt idx="41303">
                  <c:v>6.2124829999999998</c:v>
                </c:pt>
                <c:pt idx="41304">
                  <c:v>6.2119790000000004</c:v>
                </c:pt>
                <c:pt idx="41305">
                  <c:v>6.2223470000000001</c:v>
                </c:pt>
                <c:pt idx="41306">
                  <c:v>6.2172510000000001</c:v>
                </c:pt>
                <c:pt idx="41307">
                  <c:v>6.2147069999999998</c:v>
                </c:pt>
                <c:pt idx="41308">
                  <c:v>6.2242749999999996</c:v>
                </c:pt>
                <c:pt idx="41309">
                  <c:v>6.2236440000000002</c:v>
                </c:pt>
                <c:pt idx="41310">
                  <c:v>6.2173290000000003</c:v>
                </c:pt>
                <c:pt idx="41311">
                  <c:v>6.2188790000000003</c:v>
                </c:pt>
                <c:pt idx="41312">
                  <c:v>6.2174230000000001</c:v>
                </c:pt>
                <c:pt idx="41313">
                  <c:v>6.2113690000000004</c:v>
                </c:pt>
                <c:pt idx="41314">
                  <c:v>6.2181540000000002</c:v>
                </c:pt>
                <c:pt idx="41315">
                  <c:v>6.2258959999999997</c:v>
                </c:pt>
                <c:pt idx="41316">
                  <c:v>6.2174050000000003</c:v>
                </c:pt>
                <c:pt idx="41317">
                  <c:v>6.2129339999999997</c:v>
                </c:pt>
                <c:pt idx="41318">
                  <c:v>6.2223269999999999</c:v>
                </c:pt>
                <c:pt idx="41319">
                  <c:v>6.2245049999999997</c:v>
                </c:pt>
                <c:pt idx="41320">
                  <c:v>6.2160840000000004</c:v>
                </c:pt>
                <c:pt idx="41321">
                  <c:v>6.2184280000000003</c:v>
                </c:pt>
                <c:pt idx="41322">
                  <c:v>6.2178690000000003</c:v>
                </c:pt>
                <c:pt idx="41323">
                  <c:v>6.2070590000000001</c:v>
                </c:pt>
                <c:pt idx="41324">
                  <c:v>6.2138099999999996</c:v>
                </c:pt>
                <c:pt idx="41325">
                  <c:v>6.2213779999999996</c:v>
                </c:pt>
                <c:pt idx="41326">
                  <c:v>6.2160580000000003</c:v>
                </c:pt>
                <c:pt idx="41327">
                  <c:v>6.2187970000000004</c:v>
                </c:pt>
                <c:pt idx="41328">
                  <c:v>6.2229320000000001</c:v>
                </c:pt>
                <c:pt idx="41329">
                  <c:v>6.2203010000000001</c:v>
                </c:pt>
                <c:pt idx="41330">
                  <c:v>6.2205529999999998</c:v>
                </c:pt>
                <c:pt idx="41331">
                  <c:v>6.2259250000000002</c:v>
                </c:pt>
                <c:pt idx="41332">
                  <c:v>6.2244900000000003</c:v>
                </c:pt>
                <c:pt idx="41333">
                  <c:v>6.2230249999999998</c:v>
                </c:pt>
                <c:pt idx="41334">
                  <c:v>6.227004</c:v>
                </c:pt>
                <c:pt idx="41335">
                  <c:v>6.2208909999999999</c:v>
                </c:pt>
                <c:pt idx="41336">
                  <c:v>6.2158379999999998</c:v>
                </c:pt>
                <c:pt idx="41337">
                  <c:v>6.2224849999999998</c:v>
                </c:pt>
                <c:pt idx="41338">
                  <c:v>6.2265829999999998</c:v>
                </c:pt>
                <c:pt idx="41339">
                  <c:v>6.2206619999999999</c:v>
                </c:pt>
                <c:pt idx="41340">
                  <c:v>6.2174690000000004</c:v>
                </c:pt>
                <c:pt idx="41341">
                  <c:v>6.2257980000000002</c:v>
                </c:pt>
                <c:pt idx="41342">
                  <c:v>6.2261340000000001</c:v>
                </c:pt>
                <c:pt idx="41343">
                  <c:v>6.2199200000000001</c:v>
                </c:pt>
                <c:pt idx="41344">
                  <c:v>6.2250009999999998</c:v>
                </c:pt>
                <c:pt idx="41345">
                  <c:v>6.2293349999999998</c:v>
                </c:pt>
                <c:pt idx="41346">
                  <c:v>6.2223610000000003</c:v>
                </c:pt>
                <c:pt idx="41347">
                  <c:v>6.2171789999999998</c:v>
                </c:pt>
                <c:pt idx="41348">
                  <c:v>6.2198950000000002</c:v>
                </c:pt>
                <c:pt idx="41349">
                  <c:v>6.2188119999999998</c:v>
                </c:pt>
                <c:pt idx="41350">
                  <c:v>6.2164229999999998</c:v>
                </c:pt>
                <c:pt idx="41351">
                  <c:v>6.2225330000000003</c:v>
                </c:pt>
                <c:pt idx="41352">
                  <c:v>6.223719</c:v>
                </c:pt>
                <c:pt idx="41353">
                  <c:v>6.2237210000000003</c:v>
                </c:pt>
                <c:pt idx="41354">
                  <c:v>6.2299410000000002</c:v>
                </c:pt>
                <c:pt idx="41355">
                  <c:v>6.2272999999999996</c:v>
                </c:pt>
                <c:pt idx="41356">
                  <c:v>6.2238369999999996</c:v>
                </c:pt>
                <c:pt idx="41357">
                  <c:v>6.2310920000000003</c:v>
                </c:pt>
                <c:pt idx="41358">
                  <c:v>6.2337239999999996</c:v>
                </c:pt>
                <c:pt idx="41359">
                  <c:v>6.2233270000000003</c:v>
                </c:pt>
                <c:pt idx="41360">
                  <c:v>6.2194969999999996</c:v>
                </c:pt>
                <c:pt idx="41361">
                  <c:v>6.2232130000000003</c:v>
                </c:pt>
                <c:pt idx="41362">
                  <c:v>6.2184990000000004</c:v>
                </c:pt>
                <c:pt idx="41363">
                  <c:v>6.2195349999999996</c:v>
                </c:pt>
                <c:pt idx="41364">
                  <c:v>6.2281510000000004</c:v>
                </c:pt>
                <c:pt idx="41365">
                  <c:v>6.2264200000000001</c:v>
                </c:pt>
                <c:pt idx="41366">
                  <c:v>6.224742</c:v>
                </c:pt>
                <c:pt idx="41367">
                  <c:v>6.2307249999999996</c:v>
                </c:pt>
                <c:pt idx="41368">
                  <c:v>6.230175</c:v>
                </c:pt>
                <c:pt idx="41369">
                  <c:v>6.2237429999999998</c:v>
                </c:pt>
                <c:pt idx="41370">
                  <c:v>6.226318</c:v>
                </c:pt>
                <c:pt idx="41371">
                  <c:v>6.2288709999999998</c:v>
                </c:pt>
                <c:pt idx="41372">
                  <c:v>6.220008</c:v>
                </c:pt>
                <c:pt idx="41373">
                  <c:v>6.2227100000000002</c:v>
                </c:pt>
                <c:pt idx="41374">
                  <c:v>6.2338329999999997</c:v>
                </c:pt>
                <c:pt idx="41375">
                  <c:v>6.2333020000000001</c:v>
                </c:pt>
                <c:pt idx="41376">
                  <c:v>6.2253439999999998</c:v>
                </c:pt>
                <c:pt idx="41377">
                  <c:v>6.2257980000000002</c:v>
                </c:pt>
                <c:pt idx="41378">
                  <c:v>6.2315240000000003</c:v>
                </c:pt>
                <c:pt idx="41379">
                  <c:v>6.2288209999999999</c:v>
                </c:pt>
                <c:pt idx="41380">
                  <c:v>6.2316649999999996</c:v>
                </c:pt>
                <c:pt idx="41381">
                  <c:v>6.2365159999999999</c:v>
                </c:pt>
                <c:pt idx="41382">
                  <c:v>6.2324250000000001</c:v>
                </c:pt>
                <c:pt idx="41383">
                  <c:v>6.2312750000000001</c:v>
                </c:pt>
                <c:pt idx="41384">
                  <c:v>6.2314360000000004</c:v>
                </c:pt>
                <c:pt idx="41385">
                  <c:v>6.2289469999999998</c:v>
                </c:pt>
                <c:pt idx="41386">
                  <c:v>6.2268569999999999</c:v>
                </c:pt>
                <c:pt idx="41387">
                  <c:v>6.2284509999999997</c:v>
                </c:pt>
                <c:pt idx="41388">
                  <c:v>6.2274909999999997</c:v>
                </c:pt>
                <c:pt idx="41389">
                  <c:v>6.2198149999999996</c:v>
                </c:pt>
                <c:pt idx="41390">
                  <c:v>6.2244630000000001</c:v>
                </c:pt>
                <c:pt idx="41391">
                  <c:v>6.2312269999999996</c:v>
                </c:pt>
                <c:pt idx="41392">
                  <c:v>6.2308130000000004</c:v>
                </c:pt>
                <c:pt idx="41393">
                  <c:v>6.2367030000000003</c:v>
                </c:pt>
                <c:pt idx="41394">
                  <c:v>6.2366229999999998</c:v>
                </c:pt>
                <c:pt idx="41395">
                  <c:v>6.2303259999999998</c:v>
                </c:pt>
                <c:pt idx="41396">
                  <c:v>6.2347479999999997</c:v>
                </c:pt>
                <c:pt idx="41397">
                  <c:v>6.241047</c:v>
                </c:pt>
                <c:pt idx="41398">
                  <c:v>6.2379490000000004</c:v>
                </c:pt>
                <c:pt idx="41399">
                  <c:v>6.2336869999999998</c:v>
                </c:pt>
                <c:pt idx="41400">
                  <c:v>6.2343109999999999</c:v>
                </c:pt>
                <c:pt idx="41401">
                  <c:v>6.2321619999999998</c:v>
                </c:pt>
                <c:pt idx="41402">
                  <c:v>6.2307550000000003</c:v>
                </c:pt>
                <c:pt idx="41403">
                  <c:v>6.2342219999999999</c:v>
                </c:pt>
                <c:pt idx="41404">
                  <c:v>6.2341350000000002</c:v>
                </c:pt>
                <c:pt idx="41405">
                  <c:v>6.2309429999999999</c:v>
                </c:pt>
                <c:pt idx="41406">
                  <c:v>6.2342630000000003</c:v>
                </c:pt>
                <c:pt idx="41407">
                  <c:v>6.2378109999999998</c:v>
                </c:pt>
                <c:pt idx="41408">
                  <c:v>6.2307689999999996</c:v>
                </c:pt>
                <c:pt idx="41409">
                  <c:v>6.227614</c:v>
                </c:pt>
                <c:pt idx="41410">
                  <c:v>6.2317020000000003</c:v>
                </c:pt>
                <c:pt idx="41411">
                  <c:v>6.2281420000000001</c:v>
                </c:pt>
                <c:pt idx="41412">
                  <c:v>6.2258079999999998</c:v>
                </c:pt>
                <c:pt idx="41413">
                  <c:v>6.2302559999999998</c:v>
                </c:pt>
                <c:pt idx="41414">
                  <c:v>6.2318790000000002</c:v>
                </c:pt>
                <c:pt idx="41415">
                  <c:v>6.2326439999999996</c:v>
                </c:pt>
                <c:pt idx="41416">
                  <c:v>6.2403029999999999</c:v>
                </c:pt>
                <c:pt idx="41417">
                  <c:v>6.2448170000000003</c:v>
                </c:pt>
                <c:pt idx="41418">
                  <c:v>6.2348280000000003</c:v>
                </c:pt>
                <c:pt idx="41419">
                  <c:v>6.2343419999999998</c:v>
                </c:pt>
                <c:pt idx="41420">
                  <c:v>6.2403409999999999</c:v>
                </c:pt>
                <c:pt idx="41421">
                  <c:v>6.2335339999999997</c:v>
                </c:pt>
                <c:pt idx="41422">
                  <c:v>6.2291869999999996</c:v>
                </c:pt>
                <c:pt idx="41423">
                  <c:v>6.2345610000000002</c:v>
                </c:pt>
                <c:pt idx="41424">
                  <c:v>6.2378879999999999</c:v>
                </c:pt>
                <c:pt idx="41425">
                  <c:v>6.235468</c:v>
                </c:pt>
                <c:pt idx="41426">
                  <c:v>6.2345470000000001</c:v>
                </c:pt>
                <c:pt idx="41427">
                  <c:v>6.2350899999999996</c:v>
                </c:pt>
                <c:pt idx="41428">
                  <c:v>6.2325480000000004</c:v>
                </c:pt>
                <c:pt idx="41429">
                  <c:v>6.2372920000000001</c:v>
                </c:pt>
                <c:pt idx="41430">
                  <c:v>6.2427429999999999</c:v>
                </c:pt>
                <c:pt idx="41431">
                  <c:v>6.2379660000000001</c:v>
                </c:pt>
                <c:pt idx="41432">
                  <c:v>6.233695</c:v>
                </c:pt>
                <c:pt idx="41433">
                  <c:v>6.2376060000000004</c:v>
                </c:pt>
                <c:pt idx="41434">
                  <c:v>6.2436480000000003</c:v>
                </c:pt>
                <c:pt idx="41435">
                  <c:v>6.2399019999999998</c:v>
                </c:pt>
                <c:pt idx="41436">
                  <c:v>6.2396940000000001</c:v>
                </c:pt>
                <c:pt idx="41437">
                  <c:v>6.2451819999999998</c:v>
                </c:pt>
                <c:pt idx="41438">
                  <c:v>6.2406509999999997</c:v>
                </c:pt>
                <c:pt idx="41439">
                  <c:v>6.2377820000000002</c:v>
                </c:pt>
                <c:pt idx="41440">
                  <c:v>6.2413109999999996</c:v>
                </c:pt>
                <c:pt idx="41441">
                  <c:v>6.237641</c:v>
                </c:pt>
                <c:pt idx="41442">
                  <c:v>6.2341100000000003</c:v>
                </c:pt>
                <c:pt idx="41443">
                  <c:v>6.2423120000000001</c:v>
                </c:pt>
                <c:pt idx="41444">
                  <c:v>6.2419750000000001</c:v>
                </c:pt>
                <c:pt idx="41445">
                  <c:v>6.2325980000000003</c:v>
                </c:pt>
                <c:pt idx="41446">
                  <c:v>6.2378200000000001</c:v>
                </c:pt>
                <c:pt idx="41447">
                  <c:v>6.237419</c:v>
                </c:pt>
                <c:pt idx="41448">
                  <c:v>6.2288600000000001</c:v>
                </c:pt>
                <c:pt idx="41449">
                  <c:v>6.2351939999999999</c:v>
                </c:pt>
                <c:pt idx="41450">
                  <c:v>6.2394689999999997</c:v>
                </c:pt>
                <c:pt idx="41451">
                  <c:v>6.2344629999999999</c:v>
                </c:pt>
                <c:pt idx="41452">
                  <c:v>6.2422979999999999</c:v>
                </c:pt>
                <c:pt idx="41453">
                  <c:v>6.2555699999999996</c:v>
                </c:pt>
                <c:pt idx="41454">
                  <c:v>6.2463350000000002</c:v>
                </c:pt>
                <c:pt idx="41455">
                  <c:v>6.2363289999999996</c:v>
                </c:pt>
                <c:pt idx="41456">
                  <c:v>6.2458879999999999</c:v>
                </c:pt>
                <c:pt idx="41457">
                  <c:v>6.2457659999999997</c:v>
                </c:pt>
                <c:pt idx="41458">
                  <c:v>6.2397520000000002</c:v>
                </c:pt>
                <c:pt idx="41459">
                  <c:v>6.2456449999999997</c:v>
                </c:pt>
                <c:pt idx="41460">
                  <c:v>6.2456480000000001</c:v>
                </c:pt>
                <c:pt idx="41461">
                  <c:v>6.2397429999999998</c:v>
                </c:pt>
                <c:pt idx="41462">
                  <c:v>6.2453560000000001</c:v>
                </c:pt>
                <c:pt idx="41463">
                  <c:v>6.2520129999999998</c:v>
                </c:pt>
                <c:pt idx="41464">
                  <c:v>6.2439730000000004</c:v>
                </c:pt>
                <c:pt idx="41465">
                  <c:v>6.2410199999999998</c:v>
                </c:pt>
                <c:pt idx="41466">
                  <c:v>6.246613</c:v>
                </c:pt>
                <c:pt idx="41467">
                  <c:v>6.2390119999999998</c:v>
                </c:pt>
                <c:pt idx="41468">
                  <c:v>6.2382650000000002</c:v>
                </c:pt>
                <c:pt idx="41469">
                  <c:v>6.2501249999999997</c:v>
                </c:pt>
                <c:pt idx="41470">
                  <c:v>6.2446900000000003</c:v>
                </c:pt>
                <c:pt idx="41471">
                  <c:v>6.2343060000000001</c:v>
                </c:pt>
                <c:pt idx="41472">
                  <c:v>6.2427130000000002</c:v>
                </c:pt>
                <c:pt idx="41473">
                  <c:v>6.2467519999999999</c:v>
                </c:pt>
                <c:pt idx="41474">
                  <c:v>6.2357389999999997</c:v>
                </c:pt>
                <c:pt idx="41475">
                  <c:v>6.2389169999999998</c:v>
                </c:pt>
                <c:pt idx="41476">
                  <c:v>6.2499500000000001</c:v>
                </c:pt>
                <c:pt idx="41477">
                  <c:v>6.2455829999999999</c:v>
                </c:pt>
                <c:pt idx="41478">
                  <c:v>6.244974</c:v>
                </c:pt>
                <c:pt idx="41479">
                  <c:v>6.2516689999999997</c:v>
                </c:pt>
                <c:pt idx="41480">
                  <c:v>6.2468349999999999</c:v>
                </c:pt>
                <c:pt idx="41481">
                  <c:v>6.2390319999999999</c:v>
                </c:pt>
                <c:pt idx="41482">
                  <c:v>6.2406370000000004</c:v>
                </c:pt>
                <c:pt idx="41483">
                  <c:v>6.2405739999999996</c:v>
                </c:pt>
                <c:pt idx="41484">
                  <c:v>6.2364610000000003</c:v>
                </c:pt>
                <c:pt idx="41485">
                  <c:v>6.2436600000000002</c:v>
                </c:pt>
                <c:pt idx="41486">
                  <c:v>6.250858</c:v>
                </c:pt>
                <c:pt idx="41487">
                  <c:v>6.2473900000000002</c:v>
                </c:pt>
                <c:pt idx="41488">
                  <c:v>6.2475889999999996</c:v>
                </c:pt>
                <c:pt idx="41489">
                  <c:v>6.2527739999999996</c:v>
                </c:pt>
                <c:pt idx="41490">
                  <c:v>6.2529760000000003</c:v>
                </c:pt>
                <c:pt idx="41491">
                  <c:v>6.2460959999999996</c:v>
                </c:pt>
                <c:pt idx="41492">
                  <c:v>6.2502700000000004</c:v>
                </c:pt>
                <c:pt idx="41493">
                  <c:v>6.2561640000000001</c:v>
                </c:pt>
                <c:pt idx="41494">
                  <c:v>6.2491589999999997</c:v>
                </c:pt>
                <c:pt idx="41495">
                  <c:v>6.2473739999999998</c:v>
                </c:pt>
                <c:pt idx="41496">
                  <c:v>6.2490019999999999</c:v>
                </c:pt>
                <c:pt idx="41497">
                  <c:v>6.2434839999999996</c:v>
                </c:pt>
                <c:pt idx="41498">
                  <c:v>6.2413660000000002</c:v>
                </c:pt>
                <c:pt idx="41499">
                  <c:v>6.2475610000000001</c:v>
                </c:pt>
                <c:pt idx="41500">
                  <c:v>6.2513030000000001</c:v>
                </c:pt>
                <c:pt idx="41501">
                  <c:v>6.2525570000000004</c:v>
                </c:pt>
                <c:pt idx="41502">
                  <c:v>6.2545510000000002</c:v>
                </c:pt>
                <c:pt idx="41503">
                  <c:v>6.250483</c:v>
                </c:pt>
                <c:pt idx="41504">
                  <c:v>6.2449279999999998</c:v>
                </c:pt>
                <c:pt idx="41505">
                  <c:v>6.2474550000000004</c:v>
                </c:pt>
                <c:pt idx="41506">
                  <c:v>6.2489759999999999</c:v>
                </c:pt>
                <c:pt idx="41507">
                  <c:v>6.2452350000000001</c:v>
                </c:pt>
                <c:pt idx="41508">
                  <c:v>6.2445870000000001</c:v>
                </c:pt>
                <c:pt idx="41509">
                  <c:v>6.2529820000000003</c:v>
                </c:pt>
                <c:pt idx="41510">
                  <c:v>6.2555750000000003</c:v>
                </c:pt>
                <c:pt idx="41511">
                  <c:v>6.2483909999999998</c:v>
                </c:pt>
                <c:pt idx="41512">
                  <c:v>6.2518570000000002</c:v>
                </c:pt>
                <c:pt idx="41513">
                  <c:v>6.2518079999999996</c:v>
                </c:pt>
                <c:pt idx="41514">
                  <c:v>6.24505</c:v>
                </c:pt>
                <c:pt idx="41515">
                  <c:v>6.2539059999999997</c:v>
                </c:pt>
                <c:pt idx="41516">
                  <c:v>6.2585559999999996</c:v>
                </c:pt>
                <c:pt idx="41517">
                  <c:v>6.2460789999999999</c:v>
                </c:pt>
                <c:pt idx="41518">
                  <c:v>6.2438010000000004</c:v>
                </c:pt>
                <c:pt idx="41519">
                  <c:v>6.2543860000000002</c:v>
                </c:pt>
                <c:pt idx="41520">
                  <c:v>6.2543300000000004</c:v>
                </c:pt>
                <c:pt idx="41521">
                  <c:v>6.2500549999999997</c:v>
                </c:pt>
                <c:pt idx="41522">
                  <c:v>6.2536430000000003</c:v>
                </c:pt>
                <c:pt idx="41523">
                  <c:v>6.2503630000000001</c:v>
                </c:pt>
                <c:pt idx="41524">
                  <c:v>6.2468649999999997</c:v>
                </c:pt>
                <c:pt idx="41525">
                  <c:v>6.2523799999999996</c:v>
                </c:pt>
                <c:pt idx="41526">
                  <c:v>6.2539709999999999</c:v>
                </c:pt>
                <c:pt idx="41527">
                  <c:v>6.2546540000000004</c:v>
                </c:pt>
                <c:pt idx="41528">
                  <c:v>6.2592819999999998</c:v>
                </c:pt>
                <c:pt idx="41529">
                  <c:v>6.2607280000000003</c:v>
                </c:pt>
                <c:pt idx="41530">
                  <c:v>6.2497559999999996</c:v>
                </c:pt>
                <c:pt idx="41531">
                  <c:v>6.2488469999999996</c:v>
                </c:pt>
                <c:pt idx="41532">
                  <c:v>6.2583950000000002</c:v>
                </c:pt>
                <c:pt idx="41533">
                  <c:v>6.2493420000000004</c:v>
                </c:pt>
                <c:pt idx="41534">
                  <c:v>6.2434849999999997</c:v>
                </c:pt>
                <c:pt idx="41535">
                  <c:v>6.2544680000000001</c:v>
                </c:pt>
                <c:pt idx="41536">
                  <c:v>6.2580070000000001</c:v>
                </c:pt>
                <c:pt idx="41537">
                  <c:v>6.252675</c:v>
                </c:pt>
                <c:pt idx="41538">
                  <c:v>6.2578009999999997</c:v>
                </c:pt>
                <c:pt idx="41539">
                  <c:v>6.2639829999999996</c:v>
                </c:pt>
                <c:pt idx="41540">
                  <c:v>6.2569939999999997</c:v>
                </c:pt>
                <c:pt idx="41541">
                  <c:v>6.257015</c:v>
                </c:pt>
                <c:pt idx="41542">
                  <c:v>6.2629989999999998</c:v>
                </c:pt>
                <c:pt idx="41543">
                  <c:v>6.257638</c:v>
                </c:pt>
                <c:pt idx="41544">
                  <c:v>6.2512970000000001</c:v>
                </c:pt>
                <c:pt idx="41545">
                  <c:v>6.2542770000000001</c:v>
                </c:pt>
                <c:pt idx="41546">
                  <c:v>6.2575469999999997</c:v>
                </c:pt>
                <c:pt idx="41547">
                  <c:v>6.2542200000000001</c:v>
                </c:pt>
                <c:pt idx="41548">
                  <c:v>6.2557660000000004</c:v>
                </c:pt>
                <c:pt idx="41549">
                  <c:v>6.2640520000000004</c:v>
                </c:pt>
                <c:pt idx="41550">
                  <c:v>6.2612129999999997</c:v>
                </c:pt>
                <c:pt idx="41551">
                  <c:v>6.2571159999999999</c:v>
                </c:pt>
                <c:pt idx="41552">
                  <c:v>6.2604009999999999</c:v>
                </c:pt>
                <c:pt idx="41553">
                  <c:v>6.257784</c:v>
                </c:pt>
                <c:pt idx="41554">
                  <c:v>6.2529620000000001</c:v>
                </c:pt>
                <c:pt idx="41555">
                  <c:v>6.2544110000000002</c:v>
                </c:pt>
                <c:pt idx="41556">
                  <c:v>6.2543899999999999</c:v>
                </c:pt>
                <c:pt idx="41557">
                  <c:v>6.2488729999999997</c:v>
                </c:pt>
                <c:pt idx="41558">
                  <c:v>6.256284</c:v>
                </c:pt>
                <c:pt idx="41559">
                  <c:v>6.2650620000000004</c:v>
                </c:pt>
                <c:pt idx="41560">
                  <c:v>6.2560390000000003</c:v>
                </c:pt>
                <c:pt idx="41561">
                  <c:v>6.2585499999999996</c:v>
                </c:pt>
                <c:pt idx="41562">
                  <c:v>6.2678799999999999</c:v>
                </c:pt>
                <c:pt idx="41563">
                  <c:v>6.2586120000000003</c:v>
                </c:pt>
                <c:pt idx="41564">
                  <c:v>6.2525339999999998</c:v>
                </c:pt>
                <c:pt idx="41565">
                  <c:v>6.2632589999999997</c:v>
                </c:pt>
                <c:pt idx="41566">
                  <c:v>6.2669899999999998</c:v>
                </c:pt>
                <c:pt idx="41567">
                  <c:v>6.2573119999999998</c:v>
                </c:pt>
                <c:pt idx="41568">
                  <c:v>6.2593769999999997</c:v>
                </c:pt>
                <c:pt idx="41569">
                  <c:v>6.2640840000000004</c:v>
                </c:pt>
                <c:pt idx="41570">
                  <c:v>6.2561090000000004</c:v>
                </c:pt>
                <c:pt idx="41571">
                  <c:v>6.2567659999999998</c:v>
                </c:pt>
                <c:pt idx="41572">
                  <c:v>6.265428</c:v>
                </c:pt>
                <c:pt idx="41573">
                  <c:v>6.2610450000000002</c:v>
                </c:pt>
                <c:pt idx="41574">
                  <c:v>6.2525069999999996</c:v>
                </c:pt>
                <c:pt idx="41575">
                  <c:v>6.2605339999999998</c:v>
                </c:pt>
                <c:pt idx="41576">
                  <c:v>6.265282</c:v>
                </c:pt>
                <c:pt idx="41577">
                  <c:v>6.2540529999999999</c:v>
                </c:pt>
                <c:pt idx="41578">
                  <c:v>6.2567529999999998</c:v>
                </c:pt>
                <c:pt idx="41579">
                  <c:v>6.2652859999999997</c:v>
                </c:pt>
                <c:pt idx="41580">
                  <c:v>6.2584400000000002</c:v>
                </c:pt>
                <c:pt idx="41581">
                  <c:v>6.2602250000000002</c:v>
                </c:pt>
                <c:pt idx="41582">
                  <c:v>6.2711449999999997</c:v>
                </c:pt>
                <c:pt idx="41583">
                  <c:v>6.2664150000000003</c:v>
                </c:pt>
                <c:pt idx="41584">
                  <c:v>6.2578719999999999</c:v>
                </c:pt>
                <c:pt idx="41585">
                  <c:v>6.2655830000000003</c:v>
                </c:pt>
                <c:pt idx="41586">
                  <c:v>6.2707069999999998</c:v>
                </c:pt>
                <c:pt idx="41587">
                  <c:v>6.268357</c:v>
                </c:pt>
                <c:pt idx="41588">
                  <c:v>6.2684680000000004</c:v>
                </c:pt>
                <c:pt idx="41589">
                  <c:v>6.2635990000000001</c:v>
                </c:pt>
                <c:pt idx="41590">
                  <c:v>6.2627810000000004</c:v>
                </c:pt>
                <c:pt idx="41591">
                  <c:v>6.2675260000000002</c:v>
                </c:pt>
                <c:pt idx="41592">
                  <c:v>6.266724</c:v>
                </c:pt>
                <c:pt idx="41593">
                  <c:v>6.2591229999999998</c:v>
                </c:pt>
                <c:pt idx="41594">
                  <c:v>6.256157</c:v>
                </c:pt>
                <c:pt idx="41595">
                  <c:v>6.265924</c:v>
                </c:pt>
                <c:pt idx="41596">
                  <c:v>6.2665160000000002</c:v>
                </c:pt>
                <c:pt idx="41597">
                  <c:v>6.2575560000000001</c:v>
                </c:pt>
                <c:pt idx="41598">
                  <c:v>6.2637859999999996</c:v>
                </c:pt>
                <c:pt idx="41599">
                  <c:v>6.2730030000000001</c:v>
                </c:pt>
                <c:pt idx="41600">
                  <c:v>6.2691650000000001</c:v>
                </c:pt>
                <c:pt idx="41601">
                  <c:v>6.2658069999999997</c:v>
                </c:pt>
                <c:pt idx="41602">
                  <c:v>6.2711620000000003</c:v>
                </c:pt>
                <c:pt idx="41603">
                  <c:v>6.262664</c:v>
                </c:pt>
                <c:pt idx="41604">
                  <c:v>6.2552510000000003</c:v>
                </c:pt>
                <c:pt idx="41605">
                  <c:v>6.2672100000000004</c:v>
                </c:pt>
                <c:pt idx="41606">
                  <c:v>6.2667210000000004</c:v>
                </c:pt>
                <c:pt idx="41607">
                  <c:v>6.2611319999999999</c:v>
                </c:pt>
                <c:pt idx="41608">
                  <c:v>6.2696480000000001</c:v>
                </c:pt>
                <c:pt idx="41609">
                  <c:v>6.2723610000000001</c:v>
                </c:pt>
                <c:pt idx="41610">
                  <c:v>6.2646420000000003</c:v>
                </c:pt>
                <c:pt idx="41611">
                  <c:v>6.2631930000000002</c:v>
                </c:pt>
                <c:pt idx="41612">
                  <c:v>6.2699480000000003</c:v>
                </c:pt>
                <c:pt idx="41613">
                  <c:v>6.2666050000000002</c:v>
                </c:pt>
                <c:pt idx="41614">
                  <c:v>6.2577350000000003</c:v>
                </c:pt>
                <c:pt idx="41615">
                  <c:v>6.2612759999999996</c:v>
                </c:pt>
                <c:pt idx="41616">
                  <c:v>6.2652130000000001</c:v>
                </c:pt>
                <c:pt idx="41617">
                  <c:v>6.2679229999999997</c:v>
                </c:pt>
                <c:pt idx="41618">
                  <c:v>6.2702330000000002</c:v>
                </c:pt>
                <c:pt idx="41619">
                  <c:v>6.2696870000000002</c:v>
                </c:pt>
                <c:pt idx="41620">
                  <c:v>6.2749800000000002</c:v>
                </c:pt>
                <c:pt idx="41621">
                  <c:v>6.2780269999999998</c:v>
                </c:pt>
                <c:pt idx="41622">
                  <c:v>6.2709080000000004</c:v>
                </c:pt>
                <c:pt idx="41623">
                  <c:v>6.2638230000000004</c:v>
                </c:pt>
                <c:pt idx="41624">
                  <c:v>6.2713489999999998</c:v>
                </c:pt>
                <c:pt idx="41625">
                  <c:v>6.2771489999999996</c:v>
                </c:pt>
                <c:pt idx="41626">
                  <c:v>6.2694789999999996</c:v>
                </c:pt>
                <c:pt idx="41627">
                  <c:v>6.2657639999999999</c:v>
                </c:pt>
                <c:pt idx="41628">
                  <c:v>6.2684240000000004</c:v>
                </c:pt>
                <c:pt idx="41629">
                  <c:v>6.2736200000000002</c:v>
                </c:pt>
                <c:pt idx="41630">
                  <c:v>6.2767650000000001</c:v>
                </c:pt>
                <c:pt idx="41631">
                  <c:v>6.2734059999999996</c:v>
                </c:pt>
                <c:pt idx="41632">
                  <c:v>6.2719459999999998</c:v>
                </c:pt>
                <c:pt idx="41633">
                  <c:v>6.2701120000000001</c:v>
                </c:pt>
                <c:pt idx="41634">
                  <c:v>6.2717539999999996</c:v>
                </c:pt>
                <c:pt idx="41635">
                  <c:v>6.2771249999999998</c:v>
                </c:pt>
                <c:pt idx="41636">
                  <c:v>6.270257</c:v>
                </c:pt>
                <c:pt idx="41637">
                  <c:v>6.2616639999999997</c:v>
                </c:pt>
                <c:pt idx="41638">
                  <c:v>6.2694549999999998</c:v>
                </c:pt>
                <c:pt idx="41639">
                  <c:v>6.2749430000000004</c:v>
                </c:pt>
                <c:pt idx="41640">
                  <c:v>6.2662329999999997</c:v>
                </c:pt>
                <c:pt idx="41641">
                  <c:v>6.2681060000000004</c:v>
                </c:pt>
                <c:pt idx="41642">
                  <c:v>6.2746700000000004</c:v>
                </c:pt>
                <c:pt idx="41643">
                  <c:v>6.2682099999999998</c:v>
                </c:pt>
                <c:pt idx="41644">
                  <c:v>6.2701739999999999</c:v>
                </c:pt>
                <c:pt idx="41645">
                  <c:v>6.2781440000000002</c:v>
                </c:pt>
                <c:pt idx="41646">
                  <c:v>6.2728890000000002</c:v>
                </c:pt>
                <c:pt idx="41647">
                  <c:v>6.2687049999999997</c:v>
                </c:pt>
                <c:pt idx="41648">
                  <c:v>6.2727250000000003</c:v>
                </c:pt>
                <c:pt idx="41649">
                  <c:v>6.2748189999999999</c:v>
                </c:pt>
                <c:pt idx="41650">
                  <c:v>6.2714309999999998</c:v>
                </c:pt>
                <c:pt idx="41651">
                  <c:v>6.2729290000000004</c:v>
                </c:pt>
                <c:pt idx="41652">
                  <c:v>6.2755989999999997</c:v>
                </c:pt>
                <c:pt idx="41653">
                  <c:v>6.2701479999999998</c:v>
                </c:pt>
                <c:pt idx="41654">
                  <c:v>6.268268</c:v>
                </c:pt>
                <c:pt idx="41655">
                  <c:v>6.2712880000000002</c:v>
                </c:pt>
                <c:pt idx="41656">
                  <c:v>6.2722420000000003</c:v>
                </c:pt>
                <c:pt idx="41657">
                  <c:v>6.2710540000000004</c:v>
                </c:pt>
                <c:pt idx="41658">
                  <c:v>6.2781779999999996</c:v>
                </c:pt>
                <c:pt idx="41659">
                  <c:v>6.2807570000000004</c:v>
                </c:pt>
                <c:pt idx="41660">
                  <c:v>6.2715670000000001</c:v>
                </c:pt>
                <c:pt idx="41661">
                  <c:v>6.2777710000000004</c:v>
                </c:pt>
                <c:pt idx="41662">
                  <c:v>6.2846149999999996</c:v>
                </c:pt>
                <c:pt idx="41663">
                  <c:v>6.2752759999999999</c:v>
                </c:pt>
                <c:pt idx="41664">
                  <c:v>6.2744609999999996</c:v>
                </c:pt>
                <c:pt idx="41665">
                  <c:v>6.2795209999999999</c:v>
                </c:pt>
                <c:pt idx="41666">
                  <c:v>6.2755070000000002</c:v>
                </c:pt>
                <c:pt idx="41667">
                  <c:v>6.2716479999999999</c:v>
                </c:pt>
                <c:pt idx="41668">
                  <c:v>6.2787499999999996</c:v>
                </c:pt>
                <c:pt idx="41669">
                  <c:v>6.2821049999999996</c:v>
                </c:pt>
                <c:pt idx="41670">
                  <c:v>6.278073</c:v>
                </c:pt>
                <c:pt idx="41671">
                  <c:v>6.2809350000000004</c:v>
                </c:pt>
                <c:pt idx="41672">
                  <c:v>6.2840059999999998</c:v>
                </c:pt>
                <c:pt idx="41673">
                  <c:v>6.2835729999999996</c:v>
                </c:pt>
                <c:pt idx="41674">
                  <c:v>6.2820099999999996</c:v>
                </c:pt>
                <c:pt idx="41675">
                  <c:v>6.2824109999999997</c:v>
                </c:pt>
                <c:pt idx="41676">
                  <c:v>6.2790559999999997</c:v>
                </c:pt>
                <c:pt idx="41677">
                  <c:v>6.2699230000000004</c:v>
                </c:pt>
                <c:pt idx="41678">
                  <c:v>6.2727519999999997</c:v>
                </c:pt>
                <c:pt idx="41679">
                  <c:v>6.2751229999999998</c:v>
                </c:pt>
                <c:pt idx="41680">
                  <c:v>6.2733670000000004</c:v>
                </c:pt>
                <c:pt idx="41681">
                  <c:v>6.280132</c:v>
                </c:pt>
                <c:pt idx="41682">
                  <c:v>6.2815390000000004</c:v>
                </c:pt>
                <c:pt idx="41683">
                  <c:v>6.2769409999999999</c:v>
                </c:pt>
                <c:pt idx="41684">
                  <c:v>6.276497</c:v>
                </c:pt>
                <c:pt idx="41685">
                  <c:v>6.2805280000000003</c:v>
                </c:pt>
                <c:pt idx="41686">
                  <c:v>6.2826709999999997</c:v>
                </c:pt>
                <c:pt idx="41687">
                  <c:v>6.2814620000000003</c:v>
                </c:pt>
                <c:pt idx="41688">
                  <c:v>6.2826279999999999</c:v>
                </c:pt>
                <c:pt idx="41689">
                  <c:v>6.2818059999999996</c:v>
                </c:pt>
                <c:pt idx="41690">
                  <c:v>6.2780860000000001</c:v>
                </c:pt>
                <c:pt idx="41691">
                  <c:v>6.2769779999999997</c:v>
                </c:pt>
                <c:pt idx="41692">
                  <c:v>6.27881</c:v>
                </c:pt>
                <c:pt idx="41693">
                  <c:v>6.2796960000000004</c:v>
                </c:pt>
                <c:pt idx="41694">
                  <c:v>6.2815849999999998</c:v>
                </c:pt>
                <c:pt idx="41695">
                  <c:v>6.2857419999999999</c:v>
                </c:pt>
                <c:pt idx="41696">
                  <c:v>6.2821889999999998</c:v>
                </c:pt>
                <c:pt idx="41697">
                  <c:v>6.277399</c:v>
                </c:pt>
                <c:pt idx="41698">
                  <c:v>6.2820450000000001</c:v>
                </c:pt>
                <c:pt idx="41699">
                  <c:v>6.2817679999999996</c:v>
                </c:pt>
                <c:pt idx="41700">
                  <c:v>6.2777919999999998</c:v>
                </c:pt>
                <c:pt idx="41701">
                  <c:v>6.278384</c:v>
                </c:pt>
                <c:pt idx="41702">
                  <c:v>6.2784440000000004</c:v>
                </c:pt>
                <c:pt idx="41703">
                  <c:v>6.2816429999999999</c:v>
                </c:pt>
                <c:pt idx="41704">
                  <c:v>6.2859239999999996</c:v>
                </c:pt>
                <c:pt idx="41705">
                  <c:v>6.2839729999999996</c:v>
                </c:pt>
                <c:pt idx="41706">
                  <c:v>6.281301</c:v>
                </c:pt>
                <c:pt idx="41707">
                  <c:v>6.2860969999999998</c:v>
                </c:pt>
                <c:pt idx="41708">
                  <c:v>6.287992</c:v>
                </c:pt>
                <c:pt idx="41709">
                  <c:v>6.281072</c:v>
                </c:pt>
                <c:pt idx="41710">
                  <c:v>6.2811760000000003</c:v>
                </c:pt>
                <c:pt idx="41711">
                  <c:v>6.2904090000000004</c:v>
                </c:pt>
                <c:pt idx="41712">
                  <c:v>6.2919619999999998</c:v>
                </c:pt>
                <c:pt idx="41713">
                  <c:v>6.2829069999999998</c:v>
                </c:pt>
                <c:pt idx="41714">
                  <c:v>6.2837820000000004</c:v>
                </c:pt>
                <c:pt idx="41715">
                  <c:v>6.2905709999999999</c:v>
                </c:pt>
                <c:pt idx="41716">
                  <c:v>6.2825870000000004</c:v>
                </c:pt>
                <c:pt idx="41717">
                  <c:v>6.2804209999999996</c:v>
                </c:pt>
                <c:pt idx="41718">
                  <c:v>6.2889840000000001</c:v>
                </c:pt>
                <c:pt idx="41719">
                  <c:v>6.2849199999999996</c:v>
                </c:pt>
                <c:pt idx="41720">
                  <c:v>6.2815989999999999</c:v>
                </c:pt>
                <c:pt idx="41721">
                  <c:v>6.2874090000000002</c:v>
                </c:pt>
                <c:pt idx="41722">
                  <c:v>6.2855359999999996</c:v>
                </c:pt>
                <c:pt idx="41723">
                  <c:v>6.2771540000000003</c:v>
                </c:pt>
                <c:pt idx="41724">
                  <c:v>6.2787329999999999</c:v>
                </c:pt>
                <c:pt idx="41725">
                  <c:v>6.2840600000000002</c:v>
                </c:pt>
                <c:pt idx="41726">
                  <c:v>6.2843299999999997</c:v>
                </c:pt>
                <c:pt idx="41727">
                  <c:v>6.2866429999999998</c:v>
                </c:pt>
                <c:pt idx="41728">
                  <c:v>6.2860240000000003</c:v>
                </c:pt>
                <c:pt idx="41729">
                  <c:v>6.2842690000000001</c:v>
                </c:pt>
                <c:pt idx="41730">
                  <c:v>6.2882600000000002</c:v>
                </c:pt>
                <c:pt idx="41731">
                  <c:v>6.2950759999999999</c:v>
                </c:pt>
                <c:pt idx="41732">
                  <c:v>6.293488</c:v>
                </c:pt>
                <c:pt idx="41733">
                  <c:v>6.2827219999999997</c:v>
                </c:pt>
                <c:pt idx="41734">
                  <c:v>6.2889799999999996</c:v>
                </c:pt>
                <c:pt idx="41735">
                  <c:v>6.299385</c:v>
                </c:pt>
                <c:pt idx="41736">
                  <c:v>6.2883639999999996</c:v>
                </c:pt>
                <c:pt idx="41737">
                  <c:v>6.2820660000000004</c:v>
                </c:pt>
                <c:pt idx="41738">
                  <c:v>6.289987</c:v>
                </c:pt>
                <c:pt idx="41739">
                  <c:v>6.2885439999999999</c:v>
                </c:pt>
                <c:pt idx="41740">
                  <c:v>6.2809689999999998</c:v>
                </c:pt>
                <c:pt idx="41741">
                  <c:v>6.2849740000000001</c:v>
                </c:pt>
                <c:pt idx="41742">
                  <c:v>6.289447</c:v>
                </c:pt>
                <c:pt idx="41743">
                  <c:v>6.2822940000000003</c:v>
                </c:pt>
                <c:pt idx="41744">
                  <c:v>6.2813639999999999</c:v>
                </c:pt>
                <c:pt idx="41745">
                  <c:v>6.2888099999999998</c:v>
                </c:pt>
                <c:pt idx="41746">
                  <c:v>6.2964650000000004</c:v>
                </c:pt>
                <c:pt idx="41747">
                  <c:v>6.3017300000000001</c:v>
                </c:pt>
                <c:pt idx="41748">
                  <c:v>6.2982279999999999</c:v>
                </c:pt>
                <c:pt idx="41749">
                  <c:v>6.2930890000000002</c:v>
                </c:pt>
                <c:pt idx="41750">
                  <c:v>6.2945909999999996</c:v>
                </c:pt>
                <c:pt idx="41751">
                  <c:v>6.2999720000000003</c:v>
                </c:pt>
                <c:pt idx="41752">
                  <c:v>6.2940759999999996</c:v>
                </c:pt>
                <c:pt idx="41753">
                  <c:v>6.283563</c:v>
                </c:pt>
                <c:pt idx="41754">
                  <c:v>6.2930289999999998</c:v>
                </c:pt>
                <c:pt idx="41755">
                  <c:v>6.302772</c:v>
                </c:pt>
                <c:pt idx="41756">
                  <c:v>6.2927530000000003</c:v>
                </c:pt>
                <c:pt idx="41757">
                  <c:v>6.2878160000000003</c:v>
                </c:pt>
                <c:pt idx="41758">
                  <c:v>6.2989709999999999</c:v>
                </c:pt>
                <c:pt idx="41759">
                  <c:v>6.3017320000000003</c:v>
                </c:pt>
                <c:pt idx="41760">
                  <c:v>6.292713</c:v>
                </c:pt>
                <c:pt idx="41761">
                  <c:v>6.291855</c:v>
                </c:pt>
                <c:pt idx="41762">
                  <c:v>6.2915080000000003</c:v>
                </c:pt>
                <c:pt idx="41763">
                  <c:v>6.289555</c:v>
                </c:pt>
                <c:pt idx="41764">
                  <c:v>6.2911400000000004</c:v>
                </c:pt>
                <c:pt idx="41765">
                  <c:v>6.2873960000000002</c:v>
                </c:pt>
                <c:pt idx="41766">
                  <c:v>6.285717</c:v>
                </c:pt>
                <c:pt idx="41767">
                  <c:v>6.2887849999999998</c:v>
                </c:pt>
                <c:pt idx="41768">
                  <c:v>6.2929040000000001</c:v>
                </c:pt>
                <c:pt idx="41769">
                  <c:v>6.2950600000000003</c:v>
                </c:pt>
                <c:pt idx="41770">
                  <c:v>6.2917040000000002</c:v>
                </c:pt>
                <c:pt idx="41771">
                  <c:v>6.2923479999999996</c:v>
                </c:pt>
                <c:pt idx="41772">
                  <c:v>6.292351</c:v>
                </c:pt>
                <c:pt idx="41773">
                  <c:v>6.2894889999999997</c:v>
                </c:pt>
                <c:pt idx="41774">
                  <c:v>6.2927109999999997</c:v>
                </c:pt>
                <c:pt idx="41775">
                  <c:v>6.2931889999999999</c:v>
                </c:pt>
                <c:pt idx="41776">
                  <c:v>6.2881830000000001</c:v>
                </c:pt>
                <c:pt idx="41777">
                  <c:v>6.2897080000000001</c:v>
                </c:pt>
                <c:pt idx="41778">
                  <c:v>6.2977239999999997</c:v>
                </c:pt>
                <c:pt idx="41779">
                  <c:v>6.2922219999999998</c:v>
                </c:pt>
                <c:pt idx="41780">
                  <c:v>6.2904330000000002</c:v>
                </c:pt>
                <c:pt idx="41781">
                  <c:v>6.3040750000000001</c:v>
                </c:pt>
                <c:pt idx="41782">
                  <c:v>6.2987200000000003</c:v>
                </c:pt>
                <c:pt idx="41783">
                  <c:v>6.2866920000000004</c:v>
                </c:pt>
                <c:pt idx="41784">
                  <c:v>6.2942359999999997</c:v>
                </c:pt>
                <c:pt idx="41785">
                  <c:v>6.3007489999999997</c:v>
                </c:pt>
                <c:pt idx="41786">
                  <c:v>6.2938879999999999</c:v>
                </c:pt>
                <c:pt idx="41787">
                  <c:v>6.2936209999999999</c:v>
                </c:pt>
                <c:pt idx="41788">
                  <c:v>6.3008930000000003</c:v>
                </c:pt>
                <c:pt idx="41789">
                  <c:v>6.2925599999999999</c:v>
                </c:pt>
                <c:pt idx="41790">
                  <c:v>6.288894</c:v>
                </c:pt>
                <c:pt idx="41791">
                  <c:v>6.304284</c:v>
                </c:pt>
                <c:pt idx="41792">
                  <c:v>6.3064640000000001</c:v>
                </c:pt>
                <c:pt idx="41793">
                  <c:v>6.2982529999999999</c:v>
                </c:pt>
                <c:pt idx="41794">
                  <c:v>6.3045530000000003</c:v>
                </c:pt>
                <c:pt idx="41795">
                  <c:v>6.3090349999999997</c:v>
                </c:pt>
                <c:pt idx="41796">
                  <c:v>6.2968349999999997</c:v>
                </c:pt>
                <c:pt idx="41797">
                  <c:v>6.294136</c:v>
                </c:pt>
                <c:pt idx="41798">
                  <c:v>6.3016500000000004</c:v>
                </c:pt>
                <c:pt idx="41799">
                  <c:v>6.2950609999999996</c:v>
                </c:pt>
                <c:pt idx="41800">
                  <c:v>6.2942989999999996</c:v>
                </c:pt>
                <c:pt idx="41801">
                  <c:v>6.3040940000000001</c:v>
                </c:pt>
                <c:pt idx="41802">
                  <c:v>6.3007590000000002</c:v>
                </c:pt>
                <c:pt idx="41803">
                  <c:v>6.2944930000000001</c:v>
                </c:pt>
                <c:pt idx="41804">
                  <c:v>6.298686</c:v>
                </c:pt>
                <c:pt idx="41805">
                  <c:v>6.2993100000000002</c:v>
                </c:pt>
                <c:pt idx="41806">
                  <c:v>6.2901379999999998</c:v>
                </c:pt>
                <c:pt idx="41807">
                  <c:v>6.2957539999999996</c:v>
                </c:pt>
                <c:pt idx="41808">
                  <c:v>6.3070440000000003</c:v>
                </c:pt>
                <c:pt idx="41809">
                  <c:v>6.2974189999999997</c:v>
                </c:pt>
                <c:pt idx="41810">
                  <c:v>6.2953530000000004</c:v>
                </c:pt>
                <c:pt idx="41811">
                  <c:v>6.3053530000000002</c:v>
                </c:pt>
                <c:pt idx="41812">
                  <c:v>6.3005839999999997</c:v>
                </c:pt>
                <c:pt idx="41813">
                  <c:v>6.2937989999999999</c:v>
                </c:pt>
                <c:pt idx="41814">
                  <c:v>6.3026809999999998</c:v>
                </c:pt>
                <c:pt idx="41815">
                  <c:v>6.3067960000000003</c:v>
                </c:pt>
                <c:pt idx="41816">
                  <c:v>6.2998050000000001</c:v>
                </c:pt>
                <c:pt idx="41817">
                  <c:v>6.3025599999999997</c:v>
                </c:pt>
                <c:pt idx="41818">
                  <c:v>6.3068429999999998</c:v>
                </c:pt>
                <c:pt idx="41819">
                  <c:v>6.3003830000000001</c:v>
                </c:pt>
                <c:pt idx="41820">
                  <c:v>6.298451</c:v>
                </c:pt>
                <c:pt idx="41821">
                  <c:v>6.3048250000000001</c:v>
                </c:pt>
                <c:pt idx="41822">
                  <c:v>6.3077480000000001</c:v>
                </c:pt>
                <c:pt idx="41823">
                  <c:v>6.3033970000000004</c:v>
                </c:pt>
                <c:pt idx="41824">
                  <c:v>6.3030439999999999</c:v>
                </c:pt>
                <c:pt idx="41825">
                  <c:v>6.3062690000000003</c:v>
                </c:pt>
                <c:pt idx="41826">
                  <c:v>6.3052809999999999</c:v>
                </c:pt>
                <c:pt idx="41827">
                  <c:v>6.3070810000000002</c:v>
                </c:pt>
                <c:pt idx="41828">
                  <c:v>6.3031499999999996</c:v>
                </c:pt>
                <c:pt idx="41829">
                  <c:v>6.2962689999999997</c:v>
                </c:pt>
                <c:pt idx="41830">
                  <c:v>6.3029549999999999</c:v>
                </c:pt>
                <c:pt idx="41831">
                  <c:v>6.3098890000000001</c:v>
                </c:pt>
                <c:pt idx="41832">
                  <c:v>6.3025039999999999</c:v>
                </c:pt>
                <c:pt idx="41833">
                  <c:v>6.2946650000000002</c:v>
                </c:pt>
                <c:pt idx="41834">
                  <c:v>6.3047519999999997</c:v>
                </c:pt>
                <c:pt idx="41835">
                  <c:v>6.3089399999999998</c:v>
                </c:pt>
                <c:pt idx="41836">
                  <c:v>6.2967430000000002</c:v>
                </c:pt>
                <c:pt idx="41837">
                  <c:v>6.3007410000000004</c:v>
                </c:pt>
                <c:pt idx="41838">
                  <c:v>6.3077199999999998</c:v>
                </c:pt>
                <c:pt idx="41839">
                  <c:v>6.2989680000000003</c:v>
                </c:pt>
                <c:pt idx="41840">
                  <c:v>6.2982870000000002</c:v>
                </c:pt>
                <c:pt idx="41841">
                  <c:v>6.3099730000000003</c:v>
                </c:pt>
                <c:pt idx="41842">
                  <c:v>6.3129470000000003</c:v>
                </c:pt>
                <c:pt idx="41843">
                  <c:v>6.3110629999999999</c:v>
                </c:pt>
                <c:pt idx="41844">
                  <c:v>6.3157389999999998</c:v>
                </c:pt>
                <c:pt idx="41845">
                  <c:v>6.3109770000000003</c:v>
                </c:pt>
                <c:pt idx="41846">
                  <c:v>6.3008629999999997</c:v>
                </c:pt>
                <c:pt idx="41847">
                  <c:v>6.3038509999999999</c:v>
                </c:pt>
                <c:pt idx="41848">
                  <c:v>6.3068280000000003</c:v>
                </c:pt>
                <c:pt idx="41849">
                  <c:v>6.3038920000000003</c:v>
                </c:pt>
                <c:pt idx="41850">
                  <c:v>6.3083210000000003</c:v>
                </c:pt>
                <c:pt idx="41851">
                  <c:v>6.3106270000000002</c:v>
                </c:pt>
                <c:pt idx="41852">
                  <c:v>6.3011359999999996</c:v>
                </c:pt>
                <c:pt idx="41853">
                  <c:v>6.3014380000000001</c:v>
                </c:pt>
                <c:pt idx="41854">
                  <c:v>6.3140210000000003</c:v>
                </c:pt>
                <c:pt idx="41855">
                  <c:v>6.3125770000000001</c:v>
                </c:pt>
                <c:pt idx="41856">
                  <c:v>6.3061379999999998</c:v>
                </c:pt>
                <c:pt idx="41857">
                  <c:v>6.3126550000000003</c:v>
                </c:pt>
                <c:pt idx="41858">
                  <c:v>6.3163840000000002</c:v>
                </c:pt>
                <c:pt idx="41859">
                  <c:v>6.3089510000000004</c:v>
                </c:pt>
                <c:pt idx="41860">
                  <c:v>6.306521</c:v>
                </c:pt>
                <c:pt idx="41861">
                  <c:v>6.3108550000000001</c:v>
                </c:pt>
                <c:pt idx="41862">
                  <c:v>6.3043969999999998</c:v>
                </c:pt>
                <c:pt idx="41863">
                  <c:v>6.3034879999999998</c:v>
                </c:pt>
                <c:pt idx="41864">
                  <c:v>6.313917</c:v>
                </c:pt>
                <c:pt idx="41865">
                  <c:v>6.3067789999999997</c:v>
                </c:pt>
                <c:pt idx="41866">
                  <c:v>6.3014229999999998</c:v>
                </c:pt>
                <c:pt idx="41867">
                  <c:v>6.3160210000000001</c:v>
                </c:pt>
                <c:pt idx="41868">
                  <c:v>6.319617</c:v>
                </c:pt>
                <c:pt idx="41869">
                  <c:v>6.3057550000000004</c:v>
                </c:pt>
                <c:pt idx="41870">
                  <c:v>6.3078500000000002</c:v>
                </c:pt>
                <c:pt idx="41871">
                  <c:v>6.3162539999999998</c:v>
                </c:pt>
                <c:pt idx="41872">
                  <c:v>6.3048120000000001</c:v>
                </c:pt>
                <c:pt idx="41873">
                  <c:v>6.3017289999999999</c:v>
                </c:pt>
                <c:pt idx="41874">
                  <c:v>6.3125330000000002</c:v>
                </c:pt>
                <c:pt idx="41875">
                  <c:v>6.3085129999999996</c:v>
                </c:pt>
                <c:pt idx="41876">
                  <c:v>6.303026</c:v>
                </c:pt>
                <c:pt idx="41877">
                  <c:v>6.3085110000000002</c:v>
                </c:pt>
                <c:pt idx="41878">
                  <c:v>6.3119540000000001</c:v>
                </c:pt>
                <c:pt idx="41879">
                  <c:v>6.3138170000000002</c:v>
                </c:pt>
                <c:pt idx="41880">
                  <c:v>6.3202600000000002</c:v>
                </c:pt>
                <c:pt idx="41881">
                  <c:v>6.3200909999999997</c:v>
                </c:pt>
                <c:pt idx="41882">
                  <c:v>6.311407</c:v>
                </c:pt>
                <c:pt idx="41883">
                  <c:v>6.3151149999999996</c:v>
                </c:pt>
                <c:pt idx="41884">
                  <c:v>6.3203300000000002</c:v>
                </c:pt>
                <c:pt idx="41885">
                  <c:v>6.3140559999999999</c:v>
                </c:pt>
                <c:pt idx="41886">
                  <c:v>6.3113929999999998</c:v>
                </c:pt>
                <c:pt idx="41887">
                  <c:v>6.3134620000000004</c:v>
                </c:pt>
                <c:pt idx="41888">
                  <c:v>6.312786</c:v>
                </c:pt>
                <c:pt idx="41889">
                  <c:v>6.3069610000000003</c:v>
                </c:pt>
                <c:pt idx="41890">
                  <c:v>6.3107329999999999</c:v>
                </c:pt>
                <c:pt idx="41891">
                  <c:v>6.3219900000000004</c:v>
                </c:pt>
                <c:pt idx="41892">
                  <c:v>6.3165370000000003</c:v>
                </c:pt>
                <c:pt idx="41893">
                  <c:v>6.3115600000000001</c:v>
                </c:pt>
                <c:pt idx="41894">
                  <c:v>6.3170679999999999</c:v>
                </c:pt>
                <c:pt idx="41895">
                  <c:v>6.3148609999999996</c:v>
                </c:pt>
                <c:pt idx="41896">
                  <c:v>6.3094599999999996</c:v>
                </c:pt>
                <c:pt idx="41897">
                  <c:v>6.3124770000000003</c:v>
                </c:pt>
                <c:pt idx="41898">
                  <c:v>6.31393</c:v>
                </c:pt>
                <c:pt idx="41899">
                  <c:v>6.307544</c:v>
                </c:pt>
                <c:pt idx="41900">
                  <c:v>6.3149569999999997</c:v>
                </c:pt>
                <c:pt idx="41901">
                  <c:v>6.3244809999999996</c:v>
                </c:pt>
                <c:pt idx="41902">
                  <c:v>6.31372</c:v>
                </c:pt>
                <c:pt idx="41903">
                  <c:v>6.3135510000000004</c:v>
                </c:pt>
                <c:pt idx="41904">
                  <c:v>6.3250659999999996</c:v>
                </c:pt>
                <c:pt idx="41905">
                  <c:v>6.3203820000000004</c:v>
                </c:pt>
                <c:pt idx="41906">
                  <c:v>6.3121790000000004</c:v>
                </c:pt>
                <c:pt idx="41907">
                  <c:v>6.3180240000000003</c:v>
                </c:pt>
                <c:pt idx="41908">
                  <c:v>6.3181830000000003</c:v>
                </c:pt>
                <c:pt idx="41909">
                  <c:v>6.3093329999999996</c:v>
                </c:pt>
                <c:pt idx="41910">
                  <c:v>6.3166799999999999</c:v>
                </c:pt>
                <c:pt idx="41911">
                  <c:v>6.3200370000000001</c:v>
                </c:pt>
                <c:pt idx="41912">
                  <c:v>6.3089649999999997</c:v>
                </c:pt>
                <c:pt idx="41913">
                  <c:v>6.3136850000000004</c:v>
                </c:pt>
                <c:pt idx="41914">
                  <c:v>6.3220169999999998</c:v>
                </c:pt>
                <c:pt idx="41915">
                  <c:v>6.3132429999999999</c:v>
                </c:pt>
                <c:pt idx="41916">
                  <c:v>6.309126</c:v>
                </c:pt>
                <c:pt idx="41917">
                  <c:v>6.32334</c:v>
                </c:pt>
                <c:pt idx="41918">
                  <c:v>6.3250489999999999</c:v>
                </c:pt>
                <c:pt idx="41919">
                  <c:v>6.3143050000000001</c:v>
                </c:pt>
                <c:pt idx="41920">
                  <c:v>6.3209460000000002</c:v>
                </c:pt>
                <c:pt idx="41921">
                  <c:v>6.325221</c:v>
                </c:pt>
                <c:pt idx="41922">
                  <c:v>6.3177149999999997</c:v>
                </c:pt>
                <c:pt idx="41923">
                  <c:v>6.3171860000000004</c:v>
                </c:pt>
                <c:pt idx="41924">
                  <c:v>6.3201400000000003</c:v>
                </c:pt>
                <c:pt idx="41925">
                  <c:v>6.3170510000000002</c:v>
                </c:pt>
                <c:pt idx="41926">
                  <c:v>6.3151989999999998</c:v>
                </c:pt>
                <c:pt idx="41927">
                  <c:v>6.3231260000000002</c:v>
                </c:pt>
                <c:pt idx="41928">
                  <c:v>6.3243119999999999</c:v>
                </c:pt>
                <c:pt idx="41929">
                  <c:v>6.3200560000000001</c:v>
                </c:pt>
                <c:pt idx="41930">
                  <c:v>6.3225369999999996</c:v>
                </c:pt>
                <c:pt idx="41931">
                  <c:v>6.3177700000000003</c:v>
                </c:pt>
                <c:pt idx="41932">
                  <c:v>6.312945</c:v>
                </c:pt>
                <c:pt idx="41933">
                  <c:v>6.3215810000000001</c:v>
                </c:pt>
                <c:pt idx="41934">
                  <c:v>6.3254299999999999</c:v>
                </c:pt>
                <c:pt idx="41935">
                  <c:v>6.3163229999999997</c:v>
                </c:pt>
                <c:pt idx="41936">
                  <c:v>6.3141299999999996</c:v>
                </c:pt>
                <c:pt idx="41937">
                  <c:v>6.3246770000000003</c:v>
                </c:pt>
                <c:pt idx="41938">
                  <c:v>6.3285039999999997</c:v>
                </c:pt>
                <c:pt idx="41939">
                  <c:v>6.325386</c:v>
                </c:pt>
                <c:pt idx="41940">
                  <c:v>6.3246650000000004</c:v>
                </c:pt>
                <c:pt idx="41941">
                  <c:v>6.3273669999999997</c:v>
                </c:pt>
                <c:pt idx="41942">
                  <c:v>6.3261849999999997</c:v>
                </c:pt>
                <c:pt idx="41943">
                  <c:v>6.3212130000000002</c:v>
                </c:pt>
                <c:pt idx="41944">
                  <c:v>6.3258039999999998</c:v>
                </c:pt>
                <c:pt idx="41945">
                  <c:v>6.3234260000000004</c:v>
                </c:pt>
                <c:pt idx="41946">
                  <c:v>6.3180759999999996</c:v>
                </c:pt>
                <c:pt idx="41947">
                  <c:v>6.3297730000000003</c:v>
                </c:pt>
                <c:pt idx="41948">
                  <c:v>6.3333329999999997</c:v>
                </c:pt>
                <c:pt idx="41949">
                  <c:v>6.3240780000000001</c:v>
                </c:pt>
                <c:pt idx="41950">
                  <c:v>6.3238329999999996</c:v>
                </c:pt>
                <c:pt idx="41951">
                  <c:v>6.3286210000000001</c:v>
                </c:pt>
                <c:pt idx="41952">
                  <c:v>6.324109</c:v>
                </c:pt>
                <c:pt idx="41953">
                  <c:v>6.3207649999999997</c:v>
                </c:pt>
                <c:pt idx="41954">
                  <c:v>6.3256069999999998</c:v>
                </c:pt>
                <c:pt idx="41955">
                  <c:v>6.322641</c:v>
                </c:pt>
                <c:pt idx="41956">
                  <c:v>6.320659</c:v>
                </c:pt>
                <c:pt idx="41957">
                  <c:v>6.3270999999999997</c:v>
                </c:pt>
                <c:pt idx="41958">
                  <c:v>6.3257669999999999</c:v>
                </c:pt>
                <c:pt idx="41959">
                  <c:v>6.3250060000000001</c:v>
                </c:pt>
                <c:pt idx="41960">
                  <c:v>6.3335400000000002</c:v>
                </c:pt>
                <c:pt idx="41961">
                  <c:v>6.3328490000000004</c:v>
                </c:pt>
                <c:pt idx="41962">
                  <c:v>6.320964</c:v>
                </c:pt>
                <c:pt idx="41963">
                  <c:v>6.3238390000000004</c:v>
                </c:pt>
                <c:pt idx="41964">
                  <c:v>6.331766</c:v>
                </c:pt>
                <c:pt idx="41965">
                  <c:v>6.3215469999999998</c:v>
                </c:pt>
                <c:pt idx="41966">
                  <c:v>6.3188009999999997</c:v>
                </c:pt>
                <c:pt idx="41967">
                  <c:v>6.3294290000000002</c:v>
                </c:pt>
                <c:pt idx="41968">
                  <c:v>6.3265089999999997</c:v>
                </c:pt>
                <c:pt idx="41969">
                  <c:v>6.3206769999999999</c:v>
                </c:pt>
                <c:pt idx="41970">
                  <c:v>6.3272050000000002</c:v>
                </c:pt>
                <c:pt idx="41971">
                  <c:v>6.327483</c:v>
                </c:pt>
                <c:pt idx="41972">
                  <c:v>6.3170539999999997</c:v>
                </c:pt>
                <c:pt idx="41973">
                  <c:v>6.3200250000000002</c:v>
                </c:pt>
                <c:pt idx="41974">
                  <c:v>6.3287000000000004</c:v>
                </c:pt>
                <c:pt idx="41975">
                  <c:v>6.3238709999999996</c:v>
                </c:pt>
                <c:pt idx="41976">
                  <c:v>6.3250010000000003</c:v>
                </c:pt>
                <c:pt idx="41977">
                  <c:v>6.329669</c:v>
                </c:pt>
                <c:pt idx="41978">
                  <c:v>6.3253149999999998</c:v>
                </c:pt>
                <c:pt idx="41979">
                  <c:v>6.3267369999999996</c:v>
                </c:pt>
                <c:pt idx="41980">
                  <c:v>6.3325560000000003</c:v>
                </c:pt>
                <c:pt idx="41981">
                  <c:v>6.328964</c:v>
                </c:pt>
                <c:pt idx="41982">
                  <c:v>6.3228169999999997</c:v>
                </c:pt>
                <c:pt idx="41983">
                  <c:v>6.3273190000000001</c:v>
                </c:pt>
                <c:pt idx="41984">
                  <c:v>6.3300390000000002</c:v>
                </c:pt>
                <c:pt idx="41985">
                  <c:v>6.3269409999999997</c:v>
                </c:pt>
                <c:pt idx="41986">
                  <c:v>6.3322700000000003</c:v>
                </c:pt>
                <c:pt idx="41987">
                  <c:v>6.3359670000000001</c:v>
                </c:pt>
                <c:pt idx="41988">
                  <c:v>6.3313490000000003</c:v>
                </c:pt>
                <c:pt idx="41989">
                  <c:v>6.3298329999999998</c:v>
                </c:pt>
                <c:pt idx="41990">
                  <c:v>6.3368419999999999</c:v>
                </c:pt>
                <c:pt idx="41991">
                  <c:v>6.3349640000000003</c:v>
                </c:pt>
                <c:pt idx="41992">
                  <c:v>6.3250190000000002</c:v>
                </c:pt>
                <c:pt idx="41993">
                  <c:v>6.3328040000000003</c:v>
                </c:pt>
                <c:pt idx="41994">
                  <c:v>6.3365359999999997</c:v>
                </c:pt>
                <c:pt idx="41995">
                  <c:v>6.3231849999999996</c:v>
                </c:pt>
                <c:pt idx="41996">
                  <c:v>6.3237899999999998</c:v>
                </c:pt>
                <c:pt idx="41997">
                  <c:v>6.3325319999999996</c:v>
                </c:pt>
                <c:pt idx="41998">
                  <c:v>6.3295680000000001</c:v>
                </c:pt>
                <c:pt idx="41999">
                  <c:v>6.3311080000000004</c:v>
                </c:pt>
                <c:pt idx="42000">
                  <c:v>6.3405310000000004</c:v>
                </c:pt>
                <c:pt idx="42001">
                  <c:v>6.3350289999999996</c:v>
                </c:pt>
                <c:pt idx="42002">
                  <c:v>6.330425</c:v>
                </c:pt>
                <c:pt idx="42003">
                  <c:v>6.3390779999999998</c:v>
                </c:pt>
                <c:pt idx="42004">
                  <c:v>6.3358650000000001</c:v>
                </c:pt>
                <c:pt idx="42005">
                  <c:v>6.3259179999999997</c:v>
                </c:pt>
                <c:pt idx="42006">
                  <c:v>6.3272360000000001</c:v>
                </c:pt>
                <c:pt idx="42007">
                  <c:v>6.3348969999999998</c:v>
                </c:pt>
                <c:pt idx="42008">
                  <c:v>6.331658</c:v>
                </c:pt>
                <c:pt idx="42009">
                  <c:v>6.3297249999999998</c:v>
                </c:pt>
                <c:pt idx="42010">
                  <c:v>6.3418010000000002</c:v>
                </c:pt>
                <c:pt idx="42011">
                  <c:v>6.3409170000000001</c:v>
                </c:pt>
                <c:pt idx="42012">
                  <c:v>6.3328949999999997</c:v>
                </c:pt>
                <c:pt idx="42013">
                  <c:v>6.3359170000000002</c:v>
                </c:pt>
                <c:pt idx="42014">
                  <c:v>6.3365859999999996</c:v>
                </c:pt>
                <c:pt idx="42015">
                  <c:v>6.3324400000000001</c:v>
                </c:pt>
                <c:pt idx="42016">
                  <c:v>6.3342349999999996</c:v>
                </c:pt>
                <c:pt idx="42017">
                  <c:v>6.3387190000000002</c:v>
                </c:pt>
                <c:pt idx="42018">
                  <c:v>6.3336110000000003</c:v>
                </c:pt>
                <c:pt idx="42019">
                  <c:v>6.3300780000000003</c:v>
                </c:pt>
                <c:pt idx="42020">
                  <c:v>6.3359610000000002</c:v>
                </c:pt>
                <c:pt idx="42021">
                  <c:v>6.3344829999999996</c:v>
                </c:pt>
                <c:pt idx="42022">
                  <c:v>6.3323650000000002</c:v>
                </c:pt>
                <c:pt idx="42023">
                  <c:v>6.3355620000000004</c:v>
                </c:pt>
                <c:pt idx="42024">
                  <c:v>6.3352750000000002</c:v>
                </c:pt>
                <c:pt idx="42025">
                  <c:v>6.334867</c:v>
                </c:pt>
                <c:pt idx="42026">
                  <c:v>6.3365980000000004</c:v>
                </c:pt>
                <c:pt idx="42027">
                  <c:v>6.3372039999999998</c:v>
                </c:pt>
                <c:pt idx="42028">
                  <c:v>6.3316439999999998</c:v>
                </c:pt>
                <c:pt idx="42029">
                  <c:v>6.3337159999999999</c:v>
                </c:pt>
                <c:pt idx="42030">
                  <c:v>6.3462569999999996</c:v>
                </c:pt>
                <c:pt idx="42031">
                  <c:v>6.3434350000000004</c:v>
                </c:pt>
                <c:pt idx="42032">
                  <c:v>6.3363500000000004</c:v>
                </c:pt>
                <c:pt idx="42033">
                  <c:v>6.3358489999999996</c:v>
                </c:pt>
                <c:pt idx="42034">
                  <c:v>6.3298920000000001</c:v>
                </c:pt>
                <c:pt idx="42035">
                  <c:v>6.3290350000000002</c:v>
                </c:pt>
                <c:pt idx="42036">
                  <c:v>6.3382849999999999</c:v>
                </c:pt>
                <c:pt idx="42037">
                  <c:v>6.3434840000000001</c:v>
                </c:pt>
                <c:pt idx="42038">
                  <c:v>6.3374790000000001</c:v>
                </c:pt>
                <c:pt idx="42039">
                  <c:v>6.3379589999999997</c:v>
                </c:pt>
                <c:pt idx="42040">
                  <c:v>6.3452830000000002</c:v>
                </c:pt>
                <c:pt idx="42041">
                  <c:v>6.3429130000000002</c:v>
                </c:pt>
                <c:pt idx="42042">
                  <c:v>6.3361510000000001</c:v>
                </c:pt>
                <c:pt idx="42043">
                  <c:v>6.3365179999999999</c:v>
                </c:pt>
                <c:pt idx="42044">
                  <c:v>6.3406840000000004</c:v>
                </c:pt>
                <c:pt idx="42045">
                  <c:v>6.337885</c:v>
                </c:pt>
                <c:pt idx="42046">
                  <c:v>6.3388650000000002</c:v>
                </c:pt>
                <c:pt idx="42047">
                  <c:v>6.3446389999999999</c:v>
                </c:pt>
                <c:pt idx="42048">
                  <c:v>6.33955</c:v>
                </c:pt>
                <c:pt idx="42049">
                  <c:v>6.3380640000000001</c:v>
                </c:pt>
                <c:pt idx="42050">
                  <c:v>6.345472</c:v>
                </c:pt>
                <c:pt idx="42051">
                  <c:v>6.345758</c:v>
                </c:pt>
                <c:pt idx="42052">
                  <c:v>6.3404309999999997</c:v>
                </c:pt>
                <c:pt idx="42053">
                  <c:v>6.3416759999999996</c:v>
                </c:pt>
                <c:pt idx="42054">
                  <c:v>6.3429390000000003</c:v>
                </c:pt>
                <c:pt idx="42055">
                  <c:v>6.335407</c:v>
                </c:pt>
                <c:pt idx="42056">
                  <c:v>6.3361280000000004</c:v>
                </c:pt>
                <c:pt idx="42057">
                  <c:v>6.3419350000000003</c:v>
                </c:pt>
                <c:pt idx="42058">
                  <c:v>6.3371069999999996</c:v>
                </c:pt>
                <c:pt idx="42059">
                  <c:v>6.3402659999999997</c:v>
                </c:pt>
                <c:pt idx="42060">
                  <c:v>6.3494609999999998</c:v>
                </c:pt>
                <c:pt idx="42061">
                  <c:v>6.3412030000000001</c:v>
                </c:pt>
                <c:pt idx="42062">
                  <c:v>6.3328749999999996</c:v>
                </c:pt>
                <c:pt idx="42063">
                  <c:v>6.3427030000000002</c:v>
                </c:pt>
                <c:pt idx="42064">
                  <c:v>6.3475159999999997</c:v>
                </c:pt>
                <c:pt idx="42065">
                  <c:v>6.3394430000000002</c:v>
                </c:pt>
                <c:pt idx="42066">
                  <c:v>6.3458620000000003</c:v>
                </c:pt>
                <c:pt idx="42067">
                  <c:v>6.3489639999999996</c:v>
                </c:pt>
                <c:pt idx="42068">
                  <c:v>6.3385020000000001</c:v>
                </c:pt>
                <c:pt idx="42069">
                  <c:v>6.3426850000000004</c:v>
                </c:pt>
                <c:pt idx="42070">
                  <c:v>6.3475869999999999</c:v>
                </c:pt>
                <c:pt idx="42071">
                  <c:v>6.3425599999999998</c:v>
                </c:pt>
                <c:pt idx="42072">
                  <c:v>6.3439410000000001</c:v>
                </c:pt>
                <c:pt idx="42073">
                  <c:v>6.3487640000000001</c:v>
                </c:pt>
                <c:pt idx="42074">
                  <c:v>6.3429320000000002</c:v>
                </c:pt>
                <c:pt idx="42075">
                  <c:v>6.3381610000000004</c:v>
                </c:pt>
                <c:pt idx="42076">
                  <c:v>6.3469889999999998</c:v>
                </c:pt>
                <c:pt idx="42077">
                  <c:v>6.3475080000000004</c:v>
                </c:pt>
                <c:pt idx="42078">
                  <c:v>6.3393969999999999</c:v>
                </c:pt>
                <c:pt idx="42079">
                  <c:v>6.3434540000000004</c:v>
                </c:pt>
                <c:pt idx="42080">
                  <c:v>6.3508259999999996</c:v>
                </c:pt>
                <c:pt idx="42081">
                  <c:v>6.3466089999999999</c:v>
                </c:pt>
                <c:pt idx="42082">
                  <c:v>6.3403020000000003</c:v>
                </c:pt>
                <c:pt idx="42083">
                  <c:v>6.3463589999999996</c:v>
                </c:pt>
                <c:pt idx="42084">
                  <c:v>6.3454009999999998</c:v>
                </c:pt>
                <c:pt idx="42085">
                  <c:v>6.3395400000000004</c:v>
                </c:pt>
                <c:pt idx="42086">
                  <c:v>6.3544600000000004</c:v>
                </c:pt>
                <c:pt idx="42087">
                  <c:v>6.3571609999999996</c:v>
                </c:pt>
                <c:pt idx="42088">
                  <c:v>6.3422000000000001</c:v>
                </c:pt>
                <c:pt idx="42089">
                  <c:v>6.3475080000000004</c:v>
                </c:pt>
                <c:pt idx="42090">
                  <c:v>6.3564920000000003</c:v>
                </c:pt>
                <c:pt idx="42091">
                  <c:v>6.3445809999999998</c:v>
                </c:pt>
                <c:pt idx="42092">
                  <c:v>6.3361010000000002</c:v>
                </c:pt>
                <c:pt idx="42093">
                  <c:v>6.3482900000000004</c:v>
                </c:pt>
                <c:pt idx="42094">
                  <c:v>6.3504180000000003</c:v>
                </c:pt>
                <c:pt idx="42095">
                  <c:v>6.3411489999999997</c:v>
                </c:pt>
                <c:pt idx="42096">
                  <c:v>6.3454179999999996</c:v>
                </c:pt>
                <c:pt idx="42097">
                  <c:v>6.3496540000000001</c:v>
                </c:pt>
                <c:pt idx="42098">
                  <c:v>6.3491809999999997</c:v>
                </c:pt>
                <c:pt idx="42099">
                  <c:v>6.350263</c:v>
                </c:pt>
                <c:pt idx="42100">
                  <c:v>6.350848</c:v>
                </c:pt>
                <c:pt idx="42101">
                  <c:v>6.3485060000000004</c:v>
                </c:pt>
                <c:pt idx="42102">
                  <c:v>6.3490419999999999</c:v>
                </c:pt>
                <c:pt idx="42103">
                  <c:v>6.3533049999999998</c:v>
                </c:pt>
                <c:pt idx="42104">
                  <c:v>6.3447050000000003</c:v>
                </c:pt>
                <c:pt idx="42105">
                  <c:v>6.3381080000000001</c:v>
                </c:pt>
                <c:pt idx="42106">
                  <c:v>6.349615</c:v>
                </c:pt>
                <c:pt idx="42107">
                  <c:v>6.3544510000000001</c:v>
                </c:pt>
                <c:pt idx="42108">
                  <c:v>6.3492980000000001</c:v>
                </c:pt>
                <c:pt idx="42109">
                  <c:v>6.3534360000000003</c:v>
                </c:pt>
                <c:pt idx="42110">
                  <c:v>6.3593679999999999</c:v>
                </c:pt>
                <c:pt idx="42111">
                  <c:v>6.3513210000000004</c:v>
                </c:pt>
                <c:pt idx="42112">
                  <c:v>6.351693</c:v>
                </c:pt>
                <c:pt idx="42113">
                  <c:v>6.3599160000000001</c:v>
                </c:pt>
                <c:pt idx="42114">
                  <c:v>6.350365</c:v>
                </c:pt>
                <c:pt idx="42115">
                  <c:v>6.3473100000000002</c:v>
                </c:pt>
                <c:pt idx="42116">
                  <c:v>6.3564220000000002</c:v>
                </c:pt>
                <c:pt idx="42117">
                  <c:v>6.3535510000000004</c:v>
                </c:pt>
                <c:pt idx="42118">
                  <c:v>6.34687</c:v>
                </c:pt>
                <c:pt idx="42119">
                  <c:v>6.3497870000000001</c:v>
                </c:pt>
                <c:pt idx="42120">
                  <c:v>6.3528169999999999</c:v>
                </c:pt>
                <c:pt idx="42121">
                  <c:v>6.3492430000000004</c:v>
                </c:pt>
                <c:pt idx="42122">
                  <c:v>6.354813</c:v>
                </c:pt>
                <c:pt idx="42123">
                  <c:v>6.3624919999999996</c:v>
                </c:pt>
                <c:pt idx="42124">
                  <c:v>6.3559559999999999</c:v>
                </c:pt>
                <c:pt idx="42125">
                  <c:v>6.3521049999999999</c:v>
                </c:pt>
                <c:pt idx="42126">
                  <c:v>6.3565769999999997</c:v>
                </c:pt>
                <c:pt idx="42127">
                  <c:v>6.3577209999999997</c:v>
                </c:pt>
                <c:pt idx="42128">
                  <c:v>6.355397</c:v>
                </c:pt>
                <c:pt idx="42129">
                  <c:v>6.3562120000000002</c:v>
                </c:pt>
                <c:pt idx="42130">
                  <c:v>6.3542459999999998</c:v>
                </c:pt>
                <c:pt idx="42131">
                  <c:v>6.3501029999999998</c:v>
                </c:pt>
                <c:pt idx="42132">
                  <c:v>6.3557940000000004</c:v>
                </c:pt>
                <c:pt idx="42133">
                  <c:v>6.3572559999999996</c:v>
                </c:pt>
                <c:pt idx="42134">
                  <c:v>6.3494130000000002</c:v>
                </c:pt>
                <c:pt idx="42135">
                  <c:v>6.3513380000000002</c:v>
                </c:pt>
                <c:pt idx="42136">
                  <c:v>6.3584350000000001</c:v>
                </c:pt>
                <c:pt idx="42137">
                  <c:v>6.3570440000000001</c:v>
                </c:pt>
                <c:pt idx="42138">
                  <c:v>6.3497380000000003</c:v>
                </c:pt>
                <c:pt idx="42139">
                  <c:v>6.3536770000000002</c:v>
                </c:pt>
                <c:pt idx="42140">
                  <c:v>6.3586809999999998</c:v>
                </c:pt>
                <c:pt idx="42141">
                  <c:v>6.3481170000000002</c:v>
                </c:pt>
                <c:pt idx="42142">
                  <c:v>6.3465429999999996</c:v>
                </c:pt>
                <c:pt idx="42143">
                  <c:v>6.3530259999999998</c:v>
                </c:pt>
                <c:pt idx="42144">
                  <c:v>6.3531310000000003</c:v>
                </c:pt>
                <c:pt idx="42145">
                  <c:v>6.351972</c:v>
                </c:pt>
                <c:pt idx="42146">
                  <c:v>6.3529470000000003</c:v>
                </c:pt>
                <c:pt idx="42147">
                  <c:v>6.3566219999999998</c:v>
                </c:pt>
                <c:pt idx="42148">
                  <c:v>6.3586349999999996</c:v>
                </c:pt>
                <c:pt idx="42149">
                  <c:v>6.3635400000000004</c:v>
                </c:pt>
                <c:pt idx="42150">
                  <c:v>6.3666879999999999</c:v>
                </c:pt>
                <c:pt idx="42151">
                  <c:v>6.3615440000000003</c:v>
                </c:pt>
                <c:pt idx="42152">
                  <c:v>6.3586900000000002</c:v>
                </c:pt>
                <c:pt idx="42153">
                  <c:v>6.3598660000000002</c:v>
                </c:pt>
                <c:pt idx="42154">
                  <c:v>6.3604529999999997</c:v>
                </c:pt>
                <c:pt idx="42155">
                  <c:v>6.3593719999999996</c:v>
                </c:pt>
                <c:pt idx="42156">
                  <c:v>6.3602410000000003</c:v>
                </c:pt>
                <c:pt idx="42157">
                  <c:v>6.3571920000000004</c:v>
                </c:pt>
                <c:pt idx="42158">
                  <c:v>6.3534199999999998</c:v>
                </c:pt>
                <c:pt idx="42159">
                  <c:v>6.3615279999999998</c:v>
                </c:pt>
                <c:pt idx="42160">
                  <c:v>6.3599290000000002</c:v>
                </c:pt>
                <c:pt idx="42161">
                  <c:v>6.3503639999999999</c:v>
                </c:pt>
                <c:pt idx="42162">
                  <c:v>6.3559510000000001</c:v>
                </c:pt>
                <c:pt idx="42163">
                  <c:v>6.363086</c:v>
                </c:pt>
                <c:pt idx="42164">
                  <c:v>6.3582549999999998</c:v>
                </c:pt>
                <c:pt idx="42165">
                  <c:v>6.3554029999999999</c:v>
                </c:pt>
                <c:pt idx="42166">
                  <c:v>6.3606990000000003</c:v>
                </c:pt>
                <c:pt idx="42167">
                  <c:v>6.3572490000000004</c:v>
                </c:pt>
                <c:pt idx="42168">
                  <c:v>6.3524250000000002</c:v>
                </c:pt>
                <c:pt idx="42169">
                  <c:v>6.358822</c:v>
                </c:pt>
                <c:pt idx="42170">
                  <c:v>6.3582939999999999</c:v>
                </c:pt>
                <c:pt idx="42171">
                  <c:v>6.3552400000000002</c:v>
                </c:pt>
                <c:pt idx="42172">
                  <c:v>6.3614040000000003</c:v>
                </c:pt>
                <c:pt idx="42173">
                  <c:v>6.3655059999999999</c:v>
                </c:pt>
                <c:pt idx="42174">
                  <c:v>6.35982</c:v>
                </c:pt>
                <c:pt idx="42175">
                  <c:v>6.354965</c:v>
                </c:pt>
                <c:pt idx="42176">
                  <c:v>6.3630740000000001</c:v>
                </c:pt>
                <c:pt idx="42177">
                  <c:v>6.3666960000000001</c:v>
                </c:pt>
                <c:pt idx="42178">
                  <c:v>6.3612270000000004</c:v>
                </c:pt>
                <c:pt idx="42179">
                  <c:v>6.3601900000000002</c:v>
                </c:pt>
                <c:pt idx="42180">
                  <c:v>6.3586980000000004</c:v>
                </c:pt>
                <c:pt idx="42181">
                  <c:v>6.3556309999999998</c:v>
                </c:pt>
                <c:pt idx="42182">
                  <c:v>6.3578570000000001</c:v>
                </c:pt>
                <c:pt idx="42183">
                  <c:v>6.364884</c:v>
                </c:pt>
                <c:pt idx="42184">
                  <c:v>6.365926</c:v>
                </c:pt>
                <c:pt idx="42185">
                  <c:v>6.3662150000000004</c:v>
                </c:pt>
                <c:pt idx="42186">
                  <c:v>6.3710709999999997</c:v>
                </c:pt>
                <c:pt idx="42187">
                  <c:v>6.3684200000000004</c:v>
                </c:pt>
                <c:pt idx="42188">
                  <c:v>6.3668380000000004</c:v>
                </c:pt>
                <c:pt idx="42189">
                  <c:v>6.3689999999999998</c:v>
                </c:pt>
                <c:pt idx="42190">
                  <c:v>6.3653659999999999</c:v>
                </c:pt>
                <c:pt idx="42191">
                  <c:v>6.3622899999999998</c:v>
                </c:pt>
                <c:pt idx="42192">
                  <c:v>6.3665539999999998</c:v>
                </c:pt>
                <c:pt idx="42193">
                  <c:v>6.371588</c:v>
                </c:pt>
                <c:pt idx="42194">
                  <c:v>6.3632809999999997</c:v>
                </c:pt>
                <c:pt idx="42195">
                  <c:v>6.3594660000000003</c:v>
                </c:pt>
                <c:pt idx="42196">
                  <c:v>6.3730159999999998</c:v>
                </c:pt>
                <c:pt idx="42197">
                  <c:v>6.374708</c:v>
                </c:pt>
                <c:pt idx="42198">
                  <c:v>6.3679730000000001</c:v>
                </c:pt>
                <c:pt idx="42199">
                  <c:v>6.371874</c:v>
                </c:pt>
                <c:pt idx="42200">
                  <c:v>6.3682460000000001</c:v>
                </c:pt>
                <c:pt idx="42201">
                  <c:v>6.3563359999999998</c:v>
                </c:pt>
                <c:pt idx="42202">
                  <c:v>6.3576009999999998</c:v>
                </c:pt>
                <c:pt idx="42203">
                  <c:v>6.3665219999999998</c:v>
                </c:pt>
                <c:pt idx="42204">
                  <c:v>6.3610910000000001</c:v>
                </c:pt>
                <c:pt idx="42205">
                  <c:v>6.3552229999999996</c:v>
                </c:pt>
                <c:pt idx="42206">
                  <c:v>6.3606290000000003</c:v>
                </c:pt>
                <c:pt idx="42207">
                  <c:v>6.3627510000000003</c:v>
                </c:pt>
                <c:pt idx="42208">
                  <c:v>6.3640129999999999</c:v>
                </c:pt>
                <c:pt idx="42209">
                  <c:v>6.3669079999999996</c:v>
                </c:pt>
                <c:pt idx="42210">
                  <c:v>6.3655039999999996</c:v>
                </c:pt>
                <c:pt idx="42211">
                  <c:v>6.3614540000000002</c:v>
                </c:pt>
                <c:pt idx="42212">
                  <c:v>6.366295</c:v>
                </c:pt>
                <c:pt idx="42213">
                  <c:v>6.372274</c:v>
                </c:pt>
                <c:pt idx="42214">
                  <c:v>6.3629389999999999</c:v>
                </c:pt>
                <c:pt idx="42215">
                  <c:v>6.3627890000000003</c:v>
                </c:pt>
                <c:pt idx="42216">
                  <c:v>6.3742039999999998</c:v>
                </c:pt>
                <c:pt idx="42217">
                  <c:v>6.369027</c:v>
                </c:pt>
                <c:pt idx="42218">
                  <c:v>6.3640319999999999</c:v>
                </c:pt>
                <c:pt idx="42219">
                  <c:v>6.3730529999999996</c:v>
                </c:pt>
                <c:pt idx="42220">
                  <c:v>6.3743619999999996</c:v>
                </c:pt>
                <c:pt idx="42221">
                  <c:v>6.3684200000000004</c:v>
                </c:pt>
                <c:pt idx="42222">
                  <c:v>6.3729769999999997</c:v>
                </c:pt>
                <c:pt idx="42223">
                  <c:v>6.3749900000000004</c:v>
                </c:pt>
                <c:pt idx="42224">
                  <c:v>6.36836</c:v>
                </c:pt>
                <c:pt idx="42225">
                  <c:v>6.3706699999999996</c:v>
                </c:pt>
                <c:pt idx="42226">
                  <c:v>6.3735160000000004</c:v>
                </c:pt>
                <c:pt idx="42227">
                  <c:v>6.3687060000000004</c:v>
                </c:pt>
                <c:pt idx="42228">
                  <c:v>6.3662890000000001</c:v>
                </c:pt>
                <c:pt idx="42229">
                  <c:v>6.3687389999999997</c:v>
                </c:pt>
                <c:pt idx="42230">
                  <c:v>6.3686530000000001</c:v>
                </c:pt>
                <c:pt idx="42231">
                  <c:v>6.3647780000000003</c:v>
                </c:pt>
                <c:pt idx="42232">
                  <c:v>6.3706930000000002</c:v>
                </c:pt>
                <c:pt idx="42233">
                  <c:v>6.3731530000000003</c:v>
                </c:pt>
                <c:pt idx="42234">
                  <c:v>6.3677580000000003</c:v>
                </c:pt>
                <c:pt idx="42235">
                  <c:v>6.3739150000000002</c:v>
                </c:pt>
                <c:pt idx="42236">
                  <c:v>6.3764250000000002</c:v>
                </c:pt>
                <c:pt idx="42237">
                  <c:v>6.3673349999999997</c:v>
                </c:pt>
                <c:pt idx="42238">
                  <c:v>6.3641610000000002</c:v>
                </c:pt>
                <c:pt idx="42239">
                  <c:v>6.3725990000000001</c:v>
                </c:pt>
                <c:pt idx="42240">
                  <c:v>6.3768589999999996</c:v>
                </c:pt>
                <c:pt idx="42241">
                  <c:v>6.367381</c:v>
                </c:pt>
                <c:pt idx="42242">
                  <c:v>6.3695930000000001</c:v>
                </c:pt>
                <c:pt idx="42243">
                  <c:v>6.3804480000000003</c:v>
                </c:pt>
                <c:pt idx="42244">
                  <c:v>6.3780380000000001</c:v>
                </c:pt>
                <c:pt idx="42245">
                  <c:v>6.369389</c:v>
                </c:pt>
                <c:pt idx="42246">
                  <c:v>6.3697059999999999</c:v>
                </c:pt>
                <c:pt idx="42247">
                  <c:v>6.3720850000000002</c:v>
                </c:pt>
                <c:pt idx="42248">
                  <c:v>6.3675499999999996</c:v>
                </c:pt>
                <c:pt idx="42249">
                  <c:v>6.3733360000000001</c:v>
                </c:pt>
                <c:pt idx="42250">
                  <c:v>6.3763620000000003</c:v>
                </c:pt>
                <c:pt idx="42251">
                  <c:v>6.3681979999999996</c:v>
                </c:pt>
                <c:pt idx="42252">
                  <c:v>6.375877</c:v>
                </c:pt>
                <c:pt idx="42253">
                  <c:v>6.3824949999999996</c:v>
                </c:pt>
                <c:pt idx="42254">
                  <c:v>6.3724920000000003</c:v>
                </c:pt>
                <c:pt idx="42255">
                  <c:v>6.3739270000000001</c:v>
                </c:pt>
                <c:pt idx="42256">
                  <c:v>6.3859250000000003</c:v>
                </c:pt>
                <c:pt idx="42257">
                  <c:v>6.3788349999999996</c:v>
                </c:pt>
                <c:pt idx="42258">
                  <c:v>6.3707399999999996</c:v>
                </c:pt>
                <c:pt idx="42259">
                  <c:v>6.3830520000000002</c:v>
                </c:pt>
                <c:pt idx="42260">
                  <c:v>6.3777290000000004</c:v>
                </c:pt>
                <c:pt idx="42261">
                  <c:v>6.3642010000000004</c:v>
                </c:pt>
                <c:pt idx="42262">
                  <c:v>6.377148</c:v>
                </c:pt>
                <c:pt idx="42263">
                  <c:v>6.3828810000000002</c:v>
                </c:pt>
                <c:pt idx="42264">
                  <c:v>6.3701109999999996</c:v>
                </c:pt>
                <c:pt idx="42265">
                  <c:v>6.3677440000000001</c:v>
                </c:pt>
                <c:pt idx="42266">
                  <c:v>6.3747550000000004</c:v>
                </c:pt>
                <c:pt idx="42267">
                  <c:v>6.372814</c:v>
                </c:pt>
                <c:pt idx="42268">
                  <c:v>6.372725</c:v>
                </c:pt>
                <c:pt idx="42269">
                  <c:v>6.3821329999999996</c:v>
                </c:pt>
                <c:pt idx="42270">
                  <c:v>6.3813029999999999</c:v>
                </c:pt>
                <c:pt idx="42271">
                  <c:v>6.3769799999999996</c:v>
                </c:pt>
                <c:pt idx="42272">
                  <c:v>6.3792309999999999</c:v>
                </c:pt>
                <c:pt idx="42273">
                  <c:v>6.3797600000000001</c:v>
                </c:pt>
                <c:pt idx="42274">
                  <c:v>6.3777619999999997</c:v>
                </c:pt>
                <c:pt idx="42275">
                  <c:v>6.3780809999999999</c:v>
                </c:pt>
                <c:pt idx="42276">
                  <c:v>6.381348</c:v>
                </c:pt>
                <c:pt idx="42277">
                  <c:v>6.372744</c:v>
                </c:pt>
                <c:pt idx="42278">
                  <c:v>6.3678549999999996</c:v>
                </c:pt>
                <c:pt idx="42279">
                  <c:v>6.3810849999999997</c:v>
                </c:pt>
                <c:pt idx="42280">
                  <c:v>6.3844190000000003</c:v>
                </c:pt>
                <c:pt idx="42281">
                  <c:v>6.3776789999999997</c:v>
                </c:pt>
                <c:pt idx="42282">
                  <c:v>6.3814060000000001</c:v>
                </c:pt>
                <c:pt idx="42283">
                  <c:v>6.3874899999999997</c:v>
                </c:pt>
                <c:pt idx="42284">
                  <c:v>6.3815</c:v>
                </c:pt>
                <c:pt idx="42285">
                  <c:v>6.3763290000000001</c:v>
                </c:pt>
                <c:pt idx="42286">
                  <c:v>6.3813779999999998</c:v>
                </c:pt>
                <c:pt idx="42287">
                  <c:v>6.3772000000000002</c:v>
                </c:pt>
                <c:pt idx="42288">
                  <c:v>6.3751639999999998</c:v>
                </c:pt>
                <c:pt idx="42289">
                  <c:v>6.3857290000000004</c:v>
                </c:pt>
                <c:pt idx="42290">
                  <c:v>6.3823340000000002</c:v>
                </c:pt>
                <c:pt idx="42291">
                  <c:v>6.373011</c:v>
                </c:pt>
                <c:pt idx="42292">
                  <c:v>6.376741</c:v>
                </c:pt>
                <c:pt idx="42293">
                  <c:v>6.3784039999999997</c:v>
                </c:pt>
                <c:pt idx="42294">
                  <c:v>6.3732819999999997</c:v>
                </c:pt>
                <c:pt idx="42295">
                  <c:v>6.3814729999999997</c:v>
                </c:pt>
                <c:pt idx="42296">
                  <c:v>6.3907569999999998</c:v>
                </c:pt>
                <c:pt idx="42297">
                  <c:v>6.3802149999999997</c:v>
                </c:pt>
                <c:pt idx="42298">
                  <c:v>6.3774329999999999</c:v>
                </c:pt>
                <c:pt idx="42299">
                  <c:v>6.3878240000000002</c:v>
                </c:pt>
                <c:pt idx="42300">
                  <c:v>6.3844000000000003</c:v>
                </c:pt>
                <c:pt idx="42301">
                  <c:v>6.377033</c:v>
                </c:pt>
                <c:pt idx="42302">
                  <c:v>6.3828129999999996</c:v>
                </c:pt>
                <c:pt idx="42303">
                  <c:v>6.3901190000000003</c:v>
                </c:pt>
                <c:pt idx="42304">
                  <c:v>6.3835139999999999</c:v>
                </c:pt>
                <c:pt idx="42305">
                  <c:v>6.3817449999999996</c:v>
                </c:pt>
                <c:pt idx="42306">
                  <c:v>6.3894169999999999</c:v>
                </c:pt>
                <c:pt idx="42307">
                  <c:v>6.3835639999999998</c:v>
                </c:pt>
                <c:pt idx="42308">
                  <c:v>6.378082</c:v>
                </c:pt>
                <c:pt idx="42309">
                  <c:v>6.3859769999999996</c:v>
                </c:pt>
                <c:pt idx="42310">
                  <c:v>6.3847649999999998</c:v>
                </c:pt>
                <c:pt idx="42311">
                  <c:v>6.3756649999999997</c:v>
                </c:pt>
                <c:pt idx="42312">
                  <c:v>6.3787849999999997</c:v>
                </c:pt>
                <c:pt idx="42313">
                  <c:v>6.3833320000000002</c:v>
                </c:pt>
                <c:pt idx="42314">
                  <c:v>6.379861</c:v>
                </c:pt>
                <c:pt idx="42315">
                  <c:v>6.3861920000000003</c:v>
                </c:pt>
                <c:pt idx="42316">
                  <c:v>6.3882310000000002</c:v>
                </c:pt>
                <c:pt idx="42317">
                  <c:v>6.3795489999999999</c:v>
                </c:pt>
                <c:pt idx="42318">
                  <c:v>6.3865280000000002</c:v>
                </c:pt>
                <c:pt idx="42319">
                  <c:v>6.3952939999999998</c:v>
                </c:pt>
                <c:pt idx="42320">
                  <c:v>6.3901110000000001</c:v>
                </c:pt>
                <c:pt idx="42321">
                  <c:v>6.3849220000000004</c:v>
                </c:pt>
                <c:pt idx="42322">
                  <c:v>6.389246</c:v>
                </c:pt>
                <c:pt idx="42323">
                  <c:v>6.3934329999999999</c:v>
                </c:pt>
                <c:pt idx="42324">
                  <c:v>6.3895689999999998</c:v>
                </c:pt>
                <c:pt idx="42325">
                  <c:v>6.3864749999999999</c:v>
                </c:pt>
                <c:pt idx="42326">
                  <c:v>6.3841400000000004</c:v>
                </c:pt>
                <c:pt idx="42327">
                  <c:v>6.3834270000000002</c:v>
                </c:pt>
                <c:pt idx="42328">
                  <c:v>6.3867700000000003</c:v>
                </c:pt>
                <c:pt idx="42329">
                  <c:v>6.3899670000000004</c:v>
                </c:pt>
                <c:pt idx="42330">
                  <c:v>6.3906999999999998</c:v>
                </c:pt>
                <c:pt idx="42331">
                  <c:v>6.3891980000000004</c:v>
                </c:pt>
                <c:pt idx="42332">
                  <c:v>6.388795</c:v>
                </c:pt>
                <c:pt idx="42333">
                  <c:v>6.3848929999999999</c:v>
                </c:pt>
                <c:pt idx="42334">
                  <c:v>6.3823800000000004</c:v>
                </c:pt>
                <c:pt idx="42335">
                  <c:v>6.3898919999999997</c:v>
                </c:pt>
                <c:pt idx="42336">
                  <c:v>6.3912890000000004</c:v>
                </c:pt>
                <c:pt idx="42337">
                  <c:v>6.38551</c:v>
                </c:pt>
                <c:pt idx="42338">
                  <c:v>6.3857419999999996</c:v>
                </c:pt>
                <c:pt idx="42339">
                  <c:v>6.3881399999999999</c:v>
                </c:pt>
                <c:pt idx="42340">
                  <c:v>6.3846850000000002</c:v>
                </c:pt>
                <c:pt idx="42341">
                  <c:v>6.3823619999999996</c:v>
                </c:pt>
                <c:pt idx="42342">
                  <c:v>6.3900829999999997</c:v>
                </c:pt>
                <c:pt idx="42343">
                  <c:v>6.3901979999999998</c:v>
                </c:pt>
                <c:pt idx="42344">
                  <c:v>6.3847930000000002</c:v>
                </c:pt>
                <c:pt idx="42345">
                  <c:v>6.3894289999999998</c:v>
                </c:pt>
                <c:pt idx="42346">
                  <c:v>6.3885420000000002</c:v>
                </c:pt>
                <c:pt idx="42347">
                  <c:v>6.3841890000000001</c:v>
                </c:pt>
                <c:pt idx="42348">
                  <c:v>6.3865020000000001</c:v>
                </c:pt>
                <c:pt idx="42349">
                  <c:v>6.3927060000000004</c:v>
                </c:pt>
                <c:pt idx="42350">
                  <c:v>6.3930309999999997</c:v>
                </c:pt>
                <c:pt idx="42351">
                  <c:v>6.3854810000000004</c:v>
                </c:pt>
                <c:pt idx="42352">
                  <c:v>6.3894479999999998</c:v>
                </c:pt>
                <c:pt idx="42353">
                  <c:v>6.3965750000000003</c:v>
                </c:pt>
                <c:pt idx="42354">
                  <c:v>6.3949780000000001</c:v>
                </c:pt>
                <c:pt idx="42355">
                  <c:v>6.3934110000000004</c:v>
                </c:pt>
                <c:pt idx="42356">
                  <c:v>6.3940060000000001</c:v>
                </c:pt>
                <c:pt idx="42357">
                  <c:v>6.3935579999999996</c:v>
                </c:pt>
                <c:pt idx="42358">
                  <c:v>6.3958279999999998</c:v>
                </c:pt>
                <c:pt idx="42359">
                  <c:v>6.4011509999999996</c:v>
                </c:pt>
                <c:pt idx="42360">
                  <c:v>6.3960980000000003</c:v>
                </c:pt>
                <c:pt idx="42361">
                  <c:v>6.390028</c:v>
                </c:pt>
                <c:pt idx="42362">
                  <c:v>6.3934990000000003</c:v>
                </c:pt>
                <c:pt idx="42363">
                  <c:v>6.3877050000000004</c:v>
                </c:pt>
                <c:pt idx="42364">
                  <c:v>6.3837400000000004</c:v>
                </c:pt>
                <c:pt idx="42365">
                  <c:v>6.394393</c:v>
                </c:pt>
                <c:pt idx="42366">
                  <c:v>6.3970969999999996</c:v>
                </c:pt>
                <c:pt idx="42367">
                  <c:v>6.3872960000000001</c:v>
                </c:pt>
                <c:pt idx="42368">
                  <c:v>6.3901320000000004</c:v>
                </c:pt>
                <c:pt idx="42369">
                  <c:v>6.399464</c:v>
                </c:pt>
                <c:pt idx="42370">
                  <c:v>6.3912339999999999</c:v>
                </c:pt>
                <c:pt idx="42371">
                  <c:v>6.3882519999999996</c:v>
                </c:pt>
                <c:pt idx="42372">
                  <c:v>6.3948270000000003</c:v>
                </c:pt>
                <c:pt idx="42373">
                  <c:v>6.3875710000000003</c:v>
                </c:pt>
                <c:pt idx="42374">
                  <c:v>6.386463</c:v>
                </c:pt>
                <c:pt idx="42375">
                  <c:v>6.399794</c:v>
                </c:pt>
                <c:pt idx="42376">
                  <c:v>6.402901</c:v>
                </c:pt>
                <c:pt idx="42377">
                  <c:v>6.3923709999999998</c:v>
                </c:pt>
                <c:pt idx="42378">
                  <c:v>6.3926689999999997</c:v>
                </c:pt>
                <c:pt idx="42379">
                  <c:v>6.4018920000000001</c:v>
                </c:pt>
                <c:pt idx="42380">
                  <c:v>6.3980269999999999</c:v>
                </c:pt>
                <c:pt idx="42381">
                  <c:v>6.3957290000000002</c:v>
                </c:pt>
                <c:pt idx="42382">
                  <c:v>6.3982770000000002</c:v>
                </c:pt>
                <c:pt idx="42383">
                  <c:v>6.397043</c:v>
                </c:pt>
                <c:pt idx="42384">
                  <c:v>6.3979710000000001</c:v>
                </c:pt>
                <c:pt idx="42385">
                  <c:v>6.3981589999999997</c:v>
                </c:pt>
                <c:pt idx="42386">
                  <c:v>6.3973699999999996</c:v>
                </c:pt>
                <c:pt idx="42387">
                  <c:v>6.3960140000000001</c:v>
                </c:pt>
                <c:pt idx="42388">
                  <c:v>6.3997919999999997</c:v>
                </c:pt>
                <c:pt idx="42389">
                  <c:v>6.4022019999999999</c:v>
                </c:pt>
                <c:pt idx="42390">
                  <c:v>6.3924539999999999</c:v>
                </c:pt>
                <c:pt idx="42391">
                  <c:v>6.3944239999999999</c:v>
                </c:pt>
                <c:pt idx="42392">
                  <c:v>6.4065399999999997</c:v>
                </c:pt>
                <c:pt idx="42393">
                  <c:v>6.4003740000000002</c:v>
                </c:pt>
                <c:pt idx="42394">
                  <c:v>6.3894469999999997</c:v>
                </c:pt>
                <c:pt idx="42395">
                  <c:v>6.3949920000000002</c:v>
                </c:pt>
                <c:pt idx="42396">
                  <c:v>6.3983239999999997</c:v>
                </c:pt>
                <c:pt idx="42397">
                  <c:v>6.3901830000000004</c:v>
                </c:pt>
                <c:pt idx="42398">
                  <c:v>6.3968809999999996</c:v>
                </c:pt>
                <c:pt idx="42399">
                  <c:v>6.406161</c:v>
                </c:pt>
                <c:pt idx="42400">
                  <c:v>6.397017</c:v>
                </c:pt>
                <c:pt idx="42401">
                  <c:v>6.3952619999999998</c:v>
                </c:pt>
                <c:pt idx="42402">
                  <c:v>6.3986210000000003</c:v>
                </c:pt>
                <c:pt idx="42403">
                  <c:v>6.3937970000000002</c:v>
                </c:pt>
                <c:pt idx="42404">
                  <c:v>6.3945720000000001</c:v>
                </c:pt>
                <c:pt idx="42405">
                  <c:v>6.4036679999999997</c:v>
                </c:pt>
                <c:pt idx="42406">
                  <c:v>6.4065750000000001</c:v>
                </c:pt>
                <c:pt idx="42407">
                  <c:v>6.4002049999999997</c:v>
                </c:pt>
                <c:pt idx="42408">
                  <c:v>6.4031710000000004</c:v>
                </c:pt>
                <c:pt idx="42409">
                  <c:v>6.4071189999999998</c:v>
                </c:pt>
                <c:pt idx="42410">
                  <c:v>6.4001979999999996</c:v>
                </c:pt>
                <c:pt idx="42411">
                  <c:v>6.3985219999999998</c:v>
                </c:pt>
                <c:pt idx="42412">
                  <c:v>6.4017949999999999</c:v>
                </c:pt>
                <c:pt idx="42413">
                  <c:v>6.3972569999999997</c:v>
                </c:pt>
                <c:pt idx="42414">
                  <c:v>6.3941879999999998</c:v>
                </c:pt>
                <c:pt idx="42415">
                  <c:v>6.4027079999999996</c:v>
                </c:pt>
                <c:pt idx="42416">
                  <c:v>6.4052819999999997</c:v>
                </c:pt>
                <c:pt idx="42417">
                  <c:v>6.40036</c:v>
                </c:pt>
                <c:pt idx="42418">
                  <c:v>6.4011889999999996</c:v>
                </c:pt>
                <c:pt idx="42419">
                  <c:v>6.4008289999999999</c:v>
                </c:pt>
                <c:pt idx="42420">
                  <c:v>6.3969589999999998</c:v>
                </c:pt>
                <c:pt idx="42421">
                  <c:v>6.3984069999999997</c:v>
                </c:pt>
                <c:pt idx="42422">
                  <c:v>6.4059869999999997</c:v>
                </c:pt>
                <c:pt idx="42423">
                  <c:v>6.4045399999999999</c:v>
                </c:pt>
                <c:pt idx="42424">
                  <c:v>6.4011719999999999</c:v>
                </c:pt>
                <c:pt idx="42425">
                  <c:v>6.4080979999999998</c:v>
                </c:pt>
                <c:pt idx="42426">
                  <c:v>6.4049709999999997</c:v>
                </c:pt>
                <c:pt idx="42427">
                  <c:v>6.4007440000000004</c:v>
                </c:pt>
                <c:pt idx="42428">
                  <c:v>6.4074960000000001</c:v>
                </c:pt>
                <c:pt idx="42429">
                  <c:v>6.4076950000000004</c:v>
                </c:pt>
                <c:pt idx="42430">
                  <c:v>6.4042079999999997</c:v>
                </c:pt>
                <c:pt idx="42431">
                  <c:v>6.4023760000000003</c:v>
                </c:pt>
                <c:pt idx="42432">
                  <c:v>6.4031630000000002</c:v>
                </c:pt>
                <c:pt idx="42433">
                  <c:v>6.4019680000000001</c:v>
                </c:pt>
                <c:pt idx="42434">
                  <c:v>6.3969959999999997</c:v>
                </c:pt>
                <c:pt idx="42435">
                  <c:v>6.4003189999999996</c:v>
                </c:pt>
                <c:pt idx="42436">
                  <c:v>6.400118</c:v>
                </c:pt>
                <c:pt idx="42437">
                  <c:v>6.3988990000000001</c:v>
                </c:pt>
                <c:pt idx="42438">
                  <c:v>6.4096669999999998</c:v>
                </c:pt>
                <c:pt idx="42439">
                  <c:v>6.4136240000000004</c:v>
                </c:pt>
                <c:pt idx="42440">
                  <c:v>6.4051280000000004</c:v>
                </c:pt>
                <c:pt idx="42441">
                  <c:v>6.4045839999999998</c:v>
                </c:pt>
                <c:pt idx="42442">
                  <c:v>6.4156709999999997</c:v>
                </c:pt>
                <c:pt idx="42443">
                  <c:v>6.4151179999999997</c:v>
                </c:pt>
                <c:pt idx="42444">
                  <c:v>6.4059280000000003</c:v>
                </c:pt>
                <c:pt idx="42445">
                  <c:v>6.4098800000000002</c:v>
                </c:pt>
                <c:pt idx="42446">
                  <c:v>6.4131159999999996</c:v>
                </c:pt>
                <c:pt idx="42447">
                  <c:v>6.4064249999999996</c:v>
                </c:pt>
                <c:pt idx="42448">
                  <c:v>6.4039109999999999</c:v>
                </c:pt>
                <c:pt idx="42449">
                  <c:v>6.4063319999999999</c:v>
                </c:pt>
                <c:pt idx="42450">
                  <c:v>6.4048040000000004</c:v>
                </c:pt>
                <c:pt idx="42451">
                  <c:v>6.4025030000000003</c:v>
                </c:pt>
                <c:pt idx="42452">
                  <c:v>6.4077869999999999</c:v>
                </c:pt>
                <c:pt idx="42453">
                  <c:v>6.4094689999999996</c:v>
                </c:pt>
                <c:pt idx="42454">
                  <c:v>6.4062520000000003</c:v>
                </c:pt>
                <c:pt idx="42455">
                  <c:v>6.4116200000000001</c:v>
                </c:pt>
                <c:pt idx="42456">
                  <c:v>6.4116160000000004</c:v>
                </c:pt>
                <c:pt idx="42457">
                  <c:v>6.4058140000000003</c:v>
                </c:pt>
                <c:pt idx="42458">
                  <c:v>6.4097379999999999</c:v>
                </c:pt>
                <c:pt idx="42459">
                  <c:v>6.4125800000000002</c:v>
                </c:pt>
                <c:pt idx="42460">
                  <c:v>6.4049180000000003</c:v>
                </c:pt>
                <c:pt idx="42461">
                  <c:v>6.4071389999999999</c:v>
                </c:pt>
                <c:pt idx="42462">
                  <c:v>6.4173710000000002</c:v>
                </c:pt>
                <c:pt idx="42463">
                  <c:v>6.4117639999999998</c:v>
                </c:pt>
                <c:pt idx="42464">
                  <c:v>6.4057709999999997</c:v>
                </c:pt>
                <c:pt idx="42465">
                  <c:v>6.4084409999999998</c:v>
                </c:pt>
                <c:pt idx="42466">
                  <c:v>6.4064199999999998</c:v>
                </c:pt>
                <c:pt idx="42467">
                  <c:v>6.40557</c:v>
                </c:pt>
                <c:pt idx="42468">
                  <c:v>6.4111739999999999</c:v>
                </c:pt>
                <c:pt idx="42469">
                  <c:v>6.4129670000000001</c:v>
                </c:pt>
                <c:pt idx="42470">
                  <c:v>6.4056030000000002</c:v>
                </c:pt>
                <c:pt idx="42471">
                  <c:v>6.4046700000000003</c:v>
                </c:pt>
                <c:pt idx="42472">
                  <c:v>6.4097970000000002</c:v>
                </c:pt>
                <c:pt idx="42473">
                  <c:v>6.408652</c:v>
                </c:pt>
                <c:pt idx="42474">
                  <c:v>6.4077580000000003</c:v>
                </c:pt>
                <c:pt idx="42475">
                  <c:v>6.4066749999999999</c:v>
                </c:pt>
                <c:pt idx="42476">
                  <c:v>6.4085089999999996</c:v>
                </c:pt>
                <c:pt idx="42477">
                  <c:v>6.4167269999999998</c:v>
                </c:pt>
                <c:pt idx="42478">
                  <c:v>6.4192989999999996</c:v>
                </c:pt>
                <c:pt idx="42479">
                  <c:v>6.4168960000000004</c:v>
                </c:pt>
                <c:pt idx="42480">
                  <c:v>6.4141050000000002</c:v>
                </c:pt>
                <c:pt idx="42481">
                  <c:v>6.4147610000000004</c:v>
                </c:pt>
                <c:pt idx="42482">
                  <c:v>6.4116119999999999</c:v>
                </c:pt>
                <c:pt idx="42483">
                  <c:v>6.4045059999999996</c:v>
                </c:pt>
                <c:pt idx="42484">
                  <c:v>6.4089879999999999</c:v>
                </c:pt>
                <c:pt idx="42485">
                  <c:v>6.4133620000000002</c:v>
                </c:pt>
                <c:pt idx="42486">
                  <c:v>6.4077960000000003</c:v>
                </c:pt>
                <c:pt idx="42487">
                  <c:v>6.4093629999999999</c:v>
                </c:pt>
                <c:pt idx="42488">
                  <c:v>6.4181569999999999</c:v>
                </c:pt>
                <c:pt idx="42489">
                  <c:v>6.4163819999999996</c:v>
                </c:pt>
                <c:pt idx="42490">
                  <c:v>6.4100070000000002</c:v>
                </c:pt>
                <c:pt idx="42491">
                  <c:v>6.4166340000000002</c:v>
                </c:pt>
                <c:pt idx="42492">
                  <c:v>6.4199510000000002</c:v>
                </c:pt>
                <c:pt idx="42493">
                  <c:v>6.4110750000000003</c:v>
                </c:pt>
                <c:pt idx="42494">
                  <c:v>6.4099159999999999</c:v>
                </c:pt>
                <c:pt idx="42495">
                  <c:v>6.4126240000000001</c:v>
                </c:pt>
                <c:pt idx="42496">
                  <c:v>6.4085530000000004</c:v>
                </c:pt>
                <c:pt idx="42497">
                  <c:v>6.4068949999999996</c:v>
                </c:pt>
                <c:pt idx="42498">
                  <c:v>6.4151939999999996</c:v>
                </c:pt>
                <c:pt idx="42499">
                  <c:v>6.4169109999999998</c:v>
                </c:pt>
                <c:pt idx="42500">
                  <c:v>6.4135869999999997</c:v>
                </c:pt>
                <c:pt idx="42501">
                  <c:v>6.4225649999999996</c:v>
                </c:pt>
                <c:pt idx="42502">
                  <c:v>6.4248130000000003</c:v>
                </c:pt>
                <c:pt idx="42503">
                  <c:v>6.416747</c:v>
                </c:pt>
                <c:pt idx="42504">
                  <c:v>6.4176200000000003</c:v>
                </c:pt>
                <c:pt idx="42505">
                  <c:v>6.4205439999999996</c:v>
                </c:pt>
                <c:pt idx="42506">
                  <c:v>6.416868</c:v>
                </c:pt>
                <c:pt idx="42507">
                  <c:v>6.4164250000000003</c:v>
                </c:pt>
                <c:pt idx="42508">
                  <c:v>6.4186050000000003</c:v>
                </c:pt>
                <c:pt idx="42509">
                  <c:v>6.4128030000000003</c:v>
                </c:pt>
                <c:pt idx="42510">
                  <c:v>6.4121079999999999</c:v>
                </c:pt>
                <c:pt idx="42511">
                  <c:v>6.422771</c:v>
                </c:pt>
                <c:pt idx="42512">
                  <c:v>6.4244479999999999</c:v>
                </c:pt>
                <c:pt idx="42513">
                  <c:v>6.4190180000000003</c:v>
                </c:pt>
                <c:pt idx="42514">
                  <c:v>6.4185949999999998</c:v>
                </c:pt>
                <c:pt idx="42515">
                  <c:v>6.4181650000000001</c:v>
                </c:pt>
                <c:pt idx="42516">
                  <c:v>6.4143299999999996</c:v>
                </c:pt>
                <c:pt idx="42517">
                  <c:v>6.4185879999999997</c:v>
                </c:pt>
                <c:pt idx="42518">
                  <c:v>6.4256140000000004</c:v>
                </c:pt>
                <c:pt idx="42519">
                  <c:v>6.4160880000000002</c:v>
                </c:pt>
                <c:pt idx="42520">
                  <c:v>6.4111760000000002</c:v>
                </c:pt>
                <c:pt idx="42521">
                  <c:v>6.417986</c:v>
                </c:pt>
                <c:pt idx="42522">
                  <c:v>6.4144670000000001</c:v>
                </c:pt>
                <c:pt idx="42523">
                  <c:v>6.4108039999999997</c:v>
                </c:pt>
                <c:pt idx="42524">
                  <c:v>6.4159470000000001</c:v>
                </c:pt>
                <c:pt idx="42525">
                  <c:v>6.4227160000000003</c:v>
                </c:pt>
                <c:pt idx="42526">
                  <c:v>6.426037</c:v>
                </c:pt>
                <c:pt idx="42527">
                  <c:v>6.4241330000000003</c:v>
                </c:pt>
                <c:pt idx="42528">
                  <c:v>6.4218590000000004</c:v>
                </c:pt>
                <c:pt idx="42529">
                  <c:v>6.4198899999999997</c:v>
                </c:pt>
                <c:pt idx="42530">
                  <c:v>6.4211070000000001</c:v>
                </c:pt>
                <c:pt idx="42531">
                  <c:v>6.4249070000000001</c:v>
                </c:pt>
                <c:pt idx="42532">
                  <c:v>6.4229649999999996</c:v>
                </c:pt>
                <c:pt idx="42533">
                  <c:v>6.4169980000000004</c:v>
                </c:pt>
                <c:pt idx="42534">
                  <c:v>6.4213480000000001</c:v>
                </c:pt>
                <c:pt idx="42535">
                  <c:v>6.4273020000000001</c:v>
                </c:pt>
                <c:pt idx="42536">
                  <c:v>6.4147939999999997</c:v>
                </c:pt>
                <c:pt idx="42537">
                  <c:v>6.412445</c:v>
                </c:pt>
                <c:pt idx="42538">
                  <c:v>6.4277860000000002</c:v>
                </c:pt>
                <c:pt idx="42539">
                  <c:v>6.4268470000000004</c:v>
                </c:pt>
                <c:pt idx="42540">
                  <c:v>6.4193680000000004</c:v>
                </c:pt>
                <c:pt idx="42541">
                  <c:v>6.423343</c:v>
                </c:pt>
                <c:pt idx="42542">
                  <c:v>6.4239649999999999</c:v>
                </c:pt>
                <c:pt idx="42543">
                  <c:v>6.4162470000000003</c:v>
                </c:pt>
                <c:pt idx="42544">
                  <c:v>6.4190459999999998</c:v>
                </c:pt>
                <c:pt idx="42545">
                  <c:v>6.4236529999999998</c:v>
                </c:pt>
                <c:pt idx="42546">
                  <c:v>6.4167490000000003</c:v>
                </c:pt>
                <c:pt idx="42547">
                  <c:v>6.4237690000000001</c:v>
                </c:pt>
                <c:pt idx="42548">
                  <c:v>6.4316149999999999</c:v>
                </c:pt>
                <c:pt idx="42549">
                  <c:v>6.4189129999999999</c:v>
                </c:pt>
                <c:pt idx="42550">
                  <c:v>6.417205</c:v>
                </c:pt>
                <c:pt idx="42551">
                  <c:v>6.427308</c:v>
                </c:pt>
                <c:pt idx="42552">
                  <c:v>6.4257270000000002</c:v>
                </c:pt>
                <c:pt idx="42553">
                  <c:v>6.4197119999999996</c:v>
                </c:pt>
                <c:pt idx="42554">
                  <c:v>6.4240909999999998</c:v>
                </c:pt>
                <c:pt idx="42555">
                  <c:v>6.427721</c:v>
                </c:pt>
                <c:pt idx="42556">
                  <c:v>6.4256140000000004</c:v>
                </c:pt>
                <c:pt idx="42557">
                  <c:v>6.4268479999999997</c:v>
                </c:pt>
                <c:pt idx="42558">
                  <c:v>6.4263500000000002</c:v>
                </c:pt>
                <c:pt idx="42559">
                  <c:v>6.4269889999999998</c:v>
                </c:pt>
                <c:pt idx="42560">
                  <c:v>6.4272330000000002</c:v>
                </c:pt>
                <c:pt idx="42561">
                  <c:v>6.4228670000000001</c:v>
                </c:pt>
                <c:pt idx="42562">
                  <c:v>6.4191390000000004</c:v>
                </c:pt>
                <c:pt idx="42563">
                  <c:v>6.4201790000000001</c:v>
                </c:pt>
                <c:pt idx="42564">
                  <c:v>6.4292759999999998</c:v>
                </c:pt>
                <c:pt idx="42565">
                  <c:v>6.4315429999999996</c:v>
                </c:pt>
                <c:pt idx="42566">
                  <c:v>6.4249140000000002</c:v>
                </c:pt>
                <c:pt idx="42567">
                  <c:v>6.4277509999999998</c:v>
                </c:pt>
                <c:pt idx="42568">
                  <c:v>6.431273</c:v>
                </c:pt>
                <c:pt idx="42569">
                  <c:v>6.4238780000000002</c:v>
                </c:pt>
                <c:pt idx="42570">
                  <c:v>6.4223689999999998</c:v>
                </c:pt>
                <c:pt idx="42571">
                  <c:v>6.4329640000000001</c:v>
                </c:pt>
                <c:pt idx="42572">
                  <c:v>6.4345189999999999</c:v>
                </c:pt>
                <c:pt idx="42573">
                  <c:v>6.4275549999999999</c:v>
                </c:pt>
                <c:pt idx="42574">
                  <c:v>6.4328669999999999</c:v>
                </c:pt>
                <c:pt idx="42575">
                  <c:v>6.4345619999999997</c:v>
                </c:pt>
                <c:pt idx="42576">
                  <c:v>6.4267320000000003</c:v>
                </c:pt>
                <c:pt idx="42577">
                  <c:v>6.4279599999999997</c:v>
                </c:pt>
                <c:pt idx="42578">
                  <c:v>6.4312699999999996</c:v>
                </c:pt>
                <c:pt idx="42579">
                  <c:v>6.4261119999999998</c:v>
                </c:pt>
                <c:pt idx="42580">
                  <c:v>6.4209050000000003</c:v>
                </c:pt>
                <c:pt idx="42581">
                  <c:v>6.4262600000000001</c:v>
                </c:pt>
                <c:pt idx="42582">
                  <c:v>6.4303530000000002</c:v>
                </c:pt>
                <c:pt idx="42583">
                  <c:v>6.4266839999999998</c:v>
                </c:pt>
                <c:pt idx="42584">
                  <c:v>6.4271719999999997</c:v>
                </c:pt>
                <c:pt idx="42585">
                  <c:v>6.429284</c:v>
                </c:pt>
                <c:pt idx="42586">
                  <c:v>6.4309710000000004</c:v>
                </c:pt>
                <c:pt idx="42587">
                  <c:v>6.4310799999999997</c:v>
                </c:pt>
                <c:pt idx="42588">
                  <c:v>6.4281079999999999</c:v>
                </c:pt>
                <c:pt idx="42589">
                  <c:v>6.4266899999999998</c:v>
                </c:pt>
                <c:pt idx="42590">
                  <c:v>6.4275900000000004</c:v>
                </c:pt>
                <c:pt idx="42591">
                  <c:v>6.4304930000000002</c:v>
                </c:pt>
                <c:pt idx="42592">
                  <c:v>6.4273910000000001</c:v>
                </c:pt>
                <c:pt idx="42593">
                  <c:v>6.4247249999999996</c:v>
                </c:pt>
                <c:pt idx="42594">
                  <c:v>6.4319579999999998</c:v>
                </c:pt>
                <c:pt idx="42595">
                  <c:v>6.4349660000000002</c:v>
                </c:pt>
                <c:pt idx="42596">
                  <c:v>6.430911</c:v>
                </c:pt>
                <c:pt idx="42597">
                  <c:v>6.4287340000000004</c:v>
                </c:pt>
                <c:pt idx="42598">
                  <c:v>6.4321809999999999</c:v>
                </c:pt>
                <c:pt idx="42599">
                  <c:v>6.4325169999999998</c:v>
                </c:pt>
                <c:pt idx="42600">
                  <c:v>6.4295920000000004</c:v>
                </c:pt>
                <c:pt idx="42601">
                  <c:v>6.4340400000000004</c:v>
                </c:pt>
                <c:pt idx="42602">
                  <c:v>6.4366120000000002</c:v>
                </c:pt>
                <c:pt idx="42603">
                  <c:v>6.4352809999999998</c:v>
                </c:pt>
                <c:pt idx="42604">
                  <c:v>6.4352200000000002</c:v>
                </c:pt>
                <c:pt idx="42605">
                  <c:v>6.4285699999999997</c:v>
                </c:pt>
                <c:pt idx="42606">
                  <c:v>6.4231499999999997</c:v>
                </c:pt>
                <c:pt idx="42607">
                  <c:v>6.4324839999999996</c:v>
                </c:pt>
                <c:pt idx="42608">
                  <c:v>6.4411870000000002</c:v>
                </c:pt>
                <c:pt idx="42609">
                  <c:v>6.4329010000000002</c:v>
                </c:pt>
                <c:pt idx="42610">
                  <c:v>6.4300550000000003</c:v>
                </c:pt>
                <c:pt idx="42611">
                  <c:v>6.440302</c:v>
                </c:pt>
                <c:pt idx="42612">
                  <c:v>6.439076</c:v>
                </c:pt>
                <c:pt idx="42613">
                  <c:v>6.4333080000000002</c:v>
                </c:pt>
                <c:pt idx="42614">
                  <c:v>6.4349439999999998</c:v>
                </c:pt>
                <c:pt idx="42615">
                  <c:v>6.4388990000000002</c:v>
                </c:pt>
                <c:pt idx="42616">
                  <c:v>6.4366479999999999</c:v>
                </c:pt>
                <c:pt idx="42617">
                  <c:v>6.4298029999999997</c:v>
                </c:pt>
                <c:pt idx="42618">
                  <c:v>6.433802</c:v>
                </c:pt>
                <c:pt idx="42619">
                  <c:v>6.4372959999999999</c:v>
                </c:pt>
                <c:pt idx="42620">
                  <c:v>6.4351120000000002</c:v>
                </c:pt>
                <c:pt idx="42621">
                  <c:v>6.4389440000000002</c:v>
                </c:pt>
                <c:pt idx="42622">
                  <c:v>6.43764</c:v>
                </c:pt>
                <c:pt idx="42623">
                  <c:v>6.4307340000000002</c:v>
                </c:pt>
                <c:pt idx="42624">
                  <c:v>6.4311959999999999</c:v>
                </c:pt>
                <c:pt idx="42625">
                  <c:v>6.4372809999999996</c:v>
                </c:pt>
                <c:pt idx="42626">
                  <c:v>6.4368160000000003</c:v>
                </c:pt>
                <c:pt idx="42627">
                  <c:v>6.4359539999999997</c:v>
                </c:pt>
                <c:pt idx="42628">
                  <c:v>6.4387249999999998</c:v>
                </c:pt>
                <c:pt idx="42629">
                  <c:v>6.4312449999999997</c:v>
                </c:pt>
                <c:pt idx="42630">
                  <c:v>6.4301649999999997</c:v>
                </c:pt>
                <c:pt idx="42631">
                  <c:v>6.4388719999999999</c:v>
                </c:pt>
                <c:pt idx="42632">
                  <c:v>6.4373570000000004</c:v>
                </c:pt>
                <c:pt idx="42633">
                  <c:v>6.4355260000000003</c:v>
                </c:pt>
                <c:pt idx="42634">
                  <c:v>6.4386359999999998</c:v>
                </c:pt>
                <c:pt idx="42635">
                  <c:v>6.438396</c:v>
                </c:pt>
                <c:pt idx="42636">
                  <c:v>6.4374539999999998</c:v>
                </c:pt>
                <c:pt idx="42637">
                  <c:v>6.443384</c:v>
                </c:pt>
                <c:pt idx="42638">
                  <c:v>6.4428580000000002</c:v>
                </c:pt>
                <c:pt idx="42639">
                  <c:v>6.4363159999999997</c:v>
                </c:pt>
                <c:pt idx="42640">
                  <c:v>6.4448040000000004</c:v>
                </c:pt>
                <c:pt idx="42641">
                  <c:v>6.4466429999999999</c:v>
                </c:pt>
                <c:pt idx="42642">
                  <c:v>6.43642</c:v>
                </c:pt>
                <c:pt idx="42643">
                  <c:v>6.4372470000000002</c:v>
                </c:pt>
                <c:pt idx="42644">
                  <c:v>6.4393520000000004</c:v>
                </c:pt>
                <c:pt idx="42645">
                  <c:v>6.4353009999999999</c:v>
                </c:pt>
                <c:pt idx="42646">
                  <c:v>6.4385079999999997</c:v>
                </c:pt>
                <c:pt idx="42647">
                  <c:v>6.4475740000000004</c:v>
                </c:pt>
                <c:pt idx="42648">
                  <c:v>6.4445100000000002</c:v>
                </c:pt>
                <c:pt idx="42649">
                  <c:v>6.4400399999999998</c:v>
                </c:pt>
                <c:pt idx="42650">
                  <c:v>6.4424979999999996</c:v>
                </c:pt>
                <c:pt idx="42651">
                  <c:v>6.438415</c:v>
                </c:pt>
                <c:pt idx="42652">
                  <c:v>6.4373990000000001</c:v>
                </c:pt>
                <c:pt idx="42653">
                  <c:v>6.4447539999999996</c:v>
                </c:pt>
                <c:pt idx="42654">
                  <c:v>6.4450390000000004</c:v>
                </c:pt>
                <c:pt idx="42655">
                  <c:v>6.4381640000000004</c:v>
                </c:pt>
                <c:pt idx="42656">
                  <c:v>6.4385969999999997</c:v>
                </c:pt>
                <c:pt idx="42657">
                  <c:v>6.4434060000000004</c:v>
                </c:pt>
                <c:pt idx="42658">
                  <c:v>6.4394530000000003</c:v>
                </c:pt>
                <c:pt idx="42659">
                  <c:v>6.4375099999999996</c:v>
                </c:pt>
                <c:pt idx="42660">
                  <c:v>6.4432239999999998</c:v>
                </c:pt>
                <c:pt idx="42661">
                  <c:v>6.4419550000000001</c:v>
                </c:pt>
                <c:pt idx="42662">
                  <c:v>6.4423130000000004</c:v>
                </c:pt>
                <c:pt idx="42663">
                  <c:v>6.4470369999999999</c:v>
                </c:pt>
                <c:pt idx="42664">
                  <c:v>6.4427770000000004</c:v>
                </c:pt>
                <c:pt idx="42665">
                  <c:v>6.4375710000000002</c:v>
                </c:pt>
                <c:pt idx="42666">
                  <c:v>6.4411529999999999</c:v>
                </c:pt>
                <c:pt idx="42667">
                  <c:v>6.4456090000000001</c:v>
                </c:pt>
                <c:pt idx="42668">
                  <c:v>6.4426019999999999</c:v>
                </c:pt>
                <c:pt idx="42669">
                  <c:v>6.4405619999999999</c:v>
                </c:pt>
                <c:pt idx="42670">
                  <c:v>6.4447650000000003</c:v>
                </c:pt>
                <c:pt idx="42671">
                  <c:v>6.4475819999999997</c:v>
                </c:pt>
                <c:pt idx="42672">
                  <c:v>6.4452290000000003</c:v>
                </c:pt>
                <c:pt idx="42673">
                  <c:v>6.4447409999999996</c:v>
                </c:pt>
                <c:pt idx="42674">
                  <c:v>6.4451159999999996</c:v>
                </c:pt>
                <c:pt idx="42675">
                  <c:v>6.4374060000000002</c:v>
                </c:pt>
                <c:pt idx="42676">
                  <c:v>6.4394450000000001</c:v>
                </c:pt>
                <c:pt idx="42677">
                  <c:v>6.449579</c:v>
                </c:pt>
                <c:pt idx="42678">
                  <c:v>6.4418179999999996</c:v>
                </c:pt>
                <c:pt idx="42679">
                  <c:v>6.439082</c:v>
                </c:pt>
                <c:pt idx="42680">
                  <c:v>6.4488329999999996</c:v>
                </c:pt>
                <c:pt idx="42681">
                  <c:v>6.443721</c:v>
                </c:pt>
                <c:pt idx="42682">
                  <c:v>6.435873</c:v>
                </c:pt>
                <c:pt idx="42683">
                  <c:v>6.4476190000000004</c:v>
                </c:pt>
                <c:pt idx="42684">
                  <c:v>6.4552300000000002</c:v>
                </c:pt>
                <c:pt idx="42685">
                  <c:v>6.444547</c:v>
                </c:pt>
                <c:pt idx="42686">
                  <c:v>6.4425030000000003</c:v>
                </c:pt>
                <c:pt idx="42687">
                  <c:v>6.4505759999999999</c:v>
                </c:pt>
                <c:pt idx="42688">
                  <c:v>6.4474710000000002</c:v>
                </c:pt>
                <c:pt idx="42689">
                  <c:v>6.4452949999999998</c:v>
                </c:pt>
                <c:pt idx="42690">
                  <c:v>6.4501010000000001</c:v>
                </c:pt>
                <c:pt idx="42691">
                  <c:v>6.4488510000000003</c:v>
                </c:pt>
                <c:pt idx="42692">
                  <c:v>6.4451660000000004</c:v>
                </c:pt>
                <c:pt idx="42693">
                  <c:v>6.4447489999999998</c:v>
                </c:pt>
                <c:pt idx="42694">
                  <c:v>6.4442000000000004</c:v>
                </c:pt>
                <c:pt idx="42695">
                  <c:v>6.4459749999999998</c:v>
                </c:pt>
                <c:pt idx="42696">
                  <c:v>6.4567360000000003</c:v>
                </c:pt>
                <c:pt idx="42697">
                  <c:v>6.4576260000000003</c:v>
                </c:pt>
                <c:pt idx="42698">
                  <c:v>6.448658</c:v>
                </c:pt>
                <c:pt idx="42699">
                  <c:v>6.4513030000000002</c:v>
                </c:pt>
                <c:pt idx="42700">
                  <c:v>6.4527020000000004</c:v>
                </c:pt>
                <c:pt idx="42701">
                  <c:v>6.4510329999999998</c:v>
                </c:pt>
                <c:pt idx="42702">
                  <c:v>6.4554</c:v>
                </c:pt>
                <c:pt idx="42703">
                  <c:v>6.4549510000000003</c:v>
                </c:pt>
                <c:pt idx="42704">
                  <c:v>6.4494930000000004</c:v>
                </c:pt>
                <c:pt idx="42705">
                  <c:v>6.4482290000000004</c:v>
                </c:pt>
                <c:pt idx="42706">
                  <c:v>6.4510160000000001</c:v>
                </c:pt>
                <c:pt idx="42707">
                  <c:v>6.4496529999999996</c:v>
                </c:pt>
                <c:pt idx="42708">
                  <c:v>6.4475720000000001</c:v>
                </c:pt>
                <c:pt idx="42709">
                  <c:v>6.450761</c:v>
                </c:pt>
                <c:pt idx="42710">
                  <c:v>6.4527060000000001</c:v>
                </c:pt>
                <c:pt idx="42711">
                  <c:v>6.4511560000000001</c:v>
                </c:pt>
                <c:pt idx="42712">
                  <c:v>6.4486460000000001</c:v>
                </c:pt>
                <c:pt idx="42713">
                  <c:v>6.4521369999999996</c:v>
                </c:pt>
                <c:pt idx="42714">
                  <c:v>6.4537000000000004</c:v>
                </c:pt>
                <c:pt idx="42715">
                  <c:v>6.4476550000000001</c:v>
                </c:pt>
                <c:pt idx="42716">
                  <c:v>6.4488940000000001</c:v>
                </c:pt>
                <c:pt idx="42717">
                  <c:v>6.4533990000000001</c:v>
                </c:pt>
                <c:pt idx="42718">
                  <c:v>6.4530349999999999</c:v>
                </c:pt>
                <c:pt idx="42719">
                  <c:v>6.4535999999999998</c:v>
                </c:pt>
                <c:pt idx="42720">
                  <c:v>6.452337</c:v>
                </c:pt>
                <c:pt idx="42721">
                  <c:v>6.4481080000000004</c:v>
                </c:pt>
                <c:pt idx="42722">
                  <c:v>6.4527400000000004</c:v>
                </c:pt>
                <c:pt idx="42723">
                  <c:v>6.4598440000000004</c:v>
                </c:pt>
                <c:pt idx="42724">
                  <c:v>6.4548779999999999</c:v>
                </c:pt>
                <c:pt idx="42725">
                  <c:v>6.4517049999999996</c:v>
                </c:pt>
                <c:pt idx="42726">
                  <c:v>6.4564009999999996</c:v>
                </c:pt>
                <c:pt idx="42727">
                  <c:v>6.4540160000000002</c:v>
                </c:pt>
                <c:pt idx="42728">
                  <c:v>6.4488630000000002</c:v>
                </c:pt>
                <c:pt idx="42729">
                  <c:v>6.4478790000000004</c:v>
                </c:pt>
                <c:pt idx="42730">
                  <c:v>6.448315</c:v>
                </c:pt>
                <c:pt idx="42731">
                  <c:v>6.4469159999999999</c:v>
                </c:pt>
                <c:pt idx="42732">
                  <c:v>6.4497609999999996</c:v>
                </c:pt>
                <c:pt idx="42733">
                  <c:v>6.4516</c:v>
                </c:pt>
                <c:pt idx="42734">
                  <c:v>6.4446029999999999</c:v>
                </c:pt>
                <c:pt idx="42735">
                  <c:v>6.4540160000000002</c:v>
                </c:pt>
                <c:pt idx="42736">
                  <c:v>6.4667409999999999</c:v>
                </c:pt>
                <c:pt idx="42737">
                  <c:v>6.4553729999999998</c:v>
                </c:pt>
                <c:pt idx="42738">
                  <c:v>6.4499360000000001</c:v>
                </c:pt>
                <c:pt idx="42739">
                  <c:v>6.4584580000000003</c:v>
                </c:pt>
                <c:pt idx="42740">
                  <c:v>6.4584099999999998</c:v>
                </c:pt>
                <c:pt idx="42741">
                  <c:v>6.4498569999999997</c:v>
                </c:pt>
                <c:pt idx="42742">
                  <c:v>6.4530529999999997</c:v>
                </c:pt>
                <c:pt idx="42743">
                  <c:v>6.4615859999999996</c:v>
                </c:pt>
                <c:pt idx="42744">
                  <c:v>6.455908</c:v>
                </c:pt>
                <c:pt idx="42745">
                  <c:v>6.4540629999999997</c:v>
                </c:pt>
                <c:pt idx="42746">
                  <c:v>6.457884</c:v>
                </c:pt>
                <c:pt idx="42747">
                  <c:v>6.4549120000000002</c:v>
                </c:pt>
                <c:pt idx="42748">
                  <c:v>6.4565679999999999</c:v>
                </c:pt>
                <c:pt idx="42749">
                  <c:v>6.4614789999999998</c:v>
                </c:pt>
                <c:pt idx="42750">
                  <c:v>6.4551550000000004</c:v>
                </c:pt>
                <c:pt idx="42751">
                  <c:v>6.4480449999999996</c:v>
                </c:pt>
                <c:pt idx="42752">
                  <c:v>6.458075</c:v>
                </c:pt>
                <c:pt idx="42753">
                  <c:v>6.4602959999999996</c:v>
                </c:pt>
                <c:pt idx="42754">
                  <c:v>6.4519679999999999</c:v>
                </c:pt>
                <c:pt idx="42755">
                  <c:v>6.4577410000000004</c:v>
                </c:pt>
                <c:pt idx="42756">
                  <c:v>6.4606430000000001</c:v>
                </c:pt>
                <c:pt idx="42757">
                  <c:v>6.454968</c:v>
                </c:pt>
                <c:pt idx="42758">
                  <c:v>6.4578810000000004</c:v>
                </c:pt>
                <c:pt idx="42759">
                  <c:v>6.4638330000000002</c:v>
                </c:pt>
                <c:pt idx="42760">
                  <c:v>6.4626089999999996</c:v>
                </c:pt>
                <c:pt idx="42761">
                  <c:v>6.4645250000000001</c:v>
                </c:pt>
                <c:pt idx="42762">
                  <c:v>6.4727870000000003</c:v>
                </c:pt>
                <c:pt idx="42763">
                  <c:v>6.4659680000000002</c:v>
                </c:pt>
                <c:pt idx="42764">
                  <c:v>6.4522839999999997</c:v>
                </c:pt>
                <c:pt idx="42765">
                  <c:v>6.4557250000000002</c:v>
                </c:pt>
                <c:pt idx="42766">
                  <c:v>6.4607000000000001</c:v>
                </c:pt>
                <c:pt idx="42767">
                  <c:v>6.4567629999999996</c:v>
                </c:pt>
                <c:pt idx="42768">
                  <c:v>6.457319</c:v>
                </c:pt>
                <c:pt idx="42769">
                  <c:v>6.4653020000000003</c:v>
                </c:pt>
                <c:pt idx="42770">
                  <c:v>6.4635350000000003</c:v>
                </c:pt>
                <c:pt idx="42771">
                  <c:v>6.4585340000000002</c:v>
                </c:pt>
                <c:pt idx="42772">
                  <c:v>6.4635999999999996</c:v>
                </c:pt>
                <c:pt idx="42773">
                  <c:v>6.4610479999999999</c:v>
                </c:pt>
                <c:pt idx="42774">
                  <c:v>6.4557529999999996</c:v>
                </c:pt>
                <c:pt idx="42775">
                  <c:v>6.4588799999999997</c:v>
                </c:pt>
                <c:pt idx="42776">
                  <c:v>6.4609610000000002</c:v>
                </c:pt>
                <c:pt idx="42777">
                  <c:v>6.4579279999999999</c:v>
                </c:pt>
                <c:pt idx="42778">
                  <c:v>6.4576469999999997</c:v>
                </c:pt>
                <c:pt idx="42779">
                  <c:v>6.4620129999999998</c:v>
                </c:pt>
                <c:pt idx="42780">
                  <c:v>6.4609449999999997</c:v>
                </c:pt>
                <c:pt idx="42781">
                  <c:v>6.463635</c:v>
                </c:pt>
                <c:pt idx="42782">
                  <c:v>6.4694799999999999</c:v>
                </c:pt>
                <c:pt idx="42783">
                  <c:v>6.4615729999999996</c:v>
                </c:pt>
                <c:pt idx="42784">
                  <c:v>6.4584140000000003</c:v>
                </c:pt>
                <c:pt idx="42785">
                  <c:v>6.4666649999999999</c:v>
                </c:pt>
                <c:pt idx="42786">
                  <c:v>6.4680770000000001</c:v>
                </c:pt>
                <c:pt idx="42787">
                  <c:v>6.4624980000000001</c:v>
                </c:pt>
                <c:pt idx="42788">
                  <c:v>6.4581600000000003</c:v>
                </c:pt>
                <c:pt idx="42789">
                  <c:v>6.4567860000000001</c:v>
                </c:pt>
                <c:pt idx="42790">
                  <c:v>6.4544569999999997</c:v>
                </c:pt>
                <c:pt idx="42791">
                  <c:v>6.4586220000000001</c:v>
                </c:pt>
                <c:pt idx="42792">
                  <c:v>6.4638710000000001</c:v>
                </c:pt>
                <c:pt idx="42793">
                  <c:v>6.4598769999999996</c:v>
                </c:pt>
                <c:pt idx="42794">
                  <c:v>6.4620009999999999</c:v>
                </c:pt>
                <c:pt idx="42795">
                  <c:v>6.4686070000000004</c:v>
                </c:pt>
                <c:pt idx="42796">
                  <c:v>6.4698909999999996</c:v>
                </c:pt>
                <c:pt idx="42797">
                  <c:v>6.4688559999999997</c:v>
                </c:pt>
                <c:pt idx="42798">
                  <c:v>6.4708240000000004</c:v>
                </c:pt>
                <c:pt idx="42799">
                  <c:v>6.4705969999999997</c:v>
                </c:pt>
                <c:pt idx="42800">
                  <c:v>6.4627280000000003</c:v>
                </c:pt>
                <c:pt idx="42801">
                  <c:v>6.4661530000000003</c:v>
                </c:pt>
                <c:pt idx="42802">
                  <c:v>6.4739060000000004</c:v>
                </c:pt>
                <c:pt idx="42803">
                  <c:v>6.4671070000000004</c:v>
                </c:pt>
                <c:pt idx="42804">
                  <c:v>6.4666490000000003</c:v>
                </c:pt>
                <c:pt idx="42805">
                  <c:v>6.4762870000000001</c:v>
                </c:pt>
                <c:pt idx="42806">
                  <c:v>6.4725239999999999</c:v>
                </c:pt>
                <c:pt idx="42807">
                  <c:v>6.4648709999999996</c:v>
                </c:pt>
                <c:pt idx="42808">
                  <c:v>6.4727769999999998</c:v>
                </c:pt>
                <c:pt idx="42809">
                  <c:v>6.4732500000000002</c:v>
                </c:pt>
                <c:pt idx="42810">
                  <c:v>6.4625120000000003</c:v>
                </c:pt>
                <c:pt idx="42811">
                  <c:v>6.4678899999999997</c:v>
                </c:pt>
                <c:pt idx="42812">
                  <c:v>6.4705680000000001</c:v>
                </c:pt>
                <c:pt idx="42813">
                  <c:v>6.4640310000000003</c:v>
                </c:pt>
                <c:pt idx="42814">
                  <c:v>6.4636110000000002</c:v>
                </c:pt>
                <c:pt idx="42815">
                  <c:v>6.4645460000000003</c:v>
                </c:pt>
                <c:pt idx="42816">
                  <c:v>6.4621060000000003</c:v>
                </c:pt>
                <c:pt idx="42817">
                  <c:v>6.4631299999999996</c:v>
                </c:pt>
                <c:pt idx="42818">
                  <c:v>6.4713510000000003</c:v>
                </c:pt>
                <c:pt idx="42819">
                  <c:v>6.4689040000000002</c:v>
                </c:pt>
                <c:pt idx="42820">
                  <c:v>6.4631420000000004</c:v>
                </c:pt>
                <c:pt idx="42821">
                  <c:v>6.4700329999999999</c:v>
                </c:pt>
                <c:pt idx="42822">
                  <c:v>6.4698409999999997</c:v>
                </c:pt>
                <c:pt idx="42823">
                  <c:v>6.4644259999999996</c:v>
                </c:pt>
                <c:pt idx="42824">
                  <c:v>6.4671269999999996</c:v>
                </c:pt>
                <c:pt idx="42825">
                  <c:v>6.4724560000000002</c:v>
                </c:pt>
                <c:pt idx="42826">
                  <c:v>6.470917</c:v>
                </c:pt>
                <c:pt idx="42827">
                  <c:v>6.4667130000000004</c:v>
                </c:pt>
                <c:pt idx="42828">
                  <c:v>6.4691150000000004</c:v>
                </c:pt>
                <c:pt idx="42829">
                  <c:v>6.4683700000000002</c:v>
                </c:pt>
                <c:pt idx="42830">
                  <c:v>6.4699150000000003</c:v>
                </c:pt>
                <c:pt idx="42831">
                  <c:v>6.4765759999999997</c:v>
                </c:pt>
                <c:pt idx="42832">
                  <c:v>6.4745299999999997</c:v>
                </c:pt>
                <c:pt idx="42833">
                  <c:v>6.4666699999999997</c:v>
                </c:pt>
                <c:pt idx="42834">
                  <c:v>6.4662329999999999</c:v>
                </c:pt>
                <c:pt idx="42835">
                  <c:v>6.4716230000000001</c:v>
                </c:pt>
                <c:pt idx="42836">
                  <c:v>6.4706570000000001</c:v>
                </c:pt>
                <c:pt idx="42837">
                  <c:v>6.471031</c:v>
                </c:pt>
                <c:pt idx="42838">
                  <c:v>6.4740169999999999</c:v>
                </c:pt>
                <c:pt idx="42839">
                  <c:v>6.4660849999999996</c:v>
                </c:pt>
                <c:pt idx="42840">
                  <c:v>6.4651059999999996</c:v>
                </c:pt>
                <c:pt idx="42841">
                  <c:v>6.4738410000000002</c:v>
                </c:pt>
                <c:pt idx="42842">
                  <c:v>6.4728320000000004</c:v>
                </c:pt>
                <c:pt idx="42843">
                  <c:v>6.4685540000000001</c:v>
                </c:pt>
                <c:pt idx="42844">
                  <c:v>6.4724750000000002</c:v>
                </c:pt>
                <c:pt idx="42845">
                  <c:v>6.4791059999999998</c:v>
                </c:pt>
                <c:pt idx="42846">
                  <c:v>6.4784050000000004</c:v>
                </c:pt>
                <c:pt idx="42847">
                  <c:v>6.4768920000000003</c:v>
                </c:pt>
                <c:pt idx="42848">
                  <c:v>6.4749879999999997</c:v>
                </c:pt>
                <c:pt idx="42849">
                  <c:v>6.4674950000000004</c:v>
                </c:pt>
                <c:pt idx="42850">
                  <c:v>6.4711420000000004</c:v>
                </c:pt>
                <c:pt idx="42851">
                  <c:v>6.4779949999999999</c:v>
                </c:pt>
                <c:pt idx="42852">
                  <c:v>6.4709079999999997</c:v>
                </c:pt>
                <c:pt idx="42853">
                  <c:v>6.4656010000000004</c:v>
                </c:pt>
                <c:pt idx="42854">
                  <c:v>6.4716310000000004</c:v>
                </c:pt>
                <c:pt idx="42855">
                  <c:v>6.4768499999999998</c:v>
                </c:pt>
                <c:pt idx="42856">
                  <c:v>6.4747899999999996</c:v>
                </c:pt>
                <c:pt idx="42857">
                  <c:v>6.4755289999999999</c:v>
                </c:pt>
                <c:pt idx="42858">
                  <c:v>6.4781519999999997</c:v>
                </c:pt>
                <c:pt idx="42859">
                  <c:v>6.4767469999999996</c:v>
                </c:pt>
                <c:pt idx="42860">
                  <c:v>6.4773589999999999</c:v>
                </c:pt>
                <c:pt idx="42861">
                  <c:v>6.4794409999999996</c:v>
                </c:pt>
                <c:pt idx="42862">
                  <c:v>6.4796690000000003</c:v>
                </c:pt>
                <c:pt idx="42863">
                  <c:v>6.4764619999999997</c:v>
                </c:pt>
                <c:pt idx="42864">
                  <c:v>6.4763469999999996</c:v>
                </c:pt>
                <c:pt idx="42865">
                  <c:v>6.4746170000000003</c:v>
                </c:pt>
                <c:pt idx="42866">
                  <c:v>6.4701219999999999</c:v>
                </c:pt>
                <c:pt idx="42867">
                  <c:v>6.4794349999999996</c:v>
                </c:pt>
                <c:pt idx="42868">
                  <c:v>6.4858130000000003</c:v>
                </c:pt>
                <c:pt idx="42869">
                  <c:v>6.4786729999999997</c:v>
                </c:pt>
                <c:pt idx="42870">
                  <c:v>6.4834300000000002</c:v>
                </c:pt>
                <c:pt idx="42871">
                  <c:v>6.4893989999999997</c:v>
                </c:pt>
                <c:pt idx="42872">
                  <c:v>6.4771489999999998</c:v>
                </c:pt>
                <c:pt idx="42873">
                  <c:v>6.471444</c:v>
                </c:pt>
                <c:pt idx="42874">
                  <c:v>6.4785300000000001</c:v>
                </c:pt>
                <c:pt idx="42875">
                  <c:v>6.4734629999999997</c:v>
                </c:pt>
                <c:pt idx="42876">
                  <c:v>6.4674909999999999</c:v>
                </c:pt>
                <c:pt idx="42877">
                  <c:v>6.4780199999999999</c:v>
                </c:pt>
                <c:pt idx="42878">
                  <c:v>6.4764929999999996</c:v>
                </c:pt>
                <c:pt idx="42879">
                  <c:v>6.4720009999999997</c:v>
                </c:pt>
                <c:pt idx="42880">
                  <c:v>6.4807969999999999</c:v>
                </c:pt>
                <c:pt idx="42881">
                  <c:v>6.4783650000000002</c:v>
                </c:pt>
                <c:pt idx="42882">
                  <c:v>6.4696309999999997</c:v>
                </c:pt>
                <c:pt idx="42883">
                  <c:v>6.474081</c:v>
                </c:pt>
                <c:pt idx="42884">
                  <c:v>6.4827669999999999</c:v>
                </c:pt>
                <c:pt idx="42885">
                  <c:v>6.4825970000000002</c:v>
                </c:pt>
                <c:pt idx="42886">
                  <c:v>6.4801840000000004</c:v>
                </c:pt>
                <c:pt idx="42887">
                  <c:v>6.4825860000000004</c:v>
                </c:pt>
                <c:pt idx="42888">
                  <c:v>6.4798799999999996</c:v>
                </c:pt>
                <c:pt idx="42889">
                  <c:v>6.4791040000000004</c:v>
                </c:pt>
                <c:pt idx="42890">
                  <c:v>6.4837740000000004</c:v>
                </c:pt>
                <c:pt idx="42891">
                  <c:v>6.4824739999999998</c:v>
                </c:pt>
                <c:pt idx="42892">
                  <c:v>6.481096</c:v>
                </c:pt>
                <c:pt idx="42893">
                  <c:v>6.4848129999999999</c:v>
                </c:pt>
                <c:pt idx="42894">
                  <c:v>6.4825410000000003</c:v>
                </c:pt>
                <c:pt idx="42895">
                  <c:v>6.4767099999999997</c:v>
                </c:pt>
                <c:pt idx="42896">
                  <c:v>6.4808409999999999</c:v>
                </c:pt>
                <c:pt idx="42897">
                  <c:v>6.4814400000000001</c:v>
                </c:pt>
                <c:pt idx="42898">
                  <c:v>6.4722150000000003</c:v>
                </c:pt>
                <c:pt idx="42899">
                  <c:v>6.4743069999999996</c:v>
                </c:pt>
                <c:pt idx="42900">
                  <c:v>6.479336</c:v>
                </c:pt>
                <c:pt idx="42901">
                  <c:v>6.4771380000000001</c:v>
                </c:pt>
                <c:pt idx="42902">
                  <c:v>6.4793810000000001</c:v>
                </c:pt>
                <c:pt idx="42903">
                  <c:v>6.4877029999999998</c:v>
                </c:pt>
                <c:pt idx="42904">
                  <c:v>6.4882720000000003</c:v>
                </c:pt>
                <c:pt idx="42905">
                  <c:v>6.4834860000000001</c:v>
                </c:pt>
                <c:pt idx="42906">
                  <c:v>6.4897749999999998</c:v>
                </c:pt>
                <c:pt idx="42907">
                  <c:v>6.4931089999999996</c:v>
                </c:pt>
                <c:pt idx="42908">
                  <c:v>6.4888579999999996</c:v>
                </c:pt>
                <c:pt idx="42909">
                  <c:v>6.4894100000000003</c:v>
                </c:pt>
                <c:pt idx="42910">
                  <c:v>6.489903</c:v>
                </c:pt>
                <c:pt idx="42911">
                  <c:v>6.4902699999999998</c:v>
                </c:pt>
                <c:pt idx="42912">
                  <c:v>6.4868480000000002</c:v>
                </c:pt>
                <c:pt idx="42913">
                  <c:v>6.4828780000000004</c:v>
                </c:pt>
                <c:pt idx="42914">
                  <c:v>6.482583</c:v>
                </c:pt>
                <c:pt idx="42915">
                  <c:v>6.4824450000000002</c:v>
                </c:pt>
                <c:pt idx="42916">
                  <c:v>6.4857680000000002</c:v>
                </c:pt>
                <c:pt idx="42917">
                  <c:v>6.4890509999999999</c:v>
                </c:pt>
                <c:pt idx="42918">
                  <c:v>6.4869029999999999</c:v>
                </c:pt>
                <c:pt idx="42919">
                  <c:v>6.4854700000000003</c:v>
                </c:pt>
                <c:pt idx="42920">
                  <c:v>6.4888669999999999</c:v>
                </c:pt>
                <c:pt idx="42921">
                  <c:v>6.4868990000000002</c:v>
                </c:pt>
                <c:pt idx="42922">
                  <c:v>6.4812000000000003</c:v>
                </c:pt>
                <c:pt idx="42923">
                  <c:v>6.481967</c:v>
                </c:pt>
                <c:pt idx="42924">
                  <c:v>6.4807519999999998</c:v>
                </c:pt>
                <c:pt idx="42925">
                  <c:v>6.4799470000000001</c:v>
                </c:pt>
                <c:pt idx="42926">
                  <c:v>6.4879119999999997</c:v>
                </c:pt>
                <c:pt idx="42927">
                  <c:v>6.4896320000000003</c:v>
                </c:pt>
                <c:pt idx="42928">
                  <c:v>6.4862289999999998</c:v>
                </c:pt>
                <c:pt idx="42929">
                  <c:v>6.4880490000000002</c:v>
                </c:pt>
                <c:pt idx="42930">
                  <c:v>6.4924530000000003</c:v>
                </c:pt>
                <c:pt idx="42931">
                  <c:v>6.4924780000000002</c:v>
                </c:pt>
                <c:pt idx="42932">
                  <c:v>6.4894049999999996</c:v>
                </c:pt>
                <c:pt idx="42933">
                  <c:v>6.4909129999999999</c:v>
                </c:pt>
                <c:pt idx="42934">
                  <c:v>6.4842740000000001</c:v>
                </c:pt>
                <c:pt idx="42935">
                  <c:v>6.4804259999999996</c:v>
                </c:pt>
                <c:pt idx="42936">
                  <c:v>6.4867499999999998</c:v>
                </c:pt>
                <c:pt idx="42937">
                  <c:v>6.480683</c:v>
                </c:pt>
                <c:pt idx="42938">
                  <c:v>6.4743510000000004</c:v>
                </c:pt>
                <c:pt idx="42939">
                  <c:v>6.4838040000000001</c:v>
                </c:pt>
                <c:pt idx="42940">
                  <c:v>6.4909100000000004</c:v>
                </c:pt>
                <c:pt idx="42941">
                  <c:v>6.4883050000000004</c:v>
                </c:pt>
                <c:pt idx="42942">
                  <c:v>6.4929220000000001</c:v>
                </c:pt>
                <c:pt idx="42943">
                  <c:v>6.4942789999999997</c:v>
                </c:pt>
                <c:pt idx="42944">
                  <c:v>6.4851419999999997</c:v>
                </c:pt>
                <c:pt idx="42945">
                  <c:v>6.488899</c:v>
                </c:pt>
                <c:pt idx="42946">
                  <c:v>6.4934310000000002</c:v>
                </c:pt>
                <c:pt idx="42947">
                  <c:v>6.4874369999999999</c:v>
                </c:pt>
                <c:pt idx="42948">
                  <c:v>6.4862760000000002</c:v>
                </c:pt>
                <c:pt idx="42949">
                  <c:v>6.4887899999999998</c:v>
                </c:pt>
                <c:pt idx="42950">
                  <c:v>6.4936569999999998</c:v>
                </c:pt>
                <c:pt idx="42951">
                  <c:v>6.4936389999999999</c:v>
                </c:pt>
                <c:pt idx="42952">
                  <c:v>6.4905840000000001</c:v>
                </c:pt>
                <c:pt idx="42953">
                  <c:v>6.4908020000000004</c:v>
                </c:pt>
                <c:pt idx="42954">
                  <c:v>6.4914849999999999</c:v>
                </c:pt>
                <c:pt idx="42955">
                  <c:v>6.4922829999999996</c:v>
                </c:pt>
                <c:pt idx="42956">
                  <c:v>6.4914209999999999</c:v>
                </c:pt>
                <c:pt idx="42957">
                  <c:v>6.4888440000000003</c:v>
                </c:pt>
                <c:pt idx="42958">
                  <c:v>6.4896310000000001</c:v>
                </c:pt>
                <c:pt idx="42959">
                  <c:v>6.4908060000000001</c:v>
                </c:pt>
                <c:pt idx="42960">
                  <c:v>6.4873430000000001</c:v>
                </c:pt>
                <c:pt idx="42961">
                  <c:v>6.4872519999999998</c:v>
                </c:pt>
                <c:pt idx="42962">
                  <c:v>6.4959689999999997</c:v>
                </c:pt>
                <c:pt idx="42963">
                  <c:v>6.4929899999999998</c:v>
                </c:pt>
                <c:pt idx="42964">
                  <c:v>6.4849519999999998</c:v>
                </c:pt>
                <c:pt idx="42965">
                  <c:v>6.4915070000000004</c:v>
                </c:pt>
                <c:pt idx="42966">
                  <c:v>6.4962569999999999</c:v>
                </c:pt>
                <c:pt idx="42967">
                  <c:v>6.4956810000000003</c:v>
                </c:pt>
                <c:pt idx="42968">
                  <c:v>6.4992700000000001</c:v>
                </c:pt>
                <c:pt idx="42969">
                  <c:v>6.5046530000000002</c:v>
                </c:pt>
                <c:pt idx="42970">
                  <c:v>6.500788</c:v>
                </c:pt>
                <c:pt idx="42971">
                  <c:v>6.4956329999999998</c:v>
                </c:pt>
                <c:pt idx="42972">
                  <c:v>6.5009810000000003</c:v>
                </c:pt>
                <c:pt idx="42973">
                  <c:v>6.4959249999999997</c:v>
                </c:pt>
                <c:pt idx="42974">
                  <c:v>6.485665</c:v>
                </c:pt>
                <c:pt idx="42975">
                  <c:v>6.4907789999999999</c:v>
                </c:pt>
                <c:pt idx="42976">
                  <c:v>6.4985410000000003</c:v>
                </c:pt>
                <c:pt idx="42977">
                  <c:v>6.4978990000000003</c:v>
                </c:pt>
                <c:pt idx="42978">
                  <c:v>6.4934190000000003</c:v>
                </c:pt>
                <c:pt idx="42979">
                  <c:v>6.4952240000000003</c:v>
                </c:pt>
                <c:pt idx="42980">
                  <c:v>6.4942399999999996</c:v>
                </c:pt>
                <c:pt idx="42981">
                  <c:v>6.489554</c:v>
                </c:pt>
                <c:pt idx="42982">
                  <c:v>6.4960889999999996</c:v>
                </c:pt>
                <c:pt idx="42983">
                  <c:v>6.4960829999999996</c:v>
                </c:pt>
                <c:pt idx="42984">
                  <c:v>6.489249</c:v>
                </c:pt>
                <c:pt idx="42985">
                  <c:v>6.4947710000000001</c:v>
                </c:pt>
                <c:pt idx="42986">
                  <c:v>6.4993489999999996</c:v>
                </c:pt>
                <c:pt idx="42987">
                  <c:v>6.4938789999999997</c:v>
                </c:pt>
                <c:pt idx="42988">
                  <c:v>6.4944899999999999</c:v>
                </c:pt>
                <c:pt idx="42989">
                  <c:v>6.5010149999999998</c:v>
                </c:pt>
                <c:pt idx="42990">
                  <c:v>6.4984609999999998</c:v>
                </c:pt>
                <c:pt idx="42991">
                  <c:v>6.495044</c:v>
                </c:pt>
                <c:pt idx="42992">
                  <c:v>6.49641</c:v>
                </c:pt>
                <c:pt idx="42993">
                  <c:v>6.4933079999999999</c:v>
                </c:pt>
                <c:pt idx="42994">
                  <c:v>6.4932829999999999</c:v>
                </c:pt>
                <c:pt idx="42995">
                  <c:v>6.4986649999999999</c:v>
                </c:pt>
                <c:pt idx="42996">
                  <c:v>6.4999120000000001</c:v>
                </c:pt>
                <c:pt idx="42997">
                  <c:v>6.4968659999999998</c:v>
                </c:pt>
                <c:pt idx="42998">
                  <c:v>6.5009009999999998</c:v>
                </c:pt>
                <c:pt idx="42999">
                  <c:v>6.5071560000000002</c:v>
                </c:pt>
                <c:pt idx="43000">
                  <c:v>6.4963240000000004</c:v>
                </c:pt>
                <c:pt idx="43001">
                  <c:v>6.4897270000000002</c:v>
                </c:pt>
                <c:pt idx="43002">
                  <c:v>6.4976479999999999</c:v>
                </c:pt>
                <c:pt idx="43003">
                  <c:v>6.4965989999999998</c:v>
                </c:pt>
                <c:pt idx="43004">
                  <c:v>6.4970129999999999</c:v>
                </c:pt>
                <c:pt idx="43005">
                  <c:v>6.5066249999999997</c:v>
                </c:pt>
                <c:pt idx="43006">
                  <c:v>6.5066240000000004</c:v>
                </c:pt>
                <c:pt idx="43007">
                  <c:v>6.497471</c:v>
                </c:pt>
                <c:pt idx="43008">
                  <c:v>6.4988760000000001</c:v>
                </c:pt>
                <c:pt idx="43009">
                  <c:v>6.5054309999999997</c:v>
                </c:pt>
                <c:pt idx="43010">
                  <c:v>6.5011929999999998</c:v>
                </c:pt>
                <c:pt idx="43011">
                  <c:v>6.5007229999999998</c:v>
                </c:pt>
                <c:pt idx="43012">
                  <c:v>6.5052079999999997</c:v>
                </c:pt>
                <c:pt idx="43013">
                  <c:v>6.5025230000000001</c:v>
                </c:pt>
                <c:pt idx="43014">
                  <c:v>6.4980409999999997</c:v>
                </c:pt>
                <c:pt idx="43015">
                  <c:v>6.4984219999999997</c:v>
                </c:pt>
                <c:pt idx="43016">
                  <c:v>6.4983279999999999</c:v>
                </c:pt>
                <c:pt idx="43017">
                  <c:v>6.4964180000000002</c:v>
                </c:pt>
                <c:pt idx="43018">
                  <c:v>6.5029810000000001</c:v>
                </c:pt>
                <c:pt idx="43019">
                  <c:v>6.5055880000000004</c:v>
                </c:pt>
                <c:pt idx="43020">
                  <c:v>6.4963309999999996</c:v>
                </c:pt>
                <c:pt idx="43021">
                  <c:v>6.4982860000000002</c:v>
                </c:pt>
                <c:pt idx="43022">
                  <c:v>6.5039959999999999</c:v>
                </c:pt>
                <c:pt idx="43023">
                  <c:v>6.5008169999999996</c:v>
                </c:pt>
                <c:pt idx="43024">
                  <c:v>6.5008489999999997</c:v>
                </c:pt>
                <c:pt idx="43025">
                  <c:v>6.5038559999999999</c:v>
                </c:pt>
                <c:pt idx="43026">
                  <c:v>6.5021420000000001</c:v>
                </c:pt>
                <c:pt idx="43027">
                  <c:v>6.49885</c:v>
                </c:pt>
                <c:pt idx="43028">
                  <c:v>6.5023160000000004</c:v>
                </c:pt>
                <c:pt idx="43029">
                  <c:v>6.5038629999999999</c:v>
                </c:pt>
                <c:pt idx="43030">
                  <c:v>6.5053159999999997</c:v>
                </c:pt>
                <c:pt idx="43031">
                  <c:v>6.510942</c:v>
                </c:pt>
                <c:pt idx="43032">
                  <c:v>6.5071680000000001</c:v>
                </c:pt>
                <c:pt idx="43033">
                  <c:v>6.5046720000000002</c:v>
                </c:pt>
                <c:pt idx="43034">
                  <c:v>6.508451</c:v>
                </c:pt>
                <c:pt idx="43035">
                  <c:v>6.5053489999999998</c:v>
                </c:pt>
                <c:pt idx="43036">
                  <c:v>6.503851</c:v>
                </c:pt>
                <c:pt idx="43037">
                  <c:v>6.510529</c:v>
                </c:pt>
                <c:pt idx="43038">
                  <c:v>6.5119350000000003</c:v>
                </c:pt>
                <c:pt idx="43039">
                  <c:v>6.5040480000000001</c:v>
                </c:pt>
                <c:pt idx="43040">
                  <c:v>6.5049659999999996</c:v>
                </c:pt>
                <c:pt idx="43041">
                  <c:v>6.5124129999999996</c:v>
                </c:pt>
                <c:pt idx="43042">
                  <c:v>6.5124279999999999</c:v>
                </c:pt>
                <c:pt idx="43043">
                  <c:v>6.5088340000000002</c:v>
                </c:pt>
                <c:pt idx="43044">
                  <c:v>6.505865</c:v>
                </c:pt>
                <c:pt idx="43045">
                  <c:v>6.5043439999999997</c:v>
                </c:pt>
                <c:pt idx="43046">
                  <c:v>6.5050290000000004</c:v>
                </c:pt>
                <c:pt idx="43047">
                  <c:v>6.5085150000000001</c:v>
                </c:pt>
                <c:pt idx="43048">
                  <c:v>6.5082779999999998</c:v>
                </c:pt>
                <c:pt idx="43049">
                  <c:v>6.5007169999999999</c:v>
                </c:pt>
                <c:pt idx="43050">
                  <c:v>6.5032480000000001</c:v>
                </c:pt>
                <c:pt idx="43051">
                  <c:v>6.5097569999999996</c:v>
                </c:pt>
                <c:pt idx="43052">
                  <c:v>6.5056399999999996</c:v>
                </c:pt>
                <c:pt idx="43053">
                  <c:v>6.5017060000000004</c:v>
                </c:pt>
                <c:pt idx="43054">
                  <c:v>6.5048450000000004</c:v>
                </c:pt>
                <c:pt idx="43055">
                  <c:v>6.5103790000000004</c:v>
                </c:pt>
                <c:pt idx="43056">
                  <c:v>6.5117969999999996</c:v>
                </c:pt>
                <c:pt idx="43057">
                  <c:v>6.508426</c:v>
                </c:pt>
                <c:pt idx="43058">
                  <c:v>6.5032839999999998</c:v>
                </c:pt>
                <c:pt idx="43059">
                  <c:v>6.4999989999999999</c:v>
                </c:pt>
                <c:pt idx="43060">
                  <c:v>6.5053939999999999</c:v>
                </c:pt>
                <c:pt idx="43061">
                  <c:v>6.5074420000000002</c:v>
                </c:pt>
                <c:pt idx="43062">
                  <c:v>6.5049429999999999</c:v>
                </c:pt>
                <c:pt idx="43063">
                  <c:v>6.5097110000000002</c:v>
                </c:pt>
                <c:pt idx="43064">
                  <c:v>6.5150180000000004</c:v>
                </c:pt>
                <c:pt idx="43065">
                  <c:v>6.5145989999999996</c:v>
                </c:pt>
                <c:pt idx="43066">
                  <c:v>6.5099299999999998</c:v>
                </c:pt>
                <c:pt idx="43067">
                  <c:v>6.5084600000000004</c:v>
                </c:pt>
                <c:pt idx="43068">
                  <c:v>6.5066119999999996</c:v>
                </c:pt>
                <c:pt idx="43069">
                  <c:v>6.5040639999999996</c:v>
                </c:pt>
                <c:pt idx="43070">
                  <c:v>6.5082880000000003</c:v>
                </c:pt>
                <c:pt idx="43071">
                  <c:v>6.5126970000000002</c:v>
                </c:pt>
                <c:pt idx="43072">
                  <c:v>6.5145619999999997</c:v>
                </c:pt>
                <c:pt idx="43073">
                  <c:v>6.5112880000000004</c:v>
                </c:pt>
                <c:pt idx="43074">
                  <c:v>6.5093120000000004</c:v>
                </c:pt>
                <c:pt idx="43075">
                  <c:v>6.5111910000000002</c:v>
                </c:pt>
                <c:pt idx="43076">
                  <c:v>6.5116899999999998</c:v>
                </c:pt>
                <c:pt idx="43077">
                  <c:v>6.5176600000000002</c:v>
                </c:pt>
                <c:pt idx="43078">
                  <c:v>6.5193880000000002</c:v>
                </c:pt>
                <c:pt idx="43079">
                  <c:v>6.5159609999999999</c:v>
                </c:pt>
                <c:pt idx="43080">
                  <c:v>6.5157109999999996</c:v>
                </c:pt>
                <c:pt idx="43081">
                  <c:v>6.5085240000000004</c:v>
                </c:pt>
                <c:pt idx="43082">
                  <c:v>6.5064710000000003</c:v>
                </c:pt>
                <c:pt idx="43083">
                  <c:v>6.5161499999999997</c:v>
                </c:pt>
                <c:pt idx="43084">
                  <c:v>6.5166620000000002</c:v>
                </c:pt>
                <c:pt idx="43085">
                  <c:v>6.5103819999999999</c:v>
                </c:pt>
                <c:pt idx="43086">
                  <c:v>6.5141030000000004</c:v>
                </c:pt>
                <c:pt idx="43087">
                  <c:v>6.5192449999999997</c:v>
                </c:pt>
                <c:pt idx="43088">
                  <c:v>6.5129349999999997</c:v>
                </c:pt>
                <c:pt idx="43089">
                  <c:v>6.5105230000000001</c:v>
                </c:pt>
                <c:pt idx="43090">
                  <c:v>6.5127680000000003</c:v>
                </c:pt>
                <c:pt idx="43091">
                  <c:v>6.507911</c:v>
                </c:pt>
                <c:pt idx="43092">
                  <c:v>6.5095590000000003</c:v>
                </c:pt>
                <c:pt idx="43093">
                  <c:v>6.5189959999999996</c:v>
                </c:pt>
                <c:pt idx="43094">
                  <c:v>6.5179220000000004</c:v>
                </c:pt>
                <c:pt idx="43095">
                  <c:v>6.5088840000000001</c:v>
                </c:pt>
                <c:pt idx="43096">
                  <c:v>6.510974</c:v>
                </c:pt>
                <c:pt idx="43097">
                  <c:v>6.5139620000000003</c:v>
                </c:pt>
                <c:pt idx="43098">
                  <c:v>6.5073550000000004</c:v>
                </c:pt>
                <c:pt idx="43099">
                  <c:v>6.510834</c:v>
                </c:pt>
                <c:pt idx="43100">
                  <c:v>6.5193659999999998</c:v>
                </c:pt>
                <c:pt idx="43101">
                  <c:v>6.5158339999999999</c:v>
                </c:pt>
                <c:pt idx="43102">
                  <c:v>6.511539</c:v>
                </c:pt>
                <c:pt idx="43103">
                  <c:v>6.515498</c:v>
                </c:pt>
                <c:pt idx="43104">
                  <c:v>6.5171789999999996</c:v>
                </c:pt>
                <c:pt idx="43105">
                  <c:v>6.5117890000000003</c:v>
                </c:pt>
                <c:pt idx="43106">
                  <c:v>6.5146920000000001</c:v>
                </c:pt>
                <c:pt idx="43107">
                  <c:v>6.5200319999999996</c:v>
                </c:pt>
                <c:pt idx="43108">
                  <c:v>6.5173050000000003</c:v>
                </c:pt>
                <c:pt idx="43109">
                  <c:v>6.5191790000000003</c:v>
                </c:pt>
                <c:pt idx="43110">
                  <c:v>6.5166029999999999</c:v>
                </c:pt>
                <c:pt idx="43111">
                  <c:v>6.5113599999999998</c:v>
                </c:pt>
                <c:pt idx="43112">
                  <c:v>6.5199199999999999</c:v>
                </c:pt>
                <c:pt idx="43113">
                  <c:v>6.5259460000000002</c:v>
                </c:pt>
                <c:pt idx="43114">
                  <c:v>6.5196209999999999</c:v>
                </c:pt>
                <c:pt idx="43115">
                  <c:v>6.516286</c:v>
                </c:pt>
                <c:pt idx="43116">
                  <c:v>6.522119</c:v>
                </c:pt>
                <c:pt idx="43117">
                  <c:v>6.5210660000000003</c:v>
                </c:pt>
                <c:pt idx="43118">
                  <c:v>6.5163520000000004</c:v>
                </c:pt>
                <c:pt idx="43119">
                  <c:v>6.5215690000000004</c:v>
                </c:pt>
                <c:pt idx="43120">
                  <c:v>6.5245559999999996</c:v>
                </c:pt>
                <c:pt idx="43121">
                  <c:v>6.5179749999999999</c:v>
                </c:pt>
                <c:pt idx="43122">
                  <c:v>6.515733</c:v>
                </c:pt>
                <c:pt idx="43123">
                  <c:v>6.5216830000000003</c:v>
                </c:pt>
                <c:pt idx="43124">
                  <c:v>6.5202330000000002</c:v>
                </c:pt>
                <c:pt idx="43125">
                  <c:v>6.517423</c:v>
                </c:pt>
                <c:pt idx="43126">
                  <c:v>6.5239310000000001</c:v>
                </c:pt>
                <c:pt idx="43127">
                  <c:v>6.5206039999999996</c:v>
                </c:pt>
                <c:pt idx="43128">
                  <c:v>6.5178089999999997</c:v>
                </c:pt>
                <c:pt idx="43129">
                  <c:v>6.5278710000000002</c:v>
                </c:pt>
                <c:pt idx="43130">
                  <c:v>6.525855</c:v>
                </c:pt>
                <c:pt idx="43131">
                  <c:v>6.5156530000000004</c:v>
                </c:pt>
                <c:pt idx="43132">
                  <c:v>6.5183759999999999</c:v>
                </c:pt>
                <c:pt idx="43133">
                  <c:v>6.5221330000000002</c:v>
                </c:pt>
                <c:pt idx="43134">
                  <c:v>6.5134410000000003</c:v>
                </c:pt>
                <c:pt idx="43135">
                  <c:v>6.5165759999999997</c:v>
                </c:pt>
                <c:pt idx="43136">
                  <c:v>6.5292579999999996</c:v>
                </c:pt>
                <c:pt idx="43137">
                  <c:v>6.5253069999999997</c:v>
                </c:pt>
                <c:pt idx="43138">
                  <c:v>6.5212500000000002</c:v>
                </c:pt>
                <c:pt idx="43139">
                  <c:v>6.5243599999999997</c:v>
                </c:pt>
                <c:pt idx="43140">
                  <c:v>6.5243330000000004</c:v>
                </c:pt>
                <c:pt idx="43141">
                  <c:v>6.5241470000000001</c:v>
                </c:pt>
                <c:pt idx="43142">
                  <c:v>6.5272079999999999</c:v>
                </c:pt>
                <c:pt idx="43143">
                  <c:v>6.52278</c:v>
                </c:pt>
                <c:pt idx="43144">
                  <c:v>6.5108940000000004</c:v>
                </c:pt>
                <c:pt idx="43145">
                  <c:v>6.5139149999999999</c:v>
                </c:pt>
                <c:pt idx="43146">
                  <c:v>6.5231019999999997</c:v>
                </c:pt>
                <c:pt idx="43147">
                  <c:v>6.5198289999999997</c:v>
                </c:pt>
                <c:pt idx="43148">
                  <c:v>6.5259159999999996</c:v>
                </c:pt>
                <c:pt idx="43149">
                  <c:v>6.5371759999999997</c:v>
                </c:pt>
                <c:pt idx="43150">
                  <c:v>6.5269240000000002</c:v>
                </c:pt>
                <c:pt idx="43151">
                  <c:v>6.5160150000000003</c:v>
                </c:pt>
                <c:pt idx="43152">
                  <c:v>6.5225419999999996</c:v>
                </c:pt>
                <c:pt idx="43153">
                  <c:v>6.5220099999999999</c:v>
                </c:pt>
                <c:pt idx="43154">
                  <c:v>6.5139550000000002</c:v>
                </c:pt>
                <c:pt idx="43155">
                  <c:v>6.5237109999999996</c:v>
                </c:pt>
                <c:pt idx="43156">
                  <c:v>6.5281060000000002</c:v>
                </c:pt>
                <c:pt idx="43157">
                  <c:v>6.5181149999999999</c:v>
                </c:pt>
                <c:pt idx="43158">
                  <c:v>6.5230969999999999</c:v>
                </c:pt>
                <c:pt idx="43159">
                  <c:v>6.5338580000000004</c:v>
                </c:pt>
                <c:pt idx="43160">
                  <c:v>6.5308999999999999</c:v>
                </c:pt>
                <c:pt idx="43161">
                  <c:v>6.5255340000000004</c:v>
                </c:pt>
                <c:pt idx="43162">
                  <c:v>6.5282720000000003</c:v>
                </c:pt>
                <c:pt idx="43163">
                  <c:v>6.5262399999999996</c:v>
                </c:pt>
                <c:pt idx="43164">
                  <c:v>6.521102</c:v>
                </c:pt>
                <c:pt idx="43165">
                  <c:v>6.5229650000000001</c:v>
                </c:pt>
                <c:pt idx="43166">
                  <c:v>6.5247099999999998</c:v>
                </c:pt>
                <c:pt idx="43167">
                  <c:v>6.5263850000000003</c:v>
                </c:pt>
                <c:pt idx="43168">
                  <c:v>6.5290189999999999</c:v>
                </c:pt>
                <c:pt idx="43169">
                  <c:v>6.5302519999999999</c:v>
                </c:pt>
                <c:pt idx="43170">
                  <c:v>6.5250919999999999</c:v>
                </c:pt>
                <c:pt idx="43171">
                  <c:v>6.5194910000000004</c:v>
                </c:pt>
                <c:pt idx="43172">
                  <c:v>6.5263159999999996</c:v>
                </c:pt>
                <c:pt idx="43173">
                  <c:v>6.5270169999999998</c:v>
                </c:pt>
                <c:pt idx="43174">
                  <c:v>6.52494</c:v>
                </c:pt>
                <c:pt idx="43175">
                  <c:v>6.5339609999999997</c:v>
                </c:pt>
                <c:pt idx="43176">
                  <c:v>6.5287090000000001</c:v>
                </c:pt>
                <c:pt idx="43177">
                  <c:v>6.5240020000000003</c:v>
                </c:pt>
                <c:pt idx="43178">
                  <c:v>6.53261</c:v>
                </c:pt>
                <c:pt idx="43179">
                  <c:v>6.5310280000000001</c:v>
                </c:pt>
                <c:pt idx="43180">
                  <c:v>6.5260160000000003</c:v>
                </c:pt>
                <c:pt idx="43181">
                  <c:v>6.5287199999999999</c:v>
                </c:pt>
                <c:pt idx="43182">
                  <c:v>6.5297530000000004</c:v>
                </c:pt>
                <c:pt idx="43183">
                  <c:v>6.5266070000000003</c:v>
                </c:pt>
                <c:pt idx="43184">
                  <c:v>6.5319710000000004</c:v>
                </c:pt>
                <c:pt idx="43185">
                  <c:v>6.5350349999999997</c:v>
                </c:pt>
                <c:pt idx="43186">
                  <c:v>6.5265440000000003</c:v>
                </c:pt>
                <c:pt idx="43187">
                  <c:v>6.5262830000000003</c:v>
                </c:pt>
                <c:pt idx="43188">
                  <c:v>6.5348230000000003</c:v>
                </c:pt>
                <c:pt idx="43189">
                  <c:v>6.5325990000000003</c:v>
                </c:pt>
                <c:pt idx="43190">
                  <c:v>6.5253800000000002</c:v>
                </c:pt>
                <c:pt idx="43191">
                  <c:v>6.5296640000000004</c:v>
                </c:pt>
                <c:pt idx="43192">
                  <c:v>6.5345959999999996</c:v>
                </c:pt>
                <c:pt idx="43193">
                  <c:v>6.5278179999999999</c:v>
                </c:pt>
                <c:pt idx="43194">
                  <c:v>6.5273050000000001</c:v>
                </c:pt>
                <c:pt idx="43195">
                  <c:v>6.5322009999999997</c:v>
                </c:pt>
                <c:pt idx="43196">
                  <c:v>6.5284570000000004</c:v>
                </c:pt>
                <c:pt idx="43197">
                  <c:v>6.5308609999999998</c:v>
                </c:pt>
                <c:pt idx="43198">
                  <c:v>6.5394959999999998</c:v>
                </c:pt>
                <c:pt idx="43199">
                  <c:v>6.5374670000000004</c:v>
                </c:pt>
                <c:pt idx="43200">
                  <c:v>6.5320289999999996</c:v>
                </c:pt>
                <c:pt idx="43201">
                  <c:v>6.5377260000000001</c:v>
                </c:pt>
                <c:pt idx="43202">
                  <c:v>6.5389369999999998</c:v>
                </c:pt>
                <c:pt idx="43203">
                  <c:v>6.5297739999999997</c:v>
                </c:pt>
                <c:pt idx="43204">
                  <c:v>6.5323460000000004</c:v>
                </c:pt>
                <c:pt idx="43205">
                  <c:v>6.5347520000000001</c:v>
                </c:pt>
                <c:pt idx="43206">
                  <c:v>6.5249670000000002</c:v>
                </c:pt>
                <c:pt idx="43207">
                  <c:v>6.5249899999999998</c:v>
                </c:pt>
                <c:pt idx="43208">
                  <c:v>6.535139</c:v>
                </c:pt>
                <c:pt idx="43209">
                  <c:v>6.5385869999999997</c:v>
                </c:pt>
                <c:pt idx="43210">
                  <c:v>6.5334339999999997</c:v>
                </c:pt>
                <c:pt idx="43211">
                  <c:v>6.5329309999999996</c:v>
                </c:pt>
                <c:pt idx="43212">
                  <c:v>6.5298809999999996</c:v>
                </c:pt>
                <c:pt idx="43213">
                  <c:v>6.5234579999999998</c:v>
                </c:pt>
                <c:pt idx="43214">
                  <c:v>6.5290189999999999</c:v>
                </c:pt>
                <c:pt idx="43215">
                  <c:v>6.5353320000000004</c:v>
                </c:pt>
                <c:pt idx="43216">
                  <c:v>6.538405</c:v>
                </c:pt>
                <c:pt idx="43217">
                  <c:v>6.5396749999999999</c:v>
                </c:pt>
                <c:pt idx="43218">
                  <c:v>6.5364110000000002</c:v>
                </c:pt>
                <c:pt idx="43219">
                  <c:v>6.5344230000000003</c:v>
                </c:pt>
                <c:pt idx="43220">
                  <c:v>6.5388669999999998</c:v>
                </c:pt>
                <c:pt idx="43221">
                  <c:v>6.5426849999999996</c:v>
                </c:pt>
                <c:pt idx="43222">
                  <c:v>6.5355800000000004</c:v>
                </c:pt>
                <c:pt idx="43223">
                  <c:v>6.5328049999999998</c:v>
                </c:pt>
                <c:pt idx="43224">
                  <c:v>6.5411149999999996</c:v>
                </c:pt>
                <c:pt idx="43225">
                  <c:v>6.537642</c:v>
                </c:pt>
                <c:pt idx="43226">
                  <c:v>6.531892</c:v>
                </c:pt>
                <c:pt idx="43227">
                  <c:v>6.5386699999999998</c:v>
                </c:pt>
                <c:pt idx="43228">
                  <c:v>6.5422479999999998</c:v>
                </c:pt>
                <c:pt idx="43229">
                  <c:v>6.5380050000000001</c:v>
                </c:pt>
                <c:pt idx="43230">
                  <c:v>6.5367649999999999</c:v>
                </c:pt>
                <c:pt idx="43231">
                  <c:v>6.537852</c:v>
                </c:pt>
                <c:pt idx="43232">
                  <c:v>6.5331210000000004</c:v>
                </c:pt>
                <c:pt idx="43233">
                  <c:v>6.5337560000000003</c:v>
                </c:pt>
                <c:pt idx="43234">
                  <c:v>6.5394170000000003</c:v>
                </c:pt>
                <c:pt idx="43235">
                  <c:v>6.5352160000000001</c:v>
                </c:pt>
                <c:pt idx="43236">
                  <c:v>6.534834</c:v>
                </c:pt>
                <c:pt idx="43237">
                  <c:v>6.5404640000000001</c:v>
                </c:pt>
                <c:pt idx="43238">
                  <c:v>6.5393689999999998</c:v>
                </c:pt>
                <c:pt idx="43239">
                  <c:v>6.534313</c:v>
                </c:pt>
                <c:pt idx="43240">
                  <c:v>6.5371899999999998</c:v>
                </c:pt>
                <c:pt idx="43241">
                  <c:v>6.5452050000000002</c:v>
                </c:pt>
                <c:pt idx="43242">
                  <c:v>6.5450590000000002</c:v>
                </c:pt>
                <c:pt idx="43243">
                  <c:v>6.5401530000000001</c:v>
                </c:pt>
                <c:pt idx="43244">
                  <c:v>6.5360649999999998</c:v>
                </c:pt>
                <c:pt idx="43245">
                  <c:v>6.5380500000000001</c:v>
                </c:pt>
                <c:pt idx="43246">
                  <c:v>6.5422370000000001</c:v>
                </c:pt>
                <c:pt idx="43247">
                  <c:v>6.5401920000000002</c:v>
                </c:pt>
                <c:pt idx="43248">
                  <c:v>6.539974</c:v>
                </c:pt>
                <c:pt idx="43249">
                  <c:v>6.5408419999999996</c:v>
                </c:pt>
                <c:pt idx="43250">
                  <c:v>6.5437430000000001</c:v>
                </c:pt>
                <c:pt idx="43251">
                  <c:v>6.5434419999999998</c:v>
                </c:pt>
                <c:pt idx="43252">
                  <c:v>6.5341040000000001</c:v>
                </c:pt>
                <c:pt idx="43253">
                  <c:v>6.5350720000000004</c:v>
                </c:pt>
                <c:pt idx="43254">
                  <c:v>6.5417439999999996</c:v>
                </c:pt>
                <c:pt idx="43255">
                  <c:v>6.541893</c:v>
                </c:pt>
                <c:pt idx="43256">
                  <c:v>6.5374920000000003</c:v>
                </c:pt>
                <c:pt idx="43257">
                  <c:v>6.5369299999999999</c:v>
                </c:pt>
                <c:pt idx="43258">
                  <c:v>6.5410310000000003</c:v>
                </c:pt>
                <c:pt idx="43259">
                  <c:v>6.5397040000000004</c:v>
                </c:pt>
                <c:pt idx="43260">
                  <c:v>6.5424069999999999</c:v>
                </c:pt>
                <c:pt idx="43261">
                  <c:v>6.546843</c:v>
                </c:pt>
                <c:pt idx="43262">
                  <c:v>6.5427749999999998</c:v>
                </c:pt>
                <c:pt idx="43263">
                  <c:v>6.5419770000000002</c:v>
                </c:pt>
                <c:pt idx="43264">
                  <c:v>6.5457939999999999</c:v>
                </c:pt>
                <c:pt idx="43265">
                  <c:v>6.5439360000000004</c:v>
                </c:pt>
                <c:pt idx="43266">
                  <c:v>6.5394350000000001</c:v>
                </c:pt>
                <c:pt idx="43267">
                  <c:v>6.543304</c:v>
                </c:pt>
                <c:pt idx="43268">
                  <c:v>6.5469059999999999</c:v>
                </c:pt>
                <c:pt idx="43269">
                  <c:v>6.5430630000000001</c:v>
                </c:pt>
                <c:pt idx="43270">
                  <c:v>6.5425360000000001</c:v>
                </c:pt>
                <c:pt idx="43271">
                  <c:v>6.542789</c:v>
                </c:pt>
                <c:pt idx="43272">
                  <c:v>6.5430539999999997</c:v>
                </c:pt>
                <c:pt idx="43273">
                  <c:v>6.5446999999999997</c:v>
                </c:pt>
                <c:pt idx="43274">
                  <c:v>6.541188</c:v>
                </c:pt>
                <c:pt idx="43275">
                  <c:v>6.5412249999999998</c:v>
                </c:pt>
                <c:pt idx="43276">
                  <c:v>6.5457429999999999</c:v>
                </c:pt>
                <c:pt idx="43277">
                  <c:v>6.5443429999999996</c:v>
                </c:pt>
                <c:pt idx="43278">
                  <c:v>6.5409410000000001</c:v>
                </c:pt>
                <c:pt idx="43279">
                  <c:v>6.5436829999999997</c:v>
                </c:pt>
                <c:pt idx="43280">
                  <c:v>6.5497620000000003</c:v>
                </c:pt>
                <c:pt idx="43281">
                  <c:v>6.5501719999999999</c:v>
                </c:pt>
                <c:pt idx="43282">
                  <c:v>6.5492509999999999</c:v>
                </c:pt>
                <c:pt idx="43283">
                  <c:v>6.5509729999999999</c:v>
                </c:pt>
                <c:pt idx="43284">
                  <c:v>6.551215</c:v>
                </c:pt>
                <c:pt idx="43285">
                  <c:v>6.5433620000000001</c:v>
                </c:pt>
                <c:pt idx="43286">
                  <c:v>6.5423679999999997</c:v>
                </c:pt>
                <c:pt idx="43287">
                  <c:v>6.5510760000000001</c:v>
                </c:pt>
                <c:pt idx="43288">
                  <c:v>6.5456180000000002</c:v>
                </c:pt>
                <c:pt idx="43289">
                  <c:v>6.5421959999999997</c:v>
                </c:pt>
                <c:pt idx="43290">
                  <c:v>6.5504239999999996</c:v>
                </c:pt>
                <c:pt idx="43291">
                  <c:v>6.5481939999999996</c:v>
                </c:pt>
                <c:pt idx="43292">
                  <c:v>6.547161</c:v>
                </c:pt>
                <c:pt idx="43293">
                  <c:v>6.5568059999999999</c:v>
                </c:pt>
                <c:pt idx="43294">
                  <c:v>6.554214</c:v>
                </c:pt>
                <c:pt idx="43295">
                  <c:v>6.5422219999999998</c:v>
                </c:pt>
                <c:pt idx="43296">
                  <c:v>6.5456779999999997</c:v>
                </c:pt>
                <c:pt idx="43297">
                  <c:v>6.5493589999999999</c:v>
                </c:pt>
                <c:pt idx="43298">
                  <c:v>6.5398339999999999</c:v>
                </c:pt>
                <c:pt idx="43299">
                  <c:v>6.5415020000000004</c:v>
                </c:pt>
                <c:pt idx="43300">
                  <c:v>6.548915</c:v>
                </c:pt>
                <c:pt idx="43301">
                  <c:v>6.5484999999999998</c:v>
                </c:pt>
                <c:pt idx="43302">
                  <c:v>6.5489290000000002</c:v>
                </c:pt>
                <c:pt idx="43303">
                  <c:v>6.5492699999999999</c:v>
                </c:pt>
                <c:pt idx="43304">
                  <c:v>6.5497969999999999</c:v>
                </c:pt>
                <c:pt idx="43305">
                  <c:v>6.5470680000000003</c:v>
                </c:pt>
                <c:pt idx="43306">
                  <c:v>6.5480530000000003</c:v>
                </c:pt>
                <c:pt idx="43307">
                  <c:v>6.5507</c:v>
                </c:pt>
                <c:pt idx="43308">
                  <c:v>6.5432920000000001</c:v>
                </c:pt>
                <c:pt idx="43309">
                  <c:v>6.5449539999999997</c:v>
                </c:pt>
                <c:pt idx="43310">
                  <c:v>6.5551159999999999</c:v>
                </c:pt>
                <c:pt idx="43311">
                  <c:v>6.5577509999999997</c:v>
                </c:pt>
                <c:pt idx="43312">
                  <c:v>6.5565300000000004</c:v>
                </c:pt>
                <c:pt idx="43313">
                  <c:v>6.5519959999999999</c:v>
                </c:pt>
                <c:pt idx="43314">
                  <c:v>6.5471170000000001</c:v>
                </c:pt>
                <c:pt idx="43315">
                  <c:v>6.5484619999999998</c:v>
                </c:pt>
                <c:pt idx="43316">
                  <c:v>6.553515</c:v>
                </c:pt>
                <c:pt idx="43317">
                  <c:v>6.5515980000000003</c:v>
                </c:pt>
                <c:pt idx="43318">
                  <c:v>6.553007</c:v>
                </c:pt>
                <c:pt idx="43319">
                  <c:v>6.5610189999999999</c:v>
                </c:pt>
                <c:pt idx="43320">
                  <c:v>6.5534629999999998</c:v>
                </c:pt>
                <c:pt idx="43321">
                  <c:v>6.5459670000000001</c:v>
                </c:pt>
                <c:pt idx="43322">
                  <c:v>6.5552770000000002</c:v>
                </c:pt>
                <c:pt idx="43323">
                  <c:v>6.5555659999999998</c:v>
                </c:pt>
                <c:pt idx="43324">
                  <c:v>6.5466579999999999</c:v>
                </c:pt>
                <c:pt idx="43325">
                  <c:v>6.5493119999999996</c:v>
                </c:pt>
                <c:pt idx="43326">
                  <c:v>6.5543550000000002</c:v>
                </c:pt>
                <c:pt idx="43327">
                  <c:v>6.5490360000000001</c:v>
                </c:pt>
                <c:pt idx="43328">
                  <c:v>6.5506419999999999</c:v>
                </c:pt>
                <c:pt idx="43329">
                  <c:v>6.5584449999999999</c:v>
                </c:pt>
                <c:pt idx="43330">
                  <c:v>6.5525130000000003</c:v>
                </c:pt>
                <c:pt idx="43331">
                  <c:v>6.5498380000000003</c:v>
                </c:pt>
                <c:pt idx="43332">
                  <c:v>6.5611069999999998</c:v>
                </c:pt>
                <c:pt idx="43333">
                  <c:v>6.5632960000000002</c:v>
                </c:pt>
                <c:pt idx="43334">
                  <c:v>6.5533530000000004</c:v>
                </c:pt>
                <c:pt idx="43335">
                  <c:v>6.5526619999999998</c:v>
                </c:pt>
                <c:pt idx="43336">
                  <c:v>6.5561369999999997</c:v>
                </c:pt>
                <c:pt idx="43337">
                  <c:v>6.5499850000000004</c:v>
                </c:pt>
                <c:pt idx="43338">
                  <c:v>6.5510809999999999</c:v>
                </c:pt>
                <c:pt idx="43339">
                  <c:v>6.5579429999999999</c:v>
                </c:pt>
                <c:pt idx="43340">
                  <c:v>6.5512499999999996</c:v>
                </c:pt>
                <c:pt idx="43341">
                  <c:v>6.5475050000000001</c:v>
                </c:pt>
                <c:pt idx="43342">
                  <c:v>6.5552169999999998</c:v>
                </c:pt>
                <c:pt idx="43343">
                  <c:v>6.5587270000000002</c:v>
                </c:pt>
                <c:pt idx="43344">
                  <c:v>6.5545999999999998</c:v>
                </c:pt>
                <c:pt idx="43345">
                  <c:v>6.5580439999999998</c:v>
                </c:pt>
                <c:pt idx="43346">
                  <c:v>6.5611290000000002</c:v>
                </c:pt>
                <c:pt idx="43347">
                  <c:v>6.5550490000000003</c:v>
                </c:pt>
                <c:pt idx="43348">
                  <c:v>6.5607300000000004</c:v>
                </c:pt>
                <c:pt idx="43349">
                  <c:v>6.5684800000000001</c:v>
                </c:pt>
                <c:pt idx="43350">
                  <c:v>6.5589750000000002</c:v>
                </c:pt>
                <c:pt idx="43351">
                  <c:v>6.548883</c:v>
                </c:pt>
                <c:pt idx="43352">
                  <c:v>6.5521390000000004</c:v>
                </c:pt>
                <c:pt idx="43353">
                  <c:v>6.5562550000000002</c:v>
                </c:pt>
                <c:pt idx="43354">
                  <c:v>6.5541169999999997</c:v>
                </c:pt>
                <c:pt idx="43355">
                  <c:v>6.5596030000000001</c:v>
                </c:pt>
                <c:pt idx="43356">
                  <c:v>6.5607009999999999</c:v>
                </c:pt>
                <c:pt idx="43357">
                  <c:v>6.5511850000000003</c:v>
                </c:pt>
                <c:pt idx="43358">
                  <c:v>6.5599699999999999</c:v>
                </c:pt>
                <c:pt idx="43359">
                  <c:v>6.5702179999999997</c:v>
                </c:pt>
                <c:pt idx="43360">
                  <c:v>6.5615199999999998</c:v>
                </c:pt>
                <c:pt idx="43361">
                  <c:v>6.5562079999999998</c:v>
                </c:pt>
                <c:pt idx="43362">
                  <c:v>6.5634370000000004</c:v>
                </c:pt>
                <c:pt idx="43363">
                  <c:v>6.560435</c:v>
                </c:pt>
                <c:pt idx="43364">
                  <c:v>6.5497560000000004</c:v>
                </c:pt>
                <c:pt idx="43365">
                  <c:v>6.5554069999999998</c:v>
                </c:pt>
                <c:pt idx="43366">
                  <c:v>6.5585740000000001</c:v>
                </c:pt>
                <c:pt idx="43367">
                  <c:v>6.5557600000000003</c:v>
                </c:pt>
                <c:pt idx="43368">
                  <c:v>6.5670130000000002</c:v>
                </c:pt>
                <c:pt idx="43369">
                  <c:v>6.5707360000000001</c:v>
                </c:pt>
                <c:pt idx="43370">
                  <c:v>6.555428</c:v>
                </c:pt>
                <c:pt idx="43371">
                  <c:v>6.5523740000000004</c:v>
                </c:pt>
                <c:pt idx="43372">
                  <c:v>6.5648749999999998</c:v>
                </c:pt>
                <c:pt idx="43373">
                  <c:v>6.5629030000000004</c:v>
                </c:pt>
                <c:pt idx="43374">
                  <c:v>6.5552840000000003</c:v>
                </c:pt>
                <c:pt idx="43375">
                  <c:v>6.5612149999999998</c:v>
                </c:pt>
                <c:pt idx="43376">
                  <c:v>6.5582719999999997</c:v>
                </c:pt>
                <c:pt idx="43377">
                  <c:v>6.5507229999999996</c:v>
                </c:pt>
                <c:pt idx="43378">
                  <c:v>6.560047</c:v>
                </c:pt>
                <c:pt idx="43379">
                  <c:v>6.565588</c:v>
                </c:pt>
                <c:pt idx="43380">
                  <c:v>6.5601330000000004</c:v>
                </c:pt>
                <c:pt idx="43381">
                  <c:v>6.5650829999999996</c:v>
                </c:pt>
                <c:pt idx="43382">
                  <c:v>6.5725610000000003</c:v>
                </c:pt>
                <c:pt idx="43383">
                  <c:v>6.5640479999999997</c:v>
                </c:pt>
                <c:pt idx="43384">
                  <c:v>6.5603639999999999</c:v>
                </c:pt>
                <c:pt idx="43385">
                  <c:v>6.567507</c:v>
                </c:pt>
                <c:pt idx="43386">
                  <c:v>6.5646899999999997</c:v>
                </c:pt>
                <c:pt idx="43387">
                  <c:v>6.5615579999999998</c:v>
                </c:pt>
                <c:pt idx="43388">
                  <c:v>6.5624919999999998</c:v>
                </c:pt>
                <c:pt idx="43389">
                  <c:v>6.5611800000000002</c:v>
                </c:pt>
                <c:pt idx="43390">
                  <c:v>6.5633119999999998</c:v>
                </c:pt>
                <c:pt idx="43391">
                  <c:v>6.5686410000000004</c:v>
                </c:pt>
                <c:pt idx="43392">
                  <c:v>6.5710800000000003</c:v>
                </c:pt>
                <c:pt idx="43393">
                  <c:v>6.5693840000000003</c:v>
                </c:pt>
                <c:pt idx="43394">
                  <c:v>6.5710230000000003</c:v>
                </c:pt>
                <c:pt idx="43395">
                  <c:v>6.5709460000000002</c:v>
                </c:pt>
                <c:pt idx="43396">
                  <c:v>6.5628089999999997</c:v>
                </c:pt>
                <c:pt idx="43397">
                  <c:v>6.5632650000000003</c:v>
                </c:pt>
                <c:pt idx="43398">
                  <c:v>6.5694160000000004</c:v>
                </c:pt>
                <c:pt idx="43399">
                  <c:v>6.564927</c:v>
                </c:pt>
                <c:pt idx="43400">
                  <c:v>6.5605640000000003</c:v>
                </c:pt>
                <c:pt idx="43401">
                  <c:v>6.5697679999999998</c:v>
                </c:pt>
                <c:pt idx="43402">
                  <c:v>6.5701200000000002</c:v>
                </c:pt>
                <c:pt idx="43403">
                  <c:v>6.5546939999999996</c:v>
                </c:pt>
                <c:pt idx="43404">
                  <c:v>6.5610939999999998</c:v>
                </c:pt>
                <c:pt idx="43405">
                  <c:v>6.5730789999999999</c:v>
                </c:pt>
                <c:pt idx="43406">
                  <c:v>6.5644080000000002</c:v>
                </c:pt>
                <c:pt idx="43407">
                  <c:v>6.5619160000000001</c:v>
                </c:pt>
                <c:pt idx="43408">
                  <c:v>6.5694249999999998</c:v>
                </c:pt>
                <c:pt idx="43409">
                  <c:v>6.5694869999999996</c:v>
                </c:pt>
                <c:pt idx="43410">
                  <c:v>6.5641540000000003</c:v>
                </c:pt>
                <c:pt idx="43411">
                  <c:v>6.5640460000000003</c:v>
                </c:pt>
                <c:pt idx="43412">
                  <c:v>6.5673300000000001</c:v>
                </c:pt>
                <c:pt idx="43413">
                  <c:v>6.566649</c:v>
                </c:pt>
                <c:pt idx="43414">
                  <c:v>6.5676139999999998</c:v>
                </c:pt>
                <c:pt idx="43415">
                  <c:v>6.5694210000000002</c:v>
                </c:pt>
                <c:pt idx="43416">
                  <c:v>6.5666960000000003</c:v>
                </c:pt>
                <c:pt idx="43417">
                  <c:v>6.5629080000000002</c:v>
                </c:pt>
                <c:pt idx="43418">
                  <c:v>6.5637509999999999</c:v>
                </c:pt>
                <c:pt idx="43419">
                  <c:v>6.5639050000000001</c:v>
                </c:pt>
                <c:pt idx="43420">
                  <c:v>6.5627509999999996</c:v>
                </c:pt>
                <c:pt idx="43421">
                  <c:v>6.5680209999999999</c:v>
                </c:pt>
                <c:pt idx="43422">
                  <c:v>6.5689869999999999</c:v>
                </c:pt>
                <c:pt idx="43423">
                  <c:v>6.5652980000000003</c:v>
                </c:pt>
                <c:pt idx="43424">
                  <c:v>6.5698660000000002</c:v>
                </c:pt>
                <c:pt idx="43425">
                  <c:v>6.5723070000000003</c:v>
                </c:pt>
                <c:pt idx="43426">
                  <c:v>6.5664629999999997</c:v>
                </c:pt>
                <c:pt idx="43427">
                  <c:v>6.5695709999999998</c:v>
                </c:pt>
                <c:pt idx="43428">
                  <c:v>6.5784669999999998</c:v>
                </c:pt>
                <c:pt idx="43429">
                  <c:v>6.5736189999999999</c:v>
                </c:pt>
                <c:pt idx="43430">
                  <c:v>6.5650360000000001</c:v>
                </c:pt>
                <c:pt idx="43431">
                  <c:v>6.572724</c:v>
                </c:pt>
                <c:pt idx="43432">
                  <c:v>6.5777720000000004</c:v>
                </c:pt>
                <c:pt idx="43433">
                  <c:v>6.5728850000000003</c:v>
                </c:pt>
                <c:pt idx="43434">
                  <c:v>6.5753339999999998</c:v>
                </c:pt>
                <c:pt idx="43435">
                  <c:v>6.5757899999999996</c:v>
                </c:pt>
                <c:pt idx="43436">
                  <c:v>6.5691839999999999</c:v>
                </c:pt>
                <c:pt idx="43437">
                  <c:v>6.5693890000000001</c:v>
                </c:pt>
                <c:pt idx="43438">
                  <c:v>6.5726269999999998</c:v>
                </c:pt>
                <c:pt idx="43439">
                  <c:v>6.5683980000000002</c:v>
                </c:pt>
                <c:pt idx="43440">
                  <c:v>6.5676300000000003</c:v>
                </c:pt>
                <c:pt idx="43441">
                  <c:v>6.5724910000000003</c:v>
                </c:pt>
                <c:pt idx="43442">
                  <c:v>6.5682130000000001</c:v>
                </c:pt>
                <c:pt idx="43443">
                  <c:v>6.5680630000000004</c:v>
                </c:pt>
                <c:pt idx="43444">
                  <c:v>6.5786670000000003</c:v>
                </c:pt>
                <c:pt idx="43445">
                  <c:v>6.5774210000000002</c:v>
                </c:pt>
                <c:pt idx="43446">
                  <c:v>6.56942</c:v>
                </c:pt>
                <c:pt idx="43447">
                  <c:v>6.5737810000000003</c:v>
                </c:pt>
                <c:pt idx="43448">
                  <c:v>6.576263</c:v>
                </c:pt>
                <c:pt idx="43449">
                  <c:v>6.5661909999999999</c:v>
                </c:pt>
                <c:pt idx="43450">
                  <c:v>6.5700209999999997</c:v>
                </c:pt>
                <c:pt idx="43451">
                  <c:v>6.5802050000000003</c:v>
                </c:pt>
                <c:pt idx="43452">
                  <c:v>6.5734009999999996</c:v>
                </c:pt>
                <c:pt idx="43453">
                  <c:v>6.5710600000000001</c:v>
                </c:pt>
                <c:pt idx="43454">
                  <c:v>6.5764490000000002</c:v>
                </c:pt>
                <c:pt idx="43455">
                  <c:v>6.5753380000000003</c:v>
                </c:pt>
                <c:pt idx="43456">
                  <c:v>6.5745329999999997</c:v>
                </c:pt>
                <c:pt idx="43457">
                  <c:v>6.5789809999999997</c:v>
                </c:pt>
                <c:pt idx="43458">
                  <c:v>6.5784390000000004</c:v>
                </c:pt>
                <c:pt idx="43459">
                  <c:v>6.5721600000000002</c:v>
                </c:pt>
                <c:pt idx="43460">
                  <c:v>6.5744590000000001</c:v>
                </c:pt>
                <c:pt idx="43461">
                  <c:v>6.5744009999999999</c:v>
                </c:pt>
                <c:pt idx="43462">
                  <c:v>6.5675999999999997</c:v>
                </c:pt>
                <c:pt idx="43463">
                  <c:v>6.5744800000000003</c:v>
                </c:pt>
                <c:pt idx="43464">
                  <c:v>6.5819039999999998</c:v>
                </c:pt>
                <c:pt idx="43465">
                  <c:v>6.5775459999999999</c:v>
                </c:pt>
                <c:pt idx="43466">
                  <c:v>6.5737690000000004</c:v>
                </c:pt>
                <c:pt idx="43467">
                  <c:v>6.5776659999999998</c:v>
                </c:pt>
                <c:pt idx="43468">
                  <c:v>6.5823619999999998</c:v>
                </c:pt>
                <c:pt idx="43469">
                  <c:v>6.5796479999999997</c:v>
                </c:pt>
                <c:pt idx="43470">
                  <c:v>6.5805819999999997</c:v>
                </c:pt>
                <c:pt idx="43471">
                  <c:v>6.5813040000000003</c:v>
                </c:pt>
                <c:pt idx="43472">
                  <c:v>6.5738500000000002</c:v>
                </c:pt>
                <c:pt idx="43473">
                  <c:v>6.5738440000000002</c:v>
                </c:pt>
                <c:pt idx="43474">
                  <c:v>6.5770330000000001</c:v>
                </c:pt>
                <c:pt idx="43475">
                  <c:v>6.5774249999999999</c:v>
                </c:pt>
                <c:pt idx="43476">
                  <c:v>6.5825509999999996</c:v>
                </c:pt>
                <c:pt idx="43477">
                  <c:v>6.5858280000000002</c:v>
                </c:pt>
                <c:pt idx="43478">
                  <c:v>6.5778679999999996</c:v>
                </c:pt>
                <c:pt idx="43479">
                  <c:v>6.573906</c:v>
                </c:pt>
                <c:pt idx="43480">
                  <c:v>6.5799450000000004</c:v>
                </c:pt>
                <c:pt idx="43481">
                  <c:v>6.5760480000000001</c:v>
                </c:pt>
                <c:pt idx="43482">
                  <c:v>6.5717720000000002</c:v>
                </c:pt>
                <c:pt idx="43483">
                  <c:v>6.578265</c:v>
                </c:pt>
                <c:pt idx="43484">
                  <c:v>6.5807060000000002</c:v>
                </c:pt>
                <c:pt idx="43485">
                  <c:v>6.5740259999999999</c:v>
                </c:pt>
                <c:pt idx="43486">
                  <c:v>6.5717140000000001</c:v>
                </c:pt>
                <c:pt idx="43487">
                  <c:v>6.5791649999999997</c:v>
                </c:pt>
                <c:pt idx="43488">
                  <c:v>6.5837440000000003</c:v>
                </c:pt>
                <c:pt idx="43489">
                  <c:v>6.5838970000000003</c:v>
                </c:pt>
                <c:pt idx="43490">
                  <c:v>6.5823900000000002</c:v>
                </c:pt>
                <c:pt idx="43491">
                  <c:v>6.5803120000000002</c:v>
                </c:pt>
                <c:pt idx="43492">
                  <c:v>6.5830849999999996</c:v>
                </c:pt>
                <c:pt idx="43493">
                  <c:v>6.5840759999999996</c:v>
                </c:pt>
                <c:pt idx="43494">
                  <c:v>6.5800320000000001</c:v>
                </c:pt>
                <c:pt idx="43495">
                  <c:v>6.5766159999999996</c:v>
                </c:pt>
                <c:pt idx="43496">
                  <c:v>6.5810129999999996</c:v>
                </c:pt>
                <c:pt idx="43497">
                  <c:v>6.5857359999999998</c:v>
                </c:pt>
                <c:pt idx="43498">
                  <c:v>6.5778129999999999</c:v>
                </c:pt>
                <c:pt idx="43499">
                  <c:v>6.5766030000000004</c:v>
                </c:pt>
                <c:pt idx="43500">
                  <c:v>6.5848579999999997</c:v>
                </c:pt>
                <c:pt idx="43501">
                  <c:v>6.5848829999999996</c:v>
                </c:pt>
                <c:pt idx="43502">
                  <c:v>6.5841539999999998</c:v>
                </c:pt>
                <c:pt idx="43503">
                  <c:v>6.586627</c:v>
                </c:pt>
                <c:pt idx="43504">
                  <c:v>6.5850530000000003</c:v>
                </c:pt>
                <c:pt idx="43505">
                  <c:v>6.5789390000000001</c:v>
                </c:pt>
                <c:pt idx="43506">
                  <c:v>6.5783139999999998</c:v>
                </c:pt>
                <c:pt idx="43507">
                  <c:v>6.5829719999999998</c:v>
                </c:pt>
                <c:pt idx="43508">
                  <c:v>6.5800479999999997</c:v>
                </c:pt>
                <c:pt idx="43509">
                  <c:v>6.5786740000000004</c:v>
                </c:pt>
                <c:pt idx="43510">
                  <c:v>6.5813490000000003</c:v>
                </c:pt>
                <c:pt idx="43511">
                  <c:v>6.5817699999999997</c:v>
                </c:pt>
                <c:pt idx="43512">
                  <c:v>6.5835119999999998</c:v>
                </c:pt>
                <c:pt idx="43513">
                  <c:v>6.5864349999999998</c:v>
                </c:pt>
                <c:pt idx="43514">
                  <c:v>6.5867550000000001</c:v>
                </c:pt>
                <c:pt idx="43515">
                  <c:v>6.5856430000000001</c:v>
                </c:pt>
                <c:pt idx="43516">
                  <c:v>6.5907929999999997</c:v>
                </c:pt>
                <c:pt idx="43517">
                  <c:v>6.591113</c:v>
                </c:pt>
                <c:pt idx="43518">
                  <c:v>6.5848230000000001</c:v>
                </c:pt>
                <c:pt idx="43519">
                  <c:v>6.5876900000000003</c:v>
                </c:pt>
                <c:pt idx="43520">
                  <c:v>6.5898430000000001</c:v>
                </c:pt>
                <c:pt idx="43521">
                  <c:v>6.5862160000000003</c:v>
                </c:pt>
                <c:pt idx="43522">
                  <c:v>6.5833380000000004</c:v>
                </c:pt>
                <c:pt idx="43523">
                  <c:v>6.5782939999999996</c:v>
                </c:pt>
                <c:pt idx="43524">
                  <c:v>6.5776310000000002</c:v>
                </c:pt>
                <c:pt idx="43525">
                  <c:v>6.5834609999999998</c:v>
                </c:pt>
                <c:pt idx="43526">
                  <c:v>6.5909930000000001</c:v>
                </c:pt>
                <c:pt idx="43527">
                  <c:v>6.5915470000000003</c:v>
                </c:pt>
                <c:pt idx="43528">
                  <c:v>6.5883440000000002</c:v>
                </c:pt>
                <c:pt idx="43529">
                  <c:v>6.5943230000000002</c:v>
                </c:pt>
                <c:pt idx="43530">
                  <c:v>6.5965449999999999</c:v>
                </c:pt>
                <c:pt idx="43531">
                  <c:v>6.5884270000000003</c:v>
                </c:pt>
                <c:pt idx="43532">
                  <c:v>6.5862600000000002</c:v>
                </c:pt>
                <c:pt idx="43533">
                  <c:v>6.5912699999999997</c:v>
                </c:pt>
                <c:pt idx="43534">
                  <c:v>6.5895640000000002</c:v>
                </c:pt>
                <c:pt idx="43535">
                  <c:v>6.5845979999999997</c:v>
                </c:pt>
                <c:pt idx="43536">
                  <c:v>6.5880450000000002</c:v>
                </c:pt>
                <c:pt idx="43537">
                  <c:v>6.5897189999999997</c:v>
                </c:pt>
                <c:pt idx="43538">
                  <c:v>6.5920930000000002</c:v>
                </c:pt>
                <c:pt idx="43539">
                  <c:v>6.5956999999999999</c:v>
                </c:pt>
                <c:pt idx="43540">
                  <c:v>6.5882149999999999</c:v>
                </c:pt>
                <c:pt idx="43541">
                  <c:v>6.5852329999999997</c:v>
                </c:pt>
                <c:pt idx="43542">
                  <c:v>6.5938600000000003</c:v>
                </c:pt>
                <c:pt idx="43543">
                  <c:v>6.5969049999999996</c:v>
                </c:pt>
                <c:pt idx="43544">
                  <c:v>6.5908559999999996</c:v>
                </c:pt>
                <c:pt idx="43545">
                  <c:v>6.586373</c:v>
                </c:pt>
                <c:pt idx="43546">
                  <c:v>6.5860900000000004</c:v>
                </c:pt>
                <c:pt idx="43547">
                  <c:v>6.582827</c:v>
                </c:pt>
                <c:pt idx="43548">
                  <c:v>6.5840709999999998</c:v>
                </c:pt>
                <c:pt idx="43549">
                  <c:v>6.5907330000000002</c:v>
                </c:pt>
                <c:pt idx="43550">
                  <c:v>6.587796</c:v>
                </c:pt>
                <c:pt idx="43551">
                  <c:v>6.580997</c:v>
                </c:pt>
                <c:pt idx="43552">
                  <c:v>6.5874740000000003</c:v>
                </c:pt>
                <c:pt idx="43553">
                  <c:v>6.594239</c:v>
                </c:pt>
                <c:pt idx="43554">
                  <c:v>6.5851699999999997</c:v>
                </c:pt>
                <c:pt idx="43555">
                  <c:v>6.5875199999999996</c:v>
                </c:pt>
                <c:pt idx="43556">
                  <c:v>6.6004360000000002</c:v>
                </c:pt>
                <c:pt idx="43557">
                  <c:v>6.592962</c:v>
                </c:pt>
                <c:pt idx="43558">
                  <c:v>6.5878810000000003</c:v>
                </c:pt>
                <c:pt idx="43559">
                  <c:v>6.5953499999999998</c:v>
                </c:pt>
                <c:pt idx="43560">
                  <c:v>6.5944200000000004</c:v>
                </c:pt>
                <c:pt idx="43561">
                  <c:v>6.5878920000000001</c:v>
                </c:pt>
                <c:pt idx="43562">
                  <c:v>6.5917430000000001</c:v>
                </c:pt>
                <c:pt idx="43563">
                  <c:v>6.5980379999999998</c:v>
                </c:pt>
                <c:pt idx="43564">
                  <c:v>6.5918859999999997</c:v>
                </c:pt>
                <c:pt idx="43565">
                  <c:v>6.5929880000000001</c:v>
                </c:pt>
                <c:pt idx="43566">
                  <c:v>6.5986039999999999</c:v>
                </c:pt>
                <c:pt idx="43567">
                  <c:v>6.5935639999999998</c:v>
                </c:pt>
                <c:pt idx="43568">
                  <c:v>6.5928469999999999</c:v>
                </c:pt>
                <c:pt idx="43569">
                  <c:v>6.5943079999999998</c:v>
                </c:pt>
                <c:pt idx="43570">
                  <c:v>6.5912810000000004</c:v>
                </c:pt>
                <c:pt idx="43571">
                  <c:v>6.5922000000000001</c:v>
                </c:pt>
                <c:pt idx="43572">
                  <c:v>6.5964270000000003</c:v>
                </c:pt>
                <c:pt idx="43573">
                  <c:v>6.5916600000000001</c:v>
                </c:pt>
                <c:pt idx="43574">
                  <c:v>6.5859300000000003</c:v>
                </c:pt>
                <c:pt idx="43575">
                  <c:v>6.5966990000000001</c:v>
                </c:pt>
                <c:pt idx="43576">
                  <c:v>6.6030290000000003</c:v>
                </c:pt>
                <c:pt idx="43577">
                  <c:v>6.5957650000000001</c:v>
                </c:pt>
                <c:pt idx="43578">
                  <c:v>6.5977230000000002</c:v>
                </c:pt>
                <c:pt idx="43579">
                  <c:v>6.6005539999999998</c:v>
                </c:pt>
                <c:pt idx="43580">
                  <c:v>6.5927639999999998</c:v>
                </c:pt>
                <c:pt idx="43581">
                  <c:v>6.5935969999999999</c:v>
                </c:pt>
                <c:pt idx="43582">
                  <c:v>6.6017669999999997</c:v>
                </c:pt>
                <c:pt idx="43583">
                  <c:v>6.5925779999999996</c:v>
                </c:pt>
                <c:pt idx="43584">
                  <c:v>6.5870319999999998</c:v>
                </c:pt>
                <c:pt idx="43585">
                  <c:v>6.6001159999999999</c:v>
                </c:pt>
                <c:pt idx="43586">
                  <c:v>6.5943899999999998</c:v>
                </c:pt>
                <c:pt idx="43587">
                  <c:v>6.5850960000000001</c:v>
                </c:pt>
                <c:pt idx="43588">
                  <c:v>6.5961069999999999</c:v>
                </c:pt>
                <c:pt idx="43589">
                  <c:v>6.5995600000000003</c:v>
                </c:pt>
                <c:pt idx="43590">
                  <c:v>6.594913</c:v>
                </c:pt>
                <c:pt idx="43591">
                  <c:v>6.5996620000000004</c:v>
                </c:pt>
                <c:pt idx="43592">
                  <c:v>6.6035529999999998</c:v>
                </c:pt>
                <c:pt idx="43593">
                  <c:v>6.5936560000000002</c:v>
                </c:pt>
                <c:pt idx="43594">
                  <c:v>6.5883269999999996</c:v>
                </c:pt>
                <c:pt idx="43595">
                  <c:v>6.5967690000000001</c:v>
                </c:pt>
                <c:pt idx="43596">
                  <c:v>6.5984920000000002</c:v>
                </c:pt>
                <c:pt idx="43597">
                  <c:v>6.5970170000000001</c:v>
                </c:pt>
                <c:pt idx="43598">
                  <c:v>6.6023259999999997</c:v>
                </c:pt>
                <c:pt idx="43599">
                  <c:v>6.6043219999999998</c:v>
                </c:pt>
                <c:pt idx="43600">
                  <c:v>6.5982019999999997</c:v>
                </c:pt>
                <c:pt idx="43601">
                  <c:v>6.600295</c:v>
                </c:pt>
                <c:pt idx="43602">
                  <c:v>6.6070010000000003</c:v>
                </c:pt>
                <c:pt idx="43603">
                  <c:v>6.5959989999999999</c:v>
                </c:pt>
                <c:pt idx="43604">
                  <c:v>6.5900299999999996</c:v>
                </c:pt>
                <c:pt idx="43605">
                  <c:v>6.5996490000000003</c:v>
                </c:pt>
                <c:pt idx="43606">
                  <c:v>6.6011280000000001</c:v>
                </c:pt>
                <c:pt idx="43607">
                  <c:v>6.5986260000000003</c:v>
                </c:pt>
                <c:pt idx="43608">
                  <c:v>6.6025669999999996</c:v>
                </c:pt>
                <c:pt idx="43609">
                  <c:v>6.6044660000000004</c:v>
                </c:pt>
                <c:pt idx="43610">
                  <c:v>6.598096</c:v>
                </c:pt>
                <c:pt idx="43611">
                  <c:v>6.5991770000000001</c:v>
                </c:pt>
                <c:pt idx="43612">
                  <c:v>6.6031589999999998</c:v>
                </c:pt>
                <c:pt idx="43613">
                  <c:v>6.5955500000000002</c:v>
                </c:pt>
                <c:pt idx="43614">
                  <c:v>6.598719</c:v>
                </c:pt>
                <c:pt idx="43615">
                  <c:v>6.6077940000000002</c:v>
                </c:pt>
                <c:pt idx="43616">
                  <c:v>6.6026210000000001</c:v>
                </c:pt>
                <c:pt idx="43617">
                  <c:v>6.5961679999999996</c:v>
                </c:pt>
                <c:pt idx="43618">
                  <c:v>6.6001709999999996</c:v>
                </c:pt>
                <c:pt idx="43619">
                  <c:v>6.6028760000000002</c:v>
                </c:pt>
                <c:pt idx="43620">
                  <c:v>6.5987330000000002</c:v>
                </c:pt>
                <c:pt idx="43621">
                  <c:v>6.6018759999999999</c:v>
                </c:pt>
                <c:pt idx="43622">
                  <c:v>6.6026059999999998</c:v>
                </c:pt>
                <c:pt idx="43623">
                  <c:v>6.5987689999999999</c:v>
                </c:pt>
                <c:pt idx="43624">
                  <c:v>6.6074679999999999</c:v>
                </c:pt>
                <c:pt idx="43625">
                  <c:v>6.6079780000000001</c:v>
                </c:pt>
                <c:pt idx="43626">
                  <c:v>6.5994409999999997</c:v>
                </c:pt>
                <c:pt idx="43627">
                  <c:v>6.6023480000000001</c:v>
                </c:pt>
                <c:pt idx="43628">
                  <c:v>6.6066830000000003</c:v>
                </c:pt>
                <c:pt idx="43629">
                  <c:v>6.5980290000000004</c:v>
                </c:pt>
                <c:pt idx="43630">
                  <c:v>6.592257</c:v>
                </c:pt>
                <c:pt idx="43631">
                  <c:v>6.603091</c:v>
                </c:pt>
                <c:pt idx="43632">
                  <c:v>6.6078599999999996</c:v>
                </c:pt>
                <c:pt idx="43633">
                  <c:v>6.6002609999999997</c:v>
                </c:pt>
                <c:pt idx="43634">
                  <c:v>6.6046639999999996</c:v>
                </c:pt>
                <c:pt idx="43635">
                  <c:v>6.6172110000000002</c:v>
                </c:pt>
                <c:pt idx="43636">
                  <c:v>6.6120960000000002</c:v>
                </c:pt>
                <c:pt idx="43637">
                  <c:v>6.6002460000000003</c:v>
                </c:pt>
                <c:pt idx="43638">
                  <c:v>6.6071949999999999</c:v>
                </c:pt>
                <c:pt idx="43639">
                  <c:v>6.6128039999999997</c:v>
                </c:pt>
                <c:pt idx="43640">
                  <c:v>6.6055400000000004</c:v>
                </c:pt>
                <c:pt idx="43641">
                  <c:v>6.6117840000000001</c:v>
                </c:pt>
                <c:pt idx="43642">
                  <c:v>6.6154809999999999</c:v>
                </c:pt>
                <c:pt idx="43643">
                  <c:v>6.6071520000000001</c:v>
                </c:pt>
                <c:pt idx="43644">
                  <c:v>6.6102319999999999</c:v>
                </c:pt>
                <c:pt idx="43645">
                  <c:v>6.6124660000000004</c:v>
                </c:pt>
                <c:pt idx="43646">
                  <c:v>6.6048239999999998</c:v>
                </c:pt>
                <c:pt idx="43647">
                  <c:v>6.6071470000000003</c:v>
                </c:pt>
                <c:pt idx="43648">
                  <c:v>6.6146029999999998</c:v>
                </c:pt>
                <c:pt idx="43649">
                  <c:v>6.6049340000000001</c:v>
                </c:pt>
                <c:pt idx="43650">
                  <c:v>6.5986989999999999</c:v>
                </c:pt>
                <c:pt idx="43651">
                  <c:v>6.610652</c:v>
                </c:pt>
                <c:pt idx="43652">
                  <c:v>6.6100810000000001</c:v>
                </c:pt>
                <c:pt idx="43653">
                  <c:v>6.6011670000000002</c:v>
                </c:pt>
                <c:pt idx="43654">
                  <c:v>6.6060860000000003</c:v>
                </c:pt>
                <c:pt idx="43655">
                  <c:v>6.6085120000000002</c:v>
                </c:pt>
                <c:pt idx="43656">
                  <c:v>6.6023050000000003</c:v>
                </c:pt>
                <c:pt idx="43657">
                  <c:v>6.603288</c:v>
                </c:pt>
                <c:pt idx="43658">
                  <c:v>6.606859</c:v>
                </c:pt>
                <c:pt idx="43659">
                  <c:v>6.601172</c:v>
                </c:pt>
                <c:pt idx="43660">
                  <c:v>6.6017469999999996</c:v>
                </c:pt>
                <c:pt idx="43661">
                  <c:v>6.6118129999999997</c:v>
                </c:pt>
                <c:pt idx="43662">
                  <c:v>6.6090479999999996</c:v>
                </c:pt>
                <c:pt idx="43663">
                  <c:v>6.6014879999999998</c:v>
                </c:pt>
                <c:pt idx="43664">
                  <c:v>6.6055440000000001</c:v>
                </c:pt>
                <c:pt idx="43665">
                  <c:v>6.6130579999999997</c:v>
                </c:pt>
                <c:pt idx="43666">
                  <c:v>6.6125829999999999</c:v>
                </c:pt>
                <c:pt idx="43667">
                  <c:v>6.6101010000000002</c:v>
                </c:pt>
                <c:pt idx="43668">
                  <c:v>6.6104000000000003</c:v>
                </c:pt>
                <c:pt idx="43669">
                  <c:v>6.6075100000000004</c:v>
                </c:pt>
                <c:pt idx="43670">
                  <c:v>6.6109169999999997</c:v>
                </c:pt>
                <c:pt idx="43671">
                  <c:v>6.6120939999999999</c:v>
                </c:pt>
                <c:pt idx="43672">
                  <c:v>6.6051200000000003</c:v>
                </c:pt>
                <c:pt idx="43673">
                  <c:v>6.6073310000000003</c:v>
                </c:pt>
                <c:pt idx="43674">
                  <c:v>6.6138659999999998</c:v>
                </c:pt>
                <c:pt idx="43675">
                  <c:v>6.614776</c:v>
                </c:pt>
                <c:pt idx="43676">
                  <c:v>6.6094090000000003</c:v>
                </c:pt>
                <c:pt idx="43677">
                  <c:v>6.6142089999999998</c:v>
                </c:pt>
                <c:pt idx="43678">
                  <c:v>6.6265020000000003</c:v>
                </c:pt>
                <c:pt idx="43679">
                  <c:v>6.6200830000000002</c:v>
                </c:pt>
                <c:pt idx="43680">
                  <c:v>6.611726</c:v>
                </c:pt>
                <c:pt idx="43681">
                  <c:v>6.614681</c:v>
                </c:pt>
                <c:pt idx="43682">
                  <c:v>6.6126189999999996</c:v>
                </c:pt>
                <c:pt idx="43683">
                  <c:v>6.6077880000000002</c:v>
                </c:pt>
                <c:pt idx="43684">
                  <c:v>6.6112919999999997</c:v>
                </c:pt>
                <c:pt idx="43685">
                  <c:v>6.6119880000000002</c:v>
                </c:pt>
                <c:pt idx="43686">
                  <c:v>6.604349</c:v>
                </c:pt>
                <c:pt idx="43687">
                  <c:v>6.6126060000000004</c:v>
                </c:pt>
                <c:pt idx="43688">
                  <c:v>6.6239229999999996</c:v>
                </c:pt>
                <c:pt idx="43689">
                  <c:v>6.6147099999999996</c:v>
                </c:pt>
                <c:pt idx="43690">
                  <c:v>6.6105840000000002</c:v>
                </c:pt>
                <c:pt idx="43691">
                  <c:v>6.6127500000000001</c:v>
                </c:pt>
                <c:pt idx="43692">
                  <c:v>6.6092370000000003</c:v>
                </c:pt>
                <c:pt idx="43693">
                  <c:v>6.6090099999999996</c:v>
                </c:pt>
                <c:pt idx="43694">
                  <c:v>6.6110030000000002</c:v>
                </c:pt>
                <c:pt idx="43695">
                  <c:v>6.6089190000000002</c:v>
                </c:pt>
                <c:pt idx="43696">
                  <c:v>6.6077669999999999</c:v>
                </c:pt>
                <c:pt idx="43697">
                  <c:v>6.6142000000000003</c:v>
                </c:pt>
                <c:pt idx="43698">
                  <c:v>6.6180779999999997</c:v>
                </c:pt>
                <c:pt idx="43699">
                  <c:v>6.6161349999999999</c:v>
                </c:pt>
                <c:pt idx="43700">
                  <c:v>6.6175499999999996</c:v>
                </c:pt>
                <c:pt idx="43701">
                  <c:v>6.6205910000000001</c:v>
                </c:pt>
                <c:pt idx="43702">
                  <c:v>6.6200710000000003</c:v>
                </c:pt>
                <c:pt idx="43703">
                  <c:v>6.6180099999999999</c:v>
                </c:pt>
                <c:pt idx="43704">
                  <c:v>6.6223159999999996</c:v>
                </c:pt>
                <c:pt idx="43705">
                  <c:v>6.619364</c:v>
                </c:pt>
                <c:pt idx="43706">
                  <c:v>6.6105090000000004</c:v>
                </c:pt>
                <c:pt idx="43707">
                  <c:v>6.6163230000000004</c:v>
                </c:pt>
                <c:pt idx="43708">
                  <c:v>6.6218120000000003</c:v>
                </c:pt>
                <c:pt idx="43709">
                  <c:v>6.6198370000000004</c:v>
                </c:pt>
                <c:pt idx="43710">
                  <c:v>6.6207050000000001</c:v>
                </c:pt>
                <c:pt idx="43711">
                  <c:v>6.6187940000000003</c:v>
                </c:pt>
                <c:pt idx="43712">
                  <c:v>6.6148579999999999</c:v>
                </c:pt>
                <c:pt idx="43713">
                  <c:v>6.6164139999999998</c:v>
                </c:pt>
                <c:pt idx="43714">
                  <c:v>6.6200299999999999</c:v>
                </c:pt>
                <c:pt idx="43715">
                  <c:v>6.6146390000000004</c:v>
                </c:pt>
                <c:pt idx="43716">
                  <c:v>6.6144749999999997</c:v>
                </c:pt>
                <c:pt idx="43717">
                  <c:v>6.6242989999999997</c:v>
                </c:pt>
                <c:pt idx="43718">
                  <c:v>6.616771</c:v>
                </c:pt>
                <c:pt idx="43719">
                  <c:v>6.6092779999999998</c:v>
                </c:pt>
                <c:pt idx="43720">
                  <c:v>6.6193109999999997</c:v>
                </c:pt>
                <c:pt idx="43721">
                  <c:v>6.623202</c:v>
                </c:pt>
                <c:pt idx="43722">
                  <c:v>6.6209949999999997</c:v>
                </c:pt>
                <c:pt idx="43723">
                  <c:v>6.6225050000000003</c:v>
                </c:pt>
                <c:pt idx="43724">
                  <c:v>6.6226529999999997</c:v>
                </c:pt>
                <c:pt idx="43725">
                  <c:v>6.6207510000000003</c:v>
                </c:pt>
                <c:pt idx="43726">
                  <c:v>6.6257390000000003</c:v>
                </c:pt>
                <c:pt idx="43727">
                  <c:v>6.6265830000000001</c:v>
                </c:pt>
                <c:pt idx="43728">
                  <c:v>6.6133819999999996</c:v>
                </c:pt>
                <c:pt idx="43729">
                  <c:v>6.6097640000000002</c:v>
                </c:pt>
                <c:pt idx="43730">
                  <c:v>6.6187990000000001</c:v>
                </c:pt>
                <c:pt idx="43731">
                  <c:v>6.617667</c:v>
                </c:pt>
                <c:pt idx="43732">
                  <c:v>6.6132439999999999</c:v>
                </c:pt>
                <c:pt idx="43733">
                  <c:v>6.6190129999999998</c:v>
                </c:pt>
                <c:pt idx="43734">
                  <c:v>6.620107</c:v>
                </c:pt>
                <c:pt idx="43735">
                  <c:v>6.6151169999999997</c:v>
                </c:pt>
                <c:pt idx="43736">
                  <c:v>6.6196140000000003</c:v>
                </c:pt>
                <c:pt idx="43737">
                  <c:v>6.6232939999999996</c:v>
                </c:pt>
                <c:pt idx="43738">
                  <c:v>6.6193330000000001</c:v>
                </c:pt>
                <c:pt idx="43739">
                  <c:v>6.61768</c:v>
                </c:pt>
                <c:pt idx="43740">
                  <c:v>6.6200799999999997</c:v>
                </c:pt>
                <c:pt idx="43741">
                  <c:v>6.6220569999999999</c:v>
                </c:pt>
                <c:pt idx="43742">
                  <c:v>6.6215380000000001</c:v>
                </c:pt>
                <c:pt idx="43743">
                  <c:v>6.6259129999999997</c:v>
                </c:pt>
                <c:pt idx="43744">
                  <c:v>6.6282690000000004</c:v>
                </c:pt>
                <c:pt idx="43745">
                  <c:v>6.6226529999999997</c:v>
                </c:pt>
                <c:pt idx="43746">
                  <c:v>6.6243699999999999</c:v>
                </c:pt>
                <c:pt idx="43747">
                  <c:v>6.6296350000000004</c:v>
                </c:pt>
                <c:pt idx="43748">
                  <c:v>6.6297860000000002</c:v>
                </c:pt>
                <c:pt idx="43749">
                  <c:v>6.6283529999999997</c:v>
                </c:pt>
                <c:pt idx="43750">
                  <c:v>6.6261830000000002</c:v>
                </c:pt>
                <c:pt idx="43751">
                  <c:v>6.6254270000000002</c:v>
                </c:pt>
                <c:pt idx="43752">
                  <c:v>6.6261830000000002</c:v>
                </c:pt>
                <c:pt idx="43753">
                  <c:v>6.6264339999999997</c:v>
                </c:pt>
                <c:pt idx="43754">
                  <c:v>6.6187110000000002</c:v>
                </c:pt>
                <c:pt idx="43755">
                  <c:v>6.6124039999999997</c:v>
                </c:pt>
                <c:pt idx="43756">
                  <c:v>6.6250390000000001</c:v>
                </c:pt>
                <c:pt idx="43757">
                  <c:v>6.6334369999999998</c:v>
                </c:pt>
                <c:pt idx="43758">
                  <c:v>6.6269809999999998</c:v>
                </c:pt>
                <c:pt idx="43759">
                  <c:v>6.6265830000000001</c:v>
                </c:pt>
                <c:pt idx="43760">
                  <c:v>6.6318950000000001</c:v>
                </c:pt>
                <c:pt idx="43761">
                  <c:v>6.6242080000000003</c:v>
                </c:pt>
                <c:pt idx="43762">
                  <c:v>6.6214769999999996</c:v>
                </c:pt>
                <c:pt idx="43763">
                  <c:v>6.6317550000000001</c:v>
                </c:pt>
                <c:pt idx="43764">
                  <c:v>6.6276619999999999</c:v>
                </c:pt>
                <c:pt idx="43765">
                  <c:v>6.6244889999999996</c:v>
                </c:pt>
                <c:pt idx="43766">
                  <c:v>6.631132</c:v>
                </c:pt>
                <c:pt idx="43767">
                  <c:v>6.6219619999999999</c:v>
                </c:pt>
                <c:pt idx="43768">
                  <c:v>6.6159949999999998</c:v>
                </c:pt>
                <c:pt idx="43769">
                  <c:v>6.6283329999999996</c:v>
                </c:pt>
                <c:pt idx="43770">
                  <c:v>6.6343819999999996</c:v>
                </c:pt>
                <c:pt idx="43771">
                  <c:v>6.6259730000000001</c:v>
                </c:pt>
                <c:pt idx="43772">
                  <c:v>6.6232249999999997</c:v>
                </c:pt>
                <c:pt idx="43773">
                  <c:v>6.6254429999999997</c:v>
                </c:pt>
                <c:pt idx="43774">
                  <c:v>6.620323</c:v>
                </c:pt>
                <c:pt idx="43775">
                  <c:v>6.6258819999999998</c:v>
                </c:pt>
                <c:pt idx="43776">
                  <c:v>6.6342670000000004</c:v>
                </c:pt>
                <c:pt idx="43777">
                  <c:v>6.6288109999999998</c:v>
                </c:pt>
                <c:pt idx="43778">
                  <c:v>6.6247020000000001</c:v>
                </c:pt>
                <c:pt idx="43779">
                  <c:v>6.6267610000000001</c:v>
                </c:pt>
                <c:pt idx="43780">
                  <c:v>6.628158</c:v>
                </c:pt>
                <c:pt idx="43781">
                  <c:v>6.625248</c:v>
                </c:pt>
                <c:pt idx="43782">
                  <c:v>6.626004</c:v>
                </c:pt>
                <c:pt idx="43783">
                  <c:v>6.632333</c:v>
                </c:pt>
                <c:pt idx="43784">
                  <c:v>6.6352450000000003</c:v>
                </c:pt>
                <c:pt idx="43785">
                  <c:v>6.6363450000000004</c:v>
                </c:pt>
                <c:pt idx="43786">
                  <c:v>6.6370690000000003</c:v>
                </c:pt>
                <c:pt idx="43787">
                  <c:v>6.6319140000000001</c:v>
                </c:pt>
                <c:pt idx="43788">
                  <c:v>6.625362</c:v>
                </c:pt>
                <c:pt idx="43789">
                  <c:v>6.6262059999999998</c:v>
                </c:pt>
                <c:pt idx="43790">
                  <c:v>6.6267519999999998</c:v>
                </c:pt>
                <c:pt idx="43791">
                  <c:v>6.6249089999999997</c:v>
                </c:pt>
                <c:pt idx="43792">
                  <c:v>6.6326099999999997</c:v>
                </c:pt>
                <c:pt idx="43793">
                  <c:v>6.635885</c:v>
                </c:pt>
                <c:pt idx="43794">
                  <c:v>6.6256219999999999</c:v>
                </c:pt>
                <c:pt idx="43795">
                  <c:v>6.627205</c:v>
                </c:pt>
                <c:pt idx="43796">
                  <c:v>6.6370469999999999</c:v>
                </c:pt>
                <c:pt idx="43797">
                  <c:v>6.6341950000000001</c:v>
                </c:pt>
                <c:pt idx="43798">
                  <c:v>6.626843</c:v>
                </c:pt>
                <c:pt idx="43799">
                  <c:v>6.6278709999999998</c:v>
                </c:pt>
                <c:pt idx="43800">
                  <c:v>6.6283200000000004</c:v>
                </c:pt>
                <c:pt idx="43801">
                  <c:v>6.6229659999999999</c:v>
                </c:pt>
                <c:pt idx="43802">
                  <c:v>6.6270910000000001</c:v>
                </c:pt>
                <c:pt idx="43803">
                  <c:v>6.6327829999999999</c:v>
                </c:pt>
                <c:pt idx="43804">
                  <c:v>6.6317599999999999</c:v>
                </c:pt>
                <c:pt idx="43805">
                  <c:v>6.6378320000000004</c:v>
                </c:pt>
                <c:pt idx="43806">
                  <c:v>6.6418489999999997</c:v>
                </c:pt>
                <c:pt idx="43807">
                  <c:v>6.637778</c:v>
                </c:pt>
                <c:pt idx="43808">
                  <c:v>6.6396629999999996</c:v>
                </c:pt>
                <c:pt idx="43809">
                  <c:v>6.6465360000000002</c:v>
                </c:pt>
                <c:pt idx="43810">
                  <c:v>6.6408420000000001</c:v>
                </c:pt>
                <c:pt idx="43811">
                  <c:v>6.6324699999999996</c:v>
                </c:pt>
                <c:pt idx="43812">
                  <c:v>6.6395549999999997</c:v>
                </c:pt>
                <c:pt idx="43813">
                  <c:v>6.6399400000000002</c:v>
                </c:pt>
                <c:pt idx="43814">
                  <c:v>6.6344649999999996</c:v>
                </c:pt>
                <c:pt idx="43815">
                  <c:v>6.641534</c:v>
                </c:pt>
                <c:pt idx="43816">
                  <c:v>6.642652</c:v>
                </c:pt>
                <c:pt idx="43817">
                  <c:v>6.6319739999999996</c:v>
                </c:pt>
                <c:pt idx="43818">
                  <c:v>6.6325760000000002</c:v>
                </c:pt>
                <c:pt idx="43819">
                  <c:v>6.6395629999999999</c:v>
                </c:pt>
                <c:pt idx="43820">
                  <c:v>6.6339589999999999</c:v>
                </c:pt>
                <c:pt idx="43821">
                  <c:v>6.6292580000000001</c:v>
                </c:pt>
                <c:pt idx="43822">
                  <c:v>6.6349980000000004</c:v>
                </c:pt>
                <c:pt idx="43823">
                  <c:v>6.6298909999999998</c:v>
                </c:pt>
                <c:pt idx="43824">
                  <c:v>6.623602</c:v>
                </c:pt>
                <c:pt idx="43825">
                  <c:v>6.6308509999999998</c:v>
                </c:pt>
                <c:pt idx="43826">
                  <c:v>6.6339300000000003</c:v>
                </c:pt>
                <c:pt idx="43827">
                  <c:v>6.6320509999999997</c:v>
                </c:pt>
                <c:pt idx="43828">
                  <c:v>6.6346480000000003</c:v>
                </c:pt>
                <c:pt idx="43829">
                  <c:v>6.6355069999999996</c:v>
                </c:pt>
                <c:pt idx="43830">
                  <c:v>6.6295310000000001</c:v>
                </c:pt>
                <c:pt idx="43831">
                  <c:v>6.6329779999999996</c:v>
                </c:pt>
                <c:pt idx="43832">
                  <c:v>6.6417120000000001</c:v>
                </c:pt>
                <c:pt idx="43833">
                  <c:v>6.636692</c:v>
                </c:pt>
                <c:pt idx="43834">
                  <c:v>6.6372780000000002</c:v>
                </c:pt>
                <c:pt idx="43835">
                  <c:v>6.6465949999999996</c:v>
                </c:pt>
                <c:pt idx="43836">
                  <c:v>6.6409469999999997</c:v>
                </c:pt>
                <c:pt idx="43837">
                  <c:v>6.6326790000000004</c:v>
                </c:pt>
                <c:pt idx="43838">
                  <c:v>6.63828</c:v>
                </c:pt>
                <c:pt idx="43839">
                  <c:v>6.6392199999999999</c:v>
                </c:pt>
                <c:pt idx="43840">
                  <c:v>6.63401</c:v>
                </c:pt>
                <c:pt idx="43841">
                  <c:v>6.6393509999999996</c:v>
                </c:pt>
                <c:pt idx="43842">
                  <c:v>6.6390399999999996</c:v>
                </c:pt>
                <c:pt idx="43843">
                  <c:v>6.6320790000000001</c:v>
                </c:pt>
                <c:pt idx="43844">
                  <c:v>6.6400129999999997</c:v>
                </c:pt>
                <c:pt idx="43845">
                  <c:v>6.649864</c:v>
                </c:pt>
                <c:pt idx="43846">
                  <c:v>6.6444539999999996</c:v>
                </c:pt>
                <c:pt idx="43847">
                  <c:v>6.6369239999999996</c:v>
                </c:pt>
                <c:pt idx="43848">
                  <c:v>6.6441109999999997</c:v>
                </c:pt>
                <c:pt idx="43849">
                  <c:v>6.6459270000000004</c:v>
                </c:pt>
                <c:pt idx="43850">
                  <c:v>6.6353840000000002</c:v>
                </c:pt>
                <c:pt idx="43851">
                  <c:v>6.6413359999999999</c:v>
                </c:pt>
                <c:pt idx="43852">
                  <c:v>6.646458</c:v>
                </c:pt>
                <c:pt idx="43853">
                  <c:v>6.6366649999999998</c:v>
                </c:pt>
                <c:pt idx="43854">
                  <c:v>6.6377069999999998</c:v>
                </c:pt>
                <c:pt idx="43855">
                  <c:v>6.644984</c:v>
                </c:pt>
                <c:pt idx="43856">
                  <c:v>6.6436019999999996</c:v>
                </c:pt>
                <c:pt idx="43857">
                  <c:v>6.6412259999999996</c:v>
                </c:pt>
                <c:pt idx="43858">
                  <c:v>6.6454659999999999</c:v>
                </c:pt>
                <c:pt idx="43859">
                  <c:v>6.6398739999999998</c:v>
                </c:pt>
                <c:pt idx="43860">
                  <c:v>6.6332190000000004</c:v>
                </c:pt>
                <c:pt idx="43861">
                  <c:v>6.6414249999999999</c:v>
                </c:pt>
                <c:pt idx="43862">
                  <c:v>6.6385139999999998</c:v>
                </c:pt>
                <c:pt idx="43863">
                  <c:v>6.6312379999999997</c:v>
                </c:pt>
                <c:pt idx="43864">
                  <c:v>6.640396</c:v>
                </c:pt>
                <c:pt idx="43865">
                  <c:v>6.646528</c:v>
                </c:pt>
                <c:pt idx="43866">
                  <c:v>6.6400709999999998</c:v>
                </c:pt>
                <c:pt idx="43867">
                  <c:v>6.6429910000000003</c:v>
                </c:pt>
                <c:pt idx="43868">
                  <c:v>6.6548959999999999</c:v>
                </c:pt>
                <c:pt idx="43869">
                  <c:v>6.6468489999999996</c:v>
                </c:pt>
                <c:pt idx="43870">
                  <c:v>6.6405070000000004</c:v>
                </c:pt>
                <c:pt idx="43871">
                  <c:v>6.6503920000000001</c:v>
                </c:pt>
                <c:pt idx="43872">
                  <c:v>6.6494450000000001</c:v>
                </c:pt>
                <c:pt idx="43873">
                  <c:v>6.6453860000000002</c:v>
                </c:pt>
                <c:pt idx="43874">
                  <c:v>6.6470219999999998</c:v>
                </c:pt>
                <c:pt idx="43875">
                  <c:v>6.6444359999999998</c:v>
                </c:pt>
                <c:pt idx="43876">
                  <c:v>6.640155</c:v>
                </c:pt>
                <c:pt idx="43877">
                  <c:v>6.6451409999999997</c:v>
                </c:pt>
                <c:pt idx="43878">
                  <c:v>6.6562859999999997</c:v>
                </c:pt>
                <c:pt idx="43879">
                  <c:v>6.6537420000000003</c:v>
                </c:pt>
                <c:pt idx="43880">
                  <c:v>6.6432539999999998</c:v>
                </c:pt>
                <c:pt idx="43881">
                  <c:v>6.6429280000000004</c:v>
                </c:pt>
                <c:pt idx="43882">
                  <c:v>6.6458959999999996</c:v>
                </c:pt>
                <c:pt idx="43883">
                  <c:v>6.6415009999999999</c:v>
                </c:pt>
                <c:pt idx="43884">
                  <c:v>6.6420469999999998</c:v>
                </c:pt>
                <c:pt idx="43885">
                  <c:v>6.6494239999999998</c:v>
                </c:pt>
                <c:pt idx="43886">
                  <c:v>6.6439640000000004</c:v>
                </c:pt>
                <c:pt idx="43887">
                  <c:v>6.6396899999999999</c:v>
                </c:pt>
                <c:pt idx="43888">
                  <c:v>6.647322</c:v>
                </c:pt>
                <c:pt idx="43889">
                  <c:v>6.6462849999999998</c:v>
                </c:pt>
                <c:pt idx="43890">
                  <c:v>6.6425679999999998</c:v>
                </c:pt>
                <c:pt idx="43891">
                  <c:v>6.6480709999999998</c:v>
                </c:pt>
                <c:pt idx="43892">
                  <c:v>6.6463029999999996</c:v>
                </c:pt>
                <c:pt idx="43893">
                  <c:v>6.6402939999999999</c:v>
                </c:pt>
                <c:pt idx="43894">
                  <c:v>6.6510100000000003</c:v>
                </c:pt>
                <c:pt idx="43895">
                  <c:v>6.6586090000000002</c:v>
                </c:pt>
                <c:pt idx="43896">
                  <c:v>6.6469060000000004</c:v>
                </c:pt>
                <c:pt idx="43897">
                  <c:v>6.6474000000000002</c:v>
                </c:pt>
                <c:pt idx="43898">
                  <c:v>6.655036</c:v>
                </c:pt>
                <c:pt idx="43899">
                  <c:v>6.6489700000000003</c:v>
                </c:pt>
                <c:pt idx="43900">
                  <c:v>6.6471629999999999</c:v>
                </c:pt>
                <c:pt idx="43901">
                  <c:v>6.648612</c:v>
                </c:pt>
                <c:pt idx="43902">
                  <c:v>6.6447520000000004</c:v>
                </c:pt>
                <c:pt idx="43903">
                  <c:v>6.6459760000000001</c:v>
                </c:pt>
                <c:pt idx="43904">
                  <c:v>6.6514220000000002</c:v>
                </c:pt>
                <c:pt idx="43905">
                  <c:v>6.6486549999999998</c:v>
                </c:pt>
                <c:pt idx="43906">
                  <c:v>6.6426150000000002</c:v>
                </c:pt>
                <c:pt idx="43907">
                  <c:v>6.6495259999999998</c:v>
                </c:pt>
                <c:pt idx="43908">
                  <c:v>6.6516390000000003</c:v>
                </c:pt>
                <c:pt idx="43909">
                  <c:v>6.6410280000000004</c:v>
                </c:pt>
                <c:pt idx="43910">
                  <c:v>6.6437559999999998</c:v>
                </c:pt>
                <c:pt idx="43911">
                  <c:v>6.6555650000000002</c:v>
                </c:pt>
                <c:pt idx="43912">
                  <c:v>6.652336</c:v>
                </c:pt>
                <c:pt idx="43913">
                  <c:v>6.6446290000000001</c:v>
                </c:pt>
                <c:pt idx="43914">
                  <c:v>6.6514519999999999</c:v>
                </c:pt>
                <c:pt idx="43915">
                  <c:v>6.6538899999999996</c:v>
                </c:pt>
                <c:pt idx="43916">
                  <c:v>6.6467530000000004</c:v>
                </c:pt>
                <c:pt idx="43917">
                  <c:v>6.6504539999999999</c:v>
                </c:pt>
                <c:pt idx="43918">
                  <c:v>6.6542700000000004</c:v>
                </c:pt>
                <c:pt idx="43919">
                  <c:v>6.6510860000000003</c:v>
                </c:pt>
                <c:pt idx="43920">
                  <c:v>6.6507870000000002</c:v>
                </c:pt>
                <c:pt idx="43921">
                  <c:v>6.6513609999999996</c:v>
                </c:pt>
                <c:pt idx="43922">
                  <c:v>6.6502020000000002</c:v>
                </c:pt>
                <c:pt idx="43923">
                  <c:v>6.6545459999999999</c:v>
                </c:pt>
                <c:pt idx="43924">
                  <c:v>6.6615070000000003</c:v>
                </c:pt>
                <c:pt idx="43925">
                  <c:v>6.6527339999999997</c:v>
                </c:pt>
                <c:pt idx="43926">
                  <c:v>6.6470830000000003</c:v>
                </c:pt>
                <c:pt idx="43927">
                  <c:v>6.6554549999999999</c:v>
                </c:pt>
                <c:pt idx="43928">
                  <c:v>6.6518560000000004</c:v>
                </c:pt>
                <c:pt idx="43929">
                  <c:v>6.648962</c:v>
                </c:pt>
                <c:pt idx="43930">
                  <c:v>6.658042</c:v>
                </c:pt>
                <c:pt idx="43931">
                  <c:v>6.6569770000000004</c:v>
                </c:pt>
                <c:pt idx="43932">
                  <c:v>6.6537470000000001</c:v>
                </c:pt>
                <c:pt idx="43933">
                  <c:v>6.6597410000000004</c:v>
                </c:pt>
                <c:pt idx="43934">
                  <c:v>6.6614560000000003</c:v>
                </c:pt>
                <c:pt idx="43935">
                  <c:v>6.6530860000000001</c:v>
                </c:pt>
                <c:pt idx="43936">
                  <c:v>6.6524470000000004</c:v>
                </c:pt>
                <c:pt idx="43937">
                  <c:v>6.6583899999999998</c:v>
                </c:pt>
                <c:pt idx="43938">
                  <c:v>6.6573140000000004</c:v>
                </c:pt>
                <c:pt idx="43939">
                  <c:v>6.6544730000000003</c:v>
                </c:pt>
                <c:pt idx="43940">
                  <c:v>6.6542320000000004</c:v>
                </c:pt>
                <c:pt idx="43941">
                  <c:v>6.6562989999999997</c:v>
                </c:pt>
                <c:pt idx="43942">
                  <c:v>6.6565060000000003</c:v>
                </c:pt>
                <c:pt idx="43943">
                  <c:v>6.6565659999999998</c:v>
                </c:pt>
                <c:pt idx="43944">
                  <c:v>6.6605850000000002</c:v>
                </c:pt>
                <c:pt idx="43945">
                  <c:v>6.6582229999999996</c:v>
                </c:pt>
                <c:pt idx="43946">
                  <c:v>6.6562320000000001</c:v>
                </c:pt>
                <c:pt idx="43947">
                  <c:v>6.656612</c:v>
                </c:pt>
                <c:pt idx="43948">
                  <c:v>6.6502039999999996</c:v>
                </c:pt>
                <c:pt idx="43949">
                  <c:v>6.6486109999999998</c:v>
                </c:pt>
                <c:pt idx="43950">
                  <c:v>6.652094</c:v>
                </c:pt>
                <c:pt idx="43951">
                  <c:v>6.6523130000000004</c:v>
                </c:pt>
                <c:pt idx="43952">
                  <c:v>6.6526480000000001</c:v>
                </c:pt>
                <c:pt idx="43953">
                  <c:v>6.6599810000000002</c:v>
                </c:pt>
                <c:pt idx="43954">
                  <c:v>6.6604710000000003</c:v>
                </c:pt>
                <c:pt idx="43955">
                  <c:v>6.651872</c:v>
                </c:pt>
                <c:pt idx="43956">
                  <c:v>6.6559949999999999</c:v>
                </c:pt>
                <c:pt idx="43957">
                  <c:v>6.6602410000000001</c:v>
                </c:pt>
                <c:pt idx="43958">
                  <c:v>6.6549269999999998</c:v>
                </c:pt>
                <c:pt idx="43959">
                  <c:v>6.6553360000000001</c:v>
                </c:pt>
                <c:pt idx="43960">
                  <c:v>6.6637300000000002</c:v>
                </c:pt>
                <c:pt idx="43961">
                  <c:v>6.6659220000000001</c:v>
                </c:pt>
                <c:pt idx="43962">
                  <c:v>6.663119</c:v>
                </c:pt>
                <c:pt idx="43963">
                  <c:v>6.6645409999999998</c:v>
                </c:pt>
                <c:pt idx="43964">
                  <c:v>6.662185</c:v>
                </c:pt>
                <c:pt idx="43965">
                  <c:v>6.6577580000000003</c:v>
                </c:pt>
                <c:pt idx="43966">
                  <c:v>6.6637810000000002</c:v>
                </c:pt>
                <c:pt idx="43967">
                  <c:v>6.669359</c:v>
                </c:pt>
                <c:pt idx="43968">
                  <c:v>6.6627580000000002</c:v>
                </c:pt>
                <c:pt idx="43969">
                  <c:v>6.6614979999999999</c:v>
                </c:pt>
                <c:pt idx="43970">
                  <c:v>6.6683329999999996</c:v>
                </c:pt>
                <c:pt idx="43971">
                  <c:v>6.6630180000000001</c:v>
                </c:pt>
                <c:pt idx="43972">
                  <c:v>6.6569349999999998</c:v>
                </c:pt>
                <c:pt idx="43973">
                  <c:v>6.664587</c:v>
                </c:pt>
                <c:pt idx="43974">
                  <c:v>6.6608720000000003</c:v>
                </c:pt>
                <c:pt idx="43975">
                  <c:v>6.651319</c:v>
                </c:pt>
                <c:pt idx="43976">
                  <c:v>6.6575660000000001</c:v>
                </c:pt>
                <c:pt idx="43977">
                  <c:v>6.661683</c:v>
                </c:pt>
                <c:pt idx="43978">
                  <c:v>6.6574390000000001</c:v>
                </c:pt>
                <c:pt idx="43979">
                  <c:v>6.662045</c:v>
                </c:pt>
                <c:pt idx="43980">
                  <c:v>6.6686839999999998</c:v>
                </c:pt>
                <c:pt idx="43981">
                  <c:v>6.6581429999999999</c:v>
                </c:pt>
                <c:pt idx="43982">
                  <c:v>6.6541199999999998</c:v>
                </c:pt>
                <c:pt idx="43983">
                  <c:v>6.6651730000000002</c:v>
                </c:pt>
                <c:pt idx="43984">
                  <c:v>6.6592190000000002</c:v>
                </c:pt>
                <c:pt idx="43985">
                  <c:v>6.6527430000000001</c:v>
                </c:pt>
                <c:pt idx="43986">
                  <c:v>6.6591719999999999</c:v>
                </c:pt>
                <c:pt idx="43987">
                  <c:v>6.6612999999999998</c:v>
                </c:pt>
                <c:pt idx="43988">
                  <c:v>6.6624480000000004</c:v>
                </c:pt>
                <c:pt idx="43989">
                  <c:v>6.666531</c:v>
                </c:pt>
                <c:pt idx="43990">
                  <c:v>6.6681299999999997</c:v>
                </c:pt>
                <c:pt idx="43991">
                  <c:v>6.6628160000000003</c:v>
                </c:pt>
                <c:pt idx="43992">
                  <c:v>6.6628559999999997</c:v>
                </c:pt>
                <c:pt idx="43993">
                  <c:v>6.6709670000000001</c:v>
                </c:pt>
                <c:pt idx="43994">
                  <c:v>6.6706390000000004</c:v>
                </c:pt>
                <c:pt idx="43995">
                  <c:v>6.6659420000000003</c:v>
                </c:pt>
                <c:pt idx="43996">
                  <c:v>6.6669559999999999</c:v>
                </c:pt>
                <c:pt idx="43997">
                  <c:v>6.6687139999999996</c:v>
                </c:pt>
                <c:pt idx="43998">
                  <c:v>6.6630739999999999</c:v>
                </c:pt>
                <c:pt idx="43999">
                  <c:v>6.662331</c:v>
                </c:pt>
                <c:pt idx="44000">
                  <c:v>6.668768</c:v>
                </c:pt>
                <c:pt idx="44001">
                  <c:v>6.6618649999999997</c:v>
                </c:pt>
                <c:pt idx="44002">
                  <c:v>6.6617730000000002</c:v>
                </c:pt>
                <c:pt idx="44003">
                  <c:v>6.6713290000000001</c:v>
                </c:pt>
                <c:pt idx="44004">
                  <c:v>6.6658809999999997</c:v>
                </c:pt>
                <c:pt idx="44005">
                  <c:v>6.6616340000000003</c:v>
                </c:pt>
                <c:pt idx="44006">
                  <c:v>6.6680590000000004</c:v>
                </c:pt>
                <c:pt idx="44007">
                  <c:v>6.6669080000000003</c:v>
                </c:pt>
                <c:pt idx="44008">
                  <c:v>6.6597039999999996</c:v>
                </c:pt>
                <c:pt idx="44009">
                  <c:v>6.6629259999999997</c:v>
                </c:pt>
                <c:pt idx="44010">
                  <c:v>6.6658369999999998</c:v>
                </c:pt>
                <c:pt idx="44011">
                  <c:v>6.6602509999999997</c:v>
                </c:pt>
                <c:pt idx="44012">
                  <c:v>6.6684140000000003</c:v>
                </c:pt>
                <c:pt idx="44013">
                  <c:v>6.6758360000000003</c:v>
                </c:pt>
                <c:pt idx="44014">
                  <c:v>6.6670369999999997</c:v>
                </c:pt>
                <c:pt idx="44015">
                  <c:v>6.6666559999999997</c:v>
                </c:pt>
                <c:pt idx="44016">
                  <c:v>6.6729430000000001</c:v>
                </c:pt>
                <c:pt idx="44017">
                  <c:v>6.6715010000000001</c:v>
                </c:pt>
                <c:pt idx="44018">
                  <c:v>6.6692299999999998</c:v>
                </c:pt>
                <c:pt idx="44019">
                  <c:v>6.6741260000000002</c:v>
                </c:pt>
                <c:pt idx="44020">
                  <c:v>6.6731069999999999</c:v>
                </c:pt>
                <c:pt idx="44021">
                  <c:v>6.6682199999999998</c:v>
                </c:pt>
                <c:pt idx="44022">
                  <c:v>6.6707190000000001</c:v>
                </c:pt>
                <c:pt idx="44023">
                  <c:v>6.6668700000000003</c:v>
                </c:pt>
                <c:pt idx="44024">
                  <c:v>6.6593629999999999</c:v>
                </c:pt>
                <c:pt idx="44025">
                  <c:v>6.6655189999999997</c:v>
                </c:pt>
                <c:pt idx="44026">
                  <c:v>6.6719840000000001</c:v>
                </c:pt>
                <c:pt idx="44027">
                  <c:v>6.6653659999999997</c:v>
                </c:pt>
                <c:pt idx="44028">
                  <c:v>6.6641750000000002</c:v>
                </c:pt>
                <c:pt idx="44029">
                  <c:v>6.6726789999999996</c:v>
                </c:pt>
                <c:pt idx="44030">
                  <c:v>6.6713259999999996</c:v>
                </c:pt>
                <c:pt idx="44031">
                  <c:v>6.6657529999999996</c:v>
                </c:pt>
                <c:pt idx="44032">
                  <c:v>6.6703939999999999</c:v>
                </c:pt>
                <c:pt idx="44033">
                  <c:v>6.67117</c:v>
                </c:pt>
                <c:pt idx="44034">
                  <c:v>6.6663550000000003</c:v>
                </c:pt>
                <c:pt idx="44035">
                  <c:v>6.6670480000000003</c:v>
                </c:pt>
                <c:pt idx="44036">
                  <c:v>6.6731990000000003</c:v>
                </c:pt>
                <c:pt idx="44037">
                  <c:v>6.6752450000000003</c:v>
                </c:pt>
                <c:pt idx="44038">
                  <c:v>6.6753809999999998</c:v>
                </c:pt>
                <c:pt idx="44039">
                  <c:v>6.6808820000000004</c:v>
                </c:pt>
                <c:pt idx="44040">
                  <c:v>6.6772369999999999</c:v>
                </c:pt>
                <c:pt idx="44041">
                  <c:v>6.6752640000000003</c:v>
                </c:pt>
                <c:pt idx="44042">
                  <c:v>6.6832510000000003</c:v>
                </c:pt>
                <c:pt idx="44043">
                  <c:v>6.6799119999999998</c:v>
                </c:pt>
                <c:pt idx="44044">
                  <c:v>6.6716499999999996</c:v>
                </c:pt>
                <c:pt idx="44045">
                  <c:v>6.6729419999999999</c:v>
                </c:pt>
                <c:pt idx="44046">
                  <c:v>6.6783720000000004</c:v>
                </c:pt>
                <c:pt idx="44047">
                  <c:v>6.6723800000000004</c:v>
                </c:pt>
                <c:pt idx="44048">
                  <c:v>6.6679959999999996</c:v>
                </c:pt>
                <c:pt idx="44049">
                  <c:v>6.674887</c:v>
                </c:pt>
                <c:pt idx="44050">
                  <c:v>6.6710209999999996</c:v>
                </c:pt>
                <c:pt idx="44051">
                  <c:v>6.6672440000000002</c:v>
                </c:pt>
                <c:pt idx="44052">
                  <c:v>6.674779</c:v>
                </c:pt>
                <c:pt idx="44053">
                  <c:v>6.6781629999999996</c:v>
                </c:pt>
                <c:pt idx="44054">
                  <c:v>6.6731400000000001</c:v>
                </c:pt>
                <c:pt idx="44055">
                  <c:v>6.6713870000000002</c:v>
                </c:pt>
                <c:pt idx="44056">
                  <c:v>6.6723509999999999</c:v>
                </c:pt>
                <c:pt idx="44057">
                  <c:v>6.6675940000000002</c:v>
                </c:pt>
                <c:pt idx="44058">
                  <c:v>6.671964</c:v>
                </c:pt>
                <c:pt idx="44059">
                  <c:v>6.6790820000000002</c:v>
                </c:pt>
                <c:pt idx="44060">
                  <c:v>6.6716480000000002</c:v>
                </c:pt>
                <c:pt idx="44061">
                  <c:v>6.6717950000000004</c:v>
                </c:pt>
                <c:pt idx="44062">
                  <c:v>6.6810850000000004</c:v>
                </c:pt>
                <c:pt idx="44063">
                  <c:v>6.6791219999999996</c:v>
                </c:pt>
                <c:pt idx="44064">
                  <c:v>6.6717009999999997</c:v>
                </c:pt>
                <c:pt idx="44065">
                  <c:v>6.6752669999999998</c:v>
                </c:pt>
                <c:pt idx="44066">
                  <c:v>6.6790799999999999</c:v>
                </c:pt>
                <c:pt idx="44067">
                  <c:v>6.6721719999999998</c:v>
                </c:pt>
                <c:pt idx="44068">
                  <c:v>6.6732849999999999</c:v>
                </c:pt>
                <c:pt idx="44069">
                  <c:v>6.6759659999999998</c:v>
                </c:pt>
                <c:pt idx="44070">
                  <c:v>6.6720680000000003</c:v>
                </c:pt>
                <c:pt idx="44071">
                  <c:v>6.6749559999999999</c:v>
                </c:pt>
                <c:pt idx="44072">
                  <c:v>6.6781360000000003</c:v>
                </c:pt>
                <c:pt idx="44073">
                  <c:v>6.6741970000000004</c:v>
                </c:pt>
                <c:pt idx="44074">
                  <c:v>6.6709860000000001</c:v>
                </c:pt>
                <c:pt idx="44075">
                  <c:v>6.68093</c:v>
                </c:pt>
                <c:pt idx="44076">
                  <c:v>6.6880940000000004</c:v>
                </c:pt>
                <c:pt idx="44077">
                  <c:v>6.680301</c:v>
                </c:pt>
                <c:pt idx="44078">
                  <c:v>6.6821650000000004</c:v>
                </c:pt>
                <c:pt idx="44079">
                  <c:v>6.6851070000000004</c:v>
                </c:pt>
                <c:pt idx="44080">
                  <c:v>6.6797310000000003</c:v>
                </c:pt>
                <c:pt idx="44081">
                  <c:v>6.6859549999999999</c:v>
                </c:pt>
                <c:pt idx="44082">
                  <c:v>6.6879670000000004</c:v>
                </c:pt>
                <c:pt idx="44083">
                  <c:v>6.6787380000000001</c:v>
                </c:pt>
                <c:pt idx="44084">
                  <c:v>6.6805519999999996</c:v>
                </c:pt>
                <c:pt idx="44085">
                  <c:v>6.6855859999999998</c:v>
                </c:pt>
                <c:pt idx="44086">
                  <c:v>6.6767200000000004</c:v>
                </c:pt>
                <c:pt idx="44087">
                  <c:v>6.6698209999999998</c:v>
                </c:pt>
                <c:pt idx="44088">
                  <c:v>6.679646</c:v>
                </c:pt>
                <c:pt idx="44089">
                  <c:v>6.6819689999999996</c:v>
                </c:pt>
                <c:pt idx="44090">
                  <c:v>6.6732769999999997</c:v>
                </c:pt>
                <c:pt idx="44091">
                  <c:v>6.6757020000000002</c:v>
                </c:pt>
                <c:pt idx="44092">
                  <c:v>6.6842990000000002</c:v>
                </c:pt>
                <c:pt idx="44093">
                  <c:v>6.6859729999999997</c:v>
                </c:pt>
                <c:pt idx="44094">
                  <c:v>6.6866510000000003</c:v>
                </c:pt>
                <c:pt idx="44095">
                  <c:v>6.6852980000000004</c:v>
                </c:pt>
                <c:pt idx="44096">
                  <c:v>6.6765109999999996</c:v>
                </c:pt>
                <c:pt idx="44097">
                  <c:v>6.6762750000000004</c:v>
                </c:pt>
                <c:pt idx="44098">
                  <c:v>6.683014</c:v>
                </c:pt>
                <c:pt idx="44099">
                  <c:v>6.6786490000000001</c:v>
                </c:pt>
                <c:pt idx="44100">
                  <c:v>6.6777430000000004</c:v>
                </c:pt>
                <c:pt idx="44101">
                  <c:v>6.6869680000000002</c:v>
                </c:pt>
                <c:pt idx="44102">
                  <c:v>6.6893149999999997</c:v>
                </c:pt>
                <c:pt idx="44103">
                  <c:v>6.6829289999999997</c:v>
                </c:pt>
                <c:pt idx="44104">
                  <c:v>6.6824669999999999</c:v>
                </c:pt>
                <c:pt idx="44105">
                  <c:v>6.6858399999999998</c:v>
                </c:pt>
                <c:pt idx="44106">
                  <c:v>6.6799759999999999</c:v>
                </c:pt>
                <c:pt idx="44107">
                  <c:v>6.6783460000000003</c:v>
                </c:pt>
                <c:pt idx="44108">
                  <c:v>6.6826290000000004</c:v>
                </c:pt>
                <c:pt idx="44109">
                  <c:v>6.6797060000000004</c:v>
                </c:pt>
                <c:pt idx="44110">
                  <c:v>6.6759539999999999</c:v>
                </c:pt>
                <c:pt idx="44111">
                  <c:v>6.6777990000000003</c:v>
                </c:pt>
                <c:pt idx="44112">
                  <c:v>6.6806669999999997</c:v>
                </c:pt>
                <c:pt idx="44113">
                  <c:v>6.6810299999999998</c:v>
                </c:pt>
                <c:pt idx="44114">
                  <c:v>6.6847589999999997</c:v>
                </c:pt>
                <c:pt idx="44115">
                  <c:v>6.6893580000000004</c:v>
                </c:pt>
                <c:pt idx="44116">
                  <c:v>6.6860710000000001</c:v>
                </c:pt>
                <c:pt idx="44117">
                  <c:v>6.6868670000000003</c:v>
                </c:pt>
                <c:pt idx="44118">
                  <c:v>6.691376</c:v>
                </c:pt>
                <c:pt idx="44119">
                  <c:v>6.688739</c:v>
                </c:pt>
                <c:pt idx="44120">
                  <c:v>6.6847529999999997</c:v>
                </c:pt>
                <c:pt idx="44121">
                  <c:v>6.6838839999999999</c:v>
                </c:pt>
                <c:pt idx="44122">
                  <c:v>6.6861790000000001</c:v>
                </c:pt>
                <c:pt idx="44123">
                  <c:v>6.6916019999999996</c:v>
                </c:pt>
                <c:pt idx="44124">
                  <c:v>6.6976599999999999</c:v>
                </c:pt>
                <c:pt idx="44125">
                  <c:v>6.6895689999999997</c:v>
                </c:pt>
                <c:pt idx="44126">
                  <c:v>6.6805320000000004</c:v>
                </c:pt>
                <c:pt idx="44127">
                  <c:v>6.6898429999999998</c:v>
                </c:pt>
                <c:pt idx="44128">
                  <c:v>6.6917850000000003</c:v>
                </c:pt>
                <c:pt idx="44129">
                  <c:v>6.6829179999999999</c:v>
                </c:pt>
                <c:pt idx="44130">
                  <c:v>6.6832399999999996</c:v>
                </c:pt>
                <c:pt idx="44131">
                  <c:v>6.688002</c:v>
                </c:pt>
                <c:pt idx="44132">
                  <c:v>6.6848190000000001</c:v>
                </c:pt>
                <c:pt idx="44133">
                  <c:v>6.6801430000000002</c:v>
                </c:pt>
                <c:pt idx="44134">
                  <c:v>6.6849369999999997</c:v>
                </c:pt>
                <c:pt idx="44135">
                  <c:v>6.6858969999999998</c:v>
                </c:pt>
                <c:pt idx="44136">
                  <c:v>6.6836979999999997</c:v>
                </c:pt>
                <c:pt idx="44137">
                  <c:v>6.6875479999999996</c:v>
                </c:pt>
                <c:pt idx="44138">
                  <c:v>6.6861090000000001</c:v>
                </c:pt>
                <c:pt idx="44139">
                  <c:v>6.6838059999999997</c:v>
                </c:pt>
                <c:pt idx="44140">
                  <c:v>6.6870130000000003</c:v>
                </c:pt>
                <c:pt idx="44141">
                  <c:v>6.6921920000000004</c:v>
                </c:pt>
                <c:pt idx="44142">
                  <c:v>6.6906720000000002</c:v>
                </c:pt>
                <c:pt idx="44143">
                  <c:v>6.6865690000000004</c:v>
                </c:pt>
                <c:pt idx="44144">
                  <c:v>6.6948090000000002</c:v>
                </c:pt>
                <c:pt idx="44145">
                  <c:v>6.6961349999999999</c:v>
                </c:pt>
                <c:pt idx="44146">
                  <c:v>6.6888379999999996</c:v>
                </c:pt>
                <c:pt idx="44147">
                  <c:v>6.6950950000000002</c:v>
                </c:pt>
                <c:pt idx="44148">
                  <c:v>6.7011019999999997</c:v>
                </c:pt>
                <c:pt idx="44149">
                  <c:v>6.6927159999999999</c:v>
                </c:pt>
                <c:pt idx="44150">
                  <c:v>6.6860020000000002</c:v>
                </c:pt>
                <c:pt idx="44151">
                  <c:v>6.6876179999999996</c:v>
                </c:pt>
                <c:pt idx="44152">
                  <c:v>6.6843589999999997</c:v>
                </c:pt>
                <c:pt idx="44153">
                  <c:v>6.6861579999999998</c:v>
                </c:pt>
                <c:pt idx="44154">
                  <c:v>6.696955</c:v>
                </c:pt>
                <c:pt idx="44155">
                  <c:v>6.6920809999999999</c:v>
                </c:pt>
                <c:pt idx="44156">
                  <c:v>6.6843139999999996</c:v>
                </c:pt>
                <c:pt idx="44157">
                  <c:v>6.6880559999999996</c:v>
                </c:pt>
                <c:pt idx="44158">
                  <c:v>6.6901190000000001</c:v>
                </c:pt>
                <c:pt idx="44159">
                  <c:v>6.6870339999999997</c:v>
                </c:pt>
                <c:pt idx="44160">
                  <c:v>6.6852020000000003</c:v>
                </c:pt>
                <c:pt idx="44161">
                  <c:v>6.6903889999999997</c:v>
                </c:pt>
                <c:pt idx="44162">
                  <c:v>6.692024</c:v>
                </c:pt>
                <c:pt idx="44163">
                  <c:v>6.6940720000000002</c:v>
                </c:pt>
                <c:pt idx="44164">
                  <c:v>6.6999310000000003</c:v>
                </c:pt>
                <c:pt idx="44165">
                  <c:v>6.6965430000000001</c:v>
                </c:pt>
                <c:pt idx="44166">
                  <c:v>6.6955340000000003</c:v>
                </c:pt>
                <c:pt idx="44167">
                  <c:v>6.7024629999999998</c:v>
                </c:pt>
                <c:pt idx="44168">
                  <c:v>6.7000820000000001</c:v>
                </c:pt>
                <c:pt idx="44169">
                  <c:v>6.6909739999999998</c:v>
                </c:pt>
                <c:pt idx="44170">
                  <c:v>6.6952819999999997</c:v>
                </c:pt>
                <c:pt idx="44171">
                  <c:v>6.7002990000000002</c:v>
                </c:pt>
                <c:pt idx="44172">
                  <c:v>6.6903100000000002</c:v>
                </c:pt>
                <c:pt idx="44173">
                  <c:v>6.6893399999999996</c:v>
                </c:pt>
                <c:pt idx="44174">
                  <c:v>6.6959910000000002</c:v>
                </c:pt>
                <c:pt idx="44175">
                  <c:v>6.6940340000000003</c:v>
                </c:pt>
                <c:pt idx="44176">
                  <c:v>6.6955150000000003</c:v>
                </c:pt>
                <c:pt idx="44177">
                  <c:v>6.6989159999999996</c:v>
                </c:pt>
                <c:pt idx="44178">
                  <c:v>6.6941170000000003</c:v>
                </c:pt>
                <c:pt idx="44179">
                  <c:v>6.6889260000000004</c:v>
                </c:pt>
                <c:pt idx="44180">
                  <c:v>6.6935630000000002</c:v>
                </c:pt>
                <c:pt idx="44181">
                  <c:v>6.6927969999999997</c:v>
                </c:pt>
                <c:pt idx="44182">
                  <c:v>6.6847560000000001</c:v>
                </c:pt>
                <c:pt idx="44183">
                  <c:v>6.6943029999999997</c:v>
                </c:pt>
                <c:pt idx="44184">
                  <c:v>6.703748</c:v>
                </c:pt>
                <c:pt idx="44185">
                  <c:v>6.6962440000000001</c:v>
                </c:pt>
                <c:pt idx="44186">
                  <c:v>6.6934500000000003</c:v>
                </c:pt>
                <c:pt idx="44187">
                  <c:v>6.6989970000000003</c:v>
                </c:pt>
                <c:pt idx="44188">
                  <c:v>6.7008089999999996</c:v>
                </c:pt>
                <c:pt idx="44189">
                  <c:v>6.6989029999999996</c:v>
                </c:pt>
                <c:pt idx="44190">
                  <c:v>6.6995800000000001</c:v>
                </c:pt>
                <c:pt idx="44191">
                  <c:v>6.6958130000000002</c:v>
                </c:pt>
                <c:pt idx="44192">
                  <c:v>6.6918179999999996</c:v>
                </c:pt>
                <c:pt idx="44193">
                  <c:v>6.6962099999999998</c:v>
                </c:pt>
                <c:pt idx="44194">
                  <c:v>6.6950770000000004</c:v>
                </c:pt>
                <c:pt idx="44195">
                  <c:v>6.6918350000000002</c:v>
                </c:pt>
                <c:pt idx="44196">
                  <c:v>6.6979420000000003</c:v>
                </c:pt>
                <c:pt idx="44197">
                  <c:v>6.7044940000000004</c:v>
                </c:pt>
                <c:pt idx="44198">
                  <c:v>6.7009290000000004</c:v>
                </c:pt>
                <c:pt idx="44199">
                  <c:v>6.6975210000000001</c:v>
                </c:pt>
                <c:pt idx="44200">
                  <c:v>6.7065320000000002</c:v>
                </c:pt>
                <c:pt idx="44201">
                  <c:v>6.7045009999999996</c:v>
                </c:pt>
                <c:pt idx="44202">
                  <c:v>6.6941699999999997</c:v>
                </c:pt>
                <c:pt idx="44203">
                  <c:v>6.6974039999999997</c:v>
                </c:pt>
                <c:pt idx="44204">
                  <c:v>6.6997030000000004</c:v>
                </c:pt>
                <c:pt idx="44205">
                  <c:v>6.6954560000000001</c:v>
                </c:pt>
                <c:pt idx="44206">
                  <c:v>6.6958209999999996</c:v>
                </c:pt>
                <c:pt idx="44207">
                  <c:v>6.6987379999999996</c:v>
                </c:pt>
                <c:pt idx="44208">
                  <c:v>6.6995250000000004</c:v>
                </c:pt>
                <c:pt idx="44209">
                  <c:v>6.7011890000000003</c:v>
                </c:pt>
                <c:pt idx="44210">
                  <c:v>6.7013569999999998</c:v>
                </c:pt>
                <c:pt idx="44211">
                  <c:v>6.6948179999999997</c:v>
                </c:pt>
                <c:pt idx="44212">
                  <c:v>6.6942240000000002</c:v>
                </c:pt>
                <c:pt idx="44213">
                  <c:v>6.7027979999999996</c:v>
                </c:pt>
                <c:pt idx="44214">
                  <c:v>6.704949</c:v>
                </c:pt>
                <c:pt idx="44215">
                  <c:v>6.6998480000000002</c:v>
                </c:pt>
                <c:pt idx="44216">
                  <c:v>6.6992880000000001</c:v>
                </c:pt>
                <c:pt idx="44217">
                  <c:v>6.7037310000000003</c:v>
                </c:pt>
                <c:pt idx="44218">
                  <c:v>6.6979259999999998</c:v>
                </c:pt>
                <c:pt idx="44219">
                  <c:v>6.69733</c:v>
                </c:pt>
                <c:pt idx="44220">
                  <c:v>6.7073070000000001</c:v>
                </c:pt>
                <c:pt idx="44221">
                  <c:v>6.7019960000000003</c:v>
                </c:pt>
                <c:pt idx="44222">
                  <c:v>6.695214</c:v>
                </c:pt>
                <c:pt idx="44223">
                  <c:v>6.70228</c:v>
                </c:pt>
                <c:pt idx="44224">
                  <c:v>6.7068289999999999</c:v>
                </c:pt>
                <c:pt idx="44225">
                  <c:v>6.7073210000000003</c:v>
                </c:pt>
                <c:pt idx="44226">
                  <c:v>6.7118760000000002</c:v>
                </c:pt>
                <c:pt idx="44227">
                  <c:v>6.711157</c:v>
                </c:pt>
                <c:pt idx="44228">
                  <c:v>6.7020049999999998</c:v>
                </c:pt>
                <c:pt idx="44229">
                  <c:v>6.7034250000000002</c:v>
                </c:pt>
                <c:pt idx="44230">
                  <c:v>6.7104030000000003</c:v>
                </c:pt>
                <c:pt idx="44231">
                  <c:v>6.7081429999999997</c:v>
                </c:pt>
                <c:pt idx="44232">
                  <c:v>6.7039090000000003</c:v>
                </c:pt>
                <c:pt idx="44233">
                  <c:v>6.7037570000000004</c:v>
                </c:pt>
                <c:pt idx="44234">
                  <c:v>6.7054840000000002</c:v>
                </c:pt>
                <c:pt idx="44235">
                  <c:v>6.705921</c:v>
                </c:pt>
                <c:pt idx="44236">
                  <c:v>6.7067870000000003</c:v>
                </c:pt>
                <c:pt idx="44237">
                  <c:v>6.7073320000000001</c:v>
                </c:pt>
                <c:pt idx="44238">
                  <c:v>6.7011729999999998</c:v>
                </c:pt>
                <c:pt idx="44239">
                  <c:v>6.6998579999999999</c:v>
                </c:pt>
                <c:pt idx="44240">
                  <c:v>6.7029249999999996</c:v>
                </c:pt>
                <c:pt idx="44241">
                  <c:v>6.7011190000000003</c:v>
                </c:pt>
                <c:pt idx="44242">
                  <c:v>6.7031590000000003</c:v>
                </c:pt>
                <c:pt idx="44243">
                  <c:v>6.7042020000000004</c:v>
                </c:pt>
                <c:pt idx="44244">
                  <c:v>6.6985720000000004</c:v>
                </c:pt>
                <c:pt idx="44245">
                  <c:v>6.7003870000000001</c:v>
                </c:pt>
                <c:pt idx="44246">
                  <c:v>6.7110079999999996</c:v>
                </c:pt>
                <c:pt idx="44247">
                  <c:v>6.7115280000000004</c:v>
                </c:pt>
                <c:pt idx="44248">
                  <c:v>6.7074829999999999</c:v>
                </c:pt>
                <c:pt idx="44249">
                  <c:v>6.7140820000000003</c:v>
                </c:pt>
                <c:pt idx="44250">
                  <c:v>6.7153280000000004</c:v>
                </c:pt>
                <c:pt idx="44251">
                  <c:v>6.7090379999999996</c:v>
                </c:pt>
                <c:pt idx="44252">
                  <c:v>6.7097980000000002</c:v>
                </c:pt>
                <c:pt idx="44253">
                  <c:v>6.7109800000000002</c:v>
                </c:pt>
                <c:pt idx="44254">
                  <c:v>6.705457</c:v>
                </c:pt>
                <c:pt idx="44255">
                  <c:v>6.7029120000000004</c:v>
                </c:pt>
                <c:pt idx="44256">
                  <c:v>6.7046279999999996</c:v>
                </c:pt>
                <c:pt idx="44257">
                  <c:v>6.7012890000000001</c:v>
                </c:pt>
                <c:pt idx="44258">
                  <c:v>6.6982869999999997</c:v>
                </c:pt>
                <c:pt idx="44259">
                  <c:v>6.7058710000000001</c:v>
                </c:pt>
                <c:pt idx="44260">
                  <c:v>6.714086</c:v>
                </c:pt>
                <c:pt idx="44261">
                  <c:v>6.7139550000000003</c:v>
                </c:pt>
                <c:pt idx="44262">
                  <c:v>6.7119179999999998</c:v>
                </c:pt>
                <c:pt idx="44263">
                  <c:v>6.7137960000000003</c:v>
                </c:pt>
                <c:pt idx="44264">
                  <c:v>6.713247</c:v>
                </c:pt>
                <c:pt idx="44265">
                  <c:v>6.7100920000000004</c:v>
                </c:pt>
                <c:pt idx="44266">
                  <c:v>6.7107910000000004</c:v>
                </c:pt>
                <c:pt idx="44267">
                  <c:v>6.7070049999999997</c:v>
                </c:pt>
                <c:pt idx="44268">
                  <c:v>6.7078870000000004</c:v>
                </c:pt>
                <c:pt idx="44269">
                  <c:v>6.71218</c:v>
                </c:pt>
                <c:pt idx="44270">
                  <c:v>6.7036360000000004</c:v>
                </c:pt>
                <c:pt idx="44271">
                  <c:v>6.7034960000000003</c:v>
                </c:pt>
                <c:pt idx="44272">
                  <c:v>6.7136820000000004</c:v>
                </c:pt>
                <c:pt idx="44273">
                  <c:v>6.7173230000000004</c:v>
                </c:pt>
                <c:pt idx="44274">
                  <c:v>6.715293</c:v>
                </c:pt>
                <c:pt idx="44275">
                  <c:v>6.7124360000000003</c:v>
                </c:pt>
                <c:pt idx="44276">
                  <c:v>6.711627</c:v>
                </c:pt>
                <c:pt idx="44277">
                  <c:v>6.7087180000000002</c:v>
                </c:pt>
                <c:pt idx="44278">
                  <c:v>6.7129240000000001</c:v>
                </c:pt>
                <c:pt idx="44279">
                  <c:v>6.7158949999999997</c:v>
                </c:pt>
                <c:pt idx="44280">
                  <c:v>6.7108480000000004</c:v>
                </c:pt>
                <c:pt idx="44281">
                  <c:v>6.7105119999999996</c:v>
                </c:pt>
                <c:pt idx="44282">
                  <c:v>6.7122700000000002</c:v>
                </c:pt>
                <c:pt idx="44283">
                  <c:v>6.7116069999999999</c:v>
                </c:pt>
                <c:pt idx="44284">
                  <c:v>6.7093930000000004</c:v>
                </c:pt>
                <c:pt idx="44285">
                  <c:v>6.7115450000000001</c:v>
                </c:pt>
                <c:pt idx="44286">
                  <c:v>6.7123160000000004</c:v>
                </c:pt>
                <c:pt idx="44287">
                  <c:v>6.7100730000000004</c:v>
                </c:pt>
                <c:pt idx="44288">
                  <c:v>6.7154489999999996</c:v>
                </c:pt>
                <c:pt idx="44289">
                  <c:v>6.7157999999999998</c:v>
                </c:pt>
                <c:pt idx="44290">
                  <c:v>6.7128079999999999</c:v>
                </c:pt>
                <c:pt idx="44291">
                  <c:v>6.713978</c:v>
                </c:pt>
                <c:pt idx="44292">
                  <c:v>6.7152000000000003</c:v>
                </c:pt>
                <c:pt idx="44293">
                  <c:v>6.713838</c:v>
                </c:pt>
                <c:pt idx="44294">
                  <c:v>6.7107219999999996</c:v>
                </c:pt>
                <c:pt idx="44295">
                  <c:v>6.7139740000000003</c:v>
                </c:pt>
                <c:pt idx="44296">
                  <c:v>6.7162870000000003</c:v>
                </c:pt>
                <c:pt idx="44297">
                  <c:v>6.7129620000000001</c:v>
                </c:pt>
                <c:pt idx="44298">
                  <c:v>6.7127290000000004</c:v>
                </c:pt>
                <c:pt idx="44299">
                  <c:v>6.7138629999999999</c:v>
                </c:pt>
                <c:pt idx="44300">
                  <c:v>6.7154990000000003</c:v>
                </c:pt>
                <c:pt idx="44301">
                  <c:v>6.7154740000000004</c:v>
                </c:pt>
                <c:pt idx="44302">
                  <c:v>6.7176539999999996</c:v>
                </c:pt>
                <c:pt idx="44303">
                  <c:v>6.71556</c:v>
                </c:pt>
                <c:pt idx="44304">
                  <c:v>6.7084000000000001</c:v>
                </c:pt>
                <c:pt idx="44305">
                  <c:v>6.712542</c:v>
                </c:pt>
                <c:pt idx="44306">
                  <c:v>6.7159829999999996</c:v>
                </c:pt>
                <c:pt idx="44307">
                  <c:v>6.7131959999999999</c:v>
                </c:pt>
                <c:pt idx="44308">
                  <c:v>6.7185459999999999</c:v>
                </c:pt>
                <c:pt idx="44309">
                  <c:v>6.7256130000000001</c:v>
                </c:pt>
                <c:pt idx="44310">
                  <c:v>6.7229169999999998</c:v>
                </c:pt>
                <c:pt idx="44311">
                  <c:v>6.7187749999999999</c:v>
                </c:pt>
                <c:pt idx="44312">
                  <c:v>6.7228370000000002</c:v>
                </c:pt>
                <c:pt idx="44313">
                  <c:v>6.7218150000000003</c:v>
                </c:pt>
                <c:pt idx="44314">
                  <c:v>6.7182560000000002</c:v>
                </c:pt>
                <c:pt idx="44315">
                  <c:v>6.7217169999999999</c:v>
                </c:pt>
                <c:pt idx="44316">
                  <c:v>6.7185069999999998</c:v>
                </c:pt>
                <c:pt idx="44317">
                  <c:v>6.714448</c:v>
                </c:pt>
                <c:pt idx="44318">
                  <c:v>6.7171349999999999</c:v>
                </c:pt>
                <c:pt idx="44319">
                  <c:v>6.7187130000000002</c:v>
                </c:pt>
                <c:pt idx="44320">
                  <c:v>6.7198760000000002</c:v>
                </c:pt>
                <c:pt idx="44321">
                  <c:v>6.7205110000000001</c:v>
                </c:pt>
                <c:pt idx="44322">
                  <c:v>6.7212319999999997</c:v>
                </c:pt>
                <c:pt idx="44323">
                  <c:v>6.7166499999999996</c:v>
                </c:pt>
                <c:pt idx="44324">
                  <c:v>6.7155630000000004</c:v>
                </c:pt>
                <c:pt idx="44325">
                  <c:v>6.721527</c:v>
                </c:pt>
                <c:pt idx="44326">
                  <c:v>6.7197839999999998</c:v>
                </c:pt>
                <c:pt idx="44327">
                  <c:v>6.7177439999999997</c:v>
                </c:pt>
                <c:pt idx="44328">
                  <c:v>6.7215030000000002</c:v>
                </c:pt>
                <c:pt idx="44329">
                  <c:v>6.7201219999999999</c:v>
                </c:pt>
                <c:pt idx="44330">
                  <c:v>6.7185230000000002</c:v>
                </c:pt>
                <c:pt idx="44331">
                  <c:v>6.7252590000000003</c:v>
                </c:pt>
                <c:pt idx="44332">
                  <c:v>6.7269430000000003</c:v>
                </c:pt>
                <c:pt idx="44333">
                  <c:v>6.7191749999999999</c:v>
                </c:pt>
                <c:pt idx="44334">
                  <c:v>6.7237220000000004</c:v>
                </c:pt>
                <c:pt idx="44335">
                  <c:v>6.7281250000000004</c:v>
                </c:pt>
                <c:pt idx="44336">
                  <c:v>6.7208589999999999</c:v>
                </c:pt>
                <c:pt idx="44337">
                  <c:v>6.7235509999999996</c:v>
                </c:pt>
                <c:pt idx="44338">
                  <c:v>6.7254959999999997</c:v>
                </c:pt>
                <c:pt idx="44339">
                  <c:v>6.7132339999999999</c:v>
                </c:pt>
                <c:pt idx="44340">
                  <c:v>6.7100270000000002</c:v>
                </c:pt>
                <c:pt idx="44341">
                  <c:v>6.7200579999999999</c:v>
                </c:pt>
                <c:pt idx="44342">
                  <c:v>6.7183830000000002</c:v>
                </c:pt>
                <c:pt idx="44343">
                  <c:v>6.7109940000000003</c:v>
                </c:pt>
                <c:pt idx="44344">
                  <c:v>6.7204389999999998</c:v>
                </c:pt>
                <c:pt idx="44345">
                  <c:v>6.7237330000000002</c:v>
                </c:pt>
                <c:pt idx="44346">
                  <c:v>6.7184780000000002</c:v>
                </c:pt>
                <c:pt idx="44347">
                  <c:v>6.7283229999999996</c:v>
                </c:pt>
                <c:pt idx="44348">
                  <c:v>6.7348229999999996</c:v>
                </c:pt>
                <c:pt idx="44349">
                  <c:v>6.726121</c:v>
                </c:pt>
                <c:pt idx="44350">
                  <c:v>6.7215319999999998</c:v>
                </c:pt>
                <c:pt idx="44351">
                  <c:v>6.7278630000000001</c:v>
                </c:pt>
                <c:pt idx="44352">
                  <c:v>6.7312180000000001</c:v>
                </c:pt>
                <c:pt idx="44353">
                  <c:v>6.7269189999999996</c:v>
                </c:pt>
                <c:pt idx="44354">
                  <c:v>6.7288410000000001</c:v>
                </c:pt>
                <c:pt idx="44355">
                  <c:v>6.7296519999999997</c:v>
                </c:pt>
                <c:pt idx="44356">
                  <c:v>6.7229419999999998</c:v>
                </c:pt>
                <c:pt idx="44357">
                  <c:v>6.7225060000000001</c:v>
                </c:pt>
                <c:pt idx="44358">
                  <c:v>6.7264689999999998</c:v>
                </c:pt>
                <c:pt idx="44359">
                  <c:v>6.7293729999999998</c:v>
                </c:pt>
                <c:pt idx="44360">
                  <c:v>6.7308849999999998</c:v>
                </c:pt>
                <c:pt idx="44361">
                  <c:v>6.7309799999999997</c:v>
                </c:pt>
                <c:pt idx="44362">
                  <c:v>6.7246769999999998</c:v>
                </c:pt>
                <c:pt idx="44363">
                  <c:v>6.7201680000000001</c:v>
                </c:pt>
                <c:pt idx="44364">
                  <c:v>6.7246779999999999</c:v>
                </c:pt>
                <c:pt idx="44365">
                  <c:v>6.7216069999999997</c:v>
                </c:pt>
                <c:pt idx="44366">
                  <c:v>6.7186950000000003</c:v>
                </c:pt>
                <c:pt idx="44367">
                  <c:v>6.7280509999999998</c:v>
                </c:pt>
                <c:pt idx="44368">
                  <c:v>6.7314119999999997</c:v>
                </c:pt>
                <c:pt idx="44369">
                  <c:v>6.7209209999999997</c:v>
                </c:pt>
                <c:pt idx="44370">
                  <c:v>6.7188569999999999</c:v>
                </c:pt>
                <c:pt idx="44371">
                  <c:v>6.7330410000000001</c:v>
                </c:pt>
                <c:pt idx="44372">
                  <c:v>6.7328060000000001</c:v>
                </c:pt>
                <c:pt idx="44373">
                  <c:v>6.720955</c:v>
                </c:pt>
                <c:pt idx="44374">
                  <c:v>6.722664</c:v>
                </c:pt>
                <c:pt idx="44375">
                  <c:v>6.7274219999999998</c:v>
                </c:pt>
                <c:pt idx="44376">
                  <c:v>6.7282950000000001</c:v>
                </c:pt>
                <c:pt idx="44377">
                  <c:v>6.731338</c:v>
                </c:pt>
                <c:pt idx="44378">
                  <c:v>6.7317970000000003</c:v>
                </c:pt>
                <c:pt idx="44379">
                  <c:v>6.7250300000000003</c:v>
                </c:pt>
                <c:pt idx="44380">
                  <c:v>6.7234809999999996</c:v>
                </c:pt>
                <c:pt idx="44381">
                  <c:v>6.7298220000000004</c:v>
                </c:pt>
                <c:pt idx="44382">
                  <c:v>6.7269389999999998</c:v>
                </c:pt>
                <c:pt idx="44383">
                  <c:v>6.7241739999999997</c:v>
                </c:pt>
                <c:pt idx="44384">
                  <c:v>6.730677</c:v>
                </c:pt>
                <c:pt idx="44385">
                  <c:v>6.7299300000000004</c:v>
                </c:pt>
                <c:pt idx="44386">
                  <c:v>6.7242639999999998</c:v>
                </c:pt>
                <c:pt idx="44387">
                  <c:v>6.7233939999999999</c:v>
                </c:pt>
                <c:pt idx="44388">
                  <c:v>6.7283369999999998</c:v>
                </c:pt>
                <c:pt idx="44389">
                  <c:v>6.7313150000000004</c:v>
                </c:pt>
                <c:pt idx="44390">
                  <c:v>6.7307610000000002</c:v>
                </c:pt>
                <c:pt idx="44391">
                  <c:v>6.7313140000000002</c:v>
                </c:pt>
                <c:pt idx="44392">
                  <c:v>6.7301869999999999</c:v>
                </c:pt>
                <c:pt idx="44393">
                  <c:v>6.7330680000000003</c:v>
                </c:pt>
                <c:pt idx="44394">
                  <c:v>6.7385910000000004</c:v>
                </c:pt>
                <c:pt idx="44395">
                  <c:v>6.7350979999999998</c:v>
                </c:pt>
                <c:pt idx="44396">
                  <c:v>6.7276590000000001</c:v>
                </c:pt>
                <c:pt idx="44397">
                  <c:v>6.7331779999999997</c:v>
                </c:pt>
                <c:pt idx="44398">
                  <c:v>6.7369300000000001</c:v>
                </c:pt>
                <c:pt idx="44399">
                  <c:v>6.726693</c:v>
                </c:pt>
                <c:pt idx="44400">
                  <c:v>6.7289130000000004</c:v>
                </c:pt>
                <c:pt idx="44401">
                  <c:v>6.7362529999999996</c:v>
                </c:pt>
                <c:pt idx="44402">
                  <c:v>6.7308880000000002</c:v>
                </c:pt>
                <c:pt idx="44403">
                  <c:v>6.7321799999999996</c:v>
                </c:pt>
                <c:pt idx="44404">
                  <c:v>6.7404419999999998</c:v>
                </c:pt>
                <c:pt idx="44405">
                  <c:v>6.7351989999999997</c:v>
                </c:pt>
                <c:pt idx="44406">
                  <c:v>6.7265129999999997</c:v>
                </c:pt>
                <c:pt idx="44407">
                  <c:v>6.7337179999999996</c:v>
                </c:pt>
                <c:pt idx="44408">
                  <c:v>6.738321</c:v>
                </c:pt>
                <c:pt idx="44409">
                  <c:v>6.7332559999999999</c:v>
                </c:pt>
                <c:pt idx="44410">
                  <c:v>6.733155</c:v>
                </c:pt>
                <c:pt idx="44411">
                  <c:v>6.7296909999999999</c:v>
                </c:pt>
                <c:pt idx="44412">
                  <c:v>6.7297929999999999</c:v>
                </c:pt>
                <c:pt idx="44413">
                  <c:v>6.7378679999999997</c:v>
                </c:pt>
                <c:pt idx="44414">
                  <c:v>6.7378539999999996</c:v>
                </c:pt>
                <c:pt idx="44415">
                  <c:v>6.7327089999999998</c:v>
                </c:pt>
                <c:pt idx="44416">
                  <c:v>6.7331219999999998</c:v>
                </c:pt>
                <c:pt idx="44417">
                  <c:v>6.7404580000000003</c:v>
                </c:pt>
                <c:pt idx="44418">
                  <c:v>6.7345160000000002</c:v>
                </c:pt>
                <c:pt idx="44419">
                  <c:v>6.7259659999999997</c:v>
                </c:pt>
                <c:pt idx="44420">
                  <c:v>6.7367059999999999</c:v>
                </c:pt>
                <c:pt idx="44421">
                  <c:v>6.7388969999999997</c:v>
                </c:pt>
                <c:pt idx="44422">
                  <c:v>6.7331690000000002</c:v>
                </c:pt>
                <c:pt idx="44423">
                  <c:v>6.7384230000000001</c:v>
                </c:pt>
                <c:pt idx="44424">
                  <c:v>6.7345090000000001</c:v>
                </c:pt>
                <c:pt idx="44425">
                  <c:v>6.723611</c:v>
                </c:pt>
                <c:pt idx="44426">
                  <c:v>6.7286289999999997</c:v>
                </c:pt>
                <c:pt idx="44427">
                  <c:v>6.7401730000000004</c:v>
                </c:pt>
                <c:pt idx="44428">
                  <c:v>6.7360480000000003</c:v>
                </c:pt>
                <c:pt idx="44429">
                  <c:v>6.7329600000000003</c:v>
                </c:pt>
                <c:pt idx="44430">
                  <c:v>6.7412549999999998</c:v>
                </c:pt>
                <c:pt idx="44431">
                  <c:v>6.7421090000000001</c:v>
                </c:pt>
                <c:pt idx="44432">
                  <c:v>6.7403880000000003</c:v>
                </c:pt>
                <c:pt idx="44433">
                  <c:v>6.7429620000000003</c:v>
                </c:pt>
                <c:pt idx="44434">
                  <c:v>6.7433350000000001</c:v>
                </c:pt>
                <c:pt idx="44435">
                  <c:v>6.742178</c:v>
                </c:pt>
                <c:pt idx="44436">
                  <c:v>6.7435530000000004</c:v>
                </c:pt>
                <c:pt idx="44437">
                  <c:v>6.7429389999999998</c:v>
                </c:pt>
                <c:pt idx="44438">
                  <c:v>6.7386699999999999</c:v>
                </c:pt>
                <c:pt idx="44439">
                  <c:v>6.7402369999999996</c:v>
                </c:pt>
                <c:pt idx="44440">
                  <c:v>6.741117</c:v>
                </c:pt>
                <c:pt idx="44441">
                  <c:v>6.736675</c:v>
                </c:pt>
                <c:pt idx="44442">
                  <c:v>6.7367489999999997</c:v>
                </c:pt>
                <c:pt idx="44443">
                  <c:v>6.7379800000000003</c:v>
                </c:pt>
                <c:pt idx="44444">
                  <c:v>6.7382309999999999</c:v>
                </c:pt>
                <c:pt idx="44445">
                  <c:v>6.7383569999999997</c:v>
                </c:pt>
                <c:pt idx="44446">
                  <c:v>6.7442640000000003</c:v>
                </c:pt>
                <c:pt idx="44447">
                  <c:v>6.7494449999999997</c:v>
                </c:pt>
                <c:pt idx="44448">
                  <c:v>6.7408950000000001</c:v>
                </c:pt>
                <c:pt idx="44449">
                  <c:v>6.7337819999999997</c:v>
                </c:pt>
                <c:pt idx="44450">
                  <c:v>6.7370590000000004</c:v>
                </c:pt>
                <c:pt idx="44451">
                  <c:v>6.7393280000000004</c:v>
                </c:pt>
                <c:pt idx="44452">
                  <c:v>6.7373950000000002</c:v>
                </c:pt>
                <c:pt idx="44453">
                  <c:v>6.7373729999999998</c:v>
                </c:pt>
                <c:pt idx="44454">
                  <c:v>6.7368620000000004</c:v>
                </c:pt>
                <c:pt idx="44455">
                  <c:v>6.7340840000000002</c:v>
                </c:pt>
                <c:pt idx="44456">
                  <c:v>6.7433209999999999</c:v>
                </c:pt>
                <c:pt idx="44457">
                  <c:v>6.7499140000000004</c:v>
                </c:pt>
                <c:pt idx="44458">
                  <c:v>6.7400349999999998</c:v>
                </c:pt>
                <c:pt idx="44459">
                  <c:v>6.740761</c:v>
                </c:pt>
                <c:pt idx="44460">
                  <c:v>6.7483890000000004</c:v>
                </c:pt>
                <c:pt idx="44461">
                  <c:v>6.7428749999999997</c:v>
                </c:pt>
                <c:pt idx="44462">
                  <c:v>6.7373089999999998</c:v>
                </c:pt>
                <c:pt idx="44463">
                  <c:v>6.742515</c:v>
                </c:pt>
                <c:pt idx="44464">
                  <c:v>6.7408760000000001</c:v>
                </c:pt>
                <c:pt idx="44465">
                  <c:v>6.7348710000000001</c:v>
                </c:pt>
                <c:pt idx="44466">
                  <c:v>6.741498</c:v>
                </c:pt>
                <c:pt idx="44467">
                  <c:v>6.7395779999999998</c:v>
                </c:pt>
                <c:pt idx="44468">
                  <c:v>6.7333449999999999</c:v>
                </c:pt>
                <c:pt idx="44469">
                  <c:v>6.7386670000000004</c:v>
                </c:pt>
                <c:pt idx="44470">
                  <c:v>6.7431210000000004</c:v>
                </c:pt>
                <c:pt idx="44471">
                  <c:v>6.7484479999999998</c:v>
                </c:pt>
                <c:pt idx="44472">
                  <c:v>6.7521370000000003</c:v>
                </c:pt>
                <c:pt idx="44473">
                  <c:v>6.74838</c:v>
                </c:pt>
                <c:pt idx="44474">
                  <c:v>6.7400370000000001</c:v>
                </c:pt>
                <c:pt idx="44475">
                  <c:v>6.7393720000000004</c:v>
                </c:pt>
                <c:pt idx="44476">
                  <c:v>6.7482490000000004</c:v>
                </c:pt>
                <c:pt idx="44477">
                  <c:v>6.7484590000000004</c:v>
                </c:pt>
                <c:pt idx="44478">
                  <c:v>6.7445550000000001</c:v>
                </c:pt>
                <c:pt idx="44479">
                  <c:v>6.7496289999999997</c:v>
                </c:pt>
                <c:pt idx="44480">
                  <c:v>6.7524100000000002</c:v>
                </c:pt>
                <c:pt idx="44481">
                  <c:v>6.7484729999999997</c:v>
                </c:pt>
                <c:pt idx="44482">
                  <c:v>6.7545539999999997</c:v>
                </c:pt>
                <c:pt idx="44483">
                  <c:v>6.7592949999999998</c:v>
                </c:pt>
                <c:pt idx="44484">
                  <c:v>6.7404310000000001</c:v>
                </c:pt>
                <c:pt idx="44485">
                  <c:v>6.7354570000000002</c:v>
                </c:pt>
                <c:pt idx="44486">
                  <c:v>6.7499729999999998</c:v>
                </c:pt>
                <c:pt idx="44487">
                  <c:v>6.7443369999999998</c:v>
                </c:pt>
                <c:pt idx="44488">
                  <c:v>6.7352689999999997</c:v>
                </c:pt>
                <c:pt idx="44489">
                  <c:v>6.7423700000000002</c:v>
                </c:pt>
                <c:pt idx="44490">
                  <c:v>6.7469599999999996</c:v>
                </c:pt>
                <c:pt idx="44491">
                  <c:v>6.7452920000000001</c:v>
                </c:pt>
                <c:pt idx="44492">
                  <c:v>6.7493179999999997</c:v>
                </c:pt>
                <c:pt idx="44493">
                  <c:v>6.7511890000000001</c:v>
                </c:pt>
                <c:pt idx="44494">
                  <c:v>6.7432379999999998</c:v>
                </c:pt>
                <c:pt idx="44495">
                  <c:v>6.7424999999999997</c:v>
                </c:pt>
                <c:pt idx="44496">
                  <c:v>6.7512590000000001</c:v>
                </c:pt>
                <c:pt idx="44497">
                  <c:v>6.7511710000000003</c:v>
                </c:pt>
                <c:pt idx="44498">
                  <c:v>6.7473289999999997</c:v>
                </c:pt>
                <c:pt idx="44499">
                  <c:v>6.751487</c:v>
                </c:pt>
                <c:pt idx="44500">
                  <c:v>6.752529</c:v>
                </c:pt>
                <c:pt idx="44501">
                  <c:v>6.7434079999999996</c:v>
                </c:pt>
                <c:pt idx="44502">
                  <c:v>6.7421290000000003</c:v>
                </c:pt>
                <c:pt idx="44503">
                  <c:v>6.7497949999999998</c:v>
                </c:pt>
                <c:pt idx="44504">
                  <c:v>6.7483789999999999</c:v>
                </c:pt>
                <c:pt idx="44505">
                  <c:v>6.7476050000000001</c:v>
                </c:pt>
                <c:pt idx="44506">
                  <c:v>6.75197</c:v>
                </c:pt>
                <c:pt idx="44507">
                  <c:v>6.7500249999999999</c:v>
                </c:pt>
                <c:pt idx="44508">
                  <c:v>6.7478369999999996</c:v>
                </c:pt>
                <c:pt idx="44509">
                  <c:v>6.7496619999999998</c:v>
                </c:pt>
                <c:pt idx="44510">
                  <c:v>6.7478199999999999</c:v>
                </c:pt>
                <c:pt idx="44511">
                  <c:v>6.7450369999999999</c:v>
                </c:pt>
                <c:pt idx="44512">
                  <c:v>6.7500650000000002</c:v>
                </c:pt>
                <c:pt idx="44513">
                  <c:v>6.7511890000000001</c:v>
                </c:pt>
                <c:pt idx="44514">
                  <c:v>6.7460240000000002</c:v>
                </c:pt>
                <c:pt idx="44515">
                  <c:v>6.7540050000000003</c:v>
                </c:pt>
                <c:pt idx="44516">
                  <c:v>6.7576229999999997</c:v>
                </c:pt>
                <c:pt idx="44517">
                  <c:v>6.747204</c:v>
                </c:pt>
                <c:pt idx="44518">
                  <c:v>6.7509110000000003</c:v>
                </c:pt>
                <c:pt idx="44519">
                  <c:v>6.7623389999999999</c:v>
                </c:pt>
                <c:pt idx="44520">
                  <c:v>6.7587020000000004</c:v>
                </c:pt>
                <c:pt idx="44521">
                  <c:v>6.7542520000000001</c:v>
                </c:pt>
                <c:pt idx="44522">
                  <c:v>6.7588720000000002</c:v>
                </c:pt>
                <c:pt idx="44523">
                  <c:v>6.7597240000000003</c:v>
                </c:pt>
                <c:pt idx="44524">
                  <c:v>6.754429</c:v>
                </c:pt>
                <c:pt idx="44525">
                  <c:v>6.7508970000000001</c:v>
                </c:pt>
                <c:pt idx="44526">
                  <c:v>6.7496039999999997</c:v>
                </c:pt>
                <c:pt idx="44527">
                  <c:v>6.7520129999999998</c:v>
                </c:pt>
                <c:pt idx="44528">
                  <c:v>6.7578360000000002</c:v>
                </c:pt>
                <c:pt idx="44529">
                  <c:v>6.7615730000000003</c:v>
                </c:pt>
                <c:pt idx="44530">
                  <c:v>6.7590240000000001</c:v>
                </c:pt>
                <c:pt idx="44531">
                  <c:v>6.757333</c:v>
                </c:pt>
                <c:pt idx="44532">
                  <c:v>6.760554</c:v>
                </c:pt>
                <c:pt idx="44533">
                  <c:v>6.7551350000000001</c:v>
                </c:pt>
                <c:pt idx="44534">
                  <c:v>6.747706</c:v>
                </c:pt>
                <c:pt idx="44535">
                  <c:v>6.750769</c:v>
                </c:pt>
                <c:pt idx="44536">
                  <c:v>6.7505050000000004</c:v>
                </c:pt>
                <c:pt idx="44537">
                  <c:v>6.7463410000000001</c:v>
                </c:pt>
                <c:pt idx="44538">
                  <c:v>6.7467879999999996</c:v>
                </c:pt>
                <c:pt idx="44539">
                  <c:v>6.7525769999999996</c:v>
                </c:pt>
                <c:pt idx="44540">
                  <c:v>6.7561159999999996</c:v>
                </c:pt>
                <c:pt idx="44541">
                  <c:v>6.7543670000000002</c:v>
                </c:pt>
                <c:pt idx="44542">
                  <c:v>6.7548539999999999</c:v>
                </c:pt>
                <c:pt idx="44543">
                  <c:v>6.7493850000000002</c:v>
                </c:pt>
                <c:pt idx="44544">
                  <c:v>6.748081</c:v>
                </c:pt>
                <c:pt idx="44545">
                  <c:v>6.7554829999999999</c:v>
                </c:pt>
                <c:pt idx="44546">
                  <c:v>6.7554999999999996</c:v>
                </c:pt>
                <c:pt idx="44547">
                  <c:v>6.754842</c:v>
                </c:pt>
                <c:pt idx="44548">
                  <c:v>6.7591210000000004</c:v>
                </c:pt>
                <c:pt idx="44549">
                  <c:v>6.7600809999999996</c:v>
                </c:pt>
                <c:pt idx="44550">
                  <c:v>6.7542280000000003</c:v>
                </c:pt>
                <c:pt idx="44551">
                  <c:v>6.7547230000000003</c:v>
                </c:pt>
                <c:pt idx="44552">
                  <c:v>6.7631220000000001</c:v>
                </c:pt>
                <c:pt idx="44553">
                  <c:v>6.7586120000000003</c:v>
                </c:pt>
                <c:pt idx="44554">
                  <c:v>6.7508970000000001</c:v>
                </c:pt>
                <c:pt idx="44555">
                  <c:v>6.7572150000000004</c:v>
                </c:pt>
                <c:pt idx="44556">
                  <c:v>6.7608040000000003</c:v>
                </c:pt>
                <c:pt idx="44557">
                  <c:v>6.7558040000000004</c:v>
                </c:pt>
                <c:pt idx="44558">
                  <c:v>6.7557419999999997</c:v>
                </c:pt>
                <c:pt idx="44559">
                  <c:v>6.7578230000000001</c:v>
                </c:pt>
                <c:pt idx="44560">
                  <c:v>6.756589</c:v>
                </c:pt>
                <c:pt idx="44561">
                  <c:v>6.7645799999999996</c:v>
                </c:pt>
                <c:pt idx="44562">
                  <c:v>6.7696139999999998</c:v>
                </c:pt>
                <c:pt idx="44563">
                  <c:v>6.7587299999999999</c:v>
                </c:pt>
                <c:pt idx="44564">
                  <c:v>6.7582089999999999</c:v>
                </c:pt>
                <c:pt idx="44565">
                  <c:v>6.7668480000000004</c:v>
                </c:pt>
                <c:pt idx="44566">
                  <c:v>6.7633900000000002</c:v>
                </c:pt>
                <c:pt idx="44567">
                  <c:v>6.7588509999999999</c:v>
                </c:pt>
                <c:pt idx="44568">
                  <c:v>6.7659450000000003</c:v>
                </c:pt>
                <c:pt idx="44569">
                  <c:v>6.76342</c:v>
                </c:pt>
                <c:pt idx="44570">
                  <c:v>6.752319</c:v>
                </c:pt>
                <c:pt idx="44571">
                  <c:v>6.7572669999999997</c:v>
                </c:pt>
                <c:pt idx="44572">
                  <c:v>6.7625390000000003</c:v>
                </c:pt>
                <c:pt idx="44573">
                  <c:v>6.7533880000000002</c:v>
                </c:pt>
                <c:pt idx="44574">
                  <c:v>6.7537070000000003</c:v>
                </c:pt>
                <c:pt idx="44575">
                  <c:v>6.7638850000000001</c:v>
                </c:pt>
                <c:pt idx="44576">
                  <c:v>6.7652010000000002</c:v>
                </c:pt>
                <c:pt idx="44577">
                  <c:v>6.763274</c:v>
                </c:pt>
                <c:pt idx="44578">
                  <c:v>6.7682869999999999</c:v>
                </c:pt>
                <c:pt idx="44579">
                  <c:v>6.7631119999999996</c:v>
                </c:pt>
                <c:pt idx="44580">
                  <c:v>6.7534210000000003</c:v>
                </c:pt>
                <c:pt idx="44581">
                  <c:v>6.7634699999999999</c:v>
                </c:pt>
                <c:pt idx="44582">
                  <c:v>6.7664</c:v>
                </c:pt>
                <c:pt idx="44583">
                  <c:v>6.7559319999999996</c:v>
                </c:pt>
                <c:pt idx="44584">
                  <c:v>6.7584590000000002</c:v>
                </c:pt>
                <c:pt idx="44585">
                  <c:v>6.7647250000000003</c:v>
                </c:pt>
                <c:pt idx="44586">
                  <c:v>6.7647490000000001</c:v>
                </c:pt>
                <c:pt idx="44587">
                  <c:v>6.7644200000000003</c:v>
                </c:pt>
                <c:pt idx="44588">
                  <c:v>6.764221</c:v>
                </c:pt>
                <c:pt idx="44589">
                  <c:v>6.7627879999999996</c:v>
                </c:pt>
                <c:pt idx="44590">
                  <c:v>6.7634829999999999</c:v>
                </c:pt>
                <c:pt idx="44591">
                  <c:v>6.7659820000000002</c:v>
                </c:pt>
                <c:pt idx="44592">
                  <c:v>6.759506</c:v>
                </c:pt>
                <c:pt idx="44593">
                  <c:v>6.757733</c:v>
                </c:pt>
                <c:pt idx="44594">
                  <c:v>6.7635909999999999</c:v>
                </c:pt>
                <c:pt idx="44595">
                  <c:v>6.7633999999999999</c:v>
                </c:pt>
                <c:pt idx="44596">
                  <c:v>6.7636159999999999</c:v>
                </c:pt>
                <c:pt idx="44597">
                  <c:v>6.7639610000000001</c:v>
                </c:pt>
                <c:pt idx="44598">
                  <c:v>6.7639170000000002</c:v>
                </c:pt>
                <c:pt idx="44599">
                  <c:v>6.7621060000000002</c:v>
                </c:pt>
                <c:pt idx="44600">
                  <c:v>6.7620909999999999</c:v>
                </c:pt>
                <c:pt idx="44601">
                  <c:v>6.7685469999999999</c:v>
                </c:pt>
                <c:pt idx="44602">
                  <c:v>6.7673829999999997</c:v>
                </c:pt>
                <c:pt idx="44603">
                  <c:v>6.763655</c:v>
                </c:pt>
                <c:pt idx="44604">
                  <c:v>6.768637</c:v>
                </c:pt>
                <c:pt idx="44605">
                  <c:v>6.7707850000000001</c:v>
                </c:pt>
                <c:pt idx="44606">
                  <c:v>6.7657299999999996</c:v>
                </c:pt>
                <c:pt idx="44607">
                  <c:v>6.7682079999999996</c:v>
                </c:pt>
                <c:pt idx="44608">
                  <c:v>6.774896</c:v>
                </c:pt>
                <c:pt idx="44609">
                  <c:v>6.7679850000000004</c:v>
                </c:pt>
                <c:pt idx="44610">
                  <c:v>6.7665179999999996</c:v>
                </c:pt>
                <c:pt idx="44611">
                  <c:v>6.7772439999999996</c:v>
                </c:pt>
                <c:pt idx="44612">
                  <c:v>6.7747270000000004</c:v>
                </c:pt>
                <c:pt idx="44613">
                  <c:v>6.7657559999999997</c:v>
                </c:pt>
                <c:pt idx="44614">
                  <c:v>6.7695449999999999</c:v>
                </c:pt>
                <c:pt idx="44615">
                  <c:v>6.7763819999999999</c:v>
                </c:pt>
                <c:pt idx="44616">
                  <c:v>6.7727040000000001</c:v>
                </c:pt>
                <c:pt idx="44617">
                  <c:v>6.7692759999999996</c:v>
                </c:pt>
                <c:pt idx="44618">
                  <c:v>6.7700990000000001</c:v>
                </c:pt>
                <c:pt idx="44619">
                  <c:v>6.7668410000000003</c:v>
                </c:pt>
                <c:pt idx="44620">
                  <c:v>6.7697469999999997</c:v>
                </c:pt>
                <c:pt idx="44621">
                  <c:v>6.7701120000000001</c:v>
                </c:pt>
                <c:pt idx="44622">
                  <c:v>6.7642879999999996</c:v>
                </c:pt>
                <c:pt idx="44623">
                  <c:v>6.7672559999999997</c:v>
                </c:pt>
                <c:pt idx="44624">
                  <c:v>6.7691309999999998</c:v>
                </c:pt>
                <c:pt idx="44625">
                  <c:v>6.7640099999999999</c:v>
                </c:pt>
                <c:pt idx="44626">
                  <c:v>6.764462</c:v>
                </c:pt>
                <c:pt idx="44627">
                  <c:v>6.7711079999999999</c:v>
                </c:pt>
                <c:pt idx="44628">
                  <c:v>6.7703300000000004</c:v>
                </c:pt>
                <c:pt idx="44629">
                  <c:v>6.7680319999999998</c:v>
                </c:pt>
                <c:pt idx="44630">
                  <c:v>6.7739739999999999</c:v>
                </c:pt>
                <c:pt idx="44631">
                  <c:v>6.7745519999999999</c:v>
                </c:pt>
                <c:pt idx="44632">
                  <c:v>6.7668489999999997</c:v>
                </c:pt>
                <c:pt idx="44633">
                  <c:v>6.7646300000000004</c:v>
                </c:pt>
                <c:pt idx="44634">
                  <c:v>6.769952</c:v>
                </c:pt>
                <c:pt idx="44635">
                  <c:v>6.7704069999999996</c:v>
                </c:pt>
                <c:pt idx="44636">
                  <c:v>6.7654350000000001</c:v>
                </c:pt>
                <c:pt idx="44637">
                  <c:v>6.7692350000000001</c:v>
                </c:pt>
                <c:pt idx="44638">
                  <c:v>6.7724909999999996</c:v>
                </c:pt>
                <c:pt idx="44639">
                  <c:v>6.7706590000000002</c:v>
                </c:pt>
                <c:pt idx="44640">
                  <c:v>6.7741280000000001</c:v>
                </c:pt>
                <c:pt idx="44641">
                  <c:v>6.7741540000000002</c:v>
                </c:pt>
                <c:pt idx="44642">
                  <c:v>6.7659820000000002</c:v>
                </c:pt>
                <c:pt idx="44643">
                  <c:v>6.7667409999999997</c:v>
                </c:pt>
                <c:pt idx="44644">
                  <c:v>6.7752860000000004</c:v>
                </c:pt>
                <c:pt idx="44645">
                  <c:v>6.770194</c:v>
                </c:pt>
                <c:pt idx="44646">
                  <c:v>6.7637619999999998</c:v>
                </c:pt>
                <c:pt idx="44647">
                  <c:v>6.774413</c:v>
                </c:pt>
                <c:pt idx="44648">
                  <c:v>6.7783600000000002</c:v>
                </c:pt>
                <c:pt idx="44649">
                  <c:v>6.776408</c:v>
                </c:pt>
                <c:pt idx="44650">
                  <c:v>6.7845680000000002</c:v>
                </c:pt>
                <c:pt idx="44651">
                  <c:v>6.7843900000000001</c:v>
                </c:pt>
                <c:pt idx="44652">
                  <c:v>6.7757509999999996</c:v>
                </c:pt>
                <c:pt idx="44653">
                  <c:v>6.7790590000000002</c:v>
                </c:pt>
                <c:pt idx="44654">
                  <c:v>6.7812890000000001</c:v>
                </c:pt>
                <c:pt idx="44655">
                  <c:v>6.7676080000000001</c:v>
                </c:pt>
                <c:pt idx="44656">
                  <c:v>6.7671869999999998</c:v>
                </c:pt>
                <c:pt idx="44657">
                  <c:v>6.7749689999999996</c:v>
                </c:pt>
                <c:pt idx="44658">
                  <c:v>6.768294</c:v>
                </c:pt>
                <c:pt idx="44659">
                  <c:v>6.7682440000000001</c:v>
                </c:pt>
                <c:pt idx="44660">
                  <c:v>6.7784240000000002</c:v>
                </c:pt>
                <c:pt idx="44661">
                  <c:v>6.7770359999999998</c:v>
                </c:pt>
                <c:pt idx="44662">
                  <c:v>6.7703530000000001</c:v>
                </c:pt>
                <c:pt idx="44663">
                  <c:v>6.7766570000000002</c:v>
                </c:pt>
                <c:pt idx="44664">
                  <c:v>6.7816599999999996</c:v>
                </c:pt>
                <c:pt idx="44665">
                  <c:v>6.7753170000000003</c:v>
                </c:pt>
                <c:pt idx="44666">
                  <c:v>6.777997</c:v>
                </c:pt>
                <c:pt idx="44667">
                  <c:v>6.780932</c:v>
                </c:pt>
                <c:pt idx="44668">
                  <c:v>6.7744289999999996</c:v>
                </c:pt>
                <c:pt idx="44669">
                  <c:v>6.7754380000000003</c:v>
                </c:pt>
                <c:pt idx="44670">
                  <c:v>6.7802699999999998</c:v>
                </c:pt>
                <c:pt idx="44671">
                  <c:v>6.7757300000000003</c:v>
                </c:pt>
                <c:pt idx="44672">
                  <c:v>6.7680899999999999</c:v>
                </c:pt>
                <c:pt idx="44673">
                  <c:v>6.7733559999999997</c:v>
                </c:pt>
                <c:pt idx="44674">
                  <c:v>6.7816330000000002</c:v>
                </c:pt>
                <c:pt idx="44675">
                  <c:v>6.7759960000000001</c:v>
                </c:pt>
                <c:pt idx="44676">
                  <c:v>6.7764509999999998</c:v>
                </c:pt>
                <c:pt idx="44677">
                  <c:v>6.7811820000000003</c:v>
                </c:pt>
                <c:pt idx="44678">
                  <c:v>6.7740749999999998</c:v>
                </c:pt>
                <c:pt idx="44679">
                  <c:v>6.7746849999999998</c:v>
                </c:pt>
                <c:pt idx="44680">
                  <c:v>6.7804690000000001</c:v>
                </c:pt>
                <c:pt idx="44681">
                  <c:v>6.7753410000000001</c:v>
                </c:pt>
                <c:pt idx="44682">
                  <c:v>6.7734690000000004</c:v>
                </c:pt>
                <c:pt idx="44683">
                  <c:v>6.7798689999999997</c:v>
                </c:pt>
                <c:pt idx="44684">
                  <c:v>6.7810069999999998</c:v>
                </c:pt>
                <c:pt idx="44685">
                  <c:v>6.7804789999999997</c:v>
                </c:pt>
                <c:pt idx="44686">
                  <c:v>6.783404</c:v>
                </c:pt>
                <c:pt idx="44687">
                  <c:v>6.7800419999999999</c:v>
                </c:pt>
                <c:pt idx="44688">
                  <c:v>6.7795350000000001</c:v>
                </c:pt>
                <c:pt idx="44689">
                  <c:v>6.7924990000000003</c:v>
                </c:pt>
                <c:pt idx="44690">
                  <c:v>6.7962889999999998</c:v>
                </c:pt>
                <c:pt idx="44691">
                  <c:v>6.7810629999999996</c:v>
                </c:pt>
                <c:pt idx="44692">
                  <c:v>6.7757769999999997</c:v>
                </c:pt>
                <c:pt idx="44693">
                  <c:v>6.7879339999999999</c:v>
                </c:pt>
                <c:pt idx="44694">
                  <c:v>6.7859530000000001</c:v>
                </c:pt>
                <c:pt idx="44695">
                  <c:v>6.7751029999999997</c:v>
                </c:pt>
                <c:pt idx="44696">
                  <c:v>6.7816919999999996</c:v>
                </c:pt>
                <c:pt idx="44697">
                  <c:v>6.7880159999999998</c:v>
                </c:pt>
                <c:pt idx="44698">
                  <c:v>6.784103</c:v>
                </c:pt>
                <c:pt idx="44699">
                  <c:v>6.7845700000000004</c:v>
                </c:pt>
                <c:pt idx="44700">
                  <c:v>6.7870020000000002</c:v>
                </c:pt>
                <c:pt idx="44701">
                  <c:v>6.7860139999999998</c:v>
                </c:pt>
                <c:pt idx="44702">
                  <c:v>6.7870650000000001</c:v>
                </c:pt>
                <c:pt idx="44703">
                  <c:v>6.7873150000000004</c:v>
                </c:pt>
                <c:pt idx="44704">
                  <c:v>6.7787189999999997</c:v>
                </c:pt>
                <c:pt idx="44705">
                  <c:v>6.7722199999999999</c:v>
                </c:pt>
                <c:pt idx="44706">
                  <c:v>6.7823149999999996</c:v>
                </c:pt>
                <c:pt idx="44707">
                  <c:v>6.7877650000000003</c:v>
                </c:pt>
                <c:pt idx="44708">
                  <c:v>6.7779610000000003</c:v>
                </c:pt>
                <c:pt idx="44709">
                  <c:v>6.7768629999999996</c:v>
                </c:pt>
                <c:pt idx="44710">
                  <c:v>6.7844379999999997</c:v>
                </c:pt>
                <c:pt idx="44711">
                  <c:v>6.7810199999999998</c:v>
                </c:pt>
                <c:pt idx="44712">
                  <c:v>6.779045</c:v>
                </c:pt>
                <c:pt idx="44713">
                  <c:v>6.7878189999999998</c:v>
                </c:pt>
                <c:pt idx="44714">
                  <c:v>6.7845380000000004</c:v>
                </c:pt>
                <c:pt idx="44715">
                  <c:v>6.777234</c:v>
                </c:pt>
                <c:pt idx="44716">
                  <c:v>6.7783049999999996</c:v>
                </c:pt>
                <c:pt idx="44717">
                  <c:v>6.7792159999999999</c:v>
                </c:pt>
                <c:pt idx="44718">
                  <c:v>6.7808890000000002</c:v>
                </c:pt>
                <c:pt idx="44719">
                  <c:v>6.7794910000000002</c:v>
                </c:pt>
                <c:pt idx="44720">
                  <c:v>6.7801809999999998</c:v>
                </c:pt>
                <c:pt idx="44721">
                  <c:v>6.788653</c:v>
                </c:pt>
                <c:pt idx="44722">
                  <c:v>6.7965949999999999</c:v>
                </c:pt>
                <c:pt idx="44723">
                  <c:v>6.794969</c:v>
                </c:pt>
                <c:pt idx="44724">
                  <c:v>6.7895180000000002</c:v>
                </c:pt>
                <c:pt idx="44725">
                  <c:v>6.789066</c:v>
                </c:pt>
                <c:pt idx="44726">
                  <c:v>6.7925089999999999</c:v>
                </c:pt>
                <c:pt idx="44727">
                  <c:v>6.7920230000000004</c:v>
                </c:pt>
                <c:pt idx="44728">
                  <c:v>6.7846539999999997</c:v>
                </c:pt>
                <c:pt idx="44729">
                  <c:v>6.7867660000000001</c:v>
                </c:pt>
                <c:pt idx="44730">
                  <c:v>6.7940870000000002</c:v>
                </c:pt>
                <c:pt idx="44731">
                  <c:v>6.785355</c:v>
                </c:pt>
                <c:pt idx="44732">
                  <c:v>6.7833430000000003</c:v>
                </c:pt>
                <c:pt idx="44733">
                  <c:v>6.797091</c:v>
                </c:pt>
                <c:pt idx="44734">
                  <c:v>6.7982170000000002</c:v>
                </c:pt>
                <c:pt idx="44735">
                  <c:v>6.7880200000000004</c:v>
                </c:pt>
                <c:pt idx="44736">
                  <c:v>6.7894909999999999</c:v>
                </c:pt>
                <c:pt idx="44737">
                  <c:v>6.794746</c:v>
                </c:pt>
                <c:pt idx="44738">
                  <c:v>6.7847350000000004</c:v>
                </c:pt>
                <c:pt idx="44739">
                  <c:v>6.7802759999999997</c:v>
                </c:pt>
                <c:pt idx="44740">
                  <c:v>6.7888270000000004</c:v>
                </c:pt>
                <c:pt idx="44741">
                  <c:v>6.7856589999999999</c:v>
                </c:pt>
                <c:pt idx="44742">
                  <c:v>6.78186</c:v>
                </c:pt>
                <c:pt idx="44743">
                  <c:v>6.7854150000000004</c:v>
                </c:pt>
                <c:pt idx="44744">
                  <c:v>6.7848959999999998</c:v>
                </c:pt>
                <c:pt idx="44745">
                  <c:v>6.7844239999999996</c:v>
                </c:pt>
                <c:pt idx="44746">
                  <c:v>6.7914450000000004</c:v>
                </c:pt>
                <c:pt idx="44747">
                  <c:v>6.7915039999999998</c:v>
                </c:pt>
                <c:pt idx="44748">
                  <c:v>6.780843</c:v>
                </c:pt>
                <c:pt idx="44749">
                  <c:v>6.7876630000000002</c:v>
                </c:pt>
                <c:pt idx="44750">
                  <c:v>6.79542</c:v>
                </c:pt>
                <c:pt idx="44751">
                  <c:v>6.785399</c:v>
                </c:pt>
                <c:pt idx="44752">
                  <c:v>6.7891940000000002</c:v>
                </c:pt>
                <c:pt idx="44753">
                  <c:v>6.7956810000000001</c:v>
                </c:pt>
                <c:pt idx="44754">
                  <c:v>6.784046</c:v>
                </c:pt>
                <c:pt idx="44755">
                  <c:v>6.7842979999999997</c:v>
                </c:pt>
                <c:pt idx="44756">
                  <c:v>6.798044</c:v>
                </c:pt>
                <c:pt idx="44757">
                  <c:v>6.7942720000000003</c:v>
                </c:pt>
                <c:pt idx="44758">
                  <c:v>6.7811320000000004</c:v>
                </c:pt>
                <c:pt idx="44759">
                  <c:v>6.7884270000000004</c:v>
                </c:pt>
                <c:pt idx="44760">
                  <c:v>6.7986009999999997</c:v>
                </c:pt>
                <c:pt idx="44761">
                  <c:v>6.7932730000000001</c:v>
                </c:pt>
                <c:pt idx="44762">
                  <c:v>6.7900580000000001</c:v>
                </c:pt>
                <c:pt idx="44763">
                  <c:v>6.792243</c:v>
                </c:pt>
                <c:pt idx="44764">
                  <c:v>6.7907120000000001</c:v>
                </c:pt>
                <c:pt idx="44765">
                  <c:v>6.7872830000000004</c:v>
                </c:pt>
                <c:pt idx="44766">
                  <c:v>6.7910310000000003</c:v>
                </c:pt>
                <c:pt idx="44767">
                  <c:v>6.7924020000000001</c:v>
                </c:pt>
                <c:pt idx="44768">
                  <c:v>6.7868409999999999</c:v>
                </c:pt>
                <c:pt idx="44769">
                  <c:v>6.7921959999999997</c:v>
                </c:pt>
                <c:pt idx="44770">
                  <c:v>6.8010679999999999</c:v>
                </c:pt>
                <c:pt idx="44771">
                  <c:v>6.7991960000000002</c:v>
                </c:pt>
                <c:pt idx="44772">
                  <c:v>6.8004069999999999</c:v>
                </c:pt>
                <c:pt idx="44773">
                  <c:v>6.8086080000000004</c:v>
                </c:pt>
                <c:pt idx="44774">
                  <c:v>6.8044820000000001</c:v>
                </c:pt>
                <c:pt idx="44775">
                  <c:v>6.7959930000000002</c:v>
                </c:pt>
                <c:pt idx="44776">
                  <c:v>6.8008839999999999</c:v>
                </c:pt>
                <c:pt idx="44777">
                  <c:v>6.7988270000000002</c:v>
                </c:pt>
                <c:pt idx="44778">
                  <c:v>6.7885270000000002</c:v>
                </c:pt>
                <c:pt idx="44779">
                  <c:v>6.7924239999999996</c:v>
                </c:pt>
                <c:pt idx="44780">
                  <c:v>6.7990870000000001</c:v>
                </c:pt>
                <c:pt idx="44781">
                  <c:v>6.7976070000000002</c:v>
                </c:pt>
                <c:pt idx="44782">
                  <c:v>6.7956159999999999</c:v>
                </c:pt>
                <c:pt idx="44783">
                  <c:v>6.7990959999999996</c:v>
                </c:pt>
                <c:pt idx="44784">
                  <c:v>6.7992239999999997</c:v>
                </c:pt>
                <c:pt idx="44785">
                  <c:v>6.794168</c:v>
                </c:pt>
                <c:pt idx="44786">
                  <c:v>6.7970600000000001</c:v>
                </c:pt>
                <c:pt idx="44787">
                  <c:v>6.7955500000000004</c:v>
                </c:pt>
                <c:pt idx="44788">
                  <c:v>6.7905620000000004</c:v>
                </c:pt>
                <c:pt idx="44789">
                  <c:v>6.7962100000000003</c:v>
                </c:pt>
                <c:pt idx="44790">
                  <c:v>6.7993050000000004</c:v>
                </c:pt>
                <c:pt idx="44791">
                  <c:v>6.797892</c:v>
                </c:pt>
                <c:pt idx="44792">
                  <c:v>6.7971159999999999</c:v>
                </c:pt>
                <c:pt idx="44793">
                  <c:v>6.7998320000000003</c:v>
                </c:pt>
                <c:pt idx="44794">
                  <c:v>6.7998320000000003</c:v>
                </c:pt>
                <c:pt idx="44795">
                  <c:v>6.7960599999999998</c:v>
                </c:pt>
                <c:pt idx="44796">
                  <c:v>6.7971690000000002</c:v>
                </c:pt>
                <c:pt idx="44797">
                  <c:v>6.7990019999999998</c:v>
                </c:pt>
                <c:pt idx="44798">
                  <c:v>6.7986050000000002</c:v>
                </c:pt>
                <c:pt idx="44799">
                  <c:v>6.7962720000000001</c:v>
                </c:pt>
                <c:pt idx="44800">
                  <c:v>6.7936300000000003</c:v>
                </c:pt>
                <c:pt idx="44801">
                  <c:v>6.7945650000000004</c:v>
                </c:pt>
                <c:pt idx="44802">
                  <c:v>6.7965270000000002</c:v>
                </c:pt>
                <c:pt idx="44803">
                  <c:v>6.7972530000000004</c:v>
                </c:pt>
                <c:pt idx="44804">
                  <c:v>6.795801</c:v>
                </c:pt>
                <c:pt idx="44805">
                  <c:v>6.7957739999999998</c:v>
                </c:pt>
                <c:pt idx="44806">
                  <c:v>6.7985480000000003</c:v>
                </c:pt>
                <c:pt idx="44807">
                  <c:v>6.7951930000000003</c:v>
                </c:pt>
                <c:pt idx="44808">
                  <c:v>6.7951730000000001</c:v>
                </c:pt>
                <c:pt idx="44809">
                  <c:v>6.8021469999999997</c:v>
                </c:pt>
                <c:pt idx="44810">
                  <c:v>6.8036300000000001</c:v>
                </c:pt>
                <c:pt idx="44811">
                  <c:v>6.803267</c:v>
                </c:pt>
                <c:pt idx="44812">
                  <c:v>6.8086000000000002</c:v>
                </c:pt>
                <c:pt idx="44813">
                  <c:v>6.8067539999999997</c:v>
                </c:pt>
                <c:pt idx="44814">
                  <c:v>6.7972450000000002</c:v>
                </c:pt>
                <c:pt idx="44815">
                  <c:v>6.7999859999999996</c:v>
                </c:pt>
                <c:pt idx="44816">
                  <c:v>6.8042220000000002</c:v>
                </c:pt>
                <c:pt idx="44817">
                  <c:v>6.7970870000000003</c:v>
                </c:pt>
                <c:pt idx="44818">
                  <c:v>6.7974009999999998</c:v>
                </c:pt>
                <c:pt idx="44819">
                  <c:v>6.8042009999999999</c:v>
                </c:pt>
                <c:pt idx="44820">
                  <c:v>6.8045280000000004</c:v>
                </c:pt>
                <c:pt idx="44821">
                  <c:v>6.8006589999999996</c:v>
                </c:pt>
                <c:pt idx="44822">
                  <c:v>6.8027480000000002</c:v>
                </c:pt>
                <c:pt idx="44823">
                  <c:v>6.8086120000000001</c:v>
                </c:pt>
                <c:pt idx="44824">
                  <c:v>6.8063310000000001</c:v>
                </c:pt>
                <c:pt idx="44825">
                  <c:v>6.8028360000000001</c:v>
                </c:pt>
                <c:pt idx="44826">
                  <c:v>6.8017779999999997</c:v>
                </c:pt>
                <c:pt idx="44827">
                  <c:v>6.7987859999999998</c:v>
                </c:pt>
                <c:pt idx="44828">
                  <c:v>6.7938669999999997</c:v>
                </c:pt>
                <c:pt idx="44829">
                  <c:v>6.7959649999999998</c:v>
                </c:pt>
                <c:pt idx="44830">
                  <c:v>6.8029760000000001</c:v>
                </c:pt>
                <c:pt idx="44831">
                  <c:v>6.7995020000000004</c:v>
                </c:pt>
                <c:pt idx="44832">
                  <c:v>6.7999799999999997</c:v>
                </c:pt>
                <c:pt idx="44833">
                  <c:v>6.807213</c:v>
                </c:pt>
                <c:pt idx="44834">
                  <c:v>6.8038299999999996</c:v>
                </c:pt>
                <c:pt idx="44835">
                  <c:v>6.8058829999999997</c:v>
                </c:pt>
                <c:pt idx="44836">
                  <c:v>6.8163629999999999</c:v>
                </c:pt>
                <c:pt idx="44837">
                  <c:v>6.8112849999999998</c:v>
                </c:pt>
                <c:pt idx="44838">
                  <c:v>6.8007669999999996</c:v>
                </c:pt>
                <c:pt idx="44839">
                  <c:v>6.8062189999999996</c:v>
                </c:pt>
                <c:pt idx="44840">
                  <c:v>6.8101669999999999</c:v>
                </c:pt>
                <c:pt idx="44841">
                  <c:v>6.7999809999999998</c:v>
                </c:pt>
                <c:pt idx="44842">
                  <c:v>6.8004870000000004</c:v>
                </c:pt>
                <c:pt idx="44843">
                  <c:v>6.8090469999999996</c:v>
                </c:pt>
                <c:pt idx="44844">
                  <c:v>6.8084350000000002</c:v>
                </c:pt>
                <c:pt idx="44845">
                  <c:v>6.8105279999999997</c:v>
                </c:pt>
                <c:pt idx="44846">
                  <c:v>6.8153870000000003</c:v>
                </c:pt>
                <c:pt idx="44847">
                  <c:v>6.8096180000000004</c:v>
                </c:pt>
                <c:pt idx="44848">
                  <c:v>6.8018780000000003</c:v>
                </c:pt>
                <c:pt idx="44849">
                  <c:v>6.806133</c:v>
                </c:pt>
                <c:pt idx="44850">
                  <c:v>6.8073600000000001</c:v>
                </c:pt>
                <c:pt idx="44851">
                  <c:v>6.8009209999999998</c:v>
                </c:pt>
                <c:pt idx="44852">
                  <c:v>6.8052349999999997</c:v>
                </c:pt>
                <c:pt idx="44853">
                  <c:v>6.8082200000000004</c:v>
                </c:pt>
                <c:pt idx="44854">
                  <c:v>6.8028420000000001</c:v>
                </c:pt>
                <c:pt idx="44855">
                  <c:v>6.8045819999999999</c:v>
                </c:pt>
                <c:pt idx="44856">
                  <c:v>6.8105510000000002</c:v>
                </c:pt>
                <c:pt idx="44857">
                  <c:v>6.8079869999999998</c:v>
                </c:pt>
                <c:pt idx="44858">
                  <c:v>6.8033109999999999</c:v>
                </c:pt>
                <c:pt idx="44859">
                  <c:v>6.8097690000000002</c:v>
                </c:pt>
                <c:pt idx="44860">
                  <c:v>6.8118109999999996</c:v>
                </c:pt>
                <c:pt idx="44861">
                  <c:v>6.8074279999999998</c:v>
                </c:pt>
                <c:pt idx="44862">
                  <c:v>6.8122590000000001</c:v>
                </c:pt>
                <c:pt idx="44863">
                  <c:v>6.8094710000000003</c:v>
                </c:pt>
                <c:pt idx="44864">
                  <c:v>6.8010789999999997</c:v>
                </c:pt>
                <c:pt idx="44865">
                  <c:v>6.8075840000000003</c:v>
                </c:pt>
                <c:pt idx="44866">
                  <c:v>6.814451</c:v>
                </c:pt>
                <c:pt idx="44867">
                  <c:v>6.8103930000000004</c:v>
                </c:pt>
                <c:pt idx="44868">
                  <c:v>6.8089130000000004</c:v>
                </c:pt>
                <c:pt idx="44869">
                  <c:v>6.8113799999999998</c:v>
                </c:pt>
                <c:pt idx="44870">
                  <c:v>6.8078130000000003</c:v>
                </c:pt>
                <c:pt idx="44871">
                  <c:v>6.8055659999999998</c:v>
                </c:pt>
                <c:pt idx="44872">
                  <c:v>6.8105560000000001</c:v>
                </c:pt>
                <c:pt idx="44873">
                  <c:v>6.8078500000000002</c:v>
                </c:pt>
                <c:pt idx="44874">
                  <c:v>6.806737</c:v>
                </c:pt>
                <c:pt idx="44875">
                  <c:v>6.8145499999999997</c:v>
                </c:pt>
                <c:pt idx="44876">
                  <c:v>6.8193140000000003</c:v>
                </c:pt>
                <c:pt idx="44877">
                  <c:v>6.8181500000000002</c:v>
                </c:pt>
                <c:pt idx="44878">
                  <c:v>6.8163410000000004</c:v>
                </c:pt>
                <c:pt idx="44879">
                  <c:v>6.8177329999999996</c:v>
                </c:pt>
                <c:pt idx="44880">
                  <c:v>6.8174679999999999</c:v>
                </c:pt>
                <c:pt idx="44881">
                  <c:v>6.8148270000000002</c:v>
                </c:pt>
                <c:pt idx="44882">
                  <c:v>6.8134110000000003</c:v>
                </c:pt>
                <c:pt idx="44883">
                  <c:v>6.8132250000000001</c:v>
                </c:pt>
                <c:pt idx="44884">
                  <c:v>6.8099360000000004</c:v>
                </c:pt>
                <c:pt idx="44885">
                  <c:v>6.8093830000000004</c:v>
                </c:pt>
                <c:pt idx="44886">
                  <c:v>6.8146269999999998</c:v>
                </c:pt>
                <c:pt idx="44887">
                  <c:v>6.8093779999999997</c:v>
                </c:pt>
                <c:pt idx="44888">
                  <c:v>6.8060229999999997</c:v>
                </c:pt>
                <c:pt idx="44889">
                  <c:v>6.813618</c:v>
                </c:pt>
                <c:pt idx="44890">
                  <c:v>6.8096160000000001</c:v>
                </c:pt>
                <c:pt idx="44891">
                  <c:v>6.8033039999999998</c:v>
                </c:pt>
                <c:pt idx="44892">
                  <c:v>6.8094200000000003</c:v>
                </c:pt>
                <c:pt idx="44893">
                  <c:v>6.8158300000000001</c:v>
                </c:pt>
                <c:pt idx="44894">
                  <c:v>6.8154199999999996</c:v>
                </c:pt>
                <c:pt idx="44895">
                  <c:v>6.8161690000000004</c:v>
                </c:pt>
                <c:pt idx="44896">
                  <c:v>6.8196690000000002</c:v>
                </c:pt>
                <c:pt idx="44897">
                  <c:v>6.8163530000000003</c:v>
                </c:pt>
                <c:pt idx="44898">
                  <c:v>6.8187980000000001</c:v>
                </c:pt>
                <c:pt idx="44899">
                  <c:v>6.8242450000000003</c:v>
                </c:pt>
                <c:pt idx="44900">
                  <c:v>6.8190119999999999</c:v>
                </c:pt>
                <c:pt idx="44901">
                  <c:v>6.8110140000000001</c:v>
                </c:pt>
                <c:pt idx="44902">
                  <c:v>6.8105349999999998</c:v>
                </c:pt>
                <c:pt idx="44903">
                  <c:v>6.8191459999999999</c:v>
                </c:pt>
                <c:pt idx="44904">
                  <c:v>6.8188430000000002</c:v>
                </c:pt>
                <c:pt idx="44905">
                  <c:v>6.8163939999999998</c:v>
                </c:pt>
                <c:pt idx="44906">
                  <c:v>6.8206249999999997</c:v>
                </c:pt>
                <c:pt idx="44907">
                  <c:v>6.8163049999999998</c:v>
                </c:pt>
                <c:pt idx="44908">
                  <c:v>6.8169969999999998</c:v>
                </c:pt>
                <c:pt idx="44909">
                  <c:v>6.8215209999999997</c:v>
                </c:pt>
                <c:pt idx="44910">
                  <c:v>6.815035</c:v>
                </c:pt>
                <c:pt idx="44911">
                  <c:v>6.8088699999999998</c:v>
                </c:pt>
                <c:pt idx="44912">
                  <c:v>6.8111730000000001</c:v>
                </c:pt>
                <c:pt idx="44913">
                  <c:v>6.8156030000000003</c:v>
                </c:pt>
                <c:pt idx="44914">
                  <c:v>6.8160299999999996</c:v>
                </c:pt>
                <c:pt idx="44915">
                  <c:v>6.8189539999999997</c:v>
                </c:pt>
                <c:pt idx="44916">
                  <c:v>6.8198949999999998</c:v>
                </c:pt>
                <c:pt idx="44917">
                  <c:v>6.8159419999999997</c:v>
                </c:pt>
                <c:pt idx="44918">
                  <c:v>6.8168150000000001</c:v>
                </c:pt>
                <c:pt idx="44919">
                  <c:v>6.8209059999999999</c:v>
                </c:pt>
                <c:pt idx="44920">
                  <c:v>6.823194</c:v>
                </c:pt>
                <c:pt idx="44921">
                  <c:v>6.8187379999999997</c:v>
                </c:pt>
                <c:pt idx="44922">
                  <c:v>6.8146430000000002</c:v>
                </c:pt>
                <c:pt idx="44923">
                  <c:v>6.8126860000000002</c:v>
                </c:pt>
                <c:pt idx="44924">
                  <c:v>6.8090989999999998</c:v>
                </c:pt>
                <c:pt idx="44925">
                  <c:v>6.8205600000000004</c:v>
                </c:pt>
                <c:pt idx="44926">
                  <c:v>6.8283719999999999</c:v>
                </c:pt>
                <c:pt idx="44927">
                  <c:v>6.8205450000000001</c:v>
                </c:pt>
                <c:pt idx="44928">
                  <c:v>6.8203649999999998</c:v>
                </c:pt>
                <c:pt idx="44929">
                  <c:v>6.822813</c:v>
                </c:pt>
                <c:pt idx="44930">
                  <c:v>6.8190489999999997</c:v>
                </c:pt>
                <c:pt idx="44931">
                  <c:v>6.8220879999999999</c:v>
                </c:pt>
                <c:pt idx="44932">
                  <c:v>6.8304749999999999</c:v>
                </c:pt>
                <c:pt idx="44933">
                  <c:v>6.8232749999999998</c:v>
                </c:pt>
                <c:pt idx="44934">
                  <c:v>6.8132070000000002</c:v>
                </c:pt>
                <c:pt idx="44935">
                  <c:v>6.8237680000000003</c:v>
                </c:pt>
                <c:pt idx="44936">
                  <c:v>6.8282069999999999</c:v>
                </c:pt>
                <c:pt idx="44937">
                  <c:v>6.8204409999999998</c:v>
                </c:pt>
                <c:pt idx="44938">
                  <c:v>6.8185690000000001</c:v>
                </c:pt>
                <c:pt idx="44939">
                  <c:v>6.8172829999999998</c:v>
                </c:pt>
                <c:pt idx="44940">
                  <c:v>6.816173</c:v>
                </c:pt>
                <c:pt idx="44941">
                  <c:v>6.8208890000000002</c:v>
                </c:pt>
                <c:pt idx="44942">
                  <c:v>6.8274980000000003</c:v>
                </c:pt>
                <c:pt idx="44943">
                  <c:v>6.8224790000000004</c:v>
                </c:pt>
                <c:pt idx="44944">
                  <c:v>6.8189409999999997</c:v>
                </c:pt>
                <c:pt idx="44945">
                  <c:v>6.8288659999999997</c:v>
                </c:pt>
                <c:pt idx="44946">
                  <c:v>6.8293629999999999</c:v>
                </c:pt>
                <c:pt idx="44947">
                  <c:v>6.8232119999999998</c:v>
                </c:pt>
                <c:pt idx="44948">
                  <c:v>6.824999</c:v>
                </c:pt>
                <c:pt idx="44949">
                  <c:v>6.8269599999999997</c:v>
                </c:pt>
                <c:pt idx="44950">
                  <c:v>6.8203459999999998</c:v>
                </c:pt>
                <c:pt idx="44951">
                  <c:v>6.8194720000000002</c:v>
                </c:pt>
                <c:pt idx="44952">
                  <c:v>6.8308840000000002</c:v>
                </c:pt>
                <c:pt idx="44953">
                  <c:v>6.8246270000000004</c:v>
                </c:pt>
                <c:pt idx="44954">
                  <c:v>6.8154009999999996</c:v>
                </c:pt>
                <c:pt idx="44955">
                  <c:v>6.827725</c:v>
                </c:pt>
                <c:pt idx="44956">
                  <c:v>6.8297679999999996</c:v>
                </c:pt>
                <c:pt idx="44957">
                  <c:v>6.8198340000000002</c:v>
                </c:pt>
                <c:pt idx="44958">
                  <c:v>6.8215380000000003</c:v>
                </c:pt>
                <c:pt idx="44959">
                  <c:v>6.8274920000000003</c:v>
                </c:pt>
                <c:pt idx="44960">
                  <c:v>6.8217410000000003</c:v>
                </c:pt>
                <c:pt idx="44961">
                  <c:v>6.8180560000000003</c:v>
                </c:pt>
                <c:pt idx="44962">
                  <c:v>6.8239599999999996</c:v>
                </c:pt>
                <c:pt idx="44963">
                  <c:v>6.823493</c:v>
                </c:pt>
                <c:pt idx="44964">
                  <c:v>6.8281150000000004</c:v>
                </c:pt>
                <c:pt idx="44965">
                  <c:v>6.8372599999999997</c:v>
                </c:pt>
                <c:pt idx="44966">
                  <c:v>6.8329269999999998</c:v>
                </c:pt>
                <c:pt idx="44967">
                  <c:v>6.8242609999999999</c:v>
                </c:pt>
                <c:pt idx="44968">
                  <c:v>6.8252969999999999</c:v>
                </c:pt>
                <c:pt idx="44969">
                  <c:v>6.8301280000000002</c:v>
                </c:pt>
                <c:pt idx="44970">
                  <c:v>6.8234050000000002</c:v>
                </c:pt>
                <c:pt idx="44971">
                  <c:v>6.8247369999999998</c:v>
                </c:pt>
                <c:pt idx="44972">
                  <c:v>6.8361289999999997</c:v>
                </c:pt>
                <c:pt idx="44973">
                  <c:v>6.827858</c:v>
                </c:pt>
                <c:pt idx="44974">
                  <c:v>6.8230139999999997</c:v>
                </c:pt>
                <c:pt idx="44975">
                  <c:v>6.8306829999999996</c:v>
                </c:pt>
                <c:pt idx="44976">
                  <c:v>6.8265190000000002</c:v>
                </c:pt>
                <c:pt idx="44977">
                  <c:v>6.824128</c:v>
                </c:pt>
                <c:pt idx="44978">
                  <c:v>6.8355839999999999</c:v>
                </c:pt>
                <c:pt idx="44979">
                  <c:v>6.8341940000000001</c:v>
                </c:pt>
                <c:pt idx="44980">
                  <c:v>6.8209309999999999</c:v>
                </c:pt>
                <c:pt idx="44981">
                  <c:v>6.8283399999999999</c:v>
                </c:pt>
                <c:pt idx="44982">
                  <c:v>6.8364120000000002</c:v>
                </c:pt>
                <c:pt idx="44983">
                  <c:v>6.8256360000000003</c:v>
                </c:pt>
                <c:pt idx="44984">
                  <c:v>6.825704</c:v>
                </c:pt>
                <c:pt idx="44985">
                  <c:v>6.8324309999999997</c:v>
                </c:pt>
                <c:pt idx="44986">
                  <c:v>6.8293460000000001</c:v>
                </c:pt>
                <c:pt idx="44987">
                  <c:v>6.82761</c:v>
                </c:pt>
                <c:pt idx="44988">
                  <c:v>6.8306019999999998</c:v>
                </c:pt>
                <c:pt idx="44989">
                  <c:v>6.8296979999999996</c:v>
                </c:pt>
                <c:pt idx="44990">
                  <c:v>6.8252769999999998</c:v>
                </c:pt>
                <c:pt idx="44991">
                  <c:v>6.8289540000000004</c:v>
                </c:pt>
                <c:pt idx="44992">
                  <c:v>6.8312010000000001</c:v>
                </c:pt>
                <c:pt idx="44993">
                  <c:v>6.8251840000000001</c:v>
                </c:pt>
                <c:pt idx="44994">
                  <c:v>6.8263239999999996</c:v>
                </c:pt>
                <c:pt idx="44995">
                  <c:v>6.8326219999999998</c:v>
                </c:pt>
                <c:pt idx="44996">
                  <c:v>6.8292349999999997</c:v>
                </c:pt>
                <c:pt idx="44997">
                  <c:v>6.8250909999999996</c:v>
                </c:pt>
                <c:pt idx="44998">
                  <c:v>6.835134</c:v>
                </c:pt>
                <c:pt idx="44999">
                  <c:v>6.8404389999999999</c:v>
                </c:pt>
                <c:pt idx="45000">
                  <c:v>6.832586</c:v>
                </c:pt>
                <c:pt idx="45001">
                  <c:v>6.8333709999999996</c:v>
                </c:pt>
                <c:pt idx="45002">
                  <c:v>6.8356620000000001</c:v>
                </c:pt>
                <c:pt idx="45003">
                  <c:v>6.828589</c:v>
                </c:pt>
                <c:pt idx="45004">
                  <c:v>6.8289609999999996</c:v>
                </c:pt>
                <c:pt idx="45005">
                  <c:v>6.8386610000000001</c:v>
                </c:pt>
                <c:pt idx="45006">
                  <c:v>6.8376999999999999</c:v>
                </c:pt>
                <c:pt idx="45007">
                  <c:v>6.8306360000000002</c:v>
                </c:pt>
                <c:pt idx="45008">
                  <c:v>6.8401019999999999</c:v>
                </c:pt>
                <c:pt idx="45009">
                  <c:v>6.8449179999999998</c:v>
                </c:pt>
                <c:pt idx="45010">
                  <c:v>6.8338419999999998</c:v>
                </c:pt>
                <c:pt idx="45011">
                  <c:v>6.8331119999999999</c:v>
                </c:pt>
                <c:pt idx="45012">
                  <c:v>6.8368460000000004</c:v>
                </c:pt>
                <c:pt idx="45013">
                  <c:v>6.8311130000000002</c:v>
                </c:pt>
                <c:pt idx="45014">
                  <c:v>6.8276570000000003</c:v>
                </c:pt>
                <c:pt idx="45015">
                  <c:v>6.8323130000000001</c:v>
                </c:pt>
                <c:pt idx="45016">
                  <c:v>6.8318849999999998</c:v>
                </c:pt>
                <c:pt idx="45017">
                  <c:v>6.8290920000000002</c:v>
                </c:pt>
                <c:pt idx="45018">
                  <c:v>6.8366259999999999</c:v>
                </c:pt>
                <c:pt idx="45019">
                  <c:v>6.8381759999999998</c:v>
                </c:pt>
                <c:pt idx="45020">
                  <c:v>6.8338869999999998</c:v>
                </c:pt>
                <c:pt idx="45021">
                  <c:v>6.8368469999999997</c:v>
                </c:pt>
                <c:pt idx="45022">
                  <c:v>6.836449</c:v>
                </c:pt>
                <c:pt idx="45023">
                  <c:v>6.8331220000000004</c:v>
                </c:pt>
                <c:pt idx="45024">
                  <c:v>6.835623</c:v>
                </c:pt>
                <c:pt idx="45025">
                  <c:v>6.8399159999999997</c:v>
                </c:pt>
                <c:pt idx="45026">
                  <c:v>6.834409</c:v>
                </c:pt>
                <c:pt idx="45027">
                  <c:v>6.8295649999999997</c:v>
                </c:pt>
                <c:pt idx="45028">
                  <c:v>6.8327260000000001</c:v>
                </c:pt>
                <c:pt idx="45029">
                  <c:v>6.8307099999999998</c:v>
                </c:pt>
                <c:pt idx="45030">
                  <c:v>6.8328939999999996</c:v>
                </c:pt>
                <c:pt idx="45031">
                  <c:v>6.8430400000000002</c:v>
                </c:pt>
                <c:pt idx="45032">
                  <c:v>6.8444599999999998</c:v>
                </c:pt>
                <c:pt idx="45033">
                  <c:v>6.837205</c:v>
                </c:pt>
                <c:pt idx="45034">
                  <c:v>6.8392530000000002</c:v>
                </c:pt>
                <c:pt idx="45035">
                  <c:v>6.8452549999999999</c:v>
                </c:pt>
                <c:pt idx="45036">
                  <c:v>6.8379440000000002</c:v>
                </c:pt>
                <c:pt idx="45037">
                  <c:v>6.8377990000000004</c:v>
                </c:pt>
                <c:pt idx="45038">
                  <c:v>6.8425929999999999</c:v>
                </c:pt>
                <c:pt idx="45039">
                  <c:v>6.8353380000000001</c:v>
                </c:pt>
                <c:pt idx="45040">
                  <c:v>6.8367060000000004</c:v>
                </c:pt>
                <c:pt idx="45041">
                  <c:v>6.8441510000000001</c:v>
                </c:pt>
                <c:pt idx="45042">
                  <c:v>6.8434039999999996</c:v>
                </c:pt>
                <c:pt idx="45043">
                  <c:v>6.8392460000000002</c:v>
                </c:pt>
                <c:pt idx="45044">
                  <c:v>6.8394399999999997</c:v>
                </c:pt>
                <c:pt idx="45045">
                  <c:v>6.843445</c:v>
                </c:pt>
                <c:pt idx="45046">
                  <c:v>6.842276</c:v>
                </c:pt>
                <c:pt idx="45047">
                  <c:v>6.840884</c:v>
                </c:pt>
                <c:pt idx="45048">
                  <c:v>6.838158</c:v>
                </c:pt>
                <c:pt idx="45049">
                  <c:v>6.8324170000000004</c:v>
                </c:pt>
                <c:pt idx="45050">
                  <c:v>6.8347629999999997</c:v>
                </c:pt>
                <c:pt idx="45051">
                  <c:v>6.8408319999999998</c:v>
                </c:pt>
                <c:pt idx="45052">
                  <c:v>6.8400730000000003</c:v>
                </c:pt>
                <c:pt idx="45053">
                  <c:v>6.8381850000000002</c:v>
                </c:pt>
                <c:pt idx="45054">
                  <c:v>6.8440919999999998</c:v>
                </c:pt>
                <c:pt idx="45055">
                  <c:v>6.8469239999999996</c:v>
                </c:pt>
                <c:pt idx="45056">
                  <c:v>6.8404100000000003</c:v>
                </c:pt>
                <c:pt idx="45057">
                  <c:v>6.8393470000000001</c:v>
                </c:pt>
                <c:pt idx="45058">
                  <c:v>6.8431480000000002</c:v>
                </c:pt>
                <c:pt idx="45059">
                  <c:v>6.8416759999999996</c:v>
                </c:pt>
                <c:pt idx="45060">
                  <c:v>6.8345409999999998</c:v>
                </c:pt>
                <c:pt idx="45061">
                  <c:v>6.8330739999999999</c:v>
                </c:pt>
                <c:pt idx="45062">
                  <c:v>6.8399739999999998</c:v>
                </c:pt>
                <c:pt idx="45063">
                  <c:v>6.8422850000000004</c:v>
                </c:pt>
                <c:pt idx="45064">
                  <c:v>6.8447680000000002</c:v>
                </c:pt>
                <c:pt idx="45065">
                  <c:v>6.8511199999999999</c:v>
                </c:pt>
                <c:pt idx="45066">
                  <c:v>6.8505339999999997</c:v>
                </c:pt>
                <c:pt idx="45067">
                  <c:v>6.8472730000000004</c:v>
                </c:pt>
                <c:pt idx="45068">
                  <c:v>6.8481680000000003</c:v>
                </c:pt>
                <c:pt idx="45069">
                  <c:v>6.8500040000000002</c:v>
                </c:pt>
                <c:pt idx="45070">
                  <c:v>6.8485199999999997</c:v>
                </c:pt>
                <c:pt idx="45071">
                  <c:v>6.8485930000000002</c:v>
                </c:pt>
                <c:pt idx="45072">
                  <c:v>6.8454389999999998</c:v>
                </c:pt>
                <c:pt idx="45073">
                  <c:v>6.838902</c:v>
                </c:pt>
                <c:pt idx="45074">
                  <c:v>6.8434970000000002</c:v>
                </c:pt>
                <c:pt idx="45075">
                  <c:v>6.8454740000000003</c:v>
                </c:pt>
                <c:pt idx="45076">
                  <c:v>6.8387520000000004</c:v>
                </c:pt>
                <c:pt idx="45077">
                  <c:v>6.8425320000000003</c:v>
                </c:pt>
                <c:pt idx="45078">
                  <c:v>6.8494489999999999</c:v>
                </c:pt>
                <c:pt idx="45079">
                  <c:v>6.8420100000000001</c:v>
                </c:pt>
                <c:pt idx="45080">
                  <c:v>6.8361359999999998</c:v>
                </c:pt>
                <c:pt idx="45081">
                  <c:v>6.8456349999999997</c:v>
                </c:pt>
                <c:pt idx="45082">
                  <c:v>6.8474430000000002</c:v>
                </c:pt>
                <c:pt idx="45083">
                  <c:v>6.8430119999999999</c:v>
                </c:pt>
                <c:pt idx="45084">
                  <c:v>6.8490659999999997</c:v>
                </c:pt>
                <c:pt idx="45085">
                  <c:v>6.8479999999999999</c:v>
                </c:pt>
                <c:pt idx="45086">
                  <c:v>6.8417960000000004</c:v>
                </c:pt>
                <c:pt idx="45087">
                  <c:v>6.8452310000000001</c:v>
                </c:pt>
                <c:pt idx="45088">
                  <c:v>6.849602</c:v>
                </c:pt>
                <c:pt idx="45089">
                  <c:v>6.8463070000000004</c:v>
                </c:pt>
                <c:pt idx="45090">
                  <c:v>6.8415280000000003</c:v>
                </c:pt>
                <c:pt idx="45091">
                  <c:v>6.8474459999999997</c:v>
                </c:pt>
                <c:pt idx="45092">
                  <c:v>6.8506489999999998</c:v>
                </c:pt>
                <c:pt idx="45093">
                  <c:v>6.8447589999999998</c:v>
                </c:pt>
                <c:pt idx="45094">
                  <c:v>6.8452159999999997</c:v>
                </c:pt>
                <c:pt idx="45095">
                  <c:v>6.8467469999999997</c:v>
                </c:pt>
                <c:pt idx="45096">
                  <c:v>6.8443930000000002</c:v>
                </c:pt>
                <c:pt idx="45097">
                  <c:v>6.8474430000000002</c:v>
                </c:pt>
                <c:pt idx="45098">
                  <c:v>6.8508829999999996</c:v>
                </c:pt>
                <c:pt idx="45099">
                  <c:v>6.8458500000000004</c:v>
                </c:pt>
                <c:pt idx="45100">
                  <c:v>6.8480230000000004</c:v>
                </c:pt>
                <c:pt idx="45101">
                  <c:v>6.8555169999999999</c:v>
                </c:pt>
                <c:pt idx="45102">
                  <c:v>6.8481880000000004</c:v>
                </c:pt>
                <c:pt idx="45103">
                  <c:v>6.8436409999999999</c:v>
                </c:pt>
                <c:pt idx="45104">
                  <c:v>6.8518280000000003</c:v>
                </c:pt>
                <c:pt idx="45105">
                  <c:v>6.8523560000000003</c:v>
                </c:pt>
                <c:pt idx="45106">
                  <c:v>6.8463430000000001</c:v>
                </c:pt>
                <c:pt idx="45107">
                  <c:v>6.8502029999999996</c:v>
                </c:pt>
                <c:pt idx="45108">
                  <c:v>6.8587449999999999</c:v>
                </c:pt>
                <c:pt idx="45109">
                  <c:v>6.854832</c:v>
                </c:pt>
                <c:pt idx="45110">
                  <c:v>6.8504129999999996</c:v>
                </c:pt>
                <c:pt idx="45111">
                  <c:v>6.8541689999999997</c:v>
                </c:pt>
                <c:pt idx="45112">
                  <c:v>6.850479</c:v>
                </c:pt>
                <c:pt idx="45113">
                  <c:v>6.8489959999999996</c:v>
                </c:pt>
                <c:pt idx="45114">
                  <c:v>6.853383</c:v>
                </c:pt>
                <c:pt idx="45115">
                  <c:v>6.8501089999999998</c:v>
                </c:pt>
                <c:pt idx="45116">
                  <c:v>6.8480629999999998</c:v>
                </c:pt>
                <c:pt idx="45117">
                  <c:v>6.8544660000000004</c:v>
                </c:pt>
                <c:pt idx="45118">
                  <c:v>6.8581399999999997</c:v>
                </c:pt>
                <c:pt idx="45119">
                  <c:v>6.8507920000000002</c:v>
                </c:pt>
                <c:pt idx="45120">
                  <c:v>6.8446870000000004</c:v>
                </c:pt>
                <c:pt idx="45121">
                  <c:v>6.8486219999999998</c:v>
                </c:pt>
                <c:pt idx="45122">
                  <c:v>6.8532840000000004</c:v>
                </c:pt>
                <c:pt idx="45123">
                  <c:v>6.8539640000000004</c:v>
                </c:pt>
                <c:pt idx="45124">
                  <c:v>6.8494039999999998</c:v>
                </c:pt>
                <c:pt idx="45125">
                  <c:v>6.844252</c:v>
                </c:pt>
                <c:pt idx="45126">
                  <c:v>6.845294</c:v>
                </c:pt>
                <c:pt idx="45127">
                  <c:v>6.8508659999999999</c:v>
                </c:pt>
                <c:pt idx="45128">
                  <c:v>6.8570970000000004</c:v>
                </c:pt>
                <c:pt idx="45129">
                  <c:v>6.8598499999999998</c:v>
                </c:pt>
                <c:pt idx="45130">
                  <c:v>6.8615690000000003</c:v>
                </c:pt>
                <c:pt idx="45131">
                  <c:v>6.8611380000000004</c:v>
                </c:pt>
                <c:pt idx="45132">
                  <c:v>6.8548099999999996</c:v>
                </c:pt>
                <c:pt idx="45133">
                  <c:v>6.8520859999999999</c:v>
                </c:pt>
                <c:pt idx="45134">
                  <c:v>6.8543640000000003</c:v>
                </c:pt>
                <c:pt idx="45135">
                  <c:v>6.8530470000000001</c:v>
                </c:pt>
                <c:pt idx="45136">
                  <c:v>6.8513229999999998</c:v>
                </c:pt>
                <c:pt idx="45137">
                  <c:v>6.8550829999999996</c:v>
                </c:pt>
                <c:pt idx="45138">
                  <c:v>6.854781</c:v>
                </c:pt>
                <c:pt idx="45139">
                  <c:v>6.8503670000000003</c:v>
                </c:pt>
                <c:pt idx="45140">
                  <c:v>6.8539389999999996</c:v>
                </c:pt>
                <c:pt idx="45141">
                  <c:v>6.8550769999999996</c:v>
                </c:pt>
                <c:pt idx="45142">
                  <c:v>6.8531170000000001</c:v>
                </c:pt>
                <c:pt idx="45143">
                  <c:v>6.8597450000000002</c:v>
                </c:pt>
                <c:pt idx="45144">
                  <c:v>6.865157</c:v>
                </c:pt>
                <c:pt idx="45145">
                  <c:v>6.8568259999999999</c:v>
                </c:pt>
                <c:pt idx="45146">
                  <c:v>6.8494409999999997</c:v>
                </c:pt>
                <c:pt idx="45147">
                  <c:v>6.8538300000000003</c:v>
                </c:pt>
                <c:pt idx="45148">
                  <c:v>6.8523370000000003</c:v>
                </c:pt>
                <c:pt idx="45149">
                  <c:v>6.8539789999999998</c:v>
                </c:pt>
                <c:pt idx="45150">
                  <c:v>6.8664769999999997</c:v>
                </c:pt>
                <c:pt idx="45151">
                  <c:v>6.8618589999999999</c:v>
                </c:pt>
                <c:pt idx="45152">
                  <c:v>6.8548109999999998</c:v>
                </c:pt>
                <c:pt idx="45153">
                  <c:v>6.8640650000000001</c:v>
                </c:pt>
                <c:pt idx="45154">
                  <c:v>6.8647799999999997</c:v>
                </c:pt>
                <c:pt idx="45155">
                  <c:v>6.854304</c:v>
                </c:pt>
                <c:pt idx="45156">
                  <c:v>6.8563720000000004</c:v>
                </c:pt>
                <c:pt idx="45157">
                  <c:v>6.8626069999999997</c:v>
                </c:pt>
                <c:pt idx="45158">
                  <c:v>6.851305</c:v>
                </c:pt>
                <c:pt idx="45159">
                  <c:v>6.849596</c:v>
                </c:pt>
                <c:pt idx="45160">
                  <c:v>6.8641449999999997</c:v>
                </c:pt>
                <c:pt idx="45161">
                  <c:v>6.8613460000000002</c:v>
                </c:pt>
                <c:pt idx="45162">
                  <c:v>6.8549939999999996</c:v>
                </c:pt>
                <c:pt idx="45163">
                  <c:v>6.8607069999999997</c:v>
                </c:pt>
                <c:pt idx="45164">
                  <c:v>6.8606090000000002</c:v>
                </c:pt>
                <c:pt idx="45165">
                  <c:v>6.8570229999999999</c:v>
                </c:pt>
                <c:pt idx="45166">
                  <c:v>6.8602239999999997</c:v>
                </c:pt>
                <c:pt idx="45167">
                  <c:v>6.858174</c:v>
                </c:pt>
                <c:pt idx="45168">
                  <c:v>6.8503999999999996</c:v>
                </c:pt>
                <c:pt idx="45169">
                  <c:v>6.8583689999999997</c:v>
                </c:pt>
                <c:pt idx="45170">
                  <c:v>6.867343</c:v>
                </c:pt>
                <c:pt idx="45171">
                  <c:v>6.8575160000000004</c:v>
                </c:pt>
                <c:pt idx="45172">
                  <c:v>6.8560730000000003</c:v>
                </c:pt>
                <c:pt idx="45173">
                  <c:v>6.8699519999999996</c:v>
                </c:pt>
                <c:pt idx="45174">
                  <c:v>6.8681609999999997</c:v>
                </c:pt>
                <c:pt idx="45175">
                  <c:v>6.8574570000000001</c:v>
                </c:pt>
                <c:pt idx="45176">
                  <c:v>6.8658149999999996</c:v>
                </c:pt>
                <c:pt idx="45177">
                  <c:v>6.8738330000000003</c:v>
                </c:pt>
                <c:pt idx="45178">
                  <c:v>6.8637790000000001</c:v>
                </c:pt>
                <c:pt idx="45179">
                  <c:v>6.8564850000000002</c:v>
                </c:pt>
                <c:pt idx="45180">
                  <c:v>6.8584209999999999</c:v>
                </c:pt>
                <c:pt idx="45181">
                  <c:v>6.8604050000000001</c:v>
                </c:pt>
                <c:pt idx="45182">
                  <c:v>6.8609629999999999</c:v>
                </c:pt>
                <c:pt idx="45183">
                  <c:v>6.8583270000000001</c:v>
                </c:pt>
                <c:pt idx="45184">
                  <c:v>6.8572319999999998</c:v>
                </c:pt>
                <c:pt idx="45185">
                  <c:v>6.8621400000000001</c:v>
                </c:pt>
                <c:pt idx="45186">
                  <c:v>6.8647710000000002</c:v>
                </c:pt>
                <c:pt idx="45187">
                  <c:v>6.8608019999999996</c:v>
                </c:pt>
                <c:pt idx="45188">
                  <c:v>6.8601150000000004</c:v>
                </c:pt>
                <c:pt idx="45189">
                  <c:v>6.8660750000000004</c:v>
                </c:pt>
                <c:pt idx="45190">
                  <c:v>6.8635539999999997</c:v>
                </c:pt>
                <c:pt idx="45191">
                  <c:v>6.8564299999999996</c:v>
                </c:pt>
                <c:pt idx="45192">
                  <c:v>6.8598229999999996</c:v>
                </c:pt>
                <c:pt idx="45193">
                  <c:v>6.8676500000000003</c:v>
                </c:pt>
                <c:pt idx="45194">
                  <c:v>6.8681950000000001</c:v>
                </c:pt>
                <c:pt idx="45195">
                  <c:v>6.8628099999999996</c:v>
                </c:pt>
                <c:pt idx="45196">
                  <c:v>6.8669169999999999</c:v>
                </c:pt>
                <c:pt idx="45197">
                  <c:v>6.8707190000000002</c:v>
                </c:pt>
                <c:pt idx="45198">
                  <c:v>6.8657630000000003</c:v>
                </c:pt>
                <c:pt idx="45199">
                  <c:v>6.8668079999999998</c:v>
                </c:pt>
                <c:pt idx="45200">
                  <c:v>6.8682080000000001</c:v>
                </c:pt>
                <c:pt idx="45201">
                  <c:v>6.8644790000000002</c:v>
                </c:pt>
                <c:pt idx="45202">
                  <c:v>6.8653250000000003</c:v>
                </c:pt>
                <c:pt idx="45203">
                  <c:v>6.870965</c:v>
                </c:pt>
                <c:pt idx="45204">
                  <c:v>6.8670010000000001</c:v>
                </c:pt>
                <c:pt idx="45205">
                  <c:v>6.8592269999999997</c:v>
                </c:pt>
                <c:pt idx="45206">
                  <c:v>6.8617730000000003</c:v>
                </c:pt>
                <c:pt idx="45207">
                  <c:v>6.865157</c:v>
                </c:pt>
                <c:pt idx="45208">
                  <c:v>6.8663559999999997</c:v>
                </c:pt>
                <c:pt idx="45209">
                  <c:v>6.8688580000000004</c:v>
                </c:pt>
                <c:pt idx="45210">
                  <c:v>6.8661250000000003</c:v>
                </c:pt>
                <c:pt idx="45211">
                  <c:v>6.8646799999999999</c:v>
                </c:pt>
                <c:pt idx="45212">
                  <c:v>6.8666929999999997</c:v>
                </c:pt>
                <c:pt idx="45213">
                  <c:v>6.8669339999999996</c:v>
                </c:pt>
                <c:pt idx="45214">
                  <c:v>6.8674679999999997</c:v>
                </c:pt>
                <c:pt idx="45215">
                  <c:v>6.8732920000000002</c:v>
                </c:pt>
                <c:pt idx="45216">
                  <c:v>6.8806260000000004</c:v>
                </c:pt>
                <c:pt idx="45217">
                  <c:v>6.871499</c:v>
                </c:pt>
                <c:pt idx="45218">
                  <c:v>6.862387</c:v>
                </c:pt>
                <c:pt idx="45219">
                  <c:v>6.8669479999999998</c:v>
                </c:pt>
                <c:pt idx="45220">
                  <c:v>6.8658720000000004</c:v>
                </c:pt>
                <c:pt idx="45221">
                  <c:v>6.8632600000000004</c:v>
                </c:pt>
                <c:pt idx="45222">
                  <c:v>6.8709689999999997</c:v>
                </c:pt>
                <c:pt idx="45223">
                  <c:v>6.8711529999999996</c:v>
                </c:pt>
                <c:pt idx="45224">
                  <c:v>6.8595750000000004</c:v>
                </c:pt>
                <c:pt idx="45225">
                  <c:v>6.8619570000000003</c:v>
                </c:pt>
                <c:pt idx="45226">
                  <c:v>6.8696029999999997</c:v>
                </c:pt>
                <c:pt idx="45227">
                  <c:v>6.8668050000000003</c:v>
                </c:pt>
                <c:pt idx="45228">
                  <c:v>6.8704349999999996</c:v>
                </c:pt>
                <c:pt idx="45229">
                  <c:v>6.8772080000000004</c:v>
                </c:pt>
                <c:pt idx="45230">
                  <c:v>6.8741899999999996</c:v>
                </c:pt>
                <c:pt idx="45231">
                  <c:v>6.8726039999999999</c:v>
                </c:pt>
                <c:pt idx="45232">
                  <c:v>6.876779</c:v>
                </c:pt>
                <c:pt idx="45233">
                  <c:v>6.8757950000000001</c:v>
                </c:pt>
                <c:pt idx="45234">
                  <c:v>6.8714199999999996</c:v>
                </c:pt>
                <c:pt idx="45235">
                  <c:v>6.8753529999999996</c:v>
                </c:pt>
                <c:pt idx="45236">
                  <c:v>6.8785600000000002</c:v>
                </c:pt>
                <c:pt idx="45237">
                  <c:v>6.8726950000000002</c:v>
                </c:pt>
                <c:pt idx="45238">
                  <c:v>6.8705740000000004</c:v>
                </c:pt>
                <c:pt idx="45239">
                  <c:v>6.8718209999999997</c:v>
                </c:pt>
                <c:pt idx="45240">
                  <c:v>6.869332</c:v>
                </c:pt>
                <c:pt idx="45241">
                  <c:v>6.8679030000000001</c:v>
                </c:pt>
                <c:pt idx="45242">
                  <c:v>6.874422</c:v>
                </c:pt>
                <c:pt idx="45243">
                  <c:v>6.8775550000000001</c:v>
                </c:pt>
                <c:pt idx="45244">
                  <c:v>6.8753710000000003</c:v>
                </c:pt>
                <c:pt idx="45245">
                  <c:v>6.8780530000000004</c:v>
                </c:pt>
                <c:pt idx="45246">
                  <c:v>6.8739290000000004</c:v>
                </c:pt>
                <c:pt idx="45247">
                  <c:v>6.8648660000000001</c:v>
                </c:pt>
                <c:pt idx="45248">
                  <c:v>6.8684529999999997</c:v>
                </c:pt>
                <c:pt idx="45249">
                  <c:v>6.8742619999999999</c:v>
                </c:pt>
                <c:pt idx="45250">
                  <c:v>6.8721170000000003</c:v>
                </c:pt>
                <c:pt idx="45251">
                  <c:v>6.8707940000000001</c:v>
                </c:pt>
                <c:pt idx="45252">
                  <c:v>6.8776780000000004</c:v>
                </c:pt>
                <c:pt idx="45253">
                  <c:v>6.8787120000000002</c:v>
                </c:pt>
                <c:pt idx="45254">
                  <c:v>6.8713230000000003</c:v>
                </c:pt>
                <c:pt idx="45255">
                  <c:v>6.8732550000000003</c:v>
                </c:pt>
                <c:pt idx="45256">
                  <c:v>6.873615</c:v>
                </c:pt>
                <c:pt idx="45257">
                  <c:v>6.8688459999999996</c:v>
                </c:pt>
                <c:pt idx="45258">
                  <c:v>6.8711039999999999</c:v>
                </c:pt>
                <c:pt idx="45259">
                  <c:v>6.873081</c:v>
                </c:pt>
                <c:pt idx="45260">
                  <c:v>6.8703279999999998</c:v>
                </c:pt>
                <c:pt idx="45261">
                  <c:v>6.8760130000000004</c:v>
                </c:pt>
                <c:pt idx="45262">
                  <c:v>6.8875250000000001</c:v>
                </c:pt>
                <c:pt idx="45263">
                  <c:v>6.8839779999999999</c:v>
                </c:pt>
                <c:pt idx="45264">
                  <c:v>6.8760389999999996</c:v>
                </c:pt>
                <c:pt idx="45265">
                  <c:v>6.8771180000000003</c:v>
                </c:pt>
                <c:pt idx="45266">
                  <c:v>6.87575</c:v>
                </c:pt>
                <c:pt idx="45267">
                  <c:v>6.8752649999999997</c:v>
                </c:pt>
                <c:pt idx="45268">
                  <c:v>6.8770569999999998</c:v>
                </c:pt>
                <c:pt idx="45269">
                  <c:v>6.8747400000000001</c:v>
                </c:pt>
                <c:pt idx="45270">
                  <c:v>6.8715510000000002</c:v>
                </c:pt>
                <c:pt idx="45271">
                  <c:v>6.8756449999999996</c:v>
                </c:pt>
                <c:pt idx="45272">
                  <c:v>6.8834299999999997</c:v>
                </c:pt>
                <c:pt idx="45273">
                  <c:v>6.8790279999999999</c:v>
                </c:pt>
                <c:pt idx="45274">
                  <c:v>6.8792150000000003</c:v>
                </c:pt>
                <c:pt idx="45275">
                  <c:v>6.888045</c:v>
                </c:pt>
                <c:pt idx="45276">
                  <c:v>6.8834340000000003</c:v>
                </c:pt>
                <c:pt idx="45277">
                  <c:v>6.8757039999999998</c:v>
                </c:pt>
                <c:pt idx="45278">
                  <c:v>6.87622</c:v>
                </c:pt>
                <c:pt idx="45279">
                  <c:v>6.8769679999999997</c:v>
                </c:pt>
                <c:pt idx="45280">
                  <c:v>6.8729500000000003</c:v>
                </c:pt>
                <c:pt idx="45281">
                  <c:v>6.8736179999999996</c:v>
                </c:pt>
                <c:pt idx="45282">
                  <c:v>6.8767440000000004</c:v>
                </c:pt>
                <c:pt idx="45283">
                  <c:v>6.8750520000000002</c:v>
                </c:pt>
                <c:pt idx="45284">
                  <c:v>6.8728910000000001</c:v>
                </c:pt>
                <c:pt idx="45285">
                  <c:v>6.8744319999999997</c:v>
                </c:pt>
                <c:pt idx="45286">
                  <c:v>6.8796600000000003</c:v>
                </c:pt>
                <c:pt idx="45287">
                  <c:v>6.8822890000000001</c:v>
                </c:pt>
                <c:pt idx="45288">
                  <c:v>6.8817199999999996</c:v>
                </c:pt>
                <c:pt idx="45289">
                  <c:v>6.8813459999999997</c:v>
                </c:pt>
                <c:pt idx="45290">
                  <c:v>6.8787719999999997</c:v>
                </c:pt>
                <c:pt idx="45291">
                  <c:v>6.8832409999999999</c:v>
                </c:pt>
                <c:pt idx="45292">
                  <c:v>6.8869660000000001</c:v>
                </c:pt>
                <c:pt idx="45293">
                  <c:v>6.8766860000000003</c:v>
                </c:pt>
                <c:pt idx="45294">
                  <c:v>6.8764279999999998</c:v>
                </c:pt>
                <c:pt idx="45295">
                  <c:v>6.8876460000000002</c:v>
                </c:pt>
                <c:pt idx="45296">
                  <c:v>6.8888569999999998</c:v>
                </c:pt>
                <c:pt idx="45297">
                  <c:v>6.8827189999999998</c:v>
                </c:pt>
                <c:pt idx="45298">
                  <c:v>6.8822289999999997</c:v>
                </c:pt>
                <c:pt idx="45299">
                  <c:v>6.8807119999999999</c:v>
                </c:pt>
                <c:pt idx="45300">
                  <c:v>6.8765450000000001</c:v>
                </c:pt>
                <c:pt idx="45301">
                  <c:v>6.8836769999999996</c:v>
                </c:pt>
                <c:pt idx="45302">
                  <c:v>6.8861850000000002</c:v>
                </c:pt>
                <c:pt idx="45303">
                  <c:v>6.8790570000000004</c:v>
                </c:pt>
                <c:pt idx="45304">
                  <c:v>6.8842970000000001</c:v>
                </c:pt>
                <c:pt idx="45305">
                  <c:v>6.8896959999999998</c:v>
                </c:pt>
                <c:pt idx="45306">
                  <c:v>6.8797810000000004</c:v>
                </c:pt>
                <c:pt idx="45307">
                  <c:v>6.8729389999999997</c:v>
                </c:pt>
                <c:pt idx="45308">
                  <c:v>6.8852599999999997</c:v>
                </c:pt>
                <c:pt idx="45309">
                  <c:v>6.887791</c:v>
                </c:pt>
                <c:pt idx="45310">
                  <c:v>6.8742169999999998</c:v>
                </c:pt>
                <c:pt idx="45311">
                  <c:v>6.878107</c:v>
                </c:pt>
                <c:pt idx="45312">
                  <c:v>6.8858290000000002</c:v>
                </c:pt>
                <c:pt idx="45313">
                  <c:v>6.8811609999999996</c:v>
                </c:pt>
                <c:pt idx="45314">
                  <c:v>6.8862100000000002</c:v>
                </c:pt>
                <c:pt idx="45315">
                  <c:v>6.8972509999999998</c:v>
                </c:pt>
                <c:pt idx="45316">
                  <c:v>6.8897719999999998</c:v>
                </c:pt>
                <c:pt idx="45317">
                  <c:v>6.8783830000000004</c:v>
                </c:pt>
                <c:pt idx="45318">
                  <c:v>6.885529</c:v>
                </c:pt>
                <c:pt idx="45319">
                  <c:v>6.8884309999999997</c:v>
                </c:pt>
                <c:pt idx="45320">
                  <c:v>6.8825029999999998</c:v>
                </c:pt>
                <c:pt idx="45321">
                  <c:v>6.8870430000000002</c:v>
                </c:pt>
                <c:pt idx="45322">
                  <c:v>6.8884679999999996</c:v>
                </c:pt>
                <c:pt idx="45323">
                  <c:v>6.8808350000000003</c:v>
                </c:pt>
                <c:pt idx="45324">
                  <c:v>6.8840579999999996</c:v>
                </c:pt>
                <c:pt idx="45325">
                  <c:v>6.8912269999999998</c:v>
                </c:pt>
                <c:pt idx="45326">
                  <c:v>6.8850720000000001</c:v>
                </c:pt>
                <c:pt idx="45327">
                  <c:v>6.8820600000000001</c:v>
                </c:pt>
                <c:pt idx="45328">
                  <c:v>6.8891989999999996</c:v>
                </c:pt>
                <c:pt idx="45329">
                  <c:v>6.8820730000000001</c:v>
                </c:pt>
                <c:pt idx="45330">
                  <c:v>6.876544</c:v>
                </c:pt>
                <c:pt idx="45331">
                  <c:v>6.890155</c:v>
                </c:pt>
                <c:pt idx="45332">
                  <c:v>6.8925210000000003</c:v>
                </c:pt>
                <c:pt idx="45333">
                  <c:v>6.8858420000000002</c:v>
                </c:pt>
                <c:pt idx="45334">
                  <c:v>6.8907040000000004</c:v>
                </c:pt>
                <c:pt idx="45335">
                  <c:v>6.891991</c:v>
                </c:pt>
                <c:pt idx="45336">
                  <c:v>6.8844830000000004</c:v>
                </c:pt>
                <c:pt idx="45337">
                  <c:v>6.8861140000000001</c:v>
                </c:pt>
                <c:pt idx="45338">
                  <c:v>6.8909770000000004</c:v>
                </c:pt>
                <c:pt idx="45339">
                  <c:v>6.8864470000000004</c:v>
                </c:pt>
                <c:pt idx="45340">
                  <c:v>6.8871029999999998</c:v>
                </c:pt>
                <c:pt idx="45341">
                  <c:v>6.8925960000000002</c:v>
                </c:pt>
                <c:pt idx="45342">
                  <c:v>6.8908019999999999</c:v>
                </c:pt>
                <c:pt idx="45343">
                  <c:v>6.8893509999999996</c:v>
                </c:pt>
                <c:pt idx="45344">
                  <c:v>6.8912709999999997</c:v>
                </c:pt>
                <c:pt idx="45345">
                  <c:v>6.8910070000000001</c:v>
                </c:pt>
                <c:pt idx="45346">
                  <c:v>6.8897529999999998</c:v>
                </c:pt>
                <c:pt idx="45347">
                  <c:v>6.8933080000000002</c:v>
                </c:pt>
                <c:pt idx="45348">
                  <c:v>6.8928529999999997</c:v>
                </c:pt>
                <c:pt idx="45349">
                  <c:v>6.8828740000000002</c:v>
                </c:pt>
                <c:pt idx="45350">
                  <c:v>6.8836579999999996</c:v>
                </c:pt>
                <c:pt idx="45351">
                  <c:v>6.8913630000000001</c:v>
                </c:pt>
                <c:pt idx="45352">
                  <c:v>6.8917570000000001</c:v>
                </c:pt>
                <c:pt idx="45353">
                  <c:v>6.8896629999999996</c:v>
                </c:pt>
                <c:pt idx="45354">
                  <c:v>6.8886510000000003</c:v>
                </c:pt>
                <c:pt idx="45355">
                  <c:v>6.8875700000000002</c:v>
                </c:pt>
                <c:pt idx="45356">
                  <c:v>6.8879789999999996</c:v>
                </c:pt>
                <c:pt idx="45357">
                  <c:v>6.8962969999999997</c:v>
                </c:pt>
                <c:pt idx="45358">
                  <c:v>6.8991090000000002</c:v>
                </c:pt>
                <c:pt idx="45359">
                  <c:v>6.8892470000000001</c:v>
                </c:pt>
                <c:pt idx="45360">
                  <c:v>6.8920700000000004</c:v>
                </c:pt>
                <c:pt idx="45361">
                  <c:v>6.8995470000000001</c:v>
                </c:pt>
                <c:pt idx="45362">
                  <c:v>6.8949530000000001</c:v>
                </c:pt>
                <c:pt idx="45363">
                  <c:v>6.8896110000000004</c:v>
                </c:pt>
                <c:pt idx="45364">
                  <c:v>6.8951599999999997</c:v>
                </c:pt>
                <c:pt idx="45365">
                  <c:v>6.8978250000000001</c:v>
                </c:pt>
                <c:pt idx="45366">
                  <c:v>6.8917739999999998</c:v>
                </c:pt>
                <c:pt idx="45367">
                  <c:v>6.8957569999999997</c:v>
                </c:pt>
                <c:pt idx="45368">
                  <c:v>6.894914</c:v>
                </c:pt>
                <c:pt idx="45369">
                  <c:v>6.8848149999999997</c:v>
                </c:pt>
                <c:pt idx="45370">
                  <c:v>6.8905630000000002</c:v>
                </c:pt>
                <c:pt idx="45371">
                  <c:v>6.898517</c:v>
                </c:pt>
                <c:pt idx="45372">
                  <c:v>6.8956220000000004</c:v>
                </c:pt>
                <c:pt idx="45373">
                  <c:v>6.8935430000000002</c:v>
                </c:pt>
                <c:pt idx="45374">
                  <c:v>6.8974380000000002</c:v>
                </c:pt>
                <c:pt idx="45375">
                  <c:v>6.8936900000000003</c:v>
                </c:pt>
                <c:pt idx="45376">
                  <c:v>6.8872260000000001</c:v>
                </c:pt>
                <c:pt idx="45377">
                  <c:v>6.8925520000000002</c:v>
                </c:pt>
                <c:pt idx="45378">
                  <c:v>6.8932460000000004</c:v>
                </c:pt>
                <c:pt idx="45379">
                  <c:v>6.89262</c:v>
                </c:pt>
                <c:pt idx="45380">
                  <c:v>6.8976290000000002</c:v>
                </c:pt>
                <c:pt idx="45381">
                  <c:v>6.8969379999999996</c:v>
                </c:pt>
                <c:pt idx="45382">
                  <c:v>6.8963150000000004</c:v>
                </c:pt>
                <c:pt idx="45383">
                  <c:v>6.8991040000000003</c:v>
                </c:pt>
                <c:pt idx="45384">
                  <c:v>6.9009799999999997</c:v>
                </c:pt>
                <c:pt idx="45385">
                  <c:v>6.8966479999999999</c:v>
                </c:pt>
                <c:pt idx="45386">
                  <c:v>6.8963260000000002</c:v>
                </c:pt>
                <c:pt idx="45387">
                  <c:v>6.8981890000000003</c:v>
                </c:pt>
                <c:pt idx="45388">
                  <c:v>6.8892239999999996</c:v>
                </c:pt>
                <c:pt idx="45389">
                  <c:v>6.8846970000000001</c:v>
                </c:pt>
                <c:pt idx="45390">
                  <c:v>6.8915110000000004</c:v>
                </c:pt>
                <c:pt idx="45391">
                  <c:v>6.8957309999999996</c:v>
                </c:pt>
                <c:pt idx="45392">
                  <c:v>6.8939719999999998</c:v>
                </c:pt>
                <c:pt idx="45393">
                  <c:v>6.898542</c:v>
                </c:pt>
                <c:pt idx="45394">
                  <c:v>6.9059679999999997</c:v>
                </c:pt>
                <c:pt idx="45395">
                  <c:v>6.8995819999999997</c:v>
                </c:pt>
                <c:pt idx="45396">
                  <c:v>6.8996219999999999</c:v>
                </c:pt>
                <c:pt idx="45397">
                  <c:v>6.9061000000000003</c:v>
                </c:pt>
                <c:pt idx="45398">
                  <c:v>6.9010429999999996</c:v>
                </c:pt>
                <c:pt idx="45399">
                  <c:v>6.9022600000000001</c:v>
                </c:pt>
                <c:pt idx="45400">
                  <c:v>6.9076789999999999</c:v>
                </c:pt>
                <c:pt idx="45401">
                  <c:v>6.902901</c:v>
                </c:pt>
                <c:pt idx="45402">
                  <c:v>6.8974820000000001</c:v>
                </c:pt>
                <c:pt idx="45403">
                  <c:v>6.9016159999999998</c:v>
                </c:pt>
                <c:pt idx="45404">
                  <c:v>6.9035279999999997</c:v>
                </c:pt>
                <c:pt idx="45405">
                  <c:v>6.8984699999999997</c:v>
                </c:pt>
                <c:pt idx="45406">
                  <c:v>6.9050960000000003</c:v>
                </c:pt>
                <c:pt idx="45407">
                  <c:v>6.9056629999999997</c:v>
                </c:pt>
                <c:pt idx="45408">
                  <c:v>6.8966589999999997</c:v>
                </c:pt>
                <c:pt idx="45409">
                  <c:v>6.903473</c:v>
                </c:pt>
                <c:pt idx="45410">
                  <c:v>6.9090100000000003</c:v>
                </c:pt>
                <c:pt idx="45411">
                  <c:v>6.8993969999999996</c:v>
                </c:pt>
                <c:pt idx="45412">
                  <c:v>6.8967780000000003</c:v>
                </c:pt>
                <c:pt idx="45413">
                  <c:v>6.9045040000000002</c:v>
                </c:pt>
                <c:pt idx="45414">
                  <c:v>6.8960439999999998</c:v>
                </c:pt>
                <c:pt idx="45415">
                  <c:v>6.8857140000000001</c:v>
                </c:pt>
                <c:pt idx="45416">
                  <c:v>6.8971369999999999</c:v>
                </c:pt>
                <c:pt idx="45417">
                  <c:v>6.9032150000000003</c:v>
                </c:pt>
                <c:pt idx="45418">
                  <c:v>6.8958329999999997</c:v>
                </c:pt>
                <c:pt idx="45419">
                  <c:v>6.8981070000000004</c:v>
                </c:pt>
                <c:pt idx="45420">
                  <c:v>6.9037519999999999</c:v>
                </c:pt>
                <c:pt idx="45421">
                  <c:v>6.8997570000000001</c:v>
                </c:pt>
                <c:pt idx="45422">
                  <c:v>6.9002309999999998</c:v>
                </c:pt>
                <c:pt idx="45423">
                  <c:v>6.9086470000000002</c:v>
                </c:pt>
                <c:pt idx="45424">
                  <c:v>6.9045579999999998</c:v>
                </c:pt>
                <c:pt idx="45425">
                  <c:v>6.8976499999999996</c:v>
                </c:pt>
                <c:pt idx="45426">
                  <c:v>6.9042539999999999</c:v>
                </c:pt>
                <c:pt idx="45427">
                  <c:v>6.9031840000000004</c:v>
                </c:pt>
                <c:pt idx="45428">
                  <c:v>6.8933720000000003</c:v>
                </c:pt>
                <c:pt idx="45429">
                  <c:v>6.8969399999999998</c:v>
                </c:pt>
                <c:pt idx="45430">
                  <c:v>6.905068</c:v>
                </c:pt>
                <c:pt idx="45431">
                  <c:v>6.9043770000000002</c:v>
                </c:pt>
                <c:pt idx="45432">
                  <c:v>6.908766</c:v>
                </c:pt>
                <c:pt idx="45433">
                  <c:v>6.9136629999999997</c:v>
                </c:pt>
                <c:pt idx="45434">
                  <c:v>6.9006210000000001</c:v>
                </c:pt>
                <c:pt idx="45435">
                  <c:v>6.8976579999999998</c:v>
                </c:pt>
                <c:pt idx="45436">
                  <c:v>6.9120239999999997</c:v>
                </c:pt>
                <c:pt idx="45437">
                  <c:v>6.9076760000000004</c:v>
                </c:pt>
                <c:pt idx="45438">
                  <c:v>6.8982200000000002</c:v>
                </c:pt>
                <c:pt idx="45439">
                  <c:v>6.9021650000000001</c:v>
                </c:pt>
                <c:pt idx="45440">
                  <c:v>6.9047749999999999</c:v>
                </c:pt>
                <c:pt idx="45441">
                  <c:v>6.900944</c:v>
                </c:pt>
                <c:pt idx="45442">
                  <c:v>6.905532</c:v>
                </c:pt>
                <c:pt idx="45443">
                  <c:v>6.9132920000000002</c:v>
                </c:pt>
                <c:pt idx="45444">
                  <c:v>6.9081650000000003</c:v>
                </c:pt>
                <c:pt idx="45445">
                  <c:v>6.9075280000000001</c:v>
                </c:pt>
                <c:pt idx="45446">
                  <c:v>6.9109990000000003</c:v>
                </c:pt>
                <c:pt idx="45447">
                  <c:v>6.9017410000000003</c:v>
                </c:pt>
                <c:pt idx="45448">
                  <c:v>6.8987939999999996</c:v>
                </c:pt>
                <c:pt idx="45449">
                  <c:v>6.9055489999999997</c:v>
                </c:pt>
                <c:pt idx="45450">
                  <c:v>6.9048100000000003</c:v>
                </c:pt>
                <c:pt idx="45451">
                  <c:v>6.9052720000000001</c:v>
                </c:pt>
                <c:pt idx="45452">
                  <c:v>6.9130269999999996</c:v>
                </c:pt>
                <c:pt idx="45453">
                  <c:v>6.9142039999999998</c:v>
                </c:pt>
                <c:pt idx="45454">
                  <c:v>6.9046000000000003</c:v>
                </c:pt>
                <c:pt idx="45455">
                  <c:v>6.9066720000000004</c:v>
                </c:pt>
                <c:pt idx="45456">
                  <c:v>6.9166069999999999</c:v>
                </c:pt>
                <c:pt idx="45457">
                  <c:v>6.9105939999999997</c:v>
                </c:pt>
                <c:pt idx="45458">
                  <c:v>6.903956</c:v>
                </c:pt>
                <c:pt idx="45459">
                  <c:v>6.9083240000000004</c:v>
                </c:pt>
                <c:pt idx="45460">
                  <c:v>6.9070400000000003</c:v>
                </c:pt>
                <c:pt idx="45461">
                  <c:v>6.906053</c:v>
                </c:pt>
                <c:pt idx="45462">
                  <c:v>6.9159170000000003</c:v>
                </c:pt>
                <c:pt idx="45463">
                  <c:v>6.9131929999999997</c:v>
                </c:pt>
                <c:pt idx="45464">
                  <c:v>6.9036939999999998</c:v>
                </c:pt>
                <c:pt idx="45465">
                  <c:v>6.9094680000000004</c:v>
                </c:pt>
                <c:pt idx="45466">
                  <c:v>6.9109420000000004</c:v>
                </c:pt>
                <c:pt idx="45467">
                  <c:v>6.9051869999999997</c:v>
                </c:pt>
                <c:pt idx="45468">
                  <c:v>6.9086030000000003</c:v>
                </c:pt>
                <c:pt idx="45469">
                  <c:v>6.9132009999999999</c:v>
                </c:pt>
                <c:pt idx="45470">
                  <c:v>6.9088039999999999</c:v>
                </c:pt>
                <c:pt idx="45471">
                  <c:v>6.9067540000000003</c:v>
                </c:pt>
                <c:pt idx="45472">
                  <c:v>6.9146479999999997</c:v>
                </c:pt>
                <c:pt idx="45473">
                  <c:v>6.9125079999999999</c:v>
                </c:pt>
                <c:pt idx="45474">
                  <c:v>6.9067179999999997</c:v>
                </c:pt>
                <c:pt idx="45475">
                  <c:v>6.9124559999999997</c:v>
                </c:pt>
                <c:pt idx="45476">
                  <c:v>6.913087</c:v>
                </c:pt>
                <c:pt idx="45477">
                  <c:v>6.9081979999999996</c:v>
                </c:pt>
                <c:pt idx="45478">
                  <c:v>6.9091189999999996</c:v>
                </c:pt>
                <c:pt idx="45479">
                  <c:v>6.9118709999999997</c:v>
                </c:pt>
                <c:pt idx="45480">
                  <c:v>6.9076139999999997</c:v>
                </c:pt>
                <c:pt idx="45481">
                  <c:v>6.9093419999999997</c:v>
                </c:pt>
                <c:pt idx="45482">
                  <c:v>6.9195310000000001</c:v>
                </c:pt>
                <c:pt idx="45483">
                  <c:v>6.9144170000000003</c:v>
                </c:pt>
                <c:pt idx="45484">
                  <c:v>6.9092929999999999</c:v>
                </c:pt>
                <c:pt idx="45485">
                  <c:v>6.9177379999999999</c:v>
                </c:pt>
                <c:pt idx="45486">
                  <c:v>6.9167550000000002</c:v>
                </c:pt>
                <c:pt idx="45487">
                  <c:v>6.9086910000000001</c:v>
                </c:pt>
                <c:pt idx="45488">
                  <c:v>6.9157830000000002</c:v>
                </c:pt>
                <c:pt idx="45489">
                  <c:v>6.920655</c:v>
                </c:pt>
                <c:pt idx="45490">
                  <c:v>6.9101080000000001</c:v>
                </c:pt>
                <c:pt idx="45491">
                  <c:v>6.9078160000000004</c:v>
                </c:pt>
                <c:pt idx="45492">
                  <c:v>6.9148329999999998</c:v>
                </c:pt>
                <c:pt idx="45493">
                  <c:v>6.9121079999999999</c:v>
                </c:pt>
                <c:pt idx="45494">
                  <c:v>6.912128</c:v>
                </c:pt>
                <c:pt idx="45495">
                  <c:v>6.9187940000000001</c:v>
                </c:pt>
                <c:pt idx="45496">
                  <c:v>6.9158989999999996</c:v>
                </c:pt>
                <c:pt idx="45497">
                  <c:v>6.9080659999999998</c:v>
                </c:pt>
                <c:pt idx="45498">
                  <c:v>6.9137959999999996</c:v>
                </c:pt>
                <c:pt idx="45499">
                  <c:v>6.920992</c:v>
                </c:pt>
                <c:pt idx="45500">
                  <c:v>6.9113660000000001</c:v>
                </c:pt>
                <c:pt idx="45501">
                  <c:v>6.9118519999999997</c:v>
                </c:pt>
                <c:pt idx="45502">
                  <c:v>6.9200400000000002</c:v>
                </c:pt>
                <c:pt idx="45503">
                  <c:v>6.9150710000000002</c:v>
                </c:pt>
                <c:pt idx="45504">
                  <c:v>6.9181499999999998</c:v>
                </c:pt>
                <c:pt idx="45505">
                  <c:v>6.928223</c:v>
                </c:pt>
                <c:pt idx="45506">
                  <c:v>6.9204679999999996</c:v>
                </c:pt>
                <c:pt idx="45507">
                  <c:v>6.9120020000000002</c:v>
                </c:pt>
                <c:pt idx="45508">
                  <c:v>6.9212999999999996</c:v>
                </c:pt>
                <c:pt idx="45509">
                  <c:v>6.9228579999999997</c:v>
                </c:pt>
                <c:pt idx="45510">
                  <c:v>6.9141789999999999</c:v>
                </c:pt>
                <c:pt idx="45511">
                  <c:v>6.918577</c:v>
                </c:pt>
                <c:pt idx="45512">
                  <c:v>6.9168830000000003</c:v>
                </c:pt>
                <c:pt idx="45513">
                  <c:v>6.9092599999999997</c:v>
                </c:pt>
                <c:pt idx="45514">
                  <c:v>6.9195440000000001</c:v>
                </c:pt>
                <c:pt idx="45515">
                  <c:v>6.9232170000000002</c:v>
                </c:pt>
                <c:pt idx="45516">
                  <c:v>6.914612</c:v>
                </c:pt>
                <c:pt idx="45517">
                  <c:v>6.9173830000000001</c:v>
                </c:pt>
                <c:pt idx="45518">
                  <c:v>6.9251740000000002</c:v>
                </c:pt>
                <c:pt idx="45519">
                  <c:v>6.9222710000000003</c:v>
                </c:pt>
                <c:pt idx="45520">
                  <c:v>6.9187519999999996</c:v>
                </c:pt>
                <c:pt idx="45521">
                  <c:v>6.9239730000000002</c:v>
                </c:pt>
                <c:pt idx="45522">
                  <c:v>6.9216519999999999</c:v>
                </c:pt>
                <c:pt idx="45523">
                  <c:v>6.9131970000000003</c:v>
                </c:pt>
                <c:pt idx="45524">
                  <c:v>6.9145750000000001</c:v>
                </c:pt>
                <c:pt idx="45525">
                  <c:v>6.9197240000000004</c:v>
                </c:pt>
                <c:pt idx="45526">
                  <c:v>6.9162629999999998</c:v>
                </c:pt>
                <c:pt idx="45527">
                  <c:v>6.9139600000000003</c:v>
                </c:pt>
                <c:pt idx="45528">
                  <c:v>6.9231629999999997</c:v>
                </c:pt>
                <c:pt idx="45529">
                  <c:v>6.9211489999999998</c:v>
                </c:pt>
                <c:pt idx="45530">
                  <c:v>6.9144490000000003</c:v>
                </c:pt>
                <c:pt idx="45531">
                  <c:v>6.9227650000000001</c:v>
                </c:pt>
                <c:pt idx="45532">
                  <c:v>6.9222549999999998</c:v>
                </c:pt>
                <c:pt idx="45533">
                  <c:v>6.9178059999999997</c:v>
                </c:pt>
                <c:pt idx="45534">
                  <c:v>6.9235930000000003</c:v>
                </c:pt>
                <c:pt idx="45535">
                  <c:v>6.9232469999999999</c:v>
                </c:pt>
                <c:pt idx="45536">
                  <c:v>6.9127830000000001</c:v>
                </c:pt>
                <c:pt idx="45537">
                  <c:v>6.9117439999999997</c:v>
                </c:pt>
                <c:pt idx="45538">
                  <c:v>6.9219249999999999</c:v>
                </c:pt>
                <c:pt idx="45539">
                  <c:v>6.924353</c:v>
                </c:pt>
                <c:pt idx="45540">
                  <c:v>6.9273899999999999</c:v>
                </c:pt>
                <c:pt idx="45541">
                  <c:v>6.932239</c:v>
                </c:pt>
                <c:pt idx="45542">
                  <c:v>6.9253629999999999</c:v>
                </c:pt>
                <c:pt idx="45543">
                  <c:v>6.923095</c:v>
                </c:pt>
                <c:pt idx="45544">
                  <c:v>6.9268549999999998</c:v>
                </c:pt>
                <c:pt idx="45545">
                  <c:v>6.9210779999999996</c:v>
                </c:pt>
                <c:pt idx="45546">
                  <c:v>6.9183219999999999</c:v>
                </c:pt>
                <c:pt idx="45547">
                  <c:v>6.9249890000000001</c:v>
                </c:pt>
                <c:pt idx="45548">
                  <c:v>6.9255909999999998</c:v>
                </c:pt>
                <c:pt idx="45549">
                  <c:v>6.9228310000000004</c:v>
                </c:pt>
                <c:pt idx="45550">
                  <c:v>6.9244839999999996</c:v>
                </c:pt>
                <c:pt idx="45551">
                  <c:v>6.9180409999999997</c:v>
                </c:pt>
                <c:pt idx="45552">
                  <c:v>6.9136800000000003</c:v>
                </c:pt>
                <c:pt idx="45553">
                  <c:v>6.9219379999999999</c:v>
                </c:pt>
                <c:pt idx="45554">
                  <c:v>6.9254660000000001</c:v>
                </c:pt>
                <c:pt idx="45555">
                  <c:v>6.9227720000000001</c:v>
                </c:pt>
                <c:pt idx="45556">
                  <c:v>6.921494</c:v>
                </c:pt>
                <c:pt idx="45557">
                  <c:v>6.9255360000000001</c:v>
                </c:pt>
                <c:pt idx="45558">
                  <c:v>6.9265230000000004</c:v>
                </c:pt>
                <c:pt idx="45559">
                  <c:v>6.9222650000000003</c:v>
                </c:pt>
                <c:pt idx="45560">
                  <c:v>6.9271459999999996</c:v>
                </c:pt>
                <c:pt idx="45561">
                  <c:v>6.9263589999999997</c:v>
                </c:pt>
                <c:pt idx="45562">
                  <c:v>6.9194209999999998</c:v>
                </c:pt>
                <c:pt idx="45563">
                  <c:v>6.9254290000000003</c:v>
                </c:pt>
                <c:pt idx="45564">
                  <c:v>6.9330870000000004</c:v>
                </c:pt>
                <c:pt idx="45565">
                  <c:v>6.9296300000000004</c:v>
                </c:pt>
                <c:pt idx="45566">
                  <c:v>6.9256739999999999</c:v>
                </c:pt>
                <c:pt idx="45567">
                  <c:v>6.9319620000000004</c:v>
                </c:pt>
                <c:pt idx="45568">
                  <c:v>6.9336409999999997</c:v>
                </c:pt>
                <c:pt idx="45569">
                  <c:v>6.9295349999999996</c:v>
                </c:pt>
                <c:pt idx="45570">
                  <c:v>6.9326749999999997</c:v>
                </c:pt>
                <c:pt idx="45571">
                  <c:v>6.930669</c:v>
                </c:pt>
                <c:pt idx="45572">
                  <c:v>6.9228480000000001</c:v>
                </c:pt>
                <c:pt idx="45573">
                  <c:v>6.9229349999999998</c:v>
                </c:pt>
                <c:pt idx="45574">
                  <c:v>6.9278440000000003</c:v>
                </c:pt>
                <c:pt idx="45575">
                  <c:v>6.9284999999999997</c:v>
                </c:pt>
                <c:pt idx="45576">
                  <c:v>6.9265350000000003</c:v>
                </c:pt>
                <c:pt idx="45577">
                  <c:v>6.9278490000000001</c:v>
                </c:pt>
                <c:pt idx="45578">
                  <c:v>6.9232040000000001</c:v>
                </c:pt>
                <c:pt idx="45579">
                  <c:v>6.9198919999999999</c:v>
                </c:pt>
                <c:pt idx="45580">
                  <c:v>6.9267029999999998</c:v>
                </c:pt>
                <c:pt idx="45581">
                  <c:v>6.9290929999999999</c:v>
                </c:pt>
                <c:pt idx="45582">
                  <c:v>6.9286310000000002</c:v>
                </c:pt>
                <c:pt idx="45583">
                  <c:v>6.9333450000000001</c:v>
                </c:pt>
                <c:pt idx="45584">
                  <c:v>6.9327199999999998</c:v>
                </c:pt>
                <c:pt idx="45585">
                  <c:v>6.928096</c:v>
                </c:pt>
                <c:pt idx="45586">
                  <c:v>6.9324339999999998</c:v>
                </c:pt>
                <c:pt idx="45587">
                  <c:v>6.9358510000000004</c:v>
                </c:pt>
                <c:pt idx="45588">
                  <c:v>6.9282370000000002</c:v>
                </c:pt>
                <c:pt idx="45589">
                  <c:v>6.9284140000000001</c:v>
                </c:pt>
                <c:pt idx="45590">
                  <c:v>6.9326689999999997</c:v>
                </c:pt>
                <c:pt idx="45591">
                  <c:v>6.9291280000000004</c:v>
                </c:pt>
                <c:pt idx="45592">
                  <c:v>6.929284</c:v>
                </c:pt>
                <c:pt idx="45593">
                  <c:v>6.931381</c:v>
                </c:pt>
                <c:pt idx="45594">
                  <c:v>6.9304230000000002</c:v>
                </c:pt>
                <c:pt idx="45595">
                  <c:v>6.9265109999999996</c:v>
                </c:pt>
                <c:pt idx="45596">
                  <c:v>6.9303559999999997</c:v>
                </c:pt>
                <c:pt idx="45597">
                  <c:v>6.9351919999999998</c:v>
                </c:pt>
                <c:pt idx="45598">
                  <c:v>6.9262319999999997</c:v>
                </c:pt>
                <c:pt idx="45599">
                  <c:v>6.9264840000000003</c:v>
                </c:pt>
                <c:pt idx="45600">
                  <c:v>6.9363229999999998</c:v>
                </c:pt>
                <c:pt idx="45601">
                  <c:v>6.9327430000000003</c:v>
                </c:pt>
                <c:pt idx="45602">
                  <c:v>6.9290180000000001</c:v>
                </c:pt>
                <c:pt idx="45603">
                  <c:v>6.9358769999999996</c:v>
                </c:pt>
                <c:pt idx="45604">
                  <c:v>6.9381579999999996</c:v>
                </c:pt>
                <c:pt idx="45605">
                  <c:v>6.933751</c:v>
                </c:pt>
                <c:pt idx="45606">
                  <c:v>6.9335889999999996</c:v>
                </c:pt>
                <c:pt idx="45607">
                  <c:v>6.932607</c:v>
                </c:pt>
                <c:pt idx="45608">
                  <c:v>6.9285209999999999</c:v>
                </c:pt>
                <c:pt idx="45609">
                  <c:v>6.9320709999999996</c:v>
                </c:pt>
                <c:pt idx="45610">
                  <c:v>6.9351330000000004</c:v>
                </c:pt>
                <c:pt idx="45611">
                  <c:v>6.9323519999999998</c:v>
                </c:pt>
                <c:pt idx="45612">
                  <c:v>6.9288550000000004</c:v>
                </c:pt>
                <c:pt idx="45613">
                  <c:v>6.9344869999999998</c:v>
                </c:pt>
                <c:pt idx="45614">
                  <c:v>6.9441750000000004</c:v>
                </c:pt>
                <c:pt idx="45615">
                  <c:v>6.9392240000000003</c:v>
                </c:pt>
                <c:pt idx="45616">
                  <c:v>6.9360119999999998</c:v>
                </c:pt>
                <c:pt idx="45617">
                  <c:v>6.9391720000000001</c:v>
                </c:pt>
                <c:pt idx="45618">
                  <c:v>6.9378760000000002</c:v>
                </c:pt>
                <c:pt idx="45619">
                  <c:v>6.9351880000000001</c:v>
                </c:pt>
                <c:pt idx="45620">
                  <c:v>6.9327040000000002</c:v>
                </c:pt>
                <c:pt idx="45621">
                  <c:v>6.9324940000000002</c:v>
                </c:pt>
                <c:pt idx="45622">
                  <c:v>6.9331180000000003</c:v>
                </c:pt>
                <c:pt idx="45623">
                  <c:v>6.9379679999999997</c:v>
                </c:pt>
                <c:pt idx="45624">
                  <c:v>6.9366510000000003</c:v>
                </c:pt>
                <c:pt idx="45625">
                  <c:v>6.9274129999999996</c:v>
                </c:pt>
                <c:pt idx="45626">
                  <c:v>6.9335639999999996</c:v>
                </c:pt>
                <c:pt idx="45627">
                  <c:v>6.9380769999999998</c:v>
                </c:pt>
                <c:pt idx="45628">
                  <c:v>6.9312009999999997</c:v>
                </c:pt>
                <c:pt idx="45629">
                  <c:v>6.9340710000000003</c:v>
                </c:pt>
                <c:pt idx="45630">
                  <c:v>6.9408200000000004</c:v>
                </c:pt>
                <c:pt idx="45631">
                  <c:v>6.9383400000000002</c:v>
                </c:pt>
                <c:pt idx="45632">
                  <c:v>6.9371080000000003</c:v>
                </c:pt>
                <c:pt idx="45633">
                  <c:v>6.9445740000000002</c:v>
                </c:pt>
                <c:pt idx="45634">
                  <c:v>6.9444999999999997</c:v>
                </c:pt>
                <c:pt idx="45635">
                  <c:v>6.9391420000000004</c:v>
                </c:pt>
                <c:pt idx="45636">
                  <c:v>6.9407360000000002</c:v>
                </c:pt>
                <c:pt idx="45637">
                  <c:v>6.9403480000000002</c:v>
                </c:pt>
                <c:pt idx="45638">
                  <c:v>6.9370440000000002</c:v>
                </c:pt>
                <c:pt idx="45639">
                  <c:v>6.937926</c:v>
                </c:pt>
                <c:pt idx="45640">
                  <c:v>6.9430839999999998</c:v>
                </c:pt>
                <c:pt idx="45641">
                  <c:v>6.9436239999999998</c:v>
                </c:pt>
                <c:pt idx="45642">
                  <c:v>6.9400560000000002</c:v>
                </c:pt>
                <c:pt idx="45643">
                  <c:v>6.9428840000000003</c:v>
                </c:pt>
                <c:pt idx="45644">
                  <c:v>6.9397979999999997</c:v>
                </c:pt>
                <c:pt idx="45645">
                  <c:v>6.9329190000000001</c:v>
                </c:pt>
                <c:pt idx="45646">
                  <c:v>6.9373570000000004</c:v>
                </c:pt>
                <c:pt idx="45647">
                  <c:v>6.9407100000000002</c:v>
                </c:pt>
                <c:pt idx="45648">
                  <c:v>6.9359159999999997</c:v>
                </c:pt>
                <c:pt idx="45649">
                  <c:v>6.937144</c:v>
                </c:pt>
                <c:pt idx="45650">
                  <c:v>6.9447729999999996</c:v>
                </c:pt>
                <c:pt idx="45651">
                  <c:v>6.9374830000000003</c:v>
                </c:pt>
                <c:pt idx="45652">
                  <c:v>6.9298849999999996</c:v>
                </c:pt>
                <c:pt idx="45653">
                  <c:v>6.941522</c:v>
                </c:pt>
                <c:pt idx="45654">
                  <c:v>6.94726</c:v>
                </c:pt>
                <c:pt idx="45655">
                  <c:v>6.9421140000000001</c:v>
                </c:pt>
                <c:pt idx="45656">
                  <c:v>6.9442940000000002</c:v>
                </c:pt>
                <c:pt idx="45657">
                  <c:v>6.9484440000000003</c:v>
                </c:pt>
                <c:pt idx="45658">
                  <c:v>6.9398980000000003</c:v>
                </c:pt>
                <c:pt idx="45659">
                  <c:v>6.9362269999999997</c:v>
                </c:pt>
                <c:pt idx="45660">
                  <c:v>6.9456009999999999</c:v>
                </c:pt>
                <c:pt idx="45661">
                  <c:v>6.9394559999999998</c:v>
                </c:pt>
                <c:pt idx="45662">
                  <c:v>6.9302380000000001</c:v>
                </c:pt>
                <c:pt idx="45663">
                  <c:v>6.9346490000000003</c:v>
                </c:pt>
                <c:pt idx="45664">
                  <c:v>6.9392969999999998</c:v>
                </c:pt>
                <c:pt idx="45665">
                  <c:v>6.9463460000000001</c:v>
                </c:pt>
                <c:pt idx="45666">
                  <c:v>6.9487249999999996</c:v>
                </c:pt>
                <c:pt idx="45667">
                  <c:v>6.9429639999999999</c:v>
                </c:pt>
                <c:pt idx="45668">
                  <c:v>6.9384670000000002</c:v>
                </c:pt>
                <c:pt idx="45669">
                  <c:v>6.9424450000000002</c:v>
                </c:pt>
                <c:pt idx="45670">
                  <c:v>6.9475660000000001</c:v>
                </c:pt>
                <c:pt idx="45671">
                  <c:v>6.938485</c:v>
                </c:pt>
                <c:pt idx="45672">
                  <c:v>6.9376680000000004</c:v>
                </c:pt>
                <c:pt idx="45673">
                  <c:v>6.951384</c:v>
                </c:pt>
                <c:pt idx="45674">
                  <c:v>6.948874</c:v>
                </c:pt>
                <c:pt idx="45675">
                  <c:v>6.9430699999999996</c:v>
                </c:pt>
                <c:pt idx="45676">
                  <c:v>6.952655</c:v>
                </c:pt>
                <c:pt idx="45677">
                  <c:v>6.9537329999999997</c:v>
                </c:pt>
                <c:pt idx="45678">
                  <c:v>6.9432029999999996</c:v>
                </c:pt>
                <c:pt idx="45679">
                  <c:v>6.9465149999999998</c:v>
                </c:pt>
                <c:pt idx="45680">
                  <c:v>6.9520390000000001</c:v>
                </c:pt>
                <c:pt idx="45681">
                  <c:v>6.94496</c:v>
                </c:pt>
                <c:pt idx="45682">
                  <c:v>6.9467540000000003</c:v>
                </c:pt>
                <c:pt idx="45683">
                  <c:v>6.9497920000000004</c:v>
                </c:pt>
                <c:pt idx="45684">
                  <c:v>6.9431859999999999</c:v>
                </c:pt>
                <c:pt idx="45685">
                  <c:v>6.9411899999999997</c:v>
                </c:pt>
                <c:pt idx="45686">
                  <c:v>6.9484399999999997</c:v>
                </c:pt>
                <c:pt idx="45687">
                  <c:v>6.9514459999999998</c:v>
                </c:pt>
                <c:pt idx="45688">
                  <c:v>6.9457500000000003</c:v>
                </c:pt>
                <c:pt idx="45689">
                  <c:v>6.9487199999999998</c:v>
                </c:pt>
                <c:pt idx="45690">
                  <c:v>6.9514639999999996</c:v>
                </c:pt>
                <c:pt idx="45691">
                  <c:v>6.9453319999999996</c:v>
                </c:pt>
                <c:pt idx="45692">
                  <c:v>6.9457339999999999</c:v>
                </c:pt>
                <c:pt idx="45693">
                  <c:v>6.9465649999999997</c:v>
                </c:pt>
                <c:pt idx="45694">
                  <c:v>6.9423589999999997</c:v>
                </c:pt>
                <c:pt idx="45695">
                  <c:v>6.9395410000000002</c:v>
                </c:pt>
                <c:pt idx="45696">
                  <c:v>6.9449620000000003</c:v>
                </c:pt>
                <c:pt idx="45697">
                  <c:v>6.952731</c:v>
                </c:pt>
                <c:pt idx="45698">
                  <c:v>6.9494119999999997</c:v>
                </c:pt>
                <c:pt idx="45699">
                  <c:v>6.9490280000000002</c:v>
                </c:pt>
                <c:pt idx="45700">
                  <c:v>6.9532420000000004</c:v>
                </c:pt>
                <c:pt idx="45701">
                  <c:v>6.9501160000000004</c:v>
                </c:pt>
                <c:pt idx="45702">
                  <c:v>6.948747</c:v>
                </c:pt>
                <c:pt idx="45703">
                  <c:v>6.9506990000000002</c:v>
                </c:pt>
                <c:pt idx="45704">
                  <c:v>6.9469979999999998</c:v>
                </c:pt>
                <c:pt idx="45705">
                  <c:v>6.9421689999999998</c:v>
                </c:pt>
                <c:pt idx="45706">
                  <c:v>6.9490449999999999</c:v>
                </c:pt>
                <c:pt idx="45707">
                  <c:v>6.9521069999999998</c:v>
                </c:pt>
                <c:pt idx="45708">
                  <c:v>6.9486920000000003</c:v>
                </c:pt>
                <c:pt idx="45709">
                  <c:v>6.9528439999999998</c:v>
                </c:pt>
                <c:pt idx="45710">
                  <c:v>6.9469880000000002</c:v>
                </c:pt>
                <c:pt idx="45711">
                  <c:v>6.9391319999999999</c:v>
                </c:pt>
                <c:pt idx="45712">
                  <c:v>6.9456100000000003</c:v>
                </c:pt>
                <c:pt idx="45713">
                  <c:v>6.9534250000000002</c:v>
                </c:pt>
                <c:pt idx="45714">
                  <c:v>6.9536300000000004</c:v>
                </c:pt>
                <c:pt idx="45715">
                  <c:v>6.9507849999999998</c:v>
                </c:pt>
                <c:pt idx="45716">
                  <c:v>6.9529649999999998</c:v>
                </c:pt>
                <c:pt idx="45717">
                  <c:v>6.9530469999999998</c:v>
                </c:pt>
                <c:pt idx="45718">
                  <c:v>6.9522120000000003</c:v>
                </c:pt>
                <c:pt idx="45719">
                  <c:v>6.9546999999999999</c:v>
                </c:pt>
                <c:pt idx="45720">
                  <c:v>6.9531479999999997</c:v>
                </c:pt>
                <c:pt idx="45721">
                  <c:v>6.9500520000000003</c:v>
                </c:pt>
                <c:pt idx="45722">
                  <c:v>6.9490360000000004</c:v>
                </c:pt>
                <c:pt idx="45723">
                  <c:v>6.9534849999999997</c:v>
                </c:pt>
                <c:pt idx="45724">
                  <c:v>6.95296</c:v>
                </c:pt>
                <c:pt idx="45725">
                  <c:v>6.9496830000000003</c:v>
                </c:pt>
                <c:pt idx="45726">
                  <c:v>6.9560839999999997</c:v>
                </c:pt>
                <c:pt idx="45727">
                  <c:v>6.9522659999999998</c:v>
                </c:pt>
                <c:pt idx="45728">
                  <c:v>6.9475920000000002</c:v>
                </c:pt>
                <c:pt idx="45729">
                  <c:v>6.955857</c:v>
                </c:pt>
                <c:pt idx="45730">
                  <c:v>6.9556300000000002</c:v>
                </c:pt>
                <c:pt idx="45731">
                  <c:v>6.9493450000000001</c:v>
                </c:pt>
                <c:pt idx="45732">
                  <c:v>6.9506949999999996</c:v>
                </c:pt>
                <c:pt idx="45733">
                  <c:v>6.9558689999999999</c:v>
                </c:pt>
                <c:pt idx="45734">
                  <c:v>6.954993</c:v>
                </c:pt>
                <c:pt idx="45735">
                  <c:v>6.9551449999999999</c:v>
                </c:pt>
                <c:pt idx="45736">
                  <c:v>6.9641570000000002</c:v>
                </c:pt>
                <c:pt idx="45737">
                  <c:v>6.9582360000000003</c:v>
                </c:pt>
                <c:pt idx="45738">
                  <c:v>6.950812</c:v>
                </c:pt>
                <c:pt idx="45739">
                  <c:v>6.9605540000000001</c:v>
                </c:pt>
                <c:pt idx="45740">
                  <c:v>6.9630229999999997</c:v>
                </c:pt>
                <c:pt idx="45741">
                  <c:v>6.952655</c:v>
                </c:pt>
                <c:pt idx="45742">
                  <c:v>6.9537300000000002</c:v>
                </c:pt>
                <c:pt idx="45743">
                  <c:v>6.9608530000000002</c:v>
                </c:pt>
                <c:pt idx="45744">
                  <c:v>6.9511159999999999</c:v>
                </c:pt>
                <c:pt idx="45745">
                  <c:v>6.9508939999999999</c:v>
                </c:pt>
                <c:pt idx="45746">
                  <c:v>6.962961</c:v>
                </c:pt>
                <c:pt idx="45747">
                  <c:v>6.9555879999999997</c:v>
                </c:pt>
                <c:pt idx="45748">
                  <c:v>6.9534500000000001</c:v>
                </c:pt>
                <c:pt idx="45749">
                  <c:v>6.9659800000000001</c:v>
                </c:pt>
                <c:pt idx="45750">
                  <c:v>6.9637479999999998</c:v>
                </c:pt>
                <c:pt idx="45751">
                  <c:v>6.9535299999999998</c:v>
                </c:pt>
                <c:pt idx="45752">
                  <c:v>6.955946</c:v>
                </c:pt>
                <c:pt idx="45753">
                  <c:v>6.9603039999999998</c:v>
                </c:pt>
                <c:pt idx="45754">
                  <c:v>6.9542339999999996</c:v>
                </c:pt>
                <c:pt idx="45755">
                  <c:v>6.9555100000000003</c:v>
                </c:pt>
                <c:pt idx="45756">
                  <c:v>6.9594719999999999</c:v>
                </c:pt>
                <c:pt idx="45757">
                  <c:v>6.9541259999999996</c:v>
                </c:pt>
                <c:pt idx="45758">
                  <c:v>6.9543920000000004</c:v>
                </c:pt>
                <c:pt idx="45759">
                  <c:v>6.9599529999999996</c:v>
                </c:pt>
                <c:pt idx="45760">
                  <c:v>6.958564</c:v>
                </c:pt>
                <c:pt idx="45761">
                  <c:v>6.9516239999999998</c:v>
                </c:pt>
                <c:pt idx="45762">
                  <c:v>6.9531869999999998</c:v>
                </c:pt>
                <c:pt idx="45763">
                  <c:v>6.9587870000000001</c:v>
                </c:pt>
                <c:pt idx="45764">
                  <c:v>6.9580039999999999</c:v>
                </c:pt>
                <c:pt idx="45765">
                  <c:v>6.9630640000000001</c:v>
                </c:pt>
                <c:pt idx="45766">
                  <c:v>6.9690050000000001</c:v>
                </c:pt>
                <c:pt idx="45767">
                  <c:v>6.958024</c:v>
                </c:pt>
                <c:pt idx="45768">
                  <c:v>6.9526300000000001</c:v>
                </c:pt>
                <c:pt idx="45769">
                  <c:v>6.9661359999999997</c:v>
                </c:pt>
                <c:pt idx="45770">
                  <c:v>6.9665369999999998</c:v>
                </c:pt>
                <c:pt idx="45771">
                  <c:v>6.9536899999999999</c:v>
                </c:pt>
                <c:pt idx="45772">
                  <c:v>6.959416</c:v>
                </c:pt>
                <c:pt idx="45773">
                  <c:v>6.9665489999999997</c:v>
                </c:pt>
                <c:pt idx="45774">
                  <c:v>6.9606380000000003</c:v>
                </c:pt>
                <c:pt idx="45775">
                  <c:v>6.9608179999999997</c:v>
                </c:pt>
                <c:pt idx="45776">
                  <c:v>6.9636529999999999</c:v>
                </c:pt>
                <c:pt idx="45777">
                  <c:v>6.963622</c:v>
                </c:pt>
                <c:pt idx="45778">
                  <c:v>6.9639139999999999</c:v>
                </c:pt>
                <c:pt idx="45779">
                  <c:v>6.9671760000000003</c:v>
                </c:pt>
                <c:pt idx="45780">
                  <c:v>6.9641630000000001</c:v>
                </c:pt>
                <c:pt idx="45781">
                  <c:v>6.955864</c:v>
                </c:pt>
                <c:pt idx="45782">
                  <c:v>6.9625370000000002</c:v>
                </c:pt>
                <c:pt idx="45783">
                  <c:v>6.969786</c:v>
                </c:pt>
                <c:pt idx="45784">
                  <c:v>6.9663620000000002</c:v>
                </c:pt>
                <c:pt idx="45785">
                  <c:v>6.9645060000000001</c:v>
                </c:pt>
                <c:pt idx="45786">
                  <c:v>6.9653919999999996</c:v>
                </c:pt>
                <c:pt idx="45787">
                  <c:v>6.9618700000000002</c:v>
                </c:pt>
                <c:pt idx="45788">
                  <c:v>6.9570689999999997</c:v>
                </c:pt>
                <c:pt idx="45789">
                  <c:v>6.963622</c:v>
                </c:pt>
                <c:pt idx="45790">
                  <c:v>6.962243</c:v>
                </c:pt>
                <c:pt idx="45791">
                  <c:v>6.9539249999999999</c:v>
                </c:pt>
                <c:pt idx="45792">
                  <c:v>6.964372</c:v>
                </c:pt>
                <c:pt idx="45793">
                  <c:v>6.9672099999999997</c:v>
                </c:pt>
                <c:pt idx="45794">
                  <c:v>6.9577650000000002</c:v>
                </c:pt>
                <c:pt idx="45795">
                  <c:v>6.9616129999999998</c:v>
                </c:pt>
                <c:pt idx="45796">
                  <c:v>6.9668809999999999</c:v>
                </c:pt>
                <c:pt idx="45797">
                  <c:v>6.9623860000000004</c:v>
                </c:pt>
                <c:pt idx="45798">
                  <c:v>6.9597239999999996</c:v>
                </c:pt>
                <c:pt idx="45799">
                  <c:v>6.9665090000000003</c:v>
                </c:pt>
                <c:pt idx="45800">
                  <c:v>6.967206</c:v>
                </c:pt>
                <c:pt idx="45801">
                  <c:v>6.9604090000000003</c:v>
                </c:pt>
                <c:pt idx="45802">
                  <c:v>6.9634330000000002</c:v>
                </c:pt>
                <c:pt idx="45803">
                  <c:v>6.9665790000000003</c:v>
                </c:pt>
                <c:pt idx="45804">
                  <c:v>6.9628249999999996</c:v>
                </c:pt>
                <c:pt idx="45805">
                  <c:v>6.9652019999999997</c:v>
                </c:pt>
                <c:pt idx="45806">
                  <c:v>6.9722229999999996</c:v>
                </c:pt>
                <c:pt idx="45807">
                  <c:v>6.9678959999999996</c:v>
                </c:pt>
                <c:pt idx="45808">
                  <c:v>6.9635179999999997</c:v>
                </c:pt>
                <c:pt idx="45809">
                  <c:v>6.9725489999999999</c:v>
                </c:pt>
                <c:pt idx="45810">
                  <c:v>6.9703049999999998</c:v>
                </c:pt>
                <c:pt idx="45811">
                  <c:v>6.9625529999999998</c:v>
                </c:pt>
                <c:pt idx="45812">
                  <c:v>6.9709269999999997</c:v>
                </c:pt>
                <c:pt idx="45813">
                  <c:v>6.974367</c:v>
                </c:pt>
                <c:pt idx="45814">
                  <c:v>6.9665910000000002</c:v>
                </c:pt>
                <c:pt idx="45815">
                  <c:v>6.9655269999999998</c:v>
                </c:pt>
                <c:pt idx="45816">
                  <c:v>6.9711429999999996</c:v>
                </c:pt>
                <c:pt idx="45817">
                  <c:v>6.9665140000000001</c:v>
                </c:pt>
                <c:pt idx="45818">
                  <c:v>6.9641289999999998</c:v>
                </c:pt>
                <c:pt idx="45819">
                  <c:v>6.9743370000000002</c:v>
                </c:pt>
                <c:pt idx="45820">
                  <c:v>6.971336</c:v>
                </c:pt>
                <c:pt idx="45821">
                  <c:v>6.9685230000000002</c:v>
                </c:pt>
                <c:pt idx="45822">
                  <c:v>6.9758440000000004</c:v>
                </c:pt>
                <c:pt idx="45823">
                  <c:v>6.9706000000000001</c:v>
                </c:pt>
                <c:pt idx="45824">
                  <c:v>6.9626530000000004</c:v>
                </c:pt>
                <c:pt idx="45825">
                  <c:v>6.9693250000000004</c:v>
                </c:pt>
                <c:pt idx="45826">
                  <c:v>6.9752369999999999</c:v>
                </c:pt>
                <c:pt idx="45827">
                  <c:v>6.9674959999999997</c:v>
                </c:pt>
                <c:pt idx="45828">
                  <c:v>6.9657010000000001</c:v>
                </c:pt>
                <c:pt idx="45829">
                  <c:v>6.9711369999999997</c:v>
                </c:pt>
                <c:pt idx="45830">
                  <c:v>6.9674670000000001</c:v>
                </c:pt>
                <c:pt idx="45831">
                  <c:v>6.9635920000000002</c:v>
                </c:pt>
                <c:pt idx="45832">
                  <c:v>6.9680369999999998</c:v>
                </c:pt>
                <c:pt idx="45833">
                  <c:v>6.9737410000000004</c:v>
                </c:pt>
                <c:pt idx="45834">
                  <c:v>6.9692480000000003</c:v>
                </c:pt>
                <c:pt idx="45835">
                  <c:v>6.9674269999999998</c:v>
                </c:pt>
                <c:pt idx="45836">
                  <c:v>6.9751760000000003</c:v>
                </c:pt>
                <c:pt idx="45837">
                  <c:v>6.9754420000000001</c:v>
                </c:pt>
                <c:pt idx="45838">
                  <c:v>6.9700119999999997</c:v>
                </c:pt>
                <c:pt idx="45839">
                  <c:v>6.9706950000000001</c:v>
                </c:pt>
                <c:pt idx="45840">
                  <c:v>6.9753309999999997</c:v>
                </c:pt>
                <c:pt idx="45841">
                  <c:v>6.9727899999999998</c:v>
                </c:pt>
                <c:pt idx="45842">
                  <c:v>6.9724170000000001</c:v>
                </c:pt>
                <c:pt idx="45843">
                  <c:v>6.9790390000000002</c:v>
                </c:pt>
                <c:pt idx="45844">
                  <c:v>6.9746189999999997</c:v>
                </c:pt>
                <c:pt idx="45845">
                  <c:v>6.9711679999999996</c:v>
                </c:pt>
                <c:pt idx="45846">
                  <c:v>6.9753999999999996</c:v>
                </c:pt>
                <c:pt idx="45847">
                  <c:v>6.9718840000000002</c:v>
                </c:pt>
                <c:pt idx="45848">
                  <c:v>6.9741439999999999</c:v>
                </c:pt>
                <c:pt idx="45849">
                  <c:v>6.9807610000000002</c:v>
                </c:pt>
                <c:pt idx="45850">
                  <c:v>6.978021</c:v>
                </c:pt>
                <c:pt idx="45851">
                  <c:v>6.9755919999999998</c:v>
                </c:pt>
                <c:pt idx="45852">
                  <c:v>6.9768330000000001</c:v>
                </c:pt>
                <c:pt idx="45853">
                  <c:v>6.9739800000000001</c:v>
                </c:pt>
                <c:pt idx="45854">
                  <c:v>6.9693329999999998</c:v>
                </c:pt>
                <c:pt idx="45855">
                  <c:v>6.9716459999999998</c:v>
                </c:pt>
                <c:pt idx="45856">
                  <c:v>6.9757680000000004</c:v>
                </c:pt>
                <c:pt idx="45857">
                  <c:v>6.9719639999999998</c:v>
                </c:pt>
                <c:pt idx="45858">
                  <c:v>6.9695280000000004</c:v>
                </c:pt>
                <c:pt idx="45859">
                  <c:v>6.9754709999999998</c:v>
                </c:pt>
                <c:pt idx="45860">
                  <c:v>6.9773709999999998</c:v>
                </c:pt>
                <c:pt idx="45861">
                  <c:v>6.9734059999999998</c:v>
                </c:pt>
                <c:pt idx="45862">
                  <c:v>6.9776639999999999</c:v>
                </c:pt>
                <c:pt idx="45863">
                  <c:v>6.9785009999999996</c:v>
                </c:pt>
                <c:pt idx="45864">
                  <c:v>6.9697659999999999</c:v>
                </c:pt>
                <c:pt idx="45865">
                  <c:v>6.9740859999999998</c:v>
                </c:pt>
                <c:pt idx="45866">
                  <c:v>6.9785950000000003</c:v>
                </c:pt>
                <c:pt idx="45867">
                  <c:v>6.9701750000000002</c:v>
                </c:pt>
                <c:pt idx="45868">
                  <c:v>6.9729179999999999</c:v>
                </c:pt>
                <c:pt idx="45869">
                  <c:v>6.9810359999999996</c:v>
                </c:pt>
                <c:pt idx="45870">
                  <c:v>6.9771039999999998</c:v>
                </c:pt>
                <c:pt idx="45871">
                  <c:v>6.9728310000000002</c:v>
                </c:pt>
                <c:pt idx="45872">
                  <c:v>6.9771190000000001</c:v>
                </c:pt>
                <c:pt idx="45873">
                  <c:v>6.9764530000000002</c:v>
                </c:pt>
                <c:pt idx="45874">
                  <c:v>6.9734389999999999</c:v>
                </c:pt>
                <c:pt idx="45875">
                  <c:v>6.9802619999999997</c:v>
                </c:pt>
                <c:pt idx="45876">
                  <c:v>6.9841049999999996</c:v>
                </c:pt>
                <c:pt idx="45877">
                  <c:v>6.9810350000000003</c:v>
                </c:pt>
                <c:pt idx="45878">
                  <c:v>6.9782890000000002</c:v>
                </c:pt>
                <c:pt idx="45879">
                  <c:v>6.9781079999999998</c:v>
                </c:pt>
                <c:pt idx="45880">
                  <c:v>6.9772959999999999</c:v>
                </c:pt>
                <c:pt idx="45881">
                  <c:v>6.9753259999999999</c:v>
                </c:pt>
                <c:pt idx="45882">
                  <c:v>6.9767469999999996</c:v>
                </c:pt>
                <c:pt idx="45883">
                  <c:v>6.9783109999999997</c:v>
                </c:pt>
                <c:pt idx="45884">
                  <c:v>6.980677</c:v>
                </c:pt>
                <c:pt idx="45885">
                  <c:v>6.9839969999999996</c:v>
                </c:pt>
                <c:pt idx="45886">
                  <c:v>6.9830449999999997</c:v>
                </c:pt>
                <c:pt idx="45887">
                  <c:v>6.9831570000000003</c:v>
                </c:pt>
                <c:pt idx="45888">
                  <c:v>6.9863949999999999</c:v>
                </c:pt>
                <c:pt idx="45889">
                  <c:v>6.9858989999999999</c:v>
                </c:pt>
                <c:pt idx="45890">
                  <c:v>6.9773670000000001</c:v>
                </c:pt>
                <c:pt idx="45891">
                  <c:v>6.9716649999999998</c:v>
                </c:pt>
                <c:pt idx="45892">
                  <c:v>6.9783629999999999</c:v>
                </c:pt>
                <c:pt idx="45893">
                  <c:v>6.9797099999999999</c:v>
                </c:pt>
                <c:pt idx="45894">
                  <c:v>6.97438</c:v>
                </c:pt>
                <c:pt idx="45895">
                  <c:v>6.9811589999999999</c:v>
                </c:pt>
                <c:pt idx="45896">
                  <c:v>6.9870159999999997</c:v>
                </c:pt>
                <c:pt idx="45897">
                  <c:v>6.9802790000000003</c:v>
                </c:pt>
                <c:pt idx="45898">
                  <c:v>6.976839</c:v>
                </c:pt>
                <c:pt idx="45899">
                  <c:v>6.9806210000000002</c:v>
                </c:pt>
                <c:pt idx="45900">
                  <c:v>6.9781019999999998</c:v>
                </c:pt>
                <c:pt idx="45901">
                  <c:v>6.9763120000000001</c:v>
                </c:pt>
                <c:pt idx="45902">
                  <c:v>6.9862229999999998</c:v>
                </c:pt>
                <c:pt idx="45903">
                  <c:v>6.9903750000000002</c:v>
                </c:pt>
                <c:pt idx="45904">
                  <c:v>6.985144</c:v>
                </c:pt>
                <c:pt idx="45905">
                  <c:v>6.9882999999999997</c:v>
                </c:pt>
                <c:pt idx="45906">
                  <c:v>6.9941880000000003</c:v>
                </c:pt>
                <c:pt idx="45907">
                  <c:v>6.9864990000000002</c:v>
                </c:pt>
                <c:pt idx="45908">
                  <c:v>6.9813609999999997</c:v>
                </c:pt>
                <c:pt idx="45909">
                  <c:v>6.9894910000000001</c:v>
                </c:pt>
                <c:pt idx="45910">
                  <c:v>6.9849160000000001</c:v>
                </c:pt>
                <c:pt idx="45911">
                  <c:v>6.9806049999999997</c:v>
                </c:pt>
                <c:pt idx="45912">
                  <c:v>6.9906569999999997</c:v>
                </c:pt>
                <c:pt idx="45913">
                  <c:v>6.98705</c:v>
                </c:pt>
                <c:pt idx="45914">
                  <c:v>6.9805539999999997</c:v>
                </c:pt>
                <c:pt idx="45915">
                  <c:v>6.9885929999999998</c:v>
                </c:pt>
                <c:pt idx="45916">
                  <c:v>6.9880139999999997</c:v>
                </c:pt>
                <c:pt idx="45917">
                  <c:v>6.9770349999999999</c:v>
                </c:pt>
                <c:pt idx="45918">
                  <c:v>6.9816310000000001</c:v>
                </c:pt>
                <c:pt idx="45919">
                  <c:v>6.9902860000000002</c:v>
                </c:pt>
                <c:pt idx="45920">
                  <c:v>6.9821749999999998</c:v>
                </c:pt>
                <c:pt idx="45921">
                  <c:v>6.9788949999999996</c:v>
                </c:pt>
                <c:pt idx="45922">
                  <c:v>6.9850669999999999</c:v>
                </c:pt>
                <c:pt idx="45923">
                  <c:v>6.9847419999999998</c:v>
                </c:pt>
                <c:pt idx="45924">
                  <c:v>6.9859419999999997</c:v>
                </c:pt>
                <c:pt idx="45925">
                  <c:v>6.9893140000000002</c:v>
                </c:pt>
                <c:pt idx="45926">
                  <c:v>6.9865779999999997</c:v>
                </c:pt>
                <c:pt idx="45927">
                  <c:v>6.9800019999999998</c:v>
                </c:pt>
                <c:pt idx="45928">
                  <c:v>6.9806020000000002</c:v>
                </c:pt>
                <c:pt idx="45929">
                  <c:v>6.9879309999999997</c:v>
                </c:pt>
                <c:pt idx="45930">
                  <c:v>6.98644</c:v>
                </c:pt>
                <c:pt idx="45931">
                  <c:v>6.9870960000000002</c:v>
                </c:pt>
                <c:pt idx="45932">
                  <c:v>6.991009</c:v>
                </c:pt>
                <c:pt idx="45933">
                  <c:v>6.9858510000000003</c:v>
                </c:pt>
                <c:pt idx="45934">
                  <c:v>6.9801820000000001</c:v>
                </c:pt>
                <c:pt idx="45935">
                  <c:v>6.9854320000000003</c:v>
                </c:pt>
                <c:pt idx="45936">
                  <c:v>6.9896070000000003</c:v>
                </c:pt>
                <c:pt idx="45937">
                  <c:v>6.984305</c:v>
                </c:pt>
                <c:pt idx="45938">
                  <c:v>6.9897710000000002</c:v>
                </c:pt>
                <c:pt idx="45939">
                  <c:v>6.9928809999999997</c:v>
                </c:pt>
                <c:pt idx="45940">
                  <c:v>6.9850370000000002</c:v>
                </c:pt>
                <c:pt idx="45941">
                  <c:v>6.9909220000000003</c:v>
                </c:pt>
                <c:pt idx="45942">
                  <c:v>6.9971959999999997</c:v>
                </c:pt>
                <c:pt idx="45943">
                  <c:v>6.9889919999999996</c:v>
                </c:pt>
                <c:pt idx="45944">
                  <c:v>6.987215</c:v>
                </c:pt>
                <c:pt idx="45945">
                  <c:v>6.9963959999999998</c:v>
                </c:pt>
                <c:pt idx="45946">
                  <c:v>6.9941209999999998</c:v>
                </c:pt>
                <c:pt idx="45947">
                  <c:v>6.9818499999999997</c:v>
                </c:pt>
                <c:pt idx="45948">
                  <c:v>6.9863039999999996</c:v>
                </c:pt>
                <c:pt idx="45949">
                  <c:v>6.9933860000000001</c:v>
                </c:pt>
                <c:pt idx="45950">
                  <c:v>6.9876110000000002</c:v>
                </c:pt>
                <c:pt idx="45951">
                  <c:v>6.9891889999999997</c:v>
                </c:pt>
                <c:pt idx="45952">
                  <c:v>6.9956300000000002</c:v>
                </c:pt>
                <c:pt idx="45953">
                  <c:v>6.9928879999999998</c:v>
                </c:pt>
                <c:pt idx="45954">
                  <c:v>6.9909999999999997</c:v>
                </c:pt>
                <c:pt idx="45955">
                  <c:v>6.9988330000000003</c:v>
                </c:pt>
                <c:pt idx="45956">
                  <c:v>6.9953630000000002</c:v>
                </c:pt>
                <c:pt idx="45957">
                  <c:v>6.9845230000000003</c:v>
                </c:pt>
                <c:pt idx="45958">
                  <c:v>6.9902660000000001</c:v>
                </c:pt>
                <c:pt idx="45959">
                  <c:v>6.9909169999999996</c:v>
                </c:pt>
                <c:pt idx="45960">
                  <c:v>6.9849860000000001</c:v>
                </c:pt>
                <c:pt idx="45961">
                  <c:v>6.9879619999999996</c:v>
                </c:pt>
                <c:pt idx="45962">
                  <c:v>6.9903440000000003</c:v>
                </c:pt>
                <c:pt idx="45963">
                  <c:v>6.9888159999999999</c:v>
                </c:pt>
                <c:pt idx="45964">
                  <c:v>6.9894350000000003</c:v>
                </c:pt>
                <c:pt idx="45965">
                  <c:v>6.995908</c:v>
                </c:pt>
                <c:pt idx="45966">
                  <c:v>6.9993470000000002</c:v>
                </c:pt>
                <c:pt idx="45967">
                  <c:v>6.999155</c:v>
                </c:pt>
                <c:pt idx="45968">
                  <c:v>6.9977169999999997</c:v>
                </c:pt>
                <c:pt idx="45969">
                  <c:v>6.9957349999999998</c:v>
                </c:pt>
                <c:pt idx="45970">
                  <c:v>6.9977970000000003</c:v>
                </c:pt>
                <c:pt idx="45971">
                  <c:v>6.996982</c:v>
                </c:pt>
                <c:pt idx="45972">
                  <c:v>6.9975209999999999</c:v>
                </c:pt>
                <c:pt idx="45973">
                  <c:v>6.9963329999999999</c:v>
                </c:pt>
                <c:pt idx="45974">
                  <c:v>6.9900339999999996</c:v>
                </c:pt>
                <c:pt idx="45975">
                  <c:v>6.9962030000000004</c:v>
                </c:pt>
                <c:pt idx="45976">
                  <c:v>7.0016850000000002</c:v>
                </c:pt>
                <c:pt idx="45977">
                  <c:v>6.9947749999999997</c:v>
                </c:pt>
                <c:pt idx="45978">
                  <c:v>6.9939590000000003</c:v>
                </c:pt>
                <c:pt idx="45979">
                  <c:v>6.9979209999999998</c:v>
                </c:pt>
                <c:pt idx="45980">
                  <c:v>6.9949180000000002</c:v>
                </c:pt>
                <c:pt idx="45981">
                  <c:v>6.9911199999999996</c:v>
                </c:pt>
                <c:pt idx="45982">
                  <c:v>6.9919169999999999</c:v>
                </c:pt>
                <c:pt idx="45983">
                  <c:v>6.9909189999999999</c:v>
                </c:pt>
                <c:pt idx="45984">
                  <c:v>6.9918079999999998</c:v>
                </c:pt>
                <c:pt idx="45985">
                  <c:v>6.9962410000000004</c:v>
                </c:pt>
                <c:pt idx="45986">
                  <c:v>6.9920980000000004</c:v>
                </c:pt>
                <c:pt idx="45987">
                  <c:v>6.9892380000000003</c:v>
                </c:pt>
                <c:pt idx="45988">
                  <c:v>6.9960230000000001</c:v>
                </c:pt>
                <c:pt idx="45989">
                  <c:v>6.9985569999999999</c:v>
                </c:pt>
                <c:pt idx="45990">
                  <c:v>6.9936249999999998</c:v>
                </c:pt>
                <c:pt idx="45991">
                  <c:v>6.9951739999999996</c:v>
                </c:pt>
                <c:pt idx="45992">
                  <c:v>7.002815</c:v>
                </c:pt>
                <c:pt idx="45993">
                  <c:v>6.9980130000000003</c:v>
                </c:pt>
                <c:pt idx="45994">
                  <c:v>6.9952209999999999</c:v>
                </c:pt>
                <c:pt idx="45995">
                  <c:v>7.0025430000000002</c:v>
                </c:pt>
                <c:pt idx="45996">
                  <c:v>6.999619</c:v>
                </c:pt>
                <c:pt idx="45997">
                  <c:v>6.9964180000000002</c:v>
                </c:pt>
                <c:pt idx="45998">
                  <c:v>7.0006649999999997</c:v>
                </c:pt>
                <c:pt idx="45999">
                  <c:v>6.9983230000000001</c:v>
                </c:pt>
                <c:pt idx="46000">
                  <c:v>6.99533</c:v>
                </c:pt>
                <c:pt idx="46001">
                  <c:v>6.9968539999999999</c:v>
                </c:pt>
                <c:pt idx="46002">
                  <c:v>6.9973409999999996</c:v>
                </c:pt>
                <c:pt idx="46003">
                  <c:v>6.9955299999999996</c:v>
                </c:pt>
                <c:pt idx="46004">
                  <c:v>7.0002979999999999</c:v>
                </c:pt>
                <c:pt idx="46005">
                  <c:v>7.0029870000000001</c:v>
                </c:pt>
                <c:pt idx="46006">
                  <c:v>6.9961859999999998</c:v>
                </c:pt>
                <c:pt idx="46007">
                  <c:v>6.9980289999999998</c:v>
                </c:pt>
                <c:pt idx="46008">
                  <c:v>7.0050239999999997</c:v>
                </c:pt>
                <c:pt idx="46009">
                  <c:v>7.0044690000000003</c:v>
                </c:pt>
                <c:pt idx="46010">
                  <c:v>7.004175</c:v>
                </c:pt>
                <c:pt idx="46011">
                  <c:v>7.0053970000000003</c:v>
                </c:pt>
                <c:pt idx="46012">
                  <c:v>6.9969710000000003</c:v>
                </c:pt>
                <c:pt idx="46013">
                  <c:v>6.992661</c:v>
                </c:pt>
                <c:pt idx="46014">
                  <c:v>7.0028879999999996</c:v>
                </c:pt>
                <c:pt idx="46015">
                  <c:v>7.002904</c:v>
                </c:pt>
                <c:pt idx="46016">
                  <c:v>6.9996369999999999</c:v>
                </c:pt>
                <c:pt idx="46017">
                  <c:v>7.0063040000000001</c:v>
                </c:pt>
                <c:pt idx="46018">
                  <c:v>7.0059259999999997</c:v>
                </c:pt>
                <c:pt idx="46019">
                  <c:v>7.001188</c:v>
                </c:pt>
                <c:pt idx="46020">
                  <c:v>6.999841</c:v>
                </c:pt>
                <c:pt idx="46021">
                  <c:v>7.0014640000000004</c:v>
                </c:pt>
                <c:pt idx="46022">
                  <c:v>6.9994690000000004</c:v>
                </c:pt>
                <c:pt idx="46023">
                  <c:v>6.9966759999999999</c:v>
                </c:pt>
                <c:pt idx="46024">
                  <c:v>7.0023840000000002</c:v>
                </c:pt>
                <c:pt idx="46025">
                  <c:v>7.0012280000000002</c:v>
                </c:pt>
                <c:pt idx="46026">
                  <c:v>6.9973660000000004</c:v>
                </c:pt>
                <c:pt idx="46027">
                  <c:v>7.0011150000000004</c:v>
                </c:pt>
                <c:pt idx="46028">
                  <c:v>7.0065020000000002</c:v>
                </c:pt>
                <c:pt idx="46029">
                  <c:v>7.0090260000000004</c:v>
                </c:pt>
                <c:pt idx="46030">
                  <c:v>7.0079599999999997</c:v>
                </c:pt>
                <c:pt idx="46031">
                  <c:v>7.009201</c:v>
                </c:pt>
                <c:pt idx="46032">
                  <c:v>7.0053179999999999</c:v>
                </c:pt>
                <c:pt idx="46033">
                  <c:v>7.0055730000000001</c:v>
                </c:pt>
                <c:pt idx="46034">
                  <c:v>7.0133099999999997</c:v>
                </c:pt>
                <c:pt idx="46035">
                  <c:v>7.0079039999999999</c:v>
                </c:pt>
                <c:pt idx="46036">
                  <c:v>7.0023270000000002</c:v>
                </c:pt>
                <c:pt idx="46037">
                  <c:v>7.0072700000000001</c:v>
                </c:pt>
                <c:pt idx="46038">
                  <c:v>7.0081220000000002</c:v>
                </c:pt>
                <c:pt idx="46039">
                  <c:v>7.0011479999999997</c:v>
                </c:pt>
                <c:pt idx="46040">
                  <c:v>6.9968789999999998</c:v>
                </c:pt>
                <c:pt idx="46041">
                  <c:v>7.0010919999999999</c:v>
                </c:pt>
                <c:pt idx="46042">
                  <c:v>7.0043939999999996</c:v>
                </c:pt>
                <c:pt idx="46043">
                  <c:v>7.0083669999999998</c:v>
                </c:pt>
                <c:pt idx="46044">
                  <c:v>7.0099270000000002</c:v>
                </c:pt>
                <c:pt idx="46045">
                  <c:v>7.0038450000000001</c:v>
                </c:pt>
                <c:pt idx="46046">
                  <c:v>7.0036659999999999</c:v>
                </c:pt>
                <c:pt idx="46047">
                  <c:v>7.0069280000000003</c:v>
                </c:pt>
                <c:pt idx="46048">
                  <c:v>7.0048859999999999</c:v>
                </c:pt>
                <c:pt idx="46049">
                  <c:v>7.0028620000000004</c:v>
                </c:pt>
                <c:pt idx="46050">
                  <c:v>7.0087080000000004</c:v>
                </c:pt>
                <c:pt idx="46051">
                  <c:v>7.0117209999999996</c:v>
                </c:pt>
                <c:pt idx="46052">
                  <c:v>7.0045960000000003</c:v>
                </c:pt>
                <c:pt idx="46053">
                  <c:v>7.0097110000000002</c:v>
                </c:pt>
                <c:pt idx="46054">
                  <c:v>7.0169410000000001</c:v>
                </c:pt>
                <c:pt idx="46055">
                  <c:v>7.0068469999999996</c:v>
                </c:pt>
                <c:pt idx="46056">
                  <c:v>7.0035230000000004</c:v>
                </c:pt>
                <c:pt idx="46057">
                  <c:v>7.0116430000000003</c:v>
                </c:pt>
                <c:pt idx="46058">
                  <c:v>7.0101069999999996</c:v>
                </c:pt>
                <c:pt idx="46059">
                  <c:v>7.002961</c:v>
                </c:pt>
                <c:pt idx="46060">
                  <c:v>7.0043470000000001</c:v>
                </c:pt>
                <c:pt idx="46061">
                  <c:v>7.0036440000000004</c:v>
                </c:pt>
                <c:pt idx="46062">
                  <c:v>7.0003599999999997</c:v>
                </c:pt>
                <c:pt idx="46063">
                  <c:v>7.0074820000000004</c:v>
                </c:pt>
                <c:pt idx="46064">
                  <c:v>7.0104110000000004</c:v>
                </c:pt>
                <c:pt idx="46065">
                  <c:v>7.0055269999999998</c:v>
                </c:pt>
                <c:pt idx="46066">
                  <c:v>7.0097990000000001</c:v>
                </c:pt>
                <c:pt idx="46067">
                  <c:v>7.0178310000000002</c:v>
                </c:pt>
                <c:pt idx="46068">
                  <c:v>7.0140659999999997</c:v>
                </c:pt>
                <c:pt idx="46069">
                  <c:v>7.01227</c:v>
                </c:pt>
                <c:pt idx="46070">
                  <c:v>7.0198159999999996</c:v>
                </c:pt>
                <c:pt idx="46071">
                  <c:v>7.0142759999999997</c:v>
                </c:pt>
                <c:pt idx="46072">
                  <c:v>7.0077509999999998</c:v>
                </c:pt>
                <c:pt idx="46073">
                  <c:v>7.016794</c:v>
                </c:pt>
                <c:pt idx="46074">
                  <c:v>7.0160689999999999</c:v>
                </c:pt>
                <c:pt idx="46075">
                  <c:v>7.0104490000000004</c:v>
                </c:pt>
                <c:pt idx="46076">
                  <c:v>7.0198010000000002</c:v>
                </c:pt>
                <c:pt idx="46077">
                  <c:v>7.0222160000000002</c:v>
                </c:pt>
                <c:pt idx="46078">
                  <c:v>7.0105519999999997</c:v>
                </c:pt>
                <c:pt idx="46079">
                  <c:v>7.0115290000000003</c:v>
                </c:pt>
                <c:pt idx="46080">
                  <c:v>7.0190349999999997</c:v>
                </c:pt>
                <c:pt idx="46081">
                  <c:v>7.0099729999999996</c:v>
                </c:pt>
                <c:pt idx="46082">
                  <c:v>7.0021690000000003</c:v>
                </c:pt>
                <c:pt idx="46083">
                  <c:v>7.0081879999999996</c:v>
                </c:pt>
                <c:pt idx="46084">
                  <c:v>7.0087590000000004</c:v>
                </c:pt>
                <c:pt idx="46085">
                  <c:v>7.0067880000000002</c:v>
                </c:pt>
                <c:pt idx="46086">
                  <c:v>7.0128709999999996</c:v>
                </c:pt>
                <c:pt idx="46087">
                  <c:v>7.0127709999999999</c:v>
                </c:pt>
                <c:pt idx="46088">
                  <c:v>7.0042059999999999</c:v>
                </c:pt>
                <c:pt idx="46089">
                  <c:v>7.013007</c:v>
                </c:pt>
                <c:pt idx="46090">
                  <c:v>7.027374</c:v>
                </c:pt>
                <c:pt idx="46091">
                  <c:v>7.0162209999999998</c:v>
                </c:pt>
                <c:pt idx="46092">
                  <c:v>7.0096069999999999</c:v>
                </c:pt>
                <c:pt idx="46093">
                  <c:v>7.0204360000000001</c:v>
                </c:pt>
                <c:pt idx="46094">
                  <c:v>7.017239</c:v>
                </c:pt>
                <c:pt idx="46095">
                  <c:v>7.0058809999999996</c:v>
                </c:pt>
                <c:pt idx="46096">
                  <c:v>7.0093399999999999</c:v>
                </c:pt>
                <c:pt idx="46097">
                  <c:v>7.0141739999999997</c:v>
                </c:pt>
                <c:pt idx="46098">
                  <c:v>7.0056510000000003</c:v>
                </c:pt>
                <c:pt idx="46099">
                  <c:v>7.0052260000000004</c:v>
                </c:pt>
                <c:pt idx="46100">
                  <c:v>7.0147750000000002</c:v>
                </c:pt>
                <c:pt idx="46101">
                  <c:v>7.0179470000000004</c:v>
                </c:pt>
                <c:pt idx="46102">
                  <c:v>7.0194229999999997</c:v>
                </c:pt>
                <c:pt idx="46103">
                  <c:v>7.0197940000000001</c:v>
                </c:pt>
                <c:pt idx="46104">
                  <c:v>7.017658</c:v>
                </c:pt>
                <c:pt idx="46105">
                  <c:v>7.0166639999999996</c:v>
                </c:pt>
                <c:pt idx="46106">
                  <c:v>7.0173870000000003</c:v>
                </c:pt>
                <c:pt idx="46107">
                  <c:v>7.0160220000000004</c:v>
                </c:pt>
                <c:pt idx="46108">
                  <c:v>7.0104340000000001</c:v>
                </c:pt>
                <c:pt idx="46109">
                  <c:v>7.0163840000000004</c:v>
                </c:pt>
                <c:pt idx="46110">
                  <c:v>7.0240989999999996</c:v>
                </c:pt>
                <c:pt idx="46111">
                  <c:v>7.0181659999999999</c:v>
                </c:pt>
                <c:pt idx="46112">
                  <c:v>7.0176460000000001</c:v>
                </c:pt>
                <c:pt idx="46113">
                  <c:v>7.020988</c:v>
                </c:pt>
                <c:pt idx="46114">
                  <c:v>7.0186190000000002</c:v>
                </c:pt>
                <c:pt idx="46115">
                  <c:v>7.0174070000000004</c:v>
                </c:pt>
                <c:pt idx="46116">
                  <c:v>7.021255</c:v>
                </c:pt>
                <c:pt idx="46117">
                  <c:v>7.0174219999999998</c:v>
                </c:pt>
                <c:pt idx="46118">
                  <c:v>7.0094849999999997</c:v>
                </c:pt>
                <c:pt idx="46119">
                  <c:v>7.0206309999999998</c:v>
                </c:pt>
                <c:pt idx="46120">
                  <c:v>7.0257579999999997</c:v>
                </c:pt>
                <c:pt idx="46121">
                  <c:v>7.0128529999999998</c:v>
                </c:pt>
                <c:pt idx="46122">
                  <c:v>7.013083</c:v>
                </c:pt>
                <c:pt idx="46123">
                  <c:v>7.0200040000000001</c:v>
                </c:pt>
                <c:pt idx="46124">
                  <c:v>7.0169689999999996</c:v>
                </c:pt>
                <c:pt idx="46125">
                  <c:v>7.0152999999999999</c:v>
                </c:pt>
                <c:pt idx="46126">
                  <c:v>7.0251130000000002</c:v>
                </c:pt>
                <c:pt idx="46127">
                  <c:v>7.0242360000000001</c:v>
                </c:pt>
                <c:pt idx="46128">
                  <c:v>7.01349</c:v>
                </c:pt>
                <c:pt idx="46129">
                  <c:v>7.0160929999999997</c:v>
                </c:pt>
                <c:pt idx="46130">
                  <c:v>7.01959</c:v>
                </c:pt>
                <c:pt idx="46131">
                  <c:v>7.0183970000000002</c:v>
                </c:pt>
                <c:pt idx="46132">
                  <c:v>7.0221109999999998</c:v>
                </c:pt>
                <c:pt idx="46133">
                  <c:v>7.0240830000000001</c:v>
                </c:pt>
                <c:pt idx="46134">
                  <c:v>7.0197909999999997</c:v>
                </c:pt>
                <c:pt idx="46135">
                  <c:v>7.0212529999999997</c:v>
                </c:pt>
                <c:pt idx="46136">
                  <c:v>7.0288469999999998</c:v>
                </c:pt>
                <c:pt idx="46137">
                  <c:v>7.0237220000000002</c:v>
                </c:pt>
                <c:pt idx="46138">
                  <c:v>7.0170300000000001</c:v>
                </c:pt>
                <c:pt idx="46139">
                  <c:v>7.0240099999999996</c:v>
                </c:pt>
                <c:pt idx="46140">
                  <c:v>7.0261199999999997</c:v>
                </c:pt>
                <c:pt idx="46141">
                  <c:v>7.0223069999999996</c:v>
                </c:pt>
                <c:pt idx="46142">
                  <c:v>7.0213200000000002</c:v>
                </c:pt>
                <c:pt idx="46143">
                  <c:v>7.0229299999999997</c:v>
                </c:pt>
                <c:pt idx="46144">
                  <c:v>7.025271</c:v>
                </c:pt>
                <c:pt idx="46145">
                  <c:v>7.0282010000000001</c:v>
                </c:pt>
                <c:pt idx="46146">
                  <c:v>7.0316270000000003</c:v>
                </c:pt>
                <c:pt idx="46147">
                  <c:v>7.0252869999999996</c:v>
                </c:pt>
                <c:pt idx="46148">
                  <c:v>7.0193789999999998</c:v>
                </c:pt>
                <c:pt idx="46149">
                  <c:v>7.0250110000000001</c:v>
                </c:pt>
                <c:pt idx="46150">
                  <c:v>7.0227240000000002</c:v>
                </c:pt>
                <c:pt idx="46151">
                  <c:v>7.0167000000000002</c:v>
                </c:pt>
                <c:pt idx="46152">
                  <c:v>7.0258450000000003</c:v>
                </c:pt>
                <c:pt idx="46153">
                  <c:v>7.0309920000000004</c:v>
                </c:pt>
                <c:pt idx="46154">
                  <c:v>7.0230980000000001</c:v>
                </c:pt>
                <c:pt idx="46155">
                  <c:v>7.0247919999999997</c:v>
                </c:pt>
                <c:pt idx="46156">
                  <c:v>7.0275829999999999</c:v>
                </c:pt>
                <c:pt idx="46157">
                  <c:v>7.0206739999999996</c:v>
                </c:pt>
                <c:pt idx="46158">
                  <c:v>7.024108</c:v>
                </c:pt>
                <c:pt idx="46159">
                  <c:v>7.0330360000000001</c:v>
                </c:pt>
                <c:pt idx="46160">
                  <c:v>7.0259330000000002</c:v>
                </c:pt>
                <c:pt idx="46161">
                  <c:v>7.0179359999999997</c:v>
                </c:pt>
                <c:pt idx="46162">
                  <c:v>7.0273810000000001</c:v>
                </c:pt>
                <c:pt idx="46163">
                  <c:v>7.0252220000000003</c:v>
                </c:pt>
                <c:pt idx="46164">
                  <c:v>7.0128199999999996</c:v>
                </c:pt>
                <c:pt idx="46165">
                  <c:v>7.0253170000000003</c:v>
                </c:pt>
                <c:pt idx="46166">
                  <c:v>7.0334979999999998</c:v>
                </c:pt>
                <c:pt idx="46167">
                  <c:v>7.0202159999999996</c:v>
                </c:pt>
                <c:pt idx="46168">
                  <c:v>7.020435</c:v>
                </c:pt>
                <c:pt idx="46169">
                  <c:v>7.0274729999999996</c:v>
                </c:pt>
                <c:pt idx="46170">
                  <c:v>7.0221780000000003</c:v>
                </c:pt>
                <c:pt idx="46171">
                  <c:v>7.0207329999999999</c:v>
                </c:pt>
                <c:pt idx="46172">
                  <c:v>7.0319140000000004</c:v>
                </c:pt>
                <c:pt idx="46173">
                  <c:v>7.0308809999999999</c:v>
                </c:pt>
                <c:pt idx="46174">
                  <c:v>7.0191869999999996</c:v>
                </c:pt>
                <c:pt idx="46175">
                  <c:v>7.0251890000000001</c:v>
                </c:pt>
                <c:pt idx="46176">
                  <c:v>7.0351350000000004</c:v>
                </c:pt>
                <c:pt idx="46177">
                  <c:v>7.0339510000000001</c:v>
                </c:pt>
                <c:pt idx="46178">
                  <c:v>7.0328020000000002</c:v>
                </c:pt>
                <c:pt idx="46179">
                  <c:v>7.032546</c:v>
                </c:pt>
                <c:pt idx="46180">
                  <c:v>7.0303560000000003</c:v>
                </c:pt>
                <c:pt idx="46181">
                  <c:v>7.0300399999999996</c:v>
                </c:pt>
                <c:pt idx="46182">
                  <c:v>7.0336860000000003</c:v>
                </c:pt>
                <c:pt idx="46183">
                  <c:v>7.0303360000000001</c:v>
                </c:pt>
                <c:pt idx="46184">
                  <c:v>7.0259460000000002</c:v>
                </c:pt>
                <c:pt idx="46185">
                  <c:v>7.0301729999999996</c:v>
                </c:pt>
                <c:pt idx="46186">
                  <c:v>7.0283239999999996</c:v>
                </c:pt>
                <c:pt idx="46187">
                  <c:v>7.0262760000000002</c:v>
                </c:pt>
                <c:pt idx="46188">
                  <c:v>7.030748</c:v>
                </c:pt>
                <c:pt idx="46189">
                  <c:v>7.0320749999999999</c:v>
                </c:pt>
                <c:pt idx="46190">
                  <c:v>7.0302610000000003</c:v>
                </c:pt>
                <c:pt idx="46191">
                  <c:v>7.0310699999999997</c:v>
                </c:pt>
                <c:pt idx="46192">
                  <c:v>7.0357560000000001</c:v>
                </c:pt>
                <c:pt idx="46193">
                  <c:v>7.034052</c:v>
                </c:pt>
                <c:pt idx="46194">
                  <c:v>7.0286059999999999</c:v>
                </c:pt>
                <c:pt idx="46195">
                  <c:v>7.0298049999999996</c:v>
                </c:pt>
                <c:pt idx="46196">
                  <c:v>7.0276480000000001</c:v>
                </c:pt>
                <c:pt idx="46197">
                  <c:v>7.0258919999999998</c:v>
                </c:pt>
                <c:pt idx="46198">
                  <c:v>7.031898</c:v>
                </c:pt>
                <c:pt idx="46199">
                  <c:v>7.033506</c:v>
                </c:pt>
                <c:pt idx="46200">
                  <c:v>7.0284240000000002</c:v>
                </c:pt>
                <c:pt idx="46201">
                  <c:v>7.0311329999999996</c:v>
                </c:pt>
                <c:pt idx="46202">
                  <c:v>7.0395899999999996</c:v>
                </c:pt>
                <c:pt idx="46203">
                  <c:v>7.0357830000000003</c:v>
                </c:pt>
                <c:pt idx="46204">
                  <c:v>7.0327609999999998</c:v>
                </c:pt>
                <c:pt idx="46205">
                  <c:v>7.0368199999999996</c:v>
                </c:pt>
                <c:pt idx="46206">
                  <c:v>7.0349750000000002</c:v>
                </c:pt>
                <c:pt idx="46207">
                  <c:v>7.0318829999999997</c:v>
                </c:pt>
                <c:pt idx="46208">
                  <c:v>7.0319450000000003</c:v>
                </c:pt>
                <c:pt idx="46209">
                  <c:v>7.0327520000000003</c:v>
                </c:pt>
                <c:pt idx="46210">
                  <c:v>7.030411</c:v>
                </c:pt>
                <c:pt idx="46211">
                  <c:v>7.0303019999999998</c:v>
                </c:pt>
                <c:pt idx="46212">
                  <c:v>7.0306889999999997</c:v>
                </c:pt>
                <c:pt idx="46213">
                  <c:v>7.0264199999999999</c:v>
                </c:pt>
                <c:pt idx="46214">
                  <c:v>7.0343900000000001</c:v>
                </c:pt>
                <c:pt idx="46215">
                  <c:v>7.0437909999999997</c:v>
                </c:pt>
                <c:pt idx="46216">
                  <c:v>7.0370990000000004</c:v>
                </c:pt>
                <c:pt idx="46217">
                  <c:v>7.029433</c:v>
                </c:pt>
                <c:pt idx="46218">
                  <c:v>7.0314509999999997</c:v>
                </c:pt>
                <c:pt idx="46219">
                  <c:v>7.0342599999999997</c:v>
                </c:pt>
                <c:pt idx="46220">
                  <c:v>7.0311769999999996</c:v>
                </c:pt>
                <c:pt idx="46221">
                  <c:v>7.0323760000000002</c:v>
                </c:pt>
                <c:pt idx="46222">
                  <c:v>7.0346609999999998</c:v>
                </c:pt>
                <c:pt idx="46223">
                  <c:v>7.0343530000000003</c:v>
                </c:pt>
                <c:pt idx="46224">
                  <c:v>7.0403560000000001</c:v>
                </c:pt>
                <c:pt idx="46225">
                  <c:v>7.0391079999999997</c:v>
                </c:pt>
                <c:pt idx="46226">
                  <c:v>7.0372110000000001</c:v>
                </c:pt>
                <c:pt idx="46227">
                  <c:v>7.0450660000000003</c:v>
                </c:pt>
                <c:pt idx="46228">
                  <c:v>7.0462800000000003</c:v>
                </c:pt>
                <c:pt idx="46229">
                  <c:v>7.034783</c:v>
                </c:pt>
                <c:pt idx="46230">
                  <c:v>7.0253629999999996</c:v>
                </c:pt>
                <c:pt idx="46231">
                  <c:v>7.0316109999999998</c:v>
                </c:pt>
                <c:pt idx="46232">
                  <c:v>7.0361729999999998</c:v>
                </c:pt>
                <c:pt idx="46233">
                  <c:v>7.0334050000000001</c:v>
                </c:pt>
                <c:pt idx="46234">
                  <c:v>7.0411729999999997</c:v>
                </c:pt>
                <c:pt idx="46235">
                  <c:v>7.0446650000000002</c:v>
                </c:pt>
                <c:pt idx="46236">
                  <c:v>7.0399580000000004</c:v>
                </c:pt>
                <c:pt idx="46237">
                  <c:v>7.0425550000000001</c:v>
                </c:pt>
                <c:pt idx="46238">
                  <c:v>7.0472770000000002</c:v>
                </c:pt>
                <c:pt idx="46239">
                  <c:v>7.0435730000000003</c:v>
                </c:pt>
                <c:pt idx="46240">
                  <c:v>7.0363340000000001</c:v>
                </c:pt>
                <c:pt idx="46241">
                  <c:v>7.0382749999999996</c:v>
                </c:pt>
                <c:pt idx="46242">
                  <c:v>7.0396979999999996</c:v>
                </c:pt>
                <c:pt idx="46243">
                  <c:v>7.0355559999999997</c:v>
                </c:pt>
                <c:pt idx="46244">
                  <c:v>7.0366720000000003</c:v>
                </c:pt>
                <c:pt idx="46245">
                  <c:v>7.0360319999999996</c:v>
                </c:pt>
                <c:pt idx="46246">
                  <c:v>7.0346390000000003</c:v>
                </c:pt>
                <c:pt idx="46247">
                  <c:v>7.0416090000000002</c:v>
                </c:pt>
                <c:pt idx="46248">
                  <c:v>7.0439249999999998</c:v>
                </c:pt>
                <c:pt idx="46249">
                  <c:v>7.0348490000000004</c:v>
                </c:pt>
                <c:pt idx="46250">
                  <c:v>7.0374220000000003</c:v>
                </c:pt>
                <c:pt idx="46251">
                  <c:v>7.0470220000000001</c:v>
                </c:pt>
                <c:pt idx="46252">
                  <c:v>7.0402880000000003</c:v>
                </c:pt>
                <c:pt idx="46253">
                  <c:v>7.0356059999999996</c:v>
                </c:pt>
                <c:pt idx="46254">
                  <c:v>7.0412679999999996</c:v>
                </c:pt>
                <c:pt idx="46255">
                  <c:v>7.0413800000000002</c:v>
                </c:pt>
                <c:pt idx="46256">
                  <c:v>7.0382290000000003</c:v>
                </c:pt>
                <c:pt idx="46257">
                  <c:v>7.0390490000000003</c:v>
                </c:pt>
                <c:pt idx="46258">
                  <c:v>7.0409949999999997</c:v>
                </c:pt>
                <c:pt idx="46259">
                  <c:v>7.0399929999999999</c:v>
                </c:pt>
                <c:pt idx="46260">
                  <c:v>7.0453970000000004</c:v>
                </c:pt>
                <c:pt idx="46261">
                  <c:v>7.0546280000000001</c:v>
                </c:pt>
                <c:pt idx="46262">
                  <c:v>7.050332</c:v>
                </c:pt>
                <c:pt idx="46263">
                  <c:v>7.0438689999999999</c:v>
                </c:pt>
                <c:pt idx="46264">
                  <c:v>7.0482800000000001</c:v>
                </c:pt>
                <c:pt idx="46265">
                  <c:v>7.0482740000000002</c:v>
                </c:pt>
                <c:pt idx="46266">
                  <c:v>7.0411450000000002</c:v>
                </c:pt>
                <c:pt idx="46267">
                  <c:v>7.0423470000000004</c:v>
                </c:pt>
                <c:pt idx="46268">
                  <c:v>7.0453320000000001</c:v>
                </c:pt>
                <c:pt idx="46269">
                  <c:v>7.037738</c:v>
                </c:pt>
                <c:pt idx="46270">
                  <c:v>7.0356860000000001</c:v>
                </c:pt>
                <c:pt idx="46271">
                  <c:v>7.0413779999999999</c:v>
                </c:pt>
                <c:pt idx="46272">
                  <c:v>7.0396520000000002</c:v>
                </c:pt>
                <c:pt idx="46273">
                  <c:v>7.0409930000000003</c:v>
                </c:pt>
                <c:pt idx="46274">
                  <c:v>7.0470379999999997</c:v>
                </c:pt>
                <c:pt idx="46275">
                  <c:v>7.044867</c:v>
                </c:pt>
                <c:pt idx="46276">
                  <c:v>7.0411770000000002</c:v>
                </c:pt>
                <c:pt idx="46277">
                  <c:v>7.0472979999999996</c:v>
                </c:pt>
                <c:pt idx="46278">
                  <c:v>7.0493269999999999</c:v>
                </c:pt>
                <c:pt idx="46279">
                  <c:v>7.0405920000000002</c:v>
                </c:pt>
                <c:pt idx="46280">
                  <c:v>7.0454129999999999</c:v>
                </c:pt>
                <c:pt idx="46281">
                  <c:v>7.052098</c:v>
                </c:pt>
                <c:pt idx="46282">
                  <c:v>7.0419780000000003</c:v>
                </c:pt>
                <c:pt idx="46283">
                  <c:v>7.0394759999999996</c:v>
                </c:pt>
                <c:pt idx="46284">
                  <c:v>7.0471219999999999</c:v>
                </c:pt>
                <c:pt idx="46285">
                  <c:v>7.0483770000000003</c:v>
                </c:pt>
                <c:pt idx="46286">
                  <c:v>7.0476910000000004</c:v>
                </c:pt>
                <c:pt idx="46287">
                  <c:v>7.0505100000000001</c:v>
                </c:pt>
                <c:pt idx="46288">
                  <c:v>7.0464529999999996</c:v>
                </c:pt>
                <c:pt idx="46289">
                  <c:v>7.0414789999999998</c:v>
                </c:pt>
                <c:pt idx="46290">
                  <c:v>7.0476869999999998</c:v>
                </c:pt>
                <c:pt idx="46291">
                  <c:v>7.0473619999999997</c:v>
                </c:pt>
                <c:pt idx="46292">
                  <c:v>7.0413100000000002</c:v>
                </c:pt>
                <c:pt idx="46293">
                  <c:v>7.043622</c:v>
                </c:pt>
                <c:pt idx="46294">
                  <c:v>7.0473229999999996</c:v>
                </c:pt>
                <c:pt idx="46295">
                  <c:v>7.0449970000000004</c:v>
                </c:pt>
                <c:pt idx="46296">
                  <c:v>7.0455399999999999</c:v>
                </c:pt>
                <c:pt idx="46297">
                  <c:v>7.0516230000000002</c:v>
                </c:pt>
                <c:pt idx="46298">
                  <c:v>7.0486389999999997</c:v>
                </c:pt>
                <c:pt idx="46299">
                  <c:v>7.0448890000000004</c:v>
                </c:pt>
                <c:pt idx="46300">
                  <c:v>7.053115</c:v>
                </c:pt>
                <c:pt idx="46301">
                  <c:v>7.0535199999999998</c:v>
                </c:pt>
                <c:pt idx="46302">
                  <c:v>7.0435439999999998</c:v>
                </c:pt>
                <c:pt idx="46303">
                  <c:v>7.0464229999999999</c:v>
                </c:pt>
                <c:pt idx="46304">
                  <c:v>7.0523569999999998</c:v>
                </c:pt>
                <c:pt idx="46305">
                  <c:v>7.0490339999999998</c:v>
                </c:pt>
                <c:pt idx="46306">
                  <c:v>7.0504509999999998</c:v>
                </c:pt>
                <c:pt idx="46307">
                  <c:v>7.0553689999999998</c:v>
                </c:pt>
                <c:pt idx="46308">
                  <c:v>7.0494019999999997</c:v>
                </c:pt>
                <c:pt idx="46309">
                  <c:v>7.0503400000000003</c:v>
                </c:pt>
                <c:pt idx="46310">
                  <c:v>7.0596040000000002</c:v>
                </c:pt>
                <c:pt idx="46311">
                  <c:v>7.0540919999999998</c:v>
                </c:pt>
                <c:pt idx="46312">
                  <c:v>7.051069</c:v>
                </c:pt>
                <c:pt idx="46313">
                  <c:v>7.061356</c:v>
                </c:pt>
                <c:pt idx="46314">
                  <c:v>7.05898</c:v>
                </c:pt>
                <c:pt idx="46315">
                  <c:v>7.0455420000000002</c:v>
                </c:pt>
                <c:pt idx="46316">
                  <c:v>7.0503539999999996</c:v>
                </c:pt>
                <c:pt idx="46317">
                  <c:v>7.0602239999999998</c:v>
                </c:pt>
                <c:pt idx="46318">
                  <c:v>7.0535069999999997</c:v>
                </c:pt>
                <c:pt idx="46319">
                  <c:v>7.0512860000000002</c:v>
                </c:pt>
                <c:pt idx="46320">
                  <c:v>7.0536659999999998</c:v>
                </c:pt>
                <c:pt idx="46321">
                  <c:v>7.0506880000000001</c:v>
                </c:pt>
                <c:pt idx="46322">
                  <c:v>7.0526350000000004</c:v>
                </c:pt>
                <c:pt idx="46323">
                  <c:v>7.0547969999999998</c:v>
                </c:pt>
                <c:pt idx="46324">
                  <c:v>7.0526350000000004</c:v>
                </c:pt>
                <c:pt idx="46325">
                  <c:v>7.0470800000000002</c:v>
                </c:pt>
                <c:pt idx="46326">
                  <c:v>7.0525659999999997</c:v>
                </c:pt>
                <c:pt idx="46327">
                  <c:v>7.0612589999999997</c:v>
                </c:pt>
                <c:pt idx="46328">
                  <c:v>7.0529310000000001</c:v>
                </c:pt>
                <c:pt idx="46329">
                  <c:v>7.0500290000000003</c:v>
                </c:pt>
                <c:pt idx="46330">
                  <c:v>7.0537679999999998</c:v>
                </c:pt>
                <c:pt idx="46331">
                  <c:v>7.05288</c:v>
                </c:pt>
                <c:pt idx="46332">
                  <c:v>7.0535870000000003</c:v>
                </c:pt>
                <c:pt idx="46333">
                  <c:v>7.0547449999999996</c:v>
                </c:pt>
                <c:pt idx="46334">
                  <c:v>7.052581</c:v>
                </c:pt>
                <c:pt idx="46335">
                  <c:v>7.04962</c:v>
                </c:pt>
                <c:pt idx="46336">
                  <c:v>7.0523360000000004</c:v>
                </c:pt>
                <c:pt idx="46337">
                  <c:v>7.053496</c:v>
                </c:pt>
                <c:pt idx="46338">
                  <c:v>7.0508709999999999</c:v>
                </c:pt>
                <c:pt idx="46339">
                  <c:v>7.0534090000000003</c:v>
                </c:pt>
                <c:pt idx="46340">
                  <c:v>7.056972</c:v>
                </c:pt>
                <c:pt idx="46341">
                  <c:v>7.0532570000000003</c:v>
                </c:pt>
                <c:pt idx="46342">
                  <c:v>7.0484559999999998</c:v>
                </c:pt>
                <c:pt idx="46343">
                  <c:v>7.0524909999999998</c:v>
                </c:pt>
                <c:pt idx="46344">
                  <c:v>7.0528839999999997</c:v>
                </c:pt>
                <c:pt idx="46345">
                  <c:v>7.0494960000000004</c:v>
                </c:pt>
                <c:pt idx="46346">
                  <c:v>7.0591410000000003</c:v>
                </c:pt>
                <c:pt idx="46347">
                  <c:v>7.0637290000000004</c:v>
                </c:pt>
                <c:pt idx="46348">
                  <c:v>7.0581469999999999</c:v>
                </c:pt>
                <c:pt idx="46349">
                  <c:v>7.0584800000000003</c:v>
                </c:pt>
                <c:pt idx="46350">
                  <c:v>7.0600389999999997</c:v>
                </c:pt>
                <c:pt idx="46351">
                  <c:v>7.0548010000000003</c:v>
                </c:pt>
                <c:pt idx="46352">
                  <c:v>7.0517329999999996</c:v>
                </c:pt>
                <c:pt idx="46353">
                  <c:v>7.0580080000000001</c:v>
                </c:pt>
                <c:pt idx="46354">
                  <c:v>7.0563659999999997</c:v>
                </c:pt>
                <c:pt idx="46355">
                  <c:v>7.0490880000000002</c:v>
                </c:pt>
                <c:pt idx="46356">
                  <c:v>7.0539750000000003</c:v>
                </c:pt>
                <c:pt idx="46357">
                  <c:v>7.0574519999999996</c:v>
                </c:pt>
                <c:pt idx="46358">
                  <c:v>7.0573689999999996</c:v>
                </c:pt>
                <c:pt idx="46359">
                  <c:v>7.0645860000000003</c:v>
                </c:pt>
                <c:pt idx="46360">
                  <c:v>7.0695309999999996</c:v>
                </c:pt>
                <c:pt idx="46361">
                  <c:v>7.0636469999999996</c:v>
                </c:pt>
                <c:pt idx="46362">
                  <c:v>7.0604550000000001</c:v>
                </c:pt>
                <c:pt idx="46363">
                  <c:v>7.0665659999999999</c:v>
                </c:pt>
                <c:pt idx="46364">
                  <c:v>7.0625179999999999</c:v>
                </c:pt>
                <c:pt idx="46365">
                  <c:v>7.0576460000000001</c:v>
                </c:pt>
                <c:pt idx="46366">
                  <c:v>7.0675319999999999</c:v>
                </c:pt>
                <c:pt idx="46367">
                  <c:v>7.067984</c:v>
                </c:pt>
                <c:pt idx="46368">
                  <c:v>7.0600620000000003</c:v>
                </c:pt>
                <c:pt idx="46369">
                  <c:v>7.0629989999999996</c:v>
                </c:pt>
                <c:pt idx="46370">
                  <c:v>7.0654380000000003</c:v>
                </c:pt>
                <c:pt idx="46371">
                  <c:v>7.0627800000000001</c:v>
                </c:pt>
                <c:pt idx="46372">
                  <c:v>7.0639269999999996</c:v>
                </c:pt>
                <c:pt idx="46373">
                  <c:v>7.0615800000000002</c:v>
                </c:pt>
                <c:pt idx="46374">
                  <c:v>7.0522489999999998</c:v>
                </c:pt>
                <c:pt idx="46375">
                  <c:v>7.0566000000000004</c:v>
                </c:pt>
                <c:pt idx="46376">
                  <c:v>7.0635380000000003</c:v>
                </c:pt>
                <c:pt idx="46377">
                  <c:v>7.0567830000000002</c:v>
                </c:pt>
                <c:pt idx="46378">
                  <c:v>7.056514</c:v>
                </c:pt>
                <c:pt idx="46379">
                  <c:v>7.0600690000000004</c:v>
                </c:pt>
                <c:pt idx="46380">
                  <c:v>7.0580800000000004</c:v>
                </c:pt>
                <c:pt idx="46381">
                  <c:v>7.0580850000000002</c:v>
                </c:pt>
                <c:pt idx="46382">
                  <c:v>7.0628250000000001</c:v>
                </c:pt>
                <c:pt idx="46383">
                  <c:v>7.0606429999999998</c:v>
                </c:pt>
                <c:pt idx="46384">
                  <c:v>7.0514229999999998</c:v>
                </c:pt>
                <c:pt idx="46385">
                  <c:v>7.0585459999999998</c:v>
                </c:pt>
                <c:pt idx="46386">
                  <c:v>7.0682619999999998</c:v>
                </c:pt>
                <c:pt idx="46387">
                  <c:v>7.0633369999999998</c:v>
                </c:pt>
                <c:pt idx="46388">
                  <c:v>7.0609450000000002</c:v>
                </c:pt>
                <c:pt idx="46389">
                  <c:v>7.0631909999999998</c:v>
                </c:pt>
                <c:pt idx="46390">
                  <c:v>7.0624169999999999</c:v>
                </c:pt>
                <c:pt idx="46391">
                  <c:v>7.0616310000000002</c:v>
                </c:pt>
                <c:pt idx="46392">
                  <c:v>7.0660270000000001</c:v>
                </c:pt>
                <c:pt idx="46393">
                  <c:v>7.0642620000000003</c:v>
                </c:pt>
                <c:pt idx="46394">
                  <c:v>7.0564960000000001</c:v>
                </c:pt>
                <c:pt idx="46395">
                  <c:v>7.0614879999999998</c:v>
                </c:pt>
                <c:pt idx="46396">
                  <c:v>7.0675460000000001</c:v>
                </c:pt>
                <c:pt idx="46397">
                  <c:v>7.0656650000000001</c:v>
                </c:pt>
                <c:pt idx="46398">
                  <c:v>7.069903</c:v>
                </c:pt>
                <c:pt idx="46399">
                  <c:v>7.074592</c:v>
                </c:pt>
                <c:pt idx="46400">
                  <c:v>7.0657399999999999</c:v>
                </c:pt>
                <c:pt idx="46401">
                  <c:v>7.0581069999999997</c:v>
                </c:pt>
                <c:pt idx="46402">
                  <c:v>7.0680899999999998</c:v>
                </c:pt>
                <c:pt idx="46403">
                  <c:v>7.0701130000000001</c:v>
                </c:pt>
                <c:pt idx="46404">
                  <c:v>7.0635750000000002</c:v>
                </c:pt>
                <c:pt idx="46405">
                  <c:v>7.0692659999999998</c:v>
                </c:pt>
                <c:pt idx="46406">
                  <c:v>7.070322</c:v>
                </c:pt>
                <c:pt idx="46407">
                  <c:v>7.0670479999999998</c:v>
                </c:pt>
                <c:pt idx="46408">
                  <c:v>7.0694809999999997</c:v>
                </c:pt>
                <c:pt idx="46409">
                  <c:v>7.0694249999999998</c:v>
                </c:pt>
                <c:pt idx="46410">
                  <c:v>7.0636900000000002</c:v>
                </c:pt>
                <c:pt idx="46411">
                  <c:v>7.0672689999999996</c:v>
                </c:pt>
                <c:pt idx="46412">
                  <c:v>7.0778920000000003</c:v>
                </c:pt>
                <c:pt idx="46413">
                  <c:v>7.0696380000000003</c:v>
                </c:pt>
                <c:pt idx="46414">
                  <c:v>7.0598559999999999</c:v>
                </c:pt>
                <c:pt idx="46415">
                  <c:v>7.0647669999999998</c:v>
                </c:pt>
                <c:pt idx="46416">
                  <c:v>7.0622879999999997</c:v>
                </c:pt>
                <c:pt idx="46417">
                  <c:v>7.0575390000000002</c:v>
                </c:pt>
                <c:pt idx="46418">
                  <c:v>7.0657990000000002</c:v>
                </c:pt>
                <c:pt idx="46419">
                  <c:v>7.0722100000000001</c:v>
                </c:pt>
                <c:pt idx="46420">
                  <c:v>7.0697429999999999</c:v>
                </c:pt>
                <c:pt idx="46421">
                  <c:v>7.0729439999999997</c:v>
                </c:pt>
                <c:pt idx="46422">
                  <c:v>7.0768639999999996</c:v>
                </c:pt>
                <c:pt idx="46423">
                  <c:v>7.0704909999999996</c:v>
                </c:pt>
                <c:pt idx="46424">
                  <c:v>7.0662669999999999</c:v>
                </c:pt>
                <c:pt idx="46425">
                  <c:v>7.0672439999999996</c:v>
                </c:pt>
                <c:pt idx="46426">
                  <c:v>7.0639099999999999</c:v>
                </c:pt>
                <c:pt idx="46427">
                  <c:v>7.0599220000000003</c:v>
                </c:pt>
                <c:pt idx="46428">
                  <c:v>7.0647570000000002</c:v>
                </c:pt>
                <c:pt idx="46429">
                  <c:v>7.0721579999999999</c:v>
                </c:pt>
                <c:pt idx="46430">
                  <c:v>7.0679740000000004</c:v>
                </c:pt>
                <c:pt idx="46431">
                  <c:v>7.0673959999999996</c:v>
                </c:pt>
                <c:pt idx="46432">
                  <c:v>7.077852</c:v>
                </c:pt>
                <c:pt idx="46433">
                  <c:v>7.076549</c:v>
                </c:pt>
                <c:pt idx="46434">
                  <c:v>7.0720340000000004</c:v>
                </c:pt>
                <c:pt idx="46435">
                  <c:v>7.0770229999999996</c:v>
                </c:pt>
                <c:pt idx="46436">
                  <c:v>7.077407</c:v>
                </c:pt>
                <c:pt idx="46437">
                  <c:v>7.0740290000000003</c:v>
                </c:pt>
                <c:pt idx="46438">
                  <c:v>7.0782550000000004</c:v>
                </c:pt>
                <c:pt idx="46439">
                  <c:v>7.0767559999999996</c:v>
                </c:pt>
                <c:pt idx="46440">
                  <c:v>7.0660350000000003</c:v>
                </c:pt>
                <c:pt idx="46441">
                  <c:v>7.0734599999999999</c:v>
                </c:pt>
                <c:pt idx="46442">
                  <c:v>7.0832100000000002</c:v>
                </c:pt>
                <c:pt idx="46443">
                  <c:v>7.0721689999999997</c:v>
                </c:pt>
                <c:pt idx="46444">
                  <c:v>7.0685120000000001</c:v>
                </c:pt>
                <c:pt idx="46445">
                  <c:v>7.0773529999999996</c:v>
                </c:pt>
                <c:pt idx="46446">
                  <c:v>7.0755470000000003</c:v>
                </c:pt>
                <c:pt idx="46447">
                  <c:v>7.0689609999999998</c:v>
                </c:pt>
                <c:pt idx="46448">
                  <c:v>7.0731739999999999</c:v>
                </c:pt>
                <c:pt idx="46449">
                  <c:v>7.0750390000000003</c:v>
                </c:pt>
                <c:pt idx="46450">
                  <c:v>7.0654320000000004</c:v>
                </c:pt>
                <c:pt idx="46451">
                  <c:v>7.0674219999999996</c:v>
                </c:pt>
                <c:pt idx="46452">
                  <c:v>7.0789920000000004</c:v>
                </c:pt>
                <c:pt idx="46453">
                  <c:v>7.076816</c:v>
                </c:pt>
                <c:pt idx="46454">
                  <c:v>7.0739510000000001</c:v>
                </c:pt>
                <c:pt idx="46455">
                  <c:v>7.082522</c:v>
                </c:pt>
                <c:pt idx="46456">
                  <c:v>7.0794379999999997</c:v>
                </c:pt>
                <c:pt idx="46457">
                  <c:v>7.0685900000000004</c:v>
                </c:pt>
                <c:pt idx="46458">
                  <c:v>7.0785980000000004</c:v>
                </c:pt>
                <c:pt idx="46459">
                  <c:v>7.0833250000000003</c:v>
                </c:pt>
                <c:pt idx="46460">
                  <c:v>7.0714389999999998</c:v>
                </c:pt>
                <c:pt idx="46461">
                  <c:v>7.0774330000000001</c:v>
                </c:pt>
                <c:pt idx="46462">
                  <c:v>7.0806250000000004</c:v>
                </c:pt>
                <c:pt idx="46463">
                  <c:v>7.068848</c:v>
                </c:pt>
                <c:pt idx="46464">
                  <c:v>7.0712349999999997</c:v>
                </c:pt>
                <c:pt idx="46465">
                  <c:v>7.0787430000000002</c:v>
                </c:pt>
                <c:pt idx="46466">
                  <c:v>7.0727149999999996</c:v>
                </c:pt>
                <c:pt idx="46467">
                  <c:v>7.0704200000000004</c:v>
                </c:pt>
                <c:pt idx="46468">
                  <c:v>7.079866</c:v>
                </c:pt>
                <c:pt idx="46469">
                  <c:v>7.0763569999999998</c:v>
                </c:pt>
                <c:pt idx="46470">
                  <c:v>7.0687090000000001</c:v>
                </c:pt>
                <c:pt idx="46471">
                  <c:v>7.0755169999999996</c:v>
                </c:pt>
                <c:pt idx="46472">
                  <c:v>7.0797840000000001</c:v>
                </c:pt>
                <c:pt idx="46473">
                  <c:v>7.0769320000000002</c:v>
                </c:pt>
                <c:pt idx="46474">
                  <c:v>7.0772830000000004</c:v>
                </c:pt>
                <c:pt idx="46475">
                  <c:v>7.0768040000000001</c:v>
                </c:pt>
                <c:pt idx="46476">
                  <c:v>7.0719729999999998</c:v>
                </c:pt>
                <c:pt idx="46477">
                  <c:v>7.075526</c:v>
                </c:pt>
                <c:pt idx="46478">
                  <c:v>7.0837130000000004</c:v>
                </c:pt>
                <c:pt idx="46479">
                  <c:v>7.0727599999999997</c:v>
                </c:pt>
                <c:pt idx="46480">
                  <c:v>7.0665810000000002</c:v>
                </c:pt>
                <c:pt idx="46481">
                  <c:v>7.0796250000000001</c:v>
                </c:pt>
                <c:pt idx="46482">
                  <c:v>7.0834279999999996</c:v>
                </c:pt>
                <c:pt idx="46483">
                  <c:v>7.0818680000000001</c:v>
                </c:pt>
                <c:pt idx="46484">
                  <c:v>7.0851249999999997</c:v>
                </c:pt>
                <c:pt idx="46485">
                  <c:v>7.081442</c:v>
                </c:pt>
                <c:pt idx="46486">
                  <c:v>7.0778879999999997</c:v>
                </c:pt>
                <c:pt idx="46487">
                  <c:v>7.0828620000000004</c:v>
                </c:pt>
                <c:pt idx="46488">
                  <c:v>7.0813470000000001</c:v>
                </c:pt>
                <c:pt idx="46489">
                  <c:v>7.0734859999999999</c:v>
                </c:pt>
                <c:pt idx="46490">
                  <c:v>7.080527</c:v>
                </c:pt>
                <c:pt idx="46491">
                  <c:v>7.0907980000000004</c:v>
                </c:pt>
                <c:pt idx="46492">
                  <c:v>7.08446</c:v>
                </c:pt>
                <c:pt idx="46493">
                  <c:v>7.0794980000000001</c:v>
                </c:pt>
                <c:pt idx="46494">
                  <c:v>7.0832269999999999</c:v>
                </c:pt>
                <c:pt idx="46495">
                  <c:v>7.0805709999999999</c:v>
                </c:pt>
                <c:pt idx="46496">
                  <c:v>7.072845</c:v>
                </c:pt>
                <c:pt idx="46497">
                  <c:v>7.0821360000000002</c:v>
                </c:pt>
                <c:pt idx="46498">
                  <c:v>7.0889980000000001</c:v>
                </c:pt>
                <c:pt idx="46499">
                  <c:v>7.0746520000000004</c:v>
                </c:pt>
                <c:pt idx="46500">
                  <c:v>7.0727019999999996</c:v>
                </c:pt>
                <c:pt idx="46501">
                  <c:v>7.0825909999999999</c:v>
                </c:pt>
                <c:pt idx="46502">
                  <c:v>7.0793160000000004</c:v>
                </c:pt>
                <c:pt idx="46503">
                  <c:v>7.0746840000000004</c:v>
                </c:pt>
                <c:pt idx="46504">
                  <c:v>7.081779</c:v>
                </c:pt>
                <c:pt idx="46505">
                  <c:v>7.0855100000000002</c:v>
                </c:pt>
                <c:pt idx="46506">
                  <c:v>7.0822960000000004</c:v>
                </c:pt>
                <c:pt idx="46507">
                  <c:v>7.0868989999999998</c:v>
                </c:pt>
                <c:pt idx="46508">
                  <c:v>7.0909969999999998</c:v>
                </c:pt>
                <c:pt idx="46509">
                  <c:v>7.0876929999999998</c:v>
                </c:pt>
                <c:pt idx="46510">
                  <c:v>7.0860989999999999</c:v>
                </c:pt>
                <c:pt idx="46511">
                  <c:v>7.0860060000000002</c:v>
                </c:pt>
                <c:pt idx="46512">
                  <c:v>7.0862400000000001</c:v>
                </c:pt>
                <c:pt idx="46513">
                  <c:v>7.0867649999999998</c:v>
                </c:pt>
                <c:pt idx="46514">
                  <c:v>7.0874090000000001</c:v>
                </c:pt>
                <c:pt idx="46515">
                  <c:v>7.0862629999999998</c:v>
                </c:pt>
                <c:pt idx="46516">
                  <c:v>7.0860539999999999</c:v>
                </c:pt>
                <c:pt idx="46517">
                  <c:v>7.0928469999999999</c:v>
                </c:pt>
                <c:pt idx="46518">
                  <c:v>7.0930790000000004</c:v>
                </c:pt>
                <c:pt idx="46519">
                  <c:v>7.0866259999999999</c:v>
                </c:pt>
                <c:pt idx="46520">
                  <c:v>7.0876320000000002</c:v>
                </c:pt>
                <c:pt idx="46521">
                  <c:v>7.0865280000000004</c:v>
                </c:pt>
                <c:pt idx="46522">
                  <c:v>7.0803000000000003</c:v>
                </c:pt>
                <c:pt idx="46523">
                  <c:v>7.0772919999999999</c:v>
                </c:pt>
                <c:pt idx="46524">
                  <c:v>7.080381</c:v>
                </c:pt>
                <c:pt idx="46525">
                  <c:v>7.0796780000000004</c:v>
                </c:pt>
                <c:pt idx="46526">
                  <c:v>7.0789160000000004</c:v>
                </c:pt>
                <c:pt idx="46527">
                  <c:v>7.0891580000000003</c:v>
                </c:pt>
                <c:pt idx="46528">
                  <c:v>7.0897269999999999</c:v>
                </c:pt>
                <c:pt idx="46529">
                  <c:v>7.0782040000000004</c:v>
                </c:pt>
                <c:pt idx="46530">
                  <c:v>7.0788719999999996</c:v>
                </c:pt>
                <c:pt idx="46531">
                  <c:v>7.0870389999999999</c:v>
                </c:pt>
                <c:pt idx="46532">
                  <c:v>7.0875890000000004</c:v>
                </c:pt>
                <c:pt idx="46533">
                  <c:v>7.0889220000000002</c:v>
                </c:pt>
                <c:pt idx="46534">
                  <c:v>7.0964210000000003</c:v>
                </c:pt>
                <c:pt idx="46535">
                  <c:v>7.0923730000000003</c:v>
                </c:pt>
                <c:pt idx="46536">
                  <c:v>7.086589</c:v>
                </c:pt>
                <c:pt idx="46537">
                  <c:v>7.0915540000000004</c:v>
                </c:pt>
                <c:pt idx="46538">
                  <c:v>7.0904230000000004</c:v>
                </c:pt>
                <c:pt idx="46539">
                  <c:v>7.0896489999999996</c:v>
                </c:pt>
                <c:pt idx="46540">
                  <c:v>7.098751</c:v>
                </c:pt>
                <c:pt idx="46541">
                  <c:v>7.0986320000000003</c:v>
                </c:pt>
                <c:pt idx="46542">
                  <c:v>7.0870649999999999</c:v>
                </c:pt>
                <c:pt idx="46543">
                  <c:v>7.0878969999999999</c:v>
                </c:pt>
                <c:pt idx="46544">
                  <c:v>7.094036</c:v>
                </c:pt>
                <c:pt idx="46545">
                  <c:v>7.0857150000000004</c:v>
                </c:pt>
                <c:pt idx="46546">
                  <c:v>7.0854039999999996</c:v>
                </c:pt>
                <c:pt idx="46547">
                  <c:v>7.0936579999999996</c:v>
                </c:pt>
                <c:pt idx="46548">
                  <c:v>7.0891570000000002</c:v>
                </c:pt>
                <c:pt idx="46549">
                  <c:v>7.084219</c:v>
                </c:pt>
                <c:pt idx="46550">
                  <c:v>7.0875149999999998</c:v>
                </c:pt>
                <c:pt idx="46551">
                  <c:v>7.0892480000000004</c:v>
                </c:pt>
                <c:pt idx="46552">
                  <c:v>7.0883909999999997</c:v>
                </c:pt>
                <c:pt idx="46553">
                  <c:v>7.0953999999999997</c:v>
                </c:pt>
                <c:pt idx="46554">
                  <c:v>7.0973899999999999</c:v>
                </c:pt>
                <c:pt idx="46555">
                  <c:v>7.0857640000000002</c:v>
                </c:pt>
                <c:pt idx="46556">
                  <c:v>7.0879890000000003</c:v>
                </c:pt>
                <c:pt idx="46557">
                  <c:v>7.0941749999999999</c:v>
                </c:pt>
                <c:pt idx="46558">
                  <c:v>7.0882269999999998</c:v>
                </c:pt>
                <c:pt idx="46559">
                  <c:v>7.0887630000000001</c:v>
                </c:pt>
                <c:pt idx="46560">
                  <c:v>7.0953220000000004</c:v>
                </c:pt>
                <c:pt idx="46561">
                  <c:v>7.0930030000000004</c:v>
                </c:pt>
                <c:pt idx="46562">
                  <c:v>7.0880739999999998</c:v>
                </c:pt>
                <c:pt idx="46563">
                  <c:v>7.0913820000000003</c:v>
                </c:pt>
                <c:pt idx="46564">
                  <c:v>7.0889559999999996</c:v>
                </c:pt>
                <c:pt idx="46565">
                  <c:v>7.0846450000000001</c:v>
                </c:pt>
                <c:pt idx="46566">
                  <c:v>7.0905519999999997</c:v>
                </c:pt>
                <c:pt idx="46567">
                  <c:v>7.0887760000000002</c:v>
                </c:pt>
                <c:pt idx="46568">
                  <c:v>7.0824569999999998</c:v>
                </c:pt>
                <c:pt idx="46569">
                  <c:v>7.0921539999999998</c:v>
                </c:pt>
                <c:pt idx="46570">
                  <c:v>7.1050089999999999</c:v>
                </c:pt>
                <c:pt idx="46571">
                  <c:v>7.1004100000000001</c:v>
                </c:pt>
                <c:pt idx="46572">
                  <c:v>7.0937760000000001</c:v>
                </c:pt>
                <c:pt idx="46573">
                  <c:v>7.1009529999999996</c:v>
                </c:pt>
                <c:pt idx="46574">
                  <c:v>7.0987179999999999</c:v>
                </c:pt>
                <c:pt idx="46575">
                  <c:v>7.0924820000000004</c:v>
                </c:pt>
                <c:pt idx="46576">
                  <c:v>7.1029660000000003</c:v>
                </c:pt>
                <c:pt idx="46577">
                  <c:v>7.105105</c:v>
                </c:pt>
                <c:pt idx="46578">
                  <c:v>7.0915819999999998</c:v>
                </c:pt>
                <c:pt idx="46579">
                  <c:v>7.0927110000000004</c:v>
                </c:pt>
                <c:pt idx="46580">
                  <c:v>7.1049749999999996</c:v>
                </c:pt>
                <c:pt idx="46581">
                  <c:v>7.102646</c:v>
                </c:pt>
                <c:pt idx="46582">
                  <c:v>7.0948789999999997</c:v>
                </c:pt>
                <c:pt idx="46583">
                  <c:v>7.0995049999999997</c:v>
                </c:pt>
                <c:pt idx="46584">
                  <c:v>7.100441</c:v>
                </c:pt>
                <c:pt idx="46585">
                  <c:v>7.0926499999999999</c:v>
                </c:pt>
                <c:pt idx="46586">
                  <c:v>7.0913209999999998</c:v>
                </c:pt>
                <c:pt idx="46587">
                  <c:v>7.091717</c:v>
                </c:pt>
                <c:pt idx="46588">
                  <c:v>7.0890700000000004</c:v>
                </c:pt>
                <c:pt idx="46589">
                  <c:v>7.0885239999999996</c:v>
                </c:pt>
                <c:pt idx="46590">
                  <c:v>7.0904340000000001</c:v>
                </c:pt>
                <c:pt idx="46591">
                  <c:v>7.0921690000000002</c:v>
                </c:pt>
                <c:pt idx="46592">
                  <c:v>7.0938109999999996</c:v>
                </c:pt>
                <c:pt idx="46593">
                  <c:v>7.0957699999999999</c:v>
                </c:pt>
                <c:pt idx="46594">
                  <c:v>7.096158</c:v>
                </c:pt>
                <c:pt idx="46595">
                  <c:v>7.1008990000000001</c:v>
                </c:pt>
                <c:pt idx="46596">
                  <c:v>7.1031339999999998</c:v>
                </c:pt>
                <c:pt idx="46597">
                  <c:v>7.0998060000000001</c:v>
                </c:pt>
                <c:pt idx="46598">
                  <c:v>7.0978729999999999</c:v>
                </c:pt>
                <c:pt idx="46599">
                  <c:v>7.0973829999999998</c:v>
                </c:pt>
                <c:pt idx="46600">
                  <c:v>7.0971310000000001</c:v>
                </c:pt>
                <c:pt idx="46601">
                  <c:v>7.0959490000000001</c:v>
                </c:pt>
                <c:pt idx="46602">
                  <c:v>7.0994359999999999</c:v>
                </c:pt>
                <c:pt idx="46603">
                  <c:v>7.1041270000000001</c:v>
                </c:pt>
                <c:pt idx="46604">
                  <c:v>7.0999189999999999</c:v>
                </c:pt>
                <c:pt idx="46605">
                  <c:v>7.0970060000000004</c:v>
                </c:pt>
                <c:pt idx="46606">
                  <c:v>7.100015</c:v>
                </c:pt>
                <c:pt idx="46607">
                  <c:v>7.1000730000000001</c:v>
                </c:pt>
                <c:pt idx="46608">
                  <c:v>7.1004519999999998</c:v>
                </c:pt>
                <c:pt idx="46609">
                  <c:v>7.1050899999999997</c:v>
                </c:pt>
                <c:pt idx="46610">
                  <c:v>7.1036659999999996</c:v>
                </c:pt>
                <c:pt idx="46611">
                  <c:v>7.0978240000000001</c:v>
                </c:pt>
                <c:pt idx="46612">
                  <c:v>7.1010260000000001</c:v>
                </c:pt>
                <c:pt idx="46613">
                  <c:v>7.102811</c:v>
                </c:pt>
                <c:pt idx="46614">
                  <c:v>7.0979799999999997</c:v>
                </c:pt>
                <c:pt idx="46615">
                  <c:v>7.1003910000000001</c:v>
                </c:pt>
                <c:pt idx="46616">
                  <c:v>7.1038360000000003</c:v>
                </c:pt>
                <c:pt idx="46617">
                  <c:v>7.0998250000000001</c:v>
                </c:pt>
                <c:pt idx="46618">
                  <c:v>7.0981139999999998</c:v>
                </c:pt>
                <c:pt idx="46619">
                  <c:v>7.1007509999999998</c:v>
                </c:pt>
                <c:pt idx="46620">
                  <c:v>7.1005640000000003</c:v>
                </c:pt>
                <c:pt idx="46621">
                  <c:v>7.100733</c:v>
                </c:pt>
                <c:pt idx="46622">
                  <c:v>7.1028589999999996</c:v>
                </c:pt>
                <c:pt idx="46623">
                  <c:v>7.0964070000000001</c:v>
                </c:pt>
                <c:pt idx="46624">
                  <c:v>7.0963580000000004</c:v>
                </c:pt>
                <c:pt idx="46625">
                  <c:v>7.10623</c:v>
                </c:pt>
                <c:pt idx="46626">
                  <c:v>7.1047580000000004</c:v>
                </c:pt>
                <c:pt idx="46627">
                  <c:v>7.0976410000000003</c:v>
                </c:pt>
                <c:pt idx="46628">
                  <c:v>7.1026769999999999</c:v>
                </c:pt>
                <c:pt idx="46629">
                  <c:v>7.112476</c:v>
                </c:pt>
                <c:pt idx="46630">
                  <c:v>7.1079270000000001</c:v>
                </c:pt>
                <c:pt idx="46631">
                  <c:v>7.1034030000000001</c:v>
                </c:pt>
                <c:pt idx="46632">
                  <c:v>7.1089700000000002</c:v>
                </c:pt>
                <c:pt idx="46633">
                  <c:v>7.1030800000000003</c:v>
                </c:pt>
                <c:pt idx="46634">
                  <c:v>7.0971859999999998</c:v>
                </c:pt>
                <c:pt idx="46635">
                  <c:v>7.1026540000000002</c:v>
                </c:pt>
                <c:pt idx="46636">
                  <c:v>7.1036060000000001</c:v>
                </c:pt>
                <c:pt idx="46637">
                  <c:v>7.103218</c:v>
                </c:pt>
                <c:pt idx="46638">
                  <c:v>7.1049110000000004</c:v>
                </c:pt>
                <c:pt idx="46639">
                  <c:v>7.10724</c:v>
                </c:pt>
                <c:pt idx="46640">
                  <c:v>7.1100570000000003</c:v>
                </c:pt>
                <c:pt idx="46641">
                  <c:v>7.1107120000000004</c:v>
                </c:pt>
                <c:pt idx="46642">
                  <c:v>7.1089279999999997</c:v>
                </c:pt>
                <c:pt idx="46643">
                  <c:v>7.1062390000000004</c:v>
                </c:pt>
                <c:pt idx="46644">
                  <c:v>7.1084880000000004</c:v>
                </c:pt>
                <c:pt idx="46645">
                  <c:v>7.1101749999999999</c:v>
                </c:pt>
                <c:pt idx="46646">
                  <c:v>7.1084500000000004</c:v>
                </c:pt>
                <c:pt idx="46647">
                  <c:v>7.1019860000000001</c:v>
                </c:pt>
                <c:pt idx="46648">
                  <c:v>7.099793</c:v>
                </c:pt>
                <c:pt idx="46649">
                  <c:v>7.1074640000000002</c:v>
                </c:pt>
                <c:pt idx="46650">
                  <c:v>7.1084709999999998</c:v>
                </c:pt>
                <c:pt idx="46651">
                  <c:v>7.107742</c:v>
                </c:pt>
                <c:pt idx="46652">
                  <c:v>7.1063470000000004</c:v>
                </c:pt>
                <c:pt idx="46653">
                  <c:v>7.0984100000000003</c:v>
                </c:pt>
                <c:pt idx="46654">
                  <c:v>7.1044679999999998</c:v>
                </c:pt>
                <c:pt idx="46655">
                  <c:v>7.1127989999999999</c:v>
                </c:pt>
                <c:pt idx="46656">
                  <c:v>7.1087720000000001</c:v>
                </c:pt>
                <c:pt idx="46657">
                  <c:v>7.1079270000000001</c:v>
                </c:pt>
                <c:pt idx="46658">
                  <c:v>7.1161380000000003</c:v>
                </c:pt>
                <c:pt idx="46659">
                  <c:v>7.1123849999999997</c:v>
                </c:pt>
                <c:pt idx="46660">
                  <c:v>7.1013789999999997</c:v>
                </c:pt>
                <c:pt idx="46661">
                  <c:v>7.1077560000000002</c:v>
                </c:pt>
                <c:pt idx="46662">
                  <c:v>7.1132499999999999</c:v>
                </c:pt>
                <c:pt idx="46663">
                  <c:v>7.1073370000000002</c:v>
                </c:pt>
                <c:pt idx="46664">
                  <c:v>7.1095449999999998</c:v>
                </c:pt>
                <c:pt idx="46665">
                  <c:v>7.1149079999999998</c:v>
                </c:pt>
                <c:pt idx="46666">
                  <c:v>7.1115649999999997</c:v>
                </c:pt>
                <c:pt idx="46667">
                  <c:v>7.1108789999999997</c:v>
                </c:pt>
                <c:pt idx="46668">
                  <c:v>7.1136970000000002</c:v>
                </c:pt>
                <c:pt idx="46669">
                  <c:v>7.1078190000000001</c:v>
                </c:pt>
                <c:pt idx="46670">
                  <c:v>7.105264</c:v>
                </c:pt>
                <c:pt idx="46671">
                  <c:v>7.111021</c:v>
                </c:pt>
                <c:pt idx="46672">
                  <c:v>7.1068740000000004</c:v>
                </c:pt>
                <c:pt idx="46673">
                  <c:v>7.1042820000000004</c:v>
                </c:pt>
                <c:pt idx="46674">
                  <c:v>7.11022</c:v>
                </c:pt>
                <c:pt idx="46675">
                  <c:v>7.1082000000000001</c:v>
                </c:pt>
                <c:pt idx="46676">
                  <c:v>7.1068519999999999</c:v>
                </c:pt>
                <c:pt idx="46677">
                  <c:v>7.1130909999999998</c:v>
                </c:pt>
                <c:pt idx="46678">
                  <c:v>7.1183310000000004</c:v>
                </c:pt>
                <c:pt idx="46679">
                  <c:v>7.1150630000000001</c:v>
                </c:pt>
                <c:pt idx="46680">
                  <c:v>7.1133980000000001</c:v>
                </c:pt>
                <c:pt idx="46681">
                  <c:v>7.1211640000000003</c:v>
                </c:pt>
                <c:pt idx="46682">
                  <c:v>7.1190519999999999</c:v>
                </c:pt>
                <c:pt idx="46683">
                  <c:v>7.1129160000000002</c:v>
                </c:pt>
                <c:pt idx="46684">
                  <c:v>7.1161810000000001</c:v>
                </c:pt>
                <c:pt idx="46685">
                  <c:v>7.1154630000000001</c:v>
                </c:pt>
                <c:pt idx="46686">
                  <c:v>7.1084420000000001</c:v>
                </c:pt>
                <c:pt idx="46687">
                  <c:v>7.1140040000000004</c:v>
                </c:pt>
                <c:pt idx="46688">
                  <c:v>7.122357</c:v>
                </c:pt>
                <c:pt idx="46689">
                  <c:v>7.1124869999999998</c:v>
                </c:pt>
                <c:pt idx="46690">
                  <c:v>7.1092199999999997</c:v>
                </c:pt>
                <c:pt idx="46691">
                  <c:v>7.1202519999999998</c:v>
                </c:pt>
                <c:pt idx="46692">
                  <c:v>7.1179810000000003</c:v>
                </c:pt>
                <c:pt idx="46693">
                  <c:v>7.111656</c:v>
                </c:pt>
                <c:pt idx="46694">
                  <c:v>7.1129170000000004</c:v>
                </c:pt>
                <c:pt idx="46695">
                  <c:v>7.1099519999999998</c:v>
                </c:pt>
                <c:pt idx="46696">
                  <c:v>7.1063460000000003</c:v>
                </c:pt>
                <c:pt idx="46697">
                  <c:v>7.1134500000000003</c:v>
                </c:pt>
                <c:pt idx="46698">
                  <c:v>7.1159499999999998</c:v>
                </c:pt>
                <c:pt idx="46699">
                  <c:v>7.1044260000000001</c:v>
                </c:pt>
                <c:pt idx="46700">
                  <c:v>7.1098090000000003</c:v>
                </c:pt>
                <c:pt idx="46701">
                  <c:v>7.1244360000000002</c:v>
                </c:pt>
                <c:pt idx="46702">
                  <c:v>7.1192659999999997</c:v>
                </c:pt>
                <c:pt idx="46703">
                  <c:v>7.1144800000000004</c:v>
                </c:pt>
                <c:pt idx="46704">
                  <c:v>7.1210000000000004</c:v>
                </c:pt>
                <c:pt idx="46705">
                  <c:v>7.1175959999999998</c:v>
                </c:pt>
                <c:pt idx="46706">
                  <c:v>7.1108789999999997</c:v>
                </c:pt>
                <c:pt idx="46707">
                  <c:v>7.1184799999999999</c:v>
                </c:pt>
                <c:pt idx="46708">
                  <c:v>7.1225949999999996</c:v>
                </c:pt>
                <c:pt idx="46709">
                  <c:v>7.1129499999999997</c:v>
                </c:pt>
                <c:pt idx="46710">
                  <c:v>7.1117650000000001</c:v>
                </c:pt>
                <c:pt idx="46711">
                  <c:v>7.1174270000000002</c:v>
                </c:pt>
                <c:pt idx="46712">
                  <c:v>7.1145620000000003</c:v>
                </c:pt>
                <c:pt idx="46713">
                  <c:v>7.1120169999999998</c:v>
                </c:pt>
                <c:pt idx="46714">
                  <c:v>7.1184909999999997</c:v>
                </c:pt>
                <c:pt idx="46715">
                  <c:v>7.1223239999999999</c:v>
                </c:pt>
                <c:pt idx="46716">
                  <c:v>7.1166450000000001</c:v>
                </c:pt>
                <c:pt idx="46717">
                  <c:v>7.1194350000000002</c:v>
                </c:pt>
                <c:pt idx="46718">
                  <c:v>7.1239600000000003</c:v>
                </c:pt>
                <c:pt idx="46719">
                  <c:v>7.1172069999999996</c:v>
                </c:pt>
                <c:pt idx="46720">
                  <c:v>7.1190049999999996</c:v>
                </c:pt>
                <c:pt idx="46721">
                  <c:v>7.1231119999999999</c:v>
                </c:pt>
                <c:pt idx="46722">
                  <c:v>7.1168360000000002</c:v>
                </c:pt>
                <c:pt idx="46723">
                  <c:v>7.1194410000000001</c:v>
                </c:pt>
                <c:pt idx="46724">
                  <c:v>7.1304109999999996</c:v>
                </c:pt>
                <c:pt idx="46725">
                  <c:v>7.1215320000000002</c:v>
                </c:pt>
                <c:pt idx="46726">
                  <c:v>7.1131849999999996</c:v>
                </c:pt>
                <c:pt idx="46727">
                  <c:v>7.1263670000000001</c:v>
                </c:pt>
                <c:pt idx="46728">
                  <c:v>7.1233610000000001</c:v>
                </c:pt>
                <c:pt idx="46729">
                  <c:v>7.1139590000000004</c:v>
                </c:pt>
                <c:pt idx="46730">
                  <c:v>7.1228809999999996</c:v>
                </c:pt>
                <c:pt idx="46731">
                  <c:v>7.1225230000000002</c:v>
                </c:pt>
                <c:pt idx="46732">
                  <c:v>7.113588</c:v>
                </c:pt>
                <c:pt idx="46733">
                  <c:v>7.1163420000000004</c:v>
                </c:pt>
                <c:pt idx="46734">
                  <c:v>7.1202500000000004</c:v>
                </c:pt>
                <c:pt idx="46735">
                  <c:v>7.1126120000000004</c:v>
                </c:pt>
                <c:pt idx="46736">
                  <c:v>7.1113770000000001</c:v>
                </c:pt>
                <c:pt idx="46737">
                  <c:v>7.1200349999999997</c:v>
                </c:pt>
                <c:pt idx="46738">
                  <c:v>7.1191810000000002</c:v>
                </c:pt>
                <c:pt idx="46739">
                  <c:v>7.1170369999999998</c:v>
                </c:pt>
                <c:pt idx="46740">
                  <c:v>7.1230289999999998</c:v>
                </c:pt>
                <c:pt idx="46741">
                  <c:v>7.128952</c:v>
                </c:pt>
                <c:pt idx="46742">
                  <c:v>7.1271849999999999</c:v>
                </c:pt>
                <c:pt idx="46743">
                  <c:v>7.1269400000000003</c:v>
                </c:pt>
                <c:pt idx="46744">
                  <c:v>7.1319710000000001</c:v>
                </c:pt>
                <c:pt idx="46745">
                  <c:v>7.1254939999999998</c:v>
                </c:pt>
                <c:pt idx="46746">
                  <c:v>7.1187079999999998</c:v>
                </c:pt>
                <c:pt idx="46747">
                  <c:v>7.1243489999999996</c:v>
                </c:pt>
                <c:pt idx="46748">
                  <c:v>7.1229610000000001</c:v>
                </c:pt>
                <c:pt idx="46749">
                  <c:v>7.1193749999999998</c:v>
                </c:pt>
                <c:pt idx="46750">
                  <c:v>7.1274879999999996</c:v>
                </c:pt>
                <c:pt idx="46751">
                  <c:v>7.1296749999999998</c:v>
                </c:pt>
                <c:pt idx="46752">
                  <c:v>7.1209300000000004</c:v>
                </c:pt>
                <c:pt idx="46753">
                  <c:v>7.121289</c:v>
                </c:pt>
                <c:pt idx="46754">
                  <c:v>7.1302219999999998</c:v>
                </c:pt>
                <c:pt idx="46755">
                  <c:v>7.1279000000000003</c:v>
                </c:pt>
                <c:pt idx="46756">
                  <c:v>7.1245690000000002</c:v>
                </c:pt>
                <c:pt idx="46757">
                  <c:v>7.1300790000000003</c:v>
                </c:pt>
                <c:pt idx="46758">
                  <c:v>7.1299219999999996</c:v>
                </c:pt>
                <c:pt idx="46759">
                  <c:v>7.1226919999999998</c:v>
                </c:pt>
                <c:pt idx="46760">
                  <c:v>7.1212280000000003</c:v>
                </c:pt>
                <c:pt idx="46761">
                  <c:v>7.1257330000000003</c:v>
                </c:pt>
                <c:pt idx="46762">
                  <c:v>7.12364</c:v>
                </c:pt>
                <c:pt idx="46763">
                  <c:v>7.1225740000000002</c:v>
                </c:pt>
                <c:pt idx="46764">
                  <c:v>7.1262340000000002</c:v>
                </c:pt>
                <c:pt idx="46765">
                  <c:v>7.1228860000000003</c:v>
                </c:pt>
                <c:pt idx="46766">
                  <c:v>7.1222409999999998</c:v>
                </c:pt>
                <c:pt idx="46767">
                  <c:v>7.1269869999999997</c:v>
                </c:pt>
                <c:pt idx="46768">
                  <c:v>7.1276010000000003</c:v>
                </c:pt>
                <c:pt idx="46769">
                  <c:v>7.1265239999999999</c:v>
                </c:pt>
                <c:pt idx="46770">
                  <c:v>7.1277499999999998</c:v>
                </c:pt>
                <c:pt idx="46771">
                  <c:v>7.1254330000000001</c:v>
                </c:pt>
                <c:pt idx="46772">
                  <c:v>7.1182020000000001</c:v>
                </c:pt>
                <c:pt idx="46773">
                  <c:v>7.1234169999999999</c:v>
                </c:pt>
                <c:pt idx="46774">
                  <c:v>7.1340479999999999</c:v>
                </c:pt>
                <c:pt idx="46775">
                  <c:v>7.129264</c:v>
                </c:pt>
                <c:pt idx="46776">
                  <c:v>7.1232170000000004</c:v>
                </c:pt>
                <c:pt idx="46777">
                  <c:v>7.1269099999999996</c:v>
                </c:pt>
                <c:pt idx="46778">
                  <c:v>7.1289249999999997</c:v>
                </c:pt>
                <c:pt idx="46779">
                  <c:v>7.1258840000000001</c:v>
                </c:pt>
                <c:pt idx="46780">
                  <c:v>7.1291010000000004</c:v>
                </c:pt>
                <c:pt idx="46781">
                  <c:v>7.1311850000000003</c:v>
                </c:pt>
                <c:pt idx="46782">
                  <c:v>7.1261260000000002</c:v>
                </c:pt>
                <c:pt idx="46783">
                  <c:v>7.1317599999999999</c:v>
                </c:pt>
                <c:pt idx="46784">
                  <c:v>7.1325620000000001</c:v>
                </c:pt>
                <c:pt idx="46785">
                  <c:v>7.1259189999999997</c:v>
                </c:pt>
                <c:pt idx="46786">
                  <c:v>7.1309779999999998</c:v>
                </c:pt>
                <c:pt idx="46787">
                  <c:v>7.1366329999999998</c:v>
                </c:pt>
                <c:pt idx="46788">
                  <c:v>7.1324059999999996</c:v>
                </c:pt>
                <c:pt idx="46789">
                  <c:v>7.1287789999999998</c:v>
                </c:pt>
                <c:pt idx="46790">
                  <c:v>7.1358600000000001</c:v>
                </c:pt>
                <c:pt idx="46791">
                  <c:v>7.1361299999999996</c:v>
                </c:pt>
                <c:pt idx="46792">
                  <c:v>7.1267040000000001</c:v>
                </c:pt>
                <c:pt idx="46793">
                  <c:v>7.1306839999999996</c:v>
                </c:pt>
                <c:pt idx="46794">
                  <c:v>7.1345980000000004</c:v>
                </c:pt>
                <c:pt idx="46795">
                  <c:v>7.128406</c:v>
                </c:pt>
                <c:pt idx="46796">
                  <c:v>7.1265770000000002</c:v>
                </c:pt>
                <c:pt idx="46797">
                  <c:v>7.1319350000000004</c:v>
                </c:pt>
                <c:pt idx="46798">
                  <c:v>7.1321099999999999</c:v>
                </c:pt>
                <c:pt idx="46799">
                  <c:v>7.1268929999999999</c:v>
                </c:pt>
                <c:pt idx="46800">
                  <c:v>7.1325510000000003</c:v>
                </c:pt>
                <c:pt idx="46801">
                  <c:v>7.1350040000000003</c:v>
                </c:pt>
                <c:pt idx="46802">
                  <c:v>7.1271120000000003</c:v>
                </c:pt>
                <c:pt idx="46803">
                  <c:v>7.1307850000000004</c:v>
                </c:pt>
                <c:pt idx="46804">
                  <c:v>7.1381810000000003</c:v>
                </c:pt>
                <c:pt idx="46805">
                  <c:v>7.1319559999999997</c:v>
                </c:pt>
                <c:pt idx="46806">
                  <c:v>7.1270540000000002</c:v>
                </c:pt>
                <c:pt idx="46807">
                  <c:v>7.1322520000000003</c:v>
                </c:pt>
                <c:pt idx="46808">
                  <c:v>7.1330720000000003</c:v>
                </c:pt>
                <c:pt idx="46809">
                  <c:v>7.1318429999999999</c:v>
                </c:pt>
                <c:pt idx="46810">
                  <c:v>7.1368660000000004</c:v>
                </c:pt>
                <c:pt idx="46811">
                  <c:v>7.135624</c:v>
                </c:pt>
                <c:pt idx="46812">
                  <c:v>7.1323160000000003</c:v>
                </c:pt>
                <c:pt idx="46813">
                  <c:v>7.1361619999999997</c:v>
                </c:pt>
                <c:pt idx="46814">
                  <c:v>7.1354550000000003</c:v>
                </c:pt>
                <c:pt idx="46815">
                  <c:v>7.1287570000000002</c:v>
                </c:pt>
                <c:pt idx="46816">
                  <c:v>7.1288280000000004</c:v>
                </c:pt>
                <c:pt idx="46817">
                  <c:v>7.1367849999999997</c:v>
                </c:pt>
                <c:pt idx="46818">
                  <c:v>7.133845</c:v>
                </c:pt>
                <c:pt idx="46819">
                  <c:v>7.1324870000000002</c:v>
                </c:pt>
                <c:pt idx="46820">
                  <c:v>7.1410140000000002</c:v>
                </c:pt>
                <c:pt idx="46821">
                  <c:v>7.1390609999999999</c:v>
                </c:pt>
                <c:pt idx="46822">
                  <c:v>7.1373119999999997</c:v>
                </c:pt>
                <c:pt idx="46823">
                  <c:v>7.1371849999999997</c:v>
                </c:pt>
                <c:pt idx="46824">
                  <c:v>7.1356960000000003</c:v>
                </c:pt>
                <c:pt idx="46825">
                  <c:v>7.1388090000000002</c:v>
                </c:pt>
                <c:pt idx="46826">
                  <c:v>7.1405190000000003</c:v>
                </c:pt>
                <c:pt idx="46827">
                  <c:v>7.1408240000000003</c:v>
                </c:pt>
                <c:pt idx="46828">
                  <c:v>7.1380229999999996</c:v>
                </c:pt>
                <c:pt idx="46829">
                  <c:v>7.1357059999999999</c:v>
                </c:pt>
                <c:pt idx="46830">
                  <c:v>7.139265</c:v>
                </c:pt>
                <c:pt idx="46831">
                  <c:v>7.1383570000000001</c:v>
                </c:pt>
                <c:pt idx="46832">
                  <c:v>7.1339459999999999</c:v>
                </c:pt>
                <c:pt idx="46833">
                  <c:v>7.1380650000000001</c:v>
                </c:pt>
                <c:pt idx="46834">
                  <c:v>7.141775</c:v>
                </c:pt>
                <c:pt idx="46835">
                  <c:v>7.1334799999999996</c:v>
                </c:pt>
                <c:pt idx="46836">
                  <c:v>7.1331389999999999</c:v>
                </c:pt>
                <c:pt idx="46837">
                  <c:v>7.1426809999999996</c:v>
                </c:pt>
                <c:pt idx="46838">
                  <c:v>7.1388819999999997</c:v>
                </c:pt>
                <c:pt idx="46839">
                  <c:v>7.1349689999999999</c:v>
                </c:pt>
                <c:pt idx="46840">
                  <c:v>7.1406020000000003</c:v>
                </c:pt>
                <c:pt idx="46841">
                  <c:v>7.1394690000000001</c:v>
                </c:pt>
                <c:pt idx="46842">
                  <c:v>7.1316620000000004</c:v>
                </c:pt>
                <c:pt idx="46843">
                  <c:v>7.1348669999999998</c:v>
                </c:pt>
                <c:pt idx="46844">
                  <c:v>7.1418530000000002</c:v>
                </c:pt>
                <c:pt idx="46845">
                  <c:v>7.1322850000000004</c:v>
                </c:pt>
                <c:pt idx="46846">
                  <c:v>7.1315160000000004</c:v>
                </c:pt>
                <c:pt idx="46847">
                  <c:v>7.1454639999999996</c:v>
                </c:pt>
                <c:pt idx="46848">
                  <c:v>7.143923</c:v>
                </c:pt>
                <c:pt idx="46849">
                  <c:v>7.138369</c:v>
                </c:pt>
                <c:pt idx="46850">
                  <c:v>7.1440910000000004</c:v>
                </c:pt>
                <c:pt idx="46851">
                  <c:v>7.1460569999999999</c:v>
                </c:pt>
                <c:pt idx="46852">
                  <c:v>7.1400399999999999</c:v>
                </c:pt>
                <c:pt idx="46853">
                  <c:v>7.1421260000000002</c:v>
                </c:pt>
                <c:pt idx="46854">
                  <c:v>7.1440489999999999</c:v>
                </c:pt>
                <c:pt idx="46855">
                  <c:v>7.134684</c:v>
                </c:pt>
                <c:pt idx="46856">
                  <c:v>7.1378700000000004</c:v>
                </c:pt>
                <c:pt idx="46857">
                  <c:v>7.1463700000000001</c:v>
                </c:pt>
                <c:pt idx="46858">
                  <c:v>7.1395289999999996</c:v>
                </c:pt>
                <c:pt idx="46859">
                  <c:v>7.1375089999999997</c:v>
                </c:pt>
                <c:pt idx="46860">
                  <c:v>7.1438280000000001</c:v>
                </c:pt>
                <c:pt idx="46861">
                  <c:v>7.1435649999999997</c:v>
                </c:pt>
                <c:pt idx="46862">
                  <c:v>7.1430480000000003</c:v>
                </c:pt>
                <c:pt idx="46863">
                  <c:v>7.1501979999999996</c:v>
                </c:pt>
                <c:pt idx="46864">
                  <c:v>7.1502549999999996</c:v>
                </c:pt>
                <c:pt idx="46865">
                  <c:v>7.1423480000000001</c:v>
                </c:pt>
                <c:pt idx="46866">
                  <c:v>7.145524</c:v>
                </c:pt>
                <c:pt idx="46867">
                  <c:v>7.1468230000000004</c:v>
                </c:pt>
                <c:pt idx="46868">
                  <c:v>7.1391799999999996</c:v>
                </c:pt>
                <c:pt idx="46869">
                  <c:v>7.139691</c:v>
                </c:pt>
                <c:pt idx="46870">
                  <c:v>7.1448939999999999</c:v>
                </c:pt>
                <c:pt idx="46871">
                  <c:v>7.1445850000000002</c:v>
                </c:pt>
                <c:pt idx="46872">
                  <c:v>7.1417719999999996</c:v>
                </c:pt>
                <c:pt idx="46873">
                  <c:v>7.1459619999999999</c:v>
                </c:pt>
                <c:pt idx="46874">
                  <c:v>7.1470390000000004</c:v>
                </c:pt>
                <c:pt idx="46875">
                  <c:v>7.1394070000000003</c:v>
                </c:pt>
                <c:pt idx="46876">
                  <c:v>7.1418939999999997</c:v>
                </c:pt>
                <c:pt idx="46877">
                  <c:v>7.1473719999999998</c:v>
                </c:pt>
                <c:pt idx="46878">
                  <c:v>7.1399759999999999</c:v>
                </c:pt>
                <c:pt idx="46879">
                  <c:v>7.1345140000000002</c:v>
                </c:pt>
                <c:pt idx="46880">
                  <c:v>7.14459</c:v>
                </c:pt>
                <c:pt idx="46881">
                  <c:v>7.1493690000000001</c:v>
                </c:pt>
                <c:pt idx="46882">
                  <c:v>7.144298</c:v>
                </c:pt>
                <c:pt idx="46883">
                  <c:v>7.150468</c:v>
                </c:pt>
                <c:pt idx="46884">
                  <c:v>7.1530490000000002</c:v>
                </c:pt>
                <c:pt idx="46885">
                  <c:v>7.1455330000000004</c:v>
                </c:pt>
                <c:pt idx="46886">
                  <c:v>7.1485029999999998</c:v>
                </c:pt>
                <c:pt idx="46887">
                  <c:v>7.1532289999999996</c:v>
                </c:pt>
                <c:pt idx="46888">
                  <c:v>7.1486660000000004</c:v>
                </c:pt>
                <c:pt idx="46889">
                  <c:v>7.1449670000000003</c:v>
                </c:pt>
                <c:pt idx="46890">
                  <c:v>7.1477120000000003</c:v>
                </c:pt>
                <c:pt idx="46891">
                  <c:v>7.1458579999999996</c:v>
                </c:pt>
                <c:pt idx="46892">
                  <c:v>7.1432929999999999</c:v>
                </c:pt>
                <c:pt idx="46893">
                  <c:v>7.1483040000000004</c:v>
                </c:pt>
                <c:pt idx="46894">
                  <c:v>7.1479600000000003</c:v>
                </c:pt>
                <c:pt idx="46895">
                  <c:v>7.146147</c:v>
                </c:pt>
                <c:pt idx="46896">
                  <c:v>7.1495680000000004</c:v>
                </c:pt>
                <c:pt idx="46897">
                  <c:v>7.1507690000000004</c:v>
                </c:pt>
                <c:pt idx="46898">
                  <c:v>7.1495559999999996</c:v>
                </c:pt>
                <c:pt idx="46899">
                  <c:v>7.1520099999999998</c:v>
                </c:pt>
                <c:pt idx="46900">
                  <c:v>7.1561089999999998</c:v>
                </c:pt>
                <c:pt idx="46901">
                  <c:v>7.1476430000000004</c:v>
                </c:pt>
                <c:pt idx="46902">
                  <c:v>7.1395999999999997</c:v>
                </c:pt>
                <c:pt idx="46903">
                  <c:v>7.1454069999999996</c:v>
                </c:pt>
                <c:pt idx="46904">
                  <c:v>7.1459479999999997</c:v>
                </c:pt>
                <c:pt idx="46905">
                  <c:v>7.1457610000000003</c:v>
                </c:pt>
                <c:pt idx="46906">
                  <c:v>7.153956</c:v>
                </c:pt>
                <c:pt idx="46907">
                  <c:v>7.1545129999999997</c:v>
                </c:pt>
                <c:pt idx="46908">
                  <c:v>7.1454589999999998</c:v>
                </c:pt>
                <c:pt idx="46909">
                  <c:v>7.1461980000000001</c:v>
                </c:pt>
                <c:pt idx="46910">
                  <c:v>7.1561370000000002</c:v>
                </c:pt>
                <c:pt idx="46911">
                  <c:v>7.1508669999999999</c:v>
                </c:pt>
                <c:pt idx="46912">
                  <c:v>7.1466180000000001</c:v>
                </c:pt>
                <c:pt idx="46913">
                  <c:v>7.1531700000000003</c:v>
                </c:pt>
                <c:pt idx="46914">
                  <c:v>7.1500779999999997</c:v>
                </c:pt>
                <c:pt idx="46915">
                  <c:v>7.1475390000000001</c:v>
                </c:pt>
                <c:pt idx="46916">
                  <c:v>7.1489140000000004</c:v>
                </c:pt>
                <c:pt idx="46917">
                  <c:v>7.1500370000000002</c:v>
                </c:pt>
                <c:pt idx="46918">
                  <c:v>7.1500440000000003</c:v>
                </c:pt>
                <c:pt idx="46919">
                  <c:v>7.1521869999999996</c:v>
                </c:pt>
                <c:pt idx="46920">
                  <c:v>7.1580000000000004</c:v>
                </c:pt>
                <c:pt idx="46921">
                  <c:v>7.1539840000000003</c:v>
                </c:pt>
                <c:pt idx="46922">
                  <c:v>7.1492300000000002</c:v>
                </c:pt>
                <c:pt idx="46923">
                  <c:v>7.155151</c:v>
                </c:pt>
                <c:pt idx="46924">
                  <c:v>7.1571100000000003</c:v>
                </c:pt>
                <c:pt idx="46925">
                  <c:v>7.1520149999999996</c:v>
                </c:pt>
                <c:pt idx="46926">
                  <c:v>7.1517119999999998</c:v>
                </c:pt>
                <c:pt idx="46927">
                  <c:v>7.1541059999999996</c:v>
                </c:pt>
                <c:pt idx="46928">
                  <c:v>7.148695</c:v>
                </c:pt>
                <c:pt idx="46929">
                  <c:v>7.14595</c:v>
                </c:pt>
                <c:pt idx="46930">
                  <c:v>7.1513720000000003</c:v>
                </c:pt>
                <c:pt idx="46931">
                  <c:v>7.1529740000000004</c:v>
                </c:pt>
                <c:pt idx="46932">
                  <c:v>7.1558950000000001</c:v>
                </c:pt>
                <c:pt idx="46933">
                  <c:v>7.1637219999999999</c:v>
                </c:pt>
                <c:pt idx="46934">
                  <c:v>7.1627130000000001</c:v>
                </c:pt>
                <c:pt idx="46935">
                  <c:v>7.1554739999999999</c:v>
                </c:pt>
                <c:pt idx="46936">
                  <c:v>7.1595259999999996</c:v>
                </c:pt>
                <c:pt idx="46937">
                  <c:v>7.1644160000000001</c:v>
                </c:pt>
                <c:pt idx="46938">
                  <c:v>7.1523830000000004</c:v>
                </c:pt>
                <c:pt idx="46939">
                  <c:v>7.1512500000000001</c:v>
                </c:pt>
                <c:pt idx="46940">
                  <c:v>7.1619729999999997</c:v>
                </c:pt>
                <c:pt idx="46941">
                  <c:v>7.1566210000000003</c:v>
                </c:pt>
                <c:pt idx="46942">
                  <c:v>7.149025</c:v>
                </c:pt>
                <c:pt idx="46943">
                  <c:v>7.1540499999999998</c:v>
                </c:pt>
                <c:pt idx="46944">
                  <c:v>7.1551140000000002</c:v>
                </c:pt>
                <c:pt idx="46945">
                  <c:v>7.1496029999999999</c:v>
                </c:pt>
                <c:pt idx="46946">
                  <c:v>7.1563189999999999</c:v>
                </c:pt>
                <c:pt idx="46947">
                  <c:v>7.1643220000000003</c:v>
                </c:pt>
                <c:pt idx="46948">
                  <c:v>7.1561380000000003</c:v>
                </c:pt>
                <c:pt idx="46949">
                  <c:v>7.1545740000000002</c:v>
                </c:pt>
                <c:pt idx="46950">
                  <c:v>7.1616499999999998</c:v>
                </c:pt>
                <c:pt idx="46951">
                  <c:v>7.1592830000000003</c:v>
                </c:pt>
                <c:pt idx="46952">
                  <c:v>7.1528919999999996</c:v>
                </c:pt>
                <c:pt idx="46953">
                  <c:v>7.154922</c:v>
                </c:pt>
                <c:pt idx="46954">
                  <c:v>7.1587769999999997</c:v>
                </c:pt>
                <c:pt idx="46955">
                  <c:v>7.1522209999999999</c:v>
                </c:pt>
                <c:pt idx="46956">
                  <c:v>7.1513869999999997</c:v>
                </c:pt>
                <c:pt idx="46957">
                  <c:v>7.1574200000000001</c:v>
                </c:pt>
                <c:pt idx="46958">
                  <c:v>7.1558809999999999</c:v>
                </c:pt>
                <c:pt idx="46959">
                  <c:v>7.1585380000000001</c:v>
                </c:pt>
                <c:pt idx="46960">
                  <c:v>7.1620039999999996</c:v>
                </c:pt>
                <c:pt idx="46961">
                  <c:v>7.157991</c:v>
                </c:pt>
                <c:pt idx="46962">
                  <c:v>7.1592320000000003</c:v>
                </c:pt>
                <c:pt idx="46963">
                  <c:v>7.1664479999999999</c:v>
                </c:pt>
                <c:pt idx="46964">
                  <c:v>7.1605559999999997</c:v>
                </c:pt>
                <c:pt idx="46965">
                  <c:v>7.1497849999999996</c:v>
                </c:pt>
                <c:pt idx="46966">
                  <c:v>7.1572480000000001</c:v>
                </c:pt>
                <c:pt idx="46967">
                  <c:v>7.1591230000000001</c:v>
                </c:pt>
                <c:pt idx="46968">
                  <c:v>7.1496849999999998</c:v>
                </c:pt>
                <c:pt idx="46969">
                  <c:v>7.1571819999999997</c:v>
                </c:pt>
                <c:pt idx="46970">
                  <c:v>7.1695739999999999</c:v>
                </c:pt>
                <c:pt idx="46971">
                  <c:v>7.1682560000000004</c:v>
                </c:pt>
                <c:pt idx="46972">
                  <c:v>7.167529</c:v>
                </c:pt>
                <c:pt idx="46973">
                  <c:v>7.1721149999999998</c:v>
                </c:pt>
                <c:pt idx="46974">
                  <c:v>7.166442</c:v>
                </c:pt>
                <c:pt idx="46975">
                  <c:v>7.158671</c:v>
                </c:pt>
                <c:pt idx="46976">
                  <c:v>7.1661469999999996</c:v>
                </c:pt>
                <c:pt idx="46977">
                  <c:v>7.1675459999999998</c:v>
                </c:pt>
                <c:pt idx="46978">
                  <c:v>7.1589239999999998</c:v>
                </c:pt>
                <c:pt idx="46979">
                  <c:v>7.1609590000000001</c:v>
                </c:pt>
                <c:pt idx="46980">
                  <c:v>7.1679769999999996</c:v>
                </c:pt>
                <c:pt idx="46981">
                  <c:v>7.1676500000000001</c:v>
                </c:pt>
                <c:pt idx="46982">
                  <c:v>7.1629430000000003</c:v>
                </c:pt>
                <c:pt idx="46983">
                  <c:v>7.1641769999999996</c:v>
                </c:pt>
                <c:pt idx="46984">
                  <c:v>7.1629740000000002</c:v>
                </c:pt>
                <c:pt idx="46985">
                  <c:v>7.1590680000000004</c:v>
                </c:pt>
                <c:pt idx="46986">
                  <c:v>7.1667370000000004</c:v>
                </c:pt>
                <c:pt idx="46987">
                  <c:v>7.1665239999999999</c:v>
                </c:pt>
                <c:pt idx="46988">
                  <c:v>7.1572909999999998</c:v>
                </c:pt>
                <c:pt idx="46989">
                  <c:v>7.1621560000000004</c:v>
                </c:pt>
                <c:pt idx="46990">
                  <c:v>7.1645469999999998</c:v>
                </c:pt>
                <c:pt idx="46991">
                  <c:v>7.1563980000000003</c:v>
                </c:pt>
                <c:pt idx="46992">
                  <c:v>7.1547939999999999</c:v>
                </c:pt>
                <c:pt idx="46993">
                  <c:v>7.1608309999999999</c:v>
                </c:pt>
                <c:pt idx="46994">
                  <c:v>7.163297</c:v>
                </c:pt>
                <c:pt idx="46995">
                  <c:v>7.1611180000000001</c:v>
                </c:pt>
                <c:pt idx="46996">
                  <c:v>7.1628040000000004</c:v>
                </c:pt>
                <c:pt idx="46997">
                  <c:v>7.1649139999999996</c:v>
                </c:pt>
                <c:pt idx="46998">
                  <c:v>7.1630529999999997</c:v>
                </c:pt>
                <c:pt idx="46999">
                  <c:v>7.1620809999999997</c:v>
                </c:pt>
                <c:pt idx="47000">
                  <c:v>7.1639569999999999</c:v>
                </c:pt>
                <c:pt idx="47001">
                  <c:v>7.1621699999999997</c:v>
                </c:pt>
                <c:pt idx="47002">
                  <c:v>7.1602220000000001</c:v>
                </c:pt>
                <c:pt idx="47003">
                  <c:v>7.1639460000000001</c:v>
                </c:pt>
                <c:pt idx="47004">
                  <c:v>7.1630750000000001</c:v>
                </c:pt>
                <c:pt idx="47005">
                  <c:v>7.1634900000000004</c:v>
                </c:pt>
                <c:pt idx="47006">
                  <c:v>7.1688770000000002</c:v>
                </c:pt>
                <c:pt idx="47007">
                  <c:v>7.167681</c:v>
                </c:pt>
                <c:pt idx="47008">
                  <c:v>7.1670920000000002</c:v>
                </c:pt>
                <c:pt idx="47009">
                  <c:v>7.1720280000000001</c:v>
                </c:pt>
                <c:pt idx="47010">
                  <c:v>7.172911</c:v>
                </c:pt>
                <c:pt idx="47011">
                  <c:v>7.1627679999999998</c:v>
                </c:pt>
                <c:pt idx="47012">
                  <c:v>7.1595789999999999</c:v>
                </c:pt>
                <c:pt idx="47013">
                  <c:v>7.1705759999999996</c:v>
                </c:pt>
                <c:pt idx="47014">
                  <c:v>7.1725469999999998</c:v>
                </c:pt>
                <c:pt idx="47015">
                  <c:v>7.1664389999999996</c:v>
                </c:pt>
                <c:pt idx="47016">
                  <c:v>7.1680609999999998</c:v>
                </c:pt>
                <c:pt idx="47017">
                  <c:v>7.1724459999999999</c:v>
                </c:pt>
                <c:pt idx="47018">
                  <c:v>7.1707780000000003</c:v>
                </c:pt>
                <c:pt idx="47019">
                  <c:v>7.1702139999999996</c:v>
                </c:pt>
                <c:pt idx="47020">
                  <c:v>7.1722890000000001</c:v>
                </c:pt>
                <c:pt idx="47021">
                  <c:v>7.1660519999999996</c:v>
                </c:pt>
                <c:pt idx="47022">
                  <c:v>7.1648719999999999</c:v>
                </c:pt>
                <c:pt idx="47023">
                  <c:v>7.1708080000000001</c:v>
                </c:pt>
                <c:pt idx="47024">
                  <c:v>7.1663069999999998</c:v>
                </c:pt>
                <c:pt idx="47025">
                  <c:v>7.1635470000000003</c:v>
                </c:pt>
                <c:pt idx="47026">
                  <c:v>7.1693800000000003</c:v>
                </c:pt>
                <c:pt idx="47027">
                  <c:v>7.1664450000000004</c:v>
                </c:pt>
                <c:pt idx="47028">
                  <c:v>7.1617360000000003</c:v>
                </c:pt>
                <c:pt idx="47029">
                  <c:v>7.1723090000000003</c:v>
                </c:pt>
                <c:pt idx="47030">
                  <c:v>7.1799530000000003</c:v>
                </c:pt>
                <c:pt idx="47031">
                  <c:v>7.1741609999999998</c:v>
                </c:pt>
                <c:pt idx="47032">
                  <c:v>7.174455</c:v>
                </c:pt>
                <c:pt idx="47033">
                  <c:v>7.179017</c:v>
                </c:pt>
                <c:pt idx="47034">
                  <c:v>7.175173</c:v>
                </c:pt>
                <c:pt idx="47035">
                  <c:v>7.1714549999999999</c:v>
                </c:pt>
                <c:pt idx="47036">
                  <c:v>7.1752120000000001</c:v>
                </c:pt>
                <c:pt idx="47037">
                  <c:v>7.1728670000000001</c:v>
                </c:pt>
                <c:pt idx="47038">
                  <c:v>7.1655559999999996</c:v>
                </c:pt>
                <c:pt idx="47039">
                  <c:v>7.1714330000000004</c:v>
                </c:pt>
                <c:pt idx="47040">
                  <c:v>7.1771560000000001</c:v>
                </c:pt>
                <c:pt idx="47041">
                  <c:v>7.172453</c:v>
                </c:pt>
                <c:pt idx="47042">
                  <c:v>7.1740830000000004</c:v>
                </c:pt>
                <c:pt idx="47043">
                  <c:v>7.1775710000000004</c:v>
                </c:pt>
                <c:pt idx="47044">
                  <c:v>7.1733729999999998</c:v>
                </c:pt>
                <c:pt idx="47045">
                  <c:v>7.1721219999999999</c:v>
                </c:pt>
                <c:pt idx="47046">
                  <c:v>7.1758940000000004</c:v>
                </c:pt>
                <c:pt idx="47047">
                  <c:v>7.1726770000000002</c:v>
                </c:pt>
                <c:pt idx="47048">
                  <c:v>7.1662559999999997</c:v>
                </c:pt>
                <c:pt idx="47049">
                  <c:v>7.1707200000000002</c:v>
                </c:pt>
                <c:pt idx="47050">
                  <c:v>7.173343</c:v>
                </c:pt>
                <c:pt idx="47051">
                  <c:v>7.1684169999999998</c:v>
                </c:pt>
                <c:pt idx="47052">
                  <c:v>7.1735170000000004</c:v>
                </c:pt>
                <c:pt idx="47053">
                  <c:v>7.1809139999999996</c:v>
                </c:pt>
                <c:pt idx="47054">
                  <c:v>7.1750550000000004</c:v>
                </c:pt>
                <c:pt idx="47055">
                  <c:v>7.1697100000000002</c:v>
                </c:pt>
                <c:pt idx="47056">
                  <c:v>7.1775770000000003</c:v>
                </c:pt>
                <c:pt idx="47057">
                  <c:v>7.1777699999999998</c:v>
                </c:pt>
                <c:pt idx="47058">
                  <c:v>7.1707799999999997</c:v>
                </c:pt>
                <c:pt idx="47059">
                  <c:v>7.1775219999999997</c:v>
                </c:pt>
                <c:pt idx="47060">
                  <c:v>7.1774589999999998</c:v>
                </c:pt>
                <c:pt idx="47061">
                  <c:v>7.1711650000000002</c:v>
                </c:pt>
                <c:pt idx="47062">
                  <c:v>7.1780730000000004</c:v>
                </c:pt>
                <c:pt idx="47063">
                  <c:v>7.178674</c:v>
                </c:pt>
                <c:pt idx="47064">
                  <c:v>7.1709370000000003</c:v>
                </c:pt>
                <c:pt idx="47065">
                  <c:v>7.173235</c:v>
                </c:pt>
                <c:pt idx="47066">
                  <c:v>7.1778300000000002</c:v>
                </c:pt>
                <c:pt idx="47067">
                  <c:v>7.1697280000000001</c:v>
                </c:pt>
                <c:pt idx="47068">
                  <c:v>7.169022</c:v>
                </c:pt>
                <c:pt idx="47069">
                  <c:v>7.1795520000000002</c:v>
                </c:pt>
                <c:pt idx="47070">
                  <c:v>7.1764270000000003</c:v>
                </c:pt>
                <c:pt idx="47071">
                  <c:v>7.1729830000000003</c:v>
                </c:pt>
                <c:pt idx="47072">
                  <c:v>7.1758459999999999</c:v>
                </c:pt>
                <c:pt idx="47073">
                  <c:v>7.1744240000000001</c:v>
                </c:pt>
                <c:pt idx="47074">
                  <c:v>7.176018</c:v>
                </c:pt>
                <c:pt idx="47075">
                  <c:v>7.179996</c:v>
                </c:pt>
                <c:pt idx="47076">
                  <c:v>7.1823100000000002</c:v>
                </c:pt>
                <c:pt idx="47077">
                  <c:v>7.1807090000000002</c:v>
                </c:pt>
                <c:pt idx="47078">
                  <c:v>7.1776780000000002</c:v>
                </c:pt>
                <c:pt idx="47079">
                  <c:v>7.1815810000000004</c:v>
                </c:pt>
                <c:pt idx="47080">
                  <c:v>7.1844700000000001</c:v>
                </c:pt>
                <c:pt idx="47081">
                  <c:v>7.1792829999999999</c:v>
                </c:pt>
                <c:pt idx="47082">
                  <c:v>7.1794859999999998</c:v>
                </c:pt>
                <c:pt idx="47083">
                  <c:v>7.1858599999999999</c:v>
                </c:pt>
                <c:pt idx="47084">
                  <c:v>7.1792280000000002</c:v>
                </c:pt>
                <c:pt idx="47085">
                  <c:v>7.1737349999999998</c:v>
                </c:pt>
                <c:pt idx="47086">
                  <c:v>7.1832440000000002</c:v>
                </c:pt>
                <c:pt idx="47087">
                  <c:v>7.1806720000000004</c:v>
                </c:pt>
                <c:pt idx="47088">
                  <c:v>7.1732110000000002</c:v>
                </c:pt>
                <c:pt idx="47089">
                  <c:v>7.1817019999999996</c:v>
                </c:pt>
                <c:pt idx="47090">
                  <c:v>7.1861940000000004</c:v>
                </c:pt>
                <c:pt idx="47091">
                  <c:v>7.1790120000000002</c:v>
                </c:pt>
                <c:pt idx="47092">
                  <c:v>7.1783989999999998</c:v>
                </c:pt>
                <c:pt idx="47093">
                  <c:v>7.1852809999999998</c:v>
                </c:pt>
                <c:pt idx="47094">
                  <c:v>7.1799119999999998</c:v>
                </c:pt>
                <c:pt idx="47095">
                  <c:v>7.1740300000000001</c:v>
                </c:pt>
                <c:pt idx="47096">
                  <c:v>7.1779799999999998</c:v>
                </c:pt>
                <c:pt idx="47097">
                  <c:v>7.1778789999999999</c:v>
                </c:pt>
                <c:pt idx="47098">
                  <c:v>7.1774199999999997</c:v>
                </c:pt>
                <c:pt idx="47099">
                  <c:v>7.181629</c:v>
                </c:pt>
                <c:pt idx="47100">
                  <c:v>7.1840479999999998</c:v>
                </c:pt>
                <c:pt idx="47101">
                  <c:v>7.1832979999999997</c:v>
                </c:pt>
                <c:pt idx="47102">
                  <c:v>7.1873360000000002</c:v>
                </c:pt>
                <c:pt idx="47103">
                  <c:v>7.1880470000000001</c:v>
                </c:pt>
                <c:pt idx="47104">
                  <c:v>7.1776669999999996</c:v>
                </c:pt>
                <c:pt idx="47105">
                  <c:v>7.182474</c:v>
                </c:pt>
                <c:pt idx="47106">
                  <c:v>7.1914579999999999</c:v>
                </c:pt>
                <c:pt idx="47107">
                  <c:v>7.1786849999999998</c:v>
                </c:pt>
                <c:pt idx="47108">
                  <c:v>7.1750930000000004</c:v>
                </c:pt>
                <c:pt idx="47109">
                  <c:v>7.1863869999999999</c:v>
                </c:pt>
                <c:pt idx="47110">
                  <c:v>7.1857920000000002</c:v>
                </c:pt>
                <c:pt idx="47111">
                  <c:v>7.1801839999999997</c:v>
                </c:pt>
                <c:pt idx="47112">
                  <c:v>7.1833289999999996</c:v>
                </c:pt>
                <c:pt idx="47113">
                  <c:v>7.1861100000000002</c:v>
                </c:pt>
                <c:pt idx="47114">
                  <c:v>7.1827579999999998</c:v>
                </c:pt>
                <c:pt idx="47115">
                  <c:v>7.186369</c:v>
                </c:pt>
                <c:pt idx="47116">
                  <c:v>7.1904089999999998</c:v>
                </c:pt>
                <c:pt idx="47117">
                  <c:v>7.1839880000000003</c:v>
                </c:pt>
                <c:pt idx="47118">
                  <c:v>7.1833309999999999</c:v>
                </c:pt>
                <c:pt idx="47119">
                  <c:v>7.1927019999999997</c:v>
                </c:pt>
                <c:pt idx="47120">
                  <c:v>7.1907360000000002</c:v>
                </c:pt>
                <c:pt idx="47121">
                  <c:v>7.1779729999999997</c:v>
                </c:pt>
                <c:pt idx="47122">
                  <c:v>7.1823189999999997</c:v>
                </c:pt>
                <c:pt idx="47123">
                  <c:v>7.1905020000000004</c:v>
                </c:pt>
                <c:pt idx="47124">
                  <c:v>7.1814400000000003</c:v>
                </c:pt>
                <c:pt idx="47125">
                  <c:v>7.1847890000000003</c:v>
                </c:pt>
                <c:pt idx="47126">
                  <c:v>7.1945160000000001</c:v>
                </c:pt>
                <c:pt idx="47127">
                  <c:v>7.1858370000000003</c:v>
                </c:pt>
                <c:pt idx="47128">
                  <c:v>7.1834829999999998</c:v>
                </c:pt>
                <c:pt idx="47129">
                  <c:v>7.191846</c:v>
                </c:pt>
                <c:pt idx="47130">
                  <c:v>7.1872319999999998</c:v>
                </c:pt>
                <c:pt idx="47131">
                  <c:v>7.1797959999999996</c:v>
                </c:pt>
                <c:pt idx="47132">
                  <c:v>7.185028</c:v>
                </c:pt>
                <c:pt idx="47133">
                  <c:v>7.1833549999999997</c:v>
                </c:pt>
                <c:pt idx="47134">
                  <c:v>7.1818479999999996</c:v>
                </c:pt>
                <c:pt idx="47135">
                  <c:v>7.191713</c:v>
                </c:pt>
                <c:pt idx="47136">
                  <c:v>7.1907110000000003</c:v>
                </c:pt>
                <c:pt idx="47137">
                  <c:v>7.1851370000000001</c:v>
                </c:pt>
                <c:pt idx="47138">
                  <c:v>7.188008</c:v>
                </c:pt>
                <c:pt idx="47139">
                  <c:v>7.1921249999999999</c:v>
                </c:pt>
                <c:pt idx="47140">
                  <c:v>7.1911649999999998</c:v>
                </c:pt>
                <c:pt idx="47141">
                  <c:v>7.1900040000000001</c:v>
                </c:pt>
                <c:pt idx="47142">
                  <c:v>7.1954650000000004</c:v>
                </c:pt>
                <c:pt idx="47143">
                  <c:v>7.1910689999999997</c:v>
                </c:pt>
                <c:pt idx="47144">
                  <c:v>7.1796259999999998</c:v>
                </c:pt>
                <c:pt idx="47145">
                  <c:v>7.1845129999999999</c:v>
                </c:pt>
                <c:pt idx="47146">
                  <c:v>7.1919930000000001</c:v>
                </c:pt>
                <c:pt idx="47147">
                  <c:v>7.1866120000000002</c:v>
                </c:pt>
                <c:pt idx="47148">
                  <c:v>7.1868949999999998</c:v>
                </c:pt>
                <c:pt idx="47149">
                  <c:v>7.1951749999999999</c:v>
                </c:pt>
                <c:pt idx="47150">
                  <c:v>7.189495</c:v>
                </c:pt>
                <c:pt idx="47151">
                  <c:v>7.1822809999999997</c:v>
                </c:pt>
                <c:pt idx="47152">
                  <c:v>7.1909789999999996</c:v>
                </c:pt>
                <c:pt idx="47153">
                  <c:v>7.1935739999999999</c:v>
                </c:pt>
                <c:pt idx="47154">
                  <c:v>7.1904839999999997</c:v>
                </c:pt>
                <c:pt idx="47155">
                  <c:v>7.1986439999999998</c:v>
                </c:pt>
                <c:pt idx="47156">
                  <c:v>7.2034979999999997</c:v>
                </c:pt>
                <c:pt idx="47157">
                  <c:v>7.1914899999999999</c:v>
                </c:pt>
                <c:pt idx="47158">
                  <c:v>7.1851700000000003</c:v>
                </c:pt>
                <c:pt idx="47159">
                  <c:v>7.1952980000000002</c:v>
                </c:pt>
                <c:pt idx="47160">
                  <c:v>7.1922030000000001</c:v>
                </c:pt>
                <c:pt idx="47161">
                  <c:v>7.1827610000000002</c:v>
                </c:pt>
                <c:pt idx="47162">
                  <c:v>7.189432</c:v>
                </c:pt>
                <c:pt idx="47163">
                  <c:v>7.1956790000000002</c:v>
                </c:pt>
                <c:pt idx="47164">
                  <c:v>7.1929030000000003</c:v>
                </c:pt>
                <c:pt idx="47165">
                  <c:v>7.1956300000000004</c:v>
                </c:pt>
                <c:pt idx="47166">
                  <c:v>7.1974159999999996</c:v>
                </c:pt>
                <c:pt idx="47167">
                  <c:v>7.1835690000000003</c:v>
                </c:pt>
                <c:pt idx="47168">
                  <c:v>7.1841710000000001</c:v>
                </c:pt>
                <c:pt idx="47169">
                  <c:v>7.2014180000000003</c:v>
                </c:pt>
                <c:pt idx="47170">
                  <c:v>7.2005290000000004</c:v>
                </c:pt>
                <c:pt idx="47171">
                  <c:v>7.1926709999999998</c:v>
                </c:pt>
                <c:pt idx="47172">
                  <c:v>7.1967689999999997</c:v>
                </c:pt>
                <c:pt idx="47173">
                  <c:v>7.1967619999999997</c:v>
                </c:pt>
                <c:pt idx="47174">
                  <c:v>7.1913970000000003</c:v>
                </c:pt>
                <c:pt idx="47175">
                  <c:v>7.1931500000000002</c:v>
                </c:pt>
                <c:pt idx="47176">
                  <c:v>7.1959900000000001</c:v>
                </c:pt>
                <c:pt idx="47177">
                  <c:v>7.1904029999999999</c:v>
                </c:pt>
                <c:pt idx="47178">
                  <c:v>7.1929740000000004</c:v>
                </c:pt>
                <c:pt idx="47179">
                  <c:v>7.2053330000000004</c:v>
                </c:pt>
                <c:pt idx="47180">
                  <c:v>7.2001410000000003</c:v>
                </c:pt>
                <c:pt idx="47181">
                  <c:v>7.1913169999999997</c:v>
                </c:pt>
                <c:pt idx="47182">
                  <c:v>7.1967629999999998</c:v>
                </c:pt>
                <c:pt idx="47183">
                  <c:v>7.1983509999999997</c:v>
                </c:pt>
                <c:pt idx="47184">
                  <c:v>7.1937740000000003</c:v>
                </c:pt>
                <c:pt idx="47185">
                  <c:v>7.1998569999999997</c:v>
                </c:pt>
                <c:pt idx="47186">
                  <c:v>7.2030310000000002</c:v>
                </c:pt>
                <c:pt idx="47187">
                  <c:v>7.1915329999999997</c:v>
                </c:pt>
                <c:pt idx="47188">
                  <c:v>7.1938230000000001</c:v>
                </c:pt>
                <c:pt idx="47189">
                  <c:v>7.2024540000000004</c:v>
                </c:pt>
                <c:pt idx="47190">
                  <c:v>7.1937420000000003</c:v>
                </c:pt>
                <c:pt idx="47191">
                  <c:v>7.1918499999999996</c:v>
                </c:pt>
                <c:pt idx="47192">
                  <c:v>7.197076</c:v>
                </c:pt>
                <c:pt idx="47193">
                  <c:v>7.1929109999999996</c:v>
                </c:pt>
                <c:pt idx="47194">
                  <c:v>7.1913390000000001</c:v>
                </c:pt>
                <c:pt idx="47195">
                  <c:v>7.1975930000000004</c:v>
                </c:pt>
                <c:pt idx="47196">
                  <c:v>7.1971530000000001</c:v>
                </c:pt>
                <c:pt idx="47197">
                  <c:v>7.1930909999999999</c:v>
                </c:pt>
                <c:pt idx="47198">
                  <c:v>7.1992380000000002</c:v>
                </c:pt>
                <c:pt idx="47199">
                  <c:v>7.2019630000000001</c:v>
                </c:pt>
                <c:pt idx="47200">
                  <c:v>7.1971439999999998</c:v>
                </c:pt>
                <c:pt idx="47201">
                  <c:v>7.1976269999999998</c:v>
                </c:pt>
                <c:pt idx="47202">
                  <c:v>7.200812</c:v>
                </c:pt>
                <c:pt idx="47203">
                  <c:v>7.2031409999999996</c:v>
                </c:pt>
                <c:pt idx="47204">
                  <c:v>7.2004440000000001</c:v>
                </c:pt>
                <c:pt idx="47205">
                  <c:v>7.2002670000000002</c:v>
                </c:pt>
                <c:pt idx="47206">
                  <c:v>7.2045839999999997</c:v>
                </c:pt>
                <c:pt idx="47207">
                  <c:v>7.2009879999999997</c:v>
                </c:pt>
                <c:pt idx="47208">
                  <c:v>7.1979300000000004</c:v>
                </c:pt>
                <c:pt idx="47209">
                  <c:v>7.1985739999999998</c:v>
                </c:pt>
                <c:pt idx="47210">
                  <c:v>7.1971059999999998</c:v>
                </c:pt>
                <c:pt idx="47211">
                  <c:v>7.2006059999999996</c:v>
                </c:pt>
                <c:pt idx="47212">
                  <c:v>7.2061570000000001</c:v>
                </c:pt>
                <c:pt idx="47213">
                  <c:v>7.2005330000000001</c:v>
                </c:pt>
                <c:pt idx="47214">
                  <c:v>7.19374</c:v>
                </c:pt>
                <c:pt idx="47215">
                  <c:v>7.2019760000000002</c:v>
                </c:pt>
                <c:pt idx="47216">
                  <c:v>7.203729</c:v>
                </c:pt>
                <c:pt idx="47217">
                  <c:v>7.1963249999999999</c:v>
                </c:pt>
                <c:pt idx="47218">
                  <c:v>7.2030250000000002</c:v>
                </c:pt>
                <c:pt idx="47219">
                  <c:v>7.2089759999999998</c:v>
                </c:pt>
                <c:pt idx="47220">
                  <c:v>7.2010230000000002</c:v>
                </c:pt>
                <c:pt idx="47221">
                  <c:v>7.194496</c:v>
                </c:pt>
                <c:pt idx="47222">
                  <c:v>7.1984089999999998</c:v>
                </c:pt>
                <c:pt idx="47223">
                  <c:v>7.2019440000000001</c:v>
                </c:pt>
                <c:pt idx="47224">
                  <c:v>7.2033120000000004</c:v>
                </c:pt>
                <c:pt idx="47225">
                  <c:v>7.2118250000000002</c:v>
                </c:pt>
                <c:pt idx="47226">
                  <c:v>7.2119309999999999</c:v>
                </c:pt>
                <c:pt idx="47227">
                  <c:v>7.2030909999999997</c:v>
                </c:pt>
                <c:pt idx="47228">
                  <c:v>7.2079259999999996</c:v>
                </c:pt>
                <c:pt idx="47229">
                  <c:v>7.2136719999999999</c:v>
                </c:pt>
                <c:pt idx="47230">
                  <c:v>7.2036030000000002</c:v>
                </c:pt>
                <c:pt idx="47231">
                  <c:v>7.201282</c:v>
                </c:pt>
                <c:pt idx="47232">
                  <c:v>7.2121979999999999</c:v>
                </c:pt>
                <c:pt idx="47233">
                  <c:v>7.2085109999999997</c:v>
                </c:pt>
                <c:pt idx="47234">
                  <c:v>7.1985130000000002</c:v>
                </c:pt>
                <c:pt idx="47235">
                  <c:v>7.2010949999999996</c:v>
                </c:pt>
                <c:pt idx="47236">
                  <c:v>7.2066400000000002</c:v>
                </c:pt>
                <c:pt idx="47237">
                  <c:v>7.2058470000000003</c:v>
                </c:pt>
                <c:pt idx="47238">
                  <c:v>7.2049159999999999</c:v>
                </c:pt>
                <c:pt idx="47239">
                  <c:v>7.2061279999999996</c:v>
                </c:pt>
                <c:pt idx="47240">
                  <c:v>7.2053960000000004</c:v>
                </c:pt>
                <c:pt idx="47241">
                  <c:v>7.2072310000000002</c:v>
                </c:pt>
                <c:pt idx="47242">
                  <c:v>7.2075610000000001</c:v>
                </c:pt>
                <c:pt idx="47243">
                  <c:v>7.2004859999999997</c:v>
                </c:pt>
                <c:pt idx="47244">
                  <c:v>7.2032759999999998</c:v>
                </c:pt>
                <c:pt idx="47245">
                  <c:v>7.2115260000000001</c:v>
                </c:pt>
                <c:pt idx="47246">
                  <c:v>7.2048180000000004</c:v>
                </c:pt>
                <c:pt idx="47247">
                  <c:v>7.201676</c:v>
                </c:pt>
                <c:pt idx="47248">
                  <c:v>7.2092359999999998</c:v>
                </c:pt>
                <c:pt idx="47249">
                  <c:v>7.2064979999999998</c:v>
                </c:pt>
                <c:pt idx="47250">
                  <c:v>7.1992760000000002</c:v>
                </c:pt>
                <c:pt idx="47251">
                  <c:v>7.2077249999999999</c:v>
                </c:pt>
                <c:pt idx="47252">
                  <c:v>7.2145989999999998</c:v>
                </c:pt>
                <c:pt idx="47253">
                  <c:v>7.2026159999999999</c:v>
                </c:pt>
                <c:pt idx="47254">
                  <c:v>7.2020460000000002</c:v>
                </c:pt>
                <c:pt idx="47255">
                  <c:v>7.2111970000000003</c:v>
                </c:pt>
                <c:pt idx="47256">
                  <c:v>7.2025079999999999</c:v>
                </c:pt>
                <c:pt idx="47257">
                  <c:v>7.1980979999999999</c:v>
                </c:pt>
                <c:pt idx="47258">
                  <c:v>7.2058210000000003</c:v>
                </c:pt>
                <c:pt idx="47259">
                  <c:v>7.2081710000000001</c:v>
                </c:pt>
                <c:pt idx="47260">
                  <c:v>7.2072440000000002</c:v>
                </c:pt>
                <c:pt idx="47261">
                  <c:v>7.2107270000000003</c:v>
                </c:pt>
                <c:pt idx="47262">
                  <c:v>7.2154509999999998</c:v>
                </c:pt>
                <c:pt idx="47263">
                  <c:v>7.2119309999999999</c:v>
                </c:pt>
                <c:pt idx="47264">
                  <c:v>7.2094360000000002</c:v>
                </c:pt>
                <c:pt idx="47265">
                  <c:v>7.211913</c:v>
                </c:pt>
                <c:pt idx="47266">
                  <c:v>7.2102940000000002</c:v>
                </c:pt>
                <c:pt idx="47267">
                  <c:v>7.2076510000000003</c:v>
                </c:pt>
                <c:pt idx="47268">
                  <c:v>7.2095149999999997</c:v>
                </c:pt>
                <c:pt idx="47269">
                  <c:v>7.2115410000000004</c:v>
                </c:pt>
                <c:pt idx="47270">
                  <c:v>7.2055369999999996</c:v>
                </c:pt>
                <c:pt idx="47271">
                  <c:v>7.2078049999999996</c:v>
                </c:pt>
                <c:pt idx="47272">
                  <c:v>7.218159</c:v>
                </c:pt>
                <c:pt idx="47273">
                  <c:v>7.2116699999999998</c:v>
                </c:pt>
                <c:pt idx="47274">
                  <c:v>7.2078660000000001</c:v>
                </c:pt>
                <c:pt idx="47275">
                  <c:v>7.2190329999999996</c:v>
                </c:pt>
                <c:pt idx="47276">
                  <c:v>7.2180239999999998</c:v>
                </c:pt>
                <c:pt idx="47277">
                  <c:v>7.2063410000000001</c:v>
                </c:pt>
                <c:pt idx="47278">
                  <c:v>7.2089540000000003</c:v>
                </c:pt>
                <c:pt idx="47279">
                  <c:v>7.2115270000000002</c:v>
                </c:pt>
                <c:pt idx="47280">
                  <c:v>7.2005800000000004</c:v>
                </c:pt>
                <c:pt idx="47281">
                  <c:v>7.2061479999999998</c:v>
                </c:pt>
                <c:pt idx="47282">
                  <c:v>7.2171989999999999</c:v>
                </c:pt>
                <c:pt idx="47283">
                  <c:v>7.2101360000000003</c:v>
                </c:pt>
                <c:pt idx="47284">
                  <c:v>7.2088669999999997</c:v>
                </c:pt>
                <c:pt idx="47285">
                  <c:v>7.2168599999999996</c:v>
                </c:pt>
                <c:pt idx="47286">
                  <c:v>7.2154379999999998</c:v>
                </c:pt>
                <c:pt idx="47287">
                  <c:v>7.2132310000000004</c:v>
                </c:pt>
                <c:pt idx="47288">
                  <c:v>7.2195790000000004</c:v>
                </c:pt>
                <c:pt idx="47289">
                  <c:v>7.2160549999999999</c:v>
                </c:pt>
                <c:pt idx="47290">
                  <c:v>7.2099760000000002</c:v>
                </c:pt>
                <c:pt idx="47291">
                  <c:v>7.2179700000000002</c:v>
                </c:pt>
                <c:pt idx="47292">
                  <c:v>7.2166410000000001</c:v>
                </c:pt>
                <c:pt idx="47293">
                  <c:v>7.2119249999999999</c:v>
                </c:pt>
                <c:pt idx="47294">
                  <c:v>7.2164529999999996</c:v>
                </c:pt>
                <c:pt idx="47295">
                  <c:v>7.2162480000000002</c:v>
                </c:pt>
                <c:pt idx="47296">
                  <c:v>7.2135210000000001</c:v>
                </c:pt>
                <c:pt idx="47297">
                  <c:v>7.2141209999999996</c:v>
                </c:pt>
                <c:pt idx="47298">
                  <c:v>7.2162420000000003</c:v>
                </c:pt>
                <c:pt idx="47299">
                  <c:v>7.2120699999999998</c:v>
                </c:pt>
                <c:pt idx="47300">
                  <c:v>7.2099609999999998</c:v>
                </c:pt>
                <c:pt idx="47301">
                  <c:v>7.218083</c:v>
                </c:pt>
                <c:pt idx="47302">
                  <c:v>7.2196759999999998</c:v>
                </c:pt>
                <c:pt idx="47303">
                  <c:v>7.2122120000000001</c:v>
                </c:pt>
                <c:pt idx="47304">
                  <c:v>7.2101610000000003</c:v>
                </c:pt>
                <c:pt idx="47305">
                  <c:v>7.2149210000000004</c:v>
                </c:pt>
                <c:pt idx="47306">
                  <c:v>7.2160789999999997</c:v>
                </c:pt>
                <c:pt idx="47307">
                  <c:v>7.2188030000000003</c:v>
                </c:pt>
                <c:pt idx="47308">
                  <c:v>7.2248890000000001</c:v>
                </c:pt>
                <c:pt idx="47309">
                  <c:v>7.2226990000000004</c:v>
                </c:pt>
                <c:pt idx="47310">
                  <c:v>7.2185439999999996</c:v>
                </c:pt>
                <c:pt idx="47311">
                  <c:v>7.2172010000000002</c:v>
                </c:pt>
                <c:pt idx="47312">
                  <c:v>7.2173509999999998</c:v>
                </c:pt>
                <c:pt idx="47313">
                  <c:v>7.2185350000000001</c:v>
                </c:pt>
                <c:pt idx="47314">
                  <c:v>7.215147</c:v>
                </c:pt>
                <c:pt idx="47315">
                  <c:v>7.2150230000000004</c:v>
                </c:pt>
                <c:pt idx="47316">
                  <c:v>7.2126789999999996</c:v>
                </c:pt>
                <c:pt idx="47317">
                  <c:v>7.2127140000000001</c:v>
                </c:pt>
                <c:pt idx="47318">
                  <c:v>7.2209349999999999</c:v>
                </c:pt>
                <c:pt idx="47319">
                  <c:v>7.2184160000000004</c:v>
                </c:pt>
                <c:pt idx="47320">
                  <c:v>7.2156289999999998</c:v>
                </c:pt>
                <c:pt idx="47321">
                  <c:v>7.2198549999999999</c:v>
                </c:pt>
                <c:pt idx="47322">
                  <c:v>7.2213770000000004</c:v>
                </c:pt>
                <c:pt idx="47323">
                  <c:v>7.2192749999999997</c:v>
                </c:pt>
                <c:pt idx="47324">
                  <c:v>7.2177420000000003</c:v>
                </c:pt>
                <c:pt idx="47325">
                  <c:v>7.2193339999999999</c:v>
                </c:pt>
                <c:pt idx="47326">
                  <c:v>7.2148469999999998</c:v>
                </c:pt>
                <c:pt idx="47327">
                  <c:v>7.2174560000000003</c:v>
                </c:pt>
                <c:pt idx="47328">
                  <c:v>7.2248609999999998</c:v>
                </c:pt>
                <c:pt idx="47329">
                  <c:v>7.221571</c:v>
                </c:pt>
                <c:pt idx="47330">
                  <c:v>7.2225270000000004</c:v>
                </c:pt>
                <c:pt idx="47331">
                  <c:v>7.2291270000000001</c:v>
                </c:pt>
                <c:pt idx="47332">
                  <c:v>7.2275980000000004</c:v>
                </c:pt>
                <c:pt idx="47333">
                  <c:v>7.2182139999999997</c:v>
                </c:pt>
                <c:pt idx="47334">
                  <c:v>7.220313</c:v>
                </c:pt>
                <c:pt idx="47335">
                  <c:v>7.2281589999999998</c:v>
                </c:pt>
                <c:pt idx="47336">
                  <c:v>7.2186050000000002</c:v>
                </c:pt>
                <c:pt idx="47337">
                  <c:v>7.2146309999999998</c:v>
                </c:pt>
                <c:pt idx="47338">
                  <c:v>7.2227170000000003</c:v>
                </c:pt>
                <c:pt idx="47339">
                  <c:v>7.2196429999999996</c:v>
                </c:pt>
                <c:pt idx="47340">
                  <c:v>7.2180169999999997</c:v>
                </c:pt>
                <c:pt idx="47341">
                  <c:v>7.2274719999999997</c:v>
                </c:pt>
                <c:pt idx="47342">
                  <c:v>7.2263320000000002</c:v>
                </c:pt>
                <c:pt idx="47343">
                  <c:v>7.2143759999999997</c:v>
                </c:pt>
                <c:pt idx="47344">
                  <c:v>7.2189560000000004</c:v>
                </c:pt>
                <c:pt idx="47345">
                  <c:v>7.2264879999999998</c:v>
                </c:pt>
                <c:pt idx="47346">
                  <c:v>7.2164289999999998</c:v>
                </c:pt>
                <c:pt idx="47347">
                  <c:v>7.2157400000000003</c:v>
                </c:pt>
                <c:pt idx="47348">
                  <c:v>7.2250909999999999</c:v>
                </c:pt>
                <c:pt idx="47349">
                  <c:v>7.226515</c:v>
                </c:pt>
                <c:pt idx="47350">
                  <c:v>7.2281399999999998</c:v>
                </c:pt>
                <c:pt idx="47351">
                  <c:v>7.2310530000000002</c:v>
                </c:pt>
                <c:pt idx="47352">
                  <c:v>7.2280899999999999</c:v>
                </c:pt>
                <c:pt idx="47353">
                  <c:v>7.2225229999999998</c:v>
                </c:pt>
                <c:pt idx="47354">
                  <c:v>7.2242009999999999</c:v>
                </c:pt>
                <c:pt idx="47355">
                  <c:v>7.229565</c:v>
                </c:pt>
                <c:pt idx="47356">
                  <c:v>7.2252099999999997</c:v>
                </c:pt>
                <c:pt idx="47357">
                  <c:v>7.2215210000000001</c:v>
                </c:pt>
                <c:pt idx="47358">
                  <c:v>7.2262649999999997</c:v>
                </c:pt>
                <c:pt idx="47359">
                  <c:v>7.2254909999999999</c:v>
                </c:pt>
                <c:pt idx="47360">
                  <c:v>7.2198799999999999</c:v>
                </c:pt>
                <c:pt idx="47361">
                  <c:v>7.222817</c:v>
                </c:pt>
                <c:pt idx="47362">
                  <c:v>7.2279260000000001</c:v>
                </c:pt>
                <c:pt idx="47363">
                  <c:v>7.2244799999999998</c:v>
                </c:pt>
                <c:pt idx="47364">
                  <c:v>7.2229830000000002</c:v>
                </c:pt>
                <c:pt idx="47365">
                  <c:v>7.2231969999999999</c:v>
                </c:pt>
                <c:pt idx="47366">
                  <c:v>7.2211020000000001</c:v>
                </c:pt>
                <c:pt idx="47367">
                  <c:v>7.224729</c:v>
                </c:pt>
                <c:pt idx="47368">
                  <c:v>7.2323959999999996</c:v>
                </c:pt>
                <c:pt idx="47369">
                  <c:v>7.2344330000000001</c:v>
                </c:pt>
                <c:pt idx="47370">
                  <c:v>7.2297630000000002</c:v>
                </c:pt>
                <c:pt idx="47371">
                  <c:v>7.230861</c:v>
                </c:pt>
                <c:pt idx="47372">
                  <c:v>7.2310109999999996</c:v>
                </c:pt>
                <c:pt idx="47373">
                  <c:v>7.2283900000000001</c:v>
                </c:pt>
                <c:pt idx="47374">
                  <c:v>7.2378419999999997</c:v>
                </c:pt>
                <c:pt idx="47375">
                  <c:v>7.2412359999999998</c:v>
                </c:pt>
                <c:pt idx="47376">
                  <c:v>7.2290729999999996</c:v>
                </c:pt>
                <c:pt idx="47377">
                  <c:v>7.2258760000000004</c:v>
                </c:pt>
                <c:pt idx="47378">
                  <c:v>7.2291460000000001</c:v>
                </c:pt>
                <c:pt idx="47379">
                  <c:v>7.2254339999999999</c:v>
                </c:pt>
                <c:pt idx="47380">
                  <c:v>7.2267229999999998</c:v>
                </c:pt>
                <c:pt idx="47381">
                  <c:v>7.2347840000000003</c:v>
                </c:pt>
                <c:pt idx="47382">
                  <c:v>7.2288560000000004</c:v>
                </c:pt>
                <c:pt idx="47383">
                  <c:v>7.222048</c:v>
                </c:pt>
                <c:pt idx="47384">
                  <c:v>7.2281969999999998</c:v>
                </c:pt>
                <c:pt idx="47385">
                  <c:v>7.2270390000000004</c:v>
                </c:pt>
                <c:pt idx="47386">
                  <c:v>7.2228130000000004</c:v>
                </c:pt>
                <c:pt idx="47387">
                  <c:v>7.224075</c:v>
                </c:pt>
                <c:pt idx="47388">
                  <c:v>7.225034</c:v>
                </c:pt>
                <c:pt idx="47389">
                  <c:v>7.225714</c:v>
                </c:pt>
                <c:pt idx="47390">
                  <c:v>7.2285870000000001</c:v>
                </c:pt>
                <c:pt idx="47391">
                  <c:v>7.2308479999999999</c:v>
                </c:pt>
                <c:pt idx="47392">
                  <c:v>7.2281170000000001</c:v>
                </c:pt>
                <c:pt idx="47393">
                  <c:v>7.2308190000000003</c:v>
                </c:pt>
                <c:pt idx="47394">
                  <c:v>7.2373950000000002</c:v>
                </c:pt>
                <c:pt idx="47395">
                  <c:v>7.2341839999999999</c:v>
                </c:pt>
                <c:pt idx="47396">
                  <c:v>7.2323040000000001</c:v>
                </c:pt>
                <c:pt idx="47397">
                  <c:v>7.2373979999999998</c:v>
                </c:pt>
                <c:pt idx="47398">
                  <c:v>7.2354279999999997</c:v>
                </c:pt>
                <c:pt idx="47399">
                  <c:v>7.2282289999999998</c:v>
                </c:pt>
                <c:pt idx="47400">
                  <c:v>7.2350339999999997</c:v>
                </c:pt>
                <c:pt idx="47401">
                  <c:v>7.2413249999999998</c:v>
                </c:pt>
                <c:pt idx="47402">
                  <c:v>7.2270500000000002</c:v>
                </c:pt>
                <c:pt idx="47403">
                  <c:v>7.2234020000000001</c:v>
                </c:pt>
                <c:pt idx="47404">
                  <c:v>7.2363080000000002</c:v>
                </c:pt>
                <c:pt idx="47405">
                  <c:v>7.233428</c:v>
                </c:pt>
                <c:pt idx="47406">
                  <c:v>7.2276179999999997</c:v>
                </c:pt>
                <c:pt idx="47407">
                  <c:v>7.2309359999999998</c:v>
                </c:pt>
                <c:pt idx="47408">
                  <c:v>7.2279970000000002</c:v>
                </c:pt>
                <c:pt idx="47409">
                  <c:v>7.225581</c:v>
                </c:pt>
                <c:pt idx="47410">
                  <c:v>7.2341119999999997</c:v>
                </c:pt>
                <c:pt idx="47411">
                  <c:v>7.2362729999999997</c:v>
                </c:pt>
                <c:pt idx="47412">
                  <c:v>7.2296149999999999</c:v>
                </c:pt>
                <c:pt idx="47413">
                  <c:v>7.2347239999999999</c:v>
                </c:pt>
                <c:pt idx="47414">
                  <c:v>7.2383579999999998</c:v>
                </c:pt>
                <c:pt idx="47415">
                  <c:v>7.2340559999999998</c:v>
                </c:pt>
                <c:pt idx="47416">
                  <c:v>7.2369709999999996</c:v>
                </c:pt>
                <c:pt idx="47417">
                  <c:v>7.241295</c:v>
                </c:pt>
                <c:pt idx="47418">
                  <c:v>7.2359260000000001</c:v>
                </c:pt>
                <c:pt idx="47419">
                  <c:v>7.2296829999999996</c:v>
                </c:pt>
                <c:pt idx="47420">
                  <c:v>7.2381789999999997</c:v>
                </c:pt>
                <c:pt idx="47421">
                  <c:v>7.2435359999999998</c:v>
                </c:pt>
                <c:pt idx="47422">
                  <c:v>7.2374660000000004</c:v>
                </c:pt>
                <c:pt idx="47423">
                  <c:v>7.2377880000000001</c:v>
                </c:pt>
                <c:pt idx="47424">
                  <c:v>7.2363660000000003</c:v>
                </c:pt>
                <c:pt idx="47425">
                  <c:v>7.2307610000000002</c:v>
                </c:pt>
                <c:pt idx="47426">
                  <c:v>7.2326600000000001</c:v>
                </c:pt>
                <c:pt idx="47427">
                  <c:v>7.2385419999999998</c:v>
                </c:pt>
                <c:pt idx="47428">
                  <c:v>7.2336999999999998</c:v>
                </c:pt>
                <c:pt idx="47429">
                  <c:v>7.2278219999999997</c:v>
                </c:pt>
                <c:pt idx="47430">
                  <c:v>7.2384630000000003</c:v>
                </c:pt>
                <c:pt idx="47431">
                  <c:v>7.2451049999999997</c:v>
                </c:pt>
                <c:pt idx="47432">
                  <c:v>7.2388839999999997</c:v>
                </c:pt>
                <c:pt idx="47433">
                  <c:v>7.2418060000000004</c:v>
                </c:pt>
                <c:pt idx="47434">
                  <c:v>7.2475860000000001</c:v>
                </c:pt>
                <c:pt idx="47435">
                  <c:v>7.2378549999999997</c:v>
                </c:pt>
                <c:pt idx="47436">
                  <c:v>7.2315880000000003</c:v>
                </c:pt>
                <c:pt idx="47437">
                  <c:v>7.2402680000000004</c:v>
                </c:pt>
                <c:pt idx="47438">
                  <c:v>7.2375319999999999</c:v>
                </c:pt>
                <c:pt idx="47439">
                  <c:v>7.2332970000000003</c:v>
                </c:pt>
                <c:pt idx="47440">
                  <c:v>7.2438539999999998</c:v>
                </c:pt>
                <c:pt idx="47441">
                  <c:v>7.2440639999999998</c:v>
                </c:pt>
                <c:pt idx="47442">
                  <c:v>7.237806</c:v>
                </c:pt>
                <c:pt idx="47443">
                  <c:v>7.2407719999999998</c:v>
                </c:pt>
                <c:pt idx="47444">
                  <c:v>7.2407979999999998</c:v>
                </c:pt>
                <c:pt idx="47445">
                  <c:v>7.2338019999999998</c:v>
                </c:pt>
                <c:pt idx="47446">
                  <c:v>7.2373440000000002</c:v>
                </c:pt>
                <c:pt idx="47447">
                  <c:v>7.2465400000000004</c:v>
                </c:pt>
                <c:pt idx="47448">
                  <c:v>7.2390600000000003</c:v>
                </c:pt>
                <c:pt idx="47449">
                  <c:v>7.2331570000000003</c:v>
                </c:pt>
                <c:pt idx="47450">
                  <c:v>7.2390930000000004</c:v>
                </c:pt>
                <c:pt idx="47451">
                  <c:v>7.2367410000000003</c:v>
                </c:pt>
                <c:pt idx="47452">
                  <c:v>7.2360480000000003</c:v>
                </c:pt>
                <c:pt idx="47453">
                  <c:v>7.2443439999999999</c:v>
                </c:pt>
                <c:pt idx="47454">
                  <c:v>7.2439229999999997</c:v>
                </c:pt>
                <c:pt idx="47455">
                  <c:v>7.2381789999999997</c:v>
                </c:pt>
                <c:pt idx="47456">
                  <c:v>7.2371930000000004</c:v>
                </c:pt>
                <c:pt idx="47457">
                  <c:v>7.2388370000000002</c:v>
                </c:pt>
                <c:pt idx="47458">
                  <c:v>7.2414899999999998</c:v>
                </c:pt>
                <c:pt idx="47459">
                  <c:v>7.2468329999999996</c:v>
                </c:pt>
                <c:pt idx="47460">
                  <c:v>7.2486319999999997</c:v>
                </c:pt>
                <c:pt idx="47461">
                  <c:v>7.24254</c:v>
                </c:pt>
                <c:pt idx="47462">
                  <c:v>7.2393960000000002</c:v>
                </c:pt>
                <c:pt idx="47463">
                  <c:v>7.2443619999999997</c:v>
                </c:pt>
                <c:pt idx="47464">
                  <c:v>7.2463790000000001</c:v>
                </c:pt>
                <c:pt idx="47465">
                  <c:v>7.237438</c:v>
                </c:pt>
                <c:pt idx="47466">
                  <c:v>7.237368</c:v>
                </c:pt>
                <c:pt idx="47467">
                  <c:v>7.2475120000000004</c:v>
                </c:pt>
                <c:pt idx="47468">
                  <c:v>7.246175</c:v>
                </c:pt>
                <c:pt idx="47469">
                  <c:v>7.2447229999999996</c:v>
                </c:pt>
                <c:pt idx="47470">
                  <c:v>7.244453</c:v>
                </c:pt>
                <c:pt idx="47471">
                  <c:v>7.2384430000000002</c:v>
                </c:pt>
                <c:pt idx="47472">
                  <c:v>7.239986</c:v>
                </c:pt>
                <c:pt idx="47473">
                  <c:v>7.246645</c:v>
                </c:pt>
                <c:pt idx="47474">
                  <c:v>7.2445449999999996</c:v>
                </c:pt>
                <c:pt idx="47475">
                  <c:v>7.2379389999999999</c:v>
                </c:pt>
                <c:pt idx="47476">
                  <c:v>7.2475120000000004</c:v>
                </c:pt>
                <c:pt idx="47477">
                  <c:v>7.2531929999999996</c:v>
                </c:pt>
                <c:pt idx="47478">
                  <c:v>7.2410220000000001</c:v>
                </c:pt>
                <c:pt idx="47479">
                  <c:v>7.2440420000000003</c:v>
                </c:pt>
                <c:pt idx="47480">
                  <c:v>7.253139</c:v>
                </c:pt>
                <c:pt idx="47481">
                  <c:v>7.2462299999999997</c:v>
                </c:pt>
                <c:pt idx="47482">
                  <c:v>7.2419390000000003</c:v>
                </c:pt>
                <c:pt idx="47483">
                  <c:v>7.250273</c:v>
                </c:pt>
                <c:pt idx="47484">
                  <c:v>7.2492960000000002</c:v>
                </c:pt>
                <c:pt idx="47485">
                  <c:v>7.2405569999999999</c:v>
                </c:pt>
                <c:pt idx="47486">
                  <c:v>7.2484820000000001</c:v>
                </c:pt>
                <c:pt idx="47487">
                  <c:v>7.2481970000000002</c:v>
                </c:pt>
                <c:pt idx="47488">
                  <c:v>7.237819</c:v>
                </c:pt>
                <c:pt idx="47489">
                  <c:v>7.2459110000000004</c:v>
                </c:pt>
                <c:pt idx="47490">
                  <c:v>7.2501379999999997</c:v>
                </c:pt>
                <c:pt idx="47491">
                  <c:v>7.2426570000000003</c:v>
                </c:pt>
                <c:pt idx="47492">
                  <c:v>7.246518</c:v>
                </c:pt>
                <c:pt idx="47493">
                  <c:v>7.2534320000000001</c:v>
                </c:pt>
                <c:pt idx="47494">
                  <c:v>7.2454840000000003</c:v>
                </c:pt>
                <c:pt idx="47495">
                  <c:v>7.2424439999999999</c:v>
                </c:pt>
                <c:pt idx="47496">
                  <c:v>7.2520049999999996</c:v>
                </c:pt>
                <c:pt idx="47497">
                  <c:v>7.248767</c:v>
                </c:pt>
                <c:pt idx="47498">
                  <c:v>7.2451559999999997</c:v>
                </c:pt>
                <c:pt idx="47499">
                  <c:v>7.2514029999999998</c:v>
                </c:pt>
                <c:pt idx="47500">
                  <c:v>7.252008</c:v>
                </c:pt>
                <c:pt idx="47501">
                  <c:v>7.2504419999999996</c:v>
                </c:pt>
                <c:pt idx="47502">
                  <c:v>7.2504189999999999</c:v>
                </c:pt>
                <c:pt idx="47503">
                  <c:v>7.2521829999999996</c:v>
                </c:pt>
                <c:pt idx="47504">
                  <c:v>7.2502500000000003</c:v>
                </c:pt>
                <c:pt idx="47505">
                  <c:v>7.2510820000000002</c:v>
                </c:pt>
                <c:pt idx="47506">
                  <c:v>7.254232</c:v>
                </c:pt>
                <c:pt idx="47507">
                  <c:v>7.2480270000000004</c:v>
                </c:pt>
                <c:pt idx="47508">
                  <c:v>7.2460889999999996</c:v>
                </c:pt>
                <c:pt idx="47509">
                  <c:v>7.2515530000000004</c:v>
                </c:pt>
                <c:pt idx="47510">
                  <c:v>7.2527010000000001</c:v>
                </c:pt>
                <c:pt idx="47511">
                  <c:v>7.2465739999999998</c:v>
                </c:pt>
                <c:pt idx="47512">
                  <c:v>7.2460699999999996</c:v>
                </c:pt>
                <c:pt idx="47513">
                  <c:v>7.2539879999999997</c:v>
                </c:pt>
                <c:pt idx="47514">
                  <c:v>7.2490569999999996</c:v>
                </c:pt>
                <c:pt idx="47515">
                  <c:v>7.2450640000000002</c:v>
                </c:pt>
                <c:pt idx="47516">
                  <c:v>7.2563240000000002</c:v>
                </c:pt>
                <c:pt idx="47517">
                  <c:v>7.2570110000000003</c:v>
                </c:pt>
                <c:pt idx="47518">
                  <c:v>7.2487830000000004</c:v>
                </c:pt>
                <c:pt idx="47519">
                  <c:v>7.2495909999999997</c:v>
                </c:pt>
                <c:pt idx="47520">
                  <c:v>7.251017</c:v>
                </c:pt>
                <c:pt idx="47521">
                  <c:v>7.2469020000000004</c:v>
                </c:pt>
                <c:pt idx="47522">
                  <c:v>7.2492299999999998</c:v>
                </c:pt>
                <c:pt idx="47523">
                  <c:v>7.2546819999999999</c:v>
                </c:pt>
                <c:pt idx="47524">
                  <c:v>7.2506349999999999</c:v>
                </c:pt>
                <c:pt idx="47525">
                  <c:v>7.250203</c:v>
                </c:pt>
                <c:pt idx="47526">
                  <c:v>7.2563899999999997</c:v>
                </c:pt>
                <c:pt idx="47527">
                  <c:v>7.2538929999999997</c:v>
                </c:pt>
                <c:pt idx="47528">
                  <c:v>7.247662</c:v>
                </c:pt>
                <c:pt idx="47529">
                  <c:v>7.2481840000000002</c:v>
                </c:pt>
                <c:pt idx="47530">
                  <c:v>7.2554059999999998</c:v>
                </c:pt>
                <c:pt idx="47531">
                  <c:v>7.2563250000000004</c:v>
                </c:pt>
                <c:pt idx="47532">
                  <c:v>7.2525399999999998</c:v>
                </c:pt>
                <c:pt idx="47533">
                  <c:v>7.2585750000000004</c:v>
                </c:pt>
                <c:pt idx="47534">
                  <c:v>7.2614520000000002</c:v>
                </c:pt>
                <c:pt idx="47535">
                  <c:v>7.25495</c:v>
                </c:pt>
                <c:pt idx="47536">
                  <c:v>7.2529050000000002</c:v>
                </c:pt>
                <c:pt idx="47537">
                  <c:v>7.2587640000000002</c:v>
                </c:pt>
                <c:pt idx="47538">
                  <c:v>7.2611280000000002</c:v>
                </c:pt>
                <c:pt idx="47539">
                  <c:v>7.2549229999999998</c:v>
                </c:pt>
                <c:pt idx="47540">
                  <c:v>7.2519879999999999</c:v>
                </c:pt>
                <c:pt idx="47541">
                  <c:v>7.2531980000000003</c:v>
                </c:pt>
                <c:pt idx="47542">
                  <c:v>7.2594760000000003</c:v>
                </c:pt>
                <c:pt idx="47543">
                  <c:v>7.2620040000000001</c:v>
                </c:pt>
                <c:pt idx="47544">
                  <c:v>7.2526190000000001</c:v>
                </c:pt>
                <c:pt idx="47545">
                  <c:v>7.2517529999999999</c:v>
                </c:pt>
                <c:pt idx="47546">
                  <c:v>7.2615829999999999</c:v>
                </c:pt>
                <c:pt idx="47547">
                  <c:v>7.2605849999999998</c:v>
                </c:pt>
                <c:pt idx="47548">
                  <c:v>7.2510380000000003</c:v>
                </c:pt>
                <c:pt idx="47549">
                  <c:v>7.2548050000000002</c:v>
                </c:pt>
                <c:pt idx="47550">
                  <c:v>7.2598589999999996</c:v>
                </c:pt>
                <c:pt idx="47551">
                  <c:v>7.2528100000000002</c:v>
                </c:pt>
                <c:pt idx="47552">
                  <c:v>7.254861</c:v>
                </c:pt>
                <c:pt idx="47553">
                  <c:v>7.259093</c:v>
                </c:pt>
                <c:pt idx="47554">
                  <c:v>7.2552770000000004</c:v>
                </c:pt>
                <c:pt idx="47555">
                  <c:v>7.2548279999999998</c:v>
                </c:pt>
                <c:pt idx="47556">
                  <c:v>7.2577870000000004</c:v>
                </c:pt>
                <c:pt idx="47557">
                  <c:v>7.2574750000000003</c:v>
                </c:pt>
                <c:pt idx="47558">
                  <c:v>7.2545719999999996</c:v>
                </c:pt>
                <c:pt idx="47559">
                  <c:v>7.261145</c:v>
                </c:pt>
                <c:pt idx="47560">
                  <c:v>7.2659330000000004</c:v>
                </c:pt>
                <c:pt idx="47561">
                  <c:v>7.2572919999999996</c:v>
                </c:pt>
                <c:pt idx="47562">
                  <c:v>7.257809</c:v>
                </c:pt>
                <c:pt idx="47563">
                  <c:v>7.2620139999999997</c:v>
                </c:pt>
                <c:pt idx="47564">
                  <c:v>7.2565270000000002</c:v>
                </c:pt>
                <c:pt idx="47565">
                  <c:v>7.2568330000000003</c:v>
                </c:pt>
                <c:pt idx="47566">
                  <c:v>7.2658379999999996</c:v>
                </c:pt>
                <c:pt idx="47567">
                  <c:v>7.265034</c:v>
                </c:pt>
                <c:pt idx="47568">
                  <c:v>7.2581850000000001</c:v>
                </c:pt>
                <c:pt idx="47569">
                  <c:v>7.2602070000000003</c:v>
                </c:pt>
                <c:pt idx="47570">
                  <c:v>7.2577090000000002</c:v>
                </c:pt>
                <c:pt idx="47571">
                  <c:v>7.2536889999999996</c:v>
                </c:pt>
                <c:pt idx="47572">
                  <c:v>7.259614</c:v>
                </c:pt>
                <c:pt idx="47573">
                  <c:v>7.2590979999999998</c:v>
                </c:pt>
                <c:pt idx="47574">
                  <c:v>7.2528569999999997</c:v>
                </c:pt>
                <c:pt idx="47575">
                  <c:v>7.2606739999999999</c:v>
                </c:pt>
                <c:pt idx="47576">
                  <c:v>7.2723339999999999</c:v>
                </c:pt>
                <c:pt idx="47577">
                  <c:v>7.2618</c:v>
                </c:pt>
                <c:pt idx="47578">
                  <c:v>7.2535189999999998</c:v>
                </c:pt>
                <c:pt idx="47579">
                  <c:v>7.2669550000000003</c:v>
                </c:pt>
                <c:pt idx="47580">
                  <c:v>7.2676869999999996</c:v>
                </c:pt>
                <c:pt idx="47581">
                  <c:v>7.262105</c:v>
                </c:pt>
                <c:pt idx="47582">
                  <c:v>7.2709020000000004</c:v>
                </c:pt>
                <c:pt idx="47583">
                  <c:v>7.2724029999999997</c:v>
                </c:pt>
                <c:pt idx="47584">
                  <c:v>7.2629580000000002</c:v>
                </c:pt>
                <c:pt idx="47585">
                  <c:v>7.2584460000000002</c:v>
                </c:pt>
                <c:pt idx="47586">
                  <c:v>7.2611080000000001</c:v>
                </c:pt>
                <c:pt idx="47587">
                  <c:v>7.2621149999999997</c:v>
                </c:pt>
                <c:pt idx="47588">
                  <c:v>7.2631790000000001</c:v>
                </c:pt>
                <c:pt idx="47589">
                  <c:v>7.2683780000000002</c:v>
                </c:pt>
                <c:pt idx="47590">
                  <c:v>7.265517</c:v>
                </c:pt>
                <c:pt idx="47591">
                  <c:v>7.2604150000000001</c:v>
                </c:pt>
                <c:pt idx="47592">
                  <c:v>7.266527</c:v>
                </c:pt>
                <c:pt idx="47593">
                  <c:v>7.2682599999999997</c:v>
                </c:pt>
                <c:pt idx="47594">
                  <c:v>7.2612899999999998</c:v>
                </c:pt>
                <c:pt idx="47595">
                  <c:v>7.2627160000000002</c:v>
                </c:pt>
                <c:pt idx="47596">
                  <c:v>7.2684230000000003</c:v>
                </c:pt>
                <c:pt idx="47597">
                  <c:v>7.260955</c:v>
                </c:pt>
                <c:pt idx="47598">
                  <c:v>7.2576739999999997</c:v>
                </c:pt>
                <c:pt idx="47599">
                  <c:v>7.2680850000000001</c:v>
                </c:pt>
                <c:pt idx="47600">
                  <c:v>7.2640169999999999</c:v>
                </c:pt>
                <c:pt idx="47601">
                  <c:v>7.2597339999999999</c:v>
                </c:pt>
                <c:pt idx="47602">
                  <c:v>7.2702039999999997</c:v>
                </c:pt>
                <c:pt idx="47603">
                  <c:v>7.2690840000000003</c:v>
                </c:pt>
                <c:pt idx="47604">
                  <c:v>7.2607660000000003</c:v>
                </c:pt>
                <c:pt idx="47605">
                  <c:v>7.267442</c:v>
                </c:pt>
                <c:pt idx="47606">
                  <c:v>7.2722990000000003</c:v>
                </c:pt>
                <c:pt idx="47607">
                  <c:v>7.2619410000000002</c:v>
                </c:pt>
                <c:pt idx="47608">
                  <c:v>7.2649049999999997</c:v>
                </c:pt>
                <c:pt idx="47609">
                  <c:v>7.2743960000000003</c:v>
                </c:pt>
                <c:pt idx="47610">
                  <c:v>7.2686339999999996</c:v>
                </c:pt>
                <c:pt idx="47611">
                  <c:v>7.2622640000000001</c:v>
                </c:pt>
                <c:pt idx="47612">
                  <c:v>7.2643870000000001</c:v>
                </c:pt>
                <c:pt idx="47613">
                  <c:v>7.2682700000000002</c:v>
                </c:pt>
                <c:pt idx="47614">
                  <c:v>7.2625679999999999</c:v>
                </c:pt>
                <c:pt idx="47615">
                  <c:v>7.2628690000000002</c:v>
                </c:pt>
                <c:pt idx="47616">
                  <c:v>7.2703220000000002</c:v>
                </c:pt>
                <c:pt idx="47617">
                  <c:v>7.2644039999999999</c:v>
                </c:pt>
                <c:pt idx="47618">
                  <c:v>7.2651199999999996</c:v>
                </c:pt>
                <c:pt idx="47619">
                  <c:v>7.2730459999999999</c:v>
                </c:pt>
                <c:pt idx="47620">
                  <c:v>7.2674839999999996</c:v>
                </c:pt>
                <c:pt idx="47621">
                  <c:v>7.2642759999999997</c:v>
                </c:pt>
                <c:pt idx="47622">
                  <c:v>7.273822</c:v>
                </c:pt>
                <c:pt idx="47623">
                  <c:v>7.2736299999999998</c:v>
                </c:pt>
                <c:pt idx="47624">
                  <c:v>7.2636229999999999</c:v>
                </c:pt>
                <c:pt idx="47625">
                  <c:v>7.2653449999999999</c:v>
                </c:pt>
                <c:pt idx="47626">
                  <c:v>7.2690380000000001</c:v>
                </c:pt>
                <c:pt idx="47627">
                  <c:v>7.2665059999999997</c:v>
                </c:pt>
                <c:pt idx="47628">
                  <c:v>7.2742339999999999</c:v>
                </c:pt>
                <c:pt idx="47629">
                  <c:v>7.2829879999999996</c:v>
                </c:pt>
                <c:pt idx="47630">
                  <c:v>7.2763989999999996</c:v>
                </c:pt>
                <c:pt idx="47631">
                  <c:v>7.2717970000000003</c:v>
                </c:pt>
                <c:pt idx="47632">
                  <c:v>7.2769649999999997</c:v>
                </c:pt>
                <c:pt idx="47633">
                  <c:v>7.2727919999999999</c:v>
                </c:pt>
                <c:pt idx="47634">
                  <c:v>7.2661449999999999</c:v>
                </c:pt>
                <c:pt idx="47635">
                  <c:v>7.2724979999999997</c:v>
                </c:pt>
                <c:pt idx="47636">
                  <c:v>7.2714420000000004</c:v>
                </c:pt>
                <c:pt idx="47637">
                  <c:v>7.2644019999999996</c:v>
                </c:pt>
                <c:pt idx="47638">
                  <c:v>7.2717489999999998</c:v>
                </c:pt>
                <c:pt idx="47639">
                  <c:v>7.2804880000000001</c:v>
                </c:pt>
                <c:pt idx="47640">
                  <c:v>7.2762440000000002</c:v>
                </c:pt>
                <c:pt idx="47641">
                  <c:v>7.270715</c:v>
                </c:pt>
                <c:pt idx="47642">
                  <c:v>7.2714259999999999</c:v>
                </c:pt>
                <c:pt idx="47643">
                  <c:v>7.2719170000000002</c:v>
                </c:pt>
                <c:pt idx="47644">
                  <c:v>7.2730040000000002</c:v>
                </c:pt>
                <c:pt idx="47645">
                  <c:v>7.2780909999999999</c:v>
                </c:pt>
                <c:pt idx="47646">
                  <c:v>7.2800440000000002</c:v>
                </c:pt>
                <c:pt idx="47647">
                  <c:v>7.2738480000000001</c:v>
                </c:pt>
                <c:pt idx="47648">
                  <c:v>7.2697190000000003</c:v>
                </c:pt>
                <c:pt idx="47649">
                  <c:v>7.273352</c:v>
                </c:pt>
                <c:pt idx="47650">
                  <c:v>7.2746890000000004</c:v>
                </c:pt>
                <c:pt idx="47651">
                  <c:v>7.2722689999999997</c:v>
                </c:pt>
                <c:pt idx="47652">
                  <c:v>7.2759729999999996</c:v>
                </c:pt>
                <c:pt idx="47653">
                  <c:v>7.2782419999999997</c:v>
                </c:pt>
                <c:pt idx="47654">
                  <c:v>7.2757639999999997</c:v>
                </c:pt>
                <c:pt idx="47655">
                  <c:v>7.277806</c:v>
                </c:pt>
                <c:pt idx="47656">
                  <c:v>7.2764550000000003</c:v>
                </c:pt>
                <c:pt idx="47657">
                  <c:v>7.2699769999999999</c:v>
                </c:pt>
                <c:pt idx="47658">
                  <c:v>7.2704009999999997</c:v>
                </c:pt>
                <c:pt idx="47659">
                  <c:v>7.274648</c:v>
                </c:pt>
                <c:pt idx="47660">
                  <c:v>7.2698280000000004</c:v>
                </c:pt>
                <c:pt idx="47661">
                  <c:v>7.2678859999999998</c:v>
                </c:pt>
                <c:pt idx="47662">
                  <c:v>7.2799839999999998</c:v>
                </c:pt>
                <c:pt idx="47663">
                  <c:v>7.2801920000000004</c:v>
                </c:pt>
                <c:pt idx="47664">
                  <c:v>7.270289</c:v>
                </c:pt>
                <c:pt idx="47665">
                  <c:v>7.2738519999999998</c:v>
                </c:pt>
                <c:pt idx="47666">
                  <c:v>7.2786920000000004</c:v>
                </c:pt>
                <c:pt idx="47667">
                  <c:v>7.2748520000000001</c:v>
                </c:pt>
                <c:pt idx="47668">
                  <c:v>7.2736039999999997</c:v>
                </c:pt>
                <c:pt idx="47669">
                  <c:v>7.2788079999999997</c:v>
                </c:pt>
                <c:pt idx="47670">
                  <c:v>7.2759869999999998</c:v>
                </c:pt>
                <c:pt idx="47671">
                  <c:v>7.26959</c:v>
                </c:pt>
                <c:pt idx="47672">
                  <c:v>7.2749470000000001</c:v>
                </c:pt>
                <c:pt idx="47673">
                  <c:v>7.2789989999999998</c:v>
                </c:pt>
                <c:pt idx="47674">
                  <c:v>7.2774010000000002</c:v>
                </c:pt>
                <c:pt idx="47675">
                  <c:v>7.2772389999999998</c:v>
                </c:pt>
                <c:pt idx="47676">
                  <c:v>7.2740270000000002</c:v>
                </c:pt>
                <c:pt idx="47677">
                  <c:v>7.2730090000000001</c:v>
                </c:pt>
                <c:pt idx="47678">
                  <c:v>7.2783389999999999</c:v>
                </c:pt>
                <c:pt idx="47679">
                  <c:v>7.2797479999999997</c:v>
                </c:pt>
                <c:pt idx="47680">
                  <c:v>7.2764420000000003</c:v>
                </c:pt>
                <c:pt idx="47681">
                  <c:v>7.2801780000000003</c:v>
                </c:pt>
                <c:pt idx="47682">
                  <c:v>7.2837449999999997</c:v>
                </c:pt>
                <c:pt idx="47683">
                  <c:v>7.2768660000000001</c:v>
                </c:pt>
                <c:pt idx="47684">
                  <c:v>7.2753259999999997</c:v>
                </c:pt>
                <c:pt idx="47685">
                  <c:v>7.2841849999999999</c:v>
                </c:pt>
                <c:pt idx="47686">
                  <c:v>7.2867940000000004</c:v>
                </c:pt>
                <c:pt idx="47687">
                  <c:v>7.2804359999999999</c:v>
                </c:pt>
                <c:pt idx="47688">
                  <c:v>7.2811680000000001</c:v>
                </c:pt>
                <c:pt idx="47689">
                  <c:v>7.284796</c:v>
                </c:pt>
                <c:pt idx="47690">
                  <c:v>7.2766279999999997</c:v>
                </c:pt>
                <c:pt idx="47691">
                  <c:v>7.2781659999999997</c:v>
                </c:pt>
                <c:pt idx="47692">
                  <c:v>7.2886949999999997</c:v>
                </c:pt>
                <c:pt idx="47693">
                  <c:v>7.2813359999999996</c:v>
                </c:pt>
                <c:pt idx="47694">
                  <c:v>7.2732770000000002</c:v>
                </c:pt>
                <c:pt idx="47695">
                  <c:v>7.278429</c:v>
                </c:pt>
                <c:pt idx="47696">
                  <c:v>7.2828030000000004</c:v>
                </c:pt>
                <c:pt idx="47697">
                  <c:v>7.2806240000000004</c:v>
                </c:pt>
                <c:pt idx="47698">
                  <c:v>7.2821870000000004</c:v>
                </c:pt>
                <c:pt idx="47699">
                  <c:v>7.2880240000000001</c:v>
                </c:pt>
                <c:pt idx="47700">
                  <c:v>7.2891260000000004</c:v>
                </c:pt>
                <c:pt idx="47701">
                  <c:v>7.2844410000000002</c:v>
                </c:pt>
                <c:pt idx="47702">
                  <c:v>7.2744819999999999</c:v>
                </c:pt>
                <c:pt idx="47703">
                  <c:v>7.2730189999999997</c:v>
                </c:pt>
                <c:pt idx="47704">
                  <c:v>7.280367</c:v>
                </c:pt>
                <c:pt idx="47705">
                  <c:v>7.286346</c:v>
                </c:pt>
                <c:pt idx="47706">
                  <c:v>7.2877020000000003</c:v>
                </c:pt>
                <c:pt idx="47707">
                  <c:v>7.283118</c:v>
                </c:pt>
                <c:pt idx="47708">
                  <c:v>7.2860290000000001</c:v>
                </c:pt>
                <c:pt idx="47709">
                  <c:v>7.2905189999999997</c:v>
                </c:pt>
                <c:pt idx="47710">
                  <c:v>7.2849760000000003</c:v>
                </c:pt>
                <c:pt idx="47711">
                  <c:v>7.283175</c:v>
                </c:pt>
                <c:pt idx="47712">
                  <c:v>7.2835999999999999</c:v>
                </c:pt>
                <c:pt idx="47713">
                  <c:v>7.2834459999999996</c:v>
                </c:pt>
                <c:pt idx="47714">
                  <c:v>7.2837759999999996</c:v>
                </c:pt>
                <c:pt idx="47715">
                  <c:v>7.2818180000000003</c:v>
                </c:pt>
                <c:pt idx="47716">
                  <c:v>7.2794559999999997</c:v>
                </c:pt>
                <c:pt idx="47717">
                  <c:v>7.2739370000000001</c:v>
                </c:pt>
                <c:pt idx="47718">
                  <c:v>7.2771090000000003</c:v>
                </c:pt>
                <c:pt idx="47719">
                  <c:v>7.2816590000000003</c:v>
                </c:pt>
                <c:pt idx="47720">
                  <c:v>7.2818250000000004</c:v>
                </c:pt>
                <c:pt idx="47721">
                  <c:v>7.2930130000000002</c:v>
                </c:pt>
                <c:pt idx="47722">
                  <c:v>7.296519</c:v>
                </c:pt>
                <c:pt idx="47723">
                  <c:v>7.2861450000000003</c:v>
                </c:pt>
                <c:pt idx="47724">
                  <c:v>7.2855949999999998</c:v>
                </c:pt>
                <c:pt idx="47725">
                  <c:v>7.2925639999999996</c:v>
                </c:pt>
                <c:pt idx="47726">
                  <c:v>7.288983</c:v>
                </c:pt>
                <c:pt idx="47727">
                  <c:v>7.2854609999999997</c:v>
                </c:pt>
                <c:pt idx="47728">
                  <c:v>7.2945000000000002</c:v>
                </c:pt>
                <c:pt idx="47729">
                  <c:v>7.2942910000000003</c:v>
                </c:pt>
                <c:pt idx="47730">
                  <c:v>7.286842</c:v>
                </c:pt>
                <c:pt idx="47731">
                  <c:v>7.2929269999999997</c:v>
                </c:pt>
                <c:pt idx="47732">
                  <c:v>7.2977809999999996</c:v>
                </c:pt>
                <c:pt idx="47733">
                  <c:v>7.2894560000000004</c:v>
                </c:pt>
                <c:pt idx="47734">
                  <c:v>7.2844280000000001</c:v>
                </c:pt>
                <c:pt idx="47735">
                  <c:v>7.2872729999999999</c:v>
                </c:pt>
                <c:pt idx="47736">
                  <c:v>7.2868979999999999</c:v>
                </c:pt>
                <c:pt idx="47737">
                  <c:v>7.2880909999999997</c:v>
                </c:pt>
                <c:pt idx="47738">
                  <c:v>7.2913069999999998</c:v>
                </c:pt>
                <c:pt idx="47739">
                  <c:v>7.2863920000000002</c:v>
                </c:pt>
                <c:pt idx="47740">
                  <c:v>7.2847309999999998</c:v>
                </c:pt>
                <c:pt idx="47741">
                  <c:v>7.2909369999999996</c:v>
                </c:pt>
                <c:pt idx="47742">
                  <c:v>7.2877130000000001</c:v>
                </c:pt>
                <c:pt idx="47743">
                  <c:v>7.2825040000000003</c:v>
                </c:pt>
                <c:pt idx="47744">
                  <c:v>7.2916169999999996</c:v>
                </c:pt>
                <c:pt idx="47745">
                  <c:v>7.294905</c:v>
                </c:pt>
                <c:pt idx="47746">
                  <c:v>7.2853750000000002</c:v>
                </c:pt>
                <c:pt idx="47747">
                  <c:v>7.2866809999999997</c:v>
                </c:pt>
                <c:pt idx="47748">
                  <c:v>7.2897030000000003</c:v>
                </c:pt>
                <c:pt idx="47749">
                  <c:v>7.2811539999999999</c:v>
                </c:pt>
                <c:pt idx="47750">
                  <c:v>7.2815440000000002</c:v>
                </c:pt>
                <c:pt idx="47751">
                  <c:v>7.2886290000000002</c:v>
                </c:pt>
                <c:pt idx="47752">
                  <c:v>7.288265</c:v>
                </c:pt>
                <c:pt idx="47753">
                  <c:v>7.290915</c:v>
                </c:pt>
                <c:pt idx="47754">
                  <c:v>7.3003549999999997</c:v>
                </c:pt>
                <c:pt idx="47755">
                  <c:v>7.2965929999999997</c:v>
                </c:pt>
                <c:pt idx="47756">
                  <c:v>7.2857700000000003</c:v>
                </c:pt>
                <c:pt idx="47757">
                  <c:v>7.2916129999999999</c:v>
                </c:pt>
                <c:pt idx="47758">
                  <c:v>7.295452</c:v>
                </c:pt>
                <c:pt idx="47759">
                  <c:v>7.2894870000000003</c:v>
                </c:pt>
                <c:pt idx="47760">
                  <c:v>7.2872149999999998</c:v>
                </c:pt>
                <c:pt idx="47761">
                  <c:v>7.2855249999999998</c:v>
                </c:pt>
                <c:pt idx="47762">
                  <c:v>7.2854679999999998</c:v>
                </c:pt>
                <c:pt idx="47763">
                  <c:v>7.290394</c:v>
                </c:pt>
                <c:pt idx="47764">
                  <c:v>7.3005079999999998</c:v>
                </c:pt>
                <c:pt idx="47765">
                  <c:v>7.3038530000000002</c:v>
                </c:pt>
                <c:pt idx="47766">
                  <c:v>7.293971</c:v>
                </c:pt>
                <c:pt idx="47767">
                  <c:v>7.2911429999999999</c:v>
                </c:pt>
                <c:pt idx="47768">
                  <c:v>7.2974740000000002</c:v>
                </c:pt>
                <c:pt idx="47769">
                  <c:v>7.2960380000000002</c:v>
                </c:pt>
                <c:pt idx="47770">
                  <c:v>7.2920210000000001</c:v>
                </c:pt>
                <c:pt idx="47771">
                  <c:v>7.2963149999999999</c:v>
                </c:pt>
                <c:pt idx="47772">
                  <c:v>7.2950280000000003</c:v>
                </c:pt>
                <c:pt idx="47773">
                  <c:v>7.2876269999999996</c:v>
                </c:pt>
                <c:pt idx="47774">
                  <c:v>7.2953190000000001</c:v>
                </c:pt>
                <c:pt idx="47775">
                  <c:v>7.3010590000000004</c:v>
                </c:pt>
                <c:pt idx="47776">
                  <c:v>7.2928790000000001</c:v>
                </c:pt>
                <c:pt idx="47777">
                  <c:v>7.2979580000000004</c:v>
                </c:pt>
                <c:pt idx="47778">
                  <c:v>7.3054480000000002</c:v>
                </c:pt>
                <c:pt idx="47779">
                  <c:v>7.2953700000000001</c:v>
                </c:pt>
                <c:pt idx="47780">
                  <c:v>7.2887890000000004</c:v>
                </c:pt>
                <c:pt idx="47781">
                  <c:v>7.2936389999999998</c:v>
                </c:pt>
                <c:pt idx="47782">
                  <c:v>7.2928319999999998</c:v>
                </c:pt>
                <c:pt idx="47783">
                  <c:v>7.2895919999999998</c:v>
                </c:pt>
                <c:pt idx="47784">
                  <c:v>7.2944570000000004</c:v>
                </c:pt>
                <c:pt idx="47785">
                  <c:v>7.2953760000000001</c:v>
                </c:pt>
                <c:pt idx="47786">
                  <c:v>7.2921300000000002</c:v>
                </c:pt>
                <c:pt idx="47787">
                  <c:v>7.2947649999999999</c:v>
                </c:pt>
                <c:pt idx="47788">
                  <c:v>7.2970509999999997</c:v>
                </c:pt>
                <c:pt idx="47789">
                  <c:v>7.2955030000000001</c:v>
                </c:pt>
                <c:pt idx="47790">
                  <c:v>7.2952490000000001</c:v>
                </c:pt>
                <c:pt idx="47791">
                  <c:v>7.2960789999999998</c:v>
                </c:pt>
                <c:pt idx="47792">
                  <c:v>7.2920259999999999</c:v>
                </c:pt>
                <c:pt idx="47793">
                  <c:v>7.2926159999999998</c:v>
                </c:pt>
                <c:pt idx="47794">
                  <c:v>7.3021710000000004</c:v>
                </c:pt>
                <c:pt idx="47795">
                  <c:v>7.302562</c:v>
                </c:pt>
                <c:pt idx="47796">
                  <c:v>7.3005760000000004</c:v>
                </c:pt>
                <c:pt idx="47797">
                  <c:v>7.302683</c:v>
                </c:pt>
                <c:pt idx="47798">
                  <c:v>7.2992239999999997</c:v>
                </c:pt>
                <c:pt idx="47799">
                  <c:v>7.2956159999999999</c:v>
                </c:pt>
                <c:pt idx="47800">
                  <c:v>7.2997680000000003</c:v>
                </c:pt>
                <c:pt idx="47801">
                  <c:v>7.3018660000000004</c:v>
                </c:pt>
                <c:pt idx="47802">
                  <c:v>7.2927679999999997</c:v>
                </c:pt>
                <c:pt idx="47803">
                  <c:v>7.2949349999999997</c:v>
                </c:pt>
                <c:pt idx="47804">
                  <c:v>7.3040799999999999</c:v>
                </c:pt>
                <c:pt idx="47805">
                  <c:v>7.2950850000000003</c:v>
                </c:pt>
                <c:pt idx="47806">
                  <c:v>7.2927330000000001</c:v>
                </c:pt>
                <c:pt idx="47807">
                  <c:v>7.3043129999999996</c:v>
                </c:pt>
                <c:pt idx="47808">
                  <c:v>7.300065</c:v>
                </c:pt>
                <c:pt idx="47809">
                  <c:v>7.2922729999999998</c:v>
                </c:pt>
                <c:pt idx="47810">
                  <c:v>7.3030090000000003</c:v>
                </c:pt>
                <c:pt idx="47811">
                  <c:v>7.3104779999999998</c:v>
                </c:pt>
                <c:pt idx="47812">
                  <c:v>7.3015400000000001</c:v>
                </c:pt>
                <c:pt idx="47813">
                  <c:v>7.3026819999999999</c:v>
                </c:pt>
                <c:pt idx="47814">
                  <c:v>7.3102270000000003</c:v>
                </c:pt>
                <c:pt idx="47815">
                  <c:v>7.3038290000000003</c:v>
                </c:pt>
                <c:pt idx="47816">
                  <c:v>7.3006099999999998</c:v>
                </c:pt>
                <c:pt idx="47817">
                  <c:v>7.3060790000000004</c:v>
                </c:pt>
                <c:pt idx="47818">
                  <c:v>7.3054180000000004</c:v>
                </c:pt>
                <c:pt idx="47819">
                  <c:v>7.2983380000000002</c:v>
                </c:pt>
                <c:pt idx="47820">
                  <c:v>7.3014200000000002</c:v>
                </c:pt>
                <c:pt idx="47821">
                  <c:v>7.30816</c:v>
                </c:pt>
                <c:pt idx="47822">
                  <c:v>7.2974589999999999</c:v>
                </c:pt>
                <c:pt idx="47823">
                  <c:v>7.2954020000000002</c:v>
                </c:pt>
                <c:pt idx="47824">
                  <c:v>7.3061699999999998</c:v>
                </c:pt>
                <c:pt idx="47825">
                  <c:v>7.3054589999999999</c:v>
                </c:pt>
                <c:pt idx="47826">
                  <c:v>7.3006500000000001</c:v>
                </c:pt>
                <c:pt idx="47827">
                  <c:v>7.3025409999999997</c:v>
                </c:pt>
                <c:pt idx="47828">
                  <c:v>7.3025019999999996</c:v>
                </c:pt>
                <c:pt idx="47829">
                  <c:v>7.298908</c:v>
                </c:pt>
                <c:pt idx="47830">
                  <c:v>7.3010210000000004</c:v>
                </c:pt>
                <c:pt idx="47831">
                  <c:v>7.3025440000000001</c:v>
                </c:pt>
                <c:pt idx="47832">
                  <c:v>7.3003410000000004</c:v>
                </c:pt>
                <c:pt idx="47833">
                  <c:v>7.3040399999999996</c:v>
                </c:pt>
                <c:pt idx="47834">
                  <c:v>7.3063700000000003</c:v>
                </c:pt>
                <c:pt idx="47835">
                  <c:v>7.3029859999999998</c:v>
                </c:pt>
                <c:pt idx="47836">
                  <c:v>7.3027129999999998</c:v>
                </c:pt>
                <c:pt idx="47837">
                  <c:v>7.3067409999999997</c:v>
                </c:pt>
                <c:pt idx="47838">
                  <c:v>7.3078659999999998</c:v>
                </c:pt>
                <c:pt idx="47839">
                  <c:v>7.305701</c:v>
                </c:pt>
                <c:pt idx="47840">
                  <c:v>7.309221</c:v>
                </c:pt>
                <c:pt idx="47841">
                  <c:v>7.3083780000000003</c:v>
                </c:pt>
                <c:pt idx="47842">
                  <c:v>7.3000220000000002</c:v>
                </c:pt>
                <c:pt idx="47843">
                  <c:v>7.301107</c:v>
                </c:pt>
                <c:pt idx="47844">
                  <c:v>7.3054189999999997</c:v>
                </c:pt>
                <c:pt idx="47845">
                  <c:v>7.3011410000000003</c:v>
                </c:pt>
                <c:pt idx="47846">
                  <c:v>7.300611</c:v>
                </c:pt>
                <c:pt idx="47847">
                  <c:v>7.3103350000000002</c:v>
                </c:pt>
                <c:pt idx="47848">
                  <c:v>7.3131389999999996</c:v>
                </c:pt>
                <c:pt idx="47849">
                  <c:v>7.3106629999999999</c:v>
                </c:pt>
                <c:pt idx="47850">
                  <c:v>7.3130680000000003</c:v>
                </c:pt>
                <c:pt idx="47851">
                  <c:v>7.3106799999999996</c:v>
                </c:pt>
                <c:pt idx="47852">
                  <c:v>7.3084170000000004</c:v>
                </c:pt>
                <c:pt idx="47853">
                  <c:v>7.3119440000000004</c:v>
                </c:pt>
                <c:pt idx="47854">
                  <c:v>7.3088389999999999</c:v>
                </c:pt>
                <c:pt idx="47855">
                  <c:v>7.3045520000000002</c:v>
                </c:pt>
                <c:pt idx="47856">
                  <c:v>7.3067489999999999</c:v>
                </c:pt>
                <c:pt idx="47857">
                  <c:v>7.3139200000000004</c:v>
                </c:pt>
                <c:pt idx="47858">
                  <c:v>7.3147510000000002</c:v>
                </c:pt>
                <c:pt idx="47859">
                  <c:v>7.3090529999999996</c:v>
                </c:pt>
                <c:pt idx="47860">
                  <c:v>7.3107040000000003</c:v>
                </c:pt>
                <c:pt idx="47861">
                  <c:v>7.3107030000000002</c:v>
                </c:pt>
                <c:pt idx="47862">
                  <c:v>7.3052700000000002</c:v>
                </c:pt>
                <c:pt idx="47863">
                  <c:v>7.310772</c:v>
                </c:pt>
                <c:pt idx="47864">
                  <c:v>7.3159650000000003</c:v>
                </c:pt>
                <c:pt idx="47865">
                  <c:v>7.3044370000000001</c:v>
                </c:pt>
                <c:pt idx="47866">
                  <c:v>7.3000660000000002</c:v>
                </c:pt>
                <c:pt idx="47867">
                  <c:v>7.3093110000000001</c:v>
                </c:pt>
                <c:pt idx="47868">
                  <c:v>7.3078479999999999</c:v>
                </c:pt>
                <c:pt idx="47869">
                  <c:v>7.3045479999999996</c:v>
                </c:pt>
                <c:pt idx="47870">
                  <c:v>7.3090700000000002</c:v>
                </c:pt>
                <c:pt idx="47871">
                  <c:v>7.3099360000000004</c:v>
                </c:pt>
                <c:pt idx="47872">
                  <c:v>7.3071659999999996</c:v>
                </c:pt>
                <c:pt idx="47873">
                  <c:v>7.3068540000000004</c:v>
                </c:pt>
                <c:pt idx="47874">
                  <c:v>7.3107569999999997</c:v>
                </c:pt>
                <c:pt idx="47875">
                  <c:v>7.3078940000000001</c:v>
                </c:pt>
                <c:pt idx="47876">
                  <c:v>7.3059269999999996</c:v>
                </c:pt>
                <c:pt idx="47877">
                  <c:v>7.311356</c:v>
                </c:pt>
                <c:pt idx="47878">
                  <c:v>7.309901</c:v>
                </c:pt>
                <c:pt idx="47879">
                  <c:v>7.3099059999999998</c:v>
                </c:pt>
                <c:pt idx="47880">
                  <c:v>7.3153389999999998</c:v>
                </c:pt>
                <c:pt idx="47881">
                  <c:v>7.3155190000000001</c:v>
                </c:pt>
                <c:pt idx="47882">
                  <c:v>7.3130870000000003</c:v>
                </c:pt>
                <c:pt idx="47883">
                  <c:v>7.3145980000000002</c:v>
                </c:pt>
                <c:pt idx="47884">
                  <c:v>7.3190429999999997</c:v>
                </c:pt>
                <c:pt idx="47885">
                  <c:v>7.3159099999999997</c:v>
                </c:pt>
                <c:pt idx="47886">
                  <c:v>7.3126030000000002</c:v>
                </c:pt>
                <c:pt idx="47887">
                  <c:v>7.3158760000000003</c:v>
                </c:pt>
                <c:pt idx="47888">
                  <c:v>7.3103899999999999</c:v>
                </c:pt>
                <c:pt idx="47889">
                  <c:v>7.3063640000000003</c:v>
                </c:pt>
                <c:pt idx="47890">
                  <c:v>7.3108420000000001</c:v>
                </c:pt>
                <c:pt idx="47891">
                  <c:v>7.3129619999999997</c:v>
                </c:pt>
                <c:pt idx="47892">
                  <c:v>7.3130139999999999</c:v>
                </c:pt>
                <c:pt idx="47893">
                  <c:v>7.3119110000000003</c:v>
                </c:pt>
                <c:pt idx="47894">
                  <c:v>7.3130689999999996</c:v>
                </c:pt>
                <c:pt idx="47895">
                  <c:v>7.3177700000000003</c:v>
                </c:pt>
                <c:pt idx="47896">
                  <c:v>7.3220580000000002</c:v>
                </c:pt>
                <c:pt idx="47897">
                  <c:v>7.3187990000000003</c:v>
                </c:pt>
                <c:pt idx="47898">
                  <c:v>7.3124580000000003</c:v>
                </c:pt>
                <c:pt idx="47899">
                  <c:v>7.315995</c:v>
                </c:pt>
                <c:pt idx="47900">
                  <c:v>7.3201770000000002</c:v>
                </c:pt>
                <c:pt idx="47901">
                  <c:v>7.3171889999999999</c:v>
                </c:pt>
                <c:pt idx="47902">
                  <c:v>7.3158260000000004</c:v>
                </c:pt>
                <c:pt idx="47903">
                  <c:v>7.3159390000000002</c:v>
                </c:pt>
                <c:pt idx="47904">
                  <c:v>7.317361</c:v>
                </c:pt>
                <c:pt idx="47905">
                  <c:v>7.3177110000000001</c:v>
                </c:pt>
                <c:pt idx="47906">
                  <c:v>7.3171119999999998</c:v>
                </c:pt>
                <c:pt idx="47907">
                  <c:v>7.3136229999999998</c:v>
                </c:pt>
                <c:pt idx="47908">
                  <c:v>7.3101580000000004</c:v>
                </c:pt>
                <c:pt idx="47909">
                  <c:v>7.3142060000000004</c:v>
                </c:pt>
                <c:pt idx="47910">
                  <c:v>7.3181430000000001</c:v>
                </c:pt>
                <c:pt idx="47911">
                  <c:v>7.313663</c:v>
                </c:pt>
                <c:pt idx="47912">
                  <c:v>7.3091679999999997</c:v>
                </c:pt>
                <c:pt idx="47913">
                  <c:v>7.3171759999999999</c:v>
                </c:pt>
                <c:pt idx="47914">
                  <c:v>7.321612</c:v>
                </c:pt>
                <c:pt idx="47915">
                  <c:v>7.3164239999999996</c:v>
                </c:pt>
                <c:pt idx="47916">
                  <c:v>7.3178580000000002</c:v>
                </c:pt>
                <c:pt idx="47917">
                  <c:v>7.3212729999999997</c:v>
                </c:pt>
                <c:pt idx="47918">
                  <c:v>7.322946</c:v>
                </c:pt>
                <c:pt idx="47919">
                  <c:v>7.3212970000000004</c:v>
                </c:pt>
                <c:pt idx="47920">
                  <c:v>7.3137869999999996</c:v>
                </c:pt>
                <c:pt idx="47921">
                  <c:v>7.3134949999999996</c:v>
                </c:pt>
                <c:pt idx="47922">
                  <c:v>7.3199059999999996</c:v>
                </c:pt>
                <c:pt idx="47923">
                  <c:v>7.3221819999999997</c:v>
                </c:pt>
                <c:pt idx="47924">
                  <c:v>7.3190330000000001</c:v>
                </c:pt>
                <c:pt idx="47925">
                  <c:v>7.319178</c:v>
                </c:pt>
                <c:pt idx="47926">
                  <c:v>7.3263449999999999</c:v>
                </c:pt>
                <c:pt idx="47927">
                  <c:v>7.3251790000000003</c:v>
                </c:pt>
                <c:pt idx="47928">
                  <c:v>7.3176519999999998</c:v>
                </c:pt>
                <c:pt idx="47929">
                  <c:v>7.3203230000000001</c:v>
                </c:pt>
                <c:pt idx="47930">
                  <c:v>7.3243910000000003</c:v>
                </c:pt>
                <c:pt idx="47931">
                  <c:v>7.3182970000000003</c:v>
                </c:pt>
                <c:pt idx="47932">
                  <c:v>7.3189770000000003</c:v>
                </c:pt>
                <c:pt idx="47933">
                  <c:v>7.3238589999999997</c:v>
                </c:pt>
                <c:pt idx="47934">
                  <c:v>7.3134050000000004</c:v>
                </c:pt>
                <c:pt idx="47935">
                  <c:v>7.3144460000000002</c:v>
                </c:pt>
                <c:pt idx="47936">
                  <c:v>7.3264639999999996</c:v>
                </c:pt>
                <c:pt idx="47937">
                  <c:v>7.3216429999999999</c:v>
                </c:pt>
                <c:pt idx="47938">
                  <c:v>7.3212250000000001</c:v>
                </c:pt>
                <c:pt idx="47939">
                  <c:v>7.3267350000000002</c:v>
                </c:pt>
                <c:pt idx="47940">
                  <c:v>7.3190220000000004</c:v>
                </c:pt>
                <c:pt idx="47941">
                  <c:v>7.3148160000000004</c:v>
                </c:pt>
                <c:pt idx="47942">
                  <c:v>7.3214620000000004</c:v>
                </c:pt>
                <c:pt idx="47943">
                  <c:v>7.3210610000000003</c:v>
                </c:pt>
                <c:pt idx="47944">
                  <c:v>7.3179129999999999</c:v>
                </c:pt>
                <c:pt idx="47945">
                  <c:v>7.3272760000000003</c:v>
                </c:pt>
                <c:pt idx="47946">
                  <c:v>7.3278949999999998</c:v>
                </c:pt>
                <c:pt idx="47947">
                  <c:v>7.3206829999999998</c:v>
                </c:pt>
                <c:pt idx="47948">
                  <c:v>7.3284279999999997</c:v>
                </c:pt>
                <c:pt idx="47949">
                  <c:v>7.3317490000000003</c:v>
                </c:pt>
                <c:pt idx="47950">
                  <c:v>7.3222779999999998</c:v>
                </c:pt>
                <c:pt idx="47951">
                  <c:v>7.3211570000000004</c:v>
                </c:pt>
                <c:pt idx="47952">
                  <c:v>7.3261789999999998</c:v>
                </c:pt>
                <c:pt idx="47953">
                  <c:v>7.3227830000000003</c:v>
                </c:pt>
                <c:pt idx="47954">
                  <c:v>7.3238110000000001</c:v>
                </c:pt>
                <c:pt idx="47955">
                  <c:v>7.3301809999999996</c:v>
                </c:pt>
                <c:pt idx="47956">
                  <c:v>7.3235359999999998</c:v>
                </c:pt>
                <c:pt idx="47957">
                  <c:v>7.318727</c:v>
                </c:pt>
                <c:pt idx="47958">
                  <c:v>7.3266210000000003</c:v>
                </c:pt>
                <c:pt idx="47959">
                  <c:v>7.327769</c:v>
                </c:pt>
                <c:pt idx="47960">
                  <c:v>7.3269409999999997</c:v>
                </c:pt>
                <c:pt idx="47961">
                  <c:v>7.335159</c:v>
                </c:pt>
                <c:pt idx="47962">
                  <c:v>7.3356029999999999</c:v>
                </c:pt>
                <c:pt idx="47963">
                  <c:v>7.3249579999999996</c:v>
                </c:pt>
                <c:pt idx="47964">
                  <c:v>7.3253120000000003</c:v>
                </c:pt>
                <c:pt idx="47965">
                  <c:v>7.3303659999999997</c:v>
                </c:pt>
                <c:pt idx="47966">
                  <c:v>7.3243289999999996</c:v>
                </c:pt>
                <c:pt idx="47967">
                  <c:v>7.3225689999999997</c:v>
                </c:pt>
                <c:pt idx="47968">
                  <c:v>7.326587</c:v>
                </c:pt>
                <c:pt idx="47969">
                  <c:v>7.3250849999999996</c:v>
                </c:pt>
                <c:pt idx="47970">
                  <c:v>7.3259639999999999</c:v>
                </c:pt>
                <c:pt idx="47971">
                  <c:v>7.3313100000000002</c:v>
                </c:pt>
                <c:pt idx="47972">
                  <c:v>7.3317589999999999</c:v>
                </c:pt>
                <c:pt idx="47973">
                  <c:v>7.3259020000000001</c:v>
                </c:pt>
                <c:pt idx="47974">
                  <c:v>7.3288440000000001</c:v>
                </c:pt>
                <c:pt idx="47975">
                  <c:v>7.3314750000000002</c:v>
                </c:pt>
                <c:pt idx="47976">
                  <c:v>7.3203699999999996</c:v>
                </c:pt>
                <c:pt idx="47977">
                  <c:v>7.3199509999999997</c:v>
                </c:pt>
                <c:pt idx="47978">
                  <c:v>7.3293109999999997</c:v>
                </c:pt>
                <c:pt idx="47979">
                  <c:v>7.3291789999999999</c:v>
                </c:pt>
                <c:pt idx="47980">
                  <c:v>7.3265330000000004</c:v>
                </c:pt>
                <c:pt idx="47981">
                  <c:v>7.3307159999999998</c:v>
                </c:pt>
                <c:pt idx="47982">
                  <c:v>7.3339439999999998</c:v>
                </c:pt>
                <c:pt idx="47983">
                  <c:v>7.3282420000000004</c:v>
                </c:pt>
                <c:pt idx="47984">
                  <c:v>7.3261000000000003</c:v>
                </c:pt>
                <c:pt idx="47985">
                  <c:v>7.3282619999999996</c:v>
                </c:pt>
                <c:pt idx="47986">
                  <c:v>7.3261500000000002</c:v>
                </c:pt>
                <c:pt idx="47987">
                  <c:v>7.3269440000000001</c:v>
                </c:pt>
                <c:pt idx="47988">
                  <c:v>7.3275009999999998</c:v>
                </c:pt>
                <c:pt idx="47989">
                  <c:v>7.3262700000000001</c:v>
                </c:pt>
                <c:pt idx="47990">
                  <c:v>7.3244769999999999</c:v>
                </c:pt>
                <c:pt idx="47991">
                  <c:v>7.3269390000000003</c:v>
                </c:pt>
                <c:pt idx="47992">
                  <c:v>7.3328720000000001</c:v>
                </c:pt>
                <c:pt idx="47993">
                  <c:v>7.3299960000000004</c:v>
                </c:pt>
                <c:pt idx="47994">
                  <c:v>7.3305629999999997</c:v>
                </c:pt>
                <c:pt idx="47995">
                  <c:v>7.3372929999999998</c:v>
                </c:pt>
                <c:pt idx="47996">
                  <c:v>7.3325430000000003</c:v>
                </c:pt>
                <c:pt idx="47997">
                  <c:v>7.3278800000000004</c:v>
                </c:pt>
                <c:pt idx="47998">
                  <c:v>7.3344139999999998</c:v>
                </c:pt>
                <c:pt idx="47999">
                  <c:v>7.3389170000000004</c:v>
                </c:pt>
                <c:pt idx="48000">
                  <c:v>7.3350179999999998</c:v>
                </c:pt>
                <c:pt idx="48001">
                  <c:v>7.3370660000000001</c:v>
                </c:pt>
                <c:pt idx="48002">
                  <c:v>7.3365309999999999</c:v>
                </c:pt>
                <c:pt idx="48003">
                  <c:v>7.3262890000000001</c:v>
                </c:pt>
                <c:pt idx="48004">
                  <c:v>7.3283079999999998</c:v>
                </c:pt>
                <c:pt idx="48005">
                  <c:v>7.3353840000000003</c:v>
                </c:pt>
                <c:pt idx="48006">
                  <c:v>7.3346869999999997</c:v>
                </c:pt>
                <c:pt idx="48007">
                  <c:v>7.3343930000000004</c:v>
                </c:pt>
                <c:pt idx="48008">
                  <c:v>7.3360320000000003</c:v>
                </c:pt>
                <c:pt idx="48009">
                  <c:v>7.3346830000000001</c:v>
                </c:pt>
                <c:pt idx="48010">
                  <c:v>7.333475</c:v>
                </c:pt>
                <c:pt idx="48011">
                  <c:v>7.3384830000000001</c:v>
                </c:pt>
                <c:pt idx="48012">
                  <c:v>7.333736</c:v>
                </c:pt>
                <c:pt idx="48013">
                  <c:v>7.3240759999999998</c:v>
                </c:pt>
                <c:pt idx="48014">
                  <c:v>7.3309030000000002</c:v>
                </c:pt>
                <c:pt idx="48015">
                  <c:v>7.336068</c:v>
                </c:pt>
                <c:pt idx="48016">
                  <c:v>7.3311500000000001</c:v>
                </c:pt>
                <c:pt idx="48017">
                  <c:v>7.3299799999999999</c:v>
                </c:pt>
                <c:pt idx="48018">
                  <c:v>7.334619</c:v>
                </c:pt>
                <c:pt idx="48019">
                  <c:v>7.3350929999999996</c:v>
                </c:pt>
                <c:pt idx="48020">
                  <c:v>7.3332110000000004</c:v>
                </c:pt>
                <c:pt idx="48021">
                  <c:v>7.3374959999999998</c:v>
                </c:pt>
                <c:pt idx="48022">
                  <c:v>7.3360010000000004</c:v>
                </c:pt>
                <c:pt idx="48023">
                  <c:v>7.3331629999999999</c:v>
                </c:pt>
                <c:pt idx="48024">
                  <c:v>7.3400629999999998</c:v>
                </c:pt>
                <c:pt idx="48025">
                  <c:v>7.3406010000000004</c:v>
                </c:pt>
                <c:pt idx="48026">
                  <c:v>7.3347439999999997</c:v>
                </c:pt>
                <c:pt idx="48027">
                  <c:v>7.3376609999999998</c:v>
                </c:pt>
                <c:pt idx="48028">
                  <c:v>7.3416670000000002</c:v>
                </c:pt>
                <c:pt idx="48029">
                  <c:v>7.3336819999999996</c:v>
                </c:pt>
                <c:pt idx="48030">
                  <c:v>7.3293039999999996</c:v>
                </c:pt>
                <c:pt idx="48031">
                  <c:v>7.3368770000000003</c:v>
                </c:pt>
                <c:pt idx="48032">
                  <c:v>7.3399229999999998</c:v>
                </c:pt>
                <c:pt idx="48033">
                  <c:v>7.3385400000000001</c:v>
                </c:pt>
                <c:pt idx="48034">
                  <c:v>7.341399</c:v>
                </c:pt>
                <c:pt idx="48035">
                  <c:v>7.3417469999999998</c:v>
                </c:pt>
                <c:pt idx="48036">
                  <c:v>7.3327999999999998</c:v>
                </c:pt>
                <c:pt idx="48037">
                  <c:v>7.3297920000000003</c:v>
                </c:pt>
                <c:pt idx="48038">
                  <c:v>7.3355360000000003</c:v>
                </c:pt>
                <c:pt idx="48039">
                  <c:v>7.3312559999999998</c:v>
                </c:pt>
                <c:pt idx="48040">
                  <c:v>7.3360919999999998</c:v>
                </c:pt>
                <c:pt idx="48041">
                  <c:v>7.3486779999999996</c:v>
                </c:pt>
                <c:pt idx="48042">
                  <c:v>7.3438660000000002</c:v>
                </c:pt>
                <c:pt idx="48043">
                  <c:v>7.3416579999999998</c:v>
                </c:pt>
                <c:pt idx="48044">
                  <c:v>7.3459070000000004</c:v>
                </c:pt>
                <c:pt idx="48045">
                  <c:v>7.3451089999999999</c:v>
                </c:pt>
                <c:pt idx="48046">
                  <c:v>7.3436269999999997</c:v>
                </c:pt>
                <c:pt idx="48047">
                  <c:v>7.3450600000000001</c:v>
                </c:pt>
                <c:pt idx="48048">
                  <c:v>7.3438359999999996</c:v>
                </c:pt>
                <c:pt idx="48049">
                  <c:v>7.3372419999999998</c:v>
                </c:pt>
                <c:pt idx="48050">
                  <c:v>7.341151</c:v>
                </c:pt>
                <c:pt idx="48051">
                  <c:v>7.3446610000000003</c:v>
                </c:pt>
                <c:pt idx="48052">
                  <c:v>7.3358879999999997</c:v>
                </c:pt>
                <c:pt idx="48053">
                  <c:v>7.3385109999999996</c:v>
                </c:pt>
                <c:pt idx="48054">
                  <c:v>7.3488259999999999</c:v>
                </c:pt>
                <c:pt idx="48055">
                  <c:v>7.347143</c:v>
                </c:pt>
                <c:pt idx="48056">
                  <c:v>7.3398950000000003</c:v>
                </c:pt>
                <c:pt idx="48057">
                  <c:v>7.3437080000000003</c:v>
                </c:pt>
                <c:pt idx="48058">
                  <c:v>7.3460299999999998</c:v>
                </c:pt>
                <c:pt idx="48059">
                  <c:v>7.3391070000000003</c:v>
                </c:pt>
                <c:pt idx="48060">
                  <c:v>7.3421810000000001</c:v>
                </c:pt>
                <c:pt idx="48061">
                  <c:v>7.3427579999999999</c:v>
                </c:pt>
                <c:pt idx="48062">
                  <c:v>7.3384549999999997</c:v>
                </c:pt>
                <c:pt idx="48063">
                  <c:v>7.3434739999999996</c:v>
                </c:pt>
                <c:pt idx="48064">
                  <c:v>7.3462579999999997</c:v>
                </c:pt>
                <c:pt idx="48065">
                  <c:v>7.3397899999999998</c:v>
                </c:pt>
                <c:pt idx="48066">
                  <c:v>7.334492</c:v>
                </c:pt>
                <c:pt idx="48067">
                  <c:v>7.3430150000000003</c:v>
                </c:pt>
                <c:pt idx="48068">
                  <c:v>7.3507389999999999</c:v>
                </c:pt>
                <c:pt idx="48069">
                  <c:v>7.347105</c:v>
                </c:pt>
                <c:pt idx="48070">
                  <c:v>7.3470979999999999</c:v>
                </c:pt>
                <c:pt idx="48071">
                  <c:v>7.3481519999999998</c:v>
                </c:pt>
                <c:pt idx="48072">
                  <c:v>7.3453480000000004</c:v>
                </c:pt>
                <c:pt idx="48073">
                  <c:v>7.3461280000000002</c:v>
                </c:pt>
                <c:pt idx="48074">
                  <c:v>7.3492649999999999</c:v>
                </c:pt>
                <c:pt idx="48075">
                  <c:v>7.3456970000000004</c:v>
                </c:pt>
                <c:pt idx="48076">
                  <c:v>7.3416319999999997</c:v>
                </c:pt>
                <c:pt idx="48077">
                  <c:v>7.3470740000000001</c:v>
                </c:pt>
                <c:pt idx="48078">
                  <c:v>7.3436570000000003</c:v>
                </c:pt>
                <c:pt idx="48079">
                  <c:v>7.3383099999999999</c:v>
                </c:pt>
                <c:pt idx="48080">
                  <c:v>7.343896</c:v>
                </c:pt>
                <c:pt idx="48081">
                  <c:v>7.3442259999999999</c:v>
                </c:pt>
                <c:pt idx="48082">
                  <c:v>7.3406580000000003</c:v>
                </c:pt>
                <c:pt idx="48083">
                  <c:v>7.3432519999999997</c:v>
                </c:pt>
                <c:pt idx="48084">
                  <c:v>7.346374</c:v>
                </c:pt>
                <c:pt idx="48085">
                  <c:v>7.3425529999999997</c:v>
                </c:pt>
                <c:pt idx="48086">
                  <c:v>7.3401399999999999</c:v>
                </c:pt>
                <c:pt idx="48087">
                  <c:v>7.3445210000000003</c:v>
                </c:pt>
                <c:pt idx="48088">
                  <c:v>7.340541</c:v>
                </c:pt>
                <c:pt idx="48089">
                  <c:v>7.3378119999999996</c:v>
                </c:pt>
                <c:pt idx="48090">
                  <c:v>7.3501110000000001</c:v>
                </c:pt>
                <c:pt idx="48091">
                  <c:v>7.3532609999999998</c:v>
                </c:pt>
                <c:pt idx="48092">
                  <c:v>7.3426729999999996</c:v>
                </c:pt>
                <c:pt idx="48093">
                  <c:v>7.3432269999999997</c:v>
                </c:pt>
                <c:pt idx="48094">
                  <c:v>7.3516209999999997</c:v>
                </c:pt>
                <c:pt idx="48095">
                  <c:v>7.3454540000000001</c:v>
                </c:pt>
                <c:pt idx="48096">
                  <c:v>7.3434030000000003</c:v>
                </c:pt>
                <c:pt idx="48097">
                  <c:v>7.3512149999999998</c:v>
                </c:pt>
                <c:pt idx="48098">
                  <c:v>7.3474250000000003</c:v>
                </c:pt>
                <c:pt idx="48099">
                  <c:v>7.3459469999999998</c:v>
                </c:pt>
                <c:pt idx="48100">
                  <c:v>7.350689</c:v>
                </c:pt>
                <c:pt idx="48101">
                  <c:v>7.3482099999999999</c:v>
                </c:pt>
                <c:pt idx="48102">
                  <c:v>7.3462540000000001</c:v>
                </c:pt>
                <c:pt idx="48103">
                  <c:v>7.3510359999999997</c:v>
                </c:pt>
                <c:pt idx="48104">
                  <c:v>7.3514540000000004</c:v>
                </c:pt>
                <c:pt idx="48105">
                  <c:v>7.3446369999999996</c:v>
                </c:pt>
                <c:pt idx="48106">
                  <c:v>7.3497769999999996</c:v>
                </c:pt>
                <c:pt idx="48107">
                  <c:v>7.356643</c:v>
                </c:pt>
                <c:pt idx="48108">
                  <c:v>7.3483799999999997</c:v>
                </c:pt>
                <c:pt idx="48109">
                  <c:v>7.3437919999999997</c:v>
                </c:pt>
                <c:pt idx="48110">
                  <c:v>7.3504319999999996</c:v>
                </c:pt>
                <c:pt idx="48111">
                  <c:v>7.3526870000000004</c:v>
                </c:pt>
                <c:pt idx="48112">
                  <c:v>7.3505859999999998</c:v>
                </c:pt>
                <c:pt idx="48113">
                  <c:v>7.3547549999999999</c:v>
                </c:pt>
                <c:pt idx="48114">
                  <c:v>7.3551529999999996</c:v>
                </c:pt>
                <c:pt idx="48115">
                  <c:v>7.3493839999999997</c:v>
                </c:pt>
                <c:pt idx="48116">
                  <c:v>7.353402</c:v>
                </c:pt>
                <c:pt idx="48117">
                  <c:v>7.3564230000000004</c:v>
                </c:pt>
                <c:pt idx="48118">
                  <c:v>7.353027</c:v>
                </c:pt>
                <c:pt idx="48119">
                  <c:v>7.352563</c:v>
                </c:pt>
                <c:pt idx="48120">
                  <c:v>7.3505520000000004</c:v>
                </c:pt>
                <c:pt idx="48121">
                  <c:v>7.346482</c:v>
                </c:pt>
                <c:pt idx="48122">
                  <c:v>7.3484769999999999</c:v>
                </c:pt>
                <c:pt idx="48123">
                  <c:v>7.3546899999999997</c:v>
                </c:pt>
                <c:pt idx="48124">
                  <c:v>7.3539570000000003</c:v>
                </c:pt>
                <c:pt idx="48125">
                  <c:v>7.3485279999999999</c:v>
                </c:pt>
                <c:pt idx="48126">
                  <c:v>7.3513469999999996</c:v>
                </c:pt>
                <c:pt idx="48127">
                  <c:v>7.356611</c:v>
                </c:pt>
                <c:pt idx="48128">
                  <c:v>7.3534360000000003</c:v>
                </c:pt>
                <c:pt idx="48129">
                  <c:v>7.3489300000000002</c:v>
                </c:pt>
                <c:pt idx="48130">
                  <c:v>7.3502460000000003</c:v>
                </c:pt>
                <c:pt idx="48131">
                  <c:v>7.3527300000000002</c:v>
                </c:pt>
                <c:pt idx="48132">
                  <c:v>7.3532149999999996</c:v>
                </c:pt>
                <c:pt idx="48133">
                  <c:v>7.3568740000000004</c:v>
                </c:pt>
                <c:pt idx="48134">
                  <c:v>7.3564230000000004</c:v>
                </c:pt>
                <c:pt idx="48135">
                  <c:v>7.3524640000000003</c:v>
                </c:pt>
                <c:pt idx="48136">
                  <c:v>7.3566310000000001</c:v>
                </c:pt>
                <c:pt idx="48137">
                  <c:v>7.3591309999999996</c:v>
                </c:pt>
                <c:pt idx="48138">
                  <c:v>7.3538769999999998</c:v>
                </c:pt>
                <c:pt idx="48139">
                  <c:v>7.3529660000000003</c:v>
                </c:pt>
                <c:pt idx="48140">
                  <c:v>7.3567809999999998</c:v>
                </c:pt>
                <c:pt idx="48141">
                  <c:v>7.3549829999999998</c:v>
                </c:pt>
                <c:pt idx="48142">
                  <c:v>7.3519129999999997</c:v>
                </c:pt>
                <c:pt idx="48143">
                  <c:v>7.3554310000000003</c:v>
                </c:pt>
                <c:pt idx="48144">
                  <c:v>7.3564319999999999</c:v>
                </c:pt>
                <c:pt idx="48145">
                  <c:v>7.357653</c:v>
                </c:pt>
                <c:pt idx="48146">
                  <c:v>7.364141</c:v>
                </c:pt>
                <c:pt idx="48147">
                  <c:v>7.3602660000000002</c:v>
                </c:pt>
                <c:pt idx="48148">
                  <c:v>7.352875</c:v>
                </c:pt>
                <c:pt idx="48149">
                  <c:v>7.3564160000000003</c:v>
                </c:pt>
                <c:pt idx="48150">
                  <c:v>7.359985</c:v>
                </c:pt>
                <c:pt idx="48151">
                  <c:v>7.3543269999999996</c:v>
                </c:pt>
                <c:pt idx="48152">
                  <c:v>7.3538899999999998</c:v>
                </c:pt>
                <c:pt idx="48153">
                  <c:v>7.3580750000000004</c:v>
                </c:pt>
                <c:pt idx="48154">
                  <c:v>7.3577469999999998</c:v>
                </c:pt>
                <c:pt idx="48155">
                  <c:v>7.361796</c:v>
                </c:pt>
                <c:pt idx="48156">
                  <c:v>7.3651629999999999</c:v>
                </c:pt>
                <c:pt idx="48157">
                  <c:v>7.361828</c:v>
                </c:pt>
                <c:pt idx="48158">
                  <c:v>7.3604960000000004</c:v>
                </c:pt>
                <c:pt idx="48159">
                  <c:v>7.3624039999999997</c:v>
                </c:pt>
                <c:pt idx="48160">
                  <c:v>7.3621449999999999</c:v>
                </c:pt>
                <c:pt idx="48161">
                  <c:v>7.3564780000000001</c:v>
                </c:pt>
                <c:pt idx="48162">
                  <c:v>7.3592570000000004</c:v>
                </c:pt>
                <c:pt idx="48163">
                  <c:v>7.3634719999999998</c:v>
                </c:pt>
                <c:pt idx="48164">
                  <c:v>7.3557180000000004</c:v>
                </c:pt>
                <c:pt idx="48165">
                  <c:v>7.3597999999999999</c:v>
                </c:pt>
                <c:pt idx="48166">
                  <c:v>7.3672940000000002</c:v>
                </c:pt>
                <c:pt idx="48167">
                  <c:v>7.3608599999999997</c:v>
                </c:pt>
                <c:pt idx="48168">
                  <c:v>7.3601840000000003</c:v>
                </c:pt>
                <c:pt idx="48169">
                  <c:v>7.3658809999999999</c:v>
                </c:pt>
                <c:pt idx="48170">
                  <c:v>7.3646450000000003</c:v>
                </c:pt>
                <c:pt idx="48171">
                  <c:v>7.3639849999999996</c:v>
                </c:pt>
                <c:pt idx="48172">
                  <c:v>7.3666859999999996</c:v>
                </c:pt>
                <c:pt idx="48173">
                  <c:v>7.3602509999999999</c:v>
                </c:pt>
                <c:pt idx="48174">
                  <c:v>7.3560930000000004</c:v>
                </c:pt>
                <c:pt idx="48175">
                  <c:v>7.3628520000000002</c:v>
                </c:pt>
                <c:pt idx="48176">
                  <c:v>7.3614699999999997</c:v>
                </c:pt>
                <c:pt idx="48177">
                  <c:v>7.3590109999999997</c:v>
                </c:pt>
                <c:pt idx="48178">
                  <c:v>7.3608339999999997</c:v>
                </c:pt>
                <c:pt idx="48179">
                  <c:v>7.3612960000000003</c:v>
                </c:pt>
                <c:pt idx="48180">
                  <c:v>7.3614620000000004</c:v>
                </c:pt>
                <c:pt idx="48181">
                  <c:v>7.3585039999999999</c:v>
                </c:pt>
                <c:pt idx="48182">
                  <c:v>7.360188</c:v>
                </c:pt>
                <c:pt idx="48183">
                  <c:v>7.3614259999999998</c:v>
                </c:pt>
                <c:pt idx="48184">
                  <c:v>7.3570779999999996</c:v>
                </c:pt>
                <c:pt idx="48185">
                  <c:v>7.3570840000000004</c:v>
                </c:pt>
                <c:pt idx="48186">
                  <c:v>7.3549920000000002</c:v>
                </c:pt>
                <c:pt idx="48187">
                  <c:v>7.3526290000000003</c:v>
                </c:pt>
                <c:pt idx="48188">
                  <c:v>7.3581139999999996</c:v>
                </c:pt>
                <c:pt idx="48189">
                  <c:v>7.3637759999999997</c:v>
                </c:pt>
                <c:pt idx="48190">
                  <c:v>7.3622579999999997</c:v>
                </c:pt>
                <c:pt idx="48191">
                  <c:v>7.3638839999999997</c:v>
                </c:pt>
                <c:pt idx="48192">
                  <c:v>7.3700489999999999</c:v>
                </c:pt>
                <c:pt idx="48193">
                  <c:v>7.367159</c:v>
                </c:pt>
                <c:pt idx="48194">
                  <c:v>7.3671579999999999</c:v>
                </c:pt>
                <c:pt idx="48195">
                  <c:v>7.3691630000000004</c:v>
                </c:pt>
                <c:pt idx="48196">
                  <c:v>7.3635609999999998</c:v>
                </c:pt>
                <c:pt idx="48197">
                  <c:v>7.3628119999999999</c:v>
                </c:pt>
                <c:pt idx="48198">
                  <c:v>7.3638870000000001</c:v>
                </c:pt>
                <c:pt idx="48199">
                  <c:v>7.3650520000000004</c:v>
                </c:pt>
                <c:pt idx="48200">
                  <c:v>7.3673770000000003</c:v>
                </c:pt>
                <c:pt idx="48201">
                  <c:v>7.3701410000000003</c:v>
                </c:pt>
                <c:pt idx="48202">
                  <c:v>7.369472</c:v>
                </c:pt>
                <c:pt idx="48203">
                  <c:v>7.363912</c:v>
                </c:pt>
                <c:pt idx="48204">
                  <c:v>7.3672750000000002</c:v>
                </c:pt>
                <c:pt idx="48205">
                  <c:v>7.3700929999999998</c:v>
                </c:pt>
                <c:pt idx="48206">
                  <c:v>7.3644369999999997</c:v>
                </c:pt>
                <c:pt idx="48207">
                  <c:v>7.3645420000000001</c:v>
                </c:pt>
                <c:pt idx="48208">
                  <c:v>7.3685520000000002</c:v>
                </c:pt>
                <c:pt idx="48209">
                  <c:v>7.3670439999999999</c:v>
                </c:pt>
                <c:pt idx="48210">
                  <c:v>7.366784</c:v>
                </c:pt>
                <c:pt idx="48211">
                  <c:v>7.3744430000000003</c:v>
                </c:pt>
                <c:pt idx="48212">
                  <c:v>7.3725750000000003</c:v>
                </c:pt>
                <c:pt idx="48213">
                  <c:v>7.3638409999999999</c:v>
                </c:pt>
                <c:pt idx="48214">
                  <c:v>7.3687579999999997</c:v>
                </c:pt>
                <c:pt idx="48215">
                  <c:v>7.3696460000000004</c:v>
                </c:pt>
                <c:pt idx="48216">
                  <c:v>7.363086</c:v>
                </c:pt>
                <c:pt idx="48217">
                  <c:v>7.3639029999999996</c:v>
                </c:pt>
                <c:pt idx="48218">
                  <c:v>7.3658799999999998</c:v>
                </c:pt>
                <c:pt idx="48219">
                  <c:v>7.3693340000000003</c:v>
                </c:pt>
                <c:pt idx="48220">
                  <c:v>7.3701340000000002</c:v>
                </c:pt>
                <c:pt idx="48221">
                  <c:v>7.3672019999999998</c:v>
                </c:pt>
                <c:pt idx="48222">
                  <c:v>7.3637649999999999</c:v>
                </c:pt>
                <c:pt idx="48223">
                  <c:v>7.3643409999999996</c:v>
                </c:pt>
                <c:pt idx="48224">
                  <c:v>7.3679030000000001</c:v>
                </c:pt>
                <c:pt idx="48225">
                  <c:v>7.3659429999999997</c:v>
                </c:pt>
                <c:pt idx="48226">
                  <c:v>7.3694059999999997</c:v>
                </c:pt>
                <c:pt idx="48227">
                  <c:v>7.3733240000000002</c:v>
                </c:pt>
                <c:pt idx="48228">
                  <c:v>7.3670010000000001</c:v>
                </c:pt>
                <c:pt idx="48229">
                  <c:v>7.3634810000000002</c:v>
                </c:pt>
                <c:pt idx="48230">
                  <c:v>7.3717870000000003</c:v>
                </c:pt>
                <c:pt idx="48231">
                  <c:v>7.3764269999999996</c:v>
                </c:pt>
                <c:pt idx="48232">
                  <c:v>7.3713769999999998</c:v>
                </c:pt>
                <c:pt idx="48233">
                  <c:v>7.3715229999999998</c:v>
                </c:pt>
                <c:pt idx="48234">
                  <c:v>7.3762879999999997</c:v>
                </c:pt>
                <c:pt idx="48235">
                  <c:v>7.3741349999999999</c:v>
                </c:pt>
                <c:pt idx="48236">
                  <c:v>7.3689830000000001</c:v>
                </c:pt>
                <c:pt idx="48237">
                  <c:v>7.3714829999999996</c:v>
                </c:pt>
                <c:pt idx="48238">
                  <c:v>7.376404</c:v>
                </c:pt>
                <c:pt idx="48239">
                  <c:v>7.3726060000000002</c:v>
                </c:pt>
                <c:pt idx="48240">
                  <c:v>7.3747309999999997</c:v>
                </c:pt>
                <c:pt idx="48241">
                  <c:v>7.3818789999999996</c:v>
                </c:pt>
                <c:pt idx="48242">
                  <c:v>7.3760079999999997</c:v>
                </c:pt>
                <c:pt idx="48243">
                  <c:v>7.3702160000000001</c:v>
                </c:pt>
                <c:pt idx="48244">
                  <c:v>7.3739660000000002</c:v>
                </c:pt>
                <c:pt idx="48245">
                  <c:v>7.3721629999999996</c:v>
                </c:pt>
                <c:pt idx="48246">
                  <c:v>7.3660639999999997</c:v>
                </c:pt>
                <c:pt idx="48247">
                  <c:v>7.3691599999999999</c:v>
                </c:pt>
                <c:pt idx="48248">
                  <c:v>7.3716749999999998</c:v>
                </c:pt>
                <c:pt idx="48249">
                  <c:v>7.3642209999999997</c:v>
                </c:pt>
                <c:pt idx="48250">
                  <c:v>7.3685879999999999</c:v>
                </c:pt>
                <c:pt idx="48251">
                  <c:v>7.377796</c:v>
                </c:pt>
                <c:pt idx="48252">
                  <c:v>7.3728600000000002</c:v>
                </c:pt>
                <c:pt idx="48253">
                  <c:v>7.3753190000000002</c:v>
                </c:pt>
                <c:pt idx="48254">
                  <c:v>7.3827790000000002</c:v>
                </c:pt>
                <c:pt idx="48255">
                  <c:v>7.3778870000000003</c:v>
                </c:pt>
                <c:pt idx="48256">
                  <c:v>7.37303</c:v>
                </c:pt>
                <c:pt idx="48257">
                  <c:v>7.3749549999999999</c:v>
                </c:pt>
                <c:pt idx="48258">
                  <c:v>7.3711700000000002</c:v>
                </c:pt>
                <c:pt idx="48259">
                  <c:v>7.3647130000000001</c:v>
                </c:pt>
                <c:pt idx="48260">
                  <c:v>7.3711589999999996</c:v>
                </c:pt>
                <c:pt idx="48261">
                  <c:v>7.3753580000000003</c:v>
                </c:pt>
                <c:pt idx="48262">
                  <c:v>7.3724850000000002</c:v>
                </c:pt>
                <c:pt idx="48263">
                  <c:v>7.375667</c:v>
                </c:pt>
                <c:pt idx="48264">
                  <c:v>7.3787000000000003</c:v>
                </c:pt>
                <c:pt idx="48265">
                  <c:v>7.3798849999999998</c:v>
                </c:pt>
                <c:pt idx="48266">
                  <c:v>7.3826090000000004</c:v>
                </c:pt>
                <c:pt idx="48267">
                  <c:v>7.3845049999999999</c:v>
                </c:pt>
                <c:pt idx="48268">
                  <c:v>7.3809250000000004</c:v>
                </c:pt>
                <c:pt idx="48269">
                  <c:v>7.3761429999999999</c:v>
                </c:pt>
                <c:pt idx="48270">
                  <c:v>7.3811929999999997</c:v>
                </c:pt>
                <c:pt idx="48271">
                  <c:v>7.3778620000000004</c:v>
                </c:pt>
                <c:pt idx="48272">
                  <c:v>7.3685109999999998</c:v>
                </c:pt>
                <c:pt idx="48273">
                  <c:v>7.3757729999999997</c:v>
                </c:pt>
                <c:pt idx="48274">
                  <c:v>7.3820769999999998</c:v>
                </c:pt>
                <c:pt idx="48275">
                  <c:v>7.3767339999999999</c:v>
                </c:pt>
                <c:pt idx="48276">
                  <c:v>7.3796540000000004</c:v>
                </c:pt>
                <c:pt idx="48277">
                  <c:v>7.3868729999999996</c:v>
                </c:pt>
                <c:pt idx="48278">
                  <c:v>7.3784239999999999</c:v>
                </c:pt>
                <c:pt idx="48279">
                  <c:v>7.3752519999999997</c:v>
                </c:pt>
                <c:pt idx="48280">
                  <c:v>7.3851139999999997</c:v>
                </c:pt>
                <c:pt idx="48281">
                  <c:v>7.3784049999999999</c:v>
                </c:pt>
                <c:pt idx="48282">
                  <c:v>7.3745700000000003</c:v>
                </c:pt>
                <c:pt idx="48283">
                  <c:v>7.38443</c:v>
                </c:pt>
                <c:pt idx="48284">
                  <c:v>7.3823619999999996</c:v>
                </c:pt>
                <c:pt idx="48285">
                  <c:v>7.3787940000000001</c:v>
                </c:pt>
                <c:pt idx="48286">
                  <c:v>7.383953</c:v>
                </c:pt>
                <c:pt idx="48287">
                  <c:v>7.3820969999999999</c:v>
                </c:pt>
                <c:pt idx="48288">
                  <c:v>7.3750559999999998</c:v>
                </c:pt>
                <c:pt idx="48289">
                  <c:v>7.3770619999999996</c:v>
                </c:pt>
                <c:pt idx="48290">
                  <c:v>7.3812059999999997</c:v>
                </c:pt>
                <c:pt idx="48291">
                  <c:v>7.3775529999999998</c:v>
                </c:pt>
                <c:pt idx="48292">
                  <c:v>7.3758290000000004</c:v>
                </c:pt>
                <c:pt idx="48293">
                  <c:v>7.3783149999999997</c:v>
                </c:pt>
                <c:pt idx="48294">
                  <c:v>7.3756719999999998</c:v>
                </c:pt>
                <c:pt idx="48295">
                  <c:v>7.37277</c:v>
                </c:pt>
                <c:pt idx="48296">
                  <c:v>7.3802409999999998</c:v>
                </c:pt>
                <c:pt idx="48297">
                  <c:v>7.3830470000000004</c:v>
                </c:pt>
                <c:pt idx="48298">
                  <c:v>7.376811</c:v>
                </c:pt>
                <c:pt idx="48299">
                  <c:v>7.383006</c:v>
                </c:pt>
                <c:pt idx="48300">
                  <c:v>7.3889829999999996</c:v>
                </c:pt>
                <c:pt idx="48301">
                  <c:v>7.3801019999999999</c:v>
                </c:pt>
                <c:pt idx="48302">
                  <c:v>7.3797829999999998</c:v>
                </c:pt>
                <c:pt idx="48303">
                  <c:v>7.3898099999999998</c:v>
                </c:pt>
                <c:pt idx="48304">
                  <c:v>7.3862930000000002</c:v>
                </c:pt>
                <c:pt idx="48305">
                  <c:v>7.3764659999999997</c:v>
                </c:pt>
                <c:pt idx="48306">
                  <c:v>7.3845229999999997</c:v>
                </c:pt>
                <c:pt idx="48307">
                  <c:v>7.3895299999999997</c:v>
                </c:pt>
                <c:pt idx="48308">
                  <c:v>7.378387</c:v>
                </c:pt>
                <c:pt idx="48309">
                  <c:v>7.3784190000000001</c:v>
                </c:pt>
                <c:pt idx="48310">
                  <c:v>7.3875349999999997</c:v>
                </c:pt>
                <c:pt idx="48311">
                  <c:v>7.3836389999999996</c:v>
                </c:pt>
                <c:pt idx="48312">
                  <c:v>7.3758039999999996</c:v>
                </c:pt>
                <c:pt idx="48313">
                  <c:v>7.3790990000000001</c:v>
                </c:pt>
                <c:pt idx="48314">
                  <c:v>7.3849320000000001</c:v>
                </c:pt>
                <c:pt idx="48315">
                  <c:v>7.3835689999999996</c:v>
                </c:pt>
                <c:pt idx="48316">
                  <c:v>7.3868600000000004</c:v>
                </c:pt>
                <c:pt idx="48317">
                  <c:v>7.3900170000000003</c:v>
                </c:pt>
                <c:pt idx="48318">
                  <c:v>7.3855719999999998</c:v>
                </c:pt>
                <c:pt idx="48319">
                  <c:v>7.3867830000000003</c:v>
                </c:pt>
                <c:pt idx="48320">
                  <c:v>7.3882120000000002</c:v>
                </c:pt>
                <c:pt idx="48321">
                  <c:v>7.3823569999999998</c:v>
                </c:pt>
                <c:pt idx="48322">
                  <c:v>7.3824519999999998</c:v>
                </c:pt>
                <c:pt idx="48323">
                  <c:v>7.3922889999999999</c:v>
                </c:pt>
                <c:pt idx="48324">
                  <c:v>7.3916469999999999</c:v>
                </c:pt>
                <c:pt idx="48325">
                  <c:v>7.3842249999999998</c:v>
                </c:pt>
                <c:pt idx="48326">
                  <c:v>7.3926090000000002</c:v>
                </c:pt>
                <c:pt idx="48327">
                  <c:v>7.3961709999999998</c:v>
                </c:pt>
                <c:pt idx="48328">
                  <c:v>7.3885630000000004</c:v>
                </c:pt>
                <c:pt idx="48329">
                  <c:v>7.3898159999999997</c:v>
                </c:pt>
                <c:pt idx="48330">
                  <c:v>7.3922410000000003</c:v>
                </c:pt>
                <c:pt idx="48331">
                  <c:v>7.3844380000000003</c:v>
                </c:pt>
                <c:pt idx="48332">
                  <c:v>7.3796629999999999</c:v>
                </c:pt>
                <c:pt idx="48333">
                  <c:v>7.3857720000000002</c:v>
                </c:pt>
                <c:pt idx="48334">
                  <c:v>7.3856590000000004</c:v>
                </c:pt>
                <c:pt idx="48335">
                  <c:v>7.3807239999999998</c:v>
                </c:pt>
                <c:pt idx="48336">
                  <c:v>7.3866079999999998</c:v>
                </c:pt>
                <c:pt idx="48337">
                  <c:v>7.390593</c:v>
                </c:pt>
                <c:pt idx="48338">
                  <c:v>7.386565</c:v>
                </c:pt>
                <c:pt idx="48339">
                  <c:v>7.3857840000000001</c:v>
                </c:pt>
                <c:pt idx="48340">
                  <c:v>7.3917440000000001</c:v>
                </c:pt>
                <c:pt idx="48341">
                  <c:v>7.3933980000000004</c:v>
                </c:pt>
                <c:pt idx="48342">
                  <c:v>7.3874259999999996</c:v>
                </c:pt>
                <c:pt idx="48343">
                  <c:v>7.389176</c:v>
                </c:pt>
                <c:pt idx="48344">
                  <c:v>7.3932060000000002</c:v>
                </c:pt>
                <c:pt idx="48345">
                  <c:v>7.3891169999999997</c:v>
                </c:pt>
                <c:pt idx="48346">
                  <c:v>7.3852399999999996</c:v>
                </c:pt>
                <c:pt idx="48347">
                  <c:v>7.38727</c:v>
                </c:pt>
                <c:pt idx="48348">
                  <c:v>7.3915620000000004</c:v>
                </c:pt>
                <c:pt idx="48349">
                  <c:v>7.3901620000000001</c:v>
                </c:pt>
                <c:pt idx="48350">
                  <c:v>7.3883700000000001</c:v>
                </c:pt>
                <c:pt idx="48351">
                  <c:v>7.3847500000000004</c:v>
                </c:pt>
                <c:pt idx="48352">
                  <c:v>7.3833159999999998</c:v>
                </c:pt>
                <c:pt idx="48353">
                  <c:v>7.3945220000000003</c:v>
                </c:pt>
                <c:pt idx="48354">
                  <c:v>7.3954269999999998</c:v>
                </c:pt>
                <c:pt idx="48355">
                  <c:v>7.3860130000000002</c:v>
                </c:pt>
                <c:pt idx="48356">
                  <c:v>7.3876359999999996</c:v>
                </c:pt>
                <c:pt idx="48357">
                  <c:v>7.3902869999999998</c:v>
                </c:pt>
                <c:pt idx="48358">
                  <c:v>7.3856549999999999</c:v>
                </c:pt>
                <c:pt idx="48359">
                  <c:v>7.3885909999999999</c:v>
                </c:pt>
                <c:pt idx="48360">
                  <c:v>7.3956059999999999</c:v>
                </c:pt>
                <c:pt idx="48361">
                  <c:v>7.3924750000000001</c:v>
                </c:pt>
                <c:pt idx="48362">
                  <c:v>7.3936679999999999</c:v>
                </c:pt>
                <c:pt idx="48363">
                  <c:v>7.4004219999999998</c:v>
                </c:pt>
                <c:pt idx="48364">
                  <c:v>7.3997469999999996</c:v>
                </c:pt>
                <c:pt idx="48365">
                  <c:v>7.39818</c:v>
                </c:pt>
                <c:pt idx="48366">
                  <c:v>7.3955120000000001</c:v>
                </c:pt>
                <c:pt idx="48367">
                  <c:v>7.3920120000000002</c:v>
                </c:pt>
                <c:pt idx="48368">
                  <c:v>7.3919649999999999</c:v>
                </c:pt>
                <c:pt idx="48369">
                  <c:v>7.3959169999999999</c:v>
                </c:pt>
                <c:pt idx="48370">
                  <c:v>7.4002670000000004</c:v>
                </c:pt>
                <c:pt idx="48371">
                  <c:v>7.4002020000000002</c:v>
                </c:pt>
                <c:pt idx="48372">
                  <c:v>7.3985640000000004</c:v>
                </c:pt>
                <c:pt idx="48373">
                  <c:v>7.396814</c:v>
                </c:pt>
                <c:pt idx="48374">
                  <c:v>7.3930629999999997</c:v>
                </c:pt>
                <c:pt idx="48375">
                  <c:v>7.3911230000000003</c:v>
                </c:pt>
                <c:pt idx="48376">
                  <c:v>7.3938280000000001</c:v>
                </c:pt>
                <c:pt idx="48377">
                  <c:v>7.3940169999999998</c:v>
                </c:pt>
                <c:pt idx="48378">
                  <c:v>7.3870449999999996</c:v>
                </c:pt>
                <c:pt idx="48379">
                  <c:v>7.3915920000000002</c:v>
                </c:pt>
                <c:pt idx="48380">
                  <c:v>7.3997130000000002</c:v>
                </c:pt>
                <c:pt idx="48381">
                  <c:v>7.3890149999999997</c:v>
                </c:pt>
                <c:pt idx="48382">
                  <c:v>7.3851820000000004</c:v>
                </c:pt>
                <c:pt idx="48383">
                  <c:v>7.3918140000000001</c:v>
                </c:pt>
                <c:pt idx="48384">
                  <c:v>7.3935599999999999</c:v>
                </c:pt>
                <c:pt idx="48385">
                  <c:v>7.4011139999999997</c:v>
                </c:pt>
                <c:pt idx="48386">
                  <c:v>7.4054000000000002</c:v>
                </c:pt>
                <c:pt idx="48387">
                  <c:v>7.3990299999999998</c:v>
                </c:pt>
                <c:pt idx="48388">
                  <c:v>7.3956499999999998</c:v>
                </c:pt>
                <c:pt idx="48389">
                  <c:v>7.3994150000000003</c:v>
                </c:pt>
                <c:pt idx="48390">
                  <c:v>7.3993549999999999</c:v>
                </c:pt>
                <c:pt idx="48391">
                  <c:v>7.3960679999999996</c:v>
                </c:pt>
                <c:pt idx="48392">
                  <c:v>7.4016149999999996</c:v>
                </c:pt>
                <c:pt idx="48393">
                  <c:v>7.4028369999999999</c:v>
                </c:pt>
                <c:pt idx="48394">
                  <c:v>7.3971349999999996</c:v>
                </c:pt>
                <c:pt idx="48395">
                  <c:v>7.3952600000000004</c:v>
                </c:pt>
                <c:pt idx="48396">
                  <c:v>7.3978719999999996</c:v>
                </c:pt>
                <c:pt idx="48397">
                  <c:v>7.3985859999999999</c:v>
                </c:pt>
                <c:pt idx="48398">
                  <c:v>7.3934170000000003</c:v>
                </c:pt>
                <c:pt idx="48399">
                  <c:v>7.3994160000000004</c:v>
                </c:pt>
                <c:pt idx="48400">
                  <c:v>7.4043479999999997</c:v>
                </c:pt>
                <c:pt idx="48401">
                  <c:v>7.3976930000000003</c:v>
                </c:pt>
                <c:pt idx="48402">
                  <c:v>7.3983049999999997</c:v>
                </c:pt>
                <c:pt idx="48403">
                  <c:v>7.3997200000000003</c:v>
                </c:pt>
                <c:pt idx="48404">
                  <c:v>7.3950560000000003</c:v>
                </c:pt>
                <c:pt idx="48405">
                  <c:v>7.3976410000000001</c:v>
                </c:pt>
                <c:pt idx="48406">
                  <c:v>7.4032970000000002</c:v>
                </c:pt>
                <c:pt idx="48407">
                  <c:v>7.3970539999999998</c:v>
                </c:pt>
                <c:pt idx="48408">
                  <c:v>7.3919699999999997</c:v>
                </c:pt>
                <c:pt idx="48409">
                  <c:v>7.4009559999999999</c:v>
                </c:pt>
                <c:pt idx="48410">
                  <c:v>7.4021489999999996</c:v>
                </c:pt>
                <c:pt idx="48411">
                  <c:v>7.3981000000000003</c:v>
                </c:pt>
                <c:pt idx="48412">
                  <c:v>7.4018470000000001</c:v>
                </c:pt>
                <c:pt idx="48413">
                  <c:v>7.3988880000000004</c:v>
                </c:pt>
                <c:pt idx="48414">
                  <c:v>7.3939859999999999</c:v>
                </c:pt>
                <c:pt idx="48415">
                  <c:v>7.3966089999999998</c:v>
                </c:pt>
                <c:pt idx="48416">
                  <c:v>7.3998480000000004</c:v>
                </c:pt>
                <c:pt idx="48417">
                  <c:v>7.3977370000000002</c:v>
                </c:pt>
                <c:pt idx="48418">
                  <c:v>7.3984620000000003</c:v>
                </c:pt>
                <c:pt idx="48419">
                  <c:v>7.4035099999999998</c:v>
                </c:pt>
                <c:pt idx="48420">
                  <c:v>7.3991210000000001</c:v>
                </c:pt>
                <c:pt idx="48421">
                  <c:v>7.4000310000000002</c:v>
                </c:pt>
                <c:pt idx="48422">
                  <c:v>7.4099199999999996</c:v>
                </c:pt>
                <c:pt idx="48423">
                  <c:v>7.4087589999999999</c:v>
                </c:pt>
                <c:pt idx="48424">
                  <c:v>7.4030170000000002</c:v>
                </c:pt>
                <c:pt idx="48425">
                  <c:v>7.4049639999999997</c:v>
                </c:pt>
                <c:pt idx="48426">
                  <c:v>7.4069039999999999</c:v>
                </c:pt>
                <c:pt idx="48427">
                  <c:v>7.4050479999999999</c:v>
                </c:pt>
                <c:pt idx="48428">
                  <c:v>7.4067080000000001</c:v>
                </c:pt>
                <c:pt idx="48429">
                  <c:v>7.4058000000000002</c:v>
                </c:pt>
                <c:pt idx="48430">
                  <c:v>7.4020950000000001</c:v>
                </c:pt>
                <c:pt idx="48431">
                  <c:v>7.4071850000000001</c:v>
                </c:pt>
                <c:pt idx="48432">
                  <c:v>7.4097369999999998</c:v>
                </c:pt>
                <c:pt idx="48433">
                  <c:v>7.4019409999999999</c:v>
                </c:pt>
                <c:pt idx="48434">
                  <c:v>7.3988209999999999</c:v>
                </c:pt>
                <c:pt idx="48435">
                  <c:v>7.4061279999999998</c:v>
                </c:pt>
                <c:pt idx="48436">
                  <c:v>7.4094740000000003</c:v>
                </c:pt>
                <c:pt idx="48437">
                  <c:v>7.4029999999999996</c:v>
                </c:pt>
                <c:pt idx="48438">
                  <c:v>7.4077330000000003</c:v>
                </c:pt>
                <c:pt idx="48439">
                  <c:v>7.4120369999999998</c:v>
                </c:pt>
                <c:pt idx="48440">
                  <c:v>7.4019490000000001</c:v>
                </c:pt>
                <c:pt idx="48441">
                  <c:v>7.4029619999999996</c:v>
                </c:pt>
                <c:pt idx="48442">
                  <c:v>7.4087459999999998</c:v>
                </c:pt>
                <c:pt idx="48443">
                  <c:v>7.4012320000000003</c:v>
                </c:pt>
                <c:pt idx="48444">
                  <c:v>7.3983879999999997</c:v>
                </c:pt>
                <c:pt idx="48445">
                  <c:v>7.4086749999999997</c:v>
                </c:pt>
                <c:pt idx="48446">
                  <c:v>7.4101080000000001</c:v>
                </c:pt>
                <c:pt idx="48447">
                  <c:v>7.4045160000000001</c:v>
                </c:pt>
                <c:pt idx="48448">
                  <c:v>7.4090049999999996</c:v>
                </c:pt>
                <c:pt idx="48449">
                  <c:v>7.4080570000000003</c:v>
                </c:pt>
                <c:pt idx="48450">
                  <c:v>7.4043989999999997</c:v>
                </c:pt>
                <c:pt idx="48451">
                  <c:v>7.4115570000000002</c:v>
                </c:pt>
                <c:pt idx="48452">
                  <c:v>7.4103859999999999</c:v>
                </c:pt>
                <c:pt idx="48453">
                  <c:v>7.401567</c:v>
                </c:pt>
                <c:pt idx="48454">
                  <c:v>7.4077169999999999</c:v>
                </c:pt>
                <c:pt idx="48455">
                  <c:v>7.4139920000000004</c:v>
                </c:pt>
                <c:pt idx="48456">
                  <c:v>7.4026180000000004</c:v>
                </c:pt>
                <c:pt idx="48457">
                  <c:v>7.3995259999999998</c:v>
                </c:pt>
                <c:pt idx="48458">
                  <c:v>7.4083220000000001</c:v>
                </c:pt>
                <c:pt idx="48459">
                  <c:v>7.4049160000000001</c:v>
                </c:pt>
                <c:pt idx="48460">
                  <c:v>7.4051520000000002</c:v>
                </c:pt>
                <c:pt idx="48461">
                  <c:v>7.4120629999999998</c:v>
                </c:pt>
                <c:pt idx="48462">
                  <c:v>7.4109860000000003</c:v>
                </c:pt>
                <c:pt idx="48463">
                  <c:v>7.4121119999999996</c:v>
                </c:pt>
                <c:pt idx="48464">
                  <c:v>7.4127879999999999</c:v>
                </c:pt>
                <c:pt idx="48465">
                  <c:v>7.4088289999999999</c:v>
                </c:pt>
                <c:pt idx="48466">
                  <c:v>7.405246</c:v>
                </c:pt>
                <c:pt idx="48467">
                  <c:v>7.4052530000000001</c:v>
                </c:pt>
                <c:pt idx="48468">
                  <c:v>7.4085900000000002</c:v>
                </c:pt>
                <c:pt idx="48469">
                  <c:v>7.4071509999999998</c:v>
                </c:pt>
                <c:pt idx="48470">
                  <c:v>7.4114610000000001</c:v>
                </c:pt>
                <c:pt idx="48471">
                  <c:v>7.4174579999999999</c:v>
                </c:pt>
                <c:pt idx="48472">
                  <c:v>7.4113959999999999</c:v>
                </c:pt>
                <c:pt idx="48473">
                  <c:v>7.4090699999999998</c:v>
                </c:pt>
                <c:pt idx="48474">
                  <c:v>7.4131400000000003</c:v>
                </c:pt>
                <c:pt idx="48475">
                  <c:v>7.4124280000000002</c:v>
                </c:pt>
                <c:pt idx="48476">
                  <c:v>7.4097020000000002</c:v>
                </c:pt>
                <c:pt idx="48477">
                  <c:v>7.4134320000000002</c:v>
                </c:pt>
                <c:pt idx="48478">
                  <c:v>7.414085</c:v>
                </c:pt>
                <c:pt idx="48479">
                  <c:v>7.4095940000000002</c:v>
                </c:pt>
                <c:pt idx="48480">
                  <c:v>7.4141899999999996</c:v>
                </c:pt>
                <c:pt idx="48481">
                  <c:v>7.41899</c:v>
                </c:pt>
                <c:pt idx="48482">
                  <c:v>7.4151030000000002</c:v>
                </c:pt>
                <c:pt idx="48483">
                  <c:v>7.4113429999999996</c:v>
                </c:pt>
                <c:pt idx="48484">
                  <c:v>7.4137000000000004</c:v>
                </c:pt>
                <c:pt idx="48485">
                  <c:v>7.4114459999999998</c:v>
                </c:pt>
                <c:pt idx="48486">
                  <c:v>7.4087990000000001</c:v>
                </c:pt>
                <c:pt idx="48487">
                  <c:v>7.4200010000000001</c:v>
                </c:pt>
                <c:pt idx="48488">
                  <c:v>7.4193449999999999</c:v>
                </c:pt>
                <c:pt idx="48489">
                  <c:v>7.4036340000000003</c:v>
                </c:pt>
                <c:pt idx="48490">
                  <c:v>7.4058570000000001</c:v>
                </c:pt>
                <c:pt idx="48491">
                  <c:v>7.4134390000000003</c:v>
                </c:pt>
                <c:pt idx="48492">
                  <c:v>7.4109829999999999</c:v>
                </c:pt>
                <c:pt idx="48493">
                  <c:v>7.4171990000000001</c:v>
                </c:pt>
                <c:pt idx="48494">
                  <c:v>7.4233070000000003</c:v>
                </c:pt>
                <c:pt idx="48495">
                  <c:v>7.4129449999999997</c:v>
                </c:pt>
                <c:pt idx="48496">
                  <c:v>7.409268</c:v>
                </c:pt>
                <c:pt idx="48497">
                  <c:v>7.4162879999999998</c:v>
                </c:pt>
                <c:pt idx="48498">
                  <c:v>7.4106290000000001</c:v>
                </c:pt>
                <c:pt idx="48499">
                  <c:v>7.4090350000000003</c:v>
                </c:pt>
                <c:pt idx="48500">
                  <c:v>7.4199260000000002</c:v>
                </c:pt>
                <c:pt idx="48501">
                  <c:v>7.4165830000000001</c:v>
                </c:pt>
                <c:pt idx="48502">
                  <c:v>7.4103789999999998</c:v>
                </c:pt>
                <c:pt idx="48503">
                  <c:v>7.417789</c:v>
                </c:pt>
                <c:pt idx="48504">
                  <c:v>7.4177989999999996</c:v>
                </c:pt>
                <c:pt idx="48505">
                  <c:v>7.409497</c:v>
                </c:pt>
                <c:pt idx="48506">
                  <c:v>7.418927</c:v>
                </c:pt>
                <c:pt idx="48507">
                  <c:v>7.4285670000000001</c:v>
                </c:pt>
                <c:pt idx="48508">
                  <c:v>7.4151040000000004</c:v>
                </c:pt>
                <c:pt idx="48509">
                  <c:v>7.4094189999999998</c:v>
                </c:pt>
                <c:pt idx="48510">
                  <c:v>7.4182160000000001</c:v>
                </c:pt>
                <c:pt idx="48511">
                  <c:v>7.4229820000000002</c:v>
                </c:pt>
                <c:pt idx="48512">
                  <c:v>7.4212090000000002</c:v>
                </c:pt>
                <c:pt idx="48513">
                  <c:v>7.4164810000000001</c:v>
                </c:pt>
                <c:pt idx="48514">
                  <c:v>7.4170730000000002</c:v>
                </c:pt>
                <c:pt idx="48515">
                  <c:v>7.4199140000000003</c:v>
                </c:pt>
                <c:pt idx="48516">
                  <c:v>7.4233419999999999</c:v>
                </c:pt>
                <c:pt idx="48517">
                  <c:v>7.4218250000000001</c:v>
                </c:pt>
                <c:pt idx="48518">
                  <c:v>7.4136759999999997</c:v>
                </c:pt>
                <c:pt idx="48519">
                  <c:v>7.4139309999999998</c:v>
                </c:pt>
                <c:pt idx="48520">
                  <c:v>7.4169470000000004</c:v>
                </c:pt>
                <c:pt idx="48521">
                  <c:v>7.4154059999999999</c:v>
                </c:pt>
                <c:pt idx="48522">
                  <c:v>7.4154999999999998</c:v>
                </c:pt>
                <c:pt idx="48523">
                  <c:v>7.4174790000000002</c:v>
                </c:pt>
                <c:pt idx="48524">
                  <c:v>7.4193790000000002</c:v>
                </c:pt>
                <c:pt idx="48525">
                  <c:v>7.4162109999999997</c:v>
                </c:pt>
                <c:pt idx="48526">
                  <c:v>7.4191719999999997</c:v>
                </c:pt>
                <c:pt idx="48527">
                  <c:v>7.4212040000000004</c:v>
                </c:pt>
                <c:pt idx="48528">
                  <c:v>7.4154369999999998</c:v>
                </c:pt>
                <c:pt idx="48529">
                  <c:v>7.42476</c:v>
                </c:pt>
                <c:pt idx="48530">
                  <c:v>7.4345179999999997</c:v>
                </c:pt>
                <c:pt idx="48531">
                  <c:v>7.4246549999999996</c:v>
                </c:pt>
                <c:pt idx="48532">
                  <c:v>7.4181860000000004</c:v>
                </c:pt>
                <c:pt idx="48533">
                  <c:v>7.4248640000000004</c:v>
                </c:pt>
                <c:pt idx="48534">
                  <c:v>7.4251690000000004</c:v>
                </c:pt>
                <c:pt idx="48535">
                  <c:v>7.4198040000000001</c:v>
                </c:pt>
                <c:pt idx="48536">
                  <c:v>7.4251259999999997</c:v>
                </c:pt>
                <c:pt idx="48537">
                  <c:v>7.424639</c:v>
                </c:pt>
                <c:pt idx="48538">
                  <c:v>7.4158099999999996</c:v>
                </c:pt>
                <c:pt idx="48539">
                  <c:v>7.4181679999999997</c:v>
                </c:pt>
                <c:pt idx="48540">
                  <c:v>7.4238039999999996</c:v>
                </c:pt>
                <c:pt idx="48541">
                  <c:v>7.4218219999999997</c:v>
                </c:pt>
                <c:pt idx="48542">
                  <c:v>7.4184520000000003</c:v>
                </c:pt>
                <c:pt idx="48543">
                  <c:v>7.4206120000000002</c:v>
                </c:pt>
                <c:pt idx="48544">
                  <c:v>7.4199479999999998</c:v>
                </c:pt>
                <c:pt idx="48545">
                  <c:v>7.4204410000000003</c:v>
                </c:pt>
                <c:pt idx="48546">
                  <c:v>7.4275650000000004</c:v>
                </c:pt>
                <c:pt idx="48547">
                  <c:v>7.4212220000000002</c:v>
                </c:pt>
                <c:pt idx="48548">
                  <c:v>7.415114</c:v>
                </c:pt>
                <c:pt idx="48549">
                  <c:v>7.424995</c:v>
                </c:pt>
                <c:pt idx="48550">
                  <c:v>7.4261100000000004</c:v>
                </c:pt>
                <c:pt idx="48551">
                  <c:v>7.4231100000000003</c:v>
                </c:pt>
                <c:pt idx="48552">
                  <c:v>7.4301820000000003</c:v>
                </c:pt>
                <c:pt idx="48553">
                  <c:v>7.4317419999999998</c:v>
                </c:pt>
                <c:pt idx="48554">
                  <c:v>7.4248529999999997</c:v>
                </c:pt>
                <c:pt idx="48555">
                  <c:v>7.427346</c:v>
                </c:pt>
                <c:pt idx="48556">
                  <c:v>7.4313079999999996</c:v>
                </c:pt>
                <c:pt idx="48557">
                  <c:v>7.4238229999999996</c:v>
                </c:pt>
                <c:pt idx="48558">
                  <c:v>7.4227040000000004</c:v>
                </c:pt>
                <c:pt idx="48559">
                  <c:v>7.4290539999999998</c:v>
                </c:pt>
                <c:pt idx="48560">
                  <c:v>7.426749</c:v>
                </c:pt>
                <c:pt idx="48561">
                  <c:v>7.421138</c:v>
                </c:pt>
                <c:pt idx="48562">
                  <c:v>7.4241380000000001</c:v>
                </c:pt>
                <c:pt idx="48563">
                  <c:v>7.4267919999999998</c:v>
                </c:pt>
                <c:pt idx="48564">
                  <c:v>7.4204400000000001</c:v>
                </c:pt>
                <c:pt idx="48565">
                  <c:v>7.4199570000000001</c:v>
                </c:pt>
                <c:pt idx="48566">
                  <c:v>7.4257470000000003</c:v>
                </c:pt>
                <c:pt idx="48567">
                  <c:v>7.423298</c:v>
                </c:pt>
                <c:pt idx="48568">
                  <c:v>7.4191799999999999</c:v>
                </c:pt>
                <c:pt idx="48569">
                  <c:v>7.4206099999999999</c:v>
                </c:pt>
                <c:pt idx="48570">
                  <c:v>7.4265619999999997</c:v>
                </c:pt>
                <c:pt idx="48571">
                  <c:v>7.4304319999999997</c:v>
                </c:pt>
                <c:pt idx="48572">
                  <c:v>7.4318619999999997</c:v>
                </c:pt>
                <c:pt idx="48573">
                  <c:v>7.4314999999999998</c:v>
                </c:pt>
                <c:pt idx="48574">
                  <c:v>7.4287299999999998</c:v>
                </c:pt>
                <c:pt idx="48575">
                  <c:v>7.435797</c:v>
                </c:pt>
                <c:pt idx="48576">
                  <c:v>7.4420479999999998</c:v>
                </c:pt>
                <c:pt idx="48577">
                  <c:v>7.434259</c:v>
                </c:pt>
                <c:pt idx="48578">
                  <c:v>7.4277899999999999</c:v>
                </c:pt>
                <c:pt idx="48579">
                  <c:v>7.4317950000000002</c:v>
                </c:pt>
                <c:pt idx="48580">
                  <c:v>7.4305630000000003</c:v>
                </c:pt>
                <c:pt idx="48581">
                  <c:v>7.4182709999999998</c:v>
                </c:pt>
                <c:pt idx="48582">
                  <c:v>7.4214950000000002</c:v>
                </c:pt>
                <c:pt idx="48583">
                  <c:v>7.4322699999999999</c:v>
                </c:pt>
                <c:pt idx="48584">
                  <c:v>7.4315150000000001</c:v>
                </c:pt>
                <c:pt idx="48585">
                  <c:v>7.4325539999999997</c:v>
                </c:pt>
                <c:pt idx="48586">
                  <c:v>7.4303280000000003</c:v>
                </c:pt>
                <c:pt idx="48587">
                  <c:v>7.4215210000000003</c:v>
                </c:pt>
                <c:pt idx="48588">
                  <c:v>7.4225320000000004</c:v>
                </c:pt>
                <c:pt idx="48589">
                  <c:v>7.428064</c:v>
                </c:pt>
                <c:pt idx="48590">
                  <c:v>7.4277829999999998</c:v>
                </c:pt>
                <c:pt idx="48591">
                  <c:v>7.4270909999999999</c:v>
                </c:pt>
                <c:pt idx="48592">
                  <c:v>7.4337070000000001</c:v>
                </c:pt>
                <c:pt idx="48593">
                  <c:v>7.4335300000000002</c:v>
                </c:pt>
                <c:pt idx="48594">
                  <c:v>7.4265429999999997</c:v>
                </c:pt>
                <c:pt idx="48595">
                  <c:v>7.4313180000000001</c:v>
                </c:pt>
                <c:pt idx="48596">
                  <c:v>7.4373659999999999</c:v>
                </c:pt>
                <c:pt idx="48597">
                  <c:v>7.4358240000000002</c:v>
                </c:pt>
                <c:pt idx="48598">
                  <c:v>7.4370969999999996</c:v>
                </c:pt>
                <c:pt idx="48599">
                  <c:v>7.4389890000000003</c:v>
                </c:pt>
                <c:pt idx="48600">
                  <c:v>7.4326720000000002</c:v>
                </c:pt>
                <c:pt idx="48601">
                  <c:v>7.433859</c:v>
                </c:pt>
                <c:pt idx="48602">
                  <c:v>7.4357790000000001</c:v>
                </c:pt>
                <c:pt idx="48603">
                  <c:v>7.4243189999999997</c:v>
                </c:pt>
                <c:pt idx="48604">
                  <c:v>7.4279650000000004</c:v>
                </c:pt>
                <c:pt idx="48605">
                  <c:v>7.4382109999999999</c:v>
                </c:pt>
                <c:pt idx="48606">
                  <c:v>7.4277860000000002</c:v>
                </c:pt>
                <c:pt idx="48607">
                  <c:v>7.4217620000000002</c:v>
                </c:pt>
                <c:pt idx="48608">
                  <c:v>7.4305370000000002</c:v>
                </c:pt>
                <c:pt idx="48609">
                  <c:v>7.4342649999999999</c:v>
                </c:pt>
                <c:pt idx="48610">
                  <c:v>7.4317399999999996</c:v>
                </c:pt>
                <c:pt idx="48611">
                  <c:v>7.4368470000000002</c:v>
                </c:pt>
                <c:pt idx="48612">
                  <c:v>7.4388360000000002</c:v>
                </c:pt>
                <c:pt idx="48613">
                  <c:v>7.4284559999999997</c:v>
                </c:pt>
                <c:pt idx="48614">
                  <c:v>7.4316170000000001</c:v>
                </c:pt>
                <c:pt idx="48615">
                  <c:v>7.4393729999999998</c:v>
                </c:pt>
                <c:pt idx="48616">
                  <c:v>7.4297839999999997</c:v>
                </c:pt>
                <c:pt idx="48617">
                  <c:v>7.4252950000000002</c:v>
                </c:pt>
                <c:pt idx="48618">
                  <c:v>7.4334800000000003</c:v>
                </c:pt>
                <c:pt idx="48619">
                  <c:v>7.4415849999999999</c:v>
                </c:pt>
                <c:pt idx="48620">
                  <c:v>7.4422839999999999</c:v>
                </c:pt>
                <c:pt idx="48621">
                  <c:v>7.4401219999999997</c:v>
                </c:pt>
                <c:pt idx="48622">
                  <c:v>7.439343</c:v>
                </c:pt>
                <c:pt idx="48623">
                  <c:v>7.4378580000000003</c:v>
                </c:pt>
                <c:pt idx="48624">
                  <c:v>7.4369180000000004</c:v>
                </c:pt>
                <c:pt idx="48625">
                  <c:v>7.4346379999999996</c:v>
                </c:pt>
                <c:pt idx="48626">
                  <c:v>7.4365540000000001</c:v>
                </c:pt>
                <c:pt idx="48627">
                  <c:v>7.4377890000000004</c:v>
                </c:pt>
                <c:pt idx="48628">
                  <c:v>7.4349999999999996</c:v>
                </c:pt>
                <c:pt idx="48629">
                  <c:v>7.4349280000000002</c:v>
                </c:pt>
                <c:pt idx="48630">
                  <c:v>7.4332729999999998</c:v>
                </c:pt>
                <c:pt idx="48631">
                  <c:v>7.4379020000000002</c:v>
                </c:pt>
                <c:pt idx="48632">
                  <c:v>7.4418179999999996</c:v>
                </c:pt>
                <c:pt idx="48633">
                  <c:v>7.4365540000000001</c:v>
                </c:pt>
                <c:pt idx="48634">
                  <c:v>7.4371109999999998</c:v>
                </c:pt>
                <c:pt idx="48635">
                  <c:v>7.4394900000000002</c:v>
                </c:pt>
                <c:pt idx="48636">
                  <c:v>7.4336460000000004</c:v>
                </c:pt>
                <c:pt idx="48637">
                  <c:v>7.4298960000000003</c:v>
                </c:pt>
                <c:pt idx="48638">
                  <c:v>7.4363390000000003</c:v>
                </c:pt>
                <c:pt idx="48639">
                  <c:v>7.4401219999999997</c:v>
                </c:pt>
                <c:pt idx="48640">
                  <c:v>7.4376470000000001</c:v>
                </c:pt>
                <c:pt idx="48641">
                  <c:v>7.439419</c:v>
                </c:pt>
                <c:pt idx="48642">
                  <c:v>7.4394390000000001</c:v>
                </c:pt>
                <c:pt idx="48643">
                  <c:v>7.4375499999999999</c:v>
                </c:pt>
                <c:pt idx="48644">
                  <c:v>7.441014</c:v>
                </c:pt>
                <c:pt idx="48645">
                  <c:v>7.4438250000000004</c:v>
                </c:pt>
                <c:pt idx="48646">
                  <c:v>7.440785</c:v>
                </c:pt>
                <c:pt idx="48647">
                  <c:v>7.4366580000000004</c:v>
                </c:pt>
                <c:pt idx="48648">
                  <c:v>7.4395680000000004</c:v>
                </c:pt>
                <c:pt idx="48649">
                  <c:v>7.4382840000000003</c:v>
                </c:pt>
                <c:pt idx="48650">
                  <c:v>7.4360799999999996</c:v>
                </c:pt>
                <c:pt idx="48651">
                  <c:v>7.4446029999999999</c:v>
                </c:pt>
                <c:pt idx="48652">
                  <c:v>7.443263</c:v>
                </c:pt>
                <c:pt idx="48653">
                  <c:v>7.4392370000000003</c:v>
                </c:pt>
                <c:pt idx="48654">
                  <c:v>7.4438149999999998</c:v>
                </c:pt>
                <c:pt idx="48655">
                  <c:v>7.4416370000000001</c:v>
                </c:pt>
                <c:pt idx="48656">
                  <c:v>7.4379299999999997</c:v>
                </c:pt>
                <c:pt idx="48657">
                  <c:v>7.4411659999999999</c:v>
                </c:pt>
                <c:pt idx="48658">
                  <c:v>7.4454719999999996</c:v>
                </c:pt>
                <c:pt idx="48659">
                  <c:v>7.441452</c:v>
                </c:pt>
                <c:pt idx="48660">
                  <c:v>7.4381890000000004</c:v>
                </c:pt>
                <c:pt idx="48661">
                  <c:v>7.4411949999999996</c:v>
                </c:pt>
                <c:pt idx="48662">
                  <c:v>7.4398619999999998</c:v>
                </c:pt>
                <c:pt idx="48663">
                  <c:v>7.4452559999999997</c:v>
                </c:pt>
                <c:pt idx="48664">
                  <c:v>7.4517550000000004</c:v>
                </c:pt>
                <c:pt idx="48665">
                  <c:v>7.4434240000000003</c:v>
                </c:pt>
                <c:pt idx="48666">
                  <c:v>7.43994</c:v>
                </c:pt>
                <c:pt idx="48667">
                  <c:v>7.4479759999999997</c:v>
                </c:pt>
                <c:pt idx="48668">
                  <c:v>7.4459210000000002</c:v>
                </c:pt>
                <c:pt idx="48669">
                  <c:v>7.4380860000000002</c:v>
                </c:pt>
                <c:pt idx="48670">
                  <c:v>7.44503</c:v>
                </c:pt>
                <c:pt idx="48671">
                  <c:v>7.447241</c:v>
                </c:pt>
                <c:pt idx="48672">
                  <c:v>7.4397409999999997</c:v>
                </c:pt>
                <c:pt idx="48673">
                  <c:v>7.4434709999999997</c:v>
                </c:pt>
                <c:pt idx="48674">
                  <c:v>7.4450849999999997</c:v>
                </c:pt>
                <c:pt idx="48675">
                  <c:v>7.4413720000000003</c:v>
                </c:pt>
                <c:pt idx="48676">
                  <c:v>7.4452369999999997</c:v>
                </c:pt>
                <c:pt idx="48677">
                  <c:v>7.4507709999999996</c:v>
                </c:pt>
                <c:pt idx="48678">
                  <c:v>7.4496770000000003</c:v>
                </c:pt>
                <c:pt idx="48679">
                  <c:v>7.4475990000000003</c:v>
                </c:pt>
                <c:pt idx="48680">
                  <c:v>7.4511099999999999</c:v>
                </c:pt>
                <c:pt idx="48681">
                  <c:v>7.4478280000000003</c:v>
                </c:pt>
                <c:pt idx="48682">
                  <c:v>7.4416729999999998</c:v>
                </c:pt>
                <c:pt idx="48683">
                  <c:v>7.4468670000000001</c:v>
                </c:pt>
                <c:pt idx="48684">
                  <c:v>7.4476170000000002</c:v>
                </c:pt>
                <c:pt idx="48685">
                  <c:v>7.4393200000000004</c:v>
                </c:pt>
                <c:pt idx="48686">
                  <c:v>7.4411849999999999</c:v>
                </c:pt>
                <c:pt idx="48687">
                  <c:v>7.4516640000000001</c:v>
                </c:pt>
                <c:pt idx="48688">
                  <c:v>7.4479030000000002</c:v>
                </c:pt>
                <c:pt idx="48689">
                  <c:v>7.444032</c:v>
                </c:pt>
                <c:pt idx="48690">
                  <c:v>7.4500820000000001</c:v>
                </c:pt>
                <c:pt idx="48691">
                  <c:v>7.4475949999999997</c:v>
                </c:pt>
                <c:pt idx="48692">
                  <c:v>7.4444939999999997</c:v>
                </c:pt>
                <c:pt idx="48693">
                  <c:v>7.4466489999999999</c:v>
                </c:pt>
                <c:pt idx="48694">
                  <c:v>7.4458630000000001</c:v>
                </c:pt>
                <c:pt idx="48695">
                  <c:v>7.4473589999999996</c:v>
                </c:pt>
                <c:pt idx="48696">
                  <c:v>7.4518639999999996</c:v>
                </c:pt>
                <c:pt idx="48697">
                  <c:v>7.4520390000000001</c:v>
                </c:pt>
                <c:pt idx="48698">
                  <c:v>7.4402309999999998</c:v>
                </c:pt>
                <c:pt idx="48699">
                  <c:v>7.4418199999999999</c:v>
                </c:pt>
                <c:pt idx="48700">
                  <c:v>7.4563269999999999</c:v>
                </c:pt>
                <c:pt idx="48701">
                  <c:v>7.4512669999999996</c:v>
                </c:pt>
                <c:pt idx="48702">
                  <c:v>7.4442469999999998</c:v>
                </c:pt>
                <c:pt idx="48703">
                  <c:v>7.4492500000000001</c:v>
                </c:pt>
                <c:pt idx="48704">
                  <c:v>7.4476649999999998</c:v>
                </c:pt>
                <c:pt idx="48705">
                  <c:v>7.4413830000000001</c:v>
                </c:pt>
                <c:pt idx="48706">
                  <c:v>7.4471939999999996</c:v>
                </c:pt>
                <c:pt idx="48707">
                  <c:v>7.4559519999999999</c:v>
                </c:pt>
                <c:pt idx="48708">
                  <c:v>7.4515960000000003</c:v>
                </c:pt>
                <c:pt idx="48709">
                  <c:v>7.4477520000000004</c:v>
                </c:pt>
                <c:pt idx="48710">
                  <c:v>7.4503899999999996</c:v>
                </c:pt>
                <c:pt idx="48711">
                  <c:v>7.4500359999999999</c:v>
                </c:pt>
                <c:pt idx="48712">
                  <c:v>7.454593</c:v>
                </c:pt>
                <c:pt idx="48713">
                  <c:v>7.4601150000000001</c:v>
                </c:pt>
                <c:pt idx="48714">
                  <c:v>7.45465</c:v>
                </c:pt>
                <c:pt idx="48715">
                  <c:v>7.445373</c:v>
                </c:pt>
                <c:pt idx="48716">
                  <c:v>7.4475629999999997</c:v>
                </c:pt>
                <c:pt idx="48717">
                  <c:v>7.4542020000000004</c:v>
                </c:pt>
                <c:pt idx="48718">
                  <c:v>7.4519169999999999</c:v>
                </c:pt>
                <c:pt idx="48719">
                  <c:v>7.454599</c:v>
                </c:pt>
                <c:pt idx="48720">
                  <c:v>7.4581080000000002</c:v>
                </c:pt>
                <c:pt idx="48721">
                  <c:v>7.4521680000000003</c:v>
                </c:pt>
                <c:pt idx="48722">
                  <c:v>7.4514480000000001</c:v>
                </c:pt>
                <c:pt idx="48723">
                  <c:v>7.4544420000000002</c:v>
                </c:pt>
                <c:pt idx="48724">
                  <c:v>7.4499820000000003</c:v>
                </c:pt>
                <c:pt idx="48725">
                  <c:v>7.4422410000000001</c:v>
                </c:pt>
                <c:pt idx="48726">
                  <c:v>7.4459730000000004</c:v>
                </c:pt>
                <c:pt idx="48727">
                  <c:v>7.4528610000000004</c:v>
                </c:pt>
                <c:pt idx="48728">
                  <c:v>7.4516390000000001</c:v>
                </c:pt>
                <c:pt idx="48729">
                  <c:v>7.4568399999999997</c:v>
                </c:pt>
                <c:pt idx="48730">
                  <c:v>7.4572469999999997</c:v>
                </c:pt>
                <c:pt idx="48731">
                  <c:v>7.4508970000000003</c:v>
                </c:pt>
                <c:pt idx="48732">
                  <c:v>7.4540009999999999</c:v>
                </c:pt>
                <c:pt idx="48733">
                  <c:v>7.4528999999999996</c:v>
                </c:pt>
                <c:pt idx="48734">
                  <c:v>7.4457110000000002</c:v>
                </c:pt>
                <c:pt idx="48735">
                  <c:v>7.4511520000000004</c:v>
                </c:pt>
                <c:pt idx="48736">
                  <c:v>7.4612369999999997</c:v>
                </c:pt>
                <c:pt idx="48737">
                  <c:v>7.4564880000000002</c:v>
                </c:pt>
                <c:pt idx="48738">
                  <c:v>7.4548730000000001</c:v>
                </c:pt>
                <c:pt idx="48739">
                  <c:v>7.4643059999999997</c:v>
                </c:pt>
                <c:pt idx="48740">
                  <c:v>7.4618399999999996</c:v>
                </c:pt>
                <c:pt idx="48741">
                  <c:v>7.4559319999999998</c:v>
                </c:pt>
                <c:pt idx="48742">
                  <c:v>7.4593939999999996</c:v>
                </c:pt>
                <c:pt idx="48743">
                  <c:v>7.4607340000000004</c:v>
                </c:pt>
                <c:pt idx="48744">
                  <c:v>7.4519469999999997</c:v>
                </c:pt>
                <c:pt idx="48745">
                  <c:v>7.4484339999999998</c:v>
                </c:pt>
                <c:pt idx="48746">
                  <c:v>7.4563949999999997</c:v>
                </c:pt>
                <c:pt idx="48747">
                  <c:v>7.457217</c:v>
                </c:pt>
                <c:pt idx="48748">
                  <c:v>7.4541950000000003</c:v>
                </c:pt>
                <c:pt idx="48749">
                  <c:v>7.4556680000000002</c:v>
                </c:pt>
                <c:pt idx="48750">
                  <c:v>7.4538200000000003</c:v>
                </c:pt>
                <c:pt idx="48751">
                  <c:v>7.4541449999999996</c:v>
                </c:pt>
                <c:pt idx="48752">
                  <c:v>7.4566410000000003</c:v>
                </c:pt>
                <c:pt idx="48753">
                  <c:v>7.4584820000000001</c:v>
                </c:pt>
                <c:pt idx="48754">
                  <c:v>7.4581049999999998</c:v>
                </c:pt>
                <c:pt idx="48755">
                  <c:v>7.4607469999999996</c:v>
                </c:pt>
                <c:pt idx="48756">
                  <c:v>7.4632059999999996</c:v>
                </c:pt>
                <c:pt idx="48757">
                  <c:v>7.4564810000000001</c:v>
                </c:pt>
                <c:pt idx="48758">
                  <c:v>7.4576339999999997</c:v>
                </c:pt>
                <c:pt idx="48759">
                  <c:v>7.4617240000000002</c:v>
                </c:pt>
                <c:pt idx="48760">
                  <c:v>7.455241</c:v>
                </c:pt>
                <c:pt idx="48761">
                  <c:v>7.4551600000000002</c:v>
                </c:pt>
                <c:pt idx="48762">
                  <c:v>7.4634900000000002</c:v>
                </c:pt>
                <c:pt idx="48763">
                  <c:v>7.463908</c:v>
                </c:pt>
                <c:pt idx="48764">
                  <c:v>7.4591770000000004</c:v>
                </c:pt>
                <c:pt idx="48765">
                  <c:v>7.4613290000000001</c:v>
                </c:pt>
                <c:pt idx="48766">
                  <c:v>7.4595029999999998</c:v>
                </c:pt>
                <c:pt idx="48767">
                  <c:v>7.4528509999999999</c:v>
                </c:pt>
                <c:pt idx="48768">
                  <c:v>7.4595060000000002</c:v>
                </c:pt>
                <c:pt idx="48769">
                  <c:v>7.4614450000000003</c:v>
                </c:pt>
                <c:pt idx="48770">
                  <c:v>7.4520379999999999</c:v>
                </c:pt>
                <c:pt idx="48771">
                  <c:v>7.456995</c:v>
                </c:pt>
                <c:pt idx="48772">
                  <c:v>7.4665140000000001</c:v>
                </c:pt>
                <c:pt idx="48773">
                  <c:v>7.4613319999999996</c:v>
                </c:pt>
                <c:pt idx="48774">
                  <c:v>7.4602639999999996</c:v>
                </c:pt>
                <c:pt idx="48775">
                  <c:v>7.4658179999999996</c:v>
                </c:pt>
                <c:pt idx="48776">
                  <c:v>7.4591139999999996</c:v>
                </c:pt>
                <c:pt idx="48777">
                  <c:v>7.4531169999999998</c:v>
                </c:pt>
                <c:pt idx="48778">
                  <c:v>7.4580520000000003</c:v>
                </c:pt>
                <c:pt idx="48779">
                  <c:v>7.4615020000000003</c:v>
                </c:pt>
                <c:pt idx="48780">
                  <c:v>7.4642999999999997</c:v>
                </c:pt>
                <c:pt idx="48781">
                  <c:v>7.4655719999999999</c:v>
                </c:pt>
                <c:pt idx="48782">
                  <c:v>7.4614279999999997</c:v>
                </c:pt>
                <c:pt idx="48783">
                  <c:v>7.4610430000000001</c:v>
                </c:pt>
                <c:pt idx="48784">
                  <c:v>7.4676239999999998</c:v>
                </c:pt>
                <c:pt idx="48785">
                  <c:v>7.4701029999999999</c:v>
                </c:pt>
                <c:pt idx="48786">
                  <c:v>7.4616259999999999</c:v>
                </c:pt>
                <c:pt idx="48787">
                  <c:v>7.4592150000000004</c:v>
                </c:pt>
                <c:pt idx="48788">
                  <c:v>7.4663820000000003</c:v>
                </c:pt>
                <c:pt idx="48789">
                  <c:v>7.46319</c:v>
                </c:pt>
                <c:pt idx="48790">
                  <c:v>7.4591960000000004</c:v>
                </c:pt>
                <c:pt idx="48791">
                  <c:v>7.4668099999999997</c:v>
                </c:pt>
                <c:pt idx="48792">
                  <c:v>7.4707629999999998</c:v>
                </c:pt>
                <c:pt idx="48793">
                  <c:v>7.4655079999999998</c:v>
                </c:pt>
                <c:pt idx="48794">
                  <c:v>7.4663810000000002</c:v>
                </c:pt>
                <c:pt idx="48795">
                  <c:v>7.4680669999999996</c:v>
                </c:pt>
                <c:pt idx="48796">
                  <c:v>7.4620899999999999</c:v>
                </c:pt>
                <c:pt idx="48797">
                  <c:v>7.4662170000000003</c:v>
                </c:pt>
                <c:pt idx="48798">
                  <c:v>7.4712810000000003</c:v>
                </c:pt>
                <c:pt idx="48799">
                  <c:v>7.4612170000000004</c:v>
                </c:pt>
                <c:pt idx="48800">
                  <c:v>7.4584989999999998</c:v>
                </c:pt>
                <c:pt idx="48801">
                  <c:v>7.4643550000000003</c:v>
                </c:pt>
                <c:pt idx="48802">
                  <c:v>7.4651579999999997</c:v>
                </c:pt>
                <c:pt idx="48803">
                  <c:v>7.4641640000000002</c:v>
                </c:pt>
                <c:pt idx="48804">
                  <c:v>7.4632880000000004</c:v>
                </c:pt>
                <c:pt idx="48805">
                  <c:v>7.4629719999999997</c:v>
                </c:pt>
                <c:pt idx="48806">
                  <c:v>7.4651110000000003</c:v>
                </c:pt>
                <c:pt idx="48807">
                  <c:v>7.4678250000000004</c:v>
                </c:pt>
                <c:pt idx="48808">
                  <c:v>7.4656279999999997</c:v>
                </c:pt>
                <c:pt idx="48809">
                  <c:v>7.4635629999999997</c:v>
                </c:pt>
                <c:pt idx="48810">
                  <c:v>7.4714099999999997</c:v>
                </c:pt>
                <c:pt idx="48811">
                  <c:v>7.475994</c:v>
                </c:pt>
                <c:pt idx="48812">
                  <c:v>7.4688230000000004</c:v>
                </c:pt>
                <c:pt idx="48813">
                  <c:v>7.4673239999999996</c:v>
                </c:pt>
                <c:pt idx="48814">
                  <c:v>7.4718749999999998</c:v>
                </c:pt>
                <c:pt idx="48815">
                  <c:v>7.4650049999999997</c:v>
                </c:pt>
                <c:pt idx="48816">
                  <c:v>7.4589569999999998</c:v>
                </c:pt>
                <c:pt idx="48817">
                  <c:v>7.4649099999999997</c:v>
                </c:pt>
                <c:pt idx="48818">
                  <c:v>7.4655399999999998</c:v>
                </c:pt>
                <c:pt idx="48819">
                  <c:v>7.4662600000000001</c:v>
                </c:pt>
                <c:pt idx="48820">
                  <c:v>7.4743810000000002</c:v>
                </c:pt>
                <c:pt idx="48821">
                  <c:v>7.4719800000000003</c:v>
                </c:pt>
                <c:pt idx="48822">
                  <c:v>7.4654239999999996</c:v>
                </c:pt>
                <c:pt idx="48823">
                  <c:v>7.469633</c:v>
                </c:pt>
                <c:pt idx="48824">
                  <c:v>7.4755130000000003</c:v>
                </c:pt>
                <c:pt idx="48825">
                  <c:v>7.471533</c:v>
                </c:pt>
                <c:pt idx="48826">
                  <c:v>7.4699249999999999</c:v>
                </c:pt>
                <c:pt idx="48827">
                  <c:v>7.4735480000000001</c:v>
                </c:pt>
                <c:pt idx="48828">
                  <c:v>7.4688829999999999</c:v>
                </c:pt>
                <c:pt idx="48829">
                  <c:v>7.4674170000000002</c:v>
                </c:pt>
                <c:pt idx="48830">
                  <c:v>7.4703030000000004</c:v>
                </c:pt>
                <c:pt idx="48831">
                  <c:v>7.4662889999999997</c:v>
                </c:pt>
                <c:pt idx="48832">
                  <c:v>7.4592159999999996</c:v>
                </c:pt>
                <c:pt idx="48833">
                  <c:v>7.4633649999999996</c:v>
                </c:pt>
                <c:pt idx="48834">
                  <c:v>7.4753970000000001</c:v>
                </c:pt>
                <c:pt idx="48835">
                  <c:v>7.476585</c:v>
                </c:pt>
                <c:pt idx="48836">
                  <c:v>7.4745949999999999</c:v>
                </c:pt>
                <c:pt idx="48837">
                  <c:v>7.4789339999999997</c:v>
                </c:pt>
                <c:pt idx="48838">
                  <c:v>7.4775510000000001</c:v>
                </c:pt>
                <c:pt idx="48839">
                  <c:v>7.4750829999999997</c:v>
                </c:pt>
                <c:pt idx="48840">
                  <c:v>7.4776119999999997</c:v>
                </c:pt>
                <c:pt idx="48841">
                  <c:v>7.4764200000000001</c:v>
                </c:pt>
                <c:pt idx="48842">
                  <c:v>7.4722039999999996</c:v>
                </c:pt>
                <c:pt idx="48843">
                  <c:v>7.4782169999999999</c:v>
                </c:pt>
                <c:pt idx="48844">
                  <c:v>7.4828089999999996</c:v>
                </c:pt>
                <c:pt idx="48845">
                  <c:v>7.4751750000000001</c:v>
                </c:pt>
                <c:pt idx="48846">
                  <c:v>7.4767210000000004</c:v>
                </c:pt>
                <c:pt idx="48847">
                  <c:v>7.4766579999999996</c:v>
                </c:pt>
                <c:pt idx="48848">
                  <c:v>7.4686789999999998</c:v>
                </c:pt>
                <c:pt idx="48849">
                  <c:v>7.4758250000000004</c:v>
                </c:pt>
                <c:pt idx="48850">
                  <c:v>7.4822199999999999</c:v>
                </c:pt>
                <c:pt idx="48851">
                  <c:v>7.4728180000000002</c:v>
                </c:pt>
                <c:pt idx="48852">
                  <c:v>7.4669480000000004</c:v>
                </c:pt>
                <c:pt idx="48853">
                  <c:v>7.4735579999999997</c:v>
                </c:pt>
                <c:pt idx="48854">
                  <c:v>7.470529</c:v>
                </c:pt>
                <c:pt idx="48855">
                  <c:v>7.4656919999999998</c:v>
                </c:pt>
                <c:pt idx="48856">
                  <c:v>7.4769360000000002</c:v>
                </c:pt>
                <c:pt idx="48857">
                  <c:v>7.4757189999999998</c:v>
                </c:pt>
                <c:pt idx="48858">
                  <c:v>7.4663760000000003</c:v>
                </c:pt>
                <c:pt idx="48859">
                  <c:v>7.4707020000000002</c:v>
                </c:pt>
                <c:pt idx="48860">
                  <c:v>7.4729530000000004</c:v>
                </c:pt>
                <c:pt idx="48861">
                  <c:v>7.4667729999999999</c:v>
                </c:pt>
                <c:pt idx="48862">
                  <c:v>7.4682310000000003</c:v>
                </c:pt>
                <c:pt idx="48863">
                  <c:v>7.4773250000000004</c:v>
                </c:pt>
                <c:pt idx="48864">
                  <c:v>7.47546</c:v>
                </c:pt>
                <c:pt idx="48865">
                  <c:v>7.4739800000000001</c:v>
                </c:pt>
                <c:pt idx="48866">
                  <c:v>7.4802419999999996</c:v>
                </c:pt>
                <c:pt idx="48867">
                  <c:v>7.4740180000000001</c:v>
                </c:pt>
                <c:pt idx="48868">
                  <c:v>7.4716420000000001</c:v>
                </c:pt>
                <c:pt idx="48869">
                  <c:v>7.4806869999999996</c:v>
                </c:pt>
                <c:pt idx="48870">
                  <c:v>7.4798359999999997</c:v>
                </c:pt>
                <c:pt idx="48871">
                  <c:v>7.4731589999999999</c:v>
                </c:pt>
                <c:pt idx="48872">
                  <c:v>7.4780629999999997</c:v>
                </c:pt>
                <c:pt idx="48873">
                  <c:v>7.4843409999999997</c:v>
                </c:pt>
                <c:pt idx="48874">
                  <c:v>7.4764600000000003</c:v>
                </c:pt>
                <c:pt idx="48875">
                  <c:v>7.4741379999999999</c:v>
                </c:pt>
                <c:pt idx="48876">
                  <c:v>7.4809939999999999</c:v>
                </c:pt>
                <c:pt idx="48877">
                  <c:v>7.481668</c:v>
                </c:pt>
                <c:pt idx="48878">
                  <c:v>7.4808300000000001</c:v>
                </c:pt>
                <c:pt idx="48879">
                  <c:v>7.4826800000000002</c:v>
                </c:pt>
                <c:pt idx="48880">
                  <c:v>7.4802720000000003</c:v>
                </c:pt>
                <c:pt idx="48881">
                  <c:v>7.4719040000000003</c:v>
                </c:pt>
                <c:pt idx="48882">
                  <c:v>7.469659</c:v>
                </c:pt>
                <c:pt idx="48883">
                  <c:v>7.4748390000000002</c:v>
                </c:pt>
                <c:pt idx="48884">
                  <c:v>7.478758</c:v>
                </c:pt>
                <c:pt idx="48885">
                  <c:v>7.4835929999999999</c:v>
                </c:pt>
                <c:pt idx="48886">
                  <c:v>7.4848710000000001</c:v>
                </c:pt>
                <c:pt idx="48887">
                  <c:v>7.4803579999999998</c:v>
                </c:pt>
                <c:pt idx="48888">
                  <c:v>7.4834709999999998</c:v>
                </c:pt>
                <c:pt idx="48889">
                  <c:v>7.4875170000000004</c:v>
                </c:pt>
                <c:pt idx="48890">
                  <c:v>7.4795429999999996</c:v>
                </c:pt>
                <c:pt idx="48891">
                  <c:v>7.474831</c:v>
                </c:pt>
                <c:pt idx="48892">
                  <c:v>7.4837509999999998</c:v>
                </c:pt>
                <c:pt idx="48893">
                  <c:v>7.4798809999999998</c:v>
                </c:pt>
                <c:pt idx="48894">
                  <c:v>7.4701399999999998</c:v>
                </c:pt>
                <c:pt idx="48895">
                  <c:v>7.4784220000000001</c:v>
                </c:pt>
                <c:pt idx="48896">
                  <c:v>7.4809530000000004</c:v>
                </c:pt>
                <c:pt idx="48897">
                  <c:v>7.4772920000000003</c:v>
                </c:pt>
                <c:pt idx="48898">
                  <c:v>7.4840429999999998</c:v>
                </c:pt>
                <c:pt idx="48899">
                  <c:v>7.4898689999999997</c:v>
                </c:pt>
                <c:pt idx="48900">
                  <c:v>7.486529</c:v>
                </c:pt>
                <c:pt idx="48901">
                  <c:v>7.4805859999999997</c:v>
                </c:pt>
                <c:pt idx="48902">
                  <c:v>7.4828809999999999</c:v>
                </c:pt>
                <c:pt idx="48903">
                  <c:v>7.4869060000000003</c:v>
                </c:pt>
                <c:pt idx="48904">
                  <c:v>7.4878590000000003</c:v>
                </c:pt>
                <c:pt idx="48905">
                  <c:v>7.4868240000000004</c:v>
                </c:pt>
                <c:pt idx="48906">
                  <c:v>7.4831399999999997</c:v>
                </c:pt>
                <c:pt idx="48907">
                  <c:v>7.4833800000000004</c:v>
                </c:pt>
                <c:pt idx="48908">
                  <c:v>7.4806530000000002</c:v>
                </c:pt>
                <c:pt idx="48909">
                  <c:v>7.4758519999999997</c:v>
                </c:pt>
                <c:pt idx="48910">
                  <c:v>7.480836</c:v>
                </c:pt>
                <c:pt idx="48911">
                  <c:v>7.4870869999999998</c:v>
                </c:pt>
                <c:pt idx="48912">
                  <c:v>7.4834670000000001</c:v>
                </c:pt>
                <c:pt idx="48913">
                  <c:v>7.4780369999999996</c:v>
                </c:pt>
                <c:pt idx="48914">
                  <c:v>7.4847140000000003</c:v>
                </c:pt>
                <c:pt idx="48915">
                  <c:v>7.4900169999999999</c:v>
                </c:pt>
                <c:pt idx="48916">
                  <c:v>7.4813710000000002</c:v>
                </c:pt>
                <c:pt idx="48917">
                  <c:v>7.4782320000000002</c:v>
                </c:pt>
                <c:pt idx="48918">
                  <c:v>7.4832049999999999</c:v>
                </c:pt>
                <c:pt idx="48919">
                  <c:v>7.4825549999999996</c:v>
                </c:pt>
                <c:pt idx="48920">
                  <c:v>7.4787319999999999</c:v>
                </c:pt>
                <c:pt idx="48921">
                  <c:v>7.484267</c:v>
                </c:pt>
                <c:pt idx="48922">
                  <c:v>7.493201</c:v>
                </c:pt>
                <c:pt idx="48923">
                  <c:v>7.4908710000000003</c:v>
                </c:pt>
                <c:pt idx="48924">
                  <c:v>7.4894489999999996</c:v>
                </c:pt>
                <c:pt idx="48925">
                  <c:v>7.4896000000000003</c:v>
                </c:pt>
                <c:pt idx="48926">
                  <c:v>7.4874020000000003</c:v>
                </c:pt>
                <c:pt idx="48927">
                  <c:v>7.4908159999999997</c:v>
                </c:pt>
                <c:pt idx="48928">
                  <c:v>7.4901160000000004</c:v>
                </c:pt>
                <c:pt idx="48929">
                  <c:v>7.4838009999999997</c:v>
                </c:pt>
                <c:pt idx="48930">
                  <c:v>7.4831599999999998</c:v>
                </c:pt>
                <c:pt idx="48931">
                  <c:v>7.4874910000000003</c:v>
                </c:pt>
                <c:pt idx="48932">
                  <c:v>7.4889559999999999</c:v>
                </c:pt>
                <c:pt idx="48933">
                  <c:v>7.4862029999999997</c:v>
                </c:pt>
                <c:pt idx="48934">
                  <c:v>7.4907079999999997</c:v>
                </c:pt>
                <c:pt idx="48935">
                  <c:v>7.4938269999999996</c:v>
                </c:pt>
                <c:pt idx="48936">
                  <c:v>7.486955</c:v>
                </c:pt>
                <c:pt idx="48937">
                  <c:v>7.4843120000000001</c:v>
                </c:pt>
                <c:pt idx="48938">
                  <c:v>7.4885590000000004</c:v>
                </c:pt>
                <c:pt idx="48939">
                  <c:v>7.487114</c:v>
                </c:pt>
                <c:pt idx="48940">
                  <c:v>7.4837490000000004</c:v>
                </c:pt>
                <c:pt idx="48941">
                  <c:v>7.486809</c:v>
                </c:pt>
                <c:pt idx="48942">
                  <c:v>7.4857760000000004</c:v>
                </c:pt>
                <c:pt idx="48943">
                  <c:v>7.4859220000000004</c:v>
                </c:pt>
                <c:pt idx="48944">
                  <c:v>7.4917699999999998</c:v>
                </c:pt>
                <c:pt idx="48945">
                  <c:v>7.4913439999999998</c:v>
                </c:pt>
                <c:pt idx="48946">
                  <c:v>7.4890189999999999</c:v>
                </c:pt>
                <c:pt idx="48947">
                  <c:v>7.4919750000000001</c:v>
                </c:pt>
                <c:pt idx="48948">
                  <c:v>7.4943879999999998</c:v>
                </c:pt>
                <c:pt idx="48949">
                  <c:v>7.4898480000000003</c:v>
                </c:pt>
                <c:pt idx="48950">
                  <c:v>7.4900820000000001</c:v>
                </c:pt>
                <c:pt idx="48951">
                  <c:v>7.4957479999999999</c:v>
                </c:pt>
                <c:pt idx="48952">
                  <c:v>7.4912080000000003</c:v>
                </c:pt>
                <c:pt idx="48953">
                  <c:v>7.4885539999999997</c:v>
                </c:pt>
                <c:pt idx="48954">
                  <c:v>7.4951369999999997</c:v>
                </c:pt>
                <c:pt idx="48955">
                  <c:v>7.4916609999999997</c:v>
                </c:pt>
                <c:pt idx="48956">
                  <c:v>7.4877260000000003</c:v>
                </c:pt>
                <c:pt idx="48957">
                  <c:v>7.4926430000000002</c:v>
                </c:pt>
                <c:pt idx="48958">
                  <c:v>7.4922680000000001</c:v>
                </c:pt>
                <c:pt idx="48959">
                  <c:v>7.4879300000000004</c:v>
                </c:pt>
                <c:pt idx="48960">
                  <c:v>7.490157</c:v>
                </c:pt>
                <c:pt idx="48961">
                  <c:v>7.4927450000000002</c:v>
                </c:pt>
                <c:pt idx="48962">
                  <c:v>7.4886369999999998</c:v>
                </c:pt>
                <c:pt idx="48963">
                  <c:v>7.4916289999999996</c:v>
                </c:pt>
                <c:pt idx="48964">
                  <c:v>7.4941089999999999</c:v>
                </c:pt>
                <c:pt idx="48965">
                  <c:v>7.4853579999999997</c:v>
                </c:pt>
                <c:pt idx="48966">
                  <c:v>7.4865149999999998</c:v>
                </c:pt>
                <c:pt idx="48967">
                  <c:v>7.4961529999999996</c:v>
                </c:pt>
                <c:pt idx="48968">
                  <c:v>7.4955639999999999</c:v>
                </c:pt>
                <c:pt idx="48969">
                  <c:v>7.4917109999999996</c:v>
                </c:pt>
                <c:pt idx="48970">
                  <c:v>7.4962470000000003</c:v>
                </c:pt>
                <c:pt idx="48971">
                  <c:v>7.5000879999999999</c:v>
                </c:pt>
                <c:pt idx="48972">
                  <c:v>7.4971389999999998</c:v>
                </c:pt>
                <c:pt idx="48973">
                  <c:v>7.5009370000000004</c:v>
                </c:pt>
                <c:pt idx="48974">
                  <c:v>7.5040220000000009</c:v>
                </c:pt>
                <c:pt idx="48975">
                  <c:v>7.4973939999999999</c:v>
                </c:pt>
                <c:pt idx="48976">
                  <c:v>7.4963329999999999</c:v>
                </c:pt>
                <c:pt idx="48977">
                  <c:v>7.4978410000000002</c:v>
                </c:pt>
                <c:pt idx="48978">
                  <c:v>7.4937250000000004</c:v>
                </c:pt>
                <c:pt idx="48979">
                  <c:v>7.4916140000000002</c:v>
                </c:pt>
                <c:pt idx="48980">
                  <c:v>7.4973729999999996</c:v>
                </c:pt>
                <c:pt idx="48981">
                  <c:v>7.4941440000000004</c:v>
                </c:pt>
                <c:pt idx="48982">
                  <c:v>7.4854190000000003</c:v>
                </c:pt>
                <c:pt idx="48983">
                  <c:v>7.4951220000000003</c:v>
                </c:pt>
                <c:pt idx="48984">
                  <c:v>7.5033989999999999</c:v>
                </c:pt>
                <c:pt idx="48985">
                  <c:v>7.4963949999999997</c:v>
                </c:pt>
                <c:pt idx="48986">
                  <c:v>7.4917999999999996</c:v>
                </c:pt>
                <c:pt idx="48987">
                  <c:v>7.496899</c:v>
                </c:pt>
                <c:pt idx="48988">
                  <c:v>7.4959379999999998</c:v>
                </c:pt>
                <c:pt idx="48989">
                  <c:v>7.4894980000000002</c:v>
                </c:pt>
                <c:pt idx="48990">
                  <c:v>7.4980779999999996</c:v>
                </c:pt>
                <c:pt idx="48991">
                  <c:v>7.4996039999999997</c:v>
                </c:pt>
                <c:pt idx="48992">
                  <c:v>7.491517</c:v>
                </c:pt>
                <c:pt idx="48993">
                  <c:v>7.4974660000000002</c:v>
                </c:pt>
                <c:pt idx="48994">
                  <c:v>7.4993179999999997</c:v>
                </c:pt>
                <c:pt idx="48995">
                  <c:v>7.4941409999999999</c:v>
                </c:pt>
                <c:pt idx="48996">
                  <c:v>7.4940360000000004</c:v>
                </c:pt>
                <c:pt idx="48997">
                  <c:v>7.4978999999999996</c:v>
                </c:pt>
                <c:pt idx="48998">
                  <c:v>7.5017119999999995</c:v>
                </c:pt>
                <c:pt idx="48999">
                  <c:v>7.5016999999999996</c:v>
                </c:pt>
                <c:pt idx="49000">
                  <c:v>7.4987570000000003</c:v>
                </c:pt>
                <c:pt idx="49001">
                  <c:v>7.4948810000000003</c:v>
                </c:pt>
                <c:pt idx="49002">
                  <c:v>7.499492</c:v>
                </c:pt>
                <c:pt idx="49003">
                  <c:v>7.5062259999999998</c:v>
                </c:pt>
                <c:pt idx="49004">
                  <c:v>7.4975040000000002</c:v>
                </c:pt>
                <c:pt idx="49005">
                  <c:v>7.4916799999999997</c:v>
                </c:pt>
                <c:pt idx="49006">
                  <c:v>7.5007889999999993</c:v>
                </c:pt>
                <c:pt idx="49007">
                  <c:v>7.5037120000000002</c:v>
                </c:pt>
                <c:pt idx="49008">
                  <c:v>7.4949070000000004</c:v>
                </c:pt>
                <c:pt idx="49009">
                  <c:v>7.4980250000000002</c:v>
                </c:pt>
                <c:pt idx="49010">
                  <c:v>7.5076490000000007</c:v>
                </c:pt>
                <c:pt idx="49011">
                  <c:v>7.4994180000000004</c:v>
                </c:pt>
                <c:pt idx="49012">
                  <c:v>7.4967040000000003</c:v>
                </c:pt>
                <c:pt idx="49013">
                  <c:v>7.5039960000000008</c:v>
                </c:pt>
                <c:pt idx="49014">
                  <c:v>7.5012830000000008</c:v>
                </c:pt>
                <c:pt idx="49015">
                  <c:v>7.4966239999999997</c:v>
                </c:pt>
                <c:pt idx="49016">
                  <c:v>7.4966059999999999</c:v>
                </c:pt>
                <c:pt idx="49017">
                  <c:v>7.4979579999999997</c:v>
                </c:pt>
                <c:pt idx="49018">
                  <c:v>7.4987339999999998</c:v>
                </c:pt>
                <c:pt idx="49019">
                  <c:v>7.5052000000000003</c:v>
                </c:pt>
                <c:pt idx="49020">
                  <c:v>7.5097369999999994</c:v>
                </c:pt>
                <c:pt idx="49021">
                  <c:v>7.5032739999999993</c:v>
                </c:pt>
                <c:pt idx="49022">
                  <c:v>7.4998420000000001</c:v>
                </c:pt>
                <c:pt idx="49023">
                  <c:v>7.5043830000000007</c:v>
                </c:pt>
                <c:pt idx="49024">
                  <c:v>7.5089710000000007</c:v>
                </c:pt>
                <c:pt idx="49025">
                  <c:v>7.5079809999999991</c:v>
                </c:pt>
                <c:pt idx="49026">
                  <c:v>7.5085470000000001</c:v>
                </c:pt>
                <c:pt idx="49027">
                  <c:v>7.506926</c:v>
                </c:pt>
                <c:pt idx="49028">
                  <c:v>7.4990740000000002</c:v>
                </c:pt>
                <c:pt idx="49029">
                  <c:v>7.5035740000000004</c:v>
                </c:pt>
                <c:pt idx="49030">
                  <c:v>7.5070560000000004</c:v>
                </c:pt>
                <c:pt idx="49031">
                  <c:v>7.5025209999999998</c:v>
                </c:pt>
                <c:pt idx="49032">
                  <c:v>7.5083280000000006</c:v>
                </c:pt>
                <c:pt idx="49033">
                  <c:v>7.508972</c:v>
                </c:pt>
                <c:pt idx="49034">
                  <c:v>7.5039459999999991</c:v>
                </c:pt>
                <c:pt idx="49035">
                  <c:v>7.5054619999999996</c:v>
                </c:pt>
                <c:pt idx="49036">
                  <c:v>7.5097570000000005</c:v>
                </c:pt>
                <c:pt idx="49037">
                  <c:v>7.5062149999999992</c:v>
                </c:pt>
                <c:pt idx="49038">
                  <c:v>7.4989239999999997</c:v>
                </c:pt>
                <c:pt idx="49039">
                  <c:v>7.5052160000000008</c:v>
                </c:pt>
                <c:pt idx="49040">
                  <c:v>7.5066609999999994</c:v>
                </c:pt>
                <c:pt idx="49041">
                  <c:v>7.4999000000000002</c:v>
                </c:pt>
                <c:pt idx="49042">
                  <c:v>7.5042059999999999</c:v>
                </c:pt>
                <c:pt idx="49043">
                  <c:v>7.505725</c:v>
                </c:pt>
                <c:pt idx="49044">
                  <c:v>7.5002340000000007</c:v>
                </c:pt>
                <c:pt idx="49045">
                  <c:v>7.5043790000000001</c:v>
                </c:pt>
                <c:pt idx="49046">
                  <c:v>7.5111950000000007</c:v>
                </c:pt>
                <c:pt idx="49047">
                  <c:v>7.5064580000000003</c:v>
                </c:pt>
                <c:pt idx="49048">
                  <c:v>7.5051679999999994</c:v>
                </c:pt>
                <c:pt idx="49049">
                  <c:v>7.5072500000000009</c:v>
                </c:pt>
                <c:pt idx="49050">
                  <c:v>7.4973539999999996</c:v>
                </c:pt>
                <c:pt idx="49051">
                  <c:v>7.4942859999999998</c:v>
                </c:pt>
                <c:pt idx="49052">
                  <c:v>7.5042109999999997</c:v>
                </c:pt>
                <c:pt idx="49053">
                  <c:v>7.5101320000000005</c:v>
                </c:pt>
                <c:pt idx="49054">
                  <c:v>7.5119889999999998</c:v>
                </c:pt>
                <c:pt idx="49055">
                  <c:v>7.5161680000000004</c:v>
                </c:pt>
                <c:pt idx="49056">
                  <c:v>7.5165679999999995</c:v>
                </c:pt>
                <c:pt idx="49057">
                  <c:v>7.5119779999999992</c:v>
                </c:pt>
                <c:pt idx="49058">
                  <c:v>7.5106970000000004</c:v>
                </c:pt>
                <c:pt idx="49059">
                  <c:v>7.507733</c:v>
                </c:pt>
                <c:pt idx="49060">
                  <c:v>7.5008040000000005</c:v>
                </c:pt>
                <c:pt idx="49061">
                  <c:v>7.5034709999999993</c:v>
                </c:pt>
                <c:pt idx="49062">
                  <c:v>7.51173</c:v>
                </c:pt>
                <c:pt idx="49063">
                  <c:v>7.5113409999999998</c:v>
                </c:pt>
                <c:pt idx="49064">
                  <c:v>7.5059299999999993</c:v>
                </c:pt>
                <c:pt idx="49065">
                  <c:v>7.5083459999999995</c:v>
                </c:pt>
                <c:pt idx="49066">
                  <c:v>7.5139800000000001</c:v>
                </c:pt>
                <c:pt idx="49067">
                  <c:v>7.5056419999999999</c:v>
                </c:pt>
                <c:pt idx="49068">
                  <c:v>7.5036280000000009</c:v>
                </c:pt>
                <c:pt idx="49069">
                  <c:v>7.5132739999999991</c:v>
                </c:pt>
                <c:pt idx="49070">
                  <c:v>7.5111760000000007</c:v>
                </c:pt>
                <c:pt idx="49071">
                  <c:v>7.5113400000000006</c:v>
                </c:pt>
                <c:pt idx="49072">
                  <c:v>7.5177019999999999</c:v>
                </c:pt>
                <c:pt idx="49073">
                  <c:v>7.5124519999999997</c:v>
                </c:pt>
                <c:pt idx="49074">
                  <c:v>7.5056980000000006</c:v>
                </c:pt>
                <c:pt idx="49075">
                  <c:v>7.5098950000000002</c:v>
                </c:pt>
                <c:pt idx="49076">
                  <c:v>7.5100829999999998</c:v>
                </c:pt>
                <c:pt idx="49077">
                  <c:v>7.502929</c:v>
                </c:pt>
                <c:pt idx="49078">
                  <c:v>7.5090219999999999</c:v>
                </c:pt>
                <c:pt idx="49079">
                  <c:v>7.5163510000000002</c:v>
                </c:pt>
                <c:pt idx="49080">
                  <c:v>7.5119629999999997</c:v>
                </c:pt>
                <c:pt idx="49081">
                  <c:v>7.5097699999999996</c:v>
                </c:pt>
                <c:pt idx="49082">
                  <c:v>7.5140949999999993</c:v>
                </c:pt>
                <c:pt idx="49083">
                  <c:v>7.5155309999999993</c:v>
                </c:pt>
                <c:pt idx="49084">
                  <c:v>7.5141489999999997</c:v>
                </c:pt>
                <c:pt idx="49085">
                  <c:v>7.5191890000000008</c:v>
                </c:pt>
                <c:pt idx="49086">
                  <c:v>7.5184680000000004</c:v>
                </c:pt>
                <c:pt idx="49087">
                  <c:v>7.5108090000000001</c:v>
                </c:pt>
                <c:pt idx="49088">
                  <c:v>7.5150930000000002</c:v>
                </c:pt>
                <c:pt idx="49089">
                  <c:v>7.5211740000000002</c:v>
                </c:pt>
                <c:pt idx="49090">
                  <c:v>7.5131960000000007</c:v>
                </c:pt>
                <c:pt idx="49091">
                  <c:v>7.5098459999999996</c:v>
                </c:pt>
                <c:pt idx="49092">
                  <c:v>7.5212319999999995</c:v>
                </c:pt>
                <c:pt idx="49093">
                  <c:v>7.5187559999999998</c:v>
                </c:pt>
                <c:pt idx="49094">
                  <c:v>7.5062440000000006</c:v>
                </c:pt>
                <c:pt idx="49095">
                  <c:v>7.5123379999999997</c:v>
                </c:pt>
                <c:pt idx="49096">
                  <c:v>7.5170560000000002</c:v>
                </c:pt>
                <c:pt idx="49097">
                  <c:v>7.5137879999999999</c:v>
                </c:pt>
                <c:pt idx="49098">
                  <c:v>7.5191630000000007</c:v>
                </c:pt>
                <c:pt idx="49099">
                  <c:v>7.5179840000000002</c:v>
                </c:pt>
                <c:pt idx="49100">
                  <c:v>7.5092560000000006</c:v>
                </c:pt>
                <c:pt idx="49101">
                  <c:v>7.5136570000000003</c:v>
                </c:pt>
                <c:pt idx="49102">
                  <c:v>7.5215289999999992</c:v>
                </c:pt>
                <c:pt idx="49103">
                  <c:v>7.5121369999999992</c:v>
                </c:pt>
                <c:pt idx="49104">
                  <c:v>7.5042299999999997</c:v>
                </c:pt>
                <c:pt idx="49105">
                  <c:v>7.5137730000000005</c:v>
                </c:pt>
                <c:pt idx="49106">
                  <c:v>7.5154099999999993</c:v>
                </c:pt>
                <c:pt idx="49107">
                  <c:v>7.5105819999999994</c:v>
                </c:pt>
                <c:pt idx="49108">
                  <c:v>7.5166760000000004</c:v>
                </c:pt>
                <c:pt idx="49109">
                  <c:v>7.5199839999999991</c:v>
                </c:pt>
                <c:pt idx="49110">
                  <c:v>7.5188839999999999</c:v>
                </c:pt>
                <c:pt idx="49111">
                  <c:v>7.5220920000000007</c:v>
                </c:pt>
                <c:pt idx="49112">
                  <c:v>7.5205120000000001</c:v>
                </c:pt>
                <c:pt idx="49113">
                  <c:v>7.5130520000000001</c:v>
                </c:pt>
                <c:pt idx="49114">
                  <c:v>7.5129839999999994</c:v>
                </c:pt>
                <c:pt idx="49115">
                  <c:v>7.5155189999999994</c:v>
                </c:pt>
                <c:pt idx="49116">
                  <c:v>7.5130850000000002</c:v>
                </c:pt>
                <c:pt idx="49117">
                  <c:v>7.5202939999999998</c:v>
                </c:pt>
                <c:pt idx="49118">
                  <c:v>7.5307230000000001</c:v>
                </c:pt>
                <c:pt idx="49119">
                  <c:v>7.5255419999999997</c:v>
                </c:pt>
                <c:pt idx="49120">
                  <c:v>7.5178829999999994</c:v>
                </c:pt>
                <c:pt idx="49121">
                  <c:v>7.5202500000000008</c:v>
                </c:pt>
                <c:pt idx="49122">
                  <c:v>7.5241129999999998</c:v>
                </c:pt>
                <c:pt idx="49123">
                  <c:v>7.5202019999999994</c:v>
                </c:pt>
                <c:pt idx="49124">
                  <c:v>7.5219889999999996</c:v>
                </c:pt>
                <c:pt idx="49125">
                  <c:v>7.5253580000000007</c:v>
                </c:pt>
                <c:pt idx="49126">
                  <c:v>7.5160870000000006</c:v>
                </c:pt>
                <c:pt idx="49127">
                  <c:v>7.5161569999999998</c:v>
                </c:pt>
                <c:pt idx="49128">
                  <c:v>7.5260549999999995</c:v>
                </c:pt>
                <c:pt idx="49129">
                  <c:v>7.5225650000000002</c:v>
                </c:pt>
                <c:pt idx="49130">
                  <c:v>7.5147510000000004</c:v>
                </c:pt>
                <c:pt idx="49131">
                  <c:v>7.5201250000000002</c:v>
                </c:pt>
                <c:pt idx="49132">
                  <c:v>7.5246019999999998</c:v>
                </c:pt>
                <c:pt idx="49133">
                  <c:v>7.5204869999999993</c:v>
                </c:pt>
                <c:pt idx="49134">
                  <c:v>7.5259529999999994</c:v>
                </c:pt>
                <c:pt idx="49135">
                  <c:v>7.5263150000000003</c:v>
                </c:pt>
                <c:pt idx="49136">
                  <c:v>7.5161250000000006</c:v>
                </c:pt>
                <c:pt idx="49137">
                  <c:v>7.5177519999999998</c:v>
                </c:pt>
                <c:pt idx="49138">
                  <c:v>7.5239790000000006</c:v>
                </c:pt>
                <c:pt idx="49139">
                  <c:v>7.521096</c:v>
                </c:pt>
                <c:pt idx="49140">
                  <c:v>7.5192800000000002</c:v>
                </c:pt>
                <c:pt idx="49141">
                  <c:v>7.5263639999999992</c:v>
                </c:pt>
                <c:pt idx="49142">
                  <c:v>7.5245149999999992</c:v>
                </c:pt>
                <c:pt idx="49143">
                  <c:v>7.5156519999999993</c:v>
                </c:pt>
                <c:pt idx="49144">
                  <c:v>7.5199809999999996</c:v>
                </c:pt>
                <c:pt idx="49145">
                  <c:v>7.5239030000000007</c:v>
                </c:pt>
                <c:pt idx="49146">
                  <c:v>7.5196280000000009</c:v>
                </c:pt>
                <c:pt idx="49147">
                  <c:v>7.5207890000000006</c:v>
                </c:pt>
                <c:pt idx="49148">
                  <c:v>7.5237189999999998</c:v>
                </c:pt>
                <c:pt idx="49149">
                  <c:v>7.5195799999999995</c:v>
                </c:pt>
                <c:pt idx="49150">
                  <c:v>7.5161289999999994</c:v>
                </c:pt>
                <c:pt idx="49151">
                  <c:v>7.5236149999999995</c:v>
                </c:pt>
                <c:pt idx="49152">
                  <c:v>7.5259680000000007</c:v>
                </c:pt>
                <c:pt idx="49153">
                  <c:v>7.5229800000000004</c:v>
                </c:pt>
                <c:pt idx="49154">
                  <c:v>7.5274640000000002</c:v>
                </c:pt>
                <c:pt idx="49155">
                  <c:v>7.5269049999999993</c:v>
                </c:pt>
                <c:pt idx="49156">
                  <c:v>7.5236079999999994</c:v>
                </c:pt>
                <c:pt idx="49157">
                  <c:v>7.5234310000000004</c:v>
                </c:pt>
                <c:pt idx="49158">
                  <c:v>7.5232240000000008</c:v>
                </c:pt>
                <c:pt idx="49159">
                  <c:v>7.5217039999999997</c:v>
                </c:pt>
                <c:pt idx="49160">
                  <c:v>7.5236260000000001</c:v>
                </c:pt>
                <c:pt idx="49161">
                  <c:v>7.5281470000000006</c:v>
                </c:pt>
                <c:pt idx="49162">
                  <c:v>7.5202670000000005</c:v>
                </c:pt>
                <c:pt idx="49163">
                  <c:v>7.5197339999999997</c:v>
                </c:pt>
                <c:pt idx="49164">
                  <c:v>7.5335789999999996</c:v>
                </c:pt>
                <c:pt idx="49165">
                  <c:v>7.5321669999999994</c:v>
                </c:pt>
                <c:pt idx="49166">
                  <c:v>7.5258579999999995</c:v>
                </c:pt>
                <c:pt idx="49167">
                  <c:v>7.5334819999999993</c:v>
                </c:pt>
                <c:pt idx="49168">
                  <c:v>7.5375309999999995</c:v>
                </c:pt>
                <c:pt idx="49169">
                  <c:v>7.5261829999999996</c:v>
                </c:pt>
                <c:pt idx="49170">
                  <c:v>7.5209019999999995</c:v>
                </c:pt>
                <c:pt idx="49171">
                  <c:v>7.5308510000000002</c:v>
                </c:pt>
                <c:pt idx="49172">
                  <c:v>7.5308030000000006</c:v>
                </c:pt>
                <c:pt idx="49173">
                  <c:v>7.5238689999999995</c:v>
                </c:pt>
                <c:pt idx="49174">
                  <c:v>7.5264150000000001</c:v>
                </c:pt>
                <c:pt idx="49175">
                  <c:v>7.5291409999999992</c:v>
                </c:pt>
                <c:pt idx="49176">
                  <c:v>7.5282900000000001</c:v>
                </c:pt>
                <c:pt idx="49177">
                  <c:v>7.5302170000000004</c:v>
                </c:pt>
                <c:pt idx="49178">
                  <c:v>7.5300010000000004</c:v>
                </c:pt>
                <c:pt idx="49179">
                  <c:v>7.5239119999999993</c:v>
                </c:pt>
                <c:pt idx="49180">
                  <c:v>7.5266129999999993</c:v>
                </c:pt>
                <c:pt idx="49181">
                  <c:v>7.5324109999999997</c:v>
                </c:pt>
                <c:pt idx="49182">
                  <c:v>7.5224670000000007</c:v>
                </c:pt>
                <c:pt idx="49183">
                  <c:v>7.5200399999999998</c:v>
                </c:pt>
                <c:pt idx="49184">
                  <c:v>7.5305870000000006</c:v>
                </c:pt>
                <c:pt idx="49185">
                  <c:v>7.5308810000000008</c:v>
                </c:pt>
                <c:pt idx="49186">
                  <c:v>7.5270679999999999</c:v>
                </c:pt>
                <c:pt idx="49187">
                  <c:v>7.5326529999999998</c:v>
                </c:pt>
                <c:pt idx="49188">
                  <c:v>7.5356500000000004</c:v>
                </c:pt>
                <c:pt idx="49189">
                  <c:v>7.5250660000000007</c:v>
                </c:pt>
                <c:pt idx="49190">
                  <c:v>7.5243680000000008</c:v>
                </c:pt>
                <c:pt idx="49191">
                  <c:v>7.5327289999999998</c:v>
                </c:pt>
                <c:pt idx="49192">
                  <c:v>7.5261650000000007</c:v>
                </c:pt>
                <c:pt idx="49193">
                  <c:v>7.5256340000000002</c:v>
                </c:pt>
                <c:pt idx="49194">
                  <c:v>7.5373669999999997</c:v>
                </c:pt>
                <c:pt idx="49195">
                  <c:v>7.5318810000000003</c:v>
                </c:pt>
                <c:pt idx="49196">
                  <c:v>7.5234780000000008</c:v>
                </c:pt>
                <c:pt idx="49197">
                  <c:v>7.5365479999999998</c:v>
                </c:pt>
                <c:pt idx="49198">
                  <c:v>7.5406639999999996</c:v>
                </c:pt>
                <c:pt idx="49199">
                  <c:v>7.5296970000000005</c:v>
                </c:pt>
                <c:pt idx="49200">
                  <c:v>7.534789</c:v>
                </c:pt>
                <c:pt idx="49201">
                  <c:v>7.5420309999999997</c:v>
                </c:pt>
                <c:pt idx="49202">
                  <c:v>7.5365950000000002</c:v>
                </c:pt>
                <c:pt idx="49203">
                  <c:v>7.5336540000000003</c:v>
                </c:pt>
                <c:pt idx="49204">
                  <c:v>7.5350009999999994</c:v>
                </c:pt>
                <c:pt idx="49205">
                  <c:v>7.5331600000000005</c:v>
                </c:pt>
                <c:pt idx="49206">
                  <c:v>7.5306259999999998</c:v>
                </c:pt>
                <c:pt idx="49207">
                  <c:v>7.5327719999999996</c:v>
                </c:pt>
                <c:pt idx="49208">
                  <c:v>7.5333489999999994</c:v>
                </c:pt>
                <c:pt idx="49209">
                  <c:v>7.5285279999999997</c:v>
                </c:pt>
                <c:pt idx="49210">
                  <c:v>7.5304300000000008</c:v>
                </c:pt>
                <c:pt idx="49211">
                  <c:v>7.5381839999999993</c:v>
                </c:pt>
                <c:pt idx="49212">
                  <c:v>7.5358590000000003</c:v>
                </c:pt>
                <c:pt idx="49213">
                  <c:v>7.5291270000000008</c:v>
                </c:pt>
                <c:pt idx="49214">
                  <c:v>7.5312529999999995</c:v>
                </c:pt>
                <c:pt idx="49215">
                  <c:v>7.5326520000000006</c:v>
                </c:pt>
                <c:pt idx="49216">
                  <c:v>7.5288520000000005</c:v>
                </c:pt>
                <c:pt idx="49217">
                  <c:v>7.5358699999999992</c:v>
                </c:pt>
                <c:pt idx="49218">
                  <c:v>7.5413730000000001</c:v>
                </c:pt>
                <c:pt idx="49219">
                  <c:v>7.5330410000000008</c:v>
                </c:pt>
                <c:pt idx="49220">
                  <c:v>7.5333210000000008</c:v>
                </c:pt>
                <c:pt idx="49221">
                  <c:v>7.5411260000000002</c:v>
                </c:pt>
                <c:pt idx="49222">
                  <c:v>7.5359259999999999</c:v>
                </c:pt>
                <c:pt idx="49223">
                  <c:v>7.5295459999999999</c:v>
                </c:pt>
                <c:pt idx="49224">
                  <c:v>7.5389199999999992</c:v>
                </c:pt>
                <c:pt idx="49225">
                  <c:v>7.5430379999999992</c:v>
                </c:pt>
                <c:pt idx="49226">
                  <c:v>7.5343210000000003</c:v>
                </c:pt>
                <c:pt idx="49227">
                  <c:v>7.5352130000000006</c:v>
                </c:pt>
                <c:pt idx="49228">
                  <c:v>7.5385580000000001</c:v>
                </c:pt>
                <c:pt idx="49229">
                  <c:v>7.5345010000000006</c:v>
                </c:pt>
                <c:pt idx="49230">
                  <c:v>7.5326620000000002</c:v>
                </c:pt>
                <c:pt idx="49231">
                  <c:v>7.5325450000000007</c:v>
                </c:pt>
                <c:pt idx="49232">
                  <c:v>7.5329759999999997</c:v>
                </c:pt>
                <c:pt idx="49233">
                  <c:v>7.5352130000000006</c:v>
                </c:pt>
                <c:pt idx="49234">
                  <c:v>7.5395520000000005</c:v>
                </c:pt>
                <c:pt idx="49235">
                  <c:v>7.5389649999999993</c:v>
                </c:pt>
                <c:pt idx="49236">
                  <c:v>7.5379360000000002</c:v>
                </c:pt>
                <c:pt idx="49237">
                  <c:v>7.5392989999999998</c:v>
                </c:pt>
                <c:pt idx="49238">
                  <c:v>7.5344960000000007</c:v>
                </c:pt>
                <c:pt idx="49239">
                  <c:v>7.5365640000000003</c:v>
                </c:pt>
                <c:pt idx="49240">
                  <c:v>7.5458490000000005</c:v>
                </c:pt>
                <c:pt idx="49241">
                  <c:v>7.54697</c:v>
                </c:pt>
                <c:pt idx="49242">
                  <c:v>7.5406099999999991</c:v>
                </c:pt>
                <c:pt idx="49243">
                  <c:v>7.5379199999999997</c:v>
                </c:pt>
                <c:pt idx="49244">
                  <c:v>7.5424769999999999</c:v>
                </c:pt>
                <c:pt idx="49245">
                  <c:v>7.5401550000000004</c:v>
                </c:pt>
                <c:pt idx="49246">
                  <c:v>7.5358689999999999</c:v>
                </c:pt>
                <c:pt idx="49247">
                  <c:v>7.5415799999999997</c:v>
                </c:pt>
                <c:pt idx="49248">
                  <c:v>7.5432269999999999</c:v>
                </c:pt>
                <c:pt idx="49249">
                  <c:v>7.5406270000000006</c:v>
                </c:pt>
                <c:pt idx="49250">
                  <c:v>7.5489149999999992</c:v>
                </c:pt>
                <c:pt idx="49251">
                  <c:v>7.5518520000000002</c:v>
                </c:pt>
                <c:pt idx="49252">
                  <c:v>7.5385089999999995</c:v>
                </c:pt>
                <c:pt idx="49253">
                  <c:v>7.5353259999999995</c:v>
                </c:pt>
                <c:pt idx="49254">
                  <c:v>7.5429449999999996</c:v>
                </c:pt>
                <c:pt idx="49255">
                  <c:v>7.5392650000000003</c:v>
                </c:pt>
                <c:pt idx="49256">
                  <c:v>7.5362050000000007</c:v>
                </c:pt>
                <c:pt idx="49257">
                  <c:v>7.5393360000000005</c:v>
                </c:pt>
                <c:pt idx="49258">
                  <c:v>7.5377980000000004</c:v>
                </c:pt>
                <c:pt idx="49259">
                  <c:v>7.5375440000000005</c:v>
                </c:pt>
                <c:pt idx="49260">
                  <c:v>7.541798</c:v>
                </c:pt>
                <c:pt idx="49261">
                  <c:v>7.5421309999999995</c:v>
                </c:pt>
                <c:pt idx="49262">
                  <c:v>7.5367759999999997</c:v>
                </c:pt>
                <c:pt idx="49263">
                  <c:v>7.5442029999999995</c:v>
                </c:pt>
                <c:pt idx="49264">
                  <c:v>7.5492930000000005</c:v>
                </c:pt>
                <c:pt idx="49265">
                  <c:v>7.5387229999999992</c:v>
                </c:pt>
                <c:pt idx="49266">
                  <c:v>7.5418869999999991</c:v>
                </c:pt>
                <c:pt idx="49267">
                  <c:v>7.5494559999999993</c:v>
                </c:pt>
                <c:pt idx="49268">
                  <c:v>7.542446</c:v>
                </c:pt>
                <c:pt idx="49269">
                  <c:v>7.5425590000000007</c:v>
                </c:pt>
                <c:pt idx="49270">
                  <c:v>7.5506630000000001</c:v>
                </c:pt>
                <c:pt idx="49271">
                  <c:v>7.5453050000000008</c:v>
                </c:pt>
                <c:pt idx="49272">
                  <c:v>7.5393179999999997</c:v>
                </c:pt>
                <c:pt idx="49273">
                  <c:v>7.5443709999999999</c:v>
                </c:pt>
                <c:pt idx="49274">
                  <c:v>7.5437320000000003</c:v>
                </c:pt>
                <c:pt idx="49275">
                  <c:v>7.5387170000000001</c:v>
                </c:pt>
                <c:pt idx="49276">
                  <c:v>7.5432799999999993</c:v>
                </c:pt>
                <c:pt idx="49277">
                  <c:v>7.5479679999999991</c:v>
                </c:pt>
                <c:pt idx="49278">
                  <c:v>7.5443689999999997</c:v>
                </c:pt>
                <c:pt idx="49279">
                  <c:v>7.5438779999999994</c:v>
                </c:pt>
                <c:pt idx="49280">
                  <c:v>7.5475680000000001</c:v>
                </c:pt>
                <c:pt idx="49281">
                  <c:v>7.5416889999999999</c:v>
                </c:pt>
                <c:pt idx="49282">
                  <c:v>7.5397490000000005</c:v>
                </c:pt>
                <c:pt idx="49283">
                  <c:v>7.5503999999999998</c:v>
                </c:pt>
                <c:pt idx="49284">
                  <c:v>7.5444060000000004</c:v>
                </c:pt>
                <c:pt idx="49285">
                  <c:v>7.5373090000000005</c:v>
                </c:pt>
                <c:pt idx="49286">
                  <c:v>7.5537080000000003</c:v>
                </c:pt>
                <c:pt idx="49287">
                  <c:v>7.5563529999999997</c:v>
                </c:pt>
                <c:pt idx="49288">
                  <c:v>7.5432880000000004</c:v>
                </c:pt>
                <c:pt idx="49289">
                  <c:v>7.5471190000000004</c:v>
                </c:pt>
                <c:pt idx="49290">
                  <c:v>7.5564540000000004</c:v>
                </c:pt>
                <c:pt idx="49291">
                  <c:v>7.5476930000000007</c:v>
                </c:pt>
                <c:pt idx="49292">
                  <c:v>7.5423729999999995</c:v>
                </c:pt>
                <c:pt idx="49293">
                  <c:v>7.5505750000000003</c:v>
                </c:pt>
                <c:pt idx="49294">
                  <c:v>7.5472049999999999</c:v>
                </c:pt>
                <c:pt idx="49295">
                  <c:v>7.5426289999999998</c:v>
                </c:pt>
                <c:pt idx="49296">
                  <c:v>7.5495219999999996</c:v>
                </c:pt>
                <c:pt idx="49297">
                  <c:v>7.5513519999999996</c:v>
                </c:pt>
                <c:pt idx="49298">
                  <c:v>7.5453349999999997</c:v>
                </c:pt>
                <c:pt idx="49299">
                  <c:v>7.5435569999999998</c:v>
                </c:pt>
                <c:pt idx="49300">
                  <c:v>7.5468460000000004</c:v>
                </c:pt>
                <c:pt idx="49301">
                  <c:v>7.5474650000000008</c:v>
                </c:pt>
                <c:pt idx="49302">
                  <c:v>7.5506519999999995</c:v>
                </c:pt>
                <c:pt idx="49303">
                  <c:v>7.5561410000000002</c:v>
                </c:pt>
                <c:pt idx="49304">
                  <c:v>7.5525079999999996</c:v>
                </c:pt>
                <c:pt idx="49305">
                  <c:v>7.5491220000000006</c:v>
                </c:pt>
                <c:pt idx="49306">
                  <c:v>7.5513320000000004</c:v>
                </c:pt>
                <c:pt idx="49307">
                  <c:v>7.5505569999999995</c:v>
                </c:pt>
                <c:pt idx="49308">
                  <c:v>7.5478240000000003</c:v>
                </c:pt>
                <c:pt idx="49309">
                  <c:v>7.5507349999999995</c:v>
                </c:pt>
                <c:pt idx="49310">
                  <c:v>7.5544829999999994</c:v>
                </c:pt>
                <c:pt idx="49311">
                  <c:v>7.5486979999999999</c:v>
                </c:pt>
                <c:pt idx="49312">
                  <c:v>7.5511590000000002</c:v>
                </c:pt>
                <c:pt idx="49313">
                  <c:v>7.5585550000000001</c:v>
                </c:pt>
                <c:pt idx="49314">
                  <c:v>7.5503739999999997</c:v>
                </c:pt>
                <c:pt idx="49315">
                  <c:v>7.5481700000000007</c:v>
                </c:pt>
                <c:pt idx="49316">
                  <c:v>7.554786</c:v>
                </c:pt>
                <c:pt idx="49317">
                  <c:v>7.5506810000000009</c:v>
                </c:pt>
                <c:pt idx="49318">
                  <c:v>7.5469709999999992</c:v>
                </c:pt>
                <c:pt idx="49319">
                  <c:v>7.5552539999999997</c:v>
                </c:pt>
                <c:pt idx="49320">
                  <c:v>7.5539559999999994</c:v>
                </c:pt>
                <c:pt idx="49321">
                  <c:v>7.5410009999999996</c:v>
                </c:pt>
                <c:pt idx="49322">
                  <c:v>7.5465219999999995</c:v>
                </c:pt>
                <c:pt idx="49323">
                  <c:v>7.5545609999999996</c:v>
                </c:pt>
                <c:pt idx="49324">
                  <c:v>7.5503420000000006</c:v>
                </c:pt>
                <c:pt idx="49325">
                  <c:v>7.5545369999999998</c:v>
                </c:pt>
                <c:pt idx="49326">
                  <c:v>7.5603379999999998</c:v>
                </c:pt>
                <c:pt idx="49327">
                  <c:v>7.5550139999999999</c:v>
                </c:pt>
                <c:pt idx="49328">
                  <c:v>7.551971</c:v>
                </c:pt>
                <c:pt idx="49329">
                  <c:v>7.5585909999999998</c:v>
                </c:pt>
                <c:pt idx="49330">
                  <c:v>7.5529460000000004</c:v>
                </c:pt>
                <c:pt idx="49331">
                  <c:v>7.5425170000000001</c:v>
                </c:pt>
                <c:pt idx="49332">
                  <c:v>7.5517889999999994</c:v>
                </c:pt>
                <c:pt idx="49333">
                  <c:v>7.5566530000000007</c:v>
                </c:pt>
                <c:pt idx="49334">
                  <c:v>7.5467300000000002</c:v>
                </c:pt>
                <c:pt idx="49335">
                  <c:v>7.5463299999999993</c:v>
                </c:pt>
                <c:pt idx="49336">
                  <c:v>7.5563529999999997</c:v>
                </c:pt>
                <c:pt idx="49337">
                  <c:v>7.5620670000000008</c:v>
                </c:pt>
                <c:pt idx="49338">
                  <c:v>7.5636949999999992</c:v>
                </c:pt>
                <c:pt idx="49339">
                  <c:v>7.5640300000000007</c:v>
                </c:pt>
                <c:pt idx="49340">
                  <c:v>7.5574589999999997</c:v>
                </c:pt>
                <c:pt idx="49341">
                  <c:v>7.5549560000000007</c:v>
                </c:pt>
                <c:pt idx="49342">
                  <c:v>7.5588809999999995</c:v>
                </c:pt>
                <c:pt idx="49343">
                  <c:v>7.5542549999999995</c:v>
                </c:pt>
                <c:pt idx="49344">
                  <c:v>7.5505619999999993</c:v>
                </c:pt>
                <c:pt idx="49345">
                  <c:v>7.5532909999999998</c:v>
                </c:pt>
                <c:pt idx="49346">
                  <c:v>7.5551490000000001</c:v>
                </c:pt>
                <c:pt idx="49347">
                  <c:v>7.5570989999999991</c:v>
                </c:pt>
                <c:pt idx="49348">
                  <c:v>7.559806</c:v>
                </c:pt>
                <c:pt idx="49349">
                  <c:v>7.5586950000000002</c:v>
                </c:pt>
                <c:pt idx="49350">
                  <c:v>7.5544209999999996</c:v>
                </c:pt>
                <c:pt idx="49351">
                  <c:v>7.5598229999999997</c:v>
                </c:pt>
                <c:pt idx="49352">
                  <c:v>7.5673519999999996</c:v>
                </c:pt>
                <c:pt idx="49353">
                  <c:v>7.5581099999999992</c:v>
                </c:pt>
                <c:pt idx="49354">
                  <c:v>7.551399</c:v>
                </c:pt>
                <c:pt idx="49355">
                  <c:v>7.5588979999999992</c:v>
                </c:pt>
                <c:pt idx="49356">
                  <c:v>7.5604279999999999</c:v>
                </c:pt>
                <c:pt idx="49357">
                  <c:v>7.5514430000000008</c:v>
                </c:pt>
                <c:pt idx="49358">
                  <c:v>7.555294</c:v>
                </c:pt>
                <c:pt idx="49359">
                  <c:v>7.5668030000000002</c:v>
                </c:pt>
                <c:pt idx="49360">
                  <c:v>7.5601070000000004</c:v>
                </c:pt>
                <c:pt idx="49361">
                  <c:v>7.5527259999999998</c:v>
                </c:pt>
                <c:pt idx="49362">
                  <c:v>7.5563669999999998</c:v>
                </c:pt>
                <c:pt idx="49363">
                  <c:v>7.5543720000000008</c:v>
                </c:pt>
                <c:pt idx="49364">
                  <c:v>7.5531810000000004</c:v>
                </c:pt>
                <c:pt idx="49365">
                  <c:v>7.5565599999999993</c:v>
                </c:pt>
                <c:pt idx="49366">
                  <c:v>7.5565739999999995</c:v>
                </c:pt>
                <c:pt idx="49367">
                  <c:v>7.5572350000000004</c:v>
                </c:pt>
                <c:pt idx="49368">
                  <c:v>7.5632889999999993</c:v>
                </c:pt>
                <c:pt idx="49369">
                  <c:v>7.5663789999999995</c:v>
                </c:pt>
                <c:pt idx="49370">
                  <c:v>7.5587769999999992</c:v>
                </c:pt>
                <c:pt idx="49371">
                  <c:v>7.5594389999999994</c:v>
                </c:pt>
                <c:pt idx="49372">
                  <c:v>7.5675640000000008</c:v>
                </c:pt>
                <c:pt idx="49373">
                  <c:v>7.5643279999999997</c:v>
                </c:pt>
                <c:pt idx="49374">
                  <c:v>7.5623520000000006</c:v>
                </c:pt>
                <c:pt idx="49375">
                  <c:v>7.5702219999999993</c:v>
                </c:pt>
                <c:pt idx="49376">
                  <c:v>7.5682659999999995</c:v>
                </c:pt>
                <c:pt idx="49377">
                  <c:v>7.5599539999999994</c:v>
                </c:pt>
                <c:pt idx="49378">
                  <c:v>7.5649820000000005</c:v>
                </c:pt>
                <c:pt idx="49379">
                  <c:v>7.5651489999999999</c:v>
                </c:pt>
                <c:pt idx="49380">
                  <c:v>7.5576709999999991</c:v>
                </c:pt>
                <c:pt idx="49381">
                  <c:v>7.5622229999999995</c:v>
                </c:pt>
                <c:pt idx="49382">
                  <c:v>7.5636270000000003</c:v>
                </c:pt>
                <c:pt idx="49383">
                  <c:v>7.5576319999999999</c:v>
                </c:pt>
                <c:pt idx="49384">
                  <c:v>7.5613290000000006</c:v>
                </c:pt>
                <c:pt idx="49385">
                  <c:v>7.5697620000000008</c:v>
                </c:pt>
                <c:pt idx="49386">
                  <c:v>7.5642469999999999</c:v>
                </c:pt>
                <c:pt idx="49387">
                  <c:v>7.5556999999999999</c:v>
                </c:pt>
                <c:pt idx="49388">
                  <c:v>7.563758</c:v>
                </c:pt>
                <c:pt idx="49389">
                  <c:v>7.5653649999999999</c:v>
                </c:pt>
                <c:pt idx="49390">
                  <c:v>7.5551200000000005</c:v>
                </c:pt>
                <c:pt idx="49391">
                  <c:v>7.5591500000000007</c:v>
                </c:pt>
                <c:pt idx="49392">
                  <c:v>7.5672689999999996</c:v>
                </c:pt>
                <c:pt idx="49393">
                  <c:v>7.5652270000000001</c:v>
                </c:pt>
                <c:pt idx="49394">
                  <c:v>7.5622600000000002</c:v>
                </c:pt>
                <c:pt idx="49395">
                  <c:v>7.5630000000000006</c:v>
                </c:pt>
                <c:pt idx="49396">
                  <c:v>7.5633389999999991</c:v>
                </c:pt>
                <c:pt idx="49397">
                  <c:v>7.5690069999999992</c:v>
                </c:pt>
                <c:pt idx="49398">
                  <c:v>7.5720430000000007</c:v>
                </c:pt>
                <c:pt idx="49399">
                  <c:v>7.5590770000000003</c:v>
                </c:pt>
                <c:pt idx="49400">
                  <c:v>7.557893</c:v>
                </c:pt>
                <c:pt idx="49401">
                  <c:v>7.5686549999999997</c:v>
                </c:pt>
                <c:pt idx="49402">
                  <c:v>7.5631350000000008</c:v>
                </c:pt>
                <c:pt idx="49403">
                  <c:v>7.5562550000000002</c:v>
                </c:pt>
                <c:pt idx="49404">
                  <c:v>7.5646719999999998</c:v>
                </c:pt>
                <c:pt idx="49405">
                  <c:v>7.5727089999999997</c:v>
                </c:pt>
                <c:pt idx="49406">
                  <c:v>7.5669090000000008</c:v>
                </c:pt>
                <c:pt idx="49407">
                  <c:v>7.5646880000000003</c:v>
                </c:pt>
                <c:pt idx="49408">
                  <c:v>7.5685590000000005</c:v>
                </c:pt>
                <c:pt idx="49409">
                  <c:v>7.5654749999999993</c:v>
                </c:pt>
                <c:pt idx="49410">
                  <c:v>7.5660699999999999</c:v>
                </c:pt>
                <c:pt idx="49411">
                  <c:v>7.5709119999999999</c:v>
                </c:pt>
                <c:pt idx="49412">
                  <c:v>7.5693959999999993</c:v>
                </c:pt>
                <c:pt idx="49413">
                  <c:v>7.5677760000000003</c:v>
                </c:pt>
                <c:pt idx="49414">
                  <c:v>7.5689759999999993</c:v>
                </c:pt>
                <c:pt idx="49415">
                  <c:v>7.5680499999999995</c:v>
                </c:pt>
                <c:pt idx="49416">
                  <c:v>7.5648739999999997</c:v>
                </c:pt>
                <c:pt idx="49417">
                  <c:v>7.567812</c:v>
                </c:pt>
                <c:pt idx="49418">
                  <c:v>7.5686970000000002</c:v>
                </c:pt>
                <c:pt idx="49419">
                  <c:v>7.5630229999999994</c:v>
                </c:pt>
                <c:pt idx="49420">
                  <c:v>7.5634680000000003</c:v>
                </c:pt>
                <c:pt idx="49421">
                  <c:v>7.5650560000000002</c:v>
                </c:pt>
                <c:pt idx="49422">
                  <c:v>7.5624529999999996</c:v>
                </c:pt>
                <c:pt idx="49423">
                  <c:v>7.5682379999999991</c:v>
                </c:pt>
                <c:pt idx="49424">
                  <c:v>7.5777289999999997</c:v>
                </c:pt>
                <c:pt idx="49425">
                  <c:v>7.5795480000000008</c:v>
                </c:pt>
                <c:pt idx="49426">
                  <c:v>7.57883</c:v>
                </c:pt>
                <c:pt idx="49427">
                  <c:v>7.5770529999999994</c:v>
                </c:pt>
                <c:pt idx="49428">
                  <c:v>7.568721</c:v>
                </c:pt>
                <c:pt idx="49429">
                  <c:v>7.5639909999999997</c:v>
                </c:pt>
                <c:pt idx="49430">
                  <c:v>7.5698760000000007</c:v>
                </c:pt>
                <c:pt idx="49431">
                  <c:v>7.5736369999999997</c:v>
                </c:pt>
                <c:pt idx="49432">
                  <c:v>7.5724199999999993</c:v>
                </c:pt>
                <c:pt idx="49433">
                  <c:v>7.571294</c:v>
                </c:pt>
                <c:pt idx="49434">
                  <c:v>7.5742170000000009</c:v>
                </c:pt>
                <c:pt idx="49435">
                  <c:v>7.5742069999999995</c:v>
                </c:pt>
                <c:pt idx="49436">
                  <c:v>7.5720530000000004</c:v>
                </c:pt>
                <c:pt idx="49437">
                  <c:v>7.5809130000000007</c:v>
                </c:pt>
                <c:pt idx="49438">
                  <c:v>7.5823610000000006</c:v>
                </c:pt>
                <c:pt idx="49439">
                  <c:v>7.5706550000000004</c:v>
                </c:pt>
                <c:pt idx="49440">
                  <c:v>7.5704419999999999</c:v>
                </c:pt>
                <c:pt idx="49441">
                  <c:v>7.5785809999999998</c:v>
                </c:pt>
                <c:pt idx="49442">
                  <c:v>7.5734309999999994</c:v>
                </c:pt>
                <c:pt idx="49443">
                  <c:v>7.5660790000000002</c:v>
                </c:pt>
                <c:pt idx="49444">
                  <c:v>7.5728259999999992</c:v>
                </c:pt>
                <c:pt idx="49445">
                  <c:v>7.5705930000000006</c:v>
                </c:pt>
                <c:pt idx="49446">
                  <c:v>7.5619639999999997</c:v>
                </c:pt>
                <c:pt idx="49447">
                  <c:v>7.568206</c:v>
                </c:pt>
                <c:pt idx="49448">
                  <c:v>7.571161</c:v>
                </c:pt>
                <c:pt idx="49449">
                  <c:v>7.5668399999999991</c:v>
                </c:pt>
                <c:pt idx="49450">
                  <c:v>7.5728720000000003</c:v>
                </c:pt>
                <c:pt idx="49451">
                  <c:v>7.5773689999999991</c:v>
                </c:pt>
                <c:pt idx="49452">
                  <c:v>7.5702079999999992</c:v>
                </c:pt>
                <c:pt idx="49453">
                  <c:v>7.5697150000000004</c:v>
                </c:pt>
                <c:pt idx="49454">
                  <c:v>7.5731619999999999</c:v>
                </c:pt>
                <c:pt idx="49455">
                  <c:v>7.5673750000000002</c:v>
                </c:pt>
                <c:pt idx="49456">
                  <c:v>7.5705620000000007</c:v>
                </c:pt>
                <c:pt idx="49457">
                  <c:v>7.5787999999999993</c:v>
                </c:pt>
                <c:pt idx="49458">
                  <c:v>7.5724110000000007</c:v>
                </c:pt>
                <c:pt idx="49459">
                  <c:v>7.571415</c:v>
                </c:pt>
                <c:pt idx="49460">
                  <c:v>7.5799120000000002</c:v>
                </c:pt>
                <c:pt idx="49461">
                  <c:v>7.5787320000000005</c:v>
                </c:pt>
                <c:pt idx="49462">
                  <c:v>7.5744969999999991</c:v>
                </c:pt>
                <c:pt idx="49463">
                  <c:v>7.5792380000000001</c:v>
                </c:pt>
                <c:pt idx="49464">
                  <c:v>7.5839990000000004</c:v>
                </c:pt>
                <c:pt idx="49465">
                  <c:v>7.5783009999999997</c:v>
                </c:pt>
                <c:pt idx="49466">
                  <c:v>7.5734729999999999</c:v>
                </c:pt>
                <c:pt idx="49467">
                  <c:v>7.5777610000000006</c:v>
                </c:pt>
                <c:pt idx="49468">
                  <c:v>7.5792369999999991</c:v>
                </c:pt>
                <c:pt idx="49469">
                  <c:v>7.5747619999999998</c:v>
                </c:pt>
                <c:pt idx="49470">
                  <c:v>7.5751559999999998</c:v>
                </c:pt>
                <c:pt idx="49471">
                  <c:v>7.5820530000000002</c:v>
                </c:pt>
                <c:pt idx="49472">
                  <c:v>7.5817929999999993</c:v>
                </c:pt>
                <c:pt idx="49473">
                  <c:v>7.5775780000000008</c:v>
                </c:pt>
                <c:pt idx="49474">
                  <c:v>7.5764800000000001</c:v>
                </c:pt>
                <c:pt idx="49475">
                  <c:v>7.5761559999999992</c:v>
                </c:pt>
                <c:pt idx="49476">
                  <c:v>7.5790249999999997</c:v>
                </c:pt>
                <c:pt idx="49477">
                  <c:v>7.5775839999999999</c:v>
                </c:pt>
                <c:pt idx="49478">
                  <c:v>7.5736690000000007</c:v>
                </c:pt>
                <c:pt idx="49479">
                  <c:v>7.5755499999999998</c:v>
                </c:pt>
                <c:pt idx="49480">
                  <c:v>7.5789039999999996</c:v>
                </c:pt>
                <c:pt idx="49481">
                  <c:v>7.5759760000000007</c:v>
                </c:pt>
                <c:pt idx="49482">
                  <c:v>7.5717099999999995</c:v>
                </c:pt>
                <c:pt idx="49483">
                  <c:v>7.5781460000000003</c:v>
                </c:pt>
                <c:pt idx="49484">
                  <c:v>7.5817700000000006</c:v>
                </c:pt>
                <c:pt idx="49485">
                  <c:v>7.5769559999999991</c:v>
                </c:pt>
                <c:pt idx="49486">
                  <c:v>7.5825610000000001</c:v>
                </c:pt>
                <c:pt idx="49487">
                  <c:v>7.5887910000000005</c:v>
                </c:pt>
                <c:pt idx="49488">
                  <c:v>7.5818999999999992</c:v>
                </c:pt>
                <c:pt idx="49489">
                  <c:v>7.5773220000000006</c:v>
                </c:pt>
                <c:pt idx="49490">
                  <c:v>7.5806450000000005</c:v>
                </c:pt>
                <c:pt idx="49491">
                  <c:v>7.5802560000000003</c:v>
                </c:pt>
                <c:pt idx="49492">
                  <c:v>7.5827589999999994</c:v>
                </c:pt>
                <c:pt idx="49493">
                  <c:v>7.5908549999999995</c:v>
                </c:pt>
                <c:pt idx="49494">
                  <c:v>7.5827819999999999</c:v>
                </c:pt>
                <c:pt idx="49495">
                  <c:v>7.5762780000000003</c:v>
                </c:pt>
                <c:pt idx="49496">
                  <c:v>7.586964</c:v>
                </c:pt>
                <c:pt idx="49497">
                  <c:v>7.5864530000000006</c:v>
                </c:pt>
                <c:pt idx="49498">
                  <c:v>7.5801569999999998</c:v>
                </c:pt>
                <c:pt idx="49499">
                  <c:v>7.5856290000000008</c:v>
                </c:pt>
                <c:pt idx="49500">
                  <c:v>7.5863309999999995</c:v>
                </c:pt>
                <c:pt idx="49501">
                  <c:v>7.5774609999999996</c:v>
                </c:pt>
                <c:pt idx="49502">
                  <c:v>7.5771689999999996</c:v>
                </c:pt>
                <c:pt idx="49503">
                  <c:v>7.5836109999999994</c:v>
                </c:pt>
                <c:pt idx="49504">
                  <c:v>7.5795320000000004</c:v>
                </c:pt>
                <c:pt idx="49505">
                  <c:v>7.576606</c:v>
                </c:pt>
                <c:pt idx="49506">
                  <c:v>7.5845769999999995</c:v>
                </c:pt>
                <c:pt idx="49507">
                  <c:v>7.5862610000000004</c:v>
                </c:pt>
                <c:pt idx="49508">
                  <c:v>7.5821950000000005</c:v>
                </c:pt>
                <c:pt idx="49509">
                  <c:v>7.5846269999999993</c:v>
                </c:pt>
                <c:pt idx="49510">
                  <c:v>7.5867570000000004</c:v>
                </c:pt>
                <c:pt idx="49511">
                  <c:v>7.5840060000000005</c:v>
                </c:pt>
                <c:pt idx="49512">
                  <c:v>7.589385</c:v>
                </c:pt>
                <c:pt idx="49513">
                  <c:v>7.5891859999999998</c:v>
                </c:pt>
                <c:pt idx="49514">
                  <c:v>7.5762400000000003</c:v>
                </c:pt>
                <c:pt idx="49515">
                  <c:v>7.5783570000000005</c:v>
                </c:pt>
                <c:pt idx="49516">
                  <c:v>7.5828629999999997</c:v>
                </c:pt>
                <c:pt idx="49517">
                  <c:v>7.5745450000000005</c:v>
                </c:pt>
                <c:pt idx="49518">
                  <c:v>7.5748040000000003</c:v>
                </c:pt>
                <c:pt idx="49519">
                  <c:v>7.5870280000000001</c:v>
                </c:pt>
                <c:pt idx="49520">
                  <c:v>7.5928389999999997</c:v>
                </c:pt>
                <c:pt idx="49521">
                  <c:v>7.5900130000000008</c:v>
                </c:pt>
                <c:pt idx="49522">
                  <c:v>7.5916329999999999</c:v>
                </c:pt>
                <c:pt idx="49523">
                  <c:v>7.5899339999999995</c:v>
                </c:pt>
                <c:pt idx="49524">
                  <c:v>7.581588</c:v>
                </c:pt>
                <c:pt idx="49525">
                  <c:v>7.5821439999999996</c:v>
                </c:pt>
                <c:pt idx="49526">
                  <c:v>7.5856589999999997</c:v>
                </c:pt>
                <c:pt idx="49527">
                  <c:v>7.5841519999999996</c:v>
                </c:pt>
                <c:pt idx="49528">
                  <c:v>7.581842</c:v>
                </c:pt>
                <c:pt idx="49529">
                  <c:v>7.5837679999999992</c:v>
                </c:pt>
                <c:pt idx="49530">
                  <c:v>7.5871239999999993</c:v>
                </c:pt>
                <c:pt idx="49531">
                  <c:v>7.5869370000000007</c:v>
                </c:pt>
                <c:pt idx="49532">
                  <c:v>7.5891479999999998</c:v>
                </c:pt>
                <c:pt idx="49533">
                  <c:v>7.5882439999999995</c:v>
                </c:pt>
                <c:pt idx="49534">
                  <c:v>7.5863060000000004</c:v>
                </c:pt>
                <c:pt idx="49535">
                  <c:v>7.5903139999999993</c:v>
                </c:pt>
                <c:pt idx="49536">
                  <c:v>7.5894150000000007</c:v>
                </c:pt>
                <c:pt idx="49537">
                  <c:v>7.5853970000000004</c:v>
                </c:pt>
                <c:pt idx="49538">
                  <c:v>7.5878460000000008</c:v>
                </c:pt>
                <c:pt idx="49539">
                  <c:v>7.5920159999999992</c:v>
                </c:pt>
                <c:pt idx="49540">
                  <c:v>7.5880010000000002</c:v>
                </c:pt>
                <c:pt idx="49541">
                  <c:v>7.5853629999999992</c:v>
                </c:pt>
                <c:pt idx="49542">
                  <c:v>7.5914450000000002</c:v>
                </c:pt>
                <c:pt idx="49543">
                  <c:v>7.5888150000000003</c:v>
                </c:pt>
                <c:pt idx="49544">
                  <c:v>7.5852229999999992</c:v>
                </c:pt>
                <c:pt idx="49545">
                  <c:v>7.5921660000000006</c:v>
                </c:pt>
                <c:pt idx="49546">
                  <c:v>7.5924960000000006</c:v>
                </c:pt>
                <c:pt idx="49547">
                  <c:v>7.5865819999999999</c:v>
                </c:pt>
                <c:pt idx="49548">
                  <c:v>7.5900420000000004</c:v>
                </c:pt>
                <c:pt idx="49549">
                  <c:v>7.5940510000000003</c:v>
                </c:pt>
                <c:pt idx="49550">
                  <c:v>7.5883369999999992</c:v>
                </c:pt>
                <c:pt idx="49551">
                  <c:v>7.5890979999999999</c:v>
                </c:pt>
                <c:pt idx="49552">
                  <c:v>7.5923090000000002</c:v>
                </c:pt>
                <c:pt idx="49553">
                  <c:v>7.5849349999999998</c:v>
                </c:pt>
                <c:pt idx="49554">
                  <c:v>7.5917659999999998</c:v>
                </c:pt>
                <c:pt idx="49555">
                  <c:v>7.6030420000000003</c:v>
                </c:pt>
                <c:pt idx="49556">
                  <c:v>7.5936789999999998</c:v>
                </c:pt>
                <c:pt idx="49557">
                  <c:v>7.5872480000000007</c:v>
                </c:pt>
                <c:pt idx="49558">
                  <c:v>7.5981480000000001</c:v>
                </c:pt>
                <c:pt idx="49559">
                  <c:v>7.600206</c:v>
                </c:pt>
                <c:pt idx="49560">
                  <c:v>7.5876199999999994</c:v>
                </c:pt>
                <c:pt idx="49561">
                  <c:v>7.5886230000000001</c:v>
                </c:pt>
                <c:pt idx="49562">
                  <c:v>7.5971569999999993</c:v>
                </c:pt>
                <c:pt idx="49563">
                  <c:v>7.5937549999999998</c:v>
                </c:pt>
                <c:pt idx="49564">
                  <c:v>7.5902659999999997</c:v>
                </c:pt>
                <c:pt idx="49565">
                  <c:v>7.5889819999999997</c:v>
                </c:pt>
                <c:pt idx="49566">
                  <c:v>7.5871560000000002</c:v>
                </c:pt>
                <c:pt idx="49567">
                  <c:v>7.5902370000000001</c:v>
                </c:pt>
                <c:pt idx="49568">
                  <c:v>7.5959350000000008</c:v>
                </c:pt>
                <c:pt idx="49569">
                  <c:v>7.5931280000000001</c:v>
                </c:pt>
                <c:pt idx="49570">
                  <c:v>7.5879100000000008</c:v>
                </c:pt>
                <c:pt idx="49571">
                  <c:v>7.5930510000000009</c:v>
                </c:pt>
                <c:pt idx="49572">
                  <c:v>7.5943439999999995</c:v>
                </c:pt>
                <c:pt idx="49573">
                  <c:v>7.5923379999999998</c:v>
                </c:pt>
                <c:pt idx="49574">
                  <c:v>7.5995299999999997</c:v>
                </c:pt>
                <c:pt idx="49575">
                  <c:v>7.6023150000000008</c:v>
                </c:pt>
                <c:pt idx="49576">
                  <c:v>7.5947390000000006</c:v>
                </c:pt>
                <c:pt idx="49577">
                  <c:v>7.5943039999999993</c:v>
                </c:pt>
                <c:pt idx="49578">
                  <c:v>7.599952</c:v>
                </c:pt>
                <c:pt idx="49579">
                  <c:v>7.594061</c:v>
                </c:pt>
                <c:pt idx="49580">
                  <c:v>7.5907640000000001</c:v>
                </c:pt>
                <c:pt idx="49581">
                  <c:v>7.6004039999999993</c:v>
                </c:pt>
                <c:pt idx="49582">
                  <c:v>7.5969999999999995</c:v>
                </c:pt>
                <c:pt idx="49583">
                  <c:v>7.591151</c:v>
                </c:pt>
                <c:pt idx="49584">
                  <c:v>7.599164</c:v>
                </c:pt>
                <c:pt idx="49585">
                  <c:v>7.5992429999999995</c:v>
                </c:pt>
                <c:pt idx="49586">
                  <c:v>7.5939820000000005</c:v>
                </c:pt>
                <c:pt idx="49587">
                  <c:v>7.5946560000000005</c:v>
                </c:pt>
                <c:pt idx="49588">
                  <c:v>7.5923990000000003</c:v>
                </c:pt>
                <c:pt idx="49589">
                  <c:v>7.5858869999999996</c:v>
                </c:pt>
                <c:pt idx="49590">
                  <c:v>7.5924200000000006</c:v>
                </c:pt>
                <c:pt idx="49591">
                  <c:v>7.6055259999999993</c:v>
                </c:pt>
                <c:pt idx="49592">
                  <c:v>7.6038139999999999</c:v>
                </c:pt>
                <c:pt idx="49593">
                  <c:v>7.6019839999999999</c:v>
                </c:pt>
                <c:pt idx="49594">
                  <c:v>7.6018989999999995</c:v>
                </c:pt>
                <c:pt idx="49595">
                  <c:v>7.5969759999999997</c:v>
                </c:pt>
                <c:pt idx="49596">
                  <c:v>7.5991599999999995</c:v>
                </c:pt>
                <c:pt idx="49597">
                  <c:v>7.6028070000000003</c:v>
                </c:pt>
                <c:pt idx="49598">
                  <c:v>7.5989310000000003</c:v>
                </c:pt>
                <c:pt idx="49599">
                  <c:v>7.5933919999999997</c:v>
                </c:pt>
                <c:pt idx="49600">
                  <c:v>7.5977409999999992</c:v>
                </c:pt>
                <c:pt idx="49601">
                  <c:v>7.601172</c:v>
                </c:pt>
                <c:pt idx="49602">
                  <c:v>7.6001729999999998</c:v>
                </c:pt>
                <c:pt idx="49603">
                  <c:v>7.6041039999999995</c:v>
                </c:pt>
                <c:pt idx="49604">
                  <c:v>7.6016849999999998</c:v>
                </c:pt>
                <c:pt idx="49605">
                  <c:v>7.5965959999999999</c:v>
                </c:pt>
                <c:pt idx="49606">
                  <c:v>7.6008080000000007</c:v>
                </c:pt>
                <c:pt idx="49607">
                  <c:v>7.6054899999999996</c:v>
                </c:pt>
                <c:pt idx="49608">
                  <c:v>7.6013909999999996</c:v>
                </c:pt>
                <c:pt idx="49609">
                  <c:v>7.5958070000000006</c:v>
                </c:pt>
                <c:pt idx="49610">
                  <c:v>7.6015110000000004</c:v>
                </c:pt>
                <c:pt idx="49611">
                  <c:v>7.6041179999999997</c:v>
                </c:pt>
                <c:pt idx="49612">
                  <c:v>7.5963469999999997</c:v>
                </c:pt>
                <c:pt idx="49613">
                  <c:v>7.5994200000000003</c:v>
                </c:pt>
                <c:pt idx="49614">
                  <c:v>7.6057690000000004</c:v>
                </c:pt>
                <c:pt idx="49615">
                  <c:v>7.5977709999999998</c:v>
                </c:pt>
                <c:pt idx="49616">
                  <c:v>7.5920850000000009</c:v>
                </c:pt>
                <c:pt idx="49617">
                  <c:v>7.6003640000000008</c:v>
                </c:pt>
                <c:pt idx="49618">
                  <c:v>7.6017960000000002</c:v>
                </c:pt>
                <c:pt idx="49619">
                  <c:v>7.5989249999999995</c:v>
                </c:pt>
                <c:pt idx="49620">
                  <c:v>7.6032910000000005</c:v>
                </c:pt>
                <c:pt idx="49621">
                  <c:v>7.5993259999999996</c:v>
                </c:pt>
                <c:pt idx="49622">
                  <c:v>7.596921</c:v>
                </c:pt>
                <c:pt idx="49623">
                  <c:v>7.6059029999999996</c:v>
                </c:pt>
                <c:pt idx="49624">
                  <c:v>7.6090119999999999</c:v>
                </c:pt>
                <c:pt idx="49625">
                  <c:v>7.6019360000000002</c:v>
                </c:pt>
                <c:pt idx="49626">
                  <c:v>7.6016770000000005</c:v>
                </c:pt>
                <c:pt idx="49627">
                  <c:v>7.6078810000000008</c:v>
                </c:pt>
                <c:pt idx="49628">
                  <c:v>7.6026360000000004</c:v>
                </c:pt>
                <c:pt idx="49629">
                  <c:v>7.5974869999999992</c:v>
                </c:pt>
                <c:pt idx="49630">
                  <c:v>7.6012339999999998</c:v>
                </c:pt>
                <c:pt idx="49631">
                  <c:v>7.5996659999999991</c:v>
                </c:pt>
                <c:pt idx="49632">
                  <c:v>7.6004889999999996</c:v>
                </c:pt>
                <c:pt idx="49633">
                  <c:v>7.6075669999999995</c:v>
                </c:pt>
                <c:pt idx="49634">
                  <c:v>7.6071480000000005</c:v>
                </c:pt>
                <c:pt idx="49635">
                  <c:v>7.6019079999999999</c:v>
                </c:pt>
                <c:pt idx="49636">
                  <c:v>7.60609</c:v>
                </c:pt>
                <c:pt idx="49637">
                  <c:v>7.6061750000000004</c:v>
                </c:pt>
                <c:pt idx="49638">
                  <c:v>7.5966710000000006</c:v>
                </c:pt>
                <c:pt idx="49639">
                  <c:v>7.6036219999999997</c:v>
                </c:pt>
                <c:pt idx="49640">
                  <c:v>7.6096889999999995</c:v>
                </c:pt>
                <c:pt idx="49641">
                  <c:v>7.5989839999999997</c:v>
                </c:pt>
                <c:pt idx="49642">
                  <c:v>7.6014470000000003</c:v>
                </c:pt>
                <c:pt idx="49643">
                  <c:v>7.610258</c:v>
                </c:pt>
                <c:pt idx="49644">
                  <c:v>7.6063159999999996</c:v>
                </c:pt>
                <c:pt idx="49645">
                  <c:v>7.6030049999999996</c:v>
                </c:pt>
                <c:pt idx="49646">
                  <c:v>7.6112870000000008</c:v>
                </c:pt>
                <c:pt idx="49647">
                  <c:v>7.6142040000000009</c:v>
                </c:pt>
                <c:pt idx="49648">
                  <c:v>7.6049410000000002</c:v>
                </c:pt>
                <c:pt idx="49649">
                  <c:v>7.6077700000000004</c:v>
                </c:pt>
                <c:pt idx="49650">
                  <c:v>7.6135599999999997</c:v>
                </c:pt>
                <c:pt idx="49651">
                  <c:v>7.6062340000000006</c:v>
                </c:pt>
                <c:pt idx="49652">
                  <c:v>7.6027520000000006</c:v>
                </c:pt>
                <c:pt idx="49653">
                  <c:v>7.6059319999999992</c:v>
                </c:pt>
                <c:pt idx="49654">
                  <c:v>7.6068259999999999</c:v>
                </c:pt>
                <c:pt idx="49655">
                  <c:v>7.6037479999999995</c:v>
                </c:pt>
                <c:pt idx="49656">
                  <c:v>7.6054759999999995</c:v>
                </c:pt>
                <c:pt idx="49657">
                  <c:v>7.6084599999999991</c:v>
                </c:pt>
                <c:pt idx="49658">
                  <c:v>7.6081489999999992</c:v>
                </c:pt>
                <c:pt idx="49659">
                  <c:v>7.6169089999999997</c:v>
                </c:pt>
                <c:pt idx="49660">
                  <c:v>7.6175350000000002</c:v>
                </c:pt>
                <c:pt idx="49661">
                  <c:v>7.6067509999999992</c:v>
                </c:pt>
                <c:pt idx="49662">
                  <c:v>7.609883</c:v>
                </c:pt>
                <c:pt idx="49663">
                  <c:v>7.6160960000000006</c:v>
                </c:pt>
                <c:pt idx="49664">
                  <c:v>7.6087109999999996</c:v>
                </c:pt>
                <c:pt idx="49665">
                  <c:v>7.6073869999999992</c:v>
                </c:pt>
                <c:pt idx="49666">
                  <c:v>7.6164640000000006</c:v>
                </c:pt>
                <c:pt idx="49667">
                  <c:v>7.6117069999999991</c:v>
                </c:pt>
                <c:pt idx="49668">
                  <c:v>7.6051769999999994</c:v>
                </c:pt>
                <c:pt idx="49669">
                  <c:v>7.6158470000000005</c:v>
                </c:pt>
                <c:pt idx="49670">
                  <c:v>7.6194780000000009</c:v>
                </c:pt>
                <c:pt idx="49671">
                  <c:v>7.6078580000000002</c:v>
                </c:pt>
                <c:pt idx="49672">
                  <c:v>7.6096260000000004</c:v>
                </c:pt>
                <c:pt idx="49673">
                  <c:v>7.6229479999999992</c:v>
                </c:pt>
                <c:pt idx="49674">
                  <c:v>7.6139489999999999</c:v>
                </c:pt>
                <c:pt idx="49675">
                  <c:v>7.6016729999999999</c:v>
                </c:pt>
                <c:pt idx="49676">
                  <c:v>7.6137820000000005</c:v>
                </c:pt>
                <c:pt idx="49677">
                  <c:v>7.6172939999999993</c:v>
                </c:pt>
                <c:pt idx="49678">
                  <c:v>7.6096710000000005</c:v>
                </c:pt>
                <c:pt idx="49679">
                  <c:v>7.6112020000000005</c:v>
                </c:pt>
                <c:pt idx="49680">
                  <c:v>7.6087310000000006</c:v>
                </c:pt>
                <c:pt idx="49681">
                  <c:v>7.6050930000000001</c:v>
                </c:pt>
                <c:pt idx="49682">
                  <c:v>7.611478</c:v>
                </c:pt>
                <c:pt idx="49683">
                  <c:v>7.6147720000000003</c:v>
                </c:pt>
                <c:pt idx="49684">
                  <c:v>7.6086430000000007</c:v>
                </c:pt>
                <c:pt idx="49685">
                  <c:v>7.6091069999999998</c:v>
                </c:pt>
                <c:pt idx="49686">
                  <c:v>7.6158739999999998</c:v>
                </c:pt>
                <c:pt idx="49687">
                  <c:v>7.6091270000000009</c:v>
                </c:pt>
                <c:pt idx="49688">
                  <c:v>7.607443</c:v>
                </c:pt>
                <c:pt idx="49689">
                  <c:v>7.6216830000000009</c:v>
                </c:pt>
                <c:pt idx="49690">
                  <c:v>7.6178740000000005</c:v>
                </c:pt>
                <c:pt idx="49691">
                  <c:v>7.6032890000000002</c:v>
                </c:pt>
                <c:pt idx="49692">
                  <c:v>7.6078650000000003</c:v>
                </c:pt>
                <c:pt idx="49693">
                  <c:v>7.6157079999999997</c:v>
                </c:pt>
                <c:pt idx="49694">
                  <c:v>7.6090020000000003</c:v>
                </c:pt>
                <c:pt idx="49695">
                  <c:v>7.6067750000000007</c:v>
                </c:pt>
                <c:pt idx="49696">
                  <c:v>7.6149039999999992</c:v>
                </c:pt>
                <c:pt idx="49697">
                  <c:v>7.613804</c:v>
                </c:pt>
                <c:pt idx="49698">
                  <c:v>7.614509</c:v>
                </c:pt>
                <c:pt idx="49699">
                  <c:v>7.6217769999999998</c:v>
                </c:pt>
                <c:pt idx="49700">
                  <c:v>7.6173549999999999</c:v>
                </c:pt>
                <c:pt idx="49701">
                  <c:v>7.6134629999999994</c:v>
                </c:pt>
                <c:pt idx="49702">
                  <c:v>7.6188459999999996</c:v>
                </c:pt>
                <c:pt idx="49703">
                  <c:v>7.6192069999999994</c:v>
                </c:pt>
                <c:pt idx="49704">
                  <c:v>7.6136510000000008</c:v>
                </c:pt>
                <c:pt idx="49705">
                  <c:v>7.6189809999999998</c:v>
                </c:pt>
                <c:pt idx="49706">
                  <c:v>7.6231080000000002</c:v>
                </c:pt>
                <c:pt idx="49707">
                  <c:v>7.6146659999999997</c:v>
                </c:pt>
                <c:pt idx="49708">
                  <c:v>7.6172900000000006</c:v>
                </c:pt>
                <c:pt idx="49709">
                  <c:v>7.6230790000000006</c:v>
                </c:pt>
                <c:pt idx="49710">
                  <c:v>7.6160449999999997</c:v>
                </c:pt>
                <c:pt idx="49711">
                  <c:v>7.6111199999999997</c:v>
                </c:pt>
                <c:pt idx="49712">
                  <c:v>7.612838</c:v>
                </c:pt>
                <c:pt idx="49713">
                  <c:v>7.6149079999999998</c:v>
                </c:pt>
                <c:pt idx="49714">
                  <c:v>7.6156579999999998</c:v>
                </c:pt>
                <c:pt idx="49715">
                  <c:v>7.6209129999999998</c:v>
                </c:pt>
                <c:pt idx="49716">
                  <c:v>7.624352</c:v>
                </c:pt>
                <c:pt idx="49717">
                  <c:v>7.6207759999999993</c:v>
                </c:pt>
                <c:pt idx="49718">
                  <c:v>7.6223530000000004</c:v>
                </c:pt>
                <c:pt idx="49719">
                  <c:v>7.6254080000000002</c:v>
                </c:pt>
                <c:pt idx="49720">
                  <c:v>7.6200759999999992</c:v>
                </c:pt>
                <c:pt idx="49721">
                  <c:v>7.6127970000000005</c:v>
                </c:pt>
                <c:pt idx="49722">
                  <c:v>7.6152320000000007</c:v>
                </c:pt>
                <c:pt idx="49723">
                  <c:v>7.6177399999999995</c:v>
                </c:pt>
                <c:pt idx="49724">
                  <c:v>7.6143280000000004</c:v>
                </c:pt>
                <c:pt idx="49725">
                  <c:v>7.6169089999999997</c:v>
                </c:pt>
                <c:pt idx="49726">
                  <c:v>7.6182119999999998</c:v>
                </c:pt>
                <c:pt idx="49727">
                  <c:v>7.6164660000000008</c:v>
                </c:pt>
                <c:pt idx="49728">
                  <c:v>7.6218570000000003</c:v>
                </c:pt>
                <c:pt idx="49729">
                  <c:v>7.6264190000000003</c:v>
                </c:pt>
                <c:pt idx="49730">
                  <c:v>7.6225649999999998</c:v>
                </c:pt>
                <c:pt idx="49731">
                  <c:v>7.6186109999999996</c:v>
                </c:pt>
                <c:pt idx="49732">
                  <c:v>7.6246749999999999</c:v>
                </c:pt>
                <c:pt idx="49733">
                  <c:v>7.6267759999999996</c:v>
                </c:pt>
                <c:pt idx="49734">
                  <c:v>7.6166289999999996</c:v>
                </c:pt>
                <c:pt idx="49735">
                  <c:v>7.6158190000000001</c:v>
                </c:pt>
                <c:pt idx="49736">
                  <c:v>7.6230930000000008</c:v>
                </c:pt>
                <c:pt idx="49737">
                  <c:v>7.6226570000000002</c:v>
                </c:pt>
                <c:pt idx="49738">
                  <c:v>7.6167759999999998</c:v>
                </c:pt>
                <c:pt idx="49739">
                  <c:v>7.6166169999999997</c:v>
                </c:pt>
                <c:pt idx="49740">
                  <c:v>7.6207089999999997</c:v>
                </c:pt>
                <c:pt idx="49741">
                  <c:v>7.6213189999999997</c:v>
                </c:pt>
                <c:pt idx="49742">
                  <c:v>7.6229019999999998</c:v>
                </c:pt>
                <c:pt idx="49743">
                  <c:v>7.6241280000000007</c:v>
                </c:pt>
                <c:pt idx="49744">
                  <c:v>7.6238050000000008</c:v>
                </c:pt>
                <c:pt idx="49745">
                  <c:v>7.6286229999999993</c:v>
                </c:pt>
                <c:pt idx="49746">
                  <c:v>7.6270179999999996</c:v>
                </c:pt>
                <c:pt idx="49747">
                  <c:v>7.6177770000000002</c:v>
                </c:pt>
                <c:pt idx="49748">
                  <c:v>7.6214919999999999</c:v>
                </c:pt>
                <c:pt idx="49749">
                  <c:v>7.6269969999999994</c:v>
                </c:pt>
                <c:pt idx="49750">
                  <c:v>7.6157489999999992</c:v>
                </c:pt>
                <c:pt idx="49751">
                  <c:v>7.6166630000000008</c:v>
                </c:pt>
                <c:pt idx="49752">
                  <c:v>7.6317819999999994</c:v>
                </c:pt>
                <c:pt idx="49753">
                  <c:v>7.6237410000000008</c:v>
                </c:pt>
                <c:pt idx="49754">
                  <c:v>7.6199680000000001</c:v>
                </c:pt>
                <c:pt idx="49755">
                  <c:v>7.6317830000000004</c:v>
                </c:pt>
                <c:pt idx="49756">
                  <c:v>7.6235300000000006</c:v>
                </c:pt>
                <c:pt idx="49757">
                  <c:v>7.6150400000000005</c:v>
                </c:pt>
                <c:pt idx="49758">
                  <c:v>7.6276250000000001</c:v>
                </c:pt>
                <c:pt idx="49759">
                  <c:v>7.6346260000000008</c:v>
                </c:pt>
                <c:pt idx="49760">
                  <c:v>7.6249760000000002</c:v>
                </c:pt>
                <c:pt idx="49761">
                  <c:v>7.6243689999999997</c:v>
                </c:pt>
                <c:pt idx="49762">
                  <c:v>7.631354</c:v>
                </c:pt>
                <c:pt idx="49763">
                  <c:v>7.6231980000000004</c:v>
                </c:pt>
                <c:pt idx="49764">
                  <c:v>7.6194780000000009</c:v>
                </c:pt>
                <c:pt idx="49765">
                  <c:v>7.6268779999999996</c:v>
                </c:pt>
                <c:pt idx="49766">
                  <c:v>7.6272190000000002</c:v>
                </c:pt>
                <c:pt idx="49767">
                  <c:v>7.6236820000000005</c:v>
                </c:pt>
                <c:pt idx="49768">
                  <c:v>7.6287900000000004</c:v>
                </c:pt>
                <c:pt idx="49769">
                  <c:v>7.6349590000000003</c:v>
                </c:pt>
                <c:pt idx="49770">
                  <c:v>7.6284600000000005</c:v>
                </c:pt>
                <c:pt idx="49771">
                  <c:v>7.6271880000000003</c:v>
                </c:pt>
                <c:pt idx="49772">
                  <c:v>7.6328119999999995</c:v>
                </c:pt>
                <c:pt idx="49773">
                  <c:v>7.6261259999999993</c:v>
                </c:pt>
                <c:pt idx="49774">
                  <c:v>7.6224609999999995</c:v>
                </c:pt>
                <c:pt idx="49775">
                  <c:v>7.6278120000000005</c:v>
                </c:pt>
                <c:pt idx="49776">
                  <c:v>7.6273590000000002</c:v>
                </c:pt>
                <c:pt idx="49777">
                  <c:v>7.6223949999999991</c:v>
                </c:pt>
                <c:pt idx="49778">
                  <c:v>7.6287470000000006</c:v>
                </c:pt>
                <c:pt idx="49779">
                  <c:v>7.6342429999999997</c:v>
                </c:pt>
                <c:pt idx="49780">
                  <c:v>7.6276410000000006</c:v>
                </c:pt>
                <c:pt idx="49781">
                  <c:v>7.6266359999999995</c:v>
                </c:pt>
                <c:pt idx="49782">
                  <c:v>7.6268969999999996</c:v>
                </c:pt>
                <c:pt idx="49783">
                  <c:v>7.6241240000000001</c:v>
                </c:pt>
                <c:pt idx="49784">
                  <c:v>7.6266289999999994</c:v>
                </c:pt>
                <c:pt idx="49785">
                  <c:v>7.6292229999999996</c:v>
                </c:pt>
                <c:pt idx="49786">
                  <c:v>7.6284050000000008</c:v>
                </c:pt>
                <c:pt idx="49787">
                  <c:v>7.6289709999999999</c:v>
                </c:pt>
                <c:pt idx="49788">
                  <c:v>7.6346469999999993</c:v>
                </c:pt>
                <c:pt idx="49789">
                  <c:v>7.6342970000000001</c:v>
                </c:pt>
                <c:pt idx="49790">
                  <c:v>7.6252700000000004</c:v>
                </c:pt>
                <c:pt idx="49791">
                  <c:v>7.6301939999999995</c:v>
                </c:pt>
                <c:pt idx="49792">
                  <c:v>7.6390089999999997</c:v>
                </c:pt>
                <c:pt idx="49793">
                  <c:v>7.6311400000000003</c:v>
                </c:pt>
                <c:pt idx="49794">
                  <c:v>7.6299340000000004</c:v>
                </c:pt>
                <c:pt idx="49795">
                  <c:v>7.640924</c:v>
                </c:pt>
                <c:pt idx="49796">
                  <c:v>7.6366960000000006</c:v>
                </c:pt>
                <c:pt idx="49797">
                  <c:v>7.6289160000000003</c:v>
                </c:pt>
                <c:pt idx="49798">
                  <c:v>7.6429469999999995</c:v>
                </c:pt>
                <c:pt idx="49799">
                  <c:v>7.6455269999999995</c:v>
                </c:pt>
                <c:pt idx="49800">
                  <c:v>7.6301389999999998</c:v>
                </c:pt>
                <c:pt idx="49801">
                  <c:v>7.6283460000000005</c:v>
                </c:pt>
                <c:pt idx="49802">
                  <c:v>7.6318579999999994</c:v>
                </c:pt>
                <c:pt idx="49803">
                  <c:v>7.6292570000000008</c:v>
                </c:pt>
                <c:pt idx="49804">
                  <c:v>7.6294380000000004</c:v>
                </c:pt>
                <c:pt idx="49805">
                  <c:v>7.6346749999999997</c:v>
                </c:pt>
                <c:pt idx="49806">
                  <c:v>7.6350130000000007</c:v>
                </c:pt>
                <c:pt idx="49807">
                  <c:v>7.6294559999999993</c:v>
                </c:pt>
                <c:pt idx="49808">
                  <c:v>7.6314519999999995</c:v>
                </c:pt>
                <c:pt idx="49809">
                  <c:v>7.6328230000000001</c:v>
                </c:pt>
                <c:pt idx="49810">
                  <c:v>7.6302260000000004</c:v>
                </c:pt>
                <c:pt idx="49811">
                  <c:v>7.6344480000000008</c:v>
                </c:pt>
                <c:pt idx="49812">
                  <c:v>7.6362880000000004</c:v>
                </c:pt>
                <c:pt idx="49813">
                  <c:v>7.6312750000000005</c:v>
                </c:pt>
                <c:pt idx="49814">
                  <c:v>7.6304730000000003</c:v>
                </c:pt>
                <c:pt idx="49815">
                  <c:v>7.6364040000000006</c:v>
                </c:pt>
                <c:pt idx="49816">
                  <c:v>7.6355620000000002</c:v>
                </c:pt>
                <c:pt idx="49817">
                  <c:v>7.630789</c:v>
                </c:pt>
                <c:pt idx="49818">
                  <c:v>7.6343200000000007</c:v>
                </c:pt>
                <c:pt idx="49819">
                  <c:v>7.6338690000000007</c:v>
                </c:pt>
                <c:pt idx="49820">
                  <c:v>7.6294160000000009</c:v>
                </c:pt>
                <c:pt idx="49821">
                  <c:v>7.6305479999999992</c:v>
                </c:pt>
                <c:pt idx="49822">
                  <c:v>7.6346050000000005</c:v>
                </c:pt>
                <c:pt idx="49823">
                  <c:v>7.6340690000000002</c:v>
                </c:pt>
                <c:pt idx="49824">
                  <c:v>7.6323509999999999</c:v>
                </c:pt>
                <c:pt idx="49825">
                  <c:v>7.6381440000000005</c:v>
                </c:pt>
                <c:pt idx="49826">
                  <c:v>7.6391489999999997</c:v>
                </c:pt>
                <c:pt idx="49827">
                  <c:v>7.6349180000000008</c:v>
                </c:pt>
                <c:pt idx="49828">
                  <c:v>7.6402439999999991</c:v>
                </c:pt>
                <c:pt idx="49829">
                  <c:v>7.6394359999999999</c:v>
                </c:pt>
                <c:pt idx="49830">
                  <c:v>7.6335920000000002</c:v>
                </c:pt>
                <c:pt idx="49831">
                  <c:v>7.6359019999999997</c:v>
                </c:pt>
                <c:pt idx="49832">
                  <c:v>7.6385500000000004</c:v>
                </c:pt>
                <c:pt idx="49833">
                  <c:v>7.6368969999999994</c:v>
                </c:pt>
                <c:pt idx="49834">
                  <c:v>7.6378730000000008</c:v>
                </c:pt>
                <c:pt idx="49835">
                  <c:v>7.6423480000000001</c:v>
                </c:pt>
                <c:pt idx="49836">
                  <c:v>7.6391399999999994</c:v>
                </c:pt>
                <c:pt idx="49837">
                  <c:v>7.6384989999999995</c:v>
                </c:pt>
                <c:pt idx="49838">
                  <c:v>7.6456289999999996</c:v>
                </c:pt>
                <c:pt idx="49839">
                  <c:v>7.6464999999999996</c:v>
                </c:pt>
                <c:pt idx="49840">
                  <c:v>7.6397250000000003</c:v>
                </c:pt>
                <c:pt idx="49841">
                  <c:v>7.6372119999999999</c:v>
                </c:pt>
                <c:pt idx="49842">
                  <c:v>7.6423500000000004</c:v>
                </c:pt>
                <c:pt idx="49843">
                  <c:v>7.6371319999999994</c:v>
                </c:pt>
                <c:pt idx="49844">
                  <c:v>7.6376010000000001</c:v>
                </c:pt>
                <c:pt idx="49845">
                  <c:v>7.6483650000000001</c:v>
                </c:pt>
                <c:pt idx="49846">
                  <c:v>7.6391779999999994</c:v>
                </c:pt>
                <c:pt idx="49847">
                  <c:v>7.6321480000000008</c:v>
                </c:pt>
                <c:pt idx="49848">
                  <c:v>7.641724</c:v>
                </c:pt>
                <c:pt idx="49849">
                  <c:v>7.6434490000000004</c:v>
                </c:pt>
                <c:pt idx="49850">
                  <c:v>7.6380579999999991</c:v>
                </c:pt>
                <c:pt idx="49851">
                  <c:v>7.6415000000000006</c:v>
                </c:pt>
                <c:pt idx="49852">
                  <c:v>7.6446729999999992</c:v>
                </c:pt>
                <c:pt idx="49853">
                  <c:v>7.6397670000000009</c:v>
                </c:pt>
                <c:pt idx="49854">
                  <c:v>7.6438030000000001</c:v>
                </c:pt>
                <c:pt idx="49855">
                  <c:v>7.6450569999999995</c:v>
                </c:pt>
                <c:pt idx="49856">
                  <c:v>7.6355599999999999</c:v>
                </c:pt>
                <c:pt idx="49857">
                  <c:v>7.6360849999999996</c:v>
                </c:pt>
                <c:pt idx="49858">
                  <c:v>7.638382</c:v>
                </c:pt>
                <c:pt idx="49859">
                  <c:v>7.6347020000000008</c:v>
                </c:pt>
                <c:pt idx="49860">
                  <c:v>7.6344379999999994</c:v>
                </c:pt>
                <c:pt idx="49861">
                  <c:v>7.6408369999999994</c:v>
                </c:pt>
                <c:pt idx="49862">
                  <c:v>7.644247</c:v>
                </c:pt>
                <c:pt idx="49863">
                  <c:v>7.6391369999999998</c:v>
                </c:pt>
                <c:pt idx="49864">
                  <c:v>7.6430399999999992</c:v>
                </c:pt>
                <c:pt idx="49865">
                  <c:v>7.6475290000000005</c:v>
                </c:pt>
                <c:pt idx="49866">
                  <c:v>7.6419540000000001</c:v>
                </c:pt>
                <c:pt idx="49867">
                  <c:v>7.6450910000000007</c:v>
                </c:pt>
                <c:pt idx="49868">
                  <c:v>7.6471260000000001</c:v>
                </c:pt>
                <c:pt idx="49869">
                  <c:v>7.6415609999999994</c:v>
                </c:pt>
                <c:pt idx="49870">
                  <c:v>7.6425049999999999</c:v>
                </c:pt>
                <c:pt idx="49871">
                  <c:v>7.6471029999999995</c:v>
                </c:pt>
                <c:pt idx="49872">
                  <c:v>7.6415240000000004</c:v>
                </c:pt>
                <c:pt idx="49873">
                  <c:v>7.6365870000000005</c:v>
                </c:pt>
                <c:pt idx="49874">
                  <c:v>7.6466429999999992</c:v>
                </c:pt>
                <c:pt idx="49875">
                  <c:v>7.6502320000000008</c:v>
                </c:pt>
                <c:pt idx="49876">
                  <c:v>7.6468629999999997</c:v>
                </c:pt>
                <c:pt idx="49877">
                  <c:v>7.650487</c:v>
                </c:pt>
                <c:pt idx="49878">
                  <c:v>7.6485749999999992</c:v>
                </c:pt>
                <c:pt idx="49879">
                  <c:v>7.6440000000000001</c:v>
                </c:pt>
                <c:pt idx="49880">
                  <c:v>7.6490779999999994</c:v>
                </c:pt>
                <c:pt idx="49881">
                  <c:v>7.6501889999999992</c:v>
                </c:pt>
                <c:pt idx="49882">
                  <c:v>7.6403289999999995</c:v>
                </c:pt>
                <c:pt idx="49883">
                  <c:v>7.6386059999999993</c:v>
                </c:pt>
                <c:pt idx="49884">
                  <c:v>7.6427510000000005</c:v>
                </c:pt>
                <c:pt idx="49885">
                  <c:v>7.6390799999999999</c:v>
                </c:pt>
                <c:pt idx="49886">
                  <c:v>7.6431550000000001</c:v>
                </c:pt>
                <c:pt idx="49887">
                  <c:v>7.6535689999999992</c:v>
                </c:pt>
                <c:pt idx="49888">
                  <c:v>7.6506070000000008</c:v>
                </c:pt>
                <c:pt idx="49889">
                  <c:v>7.6435530000000007</c:v>
                </c:pt>
                <c:pt idx="49890">
                  <c:v>7.6438500000000005</c:v>
                </c:pt>
                <c:pt idx="49891">
                  <c:v>7.6483720000000002</c:v>
                </c:pt>
                <c:pt idx="49892">
                  <c:v>7.6478710000000003</c:v>
                </c:pt>
                <c:pt idx="49893">
                  <c:v>7.6469649999999998</c:v>
                </c:pt>
                <c:pt idx="49894">
                  <c:v>7.6461710000000007</c:v>
                </c:pt>
                <c:pt idx="49895">
                  <c:v>7.6419949999999996</c:v>
                </c:pt>
                <c:pt idx="49896">
                  <c:v>7.6463009999999993</c:v>
                </c:pt>
                <c:pt idx="49897">
                  <c:v>7.653537</c:v>
                </c:pt>
                <c:pt idx="49898">
                  <c:v>7.6501900000000003</c:v>
                </c:pt>
                <c:pt idx="49899">
                  <c:v>7.6434630000000006</c:v>
                </c:pt>
                <c:pt idx="49900">
                  <c:v>7.6507620000000003</c:v>
                </c:pt>
                <c:pt idx="49901">
                  <c:v>7.6574600000000004</c:v>
                </c:pt>
                <c:pt idx="49902">
                  <c:v>7.6461539999999992</c:v>
                </c:pt>
                <c:pt idx="49903">
                  <c:v>7.6452240000000007</c:v>
                </c:pt>
                <c:pt idx="49904">
                  <c:v>7.6545480000000001</c:v>
                </c:pt>
                <c:pt idx="49905">
                  <c:v>7.6495230000000003</c:v>
                </c:pt>
                <c:pt idx="49906">
                  <c:v>7.6467969999999994</c:v>
                </c:pt>
                <c:pt idx="49907">
                  <c:v>7.6532389999999992</c:v>
                </c:pt>
                <c:pt idx="49908">
                  <c:v>7.6504499999999993</c:v>
                </c:pt>
                <c:pt idx="49909">
                  <c:v>7.6480219999999992</c:v>
                </c:pt>
                <c:pt idx="49910">
                  <c:v>7.6553090000000008</c:v>
                </c:pt>
                <c:pt idx="49911">
                  <c:v>7.6536989999999996</c:v>
                </c:pt>
                <c:pt idx="49912">
                  <c:v>7.6441420000000004</c:v>
                </c:pt>
                <c:pt idx="49913">
                  <c:v>7.648555</c:v>
                </c:pt>
                <c:pt idx="49914">
                  <c:v>7.654007</c:v>
                </c:pt>
                <c:pt idx="49915">
                  <c:v>7.6485319999999994</c:v>
                </c:pt>
                <c:pt idx="49916">
                  <c:v>7.6467670000000005</c:v>
                </c:pt>
                <c:pt idx="49917">
                  <c:v>7.6475729999999995</c:v>
                </c:pt>
                <c:pt idx="49918">
                  <c:v>7.6465510000000005</c:v>
                </c:pt>
                <c:pt idx="49919">
                  <c:v>7.6463380000000001</c:v>
                </c:pt>
                <c:pt idx="49920">
                  <c:v>7.6537129999999998</c:v>
                </c:pt>
                <c:pt idx="49921">
                  <c:v>7.6575310000000005</c:v>
                </c:pt>
                <c:pt idx="49922">
                  <c:v>7.6528620000000007</c:v>
                </c:pt>
                <c:pt idx="49923">
                  <c:v>7.6583229999999993</c:v>
                </c:pt>
                <c:pt idx="49924">
                  <c:v>7.6617040000000003</c:v>
                </c:pt>
                <c:pt idx="49925">
                  <c:v>7.6546719999999997</c:v>
                </c:pt>
                <c:pt idx="49926">
                  <c:v>7.6551650000000002</c:v>
                </c:pt>
                <c:pt idx="49927">
                  <c:v>7.6587189999999996</c:v>
                </c:pt>
                <c:pt idx="49928">
                  <c:v>7.6515170000000001</c:v>
                </c:pt>
                <c:pt idx="49929">
                  <c:v>7.6497729999999997</c:v>
                </c:pt>
                <c:pt idx="49930">
                  <c:v>7.6596200000000003</c:v>
                </c:pt>
                <c:pt idx="49931">
                  <c:v>7.6515959999999996</c:v>
                </c:pt>
                <c:pt idx="49932">
                  <c:v>7.6448280000000004</c:v>
                </c:pt>
                <c:pt idx="49933">
                  <c:v>7.6584599999999998</c:v>
                </c:pt>
                <c:pt idx="49934">
                  <c:v>7.661149</c:v>
                </c:pt>
                <c:pt idx="49935">
                  <c:v>7.6568389999999997</c:v>
                </c:pt>
                <c:pt idx="49936">
                  <c:v>7.6626119999999993</c:v>
                </c:pt>
                <c:pt idx="49937">
                  <c:v>7.6646289999999997</c:v>
                </c:pt>
                <c:pt idx="49938">
                  <c:v>7.6542750000000002</c:v>
                </c:pt>
                <c:pt idx="49939">
                  <c:v>7.6514310000000005</c:v>
                </c:pt>
                <c:pt idx="49940">
                  <c:v>7.6579739999999994</c:v>
                </c:pt>
                <c:pt idx="49941">
                  <c:v>7.6507439999999995</c:v>
                </c:pt>
                <c:pt idx="49942">
                  <c:v>7.648047</c:v>
                </c:pt>
                <c:pt idx="49943">
                  <c:v>7.6590290000000003</c:v>
                </c:pt>
                <c:pt idx="49944">
                  <c:v>7.6573019999999996</c:v>
                </c:pt>
                <c:pt idx="49945">
                  <c:v>7.6530339999999999</c:v>
                </c:pt>
                <c:pt idx="49946">
                  <c:v>7.6603680000000001</c:v>
                </c:pt>
                <c:pt idx="49947">
                  <c:v>7.6597000000000008</c:v>
                </c:pt>
                <c:pt idx="49948">
                  <c:v>7.6488899999999997</c:v>
                </c:pt>
                <c:pt idx="49949">
                  <c:v>7.654185</c:v>
                </c:pt>
                <c:pt idx="49950">
                  <c:v>7.6628170000000004</c:v>
                </c:pt>
                <c:pt idx="49951">
                  <c:v>7.6561640000000004</c:v>
                </c:pt>
                <c:pt idx="49952">
                  <c:v>7.6550510000000003</c:v>
                </c:pt>
                <c:pt idx="49953">
                  <c:v>7.6586770000000008</c:v>
                </c:pt>
                <c:pt idx="49954">
                  <c:v>7.6563630000000007</c:v>
                </c:pt>
                <c:pt idx="49955">
                  <c:v>7.6551829999999992</c:v>
                </c:pt>
                <c:pt idx="49956">
                  <c:v>7.6607389999999995</c:v>
                </c:pt>
                <c:pt idx="49957">
                  <c:v>7.6602689999999996</c:v>
                </c:pt>
                <c:pt idx="49958">
                  <c:v>7.6533259999999999</c:v>
                </c:pt>
                <c:pt idx="49959">
                  <c:v>7.6592629999999993</c:v>
                </c:pt>
                <c:pt idx="49960">
                  <c:v>7.6603790000000007</c:v>
                </c:pt>
                <c:pt idx="49961">
                  <c:v>7.651211</c:v>
                </c:pt>
                <c:pt idx="49962">
                  <c:v>7.6568050000000003</c:v>
                </c:pt>
                <c:pt idx="49963">
                  <c:v>7.6632280000000002</c:v>
                </c:pt>
                <c:pt idx="49964">
                  <c:v>7.6562090000000005</c:v>
                </c:pt>
                <c:pt idx="49965">
                  <c:v>7.6525510000000008</c:v>
                </c:pt>
                <c:pt idx="49966">
                  <c:v>7.6572200000000006</c:v>
                </c:pt>
                <c:pt idx="49967">
                  <c:v>7.6605589999999992</c:v>
                </c:pt>
                <c:pt idx="49968">
                  <c:v>7.6595820000000003</c:v>
                </c:pt>
                <c:pt idx="49969">
                  <c:v>7.6596440000000001</c:v>
                </c:pt>
                <c:pt idx="49970">
                  <c:v>7.6587169999999993</c:v>
                </c:pt>
                <c:pt idx="49971">
                  <c:v>7.660107</c:v>
                </c:pt>
                <c:pt idx="49972">
                  <c:v>7.6640580000000007</c:v>
                </c:pt>
                <c:pt idx="49973">
                  <c:v>7.6627019999999995</c:v>
                </c:pt>
                <c:pt idx="49974">
                  <c:v>7.6591810000000002</c:v>
                </c:pt>
                <c:pt idx="49975">
                  <c:v>7.662706</c:v>
                </c:pt>
                <c:pt idx="49976">
                  <c:v>7.6697939999999996</c:v>
                </c:pt>
                <c:pt idx="49977">
                  <c:v>7.6648139999999998</c:v>
                </c:pt>
                <c:pt idx="49978">
                  <c:v>7.6605489999999996</c:v>
                </c:pt>
                <c:pt idx="49979">
                  <c:v>7.6718790000000006</c:v>
                </c:pt>
                <c:pt idx="49980">
                  <c:v>7.6679910000000007</c:v>
                </c:pt>
                <c:pt idx="49981">
                  <c:v>7.6500120000000003</c:v>
                </c:pt>
                <c:pt idx="49982">
                  <c:v>7.656447</c:v>
                </c:pt>
                <c:pt idx="49983">
                  <c:v>7.6686340000000008</c:v>
                </c:pt>
                <c:pt idx="49984">
                  <c:v>7.6625750000000004</c:v>
                </c:pt>
                <c:pt idx="49985">
                  <c:v>7.6601459999999992</c:v>
                </c:pt>
                <c:pt idx="49986">
                  <c:v>7.670553</c:v>
                </c:pt>
                <c:pt idx="49987">
                  <c:v>7.6671610000000001</c:v>
                </c:pt>
                <c:pt idx="49988">
                  <c:v>7.6577199999999994</c:v>
                </c:pt>
                <c:pt idx="49989">
                  <c:v>7.663475</c:v>
                </c:pt>
                <c:pt idx="49990">
                  <c:v>7.6645219999999998</c:v>
                </c:pt>
                <c:pt idx="49991">
                  <c:v>7.6599620000000002</c:v>
                </c:pt>
                <c:pt idx="49992">
                  <c:v>7.6630889999999994</c:v>
                </c:pt>
                <c:pt idx="49993">
                  <c:v>7.6679250000000003</c:v>
                </c:pt>
                <c:pt idx="49994">
                  <c:v>7.6618860000000009</c:v>
                </c:pt>
                <c:pt idx="49995">
                  <c:v>7.6555879999999998</c:v>
                </c:pt>
                <c:pt idx="49996">
                  <c:v>7.6613670000000003</c:v>
                </c:pt>
                <c:pt idx="49997">
                  <c:v>7.6634720000000005</c:v>
                </c:pt>
                <c:pt idx="49998">
                  <c:v>7.6662250000000007</c:v>
                </c:pt>
                <c:pt idx="49999">
                  <c:v>7.6739499999999996</c:v>
                </c:pt>
                <c:pt idx="50000">
                  <c:v>7.6690919999999991</c:v>
                </c:pt>
                <c:pt idx="50001">
                  <c:v>7.6646180000000008</c:v>
                </c:pt>
                <c:pt idx="50002">
                  <c:v>7.6669199999999993</c:v>
                </c:pt>
                <c:pt idx="50003">
                  <c:v>7.6650670000000005</c:v>
                </c:pt>
                <c:pt idx="50004">
                  <c:v>7.6595980000000008</c:v>
                </c:pt>
                <c:pt idx="50005">
                  <c:v>7.6624499999999998</c:v>
                </c:pt>
                <c:pt idx="50006">
                  <c:v>7.6701169999999994</c:v>
                </c:pt>
                <c:pt idx="50007">
                  <c:v>7.6680689999999991</c:v>
                </c:pt>
                <c:pt idx="50008">
                  <c:v>7.6669909999999994</c:v>
                </c:pt>
                <c:pt idx="50009">
                  <c:v>7.6657060000000001</c:v>
                </c:pt>
                <c:pt idx="50010">
                  <c:v>7.6603340000000006</c:v>
                </c:pt>
                <c:pt idx="50011">
                  <c:v>7.6621229999999994</c:v>
                </c:pt>
                <c:pt idx="50012">
                  <c:v>7.6694800000000001</c:v>
                </c:pt>
                <c:pt idx="50013">
                  <c:v>7.6728570000000005</c:v>
                </c:pt>
                <c:pt idx="50014">
                  <c:v>7.6668810000000001</c:v>
                </c:pt>
                <c:pt idx="50015">
                  <c:v>7.6644050000000004</c:v>
                </c:pt>
                <c:pt idx="50016">
                  <c:v>7.6696869999999997</c:v>
                </c:pt>
                <c:pt idx="50017">
                  <c:v>7.6721409999999999</c:v>
                </c:pt>
                <c:pt idx="50018">
                  <c:v>7.6722839999999994</c:v>
                </c:pt>
                <c:pt idx="50019">
                  <c:v>7.671246</c:v>
                </c:pt>
                <c:pt idx="50020">
                  <c:v>7.6694139999999997</c:v>
                </c:pt>
                <c:pt idx="50021">
                  <c:v>7.6678599999999992</c:v>
                </c:pt>
                <c:pt idx="50022">
                  <c:v>7.6699369999999991</c:v>
                </c:pt>
                <c:pt idx="50023">
                  <c:v>7.6716929999999994</c:v>
                </c:pt>
                <c:pt idx="50024">
                  <c:v>7.6668819999999993</c:v>
                </c:pt>
                <c:pt idx="50025">
                  <c:v>7.6704819999999998</c:v>
                </c:pt>
                <c:pt idx="50026">
                  <c:v>7.6768699999999992</c:v>
                </c:pt>
                <c:pt idx="50027">
                  <c:v>7.6676439999999992</c:v>
                </c:pt>
                <c:pt idx="50028">
                  <c:v>7.6632870000000004</c:v>
                </c:pt>
                <c:pt idx="50029">
                  <c:v>7.6716130000000007</c:v>
                </c:pt>
                <c:pt idx="50030">
                  <c:v>7.6693390000000008</c:v>
                </c:pt>
                <c:pt idx="50031">
                  <c:v>7.6600230000000007</c:v>
                </c:pt>
                <c:pt idx="50032">
                  <c:v>7.6678080000000008</c:v>
                </c:pt>
                <c:pt idx="50033">
                  <c:v>7.6754610000000003</c:v>
                </c:pt>
                <c:pt idx="50034">
                  <c:v>7.6665360000000007</c:v>
                </c:pt>
                <c:pt idx="50035">
                  <c:v>7.6674989999999994</c:v>
                </c:pt>
                <c:pt idx="50036">
                  <c:v>7.6748650000000005</c:v>
                </c:pt>
                <c:pt idx="50037">
                  <c:v>7.6728310000000004</c:v>
                </c:pt>
                <c:pt idx="50038">
                  <c:v>7.672174</c:v>
                </c:pt>
                <c:pt idx="50039">
                  <c:v>7.6782190000000003</c:v>
                </c:pt>
                <c:pt idx="50040">
                  <c:v>7.6768149999999995</c:v>
                </c:pt>
                <c:pt idx="50041">
                  <c:v>7.6733670000000007</c:v>
                </c:pt>
                <c:pt idx="50042">
                  <c:v>7.6814739999999997</c:v>
                </c:pt>
                <c:pt idx="50043">
                  <c:v>7.6777040000000003</c:v>
                </c:pt>
                <c:pt idx="50044">
                  <c:v>7.6657039999999999</c:v>
                </c:pt>
                <c:pt idx="50045">
                  <c:v>7.6718209999999996</c:v>
                </c:pt>
                <c:pt idx="50046">
                  <c:v>7.6770320000000005</c:v>
                </c:pt>
                <c:pt idx="50047">
                  <c:v>7.6739549999999994</c:v>
                </c:pt>
                <c:pt idx="50048">
                  <c:v>7.6748999999999992</c:v>
                </c:pt>
                <c:pt idx="50049">
                  <c:v>7.6753230000000006</c:v>
                </c:pt>
                <c:pt idx="50050">
                  <c:v>7.6693680000000004</c:v>
                </c:pt>
                <c:pt idx="50051">
                  <c:v>7.6666310000000006</c:v>
                </c:pt>
                <c:pt idx="50052">
                  <c:v>7.6771709999999995</c:v>
                </c:pt>
                <c:pt idx="50053">
                  <c:v>7.6770750000000003</c:v>
                </c:pt>
                <c:pt idx="50054">
                  <c:v>7.6658950000000008</c:v>
                </c:pt>
                <c:pt idx="50055">
                  <c:v>7.6739879999999996</c:v>
                </c:pt>
                <c:pt idx="50056">
                  <c:v>7.6811550000000004</c:v>
                </c:pt>
                <c:pt idx="50057">
                  <c:v>7.6717239999999993</c:v>
                </c:pt>
                <c:pt idx="50058">
                  <c:v>7.6673779999999994</c:v>
                </c:pt>
                <c:pt idx="50059">
                  <c:v>7.6781980000000001</c:v>
                </c:pt>
                <c:pt idx="50060">
                  <c:v>7.6848720000000004</c:v>
                </c:pt>
                <c:pt idx="50061">
                  <c:v>7.677657</c:v>
                </c:pt>
                <c:pt idx="50062">
                  <c:v>7.6730599999999995</c:v>
                </c:pt>
                <c:pt idx="50063">
                  <c:v>7.674156</c:v>
                </c:pt>
                <c:pt idx="50064">
                  <c:v>7.6760950000000001</c:v>
                </c:pt>
                <c:pt idx="50065">
                  <c:v>7.6743740000000003</c:v>
                </c:pt>
                <c:pt idx="50066">
                  <c:v>7.6752719999999997</c:v>
                </c:pt>
                <c:pt idx="50067">
                  <c:v>7.6774439999999995</c:v>
                </c:pt>
                <c:pt idx="50068">
                  <c:v>7.6727290000000004</c:v>
                </c:pt>
                <c:pt idx="50069">
                  <c:v>7.6735240000000005</c:v>
                </c:pt>
                <c:pt idx="50070">
                  <c:v>7.6747650000000007</c:v>
                </c:pt>
                <c:pt idx="50071">
                  <c:v>7.6748139999999996</c:v>
                </c:pt>
                <c:pt idx="50072">
                  <c:v>7.6799689999999998</c:v>
                </c:pt>
                <c:pt idx="50073">
                  <c:v>7.6758520000000008</c:v>
                </c:pt>
                <c:pt idx="50074">
                  <c:v>7.6704179999999997</c:v>
                </c:pt>
                <c:pt idx="50075">
                  <c:v>7.6766220000000001</c:v>
                </c:pt>
                <c:pt idx="50076">
                  <c:v>7.6828780000000005</c:v>
                </c:pt>
                <c:pt idx="50077">
                  <c:v>7.6766100000000002</c:v>
                </c:pt>
                <c:pt idx="50078">
                  <c:v>7.6726510000000001</c:v>
                </c:pt>
                <c:pt idx="50079">
                  <c:v>7.6825740000000007</c:v>
                </c:pt>
                <c:pt idx="50080">
                  <c:v>7.6839910000000007</c:v>
                </c:pt>
                <c:pt idx="50081">
                  <c:v>7.6802600000000005</c:v>
                </c:pt>
                <c:pt idx="50082">
                  <c:v>7.6859920000000006</c:v>
                </c:pt>
                <c:pt idx="50083">
                  <c:v>7.6853510000000007</c:v>
                </c:pt>
                <c:pt idx="50084">
                  <c:v>7.6796229999999994</c:v>
                </c:pt>
                <c:pt idx="50085">
                  <c:v>7.6809410000000007</c:v>
                </c:pt>
                <c:pt idx="50086">
                  <c:v>7.6861490000000003</c:v>
                </c:pt>
                <c:pt idx="50087">
                  <c:v>7.6823669999999993</c:v>
                </c:pt>
                <c:pt idx="50088">
                  <c:v>7.6748740000000009</c:v>
                </c:pt>
                <c:pt idx="50089">
                  <c:v>7.6796959999999999</c:v>
                </c:pt>
                <c:pt idx="50090">
                  <c:v>7.6821409999999997</c:v>
                </c:pt>
                <c:pt idx="50091">
                  <c:v>7.6775359999999999</c:v>
                </c:pt>
                <c:pt idx="50092">
                  <c:v>7.6796089999999992</c:v>
                </c:pt>
                <c:pt idx="50093">
                  <c:v>7.6834659999999992</c:v>
                </c:pt>
                <c:pt idx="50094">
                  <c:v>7.6809659999999997</c:v>
                </c:pt>
                <c:pt idx="50095">
                  <c:v>7.6801899999999996</c:v>
                </c:pt>
                <c:pt idx="50096">
                  <c:v>7.6850520000000007</c:v>
                </c:pt>
                <c:pt idx="50097">
                  <c:v>7.6802630000000001</c:v>
                </c:pt>
                <c:pt idx="50098">
                  <c:v>7.6779299999999999</c:v>
                </c:pt>
                <c:pt idx="50099">
                  <c:v>7.6842710000000007</c:v>
                </c:pt>
                <c:pt idx="50100">
                  <c:v>7.6757869999999997</c:v>
                </c:pt>
                <c:pt idx="50101">
                  <c:v>7.6721830000000004</c:v>
                </c:pt>
                <c:pt idx="50102">
                  <c:v>7.6841679999999997</c:v>
                </c:pt>
                <c:pt idx="50103">
                  <c:v>7.6837280000000003</c:v>
                </c:pt>
                <c:pt idx="50104">
                  <c:v>7.6773980000000002</c:v>
                </c:pt>
                <c:pt idx="50105">
                  <c:v>7.6836450000000003</c:v>
                </c:pt>
                <c:pt idx="50106">
                  <c:v>7.6872199999999999</c:v>
                </c:pt>
                <c:pt idx="50107">
                  <c:v>7.6804059999999996</c:v>
                </c:pt>
                <c:pt idx="50108">
                  <c:v>7.6816139999999997</c:v>
                </c:pt>
                <c:pt idx="50109">
                  <c:v>7.6878840000000004</c:v>
                </c:pt>
                <c:pt idx="50110">
                  <c:v>7.6869560000000003</c:v>
                </c:pt>
                <c:pt idx="50111">
                  <c:v>7.6871460000000003</c:v>
                </c:pt>
                <c:pt idx="50112">
                  <c:v>7.6868470000000002</c:v>
                </c:pt>
                <c:pt idx="50113">
                  <c:v>7.6800730000000001</c:v>
                </c:pt>
                <c:pt idx="50114">
                  <c:v>7.6752649999999996</c:v>
                </c:pt>
                <c:pt idx="50115">
                  <c:v>7.6844149999999996</c:v>
                </c:pt>
                <c:pt idx="50116">
                  <c:v>7.6910810000000005</c:v>
                </c:pt>
                <c:pt idx="50117">
                  <c:v>7.6810369999999999</c:v>
                </c:pt>
                <c:pt idx="50118">
                  <c:v>7.6819000000000006</c:v>
                </c:pt>
                <c:pt idx="50119">
                  <c:v>7.6907990000000002</c:v>
                </c:pt>
                <c:pt idx="50120">
                  <c:v>7.6851070000000004</c:v>
                </c:pt>
                <c:pt idx="50121">
                  <c:v>7.6806839999999994</c:v>
                </c:pt>
                <c:pt idx="50122">
                  <c:v>7.6873839999999998</c:v>
                </c:pt>
                <c:pt idx="50123">
                  <c:v>7.6920249999999992</c:v>
                </c:pt>
                <c:pt idx="50124">
                  <c:v>7.6859549999999999</c:v>
                </c:pt>
                <c:pt idx="50125">
                  <c:v>7.6834439999999997</c:v>
                </c:pt>
                <c:pt idx="50126">
                  <c:v>7.6868320000000008</c:v>
                </c:pt>
                <c:pt idx="50127">
                  <c:v>7.6875689999999999</c:v>
                </c:pt>
                <c:pt idx="50128">
                  <c:v>7.6910930000000004</c:v>
                </c:pt>
                <c:pt idx="50129">
                  <c:v>7.69041</c:v>
                </c:pt>
                <c:pt idx="50130">
                  <c:v>7.6868390000000009</c:v>
                </c:pt>
                <c:pt idx="50131">
                  <c:v>7.6889079999999996</c:v>
                </c:pt>
                <c:pt idx="50132">
                  <c:v>7.6918019999999991</c:v>
                </c:pt>
                <c:pt idx="50133">
                  <c:v>7.6925299999999996</c:v>
                </c:pt>
                <c:pt idx="50134">
                  <c:v>7.6892739999999993</c:v>
                </c:pt>
                <c:pt idx="50135">
                  <c:v>7.6886770000000002</c:v>
                </c:pt>
                <c:pt idx="50136">
                  <c:v>7.6894259999999992</c:v>
                </c:pt>
                <c:pt idx="50137">
                  <c:v>7.6851780000000005</c:v>
                </c:pt>
                <c:pt idx="50138">
                  <c:v>7.6828339999999997</c:v>
                </c:pt>
                <c:pt idx="50139">
                  <c:v>7.6833989999999996</c:v>
                </c:pt>
                <c:pt idx="50140">
                  <c:v>7.6832200000000004</c:v>
                </c:pt>
                <c:pt idx="50141">
                  <c:v>7.6861029999999992</c:v>
                </c:pt>
                <c:pt idx="50142">
                  <c:v>7.6944180000000006</c:v>
                </c:pt>
                <c:pt idx="50143">
                  <c:v>7.6904869999999992</c:v>
                </c:pt>
                <c:pt idx="50144">
                  <c:v>7.6797559999999994</c:v>
                </c:pt>
                <c:pt idx="50145">
                  <c:v>7.6868829999999999</c:v>
                </c:pt>
                <c:pt idx="50146">
                  <c:v>7.6928619999999999</c:v>
                </c:pt>
                <c:pt idx="50147">
                  <c:v>7.6875459999999993</c:v>
                </c:pt>
                <c:pt idx="50148">
                  <c:v>7.6921610000000005</c:v>
                </c:pt>
                <c:pt idx="50149">
                  <c:v>7.69909</c:v>
                </c:pt>
                <c:pt idx="50150">
                  <c:v>7.6917720000000003</c:v>
                </c:pt>
                <c:pt idx="50151">
                  <c:v>7.6875689999999999</c:v>
                </c:pt>
                <c:pt idx="50152">
                  <c:v>7.6949349999999992</c:v>
                </c:pt>
                <c:pt idx="50153">
                  <c:v>7.6915420000000001</c:v>
                </c:pt>
                <c:pt idx="50154">
                  <c:v>7.6838800000000003</c:v>
                </c:pt>
                <c:pt idx="50155">
                  <c:v>7.6900999999999993</c:v>
                </c:pt>
                <c:pt idx="50156">
                  <c:v>7.6931899999999995</c:v>
                </c:pt>
                <c:pt idx="50157">
                  <c:v>7.6855259999999994</c:v>
                </c:pt>
                <c:pt idx="50158">
                  <c:v>7.6857109999999995</c:v>
                </c:pt>
                <c:pt idx="50159">
                  <c:v>7.6956319999999998</c:v>
                </c:pt>
                <c:pt idx="50160">
                  <c:v>7.6920149999999996</c:v>
                </c:pt>
                <c:pt idx="50161">
                  <c:v>7.6832550000000008</c:v>
                </c:pt>
                <c:pt idx="50162">
                  <c:v>7.691891</c:v>
                </c:pt>
                <c:pt idx="50163">
                  <c:v>7.6952920000000002</c:v>
                </c:pt>
                <c:pt idx="50164">
                  <c:v>7.6913859999999996</c:v>
                </c:pt>
                <c:pt idx="50165">
                  <c:v>7.6955939999999998</c:v>
                </c:pt>
                <c:pt idx="50166">
                  <c:v>7.6936029999999995</c:v>
                </c:pt>
                <c:pt idx="50167">
                  <c:v>7.6929099999999995</c:v>
                </c:pt>
                <c:pt idx="50168">
                  <c:v>7.7009430000000005</c:v>
                </c:pt>
                <c:pt idx="50169">
                  <c:v>7.7027429999999999</c:v>
                </c:pt>
                <c:pt idx="50170">
                  <c:v>7.6965769999999996</c:v>
                </c:pt>
                <c:pt idx="50171">
                  <c:v>7.6948659999999993</c:v>
                </c:pt>
                <c:pt idx="50172">
                  <c:v>7.6980059999999995</c:v>
                </c:pt>
                <c:pt idx="50173">
                  <c:v>7.6963989999999995</c:v>
                </c:pt>
                <c:pt idx="50174">
                  <c:v>7.6949609999999993</c:v>
                </c:pt>
                <c:pt idx="50175">
                  <c:v>7.69651</c:v>
                </c:pt>
                <c:pt idx="50176">
                  <c:v>7.6941670000000002</c:v>
                </c:pt>
                <c:pt idx="50177">
                  <c:v>7.689546</c:v>
                </c:pt>
                <c:pt idx="50178">
                  <c:v>7.6944789999999994</c:v>
                </c:pt>
                <c:pt idx="50179">
                  <c:v>7.703303</c:v>
                </c:pt>
                <c:pt idx="50180">
                  <c:v>7.6927319999999995</c:v>
                </c:pt>
                <c:pt idx="50181">
                  <c:v>7.6862370000000002</c:v>
                </c:pt>
                <c:pt idx="50182">
                  <c:v>7.6991110000000003</c:v>
                </c:pt>
                <c:pt idx="50183">
                  <c:v>7.6973570000000002</c:v>
                </c:pt>
                <c:pt idx="50184">
                  <c:v>7.6882450000000002</c:v>
                </c:pt>
                <c:pt idx="50185">
                  <c:v>7.6956880000000005</c:v>
                </c:pt>
                <c:pt idx="50186">
                  <c:v>7.7024570000000008</c:v>
                </c:pt>
                <c:pt idx="50187">
                  <c:v>7.6939139999999995</c:v>
                </c:pt>
                <c:pt idx="50188">
                  <c:v>7.6910919999999994</c:v>
                </c:pt>
                <c:pt idx="50189">
                  <c:v>7.6977480000000007</c:v>
                </c:pt>
                <c:pt idx="50190">
                  <c:v>7.6910849999999993</c:v>
                </c:pt>
                <c:pt idx="50191">
                  <c:v>7.690785</c:v>
                </c:pt>
                <c:pt idx="50192">
                  <c:v>7.7040019999999991</c:v>
                </c:pt>
                <c:pt idx="50193">
                  <c:v>7.7027429999999999</c:v>
                </c:pt>
                <c:pt idx="50194">
                  <c:v>7.7024249999999999</c:v>
                </c:pt>
                <c:pt idx="50195">
                  <c:v>7.7074110000000005</c:v>
                </c:pt>
                <c:pt idx="50196">
                  <c:v>7.6998909999999992</c:v>
                </c:pt>
                <c:pt idx="50197">
                  <c:v>7.6911559999999994</c:v>
                </c:pt>
                <c:pt idx="50198">
                  <c:v>7.6989979999999996</c:v>
                </c:pt>
                <c:pt idx="50199">
                  <c:v>7.70627</c:v>
                </c:pt>
                <c:pt idx="50200">
                  <c:v>7.6985259999999993</c:v>
                </c:pt>
                <c:pt idx="50201">
                  <c:v>7.6956430000000005</c:v>
                </c:pt>
                <c:pt idx="50202">
                  <c:v>7.6997</c:v>
                </c:pt>
                <c:pt idx="50203">
                  <c:v>7.7009190000000007</c:v>
                </c:pt>
                <c:pt idx="50204">
                  <c:v>7.6982680000000006</c:v>
                </c:pt>
                <c:pt idx="50205">
                  <c:v>7.6970910000000003</c:v>
                </c:pt>
                <c:pt idx="50206">
                  <c:v>7.7011889999999994</c:v>
                </c:pt>
                <c:pt idx="50207">
                  <c:v>7.7003389999999996</c:v>
                </c:pt>
                <c:pt idx="50208">
                  <c:v>7.6993039999999997</c:v>
                </c:pt>
                <c:pt idx="50209">
                  <c:v>7.6985849999999996</c:v>
                </c:pt>
                <c:pt idx="50210">
                  <c:v>7.6927559999999993</c:v>
                </c:pt>
                <c:pt idx="50211">
                  <c:v>7.6945809999999994</c:v>
                </c:pt>
                <c:pt idx="50212">
                  <c:v>7.7013909999999992</c:v>
                </c:pt>
                <c:pt idx="50213">
                  <c:v>7.7022250000000003</c:v>
                </c:pt>
                <c:pt idx="50214">
                  <c:v>7.6998870000000004</c:v>
                </c:pt>
                <c:pt idx="50215">
                  <c:v>7.7022650000000006</c:v>
                </c:pt>
                <c:pt idx="50216">
                  <c:v>7.7020479999999996</c:v>
                </c:pt>
                <c:pt idx="50217">
                  <c:v>7.6962820000000001</c:v>
                </c:pt>
                <c:pt idx="50218">
                  <c:v>7.7047690000000006</c:v>
                </c:pt>
                <c:pt idx="50219">
                  <c:v>7.7116100000000003</c:v>
                </c:pt>
                <c:pt idx="50220">
                  <c:v>7.7025240000000004</c:v>
                </c:pt>
                <c:pt idx="50221">
                  <c:v>7.7014990000000001</c:v>
                </c:pt>
                <c:pt idx="50222">
                  <c:v>7.7051809999999996</c:v>
                </c:pt>
                <c:pt idx="50223">
                  <c:v>7.7005339999999993</c:v>
                </c:pt>
                <c:pt idx="50224">
                  <c:v>7.700685</c:v>
                </c:pt>
                <c:pt idx="50225">
                  <c:v>7.7072190000000003</c:v>
                </c:pt>
                <c:pt idx="50226">
                  <c:v>7.6999929999999992</c:v>
                </c:pt>
                <c:pt idx="50227">
                  <c:v>7.6904780000000006</c:v>
                </c:pt>
                <c:pt idx="50228">
                  <c:v>7.7035830000000001</c:v>
                </c:pt>
                <c:pt idx="50229">
                  <c:v>7.7110020000000006</c:v>
                </c:pt>
                <c:pt idx="50230">
                  <c:v>7.7055930000000004</c:v>
                </c:pt>
                <c:pt idx="50231">
                  <c:v>7.7079889999999995</c:v>
                </c:pt>
                <c:pt idx="50232">
                  <c:v>7.704777</c:v>
                </c:pt>
                <c:pt idx="50233">
                  <c:v>7.7000399999999996</c:v>
                </c:pt>
                <c:pt idx="50234">
                  <c:v>7.7045659999999998</c:v>
                </c:pt>
                <c:pt idx="50235">
                  <c:v>7.7075709999999997</c:v>
                </c:pt>
                <c:pt idx="50236">
                  <c:v>7.7009109999999996</c:v>
                </c:pt>
                <c:pt idx="50237">
                  <c:v>7.7016749999999998</c:v>
                </c:pt>
                <c:pt idx="50238">
                  <c:v>7.7125459999999997</c:v>
                </c:pt>
                <c:pt idx="50239">
                  <c:v>7.7069019999999995</c:v>
                </c:pt>
                <c:pt idx="50240">
                  <c:v>7.6989180000000008</c:v>
                </c:pt>
                <c:pt idx="50241">
                  <c:v>7.7056799999999992</c:v>
                </c:pt>
                <c:pt idx="50242">
                  <c:v>7.7097440000000006</c:v>
                </c:pt>
                <c:pt idx="50243">
                  <c:v>7.7037340000000007</c:v>
                </c:pt>
                <c:pt idx="50244">
                  <c:v>7.7024860000000004</c:v>
                </c:pt>
                <c:pt idx="50245">
                  <c:v>7.7102710000000005</c:v>
                </c:pt>
                <c:pt idx="50246">
                  <c:v>7.7075849999999999</c:v>
                </c:pt>
                <c:pt idx="50247">
                  <c:v>7.6999449999999996</c:v>
                </c:pt>
                <c:pt idx="50248">
                  <c:v>7.7058119999999999</c:v>
                </c:pt>
                <c:pt idx="50249">
                  <c:v>7.7078629999999997</c:v>
                </c:pt>
                <c:pt idx="50250">
                  <c:v>7.703106</c:v>
                </c:pt>
                <c:pt idx="50251">
                  <c:v>7.7054229999999997</c:v>
                </c:pt>
                <c:pt idx="50252">
                  <c:v>7.7095470000000006</c:v>
                </c:pt>
                <c:pt idx="50253">
                  <c:v>7.7090739999999993</c:v>
                </c:pt>
                <c:pt idx="50254">
                  <c:v>7.7094380000000005</c:v>
                </c:pt>
                <c:pt idx="50255">
                  <c:v>7.7122620000000008</c:v>
                </c:pt>
                <c:pt idx="50256">
                  <c:v>7.7086550000000003</c:v>
                </c:pt>
                <c:pt idx="50257">
                  <c:v>7.7068999999999992</c:v>
                </c:pt>
                <c:pt idx="50258">
                  <c:v>7.7116240000000005</c:v>
                </c:pt>
                <c:pt idx="50259">
                  <c:v>7.7070810000000005</c:v>
                </c:pt>
                <c:pt idx="50260">
                  <c:v>7.6984209999999997</c:v>
                </c:pt>
                <c:pt idx="50261">
                  <c:v>7.703201</c:v>
                </c:pt>
                <c:pt idx="50262">
                  <c:v>7.7138609999999996</c:v>
                </c:pt>
                <c:pt idx="50263">
                  <c:v>7.7139729999999993</c:v>
                </c:pt>
                <c:pt idx="50264">
                  <c:v>7.7135689999999997</c:v>
                </c:pt>
                <c:pt idx="50265">
                  <c:v>7.7146760000000008</c:v>
                </c:pt>
                <c:pt idx="50266">
                  <c:v>7.7080900000000003</c:v>
                </c:pt>
                <c:pt idx="50267">
                  <c:v>7.7086959999999998</c:v>
                </c:pt>
                <c:pt idx="50268">
                  <c:v>7.7124020000000009</c:v>
                </c:pt>
                <c:pt idx="50269">
                  <c:v>7.7090270000000007</c:v>
                </c:pt>
                <c:pt idx="50270">
                  <c:v>7.7101520000000008</c:v>
                </c:pt>
                <c:pt idx="50271">
                  <c:v>7.7128630000000005</c:v>
                </c:pt>
                <c:pt idx="50272">
                  <c:v>7.7092379999999991</c:v>
                </c:pt>
                <c:pt idx="50273">
                  <c:v>7.7060379999999995</c:v>
                </c:pt>
                <c:pt idx="50274">
                  <c:v>7.7124550000000003</c:v>
                </c:pt>
                <c:pt idx="50275">
                  <c:v>7.7175419999999999</c:v>
                </c:pt>
                <c:pt idx="50276">
                  <c:v>7.7140149999999998</c:v>
                </c:pt>
                <c:pt idx="50277">
                  <c:v>7.7130460000000003</c:v>
                </c:pt>
                <c:pt idx="50278">
                  <c:v>7.7143090000000001</c:v>
                </c:pt>
                <c:pt idx="50279">
                  <c:v>7.7116209999999992</c:v>
                </c:pt>
                <c:pt idx="50280">
                  <c:v>7.7120879999999996</c:v>
                </c:pt>
                <c:pt idx="50281">
                  <c:v>7.7163830000000004</c:v>
                </c:pt>
                <c:pt idx="50282">
                  <c:v>7.7118110000000009</c:v>
                </c:pt>
                <c:pt idx="50283">
                  <c:v>7.7040000000000006</c:v>
                </c:pt>
                <c:pt idx="50284">
                  <c:v>7.7079149999999998</c:v>
                </c:pt>
                <c:pt idx="50285">
                  <c:v>7.7074700000000007</c:v>
                </c:pt>
                <c:pt idx="50286">
                  <c:v>7.7054729999999996</c:v>
                </c:pt>
                <c:pt idx="50287">
                  <c:v>7.7165370000000006</c:v>
                </c:pt>
                <c:pt idx="50288">
                  <c:v>7.7186050000000002</c:v>
                </c:pt>
                <c:pt idx="50289">
                  <c:v>7.709918</c:v>
                </c:pt>
                <c:pt idx="50290">
                  <c:v>7.7102579999999996</c:v>
                </c:pt>
                <c:pt idx="50291">
                  <c:v>7.7188459999999992</c:v>
                </c:pt>
                <c:pt idx="50292">
                  <c:v>7.7177860000000003</c:v>
                </c:pt>
                <c:pt idx="50293">
                  <c:v>7.7120990000000003</c:v>
                </c:pt>
                <c:pt idx="50294">
                  <c:v>7.7187409999999996</c:v>
                </c:pt>
                <c:pt idx="50295">
                  <c:v>7.7174770000000006</c:v>
                </c:pt>
                <c:pt idx="50296">
                  <c:v>7.7110850000000006</c:v>
                </c:pt>
                <c:pt idx="50297">
                  <c:v>7.7180499999999999</c:v>
                </c:pt>
                <c:pt idx="50298">
                  <c:v>7.7195879999999999</c:v>
                </c:pt>
                <c:pt idx="50299">
                  <c:v>7.7127060000000007</c:v>
                </c:pt>
                <c:pt idx="50300">
                  <c:v>7.7160860000000007</c:v>
                </c:pt>
                <c:pt idx="50301">
                  <c:v>7.7244899999999994</c:v>
                </c:pt>
                <c:pt idx="50302">
                  <c:v>7.7171179999999993</c:v>
                </c:pt>
                <c:pt idx="50303">
                  <c:v>7.7111230000000006</c:v>
                </c:pt>
                <c:pt idx="50304">
                  <c:v>7.7165459999999992</c:v>
                </c:pt>
                <c:pt idx="50305">
                  <c:v>7.7127610000000004</c:v>
                </c:pt>
                <c:pt idx="50306">
                  <c:v>7.7098220000000008</c:v>
                </c:pt>
                <c:pt idx="50307">
                  <c:v>7.7139260000000007</c:v>
                </c:pt>
                <c:pt idx="50308">
                  <c:v>7.7132229999999993</c:v>
                </c:pt>
                <c:pt idx="50309">
                  <c:v>7.7124009999999998</c:v>
                </c:pt>
                <c:pt idx="50310">
                  <c:v>7.7155529999999999</c:v>
                </c:pt>
                <c:pt idx="50311">
                  <c:v>7.7174479999999992</c:v>
                </c:pt>
                <c:pt idx="50312">
                  <c:v>7.7153709999999993</c:v>
                </c:pt>
                <c:pt idx="50313">
                  <c:v>7.7187929999999998</c:v>
                </c:pt>
                <c:pt idx="50314">
                  <c:v>7.7233199999999993</c:v>
                </c:pt>
                <c:pt idx="50315">
                  <c:v>7.7158230000000003</c:v>
                </c:pt>
                <c:pt idx="50316">
                  <c:v>7.7142160000000004</c:v>
                </c:pt>
                <c:pt idx="50317">
                  <c:v>7.722709</c:v>
                </c:pt>
                <c:pt idx="50318">
                  <c:v>7.7236860000000007</c:v>
                </c:pt>
                <c:pt idx="50319">
                  <c:v>7.7191720000000004</c:v>
                </c:pt>
                <c:pt idx="50320">
                  <c:v>7.7187350000000006</c:v>
                </c:pt>
                <c:pt idx="50321">
                  <c:v>7.7193179999999995</c:v>
                </c:pt>
                <c:pt idx="50322">
                  <c:v>7.7190410000000007</c:v>
                </c:pt>
                <c:pt idx="50323">
                  <c:v>7.7233920000000005</c:v>
                </c:pt>
                <c:pt idx="50324">
                  <c:v>7.7243340000000007</c:v>
                </c:pt>
                <c:pt idx="50325">
                  <c:v>7.7172820000000009</c:v>
                </c:pt>
                <c:pt idx="50326">
                  <c:v>7.7158270000000009</c:v>
                </c:pt>
                <c:pt idx="50327">
                  <c:v>7.7222819999999999</c:v>
                </c:pt>
                <c:pt idx="50328">
                  <c:v>7.7263099999999998</c:v>
                </c:pt>
                <c:pt idx="50329">
                  <c:v>7.7214349999999996</c:v>
                </c:pt>
                <c:pt idx="50330">
                  <c:v>7.7214860000000005</c:v>
                </c:pt>
                <c:pt idx="50331">
                  <c:v>7.7226590000000002</c:v>
                </c:pt>
                <c:pt idx="50332">
                  <c:v>7.7194249999999993</c:v>
                </c:pt>
                <c:pt idx="50333">
                  <c:v>7.7217769999999994</c:v>
                </c:pt>
                <c:pt idx="50334">
                  <c:v>7.7178249999999995</c:v>
                </c:pt>
                <c:pt idx="50335">
                  <c:v>7.7125020000000006</c:v>
                </c:pt>
                <c:pt idx="50336">
                  <c:v>7.7174870000000002</c:v>
                </c:pt>
                <c:pt idx="50337">
                  <c:v>7.7195239999999998</c:v>
                </c:pt>
                <c:pt idx="50338">
                  <c:v>7.7179579999999994</c:v>
                </c:pt>
                <c:pt idx="50339">
                  <c:v>7.7212340000000008</c:v>
                </c:pt>
                <c:pt idx="50340">
                  <c:v>7.726286</c:v>
                </c:pt>
                <c:pt idx="50341">
                  <c:v>7.7244109999999999</c:v>
                </c:pt>
                <c:pt idx="50342">
                  <c:v>7.7226180000000006</c:v>
                </c:pt>
                <c:pt idx="50343">
                  <c:v>7.7239520000000006</c:v>
                </c:pt>
                <c:pt idx="50344">
                  <c:v>7.7174800000000001</c:v>
                </c:pt>
                <c:pt idx="50345">
                  <c:v>7.7154830000000008</c:v>
                </c:pt>
                <c:pt idx="50346">
                  <c:v>7.7242460000000008</c:v>
                </c:pt>
                <c:pt idx="50347">
                  <c:v>7.7281220000000008</c:v>
                </c:pt>
                <c:pt idx="50348">
                  <c:v>7.7234949999999998</c:v>
                </c:pt>
                <c:pt idx="50349">
                  <c:v>7.723338</c:v>
                </c:pt>
                <c:pt idx="50350">
                  <c:v>7.7307319999999997</c:v>
                </c:pt>
                <c:pt idx="50351">
                  <c:v>7.7282779999999995</c:v>
                </c:pt>
                <c:pt idx="50352">
                  <c:v>7.7213519999999995</c:v>
                </c:pt>
                <c:pt idx="50353">
                  <c:v>7.7244030000000006</c:v>
                </c:pt>
                <c:pt idx="50354">
                  <c:v>7.7270070000000004</c:v>
                </c:pt>
                <c:pt idx="50355">
                  <c:v>7.7272569999999998</c:v>
                </c:pt>
                <c:pt idx="50356">
                  <c:v>7.7260810000000006</c:v>
                </c:pt>
                <c:pt idx="50357">
                  <c:v>7.7247649999999997</c:v>
                </c:pt>
                <c:pt idx="50358">
                  <c:v>7.7235460000000007</c:v>
                </c:pt>
                <c:pt idx="50359">
                  <c:v>7.7241250000000008</c:v>
                </c:pt>
                <c:pt idx="50360">
                  <c:v>7.7253600000000002</c:v>
                </c:pt>
                <c:pt idx="50361">
                  <c:v>7.7225330000000003</c:v>
                </c:pt>
                <c:pt idx="50362">
                  <c:v>7.7248199999999994</c:v>
                </c:pt>
                <c:pt idx="50363">
                  <c:v>7.7263190000000002</c:v>
                </c:pt>
                <c:pt idx="50364">
                  <c:v>7.7205829999999995</c:v>
                </c:pt>
                <c:pt idx="50365">
                  <c:v>7.7213250000000002</c:v>
                </c:pt>
                <c:pt idx="50366">
                  <c:v>7.7298349999999996</c:v>
                </c:pt>
                <c:pt idx="50367">
                  <c:v>7.7281680000000001</c:v>
                </c:pt>
                <c:pt idx="50368">
                  <c:v>7.7184939999999997</c:v>
                </c:pt>
                <c:pt idx="50369">
                  <c:v>7.7247070000000004</c:v>
                </c:pt>
                <c:pt idx="50370">
                  <c:v>7.7329659999999993</c:v>
                </c:pt>
                <c:pt idx="50371">
                  <c:v>7.7233979999999995</c:v>
                </c:pt>
                <c:pt idx="50372">
                  <c:v>7.7256079999999994</c:v>
                </c:pt>
                <c:pt idx="50373">
                  <c:v>7.7380460000000006</c:v>
                </c:pt>
                <c:pt idx="50374">
                  <c:v>7.7353950000000005</c:v>
                </c:pt>
                <c:pt idx="50375">
                  <c:v>7.7325320000000008</c:v>
                </c:pt>
                <c:pt idx="50376">
                  <c:v>7.7385029999999997</c:v>
                </c:pt>
                <c:pt idx="50377">
                  <c:v>7.7344740000000005</c:v>
                </c:pt>
                <c:pt idx="50378">
                  <c:v>7.7249549999999996</c:v>
                </c:pt>
                <c:pt idx="50379">
                  <c:v>7.7339149999999997</c:v>
                </c:pt>
                <c:pt idx="50380">
                  <c:v>7.7352260000000008</c:v>
                </c:pt>
                <c:pt idx="50381">
                  <c:v>7.7215530000000001</c:v>
                </c:pt>
                <c:pt idx="50382">
                  <c:v>7.7273080000000007</c:v>
                </c:pt>
                <c:pt idx="50383">
                  <c:v>7.7338719999999999</c:v>
                </c:pt>
                <c:pt idx="50384">
                  <c:v>7.7256630000000008</c:v>
                </c:pt>
                <c:pt idx="50385">
                  <c:v>7.7274069999999995</c:v>
                </c:pt>
                <c:pt idx="50386">
                  <c:v>7.7371239999999997</c:v>
                </c:pt>
                <c:pt idx="50387">
                  <c:v>7.7292009999999998</c:v>
                </c:pt>
                <c:pt idx="50388">
                  <c:v>7.7218180000000007</c:v>
                </c:pt>
                <c:pt idx="50389">
                  <c:v>7.7331409999999998</c:v>
                </c:pt>
                <c:pt idx="50390">
                  <c:v>7.733314</c:v>
                </c:pt>
                <c:pt idx="50391">
                  <c:v>7.7255109999999991</c:v>
                </c:pt>
                <c:pt idx="50392">
                  <c:v>7.7269349999999992</c:v>
                </c:pt>
                <c:pt idx="50393">
                  <c:v>7.7251759999999994</c:v>
                </c:pt>
                <c:pt idx="50394">
                  <c:v>7.7241870000000006</c:v>
                </c:pt>
                <c:pt idx="50395">
                  <c:v>7.7320239999999991</c:v>
                </c:pt>
                <c:pt idx="50396">
                  <c:v>7.7351449999999993</c:v>
                </c:pt>
                <c:pt idx="50397">
                  <c:v>7.7268170000000005</c:v>
                </c:pt>
                <c:pt idx="50398">
                  <c:v>7.7278420000000008</c:v>
                </c:pt>
                <c:pt idx="50399">
                  <c:v>7.7375679999999996</c:v>
                </c:pt>
                <c:pt idx="50400">
                  <c:v>7.7332210000000003</c:v>
                </c:pt>
                <c:pt idx="50401">
                  <c:v>7.7275639999999992</c:v>
                </c:pt>
                <c:pt idx="50402">
                  <c:v>7.7286920000000006</c:v>
                </c:pt>
                <c:pt idx="50403">
                  <c:v>7.7276869999999995</c:v>
                </c:pt>
                <c:pt idx="50404">
                  <c:v>7.7254269999999998</c:v>
                </c:pt>
                <c:pt idx="50405">
                  <c:v>7.7266549999999992</c:v>
                </c:pt>
                <c:pt idx="50406">
                  <c:v>7.7328880000000009</c:v>
                </c:pt>
                <c:pt idx="50407">
                  <c:v>7.7349969999999999</c:v>
                </c:pt>
                <c:pt idx="50408">
                  <c:v>7.7401420000000005</c:v>
                </c:pt>
                <c:pt idx="50409">
                  <c:v>7.7408490000000008</c:v>
                </c:pt>
                <c:pt idx="50410">
                  <c:v>7.7265969999999999</c:v>
                </c:pt>
                <c:pt idx="50411">
                  <c:v>7.7296230000000001</c:v>
                </c:pt>
                <c:pt idx="50412">
                  <c:v>7.7451070000000009</c:v>
                </c:pt>
                <c:pt idx="50413">
                  <c:v>7.7406439999999996</c:v>
                </c:pt>
                <c:pt idx="50414">
                  <c:v>7.7319759999999995</c:v>
                </c:pt>
                <c:pt idx="50415">
                  <c:v>7.7362889999999993</c:v>
                </c:pt>
                <c:pt idx="50416">
                  <c:v>7.7383749999999996</c:v>
                </c:pt>
                <c:pt idx="50417">
                  <c:v>7.7338280000000008</c:v>
                </c:pt>
                <c:pt idx="50418">
                  <c:v>7.7366810000000008</c:v>
                </c:pt>
                <c:pt idx="50419">
                  <c:v>7.7394350000000003</c:v>
                </c:pt>
                <c:pt idx="50420">
                  <c:v>7.7328550000000007</c:v>
                </c:pt>
                <c:pt idx="50421">
                  <c:v>7.7314570000000007</c:v>
                </c:pt>
                <c:pt idx="50422">
                  <c:v>7.7354179999999992</c:v>
                </c:pt>
                <c:pt idx="50423">
                  <c:v>7.7363590000000002</c:v>
                </c:pt>
                <c:pt idx="50424">
                  <c:v>7.7342759999999995</c:v>
                </c:pt>
                <c:pt idx="50425">
                  <c:v>7.7356719999999992</c:v>
                </c:pt>
                <c:pt idx="50426">
                  <c:v>7.7374949999999991</c:v>
                </c:pt>
                <c:pt idx="50427">
                  <c:v>7.7320969999999996</c:v>
                </c:pt>
                <c:pt idx="50428">
                  <c:v>7.7334879999999995</c:v>
                </c:pt>
                <c:pt idx="50429">
                  <c:v>7.7376539999999991</c:v>
                </c:pt>
                <c:pt idx="50430">
                  <c:v>7.7312969999999996</c:v>
                </c:pt>
                <c:pt idx="50431">
                  <c:v>7.7318709999999999</c:v>
                </c:pt>
                <c:pt idx="50432">
                  <c:v>7.7387370000000004</c:v>
                </c:pt>
                <c:pt idx="50433">
                  <c:v>7.7365729999999999</c:v>
                </c:pt>
                <c:pt idx="50434">
                  <c:v>7.7365510000000004</c:v>
                </c:pt>
                <c:pt idx="50435">
                  <c:v>7.73949</c:v>
                </c:pt>
                <c:pt idx="50436">
                  <c:v>7.7331059999999994</c:v>
                </c:pt>
                <c:pt idx="50437">
                  <c:v>7.7320550000000008</c:v>
                </c:pt>
                <c:pt idx="50438">
                  <c:v>7.7446629999999992</c:v>
                </c:pt>
                <c:pt idx="50439">
                  <c:v>7.7486180000000004</c:v>
                </c:pt>
                <c:pt idx="50440">
                  <c:v>7.7430339999999998</c:v>
                </c:pt>
                <c:pt idx="50441">
                  <c:v>7.7424839999999993</c:v>
                </c:pt>
                <c:pt idx="50442">
                  <c:v>7.743779</c:v>
                </c:pt>
                <c:pt idx="50443">
                  <c:v>7.7415339999999997</c:v>
                </c:pt>
                <c:pt idx="50444">
                  <c:v>7.7395610000000001</c:v>
                </c:pt>
                <c:pt idx="50445">
                  <c:v>7.7434229999999999</c:v>
                </c:pt>
                <c:pt idx="50446">
                  <c:v>7.7395219999999991</c:v>
                </c:pt>
                <c:pt idx="50447">
                  <c:v>7.7338690000000003</c:v>
                </c:pt>
                <c:pt idx="50448">
                  <c:v>7.7407620000000001</c:v>
                </c:pt>
                <c:pt idx="50449">
                  <c:v>7.7402270000000009</c:v>
                </c:pt>
                <c:pt idx="50450">
                  <c:v>7.7339579999999994</c:v>
                </c:pt>
                <c:pt idx="50451">
                  <c:v>7.7384959999999996</c:v>
                </c:pt>
                <c:pt idx="50452">
                  <c:v>7.7445570000000004</c:v>
                </c:pt>
                <c:pt idx="50453">
                  <c:v>7.7423319999999993</c:v>
                </c:pt>
                <c:pt idx="50454">
                  <c:v>7.7419740000000008</c:v>
                </c:pt>
                <c:pt idx="50455">
                  <c:v>7.7443760000000008</c:v>
                </c:pt>
                <c:pt idx="50456">
                  <c:v>7.7356040000000004</c:v>
                </c:pt>
                <c:pt idx="50457">
                  <c:v>7.7337559999999996</c:v>
                </c:pt>
                <c:pt idx="50458">
                  <c:v>7.7424929999999996</c:v>
                </c:pt>
                <c:pt idx="50459">
                  <c:v>7.7389679999999998</c:v>
                </c:pt>
                <c:pt idx="50460">
                  <c:v>7.7401710000000001</c:v>
                </c:pt>
                <c:pt idx="50461">
                  <c:v>7.7500110000000006</c:v>
                </c:pt>
                <c:pt idx="50462">
                  <c:v>7.7468640000000004</c:v>
                </c:pt>
                <c:pt idx="50463">
                  <c:v>7.7405760000000008</c:v>
                </c:pt>
                <c:pt idx="50464">
                  <c:v>7.7476129999999994</c:v>
                </c:pt>
                <c:pt idx="50465">
                  <c:v>7.7505590000000009</c:v>
                </c:pt>
                <c:pt idx="50466">
                  <c:v>7.7414749999999994</c:v>
                </c:pt>
                <c:pt idx="50467">
                  <c:v>7.7429690000000004</c:v>
                </c:pt>
                <c:pt idx="50468">
                  <c:v>7.7468319999999995</c:v>
                </c:pt>
                <c:pt idx="50469">
                  <c:v>7.7404609999999998</c:v>
                </c:pt>
                <c:pt idx="50470">
                  <c:v>7.7397960000000001</c:v>
                </c:pt>
                <c:pt idx="50471">
                  <c:v>7.7450779999999995</c:v>
                </c:pt>
                <c:pt idx="50472">
                  <c:v>7.7447879999999998</c:v>
                </c:pt>
                <c:pt idx="50473">
                  <c:v>7.7401780000000002</c:v>
                </c:pt>
                <c:pt idx="50474">
                  <c:v>7.745851</c:v>
                </c:pt>
                <c:pt idx="50475">
                  <c:v>7.7529190000000003</c:v>
                </c:pt>
                <c:pt idx="50476">
                  <c:v>7.747382</c:v>
                </c:pt>
                <c:pt idx="50477">
                  <c:v>7.7447359999999996</c:v>
                </c:pt>
                <c:pt idx="50478">
                  <c:v>7.7497310000000006</c:v>
                </c:pt>
                <c:pt idx="50479">
                  <c:v>7.7458299999999998</c:v>
                </c:pt>
                <c:pt idx="50480">
                  <c:v>7.7379689999999997</c:v>
                </c:pt>
                <c:pt idx="50481">
                  <c:v>7.7431540000000005</c:v>
                </c:pt>
                <c:pt idx="50482">
                  <c:v>7.7476760000000002</c:v>
                </c:pt>
                <c:pt idx="50483">
                  <c:v>7.7408420000000007</c:v>
                </c:pt>
                <c:pt idx="50484">
                  <c:v>7.7458050000000007</c:v>
                </c:pt>
                <c:pt idx="50485">
                  <c:v>7.7502200000000006</c:v>
                </c:pt>
                <c:pt idx="50486">
                  <c:v>7.7397939999999998</c:v>
                </c:pt>
                <c:pt idx="50487">
                  <c:v>7.7415710000000004</c:v>
                </c:pt>
                <c:pt idx="50488">
                  <c:v>7.7470990000000004</c:v>
                </c:pt>
                <c:pt idx="50489">
                  <c:v>7.7425180000000005</c:v>
                </c:pt>
                <c:pt idx="50490">
                  <c:v>7.745044</c:v>
                </c:pt>
                <c:pt idx="50491">
                  <c:v>7.752535</c:v>
                </c:pt>
                <c:pt idx="50492">
                  <c:v>7.7491400000000006</c:v>
                </c:pt>
                <c:pt idx="50493">
                  <c:v>7.7439060000000008</c:v>
                </c:pt>
                <c:pt idx="50494">
                  <c:v>7.7468249999999994</c:v>
                </c:pt>
                <c:pt idx="50495">
                  <c:v>7.7480270000000004</c:v>
                </c:pt>
                <c:pt idx="50496">
                  <c:v>7.7443270000000002</c:v>
                </c:pt>
                <c:pt idx="50497">
                  <c:v>7.7460839999999997</c:v>
                </c:pt>
                <c:pt idx="50498">
                  <c:v>7.7482860000000002</c:v>
                </c:pt>
                <c:pt idx="50499">
                  <c:v>7.7459589999999992</c:v>
                </c:pt>
                <c:pt idx="50500">
                  <c:v>7.7495619999999992</c:v>
                </c:pt>
                <c:pt idx="50501">
                  <c:v>7.7554929999999995</c:v>
                </c:pt>
                <c:pt idx="50502">
                  <c:v>7.7495940000000001</c:v>
                </c:pt>
                <c:pt idx="50503">
                  <c:v>7.7466200000000001</c:v>
                </c:pt>
                <c:pt idx="50504">
                  <c:v>7.7539859999999994</c:v>
                </c:pt>
                <c:pt idx="50505">
                  <c:v>7.7499640000000003</c:v>
                </c:pt>
                <c:pt idx="50506">
                  <c:v>7.7446099999999998</c:v>
                </c:pt>
                <c:pt idx="50507">
                  <c:v>7.7523129999999991</c:v>
                </c:pt>
                <c:pt idx="50508">
                  <c:v>7.7557399999999994</c:v>
                </c:pt>
                <c:pt idx="50509">
                  <c:v>7.7513240000000003</c:v>
                </c:pt>
                <c:pt idx="50510">
                  <c:v>7.7492260000000002</c:v>
                </c:pt>
                <c:pt idx="50511">
                  <c:v>7.7469750000000008</c:v>
                </c:pt>
                <c:pt idx="50512">
                  <c:v>7.7401169999999997</c:v>
                </c:pt>
                <c:pt idx="50513">
                  <c:v>7.7499570000000002</c:v>
                </c:pt>
                <c:pt idx="50514">
                  <c:v>7.7629789999999996</c:v>
                </c:pt>
                <c:pt idx="50515">
                  <c:v>7.7504469999999994</c:v>
                </c:pt>
                <c:pt idx="50516">
                  <c:v>7.7425909999999991</c:v>
                </c:pt>
                <c:pt idx="50517">
                  <c:v>7.7524309999999996</c:v>
                </c:pt>
                <c:pt idx="50518">
                  <c:v>7.7543100000000003</c:v>
                </c:pt>
                <c:pt idx="50519">
                  <c:v>7.7464969999999997</c:v>
                </c:pt>
                <c:pt idx="50520">
                  <c:v>7.7498149999999999</c:v>
                </c:pt>
                <c:pt idx="50521">
                  <c:v>7.7584879999999998</c:v>
                </c:pt>
                <c:pt idx="50522">
                  <c:v>7.751811</c:v>
                </c:pt>
                <c:pt idx="50523">
                  <c:v>7.7488510000000002</c:v>
                </c:pt>
                <c:pt idx="50524">
                  <c:v>7.7548779999999997</c:v>
                </c:pt>
                <c:pt idx="50525">
                  <c:v>7.755217</c:v>
                </c:pt>
                <c:pt idx="50526">
                  <c:v>7.7551319999999997</c:v>
                </c:pt>
                <c:pt idx="50527">
                  <c:v>7.7561769999999992</c:v>
                </c:pt>
                <c:pt idx="50528">
                  <c:v>7.7537529999999997</c:v>
                </c:pt>
                <c:pt idx="50529">
                  <c:v>7.7478859999999994</c:v>
                </c:pt>
                <c:pt idx="50530">
                  <c:v>7.7462809999999998</c:v>
                </c:pt>
                <c:pt idx="50531">
                  <c:v>7.7504869999999997</c:v>
                </c:pt>
                <c:pt idx="50532">
                  <c:v>7.7520199999999999</c:v>
                </c:pt>
                <c:pt idx="50533">
                  <c:v>7.7542969999999993</c:v>
                </c:pt>
                <c:pt idx="50534">
                  <c:v>7.7563739999999992</c:v>
                </c:pt>
                <c:pt idx="50535">
                  <c:v>7.7548650000000006</c:v>
                </c:pt>
                <c:pt idx="50536">
                  <c:v>7.757009</c:v>
                </c:pt>
                <c:pt idx="50537">
                  <c:v>7.762238</c:v>
                </c:pt>
                <c:pt idx="50538">
                  <c:v>7.7583950000000002</c:v>
                </c:pt>
                <c:pt idx="50539">
                  <c:v>7.7506710000000005</c:v>
                </c:pt>
                <c:pt idx="50540">
                  <c:v>7.7582660000000008</c:v>
                </c:pt>
                <c:pt idx="50541">
                  <c:v>7.7614490000000007</c:v>
                </c:pt>
                <c:pt idx="50542">
                  <c:v>7.7523149999999994</c:v>
                </c:pt>
                <c:pt idx="50543">
                  <c:v>7.7587879999999991</c:v>
                </c:pt>
                <c:pt idx="50544">
                  <c:v>7.7640279999999997</c:v>
                </c:pt>
                <c:pt idx="50545">
                  <c:v>7.7532569999999996</c:v>
                </c:pt>
                <c:pt idx="50546">
                  <c:v>7.7549539999999997</c:v>
                </c:pt>
                <c:pt idx="50547">
                  <c:v>7.7688079999999999</c:v>
                </c:pt>
                <c:pt idx="50548">
                  <c:v>7.763045</c:v>
                </c:pt>
                <c:pt idx="50549">
                  <c:v>7.7534510000000001</c:v>
                </c:pt>
                <c:pt idx="50550">
                  <c:v>7.7616130000000005</c:v>
                </c:pt>
                <c:pt idx="50551">
                  <c:v>7.7602679999999999</c:v>
                </c:pt>
                <c:pt idx="50552">
                  <c:v>7.748901</c:v>
                </c:pt>
                <c:pt idx="50553">
                  <c:v>7.7520670000000003</c:v>
                </c:pt>
                <c:pt idx="50554">
                  <c:v>7.7581310000000006</c:v>
                </c:pt>
                <c:pt idx="50555">
                  <c:v>7.7553149999999995</c:v>
                </c:pt>
                <c:pt idx="50556">
                  <c:v>7.7550819999999998</c:v>
                </c:pt>
                <c:pt idx="50557">
                  <c:v>7.7612719999999999</c:v>
                </c:pt>
                <c:pt idx="50558">
                  <c:v>7.7611500000000007</c:v>
                </c:pt>
                <c:pt idx="50559">
                  <c:v>7.7572419999999997</c:v>
                </c:pt>
                <c:pt idx="50560">
                  <c:v>7.7625340000000005</c:v>
                </c:pt>
                <c:pt idx="50561">
                  <c:v>7.7603030000000004</c:v>
                </c:pt>
                <c:pt idx="50562">
                  <c:v>7.7532010000000007</c:v>
                </c:pt>
                <c:pt idx="50563">
                  <c:v>7.76037</c:v>
                </c:pt>
                <c:pt idx="50564">
                  <c:v>7.7655480000000008</c:v>
                </c:pt>
                <c:pt idx="50565">
                  <c:v>7.7556999999999992</c:v>
                </c:pt>
                <c:pt idx="50566">
                  <c:v>7.7534650000000003</c:v>
                </c:pt>
                <c:pt idx="50567">
                  <c:v>7.7627729999999993</c:v>
                </c:pt>
                <c:pt idx="50568">
                  <c:v>7.7586630000000003</c:v>
                </c:pt>
                <c:pt idx="50569">
                  <c:v>7.7538809999999998</c:v>
                </c:pt>
                <c:pt idx="50570">
                  <c:v>7.7640499999999992</c:v>
                </c:pt>
                <c:pt idx="50571">
                  <c:v>7.7650109999999994</c:v>
                </c:pt>
                <c:pt idx="50572">
                  <c:v>7.7566640000000007</c:v>
                </c:pt>
                <c:pt idx="50573">
                  <c:v>7.7594790000000007</c:v>
                </c:pt>
                <c:pt idx="50574">
                  <c:v>7.7650459999999999</c:v>
                </c:pt>
                <c:pt idx="50575">
                  <c:v>7.7585660000000001</c:v>
                </c:pt>
                <c:pt idx="50576">
                  <c:v>7.7567470000000007</c:v>
                </c:pt>
                <c:pt idx="50577">
                  <c:v>7.7647069999999996</c:v>
                </c:pt>
                <c:pt idx="50578">
                  <c:v>7.7560549999999999</c:v>
                </c:pt>
                <c:pt idx="50579">
                  <c:v>7.748068</c:v>
                </c:pt>
                <c:pt idx="50580">
                  <c:v>7.7577979999999993</c:v>
                </c:pt>
                <c:pt idx="50581">
                  <c:v>7.7618290000000005</c:v>
                </c:pt>
                <c:pt idx="50582">
                  <c:v>7.7629029999999997</c:v>
                </c:pt>
                <c:pt idx="50583">
                  <c:v>7.7690999999999999</c:v>
                </c:pt>
                <c:pt idx="50584">
                  <c:v>7.7685779999999998</c:v>
                </c:pt>
                <c:pt idx="50585">
                  <c:v>7.7644000000000002</c:v>
                </c:pt>
                <c:pt idx="50586">
                  <c:v>7.7685239999999993</c:v>
                </c:pt>
                <c:pt idx="50587">
                  <c:v>7.7718939999999996</c:v>
                </c:pt>
                <c:pt idx="50588">
                  <c:v>7.7659109999999991</c:v>
                </c:pt>
                <c:pt idx="50589">
                  <c:v>7.7635400000000008</c:v>
                </c:pt>
                <c:pt idx="50590">
                  <c:v>7.7640340000000005</c:v>
                </c:pt>
                <c:pt idx="50591">
                  <c:v>7.762435</c:v>
                </c:pt>
                <c:pt idx="50592">
                  <c:v>7.7639910000000008</c:v>
                </c:pt>
                <c:pt idx="50593">
                  <c:v>7.7664810000000006</c:v>
                </c:pt>
                <c:pt idx="50594">
                  <c:v>7.7672930000000004</c:v>
                </c:pt>
                <c:pt idx="50595">
                  <c:v>7.7634869999999996</c:v>
                </c:pt>
                <c:pt idx="50596">
                  <c:v>7.7646460000000008</c:v>
                </c:pt>
                <c:pt idx="50597">
                  <c:v>7.7711430000000004</c:v>
                </c:pt>
                <c:pt idx="50598">
                  <c:v>7.7664220000000004</c:v>
                </c:pt>
                <c:pt idx="50599">
                  <c:v>7.7622060000000008</c:v>
                </c:pt>
                <c:pt idx="50600">
                  <c:v>7.7654720000000008</c:v>
                </c:pt>
                <c:pt idx="50601">
                  <c:v>7.7658400000000007</c:v>
                </c:pt>
                <c:pt idx="50602">
                  <c:v>7.7633179999999999</c:v>
                </c:pt>
                <c:pt idx="50603">
                  <c:v>7.7628199999999996</c:v>
                </c:pt>
                <c:pt idx="50604">
                  <c:v>7.7652210000000004</c:v>
                </c:pt>
                <c:pt idx="50605">
                  <c:v>7.7631490000000003</c:v>
                </c:pt>
                <c:pt idx="50606">
                  <c:v>7.7661370000000005</c:v>
                </c:pt>
                <c:pt idx="50607">
                  <c:v>7.7716709999999996</c:v>
                </c:pt>
                <c:pt idx="50608">
                  <c:v>7.7678530000000006</c:v>
                </c:pt>
                <c:pt idx="50609">
                  <c:v>7.7654329999999998</c:v>
                </c:pt>
                <c:pt idx="50610">
                  <c:v>7.7674620000000001</c:v>
                </c:pt>
                <c:pt idx="50611">
                  <c:v>7.7680159999999994</c:v>
                </c:pt>
                <c:pt idx="50612">
                  <c:v>7.7638909999999992</c:v>
                </c:pt>
                <c:pt idx="50613">
                  <c:v>7.7641460000000002</c:v>
                </c:pt>
                <c:pt idx="50614">
                  <c:v>7.7675260000000002</c:v>
                </c:pt>
                <c:pt idx="50615">
                  <c:v>7.7611469999999994</c:v>
                </c:pt>
                <c:pt idx="50616">
                  <c:v>7.7620319999999996</c:v>
                </c:pt>
                <c:pt idx="50617">
                  <c:v>7.773809</c:v>
                </c:pt>
                <c:pt idx="50618">
                  <c:v>7.7729029999999995</c:v>
                </c:pt>
                <c:pt idx="50619">
                  <c:v>7.7646329999999999</c:v>
                </c:pt>
                <c:pt idx="50620">
                  <c:v>7.769183</c:v>
                </c:pt>
                <c:pt idx="50621">
                  <c:v>7.7718349999999994</c:v>
                </c:pt>
                <c:pt idx="50622">
                  <c:v>7.7611670000000004</c:v>
                </c:pt>
                <c:pt idx="50623">
                  <c:v>7.7647929999999992</c:v>
                </c:pt>
                <c:pt idx="50624">
                  <c:v>7.7751750000000008</c:v>
                </c:pt>
                <c:pt idx="50625">
                  <c:v>7.7642439999999997</c:v>
                </c:pt>
                <c:pt idx="50626">
                  <c:v>7.7572120000000009</c:v>
                </c:pt>
                <c:pt idx="50627">
                  <c:v>7.7665649999999999</c:v>
                </c:pt>
                <c:pt idx="50628">
                  <c:v>7.7729719999999993</c:v>
                </c:pt>
                <c:pt idx="50629">
                  <c:v>7.7772670000000002</c:v>
                </c:pt>
                <c:pt idx="50630">
                  <c:v>7.7827070000000003</c:v>
                </c:pt>
                <c:pt idx="50631">
                  <c:v>7.7765459999999997</c:v>
                </c:pt>
                <c:pt idx="50632">
                  <c:v>7.7676750000000006</c:v>
                </c:pt>
                <c:pt idx="50633">
                  <c:v>7.7778469999999995</c:v>
                </c:pt>
                <c:pt idx="50634">
                  <c:v>7.7818159999999992</c:v>
                </c:pt>
                <c:pt idx="50635">
                  <c:v>7.768993</c:v>
                </c:pt>
                <c:pt idx="50636">
                  <c:v>7.7696850000000008</c:v>
                </c:pt>
                <c:pt idx="50637">
                  <c:v>7.7760219999999993</c:v>
                </c:pt>
                <c:pt idx="50638">
                  <c:v>7.7691839999999992</c:v>
                </c:pt>
                <c:pt idx="50639">
                  <c:v>7.7643079999999998</c:v>
                </c:pt>
                <c:pt idx="50640">
                  <c:v>7.77135</c:v>
                </c:pt>
                <c:pt idx="50641">
                  <c:v>7.7715189999999996</c:v>
                </c:pt>
                <c:pt idx="50642">
                  <c:v>7.7680889999999998</c:v>
                </c:pt>
                <c:pt idx="50643">
                  <c:v>7.7747600000000006</c:v>
                </c:pt>
                <c:pt idx="50644">
                  <c:v>7.7755989999999997</c:v>
                </c:pt>
                <c:pt idx="50645">
                  <c:v>7.7693349999999999</c:v>
                </c:pt>
                <c:pt idx="50646">
                  <c:v>7.7717810000000007</c:v>
                </c:pt>
                <c:pt idx="50647">
                  <c:v>7.7762089999999997</c:v>
                </c:pt>
                <c:pt idx="50648">
                  <c:v>7.7710969999999993</c:v>
                </c:pt>
                <c:pt idx="50649">
                  <c:v>7.7671329999999994</c:v>
                </c:pt>
                <c:pt idx="50650">
                  <c:v>7.7743450000000003</c:v>
                </c:pt>
                <c:pt idx="50651">
                  <c:v>7.7743179999999992</c:v>
                </c:pt>
                <c:pt idx="50652">
                  <c:v>7.7678119999999993</c:v>
                </c:pt>
                <c:pt idx="50653">
                  <c:v>7.7738479999999992</c:v>
                </c:pt>
                <c:pt idx="50654">
                  <c:v>7.7776739999999993</c:v>
                </c:pt>
                <c:pt idx="50655">
                  <c:v>7.7728680000000008</c:v>
                </c:pt>
                <c:pt idx="50656">
                  <c:v>7.7759739999999997</c:v>
                </c:pt>
                <c:pt idx="50657">
                  <c:v>7.7847919999999995</c:v>
                </c:pt>
                <c:pt idx="50658">
                  <c:v>7.7803789999999999</c:v>
                </c:pt>
                <c:pt idx="50659">
                  <c:v>7.7724069999999994</c:v>
                </c:pt>
                <c:pt idx="50660">
                  <c:v>7.7787869999999995</c:v>
                </c:pt>
                <c:pt idx="50661">
                  <c:v>7.7774959999999993</c:v>
                </c:pt>
                <c:pt idx="50662">
                  <c:v>7.7684180000000005</c:v>
                </c:pt>
                <c:pt idx="50663">
                  <c:v>7.7686329999999995</c:v>
                </c:pt>
                <c:pt idx="50664">
                  <c:v>7.7703059999999997</c:v>
                </c:pt>
                <c:pt idx="50665">
                  <c:v>7.7725030000000004</c:v>
                </c:pt>
                <c:pt idx="50666">
                  <c:v>7.7796900000000004</c:v>
                </c:pt>
                <c:pt idx="50667">
                  <c:v>7.7855830000000008</c:v>
                </c:pt>
                <c:pt idx="50668">
                  <c:v>7.7785469999999997</c:v>
                </c:pt>
                <c:pt idx="50669">
                  <c:v>7.7740159999999996</c:v>
                </c:pt>
                <c:pt idx="50670">
                  <c:v>7.783023</c:v>
                </c:pt>
                <c:pt idx="50671">
                  <c:v>7.7838410000000007</c:v>
                </c:pt>
                <c:pt idx="50672">
                  <c:v>7.7768840000000008</c:v>
                </c:pt>
                <c:pt idx="50673">
                  <c:v>7.7793019999999995</c:v>
                </c:pt>
                <c:pt idx="50674">
                  <c:v>7.7801100000000005</c:v>
                </c:pt>
                <c:pt idx="50675">
                  <c:v>7.7724689999999992</c:v>
                </c:pt>
                <c:pt idx="50676">
                  <c:v>7.7744509999999991</c:v>
                </c:pt>
                <c:pt idx="50677">
                  <c:v>7.7798379999999998</c:v>
                </c:pt>
                <c:pt idx="50678">
                  <c:v>7.7726570000000006</c:v>
                </c:pt>
                <c:pt idx="50679">
                  <c:v>7.7744990000000005</c:v>
                </c:pt>
                <c:pt idx="50680">
                  <c:v>7.7859169999999995</c:v>
                </c:pt>
                <c:pt idx="50681">
                  <c:v>7.7801120000000008</c:v>
                </c:pt>
                <c:pt idx="50682">
                  <c:v>7.772316</c:v>
                </c:pt>
                <c:pt idx="50683">
                  <c:v>7.7778679999999998</c:v>
                </c:pt>
                <c:pt idx="50684">
                  <c:v>7.7779769999999999</c:v>
                </c:pt>
                <c:pt idx="50685">
                  <c:v>7.7713570000000001</c:v>
                </c:pt>
                <c:pt idx="50686">
                  <c:v>7.7807670000000009</c:v>
                </c:pt>
                <c:pt idx="50687">
                  <c:v>7.7894229999999993</c:v>
                </c:pt>
                <c:pt idx="50688">
                  <c:v>7.7780660000000008</c:v>
                </c:pt>
                <c:pt idx="50689">
                  <c:v>7.7775420000000004</c:v>
                </c:pt>
                <c:pt idx="50690">
                  <c:v>7.7869399999999995</c:v>
                </c:pt>
                <c:pt idx="50691">
                  <c:v>7.7818120000000004</c:v>
                </c:pt>
                <c:pt idx="50692">
                  <c:v>7.7787600000000001</c:v>
                </c:pt>
                <c:pt idx="50693">
                  <c:v>7.7863659999999992</c:v>
                </c:pt>
                <c:pt idx="50694">
                  <c:v>7.7869659999999996</c:v>
                </c:pt>
                <c:pt idx="50695">
                  <c:v>7.7802830000000007</c:v>
                </c:pt>
                <c:pt idx="50696">
                  <c:v>7.7826179999999994</c:v>
                </c:pt>
                <c:pt idx="50697">
                  <c:v>7.7828499999999998</c:v>
                </c:pt>
                <c:pt idx="50698">
                  <c:v>7.7720520000000004</c:v>
                </c:pt>
                <c:pt idx="50699">
                  <c:v>7.7758710000000004</c:v>
                </c:pt>
                <c:pt idx="50700">
                  <c:v>7.7850739999999998</c:v>
                </c:pt>
                <c:pt idx="50701">
                  <c:v>7.7785220000000006</c:v>
                </c:pt>
                <c:pt idx="50702">
                  <c:v>7.7739329999999995</c:v>
                </c:pt>
                <c:pt idx="50703">
                  <c:v>7.7807969999999997</c:v>
                </c:pt>
                <c:pt idx="50704">
                  <c:v>7.7852560000000004</c:v>
                </c:pt>
                <c:pt idx="50705">
                  <c:v>7.7835920000000005</c:v>
                </c:pt>
                <c:pt idx="50706">
                  <c:v>7.7864769999999996</c:v>
                </c:pt>
                <c:pt idx="50707">
                  <c:v>7.787331</c:v>
                </c:pt>
                <c:pt idx="50708">
                  <c:v>7.7828409999999995</c:v>
                </c:pt>
                <c:pt idx="50709">
                  <c:v>7.7857640000000004</c:v>
                </c:pt>
                <c:pt idx="50710">
                  <c:v>7.7855779999999992</c:v>
                </c:pt>
                <c:pt idx="50711">
                  <c:v>7.7772020000000008</c:v>
                </c:pt>
                <c:pt idx="50712">
                  <c:v>7.7783440000000006</c:v>
                </c:pt>
                <c:pt idx="50713">
                  <c:v>7.7900139999999993</c:v>
                </c:pt>
                <c:pt idx="50714">
                  <c:v>7.7873509999999992</c:v>
                </c:pt>
                <c:pt idx="50715">
                  <c:v>7.7764930000000003</c:v>
                </c:pt>
                <c:pt idx="50716">
                  <c:v>7.7867499999999996</c:v>
                </c:pt>
                <c:pt idx="50717">
                  <c:v>7.793666</c:v>
                </c:pt>
                <c:pt idx="50718">
                  <c:v>7.7841649999999998</c:v>
                </c:pt>
                <c:pt idx="50719">
                  <c:v>7.7860680000000002</c:v>
                </c:pt>
                <c:pt idx="50720">
                  <c:v>7.7890739999999994</c:v>
                </c:pt>
                <c:pt idx="50721">
                  <c:v>7.7796140000000005</c:v>
                </c:pt>
                <c:pt idx="50722">
                  <c:v>7.7767160000000004</c:v>
                </c:pt>
                <c:pt idx="50723">
                  <c:v>7.7869229999999998</c:v>
                </c:pt>
                <c:pt idx="50724">
                  <c:v>7.7908709999999992</c:v>
                </c:pt>
                <c:pt idx="50725">
                  <c:v>7.7841480000000001</c:v>
                </c:pt>
                <c:pt idx="50726">
                  <c:v>7.7881560000000007</c:v>
                </c:pt>
                <c:pt idx="50727">
                  <c:v>7.7959580000000006</c:v>
                </c:pt>
                <c:pt idx="50728">
                  <c:v>7.7907170000000008</c:v>
                </c:pt>
                <c:pt idx="50729">
                  <c:v>7.7841889999999996</c:v>
                </c:pt>
                <c:pt idx="50730">
                  <c:v>7.7874029999999994</c:v>
                </c:pt>
                <c:pt idx="50731">
                  <c:v>7.7895850000000006</c:v>
                </c:pt>
                <c:pt idx="50732">
                  <c:v>7.7875139999999998</c:v>
                </c:pt>
                <c:pt idx="50733">
                  <c:v>7.7921230000000001</c:v>
                </c:pt>
                <c:pt idx="50734">
                  <c:v>7.7896820000000009</c:v>
                </c:pt>
                <c:pt idx="50735">
                  <c:v>7.7771460000000001</c:v>
                </c:pt>
                <c:pt idx="50736">
                  <c:v>7.7820800000000006</c:v>
                </c:pt>
                <c:pt idx="50737">
                  <c:v>7.7933190000000003</c:v>
                </c:pt>
                <c:pt idx="50738">
                  <c:v>7.7885209999999994</c:v>
                </c:pt>
                <c:pt idx="50739">
                  <c:v>7.7854360000000007</c:v>
                </c:pt>
                <c:pt idx="50740">
                  <c:v>7.7919739999999997</c:v>
                </c:pt>
                <c:pt idx="50741">
                  <c:v>7.7867580000000007</c:v>
                </c:pt>
                <c:pt idx="50742">
                  <c:v>7.7812950000000001</c:v>
                </c:pt>
                <c:pt idx="50743">
                  <c:v>7.7923910000000003</c:v>
                </c:pt>
                <c:pt idx="50744">
                  <c:v>7.7900550000000006</c:v>
                </c:pt>
                <c:pt idx="50745">
                  <c:v>7.7798970000000001</c:v>
                </c:pt>
                <c:pt idx="50746">
                  <c:v>7.7888599999999997</c:v>
                </c:pt>
                <c:pt idx="50747">
                  <c:v>7.793374</c:v>
                </c:pt>
                <c:pt idx="50748">
                  <c:v>7.7866510000000009</c:v>
                </c:pt>
                <c:pt idx="50749">
                  <c:v>7.7925360000000001</c:v>
                </c:pt>
                <c:pt idx="50750">
                  <c:v>7.7986909999999998</c:v>
                </c:pt>
                <c:pt idx="50751">
                  <c:v>7.7885340000000003</c:v>
                </c:pt>
                <c:pt idx="50752">
                  <c:v>7.7879690000000004</c:v>
                </c:pt>
                <c:pt idx="50753">
                  <c:v>7.7981049999999996</c:v>
                </c:pt>
                <c:pt idx="50754">
                  <c:v>7.79495</c:v>
                </c:pt>
                <c:pt idx="50755">
                  <c:v>7.7917090000000009</c:v>
                </c:pt>
                <c:pt idx="50756">
                  <c:v>7.7939910000000001</c:v>
                </c:pt>
                <c:pt idx="50757">
                  <c:v>7.7926230000000007</c:v>
                </c:pt>
                <c:pt idx="50758">
                  <c:v>7.792052</c:v>
                </c:pt>
                <c:pt idx="50759">
                  <c:v>7.7941120000000002</c:v>
                </c:pt>
                <c:pt idx="50760">
                  <c:v>7.7958479999999994</c:v>
                </c:pt>
                <c:pt idx="50761">
                  <c:v>7.7910009999999996</c:v>
                </c:pt>
                <c:pt idx="50762">
                  <c:v>7.7917670000000001</c:v>
                </c:pt>
                <c:pt idx="50763">
                  <c:v>7.7960560000000001</c:v>
                </c:pt>
                <c:pt idx="50764">
                  <c:v>7.7881549999999997</c:v>
                </c:pt>
                <c:pt idx="50765">
                  <c:v>7.7868230000000001</c:v>
                </c:pt>
                <c:pt idx="50766">
                  <c:v>7.7944659999999999</c:v>
                </c:pt>
                <c:pt idx="50767">
                  <c:v>7.7928850000000001</c:v>
                </c:pt>
                <c:pt idx="50768">
                  <c:v>7.7844440000000006</c:v>
                </c:pt>
                <c:pt idx="50769">
                  <c:v>7.7871509999999997</c:v>
                </c:pt>
                <c:pt idx="50770">
                  <c:v>7.7969679999999997</c:v>
                </c:pt>
                <c:pt idx="50771">
                  <c:v>7.7926570000000002</c:v>
                </c:pt>
                <c:pt idx="50772">
                  <c:v>7.7920999999999996</c:v>
                </c:pt>
                <c:pt idx="50773">
                  <c:v>7.7975060000000003</c:v>
                </c:pt>
                <c:pt idx="50774">
                  <c:v>7.7911780000000004</c:v>
                </c:pt>
                <c:pt idx="50775">
                  <c:v>7.7900349999999996</c:v>
                </c:pt>
                <c:pt idx="50776">
                  <c:v>7.7971140000000005</c:v>
                </c:pt>
                <c:pt idx="50777">
                  <c:v>7.7973409999999994</c:v>
                </c:pt>
                <c:pt idx="50778">
                  <c:v>7.7931539999999995</c:v>
                </c:pt>
                <c:pt idx="50779">
                  <c:v>7.7973110000000005</c:v>
                </c:pt>
                <c:pt idx="50780">
                  <c:v>7.8009129999999995</c:v>
                </c:pt>
                <c:pt idx="50781">
                  <c:v>7.795242</c:v>
                </c:pt>
                <c:pt idx="50782">
                  <c:v>7.7959549999999993</c:v>
                </c:pt>
                <c:pt idx="50783">
                  <c:v>7.8014690000000009</c:v>
                </c:pt>
                <c:pt idx="50784">
                  <c:v>7.7977030000000003</c:v>
                </c:pt>
                <c:pt idx="50785">
                  <c:v>7.7913399999999999</c:v>
                </c:pt>
                <c:pt idx="50786">
                  <c:v>7.7973160000000004</c:v>
                </c:pt>
                <c:pt idx="50787">
                  <c:v>7.801615</c:v>
                </c:pt>
                <c:pt idx="50788">
                  <c:v>7.7896000000000001</c:v>
                </c:pt>
                <c:pt idx="50789">
                  <c:v>7.7924330000000008</c:v>
                </c:pt>
                <c:pt idx="50790">
                  <c:v>7.8033579999999994</c:v>
                </c:pt>
                <c:pt idx="50791">
                  <c:v>7.7953659999999996</c:v>
                </c:pt>
                <c:pt idx="50792">
                  <c:v>7.7951530000000009</c:v>
                </c:pt>
                <c:pt idx="50793">
                  <c:v>7.8037779999999994</c:v>
                </c:pt>
                <c:pt idx="50794">
                  <c:v>7.7982030000000009</c:v>
                </c:pt>
                <c:pt idx="50795">
                  <c:v>7.7922709999999995</c:v>
                </c:pt>
                <c:pt idx="50796">
                  <c:v>7.7982960000000006</c:v>
                </c:pt>
                <c:pt idx="50797">
                  <c:v>7.7982779999999998</c:v>
                </c:pt>
                <c:pt idx="50798">
                  <c:v>7.7909290000000002</c:v>
                </c:pt>
                <c:pt idx="50799">
                  <c:v>7.7956459999999996</c:v>
                </c:pt>
                <c:pt idx="50800">
                  <c:v>7.7995789999999996</c:v>
                </c:pt>
                <c:pt idx="50801">
                  <c:v>7.7941199999999995</c:v>
                </c:pt>
                <c:pt idx="50802">
                  <c:v>7.8005560000000003</c:v>
                </c:pt>
                <c:pt idx="50803">
                  <c:v>7.8078629999999993</c:v>
                </c:pt>
                <c:pt idx="50804">
                  <c:v>7.8021840000000005</c:v>
                </c:pt>
                <c:pt idx="50805">
                  <c:v>7.8013659999999998</c:v>
                </c:pt>
                <c:pt idx="50806">
                  <c:v>7.8090209999999995</c:v>
                </c:pt>
                <c:pt idx="50807">
                  <c:v>7.8034739999999996</c:v>
                </c:pt>
                <c:pt idx="50808">
                  <c:v>7.7962190000000007</c:v>
                </c:pt>
                <c:pt idx="50809">
                  <c:v>7.805593</c:v>
                </c:pt>
                <c:pt idx="50810">
                  <c:v>7.8044910000000005</c:v>
                </c:pt>
                <c:pt idx="50811">
                  <c:v>7.7963889999999996</c:v>
                </c:pt>
                <c:pt idx="50812">
                  <c:v>7.8015290000000004</c:v>
                </c:pt>
                <c:pt idx="50813">
                  <c:v>7.8030290000000004</c:v>
                </c:pt>
                <c:pt idx="50814">
                  <c:v>7.7957879999999999</c:v>
                </c:pt>
                <c:pt idx="50815">
                  <c:v>7.7962710000000008</c:v>
                </c:pt>
                <c:pt idx="50816">
                  <c:v>7.8088940000000004</c:v>
                </c:pt>
                <c:pt idx="50817">
                  <c:v>7.8106249999999999</c:v>
                </c:pt>
                <c:pt idx="50818">
                  <c:v>7.801774</c:v>
                </c:pt>
                <c:pt idx="50819">
                  <c:v>7.8030489999999997</c:v>
                </c:pt>
                <c:pt idx="50820">
                  <c:v>7.8045089999999995</c:v>
                </c:pt>
                <c:pt idx="50821">
                  <c:v>7.7981040000000004</c:v>
                </c:pt>
                <c:pt idx="50822">
                  <c:v>7.7958850000000002</c:v>
                </c:pt>
                <c:pt idx="50823">
                  <c:v>7.8007600000000004</c:v>
                </c:pt>
                <c:pt idx="50824">
                  <c:v>7.7996879999999997</c:v>
                </c:pt>
                <c:pt idx="50825">
                  <c:v>7.7961690000000008</c:v>
                </c:pt>
                <c:pt idx="50826">
                  <c:v>7.803744</c:v>
                </c:pt>
                <c:pt idx="50827">
                  <c:v>7.8040679999999991</c:v>
                </c:pt>
                <c:pt idx="50828">
                  <c:v>7.7964020000000005</c:v>
                </c:pt>
                <c:pt idx="50829">
                  <c:v>7.8020490000000002</c:v>
                </c:pt>
                <c:pt idx="50830">
                  <c:v>7.8066180000000003</c:v>
                </c:pt>
                <c:pt idx="50831">
                  <c:v>7.8029229999999998</c:v>
                </c:pt>
                <c:pt idx="50832">
                  <c:v>7.8073650000000008</c:v>
                </c:pt>
                <c:pt idx="50833">
                  <c:v>7.8092220000000001</c:v>
                </c:pt>
                <c:pt idx="50834">
                  <c:v>7.797269</c:v>
                </c:pt>
                <c:pt idx="50835">
                  <c:v>7.7954519999999992</c:v>
                </c:pt>
                <c:pt idx="50836">
                  <c:v>7.8090519999999994</c:v>
                </c:pt>
                <c:pt idx="50837">
                  <c:v>7.8107229999999994</c:v>
                </c:pt>
                <c:pt idx="50838">
                  <c:v>7.8071870000000008</c:v>
                </c:pt>
                <c:pt idx="50839">
                  <c:v>7.8129749999999998</c:v>
                </c:pt>
                <c:pt idx="50840">
                  <c:v>7.8116479999999999</c:v>
                </c:pt>
                <c:pt idx="50841">
                  <c:v>7.805021</c:v>
                </c:pt>
                <c:pt idx="50842">
                  <c:v>7.8064450000000001</c:v>
                </c:pt>
                <c:pt idx="50843">
                  <c:v>7.8101230000000008</c:v>
                </c:pt>
                <c:pt idx="50844">
                  <c:v>7.8095890000000008</c:v>
                </c:pt>
                <c:pt idx="50845">
                  <c:v>7.8067039999999999</c:v>
                </c:pt>
                <c:pt idx="50846">
                  <c:v>7.8025110000000009</c:v>
                </c:pt>
                <c:pt idx="50847">
                  <c:v>7.7995479999999997</c:v>
                </c:pt>
                <c:pt idx="50848">
                  <c:v>7.8024319999999996</c:v>
                </c:pt>
                <c:pt idx="50849">
                  <c:v>7.8061849999999993</c:v>
                </c:pt>
                <c:pt idx="50850">
                  <c:v>7.8043680000000002</c:v>
                </c:pt>
                <c:pt idx="50851">
                  <c:v>7.8016439999999996</c:v>
                </c:pt>
                <c:pt idx="50852">
                  <c:v>7.8069220000000001</c:v>
                </c:pt>
                <c:pt idx="50853">
                  <c:v>7.8131120000000003</c:v>
                </c:pt>
                <c:pt idx="50854">
                  <c:v>7.8093610000000009</c:v>
                </c:pt>
                <c:pt idx="50855">
                  <c:v>7.8085389999999997</c:v>
                </c:pt>
                <c:pt idx="50856">
                  <c:v>7.8098550000000007</c:v>
                </c:pt>
                <c:pt idx="50857">
                  <c:v>7.8032769999999996</c:v>
                </c:pt>
                <c:pt idx="50858">
                  <c:v>7.802384</c:v>
                </c:pt>
                <c:pt idx="50859">
                  <c:v>7.8082399999999996</c:v>
                </c:pt>
                <c:pt idx="50860">
                  <c:v>7.8080590000000001</c:v>
                </c:pt>
                <c:pt idx="50861">
                  <c:v>7.8041440000000009</c:v>
                </c:pt>
                <c:pt idx="50862">
                  <c:v>7.8107480000000002</c:v>
                </c:pt>
                <c:pt idx="50863">
                  <c:v>7.8181899999999995</c:v>
                </c:pt>
                <c:pt idx="50864">
                  <c:v>7.8137190000000007</c:v>
                </c:pt>
                <c:pt idx="50865">
                  <c:v>7.8148739999999997</c:v>
                </c:pt>
                <c:pt idx="50866">
                  <c:v>7.8192570000000003</c:v>
                </c:pt>
                <c:pt idx="50867">
                  <c:v>7.8135499999999993</c:v>
                </c:pt>
                <c:pt idx="50868">
                  <c:v>7.8060530000000004</c:v>
                </c:pt>
                <c:pt idx="50869">
                  <c:v>7.8058150000000008</c:v>
                </c:pt>
                <c:pt idx="50870">
                  <c:v>7.8082399999999996</c:v>
                </c:pt>
                <c:pt idx="50871">
                  <c:v>7.8062670000000001</c:v>
                </c:pt>
                <c:pt idx="50872">
                  <c:v>7.8062459999999998</c:v>
                </c:pt>
                <c:pt idx="50873">
                  <c:v>7.8073049999999995</c:v>
                </c:pt>
                <c:pt idx="50874">
                  <c:v>7.8048269999999995</c:v>
                </c:pt>
                <c:pt idx="50875">
                  <c:v>7.811992</c:v>
                </c:pt>
                <c:pt idx="50876">
                  <c:v>7.8191319999999997</c:v>
                </c:pt>
                <c:pt idx="50877">
                  <c:v>7.8134829999999997</c:v>
                </c:pt>
                <c:pt idx="50878">
                  <c:v>7.8072289999999995</c:v>
                </c:pt>
                <c:pt idx="50879">
                  <c:v>7.8110520000000001</c:v>
                </c:pt>
                <c:pt idx="50880">
                  <c:v>7.8119639999999997</c:v>
                </c:pt>
                <c:pt idx="50881">
                  <c:v>7.8057960000000008</c:v>
                </c:pt>
                <c:pt idx="50882">
                  <c:v>7.812913</c:v>
                </c:pt>
                <c:pt idx="50883">
                  <c:v>7.8152790000000003</c:v>
                </c:pt>
                <c:pt idx="50884">
                  <c:v>7.8068690000000007</c:v>
                </c:pt>
                <c:pt idx="50885">
                  <c:v>7.8168980000000001</c:v>
                </c:pt>
                <c:pt idx="50886">
                  <c:v>7.8230450000000005</c:v>
                </c:pt>
                <c:pt idx="50887">
                  <c:v>7.8100839999999998</c:v>
                </c:pt>
                <c:pt idx="50888">
                  <c:v>7.8084570000000006</c:v>
                </c:pt>
                <c:pt idx="50889">
                  <c:v>7.8185649999999995</c:v>
                </c:pt>
                <c:pt idx="50890">
                  <c:v>7.8164479999999994</c:v>
                </c:pt>
                <c:pt idx="50891">
                  <c:v>7.8096979999999991</c:v>
                </c:pt>
                <c:pt idx="50892">
                  <c:v>7.8124249999999993</c:v>
                </c:pt>
                <c:pt idx="50893">
                  <c:v>7.812125</c:v>
                </c:pt>
                <c:pt idx="50894">
                  <c:v>7.8084399999999992</c:v>
                </c:pt>
                <c:pt idx="50895">
                  <c:v>7.8145729999999993</c:v>
                </c:pt>
                <c:pt idx="50896">
                  <c:v>7.8183340000000001</c:v>
                </c:pt>
                <c:pt idx="50897">
                  <c:v>7.8125859999999996</c:v>
                </c:pt>
                <c:pt idx="50898">
                  <c:v>7.8140129999999992</c:v>
                </c:pt>
                <c:pt idx="50899">
                  <c:v>7.8182729999999996</c:v>
                </c:pt>
                <c:pt idx="50900">
                  <c:v>7.8140009999999993</c:v>
                </c:pt>
                <c:pt idx="50901">
                  <c:v>7.8141780000000001</c:v>
                </c:pt>
                <c:pt idx="50902">
                  <c:v>7.8202809999999996</c:v>
                </c:pt>
                <c:pt idx="50903">
                  <c:v>7.8165239999999994</c:v>
                </c:pt>
                <c:pt idx="50904">
                  <c:v>7.8110579999999992</c:v>
                </c:pt>
                <c:pt idx="50905">
                  <c:v>7.8165639999999996</c:v>
                </c:pt>
                <c:pt idx="50906">
                  <c:v>7.8192170000000001</c:v>
                </c:pt>
                <c:pt idx="50907">
                  <c:v>7.8153780000000008</c:v>
                </c:pt>
                <c:pt idx="50908">
                  <c:v>7.8173460000000006</c:v>
                </c:pt>
                <c:pt idx="50909">
                  <c:v>7.8212089999999996</c:v>
                </c:pt>
                <c:pt idx="50910">
                  <c:v>7.8140199999999993</c:v>
                </c:pt>
                <c:pt idx="50911">
                  <c:v>7.8128170000000008</c:v>
                </c:pt>
                <c:pt idx="50912">
                  <c:v>7.8231179999999991</c:v>
                </c:pt>
                <c:pt idx="50913">
                  <c:v>7.8174670000000006</c:v>
                </c:pt>
                <c:pt idx="50914">
                  <c:v>7.8107939999999996</c:v>
                </c:pt>
                <c:pt idx="50915">
                  <c:v>7.8192769999999996</c:v>
                </c:pt>
                <c:pt idx="50916">
                  <c:v>7.8255529999999993</c:v>
                </c:pt>
                <c:pt idx="50917">
                  <c:v>7.8217660000000002</c:v>
                </c:pt>
                <c:pt idx="50918">
                  <c:v>7.8183199999999999</c:v>
                </c:pt>
                <c:pt idx="50919">
                  <c:v>7.820824</c:v>
                </c:pt>
                <c:pt idx="50920">
                  <c:v>7.820036</c:v>
                </c:pt>
                <c:pt idx="50921">
                  <c:v>7.8192760000000003</c:v>
                </c:pt>
                <c:pt idx="50922">
                  <c:v>7.8196290000000008</c:v>
                </c:pt>
                <c:pt idx="50923">
                  <c:v>7.816827</c:v>
                </c:pt>
                <c:pt idx="50924">
                  <c:v>7.8182279999999995</c:v>
                </c:pt>
                <c:pt idx="50925">
                  <c:v>7.8224219999999995</c:v>
                </c:pt>
                <c:pt idx="50926">
                  <c:v>7.8220960000000002</c:v>
                </c:pt>
                <c:pt idx="50927">
                  <c:v>7.8163330000000002</c:v>
                </c:pt>
                <c:pt idx="50928">
                  <c:v>7.8180040000000002</c:v>
                </c:pt>
                <c:pt idx="50929">
                  <c:v>7.8215000000000003</c:v>
                </c:pt>
                <c:pt idx="50930">
                  <c:v>7.8131839999999997</c:v>
                </c:pt>
                <c:pt idx="50931">
                  <c:v>7.8156009999999991</c:v>
                </c:pt>
                <c:pt idx="50932">
                  <c:v>7.8262879999999999</c:v>
                </c:pt>
                <c:pt idx="50933">
                  <c:v>7.8194289999999995</c:v>
                </c:pt>
                <c:pt idx="50934">
                  <c:v>7.8112650000000006</c:v>
                </c:pt>
                <c:pt idx="50935">
                  <c:v>7.8184260000000005</c:v>
                </c:pt>
                <c:pt idx="50936">
                  <c:v>7.8252539999999993</c:v>
                </c:pt>
                <c:pt idx="50937">
                  <c:v>7.8224970000000003</c:v>
                </c:pt>
                <c:pt idx="50938">
                  <c:v>7.8255479999999995</c:v>
                </c:pt>
                <c:pt idx="50939">
                  <c:v>7.8257159999999999</c:v>
                </c:pt>
                <c:pt idx="50940">
                  <c:v>7.8170710000000003</c:v>
                </c:pt>
                <c:pt idx="50941">
                  <c:v>7.8189580000000003</c:v>
                </c:pt>
                <c:pt idx="50942">
                  <c:v>7.8264329999999998</c:v>
                </c:pt>
                <c:pt idx="50943">
                  <c:v>7.8220539999999996</c:v>
                </c:pt>
                <c:pt idx="50944">
                  <c:v>7.814902</c:v>
                </c:pt>
                <c:pt idx="50945">
                  <c:v>7.8225189999999998</c:v>
                </c:pt>
                <c:pt idx="50946">
                  <c:v>7.8290919999999993</c:v>
                </c:pt>
                <c:pt idx="50947">
                  <c:v>7.8227869999999999</c:v>
                </c:pt>
                <c:pt idx="50948">
                  <c:v>7.8239239999999999</c:v>
                </c:pt>
                <c:pt idx="50949">
                  <c:v>7.8286160000000002</c:v>
                </c:pt>
                <c:pt idx="50950">
                  <c:v>7.8263459999999991</c:v>
                </c:pt>
                <c:pt idx="50951">
                  <c:v>7.8268050000000002</c:v>
                </c:pt>
                <c:pt idx="50952">
                  <c:v>7.8291889999999995</c:v>
                </c:pt>
                <c:pt idx="50953">
                  <c:v>7.8270029999999995</c:v>
                </c:pt>
                <c:pt idx="50954">
                  <c:v>7.8230579999999996</c:v>
                </c:pt>
                <c:pt idx="50955">
                  <c:v>7.8257259999999995</c:v>
                </c:pt>
                <c:pt idx="50956">
                  <c:v>7.8253540000000008</c:v>
                </c:pt>
                <c:pt idx="50957">
                  <c:v>7.8208310000000001</c:v>
                </c:pt>
                <c:pt idx="50958">
                  <c:v>7.8277459999999994</c:v>
                </c:pt>
                <c:pt idx="50959">
                  <c:v>7.8306299999999993</c:v>
                </c:pt>
                <c:pt idx="50960">
                  <c:v>7.8254889999999993</c:v>
                </c:pt>
                <c:pt idx="50961">
                  <c:v>7.8302759999999996</c:v>
                </c:pt>
                <c:pt idx="50962">
                  <c:v>7.8336489999999994</c:v>
                </c:pt>
                <c:pt idx="50963">
                  <c:v>7.8297109999999996</c:v>
                </c:pt>
                <c:pt idx="50964">
                  <c:v>7.8261009999999995</c:v>
                </c:pt>
                <c:pt idx="50965">
                  <c:v>7.8264530000000008</c:v>
                </c:pt>
                <c:pt idx="50966">
                  <c:v>7.8240540000000003</c:v>
                </c:pt>
                <c:pt idx="50967">
                  <c:v>7.8198340000000002</c:v>
                </c:pt>
                <c:pt idx="50968">
                  <c:v>7.821885</c:v>
                </c:pt>
                <c:pt idx="50969">
                  <c:v>7.8232370000000007</c:v>
                </c:pt>
                <c:pt idx="50970">
                  <c:v>7.8224739999999997</c:v>
                </c:pt>
                <c:pt idx="50971">
                  <c:v>7.8261339999999997</c:v>
                </c:pt>
                <c:pt idx="50972">
                  <c:v>7.8309099999999994</c:v>
                </c:pt>
                <c:pt idx="50973">
                  <c:v>7.8267760000000006</c:v>
                </c:pt>
                <c:pt idx="50974">
                  <c:v>7.8209289999999996</c:v>
                </c:pt>
                <c:pt idx="50975">
                  <c:v>7.8281050000000008</c:v>
                </c:pt>
                <c:pt idx="50976">
                  <c:v>7.827356</c:v>
                </c:pt>
                <c:pt idx="50977">
                  <c:v>7.8192579999999996</c:v>
                </c:pt>
                <c:pt idx="50978">
                  <c:v>7.8251530000000002</c:v>
                </c:pt>
                <c:pt idx="50979">
                  <c:v>7.8296709999999994</c:v>
                </c:pt>
                <c:pt idx="50980">
                  <c:v>7.8258580000000002</c:v>
                </c:pt>
                <c:pt idx="50981">
                  <c:v>7.8288679999999999</c:v>
                </c:pt>
                <c:pt idx="50982">
                  <c:v>7.8369970000000002</c:v>
                </c:pt>
                <c:pt idx="50983">
                  <c:v>7.8303560000000001</c:v>
                </c:pt>
                <c:pt idx="50984">
                  <c:v>7.8251690000000007</c:v>
                </c:pt>
                <c:pt idx="50985">
                  <c:v>7.8371300000000002</c:v>
                </c:pt>
                <c:pt idx="50986">
                  <c:v>7.8391540000000006</c:v>
                </c:pt>
                <c:pt idx="50987">
                  <c:v>7.8323359999999997</c:v>
                </c:pt>
                <c:pt idx="50988">
                  <c:v>7.8310860000000009</c:v>
                </c:pt>
                <c:pt idx="50989">
                  <c:v>7.8318779999999997</c:v>
                </c:pt>
                <c:pt idx="50990">
                  <c:v>7.8312259999999991</c:v>
                </c:pt>
                <c:pt idx="50991">
                  <c:v>7.8343889999999998</c:v>
                </c:pt>
                <c:pt idx="50992">
                  <c:v>7.8360450000000004</c:v>
                </c:pt>
                <c:pt idx="50993">
                  <c:v>7.8275290000000002</c:v>
                </c:pt>
                <c:pt idx="50994">
                  <c:v>7.8264010000000006</c:v>
                </c:pt>
                <c:pt idx="50995">
                  <c:v>7.8321839999999998</c:v>
                </c:pt>
                <c:pt idx="50996">
                  <c:v>7.8264899999999997</c:v>
                </c:pt>
                <c:pt idx="50997">
                  <c:v>7.8281969999999994</c:v>
                </c:pt>
                <c:pt idx="50998">
                  <c:v>7.8362269999999992</c:v>
                </c:pt>
                <c:pt idx="50999">
                  <c:v>7.8335000000000008</c:v>
                </c:pt>
                <c:pt idx="51000">
                  <c:v>7.8320749999999997</c:v>
                </c:pt>
                <c:pt idx="51001">
                  <c:v>7.8320059999999998</c:v>
                </c:pt>
                <c:pt idx="51002">
                  <c:v>7.8269070000000003</c:v>
                </c:pt>
                <c:pt idx="51003">
                  <c:v>7.8255300000000005</c:v>
                </c:pt>
                <c:pt idx="51004">
                  <c:v>7.8316230000000004</c:v>
                </c:pt>
                <c:pt idx="51005">
                  <c:v>7.8329020000000007</c:v>
                </c:pt>
                <c:pt idx="51006">
                  <c:v>7.8308289999999996</c:v>
                </c:pt>
                <c:pt idx="51007">
                  <c:v>7.8319050000000008</c:v>
                </c:pt>
                <c:pt idx="51008">
                  <c:v>7.8326209999999996</c:v>
                </c:pt>
                <c:pt idx="51009">
                  <c:v>7.8322149999999997</c:v>
                </c:pt>
                <c:pt idx="51010">
                  <c:v>7.8320939999999997</c:v>
                </c:pt>
                <c:pt idx="51011">
                  <c:v>7.8378800000000002</c:v>
                </c:pt>
                <c:pt idx="51012">
                  <c:v>7.8381910000000001</c:v>
                </c:pt>
                <c:pt idx="51013">
                  <c:v>7.8328170000000004</c:v>
                </c:pt>
                <c:pt idx="51014">
                  <c:v>7.8381329999999991</c:v>
                </c:pt>
                <c:pt idx="51015">
                  <c:v>7.834638</c:v>
                </c:pt>
                <c:pt idx="51016">
                  <c:v>7.8255520000000001</c:v>
                </c:pt>
                <c:pt idx="51017">
                  <c:v>7.8311270000000004</c:v>
                </c:pt>
                <c:pt idx="51018">
                  <c:v>7.8369669999999996</c:v>
                </c:pt>
                <c:pt idx="51019">
                  <c:v>7.8352369999999993</c:v>
                </c:pt>
                <c:pt idx="51020">
                  <c:v>7.8345409999999998</c:v>
                </c:pt>
                <c:pt idx="51021">
                  <c:v>7.8405430000000003</c:v>
                </c:pt>
                <c:pt idx="51022">
                  <c:v>7.8388360000000006</c:v>
                </c:pt>
                <c:pt idx="51023">
                  <c:v>7.8326609999999999</c:v>
                </c:pt>
                <c:pt idx="51024">
                  <c:v>7.8366179999999996</c:v>
                </c:pt>
                <c:pt idx="51025">
                  <c:v>7.8378619999999994</c:v>
                </c:pt>
                <c:pt idx="51026">
                  <c:v>7.8388190000000009</c:v>
                </c:pt>
                <c:pt idx="51027">
                  <c:v>7.8374419999999994</c:v>
                </c:pt>
                <c:pt idx="51028">
                  <c:v>7.833145</c:v>
                </c:pt>
                <c:pt idx="51029">
                  <c:v>7.8340929999999993</c:v>
                </c:pt>
                <c:pt idx="51030">
                  <c:v>7.8388939999999998</c:v>
                </c:pt>
                <c:pt idx="51031">
                  <c:v>7.8427430000000005</c:v>
                </c:pt>
                <c:pt idx="51032">
                  <c:v>7.8359570000000005</c:v>
                </c:pt>
                <c:pt idx="51033">
                  <c:v>7.8327589999999994</c:v>
                </c:pt>
                <c:pt idx="51034">
                  <c:v>7.8430160000000004</c:v>
                </c:pt>
                <c:pt idx="51035">
                  <c:v>7.8431300000000004</c:v>
                </c:pt>
                <c:pt idx="51036">
                  <c:v>7.835877</c:v>
                </c:pt>
                <c:pt idx="51037">
                  <c:v>7.8385829999999999</c:v>
                </c:pt>
                <c:pt idx="51038">
                  <c:v>7.8422920000000005</c:v>
                </c:pt>
                <c:pt idx="51039">
                  <c:v>7.8342120000000008</c:v>
                </c:pt>
                <c:pt idx="51040">
                  <c:v>7.8280670000000008</c:v>
                </c:pt>
                <c:pt idx="51041">
                  <c:v>7.8329740000000001</c:v>
                </c:pt>
                <c:pt idx="51042">
                  <c:v>7.8348779999999998</c:v>
                </c:pt>
                <c:pt idx="51043">
                  <c:v>7.8371049999999993</c:v>
                </c:pt>
                <c:pt idx="51044">
                  <c:v>7.8427900000000008</c:v>
                </c:pt>
                <c:pt idx="51045">
                  <c:v>7.8428679999999993</c:v>
                </c:pt>
                <c:pt idx="51046">
                  <c:v>7.8413450000000005</c:v>
                </c:pt>
                <c:pt idx="51047">
                  <c:v>7.8472480000000004</c:v>
                </c:pt>
                <c:pt idx="51048">
                  <c:v>7.8491970000000002</c:v>
                </c:pt>
                <c:pt idx="51049">
                  <c:v>7.8387150000000005</c:v>
                </c:pt>
                <c:pt idx="51050">
                  <c:v>7.8404109999999996</c:v>
                </c:pt>
                <c:pt idx="51051">
                  <c:v>7.8481660000000009</c:v>
                </c:pt>
                <c:pt idx="51052">
                  <c:v>7.8427190000000007</c:v>
                </c:pt>
                <c:pt idx="51053">
                  <c:v>7.8408680000000004</c:v>
                </c:pt>
                <c:pt idx="51054">
                  <c:v>7.8443679999999993</c:v>
                </c:pt>
                <c:pt idx="51055">
                  <c:v>7.8438809999999997</c:v>
                </c:pt>
                <c:pt idx="51056">
                  <c:v>7.8434190000000008</c:v>
                </c:pt>
                <c:pt idx="51057">
                  <c:v>7.8460300000000007</c:v>
                </c:pt>
                <c:pt idx="51058">
                  <c:v>7.8446040000000004</c:v>
                </c:pt>
                <c:pt idx="51059">
                  <c:v>7.8351570000000006</c:v>
                </c:pt>
                <c:pt idx="51060">
                  <c:v>7.8397369999999995</c:v>
                </c:pt>
                <c:pt idx="51061">
                  <c:v>7.8478680000000001</c:v>
                </c:pt>
                <c:pt idx="51062">
                  <c:v>7.8385899999999999</c:v>
                </c:pt>
                <c:pt idx="51063">
                  <c:v>7.8373259999999991</c:v>
                </c:pt>
                <c:pt idx="51064">
                  <c:v>7.8462779999999999</c:v>
                </c:pt>
                <c:pt idx="51065">
                  <c:v>7.8450729999999993</c:v>
                </c:pt>
                <c:pt idx="51066">
                  <c:v>7.8425309999999993</c:v>
                </c:pt>
                <c:pt idx="51067">
                  <c:v>7.8480059999999998</c:v>
                </c:pt>
                <c:pt idx="51068">
                  <c:v>7.84816</c:v>
                </c:pt>
                <c:pt idx="51069">
                  <c:v>7.8424099999999992</c:v>
                </c:pt>
                <c:pt idx="51070">
                  <c:v>7.8442179999999997</c:v>
                </c:pt>
                <c:pt idx="51071">
                  <c:v>7.8452529999999996</c:v>
                </c:pt>
                <c:pt idx="51072">
                  <c:v>7.8410229999999999</c:v>
                </c:pt>
                <c:pt idx="51073">
                  <c:v>7.8446289999999994</c:v>
                </c:pt>
                <c:pt idx="51074">
                  <c:v>7.8489699999999996</c:v>
                </c:pt>
                <c:pt idx="51075">
                  <c:v>7.8437859999999997</c:v>
                </c:pt>
                <c:pt idx="51076">
                  <c:v>7.8383870000000009</c:v>
                </c:pt>
                <c:pt idx="51077">
                  <c:v>7.8404120000000006</c:v>
                </c:pt>
                <c:pt idx="51078">
                  <c:v>7.8417759999999994</c:v>
                </c:pt>
                <c:pt idx="51079">
                  <c:v>7.8380240000000008</c:v>
                </c:pt>
                <c:pt idx="51080">
                  <c:v>7.8425440000000002</c:v>
                </c:pt>
                <c:pt idx="51081">
                  <c:v>7.8468549999999997</c:v>
                </c:pt>
                <c:pt idx="51082">
                  <c:v>7.8442340000000002</c:v>
                </c:pt>
                <c:pt idx="51083">
                  <c:v>7.8461210000000001</c:v>
                </c:pt>
                <c:pt idx="51084">
                  <c:v>7.8454099999999993</c:v>
                </c:pt>
                <c:pt idx="51085">
                  <c:v>7.8401250000000005</c:v>
                </c:pt>
                <c:pt idx="51086">
                  <c:v>7.8393560000000004</c:v>
                </c:pt>
                <c:pt idx="51087">
                  <c:v>7.8462949999999996</c:v>
                </c:pt>
                <c:pt idx="51088">
                  <c:v>7.8472430000000006</c:v>
                </c:pt>
                <c:pt idx="51089">
                  <c:v>7.8434699999999999</c:v>
                </c:pt>
                <c:pt idx="51090">
                  <c:v>7.8498389999999993</c:v>
                </c:pt>
                <c:pt idx="51091">
                  <c:v>7.8490629999999992</c:v>
                </c:pt>
                <c:pt idx="51092">
                  <c:v>7.8411329999999992</c:v>
                </c:pt>
                <c:pt idx="51093">
                  <c:v>7.844868</c:v>
                </c:pt>
                <c:pt idx="51094">
                  <c:v>7.8503109999999996</c:v>
                </c:pt>
                <c:pt idx="51095">
                  <c:v>7.8452129999999993</c:v>
                </c:pt>
                <c:pt idx="51096">
                  <c:v>7.8469069999999999</c:v>
                </c:pt>
                <c:pt idx="51097">
                  <c:v>7.8587500000000006</c:v>
                </c:pt>
                <c:pt idx="51098">
                  <c:v>7.8584999999999994</c:v>
                </c:pt>
                <c:pt idx="51099">
                  <c:v>7.856071</c:v>
                </c:pt>
                <c:pt idx="51100">
                  <c:v>7.8553250000000006</c:v>
                </c:pt>
                <c:pt idx="51101">
                  <c:v>7.8429339999999996</c:v>
                </c:pt>
                <c:pt idx="51102">
                  <c:v>7.8417440000000003</c:v>
                </c:pt>
                <c:pt idx="51103">
                  <c:v>7.8514219999999995</c:v>
                </c:pt>
                <c:pt idx="51104">
                  <c:v>7.8491739999999997</c:v>
                </c:pt>
                <c:pt idx="51105">
                  <c:v>7.844951</c:v>
                </c:pt>
                <c:pt idx="51106">
                  <c:v>7.8518530000000002</c:v>
                </c:pt>
                <c:pt idx="51107">
                  <c:v>7.8547279999999997</c:v>
                </c:pt>
                <c:pt idx="51108">
                  <c:v>7.8466699999999996</c:v>
                </c:pt>
                <c:pt idx="51109">
                  <c:v>7.8484090000000002</c:v>
                </c:pt>
                <c:pt idx="51110">
                  <c:v>7.8528900000000004</c:v>
                </c:pt>
                <c:pt idx="51111">
                  <c:v>7.846349</c:v>
                </c:pt>
                <c:pt idx="51112">
                  <c:v>7.8470230000000001</c:v>
                </c:pt>
                <c:pt idx="51113">
                  <c:v>7.8531960000000005</c:v>
                </c:pt>
                <c:pt idx="51114">
                  <c:v>7.8508440000000004</c:v>
                </c:pt>
                <c:pt idx="51115">
                  <c:v>7.8469719999999992</c:v>
                </c:pt>
                <c:pt idx="51116">
                  <c:v>7.8504480000000001</c:v>
                </c:pt>
                <c:pt idx="51117">
                  <c:v>7.8523980000000009</c:v>
                </c:pt>
                <c:pt idx="51118">
                  <c:v>7.8512839999999997</c:v>
                </c:pt>
                <c:pt idx="51119">
                  <c:v>7.8541699999999999</c:v>
                </c:pt>
                <c:pt idx="51120">
                  <c:v>7.8492660000000001</c:v>
                </c:pt>
                <c:pt idx="51121">
                  <c:v>7.8430759999999999</c:v>
                </c:pt>
                <c:pt idx="51122">
                  <c:v>7.8491710000000001</c:v>
                </c:pt>
                <c:pt idx="51123">
                  <c:v>7.8552569999999999</c:v>
                </c:pt>
                <c:pt idx="51124">
                  <c:v>7.8518089999999994</c:v>
                </c:pt>
                <c:pt idx="51125">
                  <c:v>7.8476569999999999</c:v>
                </c:pt>
                <c:pt idx="51126">
                  <c:v>7.8529890000000009</c:v>
                </c:pt>
                <c:pt idx="51127">
                  <c:v>7.8567079999999994</c:v>
                </c:pt>
                <c:pt idx="51128">
                  <c:v>7.8546639999999996</c:v>
                </c:pt>
                <c:pt idx="51129">
                  <c:v>7.8553759999999997</c:v>
                </c:pt>
                <c:pt idx="51130">
                  <c:v>7.8548790000000004</c:v>
                </c:pt>
                <c:pt idx="51131">
                  <c:v>7.8556720000000002</c:v>
                </c:pt>
                <c:pt idx="51132">
                  <c:v>7.8576309999999996</c:v>
                </c:pt>
                <c:pt idx="51133">
                  <c:v>7.8578650000000003</c:v>
                </c:pt>
                <c:pt idx="51134">
                  <c:v>7.8522619999999996</c:v>
                </c:pt>
                <c:pt idx="51135">
                  <c:v>7.8496269999999999</c:v>
                </c:pt>
                <c:pt idx="51136">
                  <c:v>7.8610000000000007</c:v>
                </c:pt>
                <c:pt idx="51137">
                  <c:v>7.8632980000000003</c:v>
                </c:pt>
                <c:pt idx="51138">
                  <c:v>7.8568200000000008</c:v>
                </c:pt>
                <c:pt idx="51139">
                  <c:v>7.8597640000000002</c:v>
                </c:pt>
                <c:pt idx="51140">
                  <c:v>7.8599429999999995</c:v>
                </c:pt>
                <c:pt idx="51141">
                  <c:v>7.8532569999999993</c:v>
                </c:pt>
                <c:pt idx="51142">
                  <c:v>7.8516379999999995</c:v>
                </c:pt>
                <c:pt idx="51143">
                  <c:v>7.8552549999999997</c:v>
                </c:pt>
                <c:pt idx="51144">
                  <c:v>7.8532170000000008</c:v>
                </c:pt>
                <c:pt idx="51145">
                  <c:v>7.8537470000000003</c:v>
                </c:pt>
                <c:pt idx="51146">
                  <c:v>7.8584370000000003</c:v>
                </c:pt>
                <c:pt idx="51147">
                  <c:v>7.8514280000000003</c:v>
                </c:pt>
                <c:pt idx="51148">
                  <c:v>7.8497749999999993</c:v>
                </c:pt>
                <c:pt idx="51149">
                  <c:v>7.860322</c:v>
                </c:pt>
                <c:pt idx="51150">
                  <c:v>7.8613540000000004</c:v>
                </c:pt>
                <c:pt idx="51151">
                  <c:v>7.8537300000000005</c:v>
                </c:pt>
                <c:pt idx="51152">
                  <c:v>7.8545599999999993</c:v>
                </c:pt>
                <c:pt idx="51153">
                  <c:v>7.8596590000000006</c:v>
                </c:pt>
                <c:pt idx="51154">
                  <c:v>7.8528640000000003</c:v>
                </c:pt>
                <c:pt idx="51155">
                  <c:v>7.8512149999999998</c:v>
                </c:pt>
                <c:pt idx="51156">
                  <c:v>7.8599859999999993</c:v>
                </c:pt>
                <c:pt idx="51157">
                  <c:v>7.8592639999999996</c:v>
                </c:pt>
                <c:pt idx="51158">
                  <c:v>7.8585419999999999</c:v>
                </c:pt>
                <c:pt idx="51159">
                  <c:v>7.8598669999999995</c:v>
                </c:pt>
                <c:pt idx="51160">
                  <c:v>7.8563580000000002</c:v>
                </c:pt>
                <c:pt idx="51161">
                  <c:v>7.8590269999999993</c:v>
                </c:pt>
                <c:pt idx="51162">
                  <c:v>7.8666699999999992</c:v>
                </c:pt>
                <c:pt idx="51163">
                  <c:v>7.8610240000000005</c:v>
                </c:pt>
                <c:pt idx="51164">
                  <c:v>7.8501899999999996</c:v>
                </c:pt>
                <c:pt idx="51165">
                  <c:v>7.8589350000000007</c:v>
                </c:pt>
                <c:pt idx="51166">
                  <c:v>7.8659090000000003</c:v>
                </c:pt>
                <c:pt idx="51167">
                  <c:v>7.8529079999999993</c:v>
                </c:pt>
                <c:pt idx="51168">
                  <c:v>7.8549389999999999</c:v>
                </c:pt>
                <c:pt idx="51169">
                  <c:v>7.8690890000000007</c:v>
                </c:pt>
                <c:pt idx="51170">
                  <c:v>7.8647950000000009</c:v>
                </c:pt>
                <c:pt idx="51171">
                  <c:v>7.8575689999999998</c:v>
                </c:pt>
                <c:pt idx="51172">
                  <c:v>7.8639980000000005</c:v>
                </c:pt>
                <c:pt idx="51173">
                  <c:v>7.8633629999999997</c:v>
                </c:pt>
                <c:pt idx="51174">
                  <c:v>7.8558009999999996</c:v>
                </c:pt>
                <c:pt idx="51175">
                  <c:v>7.8641760000000005</c:v>
                </c:pt>
                <c:pt idx="51176">
                  <c:v>7.8645130000000005</c:v>
                </c:pt>
                <c:pt idx="51177">
                  <c:v>7.8521870000000007</c:v>
                </c:pt>
                <c:pt idx="51178">
                  <c:v>7.8600779999999997</c:v>
                </c:pt>
                <c:pt idx="51179">
                  <c:v>7.8680789999999998</c:v>
                </c:pt>
                <c:pt idx="51180">
                  <c:v>7.8607580000000006</c:v>
                </c:pt>
                <c:pt idx="51181">
                  <c:v>7.8590730000000004</c:v>
                </c:pt>
                <c:pt idx="51182">
                  <c:v>7.8643450000000001</c:v>
                </c:pt>
                <c:pt idx="51183">
                  <c:v>7.8624200000000002</c:v>
                </c:pt>
                <c:pt idx="51184">
                  <c:v>7.8588769999999997</c:v>
                </c:pt>
                <c:pt idx="51185">
                  <c:v>7.8654229999999998</c:v>
                </c:pt>
                <c:pt idx="51186">
                  <c:v>7.8637960000000007</c:v>
                </c:pt>
                <c:pt idx="51187">
                  <c:v>7.8565240000000003</c:v>
                </c:pt>
                <c:pt idx="51188">
                  <c:v>7.8589249999999993</c:v>
                </c:pt>
                <c:pt idx="51189">
                  <c:v>7.8631159999999998</c:v>
                </c:pt>
                <c:pt idx="51190">
                  <c:v>7.8669159999999998</c:v>
                </c:pt>
                <c:pt idx="51191">
                  <c:v>7.8671439999999997</c:v>
                </c:pt>
                <c:pt idx="51192">
                  <c:v>7.8676639999999995</c:v>
                </c:pt>
                <c:pt idx="51193">
                  <c:v>7.869624</c:v>
                </c:pt>
                <c:pt idx="51194">
                  <c:v>7.869453</c:v>
                </c:pt>
                <c:pt idx="51195">
                  <c:v>7.8695310000000003</c:v>
                </c:pt>
                <c:pt idx="51196">
                  <c:v>7.867051</c:v>
                </c:pt>
                <c:pt idx="51197">
                  <c:v>7.8660429999999995</c:v>
                </c:pt>
                <c:pt idx="51198">
                  <c:v>7.8648140000000009</c:v>
                </c:pt>
                <c:pt idx="51199">
                  <c:v>7.8631829999999994</c:v>
                </c:pt>
                <c:pt idx="51200">
                  <c:v>7.8651719999999994</c:v>
                </c:pt>
                <c:pt idx="51201">
                  <c:v>7.8664740000000002</c:v>
                </c:pt>
                <c:pt idx="51202">
                  <c:v>7.8702710000000007</c:v>
                </c:pt>
                <c:pt idx="51203">
                  <c:v>7.8684320000000003</c:v>
                </c:pt>
                <c:pt idx="51204">
                  <c:v>7.8639159999999997</c:v>
                </c:pt>
                <c:pt idx="51205">
                  <c:v>7.8695889999999995</c:v>
                </c:pt>
                <c:pt idx="51206">
                  <c:v>7.8671589999999991</c:v>
                </c:pt>
                <c:pt idx="51207">
                  <c:v>7.8604310000000002</c:v>
                </c:pt>
                <c:pt idx="51208">
                  <c:v>7.8664480000000001</c:v>
                </c:pt>
                <c:pt idx="51209">
                  <c:v>7.8729549999999993</c:v>
                </c:pt>
                <c:pt idx="51210">
                  <c:v>7.8662969999999994</c:v>
                </c:pt>
                <c:pt idx="51211">
                  <c:v>7.8622870000000002</c:v>
                </c:pt>
                <c:pt idx="51212">
                  <c:v>7.8663030000000003</c:v>
                </c:pt>
                <c:pt idx="51213">
                  <c:v>7.863467</c:v>
                </c:pt>
                <c:pt idx="51214">
                  <c:v>7.8637359999999994</c:v>
                </c:pt>
                <c:pt idx="51215">
                  <c:v>7.8679830000000006</c:v>
                </c:pt>
                <c:pt idx="51216">
                  <c:v>7.86571</c:v>
                </c:pt>
                <c:pt idx="51217">
                  <c:v>7.8676370000000002</c:v>
                </c:pt>
                <c:pt idx="51218">
                  <c:v>7.8766960000000008</c:v>
                </c:pt>
                <c:pt idx="51219">
                  <c:v>7.8767899999999997</c:v>
                </c:pt>
                <c:pt idx="51220">
                  <c:v>7.8634409999999999</c:v>
                </c:pt>
                <c:pt idx="51221">
                  <c:v>7.8609530000000003</c:v>
                </c:pt>
                <c:pt idx="51222">
                  <c:v>7.8690709999999999</c:v>
                </c:pt>
                <c:pt idx="51223">
                  <c:v>7.8659490000000005</c:v>
                </c:pt>
                <c:pt idx="51224">
                  <c:v>7.8635839999999995</c:v>
                </c:pt>
                <c:pt idx="51225">
                  <c:v>7.8693349999999995</c:v>
                </c:pt>
                <c:pt idx="51226">
                  <c:v>7.8708670000000005</c:v>
                </c:pt>
                <c:pt idx="51227">
                  <c:v>7.8712490000000006</c:v>
                </c:pt>
                <c:pt idx="51228">
                  <c:v>7.8731179999999998</c:v>
                </c:pt>
                <c:pt idx="51229">
                  <c:v>7.868741</c:v>
                </c:pt>
                <c:pt idx="51230">
                  <c:v>7.8674839999999993</c:v>
                </c:pt>
                <c:pt idx="51231">
                  <c:v>7.8785570000000007</c:v>
                </c:pt>
                <c:pt idx="51232">
                  <c:v>7.8775119999999994</c:v>
                </c:pt>
                <c:pt idx="51233">
                  <c:v>7.8645829999999997</c:v>
                </c:pt>
                <c:pt idx="51234">
                  <c:v>7.8681929999999998</c:v>
                </c:pt>
                <c:pt idx="51235">
                  <c:v>7.8755389999999998</c:v>
                </c:pt>
                <c:pt idx="51236">
                  <c:v>7.8706289999999992</c:v>
                </c:pt>
                <c:pt idx="51237">
                  <c:v>7.8695120000000003</c:v>
                </c:pt>
                <c:pt idx="51238">
                  <c:v>7.8759899999999998</c:v>
                </c:pt>
                <c:pt idx="51239">
                  <c:v>7.8751490000000004</c:v>
                </c:pt>
                <c:pt idx="51240">
                  <c:v>7.8707320000000003</c:v>
                </c:pt>
                <c:pt idx="51241">
                  <c:v>7.8732199999999999</c:v>
                </c:pt>
                <c:pt idx="51242">
                  <c:v>7.8728029999999993</c:v>
                </c:pt>
                <c:pt idx="51243">
                  <c:v>7.8739919999999994</c:v>
                </c:pt>
                <c:pt idx="51244">
                  <c:v>7.8833880000000001</c:v>
                </c:pt>
                <c:pt idx="51245">
                  <c:v>7.8790490000000002</c:v>
                </c:pt>
                <c:pt idx="51246">
                  <c:v>7.8629709999999999</c:v>
                </c:pt>
                <c:pt idx="51247">
                  <c:v>7.8642389999999995</c:v>
                </c:pt>
                <c:pt idx="51248">
                  <c:v>7.8745390000000004</c:v>
                </c:pt>
                <c:pt idx="51249">
                  <c:v>7.8682660000000002</c:v>
                </c:pt>
                <c:pt idx="51250">
                  <c:v>7.8636029999999995</c:v>
                </c:pt>
                <c:pt idx="51251">
                  <c:v>7.8743770000000008</c:v>
                </c:pt>
                <c:pt idx="51252">
                  <c:v>7.8773009999999992</c:v>
                </c:pt>
                <c:pt idx="51253">
                  <c:v>7.8740939999999995</c:v>
                </c:pt>
                <c:pt idx="51254">
                  <c:v>7.876512</c:v>
                </c:pt>
                <c:pt idx="51255">
                  <c:v>7.8752130000000005</c:v>
                </c:pt>
                <c:pt idx="51256">
                  <c:v>7.8719940000000008</c:v>
                </c:pt>
                <c:pt idx="51257">
                  <c:v>7.8788929999999997</c:v>
                </c:pt>
                <c:pt idx="51258">
                  <c:v>7.8826149999999995</c:v>
                </c:pt>
                <c:pt idx="51259">
                  <c:v>7.8744669999999992</c:v>
                </c:pt>
                <c:pt idx="51260">
                  <c:v>7.8729849999999999</c:v>
                </c:pt>
                <c:pt idx="51261">
                  <c:v>7.8804049999999997</c:v>
                </c:pt>
                <c:pt idx="51262">
                  <c:v>7.8798189999999995</c:v>
                </c:pt>
                <c:pt idx="51263">
                  <c:v>7.8745999999999992</c:v>
                </c:pt>
                <c:pt idx="51264">
                  <c:v>7.8735649999999993</c:v>
                </c:pt>
                <c:pt idx="51265">
                  <c:v>7.874765</c:v>
                </c:pt>
                <c:pt idx="51266">
                  <c:v>7.875299</c:v>
                </c:pt>
                <c:pt idx="51267">
                  <c:v>7.8795359999999999</c:v>
                </c:pt>
                <c:pt idx="51268">
                  <c:v>7.8822519999999994</c:v>
                </c:pt>
                <c:pt idx="51269">
                  <c:v>7.871734</c:v>
                </c:pt>
                <c:pt idx="51270">
                  <c:v>7.8720940000000006</c:v>
                </c:pt>
                <c:pt idx="51271">
                  <c:v>7.8857239999999997</c:v>
                </c:pt>
                <c:pt idx="51272">
                  <c:v>7.8817229999999991</c:v>
                </c:pt>
                <c:pt idx="51273">
                  <c:v>7.8695970000000006</c:v>
                </c:pt>
                <c:pt idx="51274">
                  <c:v>7.8686550000000004</c:v>
                </c:pt>
                <c:pt idx="51275">
                  <c:v>7.8739179999999998</c:v>
                </c:pt>
                <c:pt idx="51276">
                  <c:v>7.8752119999999994</c:v>
                </c:pt>
                <c:pt idx="51277">
                  <c:v>7.8750420000000005</c:v>
                </c:pt>
                <c:pt idx="51278">
                  <c:v>7.8791239999999991</c:v>
                </c:pt>
                <c:pt idx="51279">
                  <c:v>7.8775600000000008</c:v>
                </c:pt>
                <c:pt idx="51280">
                  <c:v>7.8804649999999992</c:v>
                </c:pt>
                <c:pt idx="51281">
                  <c:v>7.8880180000000006</c:v>
                </c:pt>
                <c:pt idx="51282">
                  <c:v>7.8821150000000006</c:v>
                </c:pt>
                <c:pt idx="51283">
                  <c:v>7.8780640000000002</c:v>
                </c:pt>
                <c:pt idx="51284">
                  <c:v>7.8859739999999992</c:v>
                </c:pt>
                <c:pt idx="51285">
                  <c:v>7.8832140000000006</c:v>
                </c:pt>
                <c:pt idx="51286">
                  <c:v>7.8714410000000008</c:v>
                </c:pt>
                <c:pt idx="51287">
                  <c:v>7.8753770000000003</c:v>
                </c:pt>
                <c:pt idx="51288">
                  <c:v>7.8819119999999998</c:v>
                </c:pt>
                <c:pt idx="51289">
                  <c:v>7.8759619999999995</c:v>
                </c:pt>
                <c:pt idx="51290">
                  <c:v>7.8787269999999996</c:v>
                </c:pt>
                <c:pt idx="51291">
                  <c:v>7.8849839999999993</c:v>
                </c:pt>
                <c:pt idx="51292">
                  <c:v>7.8811219999999995</c:v>
                </c:pt>
                <c:pt idx="51293">
                  <c:v>7.8774809999999995</c:v>
                </c:pt>
                <c:pt idx="51294">
                  <c:v>7.8813469999999999</c:v>
                </c:pt>
                <c:pt idx="51295">
                  <c:v>7.8821639999999995</c:v>
                </c:pt>
                <c:pt idx="51296">
                  <c:v>7.875197</c:v>
                </c:pt>
                <c:pt idx="51297">
                  <c:v>7.8794810000000002</c:v>
                </c:pt>
                <c:pt idx="51298">
                  <c:v>7.8828300000000002</c:v>
                </c:pt>
                <c:pt idx="51299">
                  <c:v>7.8786039999999993</c:v>
                </c:pt>
                <c:pt idx="51300">
                  <c:v>7.8853500000000007</c:v>
                </c:pt>
                <c:pt idx="51301">
                  <c:v>7.8883329999999994</c:v>
                </c:pt>
                <c:pt idx="51302">
                  <c:v>7.8848420000000008</c:v>
                </c:pt>
                <c:pt idx="51303">
                  <c:v>7.8872009999999992</c:v>
                </c:pt>
                <c:pt idx="51304">
                  <c:v>7.8914950000000008</c:v>
                </c:pt>
                <c:pt idx="51305">
                  <c:v>7.8883810000000008</c:v>
                </c:pt>
                <c:pt idx="51306">
                  <c:v>7.8848579999999995</c:v>
                </c:pt>
                <c:pt idx="51307">
                  <c:v>7.8875879999999992</c:v>
                </c:pt>
                <c:pt idx="51308">
                  <c:v>7.8790030000000009</c:v>
                </c:pt>
                <c:pt idx="51309">
                  <c:v>7.8722309999999993</c:v>
                </c:pt>
                <c:pt idx="51310">
                  <c:v>7.8836820000000003</c:v>
                </c:pt>
                <c:pt idx="51311">
                  <c:v>7.8874259999999996</c:v>
                </c:pt>
                <c:pt idx="51312">
                  <c:v>7.8805340000000008</c:v>
                </c:pt>
                <c:pt idx="51313">
                  <c:v>7.8808089999999993</c:v>
                </c:pt>
                <c:pt idx="51314">
                  <c:v>7.8872800000000005</c:v>
                </c:pt>
                <c:pt idx="51315">
                  <c:v>7.8872540000000004</c:v>
                </c:pt>
                <c:pt idx="51316">
                  <c:v>7.8860510000000001</c:v>
                </c:pt>
                <c:pt idx="51317">
                  <c:v>7.8872990000000005</c:v>
                </c:pt>
                <c:pt idx="51318">
                  <c:v>7.8819269999999992</c:v>
                </c:pt>
                <c:pt idx="51319">
                  <c:v>7.8818549999999998</c:v>
                </c:pt>
                <c:pt idx="51320">
                  <c:v>7.8838559999999998</c:v>
                </c:pt>
                <c:pt idx="51321">
                  <c:v>7.8809500000000003</c:v>
                </c:pt>
                <c:pt idx="51322">
                  <c:v>7.8808559999999996</c:v>
                </c:pt>
                <c:pt idx="51323">
                  <c:v>7.8826110000000007</c:v>
                </c:pt>
                <c:pt idx="51324">
                  <c:v>7.8863240000000001</c:v>
                </c:pt>
                <c:pt idx="51325">
                  <c:v>7.8852919999999997</c:v>
                </c:pt>
                <c:pt idx="51326">
                  <c:v>7.8872769999999992</c:v>
                </c:pt>
                <c:pt idx="51327">
                  <c:v>7.8914709999999992</c:v>
                </c:pt>
                <c:pt idx="51328">
                  <c:v>7.8845949999999991</c:v>
                </c:pt>
                <c:pt idx="51329">
                  <c:v>7.8830819999999999</c:v>
                </c:pt>
                <c:pt idx="51330">
                  <c:v>7.8899030000000003</c:v>
                </c:pt>
                <c:pt idx="51331">
                  <c:v>7.8918330000000001</c:v>
                </c:pt>
                <c:pt idx="51332">
                  <c:v>7.8895409999999995</c:v>
                </c:pt>
                <c:pt idx="51333">
                  <c:v>7.8868600000000004</c:v>
                </c:pt>
                <c:pt idx="51334">
                  <c:v>7.8859919999999999</c:v>
                </c:pt>
                <c:pt idx="51335">
                  <c:v>7.8850300000000004</c:v>
                </c:pt>
                <c:pt idx="51336">
                  <c:v>7.886177</c:v>
                </c:pt>
                <c:pt idx="51337">
                  <c:v>7.8852089999999997</c:v>
                </c:pt>
                <c:pt idx="51338">
                  <c:v>7.8840649999999997</c:v>
                </c:pt>
                <c:pt idx="51339">
                  <c:v>7.8907360000000004</c:v>
                </c:pt>
                <c:pt idx="51340">
                  <c:v>7.899127</c:v>
                </c:pt>
                <c:pt idx="51341">
                  <c:v>7.8986739999999998</c:v>
                </c:pt>
                <c:pt idx="51342">
                  <c:v>7.8903149999999993</c:v>
                </c:pt>
                <c:pt idx="51343">
                  <c:v>7.8876659999999994</c:v>
                </c:pt>
                <c:pt idx="51344">
                  <c:v>7.8896809999999995</c:v>
                </c:pt>
                <c:pt idx="51345">
                  <c:v>7.887696</c:v>
                </c:pt>
                <c:pt idx="51346">
                  <c:v>7.8901679999999992</c:v>
                </c:pt>
                <c:pt idx="51347">
                  <c:v>7.8973209999999998</c:v>
                </c:pt>
                <c:pt idx="51348">
                  <c:v>7.896134</c:v>
                </c:pt>
                <c:pt idx="51349">
                  <c:v>7.8879660000000005</c:v>
                </c:pt>
                <c:pt idx="51350">
                  <c:v>7.8872619999999998</c:v>
                </c:pt>
                <c:pt idx="51351">
                  <c:v>7.8896999999999995</c:v>
                </c:pt>
                <c:pt idx="51352">
                  <c:v>7.8852869999999999</c:v>
                </c:pt>
                <c:pt idx="51353">
                  <c:v>7.8884380000000007</c:v>
                </c:pt>
                <c:pt idx="51354">
                  <c:v>7.8923079999999999</c:v>
                </c:pt>
                <c:pt idx="51355">
                  <c:v>7.8876390000000001</c:v>
                </c:pt>
                <c:pt idx="51356">
                  <c:v>7.8897949999999994</c:v>
                </c:pt>
                <c:pt idx="51357">
                  <c:v>7.8924319999999994</c:v>
                </c:pt>
                <c:pt idx="51358">
                  <c:v>7.8889300000000002</c:v>
                </c:pt>
                <c:pt idx="51359">
                  <c:v>7.8890639999999994</c:v>
                </c:pt>
                <c:pt idx="51360">
                  <c:v>7.8934259999999998</c:v>
                </c:pt>
                <c:pt idx="51361">
                  <c:v>7.8888999999999996</c:v>
                </c:pt>
                <c:pt idx="51362">
                  <c:v>7.883127</c:v>
                </c:pt>
                <c:pt idx="51363">
                  <c:v>7.8918870000000005</c:v>
                </c:pt>
                <c:pt idx="51364">
                  <c:v>7.8932219999999997</c:v>
                </c:pt>
                <c:pt idx="51365">
                  <c:v>7.8882200000000005</c:v>
                </c:pt>
                <c:pt idx="51366">
                  <c:v>7.8927460000000007</c:v>
                </c:pt>
                <c:pt idx="51367">
                  <c:v>7.8939889999999995</c:v>
                </c:pt>
                <c:pt idx="51368">
                  <c:v>7.8947160000000007</c:v>
                </c:pt>
                <c:pt idx="51369">
                  <c:v>7.9034410000000008</c:v>
                </c:pt>
                <c:pt idx="51370">
                  <c:v>7.9056750000000005</c:v>
                </c:pt>
                <c:pt idx="51371">
                  <c:v>7.8921740000000007</c:v>
                </c:pt>
                <c:pt idx="51372">
                  <c:v>7.8892530000000001</c:v>
                </c:pt>
                <c:pt idx="51373">
                  <c:v>7.8985780000000005</c:v>
                </c:pt>
                <c:pt idx="51374">
                  <c:v>7.8939050000000002</c:v>
                </c:pt>
                <c:pt idx="51375">
                  <c:v>7.8897820000000003</c:v>
                </c:pt>
                <c:pt idx="51376">
                  <c:v>7.896585</c:v>
                </c:pt>
                <c:pt idx="51377">
                  <c:v>7.8989119999999993</c:v>
                </c:pt>
                <c:pt idx="51378">
                  <c:v>7.897672</c:v>
                </c:pt>
                <c:pt idx="51379">
                  <c:v>7.9008870000000009</c:v>
                </c:pt>
                <c:pt idx="51380">
                  <c:v>7.9027130000000003</c:v>
                </c:pt>
                <c:pt idx="51381">
                  <c:v>7.8954730000000009</c:v>
                </c:pt>
                <c:pt idx="51382">
                  <c:v>7.8951530000000005</c:v>
                </c:pt>
                <c:pt idx="51383">
                  <c:v>7.8972800000000003</c:v>
                </c:pt>
                <c:pt idx="51384">
                  <c:v>7.8890550000000008</c:v>
                </c:pt>
                <c:pt idx="51385">
                  <c:v>7.8918630000000007</c:v>
                </c:pt>
                <c:pt idx="51386">
                  <c:v>7.9000059999999994</c:v>
                </c:pt>
                <c:pt idx="51387">
                  <c:v>7.8972610000000003</c:v>
                </c:pt>
                <c:pt idx="51388">
                  <c:v>7.8955029999999997</c:v>
                </c:pt>
                <c:pt idx="51389">
                  <c:v>7.9015020000000007</c:v>
                </c:pt>
                <c:pt idx="51390">
                  <c:v>7.9037190000000006</c:v>
                </c:pt>
                <c:pt idx="51391">
                  <c:v>7.8969480000000001</c:v>
                </c:pt>
                <c:pt idx="51392">
                  <c:v>7.8977179999999993</c:v>
                </c:pt>
                <c:pt idx="51393">
                  <c:v>7.8997810000000008</c:v>
                </c:pt>
                <c:pt idx="51394">
                  <c:v>7.8912169999999993</c:v>
                </c:pt>
                <c:pt idx="51395">
                  <c:v>7.8883519999999994</c:v>
                </c:pt>
                <c:pt idx="51396">
                  <c:v>7.8916599999999999</c:v>
                </c:pt>
                <c:pt idx="51397">
                  <c:v>7.8910990000000005</c:v>
                </c:pt>
                <c:pt idx="51398">
                  <c:v>7.8921530000000004</c:v>
                </c:pt>
                <c:pt idx="51399">
                  <c:v>7.8994999999999997</c:v>
                </c:pt>
                <c:pt idx="51400">
                  <c:v>7.9041370000000004</c:v>
                </c:pt>
                <c:pt idx="51401">
                  <c:v>7.9023330000000005</c:v>
                </c:pt>
                <c:pt idx="51402">
                  <c:v>7.9087829999999997</c:v>
                </c:pt>
                <c:pt idx="51403">
                  <c:v>7.9094230000000003</c:v>
                </c:pt>
                <c:pt idx="51404">
                  <c:v>7.9010169999999995</c:v>
                </c:pt>
                <c:pt idx="51405">
                  <c:v>7.9056010000000008</c:v>
                </c:pt>
                <c:pt idx="51406">
                  <c:v>7.9079130000000006</c:v>
                </c:pt>
                <c:pt idx="51407">
                  <c:v>7.8973329999999997</c:v>
                </c:pt>
                <c:pt idx="51408">
                  <c:v>7.8958619999999993</c:v>
                </c:pt>
                <c:pt idx="51409">
                  <c:v>7.9046749999999992</c:v>
                </c:pt>
                <c:pt idx="51410">
                  <c:v>7.904814</c:v>
                </c:pt>
                <c:pt idx="51411">
                  <c:v>7.8999050000000004</c:v>
                </c:pt>
                <c:pt idx="51412">
                  <c:v>7.9014790000000001</c:v>
                </c:pt>
                <c:pt idx="51413">
                  <c:v>7.9039280000000005</c:v>
                </c:pt>
                <c:pt idx="51414">
                  <c:v>7.9005679999999998</c:v>
                </c:pt>
                <c:pt idx="51415">
                  <c:v>7.8976810000000004</c:v>
                </c:pt>
                <c:pt idx="51416">
                  <c:v>7.8956560000000007</c:v>
                </c:pt>
                <c:pt idx="51417">
                  <c:v>7.8966069999999995</c:v>
                </c:pt>
                <c:pt idx="51418">
                  <c:v>7.9033890000000007</c:v>
                </c:pt>
                <c:pt idx="51419">
                  <c:v>7.9066349999999996</c:v>
                </c:pt>
                <c:pt idx="51420">
                  <c:v>7.8983220000000003</c:v>
                </c:pt>
                <c:pt idx="51421">
                  <c:v>7.8960919999999994</c:v>
                </c:pt>
                <c:pt idx="51422">
                  <c:v>7.9051659999999995</c:v>
                </c:pt>
                <c:pt idx="51423">
                  <c:v>7.9037600000000001</c:v>
                </c:pt>
                <c:pt idx="51424">
                  <c:v>7.8971820000000008</c:v>
                </c:pt>
                <c:pt idx="51425">
                  <c:v>7.8996840000000006</c:v>
                </c:pt>
                <c:pt idx="51426">
                  <c:v>7.9029360000000004</c:v>
                </c:pt>
                <c:pt idx="51427">
                  <c:v>7.9002119999999998</c:v>
                </c:pt>
                <c:pt idx="51428">
                  <c:v>7.9028890000000001</c:v>
                </c:pt>
                <c:pt idx="51429">
                  <c:v>7.9071759999999998</c:v>
                </c:pt>
                <c:pt idx="51430">
                  <c:v>7.898161</c:v>
                </c:pt>
                <c:pt idx="51431">
                  <c:v>7.8961240000000004</c:v>
                </c:pt>
                <c:pt idx="51432">
                  <c:v>7.9052980000000002</c:v>
                </c:pt>
                <c:pt idx="51433">
                  <c:v>7.9039549999999998</c:v>
                </c:pt>
                <c:pt idx="51434">
                  <c:v>7.9033639999999998</c:v>
                </c:pt>
                <c:pt idx="51435">
                  <c:v>7.9104019999999995</c:v>
                </c:pt>
                <c:pt idx="51436">
                  <c:v>7.9063330000000001</c:v>
                </c:pt>
                <c:pt idx="51437">
                  <c:v>7.8972540000000002</c:v>
                </c:pt>
                <c:pt idx="51438">
                  <c:v>7.9038799999999991</c:v>
                </c:pt>
                <c:pt idx="51439">
                  <c:v>7.9098269999999999</c:v>
                </c:pt>
                <c:pt idx="51440">
                  <c:v>7.9007470000000009</c:v>
                </c:pt>
                <c:pt idx="51441">
                  <c:v>7.9031579999999995</c:v>
                </c:pt>
                <c:pt idx="51442">
                  <c:v>7.9091900000000006</c:v>
                </c:pt>
                <c:pt idx="51443">
                  <c:v>7.902056</c:v>
                </c:pt>
                <c:pt idx="51444">
                  <c:v>7.9026499999999995</c:v>
                </c:pt>
                <c:pt idx="51445">
                  <c:v>7.9105889999999999</c:v>
                </c:pt>
                <c:pt idx="51446">
                  <c:v>7.9105869999999996</c:v>
                </c:pt>
                <c:pt idx="51447">
                  <c:v>7.9046620000000001</c:v>
                </c:pt>
                <c:pt idx="51448">
                  <c:v>7.9042379999999994</c:v>
                </c:pt>
                <c:pt idx="51449">
                  <c:v>7.9048020000000001</c:v>
                </c:pt>
                <c:pt idx="51450">
                  <c:v>7.9024780000000003</c:v>
                </c:pt>
                <c:pt idx="51451">
                  <c:v>7.9075939999999996</c:v>
                </c:pt>
                <c:pt idx="51452">
                  <c:v>7.9101520000000001</c:v>
                </c:pt>
                <c:pt idx="51453">
                  <c:v>7.9052659999999992</c:v>
                </c:pt>
                <c:pt idx="51454">
                  <c:v>7.9079250000000005</c:v>
                </c:pt>
                <c:pt idx="51455">
                  <c:v>7.9123619999999999</c:v>
                </c:pt>
                <c:pt idx="51456">
                  <c:v>7.9054800000000007</c:v>
                </c:pt>
                <c:pt idx="51457">
                  <c:v>7.9001330000000003</c:v>
                </c:pt>
                <c:pt idx="51458">
                  <c:v>7.9121860000000002</c:v>
                </c:pt>
                <c:pt idx="51459">
                  <c:v>7.9184900000000003</c:v>
                </c:pt>
                <c:pt idx="51460">
                  <c:v>7.9087610000000002</c:v>
                </c:pt>
                <c:pt idx="51461">
                  <c:v>7.9090360000000004</c:v>
                </c:pt>
                <c:pt idx="51462">
                  <c:v>7.9126630000000002</c:v>
                </c:pt>
                <c:pt idx="51463">
                  <c:v>7.9082690000000007</c:v>
                </c:pt>
                <c:pt idx="51464">
                  <c:v>7.9116070000000001</c:v>
                </c:pt>
                <c:pt idx="51465">
                  <c:v>7.9128889999999998</c:v>
                </c:pt>
                <c:pt idx="51466">
                  <c:v>7.9049689999999995</c:v>
                </c:pt>
                <c:pt idx="51467">
                  <c:v>7.9071210000000001</c:v>
                </c:pt>
                <c:pt idx="51468">
                  <c:v>7.9151129999999998</c:v>
                </c:pt>
                <c:pt idx="51469">
                  <c:v>7.908258</c:v>
                </c:pt>
                <c:pt idx="51470">
                  <c:v>7.9043379999999992</c:v>
                </c:pt>
                <c:pt idx="51471">
                  <c:v>7.9151299999999996</c:v>
                </c:pt>
                <c:pt idx="51472">
                  <c:v>7.9162459999999992</c:v>
                </c:pt>
                <c:pt idx="51473">
                  <c:v>7.9103349999999999</c:v>
                </c:pt>
                <c:pt idx="51474">
                  <c:v>7.9135690000000007</c:v>
                </c:pt>
                <c:pt idx="51475">
                  <c:v>7.9173589999999994</c:v>
                </c:pt>
                <c:pt idx="51476">
                  <c:v>7.9091989999999992</c:v>
                </c:pt>
                <c:pt idx="51477">
                  <c:v>7.9041809999999995</c:v>
                </c:pt>
                <c:pt idx="51478">
                  <c:v>7.9112910000000003</c:v>
                </c:pt>
                <c:pt idx="51479">
                  <c:v>7.9121089999999992</c:v>
                </c:pt>
                <c:pt idx="51480">
                  <c:v>7.9074050000000007</c:v>
                </c:pt>
                <c:pt idx="51481">
                  <c:v>7.9084140000000005</c:v>
                </c:pt>
                <c:pt idx="51482">
                  <c:v>7.9078920000000004</c:v>
                </c:pt>
                <c:pt idx="51483">
                  <c:v>7.9072890000000005</c:v>
                </c:pt>
                <c:pt idx="51484">
                  <c:v>7.9155519999999999</c:v>
                </c:pt>
                <c:pt idx="51485">
                  <c:v>7.9183339999999998</c:v>
                </c:pt>
                <c:pt idx="51486">
                  <c:v>7.9089200000000002</c:v>
                </c:pt>
                <c:pt idx="51487">
                  <c:v>7.9118270000000006</c:v>
                </c:pt>
                <c:pt idx="51488">
                  <c:v>7.9195650000000004</c:v>
                </c:pt>
                <c:pt idx="51489">
                  <c:v>7.9134080000000004</c:v>
                </c:pt>
                <c:pt idx="51490">
                  <c:v>7.910914</c:v>
                </c:pt>
                <c:pt idx="51491">
                  <c:v>7.9130939999999992</c:v>
                </c:pt>
                <c:pt idx="51492">
                  <c:v>7.9117010000000008</c:v>
                </c:pt>
                <c:pt idx="51493">
                  <c:v>7.9166329999999991</c:v>
                </c:pt>
                <c:pt idx="51494">
                  <c:v>7.9261839999999992</c:v>
                </c:pt>
                <c:pt idx="51495">
                  <c:v>7.921481</c:v>
                </c:pt>
                <c:pt idx="51496">
                  <c:v>7.9111100000000008</c:v>
                </c:pt>
                <c:pt idx="51497">
                  <c:v>7.9196240000000007</c:v>
                </c:pt>
                <c:pt idx="51498">
                  <c:v>7.9219050000000006</c:v>
                </c:pt>
                <c:pt idx="51499">
                  <c:v>7.9082709999999992</c:v>
                </c:pt>
                <c:pt idx="51500">
                  <c:v>7.9109309999999997</c:v>
                </c:pt>
                <c:pt idx="51501">
                  <c:v>7.9166080000000001</c:v>
                </c:pt>
                <c:pt idx="51502">
                  <c:v>7.911232</c:v>
                </c:pt>
                <c:pt idx="51503">
                  <c:v>7.9135019999999994</c:v>
                </c:pt>
                <c:pt idx="51504">
                  <c:v>7.9191710000000004</c:v>
                </c:pt>
                <c:pt idx="51505">
                  <c:v>7.9151790000000002</c:v>
                </c:pt>
                <c:pt idx="51506">
                  <c:v>7.9108789999999996</c:v>
                </c:pt>
                <c:pt idx="51507">
                  <c:v>7.9166629999999998</c:v>
                </c:pt>
                <c:pt idx="51508">
                  <c:v>7.9179309999999994</c:v>
                </c:pt>
                <c:pt idx="51509">
                  <c:v>7.9119290000000007</c:v>
                </c:pt>
                <c:pt idx="51510">
                  <c:v>7.9142100000000006</c:v>
                </c:pt>
                <c:pt idx="51511">
                  <c:v>7.9175439999999995</c:v>
                </c:pt>
                <c:pt idx="51512">
                  <c:v>7.9143539999999994</c:v>
                </c:pt>
                <c:pt idx="51513">
                  <c:v>7.9147499999999997</c:v>
                </c:pt>
                <c:pt idx="51514">
                  <c:v>7.9227139999999991</c:v>
                </c:pt>
                <c:pt idx="51515">
                  <c:v>7.9205140000000007</c:v>
                </c:pt>
                <c:pt idx="51516">
                  <c:v>7.9143249999999998</c:v>
                </c:pt>
                <c:pt idx="51517">
                  <c:v>7.9228170000000002</c:v>
                </c:pt>
                <c:pt idx="51518">
                  <c:v>7.9255479999999991</c:v>
                </c:pt>
                <c:pt idx="51519">
                  <c:v>7.9194040000000001</c:v>
                </c:pt>
                <c:pt idx="51520">
                  <c:v>7.9198649999999997</c:v>
                </c:pt>
                <c:pt idx="51521">
                  <c:v>7.9180250000000001</c:v>
                </c:pt>
                <c:pt idx="51522">
                  <c:v>7.9152339999999999</c:v>
                </c:pt>
                <c:pt idx="51523">
                  <c:v>7.9222509999999993</c:v>
                </c:pt>
                <c:pt idx="51524">
                  <c:v>7.9274070000000005</c:v>
                </c:pt>
                <c:pt idx="51525">
                  <c:v>7.9181749999999997</c:v>
                </c:pt>
                <c:pt idx="51526">
                  <c:v>7.9142379999999992</c:v>
                </c:pt>
                <c:pt idx="51527">
                  <c:v>7.9216139999999999</c:v>
                </c:pt>
                <c:pt idx="51528">
                  <c:v>7.9188860000000005</c:v>
                </c:pt>
                <c:pt idx="51529">
                  <c:v>7.9173860000000005</c:v>
                </c:pt>
                <c:pt idx="51530">
                  <c:v>7.9202600000000007</c:v>
                </c:pt>
                <c:pt idx="51531">
                  <c:v>7.9139529999999993</c:v>
                </c:pt>
                <c:pt idx="51532">
                  <c:v>7.910819</c:v>
                </c:pt>
                <c:pt idx="51533">
                  <c:v>7.9205839999999998</c:v>
                </c:pt>
                <c:pt idx="51534">
                  <c:v>7.9278759999999995</c:v>
                </c:pt>
                <c:pt idx="51535">
                  <c:v>7.9231250000000006</c:v>
                </c:pt>
                <c:pt idx="51536">
                  <c:v>7.9240060000000003</c:v>
                </c:pt>
                <c:pt idx="51537">
                  <c:v>7.9294770000000003</c:v>
                </c:pt>
                <c:pt idx="51538">
                  <c:v>7.9252760000000002</c:v>
                </c:pt>
                <c:pt idx="51539">
                  <c:v>7.9217200000000005</c:v>
                </c:pt>
                <c:pt idx="51540">
                  <c:v>7.9250120000000006</c:v>
                </c:pt>
                <c:pt idx="51541">
                  <c:v>7.9276400000000002</c:v>
                </c:pt>
                <c:pt idx="51542">
                  <c:v>7.9200289999999995</c:v>
                </c:pt>
                <c:pt idx="51543">
                  <c:v>7.9153780000000005</c:v>
                </c:pt>
                <c:pt idx="51544">
                  <c:v>7.9228950000000005</c:v>
                </c:pt>
                <c:pt idx="51545">
                  <c:v>7.9214629999999993</c:v>
                </c:pt>
                <c:pt idx="51546">
                  <c:v>7.9208870000000005</c:v>
                </c:pt>
                <c:pt idx="51547">
                  <c:v>7.9281819999999996</c:v>
                </c:pt>
                <c:pt idx="51548">
                  <c:v>7.9272279999999995</c:v>
                </c:pt>
                <c:pt idx="51549">
                  <c:v>7.9256659999999997</c:v>
                </c:pt>
                <c:pt idx="51550">
                  <c:v>7.9307359999999996</c:v>
                </c:pt>
                <c:pt idx="51551">
                  <c:v>7.9280709999999992</c:v>
                </c:pt>
                <c:pt idx="51552">
                  <c:v>7.9176950000000001</c:v>
                </c:pt>
                <c:pt idx="51553">
                  <c:v>7.9209379999999996</c:v>
                </c:pt>
                <c:pt idx="51554">
                  <c:v>7.9283680000000007</c:v>
                </c:pt>
                <c:pt idx="51555">
                  <c:v>7.9215250000000008</c:v>
                </c:pt>
                <c:pt idx="51556">
                  <c:v>7.9218670000000007</c:v>
                </c:pt>
                <c:pt idx="51557">
                  <c:v>7.9277230000000003</c:v>
                </c:pt>
                <c:pt idx="51558">
                  <c:v>7.9243900000000007</c:v>
                </c:pt>
                <c:pt idx="51559">
                  <c:v>7.9246999999999996</c:v>
                </c:pt>
                <c:pt idx="51560">
                  <c:v>7.9303530000000002</c:v>
                </c:pt>
                <c:pt idx="51561">
                  <c:v>7.9257960000000001</c:v>
                </c:pt>
                <c:pt idx="51562">
                  <c:v>7.9203200000000002</c:v>
                </c:pt>
                <c:pt idx="51563">
                  <c:v>7.9262250000000005</c:v>
                </c:pt>
                <c:pt idx="51564">
                  <c:v>7.9227349999999994</c:v>
                </c:pt>
                <c:pt idx="51565">
                  <c:v>7.9148519999999998</c:v>
                </c:pt>
                <c:pt idx="51566">
                  <c:v>7.9199310000000001</c:v>
                </c:pt>
                <c:pt idx="51567">
                  <c:v>7.9223060000000007</c:v>
                </c:pt>
                <c:pt idx="51568">
                  <c:v>7.9210999999999991</c:v>
                </c:pt>
                <c:pt idx="51569">
                  <c:v>7.9252769999999995</c:v>
                </c:pt>
                <c:pt idx="51570">
                  <c:v>7.9281609999999993</c:v>
                </c:pt>
                <c:pt idx="51571">
                  <c:v>7.9266970000000008</c:v>
                </c:pt>
                <c:pt idx="51572">
                  <c:v>7.9300639999999998</c:v>
                </c:pt>
                <c:pt idx="51573">
                  <c:v>7.9355150000000005</c:v>
                </c:pt>
                <c:pt idx="51574">
                  <c:v>7.9320149999999998</c:v>
                </c:pt>
                <c:pt idx="51575">
                  <c:v>7.9302589999999995</c:v>
                </c:pt>
                <c:pt idx="51576">
                  <c:v>7.9359120000000001</c:v>
                </c:pt>
                <c:pt idx="51577">
                  <c:v>7.9369180000000004</c:v>
                </c:pt>
                <c:pt idx="51578">
                  <c:v>7.9304699999999997</c:v>
                </c:pt>
                <c:pt idx="51579">
                  <c:v>7.9283819999999992</c:v>
                </c:pt>
                <c:pt idx="51580">
                  <c:v>7.9350889999999996</c:v>
                </c:pt>
                <c:pt idx="51581">
                  <c:v>7.9326819999999998</c:v>
                </c:pt>
                <c:pt idx="51582">
                  <c:v>7.9255829999999996</c:v>
                </c:pt>
                <c:pt idx="51583">
                  <c:v>7.9298260000000003</c:v>
                </c:pt>
                <c:pt idx="51584">
                  <c:v>7.9261149999999994</c:v>
                </c:pt>
                <c:pt idx="51585">
                  <c:v>7.9217490000000002</c:v>
                </c:pt>
                <c:pt idx="51586">
                  <c:v>7.9311930000000004</c:v>
                </c:pt>
                <c:pt idx="51587">
                  <c:v>7.9310500000000008</c:v>
                </c:pt>
                <c:pt idx="51588">
                  <c:v>7.9227860000000003</c:v>
                </c:pt>
                <c:pt idx="51589">
                  <c:v>7.9255890000000004</c:v>
                </c:pt>
                <c:pt idx="51590">
                  <c:v>7.9290160000000007</c:v>
                </c:pt>
                <c:pt idx="51591">
                  <c:v>7.9288319999999999</c:v>
                </c:pt>
                <c:pt idx="51592">
                  <c:v>7.9354720000000007</c:v>
                </c:pt>
                <c:pt idx="51593">
                  <c:v>7.9378489999999999</c:v>
                </c:pt>
                <c:pt idx="51594">
                  <c:v>7.9294309999999992</c:v>
                </c:pt>
                <c:pt idx="51595">
                  <c:v>7.9316650000000006</c:v>
                </c:pt>
                <c:pt idx="51596">
                  <c:v>7.9390140000000002</c:v>
                </c:pt>
                <c:pt idx="51597">
                  <c:v>7.9346899999999998</c:v>
                </c:pt>
                <c:pt idx="51598">
                  <c:v>7.9282939999999993</c:v>
                </c:pt>
                <c:pt idx="51599">
                  <c:v>7.9278010000000005</c:v>
                </c:pt>
                <c:pt idx="51600">
                  <c:v>7.9327170000000002</c:v>
                </c:pt>
                <c:pt idx="51601">
                  <c:v>7.9314009999999993</c:v>
                </c:pt>
                <c:pt idx="51602">
                  <c:v>7.9271010000000004</c:v>
                </c:pt>
                <c:pt idx="51603">
                  <c:v>7.9293239999999994</c:v>
                </c:pt>
                <c:pt idx="51604">
                  <c:v>7.9297699999999995</c:v>
                </c:pt>
                <c:pt idx="51605">
                  <c:v>7.934431</c:v>
                </c:pt>
                <c:pt idx="51606">
                  <c:v>7.942221</c:v>
                </c:pt>
                <c:pt idx="51607">
                  <c:v>7.9360169999999997</c:v>
                </c:pt>
                <c:pt idx="51608">
                  <c:v>7.9256060000000002</c:v>
                </c:pt>
                <c:pt idx="51609">
                  <c:v>7.9318240000000007</c:v>
                </c:pt>
                <c:pt idx="51610">
                  <c:v>7.9338999999999995</c:v>
                </c:pt>
                <c:pt idx="51611">
                  <c:v>7.923235</c:v>
                </c:pt>
                <c:pt idx="51612">
                  <c:v>7.9270549999999993</c:v>
                </c:pt>
                <c:pt idx="51613">
                  <c:v>7.9340250000000001</c:v>
                </c:pt>
                <c:pt idx="51614">
                  <c:v>7.9337070000000001</c:v>
                </c:pt>
                <c:pt idx="51615">
                  <c:v>7.939921</c:v>
                </c:pt>
                <c:pt idx="51616">
                  <c:v>7.9418100000000003</c:v>
                </c:pt>
                <c:pt idx="51617">
                  <c:v>7.9328749999999992</c:v>
                </c:pt>
                <c:pt idx="51618">
                  <c:v>7.9316790000000008</c:v>
                </c:pt>
                <c:pt idx="51619">
                  <c:v>7.9381310000000003</c:v>
                </c:pt>
                <c:pt idx="51620">
                  <c:v>7.9357050000000005</c:v>
                </c:pt>
                <c:pt idx="51621">
                  <c:v>7.9295439999999999</c:v>
                </c:pt>
                <c:pt idx="51622">
                  <c:v>7.9318069999999992</c:v>
                </c:pt>
                <c:pt idx="51623">
                  <c:v>7.9364690000000007</c:v>
                </c:pt>
                <c:pt idx="51624">
                  <c:v>7.9384219999999992</c:v>
                </c:pt>
                <c:pt idx="51625">
                  <c:v>7.9386860000000006</c:v>
                </c:pt>
                <c:pt idx="51626">
                  <c:v>7.9377379999999995</c:v>
                </c:pt>
                <c:pt idx="51627">
                  <c:v>7.9354910000000007</c:v>
                </c:pt>
                <c:pt idx="51628">
                  <c:v>7.9343819999999994</c:v>
                </c:pt>
                <c:pt idx="51629">
                  <c:v>7.9390040000000006</c:v>
                </c:pt>
                <c:pt idx="51630">
                  <c:v>7.9401980000000005</c:v>
                </c:pt>
                <c:pt idx="51631">
                  <c:v>7.9377800000000001</c:v>
                </c:pt>
                <c:pt idx="51632">
                  <c:v>7.9407370000000004</c:v>
                </c:pt>
                <c:pt idx="51633">
                  <c:v>7.939038</c:v>
                </c:pt>
                <c:pt idx="51634">
                  <c:v>7.9352450000000001</c:v>
                </c:pt>
                <c:pt idx="51635">
                  <c:v>7.9373710000000006</c:v>
                </c:pt>
                <c:pt idx="51636">
                  <c:v>7.9354910000000007</c:v>
                </c:pt>
                <c:pt idx="51637">
                  <c:v>7.9297909999999998</c:v>
                </c:pt>
                <c:pt idx="51638">
                  <c:v>7.9371200000000002</c:v>
                </c:pt>
                <c:pt idx="51639">
                  <c:v>7.9486589999999993</c:v>
                </c:pt>
                <c:pt idx="51640">
                  <c:v>7.939622</c:v>
                </c:pt>
                <c:pt idx="51641">
                  <c:v>7.932734</c:v>
                </c:pt>
                <c:pt idx="51642">
                  <c:v>7.9401779999999995</c:v>
                </c:pt>
                <c:pt idx="51643">
                  <c:v>7.9388470000000009</c:v>
                </c:pt>
                <c:pt idx="51644">
                  <c:v>7.9349769999999999</c:v>
                </c:pt>
                <c:pt idx="51645">
                  <c:v>7.9391189999999998</c:v>
                </c:pt>
                <c:pt idx="51646">
                  <c:v>7.9430730000000001</c:v>
                </c:pt>
                <c:pt idx="51647">
                  <c:v>7.9412669999999999</c:v>
                </c:pt>
                <c:pt idx="51648">
                  <c:v>7.9389120000000002</c:v>
                </c:pt>
                <c:pt idx="51649">
                  <c:v>7.942558</c:v>
                </c:pt>
                <c:pt idx="51650">
                  <c:v>7.9432829999999992</c:v>
                </c:pt>
                <c:pt idx="51651">
                  <c:v>7.9407069999999997</c:v>
                </c:pt>
                <c:pt idx="51652">
                  <c:v>7.9391649999999991</c:v>
                </c:pt>
                <c:pt idx="51653">
                  <c:v>7.9370670000000008</c:v>
                </c:pt>
                <c:pt idx="51654">
                  <c:v>7.9411120000000004</c:v>
                </c:pt>
                <c:pt idx="51655">
                  <c:v>7.9455050000000007</c:v>
                </c:pt>
                <c:pt idx="51656">
                  <c:v>7.9429630000000007</c:v>
                </c:pt>
                <c:pt idx="51657">
                  <c:v>7.9378700000000002</c:v>
                </c:pt>
                <c:pt idx="51658">
                  <c:v>7.9436479999999996</c:v>
                </c:pt>
                <c:pt idx="51659">
                  <c:v>7.9512009999999993</c:v>
                </c:pt>
                <c:pt idx="51660">
                  <c:v>7.9471179999999997</c:v>
                </c:pt>
                <c:pt idx="51661">
                  <c:v>7.9440150000000003</c:v>
                </c:pt>
                <c:pt idx="51662">
                  <c:v>7.9413490000000007</c:v>
                </c:pt>
                <c:pt idx="51663">
                  <c:v>7.9405070000000002</c:v>
                </c:pt>
                <c:pt idx="51664">
                  <c:v>7.9419029999999999</c:v>
                </c:pt>
                <c:pt idx="51665">
                  <c:v>7.9392610000000001</c:v>
                </c:pt>
                <c:pt idx="51666">
                  <c:v>7.9385829999999995</c:v>
                </c:pt>
                <c:pt idx="51667">
                  <c:v>7.9385169999999992</c:v>
                </c:pt>
                <c:pt idx="51668">
                  <c:v>7.9435249999999993</c:v>
                </c:pt>
                <c:pt idx="51669">
                  <c:v>7.9449740000000002</c:v>
                </c:pt>
                <c:pt idx="51670">
                  <c:v>7.9367540000000005</c:v>
                </c:pt>
                <c:pt idx="51671">
                  <c:v>7.9437090000000001</c:v>
                </c:pt>
                <c:pt idx="51672">
                  <c:v>7.9533059999999995</c:v>
                </c:pt>
                <c:pt idx="51673">
                  <c:v>7.9448019999999993</c:v>
                </c:pt>
                <c:pt idx="51674">
                  <c:v>7.9397889999999993</c:v>
                </c:pt>
                <c:pt idx="51675">
                  <c:v>7.9471340000000001</c:v>
                </c:pt>
                <c:pt idx="51676">
                  <c:v>7.9456290000000003</c:v>
                </c:pt>
                <c:pt idx="51677">
                  <c:v>7.9369770000000006</c:v>
                </c:pt>
                <c:pt idx="51678">
                  <c:v>7.9469890000000003</c:v>
                </c:pt>
                <c:pt idx="51679">
                  <c:v>7.9536049999999996</c:v>
                </c:pt>
                <c:pt idx="51680">
                  <c:v>7.9442529999999998</c:v>
                </c:pt>
                <c:pt idx="51681">
                  <c:v>7.9464970000000008</c:v>
                </c:pt>
                <c:pt idx="51682">
                  <c:v>7.9517179999999996</c:v>
                </c:pt>
                <c:pt idx="51683">
                  <c:v>7.9455819999999999</c:v>
                </c:pt>
                <c:pt idx="51684">
                  <c:v>7.9431239999999992</c:v>
                </c:pt>
                <c:pt idx="51685">
                  <c:v>7.9497630000000008</c:v>
                </c:pt>
                <c:pt idx="51686">
                  <c:v>7.9469650000000005</c:v>
                </c:pt>
                <c:pt idx="51687">
                  <c:v>7.9385890000000003</c:v>
                </c:pt>
                <c:pt idx="51688">
                  <c:v>7.9449660000000009</c:v>
                </c:pt>
                <c:pt idx="51689">
                  <c:v>7.9498730000000002</c:v>
                </c:pt>
                <c:pt idx="51690">
                  <c:v>7.9448279999999993</c:v>
                </c:pt>
                <c:pt idx="51691">
                  <c:v>7.9466619999999999</c:v>
                </c:pt>
                <c:pt idx="51692">
                  <c:v>7.9518360000000001</c:v>
                </c:pt>
                <c:pt idx="51693">
                  <c:v>7.947101</c:v>
                </c:pt>
                <c:pt idx="51694">
                  <c:v>7.9433050000000005</c:v>
                </c:pt>
                <c:pt idx="51695">
                  <c:v>7.9495850000000008</c:v>
                </c:pt>
                <c:pt idx="51696">
                  <c:v>7.9482920000000004</c:v>
                </c:pt>
                <c:pt idx="51697">
                  <c:v>7.9449819999999995</c:v>
                </c:pt>
                <c:pt idx="51698">
                  <c:v>7.9550149999999995</c:v>
                </c:pt>
                <c:pt idx="51699">
                  <c:v>7.9540319999999998</c:v>
                </c:pt>
                <c:pt idx="51700">
                  <c:v>7.9461720000000007</c:v>
                </c:pt>
                <c:pt idx="51701">
                  <c:v>7.9530239999999992</c:v>
                </c:pt>
                <c:pt idx="51702">
                  <c:v>7.9563089999999992</c:v>
                </c:pt>
                <c:pt idx="51703">
                  <c:v>7.9486399999999993</c:v>
                </c:pt>
                <c:pt idx="51704">
                  <c:v>7.9496789999999997</c:v>
                </c:pt>
                <c:pt idx="51705">
                  <c:v>7.9527009999999994</c:v>
                </c:pt>
                <c:pt idx="51706">
                  <c:v>7.9444230000000005</c:v>
                </c:pt>
                <c:pt idx="51707">
                  <c:v>7.94313</c:v>
                </c:pt>
                <c:pt idx="51708">
                  <c:v>7.9489199999999993</c:v>
                </c:pt>
                <c:pt idx="51709">
                  <c:v>7.9473610000000008</c:v>
                </c:pt>
                <c:pt idx="51710">
                  <c:v>7.9486799999999995</c:v>
                </c:pt>
                <c:pt idx="51711">
                  <c:v>7.9529200000000007</c:v>
                </c:pt>
                <c:pt idx="51712">
                  <c:v>7.9490029999999994</c:v>
                </c:pt>
                <c:pt idx="51713">
                  <c:v>7.9436599999999995</c:v>
                </c:pt>
                <c:pt idx="51714">
                  <c:v>7.9499239999999993</c:v>
                </c:pt>
                <c:pt idx="51715">
                  <c:v>7.9552790000000009</c:v>
                </c:pt>
                <c:pt idx="51716">
                  <c:v>7.9460890000000006</c:v>
                </c:pt>
                <c:pt idx="51717">
                  <c:v>7.9479819999999997</c:v>
                </c:pt>
                <c:pt idx="51718">
                  <c:v>7.9568150000000006</c:v>
                </c:pt>
                <c:pt idx="51719">
                  <c:v>7.9535450000000001</c:v>
                </c:pt>
                <c:pt idx="51720">
                  <c:v>7.953144</c:v>
                </c:pt>
                <c:pt idx="51721">
                  <c:v>7.9552630000000004</c:v>
                </c:pt>
                <c:pt idx="51722">
                  <c:v>7.9561170000000008</c:v>
                </c:pt>
                <c:pt idx="51723">
                  <c:v>7.9546550000000007</c:v>
                </c:pt>
                <c:pt idx="51724">
                  <c:v>7.9545849999999998</c:v>
                </c:pt>
                <c:pt idx="51725">
                  <c:v>7.957255</c:v>
                </c:pt>
                <c:pt idx="51726">
                  <c:v>7.9545370000000002</c:v>
                </c:pt>
                <c:pt idx="51727">
                  <c:v>7.9522110000000001</c:v>
                </c:pt>
                <c:pt idx="51728">
                  <c:v>7.95275</c:v>
                </c:pt>
                <c:pt idx="51729">
                  <c:v>7.9539950000000008</c:v>
                </c:pt>
                <c:pt idx="51730">
                  <c:v>7.9551669999999994</c:v>
                </c:pt>
                <c:pt idx="51731">
                  <c:v>7.9591879999999993</c:v>
                </c:pt>
                <c:pt idx="51732">
                  <c:v>7.9624729999999992</c:v>
                </c:pt>
                <c:pt idx="51733">
                  <c:v>7.9565699999999993</c:v>
                </c:pt>
                <c:pt idx="51734">
                  <c:v>7.9549979999999998</c:v>
                </c:pt>
                <c:pt idx="51735">
                  <c:v>7.958304</c:v>
                </c:pt>
                <c:pt idx="51736">
                  <c:v>7.9532849999999993</c:v>
                </c:pt>
                <c:pt idx="51737">
                  <c:v>7.9498060000000006</c:v>
                </c:pt>
                <c:pt idx="51738">
                  <c:v>7.9530209999999997</c:v>
                </c:pt>
                <c:pt idx="51739">
                  <c:v>7.9509779999999992</c:v>
                </c:pt>
                <c:pt idx="51740">
                  <c:v>7.9504000000000001</c:v>
                </c:pt>
                <c:pt idx="51741">
                  <c:v>7.9578679999999995</c:v>
                </c:pt>
                <c:pt idx="51742">
                  <c:v>7.9566130000000008</c:v>
                </c:pt>
                <c:pt idx="51743">
                  <c:v>7.9489099999999997</c:v>
                </c:pt>
                <c:pt idx="51744">
                  <c:v>7.9575010000000006</c:v>
                </c:pt>
                <c:pt idx="51745">
                  <c:v>7.9636019999999998</c:v>
                </c:pt>
                <c:pt idx="51746">
                  <c:v>7.9541740000000001</c:v>
                </c:pt>
                <c:pt idx="51747">
                  <c:v>7.9527599999999996</c:v>
                </c:pt>
                <c:pt idx="51748">
                  <c:v>7.9557470000000006</c:v>
                </c:pt>
                <c:pt idx="51749">
                  <c:v>7.9491160000000001</c:v>
                </c:pt>
                <c:pt idx="51750">
                  <c:v>7.952318</c:v>
                </c:pt>
                <c:pt idx="51751">
                  <c:v>7.9644220000000008</c:v>
                </c:pt>
                <c:pt idx="51752">
                  <c:v>7.9565000000000001</c:v>
                </c:pt>
                <c:pt idx="51753">
                  <c:v>7.9487279999999991</c:v>
                </c:pt>
                <c:pt idx="51754">
                  <c:v>7.9564330000000005</c:v>
                </c:pt>
                <c:pt idx="51755">
                  <c:v>7.9595319999999994</c:v>
                </c:pt>
                <c:pt idx="51756">
                  <c:v>7.9591999999999992</c:v>
                </c:pt>
                <c:pt idx="51757">
                  <c:v>7.9564869999999992</c:v>
                </c:pt>
                <c:pt idx="51758">
                  <c:v>7.9545650000000006</c:v>
                </c:pt>
                <c:pt idx="51759">
                  <c:v>7.9622519999999994</c:v>
                </c:pt>
                <c:pt idx="51760">
                  <c:v>7.9653749999999999</c:v>
                </c:pt>
                <c:pt idx="51761">
                  <c:v>7.9596490000000006</c:v>
                </c:pt>
                <c:pt idx="51762">
                  <c:v>7.9539390000000001</c:v>
                </c:pt>
                <c:pt idx="51763">
                  <c:v>7.9541419999999992</c:v>
                </c:pt>
                <c:pt idx="51764">
                  <c:v>7.9600069999999992</c:v>
                </c:pt>
                <c:pt idx="51765">
                  <c:v>7.9581759999999999</c:v>
                </c:pt>
                <c:pt idx="51766">
                  <c:v>7.9565230000000007</c:v>
                </c:pt>
                <c:pt idx="51767">
                  <c:v>7.9643110000000004</c:v>
                </c:pt>
                <c:pt idx="51768">
                  <c:v>7.9626640000000002</c:v>
                </c:pt>
                <c:pt idx="51769">
                  <c:v>7.9564430000000002</c:v>
                </c:pt>
                <c:pt idx="51770">
                  <c:v>7.9628979999999991</c:v>
                </c:pt>
                <c:pt idx="51771">
                  <c:v>7.9699010000000001</c:v>
                </c:pt>
                <c:pt idx="51772">
                  <c:v>7.9649959999999993</c:v>
                </c:pt>
                <c:pt idx="51773">
                  <c:v>7.9616910000000001</c:v>
                </c:pt>
                <c:pt idx="51774">
                  <c:v>7.9647889999999997</c:v>
                </c:pt>
                <c:pt idx="51775">
                  <c:v>7.9610649999999996</c:v>
                </c:pt>
                <c:pt idx="51776">
                  <c:v>7.953951</c:v>
                </c:pt>
                <c:pt idx="51777">
                  <c:v>7.9555530000000001</c:v>
                </c:pt>
                <c:pt idx="51778">
                  <c:v>7.960191</c:v>
                </c:pt>
                <c:pt idx="51779">
                  <c:v>7.9585699999999999</c:v>
                </c:pt>
                <c:pt idx="51780">
                  <c:v>7.9607200000000002</c:v>
                </c:pt>
                <c:pt idx="51781">
                  <c:v>7.9654749999999996</c:v>
                </c:pt>
                <c:pt idx="51782">
                  <c:v>7.9600360000000006</c:v>
                </c:pt>
                <c:pt idx="51783">
                  <c:v>7.9622770000000003</c:v>
                </c:pt>
                <c:pt idx="51784">
                  <c:v>7.971114</c:v>
                </c:pt>
                <c:pt idx="51785">
                  <c:v>7.9658999999999995</c:v>
                </c:pt>
                <c:pt idx="51786">
                  <c:v>7.9603319999999993</c:v>
                </c:pt>
                <c:pt idx="51787">
                  <c:v>7.9676390000000001</c:v>
                </c:pt>
                <c:pt idx="51788">
                  <c:v>7.9682030000000008</c:v>
                </c:pt>
                <c:pt idx="51789">
                  <c:v>7.9605580000000007</c:v>
                </c:pt>
                <c:pt idx="51790">
                  <c:v>7.9637720000000005</c:v>
                </c:pt>
                <c:pt idx="51791">
                  <c:v>7.9684179999999998</c:v>
                </c:pt>
                <c:pt idx="51792">
                  <c:v>7.9637799999999999</c:v>
                </c:pt>
                <c:pt idx="51793">
                  <c:v>7.9643320000000006</c:v>
                </c:pt>
                <c:pt idx="51794">
                  <c:v>7.9674630000000004</c:v>
                </c:pt>
                <c:pt idx="51795">
                  <c:v>7.9625830000000004</c:v>
                </c:pt>
                <c:pt idx="51796">
                  <c:v>7.9605239999999995</c:v>
                </c:pt>
                <c:pt idx="51797">
                  <c:v>7.9647579999999998</c:v>
                </c:pt>
                <c:pt idx="51798">
                  <c:v>7.9609810000000003</c:v>
                </c:pt>
                <c:pt idx="51799">
                  <c:v>7.954485</c:v>
                </c:pt>
                <c:pt idx="51800">
                  <c:v>7.9617640000000005</c:v>
                </c:pt>
                <c:pt idx="51801">
                  <c:v>7.9656929999999999</c:v>
                </c:pt>
                <c:pt idx="51802">
                  <c:v>7.9640660000000008</c:v>
                </c:pt>
                <c:pt idx="51803">
                  <c:v>7.9703719999999993</c:v>
                </c:pt>
                <c:pt idx="51804">
                  <c:v>7.9712589999999999</c:v>
                </c:pt>
                <c:pt idx="51805">
                  <c:v>7.9627020000000002</c:v>
                </c:pt>
                <c:pt idx="51806">
                  <c:v>7.9616469999999993</c:v>
                </c:pt>
                <c:pt idx="51807">
                  <c:v>7.9701260000000005</c:v>
                </c:pt>
                <c:pt idx="51808">
                  <c:v>7.9721679999999999</c:v>
                </c:pt>
                <c:pt idx="51809">
                  <c:v>7.9696979999999993</c:v>
                </c:pt>
                <c:pt idx="51810">
                  <c:v>7.969068</c:v>
                </c:pt>
                <c:pt idx="51811">
                  <c:v>7.9641140000000004</c:v>
                </c:pt>
                <c:pt idx="51812">
                  <c:v>7.9661279999999994</c:v>
                </c:pt>
                <c:pt idx="51813">
                  <c:v>7.9721810000000009</c:v>
                </c:pt>
                <c:pt idx="51814">
                  <c:v>7.9677109999999995</c:v>
                </c:pt>
                <c:pt idx="51815">
                  <c:v>7.9631690000000006</c:v>
                </c:pt>
                <c:pt idx="51816">
                  <c:v>7.9661960000000001</c:v>
                </c:pt>
                <c:pt idx="51817">
                  <c:v>7.9717769999999994</c:v>
                </c:pt>
                <c:pt idx="51818">
                  <c:v>7.9705790000000007</c:v>
                </c:pt>
                <c:pt idx="51819">
                  <c:v>7.9678129999999996</c:v>
                </c:pt>
                <c:pt idx="51820">
                  <c:v>7.9692950000000007</c:v>
                </c:pt>
                <c:pt idx="51821">
                  <c:v>7.9648599999999998</c:v>
                </c:pt>
                <c:pt idx="51822">
                  <c:v>7.9639659999999992</c:v>
                </c:pt>
                <c:pt idx="51823">
                  <c:v>7.9746170000000003</c:v>
                </c:pt>
                <c:pt idx="51824">
                  <c:v>7.9748070000000002</c:v>
                </c:pt>
                <c:pt idx="51825">
                  <c:v>7.9648129999999995</c:v>
                </c:pt>
                <c:pt idx="51826">
                  <c:v>7.9667340000000006</c:v>
                </c:pt>
                <c:pt idx="51827">
                  <c:v>7.9722989999999996</c:v>
                </c:pt>
                <c:pt idx="51828">
                  <c:v>7.9654299999999996</c:v>
                </c:pt>
                <c:pt idx="51829">
                  <c:v>7.9666999999999994</c:v>
                </c:pt>
                <c:pt idx="51830">
                  <c:v>7.9772829999999999</c:v>
                </c:pt>
                <c:pt idx="51831">
                  <c:v>7.9737650000000002</c:v>
                </c:pt>
                <c:pt idx="51832">
                  <c:v>7.9687769999999993</c:v>
                </c:pt>
                <c:pt idx="51833">
                  <c:v>7.9696079999999991</c:v>
                </c:pt>
                <c:pt idx="51834">
                  <c:v>7.9679129999999994</c:v>
                </c:pt>
                <c:pt idx="51835">
                  <c:v>7.9651770000000006</c:v>
                </c:pt>
                <c:pt idx="51836">
                  <c:v>7.9684220000000003</c:v>
                </c:pt>
                <c:pt idx="51837">
                  <c:v>7.9732979999999998</c:v>
                </c:pt>
                <c:pt idx="51838">
                  <c:v>7.9707229999999996</c:v>
                </c:pt>
                <c:pt idx="51839">
                  <c:v>7.9739629999999995</c:v>
                </c:pt>
                <c:pt idx="51840">
                  <c:v>7.9812980000000007</c:v>
                </c:pt>
                <c:pt idx="51841">
                  <c:v>7.9784579999999998</c:v>
                </c:pt>
                <c:pt idx="51842">
                  <c:v>7.9753319999999999</c:v>
                </c:pt>
                <c:pt idx="51843">
                  <c:v>7.9777349999999991</c:v>
                </c:pt>
                <c:pt idx="51844">
                  <c:v>7.9774229999999999</c:v>
                </c:pt>
                <c:pt idx="51845">
                  <c:v>7.9737010000000001</c:v>
                </c:pt>
                <c:pt idx="51846">
                  <c:v>7.9745519999999992</c:v>
                </c:pt>
                <c:pt idx="51847">
                  <c:v>7.9754539999999992</c:v>
                </c:pt>
                <c:pt idx="51848">
                  <c:v>7.9685590000000008</c:v>
                </c:pt>
                <c:pt idx="51849">
                  <c:v>7.9702559999999991</c:v>
                </c:pt>
                <c:pt idx="51850">
                  <c:v>7.9779529999999994</c:v>
                </c:pt>
                <c:pt idx="51851">
                  <c:v>7.9758840000000006</c:v>
                </c:pt>
                <c:pt idx="51852">
                  <c:v>7.9742130000000007</c:v>
                </c:pt>
                <c:pt idx="51853">
                  <c:v>7.9754819999999995</c:v>
                </c:pt>
                <c:pt idx="51854">
                  <c:v>7.9699950000000008</c:v>
                </c:pt>
                <c:pt idx="51855">
                  <c:v>7.9688470000000002</c:v>
                </c:pt>
                <c:pt idx="51856">
                  <c:v>7.9787780000000001</c:v>
                </c:pt>
                <c:pt idx="51857">
                  <c:v>7.9763289999999998</c:v>
                </c:pt>
                <c:pt idx="51858">
                  <c:v>7.9679880000000001</c:v>
                </c:pt>
                <c:pt idx="51859">
                  <c:v>7.9764020000000002</c:v>
                </c:pt>
                <c:pt idx="51860">
                  <c:v>7.9771300000000007</c:v>
                </c:pt>
                <c:pt idx="51861">
                  <c:v>7.9679149999999996</c:v>
                </c:pt>
                <c:pt idx="51862">
                  <c:v>7.9728840000000005</c:v>
                </c:pt>
                <c:pt idx="51863">
                  <c:v>7.9839129999999994</c:v>
                </c:pt>
                <c:pt idx="51864">
                  <c:v>7.980397</c:v>
                </c:pt>
                <c:pt idx="51865">
                  <c:v>7.9731959999999997</c:v>
                </c:pt>
                <c:pt idx="51866">
                  <c:v>7.9766340000000007</c:v>
                </c:pt>
                <c:pt idx="51867">
                  <c:v>7.9733079999999994</c:v>
                </c:pt>
                <c:pt idx="51868">
                  <c:v>7.9707989999999995</c:v>
                </c:pt>
                <c:pt idx="51869">
                  <c:v>7.9819469999999999</c:v>
                </c:pt>
                <c:pt idx="51870">
                  <c:v>7.9790690000000009</c:v>
                </c:pt>
                <c:pt idx="51871">
                  <c:v>7.9709509999999995</c:v>
                </c:pt>
                <c:pt idx="51872">
                  <c:v>7.9767749999999999</c:v>
                </c:pt>
                <c:pt idx="51873">
                  <c:v>7.9790469999999996</c:v>
                </c:pt>
                <c:pt idx="51874">
                  <c:v>7.9740099999999998</c:v>
                </c:pt>
                <c:pt idx="51875">
                  <c:v>7.9802569999999999</c:v>
                </c:pt>
                <c:pt idx="51876">
                  <c:v>7.9837480000000003</c:v>
                </c:pt>
                <c:pt idx="51877">
                  <c:v>7.9716339999999999</c:v>
                </c:pt>
                <c:pt idx="51878">
                  <c:v>7.9706279999999996</c:v>
                </c:pt>
                <c:pt idx="51879">
                  <c:v>7.9792670000000001</c:v>
                </c:pt>
                <c:pt idx="51880">
                  <c:v>7.9773259999999997</c:v>
                </c:pt>
                <c:pt idx="51881">
                  <c:v>7.9762970000000006</c:v>
                </c:pt>
                <c:pt idx="51882">
                  <c:v>7.9804349999999999</c:v>
                </c:pt>
                <c:pt idx="51883">
                  <c:v>7.9780409999999993</c:v>
                </c:pt>
                <c:pt idx="51884">
                  <c:v>7.9720569999999995</c:v>
                </c:pt>
                <c:pt idx="51885">
                  <c:v>7.9802140000000001</c:v>
                </c:pt>
                <c:pt idx="51886">
                  <c:v>7.9899109999999993</c:v>
                </c:pt>
                <c:pt idx="51887">
                  <c:v>7.9823160000000009</c:v>
                </c:pt>
                <c:pt idx="51888">
                  <c:v>7.9792439999999996</c:v>
                </c:pt>
                <c:pt idx="51889">
                  <c:v>7.9836770000000001</c:v>
                </c:pt>
                <c:pt idx="51890">
                  <c:v>7.9813329999999993</c:v>
                </c:pt>
                <c:pt idx="51891">
                  <c:v>7.9801610000000007</c:v>
                </c:pt>
                <c:pt idx="51892">
                  <c:v>7.9859609999999996</c:v>
                </c:pt>
                <c:pt idx="51893">
                  <c:v>7.9838129999999996</c:v>
                </c:pt>
                <c:pt idx="51894">
                  <c:v>7.9759429999999991</c:v>
                </c:pt>
                <c:pt idx="51895">
                  <c:v>7.9809450000000002</c:v>
                </c:pt>
                <c:pt idx="51896">
                  <c:v>7.9865030000000008</c:v>
                </c:pt>
                <c:pt idx="51897">
                  <c:v>7.9793939999999992</c:v>
                </c:pt>
                <c:pt idx="51898">
                  <c:v>7.9767089999999996</c:v>
                </c:pt>
                <c:pt idx="51899">
                  <c:v>7.9798190000000009</c:v>
                </c:pt>
                <c:pt idx="51900">
                  <c:v>7.9804709999999996</c:v>
                </c:pt>
                <c:pt idx="51901">
                  <c:v>7.9811820000000004</c:v>
                </c:pt>
                <c:pt idx="51902">
                  <c:v>7.9841840000000008</c:v>
                </c:pt>
                <c:pt idx="51903">
                  <c:v>7.9839939999999991</c:v>
                </c:pt>
                <c:pt idx="51904">
                  <c:v>7.9796119999999995</c:v>
                </c:pt>
                <c:pt idx="51905">
                  <c:v>7.9833780000000001</c:v>
                </c:pt>
                <c:pt idx="51906">
                  <c:v>7.9877439999999993</c:v>
                </c:pt>
                <c:pt idx="51907">
                  <c:v>7.9848940000000006</c:v>
                </c:pt>
                <c:pt idx="51908">
                  <c:v>7.9839289999999998</c:v>
                </c:pt>
                <c:pt idx="51909">
                  <c:v>7.9840610000000005</c:v>
                </c:pt>
                <c:pt idx="51910">
                  <c:v>7.9806469999999994</c:v>
                </c:pt>
                <c:pt idx="51911">
                  <c:v>7.9797259999999994</c:v>
                </c:pt>
                <c:pt idx="51912">
                  <c:v>7.9872960000000006</c:v>
                </c:pt>
                <c:pt idx="51913">
                  <c:v>7.9886579999999991</c:v>
                </c:pt>
                <c:pt idx="51914">
                  <c:v>7.9803470000000001</c:v>
                </c:pt>
                <c:pt idx="51915">
                  <c:v>7.9831909999999997</c:v>
                </c:pt>
                <c:pt idx="51916">
                  <c:v>7.9850399999999997</c:v>
                </c:pt>
                <c:pt idx="51917">
                  <c:v>7.9796270000000007</c:v>
                </c:pt>
                <c:pt idx="51918">
                  <c:v>7.9849329999999998</c:v>
                </c:pt>
                <c:pt idx="51919">
                  <c:v>7.9873639999999995</c:v>
                </c:pt>
                <c:pt idx="51920">
                  <c:v>7.9798690000000008</c:v>
                </c:pt>
                <c:pt idx="51921">
                  <c:v>7.9802959999999992</c:v>
                </c:pt>
                <c:pt idx="51922">
                  <c:v>7.9878300000000007</c:v>
                </c:pt>
                <c:pt idx="51923">
                  <c:v>7.9889559999999999</c:v>
                </c:pt>
                <c:pt idx="51924">
                  <c:v>7.9884419999999992</c:v>
                </c:pt>
                <c:pt idx="51925">
                  <c:v>7.991009</c:v>
                </c:pt>
                <c:pt idx="51926">
                  <c:v>7.9859799999999996</c:v>
                </c:pt>
                <c:pt idx="51927">
                  <c:v>7.9842659999999999</c:v>
                </c:pt>
                <c:pt idx="51928">
                  <c:v>7.9909839999999992</c:v>
                </c:pt>
                <c:pt idx="51929">
                  <c:v>7.9924850000000003</c:v>
                </c:pt>
                <c:pt idx="51930">
                  <c:v>7.987228</c:v>
                </c:pt>
                <c:pt idx="51931">
                  <c:v>7.9828320000000001</c:v>
                </c:pt>
                <c:pt idx="51932">
                  <c:v>7.9853240000000003</c:v>
                </c:pt>
                <c:pt idx="51933">
                  <c:v>7.9859910000000003</c:v>
                </c:pt>
                <c:pt idx="51934">
                  <c:v>7.9864309999999996</c:v>
                </c:pt>
                <c:pt idx="51935">
                  <c:v>7.9909379999999999</c:v>
                </c:pt>
                <c:pt idx="51936">
                  <c:v>7.990577</c:v>
                </c:pt>
                <c:pt idx="51937">
                  <c:v>7.9885029999999997</c:v>
                </c:pt>
                <c:pt idx="51938">
                  <c:v>7.9911449999999995</c:v>
                </c:pt>
                <c:pt idx="51939">
                  <c:v>7.9918969999999998</c:v>
                </c:pt>
                <c:pt idx="51940">
                  <c:v>7.9879379999999998</c:v>
                </c:pt>
                <c:pt idx="51941">
                  <c:v>7.9919539999999998</c:v>
                </c:pt>
                <c:pt idx="51942">
                  <c:v>7.9939099999999996</c:v>
                </c:pt>
                <c:pt idx="51943">
                  <c:v>7.9833809999999996</c:v>
                </c:pt>
                <c:pt idx="51944">
                  <c:v>7.9844659999999994</c:v>
                </c:pt>
                <c:pt idx="51945">
                  <c:v>7.9906400000000009</c:v>
                </c:pt>
                <c:pt idx="51946">
                  <c:v>7.986993</c:v>
                </c:pt>
                <c:pt idx="51947">
                  <c:v>7.9897179999999999</c:v>
                </c:pt>
                <c:pt idx="51948">
                  <c:v>7.9970110000000005</c:v>
                </c:pt>
                <c:pt idx="51949">
                  <c:v>7.9936430000000005</c:v>
                </c:pt>
                <c:pt idx="51950">
                  <c:v>7.9848780000000001</c:v>
                </c:pt>
                <c:pt idx="51951">
                  <c:v>7.989077</c:v>
                </c:pt>
                <c:pt idx="51952">
                  <c:v>7.9925680000000003</c:v>
                </c:pt>
                <c:pt idx="51953">
                  <c:v>7.9828679999999999</c:v>
                </c:pt>
                <c:pt idx="51954">
                  <c:v>7.9835159999999998</c:v>
                </c:pt>
                <c:pt idx="51955">
                  <c:v>7.9912130000000001</c:v>
                </c:pt>
                <c:pt idx="51956">
                  <c:v>7.9928899999999992</c:v>
                </c:pt>
                <c:pt idx="51957">
                  <c:v>7.9958650000000002</c:v>
                </c:pt>
                <c:pt idx="51958">
                  <c:v>7.99634</c:v>
                </c:pt>
                <c:pt idx="51959">
                  <c:v>7.9892769999999995</c:v>
                </c:pt>
                <c:pt idx="51960">
                  <c:v>7.9863719999999994</c:v>
                </c:pt>
                <c:pt idx="51961">
                  <c:v>7.9949370000000002</c:v>
                </c:pt>
                <c:pt idx="51962">
                  <c:v>7.9956530000000008</c:v>
                </c:pt>
                <c:pt idx="51963">
                  <c:v>7.9883810000000004</c:v>
                </c:pt>
                <c:pt idx="51964">
                  <c:v>7.99132</c:v>
                </c:pt>
                <c:pt idx="51965">
                  <c:v>7.9921720000000001</c:v>
                </c:pt>
                <c:pt idx="51966">
                  <c:v>7.9902270000000009</c:v>
                </c:pt>
                <c:pt idx="51967">
                  <c:v>7.9941580000000005</c:v>
                </c:pt>
                <c:pt idx="51968">
                  <c:v>7.9944100000000002</c:v>
                </c:pt>
                <c:pt idx="51969">
                  <c:v>7.9905600000000003</c:v>
                </c:pt>
                <c:pt idx="51970">
                  <c:v>7.9938509999999994</c:v>
                </c:pt>
                <c:pt idx="51971">
                  <c:v>8.0005380000000006</c:v>
                </c:pt>
                <c:pt idx="51972">
                  <c:v>7.9918530000000008</c:v>
                </c:pt>
                <c:pt idx="51973">
                  <c:v>7.9888290000000008</c:v>
                </c:pt>
                <c:pt idx="51974">
                  <c:v>8.0020430000000005</c:v>
                </c:pt>
                <c:pt idx="51975">
                  <c:v>7.9998539999999991</c:v>
                </c:pt>
                <c:pt idx="51976">
                  <c:v>7.9895630000000004</c:v>
                </c:pt>
                <c:pt idx="51977">
                  <c:v>7.9958810000000007</c:v>
                </c:pt>
                <c:pt idx="51978">
                  <c:v>8.0020760000000006</c:v>
                </c:pt>
                <c:pt idx="51979">
                  <c:v>7.9909140000000001</c:v>
                </c:pt>
                <c:pt idx="51980">
                  <c:v>7.9891030000000001</c:v>
                </c:pt>
                <c:pt idx="51981">
                  <c:v>7.998799</c:v>
                </c:pt>
                <c:pt idx="51982">
                  <c:v>7.9922620000000002</c:v>
                </c:pt>
                <c:pt idx="51983">
                  <c:v>7.99085</c:v>
                </c:pt>
                <c:pt idx="51984">
                  <c:v>8.006043</c:v>
                </c:pt>
                <c:pt idx="51985">
                  <c:v>8.0004050000000007</c:v>
                </c:pt>
                <c:pt idx="51986">
                  <c:v>7.9889969999999995</c:v>
                </c:pt>
                <c:pt idx="51987">
                  <c:v>8.0002879999999994</c:v>
                </c:pt>
                <c:pt idx="51988">
                  <c:v>8.0056039999999999</c:v>
                </c:pt>
                <c:pt idx="51989">
                  <c:v>7.9949100000000008</c:v>
                </c:pt>
                <c:pt idx="51990">
                  <c:v>7.9934449999999995</c:v>
                </c:pt>
                <c:pt idx="51991">
                  <c:v>7.9962649999999993</c:v>
                </c:pt>
                <c:pt idx="51992">
                  <c:v>7.9955800000000004</c:v>
                </c:pt>
                <c:pt idx="51993">
                  <c:v>7.9976559999999992</c:v>
                </c:pt>
                <c:pt idx="51994">
                  <c:v>7.9942469999999997</c:v>
                </c:pt>
                <c:pt idx="51995">
                  <c:v>7.9914319999999996</c:v>
                </c:pt>
                <c:pt idx="51996">
                  <c:v>8.0002910000000007</c:v>
                </c:pt>
                <c:pt idx="51997">
                  <c:v>8.0041100000000007</c:v>
                </c:pt>
                <c:pt idx="51998">
                  <c:v>8.0032750000000004</c:v>
                </c:pt>
                <c:pt idx="51999">
                  <c:v>8.0051769999999998</c:v>
                </c:pt>
                <c:pt idx="52000">
                  <c:v>8.0030210000000004</c:v>
                </c:pt>
                <c:pt idx="52001">
                  <c:v>7.9982030000000002</c:v>
                </c:pt>
                <c:pt idx="52002">
                  <c:v>7.9996430000000007</c:v>
                </c:pt>
                <c:pt idx="52003">
                  <c:v>8.0054429999999996</c:v>
                </c:pt>
                <c:pt idx="52004">
                  <c:v>8.0027690000000007</c:v>
                </c:pt>
                <c:pt idx="52005">
                  <c:v>8.0001890000000007</c:v>
                </c:pt>
                <c:pt idx="52006">
                  <c:v>7.9971730000000001</c:v>
                </c:pt>
                <c:pt idx="52007">
                  <c:v>7.9952480000000001</c:v>
                </c:pt>
                <c:pt idx="52008">
                  <c:v>8.0004819999999999</c:v>
                </c:pt>
                <c:pt idx="52009">
                  <c:v>7.9999369999999992</c:v>
                </c:pt>
                <c:pt idx="52010">
                  <c:v>8.0017589999999998</c:v>
                </c:pt>
                <c:pt idx="52011">
                  <c:v>8.0051570000000005</c:v>
                </c:pt>
                <c:pt idx="52012">
                  <c:v>8.0000610000000005</c:v>
                </c:pt>
                <c:pt idx="52013">
                  <c:v>8.0014430000000001</c:v>
                </c:pt>
                <c:pt idx="52014">
                  <c:v>8.0060210000000005</c:v>
                </c:pt>
                <c:pt idx="52015">
                  <c:v>8.0000739999999997</c:v>
                </c:pt>
                <c:pt idx="52016">
                  <c:v>7.9950360000000007</c:v>
                </c:pt>
                <c:pt idx="52017">
                  <c:v>8.0034189999999992</c:v>
                </c:pt>
                <c:pt idx="52018">
                  <c:v>8.0063790000000008</c:v>
                </c:pt>
                <c:pt idx="52019">
                  <c:v>7.9992990000000006</c:v>
                </c:pt>
                <c:pt idx="52020">
                  <c:v>7.9994980000000009</c:v>
                </c:pt>
                <c:pt idx="52021">
                  <c:v>8.0028400000000008</c:v>
                </c:pt>
                <c:pt idx="52022">
                  <c:v>8.0019849999999995</c:v>
                </c:pt>
                <c:pt idx="52023">
                  <c:v>8.0014430000000001</c:v>
                </c:pt>
                <c:pt idx="52024">
                  <c:v>8.0027950000000008</c:v>
                </c:pt>
                <c:pt idx="52025">
                  <c:v>7.9983020000000007</c:v>
                </c:pt>
                <c:pt idx="52026">
                  <c:v>7.9966910000000002</c:v>
                </c:pt>
                <c:pt idx="52027">
                  <c:v>8.0051799999999993</c:v>
                </c:pt>
                <c:pt idx="52028">
                  <c:v>8.0020319999999998</c:v>
                </c:pt>
                <c:pt idx="52029">
                  <c:v>7.9994150000000008</c:v>
                </c:pt>
                <c:pt idx="52030">
                  <c:v>8.0053909999999995</c:v>
                </c:pt>
                <c:pt idx="52031">
                  <c:v>8.0031879999999997</c:v>
                </c:pt>
                <c:pt idx="52032">
                  <c:v>8.0019580000000001</c:v>
                </c:pt>
                <c:pt idx="52033">
                  <c:v>8.0023219999999995</c:v>
                </c:pt>
                <c:pt idx="52034">
                  <c:v>8.001868</c:v>
                </c:pt>
                <c:pt idx="52035">
                  <c:v>8.0028070000000007</c:v>
                </c:pt>
                <c:pt idx="52036">
                  <c:v>8.0053210000000004</c:v>
                </c:pt>
                <c:pt idx="52037">
                  <c:v>8.0102580000000003</c:v>
                </c:pt>
                <c:pt idx="52038">
                  <c:v>8.004391</c:v>
                </c:pt>
                <c:pt idx="52039">
                  <c:v>7.9973650000000003</c:v>
                </c:pt>
                <c:pt idx="52040">
                  <c:v>8.0081279999999992</c:v>
                </c:pt>
                <c:pt idx="52041">
                  <c:v>8.0148229999999998</c:v>
                </c:pt>
                <c:pt idx="52042">
                  <c:v>8.0038970000000003</c:v>
                </c:pt>
                <c:pt idx="52043">
                  <c:v>7.9968260000000004</c:v>
                </c:pt>
                <c:pt idx="52044">
                  <c:v>8.0034810000000007</c:v>
                </c:pt>
                <c:pt idx="52045">
                  <c:v>8.0038699999999992</c:v>
                </c:pt>
                <c:pt idx="52046">
                  <c:v>8.0021869999999993</c:v>
                </c:pt>
                <c:pt idx="52047">
                  <c:v>8.0126460000000002</c:v>
                </c:pt>
                <c:pt idx="52048">
                  <c:v>8.0121730000000007</c:v>
                </c:pt>
                <c:pt idx="52049">
                  <c:v>8.0076140000000002</c:v>
                </c:pt>
                <c:pt idx="52050">
                  <c:v>8.0169619999999995</c:v>
                </c:pt>
                <c:pt idx="52051">
                  <c:v>8.0167640000000002</c:v>
                </c:pt>
                <c:pt idx="52052">
                  <c:v>8.0039060000000006</c:v>
                </c:pt>
                <c:pt idx="52053">
                  <c:v>8.0056860000000007</c:v>
                </c:pt>
                <c:pt idx="52054">
                  <c:v>8.0148720000000004</c:v>
                </c:pt>
                <c:pt idx="52055">
                  <c:v>8.0036660000000008</c:v>
                </c:pt>
                <c:pt idx="52056">
                  <c:v>7.9986929999999994</c:v>
                </c:pt>
                <c:pt idx="52057">
                  <c:v>8.0126570000000008</c:v>
                </c:pt>
                <c:pt idx="52058">
                  <c:v>8.0137769999999993</c:v>
                </c:pt>
                <c:pt idx="52059">
                  <c:v>8.0076809999999998</c:v>
                </c:pt>
                <c:pt idx="52060">
                  <c:v>8.0123060000000006</c:v>
                </c:pt>
                <c:pt idx="52061">
                  <c:v>8.0168379999999999</c:v>
                </c:pt>
                <c:pt idx="52062">
                  <c:v>8.0127249999999997</c:v>
                </c:pt>
                <c:pt idx="52063">
                  <c:v>8.0118550000000006</c:v>
                </c:pt>
                <c:pt idx="52064">
                  <c:v>8.0110580000000002</c:v>
                </c:pt>
                <c:pt idx="52065">
                  <c:v>8.0020489999999995</c:v>
                </c:pt>
                <c:pt idx="52066">
                  <c:v>8.0041840000000004</c:v>
                </c:pt>
                <c:pt idx="52067">
                  <c:v>8.0093150000000009</c:v>
                </c:pt>
                <c:pt idx="52068">
                  <c:v>8.0027120000000007</c:v>
                </c:pt>
                <c:pt idx="52069">
                  <c:v>8.0015929999999997</c:v>
                </c:pt>
                <c:pt idx="52070">
                  <c:v>8.0084049999999998</c:v>
                </c:pt>
                <c:pt idx="52071">
                  <c:v>8.0123429999999995</c:v>
                </c:pt>
                <c:pt idx="52072">
                  <c:v>8.0144280000000006</c:v>
                </c:pt>
                <c:pt idx="52073">
                  <c:v>8.0194729999999996</c:v>
                </c:pt>
                <c:pt idx="52074">
                  <c:v>8.0164819999999999</c:v>
                </c:pt>
                <c:pt idx="52075">
                  <c:v>8.0064609999999998</c:v>
                </c:pt>
                <c:pt idx="52076">
                  <c:v>8.0092540000000003</c:v>
                </c:pt>
                <c:pt idx="52077">
                  <c:v>8.0157760000000007</c:v>
                </c:pt>
                <c:pt idx="52078">
                  <c:v>8.0119609999999994</c:v>
                </c:pt>
                <c:pt idx="52079">
                  <c:v>8.0065519999999992</c:v>
                </c:pt>
                <c:pt idx="52080">
                  <c:v>8.0099719999999994</c:v>
                </c:pt>
                <c:pt idx="52081">
                  <c:v>8.0120539999999991</c:v>
                </c:pt>
                <c:pt idx="52082">
                  <c:v>8.0067489999999992</c:v>
                </c:pt>
                <c:pt idx="52083">
                  <c:v>8.0110810000000008</c:v>
                </c:pt>
                <c:pt idx="52084">
                  <c:v>8.0155779999999996</c:v>
                </c:pt>
                <c:pt idx="52085">
                  <c:v>8.0112550000000002</c:v>
                </c:pt>
                <c:pt idx="52086">
                  <c:v>8.0137230000000006</c:v>
                </c:pt>
                <c:pt idx="52087">
                  <c:v>8.0132390000000004</c:v>
                </c:pt>
                <c:pt idx="52088">
                  <c:v>8.0064469999999996</c:v>
                </c:pt>
                <c:pt idx="52089">
                  <c:v>8.0100929999999995</c:v>
                </c:pt>
                <c:pt idx="52090">
                  <c:v>8.0145119999999999</c:v>
                </c:pt>
                <c:pt idx="52091">
                  <c:v>8.0094250000000002</c:v>
                </c:pt>
                <c:pt idx="52092">
                  <c:v>8.0095039999999997</c:v>
                </c:pt>
                <c:pt idx="52093">
                  <c:v>8.0199949999999998</c:v>
                </c:pt>
                <c:pt idx="52094">
                  <c:v>8.0192169999999994</c:v>
                </c:pt>
                <c:pt idx="52095">
                  <c:v>8.0130920000000003</c:v>
                </c:pt>
                <c:pt idx="52096">
                  <c:v>8.0163220000000006</c:v>
                </c:pt>
                <c:pt idx="52097">
                  <c:v>8.016356</c:v>
                </c:pt>
                <c:pt idx="52098">
                  <c:v>8.015326</c:v>
                </c:pt>
                <c:pt idx="52099">
                  <c:v>8.0202670000000005</c:v>
                </c:pt>
                <c:pt idx="52100">
                  <c:v>8.0186200000000003</c:v>
                </c:pt>
                <c:pt idx="52101">
                  <c:v>8.009938</c:v>
                </c:pt>
                <c:pt idx="52102">
                  <c:v>8.0115499999999997</c:v>
                </c:pt>
                <c:pt idx="52103">
                  <c:v>8.0175029999999996</c:v>
                </c:pt>
                <c:pt idx="52104">
                  <c:v>8.0131180000000004</c:v>
                </c:pt>
                <c:pt idx="52105">
                  <c:v>8.0120629999999995</c:v>
                </c:pt>
                <c:pt idx="52106">
                  <c:v>8.0152210000000004</c:v>
                </c:pt>
                <c:pt idx="52107">
                  <c:v>8.0118399999999994</c:v>
                </c:pt>
                <c:pt idx="52108">
                  <c:v>8.0116619999999994</c:v>
                </c:pt>
                <c:pt idx="52109">
                  <c:v>8.0181529999999999</c:v>
                </c:pt>
                <c:pt idx="52110">
                  <c:v>8.0225799999999996</c:v>
                </c:pt>
                <c:pt idx="52111">
                  <c:v>8.0190210000000004</c:v>
                </c:pt>
                <c:pt idx="52112">
                  <c:v>8.0190429999999999</c:v>
                </c:pt>
                <c:pt idx="52113">
                  <c:v>8.0257140000000007</c:v>
                </c:pt>
                <c:pt idx="52114">
                  <c:v>8.0192890000000006</c:v>
                </c:pt>
                <c:pt idx="52115">
                  <c:v>8.0166409999999999</c:v>
                </c:pt>
                <c:pt idx="52116">
                  <c:v>8.0276549999999993</c:v>
                </c:pt>
                <c:pt idx="52117">
                  <c:v>8.0251479999999997</c:v>
                </c:pt>
                <c:pt idx="52118">
                  <c:v>8.0124969999999998</c:v>
                </c:pt>
                <c:pt idx="52119">
                  <c:v>8.0157930000000004</c:v>
                </c:pt>
                <c:pt idx="52120">
                  <c:v>8.0226150000000001</c:v>
                </c:pt>
                <c:pt idx="52121">
                  <c:v>8.0178930000000008</c:v>
                </c:pt>
                <c:pt idx="52122">
                  <c:v>8.0220680000000009</c:v>
                </c:pt>
                <c:pt idx="52123">
                  <c:v>8.0277720000000006</c:v>
                </c:pt>
                <c:pt idx="52124">
                  <c:v>8.0213909999999995</c:v>
                </c:pt>
                <c:pt idx="52125">
                  <c:v>8.0237909999999992</c:v>
                </c:pt>
                <c:pt idx="52126">
                  <c:v>8.0280100000000001</c:v>
                </c:pt>
                <c:pt idx="52127">
                  <c:v>8.0182409999999997</c:v>
                </c:pt>
                <c:pt idx="52128">
                  <c:v>8.0139130000000005</c:v>
                </c:pt>
                <c:pt idx="52129">
                  <c:v>8.0212090000000007</c:v>
                </c:pt>
                <c:pt idx="52130">
                  <c:v>8.0190629999999992</c:v>
                </c:pt>
                <c:pt idx="52131">
                  <c:v>8.013166</c:v>
                </c:pt>
                <c:pt idx="52132">
                  <c:v>8.0207440000000005</c:v>
                </c:pt>
                <c:pt idx="52133">
                  <c:v>8.0227199999999996</c:v>
                </c:pt>
                <c:pt idx="52134">
                  <c:v>8.0150950000000005</c:v>
                </c:pt>
                <c:pt idx="52135">
                  <c:v>8.0185089999999999</c:v>
                </c:pt>
                <c:pt idx="52136">
                  <c:v>8.0239370000000001</c:v>
                </c:pt>
                <c:pt idx="52137">
                  <c:v>8.0238999999999994</c:v>
                </c:pt>
                <c:pt idx="52138">
                  <c:v>8.0247449999999994</c:v>
                </c:pt>
                <c:pt idx="52139">
                  <c:v>8.0253390000000007</c:v>
                </c:pt>
                <c:pt idx="52140">
                  <c:v>8.0207619999999995</c:v>
                </c:pt>
                <c:pt idx="52141">
                  <c:v>8.0155449999999995</c:v>
                </c:pt>
                <c:pt idx="52142">
                  <c:v>8.0218410000000002</c:v>
                </c:pt>
                <c:pt idx="52143">
                  <c:v>8.0268329999999999</c:v>
                </c:pt>
                <c:pt idx="52144">
                  <c:v>8.0221769999999992</c:v>
                </c:pt>
                <c:pt idx="52145">
                  <c:v>8.0220500000000001</c:v>
                </c:pt>
                <c:pt idx="52146">
                  <c:v>8.0284859999999991</c:v>
                </c:pt>
                <c:pt idx="52147">
                  <c:v>8.0248059999999999</c:v>
                </c:pt>
                <c:pt idx="52148">
                  <c:v>8.015587</c:v>
                </c:pt>
                <c:pt idx="52149">
                  <c:v>8.020035</c:v>
                </c:pt>
                <c:pt idx="52150">
                  <c:v>8.0212880000000002</c:v>
                </c:pt>
                <c:pt idx="52151">
                  <c:v>8.016133</c:v>
                </c:pt>
                <c:pt idx="52152">
                  <c:v>8.0214280000000002</c:v>
                </c:pt>
                <c:pt idx="52153">
                  <c:v>8.0199350000000003</c:v>
                </c:pt>
                <c:pt idx="52154">
                  <c:v>8.0166889999999995</c:v>
                </c:pt>
                <c:pt idx="52155">
                  <c:v>8.0274129999999992</c:v>
                </c:pt>
                <c:pt idx="52156">
                  <c:v>8.0320940000000007</c:v>
                </c:pt>
                <c:pt idx="52157">
                  <c:v>8.0211760000000005</c:v>
                </c:pt>
                <c:pt idx="52158">
                  <c:v>8.0224119999999992</c:v>
                </c:pt>
                <c:pt idx="52159">
                  <c:v>8.0351210000000002</c:v>
                </c:pt>
                <c:pt idx="52160">
                  <c:v>8.0294380000000007</c:v>
                </c:pt>
                <c:pt idx="52161">
                  <c:v>8.0228199999999994</c:v>
                </c:pt>
                <c:pt idx="52162">
                  <c:v>8.0291040000000002</c:v>
                </c:pt>
                <c:pt idx="52163">
                  <c:v>8.0294760000000007</c:v>
                </c:pt>
                <c:pt idx="52164">
                  <c:v>8.0235090000000007</c:v>
                </c:pt>
                <c:pt idx="52165">
                  <c:v>8.0202229999999997</c:v>
                </c:pt>
                <c:pt idx="52166">
                  <c:v>8.0209150000000005</c:v>
                </c:pt>
                <c:pt idx="52167">
                  <c:v>8.022494</c:v>
                </c:pt>
                <c:pt idx="52168">
                  <c:v>8.0246420000000001</c:v>
                </c:pt>
                <c:pt idx="52169">
                  <c:v>8.027946</c:v>
                </c:pt>
                <c:pt idx="52170">
                  <c:v>8.0258900000000004</c:v>
                </c:pt>
                <c:pt idx="52171">
                  <c:v>8.0278430000000007</c:v>
                </c:pt>
                <c:pt idx="52172">
                  <c:v>8.0334810000000001</c:v>
                </c:pt>
                <c:pt idx="52173">
                  <c:v>8.0289929999999998</c:v>
                </c:pt>
                <c:pt idx="52174">
                  <c:v>8.0247109999999999</c:v>
                </c:pt>
                <c:pt idx="52175">
                  <c:v>8.0303009999999997</c:v>
                </c:pt>
                <c:pt idx="52176">
                  <c:v>8.0312009999999994</c:v>
                </c:pt>
                <c:pt idx="52177">
                  <c:v>8.0207870000000003</c:v>
                </c:pt>
                <c:pt idx="52178">
                  <c:v>8.0253870000000003</c:v>
                </c:pt>
                <c:pt idx="52179">
                  <c:v>8.0358909999999995</c:v>
                </c:pt>
                <c:pt idx="52180">
                  <c:v>8.0273489999999992</c:v>
                </c:pt>
                <c:pt idx="52181">
                  <c:v>8.0251199999999994</c:v>
                </c:pt>
                <c:pt idx="52182">
                  <c:v>8.0321300000000004</c:v>
                </c:pt>
                <c:pt idx="52183">
                  <c:v>8.0327249999999992</c:v>
                </c:pt>
                <c:pt idx="52184">
                  <c:v>8.0349699999999995</c:v>
                </c:pt>
                <c:pt idx="52185">
                  <c:v>8.0415369999999999</c:v>
                </c:pt>
                <c:pt idx="52186">
                  <c:v>8.0366370000000007</c:v>
                </c:pt>
                <c:pt idx="52187">
                  <c:v>8.0226810000000004</c:v>
                </c:pt>
                <c:pt idx="52188">
                  <c:v>8.0258520000000004</c:v>
                </c:pt>
                <c:pt idx="52189">
                  <c:v>8.0323670000000007</c:v>
                </c:pt>
                <c:pt idx="52190">
                  <c:v>8.0247130000000002</c:v>
                </c:pt>
                <c:pt idx="52191">
                  <c:v>8.0266070000000003</c:v>
                </c:pt>
                <c:pt idx="52192">
                  <c:v>8.0317150000000002</c:v>
                </c:pt>
                <c:pt idx="52193">
                  <c:v>8.0271570000000008</c:v>
                </c:pt>
                <c:pt idx="52194">
                  <c:v>8.0289830000000002</c:v>
                </c:pt>
                <c:pt idx="52195">
                  <c:v>8.0351949999999999</c:v>
                </c:pt>
                <c:pt idx="52196">
                  <c:v>8.0353410000000007</c:v>
                </c:pt>
                <c:pt idx="52197">
                  <c:v>8.0320309999999999</c:v>
                </c:pt>
                <c:pt idx="52198">
                  <c:v>8.0321029999999993</c:v>
                </c:pt>
                <c:pt idx="52199">
                  <c:v>8.0271080000000001</c:v>
                </c:pt>
                <c:pt idx="52200">
                  <c:v>8.0250380000000003</c:v>
                </c:pt>
                <c:pt idx="52201">
                  <c:v>8.0351859999999995</c:v>
                </c:pt>
                <c:pt idx="52202">
                  <c:v>8.0379310000000004</c:v>
                </c:pt>
                <c:pt idx="52203">
                  <c:v>8.0301779999999994</c:v>
                </c:pt>
                <c:pt idx="52204">
                  <c:v>8.0293290000000006</c:v>
                </c:pt>
                <c:pt idx="52205">
                  <c:v>8.0366700000000009</c:v>
                </c:pt>
                <c:pt idx="52206">
                  <c:v>8.0352979999999992</c:v>
                </c:pt>
                <c:pt idx="52207">
                  <c:v>8.0302969999999991</c:v>
                </c:pt>
                <c:pt idx="52208">
                  <c:v>8.0367060000000006</c:v>
                </c:pt>
                <c:pt idx="52209">
                  <c:v>8.0366569999999999</c:v>
                </c:pt>
                <c:pt idx="52210">
                  <c:v>8.0293569999999992</c:v>
                </c:pt>
                <c:pt idx="52211">
                  <c:v>8.0318550000000002</c:v>
                </c:pt>
                <c:pt idx="52212">
                  <c:v>8.0329510000000006</c:v>
                </c:pt>
                <c:pt idx="52213">
                  <c:v>8.0284639999999996</c:v>
                </c:pt>
                <c:pt idx="52214">
                  <c:v>8.0317819999999998</c:v>
                </c:pt>
                <c:pt idx="52215">
                  <c:v>8.0389140000000001</c:v>
                </c:pt>
                <c:pt idx="52216">
                  <c:v>8.0353320000000004</c:v>
                </c:pt>
                <c:pt idx="52217">
                  <c:v>8.0307790000000008</c:v>
                </c:pt>
                <c:pt idx="52218">
                  <c:v>8.0341970000000007</c:v>
                </c:pt>
                <c:pt idx="52219">
                  <c:v>8.0332070000000009</c:v>
                </c:pt>
                <c:pt idx="52220">
                  <c:v>8.0339130000000001</c:v>
                </c:pt>
                <c:pt idx="52221">
                  <c:v>8.0387839999999997</c:v>
                </c:pt>
                <c:pt idx="52222">
                  <c:v>8.0394030000000001</c:v>
                </c:pt>
                <c:pt idx="52223">
                  <c:v>8.0363740000000004</c:v>
                </c:pt>
                <c:pt idx="52224">
                  <c:v>8.0363380000000006</c:v>
                </c:pt>
                <c:pt idx="52225">
                  <c:v>8.0364900000000006</c:v>
                </c:pt>
                <c:pt idx="52226">
                  <c:v>8.0311039999999991</c:v>
                </c:pt>
                <c:pt idx="52227">
                  <c:v>8.0357380000000003</c:v>
                </c:pt>
                <c:pt idx="52228">
                  <c:v>8.0439100000000003</c:v>
                </c:pt>
                <c:pt idx="52229">
                  <c:v>8.0374960000000009</c:v>
                </c:pt>
                <c:pt idx="52230">
                  <c:v>8.0349559999999993</c:v>
                </c:pt>
                <c:pt idx="52231">
                  <c:v>8.0420979999999993</c:v>
                </c:pt>
                <c:pt idx="52232">
                  <c:v>8.0403590000000005</c:v>
                </c:pt>
                <c:pt idx="52233">
                  <c:v>8.0354120000000009</c:v>
                </c:pt>
                <c:pt idx="52234">
                  <c:v>8.039479</c:v>
                </c:pt>
                <c:pt idx="52235">
                  <c:v>8.039237</c:v>
                </c:pt>
                <c:pt idx="52236">
                  <c:v>8.0353390000000005</c:v>
                </c:pt>
                <c:pt idx="52237">
                  <c:v>8.0388219999999997</c:v>
                </c:pt>
                <c:pt idx="52238">
                  <c:v>8.0351710000000001</c:v>
                </c:pt>
                <c:pt idx="52239">
                  <c:v>8.0292949999999994</c:v>
                </c:pt>
                <c:pt idx="52240">
                  <c:v>8.0335940000000008</c:v>
                </c:pt>
                <c:pt idx="52241">
                  <c:v>8.0375680000000003</c:v>
                </c:pt>
                <c:pt idx="52242">
                  <c:v>8.0394679999999994</c:v>
                </c:pt>
                <c:pt idx="52243">
                  <c:v>8.0442169999999997</c:v>
                </c:pt>
                <c:pt idx="52244">
                  <c:v>8.051679</c:v>
                </c:pt>
                <c:pt idx="52245">
                  <c:v>8.0504029999999993</c:v>
                </c:pt>
                <c:pt idx="52246">
                  <c:v>8.0440430000000003</c:v>
                </c:pt>
                <c:pt idx="52247">
                  <c:v>8.0428230000000003</c:v>
                </c:pt>
                <c:pt idx="52248">
                  <c:v>8.0354559999999999</c:v>
                </c:pt>
                <c:pt idx="52249">
                  <c:v>8.0288140000000006</c:v>
                </c:pt>
                <c:pt idx="52250">
                  <c:v>8.0399999999999991</c:v>
                </c:pt>
                <c:pt idx="52251">
                  <c:v>8.0493869999999994</c:v>
                </c:pt>
                <c:pt idx="52252">
                  <c:v>8.0419309999999999</c:v>
                </c:pt>
                <c:pt idx="52253">
                  <c:v>8.0348699999999997</c:v>
                </c:pt>
                <c:pt idx="52254">
                  <c:v>8.0387210000000007</c:v>
                </c:pt>
                <c:pt idx="52255">
                  <c:v>8.0385439999999999</c:v>
                </c:pt>
                <c:pt idx="52256">
                  <c:v>8.0345060000000004</c:v>
                </c:pt>
                <c:pt idx="52257">
                  <c:v>8.0409469999999992</c:v>
                </c:pt>
                <c:pt idx="52258">
                  <c:v>8.0425249999999995</c:v>
                </c:pt>
                <c:pt idx="52259">
                  <c:v>8.0363229999999994</c:v>
                </c:pt>
                <c:pt idx="52260">
                  <c:v>8.0390379999999997</c:v>
                </c:pt>
                <c:pt idx="52261">
                  <c:v>8.0447260000000007</c:v>
                </c:pt>
                <c:pt idx="52262">
                  <c:v>8.0403780000000005</c:v>
                </c:pt>
                <c:pt idx="52263">
                  <c:v>8.0361060000000002</c:v>
                </c:pt>
                <c:pt idx="52264">
                  <c:v>8.0442099999999996</c:v>
                </c:pt>
                <c:pt idx="52265">
                  <c:v>8.0492939999999997</c:v>
                </c:pt>
                <c:pt idx="52266">
                  <c:v>8.0447939999999996</c:v>
                </c:pt>
                <c:pt idx="52267">
                  <c:v>8.0459460000000007</c:v>
                </c:pt>
                <c:pt idx="52268">
                  <c:v>8.0498740000000009</c:v>
                </c:pt>
                <c:pt idx="52269">
                  <c:v>8.0487210000000005</c:v>
                </c:pt>
                <c:pt idx="52270">
                  <c:v>8.0454969999999992</c:v>
                </c:pt>
                <c:pt idx="52271">
                  <c:v>8.0439860000000003</c:v>
                </c:pt>
                <c:pt idx="52272">
                  <c:v>8.0410869999999992</c:v>
                </c:pt>
                <c:pt idx="52273">
                  <c:v>8.0425059999999995</c:v>
                </c:pt>
                <c:pt idx="52274">
                  <c:v>8.0473479999999995</c:v>
                </c:pt>
                <c:pt idx="52275">
                  <c:v>8.0389739999999996</c:v>
                </c:pt>
                <c:pt idx="52276">
                  <c:v>8.0380160000000007</c:v>
                </c:pt>
                <c:pt idx="52277">
                  <c:v>8.0508380000000006</c:v>
                </c:pt>
                <c:pt idx="52278">
                  <c:v>8.0467849999999999</c:v>
                </c:pt>
                <c:pt idx="52279">
                  <c:v>8.0403579999999994</c:v>
                </c:pt>
                <c:pt idx="52280">
                  <c:v>8.0482180000000003</c:v>
                </c:pt>
                <c:pt idx="52281">
                  <c:v>8.0497669999999992</c:v>
                </c:pt>
                <c:pt idx="52282">
                  <c:v>8.0423399999999994</c:v>
                </c:pt>
                <c:pt idx="52283">
                  <c:v>8.0449549999999999</c:v>
                </c:pt>
                <c:pt idx="52284">
                  <c:v>8.0511719999999993</c:v>
                </c:pt>
                <c:pt idx="52285">
                  <c:v>8.0439109999999996</c:v>
                </c:pt>
                <c:pt idx="52286">
                  <c:v>8.0408840000000001</c:v>
                </c:pt>
                <c:pt idx="52287">
                  <c:v>8.0452089999999998</c:v>
                </c:pt>
                <c:pt idx="52288">
                  <c:v>8.0426059999999993</c:v>
                </c:pt>
                <c:pt idx="52289">
                  <c:v>8.040699</c:v>
                </c:pt>
                <c:pt idx="52290">
                  <c:v>8.0470900000000007</c:v>
                </c:pt>
                <c:pt idx="52291">
                  <c:v>8.0512829999999997</c:v>
                </c:pt>
                <c:pt idx="52292">
                  <c:v>8.0481590000000001</c:v>
                </c:pt>
                <c:pt idx="52293">
                  <c:v>8.0521539999999998</c:v>
                </c:pt>
                <c:pt idx="52294">
                  <c:v>8.0514690000000009</c:v>
                </c:pt>
                <c:pt idx="52295">
                  <c:v>8.0407080000000004</c:v>
                </c:pt>
                <c:pt idx="52296">
                  <c:v>8.0470419999999994</c:v>
                </c:pt>
                <c:pt idx="52297">
                  <c:v>8.0520239999999994</c:v>
                </c:pt>
                <c:pt idx="52298">
                  <c:v>8.0410140000000006</c:v>
                </c:pt>
                <c:pt idx="52299">
                  <c:v>8.0435390000000009</c:v>
                </c:pt>
                <c:pt idx="52300">
                  <c:v>8.0531299999999995</c:v>
                </c:pt>
                <c:pt idx="52301">
                  <c:v>8.0481440000000006</c:v>
                </c:pt>
                <c:pt idx="52302">
                  <c:v>8.0498410000000007</c:v>
                </c:pt>
                <c:pt idx="52303">
                  <c:v>8.0635790000000007</c:v>
                </c:pt>
                <c:pt idx="52304">
                  <c:v>8.0531020000000009</c:v>
                </c:pt>
                <c:pt idx="52305">
                  <c:v>8.0414469999999998</c:v>
                </c:pt>
                <c:pt idx="52306">
                  <c:v>8.0548110000000008</c:v>
                </c:pt>
                <c:pt idx="52307">
                  <c:v>8.0574340000000007</c:v>
                </c:pt>
                <c:pt idx="52308">
                  <c:v>8.0474910000000008</c:v>
                </c:pt>
                <c:pt idx="52309">
                  <c:v>8.0476810000000008</c:v>
                </c:pt>
                <c:pt idx="52310">
                  <c:v>8.0519069999999999</c:v>
                </c:pt>
                <c:pt idx="52311">
                  <c:v>8.0471559999999993</c:v>
                </c:pt>
                <c:pt idx="52312">
                  <c:v>8.0499670000000005</c:v>
                </c:pt>
                <c:pt idx="52313">
                  <c:v>8.0601769999999995</c:v>
                </c:pt>
                <c:pt idx="52314">
                  <c:v>8.0547319999999996</c:v>
                </c:pt>
                <c:pt idx="52315">
                  <c:v>8.0518009999999993</c:v>
                </c:pt>
                <c:pt idx="52316">
                  <c:v>8.0561299999999996</c:v>
                </c:pt>
                <c:pt idx="52317">
                  <c:v>8.0540710000000004</c:v>
                </c:pt>
                <c:pt idx="52318">
                  <c:v>8.0501489999999993</c:v>
                </c:pt>
                <c:pt idx="52319">
                  <c:v>8.0552460000000004</c:v>
                </c:pt>
                <c:pt idx="52320">
                  <c:v>8.0604790000000008</c:v>
                </c:pt>
                <c:pt idx="52321">
                  <c:v>8.0500340000000001</c:v>
                </c:pt>
                <c:pt idx="52322">
                  <c:v>8.0444449999999996</c:v>
                </c:pt>
                <c:pt idx="52323">
                  <c:v>8.0560670000000005</c:v>
                </c:pt>
                <c:pt idx="52324">
                  <c:v>8.0562249999999995</c:v>
                </c:pt>
                <c:pt idx="52325">
                  <c:v>8.0485299999999995</c:v>
                </c:pt>
                <c:pt idx="52326">
                  <c:v>8.0520329999999998</c:v>
                </c:pt>
                <c:pt idx="52327">
                  <c:v>8.0558990000000001</c:v>
                </c:pt>
                <c:pt idx="52328">
                  <c:v>8.0535840000000007</c:v>
                </c:pt>
                <c:pt idx="52329">
                  <c:v>8.0508799999999994</c:v>
                </c:pt>
                <c:pt idx="52330">
                  <c:v>8.0499899999999993</c:v>
                </c:pt>
                <c:pt idx="52331">
                  <c:v>8.0509559999999993</c:v>
                </c:pt>
                <c:pt idx="52332">
                  <c:v>8.0556570000000001</c:v>
                </c:pt>
                <c:pt idx="52333">
                  <c:v>8.0559999999999992</c:v>
                </c:pt>
                <c:pt idx="52334">
                  <c:v>8.0515329999999992</c:v>
                </c:pt>
                <c:pt idx="52335">
                  <c:v>8.050421</c:v>
                </c:pt>
                <c:pt idx="52336">
                  <c:v>8.0505279999999999</c:v>
                </c:pt>
                <c:pt idx="52337">
                  <c:v>8.0506550000000008</c:v>
                </c:pt>
                <c:pt idx="52338">
                  <c:v>8.0546849999999992</c:v>
                </c:pt>
                <c:pt idx="52339">
                  <c:v>8.0605589999999996</c:v>
                </c:pt>
                <c:pt idx="52340">
                  <c:v>8.0574890000000003</c:v>
                </c:pt>
                <c:pt idx="52341">
                  <c:v>8.0498609999999999</c:v>
                </c:pt>
                <c:pt idx="52342">
                  <c:v>8.0541260000000001</c:v>
                </c:pt>
                <c:pt idx="52343">
                  <c:v>8.0545249999999999</c:v>
                </c:pt>
                <c:pt idx="52344">
                  <c:v>8.0447659999999992</c:v>
                </c:pt>
                <c:pt idx="52345">
                  <c:v>8.0475390000000004</c:v>
                </c:pt>
                <c:pt idx="52346">
                  <c:v>8.0565339999999992</c:v>
                </c:pt>
                <c:pt idx="52347">
                  <c:v>8.0593360000000001</c:v>
                </c:pt>
                <c:pt idx="52348">
                  <c:v>8.0583290000000005</c:v>
                </c:pt>
                <c:pt idx="52349">
                  <c:v>8.0602420000000006</c:v>
                </c:pt>
                <c:pt idx="52350">
                  <c:v>8.0639679999999991</c:v>
                </c:pt>
                <c:pt idx="52351">
                  <c:v>8.064997</c:v>
                </c:pt>
                <c:pt idx="52352">
                  <c:v>8.0663079999999994</c:v>
                </c:pt>
                <c:pt idx="52353">
                  <c:v>8.0626479999999994</c:v>
                </c:pt>
                <c:pt idx="52354">
                  <c:v>8.0596080000000008</c:v>
                </c:pt>
                <c:pt idx="52355">
                  <c:v>8.0634150000000009</c:v>
                </c:pt>
                <c:pt idx="52356">
                  <c:v>8.0641859999999994</c:v>
                </c:pt>
                <c:pt idx="52357">
                  <c:v>8.0578780000000005</c:v>
                </c:pt>
                <c:pt idx="52358">
                  <c:v>8.0550110000000004</c:v>
                </c:pt>
                <c:pt idx="52359">
                  <c:v>8.0586739999999999</c:v>
                </c:pt>
                <c:pt idx="52360">
                  <c:v>8.0588890000000006</c:v>
                </c:pt>
                <c:pt idx="52361">
                  <c:v>8.0561869999999995</c:v>
                </c:pt>
                <c:pt idx="52362">
                  <c:v>8.0583500000000008</c:v>
                </c:pt>
                <c:pt idx="52363">
                  <c:v>8.0578409999999998</c:v>
                </c:pt>
                <c:pt idx="52364">
                  <c:v>8.0559879999999993</c:v>
                </c:pt>
                <c:pt idx="52365">
                  <c:v>8.0609339999999996</c:v>
                </c:pt>
                <c:pt idx="52366">
                  <c:v>8.0666700000000002</c:v>
                </c:pt>
                <c:pt idx="52367">
                  <c:v>8.0628630000000001</c:v>
                </c:pt>
                <c:pt idx="52368">
                  <c:v>8.0548219999999997</c:v>
                </c:pt>
                <c:pt idx="52369">
                  <c:v>8.0564859999999996</c:v>
                </c:pt>
                <c:pt idx="52370">
                  <c:v>8.0607140000000008</c:v>
                </c:pt>
                <c:pt idx="52371">
                  <c:v>8.0618580000000009</c:v>
                </c:pt>
                <c:pt idx="52372">
                  <c:v>8.0633979999999994</c:v>
                </c:pt>
                <c:pt idx="52373">
                  <c:v>8.060276</c:v>
                </c:pt>
                <c:pt idx="52374">
                  <c:v>8.0560569999999991</c:v>
                </c:pt>
                <c:pt idx="52375">
                  <c:v>8.0573960000000007</c:v>
                </c:pt>
                <c:pt idx="52376">
                  <c:v>8.0582030000000007</c:v>
                </c:pt>
                <c:pt idx="52377">
                  <c:v>8.0574659999999998</c:v>
                </c:pt>
                <c:pt idx="52378">
                  <c:v>8.0613460000000003</c:v>
                </c:pt>
                <c:pt idx="52379">
                  <c:v>8.0611130000000006</c:v>
                </c:pt>
                <c:pt idx="52380">
                  <c:v>8.0539380000000005</c:v>
                </c:pt>
                <c:pt idx="52381">
                  <c:v>8.0568469999999994</c:v>
                </c:pt>
                <c:pt idx="52382">
                  <c:v>8.0620989999999999</c:v>
                </c:pt>
                <c:pt idx="52383">
                  <c:v>8.0590689999999991</c:v>
                </c:pt>
                <c:pt idx="52384">
                  <c:v>8.0610060000000008</c:v>
                </c:pt>
                <c:pt idx="52385">
                  <c:v>8.0645699999999998</c:v>
                </c:pt>
                <c:pt idx="52386">
                  <c:v>8.0630970000000008</c:v>
                </c:pt>
                <c:pt idx="52387">
                  <c:v>8.0627589999999998</c:v>
                </c:pt>
                <c:pt idx="52388">
                  <c:v>8.0662719999999997</c:v>
                </c:pt>
                <c:pt idx="52389">
                  <c:v>8.0642200000000006</c:v>
                </c:pt>
                <c:pt idx="52390">
                  <c:v>8.0606500000000008</c:v>
                </c:pt>
                <c:pt idx="52391">
                  <c:v>8.0668199999999999</c:v>
                </c:pt>
                <c:pt idx="52392">
                  <c:v>8.0685179999999992</c:v>
                </c:pt>
                <c:pt idx="52393">
                  <c:v>8.0653729999999992</c:v>
                </c:pt>
                <c:pt idx="52394">
                  <c:v>8.0708590000000004</c:v>
                </c:pt>
                <c:pt idx="52395">
                  <c:v>8.0725200000000008</c:v>
                </c:pt>
                <c:pt idx="52396">
                  <c:v>8.0628980000000006</c:v>
                </c:pt>
                <c:pt idx="52397">
                  <c:v>8.065232</c:v>
                </c:pt>
                <c:pt idx="52398">
                  <c:v>8.0747940000000007</c:v>
                </c:pt>
                <c:pt idx="52399">
                  <c:v>8.0648780000000002</c:v>
                </c:pt>
                <c:pt idx="52400">
                  <c:v>8.0570699999999995</c:v>
                </c:pt>
                <c:pt idx="52401">
                  <c:v>8.0674030000000005</c:v>
                </c:pt>
                <c:pt idx="52402">
                  <c:v>8.0657029999999992</c:v>
                </c:pt>
                <c:pt idx="52403">
                  <c:v>8.0558999999999994</c:v>
                </c:pt>
                <c:pt idx="52404">
                  <c:v>8.0647500000000001</c:v>
                </c:pt>
                <c:pt idx="52405">
                  <c:v>8.0721100000000003</c:v>
                </c:pt>
                <c:pt idx="52406">
                  <c:v>8.0638729999999992</c:v>
                </c:pt>
                <c:pt idx="52407">
                  <c:v>8.0630509999999997</c:v>
                </c:pt>
                <c:pt idx="52408">
                  <c:v>8.0690430000000006</c:v>
                </c:pt>
                <c:pt idx="52409">
                  <c:v>8.0620100000000008</c:v>
                </c:pt>
                <c:pt idx="52410">
                  <c:v>8.0605619999999991</c:v>
                </c:pt>
                <c:pt idx="52411">
                  <c:v>8.0682189999999991</c:v>
                </c:pt>
                <c:pt idx="52412">
                  <c:v>8.0657259999999997</c:v>
                </c:pt>
                <c:pt idx="52413">
                  <c:v>8.0666379999999993</c:v>
                </c:pt>
                <c:pt idx="52414">
                  <c:v>8.0727039999999999</c:v>
                </c:pt>
                <c:pt idx="52415">
                  <c:v>8.0721489999999996</c:v>
                </c:pt>
                <c:pt idx="52416">
                  <c:v>8.0686970000000002</c:v>
                </c:pt>
                <c:pt idx="52417">
                  <c:v>8.0713899999999992</c:v>
                </c:pt>
                <c:pt idx="52418">
                  <c:v>8.075348</c:v>
                </c:pt>
                <c:pt idx="52419">
                  <c:v>8.0666460000000004</c:v>
                </c:pt>
                <c:pt idx="52420">
                  <c:v>8.0630889999999997</c:v>
                </c:pt>
                <c:pt idx="52421">
                  <c:v>8.0734790000000007</c:v>
                </c:pt>
                <c:pt idx="52422">
                  <c:v>8.0711589999999998</c:v>
                </c:pt>
                <c:pt idx="52423">
                  <c:v>8.0637559999999997</c:v>
                </c:pt>
                <c:pt idx="52424">
                  <c:v>8.0705709999999993</c:v>
                </c:pt>
                <c:pt idx="52425">
                  <c:v>8.0729349999999993</c:v>
                </c:pt>
                <c:pt idx="52426">
                  <c:v>8.0649940000000004</c:v>
                </c:pt>
                <c:pt idx="52427">
                  <c:v>8.0684649999999998</c:v>
                </c:pt>
                <c:pt idx="52428">
                  <c:v>8.0750910000000005</c:v>
                </c:pt>
                <c:pt idx="52429">
                  <c:v>8.0691249999999997</c:v>
                </c:pt>
                <c:pt idx="52430">
                  <c:v>8.0695119999999996</c:v>
                </c:pt>
                <c:pt idx="52431">
                  <c:v>8.0736600000000003</c:v>
                </c:pt>
                <c:pt idx="52432">
                  <c:v>8.0681689999999993</c:v>
                </c:pt>
                <c:pt idx="52433">
                  <c:v>8.0660530000000001</c:v>
                </c:pt>
                <c:pt idx="52434">
                  <c:v>8.0722489999999993</c:v>
                </c:pt>
                <c:pt idx="52435">
                  <c:v>8.0701560000000008</c:v>
                </c:pt>
                <c:pt idx="52436">
                  <c:v>8.0679890000000007</c:v>
                </c:pt>
                <c:pt idx="52437">
                  <c:v>8.0782229999999995</c:v>
                </c:pt>
                <c:pt idx="52438">
                  <c:v>8.0766810000000007</c:v>
                </c:pt>
                <c:pt idx="52439">
                  <c:v>8.0640680000000007</c:v>
                </c:pt>
                <c:pt idx="52440">
                  <c:v>8.0686739999999997</c:v>
                </c:pt>
                <c:pt idx="52441">
                  <c:v>8.0743390000000002</c:v>
                </c:pt>
                <c:pt idx="52442">
                  <c:v>8.0705580000000001</c:v>
                </c:pt>
                <c:pt idx="52443">
                  <c:v>8.0769059999999993</c:v>
                </c:pt>
                <c:pt idx="52444">
                  <c:v>8.0795250000000003</c:v>
                </c:pt>
                <c:pt idx="52445">
                  <c:v>8.0686959999999992</c:v>
                </c:pt>
                <c:pt idx="52446">
                  <c:v>8.0672359999999994</c:v>
                </c:pt>
                <c:pt idx="52447">
                  <c:v>8.0750689999999992</c:v>
                </c:pt>
                <c:pt idx="52448">
                  <c:v>8.0685160000000007</c:v>
                </c:pt>
                <c:pt idx="52449">
                  <c:v>8.0654459999999997</c:v>
                </c:pt>
                <c:pt idx="52450">
                  <c:v>8.075348</c:v>
                </c:pt>
                <c:pt idx="52451">
                  <c:v>8.07578</c:v>
                </c:pt>
                <c:pt idx="52452">
                  <c:v>8.0745179999999994</c:v>
                </c:pt>
                <c:pt idx="52453">
                  <c:v>8.0814550000000001</c:v>
                </c:pt>
                <c:pt idx="52454">
                  <c:v>8.0861619999999998</c:v>
                </c:pt>
                <c:pt idx="52455">
                  <c:v>8.0802119999999995</c:v>
                </c:pt>
                <c:pt idx="52456">
                  <c:v>8.0770510000000009</c:v>
                </c:pt>
                <c:pt idx="52457">
                  <c:v>8.0777420000000006</c:v>
                </c:pt>
                <c:pt idx="52458">
                  <c:v>8.0679239999999997</c:v>
                </c:pt>
                <c:pt idx="52459">
                  <c:v>8.067259</c:v>
                </c:pt>
                <c:pt idx="52460">
                  <c:v>8.0780139999999996</c:v>
                </c:pt>
                <c:pt idx="52461">
                  <c:v>8.0739739999999998</c:v>
                </c:pt>
                <c:pt idx="52462">
                  <c:v>8.0704960000000003</c:v>
                </c:pt>
                <c:pt idx="52463">
                  <c:v>8.0805290000000003</c:v>
                </c:pt>
                <c:pt idx="52464">
                  <c:v>8.0819740000000007</c:v>
                </c:pt>
                <c:pt idx="52465">
                  <c:v>8.0739719999999995</c:v>
                </c:pt>
                <c:pt idx="52466">
                  <c:v>8.0743880000000008</c:v>
                </c:pt>
                <c:pt idx="52467">
                  <c:v>8.0777059999999992</c:v>
                </c:pt>
                <c:pt idx="52468">
                  <c:v>8.074173</c:v>
                </c:pt>
                <c:pt idx="52469">
                  <c:v>8.0782469999999993</c:v>
                </c:pt>
                <c:pt idx="52470">
                  <c:v>8.0788270000000004</c:v>
                </c:pt>
                <c:pt idx="52471">
                  <c:v>8.0691220000000001</c:v>
                </c:pt>
                <c:pt idx="52472">
                  <c:v>8.070112</c:v>
                </c:pt>
                <c:pt idx="52473">
                  <c:v>8.0778280000000002</c:v>
                </c:pt>
                <c:pt idx="52474">
                  <c:v>8.0799160000000008</c:v>
                </c:pt>
                <c:pt idx="52475">
                  <c:v>8.0789810000000006</c:v>
                </c:pt>
                <c:pt idx="52476">
                  <c:v>8.0840730000000001</c:v>
                </c:pt>
                <c:pt idx="52477">
                  <c:v>8.0842030000000005</c:v>
                </c:pt>
                <c:pt idx="52478">
                  <c:v>8.0756859999999993</c:v>
                </c:pt>
                <c:pt idx="52479">
                  <c:v>8.0744100000000003</c:v>
                </c:pt>
                <c:pt idx="52480">
                  <c:v>8.0768009999999997</c:v>
                </c:pt>
                <c:pt idx="52481">
                  <c:v>8.0749940000000002</c:v>
                </c:pt>
                <c:pt idx="52482">
                  <c:v>8.0756639999999997</c:v>
                </c:pt>
                <c:pt idx="52483">
                  <c:v>8.0801990000000004</c:v>
                </c:pt>
                <c:pt idx="52484">
                  <c:v>8.0781310000000008</c:v>
                </c:pt>
                <c:pt idx="52485">
                  <c:v>8.0749709999999997</c:v>
                </c:pt>
                <c:pt idx="52486">
                  <c:v>8.0812340000000003</c:v>
                </c:pt>
                <c:pt idx="52487">
                  <c:v>8.0845450000000003</c:v>
                </c:pt>
                <c:pt idx="52488">
                  <c:v>8.0790459999999999</c:v>
                </c:pt>
                <c:pt idx="52489">
                  <c:v>8.0818709999999996</c:v>
                </c:pt>
                <c:pt idx="52490">
                  <c:v>8.0843319999999999</c:v>
                </c:pt>
                <c:pt idx="52491">
                  <c:v>8.078023</c:v>
                </c:pt>
                <c:pt idx="52492">
                  <c:v>8.0777140000000003</c:v>
                </c:pt>
                <c:pt idx="52493">
                  <c:v>8.0847289999999994</c:v>
                </c:pt>
                <c:pt idx="52494">
                  <c:v>8.0825680000000002</c:v>
                </c:pt>
                <c:pt idx="52495">
                  <c:v>8.0770820000000008</c:v>
                </c:pt>
                <c:pt idx="52496">
                  <c:v>8.0849729999999997</c:v>
                </c:pt>
                <c:pt idx="52497">
                  <c:v>8.0847909999999992</c:v>
                </c:pt>
                <c:pt idx="52498">
                  <c:v>8.0744629999999997</c:v>
                </c:pt>
                <c:pt idx="52499">
                  <c:v>8.0823040000000006</c:v>
                </c:pt>
                <c:pt idx="52500">
                  <c:v>8.0897810000000003</c:v>
                </c:pt>
                <c:pt idx="52501">
                  <c:v>8.0819369999999999</c:v>
                </c:pt>
                <c:pt idx="52502">
                  <c:v>8.0775550000000003</c:v>
                </c:pt>
                <c:pt idx="52503">
                  <c:v>8.0843489999999996</c:v>
                </c:pt>
                <c:pt idx="52504">
                  <c:v>8.0868350000000007</c:v>
                </c:pt>
                <c:pt idx="52505">
                  <c:v>8.0823250000000009</c:v>
                </c:pt>
                <c:pt idx="52506">
                  <c:v>8.0830889999999993</c:v>
                </c:pt>
                <c:pt idx="52507">
                  <c:v>8.0846699999999991</c:v>
                </c:pt>
                <c:pt idx="52508">
                  <c:v>8.0813749999999995</c:v>
                </c:pt>
                <c:pt idx="52509">
                  <c:v>8.0804969999999994</c:v>
                </c:pt>
                <c:pt idx="52510">
                  <c:v>8.0840610000000002</c:v>
                </c:pt>
                <c:pt idx="52511">
                  <c:v>8.0834879999999991</c:v>
                </c:pt>
                <c:pt idx="52512">
                  <c:v>8.0819069999999993</c:v>
                </c:pt>
                <c:pt idx="52513">
                  <c:v>8.085718</c:v>
                </c:pt>
                <c:pt idx="52514">
                  <c:v>8.0848980000000008</c:v>
                </c:pt>
                <c:pt idx="52515">
                  <c:v>8.0846260000000001</c:v>
                </c:pt>
                <c:pt idx="52516">
                  <c:v>8.0869060000000008</c:v>
                </c:pt>
                <c:pt idx="52517">
                  <c:v>8.0820159999999994</c:v>
                </c:pt>
                <c:pt idx="52518">
                  <c:v>8.0818480000000008</c:v>
                </c:pt>
                <c:pt idx="52519">
                  <c:v>8.0877660000000002</c:v>
                </c:pt>
                <c:pt idx="52520">
                  <c:v>8.0873019999999993</c:v>
                </c:pt>
                <c:pt idx="52521">
                  <c:v>8.0857829999999993</c:v>
                </c:pt>
                <c:pt idx="52522">
                  <c:v>8.0924820000000004</c:v>
                </c:pt>
                <c:pt idx="52523">
                  <c:v>8.0921730000000007</c:v>
                </c:pt>
                <c:pt idx="52524">
                  <c:v>8.0819690000000008</c:v>
                </c:pt>
                <c:pt idx="52525">
                  <c:v>8.0833700000000004</c:v>
                </c:pt>
                <c:pt idx="52526">
                  <c:v>8.0862789999999993</c:v>
                </c:pt>
                <c:pt idx="52527">
                  <c:v>8.0812120000000007</c:v>
                </c:pt>
                <c:pt idx="52528">
                  <c:v>8.0827100000000005</c:v>
                </c:pt>
                <c:pt idx="52529">
                  <c:v>8.0864960000000004</c:v>
                </c:pt>
                <c:pt idx="52530">
                  <c:v>8.0859520000000007</c:v>
                </c:pt>
                <c:pt idx="52531">
                  <c:v>8.0863390000000006</c:v>
                </c:pt>
                <c:pt idx="52532">
                  <c:v>8.0915990000000004</c:v>
                </c:pt>
                <c:pt idx="52533">
                  <c:v>8.0916859999999993</c:v>
                </c:pt>
                <c:pt idx="52534">
                  <c:v>8.0886739999999993</c:v>
                </c:pt>
                <c:pt idx="52535">
                  <c:v>8.0913380000000004</c:v>
                </c:pt>
                <c:pt idx="52536">
                  <c:v>8.0867950000000004</c:v>
                </c:pt>
                <c:pt idx="52537">
                  <c:v>8.0836410000000001</c:v>
                </c:pt>
                <c:pt idx="52538">
                  <c:v>8.0885770000000008</c:v>
                </c:pt>
                <c:pt idx="52539">
                  <c:v>8.0864879999999992</c:v>
                </c:pt>
                <c:pt idx="52540">
                  <c:v>8.0844799999999992</c:v>
                </c:pt>
                <c:pt idx="52541">
                  <c:v>8.0898249999999994</c:v>
                </c:pt>
                <c:pt idx="52542">
                  <c:v>8.0971709999999995</c:v>
                </c:pt>
                <c:pt idx="52543">
                  <c:v>8.0938619999999997</c:v>
                </c:pt>
                <c:pt idx="52544">
                  <c:v>8.086328</c:v>
                </c:pt>
                <c:pt idx="52545">
                  <c:v>8.0914850000000005</c:v>
                </c:pt>
                <c:pt idx="52546">
                  <c:v>8.0905000000000005</c:v>
                </c:pt>
                <c:pt idx="52547">
                  <c:v>8.0826759999999993</c:v>
                </c:pt>
                <c:pt idx="52548">
                  <c:v>8.0864209999999996</c:v>
                </c:pt>
                <c:pt idx="52549">
                  <c:v>8.0904340000000001</c:v>
                </c:pt>
                <c:pt idx="52550">
                  <c:v>8.0879290000000008</c:v>
                </c:pt>
                <c:pt idx="52551">
                  <c:v>8.0886329999999997</c:v>
                </c:pt>
                <c:pt idx="52552">
                  <c:v>8.0893910000000009</c:v>
                </c:pt>
                <c:pt idx="52553">
                  <c:v>8.0830040000000007</c:v>
                </c:pt>
                <c:pt idx="52554">
                  <c:v>8.0861020000000003</c:v>
                </c:pt>
                <c:pt idx="52555">
                  <c:v>8.0963189999999994</c:v>
                </c:pt>
                <c:pt idx="52556">
                  <c:v>8.0903489999999998</c:v>
                </c:pt>
                <c:pt idx="52557">
                  <c:v>8.0857620000000008</c:v>
                </c:pt>
                <c:pt idx="52558">
                  <c:v>8.0926109999999998</c:v>
                </c:pt>
                <c:pt idx="52559">
                  <c:v>8.0916259999999998</c:v>
                </c:pt>
                <c:pt idx="52560">
                  <c:v>8.0871449999999996</c:v>
                </c:pt>
                <c:pt idx="52561">
                  <c:v>8.0958780000000008</c:v>
                </c:pt>
                <c:pt idx="52562">
                  <c:v>8.1043289999999999</c:v>
                </c:pt>
                <c:pt idx="52563">
                  <c:v>8.0951489999999993</c:v>
                </c:pt>
                <c:pt idx="52564">
                  <c:v>8.0915560000000006</c:v>
                </c:pt>
                <c:pt idx="52565">
                  <c:v>8.098096</c:v>
                </c:pt>
                <c:pt idx="52566">
                  <c:v>8.0964449999999992</c:v>
                </c:pt>
                <c:pt idx="52567">
                  <c:v>8.0950600000000001</c:v>
                </c:pt>
                <c:pt idx="52568">
                  <c:v>8.0958319999999997</c:v>
                </c:pt>
                <c:pt idx="52569">
                  <c:v>8.0946739999999995</c:v>
                </c:pt>
                <c:pt idx="52570">
                  <c:v>8.0957980000000003</c:v>
                </c:pt>
                <c:pt idx="52571">
                  <c:v>8.0993910000000007</c:v>
                </c:pt>
                <c:pt idx="52572">
                  <c:v>8.0974240000000002</c:v>
                </c:pt>
                <c:pt idx="52573">
                  <c:v>8.090662</c:v>
                </c:pt>
                <c:pt idx="52574">
                  <c:v>8.0954560000000004</c:v>
                </c:pt>
                <c:pt idx="52575">
                  <c:v>8.1001300000000001</c:v>
                </c:pt>
                <c:pt idx="52576">
                  <c:v>8.094811</c:v>
                </c:pt>
                <c:pt idx="52577">
                  <c:v>8.0942380000000007</c:v>
                </c:pt>
                <c:pt idx="52578">
                  <c:v>8.1009390000000003</c:v>
                </c:pt>
                <c:pt idx="52579">
                  <c:v>8.1033170000000005</c:v>
                </c:pt>
                <c:pt idx="52580">
                  <c:v>8.0950450000000007</c:v>
                </c:pt>
                <c:pt idx="52581">
                  <c:v>8.0914959999999994</c:v>
                </c:pt>
                <c:pt idx="52582">
                  <c:v>8.0950740000000003</c:v>
                </c:pt>
                <c:pt idx="52583">
                  <c:v>8.0954490000000003</c:v>
                </c:pt>
                <c:pt idx="52584">
                  <c:v>8.1001779999999997</c:v>
                </c:pt>
                <c:pt idx="52585">
                  <c:v>8.1023689999999995</c:v>
                </c:pt>
                <c:pt idx="52586">
                  <c:v>8.1004909999999999</c:v>
                </c:pt>
                <c:pt idx="52587">
                  <c:v>8.098884</c:v>
                </c:pt>
                <c:pt idx="52588">
                  <c:v>8.0967169999999999</c:v>
                </c:pt>
                <c:pt idx="52589">
                  <c:v>8.0952640000000002</c:v>
                </c:pt>
                <c:pt idx="52590">
                  <c:v>8.0957500000000007</c:v>
                </c:pt>
                <c:pt idx="52591">
                  <c:v>8.100123</c:v>
                </c:pt>
                <c:pt idx="52592">
                  <c:v>8.0951699999999995</c:v>
                </c:pt>
                <c:pt idx="52593">
                  <c:v>8.0881019999999992</c:v>
                </c:pt>
                <c:pt idx="52594">
                  <c:v>8.0930569999999999</c:v>
                </c:pt>
                <c:pt idx="52595">
                  <c:v>8.0966149999999999</c:v>
                </c:pt>
                <c:pt idx="52596">
                  <c:v>8.0980109999999996</c:v>
                </c:pt>
                <c:pt idx="52597">
                  <c:v>8.096311</c:v>
                </c:pt>
                <c:pt idx="52598">
                  <c:v>8.0937199999999994</c:v>
                </c:pt>
                <c:pt idx="52599">
                  <c:v>8.0957270000000001</c:v>
                </c:pt>
                <c:pt idx="52600">
                  <c:v>8.0978399999999997</c:v>
                </c:pt>
                <c:pt idx="52601">
                  <c:v>8.1026849999999992</c:v>
                </c:pt>
                <c:pt idx="52602">
                  <c:v>8.1006040000000006</c:v>
                </c:pt>
                <c:pt idx="52603">
                  <c:v>8.0937520000000003</c:v>
                </c:pt>
                <c:pt idx="52604">
                  <c:v>8.0966129999999996</c:v>
                </c:pt>
                <c:pt idx="52605">
                  <c:v>8.0992929999999994</c:v>
                </c:pt>
                <c:pt idx="52606">
                  <c:v>8.0945990000000005</c:v>
                </c:pt>
                <c:pt idx="52607">
                  <c:v>8.0917539999999999</c:v>
                </c:pt>
                <c:pt idx="52608">
                  <c:v>8.0945920000000005</c:v>
                </c:pt>
                <c:pt idx="52609">
                  <c:v>8.0940940000000001</c:v>
                </c:pt>
                <c:pt idx="52610">
                  <c:v>8.0981089999999991</c:v>
                </c:pt>
                <c:pt idx="52611">
                  <c:v>8.10731</c:v>
                </c:pt>
                <c:pt idx="52612">
                  <c:v>8.103612</c:v>
                </c:pt>
                <c:pt idx="52613">
                  <c:v>8.0982780000000005</c:v>
                </c:pt>
                <c:pt idx="52614">
                  <c:v>8.1047949999999993</c:v>
                </c:pt>
                <c:pt idx="52615">
                  <c:v>8.1068470000000001</c:v>
                </c:pt>
                <c:pt idx="52616">
                  <c:v>8.0991970000000002</c:v>
                </c:pt>
                <c:pt idx="52617">
                  <c:v>8.1018749999999997</c:v>
                </c:pt>
                <c:pt idx="52618">
                  <c:v>8.1060239999999997</c:v>
                </c:pt>
                <c:pt idx="52619">
                  <c:v>8.0954969999999999</c:v>
                </c:pt>
                <c:pt idx="52620">
                  <c:v>8.0988199999999999</c:v>
                </c:pt>
                <c:pt idx="52621">
                  <c:v>8.1117100000000004</c:v>
                </c:pt>
                <c:pt idx="52622">
                  <c:v>8.1048069999999992</c:v>
                </c:pt>
                <c:pt idx="52623">
                  <c:v>8.0998350000000006</c:v>
                </c:pt>
                <c:pt idx="52624">
                  <c:v>8.107405</c:v>
                </c:pt>
                <c:pt idx="52625">
                  <c:v>8.1043099999999999</c:v>
                </c:pt>
                <c:pt idx="52626">
                  <c:v>8.0951439999999995</c:v>
                </c:pt>
                <c:pt idx="52627">
                  <c:v>8.1018980000000003</c:v>
                </c:pt>
                <c:pt idx="52628">
                  <c:v>8.1053300000000004</c:v>
                </c:pt>
                <c:pt idx="52629">
                  <c:v>8.0944990000000008</c:v>
                </c:pt>
                <c:pt idx="52630">
                  <c:v>8.0985929999999993</c:v>
                </c:pt>
                <c:pt idx="52631">
                  <c:v>8.1053920000000002</c:v>
                </c:pt>
                <c:pt idx="52632">
                  <c:v>8.1022079999999992</c:v>
                </c:pt>
                <c:pt idx="52633">
                  <c:v>8.1065159999999992</c:v>
                </c:pt>
                <c:pt idx="52634">
                  <c:v>8.1079260000000009</c:v>
                </c:pt>
                <c:pt idx="52635">
                  <c:v>8.1036549999999998</c:v>
                </c:pt>
                <c:pt idx="52636">
                  <c:v>8.1081660000000007</c:v>
                </c:pt>
                <c:pt idx="52637">
                  <c:v>8.1100709999999996</c:v>
                </c:pt>
                <c:pt idx="52638">
                  <c:v>8.1022289999999995</c:v>
                </c:pt>
                <c:pt idx="52639">
                  <c:v>8.1008289999999992</c:v>
                </c:pt>
                <c:pt idx="52640">
                  <c:v>8.1102860000000003</c:v>
                </c:pt>
                <c:pt idx="52641">
                  <c:v>8.1064240000000005</c:v>
                </c:pt>
                <c:pt idx="52642">
                  <c:v>8.0967690000000001</c:v>
                </c:pt>
                <c:pt idx="52643">
                  <c:v>8.1024279999999997</c:v>
                </c:pt>
                <c:pt idx="52644">
                  <c:v>8.1074540000000006</c:v>
                </c:pt>
                <c:pt idx="52645">
                  <c:v>8.1090859999999996</c:v>
                </c:pt>
                <c:pt idx="52646">
                  <c:v>8.1118020000000008</c:v>
                </c:pt>
                <c:pt idx="52647">
                  <c:v>8.1127319999999994</c:v>
                </c:pt>
                <c:pt idx="52648">
                  <c:v>8.1075110000000006</c:v>
                </c:pt>
                <c:pt idx="52649">
                  <c:v>8.1022130000000008</c:v>
                </c:pt>
                <c:pt idx="52650">
                  <c:v>8.1044499999999999</c:v>
                </c:pt>
                <c:pt idx="52651">
                  <c:v>8.1009320000000002</c:v>
                </c:pt>
                <c:pt idx="52652">
                  <c:v>8.0959319999999995</c:v>
                </c:pt>
                <c:pt idx="52653">
                  <c:v>8.1010360000000006</c:v>
                </c:pt>
                <c:pt idx="52654">
                  <c:v>8.10853</c:v>
                </c:pt>
                <c:pt idx="52655">
                  <c:v>8.1131130000000002</c:v>
                </c:pt>
                <c:pt idx="52656">
                  <c:v>8.113747</c:v>
                </c:pt>
                <c:pt idx="52657">
                  <c:v>8.1122899999999998</c:v>
                </c:pt>
                <c:pt idx="52658">
                  <c:v>8.1090389999999992</c:v>
                </c:pt>
                <c:pt idx="52659">
                  <c:v>8.1117069999999991</c:v>
                </c:pt>
                <c:pt idx="52660">
                  <c:v>8.1179249999999996</c:v>
                </c:pt>
                <c:pt idx="52661">
                  <c:v>8.1124320000000001</c:v>
                </c:pt>
                <c:pt idx="52662">
                  <c:v>8.1118190000000006</c:v>
                </c:pt>
                <c:pt idx="52663">
                  <c:v>8.1179459999999999</c:v>
                </c:pt>
                <c:pt idx="52664">
                  <c:v>8.1130030000000009</c:v>
                </c:pt>
                <c:pt idx="52665">
                  <c:v>8.1101969999999994</c:v>
                </c:pt>
                <c:pt idx="52666">
                  <c:v>8.1167079999999991</c:v>
                </c:pt>
                <c:pt idx="52667">
                  <c:v>8.1141330000000007</c:v>
                </c:pt>
                <c:pt idx="52668">
                  <c:v>8.106446</c:v>
                </c:pt>
                <c:pt idx="52669">
                  <c:v>8.1100969999999997</c:v>
                </c:pt>
                <c:pt idx="52670">
                  <c:v>8.1150540000000007</c:v>
                </c:pt>
                <c:pt idx="52671">
                  <c:v>8.1114739999999994</c:v>
                </c:pt>
                <c:pt idx="52672">
                  <c:v>8.1084320000000005</c:v>
                </c:pt>
                <c:pt idx="52673">
                  <c:v>8.1091029999999993</c:v>
                </c:pt>
                <c:pt idx="52674">
                  <c:v>8.1100899999999996</c:v>
                </c:pt>
                <c:pt idx="52675">
                  <c:v>8.1094910000000002</c:v>
                </c:pt>
                <c:pt idx="52676">
                  <c:v>8.1096500000000002</c:v>
                </c:pt>
                <c:pt idx="52677">
                  <c:v>8.1088190000000004</c:v>
                </c:pt>
                <c:pt idx="52678">
                  <c:v>8.1059850000000004</c:v>
                </c:pt>
                <c:pt idx="52679">
                  <c:v>8.1140100000000004</c:v>
                </c:pt>
                <c:pt idx="52680">
                  <c:v>8.1201740000000004</c:v>
                </c:pt>
                <c:pt idx="52681">
                  <c:v>8.1089800000000007</c:v>
                </c:pt>
                <c:pt idx="52682">
                  <c:v>8.1038399999999999</c:v>
                </c:pt>
                <c:pt idx="52683">
                  <c:v>8.116282</c:v>
                </c:pt>
                <c:pt idx="52684">
                  <c:v>8.116619</c:v>
                </c:pt>
                <c:pt idx="52685">
                  <c:v>8.1029909999999994</c:v>
                </c:pt>
                <c:pt idx="52686">
                  <c:v>8.1078159999999997</c:v>
                </c:pt>
                <c:pt idx="52687">
                  <c:v>8.1158429999999999</c:v>
                </c:pt>
                <c:pt idx="52688">
                  <c:v>8.1080649999999999</c:v>
                </c:pt>
                <c:pt idx="52689">
                  <c:v>8.1098820000000007</c:v>
                </c:pt>
                <c:pt idx="52690">
                  <c:v>8.1163969999999992</c:v>
                </c:pt>
                <c:pt idx="52691">
                  <c:v>8.1100189999999994</c:v>
                </c:pt>
                <c:pt idx="52692">
                  <c:v>8.1082850000000004</c:v>
                </c:pt>
                <c:pt idx="52693">
                  <c:v>8.1143630000000009</c:v>
                </c:pt>
                <c:pt idx="52694">
                  <c:v>8.1137580000000007</c:v>
                </c:pt>
                <c:pt idx="52695">
                  <c:v>8.1086120000000008</c:v>
                </c:pt>
                <c:pt idx="52696">
                  <c:v>8.1127079999999996</c:v>
                </c:pt>
                <c:pt idx="52697">
                  <c:v>8.1174839999999993</c:v>
                </c:pt>
                <c:pt idx="52698">
                  <c:v>8.1150579999999994</c:v>
                </c:pt>
                <c:pt idx="52699">
                  <c:v>8.1170010000000001</c:v>
                </c:pt>
                <c:pt idx="52700">
                  <c:v>8.1198820000000005</c:v>
                </c:pt>
                <c:pt idx="52701">
                  <c:v>8.1138200000000005</c:v>
                </c:pt>
                <c:pt idx="52702">
                  <c:v>8.1122429999999994</c:v>
                </c:pt>
                <c:pt idx="52703">
                  <c:v>8.1199999999999992</c:v>
                </c:pt>
                <c:pt idx="52704">
                  <c:v>8.1181239999999999</c:v>
                </c:pt>
                <c:pt idx="52705">
                  <c:v>8.1129289999999994</c:v>
                </c:pt>
                <c:pt idx="52706">
                  <c:v>8.1186330000000009</c:v>
                </c:pt>
                <c:pt idx="52707">
                  <c:v>8.1186749999999996</c:v>
                </c:pt>
                <c:pt idx="52708">
                  <c:v>8.1151160000000004</c:v>
                </c:pt>
                <c:pt idx="52709">
                  <c:v>8.1196710000000003</c:v>
                </c:pt>
                <c:pt idx="52710">
                  <c:v>8.1201109999999996</c:v>
                </c:pt>
                <c:pt idx="52711">
                  <c:v>8.1181680000000007</c:v>
                </c:pt>
                <c:pt idx="52712">
                  <c:v>8.1193249999999999</c:v>
                </c:pt>
                <c:pt idx="52713">
                  <c:v>8.1203319999999994</c:v>
                </c:pt>
                <c:pt idx="52714">
                  <c:v>8.1138189999999994</c:v>
                </c:pt>
                <c:pt idx="52715">
                  <c:v>8.1104450000000003</c:v>
                </c:pt>
                <c:pt idx="52716">
                  <c:v>8.1197520000000001</c:v>
                </c:pt>
                <c:pt idx="52717">
                  <c:v>8.1190700000000007</c:v>
                </c:pt>
                <c:pt idx="52718">
                  <c:v>8.1116279999999996</c:v>
                </c:pt>
                <c:pt idx="52719">
                  <c:v>8.1162589999999994</c:v>
                </c:pt>
                <c:pt idx="52720">
                  <c:v>8.1201100000000004</c:v>
                </c:pt>
                <c:pt idx="52721">
                  <c:v>8.1144010000000009</c:v>
                </c:pt>
                <c:pt idx="52722">
                  <c:v>8.1170480000000005</c:v>
                </c:pt>
                <c:pt idx="52723">
                  <c:v>8.1261930000000007</c:v>
                </c:pt>
                <c:pt idx="52724">
                  <c:v>8.1211629999999992</c:v>
                </c:pt>
                <c:pt idx="52725">
                  <c:v>8.1188310000000001</c:v>
                </c:pt>
                <c:pt idx="52726">
                  <c:v>8.1247500000000006</c:v>
                </c:pt>
                <c:pt idx="52727">
                  <c:v>8.1187950000000004</c:v>
                </c:pt>
                <c:pt idx="52728">
                  <c:v>8.1146999999999991</c:v>
                </c:pt>
                <c:pt idx="52729">
                  <c:v>8.1211819999999992</c:v>
                </c:pt>
                <c:pt idx="52730">
                  <c:v>8.1226749999999992</c:v>
                </c:pt>
                <c:pt idx="52731">
                  <c:v>8.1166250000000009</c:v>
                </c:pt>
                <c:pt idx="52732">
                  <c:v>8.1175859999999993</c:v>
                </c:pt>
                <c:pt idx="52733">
                  <c:v>8.125318</c:v>
                </c:pt>
                <c:pt idx="52734">
                  <c:v>8.1245440000000002</c:v>
                </c:pt>
                <c:pt idx="52735">
                  <c:v>8.12059</c:v>
                </c:pt>
                <c:pt idx="52736">
                  <c:v>8.1233149999999998</c:v>
                </c:pt>
                <c:pt idx="52737">
                  <c:v>8.1230180000000001</c:v>
                </c:pt>
                <c:pt idx="52738">
                  <c:v>8.1187389999999997</c:v>
                </c:pt>
                <c:pt idx="52739">
                  <c:v>8.1233269999999997</c:v>
                </c:pt>
                <c:pt idx="52740">
                  <c:v>8.1274800000000003</c:v>
                </c:pt>
                <c:pt idx="52741">
                  <c:v>8.1167449999999999</c:v>
                </c:pt>
                <c:pt idx="52742">
                  <c:v>8.1188359999999999</c:v>
                </c:pt>
                <c:pt idx="52743">
                  <c:v>8.1291030000000006</c:v>
                </c:pt>
                <c:pt idx="52744">
                  <c:v>8.1185310000000008</c:v>
                </c:pt>
                <c:pt idx="52745">
                  <c:v>8.1170670000000005</c:v>
                </c:pt>
                <c:pt idx="52746">
                  <c:v>8.1291419999999999</c:v>
                </c:pt>
                <c:pt idx="52747">
                  <c:v>8.1224159999999994</c:v>
                </c:pt>
                <c:pt idx="52748">
                  <c:v>8.1123539999999998</c:v>
                </c:pt>
                <c:pt idx="52749">
                  <c:v>8.1232260000000007</c:v>
                </c:pt>
                <c:pt idx="52750">
                  <c:v>8.131278</c:v>
                </c:pt>
                <c:pt idx="52751">
                  <c:v>8.1234230000000007</c:v>
                </c:pt>
                <c:pt idx="52752">
                  <c:v>8.1260139999999996</c:v>
                </c:pt>
                <c:pt idx="52753">
                  <c:v>8.1327660000000002</c:v>
                </c:pt>
                <c:pt idx="52754">
                  <c:v>8.1308640000000008</c:v>
                </c:pt>
                <c:pt idx="52755">
                  <c:v>8.1296599999999994</c:v>
                </c:pt>
                <c:pt idx="52756">
                  <c:v>8.1289020000000001</c:v>
                </c:pt>
                <c:pt idx="52757">
                  <c:v>8.1253840000000004</c:v>
                </c:pt>
                <c:pt idx="52758">
                  <c:v>8.1224070000000008</c:v>
                </c:pt>
                <c:pt idx="52759">
                  <c:v>8.12744</c:v>
                </c:pt>
                <c:pt idx="52760">
                  <c:v>8.1307170000000006</c:v>
                </c:pt>
                <c:pt idx="52761">
                  <c:v>8.1259219999999992</c:v>
                </c:pt>
                <c:pt idx="52762">
                  <c:v>8.1283989999999999</c:v>
                </c:pt>
                <c:pt idx="52763">
                  <c:v>8.1274350000000002</c:v>
                </c:pt>
                <c:pt idx="52764">
                  <c:v>8.1162109999999998</c:v>
                </c:pt>
                <c:pt idx="52765">
                  <c:v>8.1200880000000009</c:v>
                </c:pt>
                <c:pt idx="52766">
                  <c:v>8.1350870000000004</c:v>
                </c:pt>
                <c:pt idx="52767">
                  <c:v>8.1322410000000005</c:v>
                </c:pt>
                <c:pt idx="52768">
                  <c:v>8.1237689999999994</c:v>
                </c:pt>
                <c:pt idx="52769">
                  <c:v>8.1287710000000004</c:v>
                </c:pt>
                <c:pt idx="52770">
                  <c:v>8.1272020000000005</c:v>
                </c:pt>
                <c:pt idx="52771">
                  <c:v>8.1227079999999994</c:v>
                </c:pt>
                <c:pt idx="52772">
                  <c:v>8.1312920000000002</c:v>
                </c:pt>
                <c:pt idx="52773">
                  <c:v>8.1308550000000004</c:v>
                </c:pt>
                <c:pt idx="52774">
                  <c:v>8.1251680000000004</c:v>
                </c:pt>
                <c:pt idx="52775">
                  <c:v>8.1268049999999992</c:v>
                </c:pt>
                <c:pt idx="52776">
                  <c:v>8.1259420000000002</c:v>
                </c:pt>
                <c:pt idx="52777">
                  <c:v>8.1242750000000008</c:v>
                </c:pt>
                <c:pt idx="52778">
                  <c:v>8.1248459999999998</c:v>
                </c:pt>
                <c:pt idx="52779">
                  <c:v>8.1290519999999997</c:v>
                </c:pt>
                <c:pt idx="52780">
                  <c:v>8.127891</c:v>
                </c:pt>
                <c:pt idx="52781">
                  <c:v>8.1200089999999996</c:v>
                </c:pt>
                <c:pt idx="52782">
                  <c:v>8.1259499999999996</c:v>
                </c:pt>
                <c:pt idx="52783">
                  <c:v>8.1310020000000005</c:v>
                </c:pt>
                <c:pt idx="52784">
                  <c:v>8.1208089999999995</c:v>
                </c:pt>
                <c:pt idx="52785">
                  <c:v>8.1221259999999997</c:v>
                </c:pt>
                <c:pt idx="52786">
                  <c:v>8.1355740000000001</c:v>
                </c:pt>
                <c:pt idx="52787">
                  <c:v>8.1315810000000006</c:v>
                </c:pt>
                <c:pt idx="52788">
                  <c:v>8.123818</c:v>
                </c:pt>
                <c:pt idx="52789">
                  <c:v>8.1341140000000003</c:v>
                </c:pt>
                <c:pt idx="52790">
                  <c:v>8.136234</c:v>
                </c:pt>
                <c:pt idx="52791">
                  <c:v>8.1274789999999992</c:v>
                </c:pt>
                <c:pt idx="52792">
                  <c:v>8.1328659999999999</c:v>
                </c:pt>
                <c:pt idx="52793">
                  <c:v>8.1393269999999998</c:v>
                </c:pt>
                <c:pt idx="52794">
                  <c:v>8.1319800000000004</c:v>
                </c:pt>
                <c:pt idx="52795">
                  <c:v>8.1276290000000007</c:v>
                </c:pt>
                <c:pt idx="52796">
                  <c:v>8.1337989999999998</c:v>
                </c:pt>
                <c:pt idx="52797">
                  <c:v>8.1360290000000006</c:v>
                </c:pt>
                <c:pt idx="52798">
                  <c:v>8.1320789999999992</c:v>
                </c:pt>
                <c:pt idx="52799">
                  <c:v>8.1324260000000006</c:v>
                </c:pt>
                <c:pt idx="52800">
                  <c:v>8.1308319999999998</c:v>
                </c:pt>
                <c:pt idx="52801">
                  <c:v>8.1293419999999994</c:v>
                </c:pt>
                <c:pt idx="52802">
                  <c:v>8.1386210000000005</c:v>
                </c:pt>
                <c:pt idx="52803">
                  <c:v>8.140174</c:v>
                </c:pt>
                <c:pt idx="52804">
                  <c:v>8.127262</c:v>
                </c:pt>
                <c:pt idx="52805">
                  <c:v>8.1270539999999993</c:v>
                </c:pt>
                <c:pt idx="52806">
                  <c:v>8.1361690000000007</c:v>
                </c:pt>
                <c:pt idx="52807">
                  <c:v>8.1290980000000008</c:v>
                </c:pt>
                <c:pt idx="52808">
                  <c:v>8.1235119999999998</c:v>
                </c:pt>
                <c:pt idx="52809">
                  <c:v>8.1319440000000007</c:v>
                </c:pt>
                <c:pt idx="52810">
                  <c:v>8.1318490000000008</c:v>
                </c:pt>
                <c:pt idx="52811">
                  <c:v>8.1313130000000005</c:v>
                </c:pt>
                <c:pt idx="52812">
                  <c:v>8.1408749999999994</c:v>
                </c:pt>
                <c:pt idx="52813">
                  <c:v>8.140936</c:v>
                </c:pt>
                <c:pt idx="52814">
                  <c:v>8.1296119999999998</c:v>
                </c:pt>
                <c:pt idx="52815">
                  <c:v>8.1289739999999995</c:v>
                </c:pt>
                <c:pt idx="52816">
                  <c:v>8.1397860000000009</c:v>
                </c:pt>
                <c:pt idx="52817">
                  <c:v>8.1381879999999995</c:v>
                </c:pt>
                <c:pt idx="52818">
                  <c:v>8.1340009999999996</c:v>
                </c:pt>
                <c:pt idx="52819">
                  <c:v>8.1382630000000002</c:v>
                </c:pt>
                <c:pt idx="52820">
                  <c:v>8.1389019999999999</c:v>
                </c:pt>
                <c:pt idx="52821">
                  <c:v>8.140727</c:v>
                </c:pt>
                <c:pt idx="52822">
                  <c:v>8.1432819999999992</c:v>
                </c:pt>
                <c:pt idx="52823">
                  <c:v>8.1393339999999998</c:v>
                </c:pt>
                <c:pt idx="52824">
                  <c:v>8.1352770000000003</c:v>
                </c:pt>
                <c:pt idx="52825">
                  <c:v>8.1382209999999997</c:v>
                </c:pt>
                <c:pt idx="52826">
                  <c:v>8.141534</c:v>
                </c:pt>
                <c:pt idx="52827">
                  <c:v>8.1375550000000008</c:v>
                </c:pt>
                <c:pt idx="52828">
                  <c:v>8.1362059999999996</c:v>
                </c:pt>
                <c:pt idx="52829">
                  <c:v>8.1366549999999993</c:v>
                </c:pt>
                <c:pt idx="52830">
                  <c:v>8.134328</c:v>
                </c:pt>
                <c:pt idx="52831">
                  <c:v>8.1339980000000001</c:v>
                </c:pt>
                <c:pt idx="52832">
                  <c:v>8.1409319999999994</c:v>
                </c:pt>
                <c:pt idx="52833">
                  <c:v>8.1426809999999996</c:v>
                </c:pt>
                <c:pt idx="52834">
                  <c:v>8.1315930000000005</c:v>
                </c:pt>
                <c:pt idx="52835">
                  <c:v>8.1315519999999992</c:v>
                </c:pt>
                <c:pt idx="52836">
                  <c:v>8.1397870000000001</c:v>
                </c:pt>
                <c:pt idx="52837">
                  <c:v>8.1365459999999992</c:v>
                </c:pt>
                <c:pt idx="52838">
                  <c:v>8.1318590000000004</c:v>
                </c:pt>
                <c:pt idx="52839">
                  <c:v>8.1349719999999994</c:v>
                </c:pt>
                <c:pt idx="52840">
                  <c:v>8.1394719999999996</c:v>
                </c:pt>
                <c:pt idx="52841">
                  <c:v>8.1359329999999996</c:v>
                </c:pt>
                <c:pt idx="52842">
                  <c:v>8.134601</c:v>
                </c:pt>
                <c:pt idx="52843">
                  <c:v>8.1392439999999997</c:v>
                </c:pt>
                <c:pt idx="52844">
                  <c:v>8.1368950000000009</c:v>
                </c:pt>
                <c:pt idx="52845">
                  <c:v>8.1389630000000004</c:v>
                </c:pt>
                <c:pt idx="52846">
                  <c:v>8.1429109999999998</c:v>
                </c:pt>
                <c:pt idx="52847">
                  <c:v>8.1350370000000005</c:v>
                </c:pt>
                <c:pt idx="52848">
                  <c:v>8.1337569999999992</c:v>
                </c:pt>
                <c:pt idx="52849">
                  <c:v>8.1411899999999999</c:v>
                </c:pt>
                <c:pt idx="52850">
                  <c:v>8.1401420000000009</c:v>
                </c:pt>
                <c:pt idx="52851">
                  <c:v>8.1355050000000002</c:v>
                </c:pt>
                <c:pt idx="52852">
                  <c:v>8.1399120000000007</c:v>
                </c:pt>
                <c:pt idx="52853">
                  <c:v>8.1426259999999999</c:v>
                </c:pt>
                <c:pt idx="52854">
                  <c:v>8.1395979999999994</c:v>
                </c:pt>
                <c:pt idx="52855">
                  <c:v>8.1435180000000003</c:v>
                </c:pt>
                <c:pt idx="52856">
                  <c:v>8.1461649999999999</c:v>
                </c:pt>
                <c:pt idx="52857">
                  <c:v>8.1418730000000004</c:v>
                </c:pt>
                <c:pt idx="52858">
                  <c:v>8.1417640000000002</c:v>
                </c:pt>
                <c:pt idx="52859">
                  <c:v>8.1480169999999994</c:v>
                </c:pt>
                <c:pt idx="52860">
                  <c:v>8.1444150000000004</c:v>
                </c:pt>
                <c:pt idx="52861">
                  <c:v>8.1360609999999998</c:v>
                </c:pt>
                <c:pt idx="52862">
                  <c:v>8.1432929999999999</c:v>
                </c:pt>
                <c:pt idx="52863">
                  <c:v>8.1467720000000003</c:v>
                </c:pt>
                <c:pt idx="52864">
                  <c:v>8.1381099999999993</c:v>
                </c:pt>
                <c:pt idx="52865">
                  <c:v>8.1404180000000004</c:v>
                </c:pt>
                <c:pt idx="52866">
                  <c:v>8.1459879999999991</c:v>
                </c:pt>
                <c:pt idx="52867">
                  <c:v>8.1410640000000001</c:v>
                </c:pt>
                <c:pt idx="52868">
                  <c:v>8.1386529999999997</c:v>
                </c:pt>
                <c:pt idx="52869">
                  <c:v>8.1462520000000005</c:v>
                </c:pt>
                <c:pt idx="52870">
                  <c:v>8.1460109999999997</c:v>
                </c:pt>
                <c:pt idx="52871">
                  <c:v>8.1394029999999997</c:v>
                </c:pt>
                <c:pt idx="52872">
                  <c:v>8.1455420000000007</c:v>
                </c:pt>
                <c:pt idx="52873">
                  <c:v>8.1508959999999995</c:v>
                </c:pt>
                <c:pt idx="52874">
                  <c:v>8.1476229999999994</c:v>
                </c:pt>
                <c:pt idx="52875">
                  <c:v>8.1448079999999994</c:v>
                </c:pt>
                <c:pt idx="52876">
                  <c:v>8.14574</c:v>
                </c:pt>
                <c:pt idx="52877">
                  <c:v>8.1449409999999993</c:v>
                </c:pt>
                <c:pt idx="52878">
                  <c:v>8.1421259999999993</c:v>
                </c:pt>
                <c:pt idx="52879">
                  <c:v>8.1495890000000006</c:v>
                </c:pt>
                <c:pt idx="52880">
                  <c:v>8.1517389999999992</c:v>
                </c:pt>
                <c:pt idx="52881">
                  <c:v>8.1458440000000003</c:v>
                </c:pt>
                <c:pt idx="52882">
                  <c:v>8.1495040000000003</c:v>
                </c:pt>
                <c:pt idx="52883">
                  <c:v>8.1460539999999995</c:v>
                </c:pt>
                <c:pt idx="52884">
                  <c:v>8.1362009999999998</c:v>
                </c:pt>
                <c:pt idx="52885">
                  <c:v>8.1380149999999993</c:v>
                </c:pt>
                <c:pt idx="52886">
                  <c:v>8.146255</c:v>
                </c:pt>
                <c:pt idx="52887">
                  <c:v>8.1470000000000002</c:v>
                </c:pt>
                <c:pt idx="52888">
                  <c:v>8.1414910000000003</c:v>
                </c:pt>
                <c:pt idx="52889">
                  <c:v>8.1442770000000007</c:v>
                </c:pt>
                <c:pt idx="52890">
                  <c:v>8.1460889999999999</c:v>
                </c:pt>
                <c:pt idx="52891">
                  <c:v>8.1447289999999999</c:v>
                </c:pt>
                <c:pt idx="52892">
                  <c:v>8.1530819999999995</c:v>
                </c:pt>
                <c:pt idx="52893">
                  <c:v>8.1560290000000002</c:v>
                </c:pt>
                <c:pt idx="52894">
                  <c:v>8.1484190000000005</c:v>
                </c:pt>
                <c:pt idx="52895">
                  <c:v>8.1480090000000001</c:v>
                </c:pt>
                <c:pt idx="52896">
                  <c:v>8.152768</c:v>
                </c:pt>
                <c:pt idx="52897">
                  <c:v>8.1456660000000003</c:v>
                </c:pt>
                <c:pt idx="52898">
                  <c:v>8.1426680000000005</c:v>
                </c:pt>
                <c:pt idx="52899">
                  <c:v>8.1555700000000009</c:v>
                </c:pt>
                <c:pt idx="52900">
                  <c:v>8.1536639999999991</c:v>
                </c:pt>
                <c:pt idx="52901">
                  <c:v>8.1460919999999994</c:v>
                </c:pt>
                <c:pt idx="52902">
                  <c:v>8.1530579999999997</c:v>
                </c:pt>
                <c:pt idx="52903">
                  <c:v>8.1526809999999994</c:v>
                </c:pt>
                <c:pt idx="52904">
                  <c:v>8.1460150000000002</c:v>
                </c:pt>
                <c:pt idx="52905">
                  <c:v>8.1506260000000008</c:v>
                </c:pt>
                <c:pt idx="52906">
                  <c:v>8.1560400000000008</c:v>
                </c:pt>
                <c:pt idx="52907">
                  <c:v>8.1476950000000006</c:v>
                </c:pt>
                <c:pt idx="52908">
                  <c:v>8.1431970000000007</c:v>
                </c:pt>
                <c:pt idx="52909">
                  <c:v>8.1501099999999997</c:v>
                </c:pt>
                <c:pt idx="52910">
                  <c:v>8.1483290000000004</c:v>
                </c:pt>
                <c:pt idx="52911">
                  <c:v>8.142906</c:v>
                </c:pt>
                <c:pt idx="52912">
                  <c:v>8.1462070000000004</c:v>
                </c:pt>
                <c:pt idx="52913">
                  <c:v>8.1497270000000004</c:v>
                </c:pt>
                <c:pt idx="52914">
                  <c:v>8.1462830000000004</c:v>
                </c:pt>
                <c:pt idx="52915">
                  <c:v>8.1492470000000008</c:v>
                </c:pt>
                <c:pt idx="52916">
                  <c:v>8.1576839999999997</c:v>
                </c:pt>
                <c:pt idx="52917">
                  <c:v>8.1507100000000001</c:v>
                </c:pt>
                <c:pt idx="52918">
                  <c:v>8.1492939999999994</c:v>
                </c:pt>
                <c:pt idx="52919">
                  <c:v>8.1617940000000004</c:v>
                </c:pt>
                <c:pt idx="52920">
                  <c:v>8.1593470000000003</c:v>
                </c:pt>
                <c:pt idx="52921">
                  <c:v>8.1498860000000004</c:v>
                </c:pt>
                <c:pt idx="52922">
                  <c:v>8.1536460000000002</c:v>
                </c:pt>
                <c:pt idx="52923">
                  <c:v>8.1573410000000006</c:v>
                </c:pt>
                <c:pt idx="52924">
                  <c:v>8.1465929999999993</c:v>
                </c:pt>
                <c:pt idx="52925">
                  <c:v>8.1482220000000005</c:v>
                </c:pt>
                <c:pt idx="52926">
                  <c:v>8.1591210000000007</c:v>
                </c:pt>
                <c:pt idx="52927">
                  <c:v>8.1523219999999998</c:v>
                </c:pt>
                <c:pt idx="52928">
                  <c:v>8.1499050000000004</c:v>
                </c:pt>
                <c:pt idx="52929">
                  <c:v>8.1627039999999997</c:v>
                </c:pt>
                <c:pt idx="52930">
                  <c:v>8.1623750000000008</c:v>
                </c:pt>
                <c:pt idx="52931">
                  <c:v>8.1512810000000009</c:v>
                </c:pt>
                <c:pt idx="52932">
                  <c:v>8.1526399999999999</c:v>
                </c:pt>
                <c:pt idx="52933">
                  <c:v>8.1552679999999995</c:v>
                </c:pt>
                <c:pt idx="52934">
                  <c:v>8.1472619999999996</c:v>
                </c:pt>
                <c:pt idx="52935">
                  <c:v>8.1477959999999996</c:v>
                </c:pt>
                <c:pt idx="52936">
                  <c:v>8.1553699999999996</c:v>
                </c:pt>
                <c:pt idx="52937">
                  <c:v>8.1515950000000004</c:v>
                </c:pt>
                <c:pt idx="52938">
                  <c:v>8.1493739999999999</c:v>
                </c:pt>
                <c:pt idx="52939">
                  <c:v>8.155246</c:v>
                </c:pt>
                <c:pt idx="52940">
                  <c:v>8.1560740000000003</c:v>
                </c:pt>
                <c:pt idx="52941">
                  <c:v>8.1537290000000002</c:v>
                </c:pt>
                <c:pt idx="52942">
                  <c:v>8.1604539999999997</c:v>
                </c:pt>
                <c:pt idx="52943">
                  <c:v>8.1621240000000004</c:v>
                </c:pt>
                <c:pt idx="52944">
                  <c:v>8.1528410000000004</c:v>
                </c:pt>
                <c:pt idx="52945">
                  <c:v>8.1541809999999995</c:v>
                </c:pt>
                <c:pt idx="52946">
                  <c:v>8.1569579999999995</c:v>
                </c:pt>
                <c:pt idx="52947">
                  <c:v>8.1534650000000006</c:v>
                </c:pt>
                <c:pt idx="52948">
                  <c:v>8.1559699999999999</c:v>
                </c:pt>
                <c:pt idx="52949">
                  <c:v>8.1568039999999993</c:v>
                </c:pt>
                <c:pt idx="52950">
                  <c:v>8.1521139999999992</c:v>
                </c:pt>
                <c:pt idx="52951">
                  <c:v>8.1516289999999998</c:v>
                </c:pt>
                <c:pt idx="52952">
                  <c:v>8.1609549999999995</c:v>
                </c:pt>
                <c:pt idx="52953">
                  <c:v>8.1616459999999993</c:v>
                </c:pt>
                <c:pt idx="52954">
                  <c:v>8.149737</c:v>
                </c:pt>
                <c:pt idx="52955">
                  <c:v>8.1534589999999998</c:v>
                </c:pt>
                <c:pt idx="52956">
                  <c:v>8.1625209999999999</c:v>
                </c:pt>
                <c:pt idx="52957">
                  <c:v>8.1582109999999997</c:v>
                </c:pt>
                <c:pt idx="52958">
                  <c:v>8.1588039999999999</c:v>
                </c:pt>
                <c:pt idx="52959">
                  <c:v>8.1680440000000001</c:v>
                </c:pt>
                <c:pt idx="52960">
                  <c:v>8.1620919999999995</c:v>
                </c:pt>
                <c:pt idx="52961">
                  <c:v>8.1530620000000003</c:v>
                </c:pt>
                <c:pt idx="52962">
                  <c:v>8.1644799999999993</c:v>
                </c:pt>
                <c:pt idx="52963">
                  <c:v>8.1688759999999991</c:v>
                </c:pt>
                <c:pt idx="52964">
                  <c:v>8.1572479999999992</c:v>
                </c:pt>
                <c:pt idx="52965">
                  <c:v>8.159395</c:v>
                </c:pt>
                <c:pt idx="52966">
                  <c:v>8.1677300000000006</c:v>
                </c:pt>
                <c:pt idx="52967">
                  <c:v>8.1631090000000004</c:v>
                </c:pt>
                <c:pt idx="52968">
                  <c:v>8.1568539999999992</c:v>
                </c:pt>
                <c:pt idx="52969">
                  <c:v>8.1578180000000007</c:v>
                </c:pt>
                <c:pt idx="52970">
                  <c:v>8.1547450000000001</c:v>
                </c:pt>
                <c:pt idx="52971">
                  <c:v>8.1511600000000008</c:v>
                </c:pt>
                <c:pt idx="52972">
                  <c:v>8.1567930000000004</c:v>
                </c:pt>
                <c:pt idx="52973">
                  <c:v>8.1585979999999996</c:v>
                </c:pt>
                <c:pt idx="52974">
                  <c:v>8.1575629999999997</c:v>
                </c:pt>
                <c:pt idx="52975">
                  <c:v>8.1627360000000007</c:v>
                </c:pt>
                <c:pt idx="52976">
                  <c:v>8.1673659999999995</c:v>
                </c:pt>
                <c:pt idx="52977">
                  <c:v>8.1651720000000001</c:v>
                </c:pt>
                <c:pt idx="52978">
                  <c:v>8.1616219999999995</c:v>
                </c:pt>
                <c:pt idx="52979">
                  <c:v>8.1681930000000005</c:v>
                </c:pt>
                <c:pt idx="52980">
                  <c:v>8.1664490000000001</c:v>
                </c:pt>
                <c:pt idx="52981">
                  <c:v>8.1577020000000005</c:v>
                </c:pt>
                <c:pt idx="52982">
                  <c:v>8.1665840000000003</c:v>
                </c:pt>
                <c:pt idx="52983">
                  <c:v>8.1665939999999999</c:v>
                </c:pt>
                <c:pt idx="52984">
                  <c:v>8.1577870000000008</c:v>
                </c:pt>
                <c:pt idx="52985">
                  <c:v>8.1668780000000005</c:v>
                </c:pt>
                <c:pt idx="52986">
                  <c:v>8.1730509999999992</c:v>
                </c:pt>
                <c:pt idx="52987">
                  <c:v>8.1624309999999998</c:v>
                </c:pt>
                <c:pt idx="52988">
                  <c:v>8.1593959999999992</c:v>
                </c:pt>
                <c:pt idx="52989">
                  <c:v>8.1691789999999997</c:v>
                </c:pt>
                <c:pt idx="52990">
                  <c:v>8.1660380000000004</c:v>
                </c:pt>
                <c:pt idx="52991">
                  <c:v>8.1603530000000006</c:v>
                </c:pt>
                <c:pt idx="52992">
                  <c:v>8.1636629999999997</c:v>
                </c:pt>
                <c:pt idx="52993">
                  <c:v>8.1597860000000004</c:v>
                </c:pt>
                <c:pt idx="52994">
                  <c:v>8.1565030000000007</c:v>
                </c:pt>
                <c:pt idx="52995">
                  <c:v>8.1602429999999995</c:v>
                </c:pt>
                <c:pt idx="52996">
                  <c:v>8.163964</c:v>
                </c:pt>
                <c:pt idx="52997">
                  <c:v>8.1633680000000002</c:v>
                </c:pt>
                <c:pt idx="52998">
                  <c:v>8.1615699999999993</c:v>
                </c:pt>
                <c:pt idx="52999">
                  <c:v>8.1665810000000008</c:v>
                </c:pt>
                <c:pt idx="53000">
                  <c:v>8.1684239999999999</c:v>
                </c:pt>
                <c:pt idx="53001">
                  <c:v>8.1656890000000004</c:v>
                </c:pt>
                <c:pt idx="53002">
                  <c:v>8.1678739999999994</c:v>
                </c:pt>
                <c:pt idx="53003">
                  <c:v>8.1664250000000003</c:v>
                </c:pt>
                <c:pt idx="53004">
                  <c:v>8.1608689999999999</c:v>
                </c:pt>
                <c:pt idx="53005">
                  <c:v>8.1638199999999994</c:v>
                </c:pt>
                <c:pt idx="53006">
                  <c:v>8.1676040000000008</c:v>
                </c:pt>
                <c:pt idx="53007">
                  <c:v>8.1614810000000002</c:v>
                </c:pt>
                <c:pt idx="53008">
                  <c:v>8.1607909999999997</c:v>
                </c:pt>
                <c:pt idx="53009">
                  <c:v>8.1707269999999994</c:v>
                </c:pt>
                <c:pt idx="53010">
                  <c:v>8.1714140000000004</c:v>
                </c:pt>
                <c:pt idx="53011">
                  <c:v>8.1670610000000003</c:v>
                </c:pt>
                <c:pt idx="53012">
                  <c:v>8.1691369999999992</c:v>
                </c:pt>
                <c:pt idx="53013">
                  <c:v>8.1700110000000006</c:v>
                </c:pt>
                <c:pt idx="53014">
                  <c:v>8.1666100000000004</c:v>
                </c:pt>
                <c:pt idx="53015">
                  <c:v>8.1683629999999994</c:v>
                </c:pt>
                <c:pt idx="53016">
                  <c:v>8.1710899999999995</c:v>
                </c:pt>
                <c:pt idx="53017">
                  <c:v>8.1617960000000007</c:v>
                </c:pt>
                <c:pt idx="53018">
                  <c:v>8.1622920000000008</c:v>
                </c:pt>
                <c:pt idx="53019">
                  <c:v>8.1770890000000005</c:v>
                </c:pt>
                <c:pt idx="53020">
                  <c:v>8.1761400000000002</c:v>
                </c:pt>
                <c:pt idx="53021">
                  <c:v>8.1671709999999997</c:v>
                </c:pt>
                <c:pt idx="53022">
                  <c:v>8.1719480000000004</c:v>
                </c:pt>
                <c:pt idx="53023">
                  <c:v>8.1759509999999995</c:v>
                </c:pt>
                <c:pt idx="53024">
                  <c:v>8.1660170000000001</c:v>
                </c:pt>
                <c:pt idx="53025">
                  <c:v>8.1620109999999997</c:v>
                </c:pt>
                <c:pt idx="53026">
                  <c:v>8.1709700000000005</c:v>
                </c:pt>
                <c:pt idx="53027">
                  <c:v>8.171189</c:v>
                </c:pt>
                <c:pt idx="53028">
                  <c:v>8.1677490000000006</c:v>
                </c:pt>
                <c:pt idx="53029">
                  <c:v>8.170833</c:v>
                </c:pt>
                <c:pt idx="53030">
                  <c:v>8.1682790000000001</c:v>
                </c:pt>
                <c:pt idx="53031">
                  <c:v>8.1661400000000004</c:v>
                </c:pt>
                <c:pt idx="53032">
                  <c:v>8.1717840000000006</c:v>
                </c:pt>
                <c:pt idx="53033">
                  <c:v>8.1714350000000007</c:v>
                </c:pt>
                <c:pt idx="53034">
                  <c:v>8.1645640000000004</c:v>
                </c:pt>
                <c:pt idx="53035">
                  <c:v>8.1668850000000006</c:v>
                </c:pt>
                <c:pt idx="53036">
                  <c:v>8.1725849999999998</c:v>
                </c:pt>
                <c:pt idx="53037">
                  <c:v>8.1720860000000002</c:v>
                </c:pt>
                <c:pt idx="53038">
                  <c:v>8.1764460000000003</c:v>
                </c:pt>
                <c:pt idx="53039">
                  <c:v>8.1811779999999992</c:v>
                </c:pt>
                <c:pt idx="53040">
                  <c:v>8.1746309999999998</c:v>
                </c:pt>
                <c:pt idx="53041">
                  <c:v>8.1682659999999991</c:v>
                </c:pt>
                <c:pt idx="53042">
                  <c:v>8.1737439999999992</c:v>
                </c:pt>
                <c:pt idx="53043">
                  <c:v>8.1792429999999996</c:v>
                </c:pt>
                <c:pt idx="53044">
                  <c:v>8.1722199999999994</c:v>
                </c:pt>
                <c:pt idx="53045">
                  <c:v>8.1728710000000007</c:v>
                </c:pt>
                <c:pt idx="53046">
                  <c:v>8.1806049999999999</c:v>
                </c:pt>
                <c:pt idx="53047">
                  <c:v>8.1740759999999995</c:v>
                </c:pt>
                <c:pt idx="53048">
                  <c:v>8.1702969999999997</c:v>
                </c:pt>
                <c:pt idx="53049">
                  <c:v>8.1761560000000006</c:v>
                </c:pt>
                <c:pt idx="53050">
                  <c:v>8.1778600000000008</c:v>
                </c:pt>
                <c:pt idx="53051">
                  <c:v>8.1780419999999996</c:v>
                </c:pt>
                <c:pt idx="53052">
                  <c:v>8.1802779999999995</c:v>
                </c:pt>
                <c:pt idx="53053">
                  <c:v>8.1757209999999993</c:v>
                </c:pt>
                <c:pt idx="53054">
                  <c:v>8.1684889999999992</c:v>
                </c:pt>
                <c:pt idx="53055">
                  <c:v>8.1725569999999994</c:v>
                </c:pt>
                <c:pt idx="53056">
                  <c:v>8.1759730000000008</c:v>
                </c:pt>
                <c:pt idx="53057">
                  <c:v>8.1742069999999991</c:v>
                </c:pt>
                <c:pt idx="53058">
                  <c:v>8.1732910000000007</c:v>
                </c:pt>
                <c:pt idx="53059">
                  <c:v>8.1714040000000008</c:v>
                </c:pt>
                <c:pt idx="53060">
                  <c:v>8.1718209999999996</c:v>
                </c:pt>
                <c:pt idx="53061">
                  <c:v>8.1708680000000005</c:v>
                </c:pt>
                <c:pt idx="53062">
                  <c:v>8.1761470000000003</c:v>
                </c:pt>
                <c:pt idx="53063">
                  <c:v>8.1811629999999997</c:v>
                </c:pt>
                <c:pt idx="53064">
                  <c:v>8.1732139999999998</c:v>
                </c:pt>
                <c:pt idx="53065">
                  <c:v>8.1755990000000001</c:v>
                </c:pt>
                <c:pt idx="53066">
                  <c:v>8.1826209999999993</c:v>
                </c:pt>
                <c:pt idx="53067">
                  <c:v>8.1760079999999995</c:v>
                </c:pt>
                <c:pt idx="53068">
                  <c:v>8.1693529999999992</c:v>
                </c:pt>
                <c:pt idx="53069">
                  <c:v>8.1725150000000006</c:v>
                </c:pt>
                <c:pt idx="53070">
                  <c:v>8.1740100000000009</c:v>
                </c:pt>
                <c:pt idx="53071">
                  <c:v>8.1699789999999997</c:v>
                </c:pt>
                <c:pt idx="53072">
                  <c:v>8.1789129999999997</c:v>
                </c:pt>
                <c:pt idx="53073">
                  <c:v>8.1854420000000001</c:v>
                </c:pt>
                <c:pt idx="53074">
                  <c:v>8.1759489999999992</c:v>
                </c:pt>
                <c:pt idx="53075">
                  <c:v>8.1784040000000005</c:v>
                </c:pt>
                <c:pt idx="53076">
                  <c:v>8.1849159999999994</c:v>
                </c:pt>
                <c:pt idx="53077">
                  <c:v>8.1766850000000009</c:v>
                </c:pt>
                <c:pt idx="53078">
                  <c:v>8.1706640000000004</c:v>
                </c:pt>
                <c:pt idx="53079">
                  <c:v>8.1760750000000009</c:v>
                </c:pt>
                <c:pt idx="53080">
                  <c:v>8.1763870000000001</c:v>
                </c:pt>
                <c:pt idx="53081">
                  <c:v>8.1729129999999994</c:v>
                </c:pt>
                <c:pt idx="53082">
                  <c:v>8.179017</c:v>
                </c:pt>
                <c:pt idx="53083">
                  <c:v>8.1803469999999994</c:v>
                </c:pt>
                <c:pt idx="53084">
                  <c:v>8.1767120000000002</c:v>
                </c:pt>
                <c:pt idx="53085">
                  <c:v>8.1815650000000009</c:v>
                </c:pt>
                <c:pt idx="53086">
                  <c:v>8.1863109999999999</c:v>
                </c:pt>
                <c:pt idx="53087">
                  <c:v>8.1827649999999998</c:v>
                </c:pt>
                <c:pt idx="53088">
                  <c:v>8.1810449999999992</c:v>
                </c:pt>
                <c:pt idx="53089">
                  <c:v>8.1867970000000003</c:v>
                </c:pt>
                <c:pt idx="53090">
                  <c:v>8.1813690000000001</c:v>
                </c:pt>
                <c:pt idx="53091">
                  <c:v>8.1767389999999995</c:v>
                </c:pt>
                <c:pt idx="53092">
                  <c:v>8.1844540000000006</c:v>
                </c:pt>
                <c:pt idx="53093">
                  <c:v>8.1785390000000007</c:v>
                </c:pt>
                <c:pt idx="53094">
                  <c:v>8.1725069999999995</c:v>
                </c:pt>
                <c:pt idx="53095">
                  <c:v>8.1792610000000003</c:v>
                </c:pt>
                <c:pt idx="53096">
                  <c:v>8.1816879999999994</c:v>
                </c:pt>
                <c:pt idx="53097">
                  <c:v>8.1804039999999993</c:v>
                </c:pt>
                <c:pt idx="53098">
                  <c:v>8.1832189999999994</c:v>
                </c:pt>
                <c:pt idx="53099">
                  <c:v>8.1853890000000007</c:v>
                </c:pt>
                <c:pt idx="53100">
                  <c:v>8.1810449999999992</c:v>
                </c:pt>
                <c:pt idx="53101">
                  <c:v>8.1795349999999996</c:v>
                </c:pt>
                <c:pt idx="53102">
                  <c:v>8.1838700000000006</c:v>
                </c:pt>
                <c:pt idx="53103">
                  <c:v>8.181616</c:v>
                </c:pt>
                <c:pt idx="53104">
                  <c:v>8.1746630000000007</c:v>
                </c:pt>
                <c:pt idx="53105">
                  <c:v>8.1781889999999997</c:v>
                </c:pt>
                <c:pt idx="53106">
                  <c:v>8.187303</c:v>
                </c:pt>
                <c:pt idx="53107">
                  <c:v>8.1838069999999998</c:v>
                </c:pt>
                <c:pt idx="53108">
                  <c:v>8.1839870000000001</c:v>
                </c:pt>
                <c:pt idx="53109">
                  <c:v>8.1920529999999996</c:v>
                </c:pt>
                <c:pt idx="53110">
                  <c:v>8.1867129999999992</c:v>
                </c:pt>
                <c:pt idx="53111">
                  <c:v>8.1831250000000004</c:v>
                </c:pt>
                <c:pt idx="53112">
                  <c:v>8.1845549999999996</c:v>
                </c:pt>
                <c:pt idx="53113">
                  <c:v>8.1795729999999995</c:v>
                </c:pt>
                <c:pt idx="53114">
                  <c:v>8.1768230000000006</c:v>
                </c:pt>
                <c:pt idx="53115">
                  <c:v>8.1811249999999998</c:v>
                </c:pt>
                <c:pt idx="53116">
                  <c:v>8.1844739999999998</c:v>
                </c:pt>
                <c:pt idx="53117">
                  <c:v>8.1811550000000004</c:v>
                </c:pt>
                <c:pt idx="53118">
                  <c:v>8.183109</c:v>
                </c:pt>
                <c:pt idx="53119">
                  <c:v>8.1898569999999999</c:v>
                </c:pt>
                <c:pt idx="53120">
                  <c:v>8.1890479999999997</c:v>
                </c:pt>
                <c:pt idx="53121">
                  <c:v>8.1879849999999994</c:v>
                </c:pt>
                <c:pt idx="53122">
                  <c:v>8.1919950000000004</c:v>
                </c:pt>
                <c:pt idx="53123">
                  <c:v>8.1936339999999994</c:v>
                </c:pt>
                <c:pt idx="53124">
                  <c:v>8.1904310000000002</c:v>
                </c:pt>
                <c:pt idx="53125">
                  <c:v>8.1941360000000003</c:v>
                </c:pt>
                <c:pt idx="53126">
                  <c:v>8.1940550000000005</c:v>
                </c:pt>
                <c:pt idx="53127">
                  <c:v>8.1842799999999993</c:v>
                </c:pt>
                <c:pt idx="53128">
                  <c:v>8.1869809999999994</c:v>
                </c:pt>
                <c:pt idx="53129">
                  <c:v>8.1892790000000009</c:v>
                </c:pt>
                <c:pt idx="53130">
                  <c:v>8.1788939999999997</c:v>
                </c:pt>
                <c:pt idx="53131">
                  <c:v>8.1790660000000006</c:v>
                </c:pt>
                <c:pt idx="53132">
                  <c:v>8.1917229999999996</c:v>
                </c:pt>
                <c:pt idx="53133">
                  <c:v>8.1919529999999998</c:v>
                </c:pt>
                <c:pt idx="53134">
                  <c:v>8.1810039999999997</c:v>
                </c:pt>
                <c:pt idx="53135">
                  <c:v>8.1854580000000006</c:v>
                </c:pt>
                <c:pt idx="53136">
                  <c:v>8.1917190000000009</c:v>
                </c:pt>
                <c:pt idx="53137">
                  <c:v>8.1861239999999995</c:v>
                </c:pt>
                <c:pt idx="53138">
                  <c:v>8.1869940000000003</c:v>
                </c:pt>
                <c:pt idx="53139">
                  <c:v>8.1890560000000008</c:v>
                </c:pt>
                <c:pt idx="53140">
                  <c:v>8.1848829999999992</c:v>
                </c:pt>
                <c:pt idx="53141">
                  <c:v>8.1832840000000004</c:v>
                </c:pt>
                <c:pt idx="53142">
                  <c:v>8.1854549999999993</c:v>
                </c:pt>
                <c:pt idx="53143">
                  <c:v>8.1861329999999999</c:v>
                </c:pt>
                <c:pt idx="53144">
                  <c:v>8.1858520000000006</c:v>
                </c:pt>
                <c:pt idx="53145">
                  <c:v>8.1929189999999998</c:v>
                </c:pt>
                <c:pt idx="53146">
                  <c:v>8.1982230000000005</c:v>
                </c:pt>
                <c:pt idx="53147">
                  <c:v>8.1956620000000004</c:v>
                </c:pt>
                <c:pt idx="53148">
                  <c:v>8.1957470000000008</c:v>
                </c:pt>
                <c:pt idx="53149">
                  <c:v>8.1942380000000004</c:v>
                </c:pt>
                <c:pt idx="53150">
                  <c:v>8.1880400000000009</c:v>
                </c:pt>
                <c:pt idx="53151">
                  <c:v>8.1871919999999996</c:v>
                </c:pt>
                <c:pt idx="53152">
                  <c:v>8.1927789999999998</c:v>
                </c:pt>
                <c:pt idx="53153">
                  <c:v>8.1922440000000005</c:v>
                </c:pt>
                <c:pt idx="53154">
                  <c:v>8.184469</c:v>
                </c:pt>
                <c:pt idx="53155">
                  <c:v>8.1903279999999992</c:v>
                </c:pt>
                <c:pt idx="53156">
                  <c:v>8.1983010000000007</c:v>
                </c:pt>
                <c:pt idx="53157">
                  <c:v>8.1908630000000002</c:v>
                </c:pt>
                <c:pt idx="53158">
                  <c:v>8.1883309999999998</c:v>
                </c:pt>
                <c:pt idx="53159">
                  <c:v>8.1935690000000001</c:v>
                </c:pt>
                <c:pt idx="53160">
                  <c:v>8.1925930000000005</c:v>
                </c:pt>
                <c:pt idx="53161">
                  <c:v>8.1851929999999999</c:v>
                </c:pt>
                <c:pt idx="53162">
                  <c:v>8.1857399999999991</c:v>
                </c:pt>
                <c:pt idx="53163">
                  <c:v>8.188955</c:v>
                </c:pt>
                <c:pt idx="53164">
                  <c:v>8.1876750000000005</c:v>
                </c:pt>
                <c:pt idx="53165">
                  <c:v>8.1970869999999998</c:v>
                </c:pt>
                <c:pt idx="53166">
                  <c:v>8.2038659999999997</c:v>
                </c:pt>
                <c:pt idx="53167">
                  <c:v>8.1977919999999997</c:v>
                </c:pt>
                <c:pt idx="53168">
                  <c:v>8.1986720000000002</c:v>
                </c:pt>
                <c:pt idx="53169">
                  <c:v>8.2034900000000004</c:v>
                </c:pt>
                <c:pt idx="53170">
                  <c:v>8.1980319999999995</c:v>
                </c:pt>
                <c:pt idx="53171">
                  <c:v>8.1927199999999996</c:v>
                </c:pt>
                <c:pt idx="53172">
                  <c:v>8.197794</c:v>
                </c:pt>
                <c:pt idx="53173">
                  <c:v>8.1965439999999994</c:v>
                </c:pt>
                <c:pt idx="53174">
                  <c:v>8.1896979999999999</c:v>
                </c:pt>
                <c:pt idx="53175">
                  <c:v>8.1935369999999992</c:v>
                </c:pt>
                <c:pt idx="53176">
                  <c:v>8.1935839999999995</c:v>
                </c:pt>
                <c:pt idx="53177">
                  <c:v>8.1877019999999998</c:v>
                </c:pt>
                <c:pt idx="53178">
                  <c:v>8.1915800000000001</c:v>
                </c:pt>
                <c:pt idx="53179">
                  <c:v>8.1979430000000004</c:v>
                </c:pt>
                <c:pt idx="53180">
                  <c:v>8.1934430000000003</c:v>
                </c:pt>
                <c:pt idx="53181">
                  <c:v>8.1917620000000007</c:v>
                </c:pt>
                <c:pt idx="53182">
                  <c:v>8.2007700000000003</c:v>
                </c:pt>
                <c:pt idx="53183">
                  <c:v>8.1989909999999995</c:v>
                </c:pt>
                <c:pt idx="53184">
                  <c:v>8.1924259999999993</c:v>
                </c:pt>
                <c:pt idx="53185">
                  <c:v>8.1964509999999997</c:v>
                </c:pt>
                <c:pt idx="53186">
                  <c:v>8.1983080000000008</c:v>
                </c:pt>
                <c:pt idx="53187">
                  <c:v>8.1932150000000004</c:v>
                </c:pt>
                <c:pt idx="53188">
                  <c:v>8.1919310000000003</c:v>
                </c:pt>
                <c:pt idx="53189">
                  <c:v>8.1958649999999995</c:v>
                </c:pt>
                <c:pt idx="53190">
                  <c:v>8.1932939999999999</c:v>
                </c:pt>
                <c:pt idx="53191">
                  <c:v>8.1946169999999992</c:v>
                </c:pt>
                <c:pt idx="53192">
                  <c:v>8.2010050000000003</c:v>
                </c:pt>
                <c:pt idx="53193">
                  <c:v>8.1937440000000006</c:v>
                </c:pt>
                <c:pt idx="53194">
                  <c:v>8.1931159999999998</c:v>
                </c:pt>
                <c:pt idx="53195">
                  <c:v>8.2054480000000005</c:v>
                </c:pt>
                <c:pt idx="53196">
                  <c:v>8.2019079999999995</c:v>
                </c:pt>
                <c:pt idx="53197">
                  <c:v>8.1924119999999991</c:v>
                </c:pt>
                <c:pt idx="53198">
                  <c:v>8.1961469999999998</c:v>
                </c:pt>
                <c:pt idx="53199">
                  <c:v>8.2009860000000003</c:v>
                </c:pt>
                <c:pt idx="53200">
                  <c:v>8.1921289999999996</c:v>
                </c:pt>
                <c:pt idx="53201">
                  <c:v>8.1918550000000003</c:v>
                </c:pt>
                <c:pt idx="53202">
                  <c:v>8.2057970000000005</c:v>
                </c:pt>
                <c:pt idx="53203">
                  <c:v>8.2045359999999992</c:v>
                </c:pt>
                <c:pt idx="53204">
                  <c:v>8.1975189999999998</c:v>
                </c:pt>
                <c:pt idx="53205">
                  <c:v>8.1999180000000003</c:v>
                </c:pt>
                <c:pt idx="53206">
                  <c:v>8.204561</c:v>
                </c:pt>
                <c:pt idx="53207">
                  <c:v>8.2030989999999999</c:v>
                </c:pt>
                <c:pt idx="53208">
                  <c:v>8.1998660000000001</c:v>
                </c:pt>
                <c:pt idx="53209">
                  <c:v>8.2026070000000004</c:v>
                </c:pt>
                <c:pt idx="53210">
                  <c:v>8.2026199999999996</c:v>
                </c:pt>
                <c:pt idx="53211">
                  <c:v>8.2020649999999993</c:v>
                </c:pt>
                <c:pt idx="53212">
                  <c:v>8.2038930000000008</c:v>
                </c:pt>
                <c:pt idx="53213">
                  <c:v>8.2006540000000001</c:v>
                </c:pt>
                <c:pt idx="53214">
                  <c:v>8.2030659999999997</c:v>
                </c:pt>
                <c:pt idx="53215">
                  <c:v>8.2093190000000007</c:v>
                </c:pt>
                <c:pt idx="53216">
                  <c:v>8.2027509999999992</c:v>
                </c:pt>
                <c:pt idx="53217">
                  <c:v>8.1956799999999994</c:v>
                </c:pt>
                <c:pt idx="53218">
                  <c:v>8.1978299999999997</c:v>
                </c:pt>
                <c:pt idx="53219">
                  <c:v>8.1989300000000007</c:v>
                </c:pt>
                <c:pt idx="53220">
                  <c:v>8.1997949999999999</c:v>
                </c:pt>
                <c:pt idx="53221">
                  <c:v>8.2064459999999997</c:v>
                </c:pt>
                <c:pt idx="53222">
                  <c:v>8.2039120000000008</c:v>
                </c:pt>
                <c:pt idx="53223">
                  <c:v>8.1942699999999995</c:v>
                </c:pt>
                <c:pt idx="53224">
                  <c:v>8.1943850000000005</c:v>
                </c:pt>
                <c:pt idx="53225">
                  <c:v>8.2017389999999999</c:v>
                </c:pt>
                <c:pt idx="53226">
                  <c:v>8.2073699999999992</c:v>
                </c:pt>
                <c:pt idx="53227">
                  <c:v>8.2052110000000003</c:v>
                </c:pt>
                <c:pt idx="53228">
                  <c:v>8.2080059999999992</c:v>
                </c:pt>
                <c:pt idx="53229">
                  <c:v>8.2055450000000008</c:v>
                </c:pt>
                <c:pt idx="53230">
                  <c:v>8.1950950000000002</c:v>
                </c:pt>
                <c:pt idx="53231">
                  <c:v>8.2023849999999996</c:v>
                </c:pt>
                <c:pt idx="53232">
                  <c:v>8.2052300000000002</c:v>
                </c:pt>
                <c:pt idx="53233">
                  <c:v>8.1985469999999996</c:v>
                </c:pt>
                <c:pt idx="53234">
                  <c:v>8.2043859999999995</c:v>
                </c:pt>
                <c:pt idx="53235">
                  <c:v>8.2098859999999991</c:v>
                </c:pt>
                <c:pt idx="53236">
                  <c:v>8.2008449999999993</c:v>
                </c:pt>
                <c:pt idx="53237">
                  <c:v>8.1955869999999997</c:v>
                </c:pt>
                <c:pt idx="53238">
                  <c:v>8.2070810000000005</c:v>
                </c:pt>
                <c:pt idx="53239">
                  <c:v>8.2100530000000003</c:v>
                </c:pt>
                <c:pt idx="53240">
                  <c:v>8.2040459999999999</c:v>
                </c:pt>
                <c:pt idx="53241">
                  <c:v>8.2038580000000003</c:v>
                </c:pt>
                <c:pt idx="53242">
                  <c:v>8.2032930000000004</c:v>
                </c:pt>
                <c:pt idx="53243">
                  <c:v>8.2039430000000007</c:v>
                </c:pt>
                <c:pt idx="53244">
                  <c:v>8.2074219999999993</c:v>
                </c:pt>
                <c:pt idx="53245">
                  <c:v>8.2090700000000005</c:v>
                </c:pt>
                <c:pt idx="53246">
                  <c:v>8.2048199999999998</c:v>
                </c:pt>
                <c:pt idx="53247">
                  <c:v>8.2037619999999993</c:v>
                </c:pt>
                <c:pt idx="53248">
                  <c:v>8.208418</c:v>
                </c:pt>
                <c:pt idx="53249">
                  <c:v>8.2032950000000007</c:v>
                </c:pt>
                <c:pt idx="53250">
                  <c:v>8.202159</c:v>
                </c:pt>
                <c:pt idx="53251">
                  <c:v>8.2139589999999991</c:v>
                </c:pt>
                <c:pt idx="53252">
                  <c:v>8.2134809999999998</c:v>
                </c:pt>
                <c:pt idx="53253">
                  <c:v>8.2062010000000001</c:v>
                </c:pt>
                <c:pt idx="53254">
                  <c:v>8.2126509999999993</c:v>
                </c:pt>
                <c:pt idx="53255">
                  <c:v>8.2191259999999993</c:v>
                </c:pt>
                <c:pt idx="53256">
                  <c:v>8.2114530000000006</c:v>
                </c:pt>
                <c:pt idx="53257">
                  <c:v>8.2100059999999999</c:v>
                </c:pt>
                <c:pt idx="53258">
                  <c:v>8.2139509999999998</c:v>
                </c:pt>
                <c:pt idx="53259">
                  <c:v>8.2021289999999993</c:v>
                </c:pt>
                <c:pt idx="53260">
                  <c:v>8.198359</c:v>
                </c:pt>
                <c:pt idx="53261">
                  <c:v>8.2097230000000003</c:v>
                </c:pt>
                <c:pt idx="53262">
                  <c:v>8.2110839999999996</c:v>
                </c:pt>
                <c:pt idx="53263">
                  <c:v>8.2065940000000008</c:v>
                </c:pt>
                <c:pt idx="53264">
                  <c:v>8.2064409999999999</c:v>
                </c:pt>
                <c:pt idx="53265">
                  <c:v>8.2075110000000002</c:v>
                </c:pt>
                <c:pt idx="53266">
                  <c:v>8.2093209999999992</c:v>
                </c:pt>
                <c:pt idx="53267">
                  <c:v>8.2166680000000003</c:v>
                </c:pt>
                <c:pt idx="53268">
                  <c:v>8.2163789999999999</c:v>
                </c:pt>
                <c:pt idx="53269">
                  <c:v>8.2051870000000005</c:v>
                </c:pt>
                <c:pt idx="53270">
                  <c:v>8.204796</c:v>
                </c:pt>
                <c:pt idx="53271">
                  <c:v>8.2115620000000007</c:v>
                </c:pt>
                <c:pt idx="53272">
                  <c:v>8.208653</c:v>
                </c:pt>
                <c:pt idx="53273">
                  <c:v>8.2047310000000007</c:v>
                </c:pt>
                <c:pt idx="53274">
                  <c:v>8.2110059999999994</c:v>
                </c:pt>
                <c:pt idx="53275">
                  <c:v>8.2133009999999995</c:v>
                </c:pt>
                <c:pt idx="53276">
                  <c:v>8.2079989999999992</c:v>
                </c:pt>
                <c:pt idx="53277">
                  <c:v>8.2147419999999993</c:v>
                </c:pt>
                <c:pt idx="53278">
                  <c:v>8.2167670000000008</c:v>
                </c:pt>
                <c:pt idx="53279">
                  <c:v>8.2064950000000003</c:v>
                </c:pt>
                <c:pt idx="53280">
                  <c:v>8.2105560000000004</c:v>
                </c:pt>
                <c:pt idx="53281">
                  <c:v>8.2165300000000006</c:v>
                </c:pt>
                <c:pt idx="53282">
                  <c:v>8.2076399999999996</c:v>
                </c:pt>
                <c:pt idx="53283">
                  <c:v>8.2057819999999992</c:v>
                </c:pt>
                <c:pt idx="53284">
                  <c:v>8.2196949999999998</c:v>
                </c:pt>
                <c:pt idx="53285">
                  <c:v>8.2195850000000004</c:v>
                </c:pt>
                <c:pt idx="53286">
                  <c:v>8.2060209999999998</c:v>
                </c:pt>
                <c:pt idx="53287">
                  <c:v>8.2138469999999995</c:v>
                </c:pt>
                <c:pt idx="53288">
                  <c:v>8.2188689999999998</c:v>
                </c:pt>
                <c:pt idx="53289">
                  <c:v>8.2067340000000009</c:v>
                </c:pt>
                <c:pt idx="53290">
                  <c:v>8.2094649999999998</c:v>
                </c:pt>
                <c:pt idx="53291">
                  <c:v>8.2198960000000003</c:v>
                </c:pt>
                <c:pt idx="53292">
                  <c:v>8.2176489999999998</c:v>
                </c:pt>
                <c:pt idx="53293">
                  <c:v>8.2126149999999996</c:v>
                </c:pt>
                <c:pt idx="53294">
                  <c:v>8.2203440000000008</c:v>
                </c:pt>
                <c:pt idx="53295">
                  <c:v>8.2191109999999998</c:v>
                </c:pt>
                <c:pt idx="53296">
                  <c:v>8.2083469999999998</c:v>
                </c:pt>
                <c:pt idx="53297">
                  <c:v>8.2139030000000002</c:v>
                </c:pt>
                <c:pt idx="53298">
                  <c:v>8.2142739999999996</c:v>
                </c:pt>
                <c:pt idx="53299">
                  <c:v>8.2080660000000005</c:v>
                </c:pt>
                <c:pt idx="53300">
                  <c:v>8.2131419999999995</c:v>
                </c:pt>
                <c:pt idx="53301">
                  <c:v>8.2148079999999997</c:v>
                </c:pt>
                <c:pt idx="53302">
                  <c:v>8.2109349999999992</c:v>
                </c:pt>
                <c:pt idx="53303">
                  <c:v>8.2122670000000006</c:v>
                </c:pt>
                <c:pt idx="53304">
                  <c:v>8.2180610000000005</c:v>
                </c:pt>
                <c:pt idx="53305">
                  <c:v>8.2182010000000005</c:v>
                </c:pt>
                <c:pt idx="53306">
                  <c:v>8.2156110000000009</c:v>
                </c:pt>
                <c:pt idx="53307">
                  <c:v>8.2181390000000007</c:v>
                </c:pt>
                <c:pt idx="53308">
                  <c:v>8.2184030000000003</c:v>
                </c:pt>
                <c:pt idx="53309">
                  <c:v>8.2183729999999997</c:v>
                </c:pt>
                <c:pt idx="53310">
                  <c:v>8.2188920000000003</c:v>
                </c:pt>
                <c:pt idx="53311">
                  <c:v>8.2187940000000008</c:v>
                </c:pt>
                <c:pt idx="53312">
                  <c:v>8.2147380000000005</c:v>
                </c:pt>
                <c:pt idx="53313">
                  <c:v>8.2126739999999998</c:v>
                </c:pt>
                <c:pt idx="53314">
                  <c:v>8.2226029999999994</c:v>
                </c:pt>
                <c:pt idx="53315">
                  <c:v>8.2221869999999999</c:v>
                </c:pt>
                <c:pt idx="53316">
                  <c:v>8.2179690000000001</c:v>
                </c:pt>
                <c:pt idx="53317">
                  <c:v>8.2259130000000003</c:v>
                </c:pt>
                <c:pt idx="53318">
                  <c:v>8.2239749999999994</c:v>
                </c:pt>
                <c:pt idx="53319">
                  <c:v>8.2173680000000004</c:v>
                </c:pt>
                <c:pt idx="53320">
                  <c:v>8.2255149999999997</c:v>
                </c:pt>
                <c:pt idx="53321">
                  <c:v>8.2294610000000006</c:v>
                </c:pt>
                <c:pt idx="53322">
                  <c:v>8.2189069999999997</c:v>
                </c:pt>
                <c:pt idx="53323">
                  <c:v>8.2202260000000003</c:v>
                </c:pt>
                <c:pt idx="53324">
                  <c:v>8.2281030000000008</c:v>
                </c:pt>
                <c:pt idx="53325">
                  <c:v>8.2217219999999998</c:v>
                </c:pt>
                <c:pt idx="53326">
                  <c:v>8.2171479999999999</c:v>
                </c:pt>
                <c:pt idx="53327">
                  <c:v>8.2230889999999999</c:v>
                </c:pt>
                <c:pt idx="53328">
                  <c:v>8.2234979999999993</c:v>
                </c:pt>
                <c:pt idx="53329">
                  <c:v>8.2182300000000001</c:v>
                </c:pt>
                <c:pt idx="53330">
                  <c:v>8.2201909999999998</c:v>
                </c:pt>
                <c:pt idx="53331">
                  <c:v>8.2247599999999998</c:v>
                </c:pt>
                <c:pt idx="53332">
                  <c:v>8.2192640000000008</c:v>
                </c:pt>
                <c:pt idx="53333">
                  <c:v>8.2194369999999992</c:v>
                </c:pt>
                <c:pt idx="53334">
                  <c:v>8.2246710000000007</c:v>
                </c:pt>
                <c:pt idx="53335">
                  <c:v>8.2162459999999999</c:v>
                </c:pt>
                <c:pt idx="53336">
                  <c:v>8.2130919999999996</c:v>
                </c:pt>
                <c:pt idx="53337">
                  <c:v>8.2245220000000003</c:v>
                </c:pt>
                <c:pt idx="53338">
                  <c:v>8.2253150000000002</c:v>
                </c:pt>
                <c:pt idx="53339">
                  <c:v>8.2177439999999997</c:v>
                </c:pt>
                <c:pt idx="53340">
                  <c:v>8.2205499999999994</c:v>
                </c:pt>
                <c:pt idx="53341">
                  <c:v>8.2219470000000001</c:v>
                </c:pt>
                <c:pt idx="53342">
                  <c:v>8.2148769999999995</c:v>
                </c:pt>
                <c:pt idx="53343">
                  <c:v>8.2174700000000005</c:v>
                </c:pt>
                <c:pt idx="53344">
                  <c:v>8.2247009999999996</c:v>
                </c:pt>
                <c:pt idx="53345">
                  <c:v>8.2206499999999991</c:v>
                </c:pt>
                <c:pt idx="53346">
                  <c:v>8.2203850000000003</c:v>
                </c:pt>
                <c:pt idx="53347">
                  <c:v>8.2296750000000003</c:v>
                </c:pt>
                <c:pt idx="53348">
                  <c:v>8.2245620000000006</c:v>
                </c:pt>
                <c:pt idx="53349">
                  <c:v>8.2095629999999993</c:v>
                </c:pt>
                <c:pt idx="53350">
                  <c:v>8.2158680000000004</c:v>
                </c:pt>
                <c:pt idx="53351">
                  <c:v>8.2260609999999996</c:v>
                </c:pt>
                <c:pt idx="53352">
                  <c:v>8.2178540000000009</c:v>
                </c:pt>
                <c:pt idx="53353">
                  <c:v>8.2180070000000001</c:v>
                </c:pt>
                <c:pt idx="53354">
                  <c:v>8.2317649999999993</c:v>
                </c:pt>
                <c:pt idx="53355">
                  <c:v>8.2345079999999999</c:v>
                </c:pt>
                <c:pt idx="53356">
                  <c:v>8.2246179999999995</c:v>
                </c:pt>
                <c:pt idx="53357">
                  <c:v>8.2210990000000006</c:v>
                </c:pt>
                <c:pt idx="53358">
                  <c:v>8.2240789999999997</c:v>
                </c:pt>
                <c:pt idx="53359">
                  <c:v>8.2221220000000006</c:v>
                </c:pt>
                <c:pt idx="53360">
                  <c:v>8.2247760000000003</c:v>
                </c:pt>
                <c:pt idx="53361">
                  <c:v>8.2275869999999998</c:v>
                </c:pt>
                <c:pt idx="53362">
                  <c:v>8.2227080000000008</c:v>
                </c:pt>
                <c:pt idx="53363">
                  <c:v>8.2264529999999993</c:v>
                </c:pt>
                <c:pt idx="53364">
                  <c:v>8.2344989999999996</c:v>
                </c:pt>
                <c:pt idx="53365">
                  <c:v>8.2279180000000007</c:v>
                </c:pt>
                <c:pt idx="53366">
                  <c:v>8.2201660000000007</c:v>
                </c:pt>
                <c:pt idx="53367">
                  <c:v>8.2296600000000009</c:v>
                </c:pt>
                <c:pt idx="53368">
                  <c:v>8.2312650000000005</c:v>
                </c:pt>
                <c:pt idx="53369">
                  <c:v>8.2191130000000001</c:v>
                </c:pt>
                <c:pt idx="53370">
                  <c:v>8.2227779999999999</c:v>
                </c:pt>
                <c:pt idx="53371">
                  <c:v>8.2268790000000003</c:v>
                </c:pt>
                <c:pt idx="53372">
                  <c:v>8.2206849999999996</c:v>
                </c:pt>
                <c:pt idx="53373">
                  <c:v>8.2247769999999996</c:v>
                </c:pt>
                <c:pt idx="53374">
                  <c:v>8.2333400000000001</c:v>
                </c:pt>
                <c:pt idx="53375">
                  <c:v>8.2305779999999995</c:v>
                </c:pt>
                <c:pt idx="53376">
                  <c:v>8.2291500000000006</c:v>
                </c:pt>
                <c:pt idx="53377">
                  <c:v>8.2363280000000003</c:v>
                </c:pt>
                <c:pt idx="53378">
                  <c:v>8.2329589999999993</c:v>
                </c:pt>
                <c:pt idx="53379">
                  <c:v>8.2254400000000008</c:v>
                </c:pt>
                <c:pt idx="53380">
                  <c:v>8.2309509999999992</c:v>
                </c:pt>
                <c:pt idx="53381">
                  <c:v>8.2339830000000003</c:v>
                </c:pt>
                <c:pt idx="53382">
                  <c:v>8.2267399999999995</c:v>
                </c:pt>
                <c:pt idx="53383">
                  <c:v>8.2253310000000006</c:v>
                </c:pt>
                <c:pt idx="53384">
                  <c:v>8.2312449999999995</c:v>
                </c:pt>
                <c:pt idx="53385">
                  <c:v>8.2306310000000007</c:v>
                </c:pt>
                <c:pt idx="53386">
                  <c:v>8.2272499999999997</c:v>
                </c:pt>
                <c:pt idx="53387">
                  <c:v>8.2318069999999999</c:v>
                </c:pt>
                <c:pt idx="53388">
                  <c:v>8.2285400000000006</c:v>
                </c:pt>
                <c:pt idx="53389">
                  <c:v>8.2195180000000008</c:v>
                </c:pt>
                <c:pt idx="53390">
                  <c:v>8.2266329999999996</c:v>
                </c:pt>
                <c:pt idx="53391">
                  <c:v>8.2339479999999998</c:v>
                </c:pt>
                <c:pt idx="53392">
                  <c:v>8.2282899999999994</c:v>
                </c:pt>
                <c:pt idx="53393">
                  <c:v>8.2275179999999999</c:v>
                </c:pt>
                <c:pt idx="53394">
                  <c:v>8.235576</c:v>
                </c:pt>
                <c:pt idx="53395">
                  <c:v>8.2379110000000004</c:v>
                </c:pt>
                <c:pt idx="53396">
                  <c:v>8.2319030000000009</c:v>
                </c:pt>
                <c:pt idx="53397">
                  <c:v>8.2298810000000007</c:v>
                </c:pt>
                <c:pt idx="53398">
                  <c:v>8.2321439999999999</c:v>
                </c:pt>
                <c:pt idx="53399">
                  <c:v>8.2342189999999995</c:v>
                </c:pt>
                <c:pt idx="53400">
                  <c:v>8.2327729999999999</c:v>
                </c:pt>
                <c:pt idx="53401">
                  <c:v>8.2321290000000005</c:v>
                </c:pt>
                <c:pt idx="53402">
                  <c:v>8.2334779999999999</c:v>
                </c:pt>
                <c:pt idx="53403">
                  <c:v>8.2304480000000009</c:v>
                </c:pt>
                <c:pt idx="53404">
                  <c:v>8.2319180000000003</c:v>
                </c:pt>
                <c:pt idx="53405">
                  <c:v>8.2338319999999996</c:v>
                </c:pt>
                <c:pt idx="53406">
                  <c:v>8.2320480000000007</c:v>
                </c:pt>
                <c:pt idx="53407">
                  <c:v>8.2369859999999999</c:v>
                </c:pt>
                <c:pt idx="53408">
                  <c:v>8.2329729999999994</c:v>
                </c:pt>
                <c:pt idx="53409">
                  <c:v>8.2248470000000005</c:v>
                </c:pt>
                <c:pt idx="53410">
                  <c:v>8.2313369999999999</c:v>
                </c:pt>
                <c:pt idx="53411">
                  <c:v>8.2355119999999999</c:v>
                </c:pt>
                <c:pt idx="53412">
                  <c:v>8.2299319999999998</c:v>
                </c:pt>
                <c:pt idx="53413">
                  <c:v>8.230817</c:v>
                </c:pt>
                <c:pt idx="53414">
                  <c:v>8.2367880000000007</c:v>
                </c:pt>
                <c:pt idx="53415">
                  <c:v>8.2336620000000007</c:v>
                </c:pt>
                <c:pt idx="53416">
                  <c:v>8.2332359999999998</c:v>
                </c:pt>
                <c:pt idx="53417">
                  <c:v>8.2414450000000006</c:v>
                </c:pt>
                <c:pt idx="53418">
                  <c:v>8.2410180000000004</c:v>
                </c:pt>
                <c:pt idx="53419">
                  <c:v>8.2384529999999998</c:v>
                </c:pt>
                <c:pt idx="53420">
                  <c:v>8.2416009999999993</c:v>
                </c:pt>
                <c:pt idx="53421">
                  <c:v>8.2411740000000009</c:v>
                </c:pt>
                <c:pt idx="53422">
                  <c:v>8.2354459999999996</c:v>
                </c:pt>
                <c:pt idx="53423">
                  <c:v>8.2357750000000003</c:v>
                </c:pt>
                <c:pt idx="53424">
                  <c:v>8.2427670000000006</c:v>
                </c:pt>
                <c:pt idx="53425">
                  <c:v>8.2404910000000005</c:v>
                </c:pt>
                <c:pt idx="53426">
                  <c:v>8.2316000000000003</c:v>
                </c:pt>
                <c:pt idx="53427">
                  <c:v>8.2318789999999993</c:v>
                </c:pt>
                <c:pt idx="53428">
                  <c:v>8.2384419999999992</c:v>
                </c:pt>
                <c:pt idx="53429">
                  <c:v>8.2420939999999998</c:v>
                </c:pt>
                <c:pt idx="53430">
                  <c:v>8.2448119999999996</c:v>
                </c:pt>
                <c:pt idx="53431">
                  <c:v>8.2428880000000007</c:v>
                </c:pt>
                <c:pt idx="53432">
                  <c:v>8.2323199999999996</c:v>
                </c:pt>
                <c:pt idx="53433">
                  <c:v>8.2338509999999996</c:v>
                </c:pt>
                <c:pt idx="53434">
                  <c:v>8.2423230000000007</c:v>
                </c:pt>
                <c:pt idx="53435">
                  <c:v>8.2363719999999994</c:v>
                </c:pt>
                <c:pt idx="53436">
                  <c:v>8.2301470000000005</c:v>
                </c:pt>
                <c:pt idx="53437">
                  <c:v>8.2352319999999999</c:v>
                </c:pt>
                <c:pt idx="53438">
                  <c:v>8.2392850000000006</c:v>
                </c:pt>
                <c:pt idx="53439">
                  <c:v>8.2363180000000007</c:v>
                </c:pt>
                <c:pt idx="53440">
                  <c:v>8.2400830000000003</c:v>
                </c:pt>
                <c:pt idx="53441">
                  <c:v>8.2456680000000002</c:v>
                </c:pt>
                <c:pt idx="53442">
                  <c:v>8.242089</c:v>
                </c:pt>
                <c:pt idx="53443">
                  <c:v>8.2428600000000003</c:v>
                </c:pt>
                <c:pt idx="53444">
                  <c:v>8.2421030000000002</c:v>
                </c:pt>
                <c:pt idx="53445">
                  <c:v>8.2350829999999995</c:v>
                </c:pt>
                <c:pt idx="53446">
                  <c:v>8.2338649999999998</c:v>
                </c:pt>
                <c:pt idx="53447">
                  <c:v>8.2347610000000007</c:v>
                </c:pt>
                <c:pt idx="53448">
                  <c:v>8.2373820000000002</c:v>
                </c:pt>
                <c:pt idx="53449">
                  <c:v>8.2363529999999994</c:v>
                </c:pt>
                <c:pt idx="53450">
                  <c:v>8.2347040000000007</c:v>
                </c:pt>
                <c:pt idx="53451">
                  <c:v>8.2396150000000006</c:v>
                </c:pt>
                <c:pt idx="53452">
                  <c:v>8.2372809999999994</c:v>
                </c:pt>
                <c:pt idx="53453">
                  <c:v>8.2362979999999997</c:v>
                </c:pt>
                <c:pt idx="53454">
                  <c:v>8.2439940000000007</c:v>
                </c:pt>
                <c:pt idx="53455">
                  <c:v>8.2424959999999992</c:v>
                </c:pt>
                <c:pt idx="53456">
                  <c:v>8.2378739999999997</c:v>
                </c:pt>
                <c:pt idx="53457">
                  <c:v>8.2431789999999996</c:v>
                </c:pt>
                <c:pt idx="53458">
                  <c:v>8.2426410000000008</c:v>
                </c:pt>
                <c:pt idx="53459">
                  <c:v>8.2339640000000003</c:v>
                </c:pt>
                <c:pt idx="53460">
                  <c:v>8.2411089999999998</c:v>
                </c:pt>
                <c:pt idx="53461">
                  <c:v>8.2491219999999998</c:v>
                </c:pt>
                <c:pt idx="53462">
                  <c:v>8.2417259999999999</c:v>
                </c:pt>
                <c:pt idx="53463">
                  <c:v>8.2388910000000006</c:v>
                </c:pt>
                <c:pt idx="53464">
                  <c:v>8.2428249999999998</c:v>
                </c:pt>
                <c:pt idx="53465">
                  <c:v>8.2435679999999998</c:v>
                </c:pt>
                <c:pt idx="53466">
                  <c:v>8.2440859999999994</c:v>
                </c:pt>
                <c:pt idx="53467">
                  <c:v>8.2459260000000008</c:v>
                </c:pt>
                <c:pt idx="53468">
                  <c:v>8.2462820000000008</c:v>
                </c:pt>
                <c:pt idx="53469">
                  <c:v>8.2424189999999999</c:v>
                </c:pt>
                <c:pt idx="53470">
                  <c:v>8.2410929999999993</c:v>
                </c:pt>
                <c:pt idx="53471">
                  <c:v>8.2433440000000004</c:v>
                </c:pt>
                <c:pt idx="53472">
                  <c:v>8.2395990000000001</c:v>
                </c:pt>
                <c:pt idx="53473">
                  <c:v>8.2390849999999993</c:v>
                </c:pt>
                <c:pt idx="53474">
                  <c:v>8.2467140000000008</c:v>
                </c:pt>
                <c:pt idx="53475">
                  <c:v>8.2458340000000003</c:v>
                </c:pt>
                <c:pt idx="53476">
                  <c:v>8.2389550000000007</c:v>
                </c:pt>
                <c:pt idx="53477">
                  <c:v>8.2440770000000008</c:v>
                </c:pt>
                <c:pt idx="53478">
                  <c:v>8.2504209999999993</c:v>
                </c:pt>
                <c:pt idx="53479">
                  <c:v>8.2450460000000003</c:v>
                </c:pt>
                <c:pt idx="53480">
                  <c:v>8.2450949999999992</c:v>
                </c:pt>
                <c:pt idx="53481">
                  <c:v>8.2506979999999999</c:v>
                </c:pt>
                <c:pt idx="53482">
                  <c:v>8.2482480000000002</c:v>
                </c:pt>
                <c:pt idx="53483">
                  <c:v>8.2454719999999995</c:v>
                </c:pt>
                <c:pt idx="53484">
                  <c:v>8.2488019999999995</c:v>
                </c:pt>
                <c:pt idx="53485">
                  <c:v>8.2477009999999993</c:v>
                </c:pt>
                <c:pt idx="53486">
                  <c:v>8.2428310000000007</c:v>
                </c:pt>
                <c:pt idx="53487">
                  <c:v>8.2469959999999993</c:v>
                </c:pt>
                <c:pt idx="53488">
                  <c:v>8.2501899999999999</c:v>
                </c:pt>
                <c:pt idx="53489">
                  <c:v>8.2503279999999997</c:v>
                </c:pt>
                <c:pt idx="53490">
                  <c:v>8.2528360000000003</c:v>
                </c:pt>
                <c:pt idx="53491">
                  <c:v>8.2502709999999997</c:v>
                </c:pt>
                <c:pt idx="53492">
                  <c:v>8.2455829999999999</c:v>
                </c:pt>
                <c:pt idx="53493">
                  <c:v>8.2473080000000003</c:v>
                </c:pt>
                <c:pt idx="53494">
                  <c:v>8.2516970000000001</c:v>
                </c:pt>
                <c:pt idx="53495">
                  <c:v>8.2457580000000004</c:v>
                </c:pt>
                <c:pt idx="53496">
                  <c:v>8.2404240000000009</c:v>
                </c:pt>
                <c:pt idx="53497">
                  <c:v>8.2487759999999994</c:v>
                </c:pt>
                <c:pt idx="53498">
                  <c:v>8.2489620000000006</c:v>
                </c:pt>
                <c:pt idx="53499">
                  <c:v>8.2450569999999992</c:v>
                </c:pt>
                <c:pt idx="53500">
                  <c:v>8.249117</c:v>
                </c:pt>
                <c:pt idx="53501">
                  <c:v>8.2511860000000006</c:v>
                </c:pt>
                <c:pt idx="53502">
                  <c:v>8.2487670000000008</c:v>
                </c:pt>
                <c:pt idx="53503">
                  <c:v>8.2477529999999994</c:v>
                </c:pt>
                <c:pt idx="53504">
                  <c:v>8.2498229999999992</c:v>
                </c:pt>
                <c:pt idx="53505">
                  <c:v>8.2440499999999997</c:v>
                </c:pt>
                <c:pt idx="53506">
                  <c:v>8.2418110000000002</c:v>
                </c:pt>
                <c:pt idx="53507">
                  <c:v>8.2499319999999994</c:v>
                </c:pt>
                <c:pt idx="53508">
                  <c:v>8.2486470000000001</c:v>
                </c:pt>
                <c:pt idx="53509">
                  <c:v>8.2459830000000007</c:v>
                </c:pt>
                <c:pt idx="53510">
                  <c:v>8.2529780000000006</c:v>
                </c:pt>
                <c:pt idx="53511">
                  <c:v>8.2568579999999994</c:v>
                </c:pt>
                <c:pt idx="53512">
                  <c:v>8.2512249999999998</c:v>
                </c:pt>
                <c:pt idx="53513">
                  <c:v>8.2466659999999994</c:v>
                </c:pt>
                <c:pt idx="53514">
                  <c:v>8.2506900000000005</c:v>
                </c:pt>
                <c:pt idx="53515">
                  <c:v>8.2498389999999997</c:v>
                </c:pt>
                <c:pt idx="53516">
                  <c:v>8.2460190000000004</c:v>
                </c:pt>
                <c:pt idx="53517">
                  <c:v>8.2523859999999996</c:v>
                </c:pt>
                <c:pt idx="53518">
                  <c:v>8.2574120000000004</c:v>
                </c:pt>
                <c:pt idx="53519">
                  <c:v>8.2536880000000004</c:v>
                </c:pt>
                <c:pt idx="53520">
                  <c:v>8.2540449999999996</c:v>
                </c:pt>
                <c:pt idx="53521">
                  <c:v>8.2575409999999998</c:v>
                </c:pt>
                <c:pt idx="53522">
                  <c:v>8.2486529999999991</c:v>
                </c:pt>
                <c:pt idx="53523">
                  <c:v>8.2457890000000003</c:v>
                </c:pt>
                <c:pt idx="53524">
                  <c:v>8.2589480000000002</c:v>
                </c:pt>
                <c:pt idx="53525">
                  <c:v>8.2569420000000004</c:v>
                </c:pt>
                <c:pt idx="53526">
                  <c:v>8.2516920000000002</c:v>
                </c:pt>
                <c:pt idx="53527">
                  <c:v>8.2591219999999996</c:v>
                </c:pt>
                <c:pt idx="53528">
                  <c:v>8.2536880000000004</c:v>
                </c:pt>
                <c:pt idx="53529">
                  <c:v>8.2436260000000008</c:v>
                </c:pt>
                <c:pt idx="53530">
                  <c:v>8.2506979999999999</c:v>
                </c:pt>
                <c:pt idx="53531">
                  <c:v>8.2570589999999999</c:v>
                </c:pt>
                <c:pt idx="53532">
                  <c:v>8.2495480000000008</c:v>
                </c:pt>
                <c:pt idx="53533">
                  <c:v>8.2518659999999997</c:v>
                </c:pt>
                <c:pt idx="53534">
                  <c:v>8.2620159999999991</c:v>
                </c:pt>
                <c:pt idx="53535">
                  <c:v>8.2586189999999995</c:v>
                </c:pt>
                <c:pt idx="53536">
                  <c:v>8.2535600000000002</c:v>
                </c:pt>
                <c:pt idx="53537">
                  <c:v>8.2578180000000003</c:v>
                </c:pt>
                <c:pt idx="53538">
                  <c:v>8.2612210000000008</c:v>
                </c:pt>
                <c:pt idx="53539">
                  <c:v>8.2558500000000006</c:v>
                </c:pt>
                <c:pt idx="53540">
                  <c:v>8.2537409999999998</c:v>
                </c:pt>
                <c:pt idx="53541">
                  <c:v>8.2561110000000006</c:v>
                </c:pt>
                <c:pt idx="53542">
                  <c:v>8.2503100000000007</c:v>
                </c:pt>
                <c:pt idx="53543">
                  <c:v>8.2523739999999997</c:v>
                </c:pt>
                <c:pt idx="53544">
                  <c:v>8.2599630000000008</c:v>
                </c:pt>
                <c:pt idx="53545">
                  <c:v>8.2520860000000003</c:v>
                </c:pt>
                <c:pt idx="53546">
                  <c:v>8.2492020000000004</c:v>
                </c:pt>
                <c:pt idx="53547">
                  <c:v>8.2600370000000005</c:v>
                </c:pt>
                <c:pt idx="53548">
                  <c:v>8.2593789999999991</c:v>
                </c:pt>
                <c:pt idx="53549">
                  <c:v>8.2500239999999998</c:v>
                </c:pt>
                <c:pt idx="53550">
                  <c:v>8.2561900000000001</c:v>
                </c:pt>
                <c:pt idx="53551">
                  <c:v>8.2685650000000006</c:v>
                </c:pt>
                <c:pt idx="53552">
                  <c:v>8.2636819999999993</c:v>
                </c:pt>
                <c:pt idx="53553">
                  <c:v>8.2556309999999993</c:v>
                </c:pt>
                <c:pt idx="53554">
                  <c:v>8.2584479999999996</c:v>
                </c:pt>
                <c:pt idx="53555">
                  <c:v>8.2605620000000002</c:v>
                </c:pt>
                <c:pt idx="53556">
                  <c:v>8.2561549999999997</c:v>
                </c:pt>
                <c:pt idx="53557">
                  <c:v>8.2563809999999993</c:v>
                </c:pt>
                <c:pt idx="53558">
                  <c:v>8.2579390000000004</c:v>
                </c:pt>
                <c:pt idx="53559">
                  <c:v>8.2538699999999992</c:v>
                </c:pt>
                <c:pt idx="53560">
                  <c:v>8.259309</c:v>
                </c:pt>
                <c:pt idx="53561">
                  <c:v>8.2659649999999996</c:v>
                </c:pt>
                <c:pt idx="53562">
                  <c:v>8.2617209999999996</c:v>
                </c:pt>
                <c:pt idx="53563">
                  <c:v>8.2620129999999996</c:v>
                </c:pt>
                <c:pt idx="53564">
                  <c:v>8.2639840000000007</c:v>
                </c:pt>
                <c:pt idx="53565">
                  <c:v>8.2601639999999996</c:v>
                </c:pt>
                <c:pt idx="53566">
                  <c:v>8.2588640000000009</c:v>
                </c:pt>
                <c:pt idx="53567">
                  <c:v>8.2608090000000001</c:v>
                </c:pt>
                <c:pt idx="53568">
                  <c:v>8.2624410000000008</c:v>
                </c:pt>
                <c:pt idx="53569">
                  <c:v>8.2605489999999993</c:v>
                </c:pt>
                <c:pt idx="53570">
                  <c:v>8.2596319999999999</c:v>
                </c:pt>
                <c:pt idx="53571">
                  <c:v>8.2595039999999997</c:v>
                </c:pt>
                <c:pt idx="53572">
                  <c:v>8.254486</c:v>
                </c:pt>
                <c:pt idx="53573">
                  <c:v>8.2563560000000003</c:v>
                </c:pt>
                <c:pt idx="53574">
                  <c:v>8.2648670000000006</c:v>
                </c:pt>
                <c:pt idx="53575">
                  <c:v>8.2604179999999996</c:v>
                </c:pt>
                <c:pt idx="53576">
                  <c:v>8.2510639999999995</c:v>
                </c:pt>
                <c:pt idx="53577">
                  <c:v>8.2615040000000004</c:v>
                </c:pt>
                <c:pt idx="53578">
                  <c:v>8.2670539999999999</c:v>
                </c:pt>
                <c:pt idx="53579">
                  <c:v>8.2553400000000003</c:v>
                </c:pt>
                <c:pt idx="53580">
                  <c:v>8.2592230000000004</c:v>
                </c:pt>
                <c:pt idx="53581">
                  <c:v>8.2651610000000009</c:v>
                </c:pt>
                <c:pt idx="53582">
                  <c:v>8.2574299999999994</c:v>
                </c:pt>
                <c:pt idx="53583">
                  <c:v>8.2571709999999996</c:v>
                </c:pt>
                <c:pt idx="53584">
                  <c:v>8.2632440000000003</c:v>
                </c:pt>
                <c:pt idx="53585">
                  <c:v>8.2658280000000008</c:v>
                </c:pt>
                <c:pt idx="53586">
                  <c:v>8.2686770000000003</c:v>
                </c:pt>
                <c:pt idx="53587">
                  <c:v>8.270232</c:v>
                </c:pt>
                <c:pt idx="53588">
                  <c:v>8.2623470000000001</c:v>
                </c:pt>
                <c:pt idx="53589">
                  <c:v>8.259055</c:v>
                </c:pt>
                <c:pt idx="53590">
                  <c:v>8.2695000000000007</c:v>
                </c:pt>
                <c:pt idx="53591">
                  <c:v>8.2673869999999994</c:v>
                </c:pt>
                <c:pt idx="53592">
                  <c:v>8.2591669999999997</c:v>
                </c:pt>
                <c:pt idx="53593">
                  <c:v>8.2628079999999997</c:v>
                </c:pt>
                <c:pt idx="53594">
                  <c:v>8.2644330000000004</c:v>
                </c:pt>
                <c:pt idx="53595">
                  <c:v>8.2591450000000002</c:v>
                </c:pt>
                <c:pt idx="53596">
                  <c:v>8.2563320000000004</c:v>
                </c:pt>
                <c:pt idx="53597">
                  <c:v>8.2653320000000008</c:v>
                </c:pt>
                <c:pt idx="53598">
                  <c:v>8.2702270000000002</c:v>
                </c:pt>
                <c:pt idx="53599">
                  <c:v>8.2670619999999992</c:v>
                </c:pt>
                <c:pt idx="53600">
                  <c:v>8.2682020000000005</c:v>
                </c:pt>
                <c:pt idx="53601">
                  <c:v>8.2630890000000008</c:v>
                </c:pt>
                <c:pt idx="53602">
                  <c:v>8.2582299999999993</c:v>
                </c:pt>
                <c:pt idx="53603">
                  <c:v>8.2657889999999998</c:v>
                </c:pt>
                <c:pt idx="53604">
                  <c:v>8.2702810000000007</c:v>
                </c:pt>
                <c:pt idx="53605">
                  <c:v>8.2644420000000007</c:v>
                </c:pt>
                <c:pt idx="53606">
                  <c:v>8.2651389999999996</c:v>
                </c:pt>
                <c:pt idx="53607">
                  <c:v>8.272634</c:v>
                </c:pt>
                <c:pt idx="53608">
                  <c:v>8.2668560000000006</c:v>
                </c:pt>
                <c:pt idx="53609">
                  <c:v>8.2638079999999992</c:v>
                </c:pt>
                <c:pt idx="53610">
                  <c:v>8.2723499999999994</c:v>
                </c:pt>
                <c:pt idx="53611">
                  <c:v>8.2707960000000007</c:v>
                </c:pt>
                <c:pt idx="53612">
                  <c:v>8.2643059999999995</c:v>
                </c:pt>
                <c:pt idx="53613">
                  <c:v>8.2701960000000003</c:v>
                </c:pt>
                <c:pt idx="53614">
                  <c:v>8.2779190000000007</c:v>
                </c:pt>
                <c:pt idx="53615">
                  <c:v>8.2734220000000001</c:v>
                </c:pt>
                <c:pt idx="53616">
                  <c:v>8.2668459999999993</c:v>
                </c:pt>
                <c:pt idx="53617">
                  <c:v>8.2659350000000007</c:v>
                </c:pt>
                <c:pt idx="53618">
                  <c:v>8.2653970000000001</c:v>
                </c:pt>
                <c:pt idx="53619">
                  <c:v>8.2679469999999995</c:v>
                </c:pt>
                <c:pt idx="53620">
                  <c:v>8.2689760000000003</c:v>
                </c:pt>
                <c:pt idx="53621">
                  <c:v>8.2659660000000006</c:v>
                </c:pt>
                <c:pt idx="53622">
                  <c:v>8.2630370000000006</c:v>
                </c:pt>
                <c:pt idx="53623">
                  <c:v>8.2646169999999994</c:v>
                </c:pt>
                <c:pt idx="53624">
                  <c:v>8.2684990000000003</c:v>
                </c:pt>
                <c:pt idx="53625">
                  <c:v>8.2674859999999999</c:v>
                </c:pt>
                <c:pt idx="53626">
                  <c:v>8.2706199999999992</c:v>
                </c:pt>
                <c:pt idx="53627">
                  <c:v>8.2733679999999996</c:v>
                </c:pt>
                <c:pt idx="53628">
                  <c:v>8.2706490000000006</c:v>
                </c:pt>
                <c:pt idx="53629">
                  <c:v>8.2711889999999997</c:v>
                </c:pt>
                <c:pt idx="53630">
                  <c:v>8.2722409999999993</c:v>
                </c:pt>
                <c:pt idx="53631">
                  <c:v>8.2747840000000004</c:v>
                </c:pt>
                <c:pt idx="53632">
                  <c:v>8.2728719999999996</c:v>
                </c:pt>
                <c:pt idx="53633">
                  <c:v>8.2708010000000005</c:v>
                </c:pt>
                <c:pt idx="53634">
                  <c:v>8.2729079999999993</c:v>
                </c:pt>
                <c:pt idx="53635">
                  <c:v>8.2704350000000009</c:v>
                </c:pt>
                <c:pt idx="53636">
                  <c:v>8.2750339999999998</c:v>
                </c:pt>
                <c:pt idx="53637">
                  <c:v>8.2811760000000003</c:v>
                </c:pt>
                <c:pt idx="53638">
                  <c:v>8.2744809999999998</c:v>
                </c:pt>
                <c:pt idx="53639">
                  <c:v>8.2678890000000003</c:v>
                </c:pt>
                <c:pt idx="53640">
                  <c:v>8.2717329999999993</c:v>
                </c:pt>
                <c:pt idx="53641">
                  <c:v>8.2721479999999996</c:v>
                </c:pt>
                <c:pt idx="53642">
                  <c:v>8.2622769999999992</c:v>
                </c:pt>
                <c:pt idx="53643">
                  <c:v>8.2642670000000003</c:v>
                </c:pt>
                <c:pt idx="53644">
                  <c:v>8.2709849999999996</c:v>
                </c:pt>
                <c:pt idx="53645">
                  <c:v>8.2675129999999992</c:v>
                </c:pt>
                <c:pt idx="53646">
                  <c:v>8.2717419999999997</c:v>
                </c:pt>
                <c:pt idx="53647">
                  <c:v>8.2775610000000004</c:v>
                </c:pt>
                <c:pt idx="53648">
                  <c:v>8.2730519999999999</c:v>
                </c:pt>
                <c:pt idx="53649">
                  <c:v>8.2731329999999996</c:v>
                </c:pt>
                <c:pt idx="53650">
                  <c:v>8.2806719999999991</c:v>
                </c:pt>
                <c:pt idx="53651">
                  <c:v>8.281371</c:v>
                </c:pt>
                <c:pt idx="53652">
                  <c:v>8.2773690000000002</c:v>
                </c:pt>
                <c:pt idx="53653">
                  <c:v>8.2772849999999991</c:v>
                </c:pt>
                <c:pt idx="53654">
                  <c:v>8.2758400000000005</c:v>
                </c:pt>
                <c:pt idx="53655">
                  <c:v>8.2729870000000005</c:v>
                </c:pt>
                <c:pt idx="53656">
                  <c:v>8.2745219999999993</c:v>
                </c:pt>
                <c:pt idx="53657">
                  <c:v>8.2773470000000007</c:v>
                </c:pt>
                <c:pt idx="53658">
                  <c:v>8.2770489999999999</c:v>
                </c:pt>
                <c:pt idx="53659">
                  <c:v>8.2743990000000007</c:v>
                </c:pt>
                <c:pt idx="53660">
                  <c:v>8.2734330000000007</c:v>
                </c:pt>
                <c:pt idx="53661">
                  <c:v>8.2712350000000008</c:v>
                </c:pt>
                <c:pt idx="53662">
                  <c:v>8.2739370000000001</c:v>
                </c:pt>
                <c:pt idx="53663">
                  <c:v>8.2785849999999996</c:v>
                </c:pt>
                <c:pt idx="53664">
                  <c:v>8.2711869999999994</c:v>
                </c:pt>
                <c:pt idx="53665">
                  <c:v>8.2688860000000002</c:v>
                </c:pt>
                <c:pt idx="53666">
                  <c:v>8.2733109999999996</c:v>
                </c:pt>
                <c:pt idx="53667">
                  <c:v>8.2723010000000006</c:v>
                </c:pt>
                <c:pt idx="53668">
                  <c:v>8.2773079999999997</c:v>
                </c:pt>
                <c:pt idx="53669">
                  <c:v>8.2831229999999998</c:v>
                </c:pt>
                <c:pt idx="53670">
                  <c:v>8.2797619999999998</c:v>
                </c:pt>
                <c:pt idx="53671">
                  <c:v>8.2762119999999992</c:v>
                </c:pt>
                <c:pt idx="53672">
                  <c:v>8.2799010000000006</c:v>
                </c:pt>
                <c:pt idx="53673">
                  <c:v>8.2808910000000004</c:v>
                </c:pt>
                <c:pt idx="53674">
                  <c:v>8.275919</c:v>
                </c:pt>
                <c:pt idx="53675">
                  <c:v>8.2794240000000006</c:v>
                </c:pt>
                <c:pt idx="53676">
                  <c:v>8.2820540000000005</c:v>
                </c:pt>
                <c:pt idx="53677">
                  <c:v>8.2725519999999992</c:v>
                </c:pt>
                <c:pt idx="53678">
                  <c:v>8.2701329999999995</c:v>
                </c:pt>
                <c:pt idx="53679">
                  <c:v>8.2799029999999991</c:v>
                </c:pt>
                <c:pt idx="53680">
                  <c:v>8.2813020000000002</c:v>
                </c:pt>
                <c:pt idx="53681">
                  <c:v>8.2769879999999993</c:v>
                </c:pt>
                <c:pt idx="53682">
                  <c:v>8.2827260000000003</c:v>
                </c:pt>
                <c:pt idx="53683">
                  <c:v>8.2846119999999992</c:v>
                </c:pt>
                <c:pt idx="53684">
                  <c:v>8.2782839999999993</c:v>
                </c:pt>
                <c:pt idx="53685">
                  <c:v>8.2798160000000003</c:v>
                </c:pt>
                <c:pt idx="53686">
                  <c:v>8.2802620000000005</c:v>
                </c:pt>
                <c:pt idx="53687">
                  <c:v>8.2780989999999992</c:v>
                </c:pt>
                <c:pt idx="53688">
                  <c:v>8.2812819999999991</c:v>
                </c:pt>
                <c:pt idx="53689">
                  <c:v>8.2858669999999996</c:v>
                </c:pt>
                <c:pt idx="53690">
                  <c:v>8.2811260000000004</c:v>
                </c:pt>
                <c:pt idx="53691">
                  <c:v>8.2699730000000002</c:v>
                </c:pt>
                <c:pt idx="53692">
                  <c:v>8.2764439999999997</c:v>
                </c:pt>
                <c:pt idx="53693">
                  <c:v>8.285838</c:v>
                </c:pt>
                <c:pt idx="53694">
                  <c:v>8.2769100000000009</c:v>
                </c:pt>
                <c:pt idx="53695">
                  <c:v>8.2738309999999995</c:v>
                </c:pt>
                <c:pt idx="53696">
                  <c:v>8.2798960000000008</c:v>
                </c:pt>
                <c:pt idx="53697">
                  <c:v>8.2794950000000007</c:v>
                </c:pt>
                <c:pt idx="53698">
                  <c:v>8.2819760000000002</c:v>
                </c:pt>
                <c:pt idx="53699">
                  <c:v>8.2891410000000008</c:v>
                </c:pt>
                <c:pt idx="53700">
                  <c:v>8.2866510000000009</c:v>
                </c:pt>
                <c:pt idx="53701">
                  <c:v>8.2783920000000002</c:v>
                </c:pt>
                <c:pt idx="53702">
                  <c:v>8.2793050000000008</c:v>
                </c:pt>
                <c:pt idx="53703">
                  <c:v>8.2821479999999994</c:v>
                </c:pt>
                <c:pt idx="53704">
                  <c:v>8.2823399999999996</c:v>
                </c:pt>
                <c:pt idx="53705">
                  <c:v>8.2861309999999992</c:v>
                </c:pt>
                <c:pt idx="53706">
                  <c:v>8.2868890000000004</c:v>
                </c:pt>
                <c:pt idx="53707">
                  <c:v>8.2841360000000002</c:v>
                </c:pt>
                <c:pt idx="53708">
                  <c:v>8.2841349999999991</c:v>
                </c:pt>
                <c:pt idx="53709">
                  <c:v>8.2875219999999992</c:v>
                </c:pt>
                <c:pt idx="53710">
                  <c:v>8.2857430000000001</c:v>
                </c:pt>
                <c:pt idx="53711">
                  <c:v>8.2833240000000004</c:v>
                </c:pt>
                <c:pt idx="53712">
                  <c:v>8.2875409999999992</c:v>
                </c:pt>
                <c:pt idx="53713">
                  <c:v>8.2830580000000005</c:v>
                </c:pt>
                <c:pt idx="53714">
                  <c:v>8.2795769999999997</c:v>
                </c:pt>
                <c:pt idx="53715">
                  <c:v>8.289059</c:v>
                </c:pt>
                <c:pt idx="53716">
                  <c:v>8.2900469999999995</c:v>
                </c:pt>
                <c:pt idx="53717">
                  <c:v>8.2801969999999994</c:v>
                </c:pt>
                <c:pt idx="53718">
                  <c:v>8.2815080000000005</c:v>
                </c:pt>
                <c:pt idx="53719">
                  <c:v>8.2909279999999992</c:v>
                </c:pt>
                <c:pt idx="53720">
                  <c:v>8.2872210000000006</c:v>
                </c:pt>
                <c:pt idx="53721">
                  <c:v>8.2843020000000003</c:v>
                </c:pt>
                <c:pt idx="53722">
                  <c:v>8.2912850000000002</c:v>
                </c:pt>
                <c:pt idx="53723">
                  <c:v>8.2849719999999998</c:v>
                </c:pt>
                <c:pt idx="53724">
                  <c:v>8.2785480000000007</c:v>
                </c:pt>
                <c:pt idx="53725">
                  <c:v>8.2836999999999996</c:v>
                </c:pt>
                <c:pt idx="53726">
                  <c:v>8.2838539999999998</c:v>
                </c:pt>
                <c:pt idx="53727">
                  <c:v>8.2782990000000005</c:v>
                </c:pt>
                <c:pt idx="53728">
                  <c:v>8.2793130000000001</c:v>
                </c:pt>
                <c:pt idx="53729">
                  <c:v>8.285622</c:v>
                </c:pt>
                <c:pt idx="53730">
                  <c:v>8.2874400000000001</c:v>
                </c:pt>
                <c:pt idx="53731">
                  <c:v>8.2925310000000003</c:v>
                </c:pt>
                <c:pt idx="53732">
                  <c:v>8.2957169999999998</c:v>
                </c:pt>
                <c:pt idx="53733">
                  <c:v>8.2913230000000002</c:v>
                </c:pt>
                <c:pt idx="53734">
                  <c:v>8.294162</c:v>
                </c:pt>
                <c:pt idx="53735">
                  <c:v>8.2989359999999994</c:v>
                </c:pt>
                <c:pt idx="53736">
                  <c:v>8.2936639999999997</c:v>
                </c:pt>
                <c:pt idx="53737">
                  <c:v>8.2857369999999992</c:v>
                </c:pt>
                <c:pt idx="53738">
                  <c:v>8.2867189999999997</c:v>
                </c:pt>
                <c:pt idx="53739">
                  <c:v>8.2892039999999998</c:v>
                </c:pt>
                <c:pt idx="53740">
                  <c:v>8.2856880000000004</c:v>
                </c:pt>
                <c:pt idx="53741">
                  <c:v>8.2899419999999999</c:v>
                </c:pt>
                <c:pt idx="53742">
                  <c:v>8.2922080000000005</c:v>
                </c:pt>
                <c:pt idx="53743">
                  <c:v>8.2876379999999994</c:v>
                </c:pt>
                <c:pt idx="53744">
                  <c:v>8.2905949999999997</c:v>
                </c:pt>
                <c:pt idx="53745">
                  <c:v>8.2925299999999993</c:v>
                </c:pt>
                <c:pt idx="53746">
                  <c:v>8.2865260000000003</c:v>
                </c:pt>
                <c:pt idx="53747">
                  <c:v>8.2855249999999998</c:v>
                </c:pt>
                <c:pt idx="53748">
                  <c:v>8.2933479999999999</c:v>
                </c:pt>
                <c:pt idx="53749">
                  <c:v>8.2907829999999993</c:v>
                </c:pt>
                <c:pt idx="53750">
                  <c:v>8.2834990000000008</c:v>
                </c:pt>
                <c:pt idx="53751">
                  <c:v>8.2881119999999999</c:v>
                </c:pt>
                <c:pt idx="53752">
                  <c:v>8.2895090000000007</c:v>
                </c:pt>
                <c:pt idx="53753">
                  <c:v>8.2895310000000002</c:v>
                </c:pt>
                <c:pt idx="53754">
                  <c:v>8.2929010000000005</c:v>
                </c:pt>
                <c:pt idx="53755">
                  <c:v>8.2937539999999998</c:v>
                </c:pt>
                <c:pt idx="53756">
                  <c:v>8.2920029999999993</c:v>
                </c:pt>
                <c:pt idx="53757">
                  <c:v>8.2895439999999994</c:v>
                </c:pt>
                <c:pt idx="53758">
                  <c:v>8.2968759999999993</c:v>
                </c:pt>
                <c:pt idx="53759">
                  <c:v>8.2976010000000002</c:v>
                </c:pt>
                <c:pt idx="53760">
                  <c:v>8.2876250000000002</c:v>
                </c:pt>
                <c:pt idx="53761">
                  <c:v>8.2912660000000002</c:v>
                </c:pt>
                <c:pt idx="53762">
                  <c:v>8.2930550000000007</c:v>
                </c:pt>
                <c:pt idx="53763">
                  <c:v>8.2847380000000008</c:v>
                </c:pt>
                <c:pt idx="53764">
                  <c:v>8.2862240000000007</c:v>
                </c:pt>
                <c:pt idx="53765">
                  <c:v>8.2949660000000005</c:v>
                </c:pt>
                <c:pt idx="53766">
                  <c:v>8.2909780000000008</c:v>
                </c:pt>
                <c:pt idx="53767">
                  <c:v>8.2867820000000005</c:v>
                </c:pt>
                <c:pt idx="53768">
                  <c:v>8.2958219999999994</c:v>
                </c:pt>
                <c:pt idx="53769">
                  <c:v>8.2921999999999993</c:v>
                </c:pt>
                <c:pt idx="53770">
                  <c:v>8.2866510000000009</c:v>
                </c:pt>
                <c:pt idx="53771">
                  <c:v>8.2995640000000002</c:v>
                </c:pt>
                <c:pt idx="53772">
                  <c:v>8.3036300000000001</c:v>
                </c:pt>
                <c:pt idx="53773">
                  <c:v>8.2950920000000004</c:v>
                </c:pt>
                <c:pt idx="53774">
                  <c:v>8.2935140000000001</c:v>
                </c:pt>
                <c:pt idx="53775">
                  <c:v>8.2972160000000006</c:v>
                </c:pt>
                <c:pt idx="53776">
                  <c:v>8.2944420000000001</c:v>
                </c:pt>
                <c:pt idx="53777">
                  <c:v>8.295515</c:v>
                </c:pt>
                <c:pt idx="53778">
                  <c:v>8.3001719999999999</c:v>
                </c:pt>
                <c:pt idx="53779">
                  <c:v>8.2916830000000008</c:v>
                </c:pt>
                <c:pt idx="53780">
                  <c:v>8.2896490000000007</c:v>
                </c:pt>
                <c:pt idx="53781">
                  <c:v>8.3006670000000007</c:v>
                </c:pt>
                <c:pt idx="53782">
                  <c:v>8.3021089999999997</c:v>
                </c:pt>
                <c:pt idx="53783">
                  <c:v>8.2942579999999992</c:v>
                </c:pt>
                <c:pt idx="53784">
                  <c:v>8.2960799999999999</c:v>
                </c:pt>
                <c:pt idx="53785">
                  <c:v>8.3013619999999992</c:v>
                </c:pt>
                <c:pt idx="53786">
                  <c:v>8.2904959999999992</c:v>
                </c:pt>
                <c:pt idx="53787">
                  <c:v>8.2879249999999995</c:v>
                </c:pt>
                <c:pt idx="53788">
                  <c:v>8.3003680000000006</c:v>
                </c:pt>
                <c:pt idx="53789">
                  <c:v>8.2954519999999992</c:v>
                </c:pt>
                <c:pt idx="53790">
                  <c:v>8.2891469999999998</c:v>
                </c:pt>
                <c:pt idx="53791">
                  <c:v>8.2957059999999991</c:v>
                </c:pt>
                <c:pt idx="53792">
                  <c:v>8.2967940000000002</c:v>
                </c:pt>
                <c:pt idx="53793">
                  <c:v>8.2932799999999993</c:v>
                </c:pt>
                <c:pt idx="53794">
                  <c:v>8.2964029999999998</c:v>
                </c:pt>
                <c:pt idx="53795">
                  <c:v>8.3018439999999991</c:v>
                </c:pt>
                <c:pt idx="53796">
                  <c:v>8.2971140000000005</c:v>
                </c:pt>
                <c:pt idx="53797">
                  <c:v>8.2950999999999997</c:v>
                </c:pt>
                <c:pt idx="53798">
                  <c:v>8.2996499999999997</c:v>
                </c:pt>
                <c:pt idx="53799">
                  <c:v>8.3007050000000007</c:v>
                </c:pt>
                <c:pt idx="53800">
                  <c:v>8.3018540000000005</c:v>
                </c:pt>
                <c:pt idx="53801">
                  <c:v>8.3022950000000009</c:v>
                </c:pt>
                <c:pt idx="53802">
                  <c:v>8.2991600000000005</c:v>
                </c:pt>
                <c:pt idx="53803">
                  <c:v>8.2972009999999994</c:v>
                </c:pt>
                <c:pt idx="53804">
                  <c:v>8.3017749999999992</c:v>
                </c:pt>
                <c:pt idx="53805">
                  <c:v>8.2997189999999996</c:v>
                </c:pt>
                <c:pt idx="53806">
                  <c:v>8.2924600000000002</c:v>
                </c:pt>
                <c:pt idx="53807">
                  <c:v>8.3009850000000007</c:v>
                </c:pt>
                <c:pt idx="53808">
                  <c:v>8.3057759999999998</c:v>
                </c:pt>
                <c:pt idx="53809">
                  <c:v>8.2970649999999999</c:v>
                </c:pt>
                <c:pt idx="53810">
                  <c:v>8.2996610000000004</c:v>
                </c:pt>
                <c:pt idx="53811">
                  <c:v>8.3078559999999992</c:v>
                </c:pt>
                <c:pt idx="53812">
                  <c:v>8.3026079999999993</c:v>
                </c:pt>
                <c:pt idx="53813">
                  <c:v>8.2946969999999993</c:v>
                </c:pt>
                <c:pt idx="53814">
                  <c:v>8.301774</c:v>
                </c:pt>
                <c:pt idx="53815">
                  <c:v>8.3083770000000001</c:v>
                </c:pt>
                <c:pt idx="53816">
                  <c:v>8.3046989999999994</c:v>
                </c:pt>
                <c:pt idx="53817">
                  <c:v>8.303623</c:v>
                </c:pt>
                <c:pt idx="53818">
                  <c:v>8.2977860000000003</c:v>
                </c:pt>
                <c:pt idx="53819">
                  <c:v>8.2941959999999995</c:v>
                </c:pt>
                <c:pt idx="53820">
                  <c:v>8.3021239999999992</c:v>
                </c:pt>
                <c:pt idx="53821">
                  <c:v>8.3050230000000003</c:v>
                </c:pt>
                <c:pt idx="53822">
                  <c:v>8.2992679999999996</c:v>
                </c:pt>
                <c:pt idx="53823">
                  <c:v>8.2967040000000001</c:v>
                </c:pt>
                <c:pt idx="53824">
                  <c:v>8.3021969999999996</c:v>
                </c:pt>
                <c:pt idx="53825">
                  <c:v>8.3004359999999995</c:v>
                </c:pt>
                <c:pt idx="53826">
                  <c:v>8.2963000000000005</c:v>
                </c:pt>
                <c:pt idx="53827">
                  <c:v>8.3043309999999995</c:v>
                </c:pt>
                <c:pt idx="53828">
                  <c:v>8.3036740000000009</c:v>
                </c:pt>
                <c:pt idx="53829">
                  <c:v>8.2979260000000004</c:v>
                </c:pt>
                <c:pt idx="53830">
                  <c:v>8.3073940000000004</c:v>
                </c:pt>
                <c:pt idx="53831">
                  <c:v>8.3127019999999998</c:v>
                </c:pt>
                <c:pt idx="53832">
                  <c:v>8.3010129999999993</c:v>
                </c:pt>
                <c:pt idx="53833">
                  <c:v>8.2988900000000001</c:v>
                </c:pt>
                <c:pt idx="53834">
                  <c:v>8.3090069999999994</c:v>
                </c:pt>
                <c:pt idx="53835">
                  <c:v>8.3032590000000006</c:v>
                </c:pt>
                <c:pt idx="53836">
                  <c:v>8.2982270000000007</c:v>
                </c:pt>
                <c:pt idx="53837">
                  <c:v>8.3080130000000008</c:v>
                </c:pt>
                <c:pt idx="53838">
                  <c:v>8.3110429999999997</c:v>
                </c:pt>
                <c:pt idx="53839">
                  <c:v>8.3059159999999999</c:v>
                </c:pt>
                <c:pt idx="53840">
                  <c:v>8.3066469999999999</c:v>
                </c:pt>
                <c:pt idx="53841">
                  <c:v>8.3110619999999997</c:v>
                </c:pt>
                <c:pt idx="53842">
                  <c:v>8.3048009999999994</c:v>
                </c:pt>
                <c:pt idx="53843">
                  <c:v>8.3051220000000008</c:v>
                </c:pt>
                <c:pt idx="53844">
                  <c:v>8.3134449999999998</c:v>
                </c:pt>
                <c:pt idx="53845">
                  <c:v>8.3086140000000004</c:v>
                </c:pt>
                <c:pt idx="53846">
                  <c:v>8.3060159999999996</c:v>
                </c:pt>
                <c:pt idx="53847">
                  <c:v>8.3111420000000003</c:v>
                </c:pt>
                <c:pt idx="53848">
                  <c:v>8.3104549999999993</c:v>
                </c:pt>
                <c:pt idx="53849">
                  <c:v>8.3053439999999998</c:v>
                </c:pt>
                <c:pt idx="53850">
                  <c:v>8.3067650000000004</c:v>
                </c:pt>
                <c:pt idx="53851">
                  <c:v>8.3101730000000007</c:v>
                </c:pt>
                <c:pt idx="53852">
                  <c:v>8.3027149999999992</c:v>
                </c:pt>
                <c:pt idx="53853">
                  <c:v>8.301304</c:v>
                </c:pt>
                <c:pt idx="53854">
                  <c:v>8.3102099999999997</c:v>
                </c:pt>
                <c:pt idx="53855">
                  <c:v>8.3100149999999999</c:v>
                </c:pt>
                <c:pt idx="53856">
                  <c:v>8.3092710000000007</c:v>
                </c:pt>
                <c:pt idx="53857">
                  <c:v>8.3153930000000003</c:v>
                </c:pt>
                <c:pt idx="53858">
                  <c:v>8.3136419999999998</c:v>
                </c:pt>
                <c:pt idx="53859">
                  <c:v>8.3068460000000002</c:v>
                </c:pt>
                <c:pt idx="53860">
                  <c:v>8.3109629999999992</c:v>
                </c:pt>
                <c:pt idx="53861">
                  <c:v>8.3123400000000007</c:v>
                </c:pt>
                <c:pt idx="53862">
                  <c:v>8.3045100000000005</c:v>
                </c:pt>
                <c:pt idx="53863">
                  <c:v>8.3103189999999998</c:v>
                </c:pt>
                <c:pt idx="53864">
                  <c:v>8.3143650000000004</c:v>
                </c:pt>
                <c:pt idx="53865">
                  <c:v>8.3058680000000003</c:v>
                </c:pt>
                <c:pt idx="53866">
                  <c:v>8.3089530000000007</c:v>
                </c:pt>
                <c:pt idx="53867">
                  <c:v>8.3129500000000007</c:v>
                </c:pt>
                <c:pt idx="53868">
                  <c:v>8.3064230000000006</c:v>
                </c:pt>
                <c:pt idx="53869">
                  <c:v>8.3052960000000002</c:v>
                </c:pt>
                <c:pt idx="53870">
                  <c:v>8.3140239999999999</c:v>
                </c:pt>
                <c:pt idx="53871">
                  <c:v>8.3109680000000008</c:v>
                </c:pt>
                <c:pt idx="53872">
                  <c:v>8.3009199999999996</c:v>
                </c:pt>
                <c:pt idx="53873">
                  <c:v>8.306889</c:v>
                </c:pt>
                <c:pt idx="53874">
                  <c:v>8.3096320000000006</c:v>
                </c:pt>
                <c:pt idx="53875">
                  <c:v>8.3045390000000001</c:v>
                </c:pt>
                <c:pt idx="53876">
                  <c:v>8.3075259999999993</c:v>
                </c:pt>
                <c:pt idx="53877">
                  <c:v>8.3108719999999998</c:v>
                </c:pt>
                <c:pt idx="53878">
                  <c:v>8.311833</c:v>
                </c:pt>
                <c:pt idx="53879">
                  <c:v>8.3139319999999994</c:v>
                </c:pt>
                <c:pt idx="53880">
                  <c:v>8.3166189999999993</c:v>
                </c:pt>
                <c:pt idx="53881">
                  <c:v>8.3103750000000005</c:v>
                </c:pt>
                <c:pt idx="53882">
                  <c:v>8.3044170000000008</c:v>
                </c:pt>
                <c:pt idx="53883">
                  <c:v>8.3138489999999994</c:v>
                </c:pt>
                <c:pt idx="53884">
                  <c:v>8.3163929999999997</c:v>
                </c:pt>
                <c:pt idx="53885">
                  <c:v>8.3106709999999993</c:v>
                </c:pt>
                <c:pt idx="53886">
                  <c:v>8.3145260000000007</c:v>
                </c:pt>
                <c:pt idx="53887">
                  <c:v>8.3146900000000006</c:v>
                </c:pt>
                <c:pt idx="53888">
                  <c:v>8.3066189999999995</c:v>
                </c:pt>
                <c:pt idx="53889">
                  <c:v>8.3072549999999996</c:v>
                </c:pt>
                <c:pt idx="53890">
                  <c:v>8.314254</c:v>
                </c:pt>
                <c:pt idx="53891">
                  <c:v>8.3126540000000002</c:v>
                </c:pt>
                <c:pt idx="53892">
                  <c:v>8.315016</c:v>
                </c:pt>
                <c:pt idx="53893">
                  <c:v>8.3215339999999998</c:v>
                </c:pt>
                <c:pt idx="53894">
                  <c:v>8.3173390000000005</c:v>
                </c:pt>
                <c:pt idx="53895">
                  <c:v>8.3159159999999996</c:v>
                </c:pt>
                <c:pt idx="53896">
                  <c:v>8.3179090000000002</c:v>
                </c:pt>
                <c:pt idx="53897">
                  <c:v>8.3139880000000002</c:v>
                </c:pt>
                <c:pt idx="53898">
                  <c:v>8.3110090000000003</c:v>
                </c:pt>
                <c:pt idx="53899">
                  <c:v>8.318308</c:v>
                </c:pt>
                <c:pt idx="53900">
                  <c:v>8.3229749999999996</c:v>
                </c:pt>
                <c:pt idx="53901">
                  <c:v>8.3127379999999995</c:v>
                </c:pt>
                <c:pt idx="53902">
                  <c:v>8.3141700000000007</c:v>
                </c:pt>
                <c:pt idx="53903">
                  <c:v>8.3260330000000007</c:v>
                </c:pt>
                <c:pt idx="53904">
                  <c:v>8.3215430000000001</c:v>
                </c:pt>
                <c:pt idx="53905">
                  <c:v>8.3160530000000001</c:v>
                </c:pt>
                <c:pt idx="53906">
                  <c:v>8.3222179999999994</c:v>
                </c:pt>
                <c:pt idx="53907">
                  <c:v>8.3215059999999994</c:v>
                </c:pt>
                <c:pt idx="53908">
                  <c:v>8.3138629999999996</c:v>
                </c:pt>
                <c:pt idx="53909">
                  <c:v>8.3182329999999993</c:v>
                </c:pt>
                <c:pt idx="53910">
                  <c:v>8.3208040000000008</c:v>
                </c:pt>
                <c:pt idx="53911">
                  <c:v>8.3148020000000002</c:v>
                </c:pt>
                <c:pt idx="53912">
                  <c:v>8.3176729999999992</c:v>
                </c:pt>
                <c:pt idx="53913">
                  <c:v>8.3170999999999999</c:v>
                </c:pt>
                <c:pt idx="53914">
                  <c:v>8.3080210000000001</c:v>
                </c:pt>
                <c:pt idx="53915">
                  <c:v>8.3123079999999998</c:v>
                </c:pt>
                <c:pt idx="53916">
                  <c:v>8.3231509999999993</c:v>
                </c:pt>
                <c:pt idx="53917">
                  <c:v>8.319528</c:v>
                </c:pt>
                <c:pt idx="53918">
                  <c:v>8.3130229999999994</c:v>
                </c:pt>
                <c:pt idx="53919">
                  <c:v>8.3189460000000004</c:v>
                </c:pt>
                <c:pt idx="53920">
                  <c:v>8.3239629999999991</c:v>
                </c:pt>
                <c:pt idx="53921">
                  <c:v>8.3219189999999994</c:v>
                </c:pt>
                <c:pt idx="53922">
                  <c:v>8.3221050000000005</c:v>
                </c:pt>
                <c:pt idx="53923">
                  <c:v>8.3178450000000002</c:v>
                </c:pt>
                <c:pt idx="53924">
                  <c:v>8.3101129999999994</c:v>
                </c:pt>
                <c:pt idx="53925">
                  <c:v>8.3115079999999999</c:v>
                </c:pt>
                <c:pt idx="53926">
                  <c:v>8.3201409999999996</c:v>
                </c:pt>
                <c:pt idx="53927">
                  <c:v>8.3207950000000004</c:v>
                </c:pt>
                <c:pt idx="53928">
                  <c:v>8.3161280000000009</c:v>
                </c:pt>
                <c:pt idx="53929">
                  <c:v>8.3222609999999992</c:v>
                </c:pt>
                <c:pt idx="53930">
                  <c:v>8.3232959999999991</c:v>
                </c:pt>
                <c:pt idx="53931">
                  <c:v>8.3190460000000002</c:v>
                </c:pt>
                <c:pt idx="53932">
                  <c:v>8.3186180000000007</c:v>
                </c:pt>
                <c:pt idx="53933">
                  <c:v>8.3142060000000004</c:v>
                </c:pt>
                <c:pt idx="53934">
                  <c:v>8.3172739999999994</c:v>
                </c:pt>
                <c:pt idx="53935">
                  <c:v>8.3272969999999997</c:v>
                </c:pt>
                <c:pt idx="53936">
                  <c:v>8.3283000000000005</c:v>
                </c:pt>
                <c:pt idx="53937">
                  <c:v>8.3164390000000008</c:v>
                </c:pt>
                <c:pt idx="53938">
                  <c:v>8.3139160000000007</c:v>
                </c:pt>
                <c:pt idx="53939">
                  <c:v>8.3279289999999992</c:v>
                </c:pt>
                <c:pt idx="53940">
                  <c:v>8.3275349999999992</c:v>
                </c:pt>
                <c:pt idx="53941">
                  <c:v>8.3209870000000006</c:v>
                </c:pt>
                <c:pt idx="53942">
                  <c:v>8.3263079999999992</c:v>
                </c:pt>
                <c:pt idx="53943">
                  <c:v>8.3260269999999998</c:v>
                </c:pt>
                <c:pt idx="53944">
                  <c:v>8.3185090000000006</c:v>
                </c:pt>
                <c:pt idx="53945">
                  <c:v>8.3149139999999999</c:v>
                </c:pt>
                <c:pt idx="53946">
                  <c:v>8.3177970000000006</c:v>
                </c:pt>
                <c:pt idx="53947">
                  <c:v>8.320608</c:v>
                </c:pt>
                <c:pt idx="53948">
                  <c:v>8.3230120000000003</c:v>
                </c:pt>
                <c:pt idx="53949">
                  <c:v>8.3263599999999993</c:v>
                </c:pt>
                <c:pt idx="53950">
                  <c:v>8.3237900000000007</c:v>
                </c:pt>
                <c:pt idx="53951">
                  <c:v>8.3230129999999996</c:v>
                </c:pt>
                <c:pt idx="53952">
                  <c:v>8.3257410000000007</c:v>
                </c:pt>
                <c:pt idx="53953">
                  <c:v>8.3266220000000004</c:v>
                </c:pt>
                <c:pt idx="53954">
                  <c:v>8.3236270000000001</c:v>
                </c:pt>
                <c:pt idx="53955">
                  <c:v>8.3220589999999994</c:v>
                </c:pt>
                <c:pt idx="53956">
                  <c:v>8.3234169999999992</c:v>
                </c:pt>
                <c:pt idx="53957">
                  <c:v>8.3188089999999999</c:v>
                </c:pt>
                <c:pt idx="53958">
                  <c:v>8.3231359999999999</c:v>
                </c:pt>
                <c:pt idx="53959">
                  <c:v>8.3319270000000003</c:v>
                </c:pt>
                <c:pt idx="53960">
                  <c:v>8.3260919999999992</c:v>
                </c:pt>
                <c:pt idx="53961">
                  <c:v>8.3241359999999993</c:v>
                </c:pt>
                <c:pt idx="53962">
                  <c:v>8.3291199999999996</c:v>
                </c:pt>
                <c:pt idx="53963">
                  <c:v>8.3253179999999993</c:v>
                </c:pt>
                <c:pt idx="53964">
                  <c:v>8.3220340000000004</c:v>
                </c:pt>
                <c:pt idx="53965">
                  <c:v>8.329243</c:v>
                </c:pt>
                <c:pt idx="53966">
                  <c:v>8.3329369999999994</c:v>
                </c:pt>
                <c:pt idx="53967">
                  <c:v>8.3295569999999994</c:v>
                </c:pt>
                <c:pt idx="53968">
                  <c:v>8.3320539999999994</c:v>
                </c:pt>
                <c:pt idx="53969">
                  <c:v>8.3291699999999995</c:v>
                </c:pt>
                <c:pt idx="53970">
                  <c:v>8.323169</c:v>
                </c:pt>
                <c:pt idx="53971">
                  <c:v>8.3288890000000002</c:v>
                </c:pt>
                <c:pt idx="53972">
                  <c:v>8.3297779999999992</c:v>
                </c:pt>
                <c:pt idx="53973">
                  <c:v>8.3235259999999993</c:v>
                </c:pt>
                <c:pt idx="53974">
                  <c:v>8.3235329999999994</c:v>
                </c:pt>
                <c:pt idx="53975">
                  <c:v>8.3268579999999996</c:v>
                </c:pt>
                <c:pt idx="53976">
                  <c:v>8.3308029999999995</c:v>
                </c:pt>
                <c:pt idx="53977">
                  <c:v>8.3318449999999995</c:v>
                </c:pt>
                <c:pt idx="53978">
                  <c:v>8.3328620000000004</c:v>
                </c:pt>
                <c:pt idx="53979">
                  <c:v>8.3347300000000004</c:v>
                </c:pt>
                <c:pt idx="53980">
                  <c:v>8.3326390000000004</c:v>
                </c:pt>
                <c:pt idx="53981">
                  <c:v>8.3285260000000001</c:v>
                </c:pt>
                <c:pt idx="53982">
                  <c:v>8.3287289999999992</c:v>
                </c:pt>
                <c:pt idx="53983">
                  <c:v>8.3285560000000007</c:v>
                </c:pt>
                <c:pt idx="53984">
                  <c:v>8.3233069999999998</c:v>
                </c:pt>
                <c:pt idx="53985">
                  <c:v>8.3236000000000008</c:v>
                </c:pt>
                <c:pt idx="53986">
                  <c:v>8.3245170000000002</c:v>
                </c:pt>
                <c:pt idx="53987">
                  <c:v>8.3259699999999999</c:v>
                </c:pt>
                <c:pt idx="53988">
                  <c:v>8.3357930000000007</c:v>
                </c:pt>
                <c:pt idx="53989">
                  <c:v>8.3367330000000006</c:v>
                </c:pt>
                <c:pt idx="53990">
                  <c:v>8.3279110000000003</c:v>
                </c:pt>
                <c:pt idx="53991">
                  <c:v>8.3276990000000009</c:v>
                </c:pt>
                <c:pt idx="53992">
                  <c:v>8.332611</c:v>
                </c:pt>
                <c:pt idx="53993">
                  <c:v>8.3270099999999996</c:v>
                </c:pt>
                <c:pt idx="53994">
                  <c:v>8.3225230000000003</c:v>
                </c:pt>
                <c:pt idx="53995">
                  <c:v>8.3311580000000003</c:v>
                </c:pt>
                <c:pt idx="53996">
                  <c:v>8.3282319999999999</c:v>
                </c:pt>
                <c:pt idx="53997">
                  <c:v>8.3279960000000006</c:v>
                </c:pt>
                <c:pt idx="53998">
                  <c:v>8.3455870000000001</c:v>
                </c:pt>
                <c:pt idx="53999">
                  <c:v>8.3433489999999999</c:v>
                </c:pt>
                <c:pt idx="54000">
                  <c:v>8.3307900000000004</c:v>
                </c:pt>
                <c:pt idx="54001">
                  <c:v>8.3348490000000002</c:v>
                </c:pt>
                <c:pt idx="54002">
                  <c:v>8.3389000000000006</c:v>
                </c:pt>
                <c:pt idx="54003">
                  <c:v>8.3339829999999999</c:v>
                </c:pt>
                <c:pt idx="54004">
                  <c:v>8.3371700000000004</c:v>
                </c:pt>
                <c:pt idx="54005">
                  <c:v>8.3388559999999998</c:v>
                </c:pt>
                <c:pt idx="54006">
                  <c:v>8.3263390000000008</c:v>
                </c:pt>
                <c:pt idx="54007">
                  <c:v>8.3271519999999999</c:v>
                </c:pt>
                <c:pt idx="54008">
                  <c:v>8.3359199999999998</c:v>
                </c:pt>
                <c:pt idx="54009">
                  <c:v>8.3316459999999992</c:v>
                </c:pt>
                <c:pt idx="54010">
                  <c:v>8.332433</c:v>
                </c:pt>
                <c:pt idx="54011">
                  <c:v>8.340465</c:v>
                </c:pt>
                <c:pt idx="54012">
                  <c:v>8.3384149999999995</c:v>
                </c:pt>
                <c:pt idx="54013">
                  <c:v>8.332122</c:v>
                </c:pt>
                <c:pt idx="54014">
                  <c:v>8.3355139999999999</c:v>
                </c:pt>
                <c:pt idx="54015">
                  <c:v>8.3371670000000009</c:v>
                </c:pt>
                <c:pt idx="54016">
                  <c:v>8.3311340000000005</c:v>
                </c:pt>
                <c:pt idx="54017">
                  <c:v>8.3329620000000002</c:v>
                </c:pt>
                <c:pt idx="54018">
                  <c:v>8.335998</c:v>
                </c:pt>
                <c:pt idx="54019">
                  <c:v>8.3322699999999994</c:v>
                </c:pt>
                <c:pt idx="54020">
                  <c:v>8.3297299999999996</c:v>
                </c:pt>
                <c:pt idx="54021">
                  <c:v>8.3340720000000008</c:v>
                </c:pt>
                <c:pt idx="54022">
                  <c:v>8.3379259999999995</c:v>
                </c:pt>
                <c:pt idx="54023">
                  <c:v>8.3351310000000005</c:v>
                </c:pt>
                <c:pt idx="54024">
                  <c:v>8.3384119999999999</c:v>
                </c:pt>
                <c:pt idx="54025">
                  <c:v>8.3416420000000002</c:v>
                </c:pt>
                <c:pt idx="54026">
                  <c:v>8.3364539999999998</c:v>
                </c:pt>
                <c:pt idx="54027">
                  <c:v>8.3334309999999991</c:v>
                </c:pt>
                <c:pt idx="54028">
                  <c:v>8.3356349999999999</c:v>
                </c:pt>
                <c:pt idx="54029">
                  <c:v>8.3321079999999998</c:v>
                </c:pt>
                <c:pt idx="54030">
                  <c:v>8.3280639999999995</c:v>
                </c:pt>
                <c:pt idx="54031">
                  <c:v>8.3373869999999997</c:v>
                </c:pt>
                <c:pt idx="54032">
                  <c:v>8.3400289999999995</c:v>
                </c:pt>
                <c:pt idx="54033">
                  <c:v>8.3311250000000001</c:v>
                </c:pt>
                <c:pt idx="54034">
                  <c:v>8.3356089999999998</c:v>
                </c:pt>
                <c:pt idx="54035">
                  <c:v>8.3402449999999995</c:v>
                </c:pt>
                <c:pt idx="54036">
                  <c:v>8.3355029999999992</c:v>
                </c:pt>
                <c:pt idx="54037">
                  <c:v>8.3376439999999992</c:v>
                </c:pt>
                <c:pt idx="54038">
                  <c:v>8.3403899999999993</c:v>
                </c:pt>
                <c:pt idx="54039">
                  <c:v>8.3375299999999992</c:v>
                </c:pt>
                <c:pt idx="54040">
                  <c:v>8.3373880000000007</c:v>
                </c:pt>
                <c:pt idx="54041">
                  <c:v>8.3432689999999994</c:v>
                </c:pt>
                <c:pt idx="54042">
                  <c:v>8.3389609999999994</c:v>
                </c:pt>
                <c:pt idx="54043">
                  <c:v>8.3313640000000007</c:v>
                </c:pt>
                <c:pt idx="54044">
                  <c:v>8.3391870000000008</c:v>
                </c:pt>
                <c:pt idx="54045">
                  <c:v>8.3401910000000008</c:v>
                </c:pt>
                <c:pt idx="54046">
                  <c:v>8.3350880000000007</c:v>
                </c:pt>
                <c:pt idx="54047">
                  <c:v>8.3429850000000005</c:v>
                </c:pt>
                <c:pt idx="54048">
                  <c:v>8.3486879999999992</c:v>
                </c:pt>
                <c:pt idx="54049">
                  <c:v>8.3424049999999994</c:v>
                </c:pt>
                <c:pt idx="54050">
                  <c:v>8.3386320000000005</c:v>
                </c:pt>
                <c:pt idx="54051">
                  <c:v>8.3455209999999997</c:v>
                </c:pt>
                <c:pt idx="54052">
                  <c:v>8.3395779999999995</c:v>
                </c:pt>
                <c:pt idx="54053">
                  <c:v>8.330565</c:v>
                </c:pt>
                <c:pt idx="54054">
                  <c:v>8.3442089999999993</c:v>
                </c:pt>
                <c:pt idx="54055">
                  <c:v>8.3487399999999994</c:v>
                </c:pt>
                <c:pt idx="54056">
                  <c:v>8.3362320000000008</c:v>
                </c:pt>
                <c:pt idx="54057">
                  <c:v>8.3371239999999993</c:v>
                </c:pt>
                <c:pt idx="54058">
                  <c:v>8.3437750000000008</c:v>
                </c:pt>
                <c:pt idx="54059">
                  <c:v>8.3373570000000008</c:v>
                </c:pt>
                <c:pt idx="54060">
                  <c:v>8.3346850000000003</c:v>
                </c:pt>
                <c:pt idx="54061">
                  <c:v>8.3446359999999995</c:v>
                </c:pt>
                <c:pt idx="54062">
                  <c:v>8.3435240000000004</c:v>
                </c:pt>
                <c:pt idx="54063">
                  <c:v>8.340916</c:v>
                </c:pt>
                <c:pt idx="54064">
                  <c:v>8.3485099999999992</c:v>
                </c:pt>
                <c:pt idx="54065">
                  <c:v>8.3477960000000007</c:v>
                </c:pt>
                <c:pt idx="54066">
                  <c:v>8.3438309999999998</c:v>
                </c:pt>
                <c:pt idx="54067">
                  <c:v>8.3465779999999992</c:v>
                </c:pt>
                <c:pt idx="54068">
                  <c:v>8.3452260000000003</c:v>
                </c:pt>
                <c:pt idx="54069">
                  <c:v>8.3376549999999998</c:v>
                </c:pt>
                <c:pt idx="54070">
                  <c:v>8.3401599999999991</c:v>
                </c:pt>
                <c:pt idx="54071">
                  <c:v>8.3478670000000008</c:v>
                </c:pt>
                <c:pt idx="54072">
                  <c:v>8.3410650000000004</c:v>
                </c:pt>
                <c:pt idx="54073">
                  <c:v>8.3362269999999992</c:v>
                </c:pt>
                <c:pt idx="54074">
                  <c:v>8.3441430000000008</c:v>
                </c:pt>
                <c:pt idx="54075">
                  <c:v>8.3468479999999996</c:v>
                </c:pt>
                <c:pt idx="54076">
                  <c:v>8.3416490000000003</c:v>
                </c:pt>
                <c:pt idx="54077">
                  <c:v>8.3407560000000007</c:v>
                </c:pt>
                <c:pt idx="54078">
                  <c:v>8.3458509999999997</c:v>
                </c:pt>
                <c:pt idx="54079">
                  <c:v>8.3457889999999999</c:v>
                </c:pt>
                <c:pt idx="54080">
                  <c:v>8.3445520000000002</c:v>
                </c:pt>
                <c:pt idx="54081">
                  <c:v>8.3471060000000001</c:v>
                </c:pt>
                <c:pt idx="54082">
                  <c:v>8.3447849999999999</c:v>
                </c:pt>
                <c:pt idx="54083">
                  <c:v>8.3418010000000002</c:v>
                </c:pt>
                <c:pt idx="54084">
                  <c:v>8.3453820000000007</c:v>
                </c:pt>
                <c:pt idx="54085">
                  <c:v>8.3483680000000007</c:v>
                </c:pt>
                <c:pt idx="54086">
                  <c:v>8.3460800000000006</c:v>
                </c:pt>
                <c:pt idx="54087">
                  <c:v>8.3496410000000001</c:v>
                </c:pt>
                <c:pt idx="54088">
                  <c:v>8.3531289999999991</c:v>
                </c:pt>
                <c:pt idx="54089">
                  <c:v>8.3470250000000004</c:v>
                </c:pt>
                <c:pt idx="54090">
                  <c:v>8.3519179999999995</c:v>
                </c:pt>
                <c:pt idx="54091">
                  <c:v>8.3561189999999996</c:v>
                </c:pt>
                <c:pt idx="54092">
                  <c:v>8.3435220000000001</c:v>
                </c:pt>
                <c:pt idx="54093">
                  <c:v>8.3433890000000002</c:v>
                </c:pt>
                <c:pt idx="54094">
                  <c:v>8.3569759999999995</c:v>
                </c:pt>
                <c:pt idx="54095">
                  <c:v>8.3547100000000007</c:v>
                </c:pt>
                <c:pt idx="54096">
                  <c:v>8.3440919999999998</c:v>
                </c:pt>
                <c:pt idx="54097">
                  <c:v>8.3523750000000003</c:v>
                </c:pt>
                <c:pt idx="54098">
                  <c:v>8.3602399999999992</c:v>
                </c:pt>
                <c:pt idx="54099">
                  <c:v>8.3538040000000002</c:v>
                </c:pt>
                <c:pt idx="54100">
                  <c:v>8.3515080000000008</c:v>
                </c:pt>
                <c:pt idx="54101">
                  <c:v>8.3503000000000007</c:v>
                </c:pt>
                <c:pt idx="54102">
                  <c:v>8.3467099999999999</c:v>
                </c:pt>
                <c:pt idx="54103">
                  <c:v>8.3457209999999993</c:v>
                </c:pt>
                <c:pt idx="54104">
                  <c:v>8.3460009999999993</c:v>
                </c:pt>
                <c:pt idx="54105">
                  <c:v>8.3436149999999998</c:v>
                </c:pt>
                <c:pt idx="54106">
                  <c:v>8.3394169999999992</c:v>
                </c:pt>
                <c:pt idx="54107">
                  <c:v>8.3436769999999996</c:v>
                </c:pt>
                <c:pt idx="54108">
                  <c:v>8.3494390000000003</c:v>
                </c:pt>
                <c:pt idx="54109">
                  <c:v>8.3485080000000007</c:v>
                </c:pt>
                <c:pt idx="54110">
                  <c:v>8.3519129999999997</c:v>
                </c:pt>
                <c:pt idx="54111">
                  <c:v>8.3569180000000003</c:v>
                </c:pt>
                <c:pt idx="54112">
                  <c:v>8.3531969999999998</c:v>
                </c:pt>
                <c:pt idx="54113">
                  <c:v>8.3491339999999994</c:v>
                </c:pt>
                <c:pt idx="54114">
                  <c:v>8.3525019999999994</c:v>
                </c:pt>
                <c:pt idx="54115">
                  <c:v>8.3531610000000001</c:v>
                </c:pt>
                <c:pt idx="54116">
                  <c:v>8.3462300000000003</c:v>
                </c:pt>
                <c:pt idx="54117">
                  <c:v>8.3451930000000001</c:v>
                </c:pt>
                <c:pt idx="54118">
                  <c:v>8.3468669999999996</c:v>
                </c:pt>
                <c:pt idx="54119">
                  <c:v>8.3463949999999993</c:v>
                </c:pt>
                <c:pt idx="54120">
                  <c:v>8.3538530000000009</c:v>
                </c:pt>
                <c:pt idx="54121">
                  <c:v>8.3603559999999995</c:v>
                </c:pt>
                <c:pt idx="54122">
                  <c:v>8.3524689999999993</c:v>
                </c:pt>
                <c:pt idx="54123">
                  <c:v>8.3480419999999995</c:v>
                </c:pt>
                <c:pt idx="54124">
                  <c:v>8.3580279999999991</c:v>
                </c:pt>
                <c:pt idx="54125">
                  <c:v>8.3558249999999994</c:v>
                </c:pt>
                <c:pt idx="54126">
                  <c:v>8.3456600000000005</c:v>
                </c:pt>
                <c:pt idx="54127">
                  <c:v>8.3537769999999991</c:v>
                </c:pt>
                <c:pt idx="54128">
                  <c:v>8.355912</c:v>
                </c:pt>
                <c:pt idx="54129">
                  <c:v>8.3476660000000003</c:v>
                </c:pt>
                <c:pt idx="54130">
                  <c:v>8.353256</c:v>
                </c:pt>
                <c:pt idx="54131">
                  <c:v>8.3592370000000003</c:v>
                </c:pt>
                <c:pt idx="54132">
                  <c:v>8.3526159999999994</c:v>
                </c:pt>
                <c:pt idx="54133">
                  <c:v>8.3520649999999996</c:v>
                </c:pt>
                <c:pt idx="54134">
                  <c:v>8.3598920000000003</c:v>
                </c:pt>
                <c:pt idx="54135">
                  <c:v>8.3563120000000009</c:v>
                </c:pt>
                <c:pt idx="54136">
                  <c:v>8.3523499999999995</c:v>
                </c:pt>
                <c:pt idx="54137">
                  <c:v>8.3564399999999992</c:v>
                </c:pt>
                <c:pt idx="54138">
                  <c:v>8.35717</c:v>
                </c:pt>
                <c:pt idx="54139">
                  <c:v>8.3550439999999995</c:v>
                </c:pt>
                <c:pt idx="54140">
                  <c:v>8.3534509999999997</c:v>
                </c:pt>
                <c:pt idx="54141">
                  <c:v>8.3558970000000006</c:v>
                </c:pt>
                <c:pt idx="54142">
                  <c:v>8.3560140000000001</c:v>
                </c:pt>
                <c:pt idx="54143">
                  <c:v>8.3519729999999992</c:v>
                </c:pt>
                <c:pt idx="54144">
                  <c:v>8.3570659999999997</c:v>
                </c:pt>
                <c:pt idx="54145">
                  <c:v>8.3576969999999999</c:v>
                </c:pt>
                <c:pt idx="54146">
                  <c:v>8.3530060000000006</c:v>
                </c:pt>
                <c:pt idx="54147">
                  <c:v>8.3616010000000003</c:v>
                </c:pt>
                <c:pt idx="54148">
                  <c:v>8.3651129999999991</c:v>
                </c:pt>
                <c:pt idx="54149">
                  <c:v>8.3538689999999995</c:v>
                </c:pt>
                <c:pt idx="54150">
                  <c:v>8.3514389999999992</c:v>
                </c:pt>
                <c:pt idx="54151">
                  <c:v>8.3565520000000006</c:v>
                </c:pt>
                <c:pt idx="54152">
                  <c:v>8.3505939999999992</c:v>
                </c:pt>
                <c:pt idx="54153">
                  <c:v>8.3510840000000002</c:v>
                </c:pt>
                <c:pt idx="54154">
                  <c:v>8.3626880000000003</c:v>
                </c:pt>
                <c:pt idx="54155">
                  <c:v>8.3598420000000004</c:v>
                </c:pt>
                <c:pt idx="54156">
                  <c:v>8.3549220000000002</c:v>
                </c:pt>
                <c:pt idx="54157">
                  <c:v>8.3601100000000006</c:v>
                </c:pt>
                <c:pt idx="54158">
                  <c:v>8.3613929999999996</c:v>
                </c:pt>
                <c:pt idx="54159">
                  <c:v>8.3620549999999998</c:v>
                </c:pt>
                <c:pt idx="54160">
                  <c:v>8.3688400000000005</c:v>
                </c:pt>
                <c:pt idx="54161">
                  <c:v>8.3666630000000008</c:v>
                </c:pt>
                <c:pt idx="54162">
                  <c:v>8.3561960000000006</c:v>
                </c:pt>
                <c:pt idx="54163">
                  <c:v>8.3588339999999999</c:v>
                </c:pt>
                <c:pt idx="54164">
                  <c:v>8.3608890000000002</c:v>
                </c:pt>
                <c:pt idx="54165">
                  <c:v>8.3499660000000002</c:v>
                </c:pt>
                <c:pt idx="54166">
                  <c:v>8.3523680000000002</c:v>
                </c:pt>
                <c:pt idx="54167">
                  <c:v>8.3621510000000008</c:v>
                </c:pt>
                <c:pt idx="54168">
                  <c:v>8.3561440000000005</c:v>
                </c:pt>
                <c:pt idx="54169">
                  <c:v>8.3528199999999995</c:v>
                </c:pt>
                <c:pt idx="54170">
                  <c:v>8.3633600000000001</c:v>
                </c:pt>
                <c:pt idx="54171">
                  <c:v>8.3677510000000002</c:v>
                </c:pt>
                <c:pt idx="54172">
                  <c:v>8.3629890000000007</c:v>
                </c:pt>
                <c:pt idx="54173">
                  <c:v>8.3648659999999992</c:v>
                </c:pt>
                <c:pt idx="54174">
                  <c:v>8.3677709999999994</c:v>
                </c:pt>
                <c:pt idx="54175">
                  <c:v>8.3671749999999996</c:v>
                </c:pt>
                <c:pt idx="54176">
                  <c:v>8.3647399999999994</c:v>
                </c:pt>
                <c:pt idx="54177">
                  <c:v>8.3609989999999996</c:v>
                </c:pt>
                <c:pt idx="54178">
                  <c:v>8.3636420000000005</c:v>
                </c:pt>
                <c:pt idx="54179">
                  <c:v>8.3610950000000006</c:v>
                </c:pt>
                <c:pt idx="54180">
                  <c:v>8.3594690000000007</c:v>
                </c:pt>
                <c:pt idx="54181">
                  <c:v>8.3639860000000006</c:v>
                </c:pt>
                <c:pt idx="54182">
                  <c:v>8.3595640000000007</c:v>
                </c:pt>
                <c:pt idx="54183">
                  <c:v>8.3605160000000005</c:v>
                </c:pt>
                <c:pt idx="54184">
                  <c:v>8.3687819999999995</c:v>
                </c:pt>
                <c:pt idx="54185">
                  <c:v>8.3656679999999994</c:v>
                </c:pt>
                <c:pt idx="54186">
                  <c:v>8.3604629999999993</c:v>
                </c:pt>
                <c:pt idx="54187">
                  <c:v>8.3679170000000003</c:v>
                </c:pt>
                <c:pt idx="54188">
                  <c:v>8.3685910000000003</c:v>
                </c:pt>
                <c:pt idx="54189">
                  <c:v>8.3548969999999994</c:v>
                </c:pt>
                <c:pt idx="54190">
                  <c:v>8.3569080000000007</c:v>
                </c:pt>
                <c:pt idx="54191">
                  <c:v>8.3644689999999997</c:v>
                </c:pt>
                <c:pt idx="54192">
                  <c:v>8.3601410000000005</c:v>
                </c:pt>
                <c:pt idx="54193">
                  <c:v>8.3642800000000008</c:v>
                </c:pt>
                <c:pt idx="54194">
                  <c:v>8.3693139999999993</c:v>
                </c:pt>
                <c:pt idx="54195">
                  <c:v>8.3605529999999995</c:v>
                </c:pt>
                <c:pt idx="54196">
                  <c:v>8.3609369999999998</c:v>
                </c:pt>
                <c:pt idx="54197">
                  <c:v>8.3716810000000006</c:v>
                </c:pt>
                <c:pt idx="54198">
                  <c:v>8.3649850000000008</c:v>
                </c:pt>
                <c:pt idx="54199">
                  <c:v>8.3577499999999993</c:v>
                </c:pt>
                <c:pt idx="54200">
                  <c:v>8.3705750000000005</c:v>
                </c:pt>
                <c:pt idx="54201">
                  <c:v>8.3702679999999994</c:v>
                </c:pt>
                <c:pt idx="54202">
                  <c:v>8.355639</c:v>
                </c:pt>
                <c:pt idx="54203">
                  <c:v>8.3599870000000003</c:v>
                </c:pt>
                <c:pt idx="54204">
                  <c:v>8.3658339999999995</c:v>
                </c:pt>
                <c:pt idx="54205">
                  <c:v>8.3609620000000007</c:v>
                </c:pt>
                <c:pt idx="54206">
                  <c:v>8.3644580000000008</c:v>
                </c:pt>
                <c:pt idx="54207">
                  <c:v>8.3684399999999997</c:v>
                </c:pt>
                <c:pt idx="54208">
                  <c:v>8.3599990000000002</c:v>
                </c:pt>
                <c:pt idx="54209">
                  <c:v>8.3584910000000008</c:v>
                </c:pt>
                <c:pt idx="54210">
                  <c:v>8.3713960000000007</c:v>
                </c:pt>
                <c:pt idx="54211">
                  <c:v>8.3686100000000003</c:v>
                </c:pt>
                <c:pt idx="54212">
                  <c:v>8.3622569999999996</c:v>
                </c:pt>
                <c:pt idx="54213">
                  <c:v>8.3746759999999991</c:v>
                </c:pt>
                <c:pt idx="54214">
                  <c:v>8.3812569999999997</c:v>
                </c:pt>
                <c:pt idx="54215">
                  <c:v>8.3736289999999993</c:v>
                </c:pt>
                <c:pt idx="54216">
                  <c:v>8.3699159999999999</c:v>
                </c:pt>
                <c:pt idx="54217">
                  <c:v>8.3710909999999998</c:v>
                </c:pt>
                <c:pt idx="54218">
                  <c:v>8.3665389999999995</c:v>
                </c:pt>
                <c:pt idx="54219">
                  <c:v>8.3674479999999996</c:v>
                </c:pt>
                <c:pt idx="54220">
                  <c:v>8.3760619999999992</c:v>
                </c:pt>
                <c:pt idx="54221">
                  <c:v>8.3732430000000004</c:v>
                </c:pt>
                <c:pt idx="54222">
                  <c:v>8.3674119999999998</c:v>
                </c:pt>
                <c:pt idx="54223">
                  <c:v>8.3655910000000002</c:v>
                </c:pt>
                <c:pt idx="54224">
                  <c:v>8.3643029999999996</c:v>
                </c:pt>
                <c:pt idx="54225">
                  <c:v>8.3647340000000003</c:v>
                </c:pt>
                <c:pt idx="54226">
                  <c:v>8.3692799999999998</c:v>
                </c:pt>
                <c:pt idx="54227">
                  <c:v>8.3754840000000002</c:v>
                </c:pt>
                <c:pt idx="54228">
                  <c:v>8.3726540000000007</c:v>
                </c:pt>
                <c:pt idx="54229">
                  <c:v>8.3692240000000009</c:v>
                </c:pt>
                <c:pt idx="54230">
                  <c:v>8.3748850000000008</c:v>
                </c:pt>
                <c:pt idx="54231">
                  <c:v>8.3763439999999996</c:v>
                </c:pt>
                <c:pt idx="54232">
                  <c:v>8.3699320000000004</c:v>
                </c:pt>
                <c:pt idx="54233">
                  <c:v>8.3693939999999998</c:v>
                </c:pt>
                <c:pt idx="54234">
                  <c:v>8.3732889999999998</c:v>
                </c:pt>
                <c:pt idx="54235">
                  <c:v>8.368824</c:v>
                </c:pt>
                <c:pt idx="54236">
                  <c:v>8.3691390000000006</c:v>
                </c:pt>
                <c:pt idx="54237">
                  <c:v>8.3755310000000005</c:v>
                </c:pt>
                <c:pt idx="54238">
                  <c:v>8.3709769999999999</c:v>
                </c:pt>
                <c:pt idx="54239">
                  <c:v>8.3693200000000001</c:v>
                </c:pt>
                <c:pt idx="54240">
                  <c:v>8.3706390000000006</c:v>
                </c:pt>
                <c:pt idx="54241">
                  <c:v>8.3659149999999993</c:v>
                </c:pt>
                <c:pt idx="54242">
                  <c:v>8.3661560000000001</c:v>
                </c:pt>
                <c:pt idx="54243">
                  <c:v>8.3736429999999995</c:v>
                </c:pt>
                <c:pt idx="54244">
                  <c:v>8.3774949999999997</c:v>
                </c:pt>
                <c:pt idx="54245">
                  <c:v>8.3704479999999997</c:v>
                </c:pt>
                <c:pt idx="54246">
                  <c:v>8.3703160000000008</c:v>
                </c:pt>
                <c:pt idx="54247">
                  <c:v>8.3791980000000006</c:v>
                </c:pt>
                <c:pt idx="54248">
                  <c:v>8.3732360000000003</c:v>
                </c:pt>
                <c:pt idx="54249">
                  <c:v>8.3693740000000005</c:v>
                </c:pt>
                <c:pt idx="54250">
                  <c:v>8.3798180000000002</c:v>
                </c:pt>
                <c:pt idx="54251">
                  <c:v>8.374015</c:v>
                </c:pt>
                <c:pt idx="54252">
                  <c:v>8.3605180000000008</c:v>
                </c:pt>
                <c:pt idx="54253">
                  <c:v>8.3697160000000004</c:v>
                </c:pt>
                <c:pt idx="54254">
                  <c:v>8.3783689999999993</c:v>
                </c:pt>
                <c:pt idx="54255">
                  <c:v>8.3700670000000006</c:v>
                </c:pt>
                <c:pt idx="54256">
                  <c:v>8.3732520000000008</c:v>
                </c:pt>
                <c:pt idx="54257">
                  <c:v>8.3807120000000008</c:v>
                </c:pt>
                <c:pt idx="54258">
                  <c:v>8.3746469999999995</c:v>
                </c:pt>
                <c:pt idx="54259">
                  <c:v>8.3754650000000002</c:v>
                </c:pt>
                <c:pt idx="54260">
                  <c:v>8.3840059999999994</c:v>
                </c:pt>
                <c:pt idx="54261">
                  <c:v>8.3800729999999994</c:v>
                </c:pt>
                <c:pt idx="54262">
                  <c:v>8.3700050000000008</c:v>
                </c:pt>
                <c:pt idx="54263">
                  <c:v>8.3710839999999997</c:v>
                </c:pt>
                <c:pt idx="54264">
                  <c:v>8.3748430000000003</c:v>
                </c:pt>
                <c:pt idx="54265">
                  <c:v>8.3721750000000004</c:v>
                </c:pt>
                <c:pt idx="54266">
                  <c:v>8.3754200000000001</c:v>
                </c:pt>
                <c:pt idx="54267">
                  <c:v>8.3771799999999992</c:v>
                </c:pt>
                <c:pt idx="54268">
                  <c:v>8.3709570000000006</c:v>
                </c:pt>
                <c:pt idx="54269">
                  <c:v>8.3746200000000002</c:v>
                </c:pt>
                <c:pt idx="54270">
                  <c:v>8.3847319999999996</c:v>
                </c:pt>
                <c:pt idx="54271">
                  <c:v>8.3824149999999999</c:v>
                </c:pt>
                <c:pt idx="54272">
                  <c:v>8.3759589999999999</c:v>
                </c:pt>
                <c:pt idx="54273">
                  <c:v>8.3837320000000002</c:v>
                </c:pt>
                <c:pt idx="54274">
                  <c:v>8.3845039999999997</c:v>
                </c:pt>
                <c:pt idx="54275">
                  <c:v>8.3715620000000008</c:v>
                </c:pt>
                <c:pt idx="54276">
                  <c:v>8.3767209999999999</c:v>
                </c:pt>
                <c:pt idx="54277">
                  <c:v>8.3849529999999994</c:v>
                </c:pt>
                <c:pt idx="54278">
                  <c:v>8.3746659999999995</c:v>
                </c:pt>
                <c:pt idx="54279">
                  <c:v>8.371022</c:v>
                </c:pt>
                <c:pt idx="54280">
                  <c:v>8.383934</c:v>
                </c:pt>
                <c:pt idx="54281">
                  <c:v>8.3876989999999996</c:v>
                </c:pt>
                <c:pt idx="54282">
                  <c:v>8.3772350000000007</c:v>
                </c:pt>
                <c:pt idx="54283">
                  <c:v>8.3777380000000008</c:v>
                </c:pt>
                <c:pt idx="54284">
                  <c:v>8.3826260000000001</c:v>
                </c:pt>
                <c:pt idx="54285">
                  <c:v>8.3822469999999996</c:v>
                </c:pt>
                <c:pt idx="54286">
                  <c:v>8.3839520000000007</c:v>
                </c:pt>
                <c:pt idx="54287">
                  <c:v>8.3809000000000005</c:v>
                </c:pt>
                <c:pt idx="54288">
                  <c:v>8.3760680000000001</c:v>
                </c:pt>
                <c:pt idx="54289">
                  <c:v>8.3759420000000002</c:v>
                </c:pt>
                <c:pt idx="54290">
                  <c:v>8.3810959999999994</c:v>
                </c:pt>
                <c:pt idx="54291">
                  <c:v>8.3810789999999997</c:v>
                </c:pt>
                <c:pt idx="54292">
                  <c:v>8.3760449999999995</c:v>
                </c:pt>
                <c:pt idx="54293">
                  <c:v>8.3805399999999999</c:v>
                </c:pt>
                <c:pt idx="54294">
                  <c:v>8.3811990000000005</c:v>
                </c:pt>
                <c:pt idx="54295">
                  <c:v>8.3759700000000006</c:v>
                </c:pt>
                <c:pt idx="54296">
                  <c:v>8.3778210000000009</c:v>
                </c:pt>
                <c:pt idx="54297">
                  <c:v>8.3802730000000007</c:v>
                </c:pt>
                <c:pt idx="54298">
                  <c:v>8.3800290000000004</c:v>
                </c:pt>
                <c:pt idx="54299">
                  <c:v>8.3772780000000004</c:v>
                </c:pt>
                <c:pt idx="54300">
                  <c:v>8.3793290000000002</c:v>
                </c:pt>
                <c:pt idx="54301">
                  <c:v>8.3809819999999995</c:v>
                </c:pt>
                <c:pt idx="54302">
                  <c:v>8.3812339999999992</c:v>
                </c:pt>
                <c:pt idx="54303">
                  <c:v>8.3900780000000008</c:v>
                </c:pt>
                <c:pt idx="54304">
                  <c:v>8.3898709999999994</c:v>
                </c:pt>
                <c:pt idx="54305">
                  <c:v>8.3818859999999997</c:v>
                </c:pt>
                <c:pt idx="54306">
                  <c:v>8.3863269999999996</c:v>
                </c:pt>
                <c:pt idx="54307">
                  <c:v>8.3927309999999995</c:v>
                </c:pt>
                <c:pt idx="54308">
                  <c:v>8.3861980000000003</c:v>
                </c:pt>
                <c:pt idx="54309">
                  <c:v>8.383718</c:v>
                </c:pt>
                <c:pt idx="54310">
                  <c:v>8.390879</c:v>
                </c:pt>
                <c:pt idx="54311">
                  <c:v>8.3865020000000001</c:v>
                </c:pt>
                <c:pt idx="54312">
                  <c:v>8.3810479999999998</c:v>
                </c:pt>
                <c:pt idx="54313">
                  <c:v>8.3861179999999997</c:v>
                </c:pt>
                <c:pt idx="54314">
                  <c:v>8.3859119999999994</c:v>
                </c:pt>
                <c:pt idx="54315">
                  <c:v>8.3797759999999997</c:v>
                </c:pt>
                <c:pt idx="54316">
                  <c:v>8.3796339999999994</c:v>
                </c:pt>
                <c:pt idx="54317">
                  <c:v>8.3832660000000008</c:v>
                </c:pt>
                <c:pt idx="54318">
                  <c:v>8.3817409999999999</c:v>
                </c:pt>
                <c:pt idx="54319">
                  <c:v>8.3833570000000002</c:v>
                </c:pt>
                <c:pt idx="54320">
                  <c:v>8.3910719999999994</c:v>
                </c:pt>
                <c:pt idx="54321">
                  <c:v>8.3902009999999994</c:v>
                </c:pt>
                <c:pt idx="54322">
                  <c:v>8.3871859999999998</c:v>
                </c:pt>
                <c:pt idx="54323">
                  <c:v>8.3875829999999993</c:v>
                </c:pt>
                <c:pt idx="54324">
                  <c:v>8.3865010000000009</c:v>
                </c:pt>
                <c:pt idx="54325">
                  <c:v>8.3823749999999997</c:v>
                </c:pt>
                <c:pt idx="54326">
                  <c:v>8.3804029999999994</c:v>
                </c:pt>
                <c:pt idx="54327">
                  <c:v>8.3851589999999998</c:v>
                </c:pt>
                <c:pt idx="54328">
                  <c:v>8.3834379999999999</c:v>
                </c:pt>
                <c:pt idx="54329">
                  <c:v>8.3806930000000008</c:v>
                </c:pt>
                <c:pt idx="54330">
                  <c:v>8.3862769999999998</c:v>
                </c:pt>
                <c:pt idx="54331">
                  <c:v>8.3843969999999999</c:v>
                </c:pt>
                <c:pt idx="54332">
                  <c:v>8.3850300000000004</c:v>
                </c:pt>
                <c:pt idx="54333">
                  <c:v>8.3908799999999992</c:v>
                </c:pt>
                <c:pt idx="54334">
                  <c:v>8.3886540000000007</c:v>
                </c:pt>
                <c:pt idx="54335">
                  <c:v>8.3828410000000009</c:v>
                </c:pt>
                <c:pt idx="54336">
                  <c:v>8.3850990000000003</c:v>
                </c:pt>
                <c:pt idx="54337">
                  <c:v>8.3891340000000003</c:v>
                </c:pt>
                <c:pt idx="54338">
                  <c:v>8.384036</c:v>
                </c:pt>
                <c:pt idx="54339">
                  <c:v>8.3868880000000008</c:v>
                </c:pt>
                <c:pt idx="54340">
                  <c:v>8.3953389999999999</c:v>
                </c:pt>
                <c:pt idx="54341">
                  <c:v>8.3895459999999993</c:v>
                </c:pt>
                <c:pt idx="54342">
                  <c:v>8.3865379999999998</c:v>
                </c:pt>
                <c:pt idx="54343">
                  <c:v>8.3942700000000006</c:v>
                </c:pt>
                <c:pt idx="54344">
                  <c:v>8.3934519999999999</c:v>
                </c:pt>
                <c:pt idx="54345">
                  <c:v>8.3848590000000005</c:v>
                </c:pt>
                <c:pt idx="54346">
                  <c:v>8.3904610000000002</c:v>
                </c:pt>
                <c:pt idx="54347">
                  <c:v>8.4004949999999994</c:v>
                </c:pt>
                <c:pt idx="54348">
                  <c:v>8.3931799999999992</c:v>
                </c:pt>
                <c:pt idx="54349">
                  <c:v>8.3866350000000001</c:v>
                </c:pt>
                <c:pt idx="54350">
                  <c:v>8.3873560000000005</c:v>
                </c:pt>
                <c:pt idx="54351">
                  <c:v>8.3837770000000003</c:v>
                </c:pt>
                <c:pt idx="54352">
                  <c:v>8.3853930000000005</c:v>
                </c:pt>
                <c:pt idx="54353">
                  <c:v>8.392652</c:v>
                </c:pt>
                <c:pt idx="54354">
                  <c:v>8.3895309999999998</c:v>
                </c:pt>
                <c:pt idx="54355">
                  <c:v>8.3831919999999993</c:v>
                </c:pt>
                <c:pt idx="54356">
                  <c:v>8.3914179999999998</c:v>
                </c:pt>
                <c:pt idx="54357">
                  <c:v>8.3978009999999994</c:v>
                </c:pt>
                <c:pt idx="54358">
                  <c:v>8.3918610000000005</c:v>
                </c:pt>
                <c:pt idx="54359">
                  <c:v>8.3904920000000001</c:v>
                </c:pt>
                <c:pt idx="54360">
                  <c:v>8.3967159999999996</c:v>
                </c:pt>
                <c:pt idx="54361">
                  <c:v>8.3934899999999999</c:v>
                </c:pt>
                <c:pt idx="54362">
                  <c:v>8.3851300000000002</c:v>
                </c:pt>
                <c:pt idx="54363">
                  <c:v>8.3923000000000005</c:v>
                </c:pt>
                <c:pt idx="54364">
                  <c:v>8.3975100000000005</c:v>
                </c:pt>
                <c:pt idx="54365">
                  <c:v>8.3898720000000004</c:v>
                </c:pt>
                <c:pt idx="54366">
                  <c:v>8.3936209999999996</c:v>
                </c:pt>
                <c:pt idx="54367">
                  <c:v>8.4002199999999991</c:v>
                </c:pt>
                <c:pt idx="54368">
                  <c:v>8.3939869999999992</c:v>
                </c:pt>
                <c:pt idx="54369">
                  <c:v>8.3927899999999998</c:v>
                </c:pt>
                <c:pt idx="54370">
                  <c:v>8.3985009999999996</c:v>
                </c:pt>
                <c:pt idx="54371">
                  <c:v>8.3989560000000001</c:v>
                </c:pt>
                <c:pt idx="54372">
                  <c:v>8.3956009999999992</c:v>
                </c:pt>
                <c:pt idx="54373">
                  <c:v>8.3951060000000002</c:v>
                </c:pt>
                <c:pt idx="54374">
                  <c:v>8.3928360000000009</c:v>
                </c:pt>
                <c:pt idx="54375">
                  <c:v>8.3884270000000001</c:v>
                </c:pt>
                <c:pt idx="54376">
                  <c:v>8.3930330000000009</c:v>
                </c:pt>
                <c:pt idx="54377">
                  <c:v>8.3944709999999993</c:v>
                </c:pt>
                <c:pt idx="54378">
                  <c:v>8.3894179999999992</c:v>
                </c:pt>
                <c:pt idx="54379">
                  <c:v>8.3911359999999995</c:v>
                </c:pt>
                <c:pt idx="54380">
                  <c:v>8.3959340000000005</c:v>
                </c:pt>
                <c:pt idx="54381">
                  <c:v>8.3933759999999999</c:v>
                </c:pt>
                <c:pt idx="54382">
                  <c:v>8.3904569999999996</c:v>
                </c:pt>
                <c:pt idx="54383">
                  <c:v>8.3999220000000001</c:v>
                </c:pt>
                <c:pt idx="54384">
                  <c:v>8.4038500000000003</c:v>
                </c:pt>
                <c:pt idx="54385">
                  <c:v>8.3939280000000007</c:v>
                </c:pt>
                <c:pt idx="54386">
                  <c:v>8.3935829999999996</c:v>
                </c:pt>
                <c:pt idx="54387">
                  <c:v>8.3978249999999992</c:v>
                </c:pt>
                <c:pt idx="54388">
                  <c:v>8.3961740000000002</c:v>
                </c:pt>
                <c:pt idx="54389">
                  <c:v>8.3953039999999994</c:v>
                </c:pt>
                <c:pt idx="54390">
                  <c:v>8.3979049999999997</c:v>
                </c:pt>
                <c:pt idx="54391">
                  <c:v>8.3978979999999996</c:v>
                </c:pt>
                <c:pt idx="54392">
                  <c:v>8.3961199999999998</c:v>
                </c:pt>
                <c:pt idx="54393">
                  <c:v>8.4009590000000003</c:v>
                </c:pt>
                <c:pt idx="54394">
                  <c:v>8.4004270000000005</c:v>
                </c:pt>
                <c:pt idx="54395">
                  <c:v>8.3970859999999998</c:v>
                </c:pt>
                <c:pt idx="54396">
                  <c:v>8.4030970000000007</c:v>
                </c:pt>
                <c:pt idx="54397">
                  <c:v>8.402317</c:v>
                </c:pt>
                <c:pt idx="54398">
                  <c:v>8.393186</c:v>
                </c:pt>
                <c:pt idx="54399">
                  <c:v>8.3946950000000005</c:v>
                </c:pt>
                <c:pt idx="54400">
                  <c:v>8.4017400000000002</c:v>
                </c:pt>
                <c:pt idx="54401">
                  <c:v>8.3956929999999996</c:v>
                </c:pt>
                <c:pt idx="54402">
                  <c:v>8.3926689999999997</c:v>
                </c:pt>
                <c:pt idx="54403">
                  <c:v>8.4044919999999994</c:v>
                </c:pt>
                <c:pt idx="54404">
                  <c:v>8.4036980000000003</c:v>
                </c:pt>
                <c:pt idx="54405">
                  <c:v>8.3947819999999993</c:v>
                </c:pt>
                <c:pt idx="54406">
                  <c:v>8.4016280000000005</c:v>
                </c:pt>
                <c:pt idx="54407">
                  <c:v>8.4066589999999994</c:v>
                </c:pt>
                <c:pt idx="54408">
                  <c:v>8.3950189999999996</c:v>
                </c:pt>
                <c:pt idx="54409">
                  <c:v>8.3917009999999994</c:v>
                </c:pt>
                <c:pt idx="54410">
                  <c:v>8.4020270000000004</c:v>
                </c:pt>
                <c:pt idx="54411">
                  <c:v>8.397513</c:v>
                </c:pt>
                <c:pt idx="54412">
                  <c:v>8.3937190000000008</c:v>
                </c:pt>
                <c:pt idx="54413">
                  <c:v>8.4042510000000004</c:v>
                </c:pt>
                <c:pt idx="54414">
                  <c:v>8.4055429999999998</c:v>
                </c:pt>
                <c:pt idx="54415">
                  <c:v>8.402984</c:v>
                </c:pt>
                <c:pt idx="54416">
                  <c:v>8.4058299999999999</c:v>
                </c:pt>
                <c:pt idx="54417">
                  <c:v>8.4070959999999992</c:v>
                </c:pt>
                <c:pt idx="54418">
                  <c:v>8.4036729999999995</c:v>
                </c:pt>
                <c:pt idx="54419">
                  <c:v>8.4058089999999996</c:v>
                </c:pt>
                <c:pt idx="54420">
                  <c:v>8.4103490000000001</c:v>
                </c:pt>
                <c:pt idx="54421">
                  <c:v>8.4014500000000005</c:v>
                </c:pt>
                <c:pt idx="54422">
                  <c:v>8.3979149999999994</c:v>
                </c:pt>
                <c:pt idx="54423">
                  <c:v>8.4046409999999998</c:v>
                </c:pt>
                <c:pt idx="54424">
                  <c:v>8.4029299999999996</c:v>
                </c:pt>
                <c:pt idx="54425">
                  <c:v>8.3993439999999993</c:v>
                </c:pt>
                <c:pt idx="54426">
                  <c:v>8.4032440000000008</c:v>
                </c:pt>
                <c:pt idx="54427">
                  <c:v>8.4085959999999993</c:v>
                </c:pt>
                <c:pt idx="54428">
                  <c:v>8.4060199999999998</c:v>
                </c:pt>
                <c:pt idx="54429">
                  <c:v>8.4043690000000009</c:v>
                </c:pt>
                <c:pt idx="54430">
                  <c:v>8.4083330000000007</c:v>
                </c:pt>
                <c:pt idx="54431">
                  <c:v>8.4077649999999995</c:v>
                </c:pt>
                <c:pt idx="54432">
                  <c:v>8.4055510000000009</c:v>
                </c:pt>
                <c:pt idx="54433">
                  <c:v>8.4010090000000002</c:v>
                </c:pt>
                <c:pt idx="54434">
                  <c:v>8.398339</c:v>
                </c:pt>
                <c:pt idx="54435">
                  <c:v>8.3999919999999992</c:v>
                </c:pt>
                <c:pt idx="54436">
                  <c:v>8.4009009999999993</c:v>
                </c:pt>
                <c:pt idx="54437">
                  <c:v>8.4055610000000005</c:v>
                </c:pt>
                <c:pt idx="54438">
                  <c:v>8.403321</c:v>
                </c:pt>
                <c:pt idx="54439">
                  <c:v>8.3993950000000002</c:v>
                </c:pt>
                <c:pt idx="54440">
                  <c:v>8.4090279999999993</c:v>
                </c:pt>
                <c:pt idx="54441">
                  <c:v>8.4091959999999997</c:v>
                </c:pt>
                <c:pt idx="54442">
                  <c:v>8.4023629999999994</c:v>
                </c:pt>
                <c:pt idx="54443">
                  <c:v>8.4079239999999995</c:v>
                </c:pt>
                <c:pt idx="54444">
                  <c:v>8.4096100000000007</c:v>
                </c:pt>
                <c:pt idx="54445">
                  <c:v>8.4007369999999995</c:v>
                </c:pt>
                <c:pt idx="54446">
                  <c:v>8.3992459999999998</c:v>
                </c:pt>
                <c:pt idx="54447">
                  <c:v>8.4046730000000007</c:v>
                </c:pt>
                <c:pt idx="54448">
                  <c:v>8.4034080000000007</c:v>
                </c:pt>
                <c:pt idx="54449">
                  <c:v>8.4050039999999999</c:v>
                </c:pt>
                <c:pt idx="54450">
                  <c:v>8.4118969999999997</c:v>
                </c:pt>
                <c:pt idx="54451">
                  <c:v>8.4110189999999996</c:v>
                </c:pt>
                <c:pt idx="54452">
                  <c:v>8.4103209999999997</c:v>
                </c:pt>
                <c:pt idx="54453">
                  <c:v>8.4159179999999996</c:v>
                </c:pt>
                <c:pt idx="54454">
                  <c:v>8.4117929999999994</c:v>
                </c:pt>
                <c:pt idx="54455">
                  <c:v>8.3990690000000008</c:v>
                </c:pt>
                <c:pt idx="54456">
                  <c:v>8.4048730000000003</c:v>
                </c:pt>
                <c:pt idx="54457">
                  <c:v>8.4126150000000006</c:v>
                </c:pt>
                <c:pt idx="54458">
                  <c:v>8.4012360000000008</c:v>
                </c:pt>
                <c:pt idx="54459">
                  <c:v>8.3997419999999998</c:v>
                </c:pt>
                <c:pt idx="54460">
                  <c:v>8.4092409999999997</c:v>
                </c:pt>
                <c:pt idx="54461">
                  <c:v>8.4059539999999995</c:v>
                </c:pt>
                <c:pt idx="54462">
                  <c:v>8.4044939999999997</c:v>
                </c:pt>
                <c:pt idx="54463">
                  <c:v>8.4179060000000003</c:v>
                </c:pt>
                <c:pt idx="54464">
                  <c:v>8.4204509999999999</c:v>
                </c:pt>
                <c:pt idx="54465">
                  <c:v>8.4111750000000001</c:v>
                </c:pt>
                <c:pt idx="54466">
                  <c:v>8.4149469999999997</c:v>
                </c:pt>
                <c:pt idx="54467">
                  <c:v>8.4182089999999992</c:v>
                </c:pt>
                <c:pt idx="54468">
                  <c:v>8.4092479999999998</c:v>
                </c:pt>
                <c:pt idx="54469">
                  <c:v>8.4126539999999999</c:v>
                </c:pt>
                <c:pt idx="54470">
                  <c:v>8.4193689999999997</c:v>
                </c:pt>
                <c:pt idx="54471">
                  <c:v>8.4093129999999991</c:v>
                </c:pt>
                <c:pt idx="54472">
                  <c:v>8.4030810000000002</c:v>
                </c:pt>
                <c:pt idx="54473">
                  <c:v>8.4131049999999998</c:v>
                </c:pt>
                <c:pt idx="54474">
                  <c:v>8.4184239999999999</c:v>
                </c:pt>
                <c:pt idx="54475">
                  <c:v>8.4134429999999991</c:v>
                </c:pt>
                <c:pt idx="54476">
                  <c:v>8.4135770000000001</c:v>
                </c:pt>
                <c:pt idx="54477">
                  <c:v>8.4127179999999999</c:v>
                </c:pt>
                <c:pt idx="54478">
                  <c:v>8.4090360000000004</c:v>
                </c:pt>
                <c:pt idx="54479">
                  <c:v>8.4128170000000004</c:v>
                </c:pt>
                <c:pt idx="54480">
                  <c:v>8.4161719999999995</c:v>
                </c:pt>
                <c:pt idx="54481">
                  <c:v>8.4099959999999996</c:v>
                </c:pt>
                <c:pt idx="54482">
                  <c:v>8.4055730000000004</c:v>
                </c:pt>
                <c:pt idx="54483">
                  <c:v>8.4147010000000009</c:v>
                </c:pt>
                <c:pt idx="54484">
                  <c:v>8.4132210000000001</c:v>
                </c:pt>
                <c:pt idx="54485">
                  <c:v>8.4036240000000006</c:v>
                </c:pt>
                <c:pt idx="54486">
                  <c:v>8.4128179999999997</c:v>
                </c:pt>
                <c:pt idx="54487">
                  <c:v>8.4188770000000002</c:v>
                </c:pt>
                <c:pt idx="54488">
                  <c:v>8.4108599999999996</c:v>
                </c:pt>
                <c:pt idx="54489">
                  <c:v>8.4101510000000008</c:v>
                </c:pt>
                <c:pt idx="54490">
                  <c:v>8.4164049999999992</c:v>
                </c:pt>
                <c:pt idx="54491">
                  <c:v>8.4129649999999998</c:v>
                </c:pt>
                <c:pt idx="54492">
                  <c:v>8.4052699999999998</c:v>
                </c:pt>
                <c:pt idx="54493">
                  <c:v>8.4103569999999994</c:v>
                </c:pt>
                <c:pt idx="54494">
                  <c:v>8.4123979999999996</c:v>
                </c:pt>
                <c:pt idx="54495">
                  <c:v>8.4088309999999993</c:v>
                </c:pt>
                <c:pt idx="54496">
                  <c:v>8.4115880000000001</c:v>
                </c:pt>
                <c:pt idx="54497">
                  <c:v>8.4099880000000002</c:v>
                </c:pt>
                <c:pt idx="54498">
                  <c:v>8.4065720000000006</c:v>
                </c:pt>
                <c:pt idx="54499">
                  <c:v>8.4112840000000002</c:v>
                </c:pt>
                <c:pt idx="54500">
                  <c:v>8.4189100000000003</c:v>
                </c:pt>
                <c:pt idx="54501">
                  <c:v>8.4172370000000001</c:v>
                </c:pt>
                <c:pt idx="54502">
                  <c:v>8.4148399999999999</c:v>
                </c:pt>
                <c:pt idx="54503">
                  <c:v>8.4213120000000004</c:v>
                </c:pt>
                <c:pt idx="54504">
                  <c:v>8.4191819999999993</c:v>
                </c:pt>
                <c:pt idx="54505">
                  <c:v>8.4145970000000005</c:v>
                </c:pt>
                <c:pt idx="54506">
                  <c:v>8.4184149999999995</c:v>
                </c:pt>
                <c:pt idx="54507">
                  <c:v>8.4188039999999997</c:v>
                </c:pt>
                <c:pt idx="54508">
                  <c:v>8.4148800000000001</c:v>
                </c:pt>
                <c:pt idx="54509">
                  <c:v>8.4156849999999999</c:v>
                </c:pt>
                <c:pt idx="54510">
                  <c:v>8.4214870000000008</c:v>
                </c:pt>
                <c:pt idx="54511">
                  <c:v>8.4189150000000001</c:v>
                </c:pt>
                <c:pt idx="54512">
                  <c:v>8.4161970000000004</c:v>
                </c:pt>
                <c:pt idx="54513">
                  <c:v>8.4239680000000003</c:v>
                </c:pt>
                <c:pt idx="54514">
                  <c:v>8.4230490000000007</c:v>
                </c:pt>
                <c:pt idx="54515">
                  <c:v>8.4198229999999992</c:v>
                </c:pt>
                <c:pt idx="54516">
                  <c:v>8.4260719999999996</c:v>
                </c:pt>
                <c:pt idx="54517">
                  <c:v>8.4231359999999995</c:v>
                </c:pt>
                <c:pt idx="54518">
                  <c:v>8.4100389999999994</c:v>
                </c:pt>
                <c:pt idx="54519">
                  <c:v>8.4117470000000001</c:v>
                </c:pt>
                <c:pt idx="54520">
                  <c:v>8.4214149999999997</c:v>
                </c:pt>
                <c:pt idx="54521">
                  <c:v>8.4171429999999994</c:v>
                </c:pt>
                <c:pt idx="54522">
                  <c:v>8.4161909999999995</c:v>
                </c:pt>
                <c:pt idx="54523">
                  <c:v>8.4221409999999999</c:v>
                </c:pt>
                <c:pt idx="54524">
                  <c:v>8.4199339999999996</c:v>
                </c:pt>
                <c:pt idx="54525">
                  <c:v>8.4172089999999997</c:v>
                </c:pt>
                <c:pt idx="54526">
                  <c:v>8.4187250000000002</c:v>
                </c:pt>
                <c:pt idx="54527">
                  <c:v>8.4217099999999991</c:v>
                </c:pt>
                <c:pt idx="54528">
                  <c:v>8.4213710000000006</c:v>
                </c:pt>
                <c:pt idx="54529">
                  <c:v>8.4213539999999991</c:v>
                </c:pt>
                <c:pt idx="54530">
                  <c:v>8.4249939999999999</c:v>
                </c:pt>
                <c:pt idx="54531">
                  <c:v>8.4251360000000002</c:v>
                </c:pt>
                <c:pt idx="54532">
                  <c:v>8.4229500000000002</c:v>
                </c:pt>
                <c:pt idx="54533">
                  <c:v>8.4228349999999992</c:v>
                </c:pt>
                <c:pt idx="54534">
                  <c:v>8.4210969999999996</c:v>
                </c:pt>
                <c:pt idx="54535">
                  <c:v>8.4165019999999995</c:v>
                </c:pt>
                <c:pt idx="54536">
                  <c:v>8.4181950000000008</c:v>
                </c:pt>
                <c:pt idx="54537">
                  <c:v>8.422447</c:v>
                </c:pt>
                <c:pt idx="54538">
                  <c:v>8.4199959999999994</c:v>
                </c:pt>
                <c:pt idx="54539">
                  <c:v>8.4203510000000001</c:v>
                </c:pt>
                <c:pt idx="54540">
                  <c:v>8.4214769999999994</c:v>
                </c:pt>
                <c:pt idx="54541">
                  <c:v>8.4153690000000001</c:v>
                </c:pt>
                <c:pt idx="54542">
                  <c:v>8.4191339999999997</c:v>
                </c:pt>
                <c:pt idx="54543">
                  <c:v>8.4264250000000001</c:v>
                </c:pt>
                <c:pt idx="54544">
                  <c:v>8.4179860000000009</c:v>
                </c:pt>
                <c:pt idx="54545">
                  <c:v>8.4097729999999995</c:v>
                </c:pt>
                <c:pt idx="54546">
                  <c:v>8.4158969999999993</c:v>
                </c:pt>
                <c:pt idx="54547">
                  <c:v>8.4216420000000003</c:v>
                </c:pt>
                <c:pt idx="54548">
                  <c:v>8.4177119999999999</c:v>
                </c:pt>
                <c:pt idx="54549">
                  <c:v>8.4231099999999994</c:v>
                </c:pt>
                <c:pt idx="54550">
                  <c:v>8.4342480000000002</c:v>
                </c:pt>
                <c:pt idx="54551">
                  <c:v>8.4306560000000008</c:v>
                </c:pt>
                <c:pt idx="54552">
                  <c:v>8.4269119999999997</c:v>
                </c:pt>
                <c:pt idx="54553">
                  <c:v>8.4297939999999993</c:v>
                </c:pt>
                <c:pt idx="54554">
                  <c:v>8.4264690000000009</c:v>
                </c:pt>
                <c:pt idx="54555">
                  <c:v>8.4241449999999993</c:v>
                </c:pt>
                <c:pt idx="54556">
                  <c:v>8.4353370000000005</c:v>
                </c:pt>
                <c:pt idx="54557">
                  <c:v>8.4368149999999993</c:v>
                </c:pt>
                <c:pt idx="54558">
                  <c:v>8.4237629999999992</c:v>
                </c:pt>
                <c:pt idx="54559">
                  <c:v>8.4266620000000003</c:v>
                </c:pt>
                <c:pt idx="54560">
                  <c:v>8.4342450000000007</c:v>
                </c:pt>
                <c:pt idx="54561">
                  <c:v>8.4272840000000002</c:v>
                </c:pt>
                <c:pt idx="54562">
                  <c:v>8.4190740000000002</c:v>
                </c:pt>
                <c:pt idx="54563">
                  <c:v>8.4244109999999992</c:v>
                </c:pt>
                <c:pt idx="54564">
                  <c:v>8.4272419999999997</c:v>
                </c:pt>
                <c:pt idx="54565">
                  <c:v>8.4204399999999993</c:v>
                </c:pt>
                <c:pt idx="54566">
                  <c:v>8.427975</c:v>
                </c:pt>
                <c:pt idx="54567">
                  <c:v>8.4294539999999998</c:v>
                </c:pt>
                <c:pt idx="54568">
                  <c:v>8.4165899999999993</c:v>
                </c:pt>
                <c:pt idx="54569">
                  <c:v>8.4200350000000004</c:v>
                </c:pt>
                <c:pt idx="54570">
                  <c:v>8.4251149999999999</c:v>
                </c:pt>
                <c:pt idx="54571">
                  <c:v>8.4227799999999995</c:v>
                </c:pt>
                <c:pt idx="54572">
                  <c:v>8.4217739999999992</c:v>
                </c:pt>
                <c:pt idx="54573">
                  <c:v>8.4275819999999992</c:v>
                </c:pt>
                <c:pt idx="54574">
                  <c:v>8.4315350000000002</c:v>
                </c:pt>
                <c:pt idx="54575">
                  <c:v>8.4250600000000002</c:v>
                </c:pt>
                <c:pt idx="54576">
                  <c:v>8.4260330000000003</c:v>
                </c:pt>
                <c:pt idx="54577">
                  <c:v>8.430123</c:v>
                </c:pt>
                <c:pt idx="54578">
                  <c:v>8.4270549999999993</c:v>
                </c:pt>
                <c:pt idx="54579">
                  <c:v>8.4308069999999997</c:v>
                </c:pt>
                <c:pt idx="54580">
                  <c:v>8.4341430000000006</c:v>
                </c:pt>
                <c:pt idx="54581">
                  <c:v>8.4240100000000009</c:v>
                </c:pt>
                <c:pt idx="54582">
                  <c:v>8.4239789999999992</c:v>
                </c:pt>
                <c:pt idx="54583">
                  <c:v>8.4369750000000003</c:v>
                </c:pt>
                <c:pt idx="54584">
                  <c:v>8.4285460000000008</c:v>
                </c:pt>
                <c:pt idx="54585">
                  <c:v>8.4177719999999994</c:v>
                </c:pt>
                <c:pt idx="54586">
                  <c:v>8.4303570000000008</c:v>
                </c:pt>
                <c:pt idx="54587">
                  <c:v>8.4324010000000005</c:v>
                </c:pt>
                <c:pt idx="54588">
                  <c:v>8.4268439999999991</c:v>
                </c:pt>
                <c:pt idx="54589">
                  <c:v>8.433522</c:v>
                </c:pt>
                <c:pt idx="54590">
                  <c:v>8.4342430000000004</c:v>
                </c:pt>
                <c:pt idx="54591">
                  <c:v>8.4274179999999994</c:v>
                </c:pt>
                <c:pt idx="54592">
                  <c:v>8.4263279999999998</c:v>
                </c:pt>
                <c:pt idx="54593">
                  <c:v>8.4276940000000007</c:v>
                </c:pt>
                <c:pt idx="54594">
                  <c:v>8.4257500000000007</c:v>
                </c:pt>
                <c:pt idx="54595">
                  <c:v>8.4300660000000001</c:v>
                </c:pt>
                <c:pt idx="54596">
                  <c:v>8.4390780000000003</c:v>
                </c:pt>
                <c:pt idx="54597">
                  <c:v>8.4393580000000004</c:v>
                </c:pt>
                <c:pt idx="54598">
                  <c:v>8.4343079999999997</c:v>
                </c:pt>
                <c:pt idx="54599">
                  <c:v>8.4338420000000003</c:v>
                </c:pt>
                <c:pt idx="54600">
                  <c:v>8.4369340000000008</c:v>
                </c:pt>
                <c:pt idx="54601">
                  <c:v>8.4353359999999995</c:v>
                </c:pt>
                <c:pt idx="54602">
                  <c:v>8.4330789999999993</c:v>
                </c:pt>
                <c:pt idx="54603">
                  <c:v>8.4356919999999995</c:v>
                </c:pt>
                <c:pt idx="54604">
                  <c:v>8.4337700000000009</c:v>
                </c:pt>
                <c:pt idx="54605">
                  <c:v>8.4322180000000007</c:v>
                </c:pt>
                <c:pt idx="54606">
                  <c:v>8.4351339999999997</c:v>
                </c:pt>
                <c:pt idx="54607">
                  <c:v>8.4305090000000007</c:v>
                </c:pt>
                <c:pt idx="54608">
                  <c:v>8.4239420000000003</c:v>
                </c:pt>
                <c:pt idx="54609">
                  <c:v>8.4285099999999993</c:v>
                </c:pt>
                <c:pt idx="54610">
                  <c:v>8.4366649999999996</c:v>
                </c:pt>
                <c:pt idx="54611">
                  <c:v>8.4322630000000007</c:v>
                </c:pt>
                <c:pt idx="54612">
                  <c:v>8.4299389999999992</c:v>
                </c:pt>
                <c:pt idx="54613">
                  <c:v>8.4410349999999994</c:v>
                </c:pt>
                <c:pt idx="54614">
                  <c:v>8.4431700000000003</c:v>
                </c:pt>
                <c:pt idx="54615">
                  <c:v>8.4343249999999994</c:v>
                </c:pt>
                <c:pt idx="54616">
                  <c:v>8.4313540000000007</c:v>
                </c:pt>
                <c:pt idx="54617">
                  <c:v>8.4331589999999998</c:v>
                </c:pt>
                <c:pt idx="54618">
                  <c:v>8.4310759999999991</c:v>
                </c:pt>
                <c:pt idx="54619">
                  <c:v>8.4306210000000004</c:v>
                </c:pt>
                <c:pt idx="54620">
                  <c:v>8.4362849999999998</c:v>
                </c:pt>
                <c:pt idx="54621">
                  <c:v>8.433878</c:v>
                </c:pt>
                <c:pt idx="54622">
                  <c:v>8.4341039999999996</c:v>
                </c:pt>
                <c:pt idx="54623">
                  <c:v>8.4438169999999992</c:v>
                </c:pt>
                <c:pt idx="54624">
                  <c:v>8.4425179999999997</c:v>
                </c:pt>
                <c:pt idx="54625">
                  <c:v>8.4357600000000001</c:v>
                </c:pt>
                <c:pt idx="54626">
                  <c:v>8.4403810000000004</c:v>
                </c:pt>
                <c:pt idx="54627">
                  <c:v>8.4408530000000006</c:v>
                </c:pt>
                <c:pt idx="54628">
                  <c:v>8.4285200000000007</c:v>
                </c:pt>
                <c:pt idx="54629">
                  <c:v>8.4300250000000005</c:v>
                </c:pt>
                <c:pt idx="54630">
                  <c:v>8.4385510000000004</c:v>
                </c:pt>
                <c:pt idx="54631">
                  <c:v>8.4298680000000008</c:v>
                </c:pt>
                <c:pt idx="54632">
                  <c:v>8.4303989999999995</c:v>
                </c:pt>
                <c:pt idx="54633">
                  <c:v>8.4406119999999998</c:v>
                </c:pt>
                <c:pt idx="54634">
                  <c:v>8.436337</c:v>
                </c:pt>
                <c:pt idx="54635">
                  <c:v>8.4344160000000006</c:v>
                </c:pt>
                <c:pt idx="54636">
                  <c:v>8.441713</c:v>
                </c:pt>
                <c:pt idx="54637">
                  <c:v>8.4426059999999996</c:v>
                </c:pt>
                <c:pt idx="54638">
                  <c:v>8.4378039999999999</c:v>
                </c:pt>
                <c:pt idx="54639">
                  <c:v>8.4400340000000007</c:v>
                </c:pt>
                <c:pt idx="54640">
                  <c:v>8.4436839999999993</c:v>
                </c:pt>
                <c:pt idx="54641">
                  <c:v>8.4415879999999994</c:v>
                </c:pt>
                <c:pt idx="54642">
                  <c:v>8.4400359999999992</c:v>
                </c:pt>
                <c:pt idx="54643">
                  <c:v>8.4406750000000006</c:v>
                </c:pt>
                <c:pt idx="54644">
                  <c:v>8.4370630000000002</c:v>
                </c:pt>
                <c:pt idx="54645">
                  <c:v>8.4320950000000003</c:v>
                </c:pt>
                <c:pt idx="54646">
                  <c:v>8.4396719999999998</c:v>
                </c:pt>
                <c:pt idx="54647">
                  <c:v>8.4457690000000003</c:v>
                </c:pt>
                <c:pt idx="54648">
                  <c:v>8.4352660000000004</c:v>
                </c:pt>
                <c:pt idx="54649">
                  <c:v>8.4355279999999997</c:v>
                </c:pt>
                <c:pt idx="54650">
                  <c:v>8.4412830000000003</c:v>
                </c:pt>
                <c:pt idx="54651">
                  <c:v>8.4347279999999998</c:v>
                </c:pt>
                <c:pt idx="54652">
                  <c:v>8.4373109999999993</c:v>
                </c:pt>
                <c:pt idx="54653">
                  <c:v>8.4464299999999994</c:v>
                </c:pt>
                <c:pt idx="54654">
                  <c:v>8.4442269999999997</c:v>
                </c:pt>
                <c:pt idx="54655">
                  <c:v>8.4382350000000006</c:v>
                </c:pt>
                <c:pt idx="54656">
                  <c:v>8.4427869999999992</c:v>
                </c:pt>
                <c:pt idx="54657">
                  <c:v>8.4446309999999993</c:v>
                </c:pt>
                <c:pt idx="54658">
                  <c:v>8.4366920000000007</c:v>
                </c:pt>
                <c:pt idx="54659">
                  <c:v>8.4401159999999997</c:v>
                </c:pt>
                <c:pt idx="54660">
                  <c:v>8.4460909999999991</c:v>
                </c:pt>
                <c:pt idx="54661">
                  <c:v>8.4408700000000003</c:v>
                </c:pt>
                <c:pt idx="54662">
                  <c:v>8.4413040000000006</c:v>
                </c:pt>
                <c:pt idx="54663">
                  <c:v>8.4466640000000002</c:v>
                </c:pt>
                <c:pt idx="54664">
                  <c:v>8.4432360000000006</c:v>
                </c:pt>
                <c:pt idx="54665">
                  <c:v>8.4366380000000003</c:v>
                </c:pt>
                <c:pt idx="54666">
                  <c:v>8.4429259999999999</c:v>
                </c:pt>
                <c:pt idx="54667">
                  <c:v>8.4495900000000006</c:v>
                </c:pt>
                <c:pt idx="54668">
                  <c:v>8.4441729999999993</c:v>
                </c:pt>
                <c:pt idx="54669">
                  <c:v>8.4464030000000001</c:v>
                </c:pt>
                <c:pt idx="54670">
                  <c:v>8.4516989999999996</c:v>
                </c:pt>
                <c:pt idx="54671">
                  <c:v>8.4435160000000007</c:v>
                </c:pt>
                <c:pt idx="54672">
                  <c:v>8.4392669999999992</c:v>
                </c:pt>
                <c:pt idx="54673">
                  <c:v>8.4450920000000007</c:v>
                </c:pt>
                <c:pt idx="54674">
                  <c:v>8.4425410000000003</c:v>
                </c:pt>
                <c:pt idx="54675">
                  <c:v>8.4383370000000006</c:v>
                </c:pt>
                <c:pt idx="54676">
                  <c:v>8.4447749999999999</c:v>
                </c:pt>
                <c:pt idx="54677">
                  <c:v>8.4441330000000008</c:v>
                </c:pt>
                <c:pt idx="54678">
                  <c:v>8.4376339999999992</c:v>
                </c:pt>
                <c:pt idx="54679">
                  <c:v>8.444115</c:v>
                </c:pt>
                <c:pt idx="54680">
                  <c:v>8.4487500000000004</c:v>
                </c:pt>
                <c:pt idx="54681">
                  <c:v>8.4435929999999999</c:v>
                </c:pt>
                <c:pt idx="54682">
                  <c:v>8.4447960000000002</c:v>
                </c:pt>
                <c:pt idx="54683">
                  <c:v>8.4497199999999992</c:v>
                </c:pt>
                <c:pt idx="54684">
                  <c:v>8.4456199999999999</c:v>
                </c:pt>
                <c:pt idx="54685">
                  <c:v>8.4430800000000001</c:v>
                </c:pt>
                <c:pt idx="54686">
                  <c:v>8.4515539999999998</c:v>
                </c:pt>
                <c:pt idx="54687">
                  <c:v>8.4511880000000001</c:v>
                </c:pt>
                <c:pt idx="54688">
                  <c:v>8.444426</c:v>
                </c:pt>
                <c:pt idx="54689">
                  <c:v>8.4496780000000005</c:v>
                </c:pt>
                <c:pt idx="54690">
                  <c:v>8.4517310000000005</c:v>
                </c:pt>
                <c:pt idx="54691">
                  <c:v>8.4441980000000001</c:v>
                </c:pt>
                <c:pt idx="54692">
                  <c:v>8.4430999999999994</c:v>
                </c:pt>
                <c:pt idx="54693">
                  <c:v>8.4492600000000007</c:v>
                </c:pt>
                <c:pt idx="54694">
                  <c:v>8.4452320000000007</c:v>
                </c:pt>
                <c:pt idx="54695">
                  <c:v>8.4395109999999995</c:v>
                </c:pt>
                <c:pt idx="54696">
                  <c:v>8.4501430000000006</c:v>
                </c:pt>
                <c:pt idx="54697">
                  <c:v>8.454879</c:v>
                </c:pt>
                <c:pt idx="54698">
                  <c:v>8.4503730000000008</c:v>
                </c:pt>
                <c:pt idx="54699">
                  <c:v>8.4538119999999992</c:v>
                </c:pt>
                <c:pt idx="54700">
                  <c:v>8.4554320000000001</c:v>
                </c:pt>
                <c:pt idx="54701">
                  <c:v>8.4485779999999995</c:v>
                </c:pt>
                <c:pt idx="54702">
                  <c:v>8.449503</c:v>
                </c:pt>
                <c:pt idx="54703">
                  <c:v>8.4562650000000001</c:v>
                </c:pt>
                <c:pt idx="54704">
                  <c:v>8.4501259999999991</c:v>
                </c:pt>
                <c:pt idx="54705">
                  <c:v>8.4487489999999994</c:v>
                </c:pt>
                <c:pt idx="54706">
                  <c:v>8.4550269999999994</c:v>
                </c:pt>
                <c:pt idx="54707">
                  <c:v>8.4475929999999995</c:v>
                </c:pt>
                <c:pt idx="54708">
                  <c:v>8.4443389999999994</c:v>
                </c:pt>
                <c:pt idx="54709">
                  <c:v>8.4497250000000008</c:v>
                </c:pt>
                <c:pt idx="54710">
                  <c:v>8.4509080000000001</c:v>
                </c:pt>
                <c:pt idx="54711">
                  <c:v>8.4502740000000003</c:v>
                </c:pt>
                <c:pt idx="54712">
                  <c:v>8.4486840000000001</c:v>
                </c:pt>
                <c:pt idx="54713">
                  <c:v>8.4511439999999993</c:v>
                </c:pt>
                <c:pt idx="54714">
                  <c:v>8.4545940000000002</c:v>
                </c:pt>
                <c:pt idx="54715">
                  <c:v>8.4539159999999995</c:v>
                </c:pt>
                <c:pt idx="54716">
                  <c:v>8.4522449999999996</c:v>
                </c:pt>
                <c:pt idx="54717">
                  <c:v>8.4526210000000006</c:v>
                </c:pt>
                <c:pt idx="54718">
                  <c:v>8.4521169999999994</c:v>
                </c:pt>
                <c:pt idx="54719">
                  <c:v>8.4498529999999992</c:v>
                </c:pt>
                <c:pt idx="54720">
                  <c:v>8.4505049999999997</c:v>
                </c:pt>
                <c:pt idx="54721">
                  <c:v>8.449878</c:v>
                </c:pt>
                <c:pt idx="54722">
                  <c:v>8.4499270000000006</c:v>
                </c:pt>
                <c:pt idx="54723">
                  <c:v>8.4527730000000005</c:v>
                </c:pt>
                <c:pt idx="54724">
                  <c:v>8.4509349999999994</c:v>
                </c:pt>
                <c:pt idx="54725">
                  <c:v>8.4516840000000002</c:v>
                </c:pt>
                <c:pt idx="54726">
                  <c:v>8.4566520000000001</c:v>
                </c:pt>
                <c:pt idx="54727">
                  <c:v>8.4546539999999997</c:v>
                </c:pt>
                <c:pt idx="54728">
                  <c:v>8.4457509999999996</c:v>
                </c:pt>
                <c:pt idx="54729">
                  <c:v>8.4461670000000009</c:v>
                </c:pt>
                <c:pt idx="54730">
                  <c:v>8.4533109999999994</c:v>
                </c:pt>
                <c:pt idx="54731">
                  <c:v>8.4512830000000001</c:v>
                </c:pt>
                <c:pt idx="54732">
                  <c:v>8.456213</c:v>
                </c:pt>
                <c:pt idx="54733">
                  <c:v>8.4606729999999999</c:v>
                </c:pt>
                <c:pt idx="54734">
                  <c:v>8.448404</c:v>
                </c:pt>
                <c:pt idx="54735">
                  <c:v>8.4466649999999994</c:v>
                </c:pt>
                <c:pt idx="54736">
                  <c:v>8.4582999999999995</c:v>
                </c:pt>
                <c:pt idx="54737">
                  <c:v>8.4582870000000003</c:v>
                </c:pt>
                <c:pt idx="54738">
                  <c:v>8.452693</c:v>
                </c:pt>
                <c:pt idx="54739">
                  <c:v>8.4578249999999997</c:v>
                </c:pt>
                <c:pt idx="54740">
                  <c:v>8.4599019999999996</c:v>
                </c:pt>
                <c:pt idx="54741">
                  <c:v>8.4559490000000004</c:v>
                </c:pt>
                <c:pt idx="54742">
                  <c:v>8.4615690000000008</c:v>
                </c:pt>
                <c:pt idx="54743">
                  <c:v>8.4632330000000007</c:v>
                </c:pt>
                <c:pt idx="54744">
                  <c:v>8.4613359999999993</c:v>
                </c:pt>
                <c:pt idx="54745">
                  <c:v>8.4634830000000001</c:v>
                </c:pt>
                <c:pt idx="54746">
                  <c:v>8.4620979999999992</c:v>
                </c:pt>
                <c:pt idx="54747">
                  <c:v>8.4569890000000001</c:v>
                </c:pt>
                <c:pt idx="54748">
                  <c:v>8.4544049999999995</c:v>
                </c:pt>
                <c:pt idx="54749">
                  <c:v>8.460051</c:v>
                </c:pt>
                <c:pt idx="54750">
                  <c:v>8.4599480000000007</c:v>
                </c:pt>
                <c:pt idx="54751">
                  <c:v>8.4539290000000005</c:v>
                </c:pt>
                <c:pt idx="54752">
                  <c:v>8.4597079999999991</c:v>
                </c:pt>
                <c:pt idx="54753">
                  <c:v>8.4591460000000005</c:v>
                </c:pt>
                <c:pt idx="54754">
                  <c:v>8.4502539999999993</c:v>
                </c:pt>
                <c:pt idx="54755">
                  <c:v>8.4524500000000007</c:v>
                </c:pt>
                <c:pt idx="54756">
                  <c:v>8.4597859999999994</c:v>
                </c:pt>
                <c:pt idx="54757">
                  <c:v>8.4606739999999991</c:v>
                </c:pt>
                <c:pt idx="54758">
                  <c:v>8.4602079999999997</c:v>
                </c:pt>
                <c:pt idx="54759">
                  <c:v>8.4631399999999992</c:v>
                </c:pt>
                <c:pt idx="54760">
                  <c:v>8.4583080000000006</c:v>
                </c:pt>
                <c:pt idx="54761">
                  <c:v>8.4551540000000003</c:v>
                </c:pt>
                <c:pt idx="54762">
                  <c:v>8.4637130000000003</c:v>
                </c:pt>
                <c:pt idx="54763">
                  <c:v>8.4648210000000006</c:v>
                </c:pt>
                <c:pt idx="54764">
                  <c:v>8.4558020000000003</c:v>
                </c:pt>
                <c:pt idx="54765">
                  <c:v>8.4544110000000003</c:v>
                </c:pt>
                <c:pt idx="54766">
                  <c:v>8.46007</c:v>
                </c:pt>
                <c:pt idx="54767">
                  <c:v>8.4597060000000006</c:v>
                </c:pt>
                <c:pt idx="54768">
                  <c:v>8.4600200000000001</c:v>
                </c:pt>
                <c:pt idx="54769">
                  <c:v>8.4642330000000001</c:v>
                </c:pt>
                <c:pt idx="54770">
                  <c:v>8.4575530000000008</c:v>
                </c:pt>
                <c:pt idx="54771">
                  <c:v>8.4496520000000004</c:v>
                </c:pt>
                <c:pt idx="54772">
                  <c:v>8.4549979999999998</c:v>
                </c:pt>
                <c:pt idx="54773">
                  <c:v>8.4620909999999991</c:v>
                </c:pt>
                <c:pt idx="54774">
                  <c:v>8.4613809999999994</c:v>
                </c:pt>
                <c:pt idx="54775">
                  <c:v>8.461131</c:v>
                </c:pt>
                <c:pt idx="54776">
                  <c:v>8.4615340000000003</c:v>
                </c:pt>
                <c:pt idx="54777">
                  <c:v>8.4535160000000005</c:v>
                </c:pt>
                <c:pt idx="54778">
                  <c:v>8.450996</c:v>
                </c:pt>
                <c:pt idx="54779">
                  <c:v>8.4594860000000001</c:v>
                </c:pt>
                <c:pt idx="54780">
                  <c:v>8.4616640000000007</c:v>
                </c:pt>
                <c:pt idx="54781">
                  <c:v>8.4635800000000003</c:v>
                </c:pt>
                <c:pt idx="54782">
                  <c:v>8.4668539999999997</c:v>
                </c:pt>
                <c:pt idx="54783">
                  <c:v>8.4657269999999993</c:v>
                </c:pt>
                <c:pt idx="54784">
                  <c:v>8.4658490000000004</c:v>
                </c:pt>
                <c:pt idx="54785">
                  <c:v>8.4670280000000009</c:v>
                </c:pt>
                <c:pt idx="54786">
                  <c:v>8.4676340000000003</c:v>
                </c:pt>
                <c:pt idx="54787">
                  <c:v>8.4609989999999993</c:v>
                </c:pt>
                <c:pt idx="54788">
                  <c:v>8.4596769999999992</c:v>
                </c:pt>
                <c:pt idx="54789">
                  <c:v>8.4679450000000003</c:v>
                </c:pt>
                <c:pt idx="54790">
                  <c:v>8.4617799999999992</c:v>
                </c:pt>
                <c:pt idx="54791">
                  <c:v>8.4553840000000005</c:v>
                </c:pt>
                <c:pt idx="54792">
                  <c:v>8.4645670000000006</c:v>
                </c:pt>
                <c:pt idx="54793">
                  <c:v>8.4686629999999994</c:v>
                </c:pt>
                <c:pt idx="54794">
                  <c:v>8.4589499999999997</c:v>
                </c:pt>
                <c:pt idx="54795">
                  <c:v>8.4591689999999993</c:v>
                </c:pt>
                <c:pt idx="54796">
                  <c:v>8.4717669999999998</c:v>
                </c:pt>
                <c:pt idx="54797">
                  <c:v>8.4688210000000002</c:v>
                </c:pt>
                <c:pt idx="54798">
                  <c:v>8.4620420000000003</c:v>
                </c:pt>
                <c:pt idx="54799">
                  <c:v>8.4655799999999992</c:v>
                </c:pt>
                <c:pt idx="54800">
                  <c:v>8.4655900000000006</c:v>
                </c:pt>
                <c:pt idx="54801">
                  <c:v>8.4631830000000008</c:v>
                </c:pt>
                <c:pt idx="54802">
                  <c:v>8.4648789999999998</c:v>
                </c:pt>
                <c:pt idx="54803">
                  <c:v>8.4674139999999998</c:v>
                </c:pt>
                <c:pt idx="54804">
                  <c:v>8.4633540000000007</c:v>
                </c:pt>
                <c:pt idx="54805">
                  <c:v>8.4623550000000005</c:v>
                </c:pt>
                <c:pt idx="54806">
                  <c:v>8.4682549999999992</c:v>
                </c:pt>
                <c:pt idx="54807">
                  <c:v>8.4667449999999995</c:v>
                </c:pt>
                <c:pt idx="54808">
                  <c:v>8.4659929999999992</c:v>
                </c:pt>
                <c:pt idx="54809">
                  <c:v>8.4697019999999998</c:v>
                </c:pt>
                <c:pt idx="54810">
                  <c:v>8.4680219999999995</c:v>
                </c:pt>
                <c:pt idx="54811">
                  <c:v>8.4612719999999992</c:v>
                </c:pt>
                <c:pt idx="54812">
                  <c:v>8.4633800000000008</c:v>
                </c:pt>
                <c:pt idx="54813">
                  <c:v>8.4697739999999992</c:v>
                </c:pt>
                <c:pt idx="54814">
                  <c:v>8.4657</c:v>
                </c:pt>
                <c:pt idx="54815">
                  <c:v>8.4677220000000002</c:v>
                </c:pt>
                <c:pt idx="54816">
                  <c:v>8.4760849999999994</c:v>
                </c:pt>
                <c:pt idx="54817">
                  <c:v>8.4710990000000006</c:v>
                </c:pt>
                <c:pt idx="54818">
                  <c:v>8.4685199999999998</c:v>
                </c:pt>
                <c:pt idx="54819">
                  <c:v>8.4748140000000003</c:v>
                </c:pt>
                <c:pt idx="54820">
                  <c:v>8.4689499999999995</c:v>
                </c:pt>
                <c:pt idx="54821">
                  <c:v>8.4616760000000006</c:v>
                </c:pt>
                <c:pt idx="54822">
                  <c:v>8.4718269999999993</c:v>
                </c:pt>
                <c:pt idx="54823">
                  <c:v>8.4767980000000005</c:v>
                </c:pt>
                <c:pt idx="54824">
                  <c:v>8.4692419999999995</c:v>
                </c:pt>
                <c:pt idx="54825">
                  <c:v>8.4713290000000008</c:v>
                </c:pt>
                <c:pt idx="54826">
                  <c:v>8.4721729999999997</c:v>
                </c:pt>
                <c:pt idx="54827">
                  <c:v>8.4652139999999996</c:v>
                </c:pt>
                <c:pt idx="54828">
                  <c:v>8.4659650000000006</c:v>
                </c:pt>
                <c:pt idx="54829">
                  <c:v>8.4720340000000007</c:v>
                </c:pt>
                <c:pt idx="54830">
                  <c:v>8.4721430000000009</c:v>
                </c:pt>
                <c:pt idx="54831">
                  <c:v>8.4663930000000001</c:v>
                </c:pt>
                <c:pt idx="54832">
                  <c:v>8.4692769999999999</c:v>
                </c:pt>
                <c:pt idx="54833">
                  <c:v>8.4731439999999996</c:v>
                </c:pt>
                <c:pt idx="54834">
                  <c:v>8.4663319999999995</c:v>
                </c:pt>
                <c:pt idx="54835">
                  <c:v>8.4646699999999999</c:v>
                </c:pt>
                <c:pt idx="54836">
                  <c:v>8.4698100000000007</c:v>
                </c:pt>
                <c:pt idx="54837">
                  <c:v>8.4704320000000006</c:v>
                </c:pt>
                <c:pt idx="54838">
                  <c:v>8.4654779999999992</c:v>
                </c:pt>
                <c:pt idx="54839">
                  <c:v>8.4668290000000006</c:v>
                </c:pt>
                <c:pt idx="54840">
                  <c:v>8.4741219999999995</c:v>
                </c:pt>
                <c:pt idx="54841">
                  <c:v>8.4738349999999993</c:v>
                </c:pt>
                <c:pt idx="54842">
                  <c:v>8.4728890000000003</c:v>
                </c:pt>
                <c:pt idx="54843">
                  <c:v>8.4738740000000004</c:v>
                </c:pt>
                <c:pt idx="54844">
                  <c:v>8.4714329999999993</c:v>
                </c:pt>
                <c:pt idx="54845">
                  <c:v>8.472505</c:v>
                </c:pt>
                <c:pt idx="54846">
                  <c:v>8.4779239999999998</c:v>
                </c:pt>
                <c:pt idx="54847">
                  <c:v>8.4772280000000002</c:v>
                </c:pt>
                <c:pt idx="54848">
                  <c:v>8.4740739999999999</c:v>
                </c:pt>
                <c:pt idx="54849">
                  <c:v>8.478529</c:v>
                </c:pt>
                <c:pt idx="54850">
                  <c:v>8.4750689999999995</c:v>
                </c:pt>
                <c:pt idx="54851">
                  <c:v>8.4688850000000002</c:v>
                </c:pt>
                <c:pt idx="54852">
                  <c:v>8.4788840000000008</c:v>
                </c:pt>
                <c:pt idx="54853">
                  <c:v>8.4794119999999999</c:v>
                </c:pt>
                <c:pt idx="54854">
                  <c:v>8.4679490000000008</c:v>
                </c:pt>
                <c:pt idx="54855">
                  <c:v>8.471311</c:v>
                </c:pt>
                <c:pt idx="54856">
                  <c:v>8.4795400000000001</c:v>
                </c:pt>
                <c:pt idx="54857">
                  <c:v>8.4746950000000005</c:v>
                </c:pt>
                <c:pt idx="54858">
                  <c:v>8.4717739999999999</c:v>
                </c:pt>
                <c:pt idx="54859">
                  <c:v>8.4785740000000001</c:v>
                </c:pt>
                <c:pt idx="54860">
                  <c:v>8.4766539999999999</c:v>
                </c:pt>
                <c:pt idx="54861">
                  <c:v>8.470974</c:v>
                </c:pt>
                <c:pt idx="54862">
                  <c:v>8.4742909999999991</c:v>
                </c:pt>
                <c:pt idx="54863">
                  <c:v>8.4730220000000003</c:v>
                </c:pt>
                <c:pt idx="54864">
                  <c:v>8.4693529999999999</c:v>
                </c:pt>
                <c:pt idx="54865">
                  <c:v>8.475581</c:v>
                </c:pt>
                <c:pt idx="54866">
                  <c:v>8.4819370000000003</c:v>
                </c:pt>
                <c:pt idx="54867">
                  <c:v>8.4765829999999998</c:v>
                </c:pt>
                <c:pt idx="54868">
                  <c:v>8.4731000000000005</c:v>
                </c:pt>
                <c:pt idx="54869">
                  <c:v>8.4825759999999999</c:v>
                </c:pt>
                <c:pt idx="54870">
                  <c:v>8.4848219999999994</c:v>
                </c:pt>
                <c:pt idx="54871">
                  <c:v>8.4785029999999999</c:v>
                </c:pt>
                <c:pt idx="54872">
                  <c:v>8.47959</c:v>
                </c:pt>
                <c:pt idx="54873">
                  <c:v>8.4819849999999999</c:v>
                </c:pt>
                <c:pt idx="54874">
                  <c:v>8.4776959999999999</c:v>
                </c:pt>
                <c:pt idx="54875">
                  <c:v>8.4744879999999991</c:v>
                </c:pt>
                <c:pt idx="54876">
                  <c:v>8.477131</c:v>
                </c:pt>
                <c:pt idx="54877">
                  <c:v>8.4726029999999994</c:v>
                </c:pt>
                <c:pt idx="54878">
                  <c:v>8.471622</c:v>
                </c:pt>
                <c:pt idx="54879">
                  <c:v>8.4840219999999995</c:v>
                </c:pt>
                <c:pt idx="54880">
                  <c:v>8.4855339999999995</c:v>
                </c:pt>
                <c:pt idx="54881">
                  <c:v>8.4794959999999993</c:v>
                </c:pt>
                <c:pt idx="54882">
                  <c:v>8.4827899999999996</c:v>
                </c:pt>
                <c:pt idx="54883">
                  <c:v>8.4843919999999997</c:v>
                </c:pt>
                <c:pt idx="54884">
                  <c:v>8.4805589999999995</c:v>
                </c:pt>
                <c:pt idx="54885">
                  <c:v>8.4780580000000008</c:v>
                </c:pt>
                <c:pt idx="54886">
                  <c:v>8.4777210000000007</c:v>
                </c:pt>
                <c:pt idx="54887">
                  <c:v>8.475149</c:v>
                </c:pt>
                <c:pt idx="54888">
                  <c:v>8.4751209999999997</c:v>
                </c:pt>
                <c:pt idx="54889">
                  <c:v>8.4818630000000006</c:v>
                </c:pt>
                <c:pt idx="54890">
                  <c:v>8.4848049999999997</c:v>
                </c:pt>
                <c:pt idx="54891">
                  <c:v>8.4800450000000005</c:v>
                </c:pt>
                <c:pt idx="54892">
                  <c:v>8.4797460000000004</c:v>
                </c:pt>
                <c:pt idx="54893">
                  <c:v>8.4835809999999992</c:v>
                </c:pt>
                <c:pt idx="54894">
                  <c:v>8.4760860000000005</c:v>
                </c:pt>
                <c:pt idx="54895">
                  <c:v>8.4730519999999991</c:v>
                </c:pt>
                <c:pt idx="54896">
                  <c:v>8.4869299999999992</c:v>
                </c:pt>
                <c:pt idx="54897">
                  <c:v>8.4853819999999995</c:v>
                </c:pt>
                <c:pt idx="54898">
                  <c:v>8.4730340000000002</c:v>
                </c:pt>
                <c:pt idx="54899">
                  <c:v>8.4803189999999997</c:v>
                </c:pt>
                <c:pt idx="54900">
                  <c:v>8.4854629999999993</c:v>
                </c:pt>
                <c:pt idx="54901">
                  <c:v>8.4766600000000007</c:v>
                </c:pt>
                <c:pt idx="54902">
                  <c:v>8.4780920000000002</c:v>
                </c:pt>
                <c:pt idx="54903">
                  <c:v>8.4877640000000003</c:v>
                </c:pt>
                <c:pt idx="54904">
                  <c:v>8.4843759999999993</c:v>
                </c:pt>
                <c:pt idx="54905">
                  <c:v>8.4817839999999993</c:v>
                </c:pt>
                <c:pt idx="54906">
                  <c:v>8.4865049999999993</c:v>
                </c:pt>
                <c:pt idx="54907">
                  <c:v>8.4844469999999994</c:v>
                </c:pt>
                <c:pt idx="54908">
                  <c:v>8.4848630000000007</c:v>
                </c:pt>
                <c:pt idx="54909">
                  <c:v>8.486027</c:v>
                </c:pt>
                <c:pt idx="54910">
                  <c:v>8.4805569999999992</c:v>
                </c:pt>
                <c:pt idx="54911">
                  <c:v>8.4800439999999995</c:v>
                </c:pt>
                <c:pt idx="54912">
                  <c:v>8.4844950000000008</c:v>
                </c:pt>
                <c:pt idx="54913">
                  <c:v>8.4843829999999993</c:v>
                </c:pt>
                <c:pt idx="54914">
                  <c:v>8.4787339999999993</c:v>
                </c:pt>
                <c:pt idx="54915">
                  <c:v>8.4814939999999996</c:v>
                </c:pt>
                <c:pt idx="54916">
                  <c:v>8.4882519999999992</c:v>
                </c:pt>
                <c:pt idx="54917">
                  <c:v>8.4837699999999998</c:v>
                </c:pt>
                <c:pt idx="54918">
                  <c:v>8.483727</c:v>
                </c:pt>
                <c:pt idx="54919">
                  <c:v>8.4924520000000001</c:v>
                </c:pt>
                <c:pt idx="54920">
                  <c:v>8.4901879999999998</c:v>
                </c:pt>
                <c:pt idx="54921">
                  <c:v>8.4842840000000006</c:v>
                </c:pt>
                <c:pt idx="54922">
                  <c:v>8.4909239999999997</c:v>
                </c:pt>
                <c:pt idx="54923">
                  <c:v>8.4917649999999991</c:v>
                </c:pt>
                <c:pt idx="54924">
                  <c:v>8.4803870000000003</c:v>
                </c:pt>
                <c:pt idx="54925">
                  <c:v>8.4840660000000003</c:v>
                </c:pt>
                <c:pt idx="54926">
                  <c:v>8.4914070000000006</c:v>
                </c:pt>
                <c:pt idx="54927">
                  <c:v>8.4836980000000004</c:v>
                </c:pt>
                <c:pt idx="54928">
                  <c:v>8.4810400000000001</c:v>
                </c:pt>
                <c:pt idx="54929">
                  <c:v>8.4890600000000003</c:v>
                </c:pt>
                <c:pt idx="54930">
                  <c:v>8.4927019999999995</c:v>
                </c:pt>
                <c:pt idx="54931">
                  <c:v>8.487743</c:v>
                </c:pt>
                <c:pt idx="54932">
                  <c:v>8.4856800000000003</c:v>
                </c:pt>
                <c:pt idx="54933">
                  <c:v>8.4915389999999995</c:v>
                </c:pt>
                <c:pt idx="54934">
                  <c:v>8.4919170000000008</c:v>
                </c:pt>
                <c:pt idx="54935">
                  <c:v>8.4874919999999996</c:v>
                </c:pt>
                <c:pt idx="54936">
                  <c:v>8.4848979999999994</c:v>
                </c:pt>
                <c:pt idx="54937">
                  <c:v>8.4796189999999996</c:v>
                </c:pt>
                <c:pt idx="54938">
                  <c:v>8.4775880000000008</c:v>
                </c:pt>
                <c:pt idx="54939">
                  <c:v>8.4883000000000006</c:v>
                </c:pt>
                <c:pt idx="54940">
                  <c:v>8.4940800000000003</c:v>
                </c:pt>
                <c:pt idx="54941">
                  <c:v>8.4864110000000004</c:v>
                </c:pt>
                <c:pt idx="54942">
                  <c:v>8.4932929999999995</c:v>
                </c:pt>
                <c:pt idx="54943">
                  <c:v>8.5018259999999994</c:v>
                </c:pt>
                <c:pt idx="54944">
                  <c:v>8.4890880000000006</c:v>
                </c:pt>
                <c:pt idx="54945">
                  <c:v>8.4851930000000007</c:v>
                </c:pt>
                <c:pt idx="54946">
                  <c:v>8.4964510000000004</c:v>
                </c:pt>
                <c:pt idx="54947">
                  <c:v>8.4934919999999998</c:v>
                </c:pt>
                <c:pt idx="54948">
                  <c:v>8.4820489999999999</c:v>
                </c:pt>
                <c:pt idx="54949">
                  <c:v>8.4879870000000004</c:v>
                </c:pt>
                <c:pt idx="54950">
                  <c:v>8.4943030000000004</c:v>
                </c:pt>
                <c:pt idx="54951">
                  <c:v>8.4872879999999995</c:v>
                </c:pt>
                <c:pt idx="54952">
                  <c:v>8.4882270000000002</c:v>
                </c:pt>
                <c:pt idx="54953">
                  <c:v>8.4962680000000006</c:v>
                </c:pt>
                <c:pt idx="54954">
                  <c:v>8.4967590000000008</c:v>
                </c:pt>
                <c:pt idx="54955">
                  <c:v>8.4931199999999993</c:v>
                </c:pt>
                <c:pt idx="54956">
                  <c:v>8.4950320000000001</c:v>
                </c:pt>
                <c:pt idx="54957">
                  <c:v>8.4941259999999996</c:v>
                </c:pt>
                <c:pt idx="54958">
                  <c:v>8.4876509999999996</c:v>
                </c:pt>
                <c:pt idx="54959">
                  <c:v>8.4900369999999992</c:v>
                </c:pt>
                <c:pt idx="54960">
                  <c:v>8.4915830000000003</c:v>
                </c:pt>
                <c:pt idx="54961">
                  <c:v>8.4867069999999991</c:v>
                </c:pt>
                <c:pt idx="54962">
                  <c:v>8.4913760000000007</c:v>
                </c:pt>
                <c:pt idx="54963">
                  <c:v>8.4959570000000006</c:v>
                </c:pt>
                <c:pt idx="54964">
                  <c:v>8.4881180000000001</c:v>
                </c:pt>
                <c:pt idx="54965">
                  <c:v>8.4867460000000001</c:v>
                </c:pt>
                <c:pt idx="54966">
                  <c:v>8.497833</c:v>
                </c:pt>
                <c:pt idx="54967">
                  <c:v>8.4940420000000003</c:v>
                </c:pt>
                <c:pt idx="54968">
                  <c:v>8.4848110000000005</c:v>
                </c:pt>
                <c:pt idx="54969">
                  <c:v>8.4960240000000002</c:v>
                </c:pt>
                <c:pt idx="54970">
                  <c:v>8.4969079999999995</c:v>
                </c:pt>
                <c:pt idx="54971">
                  <c:v>8.4854710000000004</c:v>
                </c:pt>
                <c:pt idx="54972">
                  <c:v>8.4938549999999999</c:v>
                </c:pt>
                <c:pt idx="54973">
                  <c:v>8.4993879999999997</c:v>
                </c:pt>
                <c:pt idx="54974">
                  <c:v>8.4902490000000004</c:v>
                </c:pt>
                <c:pt idx="54975">
                  <c:v>8.4926999999999992</c:v>
                </c:pt>
                <c:pt idx="54976">
                  <c:v>8.5019819999999999</c:v>
                </c:pt>
                <c:pt idx="54977">
                  <c:v>8.4972779999999997</c:v>
                </c:pt>
                <c:pt idx="54978">
                  <c:v>8.4922699999999995</c:v>
                </c:pt>
                <c:pt idx="54979">
                  <c:v>8.4973209999999995</c:v>
                </c:pt>
                <c:pt idx="54980">
                  <c:v>8.4959539999999993</c:v>
                </c:pt>
                <c:pt idx="54981">
                  <c:v>8.4909979999999994</c:v>
                </c:pt>
                <c:pt idx="54982">
                  <c:v>8.4965869999999999</c:v>
                </c:pt>
                <c:pt idx="54983">
                  <c:v>8.5028170000000003</c:v>
                </c:pt>
                <c:pt idx="54984">
                  <c:v>8.4937470000000008</c:v>
                </c:pt>
                <c:pt idx="54985">
                  <c:v>8.4848389999999991</c:v>
                </c:pt>
                <c:pt idx="54986">
                  <c:v>8.4936019999999992</c:v>
                </c:pt>
                <c:pt idx="54987">
                  <c:v>8.4966080000000002</c:v>
                </c:pt>
                <c:pt idx="54988">
                  <c:v>8.4933359999999993</c:v>
                </c:pt>
                <c:pt idx="54989">
                  <c:v>8.5047409999999992</c:v>
                </c:pt>
                <c:pt idx="54990">
                  <c:v>8.5084210000000002</c:v>
                </c:pt>
                <c:pt idx="54991">
                  <c:v>8.4975090000000009</c:v>
                </c:pt>
                <c:pt idx="54992">
                  <c:v>8.4972849999999998</c:v>
                </c:pt>
                <c:pt idx="54993">
                  <c:v>8.5050989999999995</c:v>
                </c:pt>
                <c:pt idx="54994">
                  <c:v>8.4997150000000001</c:v>
                </c:pt>
                <c:pt idx="54995">
                  <c:v>8.4951469999999993</c:v>
                </c:pt>
                <c:pt idx="54996">
                  <c:v>8.5042860000000005</c:v>
                </c:pt>
                <c:pt idx="54997">
                  <c:v>8.5023549999999997</c:v>
                </c:pt>
                <c:pt idx="54998">
                  <c:v>8.4955200000000008</c:v>
                </c:pt>
                <c:pt idx="54999">
                  <c:v>8.5012059999999998</c:v>
                </c:pt>
                <c:pt idx="55000">
                  <c:v>8.5049569999999992</c:v>
                </c:pt>
                <c:pt idx="55001">
                  <c:v>8.5007739999999998</c:v>
                </c:pt>
                <c:pt idx="55002">
                  <c:v>8.4968629999999994</c:v>
                </c:pt>
                <c:pt idx="55003">
                  <c:v>8.4992979999999996</c:v>
                </c:pt>
                <c:pt idx="55004">
                  <c:v>8.4999640000000003</c:v>
                </c:pt>
                <c:pt idx="55005">
                  <c:v>8.4974229999999995</c:v>
                </c:pt>
                <c:pt idx="55006">
                  <c:v>8.5007819999999992</c:v>
                </c:pt>
                <c:pt idx="55007">
                  <c:v>8.4983129999999996</c:v>
                </c:pt>
                <c:pt idx="55008">
                  <c:v>8.4932619999999996</c:v>
                </c:pt>
                <c:pt idx="55009">
                  <c:v>8.4996340000000004</c:v>
                </c:pt>
                <c:pt idx="55010">
                  <c:v>8.5029959999999996</c:v>
                </c:pt>
                <c:pt idx="55011">
                  <c:v>8.4973019999999995</c:v>
                </c:pt>
                <c:pt idx="55012">
                  <c:v>8.4985890000000008</c:v>
                </c:pt>
                <c:pt idx="55013">
                  <c:v>8.5058190000000007</c:v>
                </c:pt>
                <c:pt idx="55014">
                  <c:v>8.5044439999999994</c:v>
                </c:pt>
                <c:pt idx="55015">
                  <c:v>8.5044609999999992</c:v>
                </c:pt>
                <c:pt idx="55016">
                  <c:v>8.5061239999999998</c:v>
                </c:pt>
                <c:pt idx="55017">
                  <c:v>8.4991730000000008</c:v>
                </c:pt>
                <c:pt idx="55018">
                  <c:v>8.4973799999999997</c:v>
                </c:pt>
                <c:pt idx="55019">
                  <c:v>8.5008289999999995</c:v>
                </c:pt>
                <c:pt idx="55020">
                  <c:v>8.4974170000000004</c:v>
                </c:pt>
                <c:pt idx="55021">
                  <c:v>8.4919340000000005</c:v>
                </c:pt>
                <c:pt idx="55022">
                  <c:v>8.4968109999999992</c:v>
                </c:pt>
                <c:pt idx="55023">
                  <c:v>8.504448</c:v>
                </c:pt>
                <c:pt idx="55024">
                  <c:v>8.5012100000000004</c:v>
                </c:pt>
                <c:pt idx="55025">
                  <c:v>8.4997589999999992</c:v>
                </c:pt>
                <c:pt idx="55026">
                  <c:v>8.5025010000000005</c:v>
                </c:pt>
                <c:pt idx="55027">
                  <c:v>8.5007590000000004</c:v>
                </c:pt>
                <c:pt idx="55028">
                  <c:v>8.5018460000000005</c:v>
                </c:pt>
                <c:pt idx="55029">
                  <c:v>8.5042600000000004</c:v>
                </c:pt>
                <c:pt idx="55030">
                  <c:v>8.5021240000000002</c:v>
                </c:pt>
                <c:pt idx="55031">
                  <c:v>8.5009560000000004</c:v>
                </c:pt>
                <c:pt idx="55032">
                  <c:v>8.5053079999999994</c:v>
                </c:pt>
                <c:pt idx="55033">
                  <c:v>8.5052350000000008</c:v>
                </c:pt>
                <c:pt idx="55034">
                  <c:v>8.4997699999999998</c:v>
                </c:pt>
                <c:pt idx="55035">
                  <c:v>8.5031250000000007</c:v>
                </c:pt>
                <c:pt idx="55036">
                  <c:v>8.5061180000000007</c:v>
                </c:pt>
                <c:pt idx="55037">
                  <c:v>8.5019010000000002</c:v>
                </c:pt>
                <c:pt idx="55038">
                  <c:v>8.5057410000000004</c:v>
                </c:pt>
                <c:pt idx="55039">
                  <c:v>8.5130739999999996</c:v>
                </c:pt>
                <c:pt idx="55040">
                  <c:v>8.5121529999999996</c:v>
                </c:pt>
                <c:pt idx="55041">
                  <c:v>8.5103109999999997</c:v>
                </c:pt>
                <c:pt idx="55042">
                  <c:v>8.5136889999999994</c:v>
                </c:pt>
                <c:pt idx="55043">
                  <c:v>8.5121210000000005</c:v>
                </c:pt>
                <c:pt idx="55044">
                  <c:v>8.502739</c:v>
                </c:pt>
                <c:pt idx="55045">
                  <c:v>8.5026720000000005</c:v>
                </c:pt>
                <c:pt idx="55046">
                  <c:v>8.5088480000000004</c:v>
                </c:pt>
                <c:pt idx="55047">
                  <c:v>8.5040879999999994</c:v>
                </c:pt>
                <c:pt idx="55048">
                  <c:v>8.4989450000000009</c:v>
                </c:pt>
                <c:pt idx="55049">
                  <c:v>8.5069619999999997</c:v>
                </c:pt>
                <c:pt idx="55050">
                  <c:v>8.5080010000000001</c:v>
                </c:pt>
                <c:pt idx="55051">
                  <c:v>8.4994460000000007</c:v>
                </c:pt>
                <c:pt idx="55052">
                  <c:v>8.5059090000000008</c:v>
                </c:pt>
                <c:pt idx="55053">
                  <c:v>8.5142399999999991</c:v>
                </c:pt>
                <c:pt idx="55054">
                  <c:v>8.5090170000000001</c:v>
                </c:pt>
                <c:pt idx="55055">
                  <c:v>8.5066729999999993</c:v>
                </c:pt>
                <c:pt idx="55056">
                  <c:v>8.5104839999999999</c:v>
                </c:pt>
                <c:pt idx="55057">
                  <c:v>8.5097620000000003</c:v>
                </c:pt>
                <c:pt idx="55058">
                  <c:v>8.5078060000000004</c:v>
                </c:pt>
                <c:pt idx="55059">
                  <c:v>8.5156089999999995</c:v>
                </c:pt>
                <c:pt idx="55060">
                  <c:v>8.5153979999999994</c:v>
                </c:pt>
                <c:pt idx="55061">
                  <c:v>8.5046099999999996</c:v>
                </c:pt>
                <c:pt idx="55062">
                  <c:v>8.5133139999999994</c:v>
                </c:pt>
                <c:pt idx="55063">
                  <c:v>8.520365</c:v>
                </c:pt>
                <c:pt idx="55064">
                  <c:v>8.5072109999999999</c:v>
                </c:pt>
                <c:pt idx="55065">
                  <c:v>8.5052050000000001</c:v>
                </c:pt>
                <c:pt idx="55066">
                  <c:v>8.5141249999999999</c:v>
                </c:pt>
                <c:pt idx="55067">
                  <c:v>8.5085770000000007</c:v>
                </c:pt>
                <c:pt idx="55068">
                  <c:v>8.5028799999999993</c:v>
                </c:pt>
                <c:pt idx="55069">
                  <c:v>8.5109060000000003</c:v>
                </c:pt>
                <c:pt idx="55070">
                  <c:v>8.5090229999999991</c:v>
                </c:pt>
                <c:pt idx="55071">
                  <c:v>8.5046379999999999</c:v>
                </c:pt>
                <c:pt idx="55072">
                  <c:v>8.5123060000000006</c:v>
                </c:pt>
                <c:pt idx="55073">
                  <c:v>8.5102600000000006</c:v>
                </c:pt>
                <c:pt idx="55074">
                  <c:v>8.5038370000000008</c:v>
                </c:pt>
                <c:pt idx="55075">
                  <c:v>8.5092370000000006</c:v>
                </c:pt>
                <c:pt idx="55076">
                  <c:v>8.5160549999999997</c:v>
                </c:pt>
                <c:pt idx="55077">
                  <c:v>8.5144249999999992</c:v>
                </c:pt>
                <c:pt idx="55078">
                  <c:v>8.5118550000000006</c:v>
                </c:pt>
                <c:pt idx="55079">
                  <c:v>8.5141489999999997</c:v>
                </c:pt>
                <c:pt idx="55080">
                  <c:v>8.5128500000000003</c:v>
                </c:pt>
                <c:pt idx="55081">
                  <c:v>8.5120100000000001</c:v>
                </c:pt>
                <c:pt idx="55082">
                  <c:v>8.5139340000000008</c:v>
                </c:pt>
                <c:pt idx="55083">
                  <c:v>8.5087089999999996</c:v>
                </c:pt>
                <c:pt idx="55084">
                  <c:v>8.499682</c:v>
                </c:pt>
                <c:pt idx="55085">
                  <c:v>8.5020310000000006</c:v>
                </c:pt>
                <c:pt idx="55086">
                  <c:v>8.5111910000000002</c:v>
                </c:pt>
                <c:pt idx="55087">
                  <c:v>8.5096229999999995</c:v>
                </c:pt>
                <c:pt idx="55088">
                  <c:v>8.5112330000000007</c:v>
                </c:pt>
                <c:pt idx="55089">
                  <c:v>8.5204439999999995</c:v>
                </c:pt>
                <c:pt idx="55090">
                  <c:v>8.5154250000000005</c:v>
                </c:pt>
                <c:pt idx="55091">
                  <c:v>8.5124410000000008</c:v>
                </c:pt>
                <c:pt idx="55092">
                  <c:v>8.5199210000000001</c:v>
                </c:pt>
                <c:pt idx="55093">
                  <c:v>8.5201399999999996</c:v>
                </c:pt>
                <c:pt idx="55094">
                  <c:v>8.5158009999999997</c:v>
                </c:pt>
                <c:pt idx="55095">
                  <c:v>8.5171980000000005</c:v>
                </c:pt>
                <c:pt idx="55096">
                  <c:v>8.5200420000000001</c:v>
                </c:pt>
                <c:pt idx="55097">
                  <c:v>8.5131289999999993</c:v>
                </c:pt>
                <c:pt idx="55098">
                  <c:v>8.5125779999999995</c:v>
                </c:pt>
                <c:pt idx="55099">
                  <c:v>8.5226070000000007</c:v>
                </c:pt>
                <c:pt idx="55100">
                  <c:v>8.5210340000000002</c:v>
                </c:pt>
                <c:pt idx="55101">
                  <c:v>8.5176569999999998</c:v>
                </c:pt>
                <c:pt idx="55102">
                  <c:v>8.5215870000000002</c:v>
                </c:pt>
                <c:pt idx="55103">
                  <c:v>8.5171399999999995</c:v>
                </c:pt>
                <c:pt idx="55104">
                  <c:v>8.5093060000000005</c:v>
                </c:pt>
                <c:pt idx="55105">
                  <c:v>8.5152870000000007</c:v>
                </c:pt>
                <c:pt idx="55106">
                  <c:v>8.5225899999999992</c:v>
                </c:pt>
                <c:pt idx="55107">
                  <c:v>8.5161719999999992</c:v>
                </c:pt>
                <c:pt idx="55108">
                  <c:v>8.5167590000000004</c:v>
                </c:pt>
                <c:pt idx="55109">
                  <c:v>8.5182730000000006</c:v>
                </c:pt>
                <c:pt idx="55110">
                  <c:v>8.5090319999999995</c:v>
                </c:pt>
                <c:pt idx="55111">
                  <c:v>8.5099699999999991</c:v>
                </c:pt>
                <c:pt idx="55112">
                  <c:v>8.5192599999999992</c:v>
                </c:pt>
                <c:pt idx="55113">
                  <c:v>8.5205210000000005</c:v>
                </c:pt>
                <c:pt idx="55114">
                  <c:v>8.5175009999999993</c:v>
                </c:pt>
                <c:pt idx="55115">
                  <c:v>8.5164629999999999</c:v>
                </c:pt>
                <c:pt idx="55116">
                  <c:v>8.5140750000000001</c:v>
                </c:pt>
                <c:pt idx="55117">
                  <c:v>8.5114610000000006</c:v>
                </c:pt>
                <c:pt idx="55118">
                  <c:v>8.5161479999999994</c:v>
                </c:pt>
                <c:pt idx="55119">
                  <c:v>8.5154080000000008</c:v>
                </c:pt>
                <c:pt idx="55120">
                  <c:v>8.511476</c:v>
                </c:pt>
                <c:pt idx="55121">
                  <c:v>8.5152920000000005</c:v>
                </c:pt>
                <c:pt idx="55122">
                  <c:v>8.5179010000000002</c:v>
                </c:pt>
                <c:pt idx="55123">
                  <c:v>8.5184429999999995</c:v>
                </c:pt>
                <c:pt idx="55124">
                  <c:v>8.5180150000000001</c:v>
                </c:pt>
                <c:pt idx="55125">
                  <c:v>8.5256950000000007</c:v>
                </c:pt>
                <c:pt idx="55126">
                  <c:v>8.5281900000000004</c:v>
                </c:pt>
                <c:pt idx="55127">
                  <c:v>8.5169149999999991</c:v>
                </c:pt>
                <c:pt idx="55128">
                  <c:v>8.5177399999999999</c:v>
                </c:pt>
                <c:pt idx="55129">
                  <c:v>8.5217310000000008</c:v>
                </c:pt>
                <c:pt idx="55130">
                  <c:v>8.5178419999999999</c:v>
                </c:pt>
                <c:pt idx="55131">
                  <c:v>8.5181109999999993</c:v>
                </c:pt>
                <c:pt idx="55132">
                  <c:v>8.521808</c:v>
                </c:pt>
                <c:pt idx="55133">
                  <c:v>8.5187030000000004</c:v>
                </c:pt>
                <c:pt idx="55134">
                  <c:v>8.5144230000000007</c:v>
                </c:pt>
                <c:pt idx="55135">
                  <c:v>8.5233399999999993</c:v>
                </c:pt>
                <c:pt idx="55136">
                  <c:v>8.5282599999999995</c:v>
                </c:pt>
                <c:pt idx="55137">
                  <c:v>8.5252549999999996</c:v>
                </c:pt>
                <c:pt idx="55138">
                  <c:v>8.5281000000000002</c:v>
                </c:pt>
                <c:pt idx="55139">
                  <c:v>8.5300429999999992</c:v>
                </c:pt>
                <c:pt idx="55140">
                  <c:v>8.5259999999999998</c:v>
                </c:pt>
                <c:pt idx="55141">
                  <c:v>8.5206759999999999</c:v>
                </c:pt>
                <c:pt idx="55142">
                  <c:v>8.523441</c:v>
                </c:pt>
                <c:pt idx="55143">
                  <c:v>8.5219369999999994</c:v>
                </c:pt>
                <c:pt idx="55144">
                  <c:v>8.5177980000000009</c:v>
                </c:pt>
                <c:pt idx="55145">
                  <c:v>8.5291049999999995</c:v>
                </c:pt>
                <c:pt idx="55146">
                  <c:v>8.5291510000000006</c:v>
                </c:pt>
                <c:pt idx="55147">
                  <c:v>8.5156489999999998</c:v>
                </c:pt>
                <c:pt idx="55148">
                  <c:v>8.5191839999999992</c:v>
                </c:pt>
                <c:pt idx="55149">
                  <c:v>8.5263360000000006</c:v>
                </c:pt>
                <c:pt idx="55150">
                  <c:v>8.5209080000000004</c:v>
                </c:pt>
                <c:pt idx="55151">
                  <c:v>8.5163659999999997</c:v>
                </c:pt>
                <c:pt idx="55152">
                  <c:v>8.5231290000000008</c:v>
                </c:pt>
                <c:pt idx="55153">
                  <c:v>8.5234579999999998</c:v>
                </c:pt>
                <c:pt idx="55154">
                  <c:v>8.5180720000000001</c:v>
                </c:pt>
                <c:pt idx="55155">
                  <c:v>8.5228160000000006</c:v>
                </c:pt>
                <c:pt idx="55156">
                  <c:v>8.5239370000000001</c:v>
                </c:pt>
                <c:pt idx="55157">
                  <c:v>8.5228409999999997</c:v>
                </c:pt>
                <c:pt idx="55158">
                  <c:v>8.5305330000000001</c:v>
                </c:pt>
                <c:pt idx="55159">
                  <c:v>8.5318679999999993</c:v>
                </c:pt>
                <c:pt idx="55160">
                  <c:v>8.522983</c:v>
                </c:pt>
                <c:pt idx="55161">
                  <c:v>8.523828</c:v>
                </c:pt>
                <c:pt idx="55162">
                  <c:v>8.5329490000000003</c:v>
                </c:pt>
                <c:pt idx="55163">
                  <c:v>8.5278189999999991</c:v>
                </c:pt>
                <c:pt idx="55164">
                  <c:v>8.5242269999999998</c:v>
                </c:pt>
                <c:pt idx="55165">
                  <c:v>8.5311509999999995</c:v>
                </c:pt>
                <c:pt idx="55166">
                  <c:v>8.5268160000000002</c:v>
                </c:pt>
                <c:pt idx="55167">
                  <c:v>8.5208429999999993</c:v>
                </c:pt>
                <c:pt idx="55168">
                  <c:v>8.5261600000000008</c:v>
                </c:pt>
                <c:pt idx="55169">
                  <c:v>8.5302959999999999</c:v>
                </c:pt>
                <c:pt idx="55170">
                  <c:v>8.5253460000000008</c:v>
                </c:pt>
                <c:pt idx="55171">
                  <c:v>8.5228040000000007</c:v>
                </c:pt>
                <c:pt idx="55172">
                  <c:v>8.5270650000000003</c:v>
                </c:pt>
                <c:pt idx="55173">
                  <c:v>8.5252269999999992</c:v>
                </c:pt>
                <c:pt idx="55174">
                  <c:v>8.5250149999999998</c:v>
                </c:pt>
                <c:pt idx="55175">
                  <c:v>8.5320959999999992</c:v>
                </c:pt>
                <c:pt idx="55176">
                  <c:v>8.5291160000000001</c:v>
                </c:pt>
                <c:pt idx="55177">
                  <c:v>8.5240779999999994</c:v>
                </c:pt>
                <c:pt idx="55178">
                  <c:v>8.5319939999999992</c:v>
                </c:pt>
                <c:pt idx="55179">
                  <c:v>8.5335420000000006</c:v>
                </c:pt>
                <c:pt idx="55180">
                  <c:v>8.5232480000000006</c:v>
                </c:pt>
                <c:pt idx="55181">
                  <c:v>8.5303830000000005</c:v>
                </c:pt>
                <c:pt idx="55182">
                  <c:v>8.537445</c:v>
                </c:pt>
                <c:pt idx="55183">
                  <c:v>8.5210849999999994</c:v>
                </c:pt>
                <c:pt idx="55184">
                  <c:v>8.5232890000000001</c:v>
                </c:pt>
                <c:pt idx="55185">
                  <c:v>8.5391659999999998</c:v>
                </c:pt>
                <c:pt idx="55186">
                  <c:v>8.5310009999999998</c:v>
                </c:pt>
                <c:pt idx="55187">
                  <c:v>8.5254329999999996</c:v>
                </c:pt>
                <c:pt idx="55188">
                  <c:v>8.5336739999999995</c:v>
                </c:pt>
                <c:pt idx="55189">
                  <c:v>8.5318509999999996</c:v>
                </c:pt>
                <c:pt idx="55190">
                  <c:v>8.5262279999999997</c:v>
                </c:pt>
                <c:pt idx="55191">
                  <c:v>8.5292809999999992</c:v>
                </c:pt>
                <c:pt idx="55192">
                  <c:v>8.5293779999999995</c:v>
                </c:pt>
                <c:pt idx="55193">
                  <c:v>8.5248209999999993</c:v>
                </c:pt>
                <c:pt idx="55194">
                  <c:v>8.5270689999999991</c:v>
                </c:pt>
                <c:pt idx="55195">
                  <c:v>8.5288810000000002</c:v>
                </c:pt>
                <c:pt idx="55196">
                  <c:v>8.5274380000000001</c:v>
                </c:pt>
                <c:pt idx="55197">
                  <c:v>8.5330929999999992</c:v>
                </c:pt>
                <c:pt idx="55198">
                  <c:v>8.5413599999999992</c:v>
                </c:pt>
                <c:pt idx="55199">
                  <c:v>8.5405169999999995</c:v>
                </c:pt>
                <c:pt idx="55200">
                  <c:v>8.5373230000000007</c:v>
                </c:pt>
                <c:pt idx="55201">
                  <c:v>8.5410690000000002</c:v>
                </c:pt>
                <c:pt idx="55202">
                  <c:v>8.5371849999999991</c:v>
                </c:pt>
                <c:pt idx="55203">
                  <c:v>8.5298200000000008</c:v>
                </c:pt>
                <c:pt idx="55204">
                  <c:v>8.5373870000000007</c:v>
                </c:pt>
                <c:pt idx="55205">
                  <c:v>8.5427110000000006</c:v>
                </c:pt>
                <c:pt idx="55206">
                  <c:v>8.5352829999999997</c:v>
                </c:pt>
                <c:pt idx="55207">
                  <c:v>8.5351529999999993</c:v>
                </c:pt>
                <c:pt idx="55208">
                  <c:v>8.5398099999999992</c:v>
                </c:pt>
                <c:pt idx="55209">
                  <c:v>8.5324270000000002</c:v>
                </c:pt>
                <c:pt idx="55210">
                  <c:v>8.5250909999999998</c:v>
                </c:pt>
                <c:pt idx="55211">
                  <c:v>8.5319230000000008</c:v>
                </c:pt>
                <c:pt idx="55212">
                  <c:v>8.5335979999999996</c:v>
                </c:pt>
                <c:pt idx="55213">
                  <c:v>8.5253040000000002</c:v>
                </c:pt>
                <c:pt idx="55214">
                  <c:v>8.5245479999999993</c:v>
                </c:pt>
                <c:pt idx="55215">
                  <c:v>8.5307560000000002</c:v>
                </c:pt>
                <c:pt idx="55216">
                  <c:v>8.53416</c:v>
                </c:pt>
                <c:pt idx="55217">
                  <c:v>8.5337610000000002</c:v>
                </c:pt>
                <c:pt idx="55218">
                  <c:v>8.5375639999999997</c:v>
                </c:pt>
                <c:pt idx="55219">
                  <c:v>8.540972</c:v>
                </c:pt>
                <c:pt idx="55220">
                  <c:v>8.5347930000000005</c:v>
                </c:pt>
                <c:pt idx="55221">
                  <c:v>8.5350739999999998</c:v>
                </c:pt>
                <c:pt idx="55222">
                  <c:v>8.5382029999999993</c:v>
                </c:pt>
                <c:pt idx="55223">
                  <c:v>8.5304710000000004</c:v>
                </c:pt>
                <c:pt idx="55224">
                  <c:v>8.5275630000000007</c:v>
                </c:pt>
                <c:pt idx="55225">
                  <c:v>8.5328649999999993</c:v>
                </c:pt>
                <c:pt idx="55226">
                  <c:v>8.5327559999999991</c:v>
                </c:pt>
                <c:pt idx="55227">
                  <c:v>8.5343359999999997</c:v>
                </c:pt>
                <c:pt idx="55228">
                  <c:v>8.5449979999999996</c:v>
                </c:pt>
                <c:pt idx="55229">
                  <c:v>8.546659</c:v>
                </c:pt>
                <c:pt idx="55230">
                  <c:v>8.5386109999999995</c:v>
                </c:pt>
                <c:pt idx="55231">
                  <c:v>8.5367750000000004</c:v>
                </c:pt>
                <c:pt idx="55232">
                  <c:v>8.5375949999999996</c:v>
                </c:pt>
                <c:pt idx="55233">
                  <c:v>8.5359370000000006</c:v>
                </c:pt>
                <c:pt idx="55234">
                  <c:v>8.5348659999999992</c:v>
                </c:pt>
                <c:pt idx="55235">
                  <c:v>8.5370629999999998</c:v>
                </c:pt>
                <c:pt idx="55236">
                  <c:v>8.5347849999999994</c:v>
                </c:pt>
                <c:pt idx="55237">
                  <c:v>8.5338630000000002</c:v>
                </c:pt>
                <c:pt idx="55238">
                  <c:v>8.5430829999999993</c:v>
                </c:pt>
                <c:pt idx="55239">
                  <c:v>8.5420010000000008</c:v>
                </c:pt>
                <c:pt idx="55240">
                  <c:v>8.5346080000000004</c:v>
                </c:pt>
                <c:pt idx="55241">
                  <c:v>8.5359970000000001</c:v>
                </c:pt>
                <c:pt idx="55242">
                  <c:v>8.5398049999999994</c:v>
                </c:pt>
                <c:pt idx="55243">
                  <c:v>8.5411800000000007</c:v>
                </c:pt>
                <c:pt idx="55244">
                  <c:v>8.5407309999999992</c:v>
                </c:pt>
                <c:pt idx="55245">
                  <c:v>8.5430919999999997</c:v>
                </c:pt>
                <c:pt idx="55246">
                  <c:v>8.5404719999999994</c:v>
                </c:pt>
                <c:pt idx="55247">
                  <c:v>8.5391069999999996</c:v>
                </c:pt>
                <c:pt idx="55248">
                  <c:v>8.546716</c:v>
                </c:pt>
                <c:pt idx="55249">
                  <c:v>8.5462640000000007</c:v>
                </c:pt>
                <c:pt idx="55250">
                  <c:v>8.5398119999999995</c:v>
                </c:pt>
                <c:pt idx="55251">
                  <c:v>8.5423960000000001</c:v>
                </c:pt>
                <c:pt idx="55252">
                  <c:v>8.5463609999999992</c:v>
                </c:pt>
                <c:pt idx="55253">
                  <c:v>8.5397599999999994</c:v>
                </c:pt>
                <c:pt idx="55254">
                  <c:v>8.536918</c:v>
                </c:pt>
                <c:pt idx="55255">
                  <c:v>8.5463920000000009</c:v>
                </c:pt>
                <c:pt idx="55256">
                  <c:v>8.5455190000000005</c:v>
                </c:pt>
                <c:pt idx="55257">
                  <c:v>8.5382840000000009</c:v>
                </c:pt>
                <c:pt idx="55258">
                  <c:v>8.5401319999999998</c:v>
                </c:pt>
                <c:pt idx="55259">
                  <c:v>8.5382899999999999</c:v>
                </c:pt>
                <c:pt idx="55260">
                  <c:v>8.5352340000000009</c:v>
                </c:pt>
                <c:pt idx="55261">
                  <c:v>8.5386880000000005</c:v>
                </c:pt>
                <c:pt idx="55262">
                  <c:v>8.5413999999999994</c:v>
                </c:pt>
                <c:pt idx="55263">
                  <c:v>8.5376200000000004</c:v>
                </c:pt>
                <c:pt idx="55264">
                  <c:v>8.5401319999999998</c:v>
                </c:pt>
                <c:pt idx="55265">
                  <c:v>8.5488110000000006</c:v>
                </c:pt>
                <c:pt idx="55266">
                  <c:v>8.5434359999999998</c:v>
                </c:pt>
                <c:pt idx="55267">
                  <c:v>8.5408500000000007</c:v>
                </c:pt>
                <c:pt idx="55268">
                  <c:v>8.5480079999999994</c:v>
                </c:pt>
                <c:pt idx="55269">
                  <c:v>8.5447229999999994</c:v>
                </c:pt>
                <c:pt idx="55270">
                  <c:v>8.5399589999999996</c:v>
                </c:pt>
                <c:pt idx="55271">
                  <c:v>8.5466160000000002</c:v>
                </c:pt>
                <c:pt idx="55272">
                  <c:v>8.5466859999999993</c:v>
                </c:pt>
                <c:pt idx="55273">
                  <c:v>8.5349799999999991</c:v>
                </c:pt>
                <c:pt idx="55274">
                  <c:v>8.5384930000000008</c:v>
                </c:pt>
                <c:pt idx="55275">
                  <c:v>8.5450339999999994</c:v>
                </c:pt>
                <c:pt idx="55276">
                  <c:v>8.5377799999999997</c:v>
                </c:pt>
                <c:pt idx="55277">
                  <c:v>8.5417729999999992</c:v>
                </c:pt>
                <c:pt idx="55278">
                  <c:v>8.5511789999999994</c:v>
                </c:pt>
                <c:pt idx="55279">
                  <c:v>8.5453919999999997</c:v>
                </c:pt>
                <c:pt idx="55280">
                  <c:v>8.539218</c:v>
                </c:pt>
                <c:pt idx="55281">
                  <c:v>8.5461080000000003</c:v>
                </c:pt>
                <c:pt idx="55282">
                  <c:v>8.5499430000000007</c:v>
                </c:pt>
                <c:pt idx="55283">
                  <c:v>8.5452030000000008</c:v>
                </c:pt>
                <c:pt idx="55284">
                  <c:v>8.5502330000000004</c:v>
                </c:pt>
                <c:pt idx="55285">
                  <c:v>8.55274</c:v>
                </c:pt>
                <c:pt idx="55286">
                  <c:v>8.54312</c:v>
                </c:pt>
                <c:pt idx="55287">
                  <c:v>8.5407010000000003</c:v>
                </c:pt>
                <c:pt idx="55288">
                  <c:v>8.5506460000000004</c:v>
                </c:pt>
                <c:pt idx="55289">
                  <c:v>8.5528960000000005</c:v>
                </c:pt>
                <c:pt idx="55290">
                  <c:v>8.5424310000000006</c:v>
                </c:pt>
                <c:pt idx="55291">
                  <c:v>8.5456990000000008</c:v>
                </c:pt>
                <c:pt idx="55292">
                  <c:v>8.5533549999999998</c:v>
                </c:pt>
                <c:pt idx="55293">
                  <c:v>8.5497130000000006</c:v>
                </c:pt>
                <c:pt idx="55294">
                  <c:v>8.5500799999999995</c:v>
                </c:pt>
                <c:pt idx="55295">
                  <c:v>8.5481210000000001</c:v>
                </c:pt>
                <c:pt idx="55296">
                  <c:v>8.5411560000000009</c:v>
                </c:pt>
                <c:pt idx="55297">
                  <c:v>8.5437209999999997</c:v>
                </c:pt>
                <c:pt idx="55298">
                  <c:v>8.5514360000000007</c:v>
                </c:pt>
                <c:pt idx="55299">
                  <c:v>8.5473490000000005</c:v>
                </c:pt>
                <c:pt idx="55300">
                  <c:v>8.5410570000000003</c:v>
                </c:pt>
                <c:pt idx="55301">
                  <c:v>8.550459</c:v>
                </c:pt>
                <c:pt idx="55302">
                  <c:v>8.5528080000000006</c:v>
                </c:pt>
                <c:pt idx="55303">
                  <c:v>8.5445530000000005</c:v>
                </c:pt>
                <c:pt idx="55304">
                  <c:v>8.5493930000000002</c:v>
                </c:pt>
                <c:pt idx="55305">
                  <c:v>8.5546009999999999</c:v>
                </c:pt>
                <c:pt idx="55306">
                  <c:v>8.5506849999999996</c:v>
                </c:pt>
                <c:pt idx="55307">
                  <c:v>8.5497809999999994</c:v>
                </c:pt>
                <c:pt idx="55308">
                  <c:v>8.5576989999999995</c:v>
                </c:pt>
                <c:pt idx="55309">
                  <c:v>8.5578679999999991</c:v>
                </c:pt>
                <c:pt idx="55310">
                  <c:v>8.5460180000000001</c:v>
                </c:pt>
                <c:pt idx="55311">
                  <c:v>8.5457450000000001</c:v>
                </c:pt>
                <c:pt idx="55312">
                  <c:v>8.5511300000000006</c:v>
                </c:pt>
                <c:pt idx="55313">
                  <c:v>8.5534160000000004</c:v>
                </c:pt>
                <c:pt idx="55314">
                  <c:v>8.5559150000000006</c:v>
                </c:pt>
                <c:pt idx="55315">
                  <c:v>8.5530089999999994</c:v>
                </c:pt>
                <c:pt idx="55316">
                  <c:v>8.548019</c:v>
                </c:pt>
                <c:pt idx="55317">
                  <c:v>8.5461829999999992</c:v>
                </c:pt>
                <c:pt idx="55318">
                  <c:v>8.5517430000000001</c:v>
                </c:pt>
                <c:pt idx="55319">
                  <c:v>8.5540950000000002</c:v>
                </c:pt>
                <c:pt idx="55320">
                  <c:v>8.5509439999999994</c:v>
                </c:pt>
                <c:pt idx="55321">
                  <c:v>8.5520399999999999</c:v>
                </c:pt>
                <c:pt idx="55322">
                  <c:v>8.5515170000000005</c:v>
                </c:pt>
                <c:pt idx="55323">
                  <c:v>8.5484299999999998</c:v>
                </c:pt>
                <c:pt idx="55324">
                  <c:v>8.5516529999999999</c:v>
                </c:pt>
                <c:pt idx="55325">
                  <c:v>8.555593</c:v>
                </c:pt>
                <c:pt idx="55326">
                  <c:v>8.5494979999999998</c:v>
                </c:pt>
                <c:pt idx="55327">
                  <c:v>8.5473719999999993</c:v>
                </c:pt>
                <c:pt idx="55328">
                  <c:v>8.5553830000000008</c:v>
                </c:pt>
                <c:pt idx="55329">
                  <c:v>8.5523279999999993</c:v>
                </c:pt>
                <c:pt idx="55330">
                  <c:v>8.5502179999999992</c:v>
                </c:pt>
                <c:pt idx="55331">
                  <c:v>8.5631210000000006</c:v>
                </c:pt>
                <c:pt idx="55332">
                  <c:v>8.5652419999999996</c:v>
                </c:pt>
                <c:pt idx="55333">
                  <c:v>8.5563470000000006</c:v>
                </c:pt>
                <c:pt idx="55334">
                  <c:v>8.5537650000000003</c:v>
                </c:pt>
                <c:pt idx="55335">
                  <c:v>8.5564999999999998</c:v>
                </c:pt>
                <c:pt idx="55336">
                  <c:v>8.5569430000000004</c:v>
                </c:pt>
                <c:pt idx="55337">
                  <c:v>8.5532319999999995</c:v>
                </c:pt>
                <c:pt idx="55338">
                  <c:v>8.5513569999999994</c:v>
                </c:pt>
                <c:pt idx="55339">
                  <c:v>8.5494869999999992</c:v>
                </c:pt>
                <c:pt idx="55340">
                  <c:v>8.5515000000000008</c:v>
                </c:pt>
                <c:pt idx="55341">
                  <c:v>8.5598279999999995</c:v>
                </c:pt>
                <c:pt idx="55342">
                  <c:v>8.5603580000000008</c:v>
                </c:pt>
                <c:pt idx="55343">
                  <c:v>8.5548249999999992</c:v>
                </c:pt>
                <c:pt idx="55344">
                  <c:v>8.5582820000000002</c:v>
                </c:pt>
                <c:pt idx="55345">
                  <c:v>8.5618859999999994</c:v>
                </c:pt>
                <c:pt idx="55346">
                  <c:v>8.5554799999999993</c:v>
                </c:pt>
                <c:pt idx="55347">
                  <c:v>8.5561900000000009</c:v>
                </c:pt>
                <c:pt idx="55348">
                  <c:v>8.5629080000000002</c:v>
                </c:pt>
                <c:pt idx="55349">
                  <c:v>8.5557549999999996</c:v>
                </c:pt>
                <c:pt idx="55350">
                  <c:v>8.5528670000000009</c:v>
                </c:pt>
                <c:pt idx="55351">
                  <c:v>8.5593780000000006</c:v>
                </c:pt>
                <c:pt idx="55352">
                  <c:v>8.5575340000000004</c:v>
                </c:pt>
                <c:pt idx="55353">
                  <c:v>8.5560580000000002</c:v>
                </c:pt>
                <c:pt idx="55354">
                  <c:v>8.5614270000000001</c:v>
                </c:pt>
                <c:pt idx="55355">
                  <c:v>8.5595850000000002</c:v>
                </c:pt>
                <c:pt idx="55356">
                  <c:v>8.5529700000000002</c:v>
                </c:pt>
                <c:pt idx="55357">
                  <c:v>8.5585360000000001</c:v>
                </c:pt>
                <c:pt idx="55358">
                  <c:v>8.5629390000000001</c:v>
                </c:pt>
                <c:pt idx="55359">
                  <c:v>8.5549850000000003</c:v>
                </c:pt>
                <c:pt idx="55360">
                  <c:v>8.5522270000000002</c:v>
                </c:pt>
                <c:pt idx="55361">
                  <c:v>8.5547699999999995</c:v>
                </c:pt>
                <c:pt idx="55362">
                  <c:v>8.5548110000000008</c:v>
                </c:pt>
                <c:pt idx="55363">
                  <c:v>8.5535180000000004</c:v>
                </c:pt>
                <c:pt idx="55364">
                  <c:v>8.5544309999999992</c:v>
                </c:pt>
                <c:pt idx="55365">
                  <c:v>8.5571199999999994</c:v>
                </c:pt>
                <c:pt idx="55366">
                  <c:v>8.5595250000000007</c:v>
                </c:pt>
                <c:pt idx="55367">
                  <c:v>8.5654269999999997</c:v>
                </c:pt>
                <c:pt idx="55368">
                  <c:v>8.5656389999999991</c:v>
                </c:pt>
                <c:pt idx="55369">
                  <c:v>8.5589340000000007</c:v>
                </c:pt>
                <c:pt idx="55370">
                  <c:v>8.5596510000000006</c:v>
                </c:pt>
                <c:pt idx="55371">
                  <c:v>8.5651639999999993</c:v>
                </c:pt>
                <c:pt idx="55372">
                  <c:v>8.5644010000000002</c:v>
                </c:pt>
                <c:pt idx="55373">
                  <c:v>8.5606810000000007</c:v>
                </c:pt>
                <c:pt idx="55374">
                  <c:v>8.5627829999999996</c:v>
                </c:pt>
                <c:pt idx="55375">
                  <c:v>8.5652190000000008</c:v>
                </c:pt>
                <c:pt idx="55376">
                  <c:v>8.5652259999999991</c:v>
                </c:pt>
                <c:pt idx="55377">
                  <c:v>8.5677430000000001</c:v>
                </c:pt>
                <c:pt idx="55378">
                  <c:v>8.5651550000000007</c:v>
                </c:pt>
                <c:pt idx="55379">
                  <c:v>8.5609990000000007</c:v>
                </c:pt>
                <c:pt idx="55380">
                  <c:v>8.5616090000000007</c:v>
                </c:pt>
                <c:pt idx="55381">
                  <c:v>8.5626680000000004</c:v>
                </c:pt>
                <c:pt idx="55382">
                  <c:v>8.5596940000000004</c:v>
                </c:pt>
                <c:pt idx="55383">
                  <c:v>8.5584299999999995</c:v>
                </c:pt>
                <c:pt idx="55384">
                  <c:v>8.563974</c:v>
                </c:pt>
                <c:pt idx="55385">
                  <c:v>8.5634029999999992</c:v>
                </c:pt>
                <c:pt idx="55386">
                  <c:v>8.5581960000000006</c:v>
                </c:pt>
                <c:pt idx="55387">
                  <c:v>8.5637530000000002</c:v>
                </c:pt>
                <c:pt idx="55388">
                  <c:v>8.5690120000000007</c:v>
                </c:pt>
                <c:pt idx="55389">
                  <c:v>8.560003</c:v>
                </c:pt>
                <c:pt idx="55390">
                  <c:v>8.5536910000000006</c:v>
                </c:pt>
                <c:pt idx="55391">
                  <c:v>8.5608789999999999</c:v>
                </c:pt>
                <c:pt idx="55392">
                  <c:v>8.5622589999999992</c:v>
                </c:pt>
                <c:pt idx="55393">
                  <c:v>8.5586210000000005</c:v>
                </c:pt>
                <c:pt idx="55394">
                  <c:v>8.5665209999999998</c:v>
                </c:pt>
                <c:pt idx="55395">
                  <c:v>8.5679130000000008</c:v>
                </c:pt>
                <c:pt idx="55396">
                  <c:v>8.5617579999999993</c:v>
                </c:pt>
                <c:pt idx="55397">
                  <c:v>8.5702119999999997</c:v>
                </c:pt>
                <c:pt idx="55398">
                  <c:v>8.5726750000000003</c:v>
                </c:pt>
                <c:pt idx="55399">
                  <c:v>8.5589259999999996</c:v>
                </c:pt>
                <c:pt idx="55400">
                  <c:v>8.5585850000000008</c:v>
                </c:pt>
                <c:pt idx="55401">
                  <c:v>8.5674279999999996</c:v>
                </c:pt>
                <c:pt idx="55402">
                  <c:v>8.5603730000000002</c:v>
                </c:pt>
                <c:pt idx="55403">
                  <c:v>8.5572630000000007</c:v>
                </c:pt>
                <c:pt idx="55404">
                  <c:v>8.5675380000000008</c:v>
                </c:pt>
                <c:pt idx="55405">
                  <c:v>8.5690419999999996</c:v>
                </c:pt>
                <c:pt idx="55406">
                  <c:v>8.5661529999999999</c:v>
                </c:pt>
                <c:pt idx="55407">
                  <c:v>8.5710929999999994</c:v>
                </c:pt>
                <c:pt idx="55408">
                  <c:v>8.5724459999999993</c:v>
                </c:pt>
                <c:pt idx="55409">
                  <c:v>8.5650080000000006</c:v>
                </c:pt>
                <c:pt idx="55410">
                  <c:v>8.5645830000000007</c:v>
                </c:pt>
                <c:pt idx="55411">
                  <c:v>8.5718370000000004</c:v>
                </c:pt>
                <c:pt idx="55412">
                  <c:v>8.5694579999999991</c:v>
                </c:pt>
                <c:pt idx="55413">
                  <c:v>8.5645579999999999</c:v>
                </c:pt>
                <c:pt idx="55414">
                  <c:v>8.5676020000000008</c:v>
                </c:pt>
                <c:pt idx="55415">
                  <c:v>8.568263</c:v>
                </c:pt>
                <c:pt idx="55416">
                  <c:v>8.5676520000000007</c:v>
                </c:pt>
                <c:pt idx="55417">
                  <c:v>8.5702669999999994</c:v>
                </c:pt>
                <c:pt idx="55418">
                  <c:v>8.5689320000000002</c:v>
                </c:pt>
                <c:pt idx="55419">
                  <c:v>8.5640440000000009</c:v>
                </c:pt>
                <c:pt idx="55420">
                  <c:v>8.5668319999999998</c:v>
                </c:pt>
                <c:pt idx="55421">
                  <c:v>8.5757539999999999</c:v>
                </c:pt>
                <c:pt idx="55422">
                  <c:v>8.5726209999999998</c:v>
                </c:pt>
                <c:pt idx="55423">
                  <c:v>8.5658399999999997</c:v>
                </c:pt>
                <c:pt idx="55424">
                  <c:v>8.5691480000000002</c:v>
                </c:pt>
                <c:pt idx="55425">
                  <c:v>8.5713190000000008</c:v>
                </c:pt>
                <c:pt idx="55426">
                  <c:v>8.5667559999999998</c:v>
                </c:pt>
                <c:pt idx="55427">
                  <c:v>8.5681700000000003</c:v>
                </c:pt>
                <c:pt idx="55428">
                  <c:v>8.5729109999999995</c:v>
                </c:pt>
                <c:pt idx="55429">
                  <c:v>8.5669369999999994</c:v>
                </c:pt>
                <c:pt idx="55430">
                  <c:v>8.5655400000000004</c:v>
                </c:pt>
                <c:pt idx="55431">
                  <c:v>8.5736939999999997</c:v>
                </c:pt>
                <c:pt idx="55432">
                  <c:v>8.5736709999999992</c:v>
                </c:pt>
                <c:pt idx="55433">
                  <c:v>8.5719510000000003</c:v>
                </c:pt>
                <c:pt idx="55434">
                  <c:v>8.5751220000000004</c:v>
                </c:pt>
                <c:pt idx="55435">
                  <c:v>8.5728229999999996</c:v>
                </c:pt>
                <c:pt idx="55436">
                  <c:v>8.5697890000000001</c:v>
                </c:pt>
                <c:pt idx="55437">
                  <c:v>8.5742189999999994</c:v>
                </c:pt>
                <c:pt idx="55438">
                  <c:v>8.5729760000000006</c:v>
                </c:pt>
                <c:pt idx="55439">
                  <c:v>8.5653980000000001</c:v>
                </c:pt>
                <c:pt idx="55440">
                  <c:v>8.5720480000000006</c:v>
                </c:pt>
                <c:pt idx="55441">
                  <c:v>8.5775469999999991</c:v>
                </c:pt>
                <c:pt idx="55442">
                  <c:v>8.5676220000000001</c:v>
                </c:pt>
                <c:pt idx="55443">
                  <c:v>8.5670300000000008</c:v>
                </c:pt>
                <c:pt idx="55444">
                  <c:v>8.5759299999999996</c:v>
                </c:pt>
                <c:pt idx="55445">
                  <c:v>8.5735130000000002</c:v>
                </c:pt>
                <c:pt idx="55446">
                  <c:v>8.5670009999999994</c:v>
                </c:pt>
                <c:pt idx="55447">
                  <c:v>8.5719089999999998</c:v>
                </c:pt>
                <c:pt idx="55448">
                  <c:v>8.5733130000000006</c:v>
                </c:pt>
                <c:pt idx="55449">
                  <c:v>8.5637460000000001</c:v>
                </c:pt>
                <c:pt idx="55450">
                  <c:v>8.5707590000000007</c:v>
                </c:pt>
                <c:pt idx="55451">
                  <c:v>8.5814500000000002</c:v>
                </c:pt>
                <c:pt idx="55452">
                  <c:v>8.5739800000000006</c:v>
                </c:pt>
                <c:pt idx="55453">
                  <c:v>8.5724239999999998</c:v>
                </c:pt>
                <c:pt idx="55454">
                  <c:v>8.5811069999999994</c:v>
                </c:pt>
                <c:pt idx="55455">
                  <c:v>8.5809960000000007</c:v>
                </c:pt>
                <c:pt idx="55456">
                  <c:v>8.5789150000000003</c:v>
                </c:pt>
                <c:pt idx="55457">
                  <c:v>8.5830260000000003</c:v>
                </c:pt>
                <c:pt idx="55458">
                  <c:v>8.5790769999999998</c:v>
                </c:pt>
                <c:pt idx="55459">
                  <c:v>8.5751969999999993</c:v>
                </c:pt>
                <c:pt idx="55460">
                  <c:v>8.5825750000000003</c:v>
                </c:pt>
                <c:pt idx="55461">
                  <c:v>8.5820410000000003</c:v>
                </c:pt>
                <c:pt idx="55462">
                  <c:v>8.5744670000000003</c:v>
                </c:pt>
                <c:pt idx="55463">
                  <c:v>8.5731760000000001</c:v>
                </c:pt>
                <c:pt idx="55464">
                  <c:v>8.5761160000000007</c:v>
                </c:pt>
                <c:pt idx="55465">
                  <c:v>8.5758170000000007</c:v>
                </c:pt>
                <c:pt idx="55466">
                  <c:v>8.5713019999999993</c:v>
                </c:pt>
                <c:pt idx="55467">
                  <c:v>8.5772139999999997</c:v>
                </c:pt>
                <c:pt idx="55468">
                  <c:v>8.5847460000000009</c:v>
                </c:pt>
                <c:pt idx="55469">
                  <c:v>8.5801820000000006</c:v>
                </c:pt>
                <c:pt idx="55470">
                  <c:v>8.5756189999999997</c:v>
                </c:pt>
                <c:pt idx="55471">
                  <c:v>8.5733130000000006</c:v>
                </c:pt>
                <c:pt idx="55472">
                  <c:v>8.5703320000000005</c:v>
                </c:pt>
                <c:pt idx="55473">
                  <c:v>8.5700319999999994</c:v>
                </c:pt>
                <c:pt idx="55474">
                  <c:v>8.5755800000000004</c:v>
                </c:pt>
                <c:pt idx="55475">
                  <c:v>8.5760729999999992</c:v>
                </c:pt>
                <c:pt idx="55476">
                  <c:v>8.5710169999999994</c:v>
                </c:pt>
                <c:pt idx="55477">
                  <c:v>8.5751539999999995</c:v>
                </c:pt>
                <c:pt idx="55478">
                  <c:v>8.5789840000000002</c:v>
                </c:pt>
                <c:pt idx="55479">
                  <c:v>8.5761070000000004</c:v>
                </c:pt>
                <c:pt idx="55480">
                  <c:v>8.5794890000000006</c:v>
                </c:pt>
                <c:pt idx="55481">
                  <c:v>8.5826729999999998</c:v>
                </c:pt>
                <c:pt idx="55482">
                  <c:v>8.5792000000000002</c:v>
                </c:pt>
                <c:pt idx="55483">
                  <c:v>8.5788550000000008</c:v>
                </c:pt>
                <c:pt idx="55484">
                  <c:v>8.5833119999999994</c:v>
                </c:pt>
                <c:pt idx="55485">
                  <c:v>8.5800529999999995</c:v>
                </c:pt>
                <c:pt idx="55486">
                  <c:v>8.5771060000000006</c:v>
                </c:pt>
                <c:pt idx="55487">
                  <c:v>8.5807870000000008</c:v>
                </c:pt>
                <c:pt idx="55488">
                  <c:v>8.5745690000000003</c:v>
                </c:pt>
                <c:pt idx="55489">
                  <c:v>8.5729240000000004</c:v>
                </c:pt>
                <c:pt idx="55490">
                  <c:v>8.5836799999999993</c:v>
                </c:pt>
                <c:pt idx="55491">
                  <c:v>8.5853389999999994</c:v>
                </c:pt>
                <c:pt idx="55492">
                  <c:v>8.5809820000000006</c:v>
                </c:pt>
                <c:pt idx="55493">
                  <c:v>8.5820089999999993</c:v>
                </c:pt>
                <c:pt idx="55494">
                  <c:v>8.5846040000000006</c:v>
                </c:pt>
                <c:pt idx="55495">
                  <c:v>8.5811630000000001</c:v>
                </c:pt>
                <c:pt idx="55496">
                  <c:v>8.5810600000000008</c:v>
                </c:pt>
                <c:pt idx="55497">
                  <c:v>8.5832270000000008</c:v>
                </c:pt>
                <c:pt idx="55498">
                  <c:v>8.5836889999999997</c:v>
                </c:pt>
                <c:pt idx="55499">
                  <c:v>8.5857419999999998</c:v>
                </c:pt>
                <c:pt idx="55500">
                  <c:v>8.5816759999999999</c:v>
                </c:pt>
                <c:pt idx="55501">
                  <c:v>8.5786149999999992</c:v>
                </c:pt>
                <c:pt idx="55502">
                  <c:v>8.5802700000000005</c:v>
                </c:pt>
                <c:pt idx="55503">
                  <c:v>8.5848010000000006</c:v>
                </c:pt>
                <c:pt idx="55504">
                  <c:v>8.5877599999999994</c:v>
                </c:pt>
                <c:pt idx="55505">
                  <c:v>8.5768079999999998</c:v>
                </c:pt>
                <c:pt idx="55506">
                  <c:v>8.5747319999999991</c:v>
                </c:pt>
                <c:pt idx="55507">
                  <c:v>8.5861560000000008</c:v>
                </c:pt>
                <c:pt idx="55508">
                  <c:v>8.5824090000000002</c:v>
                </c:pt>
                <c:pt idx="55509">
                  <c:v>8.5795750000000002</c:v>
                </c:pt>
                <c:pt idx="55510">
                  <c:v>8.5879510000000003</c:v>
                </c:pt>
                <c:pt idx="55511">
                  <c:v>8.5849139999999995</c:v>
                </c:pt>
                <c:pt idx="55512">
                  <c:v>8.5792260000000002</c:v>
                </c:pt>
                <c:pt idx="55513">
                  <c:v>8.5860900000000004</c:v>
                </c:pt>
                <c:pt idx="55514">
                  <c:v>8.5896410000000003</c:v>
                </c:pt>
                <c:pt idx="55515">
                  <c:v>8.5810440000000003</c:v>
                </c:pt>
                <c:pt idx="55516">
                  <c:v>8.5839079999999992</c:v>
                </c:pt>
                <c:pt idx="55517">
                  <c:v>8.5906859999999998</c:v>
                </c:pt>
                <c:pt idx="55518">
                  <c:v>8.5817370000000004</c:v>
                </c:pt>
                <c:pt idx="55519">
                  <c:v>8.5792859999999997</c:v>
                </c:pt>
                <c:pt idx="55520">
                  <c:v>8.5885590000000001</c:v>
                </c:pt>
                <c:pt idx="55521">
                  <c:v>8.5869040000000005</c:v>
                </c:pt>
                <c:pt idx="55522">
                  <c:v>8.5808099999999996</c:v>
                </c:pt>
                <c:pt idx="55523">
                  <c:v>8.5881559999999997</c:v>
                </c:pt>
                <c:pt idx="55524">
                  <c:v>8.5911139999999993</c:v>
                </c:pt>
                <c:pt idx="55525">
                  <c:v>8.5827869999999997</c:v>
                </c:pt>
                <c:pt idx="55526">
                  <c:v>8.5817309999999996</c:v>
                </c:pt>
                <c:pt idx="55527">
                  <c:v>8.584028</c:v>
                </c:pt>
                <c:pt idx="55528">
                  <c:v>8.5845260000000003</c:v>
                </c:pt>
                <c:pt idx="55529">
                  <c:v>8.5882389999999997</c:v>
                </c:pt>
                <c:pt idx="55530">
                  <c:v>8.5932230000000001</c:v>
                </c:pt>
                <c:pt idx="55531">
                  <c:v>8.5881559999999997</c:v>
                </c:pt>
                <c:pt idx="55532">
                  <c:v>8.5818820000000002</c:v>
                </c:pt>
                <c:pt idx="55533">
                  <c:v>8.5884879999999999</c:v>
                </c:pt>
                <c:pt idx="55534">
                  <c:v>8.5902010000000004</c:v>
                </c:pt>
                <c:pt idx="55535">
                  <c:v>8.5850159999999995</c:v>
                </c:pt>
                <c:pt idx="55536">
                  <c:v>8.5885309999999997</c:v>
                </c:pt>
                <c:pt idx="55537">
                  <c:v>8.5916180000000004</c:v>
                </c:pt>
                <c:pt idx="55538">
                  <c:v>8.5898289999999999</c:v>
                </c:pt>
                <c:pt idx="55539">
                  <c:v>8.5916149999999991</c:v>
                </c:pt>
                <c:pt idx="55540">
                  <c:v>8.594659</c:v>
                </c:pt>
                <c:pt idx="55541">
                  <c:v>8.5932080000000006</c:v>
                </c:pt>
                <c:pt idx="55542">
                  <c:v>8.5913599999999999</c:v>
                </c:pt>
                <c:pt idx="55543">
                  <c:v>8.5927900000000008</c:v>
                </c:pt>
                <c:pt idx="55544">
                  <c:v>8.5891640000000002</c:v>
                </c:pt>
                <c:pt idx="55545">
                  <c:v>8.5841820000000002</c:v>
                </c:pt>
                <c:pt idx="55546">
                  <c:v>8.5860699999999994</c:v>
                </c:pt>
                <c:pt idx="55547">
                  <c:v>8.5888589999999994</c:v>
                </c:pt>
                <c:pt idx="55548">
                  <c:v>8.5868769999999994</c:v>
                </c:pt>
                <c:pt idx="55549">
                  <c:v>8.5822690000000001</c:v>
                </c:pt>
                <c:pt idx="55550">
                  <c:v>8.5846219999999995</c:v>
                </c:pt>
                <c:pt idx="55551">
                  <c:v>8.5874299999999995</c:v>
                </c:pt>
                <c:pt idx="55552">
                  <c:v>8.5914059999999992</c:v>
                </c:pt>
                <c:pt idx="55553">
                  <c:v>8.6029630000000008</c:v>
                </c:pt>
                <c:pt idx="55554">
                  <c:v>8.6013909999999996</c:v>
                </c:pt>
                <c:pt idx="55555">
                  <c:v>8.5916730000000001</c:v>
                </c:pt>
                <c:pt idx="55556">
                  <c:v>8.5954870000000003</c:v>
                </c:pt>
                <c:pt idx="55557">
                  <c:v>8.6006509999999992</c:v>
                </c:pt>
                <c:pt idx="55558">
                  <c:v>8.592587</c:v>
                </c:pt>
                <c:pt idx="55559">
                  <c:v>8.590192</c:v>
                </c:pt>
                <c:pt idx="55560">
                  <c:v>8.5993220000000008</c:v>
                </c:pt>
                <c:pt idx="55561">
                  <c:v>8.6004780000000007</c:v>
                </c:pt>
                <c:pt idx="55562">
                  <c:v>8.5980329999999991</c:v>
                </c:pt>
                <c:pt idx="55563">
                  <c:v>8.5956829999999993</c:v>
                </c:pt>
                <c:pt idx="55564">
                  <c:v>8.5888460000000002</c:v>
                </c:pt>
                <c:pt idx="55565">
                  <c:v>8.5874880000000005</c:v>
                </c:pt>
                <c:pt idx="55566">
                  <c:v>8.5899359999999998</c:v>
                </c:pt>
                <c:pt idx="55567">
                  <c:v>8.5895139999999994</c:v>
                </c:pt>
                <c:pt idx="55568">
                  <c:v>8.5881310000000006</c:v>
                </c:pt>
                <c:pt idx="55569">
                  <c:v>8.5904249999999998</c:v>
                </c:pt>
                <c:pt idx="55570">
                  <c:v>8.5909099999999992</c:v>
                </c:pt>
                <c:pt idx="55571">
                  <c:v>8.5868029999999997</c:v>
                </c:pt>
                <c:pt idx="55572">
                  <c:v>8.5937649999999994</c:v>
                </c:pt>
                <c:pt idx="55573">
                  <c:v>8.5957740000000005</c:v>
                </c:pt>
                <c:pt idx="55574">
                  <c:v>8.5848490000000002</c:v>
                </c:pt>
                <c:pt idx="55575">
                  <c:v>8.5869509999999991</c:v>
                </c:pt>
                <c:pt idx="55576">
                  <c:v>8.5975780000000004</c:v>
                </c:pt>
                <c:pt idx="55577">
                  <c:v>8.5985180000000003</c:v>
                </c:pt>
                <c:pt idx="55578">
                  <c:v>8.5941639999999992</c:v>
                </c:pt>
                <c:pt idx="55579">
                  <c:v>8.5976879999999998</c:v>
                </c:pt>
                <c:pt idx="55580">
                  <c:v>8.5959990000000008</c:v>
                </c:pt>
                <c:pt idx="55581">
                  <c:v>8.5864370000000001</c:v>
                </c:pt>
                <c:pt idx="55582">
                  <c:v>8.5890280000000008</c:v>
                </c:pt>
                <c:pt idx="55583">
                  <c:v>8.5920539999999992</c:v>
                </c:pt>
                <c:pt idx="55584">
                  <c:v>8.5955659999999998</c:v>
                </c:pt>
                <c:pt idx="55585">
                  <c:v>8.605029</c:v>
                </c:pt>
                <c:pt idx="55586">
                  <c:v>8.6061479999999992</c:v>
                </c:pt>
                <c:pt idx="55587">
                  <c:v>8.6002100000000006</c:v>
                </c:pt>
                <c:pt idx="55588">
                  <c:v>8.5991850000000003</c:v>
                </c:pt>
                <c:pt idx="55589">
                  <c:v>8.6028070000000003</c:v>
                </c:pt>
                <c:pt idx="55590">
                  <c:v>8.6005490000000009</c:v>
                </c:pt>
                <c:pt idx="55591">
                  <c:v>8.5962150000000008</c:v>
                </c:pt>
                <c:pt idx="55592">
                  <c:v>8.5978320000000004</c:v>
                </c:pt>
                <c:pt idx="55593">
                  <c:v>8.5987120000000008</c:v>
                </c:pt>
                <c:pt idx="55594">
                  <c:v>8.5972690000000007</c:v>
                </c:pt>
                <c:pt idx="55595">
                  <c:v>8.5949740000000006</c:v>
                </c:pt>
                <c:pt idx="55596">
                  <c:v>8.5989100000000001</c:v>
                </c:pt>
                <c:pt idx="55597">
                  <c:v>8.6028110000000009</c:v>
                </c:pt>
                <c:pt idx="55598">
                  <c:v>8.5980880000000006</c:v>
                </c:pt>
                <c:pt idx="55599">
                  <c:v>8.6020730000000007</c:v>
                </c:pt>
                <c:pt idx="55600">
                  <c:v>8.6053719999999991</c:v>
                </c:pt>
                <c:pt idx="55601">
                  <c:v>8.5995849999999994</c:v>
                </c:pt>
                <c:pt idx="55602">
                  <c:v>8.5987050000000007</c:v>
                </c:pt>
                <c:pt idx="55603">
                  <c:v>8.6015160000000002</c:v>
                </c:pt>
                <c:pt idx="55604">
                  <c:v>8.5997950000000003</c:v>
                </c:pt>
                <c:pt idx="55605">
                  <c:v>8.5945029999999996</c:v>
                </c:pt>
                <c:pt idx="55606">
                  <c:v>8.5981880000000004</c:v>
                </c:pt>
                <c:pt idx="55607">
                  <c:v>8.5999099999999995</c:v>
                </c:pt>
                <c:pt idx="55608">
                  <c:v>8.5946239999999996</c:v>
                </c:pt>
                <c:pt idx="55609">
                  <c:v>8.5982730000000007</c:v>
                </c:pt>
                <c:pt idx="55610">
                  <c:v>8.6001300000000001</c:v>
                </c:pt>
                <c:pt idx="55611">
                  <c:v>8.5988179999999996</c:v>
                </c:pt>
                <c:pt idx="55612">
                  <c:v>8.6000789999999991</c:v>
                </c:pt>
                <c:pt idx="55613">
                  <c:v>8.6011769999999999</c:v>
                </c:pt>
                <c:pt idx="55614">
                  <c:v>8.5995740000000005</c:v>
                </c:pt>
                <c:pt idx="55615">
                  <c:v>8.6005699999999994</c:v>
                </c:pt>
                <c:pt idx="55616">
                  <c:v>8.6042330000000007</c:v>
                </c:pt>
                <c:pt idx="55617">
                  <c:v>8.5977379999999997</c:v>
                </c:pt>
                <c:pt idx="55618">
                  <c:v>8.5958249999999996</c:v>
                </c:pt>
                <c:pt idx="55619">
                  <c:v>8.6029359999999997</c:v>
                </c:pt>
                <c:pt idx="55620">
                  <c:v>8.6012120000000003</c:v>
                </c:pt>
                <c:pt idx="55621">
                  <c:v>8.5993399999999998</c:v>
                </c:pt>
                <c:pt idx="55622">
                  <c:v>8.6039110000000001</c:v>
                </c:pt>
                <c:pt idx="55623">
                  <c:v>8.6017100000000006</c:v>
                </c:pt>
                <c:pt idx="55624">
                  <c:v>8.5967079999999996</c:v>
                </c:pt>
                <c:pt idx="55625">
                  <c:v>8.6017480000000006</c:v>
                </c:pt>
                <c:pt idx="55626">
                  <c:v>8.6046910000000008</c:v>
                </c:pt>
                <c:pt idx="55627">
                  <c:v>8.5994119999999992</c:v>
                </c:pt>
                <c:pt idx="55628">
                  <c:v>8.601502</c:v>
                </c:pt>
                <c:pt idx="55629">
                  <c:v>8.6037339999999993</c:v>
                </c:pt>
                <c:pt idx="55630">
                  <c:v>8.6051099999999998</c:v>
                </c:pt>
                <c:pt idx="55631">
                  <c:v>8.6088850000000008</c:v>
                </c:pt>
                <c:pt idx="55632">
                  <c:v>8.6036160000000006</c:v>
                </c:pt>
                <c:pt idx="55633">
                  <c:v>8.6002220000000005</c:v>
                </c:pt>
                <c:pt idx="55634">
                  <c:v>8.6010439999999999</c:v>
                </c:pt>
                <c:pt idx="55635">
                  <c:v>8.5999239999999997</c:v>
                </c:pt>
                <c:pt idx="55636">
                  <c:v>8.6023300000000003</c:v>
                </c:pt>
                <c:pt idx="55637">
                  <c:v>8.6048329999999993</c:v>
                </c:pt>
                <c:pt idx="55638">
                  <c:v>8.6081339999999997</c:v>
                </c:pt>
                <c:pt idx="55639">
                  <c:v>8.6101369999999999</c:v>
                </c:pt>
                <c:pt idx="55640">
                  <c:v>8.607818</c:v>
                </c:pt>
                <c:pt idx="55641">
                  <c:v>8.6104760000000002</c:v>
                </c:pt>
                <c:pt idx="55642">
                  <c:v>8.6105250000000009</c:v>
                </c:pt>
                <c:pt idx="55643">
                  <c:v>8.6019640000000006</c:v>
                </c:pt>
                <c:pt idx="55644">
                  <c:v>8.6015759999999997</c:v>
                </c:pt>
                <c:pt idx="55645">
                  <c:v>8.610519</c:v>
                </c:pt>
                <c:pt idx="55646">
                  <c:v>8.6110290000000003</c:v>
                </c:pt>
                <c:pt idx="55647">
                  <c:v>8.6077320000000004</c:v>
                </c:pt>
                <c:pt idx="55648">
                  <c:v>8.6116930000000007</c:v>
                </c:pt>
                <c:pt idx="55649">
                  <c:v>8.6110539999999993</c:v>
                </c:pt>
                <c:pt idx="55650">
                  <c:v>8.6051380000000002</c:v>
                </c:pt>
                <c:pt idx="55651">
                  <c:v>8.6063480000000006</c:v>
                </c:pt>
                <c:pt idx="55652">
                  <c:v>8.6070220000000006</c:v>
                </c:pt>
                <c:pt idx="55653">
                  <c:v>8.6035839999999997</c:v>
                </c:pt>
                <c:pt idx="55654">
                  <c:v>8.6058479999999999</c:v>
                </c:pt>
                <c:pt idx="55655">
                  <c:v>8.6138759999999994</c:v>
                </c:pt>
                <c:pt idx="55656">
                  <c:v>8.6123460000000005</c:v>
                </c:pt>
                <c:pt idx="55657">
                  <c:v>8.6045689999999997</c:v>
                </c:pt>
                <c:pt idx="55658">
                  <c:v>8.6058559999999993</c:v>
                </c:pt>
                <c:pt idx="55659">
                  <c:v>8.605302</c:v>
                </c:pt>
                <c:pt idx="55660">
                  <c:v>8.6050810000000002</c:v>
                </c:pt>
                <c:pt idx="55661">
                  <c:v>8.6111590000000007</c:v>
                </c:pt>
                <c:pt idx="55662">
                  <c:v>8.6117919999999994</c:v>
                </c:pt>
                <c:pt idx="55663">
                  <c:v>8.6051140000000004</c:v>
                </c:pt>
                <c:pt idx="55664">
                  <c:v>8.6070569999999993</c:v>
                </c:pt>
                <c:pt idx="55665">
                  <c:v>8.6139119999999991</c:v>
                </c:pt>
                <c:pt idx="55666">
                  <c:v>8.6081909999999997</c:v>
                </c:pt>
                <c:pt idx="55667">
                  <c:v>8.606662</c:v>
                </c:pt>
                <c:pt idx="55668">
                  <c:v>8.6118220000000001</c:v>
                </c:pt>
                <c:pt idx="55669">
                  <c:v>8.6090630000000008</c:v>
                </c:pt>
                <c:pt idx="55670">
                  <c:v>8.6092490000000002</c:v>
                </c:pt>
                <c:pt idx="55671">
                  <c:v>8.6186480000000003</c:v>
                </c:pt>
                <c:pt idx="55672">
                  <c:v>8.615945</c:v>
                </c:pt>
                <c:pt idx="55673">
                  <c:v>8.6040379999999992</c:v>
                </c:pt>
                <c:pt idx="55674">
                  <c:v>8.6072469999999992</c:v>
                </c:pt>
                <c:pt idx="55675">
                  <c:v>8.6100829999999995</c:v>
                </c:pt>
                <c:pt idx="55676">
                  <c:v>8.6037839999999992</c:v>
                </c:pt>
                <c:pt idx="55677">
                  <c:v>8.6108159999999998</c:v>
                </c:pt>
                <c:pt idx="55678">
                  <c:v>8.6187749999999994</c:v>
                </c:pt>
                <c:pt idx="55679">
                  <c:v>8.6099549999999994</c:v>
                </c:pt>
                <c:pt idx="55680">
                  <c:v>8.6061200000000007</c:v>
                </c:pt>
                <c:pt idx="55681">
                  <c:v>8.6123619999999992</c:v>
                </c:pt>
                <c:pt idx="55682">
                  <c:v>8.609019</c:v>
                </c:pt>
                <c:pt idx="55683">
                  <c:v>8.6039370000000002</c:v>
                </c:pt>
                <c:pt idx="55684">
                  <c:v>8.6118959999999998</c:v>
                </c:pt>
                <c:pt idx="55685">
                  <c:v>8.6183499999999995</c:v>
                </c:pt>
                <c:pt idx="55686">
                  <c:v>8.6156729999999992</c:v>
                </c:pt>
                <c:pt idx="55687">
                  <c:v>8.6179129999999997</c:v>
                </c:pt>
                <c:pt idx="55688">
                  <c:v>8.6202079999999999</c:v>
                </c:pt>
                <c:pt idx="55689">
                  <c:v>8.6141140000000007</c:v>
                </c:pt>
                <c:pt idx="55690">
                  <c:v>8.6163550000000004</c:v>
                </c:pt>
                <c:pt idx="55691">
                  <c:v>8.6221209999999999</c:v>
                </c:pt>
                <c:pt idx="55692">
                  <c:v>8.6151330000000002</c:v>
                </c:pt>
                <c:pt idx="55693">
                  <c:v>8.6095330000000008</c:v>
                </c:pt>
                <c:pt idx="55694">
                  <c:v>8.6166370000000008</c:v>
                </c:pt>
                <c:pt idx="55695">
                  <c:v>8.6159359999999996</c:v>
                </c:pt>
                <c:pt idx="55696">
                  <c:v>8.6106250000000006</c:v>
                </c:pt>
                <c:pt idx="55697">
                  <c:v>8.6175440000000005</c:v>
                </c:pt>
                <c:pt idx="55698">
                  <c:v>8.6191370000000003</c:v>
                </c:pt>
                <c:pt idx="55699">
                  <c:v>8.6145549999999993</c:v>
                </c:pt>
                <c:pt idx="55700">
                  <c:v>8.6205829999999999</c:v>
                </c:pt>
                <c:pt idx="55701">
                  <c:v>8.6251390000000008</c:v>
                </c:pt>
                <c:pt idx="55702">
                  <c:v>8.6110469999999992</c:v>
                </c:pt>
                <c:pt idx="55703">
                  <c:v>8.6029809999999998</c:v>
                </c:pt>
                <c:pt idx="55704">
                  <c:v>8.6135549999999999</c:v>
                </c:pt>
                <c:pt idx="55705">
                  <c:v>8.6133439999999997</c:v>
                </c:pt>
                <c:pt idx="55706">
                  <c:v>8.6075099999999996</c:v>
                </c:pt>
                <c:pt idx="55707">
                  <c:v>8.6122300000000003</c:v>
                </c:pt>
                <c:pt idx="55708">
                  <c:v>8.6159359999999996</c:v>
                </c:pt>
                <c:pt idx="55709">
                  <c:v>8.6167180000000005</c:v>
                </c:pt>
                <c:pt idx="55710">
                  <c:v>8.6200010000000002</c:v>
                </c:pt>
                <c:pt idx="55711">
                  <c:v>8.622344</c:v>
                </c:pt>
                <c:pt idx="55712">
                  <c:v>8.6181190000000001</c:v>
                </c:pt>
                <c:pt idx="55713">
                  <c:v>8.617381</c:v>
                </c:pt>
                <c:pt idx="55714">
                  <c:v>8.6200569999999992</c:v>
                </c:pt>
                <c:pt idx="55715">
                  <c:v>8.6160340000000009</c:v>
                </c:pt>
                <c:pt idx="55716">
                  <c:v>8.6187179999999994</c:v>
                </c:pt>
                <c:pt idx="55717">
                  <c:v>8.6208200000000001</c:v>
                </c:pt>
                <c:pt idx="55718">
                  <c:v>8.6121630000000007</c:v>
                </c:pt>
                <c:pt idx="55719">
                  <c:v>8.6102319999999999</c:v>
                </c:pt>
                <c:pt idx="55720">
                  <c:v>8.6203620000000001</c:v>
                </c:pt>
                <c:pt idx="55721">
                  <c:v>8.6271210000000007</c:v>
                </c:pt>
                <c:pt idx="55722">
                  <c:v>8.6240889999999997</c:v>
                </c:pt>
                <c:pt idx="55723">
                  <c:v>8.6228739999999995</c:v>
                </c:pt>
                <c:pt idx="55724">
                  <c:v>8.6265160000000005</c:v>
                </c:pt>
                <c:pt idx="55725">
                  <c:v>8.6265289999999997</c:v>
                </c:pt>
                <c:pt idx="55726">
                  <c:v>8.6210989999999992</c:v>
                </c:pt>
                <c:pt idx="55727">
                  <c:v>8.6192890000000002</c:v>
                </c:pt>
                <c:pt idx="55728">
                  <c:v>8.6221899999999998</c:v>
                </c:pt>
                <c:pt idx="55729">
                  <c:v>8.6160379999999996</c:v>
                </c:pt>
                <c:pt idx="55730">
                  <c:v>8.6123790000000007</c:v>
                </c:pt>
                <c:pt idx="55731">
                  <c:v>8.6197929999999996</c:v>
                </c:pt>
                <c:pt idx="55732">
                  <c:v>8.6197090000000003</c:v>
                </c:pt>
                <c:pt idx="55733">
                  <c:v>8.6198920000000001</c:v>
                </c:pt>
                <c:pt idx="55734">
                  <c:v>8.6242940000000008</c:v>
                </c:pt>
                <c:pt idx="55735">
                  <c:v>8.6220210000000002</c:v>
                </c:pt>
                <c:pt idx="55736">
                  <c:v>8.6213280000000001</c:v>
                </c:pt>
                <c:pt idx="55737">
                  <c:v>8.626201</c:v>
                </c:pt>
                <c:pt idx="55738">
                  <c:v>8.6239179999999998</c:v>
                </c:pt>
                <c:pt idx="55739">
                  <c:v>8.6164190000000005</c:v>
                </c:pt>
                <c:pt idx="55740">
                  <c:v>8.6209919999999993</c:v>
                </c:pt>
                <c:pt idx="55741">
                  <c:v>8.6203570000000003</c:v>
                </c:pt>
                <c:pt idx="55742">
                  <c:v>8.6096079999999997</c:v>
                </c:pt>
                <c:pt idx="55743">
                  <c:v>8.6189529999999994</c:v>
                </c:pt>
                <c:pt idx="55744">
                  <c:v>8.6306860000000007</c:v>
                </c:pt>
                <c:pt idx="55745">
                  <c:v>8.6238440000000001</c:v>
                </c:pt>
                <c:pt idx="55746">
                  <c:v>8.6217229999999994</c:v>
                </c:pt>
                <c:pt idx="55747">
                  <c:v>8.6263400000000008</c:v>
                </c:pt>
                <c:pt idx="55748">
                  <c:v>8.6245759999999994</c:v>
                </c:pt>
                <c:pt idx="55749">
                  <c:v>8.6245890000000003</c:v>
                </c:pt>
                <c:pt idx="55750">
                  <c:v>8.629766</c:v>
                </c:pt>
                <c:pt idx="55751">
                  <c:v>8.6233179999999994</c:v>
                </c:pt>
                <c:pt idx="55752">
                  <c:v>8.6186670000000003</c:v>
                </c:pt>
                <c:pt idx="55753">
                  <c:v>8.6297149999999991</c:v>
                </c:pt>
                <c:pt idx="55754">
                  <c:v>8.6285810000000005</c:v>
                </c:pt>
                <c:pt idx="55755">
                  <c:v>8.6173500000000001</c:v>
                </c:pt>
                <c:pt idx="55756">
                  <c:v>8.6199460000000006</c:v>
                </c:pt>
                <c:pt idx="55757">
                  <c:v>8.6243130000000008</c:v>
                </c:pt>
                <c:pt idx="55758">
                  <c:v>8.6196819999999992</c:v>
                </c:pt>
                <c:pt idx="55759">
                  <c:v>8.6206399999999999</c:v>
                </c:pt>
                <c:pt idx="55760">
                  <c:v>8.6317880000000002</c:v>
                </c:pt>
                <c:pt idx="55761">
                  <c:v>8.6336499999999994</c:v>
                </c:pt>
                <c:pt idx="55762">
                  <c:v>8.6251599999999993</c:v>
                </c:pt>
                <c:pt idx="55763">
                  <c:v>8.6243250000000007</c:v>
                </c:pt>
                <c:pt idx="55764">
                  <c:v>8.6266859999999994</c:v>
                </c:pt>
                <c:pt idx="55765">
                  <c:v>8.6249540000000007</c:v>
                </c:pt>
                <c:pt idx="55766">
                  <c:v>8.6228789999999993</c:v>
                </c:pt>
                <c:pt idx="55767">
                  <c:v>8.6225740000000002</c:v>
                </c:pt>
                <c:pt idx="55768">
                  <c:v>8.6250149999999994</c:v>
                </c:pt>
                <c:pt idx="55769">
                  <c:v>8.6318330000000003</c:v>
                </c:pt>
                <c:pt idx="55770">
                  <c:v>8.6334870000000006</c:v>
                </c:pt>
                <c:pt idx="55771">
                  <c:v>8.6245619999999992</c:v>
                </c:pt>
                <c:pt idx="55772">
                  <c:v>8.6255819999999996</c:v>
                </c:pt>
                <c:pt idx="55773">
                  <c:v>8.6318870000000008</c:v>
                </c:pt>
                <c:pt idx="55774">
                  <c:v>8.6291810000000009</c:v>
                </c:pt>
                <c:pt idx="55775">
                  <c:v>8.6240970000000008</c:v>
                </c:pt>
                <c:pt idx="55776">
                  <c:v>8.6232550000000003</c:v>
                </c:pt>
                <c:pt idx="55777">
                  <c:v>8.6242149999999995</c:v>
                </c:pt>
                <c:pt idx="55778">
                  <c:v>8.6184200000000004</c:v>
                </c:pt>
                <c:pt idx="55779">
                  <c:v>8.6177530000000004</c:v>
                </c:pt>
                <c:pt idx="55780">
                  <c:v>8.6291180000000001</c:v>
                </c:pt>
                <c:pt idx="55781">
                  <c:v>8.6329429999999991</c:v>
                </c:pt>
                <c:pt idx="55782">
                  <c:v>8.6310289999999998</c:v>
                </c:pt>
                <c:pt idx="55783">
                  <c:v>8.6341959999999993</c:v>
                </c:pt>
                <c:pt idx="55784">
                  <c:v>8.6346520000000009</c:v>
                </c:pt>
                <c:pt idx="55785">
                  <c:v>8.6320440000000005</c:v>
                </c:pt>
                <c:pt idx="55786">
                  <c:v>8.6367779999999996</c:v>
                </c:pt>
                <c:pt idx="55787">
                  <c:v>8.6381230000000002</c:v>
                </c:pt>
                <c:pt idx="55788">
                  <c:v>8.6305700000000005</c:v>
                </c:pt>
                <c:pt idx="55789">
                  <c:v>8.6342960000000009</c:v>
                </c:pt>
                <c:pt idx="55790">
                  <c:v>8.6365680000000005</c:v>
                </c:pt>
                <c:pt idx="55791">
                  <c:v>8.6276419999999998</c:v>
                </c:pt>
                <c:pt idx="55792">
                  <c:v>8.6314729999999997</c:v>
                </c:pt>
                <c:pt idx="55793">
                  <c:v>8.6364739999999998</c:v>
                </c:pt>
                <c:pt idx="55794">
                  <c:v>8.6319119999999998</c:v>
                </c:pt>
                <c:pt idx="55795">
                  <c:v>8.6332540000000009</c:v>
                </c:pt>
                <c:pt idx="55796">
                  <c:v>8.6376629999999999</c:v>
                </c:pt>
                <c:pt idx="55797">
                  <c:v>8.6317260000000005</c:v>
                </c:pt>
                <c:pt idx="55798">
                  <c:v>8.6255380000000006</c:v>
                </c:pt>
                <c:pt idx="55799">
                  <c:v>8.6354410000000001</c:v>
                </c:pt>
                <c:pt idx="55800">
                  <c:v>8.6386520000000004</c:v>
                </c:pt>
                <c:pt idx="55801">
                  <c:v>8.628558</c:v>
                </c:pt>
                <c:pt idx="55802">
                  <c:v>8.6327429999999996</c:v>
                </c:pt>
                <c:pt idx="55803">
                  <c:v>8.6390139999999995</c:v>
                </c:pt>
                <c:pt idx="55804">
                  <c:v>8.6297350000000002</c:v>
                </c:pt>
                <c:pt idx="55805">
                  <c:v>8.6262550000000005</c:v>
                </c:pt>
                <c:pt idx="55806">
                  <c:v>8.634385</c:v>
                </c:pt>
                <c:pt idx="55807">
                  <c:v>8.6321320000000004</c:v>
                </c:pt>
                <c:pt idx="55808">
                  <c:v>8.6297289999999993</c:v>
                </c:pt>
                <c:pt idx="55809">
                  <c:v>8.6386000000000003</c:v>
                </c:pt>
                <c:pt idx="55810">
                  <c:v>8.6373750000000005</c:v>
                </c:pt>
                <c:pt idx="55811">
                  <c:v>8.6341950000000001</c:v>
                </c:pt>
                <c:pt idx="55812">
                  <c:v>8.6392439999999997</c:v>
                </c:pt>
                <c:pt idx="55813">
                  <c:v>8.6333300000000008</c:v>
                </c:pt>
                <c:pt idx="55814">
                  <c:v>8.6242889999999992</c:v>
                </c:pt>
                <c:pt idx="55815">
                  <c:v>8.6291259999999994</c:v>
                </c:pt>
                <c:pt idx="55816">
                  <c:v>8.6350859999999994</c:v>
                </c:pt>
                <c:pt idx="55817">
                  <c:v>8.6299039999999998</c:v>
                </c:pt>
                <c:pt idx="55818">
                  <c:v>8.6264020000000006</c:v>
                </c:pt>
                <c:pt idx="55819">
                  <c:v>8.6310120000000001</c:v>
                </c:pt>
                <c:pt idx="55820">
                  <c:v>8.6297499999999996</c:v>
                </c:pt>
                <c:pt idx="55821">
                  <c:v>8.6292209999999994</c:v>
                </c:pt>
                <c:pt idx="55822">
                  <c:v>8.6344209999999997</c:v>
                </c:pt>
                <c:pt idx="55823">
                  <c:v>8.6354190000000006</c:v>
                </c:pt>
                <c:pt idx="55824">
                  <c:v>8.6370699999999996</c:v>
                </c:pt>
                <c:pt idx="55825">
                  <c:v>8.6379029999999997</c:v>
                </c:pt>
                <c:pt idx="55826">
                  <c:v>8.6330770000000001</c:v>
                </c:pt>
                <c:pt idx="55827">
                  <c:v>8.6272800000000007</c:v>
                </c:pt>
                <c:pt idx="55828">
                  <c:v>8.6322910000000004</c:v>
                </c:pt>
                <c:pt idx="55829">
                  <c:v>8.6411820000000006</c:v>
                </c:pt>
                <c:pt idx="55830">
                  <c:v>8.6343460000000007</c:v>
                </c:pt>
                <c:pt idx="55831">
                  <c:v>8.6328019999999999</c:v>
                </c:pt>
                <c:pt idx="55832">
                  <c:v>8.6463330000000003</c:v>
                </c:pt>
                <c:pt idx="55833">
                  <c:v>8.6479130000000008</c:v>
                </c:pt>
                <c:pt idx="55834">
                  <c:v>8.6408579999999997</c:v>
                </c:pt>
                <c:pt idx="55835">
                  <c:v>8.6466239999999992</c:v>
                </c:pt>
                <c:pt idx="55836">
                  <c:v>8.6471160000000005</c:v>
                </c:pt>
                <c:pt idx="55837">
                  <c:v>8.6362970000000008</c:v>
                </c:pt>
                <c:pt idx="55838">
                  <c:v>8.6389049999999994</c:v>
                </c:pt>
                <c:pt idx="55839">
                  <c:v>8.6417350000000006</c:v>
                </c:pt>
                <c:pt idx="55840">
                  <c:v>8.6340830000000004</c:v>
                </c:pt>
                <c:pt idx="55841">
                  <c:v>8.6347009999999997</c:v>
                </c:pt>
                <c:pt idx="55842">
                  <c:v>8.6393179999999994</c:v>
                </c:pt>
                <c:pt idx="55843">
                  <c:v>8.6413119999999992</c:v>
                </c:pt>
                <c:pt idx="55844">
                  <c:v>8.6405910000000006</c:v>
                </c:pt>
                <c:pt idx="55845">
                  <c:v>8.6397200000000005</c:v>
                </c:pt>
                <c:pt idx="55846">
                  <c:v>8.6420499999999993</c:v>
                </c:pt>
                <c:pt idx="55847">
                  <c:v>8.6414030000000004</c:v>
                </c:pt>
                <c:pt idx="55848">
                  <c:v>8.6428089999999997</c:v>
                </c:pt>
                <c:pt idx="55849">
                  <c:v>8.6479999999999997</c:v>
                </c:pt>
                <c:pt idx="55850">
                  <c:v>8.6449789999999993</c:v>
                </c:pt>
                <c:pt idx="55851">
                  <c:v>8.6365409999999994</c:v>
                </c:pt>
                <c:pt idx="55852">
                  <c:v>8.63809</c:v>
                </c:pt>
                <c:pt idx="55853">
                  <c:v>8.6440529999999995</c:v>
                </c:pt>
                <c:pt idx="55854">
                  <c:v>8.6411180000000005</c:v>
                </c:pt>
                <c:pt idx="55855">
                  <c:v>8.6402920000000005</c:v>
                </c:pt>
                <c:pt idx="55856">
                  <c:v>8.6416780000000006</c:v>
                </c:pt>
                <c:pt idx="55857">
                  <c:v>8.6389610000000001</c:v>
                </c:pt>
                <c:pt idx="55858">
                  <c:v>8.6445790000000002</c:v>
                </c:pt>
                <c:pt idx="55859">
                  <c:v>8.6478370000000009</c:v>
                </c:pt>
                <c:pt idx="55860">
                  <c:v>8.6396540000000002</c:v>
                </c:pt>
                <c:pt idx="55861">
                  <c:v>8.6392469999999992</c:v>
                </c:pt>
                <c:pt idx="55862">
                  <c:v>8.6458929999999992</c:v>
                </c:pt>
                <c:pt idx="55863">
                  <c:v>8.6380540000000003</c:v>
                </c:pt>
                <c:pt idx="55864">
                  <c:v>8.6298549999999992</c:v>
                </c:pt>
                <c:pt idx="55865">
                  <c:v>8.638636</c:v>
                </c:pt>
                <c:pt idx="55866">
                  <c:v>8.6412510000000005</c:v>
                </c:pt>
                <c:pt idx="55867">
                  <c:v>8.6404429999999994</c:v>
                </c:pt>
                <c:pt idx="55868">
                  <c:v>8.6491229999999995</c:v>
                </c:pt>
                <c:pt idx="55869">
                  <c:v>8.6479389999999992</c:v>
                </c:pt>
                <c:pt idx="55870">
                  <c:v>8.6389990000000001</c:v>
                </c:pt>
                <c:pt idx="55871">
                  <c:v>8.6423719999999999</c:v>
                </c:pt>
                <c:pt idx="55872">
                  <c:v>8.646236</c:v>
                </c:pt>
                <c:pt idx="55873">
                  <c:v>8.6388800000000003</c:v>
                </c:pt>
                <c:pt idx="55874">
                  <c:v>8.6369179999999997</c:v>
                </c:pt>
                <c:pt idx="55875">
                  <c:v>8.6444670000000006</c:v>
                </c:pt>
                <c:pt idx="55876">
                  <c:v>8.6413530000000005</c:v>
                </c:pt>
                <c:pt idx="55877">
                  <c:v>8.6392389999999999</c:v>
                </c:pt>
                <c:pt idx="55878">
                  <c:v>8.6483150000000002</c:v>
                </c:pt>
                <c:pt idx="55879">
                  <c:v>8.6468120000000006</c:v>
                </c:pt>
                <c:pt idx="55880">
                  <c:v>8.6411650000000009</c:v>
                </c:pt>
                <c:pt idx="55881">
                  <c:v>8.6485199999999995</c:v>
                </c:pt>
                <c:pt idx="55882">
                  <c:v>8.6518669999999993</c:v>
                </c:pt>
                <c:pt idx="55883">
                  <c:v>8.6414120000000008</c:v>
                </c:pt>
                <c:pt idx="55884">
                  <c:v>8.6417459999999995</c:v>
                </c:pt>
                <c:pt idx="55885">
                  <c:v>8.6522170000000003</c:v>
                </c:pt>
                <c:pt idx="55886">
                  <c:v>8.6473949999999995</c:v>
                </c:pt>
                <c:pt idx="55887">
                  <c:v>8.6411730000000002</c:v>
                </c:pt>
                <c:pt idx="55888">
                  <c:v>8.6482569999999992</c:v>
                </c:pt>
                <c:pt idx="55889">
                  <c:v>8.6473859999999991</c:v>
                </c:pt>
                <c:pt idx="55890">
                  <c:v>8.642296</c:v>
                </c:pt>
                <c:pt idx="55891">
                  <c:v>8.6478979999999996</c:v>
                </c:pt>
                <c:pt idx="55892">
                  <c:v>8.6535899999999994</c:v>
                </c:pt>
                <c:pt idx="55893">
                  <c:v>8.6496980000000008</c:v>
                </c:pt>
                <c:pt idx="55894">
                  <c:v>8.6471719999999994</c:v>
                </c:pt>
                <c:pt idx="55895">
                  <c:v>8.646407</c:v>
                </c:pt>
                <c:pt idx="55896">
                  <c:v>8.6431760000000004</c:v>
                </c:pt>
                <c:pt idx="55897">
                  <c:v>8.6489030000000007</c:v>
                </c:pt>
                <c:pt idx="55898">
                  <c:v>8.6574580000000001</c:v>
                </c:pt>
                <c:pt idx="55899">
                  <c:v>8.6517859999999995</c:v>
                </c:pt>
                <c:pt idx="55900">
                  <c:v>8.6422930000000004</c:v>
                </c:pt>
                <c:pt idx="55901">
                  <c:v>8.6446710000000007</c:v>
                </c:pt>
                <c:pt idx="55902">
                  <c:v>8.6462909999999997</c:v>
                </c:pt>
                <c:pt idx="55903">
                  <c:v>8.6440470000000005</c:v>
                </c:pt>
                <c:pt idx="55904">
                  <c:v>8.646865</c:v>
                </c:pt>
                <c:pt idx="55905">
                  <c:v>8.6452290000000005</c:v>
                </c:pt>
                <c:pt idx="55906">
                  <c:v>8.6465859999999992</c:v>
                </c:pt>
                <c:pt idx="55907">
                  <c:v>8.6598629999999996</c:v>
                </c:pt>
                <c:pt idx="55908">
                  <c:v>8.6652480000000001</c:v>
                </c:pt>
                <c:pt idx="55909">
                  <c:v>8.6530699999999996</c:v>
                </c:pt>
                <c:pt idx="55910">
                  <c:v>8.6443739999999991</c:v>
                </c:pt>
                <c:pt idx="55911">
                  <c:v>8.6493500000000001</c:v>
                </c:pt>
                <c:pt idx="55912">
                  <c:v>8.6509940000000007</c:v>
                </c:pt>
                <c:pt idx="55913">
                  <c:v>8.6497650000000004</c:v>
                </c:pt>
                <c:pt idx="55914">
                  <c:v>8.6565110000000001</c:v>
                </c:pt>
                <c:pt idx="55915">
                  <c:v>8.6532140000000002</c:v>
                </c:pt>
                <c:pt idx="55916">
                  <c:v>8.6479739999999996</c:v>
                </c:pt>
                <c:pt idx="55917">
                  <c:v>8.6589189999999991</c:v>
                </c:pt>
                <c:pt idx="55918">
                  <c:v>8.6646610000000006</c:v>
                </c:pt>
                <c:pt idx="55919">
                  <c:v>8.6546330000000005</c:v>
                </c:pt>
                <c:pt idx="55920">
                  <c:v>8.6498640000000009</c:v>
                </c:pt>
                <c:pt idx="55921">
                  <c:v>8.6593260000000001</c:v>
                </c:pt>
                <c:pt idx="55922">
                  <c:v>8.6615479999999998</c:v>
                </c:pt>
                <c:pt idx="55923">
                  <c:v>8.6522120000000005</c:v>
                </c:pt>
                <c:pt idx="55924">
                  <c:v>8.6526820000000004</c:v>
                </c:pt>
                <c:pt idx="55925">
                  <c:v>8.6558019999999996</c:v>
                </c:pt>
                <c:pt idx="55926">
                  <c:v>8.6479199999999992</c:v>
                </c:pt>
                <c:pt idx="55927">
                  <c:v>8.6466600000000007</c:v>
                </c:pt>
                <c:pt idx="55928">
                  <c:v>8.6570260000000001</c:v>
                </c:pt>
                <c:pt idx="55929">
                  <c:v>8.6549840000000007</c:v>
                </c:pt>
                <c:pt idx="55930">
                  <c:v>8.6453389999999999</c:v>
                </c:pt>
                <c:pt idx="55931">
                  <c:v>8.6488289999999992</c:v>
                </c:pt>
                <c:pt idx="55932">
                  <c:v>8.6493540000000007</c:v>
                </c:pt>
                <c:pt idx="55933">
                  <c:v>8.6460410000000003</c:v>
                </c:pt>
                <c:pt idx="55934">
                  <c:v>8.651662</c:v>
                </c:pt>
                <c:pt idx="55935">
                  <c:v>8.6547420000000006</c:v>
                </c:pt>
                <c:pt idx="55936">
                  <c:v>8.6487289999999994</c:v>
                </c:pt>
                <c:pt idx="55937">
                  <c:v>8.6486219999999996</c:v>
                </c:pt>
                <c:pt idx="55938">
                  <c:v>8.6574659999999994</c:v>
                </c:pt>
                <c:pt idx="55939">
                  <c:v>8.6593970000000002</c:v>
                </c:pt>
                <c:pt idx="55940">
                  <c:v>8.6579169999999994</c:v>
                </c:pt>
                <c:pt idx="55941">
                  <c:v>8.6571739999999995</c:v>
                </c:pt>
                <c:pt idx="55942">
                  <c:v>8.6511969999999998</c:v>
                </c:pt>
                <c:pt idx="55943">
                  <c:v>8.6535410000000006</c:v>
                </c:pt>
                <c:pt idx="55944">
                  <c:v>8.6607529999999997</c:v>
                </c:pt>
                <c:pt idx="55945">
                  <c:v>8.6549549999999993</c:v>
                </c:pt>
                <c:pt idx="55946">
                  <c:v>8.6505460000000003</c:v>
                </c:pt>
                <c:pt idx="55947">
                  <c:v>8.6559620000000006</c:v>
                </c:pt>
                <c:pt idx="55948">
                  <c:v>8.6598199999999999</c:v>
                </c:pt>
                <c:pt idx="55949">
                  <c:v>8.6586660000000002</c:v>
                </c:pt>
                <c:pt idx="55950">
                  <c:v>8.6588729999999998</c:v>
                </c:pt>
                <c:pt idx="55951">
                  <c:v>8.6582120000000007</c:v>
                </c:pt>
                <c:pt idx="55952">
                  <c:v>8.6526010000000007</c:v>
                </c:pt>
                <c:pt idx="55953">
                  <c:v>8.6548060000000007</c:v>
                </c:pt>
                <c:pt idx="55954">
                  <c:v>8.6613530000000001</c:v>
                </c:pt>
                <c:pt idx="55955">
                  <c:v>8.6607610000000008</c:v>
                </c:pt>
                <c:pt idx="55956">
                  <c:v>8.6569330000000004</c:v>
                </c:pt>
                <c:pt idx="55957">
                  <c:v>8.6577649999999995</c:v>
                </c:pt>
                <c:pt idx="55958">
                  <c:v>8.6617470000000001</c:v>
                </c:pt>
                <c:pt idx="55959">
                  <c:v>8.661346</c:v>
                </c:pt>
                <c:pt idx="55960">
                  <c:v>8.6639710000000001</c:v>
                </c:pt>
                <c:pt idx="55961">
                  <c:v>8.6662569999999999</c:v>
                </c:pt>
                <c:pt idx="55962">
                  <c:v>8.6600660000000005</c:v>
                </c:pt>
                <c:pt idx="55963">
                  <c:v>8.6592129999999994</c:v>
                </c:pt>
                <c:pt idx="55964">
                  <c:v>8.6598679999999995</c:v>
                </c:pt>
                <c:pt idx="55965">
                  <c:v>8.6542739999999991</c:v>
                </c:pt>
                <c:pt idx="55966">
                  <c:v>8.6545889999999996</c:v>
                </c:pt>
                <c:pt idx="55967">
                  <c:v>8.6596270000000004</c:v>
                </c:pt>
                <c:pt idx="55968">
                  <c:v>8.6568249999999995</c:v>
                </c:pt>
                <c:pt idx="55969">
                  <c:v>8.6538920000000008</c:v>
                </c:pt>
                <c:pt idx="55970">
                  <c:v>8.6621240000000004</c:v>
                </c:pt>
                <c:pt idx="55971">
                  <c:v>8.6634589999999996</c:v>
                </c:pt>
                <c:pt idx="55972">
                  <c:v>8.6581729999999997</c:v>
                </c:pt>
                <c:pt idx="55973">
                  <c:v>8.6597229999999996</c:v>
                </c:pt>
                <c:pt idx="55974">
                  <c:v>8.6601479999999995</c:v>
                </c:pt>
                <c:pt idx="55975">
                  <c:v>8.6619100000000007</c:v>
                </c:pt>
                <c:pt idx="55976">
                  <c:v>8.6673449999999992</c:v>
                </c:pt>
                <c:pt idx="55977">
                  <c:v>8.6654970000000002</c:v>
                </c:pt>
                <c:pt idx="55978">
                  <c:v>8.6603440000000003</c:v>
                </c:pt>
                <c:pt idx="55979">
                  <c:v>8.6648010000000006</c:v>
                </c:pt>
                <c:pt idx="55980">
                  <c:v>8.6720100000000002</c:v>
                </c:pt>
                <c:pt idx="55981">
                  <c:v>8.6649589999999996</c:v>
                </c:pt>
                <c:pt idx="55982">
                  <c:v>8.6593699999999991</c:v>
                </c:pt>
                <c:pt idx="55983">
                  <c:v>8.6609920000000002</c:v>
                </c:pt>
                <c:pt idx="55984">
                  <c:v>8.6592549999999999</c:v>
                </c:pt>
                <c:pt idx="55985">
                  <c:v>8.660005</c:v>
                </c:pt>
                <c:pt idx="55986">
                  <c:v>8.6627320000000001</c:v>
                </c:pt>
                <c:pt idx="55987">
                  <c:v>8.6630350000000007</c:v>
                </c:pt>
                <c:pt idx="55988">
                  <c:v>8.6591489999999993</c:v>
                </c:pt>
                <c:pt idx="55989">
                  <c:v>8.6612480000000005</c:v>
                </c:pt>
                <c:pt idx="55990">
                  <c:v>8.6665539999999996</c:v>
                </c:pt>
                <c:pt idx="55991">
                  <c:v>8.6578029999999995</c:v>
                </c:pt>
                <c:pt idx="55992">
                  <c:v>8.6572410000000009</c:v>
                </c:pt>
                <c:pt idx="55993">
                  <c:v>8.6683819999999994</c:v>
                </c:pt>
                <c:pt idx="55994">
                  <c:v>8.6674559999999996</c:v>
                </c:pt>
                <c:pt idx="55995">
                  <c:v>8.6623249999999992</c:v>
                </c:pt>
                <c:pt idx="55996">
                  <c:v>8.6670920000000002</c:v>
                </c:pt>
                <c:pt idx="55997">
                  <c:v>8.6698730000000008</c:v>
                </c:pt>
                <c:pt idx="55998">
                  <c:v>8.6622269999999997</c:v>
                </c:pt>
                <c:pt idx="55999">
                  <c:v>8.6626550000000009</c:v>
                </c:pt>
                <c:pt idx="56000">
                  <c:v>8.666722</c:v>
                </c:pt>
                <c:pt idx="56001">
                  <c:v>8.6612849999999995</c:v>
                </c:pt>
                <c:pt idx="56002">
                  <c:v>8.6655890000000007</c:v>
                </c:pt>
                <c:pt idx="56003">
                  <c:v>8.6742930000000005</c:v>
                </c:pt>
                <c:pt idx="56004">
                  <c:v>8.6699300000000008</c:v>
                </c:pt>
                <c:pt idx="56005">
                  <c:v>8.6626049999999992</c:v>
                </c:pt>
                <c:pt idx="56006">
                  <c:v>8.6666299999999996</c:v>
                </c:pt>
                <c:pt idx="56007">
                  <c:v>8.6681749999999997</c:v>
                </c:pt>
                <c:pt idx="56008">
                  <c:v>8.6598769999999998</c:v>
                </c:pt>
                <c:pt idx="56009">
                  <c:v>8.6626169999999991</c:v>
                </c:pt>
                <c:pt idx="56010">
                  <c:v>8.6702899999999996</c:v>
                </c:pt>
                <c:pt idx="56011">
                  <c:v>8.6713550000000001</c:v>
                </c:pt>
                <c:pt idx="56012">
                  <c:v>8.6701219999999992</c:v>
                </c:pt>
                <c:pt idx="56013">
                  <c:v>8.6689959999999999</c:v>
                </c:pt>
                <c:pt idx="56014">
                  <c:v>8.6694049999999994</c:v>
                </c:pt>
                <c:pt idx="56015">
                  <c:v>8.6682690000000004</c:v>
                </c:pt>
                <c:pt idx="56016">
                  <c:v>8.6724239999999995</c:v>
                </c:pt>
                <c:pt idx="56017">
                  <c:v>8.6744760000000003</c:v>
                </c:pt>
                <c:pt idx="56018">
                  <c:v>8.6681819999999998</c:v>
                </c:pt>
                <c:pt idx="56019">
                  <c:v>8.6659450000000007</c:v>
                </c:pt>
                <c:pt idx="56020">
                  <c:v>8.6637730000000008</c:v>
                </c:pt>
                <c:pt idx="56021">
                  <c:v>8.66465</c:v>
                </c:pt>
                <c:pt idx="56022">
                  <c:v>8.6710270000000005</c:v>
                </c:pt>
                <c:pt idx="56023">
                  <c:v>8.6709340000000008</c:v>
                </c:pt>
                <c:pt idx="56024">
                  <c:v>8.6631260000000001</c:v>
                </c:pt>
                <c:pt idx="56025">
                  <c:v>8.6599529999999998</c:v>
                </c:pt>
                <c:pt idx="56026">
                  <c:v>8.6671809999999994</c:v>
                </c:pt>
                <c:pt idx="56027">
                  <c:v>8.6695969999999996</c:v>
                </c:pt>
                <c:pt idx="56028">
                  <c:v>8.6683540000000008</c:v>
                </c:pt>
                <c:pt idx="56029">
                  <c:v>8.6768959999999993</c:v>
                </c:pt>
                <c:pt idx="56030">
                  <c:v>8.6806750000000008</c:v>
                </c:pt>
                <c:pt idx="56031">
                  <c:v>8.6718910000000005</c:v>
                </c:pt>
                <c:pt idx="56032">
                  <c:v>8.666563</c:v>
                </c:pt>
                <c:pt idx="56033">
                  <c:v>8.6701200000000007</c:v>
                </c:pt>
                <c:pt idx="56034">
                  <c:v>8.6691459999999996</c:v>
                </c:pt>
                <c:pt idx="56035">
                  <c:v>8.6705100000000002</c:v>
                </c:pt>
                <c:pt idx="56036">
                  <c:v>8.677975</c:v>
                </c:pt>
                <c:pt idx="56037">
                  <c:v>8.6747700000000005</c:v>
                </c:pt>
                <c:pt idx="56038">
                  <c:v>8.6755589999999998</c:v>
                </c:pt>
                <c:pt idx="56039">
                  <c:v>8.6793770000000006</c:v>
                </c:pt>
                <c:pt idx="56040">
                  <c:v>8.6702829999999995</c:v>
                </c:pt>
                <c:pt idx="56041">
                  <c:v>8.6687750000000001</c:v>
                </c:pt>
                <c:pt idx="56042">
                  <c:v>8.6773889999999998</c:v>
                </c:pt>
                <c:pt idx="56043">
                  <c:v>8.6742919999999994</c:v>
                </c:pt>
                <c:pt idx="56044">
                  <c:v>8.6666539999999994</c:v>
                </c:pt>
                <c:pt idx="56045">
                  <c:v>8.6730640000000001</c:v>
                </c:pt>
                <c:pt idx="56046">
                  <c:v>8.6778589999999998</c:v>
                </c:pt>
                <c:pt idx="56047">
                  <c:v>8.6666860000000003</c:v>
                </c:pt>
                <c:pt idx="56048">
                  <c:v>8.6672309999999992</c:v>
                </c:pt>
                <c:pt idx="56049">
                  <c:v>8.6750659999999993</c:v>
                </c:pt>
                <c:pt idx="56050">
                  <c:v>8.669117</c:v>
                </c:pt>
                <c:pt idx="56051">
                  <c:v>8.6679899999999996</c:v>
                </c:pt>
                <c:pt idx="56052">
                  <c:v>8.6782769999999996</c:v>
                </c:pt>
                <c:pt idx="56053">
                  <c:v>8.6783059999999992</c:v>
                </c:pt>
                <c:pt idx="56054">
                  <c:v>8.6678840000000008</c:v>
                </c:pt>
                <c:pt idx="56055">
                  <c:v>8.6699190000000002</c:v>
                </c:pt>
                <c:pt idx="56056">
                  <c:v>8.6763589999999997</c:v>
                </c:pt>
                <c:pt idx="56057">
                  <c:v>8.6720520000000008</c:v>
                </c:pt>
                <c:pt idx="56058">
                  <c:v>8.6740739999999992</c:v>
                </c:pt>
                <c:pt idx="56059">
                  <c:v>8.6794809999999991</c:v>
                </c:pt>
                <c:pt idx="56060">
                  <c:v>8.6752789999999997</c:v>
                </c:pt>
                <c:pt idx="56061">
                  <c:v>8.6721920000000008</c:v>
                </c:pt>
                <c:pt idx="56062">
                  <c:v>8.6786080000000005</c:v>
                </c:pt>
                <c:pt idx="56063">
                  <c:v>8.6810469999999995</c:v>
                </c:pt>
                <c:pt idx="56064">
                  <c:v>8.6770370000000003</c:v>
                </c:pt>
                <c:pt idx="56065">
                  <c:v>8.6812120000000004</c:v>
                </c:pt>
                <c:pt idx="56066">
                  <c:v>8.677467</c:v>
                </c:pt>
                <c:pt idx="56067">
                  <c:v>8.665362</c:v>
                </c:pt>
                <c:pt idx="56068">
                  <c:v>8.6681159999999995</c:v>
                </c:pt>
                <c:pt idx="56069">
                  <c:v>8.6743559999999995</c:v>
                </c:pt>
                <c:pt idx="56070">
                  <c:v>8.6760680000000008</c:v>
                </c:pt>
                <c:pt idx="56071">
                  <c:v>8.6776769999999992</c:v>
                </c:pt>
                <c:pt idx="56072">
                  <c:v>8.6790000000000003</c:v>
                </c:pt>
                <c:pt idx="56073">
                  <c:v>8.6788690000000006</c:v>
                </c:pt>
                <c:pt idx="56074">
                  <c:v>8.6811290000000003</c:v>
                </c:pt>
                <c:pt idx="56075">
                  <c:v>8.6882439999999992</c:v>
                </c:pt>
                <c:pt idx="56076">
                  <c:v>8.6823630000000005</c:v>
                </c:pt>
                <c:pt idx="56077">
                  <c:v>8.6748600000000007</c:v>
                </c:pt>
                <c:pt idx="56078">
                  <c:v>8.6817019999999996</c:v>
                </c:pt>
                <c:pt idx="56079">
                  <c:v>8.682029</c:v>
                </c:pt>
                <c:pt idx="56080">
                  <c:v>8.6781780000000008</c:v>
                </c:pt>
                <c:pt idx="56081">
                  <c:v>8.6815689999999996</c:v>
                </c:pt>
                <c:pt idx="56082">
                  <c:v>8.6806350000000005</c:v>
                </c:pt>
                <c:pt idx="56083">
                  <c:v>8.6745540000000005</c:v>
                </c:pt>
                <c:pt idx="56084">
                  <c:v>8.6730689999999999</c:v>
                </c:pt>
                <c:pt idx="56085">
                  <c:v>8.6796150000000001</c:v>
                </c:pt>
                <c:pt idx="56086">
                  <c:v>8.6782310000000003</c:v>
                </c:pt>
                <c:pt idx="56087">
                  <c:v>8.6750699999999998</c:v>
                </c:pt>
                <c:pt idx="56088">
                  <c:v>8.6819269999999999</c:v>
                </c:pt>
                <c:pt idx="56089">
                  <c:v>8.6862049999999993</c:v>
                </c:pt>
                <c:pt idx="56090">
                  <c:v>8.6833299999999998</c:v>
                </c:pt>
                <c:pt idx="56091">
                  <c:v>8.6785399999999999</c:v>
                </c:pt>
                <c:pt idx="56092">
                  <c:v>8.6759520000000006</c:v>
                </c:pt>
                <c:pt idx="56093">
                  <c:v>8.6754879999999996</c:v>
                </c:pt>
                <c:pt idx="56094">
                  <c:v>8.6785429999999995</c:v>
                </c:pt>
                <c:pt idx="56095">
                  <c:v>8.6830409999999993</c:v>
                </c:pt>
                <c:pt idx="56096">
                  <c:v>8.6806719999999995</c:v>
                </c:pt>
                <c:pt idx="56097">
                  <c:v>8.6794159999999998</c:v>
                </c:pt>
                <c:pt idx="56098">
                  <c:v>8.6855349999999998</c:v>
                </c:pt>
                <c:pt idx="56099">
                  <c:v>8.6857550000000003</c:v>
                </c:pt>
                <c:pt idx="56100">
                  <c:v>8.6790380000000003</c:v>
                </c:pt>
                <c:pt idx="56101">
                  <c:v>8.6808770000000006</c:v>
                </c:pt>
                <c:pt idx="56102">
                  <c:v>8.6875119999999999</c:v>
                </c:pt>
                <c:pt idx="56103">
                  <c:v>8.6818220000000004</c:v>
                </c:pt>
                <c:pt idx="56104">
                  <c:v>8.6813880000000001</c:v>
                </c:pt>
                <c:pt idx="56105">
                  <c:v>8.6859179999999991</c:v>
                </c:pt>
                <c:pt idx="56106">
                  <c:v>8.6800329999999999</c:v>
                </c:pt>
                <c:pt idx="56107">
                  <c:v>8.6785320000000006</c:v>
                </c:pt>
                <c:pt idx="56108">
                  <c:v>8.6840290000000007</c:v>
                </c:pt>
                <c:pt idx="56109">
                  <c:v>8.6844459999999994</c:v>
                </c:pt>
                <c:pt idx="56110">
                  <c:v>8.6773209999999992</c:v>
                </c:pt>
                <c:pt idx="56111">
                  <c:v>8.6780749999999998</c:v>
                </c:pt>
                <c:pt idx="56112">
                  <c:v>8.6888459999999998</c:v>
                </c:pt>
                <c:pt idx="56113">
                  <c:v>8.6900919999999999</c:v>
                </c:pt>
                <c:pt idx="56114">
                  <c:v>8.6879899999999992</c:v>
                </c:pt>
                <c:pt idx="56115">
                  <c:v>8.6891870000000004</c:v>
                </c:pt>
                <c:pt idx="56116">
                  <c:v>8.6864430000000006</c:v>
                </c:pt>
                <c:pt idx="56117">
                  <c:v>8.6828079999999996</c:v>
                </c:pt>
                <c:pt idx="56118">
                  <c:v>8.6836870000000008</c:v>
                </c:pt>
                <c:pt idx="56119">
                  <c:v>8.6864170000000005</c:v>
                </c:pt>
                <c:pt idx="56120">
                  <c:v>8.6860610000000005</c:v>
                </c:pt>
                <c:pt idx="56121">
                  <c:v>8.6912029999999998</c:v>
                </c:pt>
                <c:pt idx="56122">
                  <c:v>8.6928719999999995</c:v>
                </c:pt>
                <c:pt idx="56123">
                  <c:v>8.6870220000000007</c:v>
                </c:pt>
                <c:pt idx="56124">
                  <c:v>8.6887790000000003</c:v>
                </c:pt>
                <c:pt idx="56125">
                  <c:v>8.6887910000000002</c:v>
                </c:pt>
                <c:pt idx="56126">
                  <c:v>8.6862919999999999</c:v>
                </c:pt>
                <c:pt idx="56127">
                  <c:v>8.6873559999999994</c:v>
                </c:pt>
                <c:pt idx="56128">
                  <c:v>8.6888579999999997</c:v>
                </c:pt>
                <c:pt idx="56129">
                  <c:v>8.6895790000000002</c:v>
                </c:pt>
                <c:pt idx="56130">
                  <c:v>8.6884010000000007</c:v>
                </c:pt>
                <c:pt idx="56131">
                  <c:v>8.6856960000000001</c:v>
                </c:pt>
                <c:pt idx="56132">
                  <c:v>8.6792379999999998</c:v>
                </c:pt>
                <c:pt idx="56133">
                  <c:v>8.6812140000000007</c:v>
                </c:pt>
                <c:pt idx="56134">
                  <c:v>8.6903129999999997</c:v>
                </c:pt>
                <c:pt idx="56135">
                  <c:v>8.6915089999999999</c:v>
                </c:pt>
                <c:pt idx="56136">
                  <c:v>8.6865319999999997</c:v>
                </c:pt>
                <c:pt idx="56137">
                  <c:v>8.6808960000000006</c:v>
                </c:pt>
                <c:pt idx="56138">
                  <c:v>8.6831700000000005</c:v>
                </c:pt>
                <c:pt idx="56139">
                  <c:v>8.6878539999999997</c:v>
                </c:pt>
                <c:pt idx="56140">
                  <c:v>8.6880480000000002</c:v>
                </c:pt>
                <c:pt idx="56141">
                  <c:v>8.6894340000000003</c:v>
                </c:pt>
                <c:pt idx="56142">
                  <c:v>8.6837859999999996</c:v>
                </c:pt>
                <c:pt idx="56143">
                  <c:v>8.6823960000000007</c:v>
                </c:pt>
                <c:pt idx="56144">
                  <c:v>8.6934679999999993</c:v>
                </c:pt>
                <c:pt idx="56145">
                  <c:v>8.6925790000000003</c:v>
                </c:pt>
                <c:pt idx="56146">
                  <c:v>8.6854429999999994</c:v>
                </c:pt>
                <c:pt idx="56147">
                  <c:v>8.6941140000000008</c:v>
                </c:pt>
                <c:pt idx="56148">
                  <c:v>8.7025450000000006</c:v>
                </c:pt>
                <c:pt idx="56149">
                  <c:v>8.6926050000000004</c:v>
                </c:pt>
                <c:pt idx="56150">
                  <c:v>8.6878030000000006</c:v>
                </c:pt>
                <c:pt idx="56151">
                  <c:v>8.6965610000000009</c:v>
                </c:pt>
                <c:pt idx="56152">
                  <c:v>8.6956989999999994</c:v>
                </c:pt>
                <c:pt idx="56153">
                  <c:v>8.6880159999999993</c:v>
                </c:pt>
                <c:pt idx="56154">
                  <c:v>8.6875110000000006</c:v>
                </c:pt>
                <c:pt idx="56155">
                  <c:v>8.6904160000000008</c:v>
                </c:pt>
                <c:pt idx="56156">
                  <c:v>8.6872579999999999</c:v>
                </c:pt>
                <c:pt idx="56157">
                  <c:v>8.6885630000000003</c:v>
                </c:pt>
                <c:pt idx="56158">
                  <c:v>8.6945779999999999</c:v>
                </c:pt>
                <c:pt idx="56159">
                  <c:v>8.6885589999999997</c:v>
                </c:pt>
                <c:pt idx="56160">
                  <c:v>8.6877750000000002</c:v>
                </c:pt>
                <c:pt idx="56161">
                  <c:v>8.6939689999999992</c:v>
                </c:pt>
                <c:pt idx="56162">
                  <c:v>8.6892370000000003</c:v>
                </c:pt>
                <c:pt idx="56163">
                  <c:v>8.688777</c:v>
                </c:pt>
                <c:pt idx="56164">
                  <c:v>8.6920149999999996</c:v>
                </c:pt>
                <c:pt idx="56165">
                  <c:v>8.6925369999999997</c:v>
                </c:pt>
                <c:pt idx="56166">
                  <c:v>8.6947189999999992</c:v>
                </c:pt>
                <c:pt idx="56167">
                  <c:v>8.6960519999999999</c:v>
                </c:pt>
                <c:pt idx="56168">
                  <c:v>8.6937979999999992</c:v>
                </c:pt>
                <c:pt idx="56169">
                  <c:v>8.6904179999999993</c:v>
                </c:pt>
                <c:pt idx="56170">
                  <c:v>8.6925609999999995</c:v>
                </c:pt>
                <c:pt idx="56171">
                  <c:v>8.6950050000000001</c:v>
                </c:pt>
                <c:pt idx="56172">
                  <c:v>8.6928830000000001</c:v>
                </c:pt>
                <c:pt idx="56173">
                  <c:v>8.6926850000000009</c:v>
                </c:pt>
                <c:pt idx="56174">
                  <c:v>8.6937069999999999</c:v>
                </c:pt>
                <c:pt idx="56175">
                  <c:v>8.6877859999999991</c:v>
                </c:pt>
                <c:pt idx="56176">
                  <c:v>8.684723</c:v>
                </c:pt>
                <c:pt idx="56177">
                  <c:v>8.6958549999999999</c:v>
                </c:pt>
                <c:pt idx="56178">
                  <c:v>8.7000019999999996</c:v>
                </c:pt>
                <c:pt idx="56179">
                  <c:v>8.6926170000000003</c:v>
                </c:pt>
                <c:pt idx="56180">
                  <c:v>8.7008810000000008</c:v>
                </c:pt>
                <c:pt idx="56181">
                  <c:v>8.7070299999999996</c:v>
                </c:pt>
                <c:pt idx="56182">
                  <c:v>8.7010360000000002</c:v>
                </c:pt>
                <c:pt idx="56183">
                  <c:v>8.6990379999999998</c:v>
                </c:pt>
                <c:pt idx="56184">
                  <c:v>8.7034680000000009</c:v>
                </c:pt>
                <c:pt idx="56185">
                  <c:v>8.7019230000000007</c:v>
                </c:pt>
                <c:pt idx="56186">
                  <c:v>8.6930770000000006</c:v>
                </c:pt>
                <c:pt idx="56187">
                  <c:v>8.6963279999999994</c:v>
                </c:pt>
                <c:pt idx="56188">
                  <c:v>8.7012490000000007</c:v>
                </c:pt>
                <c:pt idx="56189">
                  <c:v>8.6988070000000004</c:v>
                </c:pt>
                <c:pt idx="56190">
                  <c:v>8.7008790000000005</c:v>
                </c:pt>
                <c:pt idx="56191">
                  <c:v>8.6997210000000003</c:v>
                </c:pt>
                <c:pt idx="56192">
                  <c:v>8.6955270000000002</c:v>
                </c:pt>
                <c:pt idx="56193">
                  <c:v>8.6988640000000004</c:v>
                </c:pt>
                <c:pt idx="56194">
                  <c:v>8.7016209999999994</c:v>
                </c:pt>
                <c:pt idx="56195">
                  <c:v>8.6947430000000008</c:v>
                </c:pt>
                <c:pt idx="56196">
                  <c:v>8.6931829999999994</c:v>
                </c:pt>
                <c:pt idx="56197">
                  <c:v>8.7024190000000008</c:v>
                </c:pt>
                <c:pt idx="56198">
                  <c:v>8.6982359999999996</c:v>
                </c:pt>
                <c:pt idx="56199">
                  <c:v>8.6935479999999998</c:v>
                </c:pt>
                <c:pt idx="56200">
                  <c:v>8.7037390000000006</c:v>
                </c:pt>
                <c:pt idx="56201">
                  <c:v>8.7044759999999997</c:v>
                </c:pt>
                <c:pt idx="56202">
                  <c:v>8.6965000000000003</c:v>
                </c:pt>
                <c:pt idx="56203">
                  <c:v>8.6968350000000001</c:v>
                </c:pt>
                <c:pt idx="56204">
                  <c:v>8.6981029999999997</c:v>
                </c:pt>
                <c:pt idx="56205">
                  <c:v>8.6935500000000001</c:v>
                </c:pt>
                <c:pt idx="56206">
                  <c:v>8.6960390000000007</c:v>
                </c:pt>
                <c:pt idx="56207">
                  <c:v>8.7016899999999993</c:v>
                </c:pt>
                <c:pt idx="56208">
                  <c:v>8.6953779999999998</c:v>
                </c:pt>
                <c:pt idx="56209">
                  <c:v>8.695119</c:v>
                </c:pt>
                <c:pt idx="56210">
                  <c:v>8.7033470000000008</c:v>
                </c:pt>
                <c:pt idx="56211">
                  <c:v>8.6985740000000007</c:v>
                </c:pt>
                <c:pt idx="56212">
                  <c:v>8.6932430000000007</c:v>
                </c:pt>
                <c:pt idx="56213">
                  <c:v>8.7012699999999992</c:v>
                </c:pt>
                <c:pt idx="56214">
                  <c:v>8.7068980000000007</c:v>
                </c:pt>
                <c:pt idx="56215">
                  <c:v>8.6976270000000007</c:v>
                </c:pt>
                <c:pt idx="56216">
                  <c:v>8.6938659999999999</c:v>
                </c:pt>
                <c:pt idx="56217">
                  <c:v>8.6988470000000007</c:v>
                </c:pt>
                <c:pt idx="56218">
                  <c:v>8.6957780000000007</c:v>
                </c:pt>
                <c:pt idx="56219">
                  <c:v>8.6974579999999992</c:v>
                </c:pt>
                <c:pt idx="56220">
                  <c:v>8.7038320000000002</c:v>
                </c:pt>
                <c:pt idx="56221">
                  <c:v>8.7044139999999999</c:v>
                </c:pt>
                <c:pt idx="56222">
                  <c:v>8.7027809999999999</c:v>
                </c:pt>
                <c:pt idx="56223">
                  <c:v>8.7025980000000001</c:v>
                </c:pt>
                <c:pt idx="56224">
                  <c:v>8.7014030000000009</c:v>
                </c:pt>
                <c:pt idx="56225">
                  <c:v>8.6988730000000007</c:v>
                </c:pt>
                <c:pt idx="56226">
                  <c:v>8.7068930000000009</c:v>
                </c:pt>
                <c:pt idx="56227">
                  <c:v>8.7111610000000006</c:v>
                </c:pt>
                <c:pt idx="56228">
                  <c:v>8.7017659999999992</c:v>
                </c:pt>
                <c:pt idx="56229">
                  <c:v>8.7051289999999995</c:v>
                </c:pt>
                <c:pt idx="56230">
                  <c:v>8.7118129999999994</c:v>
                </c:pt>
                <c:pt idx="56231">
                  <c:v>8.7043230000000005</c:v>
                </c:pt>
                <c:pt idx="56232">
                  <c:v>8.7042909999999996</c:v>
                </c:pt>
                <c:pt idx="56233">
                  <c:v>8.7144259999999996</c:v>
                </c:pt>
                <c:pt idx="56234">
                  <c:v>8.7097479999999994</c:v>
                </c:pt>
                <c:pt idx="56235">
                  <c:v>8.7004520000000003</c:v>
                </c:pt>
                <c:pt idx="56236">
                  <c:v>8.7093299999999996</c:v>
                </c:pt>
                <c:pt idx="56237">
                  <c:v>8.7068689999999993</c:v>
                </c:pt>
                <c:pt idx="56238">
                  <c:v>8.6917030000000004</c:v>
                </c:pt>
                <c:pt idx="56239">
                  <c:v>8.6975660000000001</c:v>
                </c:pt>
                <c:pt idx="56240">
                  <c:v>8.7061189999999993</c:v>
                </c:pt>
                <c:pt idx="56241">
                  <c:v>8.7025839999999999</c:v>
                </c:pt>
                <c:pt idx="56242">
                  <c:v>8.7044119999999996</c:v>
                </c:pt>
                <c:pt idx="56243">
                  <c:v>8.7063550000000003</c:v>
                </c:pt>
                <c:pt idx="56244">
                  <c:v>8.6985860000000006</c:v>
                </c:pt>
                <c:pt idx="56245">
                  <c:v>8.7011730000000007</c:v>
                </c:pt>
                <c:pt idx="56246">
                  <c:v>8.7137770000000003</c:v>
                </c:pt>
                <c:pt idx="56247">
                  <c:v>8.7089929999999995</c:v>
                </c:pt>
                <c:pt idx="56248">
                  <c:v>8.7021259999999998</c:v>
                </c:pt>
                <c:pt idx="56249">
                  <c:v>8.7095420000000008</c:v>
                </c:pt>
                <c:pt idx="56250">
                  <c:v>8.7104029999999995</c:v>
                </c:pt>
                <c:pt idx="56251">
                  <c:v>8.7086839999999999</c:v>
                </c:pt>
                <c:pt idx="56252">
                  <c:v>8.7118990000000007</c:v>
                </c:pt>
                <c:pt idx="56253">
                  <c:v>8.707986</c:v>
                </c:pt>
                <c:pt idx="56254">
                  <c:v>8.7004979999999996</c:v>
                </c:pt>
                <c:pt idx="56255">
                  <c:v>8.7088479999999997</c:v>
                </c:pt>
                <c:pt idx="56256">
                  <c:v>8.7159700000000004</c:v>
                </c:pt>
                <c:pt idx="56257">
                  <c:v>8.7017919999999993</c:v>
                </c:pt>
                <c:pt idx="56258">
                  <c:v>8.7018730000000009</c:v>
                </c:pt>
                <c:pt idx="56259">
                  <c:v>8.7147360000000003</c:v>
                </c:pt>
                <c:pt idx="56260">
                  <c:v>8.7128589999999999</c:v>
                </c:pt>
                <c:pt idx="56261">
                  <c:v>8.7075879999999994</c:v>
                </c:pt>
                <c:pt idx="56262">
                  <c:v>8.7113350000000001</c:v>
                </c:pt>
                <c:pt idx="56263">
                  <c:v>8.7129410000000007</c:v>
                </c:pt>
                <c:pt idx="56264">
                  <c:v>8.7024089999999994</c:v>
                </c:pt>
                <c:pt idx="56265">
                  <c:v>8.7025249999999996</c:v>
                </c:pt>
                <c:pt idx="56266">
                  <c:v>8.7116410000000002</c:v>
                </c:pt>
                <c:pt idx="56267">
                  <c:v>8.7077500000000008</c:v>
                </c:pt>
                <c:pt idx="56268">
                  <c:v>8.7087679999999992</c:v>
                </c:pt>
                <c:pt idx="56269">
                  <c:v>8.7169760000000007</c:v>
                </c:pt>
                <c:pt idx="56270">
                  <c:v>8.7129580000000004</c:v>
                </c:pt>
                <c:pt idx="56271">
                  <c:v>8.7075569999999995</c:v>
                </c:pt>
                <c:pt idx="56272">
                  <c:v>8.717822</c:v>
                </c:pt>
                <c:pt idx="56273">
                  <c:v>8.7197589999999998</c:v>
                </c:pt>
                <c:pt idx="56274">
                  <c:v>8.7052890000000005</c:v>
                </c:pt>
                <c:pt idx="56275">
                  <c:v>8.7072909999999997</c:v>
                </c:pt>
                <c:pt idx="56276">
                  <c:v>8.7123819999999998</c:v>
                </c:pt>
                <c:pt idx="56277">
                  <c:v>8.7056909999999998</c:v>
                </c:pt>
                <c:pt idx="56278">
                  <c:v>8.7101869999999995</c:v>
                </c:pt>
                <c:pt idx="56279">
                  <c:v>8.7171939999999992</c:v>
                </c:pt>
                <c:pt idx="56280">
                  <c:v>8.7128329999999998</c:v>
                </c:pt>
                <c:pt idx="56281">
                  <c:v>8.7084440000000001</c:v>
                </c:pt>
                <c:pt idx="56282">
                  <c:v>8.709263</c:v>
                </c:pt>
                <c:pt idx="56283">
                  <c:v>8.7088570000000001</c:v>
                </c:pt>
                <c:pt idx="56284">
                  <c:v>8.7079319999999996</c:v>
                </c:pt>
                <c:pt idx="56285">
                  <c:v>8.7158940000000005</c:v>
                </c:pt>
                <c:pt idx="56286">
                  <c:v>8.7218289999999996</c:v>
                </c:pt>
                <c:pt idx="56287">
                  <c:v>8.7165110000000006</c:v>
                </c:pt>
                <c:pt idx="56288">
                  <c:v>8.7110970000000005</c:v>
                </c:pt>
                <c:pt idx="56289">
                  <c:v>8.7127149999999993</c:v>
                </c:pt>
                <c:pt idx="56290">
                  <c:v>8.7116129999999998</c:v>
                </c:pt>
                <c:pt idx="56291">
                  <c:v>8.7068359999999991</c:v>
                </c:pt>
                <c:pt idx="56292">
                  <c:v>8.7110070000000004</c:v>
                </c:pt>
                <c:pt idx="56293">
                  <c:v>8.7147769999999998</c:v>
                </c:pt>
                <c:pt idx="56294">
                  <c:v>8.7139819999999997</c:v>
                </c:pt>
                <c:pt idx="56295">
                  <c:v>8.7229419999999998</c:v>
                </c:pt>
                <c:pt idx="56296">
                  <c:v>8.7268360000000005</c:v>
                </c:pt>
                <c:pt idx="56297">
                  <c:v>8.7190829999999995</c:v>
                </c:pt>
                <c:pt idx="56298">
                  <c:v>8.7162159999999993</c:v>
                </c:pt>
                <c:pt idx="56299">
                  <c:v>8.7207270000000001</c:v>
                </c:pt>
                <c:pt idx="56300">
                  <c:v>8.7174019999999999</c:v>
                </c:pt>
                <c:pt idx="56301">
                  <c:v>8.7140020000000007</c:v>
                </c:pt>
                <c:pt idx="56302">
                  <c:v>8.7183530000000005</c:v>
                </c:pt>
                <c:pt idx="56303">
                  <c:v>8.7108439999999998</c:v>
                </c:pt>
                <c:pt idx="56304">
                  <c:v>8.7067239999999995</c:v>
                </c:pt>
                <c:pt idx="56305">
                  <c:v>8.7161469999999994</c:v>
                </c:pt>
                <c:pt idx="56306">
                  <c:v>8.7152740000000009</c:v>
                </c:pt>
                <c:pt idx="56307">
                  <c:v>8.7136630000000004</c:v>
                </c:pt>
                <c:pt idx="56308">
                  <c:v>8.7249160000000003</c:v>
                </c:pt>
                <c:pt idx="56309">
                  <c:v>8.7271490000000007</c:v>
                </c:pt>
                <c:pt idx="56310">
                  <c:v>8.7140979999999999</c:v>
                </c:pt>
                <c:pt idx="56311">
                  <c:v>8.7109649999999998</c:v>
                </c:pt>
                <c:pt idx="56312">
                  <c:v>8.7168759999999992</c:v>
                </c:pt>
                <c:pt idx="56313">
                  <c:v>8.7125280000000007</c:v>
                </c:pt>
                <c:pt idx="56314">
                  <c:v>8.7112020000000001</c:v>
                </c:pt>
                <c:pt idx="56315">
                  <c:v>8.7165280000000003</c:v>
                </c:pt>
                <c:pt idx="56316">
                  <c:v>8.711373</c:v>
                </c:pt>
                <c:pt idx="56317">
                  <c:v>8.7129390000000004</c:v>
                </c:pt>
                <c:pt idx="56318">
                  <c:v>8.7255350000000007</c:v>
                </c:pt>
                <c:pt idx="56319">
                  <c:v>8.7236580000000004</c:v>
                </c:pt>
                <c:pt idx="56320">
                  <c:v>8.7121709999999997</c:v>
                </c:pt>
                <c:pt idx="56321">
                  <c:v>8.7157140000000002</c:v>
                </c:pt>
                <c:pt idx="56322">
                  <c:v>8.7227510000000006</c:v>
                </c:pt>
                <c:pt idx="56323">
                  <c:v>8.7180970000000002</c:v>
                </c:pt>
                <c:pt idx="56324">
                  <c:v>8.7175580000000004</c:v>
                </c:pt>
                <c:pt idx="56325">
                  <c:v>8.7182440000000003</c:v>
                </c:pt>
                <c:pt idx="56326">
                  <c:v>8.7144890000000004</c:v>
                </c:pt>
                <c:pt idx="56327">
                  <c:v>8.7185380000000006</c:v>
                </c:pt>
                <c:pt idx="56328">
                  <c:v>8.7237570000000009</c:v>
                </c:pt>
                <c:pt idx="56329">
                  <c:v>8.7182139999999997</c:v>
                </c:pt>
                <c:pt idx="56330">
                  <c:v>8.7128829999999997</c:v>
                </c:pt>
                <c:pt idx="56331">
                  <c:v>8.7209529999999997</c:v>
                </c:pt>
                <c:pt idx="56332">
                  <c:v>8.7292039999999993</c:v>
                </c:pt>
                <c:pt idx="56333">
                  <c:v>8.7263669999999998</c:v>
                </c:pt>
                <c:pt idx="56334">
                  <c:v>8.7274829999999994</c:v>
                </c:pt>
                <c:pt idx="56335">
                  <c:v>8.7294</c:v>
                </c:pt>
                <c:pt idx="56336">
                  <c:v>8.7218470000000003</c:v>
                </c:pt>
                <c:pt idx="56337">
                  <c:v>8.7173130000000008</c:v>
                </c:pt>
                <c:pt idx="56338">
                  <c:v>8.7247520000000005</c:v>
                </c:pt>
                <c:pt idx="56339">
                  <c:v>8.7271260000000002</c:v>
                </c:pt>
                <c:pt idx="56340">
                  <c:v>8.7234230000000004</c:v>
                </c:pt>
                <c:pt idx="56341">
                  <c:v>8.7297700000000003</c:v>
                </c:pt>
                <c:pt idx="56342">
                  <c:v>8.7304379999999995</c:v>
                </c:pt>
                <c:pt idx="56343">
                  <c:v>8.7235820000000004</c:v>
                </c:pt>
                <c:pt idx="56344">
                  <c:v>8.7251159999999999</c:v>
                </c:pt>
                <c:pt idx="56345">
                  <c:v>8.7226239999999997</c:v>
                </c:pt>
                <c:pt idx="56346">
                  <c:v>8.7166490000000003</c:v>
                </c:pt>
                <c:pt idx="56347">
                  <c:v>8.7203300000000006</c:v>
                </c:pt>
                <c:pt idx="56348">
                  <c:v>8.7273250000000004</c:v>
                </c:pt>
                <c:pt idx="56349">
                  <c:v>8.7263959999999994</c:v>
                </c:pt>
                <c:pt idx="56350">
                  <c:v>8.7235879999999995</c:v>
                </c:pt>
                <c:pt idx="56351">
                  <c:v>8.7278199999999995</c:v>
                </c:pt>
                <c:pt idx="56352">
                  <c:v>8.7260039999999996</c:v>
                </c:pt>
                <c:pt idx="56353">
                  <c:v>8.7186939999999993</c:v>
                </c:pt>
                <c:pt idx="56354">
                  <c:v>8.7230270000000001</c:v>
                </c:pt>
                <c:pt idx="56355">
                  <c:v>8.7281659999999999</c:v>
                </c:pt>
                <c:pt idx="56356">
                  <c:v>8.7231330000000007</c:v>
                </c:pt>
                <c:pt idx="56357">
                  <c:v>8.7226759999999999</c:v>
                </c:pt>
                <c:pt idx="56358">
                  <c:v>8.7285599999999999</c:v>
                </c:pt>
                <c:pt idx="56359">
                  <c:v>8.7220859999999991</c:v>
                </c:pt>
                <c:pt idx="56360">
                  <c:v>8.7153109999999998</c:v>
                </c:pt>
                <c:pt idx="56361">
                  <c:v>8.7247319999999995</c:v>
                </c:pt>
                <c:pt idx="56362">
                  <c:v>8.7282379999999993</c:v>
                </c:pt>
                <c:pt idx="56363">
                  <c:v>8.7213279999999997</c:v>
                </c:pt>
                <c:pt idx="56364">
                  <c:v>8.7207899999999992</c:v>
                </c:pt>
                <c:pt idx="56365">
                  <c:v>8.7249590000000001</c:v>
                </c:pt>
                <c:pt idx="56366">
                  <c:v>8.7209439999999994</c:v>
                </c:pt>
                <c:pt idx="56367">
                  <c:v>8.7203009999999992</c:v>
                </c:pt>
                <c:pt idx="56368">
                  <c:v>8.7263330000000003</c:v>
                </c:pt>
                <c:pt idx="56369">
                  <c:v>8.7205510000000004</c:v>
                </c:pt>
                <c:pt idx="56370">
                  <c:v>8.7213379999999994</c:v>
                </c:pt>
                <c:pt idx="56371">
                  <c:v>8.7312619999999992</c:v>
                </c:pt>
                <c:pt idx="56372">
                  <c:v>8.7258770000000005</c:v>
                </c:pt>
                <c:pt idx="56373">
                  <c:v>8.7253570000000007</c:v>
                </c:pt>
                <c:pt idx="56374">
                  <c:v>8.7372449999999997</c:v>
                </c:pt>
                <c:pt idx="56375">
                  <c:v>8.7329620000000006</c:v>
                </c:pt>
                <c:pt idx="56376">
                  <c:v>8.7179719999999996</c:v>
                </c:pt>
                <c:pt idx="56377">
                  <c:v>8.7238489999999995</c:v>
                </c:pt>
                <c:pt idx="56378">
                  <c:v>8.7340920000000004</c:v>
                </c:pt>
                <c:pt idx="56379">
                  <c:v>8.7255120000000002</c:v>
                </c:pt>
                <c:pt idx="56380">
                  <c:v>8.7244159999999997</c:v>
                </c:pt>
                <c:pt idx="56381">
                  <c:v>8.7319720000000007</c:v>
                </c:pt>
                <c:pt idx="56382">
                  <c:v>8.7302669999999996</c:v>
                </c:pt>
                <c:pt idx="56383">
                  <c:v>8.7288800000000002</c:v>
                </c:pt>
                <c:pt idx="56384">
                  <c:v>8.7300570000000004</c:v>
                </c:pt>
                <c:pt idx="56385">
                  <c:v>8.7263699999999993</c:v>
                </c:pt>
                <c:pt idx="56386">
                  <c:v>8.7225300000000008</c:v>
                </c:pt>
                <c:pt idx="56387">
                  <c:v>8.7277880000000003</c:v>
                </c:pt>
                <c:pt idx="56388">
                  <c:v>8.7328880000000009</c:v>
                </c:pt>
                <c:pt idx="56389">
                  <c:v>8.7284330000000008</c:v>
                </c:pt>
                <c:pt idx="56390">
                  <c:v>8.7313510000000001</c:v>
                </c:pt>
                <c:pt idx="56391">
                  <c:v>8.7409739999999996</c:v>
                </c:pt>
                <c:pt idx="56392">
                  <c:v>8.7378149999999994</c:v>
                </c:pt>
                <c:pt idx="56393">
                  <c:v>8.7313720000000004</c:v>
                </c:pt>
                <c:pt idx="56394">
                  <c:v>8.7358609999999999</c:v>
                </c:pt>
                <c:pt idx="56395">
                  <c:v>8.7355979999999995</c:v>
                </c:pt>
                <c:pt idx="56396">
                  <c:v>8.7296790000000009</c:v>
                </c:pt>
                <c:pt idx="56397">
                  <c:v>8.7372940000000003</c:v>
                </c:pt>
                <c:pt idx="56398">
                  <c:v>8.7375609999999995</c:v>
                </c:pt>
                <c:pt idx="56399">
                  <c:v>8.7267589999999995</c:v>
                </c:pt>
                <c:pt idx="56400">
                  <c:v>8.7323249999999994</c:v>
                </c:pt>
                <c:pt idx="56401">
                  <c:v>8.7414100000000001</c:v>
                </c:pt>
                <c:pt idx="56402">
                  <c:v>8.7377040000000008</c:v>
                </c:pt>
                <c:pt idx="56403">
                  <c:v>8.730442</c:v>
                </c:pt>
                <c:pt idx="56404">
                  <c:v>8.7338260000000005</c:v>
                </c:pt>
                <c:pt idx="56405">
                  <c:v>8.7395300000000002</c:v>
                </c:pt>
                <c:pt idx="56406">
                  <c:v>8.732685</c:v>
                </c:pt>
                <c:pt idx="56407">
                  <c:v>8.7347789999999996</c:v>
                </c:pt>
                <c:pt idx="56408">
                  <c:v>8.7395639999999997</c:v>
                </c:pt>
                <c:pt idx="56409">
                  <c:v>8.7315919999999991</c:v>
                </c:pt>
                <c:pt idx="56410">
                  <c:v>8.7341309999999996</c:v>
                </c:pt>
                <c:pt idx="56411">
                  <c:v>8.7394379999999998</c:v>
                </c:pt>
                <c:pt idx="56412">
                  <c:v>8.7286529999999996</c:v>
                </c:pt>
                <c:pt idx="56413">
                  <c:v>8.7230360000000005</c:v>
                </c:pt>
                <c:pt idx="56414">
                  <c:v>8.7341099999999994</c:v>
                </c:pt>
                <c:pt idx="56415">
                  <c:v>8.7329410000000003</c:v>
                </c:pt>
                <c:pt idx="56416">
                  <c:v>8.7241979999999995</c:v>
                </c:pt>
                <c:pt idx="56417">
                  <c:v>8.734413</c:v>
                </c:pt>
                <c:pt idx="56418">
                  <c:v>8.7408819999999992</c:v>
                </c:pt>
                <c:pt idx="56419">
                  <c:v>8.7342449999999996</c:v>
                </c:pt>
                <c:pt idx="56420">
                  <c:v>8.7335720000000006</c:v>
                </c:pt>
                <c:pt idx="56421">
                  <c:v>8.737622</c:v>
                </c:pt>
                <c:pt idx="56422">
                  <c:v>8.7345699999999997</c:v>
                </c:pt>
                <c:pt idx="56423">
                  <c:v>8.7328460000000003</c:v>
                </c:pt>
                <c:pt idx="56424">
                  <c:v>8.7381919999999997</c:v>
                </c:pt>
                <c:pt idx="56425">
                  <c:v>8.7346920000000008</c:v>
                </c:pt>
                <c:pt idx="56426">
                  <c:v>8.7294169999999998</c:v>
                </c:pt>
                <c:pt idx="56427">
                  <c:v>8.7312089999999998</c:v>
                </c:pt>
                <c:pt idx="56428">
                  <c:v>8.7297279999999997</c:v>
                </c:pt>
                <c:pt idx="56429">
                  <c:v>8.728491</c:v>
                </c:pt>
                <c:pt idx="56430">
                  <c:v>8.7348459999999992</c:v>
                </c:pt>
                <c:pt idx="56431">
                  <c:v>8.7417300000000004</c:v>
                </c:pt>
                <c:pt idx="56432">
                  <c:v>8.7400959999999994</c:v>
                </c:pt>
                <c:pt idx="56433">
                  <c:v>8.7390889999999999</c:v>
                </c:pt>
                <c:pt idx="56434">
                  <c:v>8.7452620000000003</c:v>
                </c:pt>
                <c:pt idx="56435">
                  <c:v>8.7421389999999999</c:v>
                </c:pt>
                <c:pt idx="56436">
                  <c:v>8.7358829999999994</c:v>
                </c:pt>
                <c:pt idx="56437">
                  <c:v>8.7383199999999999</c:v>
                </c:pt>
                <c:pt idx="56438">
                  <c:v>8.7410750000000004</c:v>
                </c:pt>
                <c:pt idx="56439">
                  <c:v>8.7393990000000006</c:v>
                </c:pt>
                <c:pt idx="56440">
                  <c:v>8.7371239999999997</c:v>
                </c:pt>
                <c:pt idx="56441">
                  <c:v>8.7458969999999994</c:v>
                </c:pt>
                <c:pt idx="56442">
                  <c:v>8.7493180000000006</c:v>
                </c:pt>
                <c:pt idx="56443">
                  <c:v>8.7389259999999993</c:v>
                </c:pt>
                <c:pt idx="56444">
                  <c:v>8.7407830000000004</c:v>
                </c:pt>
                <c:pt idx="56445">
                  <c:v>8.7447619999999997</c:v>
                </c:pt>
                <c:pt idx="56446">
                  <c:v>8.7357110000000002</c:v>
                </c:pt>
                <c:pt idx="56447">
                  <c:v>8.7343109999999999</c:v>
                </c:pt>
                <c:pt idx="56448">
                  <c:v>8.7404139999999995</c:v>
                </c:pt>
                <c:pt idx="56449">
                  <c:v>8.7379479999999994</c:v>
                </c:pt>
                <c:pt idx="56450">
                  <c:v>8.7355020000000003</c:v>
                </c:pt>
                <c:pt idx="56451">
                  <c:v>8.7419100000000007</c:v>
                </c:pt>
                <c:pt idx="56452">
                  <c:v>8.7393640000000001</c:v>
                </c:pt>
                <c:pt idx="56453">
                  <c:v>8.7359720000000003</c:v>
                </c:pt>
                <c:pt idx="56454">
                  <c:v>8.7442039999999999</c:v>
                </c:pt>
                <c:pt idx="56455">
                  <c:v>8.7441849999999999</c:v>
                </c:pt>
                <c:pt idx="56456">
                  <c:v>8.7388849999999998</c:v>
                </c:pt>
                <c:pt idx="56457">
                  <c:v>8.7412150000000004</c:v>
                </c:pt>
                <c:pt idx="56458">
                  <c:v>8.7423420000000007</c:v>
                </c:pt>
                <c:pt idx="56459">
                  <c:v>8.7352399999999992</c:v>
                </c:pt>
                <c:pt idx="56460">
                  <c:v>8.7354450000000003</c:v>
                </c:pt>
                <c:pt idx="56461">
                  <c:v>8.7436019999999992</c:v>
                </c:pt>
                <c:pt idx="56462">
                  <c:v>8.7389419999999998</c:v>
                </c:pt>
                <c:pt idx="56463">
                  <c:v>8.7372560000000004</c:v>
                </c:pt>
                <c:pt idx="56464">
                  <c:v>8.7477040000000006</c:v>
                </c:pt>
                <c:pt idx="56465">
                  <c:v>8.7460730000000009</c:v>
                </c:pt>
                <c:pt idx="56466">
                  <c:v>8.738588</c:v>
                </c:pt>
                <c:pt idx="56467">
                  <c:v>8.7449379999999994</c:v>
                </c:pt>
                <c:pt idx="56468">
                  <c:v>8.7508459999999992</c:v>
                </c:pt>
                <c:pt idx="56469">
                  <c:v>8.7436310000000006</c:v>
                </c:pt>
                <c:pt idx="56470">
                  <c:v>8.7423660000000005</c:v>
                </c:pt>
                <c:pt idx="56471">
                  <c:v>8.7446219999999997</c:v>
                </c:pt>
                <c:pt idx="56472">
                  <c:v>8.7395820000000004</c:v>
                </c:pt>
                <c:pt idx="56473">
                  <c:v>8.746143</c:v>
                </c:pt>
                <c:pt idx="56474">
                  <c:v>8.7558539999999994</c:v>
                </c:pt>
                <c:pt idx="56475">
                  <c:v>8.7475349999999992</c:v>
                </c:pt>
                <c:pt idx="56476">
                  <c:v>8.7371560000000006</c:v>
                </c:pt>
                <c:pt idx="56477">
                  <c:v>8.7405989999999996</c:v>
                </c:pt>
                <c:pt idx="56478">
                  <c:v>8.7474290000000003</c:v>
                </c:pt>
                <c:pt idx="56479">
                  <c:v>8.7450679999999998</c:v>
                </c:pt>
                <c:pt idx="56480">
                  <c:v>8.7453710000000004</c:v>
                </c:pt>
                <c:pt idx="56481">
                  <c:v>8.751989</c:v>
                </c:pt>
                <c:pt idx="56482">
                  <c:v>8.7478840000000009</c:v>
                </c:pt>
                <c:pt idx="56483">
                  <c:v>8.7424619999999997</c:v>
                </c:pt>
                <c:pt idx="56484">
                  <c:v>8.7510680000000001</c:v>
                </c:pt>
                <c:pt idx="56485">
                  <c:v>8.7500739999999997</c:v>
                </c:pt>
                <c:pt idx="56486">
                  <c:v>8.7363239999999998</c:v>
                </c:pt>
                <c:pt idx="56487">
                  <c:v>8.7380119999999994</c:v>
                </c:pt>
                <c:pt idx="56488">
                  <c:v>8.7452620000000003</c:v>
                </c:pt>
                <c:pt idx="56489">
                  <c:v>8.7398629999999997</c:v>
                </c:pt>
                <c:pt idx="56490">
                  <c:v>8.7437559999999994</c:v>
                </c:pt>
                <c:pt idx="56491">
                  <c:v>8.7553859999999997</c:v>
                </c:pt>
                <c:pt idx="56492">
                  <c:v>8.7497019999999992</c:v>
                </c:pt>
                <c:pt idx="56493">
                  <c:v>8.7423020000000005</c:v>
                </c:pt>
                <c:pt idx="56494">
                  <c:v>8.7476760000000002</c:v>
                </c:pt>
                <c:pt idx="56495">
                  <c:v>8.7532309999999995</c:v>
                </c:pt>
                <c:pt idx="56496">
                  <c:v>8.7503019999999996</c:v>
                </c:pt>
                <c:pt idx="56497">
                  <c:v>8.7477009999999993</c:v>
                </c:pt>
                <c:pt idx="56498">
                  <c:v>8.7453579999999995</c:v>
                </c:pt>
                <c:pt idx="56499">
                  <c:v>8.7407570000000003</c:v>
                </c:pt>
                <c:pt idx="56500">
                  <c:v>8.7461029999999997</c:v>
                </c:pt>
                <c:pt idx="56501">
                  <c:v>8.7546020000000002</c:v>
                </c:pt>
                <c:pt idx="56502">
                  <c:v>8.7520600000000002</c:v>
                </c:pt>
                <c:pt idx="56503">
                  <c:v>8.7496550000000006</c:v>
                </c:pt>
                <c:pt idx="56504">
                  <c:v>8.7564709999999994</c:v>
                </c:pt>
                <c:pt idx="56505">
                  <c:v>8.7558319999999998</c:v>
                </c:pt>
                <c:pt idx="56506">
                  <c:v>8.7479410000000009</c:v>
                </c:pt>
                <c:pt idx="56507">
                  <c:v>8.7538490000000007</c:v>
                </c:pt>
                <c:pt idx="56508">
                  <c:v>8.7581439999999997</c:v>
                </c:pt>
                <c:pt idx="56509">
                  <c:v>8.7496130000000001</c:v>
                </c:pt>
                <c:pt idx="56510">
                  <c:v>8.750508</c:v>
                </c:pt>
                <c:pt idx="56511">
                  <c:v>8.7552660000000007</c:v>
                </c:pt>
                <c:pt idx="56512">
                  <c:v>8.7498690000000003</c:v>
                </c:pt>
                <c:pt idx="56513">
                  <c:v>8.7470560000000006</c:v>
                </c:pt>
                <c:pt idx="56514">
                  <c:v>8.7538599999999995</c:v>
                </c:pt>
                <c:pt idx="56515">
                  <c:v>8.7563560000000003</c:v>
                </c:pt>
                <c:pt idx="56516">
                  <c:v>8.7496510000000001</c:v>
                </c:pt>
                <c:pt idx="56517">
                  <c:v>8.7482220000000002</c:v>
                </c:pt>
                <c:pt idx="56518">
                  <c:v>8.7514269999999996</c:v>
                </c:pt>
                <c:pt idx="56519">
                  <c:v>8.7496770000000001</c:v>
                </c:pt>
                <c:pt idx="56520">
                  <c:v>8.7488880000000009</c:v>
                </c:pt>
                <c:pt idx="56521">
                  <c:v>8.7529669999999999</c:v>
                </c:pt>
                <c:pt idx="56522">
                  <c:v>8.7508330000000001</c:v>
                </c:pt>
                <c:pt idx="56523">
                  <c:v>8.7425080000000008</c:v>
                </c:pt>
                <c:pt idx="56524">
                  <c:v>8.7461169999999999</c:v>
                </c:pt>
                <c:pt idx="56525">
                  <c:v>8.752345</c:v>
                </c:pt>
                <c:pt idx="56526">
                  <c:v>8.7492020000000004</c:v>
                </c:pt>
                <c:pt idx="56527">
                  <c:v>8.7513649999999998</c:v>
                </c:pt>
                <c:pt idx="56528">
                  <c:v>8.7558959999999999</c:v>
                </c:pt>
                <c:pt idx="56529">
                  <c:v>8.7545660000000005</c:v>
                </c:pt>
                <c:pt idx="56530">
                  <c:v>8.7535729999999994</c:v>
                </c:pt>
                <c:pt idx="56531">
                  <c:v>8.7572229999999998</c:v>
                </c:pt>
                <c:pt idx="56532">
                  <c:v>8.7566769999999998</c:v>
                </c:pt>
                <c:pt idx="56533">
                  <c:v>8.7508140000000001</c:v>
                </c:pt>
                <c:pt idx="56534">
                  <c:v>8.7554079999999992</c:v>
                </c:pt>
                <c:pt idx="56535">
                  <c:v>8.7563200000000005</c:v>
                </c:pt>
                <c:pt idx="56536">
                  <c:v>8.7490009999999998</c:v>
                </c:pt>
                <c:pt idx="56537">
                  <c:v>8.7556309999999993</c:v>
                </c:pt>
                <c:pt idx="56538">
                  <c:v>8.7602239999999991</c:v>
                </c:pt>
                <c:pt idx="56539">
                  <c:v>8.750121</c:v>
                </c:pt>
                <c:pt idx="56540">
                  <c:v>8.7486429999999995</c:v>
                </c:pt>
                <c:pt idx="56541">
                  <c:v>8.7590649999999997</c:v>
                </c:pt>
                <c:pt idx="56542">
                  <c:v>8.7572349999999997</c:v>
                </c:pt>
                <c:pt idx="56543">
                  <c:v>8.7487239999999993</c:v>
                </c:pt>
                <c:pt idx="56544">
                  <c:v>8.7538479999999996</c:v>
                </c:pt>
                <c:pt idx="56545">
                  <c:v>8.7587299999999999</c:v>
                </c:pt>
                <c:pt idx="56546">
                  <c:v>8.7575819999999993</c:v>
                </c:pt>
                <c:pt idx="56547">
                  <c:v>8.7618130000000001</c:v>
                </c:pt>
                <c:pt idx="56548">
                  <c:v>8.7631820000000005</c:v>
                </c:pt>
                <c:pt idx="56549">
                  <c:v>8.7571549999999991</c:v>
                </c:pt>
                <c:pt idx="56550">
                  <c:v>8.7573620000000005</c:v>
                </c:pt>
                <c:pt idx="56551">
                  <c:v>8.7645870000000006</c:v>
                </c:pt>
                <c:pt idx="56552">
                  <c:v>8.7593049999999995</c:v>
                </c:pt>
                <c:pt idx="56553">
                  <c:v>8.7517820000000004</c:v>
                </c:pt>
                <c:pt idx="56554">
                  <c:v>8.7601370000000003</c:v>
                </c:pt>
                <c:pt idx="56555">
                  <c:v>8.7616829999999997</c:v>
                </c:pt>
                <c:pt idx="56556">
                  <c:v>8.7557270000000003</c:v>
                </c:pt>
                <c:pt idx="56557">
                  <c:v>8.7594630000000002</c:v>
                </c:pt>
                <c:pt idx="56558">
                  <c:v>8.7615049999999997</c:v>
                </c:pt>
                <c:pt idx="56559">
                  <c:v>8.7534890000000001</c:v>
                </c:pt>
                <c:pt idx="56560">
                  <c:v>8.7528889999999997</c:v>
                </c:pt>
                <c:pt idx="56561">
                  <c:v>8.7647560000000002</c:v>
                </c:pt>
                <c:pt idx="56562">
                  <c:v>8.7614140000000003</c:v>
                </c:pt>
                <c:pt idx="56563">
                  <c:v>8.7550190000000008</c:v>
                </c:pt>
                <c:pt idx="56564">
                  <c:v>8.7628020000000006</c:v>
                </c:pt>
                <c:pt idx="56565">
                  <c:v>8.7626299999999997</c:v>
                </c:pt>
                <c:pt idx="56566">
                  <c:v>8.7555040000000002</c:v>
                </c:pt>
                <c:pt idx="56567">
                  <c:v>8.7563420000000001</c:v>
                </c:pt>
                <c:pt idx="56568">
                  <c:v>8.7617639999999994</c:v>
                </c:pt>
                <c:pt idx="56569">
                  <c:v>8.7571739999999991</c:v>
                </c:pt>
                <c:pt idx="56570">
                  <c:v>8.7557790000000004</c:v>
                </c:pt>
                <c:pt idx="56571">
                  <c:v>8.7655550000000009</c:v>
                </c:pt>
                <c:pt idx="56572">
                  <c:v>8.7596559999999997</c:v>
                </c:pt>
                <c:pt idx="56573">
                  <c:v>8.7533759999999994</c:v>
                </c:pt>
                <c:pt idx="56574">
                  <c:v>8.7648799999999998</c:v>
                </c:pt>
                <c:pt idx="56575">
                  <c:v>8.766883</c:v>
                </c:pt>
                <c:pt idx="56576">
                  <c:v>8.7561680000000006</c:v>
                </c:pt>
                <c:pt idx="56577">
                  <c:v>8.7585370000000005</c:v>
                </c:pt>
                <c:pt idx="56578">
                  <c:v>8.7665050000000004</c:v>
                </c:pt>
                <c:pt idx="56579">
                  <c:v>8.7585329999999999</c:v>
                </c:pt>
                <c:pt idx="56580">
                  <c:v>8.7585390000000007</c:v>
                </c:pt>
                <c:pt idx="56581">
                  <c:v>8.7659230000000008</c:v>
                </c:pt>
                <c:pt idx="56582">
                  <c:v>8.7558589999999992</c:v>
                </c:pt>
                <c:pt idx="56583">
                  <c:v>8.7525929999999992</c:v>
                </c:pt>
                <c:pt idx="56584">
                  <c:v>8.7645359999999997</c:v>
                </c:pt>
                <c:pt idx="56585">
                  <c:v>8.7661040000000003</c:v>
                </c:pt>
                <c:pt idx="56586">
                  <c:v>8.7606160000000006</c:v>
                </c:pt>
                <c:pt idx="56587">
                  <c:v>8.7667999999999999</c:v>
                </c:pt>
                <c:pt idx="56588">
                  <c:v>8.7729320000000008</c:v>
                </c:pt>
                <c:pt idx="56589">
                  <c:v>8.7650939999999995</c:v>
                </c:pt>
                <c:pt idx="56590">
                  <c:v>8.7627199999999998</c:v>
                </c:pt>
                <c:pt idx="56591">
                  <c:v>8.7692709999999998</c:v>
                </c:pt>
                <c:pt idx="56592">
                  <c:v>8.7671189999999992</c:v>
                </c:pt>
                <c:pt idx="56593">
                  <c:v>8.7605000000000004</c:v>
                </c:pt>
                <c:pt idx="56594">
                  <c:v>8.7631340000000009</c:v>
                </c:pt>
                <c:pt idx="56595">
                  <c:v>8.7652409999999996</c:v>
                </c:pt>
                <c:pt idx="56596">
                  <c:v>8.7606020000000004</c:v>
                </c:pt>
                <c:pt idx="56597">
                  <c:v>8.7663620000000009</c:v>
                </c:pt>
                <c:pt idx="56598">
                  <c:v>8.7718249999999998</c:v>
                </c:pt>
                <c:pt idx="56599">
                  <c:v>8.7652169999999998</c:v>
                </c:pt>
                <c:pt idx="56600">
                  <c:v>8.7649779999999993</c:v>
                </c:pt>
                <c:pt idx="56601">
                  <c:v>8.7690730000000006</c:v>
                </c:pt>
                <c:pt idx="56602">
                  <c:v>8.767512</c:v>
                </c:pt>
                <c:pt idx="56603">
                  <c:v>8.7654630000000004</c:v>
                </c:pt>
                <c:pt idx="56604">
                  <c:v>8.7693969999999997</c:v>
                </c:pt>
                <c:pt idx="56605">
                  <c:v>8.7707739999999994</c:v>
                </c:pt>
                <c:pt idx="56606">
                  <c:v>8.7651699999999995</c:v>
                </c:pt>
                <c:pt idx="56607">
                  <c:v>8.7656799999999997</c:v>
                </c:pt>
                <c:pt idx="56608">
                  <c:v>8.7651350000000008</c:v>
                </c:pt>
                <c:pt idx="56609">
                  <c:v>8.7590920000000008</c:v>
                </c:pt>
                <c:pt idx="56610">
                  <c:v>8.7608200000000007</c:v>
                </c:pt>
                <c:pt idx="56611">
                  <c:v>8.7676949999999998</c:v>
                </c:pt>
                <c:pt idx="56612">
                  <c:v>8.7706949999999999</c:v>
                </c:pt>
                <c:pt idx="56613">
                  <c:v>8.7652509999999992</c:v>
                </c:pt>
                <c:pt idx="56614">
                  <c:v>8.7648630000000001</c:v>
                </c:pt>
                <c:pt idx="56615">
                  <c:v>8.7713099999999997</c:v>
                </c:pt>
                <c:pt idx="56616">
                  <c:v>8.7697870000000009</c:v>
                </c:pt>
                <c:pt idx="56617">
                  <c:v>8.7691339999999993</c:v>
                </c:pt>
                <c:pt idx="56618">
                  <c:v>8.7697629999999993</c:v>
                </c:pt>
                <c:pt idx="56619">
                  <c:v>8.7660260000000001</c:v>
                </c:pt>
                <c:pt idx="56620">
                  <c:v>8.7664270000000002</c:v>
                </c:pt>
                <c:pt idx="56621">
                  <c:v>8.7670670000000008</c:v>
                </c:pt>
                <c:pt idx="56622">
                  <c:v>8.7638580000000008</c:v>
                </c:pt>
                <c:pt idx="56623">
                  <c:v>8.7626659999999994</c:v>
                </c:pt>
                <c:pt idx="56624">
                  <c:v>8.7692770000000007</c:v>
                </c:pt>
                <c:pt idx="56625">
                  <c:v>8.7723779999999998</c:v>
                </c:pt>
                <c:pt idx="56626">
                  <c:v>8.7683119999999999</c:v>
                </c:pt>
                <c:pt idx="56627">
                  <c:v>8.7744459999999993</c:v>
                </c:pt>
                <c:pt idx="56628">
                  <c:v>8.7816279999999995</c:v>
                </c:pt>
                <c:pt idx="56629">
                  <c:v>8.7749950000000005</c:v>
                </c:pt>
                <c:pt idx="56630">
                  <c:v>8.7678840000000005</c:v>
                </c:pt>
                <c:pt idx="56631">
                  <c:v>8.771331</c:v>
                </c:pt>
                <c:pt idx="56632">
                  <c:v>8.7710910000000002</c:v>
                </c:pt>
                <c:pt idx="56633">
                  <c:v>8.7652750000000008</c:v>
                </c:pt>
                <c:pt idx="56634">
                  <c:v>8.7724329999999995</c:v>
                </c:pt>
                <c:pt idx="56635">
                  <c:v>8.7750909999999998</c:v>
                </c:pt>
                <c:pt idx="56636">
                  <c:v>8.7709030000000006</c:v>
                </c:pt>
                <c:pt idx="56637">
                  <c:v>8.7757339999999999</c:v>
                </c:pt>
                <c:pt idx="56638">
                  <c:v>8.7746130000000004</c:v>
                </c:pt>
                <c:pt idx="56639">
                  <c:v>8.7686799999999998</c:v>
                </c:pt>
                <c:pt idx="56640">
                  <c:v>8.7676379999999998</c:v>
                </c:pt>
                <c:pt idx="56641">
                  <c:v>8.7712310000000002</c:v>
                </c:pt>
                <c:pt idx="56642">
                  <c:v>8.7703369999999996</c:v>
                </c:pt>
                <c:pt idx="56643">
                  <c:v>8.7650240000000004</c:v>
                </c:pt>
                <c:pt idx="56644">
                  <c:v>8.7722320000000007</c:v>
                </c:pt>
                <c:pt idx="56645">
                  <c:v>8.7745820000000005</c:v>
                </c:pt>
                <c:pt idx="56646">
                  <c:v>8.7643810000000002</c:v>
                </c:pt>
                <c:pt idx="56647">
                  <c:v>8.7671980000000005</c:v>
                </c:pt>
                <c:pt idx="56648">
                  <c:v>8.7796509999999994</c:v>
                </c:pt>
                <c:pt idx="56649">
                  <c:v>8.7818400000000008</c:v>
                </c:pt>
                <c:pt idx="56650">
                  <c:v>8.7787100000000002</c:v>
                </c:pt>
                <c:pt idx="56651">
                  <c:v>8.7796769999999995</c:v>
                </c:pt>
                <c:pt idx="56652">
                  <c:v>8.7780699999999996</c:v>
                </c:pt>
                <c:pt idx="56653">
                  <c:v>8.774222</c:v>
                </c:pt>
                <c:pt idx="56654">
                  <c:v>8.7757269999999998</c:v>
                </c:pt>
                <c:pt idx="56655">
                  <c:v>8.7759590000000003</c:v>
                </c:pt>
                <c:pt idx="56656">
                  <c:v>8.7746870000000001</c:v>
                </c:pt>
                <c:pt idx="56657">
                  <c:v>8.7751059999999992</c:v>
                </c:pt>
                <c:pt idx="56658">
                  <c:v>8.7738150000000008</c:v>
                </c:pt>
                <c:pt idx="56659">
                  <c:v>8.7699449999999999</c:v>
                </c:pt>
                <c:pt idx="56660">
                  <c:v>8.7738300000000002</c:v>
                </c:pt>
                <c:pt idx="56661">
                  <c:v>8.7812549999999998</c:v>
                </c:pt>
                <c:pt idx="56662">
                  <c:v>8.7765450000000005</c:v>
                </c:pt>
                <c:pt idx="56663">
                  <c:v>8.7764109999999995</c:v>
                </c:pt>
                <c:pt idx="56664">
                  <c:v>8.7818339999999999</c:v>
                </c:pt>
                <c:pt idx="56665">
                  <c:v>8.7737300000000005</c:v>
                </c:pt>
                <c:pt idx="56666">
                  <c:v>8.7693250000000003</c:v>
                </c:pt>
                <c:pt idx="56667">
                  <c:v>8.7771880000000007</c:v>
                </c:pt>
                <c:pt idx="56668">
                  <c:v>8.7789710000000003</c:v>
                </c:pt>
                <c:pt idx="56669">
                  <c:v>8.7719039999999993</c:v>
                </c:pt>
                <c:pt idx="56670">
                  <c:v>8.7728970000000004</c:v>
                </c:pt>
                <c:pt idx="56671">
                  <c:v>8.7809589999999993</c:v>
                </c:pt>
                <c:pt idx="56672">
                  <c:v>8.7770620000000008</c:v>
                </c:pt>
                <c:pt idx="56673">
                  <c:v>8.7715340000000008</c:v>
                </c:pt>
                <c:pt idx="56674">
                  <c:v>8.7785410000000006</c:v>
                </c:pt>
                <c:pt idx="56675">
                  <c:v>8.7818100000000001</c:v>
                </c:pt>
                <c:pt idx="56676">
                  <c:v>8.775048</c:v>
                </c:pt>
                <c:pt idx="56677">
                  <c:v>8.776484</c:v>
                </c:pt>
                <c:pt idx="56678">
                  <c:v>8.7846139999999995</c:v>
                </c:pt>
                <c:pt idx="56679">
                  <c:v>8.7760269999999991</c:v>
                </c:pt>
                <c:pt idx="56680">
                  <c:v>8.7708370000000002</c:v>
                </c:pt>
                <c:pt idx="56681">
                  <c:v>8.7830069999999996</c:v>
                </c:pt>
                <c:pt idx="56682">
                  <c:v>8.7826880000000003</c:v>
                </c:pt>
                <c:pt idx="56683">
                  <c:v>8.7771620000000006</c:v>
                </c:pt>
                <c:pt idx="56684">
                  <c:v>8.7829339999999991</c:v>
                </c:pt>
                <c:pt idx="56685">
                  <c:v>8.7814979999999991</c:v>
                </c:pt>
                <c:pt idx="56686">
                  <c:v>8.7731829999999995</c:v>
                </c:pt>
                <c:pt idx="56687">
                  <c:v>8.7778559999999999</c:v>
                </c:pt>
                <c:pt idx="56688">
                  <c:v>8.782629</c:v>
                </c:pt>
                <c:pt idx="56689">
                  <c:v>8.7759879999999999</c:v>
                </c:pt>
                <c:pt idx="56690">
                  <c:v>8.7784709999999997</c:v>
                </c:pt>
                <c:pt idx="56691">
                  <c:v>8.7845169999999992</c:v>
                </c:pt>
                <c:pt idx="56692">
                  <c:v>8.7793849999999996</c:v>
                </c:pt>
                <c:pt idx="56693">
                  <c:v>8.7801939999999998</c:v>
                </c:pt>
                <c:pt idx="56694">
                  <c:v>8.7850409999999997</c:v>
                </c:pt>
                <c:pt idx="56695">
                  <c:v>8.7777279999999998</c:v>
                </c:pt>
                <c:pt idx="56696">
                  <c:v>8.7709460000000004</c:v>
                </c:pt>
                <c:pt idx="56697">
                  <c:v>8.7804649999999995</c:v>
                </c:pt>
                <c:pt idx="56698">
                  <c:v>8.7880850000000006</c:v>
                </c:pt>
                <c:pt idx="56699">
                  <c:v>8.7815340000000006</c:v>
                </c:pt>
                <c:pt idx="56700">
                  <c:v>8.7818280000000009</c:v>
                </c:pt>
                <c:pt idx="56701">
                  <c:v>8.7871100000000002</c:v>
                </c:pt>
                <c:pt idx="56702">
                  <c:v>8.7836580000000009</c:v>
                </c:pt>
                <c:pt idx="56703">
                  <c:v>8.7804059999999993</c:v>
                </c:pt>
                <c:pt idx="56704">
                  <c:v>8.7838139999999996</c:v>
                </c:pt>
                <c:pt idx="56705">
                  <c:v>8.7829739999999994</c:v>
                </c:pt>
                <c:pt idx="56706">
                  <c:v>8.7772710000000007</c:v>
                </c:pt>
                <c:pt idx="56707">
                  <c:v>8.7854890000000001</c:v>
                </c:pt>
                <c:pt idx="56708">
                  <c:v>8.7917850000000008</c:v>
                </c:pt>
                <c:pt idx="56709">
                  <c:v>8.7810159999999993</c:v>
                </c:pt>
                <c:pt idx="56710">
                  <c:v>8.7819699999999994</c:v>
                </c:pt>
                <c:pt idx="56711">
                  <c:v>8.7954519999999992</c:v>
                </c:pt>
                <c:pt idx="56712">
                  <c:v>8.7941350000000007</c:v>
                </c:pt>
                <c:pt idx="56713">
                  <c:v>8.7832659999999994</c:v>
                </c:pt>
                <c:pt idx="56714">
                  <c:v>8.784243</c:v>
                </c:pt>
                <c:pt idx="56715">
                  <c:v>8.7857649999999996</c:v>
                </c:pt>
                <c:pt idx="56716">
                  <c:v>8.7781190000000002</c:v>
                </c:pt>
                <c:pt idx="56717">
                  <c:v>8.7833690000000004</c:v>
                </c:pt>
                <c:pt idx="56718">
                  <c:v>8.7889619999999997</c:v>
                </c:pt>
                <c:pt idx="56719">
                  <c:v>8.7822720000000007</c:v>
                </c:pt>
                <c:pt idx="56720">
                  <c:v>8.785876</c:v>
                </c:pt>
                <c:pt idx="56721">
                  <c:v>8.7948170000000001</c:v>
                </c:pt>
                <c:pt idx="56722">
                  <c:v>8.7854949999999992</c:v>
                </c:pt>
                <c:pt idx="56723">
                  <c:v>8.7760479999999994</c:v>
                </c:pt>
                <c:pt idx="56724">
                  <c:v>8.7868049999999993</c:v>
                </c:pt>
                <c:pt idx="56725">
                  <c:v>8.7900690000000008</c:v>
                </c:pt>
                <c:pt idx="56726">
                  <c:v>8.7795369999999995</c:v>
                </c:pt>
                <c:pt idx="56727">
                  <c:v>8.780246</c:v>
                </c:pt>
                <c:pt idx="56728">
                  <c:v>8.7870720000000002</c:v>
                </c:pt>
                <c:pt idx="56729">
                  <c:v>8.7864500000000003</c:v>
                </c:pt>
                <c:pt idx="56730">
                  <c:v>8.7834819999999993</c:v>
                </c:pt>
                <c:pt idx="56731">
                  <c:v>8.7879249999999995</c:v>
                </c:pt>
                <c:pt idx="56732">
                  <c:v>8.790635</c:v>
                </c:pt>
                <c:pt idx="56733">
                  <c:v>8.7843590000000003</c:v>
                </c:pt>
                <c:pt idx="56734">
                  <c:v>8.7889110000000006</c:v>
                </c:pt>
                <c:pt idx="56735">
                  <c:v>8.7924589999999991</c:v>
                </c:pt>
                <c:pt idx="56736">
                  <c:v>8.7836630000000007</c:v>
                </c:pt>
                <c:pt idx="56737">
                  <c:v>8.7860700000000005</c:v>
                </c:pt>
                <c:pt idx="56738">
                  <c:v>8.7932450000000006</c:v>
                </c:pt>
                <c:pt idx="56739">
                  <c:v>8.7924640000000007</c:v>
                </c:pt>
                <c:pt idx="56740">
                  <c:v>8.7913169999999994</c:v>
                </c:pt>
                <c:pt idx="56741">
                  <c:v>8.7922390000000004</c:v>
                </c:pt>
                <c:pt idx="56742">
                  <c:v>8.7873859999999997</c:v>
                </c:pt>
                <c:pt idx="56743">
                  <c:v>8.7835760000000001</c:v>
                </c:pt>
                <c:pt idx="56744">
                  <c:v>8.7884689999999992</c:v>
                </c:pt>
                <c:pt idx="56745">
                  <c:v>8.7841500000000003</c:v>
                </c:pt>
                <c:pt idx="56746">
                  <c:v>8.7813859999999995</c:v>
                </c:pt>
                <c:pt idx="56747">
                  <c:v>8.7954329999999992</c:v>
                </c:pt>
                <c:pt idx="56748">
                  <c:v>8.799633</c:v>
                </c:pt>
                <c:pt idx="56749">
                  <c:v>8.7917529999999999</c:v>
                </c:pt>
                <c:pt idx="56750">
                  <c:v>8.795973</c:v>
                </c:pt>
                <c:pt idx="56751">
                  <c:v>8.799118</c:v>
                </c:pt>
                <c:pt idx="56752">
                  <c:v>8.7880149999999997</c:v>
                </c:pt>
                <c:pt idx="56753">
                  <c:v>8.7875960000000006</c:v>
                </c:pt>
                <c:pt idx="56754">
                  <c:v>8.7948930000000001</c:v>
                </c:pt>
                <c:pt idx="56755">
                  <c:v>8.7877989999999997</c:v>
                </c:pt>
                <c:pt idx="56756">
                  <c:v>8.7850020000000004</c:v>
                </c:pt>
                <c:pt idx="56757">
                  <c:v>8.7905099999999994</c:v>
                </c:pt>
                <c:pt idx="56758">
                  <c:v>8.7889710000000001</c:v>
                </c:pt>
                <c:pt idx="56759">
                  <c:v>8.7871469999999992</c:v>
                </c:pt>
                <c:pt idx="56760">
                  <c:v>8.793177</c:v>
                </c:pt>
                <c:pt idx="56761">
                  <c:v>8.7985589999999991</c:v>
                </c:pt>
                <c:pt idx="56762">
                  <c:v>8.7917810000000003</c:v>
                </c:pt>
                <c:pt idx="56763">
                  <c:v>8.7909009999999999</c:v>
                </c:pt>
                <c:pt idx="56764">
                  <c:v>8.7941289999999999</c:v>
                </c:pt>
                <c:pt idx="56765">
                  <c:v>8.7863810000000004</c:v>
                </c:pt>
                <c:pt idx="56766">
                  <c:v>8.7841660000000008</c:v>
                </c:pt>
                <c:pt idx="56767">
                  <c:v>8.7880090000000006</c:v>
                </c:pt>
                <c:pt idx="56768">
                  <c:v>8.7875040000000002</c:v>
                </c:pt>
                <c:pt idx="56769">
                  <c:v>8.7876980000000007</c:v>
                </c:pt>
                <c:pt idx="56770">
                  <c:v>8.7971769999999996</c:v>
                </c:pt>
                <c:pt idx="56771">
                  <c:v>8.8059750000000001</c:v>
                </c:pt>
                <c:pt idx="56772">
                  <c:v>8.8006779999999996</c:v>
                </c:pt>
                <c:pt idx="56773">
                  <c:v>8.800224</c:v>
                </c:pt>
                <c:pt idx="56774">
                  <c:v>8.805491</c:v>
                </c:pt>
                <c:pt idx="56775">
                  <c:v>8.8027139999999999</c:v>
                </c:pt>
                <c:pt idx="56776">
                  <c:v>8.7989390000000007</c:v>
                </c:pt>
                <c:pt idx="56777">
                  <c:v>8.7983440000000002</c:v>
                </c:pt>
                <c:pt idx="56778">
                  <c:v>8.799811</c:v>
                </c:pt>
                <c:pt idx="56779">
                  <c:v>8.7974340000000009</c:v>
                </c:pt>
                <c:pt idx="56780">
                  <c:v>8.7967390000000005</c:v>
                </c:pt>
                <c:pt idx="56781">
                  <c:v>8.7983030000000007</c:v>
                </c:pt>
                <c:pt idx="56782">
                  <c:v>8.7930639999999993</c:v>
                </c:pt>
                <c:pt idx="56783">
                  <c:v>8.7961709999999993</c:v>
                </c:pt>
                <c:pt idx="56784">
                  <c:v>8.8033009999999994</c:v>
                </c:pt>
                <c:pt idx="56785">
                  <c:v>8.7955749999999995</c:v>
                </c:pt>
                <c:pt idx="56786">
                  <c:v>8.7908690000000007</c:v>
                </c:pt>
                <c:pt idx="56787">
                  <c:v>8.8015840000000001</c:v>
                </c:pt>
                <c:pt idx="56788">
                  <c:v>8.8002070000000003</c:v>
                </c:pt>
                <c:pt idx="56789">
                  <c:v>8.7845829999999996</c:v>
                </c:pt>
                <c:pt idx="56790">
                  <c:v>8.7889929999999996</c:v>
                </c:pt>
                <c:pt idx="56791">
                  <c:v>8.7994249999999994</c:v>
                </c:pt>
                <c:pt idx="56792">
                  <c:v>8.7937809999999992</c:v>
                </c:pt>
                <c:pt idx="56793">
                  <c:v>8.7945740000000008</c:v>
                </c:pt>
                <c:pt idx="56794">
                  <c:v>8.7981990000000003</c:v>
                </c:pt>
                <c:pt idx="56795">
                  <c:v>8.793946</c:v>
                </c:pt>
                <c:pt idx="56796">
                  <c:v>8.7952469999999998</c:v>
                </c:pt>
                <c:pt idx="56797">
                  <c:v>8.8029360000000008</c:v>
                </c:pt>
                <c:pt idx="56798">
                  <c:v>8.8017400000000006</c:v>
                </c:pt>
                <c:pt idx="56799">
                  <c:v>8.7932729999999992</c:v>
                </c:pt>
                <c:pt idx="56800">
                  <c:v>8.7969030000000004</c:v>
                </c:pt>
                <c:pt idx="56801">
                  <c:v>8.8010819999999992</c:v>
                </c:pt>
                <c:pt idx="56802">
                  <c:v>8.7956240000000001</c:v>
                </c:pt>
                <c:pt idx="56803">
                  <c:v>8.7942719999999994</c:v>
                </c:pt>
                <c:pt idx="56804">
                  <c:v>8.7959709999999998</c:v>
                </c:pt>
                <c:pt idx="56805">
                  <c:v>8.7944739999999992</c:v>
                </c:pt>
                <c:pt idx="56806">
                  <c:v>8.7953100000000006</c:v>
                </c:pt>
                <c:pt idx="56807">
                  <c:v>8.8041900000000002</c:v>
                </c:pt>
                <c:pt idx="56808">
                  <c:v>8.8050850000000001</c:v>
                </c:pt>
                <c:pt idx="56809">
                  <c:v>8.7972490000000008</c:v>
                </c:pt>
                <c:pt idx="56810">
                  <c:v>8.8010160000000006</c:v>
                </c:pt>
                <c:pt idx="56811">
                  <c:v>8.8049359999999997</c:v>
                </c:pt>
                <c:pt idx="56812">
                  <c:v>8.8019420000000004</c:v>
                </c:pt>
                <c:pt idx="56813">
                  <c:v>8.7972429999999999</c:v>
                </c:pt>
                <c:pt idx="56814">
                  <c:v>8.7942070000000001</c:v>
                </c:pt>
                <c:pt idx="56815">
                  <c:v>8.7973999999999997</c:v>
                </c:pt>
                <c:pt idx="56816">
                  <c:v>8.7981820000000006</c:v>
                </c:pt>
                <c:pt idx="56817">
                  <c:v>8.8002880000000001</c:v>
                </c:pt>
                <c:pt idx="56818">
                  <c:v>8.8036890000000003</c:v>
                </c:pt>
                <c:pt idx="56819">
                  <c:v>8.8014039999999998</c:v>
                </c:pt>
                <c:pt idx="56820">
                  <c:v>8.8041879999999999</c:v>
                </c:pt>
                <c:pt idx="56821">
                  <c:v>8.8059550000000009</c:v>
                </c:pt>
                <c:pt idx="56822">
                  <c:v>8.803858</c:v>
                </c:pt>
                <c:pt idx="56823">
                  <c:v>8.8108459999999997</c:v>
                </c:pt>
                <c:pt idx="56824">
                  <c:v>8.8136240000000008</c:v>
                </c:pt>
                <c:pt idx="56825">
                  <c:v>8.7999989999999997</c:v>
                </c:pt>
                <c:pt idx="56826">
                  <c:v>8.7942199999999993</c:v>
                </c:pt>
                <c:pt idx="56827">
                  <c:v>8.8014980000000005</c:v>
                </c:pt>
                <c:pt idx="56828">
                  <c:v>8.7989990000000002</c:v>
                </c:pt>
                <c:pt idx="56829">
                  <c:v>8.793863</c:v>
                </c:pt>
                <c:pt idx="56830">
                  <c:v>8.7981020000000001</c:v>
                </c:pt>
                <c:pt idx="56831">
                  <c:v>8.8002190000000002</c:v>
                </c:pt>
                <c:pt idx="56832">
                  <c:v>8.8012580000000007</c:v>
                </c:pt>
                <c:pt idx="56833">
                  <c:v>8.8113460000000003</c:v>
                </c:pt>
                <c:pt idx="56834">
                  <c:v>8.8166039999999999</c:v>
                </c:pt>
                <c:pt idx="56835">
                  <c:v>8.8050359999999994</c:v>
                </c:pt>
                <c:pt idx="56836">
                  <c:v>8.8044759999999993</c:v>
                </c:pt>
                <c:pt idx="56837">
                  <c:v>8.8166229999999999</c:v>
                </c:pt>
                <c:pt idx="56838">
                  <c:v>8.8101369999999992</c:v>
                </c:pt>
                <c:pt idx="56839">
                  <c:v>8.8031889999999997</c:v>
                </c:pt>
                <c:pt idx="56840">
                  <c:v>8.8116140000000005</c:v>
                </c:pt>
                <c:pt idx="56841">
                  <c:v>8.8088329999999999</c:v>
                </c:pt>
                <c:pt idx="56842">
                  <c:v>8.7992679999999996</c:v>
                </c:pt>
                <c:pt idx="56843">
                  <c:v>8.8064459999999993</c:v>
                </c:pt>
                <c:pt idx="56844">
                  <c:v>8.814368</c:v>
                </c:pt>
                <c:pt idx="56845">
                  <c:v>8.8049119999999998</c:v>
                </c:pt>
                <c:pt idx="56846">
                  <c:v>8.802956</c:v>
                </c:pt>
                <c:pt idx="56847">
                  <c:v>8.809374</c:v>
                </c:pt>
                <c:pt idx="56848">
                  <c:v>8.8037189999999992</c:v>
                </c:pt>
                <c:pt idx="56849">
                  <c:v>8.8018180000000008</c:v>
                </c:pt>
                <c:pt idx="56850">
                  <c:v>8.8089480000000009</c:v>
                </c:pt>
                <c:pt idx="56851">
                  <c:v>8.8121779999999994</c:v>
                </c:pt>
                <c:pt idx="56852">
                  <c:v>8.8080180000000006</c:v>
                </c:pt>
                <c:pt idx="56853">
                  <c:v>8.8075740000000007</c:v>
                </c:pt>
                <c:pt idx="56854">
                  <c:v>8.8095990000000004</c:v>
                </c:pt>
                <c:pt idx="56855">
                  <c:v>8.8024480000000001</c:v>
                </c:pt>
                <c:pt idx="56856">
                  <c:v>8.8024710000000006</c:v>
                </c:pt>
                <c:pt idx="56857">
                  <c:v>8.8104139999999997</c:v>
                </c:pt>
                <c:pt idx="56858">
                  <c:v>8.8088440000000006</c:v>
                </c:pt>
                <c:pt idx="56859">
                  <c:v>8.8053059999999999</c:v>
                </c:pt>
                <c:pt idx="56860">
                  <c:v>8.8086350000000007</c:v>
                </c:pt>
                <c:pt idx="56861">
                  <c:v>8.8072020000000002</c:v>
                </c:pt>
                <c:pt idx="56862">
                  <c:v>8.7997530000000008</c:v>
                </c:pt>
                <c:pt idx="56863">
                  <c:v>8.8066420000000001</c:v>
                </c:pt>
                <c:pt idx="56864">
                  <c:v>8.8132769999999994</c:v>
                </c:pt>
                <c:pt idx="56865">
                  <c:v>8.8016050000000003</c:v>
                </c:pt>
                <c:pt idx="56866">
                  <c:v>8.8032020000000006</c:v>
                </c:pt>
                <c:pt idx="56867">
                  <c:v>8.8158060000000003</c:v>
                </c:pt>
                <c:pt idx="56868">
                  <c:v>8.8119630000000004</c:v>
                </c:pt>
                <c:pt idx="56869">
                  <c:v>8.8069740000000003</c:v>
                </c:pt>
                <c:pt idx="56870">
                  <c:v>8.811814</c:v>
                </c:pt>
                <c:pt idx="56871">
                  <c:v>8.8140440000000009</c:v>
                </c:pt>
                <c:pt idx="56872">
                  <c:v>8.8126999999999995</c:v>
                </c:pt>
                <c:pt idx="56873">
                  <c:v>8.8155750000000008</c:v>
                </c:pt>
                <c:pt idx="56874">
                  <c:v>8.8141479999999994</c:v>
                </c:pt>
                <c:pt idx="56875">
                  <c:v>8.8086769999999994</c:v>
                </c:pt>
                <c:pt idx="56876">
                  <c:v>8.8109310000000001</c:v>
                </c:pt>
                <c:pt idx="56877">
                  <c:v>8.8101219999999998</c:v>
                </c:pt>
                <c:pt idx="56878">
                  <c:v>8.8031179999999996</c:v>
                </c:pt>
                <c:pt idx="56879">
                  <c:v>8.8041070000000001</c:v>
                </c:pt>
                <c:pt idx="56880">
                  <c:v>8.8115970000000008</c:v>
                </c:pt>
                <c:pt idx="56881">
                  <c:v>8.8144729999999996</c:v>
                </c:pt>
                <c:pt idx="56882">
                  <c:v>8.8128209999999996</c:v>
                </c:pt>
                <c:pt idx="56883">
                  <c:v>8.8182790000000004</c:v>
                </c:pt>
                <c:pt idx="56884">
                  <c:v>8.8219580000000004</c:v>
                </c:pt>
                <c:pt idx="56885">
                  <c:v>8.8135700000000003</c:v>
                </c:pt>
                <c:pt idx="56886">
                  <c:v>8.8079479999999997</c:v>
                </c:pt>
                <c:pt idx="56887">
                  <c:v>8.8101850000000006</c:v>
                </c:pt>
                <c:pt idx="56888">
                  <c:v>8.8096150000000009</c:v>
                </c:pt>
                <c:pt idx="56889">
                  <c:v>8.8092469999999992</c:v>
                </c:pt>
                <c:pt idx="56890">
                  <c:v>8.8119060000000005</c:v>
                </c:pt>
                <c:pt idx="56891">
                  <c:v>8.809393</c:v>
                </c:pt>
                <c:pt idx="56892">
                  <c:v>8.8109459999999995</c:v>
                </c:pt>
                <c:pt idx="56893">
                  <c:v>8.8249049999999993</c:v>
                </c:pt>
                <c:pt idx="56894">
                  <c:v>8.8294700000000006</c:v>
                </c:pt>
                <c:pt idx="56895">
                  <c:v>8.8178160000000005</c:v>
                </c:pt>
                <c:pt idx="56896">
                  <c:v>8.8149680000000004</c:v>
                </c:pt>
                <c:pt idx="56897">
                  <c:v>8.824071</c:v>
                </c:pt>
                <c:pt idx="56898">
                  <c:v>8.8163970000000003</c:v>
                </c:pt>
                <c:pt idx="56899">
                  <c:v>8.8066890000000004</c:v>
                </c:pt>
                <c:pt idx="56900">
                  <c:v>8.8172899999999998</c:v>
                </c:pt>
                <c:pt idx="56901">
                  <c:v>8.8169500000000003</c:v>
                </c:pt>
                <c:pt idx="56902">
                  <c:v>8.8091469999999994</c:v>
                </c:pt>
                <c:pt idx="56903">
                  <c:v>8.8172929999999994</c:v>
                </c:pt>
                <c:pt idx="56904">
                  <c:v>8.8193350000000006</c:v>
                </c:pt>
                <c:pt idx="56905">
                  <c:v>8.8122480000000003</c:v>
                </c:pt>
                <c:pt idx="56906">
                  <c:v>8.8136559999999999</c:v>
                </c:pt>
                <c:pt idx="56907">
                  <c:v>8.8200289999999999</c:v>
                </c:pt>
                <c:pt idx="56908">
                  <c:v>8.8187940000000005</c:v>
                </c:pt>
                <c:pt idx="56909">
                  <c:v>8.8150549999999992</c:v>
                </c:pt>
                <c:pt idx="56910">
                  <c:v>8.8198100000000004</c:v>
                </c:pt>
                <c:pt idx="56911">
                  <c:v>8.8203440000000004</c:v>
                </c:pt>
                <c:pt idx="56912">
                  <c:v>8.8153830000000006</c:v>
                </c:pt>
                <c:pt idx="56913">
                  <c:v>8.8184109999999993</c:v>
                </c:pt>
                <c:pt idx="56914">
                  <c:v>8.8214469999999992</c:v>
                </c:pt>
                <c:pt idx="56915">
                  <c:v>8.8172010000000007</c:v>
                </c:pt>
                <c:pt idx="56916">
                  <c:v>8.8175270000000001</c:v>
                </c:pt>
                <c:pt idx="56917">
                  <c:v>8.8270130000000009</c:v>
                </c:pt>
                <c:pt idx="56918">
                  <c:v>8.8277289999999997</c:v>
                </c:pt>
                <c:pt idx="56919">
                  <c:v>8.8163490000000007</c:v>
                </c:pt>
                <c:pt idx="56920">
                  <c:v>8.8151659999999996</c:v>
                </c:pt>
                <c:pt idx="56921">
                  <c:v>8.8195630000000005</c:v>
                </c:pt>
                <c:pt idx="56922">
                  <c:v>8.8169799999999992</c:v>
                </c:pt>
                <c:pt idx="56923">
                  <c:v>8.8181910000000006</c:v>
                </c:pt>
                <c:pt idx="56924">
                  <c:v>8.8184319999999996</c:v>
                </c:pt>
                <c:pt idx="56925">
                  <c:v>8.8121240000000007</c:v>
                </c:pt>
                <c:pt idx="56926">
                  <c:v>8.8132260000000002</c:v>
                </c:pt>
                <c:pt idx="56927">
                  <c:v>8.8185470000000006</c:v>
                </c:pt>
                <c:pt idx="56928">
                  <c:v>8.8154649999999997</c:v>
                </c:pt>
                <c:pt idx="56929">
                  <c:v>8.8140169999999998</c:v>
                </c:pt>
                <c:pt idx="56930">
                  <c:v>8.8215299999999992</c:v>
                </c:pt>
                <c:pt idx="56931">
                  <c:v>8.8230039999999992</c:v>
                </c:pt>
                <c:pt idx="56932">
                  <c:v>8.8190270000000002</c:v>
                </c:pt>
                <c:pt idx="56933">
                  <c:v>8.8231760000000001</c:v>
                </c:pt>
                <c:pt idx="56934">
                  <c:v>8.8261459999999996</c:v>
                </c:pt>
                <c:pt idx="56935">
                  <c:v>8.8200889999999994</c:v>
                </c:pt>
                <c:pt idx="56936">
                  <c:v>8.8192419999999991</c:v>
                </c:pt>
                <c:pt idx="56937">
                  <c:v>8.8224820000000008</c:v>
                </c:pt>
                <c:pt idx="56938">
                  <c:v>8.8175860000000004</c:v>
                </c:pt>
                <c:pt idx="56939">
                  <c:v>8.8200240000000001</c:v>
                </c:pt>
                <c:pt idx="56940">
                  <c:v>8.8234700000000004</c:v>
                </c:pt>
                <c:pt idx="56941">
                  <c:v>8.8165250000000004</c:v>
                </c:pt>
                <c:pt idx="56942">
                  <c:v>8.8226449999999996</c:v>
                </c:pt>
                <c:pt idx="56943">
                  <c:v>8.8338300000000007</c:v>
                </c:pt>
                <c:pt idx="56944">
                  <c:v>8.8283729999999991</c:v>
                </c:pt>
                <c:pt idx="56945">
                  <c:v>8.8188910000000007</c:v>
                </c:pt>
                <c:pt idx="56946">
                  <c:v>8.822139</c:v>
                </c:pt>
                <c:pt idx="56947">
                  <c:v>8.8279169999999993</c:v>
                </c:pt>
                <c:pt idx="56948">
                  <c:v>8.8212229999999998</c:v>
                </c:pt>
                <c:pt idx="56949">
                  <c:v>8.8198550000000004</c:v>
                </c:pt>
                <c:pt idx="56950">
                  <c:v>8.8276179999999993</c:v>
                </c:pt>
                <c:pt idx="56951">
                  <c:v>8.8256270000000008</c:v>
                </c:pt>
                <c:pt idx="56952">
                  <c:v>8.8208970000000004</c:v>
                </c:pt>
                <c:pt idx="56953">
                  <c:v>8.8229089999999992</c:v>
                </c:pt>
                <c:pt idx="56954">
                  <c:v>8.8238109999999992</c:v>
                </c:pt>
                <c:pt idx="56955">
                  <c:v>8.8213480000000004</c:v>
                </c:pt>
                <c:pt idx="56956">
                  <c:v>8.8272069999999996</c:v>
                </c:pt>
                <c:pt idx="56957">
                  <c:v>8.8277009999999994</c:v>
                </c:pt>
                <c:pt idx="56958">
                  <c:v>8.8154699999999995</c:v>
                </c:pt>
                <c:pt idx="56959">
                  <c:v>8.8198899999999991</c:v>
                </c:pt>
                <c:pt idx="56960">
                  <c:v>8.8273689999999991</c:v>
                </c:pt>
                <c:pt idx="56961">
                  <c:v>8.8203359999999993</c:v>
                </c:pt>
                <c:pt idx="56962">
                  <c:v>8.8217219999999994</c:v>
                </c:pt>
                <c:pt idx="56963">
                  <c:v>8.8309139999999999</c:v>
                </c:pt>
                <c:pt idx="56964">
                  <c:v>8.8291640000000005</c:v>
                </c:pt>
                <c:pt idx="56965">
                  <c:v>8.8238640000000004</c:v>
                </c:pt>
                <c:pt idx="56966">
                  <c:v>8.8295879999999993</c:v>
                </c:pt>
                <c:pt idx="56967">
                  <c:v>8.8293099999999995</c:v>
                </c:pt>
                <c:pt idx="56968">
                  <c:v>8.8214810000000003</c:v>
                </c:pt>
                <c:pt idx="56969">
                  <c:v>8.8283500000000004</c:v>
                </c:pt>
                <c:pt idx="56970">
                  <c:v>8.8339990000000004</c:v>
                </c:pt>
                <c:pt idx="56971">
                  <c:v>8.8324320000000007</c:v>
                </c:pt>
                <c:pt idx="56972">
                  <c:v>8.833831</c:v>
                </c:pt>
                <c:pt idx="56973">
                  <c:v>8.8310429999999993</c:v>
                </c:pt>
                <c:pt idx="56974">
                  <c:v>8.8233630000000005</c:v>
                </c:pt>
                <c:pt idx="56975">
                  <c:v>8.8245889999999996</c:v>
                </c:pt>
                <c:pt idx="56976">
                  <c:v>8.8307909999999996</c:v>
                </c:pt>
                <c:pt idx="56977">
                  <c:v>8.8266519999999993</c:v>
                </c:pt>
                <c:pt idx="56978">
                  <c:v>8.826651</c:v>
                </c:pt>
                <c:pt idx="56979">
                  <c:v>8.8320279999999993</c:v>
                </c:pt>
                <c:pt idx="56980">
                  <c:v>8.829167</c:v>
                </c:pt>
                <c:pt idx="56981">
                  <c:v>8.8244670000000003</c:v>
                </c:pt>
                <c:pt idx="56982">
                  <c:v>8.823601</c:v>
                </c:pt>
                <c:pt idx="56983">
                  <c:v>8.8307690000000001</c:v>
                </c:pt>
                <c:pt idx="56984">
                  <c:v>8.8373799999999996</c:v>
                </c:pt>
                <c:pt idx="56985">
                  <c:v>8.8317169999999994</c:v>
                </c:pt>
                <c:pt idx="56986">
                  <c:v>8.8288510000000002</c:v>
                </c:pt>
                <c:pt idx="56987">
                  <c:v>8.8319790000000005</c:v>
                </c:pt>
                <c:pt idx="56988">
                  <c:v>8.8295510000000004</c:v>
                </c:pt>
                <c:pt idx="56989">
                  <c:v>8.8281399999999994</c:v>
                </c:pt>
                <c:pt idx="56990">
                  <c:v>8.8319170000000007</c:v>
                </c:pt>
                <c:pt idx="56991">
                  <c:v>8.8275079999999999</c:v>
                </c:pt>
                <c:pt idx="56992">
                  <c:v>8.8221089999999993</c:v>
                </c:pt>
                <c:pt idx="56993">
                  <c:v>8.8313790000000001</c:v>
                </c:pt>
                <c:pt idx="56994">
                  <c:v>8.8302019999999999</c:v>
                </c:pt>
                <c:pt idx="56995">
                  <c:v>8.8249969999999998</c:v>
                </c:pt>
                <c:pt idx="56996">
                  <c:v>8.8332139999999999</c:v>
                </c:pt>
                <c:pt idx="56997">
                  <c:v>8.8325759999999995</c:v>
                </c:pt>
                <c:pt idx="56998">
                  <c:v>8.8278499999999998</c:v>
                </c:pt>
                <c:pt idx="56999">
                  <c:v>8.8321539999999992</c:v>
                </c:pt>
                <c:pt idx="57000">
                  <c:v>8.8347750000000005</c:v>
                </c:pt>
                <c:pt idx="57001">
                  <c:v>8.8288270000000004</c:v>
                </c:pt>
                <c:pt idx="57002">
                  <c:v>8.8299330000000005</c:v>
                </c:pt>
                <c:pt idx="57003">
                  <c:v>8.8418930000000007</c:v>
                </c:pt>
                <c:pt idx="57004">
                  <c:v>8.8415269999999992</c:v>
                </c:pt>
                <c:pt idx="57005">
                  <c:v>8.8336620000000003</c:v>
                </c:pt>
                <c:pt idx="57006">
                  <c:v>8.8370909999999991</c:v>
                </c:pt>
                <c:pt idx="57007">
                  <c:v>8.8389050000000005</c:v>
                </c:pt>
                <c:pt idx="57008">
                  <c:v>8.8329350000000009</c:v>
                </c:pt>
                <c:pt idx="57009">
                  <c:v>8.8316680000000005</c:v>
                </c:pt>
                <c:pt idx="57010">
                  <c:v>8.8333150000000007</c:v>
                </c:pt>
                <c:pt idx="57011">
                  <c:v>8.8294329999999999</c:v>
                </c:pt>
                <c:pt idx="57012">
                  <c:v>8.8351070000000007</c:v>
                </c:pt>
                <c:pt idx="57013">
                  <c:v>8.8428810000000002</c:v>
                </c:pt>
                <c:pt idx="57014">
                  <c:v>8.8313000000000006</c:v>
                </c:pt>
                <c:pt idx="57015">
                  <c:v>8.8286730000000002</c:v>
                </c:pt>
                <c:pt idx="57016">
                  <c:v>8.8406570000000002</c:v>
                </c:pt>
                <c:pt idx="57017">
                  <c:v>8.8394429999999993</c:v>
                </c:pt>
                <c:pt idx="57018">
                  <c:v>8.8345590000000005</c:v>
                </c:pt>
                <c:pt idx="57019">
                  <c:v>8.8400499999999997</c:v>
                </c:pt>
                <c:pt idx="57020">
                  <c:v>8.8382070000000006</c:v>
                </c:pt>
                <c:pt idx="57021">
                  <c:v>8.8275020000000008</c:v>
                </c:pt>
                <c:pt idx="57022">
                  <c:v>8.8297790000000003</c:v>
                </c:pt>
                <c:pt idx="57023">
                  <c:v>8.8335699999999999</c:v>
                </c:pt>
                <c:pt idx="57024">
                  <c:v>8.8303159999999998</c:v>
                </c:pt>
                <c:pt idx="57025">
                  <c:v>8.8331630000000008</c:v>
                </c:pt>
                <c:pt idx="57026">
                  <c:v>8.8344880000000003</c:v>
                </c:pt>
                <c:pt idx="57027">
                  <c:v>8.8337050000000001</c:v>
                </c:pt>
                <c:pt idx="57028">
                  <c:v>8.8379630000000002</c:v>
                </c:pt>
                <c:pt idx="57029">
                  <c:v>8.8402379999999994</c:v>
                </c:pt>
                <c:pt idx="57030">
                  <c:v>8.8360120000000002</c:v>
                </c:pt>
                <c:pt idx="57031">
                  <c:v>8.8337620000000001</c:v>
                </c:pt>
                <c:pt idx="57032">
                  <c:v>8.8437169999999998</c:v>
                </c:pt>
                <c:pt idx="57033">
                  <c:v>8.8404509999999998</c:v>
                </c:pt>
                <c:pt idx="57034">
                  <c:v>8.8256779999999999</c:v>
                </c:pt>
                <c:pt idx="57035">
                  <c:v>8.8312299999999997</c:v>
                </c:pt>
                <c:pt idx="57036">
                  <c:v>8.8391970000000004</c:v>
                </c:pt>
                <c:pt idx="57037">
                  <c:v>8.8345699999999994</c:v>
                </c:pt>
                <c:pt idx="57038">
                  <c:v>8.8362130000000008</c:v>
                </c:pt>
                <c:pt idx="57039">
                  <c:v>8.8455860000000008</c:v>
                </c:pt>
                <c:pt idx="57040">
                  <c:v>8.8431529999999992</c:v>
                </c:pt>
                <c:pt idx="57041">
                  <c:v>8.8371049999999993</c:v>
                </c:pt>
                <c:pt idx="57042">
                  <c:v>8.8430900000000001</c:v>
                </c:pt>
                <c:pt idx="57043">
                  <c:v>8.8439979999999991</c:v>
                </c:pt>
                <c:pt idx="57044">
                  <c:v>8.8370239999999995</c:v>
                </c:pt>
                <c:pt idx="57045">
                  <c:v>8.838203</c:v>
                </c:pt>
                <c:pt idx="57046">
                  <c:v>8.8429990000000007</c:v>
                </c:pt>
                <c:pt idx="57047">
                  <c:v>8.8392309999999998</c:v>
                </c:pt>
                <c:pt idx="57048">
                  <c:v>8.8349170000000008</c:v>
                </c:pt>
                <c:pt idx="57049">
                  <c:v>8.8429990000000007</c:v>
                </c:pt>
                <c:pt idx="57050">
                  <c:v>8.8473070000000007</c:v>
                </c:pt>
                <c:pt idx="57051">
                  <c:v>8.8421000000000003</c:v>
                </c:pt>
                <c:pt idx="57052">
                  <c:v>8.8424429999999994</c:v>
                </c:pt>
                <c:pt idx="57053">
                  <c:v>8.8439680000000003</c:v>
                </c:pt>
                <c:pt idx="57054">
                  <c:v>8.8405129999999996</c:v>
                </c:pt>
                <c:pt idx="57055">
                  <c:v>8.8383889999999994</c:v>
                </c:pt>
                <c:pt idx="57056">
                  <c:v>8.8404179999999997</c:v>
                </c:pt>
                <c:pt idx="57057">
                  <c:v>8.8381089999999993</c:v>
                </c:pt>
                <c:pt idx="57058">
                  <c:v>8.834524</c:v>
                </c:pt>
                <c:pt idx="57059">
                  <c:v>8.8409680000000002</c:v>
                </c:pt>
                <c:pt idx="57060">
                  <c:v>8.8422710000000002</c:v>
                </c:pt>
                <c:pt idx="57061">
                  <c:v>8.8377669999999995</c:v>
                </c:pt>
                <c:pt idx="57062">
                  <c:v>8.8428699999999996</c:v>
                </c:pt>
                <c:pt idx="57063">
                  <c:v>8.8454490000000003</c:v>
                </c:pt>
                <c:pt idx="57064">
                  <c:v>8.8402360000000009</c:v>
                </c:pt>
                <c:pt idx="57065">
                  <c:v>8.8421310000000002</c:v>
                </c:pt>
                <c:pt idx="57066">
                  <c:v>8.8489159999999991</c:v>
                </c:pt>
                <c:pt idx="57067">
                  <c:v>8.8448060000000002</c:v>
                </c:pt>
                <c:pt idx="57068">
                  <c:v>8.8428599999999999</c:v>
                </c:pt>
                <c:pt idx="57069">
                  <c:v>8.8489889999999995</c:v>
                </c:pt>
                <c:pt idx="57070">
                  <c:v>8.8430839999999993</c:v>
                </c:pt>
                <c:pt idx="57071">
                  <c:v>8.8418890000000001</c:v>
                </c:pt>
                <c:pt idx="57072">
                  <c:v>8.8517060000000001</c:v>
                </c:pt>
                <c:pt idx="57073">
                  <c:v>8.8483560000000008</c:v>
                </c:pt>
                <c:pt idx="57074">
                  <c:v>8.8414289999999998</c:v>
                </c:pt>
                <c:pt idx="57075">
                  <c:v>8.8492909999999991</c:v>
                </c:pt>
                <c:pt idx="57076">
                  <c:v>8.8543400000000005</c:v>
                </c:pt>
                <c:pt idx="57077">
                  <c:v>8.8402469999999997</c:v>
                </c:pt>
                <c:pt idx="57078">
                  <c:v>8.8354510000000008</c:v>
                </c:pt>
                <c:pt idx="57079">
                  <c:v>8.8460909999999995</c:v>
                </c:pt>
                <c:pt idx="57080">
                  <c:v>8.8474719999999998</c:v>
                </c:pt>
                <c:pt idx="57081">
                  <c:v>8.8429710000000004</c:v>
                </c:pt>
                <c:pt idx="57082">
                  <c:v>8.8424119999999995</c:v>
                </c:pt>
                <c:pt idx="57083">
                  <c:v>8.8461239999999997</c:v>
                </c:pt>
                <c:pt idx="57084">
                  <c:v>8.8469049999999996</c:v>
                </c:pt>
                <c:pt idx="57085">
                  <c:v>8.8448740000000008</c:v>
                </c:pt>
                <c:pt idx="57086">
                  <c:v>8.8446060000000006</c:v>
                </c:pt>
                <c:pt idx="57087">
                  <c:v>8.8406929999999999</c:v>
                </c:pt>
                <c:pt idx="57088">
                  <c:v>8.8435690000000005</c:v>
                </c:pt>
                <c:pt idx="57089">
                  <c:v>8.8505380000000002</c:v>
                </c:pt>
                <c:pt idx="57090">
                  <c:v>8.8468909999999994</c:v>
                </c:pt>
                <c:pt idx="57091">
                  <c:v>8.8439840000000007</c:v>
                </c:pt>
                <c:pt idx="57092">
                  <c:v>8.8469669999999994</c:v>
                </c:pt>
                <c:pt idx="57093">
                  <c:v>8.8454660000000001</c:v>
                </c:pt>
                <c:pt idx="57094">
                  <c:v>8.8399520000000003</c:v>
                </c:pt>
                <c:pt idx="57095">
                  <c:v>8.848319</c:v>
                </c:pt>
                <c:pt idx="57096">
                  <c:v>8.8601449999999993</c:v>
                </c:pt>
                <c:pt idx="57097">
                  <c:v>8.8496609999999993</c:v>
                </c:pt>
                <c:pt idx="57098">
                  <c:v>8.8456510000000002</c:v>
                </c:pt>
                <c:pt idx="57099">
                  <c:v>8.8553320000000006</c:v>
                </c:pt>
                <c:pt idx="57100">
                  <c:v>8.8516169999999992</c:v>
                </c:pt>
                <c:pt idx="57101">
                  <c:v>8.8472790000000003</c:v>
                </c:pt>
                <c:pt idx="57102">
                  <c:v>8.8567099999999996</c:v>
                </c:pt>
                <c:pt idx="57103">
                  <c:v>8.8617299999999997</c:v>
                </c:pt>
                <c:pt idx="57104">
                  <c:v>8.8520149999999997</c:v>
                </c:pt>
                <c:pt idx="57105">
                  <c:v>8.8509309999999992</c:v>
                </c:pt>
                <c:pt idx="57106">
                  <c:v>8.8562790000000007</c:v>
                </c:pt>
                <c:pt idx="57107">
                  <c:v>8.8506850000000004</c:v>
                </c:pt>
                <c:pt idx="57108">
                  <c:v>8.8464130000000001</c:v>
                </c:pt>
                <c:pt idx="57109">
                  <c:v>8.8465000000000007</c:v>
                </c:pt>
                <c:pt idx="57110">
                  <c:v>8.8464500000000008</c:v>
                </c:pt>
                <c:pt idx="57111">
                  <c:v>8.8495509999999999</c:v>
                </c:pt>
                <c:pt idx="57112">
                  <c:v>8.853173</c:v>
                </c:pt>
                <c:pt idx="57113">
                  <c:v>8.8502310000000008</c:v>
                </c:pt>
                <c:pt idx="57114">
                  <c:v>8.8468970000000002</c:v>
                </c:pt>
                <c:pt idx="57115">
                  <c:v>8.8568789999999993</c:v>
                </c:pt>
                <c:pt idx="57116">
                  <c:v>8.8607790000000008</c:v>
                </c:pt>
                <c:pt idx="57117">
                  <c:v>8.8500639999999997</c:v>
                </c:pt>
                <c:pt idx="57118">
                  <c:v>8.8500720000000008</c:v>
                </c:pt>
                <c:pt idx="57119">
                  <c:v>8.8550489999999993</c:v>
                </c:pt>
                <c:pt idx="57120">
                  <c:v>8.8484320000000007</c:v>
                </c:pt>
                <c:pt idx="57121">
                  <c:v>8.8418980000000005</c:v>
                </c:pt>
                <c:pt idx="57122">
                  <c:v>8.8474419999999991</c:v>
                </c:pt>
                <c:pt idx="57123">
                  <c:v>8.8504529999999999</c:v>
                </c:pt>
                <c:pt idx="57124">
                  <c:v>8.8460970000000003</c:v>
                </c:pt>
                <c:pt idx="57125">
                  <c:v>8.8511959999999998</c:v>
                </c:pt>
                <c:pt idx="57126">
                  <c:v>8.8581400000000006</c:v>
                </c:pt>
                <c:pt idx="57127">
                  <c:v>8.8554270000000006</c:v>
                </c:pt>
                <c:pt idx="57128">
                  <c:v>8.8533690000000007</c:v>
                </c:pt>
                <c:pt idx="57129">
                  <c:v>8.856897</c:v>
                </c:pt>
                <c:pt idx="57130">
                  <c:v>8.8538999999999994</c:v>
                </c:pt>
                <c:pt idx="57131">
                  <c:v>8.8490719999999996</c:v>
                </c:pt>
                <c:pt idx="57132">
                  <c:v>8.8522200000000009</c:v>
                </c:pt>
                <c:pt idx="57133">
                  <c:v>8.8499339999999993</c:v>
                </c:pt>
                <c:pt idx="57134">
                  <c:v>8.8475640000000002</c:v>
                </c:pt>
                <c:pt idx="57135">
                  <c:v>8.8541450000000008</c:v>
                </c:pt>
                <c:pt idx="57136">
                  <c:v>8.8555650000000004</c:v>
                </c:pt>
                <c:pt idx="57137">
                  <c:v>8.8553239999999995</c:v>
                </c:pt>
                <c:pt idx="57138">
                  <c:v>8.8618550000000003</c:v>
                </c:pt>
                <c:pt idx="57139">
                  <c:v>8.8639469999999996</c:v>
                </c:pt>
                <c:pt idx="57140">
                  <c:v>8.8568949999999997</c:v>
                </c:pt>
                <c:pt idx="57141">
                  <c:v>8.8569750000000003</c:v>
                </c:pt>
                <c:pt idx="57142">
                  <c:v>8.8640319999999999</c:v>
                </c:pt>
                <c:pt idx="57143">
                  <c:v>8.8531130000000005</c:v>
                </c:pt>
                <c:pt idx="57144">
                  <c:v>8.8406680000000009</c:v>
                </c:pt>
                <c:pt idx="57145">
                  <c:v>8.8507719999999992</c:v>
                </c:pt>
                <c:pt idx="57146">
                  <c:v>8.85581</c:v>
                </c:pt>
                <c:pt idx="57147">
                  <c:v>8.8505669999999999</c:v>
                </c:pt>
                <c:pt idx="57148">
                  <c:v>8.8569949999999995</c:v>
                </c:pt>
                <c:pt idx="57149">
                  <c:v>8.86402</c:v>
                </c:pt>
                <c:pt idx="57150">
                  <c:v>8.8577870000000001</c:v>
                </c:pt>
                <c:pt idx="57151">
                  <c:v>8.8557760000000005</c:v>
                </c:pt>
                <c:pt idx="57152">
                  <c:v>8.8633229999999994</c:v>
                </c:pt>
                <c:pt idx="57153">
                  <c:v>8.8581869999999991</c:v>
                </c:pt>
                <c:pt idx="57154">
                  <c:v>8.8522169999999996</c:v>
                </c:pt>
                <c:pt idx="57155">
                  <c:v>8.8602629999999998</c:v>
                </c:pt>
                <c:pt idx="57156">
                  <c:v>8.8637339999999991</c:v>
                </c:pt>
                <c:pt idx="57157">
                  <c:v>8.8549790000000002</c:v>
                </c:pt>
                <c:pt idx="57158">
                  <c:v>8.8502779999999994</c:v>
                </c:pt>
                <c:pt idx="57159">
                  <c:v>8.8567149999999994</c:v>
                </c:pt>
                <c:pt idx="57160">
                  <c:v>8.8580749999999995</c:v>
                </c:pt>
                <c:pt idx="57161">
                  <c:v>8.8562860000000008</c:v>
                </c:pt>
                <c:pt idx="57162">
                  <c:v>8.8605070000000001</c:v>
                </c:pt>
                <c:pt idx="57163">
                  <c:v>8.8557799999999993</c:v>
                </c:pt>
                <c:pt idx="57164">
                  <c:v>8.8536079999999995</c:v>
                </c:pt>
                <c:pt idx="57165">
                  <c:v>8.8621130000000008</c:v>
                </c:pt>
                <c:pt idx="57166">
                  <c:v>8.8620249999999992</c:v>
                </c:pt>
                <c:pt idx="57167">
                  <c:v>8.856541</c:v>
                </c:pt>
                <c:pt idx="57168">
                  <c:v>8.8619009999999996</c:v>
                </c:pt>
                <c:pt idx="57169">
                  <c:v>8.8646809999999991</c:v>
                </c:pt>
                <c:pt idx="57170">
                  <c:v>8.8520470000000007</c:v>
                </c:pt>
                <c:pt idx="57171">
                  <c:v>8.8519279999999991</c:v>
                </c:pt>
                <c:pt idx="57172">
                  <c:v>8.8660999999999994</c:v>
                </c:pt>
                <c:pt idx="57173">
                  <c:v>8.8664500000000004</c:v>
                </c:pt>
                <c:pt idx="57174">
                  <c:v>8.8620669999999997</c:v>
                </c:pt>
                <c:pt idx="57175">
                  <c:v>8.8654390000000003</c:v>
                </c:pt>
                <c:pt idx="57176">
                  <c:v>8.8666180000000008</c:v>
                </c:pt>
                <c:pt idx="57177">
                  <c:v>8.8603120000000004</c:v>
                </c:pt>
                <c:pt idx="57178">
                  <c:v>8.8629619999999996</c:v>
                </c:pt>
                <c:pt idx="57179">
                  <c:v>8.8675540000000002</c:v>
                </c:pt>
                <c:pt idx="57180">
                  <c:v>8.8583719999999992</c:v>
                </c:pt>
                <c:pt idx="57181">
                  <c:v>8.8576899999999998</c:v>
                </c:pt>
                <c:pt idx="57182">
                  <c:v>8.8641930000000002</c:v>
                </c:pt>
                <c:pt idx="57183">
                  <c:v>8.8625310000000006</c:v>
                </c:pt>
                <c:pt idx="57184">
                  <c:v>8.8602150000000002</c:v>
                </c:pt>
                <c:pt idx="57185">
                  <c:v>8.8630739999999992</c:v>
                </c:pt>
                <c:pt idx="57186">
                  <c:v>8.8651420000000005</c:v>
                </c:pt>
                <c:pt idx="57187">
                  <c:v>8.8603760000000005</c:v>
                </c:pt>
                <c:pt idx="57188">
                  <c:v>8.865183</c:v>
                </c:pt>
                <c:pt idx="57189">
                  <c:v>8.8698420000000002</c:v>
                </c:pt>
                <c:pt idx="57190">
                  <c:v>8.8567149999999994</c:v>
                </c:pt>
                <c:pt idx="57191">
                  <c:v>8.8565419999999992</c:v>
                </c:pt>
                <c:pt idx="57192">
                  <c:v>8.8668089999999999</c:v>
                </c:pt>
                <c:pt idx="57193">
                  <c:v>8.8642660000000006</c:v>
                </c:pt>
                <c:pt idx="57194">
                  <c:v>8.8602609999999995</c:v>
                </c:pt>
                <c:pt idx="57195">
                  <c:v>8.8653420000000001</c:v>
                </c:pt>
                <c:pt idx="57196">
                  <c:v>8.8684159999999999</c:v>
                </c:pt>
                <c:pt idx="57197">
                  <c:v>8.8637800000000002</c:v>
                </c:pt>
                <c:pt idx="57198">
                  <c:v>8.8677430000000008</c:v>
                </c:pt>
                <c:pt idx="57199">
                  <c:v>8.8731570000000008</c:v>
                </c:pt>
                <c:pt idx="57200">
                  <c:v>8.8681239999999999</c:v>
                </c:pt>
                <c:pt idx="57201">
                  <c:v>8.864725</c:v>
                </c:pt>
                <c:pt idx="57202">
                  <c:v>8.8676449999999996</c:v>
                </c:pt>
                <c:pt idx="57203">
                  <c:v>8.8695269999999997</c:v>
                </c:pt>
                <c:pt idx="57204">
                  <c:v>8.8665710000000004</c:v>
                </c:pt>
                <c:pt idx="57205">
                  <c:v>8.8676600000000008</c:v>
                </c:pt>
                <c:pt idx="57206">
                  <c:v>8.8674630000000008</c:v>
                </c:pt>
                <c:pt idx="57207">
                  <c:v>8.86069</c:v>
                </c:pt>
                <c:pt idx="57208">
                  <c:v>8.8606370000000005</c:v>
                </c:pt>
                <c:pt idx="57209">
                  <c:v>8.8647779999999994</c:v>
                </c:pt>
                <c:pt idx="57210">
                  <c:v>8.8664419999999993</c:v>
                </c:pt>
                <c:pt idx="57211">
                  <c:v>8.8679190000000006</c:v>
                </c:pt>
                <c:pt idx="57212">
                  <c:v>8.8689660000000003</c:v>
                </c:pt>
                <c:pt idx="57213">
                  <c:v>8.8667920000000002</c:v>
                </c:pt>
                <c:pt idx="57214">
                  <c:v>8.8650769999999994</c:v>
                </c:pt>
                <c:pt idx="57215">
                  <c:v>8.8701430000000006</c:v>
                </c:pt>
                <c:pt idx="57216">
                  <c:v>8.8675099999999993</c:v>
                </c:pt>
                <c:pt idx="57217">
                  <c:v>8.8641839999999998</c:v>
                </c:pt>
                <c:pt idx="57218">
                  <c:v>8.8701930000000004</c:v>
                </c:pt>
                <c:pt idx="57219">
                  <c:v>8.8696439999999992</c:v>
                </c:pt>
                <c:pt idx="57220">
                  <c:v>8.8674020000000002</c:v>
                </c:pt>
                <c:pt idx="57221">
                  <c:v>8.8655840000000001</c:v>
                </c:pt>
                <c:pt idx="57222">
                  <c:v>8.8650289999999998</c:v>
                </c:pt>
                <c:pt idx="57223">
                  <c:v>8.8681509999999992</c:v>
                </c:pt>
                <c:pt idx="57224">
                  <c:v>8.8713420000000003</c:v>
                </c:pt>
                <c:pt idx="57225">
                  <c:v>8.8743099999999995</c:v>
                </c:pt>
                <c:pt idx="57226">
                  <c:v>8.8712999999999997</c:v>
                </c:pt>
                <c:pt idx="57227">
                  <c:v>8.8676539999999999</c:v>
                </c:pt>
                <c:pt idx="57228">
                  <c:v>8.8713080000000009</c:v>
                </c:pt>
                <c:pt idx="57229">
                  <c:v>8.8729700000000005</c:v>
                </c:pt>
                <c:pt idx="57230">
                  <c:v>8.8671579999999999</c:v>
                </c:pt>
                <c:pt idx="57231">
                  <c:v>8.8618220000000001</c:v>
                </c:pt>
                <c:pt idx="57232">
                  <c:v>8.8675250000000005</c:v>
                </c:pt>
                <c:pt idx="57233">
                  <c:v>8.8709589999999992</c:v>
                </c:pt>
                <c:pt idx="57234">
                  <c:v>8.8696929999999998</c:v>
                </c:pt>
                <c:pt idx="57235">
                  <c:v>8.8787040000000008</c:v>
                </c:pt>
                <c:pt idx="57236">
                  <c:v>8.8811999999999998</c:v>
                </c:pt>
                <c:pt idx="57237">
                  <c:v>8.874136</c:v>
                </c:pt>
                <c:pt idx="57238">
                  <c:v>8.8776399999999995</c:v>
                </c:pt>
                <c:pt idx="57239">
                  <c:v>8.881532</c:v>
                </c:pt>
                <c:pt idx="57240">
                  <c:v>8.8714510000000004</c:v>
                </c:pt>
                <c:pt idx="57241">
                  <c:v>8.8692679999999999</c:v>
                </c:pt>
                <c:pt idx="57242">
                  <c:v>8.8782379999999996</c:v>
                </c:pt>
                <c:pt idx="57243">
                  <c:v>8.8762880000000006</c:v>
                </c:pt>
                <c:pt idx="57244">
                  <c:v>8.8745290000000008</c:v>
                </c:pt>
                <c:pt idx="57245">
                  <c:v>8.8790739999999992</c:v>
                </c:pt>
                <c:pt idx="57246">
                  <c:v>8.8765619999999998</c:v>
                </c:pt>
                <c:pt idx="57247">
                  <c:v>8.8731200000000001</c:v>
                </c:pt>
                <c:pt idx="57248">
                  <c:v>8.8737209999999997</c:v>
                </c:pt>
                <c:pt idx="57249">
                  <c:v>8.8749909999999996</c:v>
                </c:pt>
                <c:pt idx="57250">
                  <c:v>8.8711409999999997</c:v>
                </c:pt>
                <c:pt idx="57251">
                  <c:v>8.8707569999999993</c:v>
                </c:pt>
                <c:pt idx="57252">
                  <c:v>8.8708919999999996</c:v>
                </c:pt>
                <c:pt idx="57253">
                  <c:v>8.8626470000000008</c:v>
                </c:pt>
                <c:pt idx="57254">
                  <c:v>8.8675029999999992</c:v>
                </c:pt>
                <c:pt idx="57255">
                  <c:v>8.8768279999999997</c:v>
                </c:pt>
                <c:pt idx="57256">
                  <c:v>8.8738779999999995</c:v>
                </c:pt>
                <c:pt idx="57257">
                  <c:v>8.8735909999999993</c:v>
                </c:pt>
                <c:pt idx="57258">
                  <c:v>8.8771920000000009</c:v>
                </c:pt>
                <c:pt idx="57259">
                  <c:v>8.8745340000000006</c:v>
                </c:pt>
                <c:pt idx="57260">
                  <c:v>8.8710299999999993</c:v>
                </c:pt>
                <c:pt idx="57261">
                  <c:v>8.8778410000000001</c:v>
                </c:pt>
                <c:pt idx="57262">
                  <c:v>8.8798480000000009</c:v>
                </c:pt>
                <c:pt idx="57263">
                  <c:v>8.8717830000000006</c:v>
                </c:pt>
                <c:pt idx="57264">
                  <c:v>8.8778849999999991</c:v>
                </c:pt>
                <c:pt idx="57265">
                  <c:v>8.8807700000000001</c:v>
                </c:pt>
                <c:pt idx="57266">
                  <c:v>8.8693380000000008</c:v>
                </c:pt>
                <c:pt idx="57267">
                  <c:v>8.8716349999999995</c:v>
                </c:pt>
                <c:pt idx="57268">
                  <c:v>8.8791130000000003</c:v>
                </c:pt>
                <c:pt idx="57269">
                  <c:v>8.8722779999999997</c:v>
                </c:pt>
                <c:pt idx="57270">
                  <c:v>8.8708950000000009</c:v>
                </c:pt>
                <c:pt idx="57271">
                  <c:v>8.8801900000000007</c:v>
                </c:pt>
                <c:pt idx="57272">
                  <c:v>8.8769229999999997</c:v>
                </c:pt>
                <c:pt idx="57273">
                  <c:v>8.8743990000000004</c:v>
                </c:pt>
                <c:pt idx="57274">
                  <c:v>8.8824489999999994</c:v>
                </c:pt>
                <c:pt idx="57275">
                  <c:v>8.8803459999999994</c:v>
                </c:pt>
                <c:pt idx="57276">
                  <c:v>8.8782639999999997</c:v>
                </c:pt>
                <c:pt idx="57277">
                  <c:v>8.8840540000000008</c:v>
                </c:pt>
                <c:pt idx="57278">
                  <c:v>8.8826169999999998</c:v>
                </c:pt>
                <c:pt idx="57279">
                  <c:v>8.8750870000000006</c:v>
                </c:pt>
                <c:pt idx="57280">
                  <c:v>8.8777430000000006</c:v>
                </c:pt>
                <c:pt idx="57281">
                  <c:v>8.8832339999999999</c:v>
                </c:pt>
                <c:pt idx="57282">
                  <c:v>8.8734570000000001</c:v>
                </c:pt>
                <c:pt idx="57283">
                  <c:v>8.8728759999999998</c:v>
                </c:pt>
                <c:pt idx="57284">
                  <c:v>8.8855310000000003</c:v>
                </c:pt>
                <c:pt idx="57285">
                  <c:v>8.8815069999999992</c:v>
                </c:pt>
                <c:pt idx="57286">
                  <c:v>8.8770670000000003</c:v>
                </c:pt>
                <c:pt idx="57287">
                  <c:v>8.882161</c:v>
                </c:pt>
                <c:pt idx="57288">
                  <c:v>8.8803579999999993</c:v>
                </c:pt>
                <c:pt idx="57289">
                  <c:v>8.8743099999999995</c:v>
                </c:pt>
                <c:pt idx="57290">
                  <c:v>8.8755450000000007</c:v>
                </c:pt>
                <c:pt idx="57291">
                  <c:v>8.8800450000000009</c:v>
                </c:pt>
                <c:pt idx="57292">
                  <c:v>8.8753440000000001</c:v>
                </c:pt>
                <c:pt idx="57293">
                  <c:v>8.8786740000000002</c:v>
                </c:pt>
                <c:pt idx="57294">
                  <c:v>8.892906</c:v>
                </c:pt>
                <c:pt idx="57295">
                  <c:v>8.8913469999999997</c:v>
                </c:pt>
                <c:pt idx="57296">
                  <c:v>8.8809920000000009</c:v>
                </c:pt>
                <c:pt idx="57297">
                  <c:v>8.8857619999999997</c:v>
                </c:pt>
                <c:pt idx="57298">
                  <c:v>8.8904519999999998</c:v>
                </c:pt>
                <c:pt idx="57299">
                  <c:v>8.8819309999999998</c:v>
                </c:pt>
                <c:pt idx="57300">
                  <c:v>8.8826280000000004</c:v>
                </c:pt>
                <c:pt idx="57301">
                  <c:v>8.8864719999999995</c:v>
                </c:pt>
                <c:pt idx="57302">
                  <c:v>8.8786269999999998</c:v>
                </c:pt>
                <c:pt idx="57303">
                  <c:v>8.879346</c:v>
                </c:pt>
                <c:pt idx="57304">
                  <c:v>8.8876840000000001</c:v>
                </c:pt>
                <c:pt idx="57305">
                  <c:v>8.8841070000000002</c:v>
                </c:pt>
                <c:pt idx="57306">
                  <c:v>8.8767080000000007</c:v>
                </c:pt>
                <c:pt idx="57307">
                  <c:v>8.8812979999999992</c:v>
                </c:pt>
                <c:pt idx="57308">
                  <c:v>8.8901120000000002</c:v>
                </c:pt>
                <c:pt idx="57309">
                  <c:v>8.8889119999999995</c:v>
                </c:pt>
                <c:pt idx="57310">
                  <c:v>8.8854430000000004</c:v>
                </c:pt>
                <c:pt idx="57311">
                  <c:v>8.8845989999999997</c:v>
                </c:pt>
                <c:pt idx="57312">
                  <c:v>8.8828289999999992</c:v>
                </c:pt>
                <c:pt idx="57313">
                  <c:v>8.8858309999999996</c:v>
                </c:pt>
                <c:pt idx="57314">
                  <c:v>8.8877980000000001</c:v>
                </c:pt>
                <c:pt idx="57315">
                  <c:v>8.8828849999999999</c:v>
                </c:pt>
                <c:pt idx="57316">
                  <c:v>8.8798899999999996</c:v>
                </c:pt>
                <c:pt idx="57317">
                  <c:v>8.8829279999999997</c:v>
                </c:pt>
                <c:pt idx="57318">
                  <c:v>8.8827210000000001</c:v>
                </c:pt>
                <c:pt idx="57319">
                  <c:v>8.8779059999999994</c:v>
                </c:pt>
                <c:pt idx="57320">
                  <c:v>8.8845709999999993</c:v>
                </c:pt>
                <c:pt idx="57321">
                  <c:v>8.8892559999999996</c:v>
                </c:pt>
                <c:pt idx="57322">
                  <c:v>8.8843490000000003</c:v>
                </c:pt>
                <c:pt idx="57323">
                  <c:v>8.8862389999999998</c:v>
                </c:pt>
                <c:pt idx="57324">
                  <c:v>8.8871380000000002</c:v>
                </c:pt>
                <c:pt idx="57325">
                  <c:v>8.8839699999999997</c:v>
                </c:pt>
                <c:pt idx="57326">
                  <c:v>8.8841409999999996</c:v>
                </c:pt>
                <c:pt idx="57327">
                  <c:v>8.8863590000000006</c:v>
                </c:pt>
                <c:pt idx="57328">
                  <c:v>8.8829440000000002</c:v>
                </c:pt>
                <c:pt idx="57329">
                  <c:v>8.876989</c:v>
                </c:pt>
                <c:pt idx="57330">
                  <c:v>8.8825450000000004</c:v>
                </c:pt>
                <c:pt idx="57331">
                  <c:v>8.8896110000000004</c:v>
                </c:pt>
                <c:pt idx="57332">
                  <c:v>8.8882220000000007</c:v>
                </c:pt>
                <c:pt idx="57333">
                  <c:v>8.8880839999999992</c:v>
                </c:pt>
                <c:pt idx="57334">
                  <c:v>8.8885939999999994</c:v>
                </c:pt>
                <c:pt idx="57335">
                  <c:v>8.8836329999999997</c:v>
                </c:pt>
                <c:pt idx="57336">
                  <c:v>8.8862959999999998</c:v>
                </c:pt>
                <c:pt idx="57337">
                  <c:v>8.8961880000000004</c:v>
                </c:pt>
                <c:pt idx="57338">
                  <c:v>8.8898600000000005</c:v>
                </c:pt>
                <c:pt idx="57339">
                  <c:v>8.8822749999999999</c:v>
                </c:pt>
                <c:pt idx="57340">
                  <c:v>8.8878380000000003</c:v>
                </c:pt>
                <c:pt idx="57341">
                  <c:v>8.8894090000000006</c:v>
                </c:pt>
                <c:pt idx="57342">
                  <c:v>8.8873920000000002</c:v>
                </c:pt>
                <c:pt idx="57343">
                  <c:v>8.8879249999999992</c:v>
                </c:pt>
                <c:pt idx="57344">
                  <c:v>8.8901109999999992</c:v>
                </c:pt>
                <c:pt idx="57345">
                  <c:v>8.8919650000000008</c:v>
                </c:pt>
                <c:pt idx="57346">
                  <c:v>8.8927449999999997</c:v>
                </c:pt>
                <c:pt idx="57347">
                  <c:v>8.896153</c:v>
                </c:pt>
                <c:pt idx="57348">
                  <c:v>8.8953539999999993</c:v>
                </c:pt>
                <c:pt idx="57349">
                  <c:v>8.8936340000000005</c:v>
                </c:pt>
                <c:pt idx="57350">
                  <c:v>8.8934560000000005</c:v>
                </c:pt>
                <c:pt idx="57351">
                  <c:v>8.8878740000000001</c:v>
                </c:pt>
                <c:pt idx="57352">
                  <c:v>8.8888719999999992</c:v>
                </c:pt>
                <c:pt idx="57353">
                  <c:v>8.896096</c:v>
                </c:pt>
                <c:pt idx="57354">
                  <c:v>8.8955769999999994</c:v>
                </c:pt>
                <c:pt idx="57355">
                  <c:v>8.8862880000000004</c:v>
                </c:pt>
                <c:pt idx="57356">
                  <c:v>8.8865269999999992</c:v>
                </c:pt>
                <c:pt idx="57357">
                  <c:v>8.8932780000000005</c:v>
                </c:pt>
                <c:pt idx="57358">
                  <c:v>8.8884899999999991</c:v>
                </c:pt>
                <c:pt idx="57359">
                  <c:v>8.8870260000000005</c:v>
                </c:pt>
                <c:pt idx="57360">
                  <c:v>8.8885939999999994</c:v>
                </c:pt>
                <c:pt idx="57361">
                  <c:v>8.8861220000000003</c:v>
                </c:pt>
                <c:pt idx="57362">
                  <c:v>8.8928650000000005</c:v>
                </c:pt>
                <c:pt idx="57363">
                  <c:v>8.9011790000000008</c:v>
                </c:pt>
                <c:pt idx="57364">
                  <c:v>8.8976769999999998</c:v>
                </c:pt>
                <c:pt idx="57365">
                  <c:v>8.8909369999999992</c:v>
                </c:pt>
                <c:pt idx="57366">
                  <c:v>8.8945260000000008</c:v>
                </c:pt>
                <c:pt idx="57367">
                  <c:v>8.8956680000000006</c:v>
                </c:pt>
                <c:pt idx="57368">
                  <c:v>8.8876240000000006</c:v>
                </c:pt>
                <c:pt idx="57369">
                  <c:v>8.8936349999999997</c:v>
                </c:pt>
                <c:pt idx="57370">
                  <c:v>8.9007520000000007</c:v>
                </c:pt>
                <c:pt idx="57371">
                  <c:v>8.8927139999999998</c:v>
                </c:pt>
                <c:pt idx="57372">
                  <c:v>8.8912969999999998</c:v>
                </c:pt>
                <c:pt idx="57373">
                  <c:v>8.8994</c:v>
                </c:pt>
                <c:pt idx="57374">
                  <c:v>8.8981499999999993</c:v>
                </c:pt>
                <c:pt idx="57375">
                  <c:v>8.8895009999999992</c:v>
                </c:pt>
                <c:pt idx="57376">
                  <c:v>8.8912289999999992</c:v>
                </c:pt>
                <c:pt idx="57377">
                  <c:v>8.8945329999999991</c:v>
                </c:pt>
                <c:pt idx="57378">
                  <c:v>8.8890130000000003</c:v>
                </c:pt>
                <c:pt idx="57379">
                  <c:v>8.890231</c:v>
                </c:pt>
                <c:pt idx="57380">
                  <c:v>8.8947959999999995</c:v>
                </c:pt>
                <c:pt idx="57381">
                  <c:v>8.8953030000000002</c:v>
                </c:pt>
                <c:pt idx="57382">
                  <c:v>8.8994499999999999</c:v>
                </c:pt>
                <c:pt idx="57383">
                  <c:v>8.9018069999999998</c:v>
                </c:pt>
                <c:pt idx="57384">
                  <c:v>8.8969419999999992</c:v>
                </c:pt>
                <c:pt idx="57385">
                  <c:v>8.8954079999999998</c:v>
                </c:pt>
                <c:pt idx="57386">
                  <c:v>8.8990089999999995</c:v>
                </c:pt>
                <c:pt idx="57387">
                  <c:v>8.8950510000000005</c:v>
                </c:pt>
                <c:pt idx="57388">
                  <c:v>8.8934929999999994</c:v>
                </c:pt>
                <c:pt idx="57389">
                  <c:v>8.8982130000000002</c:v>
                </c:pt>
                <c:pt idx="57390">
                  <c:v>8.8930950000000006</c:v>
                </c:pt>
                <c:pt idx="57391">
                  <c:v>8.8899120000000007</c:v>
                </c:pt>
                <c:pt idx="57392">
                  <c:v>8.8960799999999995</c:v>
                </c:pt>
                <c:pt idx="57393">
                  <c:v>8.8988010000000006</c:v>
                </c:pt>
                <c:pt idx="57394">
                  <c:v>8.8955690000000001</c:v>
                </c:pt>
                <c:pt idx="57395">
                  <c:v>8.895232</c:v>
                </c:pt>
                <c:pt idx="57396">
                  <c:v>8.900093</c:v>
                </c:pt>
                <c:pt idx="57397">
                  <c:v>8.9023649999999996</c:v>
                </c:pt>
                <c:pt idx="57398">
                  <c:v>8.9013390000000001</c:v>
                </c:pt>
                <c:pt idx="57399">
                  <c:v>8.9040940000000006</c:v>
                </c:pt>
                <c:pt idx="57400">
                  <c:v>8.9026700000000005</c:v>
                </c:pt>
                <c:pt idx="57401">
                  <c:v>8.8960799999999995</c:v>
                </c:pt>
                <c:pt idx="57402">
                  <c:v>8.9002619999999997</c:v>
                </c:pt>
                <c:pt idx="57403">
                  <c:v>8.9059860000000004</c:v>
                </c:pt>
                <c:pt idx="57404">
                  <c:v>8.8973429999999993</c:v>
                </c:pt>
                <c:pt idx="57405">
                  <c:v>8.8950630000000004</c:v>
                </c:pt>
                <c:pt idx="57406">
                  <c:v>8.9042019999999997</c:v>
                </c:pt>
                <c:pt idx="57407">
                  <c:v>8.9008649999999996</c:v>
                </c:pt>
                <c:pt idx="57408">
                  <c:v>8.8981119999999994</c:v>
                </c:pt>
                <c:pt idx="57409">
                  <c:v>8.9060179999999995</c:v>
                </c:pt>
                <c:pt idx="57410">
                  <c:v>8.9090889999999998</c:v>
                </c:pt>
                <c:pt idx="57411">
                  <c:v>8.9036139999999993</c:v>
                </c:pt>
                <c:pt idx="57412">
                  <c:v>8.9018029999999992</c:v>
                </c:pt>
                <c:pt idx="57413">
                  <c:v>8.9022199999999998</c:v>
                </c:pt>
                <c:pt idx="57414">
                  <c:v>8.8929469999999995</c:v>
                </c:pt>
                <c:pt idx="57415">
                  <c:v>8.8941940000000006</c:v>
                </c:pt>
                <c:pt idx="57416">
                  <c:v>8.9024959999999993</c:v>
                </c:pt>
                <c:pt idx="57417">
                  <c:v>8.9000500000000002</c:v>
                </c:pt>
                <c:pt idx="57418">
                  <c:v>8.8991059999999997</c:v>
                </c:pt>
                <c:pt idx="57419">
                  <c:v>8.8991959999999999</c:v>
                </c:pt>
                <c:pt idx="57420">
                  <c:v>8.8976380000000006</c:v>
                </c:pt>
                <c:pt idx="57421">
                  <c:v>8.9006799999999995</c:v>
                </c:pt>
                <c:pt idx="57422">
                  <c:v>8.9048719999999992</c:v>
                </c:pt>
                <c:pt idx="57423">
                  <c:v>8.9028170000000006</c:v>
                </c:pt>
                <c:pt idx="57424">
                  <c:v>8.8995180000000005</c:v>
                </c:pt>
                <c:pt idx="57425">
                  <c:v>8.9082790000000003</c:v>
                </c:pt>
                <c:pt idx="57426">
                  <c:v>8.9081229999999998</c:v>
                </c:pt>
                <c:pt idx="57427">
                  <c:v>8.8989080000000005</c:v>
                </c:pt>
                <c:pt idx="57428">
                  <c:v>8.9044629999999998</c:v>
                </c:pt>
                <c:pt idx="57429">
                  <c:v>8.9096639999999994</c:v>
                </c:pt>
                <c:pt idx="57430">
                  <c:v>8.9038730000000008</c:v>
                </c:pt>
                <c:pt idx="57431">
                  <c:v>8.9002130000000008</c:v>
                </c:pt>
                <c:pt idx="57432">
                  <c:v>8.9084000000000003</c:v>
                </c:pt>
                <c:pt idx="57433">
                  <c:v>8.908118</c:v>
                </c:pt>
                <c:pt idx="57434">
                  <c:v>8.8982340000000004</c:v>
                </c:pt>
                <c:pt idx="57435">
                  <c:v>8.9012189999999993</c:v>
                </c:pt>
                <c:pt idx="57436">
                  <c:v>8.8995049999999996</c:v>
                </c:pt>
                <c:pt idx="57437">
                  <c:v>8.8916509999999995</c:v>
                </c:pt>
                <c:pt idx="57438">
                  <c:v>8.9016169999999999</c:v>
                </c:pt>
                <c:pt idx="57439">
                  <c:v>8.9113150000000001</c:v>
                </c:pt>
                <c:pt idx="57440">
                  <c:v>8.9041569999999997</c:v>
                </c:pt>
                <c:pt idx="57441">
                  <c:v>8.9027720000000006</c:v>
                </c:pt>
                <c:pt idx="57442">
                  <c:v>8.9157969999999995</c:v>
                </c:pt>
                <c:pt idx="57443">
                  <c:v>8.9136360000000003</c:v>
                </c:pt>
                <c:pt idx="57444">
                  <c:v>8.9045989999999993</c:v>
                </c:pt>
                <c:pt idx="57445">
                  <c:v>8.9142320000000002</c:v>
                </c:pt>
                <c:pt idx="57446">
                  <c:v>8.9173969999999994</c:v>
                </c:pt>
                <c:pt idx="57447">
                  <c:v>8.907629</c:v>
                </c:pt>
                <c:pt idx="57448">
                  <c:v>8.9054479999999998</c:v>
                </c:pt>
                <c:pt idx="57449">
                  <c:v>8.9105880000000006</c:v>
                </c:pt>
                <c:pt idx="57450">
                  <c:v>8.9080320000000004</c:v>
                </c:pt>
                <c:pt idx="57451">
                  <c:v>8.9029509999999998</c:v>
                </c:pt>
                <c:pt idx="57452">
                  <c:v>8.9072700000000005</c:v>
                </c:pt>
                <c:pt idx="57453">
                  <c:v>8.9074039999999997</c:v>
                </c:pt>
                <c:pt idx="57454">
                  <c:v>8.9066100000000006</c:v>
                </c:pt>
                <c:pt idx="57455">
                  <c:v>8.9108110000000007</c:v>
                </c:pt>
                <c:pt idx="57456">
                  <c:v>8.9096829999999994</c:v>
                </c:pt>
                <c:pt idx="57457">
                  <c:v>8.9089829999999992</c:v>
                </c:pt>
                <c:pt idx="57458">
                  <c:v>8.9097770000000001</c:v>
                </c:pt>
                <c:pt idx="57459">
                  <c:v>8.9092500000000001</c:v>
                </c:pt>
                <c:pt idx="57460">
                  <c:v>8.9090299999999996</c:v>
                </c:pt>
                <c:pt idx="57461">
                  <c:v>8.9087720000000008</c:v>
                </c:pt>
                <c:pt idx="57462">
                  <c:v>8.9096890000000002</c:v>
                </c:pt>
                <c:pt idx="57463">
                  <c:v>8.9065670000000008</c:v>
                </c:pt>
                <c:pt idx="57464">
                  <c:v>8.9019919999999999</c:v>
                </c:pt>
                <c:pt idx="57465">
                  <c:v>8.9101949999999999</c:v>
                </c:pt>
                <c:pt idx="57466">
                  <c:v>8.9180270000000004</c:v>
                </c:pt>
                <c:pt idx="57467">
                  <c:v>8.9099330000000005</c:v>
                </c:pt>
                <c:pt idx="57468">
                  <c:v>8.9043910000000004</c:v>
                </c:pt>
                <c:pt idx="57469">
                  <c:v>8.9107889999999994</c:v>
                </c:pt>
                <c:pt idx="57470">
                  <c:v>8.9095130000000005</c:v>
                </c:pt>
                <c:pt idx="57471">
                  <c:v>8.9062280000000005</c:v>
                </c:pt>
                <c:pt idx="57472">
                  <c:v>8.9130800000000008</c:v>
                </c:pt>
                <c:pt idx="57473">
                  <c:v>8.9112860000000005</c:v>
                </c:pt>
                <c:pt idx="57474">
                  <c:v>8.9062830000000002</c:v>
                </c:pt>
                <c:pt idx="57475">
                  <c:v>8.9136199999999999</c:v>
                </c:pt>
                <c:pt idx="57476">
                  <c:v>8.9133630000000004</c:v>
                </c:pt>
                <c:pt idx="57477">
                  <c:v>8.902768</c:v>
                </c:pt>
                <c:pt idx="57478">
                  <c:v>8.9063420000000004</c:v>
                </c:pt>
                <c:pt idx="57479">
                  <c:v>8.9154730000000004</c:v>
                </c:pt>
                <c:pt idx="57480">
                  <c:v>8.9087119999999995</c:v>
                </c:pt>
                <c:pt idx="57481">
                  <c:v>8.9058679999999999</c:v>
                </c:pt>
                <c:pt idx="57482">
                  <c:v>8.9103259999999995</c:v>
                </c:pt>
                <c:pt idx="57483">
                  <c:v>8.9085099999999997</c:v>
                </c:pt>
                <c:pt idx="57484">
                  <c:v>8.9128570000000007</c:v>
                </c:pt>
                <c:pt idx="57485">
                  <c:v>8.9195259999999994</c:v>
                </c:pt>
                <c:pt idx="57486">
                  <c:v>8.9152889999999996</c:v>
                </c:pt>
                <c:pt idx="57487">
                  <c:v>8.9101859999999995</c:v>
                </c:pt>
                <c:pt idx="57488">
                  <c:v>8.9154350000000004</c:v>
                </c:pt>
                <c:pt idx="57489">
                  <c:v>8.9171809999999994</c:v>
                </c:pt>
                <c:pt idx="57490">
                  <c:v>8.9094560000000005</c:v>
                </c:pt>
                <c:pt idx="57491">
                  <c:v>8.9113600000000002</c:v>
                </c:pt>
                <c:pt idx="57492">
                  <c:v>8.9171879999999994</c:v>
                </c:pt>
                <c:pt idx="57493">
                  <c:v>8.9151399999999992</c:v>
                </c:pt>
                <c:pt idx="57494">
                  <c:v>8.9132660000000001</c:v>
                </c:pt>
                <c:pt idx="57495">
                  <c:v>8.9145649999999996</c:v>
                </c:pt>
                <c:pt idx="57496">
                  <c:v>8.9158770000000001</c:v>
                </c:pt>
                <c:pt idx="57497">
                  <c:v>8.9129070000000006</c:v>
                </c:pt>
                <c:pt idx="57498">
                  <c:v>8.9114629999999995</c:v>
                </c:pt>
                <c:pt idx="57499">
                  <c:v>8.9118440000000003</c:v>
                </c:pt>
                <c:pt idx="57500">
                  <c:v>8.9097969999999993</c:v>
                </c:pt>
                <c:pt idx="57501">
                  <c:v>8.9199540000000006</c:v>
                </c:pt>
                <c:pt idx="57502">
                  <c:v>8.9253719999999994</c:v>
                </c:pt>
                <c:pt idx="57503">
                  <c:v>8.9155800000000003</c:v>
                </c:pt>
                <c:pt idx="57504">
                  <c:v>8.9182290000000002</c:v>
                </c:pt>
                <c:pt idx="57505">
                  <c:v>8.9262160000000002</c:v>
                </c:pt>
                <c:pt idx="57506">
                  <c:v>8.9167129999999997</c:v>
                </c:pt>
                <c:pt idx="57507">
                  <c:v>8.9116300000000006</c:v>
                </c:pt>
                <c:pt idx="57508">
                  <c:v>8.9227469999999993</c:v>
                </c:pt>
                <c:pt idx="57509">
                  <c:v>8.9214149999999997</c:v>
                </c:pt>
                <c:pt idx="57510">
                  <c:v>8.9113749999999996</c:v>
                </c:pt>
                <c:pt idx="57511">
                  <c:v>8.913233</c:v>
                </c:pt>
                <c:pt idx="57512">
                  <c:v>8.9155379999999997</c:v>
                </c:pt>
                <c:pt idx="57513">
                  <c:v>8.9151469999999993</c:v>
                </c:pt>
                <c:pt idx="57514">
                  <c:v>8.9155540000000002</c:v>
                </c:pt>
                <c:pt idx="57515">
                  <c:v>8.9180390000000003</c:v>
                </c:pt>
                <c:pt idx="57516">
                  <c:v>8.9193719999999992</c:v>
                </c:pt>
                <c:pt idx="57517">
                  <c:v>8.9152380000000004</c:v>
                </c:pt>
                <c:pt idx="57518">
                  <c:v>8.9172010000000004</c:v>
                </c:pt>
                <c:pt idx="57519">
                  <c:v>8.9173489999999997</c:v>
                </c:pt>
                <c:pt idx="57520">
                  <c:v>8.910539</c:v>
                </c:pt>
                <c:pt idx="57521">
                  <c:v>8.9173650000000002</c:v>
                </c:pt>
                <c:pt idx="57522">
                  <c:v>8.9263680000000001</c:v>
                </c:pt>
                <c:pt idx="57523">
                  <c:v>8.9165860000000006</c:v>
                </c:pt>
                <c:pt idx="57524">
                  <c:v>8.9106729999999992</c:v>
                </c:pt>
                <c:pt idx="57525">
                  <c:v>8.9234039999999997</c:v>
                </c:pt>
                <c:pt idx="57526">
                  <c:v>8.9260769999999994</c:v>
                </c:pt>
                <c:pt idx="57527">
                  <c:v>8.9194359999999993</c:v>
                </c:pt>
                <c:pt idx="57528">
                  <c:v>8.9266710000000007</c:v>
                </c:pt>
                <c:pt idx="57529">
                  <c:v>8.9293790000000008</c:v>
                </c:pt>
                <c:pt idx="57530">
                  <c:v>8.9210849999999997</c:v>
                </c:pt>
                <c:pt idx="57531">
                  <c:v>8.9214070000000003</c:v>
                </c:pt>
                <c:pt idx="57532">
                  <c:v>8.9263630000000003</c:v>
                </c:pt>
                <c:pt idx="57533">
                  <c:v>8.9230999999999998</c:v>
                </c:pt>
                <c:pt idx="57534">
                  <c:v>8.9184230000000007</c:v>
                </c:pt>
                <c:pt idx="57535">
                  <c:v>8.9228480000000001</c:v>
                </c:pt>
                <c:pt idx="57536">
                  <c:v>8.9219889999999999</c:v>
                </c:pt>
                <c:pt idx="57537">
                  <c:v>8.918723</c:v>
                </c:pt>
                <c:pt idx="57538">
                  <c:v>8.9233729999999998</c:v>
                </c:pt>
                <c:pt idx="57539">
                  <c:v>8.9228939999999994</c:v>
                </c:pt>
                <c:pt idx="57540">
                  <c:v>8.9214760000000002</c:v>
                </c:pt>
                <c:pt idx="57541">
                  <c:v>8.9243959999999998</c:v>
                </c:pt>
                <c:pt idx="57542">
                  <c:v>8.9232610000000001</c:v>
                </c:pt>
                <c:pt idx="57543">
                  <c:v>8.9195569999999993</c:v>
                </c:pt>
                <c:pt idx="57544">
                  <c:v>8.9219760000000008</c:v>
                </c:pt>
                <c:pt idx="57545">
                  <c:v>8.9262180000000004</c:v>
                </c:pt>
                <c:pt idx="57546">
                  <c:v>8.9195910000000005</c:v>
                </c:pt>
                <c:pt idx="57547">
                  <c:v>8.9187750000000001</c:v>
                </c:pt>
                <c:pt idx="57548">
                  <c:v>8.9286530000000006</c:v>
                </c:pt>
                <c:pt idx="57549">
                  <c:v>8.9244679999999992</c:v>
                </c:pt>
                <c:pt idx="57550">
                  <c:v>8.917249</c:v>
                </c:pt>
                <c:pt idx="57551">
                  <c:v>8.9255089999999999</c:v>
                </c:pt>
                <c:pt idx="57552">
                  <c:v>8.9321450000000002</c:v>
                </c:pt>
                <c:pt idx="57553">
                  <c:v>8.9252680000000009</c:v>
                </c:pt>
                <c:pt idx="57554">
                  <c:v>8.9236389999999997</c:v>
                </c:pt>
                <c:pt idx="57555">
                  <c:v>8.9274769999999997</c:v>
                </c:pt>
                <c:pt idx="57556">
                  <c:v>8.9247209999999999</c:v>
                </c:pt>
                <c:pt idx="57557">
                  <c:v>8.9248100000000008</c:v>
                </c:pt>
                <c:pt idx="57558">
                  <c:v>8.9228550000000002</c:v>
                </c:pt>
                <c:pt idx="57559">
                  <c:v>8.9195119999999992</c:v>
                </c:pt>
                <c:pt idx="57560">
                  <c:v>8.9205330000000007</c:v>
                </c:pt>
                <c:pt idx="57561">
                  <c:v>8.9214110000000009</c:v>
                </c:pt>
                <c:pt idx="57562">
                  <c:v>8.9262359999999994</c:v>
                </c:pt>
                <c:pt idx="57563">
                  <c:v>8.9253769999999992</c:v>
                </c:pt>
                <c:pt idx="57564">
                  <c:v>8.9212260000000008</c:v>
                </c:pt>
                <c:pt idx="57565">
                  <c:v>8.9241440000000001</c:v>
                </c:pt>
                <c:pt idx="57566">
                  <c:v>8.9223269999999992</c:v>
                </c:pt>
                <c:pt idx="57567">
                  <c:v>8.9200900000000001</c:v>
                </c:pt>
                <c:pt idx="57568">
                  <c:v>8.9266360000000002</c:v>
                </c:pt>
                <c:pt idx="57569">
                  <c:v>8.9316720000000007</c:v>
                </c:pt>
                <c:pt idx="57570">
                  <c:v>8.9298929999999999</c:v>
                </c:pt>
                <c:pt idx="57571">
                  <c:v>8.9328389999999995</c:v>
                </c:pt>
                <c:pt idx="57572">
                  <c:v>8.9335590000000007</c:v>
                </c:pt>
                <c:pt idx="57573">
                  <c:v>8.9235399999999991</c:v>
                </c:pt>
                <c:pt idx="57574">
                  <c:v>8.9240969999999997</c:v>
                </c:pt>
                <c:pt idx="57575">
                  <c:v>8.9333639999999992</c:v>
                </c:pt>
                <c:pt idx="57576">
                  <c:v>8.9286899999999996</c:v>
                </c:pt>
                <c:pt idx="57577">
                  <c:v>8.9232969999999998</c:v>
                </c:pt>
                <c:pt idx="57578">
                  <c:v>8.9319109999999995</c:v>
                </c:pt>
                <c:pt idx="57579">
                  <c:v>8.9367300000000007</c:v>
                </c:pt>
                <c:pt idx="57580">
                  <c:v>8.9302440000000001</c:v>
                </c:pt>
                <c:pt idx="57581">
                  <c:v>8.9306490000000007</c:v>
                </c:pt>
                <c:pt idx="57582">
                  <c:v>8.9316060000000004</c:v>
                </c:pt>
                <c:pt idx="57583">
                  <c:v>8.9247390000000006</c:v>
                </c:pt>
                <c:pt idx="57584">
                  <c:v>8.9279910000000005</c:v>
                </c:pt>
                <c:pt idx="57585">
                  <c:v>8.9313490000000009</c:v>
                </c:pt>
                <c:pt idx="57586">
                  <c:v>8.9241340000000005</c:v>
                </c:pt>
                <c:pt idx="57587">
                  <c:v>8.9236330000000006</c:v>
                </c:pt>
                <c:pt idx="57588">
                  <c:v>8.9324739999999991</c:v>
                </c:pt>
                <c:pt idx="57589">
                  <c:v>8.9321590000000004</c:v>
                </c:pt>
                <c:pt idx="57590">
                  <c:v>8.9253029999999995</c:v>
                </c:pt>
                <c:pt idx="57591">
                  <c:v>8.9286370000000002</c:v>
                </c:pt>
                <c:pt idx="57592">
                  <c:v>8.9296550000000003</c:v>
                </c:pt>
                <c:pt idx="57593">
                  <c:v>8.9250570000000007</c:v>
                </c:pt>
                <c:pt idx="57594">
                  <c:v>8.9304749999999995</c:v>
                </c:pt>
                <c:pt idx="57595">
                  <c:v>8.9332729999999998</c:v>
                </c:pt>
                <c:pt idx="57596">
                  <c:v>8.9276169999999997</c:v>
                </c:pt>
                <c:pt idx="57597">
                  <c:v>8.928172</c:v>
                </c:pt>
                <c:pt idx="57598">
                  <c:v>8.9368820000000007</c:v>
                </c:pt>
                <c:pt idx="57599">
                  <c:v>8.9359160000000006</c:v>
                </c:pt>
                <c:pt idx="57600">
                  <c:v>8.9280629999999999</c:v>
                </c:pt>
                <c:pt idx="57601">
                  <c:v>8.9329979999999995</c:v>
                </c:pt>
                <c:pt idx="57602">
                  <c:v>8.9337239999999998</c:v>
                </c:pt>
                <c:pt idx="57603">
                  <c:v>8.9275009999999995</c:v>
                </c:pt>
                <c:pt idx="57604">
                  <c:v>8.9323599999999992</c:v>
                </c:pt>
                <c:pt idx="57605">
                  <c:v>8.9356449999999992</c:v>
                </c:pt>
                <c:pt idx="57606">
                  <c:v>8.9299189999999999</c:v>
                </c:pt>
                <c:pt idx="57607">
                  <c:v>8.9303969999999993</c:v>
                </c:pt>
                <c:pt idx="57608">
                  <c:v>8.9373970000000007</c:v>
                </c:pt>
                <c:pt idx="57609">
                  <c:v>8.934507</c:v>
                </c:pt>
                <c:pt idx="57610">
                  <c:v>8.9314300000000006</c:v>
                </c:pt>
                <c:pt idx="57611">
                  <c:v>8.9371550000000006</c:v>
                </c:pt>
                <c:pt idx="57612">
                  <c:v>8.9338610000000003</c:v>
                </c:pt>
                <c:pt idx="57613">
                  <c:v>8.9298219999999997</c:v>
                </c:pt>
                <c:pt idx="57614">
                  <c:v>8.9371290000000005</c:v>
                </c:pt>
                <c:pt idx="57615">
                  <c:v>8.944248</c:v>
                </c:pt>
                <c:pt idx="57616">
                  <c:v>8.9398199999999992</c:v>
                </c:pt>
                <c:pt idx="57617">
                  <c:v>8.9321780000000004</c:v>
                </c:pt>
                <c:pt idx="57618">
                  <c:v>8.9363060000000001</c:v>
                </c:pt>
                <c:pt idx="57619">
                  <c:v>8.9367940000000008</c:v>
                </c:pt>
                <c:pt idx="57620">
                  <c:v>8.9319640000000007</c:v>
                </c:pt>
                <c:pt idx="57621">
                  <c:v>8.9346759999999996</c:v>
                </c:pt>
                <c:pt idx="57622">
                  <c:v>8.9354370000000003</c:v>
                </c:pt>
                <c:pt idx="57623">
                  <c:v>8.9325559999999999</c:v>
                </c:pt>
                <c:pt idx="57624">
                  <c:v>8.9389040000000008</c:v>
                </c:pt>
                <c:pt idx="57625">
                  <c:v>8.9434229999999992</c:v>
                </c:pt>
                <c:pt idx="57626">
                  <c:v>8.9317810000000009</c:v>
                </c:pt>
                <c:pt idx="57627">
                  <c:v>8.9328690000000002</c:v>
                </c:pt>
                <c:pt idx="57628">
                  <c:v>8.945964</c:v>
                </c:pt>
                <c:pt idx="57629">
                  <c:v>8.9364670000000004</c:v>
                </c:pt>
                <c:pt idx="57630">
                  <c:v>8.9311220000000002</c:v>
                </c:pt>
                <c:pt idx="57631">
                  <c:v>8.9428230000000006</c:v>
                </c:pt>
                <c:pt idx="57632">
                  <c:v>8.9377209999999998</c:v>
                </c:pt>
                <c:pt idx="57633">
                  <c:v>8.9283680000000007</c:v>
                </c:pt>
                <c:pt idx="57634">
                  <c:v>8.9362860000000008</c:v>
                </c:pt>
                <c:pt idx="57635">
                  <c:v>8.9422139999999999</c:v>
                </c:pt>
                <c:pt idx="57636">
                  <c:v>8.9378729999999997</c:v>
                </c:pt>
                <c:pt idx="57637">
                  <c:v>8.940118</c:v>
                </c:pt>
                <c:pt idx="57638">
                  <c:v>8.9414370000000005</c:v>
                </c:pt>
                <c:pt idx="57639">
                  <c:v>8.9355989999999998</c:v>
                </c:pt>
                <c:pt idx="57640">
                  <c:v>8.9372030000000002</c:v>
                </c:pt>
                <c:pt idx="57641">
                  <c:v>8.9398440000000008</c:v>
                </c:pt>
                <c:pt idx="57642">
                  <c:v>8.9374230000000008</c:v>
                </c:pt>
                <c:pt idx="57643">
                  <c:v>8.9365070000000006</c:v>
                </c:pt>
                <c:pt idx="57644">
                  <c:v>8.9366610000000009</c:v>
                </c:pt>
                <c:pt idx="57645">
                  <c:v>8.9357150000000001</c:v>
                </c:pt>
                <c:pt idx="57646">
                  <c:v>8.9314440000000008</c:v>
                </c:pt>
                <c:pt idx="57647">
                  <c:v>8.9380249999999997</c:v>
                </c:pt>
                <c:pt idx="57648">
                  <c:v>8.9471550000000004</c:v>
                </c:pt>
                <c:pt idx="57649">
                  <c:v>8.9443079999999995</c:v>
                </c:pt>
                <c:pt idx="57650">
                  <c:v>8.9405260000000002</c:v>
                </c:pt>
                <c:pt idx="57651">
                  <c:v>8.9414920000000002</c:v>
                </c:pt>
                <c:pt idx="57652">
                  <c:v>8.9432310000000008</c:v>
                </c:pt>
                <c:pt idx="57653">
                  <c:v>8.9390640000000001</c:v>
                </c:pt>
                <c:pt idx="57654">
                  <c:v>8.9399890000000006</c:v>
                </c:pt>
                <c:pt idx="57655">
                  <c:v>8.9427939999999992</c:v>
                </c:pt>
                <c:pt idx="57656">
                  <c:v>8.9341910000000002</c:v>
                </c:pt>
                <c:pt idx="57657">
                  <c:v>8.936769</c:v>
                </c:pt>
                <c:pt idx="57658">
                  <c:v>8.947533</c:v>
                </c:pt>
                <c:pt idx="57659">
                  <c:v>8.9459429999999998</c:v>
                </c:pt>
                <c:pt idx="57660">
                  <c:v>8.939209</c:v>
                </c:pt>
                <c:pt idx="57661">
                  <c:v>8.9402019999999993</c:v>
                </c:pt>
                <c:pt idx="57662">
                  <c:v>8.9468200000000007</c:v>
                </c:pt>
                <c:pt idx="57663">
                  <c:v>8.9461820000000003</c:v>
                </c:pt>
                <c:pt idx="57664">
                  <c:v>8.9449050000000003</c:v>
                </c:pt>
                <c:pt idx="57665">
                  <c:v>8.9473599999999998</c:v>
                </c:pt>
                <c:pt idx="57666">
                  <c:v>8.9430160000000001</c:v>
                </c:pt>
                <c:pt idx="57667">
                  <c:v>8.9425240000000006</c:v>
                </c:pt>
                <c:pt idx="57668">
                  <c:v>8.9461759999999995</c:v>
                </c:pt>
                <c:pt idx="57669">
                  <c:v>8.9416119999999992</c:v>
                </c:pt>
                <c:pt idx="57670">
                  <c:v>8.9354610000000001</c:v>
                </c:pt>
                <c:pt idx="57671">
                  <c:v>8.9392870000000002</c:v>
                </c:pt>
                <c:pt idx="57672">
                  <c:v>8.9437580000000008</c:v>
                </c:pt>
                <c:pt idx="57673">
                  <c:v>8.9426520000000007</c:v>
                </c:pt>
                <c:pt idx="57674">
                  <c:v>8.9456500000000005</c:v>
                </c:pt>
                <c:pt idx="57675">
                  <c:v>8.9439869999999999</c:v>
                </c:pt>
                <c:pt idx="57676">
                  <c:v>8.9404780000000006</c:v>
                </c:pt>
                <c:pt idx="57677">
                  <c:v>8.9476709999999997</c:v>
                </c:pt>
                <c:pt idx="57678">
                  <c:v>8.9497400000000003</c:v>
                </c:pt>
                <c:pt idx="57679">
                  <c:v>8.9452060000000007</c:v>
                </c:pt>
                <c:pt idx="57680">
                  <c:v>8.9425410000000003</c:v>
                </c:pt>
                <c:pt idx="57681">
                  <c:v>8.9433849999999993</c:v>
                </c:pt>
                <c:pt idx="57682">
                  <c:v>8.9474</c:v>
                </c:pt>
                <c:pt idx="57683">
                  <c:v>8.9470050000000008</c:v>
                </c:pt>
                <c:pt idx="57684">
                  <c:v>8.9483779999999999</c:v>
                </c:pt>
                <c:pt idx="57685">
                  <c:v>8.9497549999999997</c:v>
                </c:pt>
                <c:pt idx="57686">
                  <c:v>8.9451879999999999</c:v>
                </c:pt>
                <c:pt idx="57687">
                  <c:v>8.9441590000000009</c:v>
                </c:pt>
                <c:pt idx="57688">
                  <c:v>8.9472579999999997</c:v>
                </c:pt>
                <c:pt idx="57689">
                  <c:v>8.9471570000000007</c:v>
                </c:pt>
                <c:pt idx="57690">
                  <c:v>8.9471969999999992</c:v>
                </c:pt>
                <c:pt idx="57691">
                  <c:v>8.9522960000000005</c:v>
                </c:pt>
                <c:pt idx="57692">
                  <c:v>8.9472360000000002</c:v>
                </c:pt>
                <c:pt idx="57693">
                  <c:v>8.9411489999999993</c:v>
                </c:pt>
                <c:pt idx="57694">
                  <c:v>8.9491200000000006</c:v>
                </c:pt>
                <c:pt idx="57695">
                  <c:v>8.948537</c:v>
                </c:pt>
                <c:pt idx="57696">
                  <c:v>8.9416539999999998</c:v>
                </c:pt>
                <c:pt idx="57697">
                  <c:v>8.9466319999999993</c:v>
                </c:pt>
                <c:pt idx="57698">
                  <c:v>8.9537089999999999</c:v>
                </c:pt>
                <c:pt idx="57699">
                  <c:v>8.9510740000000002</c:v>
                </c:pt>
                <c:pt idx="57700">
                  <c:v>8.9482400000000002</c:v>
                </c:pt>
                <c:pt idx="57701">
                  <c:v>8.9530399999999997</c:v>
                </c:pt>
                <c:pt idx="57702">
                  <c:v>8.9521099999999993</c:v>
                </c:pt>
                <c:pt idx="57703">
                  <c:v>8.950545</c:v>
                </c:pt>
                <c:pt idx="57704">
                  <c:v>8.9506139999999998</c:v>
                </c:pt>
                <c:pt idx="57705">
                  <c:v>8.9466319999999993</c:v>
                </c:pt>
                <c:pt idx="57706">
                  <c:v>8.9471509999999999</c:v>
                </c:pt>
                <c:pt idx="57707">
                  <c:v>8.9481409999999997</c:v>
                </c:pt>
                <c:pt idx="57708">
                  <c:v>8.9486849999999993</c:v>
                </c:pt>
                <c:pt idx="57709">
                  <c:v>8.9480079999999997</c:v>
                </c:pt>
                <c:pt idx="57710">
                  <c:v>8.9482769999999991</c:v>
                </c:pt>
                <c:pt idx="57711">
                  <c:v>8.9513379999999998</c:v>
                </c:pt>
                <c:pt idx="57712">
                  <c:v>8.949484</c:v>
                </c:pt>
                <c:pt idx="57713">
                  <c:v>8.9509240000000005</c:v>
                </c:pt>
                <c:pt idx="57714">
                  <c:v>8.9534509999999994</c:v>
                </c:pt>
                <c:pt idx="57715">
                  <c:v>8.9531969999999994</c:v>
                </c:pt>
                <c:pt idx="57716">
                  <c:v>8.9553170000000009</c:v>
                </c:pt>
                <c:pt idx="57717">
                  <c:v>8.9531200000000002</c:v>
                </c:pt>
                <c:pt idx="57718">
                  <c:v>8.9515440000000002</c:v>
                </c:pt>
                <c:pt idx="57719">
                  <c:v>8.9560820000000003</c:v>
                </c:pt>
                <c:pt idx="57720">
                  <c:v>8.9604149999999994</c:v>
                </c:pt>
                <c:pt idx="57721">
                  <c:v>8.9533950000000004</c:v>
                </c:pt>
                <c:pt idx="57722">
                  <c:v>8.9458369999999992</c:v>
                </c:pt>
                <c:pt idx="57723">
                  <c:v>8.9562010000000001</c:v>
                </c:pt>
                <c:pt idx="57724">
                  <c:v>8.9591279999999998</c:v>
                </c:pt>
                <c:pt idx="57725">
                  <c:v>8.9513700000000007</c:v>
                </c:pt>
                <c:pt idx="57726">
                  <c:v>8.9530799999999999</c:v>
                </c:pt>
                <c:pt idx="57727">
                  <c:v>8.957967</c:v>
                </c:pt>
                <c:pt idx="57728">
                  <c:v>8.9576840000000004</c:v>
                </c:pt>
                <c:pt idx="57729">
                  <c:v>8.9541690000000003</c:v>
                </c:pt>
                <c:pt idx="57730">
                  <c:v>8.952026</c:v>
                </c:pt>
                <c:pt idx="57731">
                  <c:v>8.9497920000000004</c:v>
                </c:pt>
                <c:pt idx="57732">
                  <c:v>8.9471989999999995</c:v>
                </c:pt>
                <c:pt idx="57733">
                  <c:v>8.9514630000000004</c:v>
                </c:pt>
                <c:pt idx="57734">
                  <c:v>8.9529069999999997</c:v>
                </c:pt>
                <c:pt idx="57735">
                  <c:v>8.9494579999999999</c:v>
                </c:pt>
                <c:pt idx="57736">
                  <c:v>8.9485220000000005</c:v>
                </c:pt>
                <c:pt idx="57737">
                  <c:v>8.9514309999999995</c:v>
                </c:pt>
                <c:pt idx="57738">
                  <c:v>8.9520239999999998</c:v>
                </c:pt>
                <c:pt idx="57739">
                  <c:v>8.9543020000000002</c:v>
                </c:pt>
                <c:pt idx="57740">
                  <c:v>8.9624790000000001</c:v>
                </c:pt>
                <c:pt idx="57741">
                  <c:v>8.9589020000000001</c:v>
                </c:pt>
                <c:pt idx="57742">
                  <c:v>8.9549160000000008</c:v>
                </c:pt>
                <c:pt idx="57743">
                  <c:v>8.9601159999999993</c:v>
                </c:pt>
                <c:pt idx="57744">
                  <c:v>8.9573780000000003</c:v>
                </c:pt>
                <c:pt idx="57745">
                  <c:v>8.9529630000000004</c:v>
                </c:pt>
                <c:pt idx="57746">
                  <c:v>8.9574750000000005</c:v>
                </c:pt>
                <c:pt idx="57747">
                  <c:v>8.9625599999999999</c:v>
                </c:pt>
                <c:pt idx="57748">
                  <c:v>8.9588970000000003</c:v>
                </c:pt>
                <c:pt idx="57749">
                  <c:v>8.9590189999999996</c:v>
                </c:pt>
                <c:pt idx="57750">
                  <c:v>8.9648620000000001</c:v>
                </c:pt>
                <c:pt idx="57751">
                  <c:v>8.9573520000000002</c:v>
                </c:pt>
                <c:pt idx="57752">
                  <c:v>8.95181</c:v>
                </c:pt>
                <c:pt idx="57753">
                  <c:v>8.9563400000000009</c:v>
                </c:pt>
                <c:pt idx="57754">
                  <c:v>8.9566479999999995</c:v>
                </c:pt>
                <c:pt idx="57755">
                  <c:v>8.9530980000000007</c:v>
                </c:pt>
                <c:pt idx="57756">
                  <c:v>8.9530060000000002</c:v>
                </c:pt>
                <c:pt idx="57757">
                  <c:v>8.9580300000000008</c:v>
                </c:pt>
                <c:pt idx="57758">
                  <c:v>8.9569919999999996</c:v>
                </c:pt>
                <c:pt idx="57759">
                  <c:v>8.9556190000000004</c:v>
                </c:pt>
                <c:pt idx="57760">
                  <c:v>8.9597940000000005</c:v>
                </c:pt>
                <c:pt idx="57761">
                  <c:v>8.9595680000000009</c:v>
                </c:pt>
                <c:pt idx="57762">
                  <c:v>8.961468</c:v>
                </c:pt>
                <c:pt idx="57763">
                  <c:v>8.9628490000000003</c:v>
                </c:pt>
                <c:pt idx="57764">
                  <c:v>8.9571389999999997</c:v>
                </c:pt>
                <c:pt idx="57765">
                  <c:v>8.9561569999999993</c:v>
                </c:pt>
                <c:pt idx="57766">
                  <c:v>8.9632059999999996</c:v>
                </c:pt>
                <c:pt idx="57767">
                  <c:v>8.9611350000000005</c:v>
                </c:pt>
                <c:pt idx="57768">
                  <c:v>8.9536689999999997</c:v>
                </c:pt>
                <c:pt idx="57769">
                  <c:v>8.9571450000000006</c:v>
                </c:pt>
                <c:pt idx="57770">
                  <c:v>8.9609330000000007</c:v>
                </c:pt>
                <c:pt idx="57771">
                  <c:v>8.9590580000000006</c:v>
                </c:pt>
                <c:pt idx="57772">
                  <c:v>8.9644549999999992</c:v>
                </c:pt>
                <c:pt idx="57773">
                  <c:v>8.9701339999999998</c:v>
                </c:pt>
                <c:pt idx="57774">
                  <c:v>8.9645630000000001</c:v>
                </c:pt>
                <c:pt idx="57775">
                  <c:v>8.961506</c:v>
                </c:pt>
                <c:pt idx="57776">
                  <c:v>8.9683469999999996</c:v>
                </c:pt>
                <c:pt idx="57777">
                  <c:v>8.9630340000000004</c:v>
                </c:pt>
                <c:pt idx="57778">
                  <c:v>8.9505809999999997</c:v>
                </c:pt>
                <c:pt idx="57779">
                  <c:v>8.9561879999999991</c:v>
                </c:pt>
                <c:pt idx="57780">
                  <c:v>8.9603509999999993</c:v>
                </c:pt>
                <c:pt idx="57781">
                  <c:v>8.9557070000000003</c:v>
                </c:pt>
                <c:pt idx="57782">
                  <c:v>8.9588909999999995</c:v>
                </c:pt>
                <c:pt idx="57783">
                  <c:v>8.9653690000000008</c:v>
                </c:pt>
                <c:pt idx="57784">
                  <c:v>8.9701540000000008</c:v>
                </c:pt>
                <c:pt idx="57785">
                  <c:v>8.9701839999999997</c:v>
                </c:pt>
                <c:pt idx="57786">
                  <c:v>8.9688909999999993</c:v>
                </c:pt>
                <c:pt idx="57787">
                  <c:v>8.965185</c:v>
                </c:pt>
                <c:pt idx="57788">
                  <c:v>8.9625699999999995</c:v>
                </c:pt>
                <c:pt idx="57789">
                  <c:v>8.9698480000000007</c:v>
                </c:pt>
                <c:pt idx="57790">
                  <c:v>8.9693719999999999</c:v>
                </c:pt>
                <c:pt idx="57791">
                  <c:v>8.9590420000000002</c:v>
                </c:pt>
                <c:pt idx="57792">
                  <c:v>8.9589239999999997</c:v>
                </c:pt>
                <c:pt idx="57793">
                  <c:v>8.9642970000000002</c:v>
                </c:pt>
                <c:pt idx="57794">
                  <c:v>8.963552</c:v>
                </c:pt>
                <c:pt idx="57795">
                  <c:v>8.9607060000000001</c:v>
                </c:pt>
                <c:pt idx="57796">
                  <c:v>8.9634669999999996</c:v>
                </c:pt>
                <c:pt idx="57797">
                  <c:v>8.966329</c:v>
                </c:pt>
                <c:pt idx="57798">
                  <c:v>8.9676430000000007</c:v>
                </c:pt>
                <c:pt idx="57799">
                  <c:v>8.9695839999999993</c:v>
                </c:pt>
                <c:pt idx="57800">
                  <c:v>8.9659499999999994</c:v>
                </c:pt>
                <c:pt idx="57801">
                  <c:v>8.9603769999999994</c:v>
                </c:pt>
                <c:pt idx="57802">
                  <c:v>8.9607399999999995</c:v>
                </c:pt>
                <c:pt idx="57803">
                  <c:v>8.963571</c:v>
                </c:pt>
                <c:pt idx="57804">
                  <c:v>8.9609930000000002</c:v>
                </c:pt>
                <c:pt idx="57805">
                  <c:v>8.961036</c:v>
                </c:pt>
                <c:pt idx="57806">
                  <c:v>8.9690410000000007</c:v>
                </c:pt>
                <c:pt idx="57807">
                  <c:v>8.9690019999999997</c:v>
                </c:pt>
                <c:pt idx="57808">
                  <c:v>8.9661270000000002</c:v>
                </c:pt>
                <c:pt idx="57809">
                  <c:v>8.9691489999999998</c:v>
                </c:pt>
                <c:pt idx="57810">
                  <c:v>8.9698630000000001</c:v>
                </c:pt>
                <c:pt idx="57811">
                  <c:v>8.9674440000000004</c:v>
                </c:pt>
                <c:pt idx="57812">
                  <c:v>8.9682779999999998</c:v>
                </c:pt>
                <c:pt idx="57813">
                  <c:v>8.9694979999999997</c:v>
                </c:pt>
                <c:pt idx="57814">
                  <c:v>8.9647349999999992</c:v>
                </c:pt>
                <c:pt idx="57815">
                  <c:v>8.9654039999999995</c:v>
                </c:pt>
                <c:pt idx="57816">
                  <c:v>8.9694269999999996</c:v>
                </c:pt>
                <c:pt idx="57817">
                  <c:v>8.9632919999999991</c:v>
                </c:pt>
                <c:pt idx="57818">
                  <c:v>8.9642839999999993</c:v>
                </c:pt>
                <c:pt idx="57819">
                  <c:v>8.9710570000000001</c:v>
                </c:pt>
                <c:pt idx="57820">
                  <c:v>8.9657889999999991</c:v>
                </c:pt>
                <c:pt idx="57821">
                  <c:v>8.9656889999999994</c:v>
                </c:pt>
                <c:pt idx="57822">
                  <c:v>8.9743630000000003</c:v>
                </c:pt>
                <c:pt idx="57823">
                  <c:v>8.9756029999999996</c:v>
                </c:pt>
                <c:pt idx="57824">
                  <c:v>8.9706299999999999</c:v>
                </c:pt>
                <c:pt idx="57825">
                  <c:v>8.9701269999999997</c:v>
                </c:pt>
                <c:pt idx="57826">
                  <c:v>8.9704719999999991</c:v>
                </c:pt>
                <c:pt idx="57827">
                  <c:v>8.9677039999999995</c:v>
                </c:pt>
                <c:pt idx="57828">
                  <c:v>8.970758</c:v>
                </c:pt>
                <c:pt idx="57829">
                  <c:v>8.9736700000000003</c:v>
                </c:pt>
                <c:pt idx="57830">
                  <c:v>8.9705569999999994</c:v>
                </c:pt>
                <c:pt idx="57831">
                  <c:v>8.9691150000000004</c:v>
                </c:pt>
                <c:pt idx="57832">
                  <c:v>8.9725040000000007</c:v>
                </c:pt>
                <c:pt idx="57833">
                  <c:v>8.9704160000000002</c:v>
                </c:pt>
                <c:pt idx="57834">
                  <c:v>8.9649140000000003</c:v>
                </c:pt>
                <c:pt idx="57835">
                  <c:v>8.9722740000000005</c:v>
                </c:pt>
                <c:pt idx="57836">
                  <c:v>8.9755500000000001</c:v>
                </c:pt>
                <c:pt idx="57837">
                  <c:v>8.9661709999999992</c:v>
                </c:pt>
                <c:pt idx="57838">
                  <c:v>8.9693149999999999</c:v>
                </c:pt>
                <c:pt idx="57839">
                  <c:v>8.9727929999999994</c:v>
                </c:pt>
                <c:pt idx="57840">
                  <c:v>8.9638609999999996</c:v>
                </c:pt>
                <c:pt idx="57841">
                  <c:v>8.9672099999999997</c:v>
                </c:pt>
                <c:pt idx="57842">
                  <c:v>8.9773759999999996</c:v>
                </c:pt>
                <c:pt idx="57843">
                  <c:v>8.9723710000000008</c:v>
                </c:pt>
                <c:pt idx="57844">
                  <c:v>8.969201</c:v>
                </c:pt>
                <c:pt idx="57845">
                  <c:v>8.9792260000000006</c:v>
                </c:pt>
                <c:pt idx="57846">
                  <c:v>8.9780049999999996</c:v>
                </c:pt>
                <c:pt idx="57847">
                  <c:v>8.9742689999999996</c:v>
                </c:pt>
                <c:pt idx="57848">
                  <c:v>8.9813500000000008</c:v>
                </c:pt>
                <c:pt idx="57849">
                  <c:v>8.9801950000000001</c:v>
                </c:pt>
                <c:pt idx="57850">
                  <c:v>8.9744550000000007</c:v>
                </c:pt>
                <c:pt idx="57851">
                  <c:v>8.9768969999999992</c:v>
                </c:pt>
                <c:pt idx="57852">
                  <c:v>8.9766820000000003</c:v>
                </c:pt>
                <c:pt idx="57853">
                  <c:v>8.9689650000000007</c:v>
                </c:pt>
                <c:pt idx="57854">
                  <c:v>8.9710819999999991</c:v>
                </c:pt>
                <c:pt idx="57855">
                  <c:v>8.9808500000000002</c:v>
                </c:pt>
                <c:pt idx="57856">
                  <c:v>8.9744089999999996</c:v>
                </c:pt>
                <c:pt idx="57857">
                  <c:v>8.9705279999999998</c:v>
                </c:pt>
                <c:pt idx="57858">
                  <c:v>8.9832339999999995</c:v>
                </c:pt>
                <c:pt idx="57859">
                  <c:v>8.9844629999999999</c:v>
                </c:pt>
                <c:pt idx="57860">
                  <c:v>8.9731550000000002</c:v>
                </c:pt>
                <c:pt idx="57861">
                  <c:v>8.9727139999999999</c:v>
                </c:pt>
                <c:pt idx="57862">
                  <c:v>8.9787149999999993</c:v>
                </c:pt>
                <c:pt idx="57863">
                  <c:v>8.9738629999999997</c:v>
                </c:pt>
                <c:pt idx="57864">
                  <c:v>8.9733140000000002</c:v>
                </c:pt>
                <c:pt idx="57865">
                  <c:v>8.9781790000000008</c:v>
                </c:pt>
                <c:pt idx="57866">
                  <c:v>8.9721949999999993</c:v>
                </c:pt>
                <c:pt idx="57867">
                  <c:v>8.9723649999999999</c:v>
                </c:pt>
                <c:pt idx="57868">
                  <c:v>8.9769970000000008</c:v>
                </c:pt>
                <c:pt idx="57869">
                  <c:v>8.9727490000000003</c:v>
                </c:pt>
                <c:pt idx="57870">
                  <c:v>8.973414</c:v>
                </c:pt>
                <c:pt idx="57871">
                  <c:v>8.9837129999999998</c:v>
                </c:pt>
                <c:pt idx="57872">
                  <c:v>8.9843189999999993</c:v>
                </c:pt>
                <c:pt idx="57873">
                  <c:v>8.9748649999999994</c:v>
                </c:pt>
                <c:pt idx="57874">
                  <c:v>8.9779789999999995</c:v>
                </c:pt>
                <c:pt idx="57875">
                  <c:v>8.9795320000000007</c:v>
                </c:pt>
                <c:pt idx="57876">
                  <c:v>8.9695429999999998</c:v>
                </c:pt>
                <c:pt idx="57877">
                  <c:v>8.9708220000000001</c:v>
                </c:pt>
                <c:pt idx="57878">
                  <c:v>8.976426</c:v>
                </c:pt>
                <c:pt idx="57879">
                  <c:v>8.9763520000000003</c:v>
                </c:pt>
                <c:pt idx="57880">
                  <c:v>8.9762149999999998</c:v>
                </c:pt>
                <c:pt idx="57881">
                  <c:v>8.9781929999999992</c:v>
                </c:pt>
                <c:pt idx="57882">
                  <c:v>8.9792459999999998</c:v>
                </c:pt>
                <c:pt idx="57883">
                  <c:v>8.9757750000000005</c:v>
                </c:pt>
                <c:pt idx="57884">
                  <c:v>8.9805890000000002</c:v>
                </c:pt>
                <c:pt idx="57885">
                  <c:v>8.9833440000000007</c:v>
                </c:pt>
                <c:pt idx="57886">
                  <c:v>8.9778749999999992</c:v>
                </c:pt>
                <c:pt idx="57887">
                  <c:v>8.9782899999999994</c:v>
                </c:pt>
                <c:pt idx="57888">
                  <c:v>8.9764230000000005</c:v>
                </c:pt>
                <c:pt idx="57889">
                  <c:v>8.9736410000000006</c:v>
                </c:pt>
                <c:pt idx="57890">
                  <c:v>8.9785679999999992</c:v>
                </c:pt>
                <c:pt idx="57891">
                  <c:v>8.9869029999999999</c:v>
                </c:pt>
                <c:pt idx="57892">
                  <c:v>8.9865189999999995</c:v>
                </c:pt>
                <c:pt idx="57893">
                  <c:v>8.9786599999999996</c:v>
                </c:pt>
                <c:pt idx="57894">
                  <c:v>8.9784279999999992</c:v>
                </c:pt>
                <c:pt idx="57895">
                  <c:v>8.9811300000000003</c:v>
                </c:pt>
                <c:pt idx="57896">
                  <c:v>8.9844019999999993</c:v>
                </c:pt>
                <c:pt idx="57897">
                  <c:v>8.9859679999999997</c:v>
                </c:pt>
                <c:pt idx="57898">
                  <c:v>8.9826689999999996</c:v>
                </c:pt>
                <c:pt idx="57899">
                  <c:v>8.9828109999999999</c:v>
                </c:pt>
                <c:pt idx="57900">
                  <c:v>8.9820709999999995</c:v>
                </c:pt>
                <c:pt idx="57901">
                  <c:v>8.9809190000000001</c:v>
                </c:pt>
                <c:pt idx="57902">
                  <c:v>8.9811139999999998</c:v>
                </c:pt>
                <c:pt idx="57903">
                  <c:v>8.9822649999999999</c:v>
                </c:pt>
                <c:pt idx="57904">
                  <c:v>8.9833230000000004</c:v>
                </c:pt>
                <c:pt idx="57905">
                  <c:v>8.9795090000000002</c:v>
                </c:pt>
                <c:pt idx="57906">
                  <c:v>8.9797480000000007</c:v>
                </c:pt>
                <c:pt idx="57907">
                  <c:v>8.986796</c:v>
                </c:pt>
                <c:pt idx="57908">
                  <c:v>8.9877249999999993</c:v>
                </c:pt>
                <c:pt idx="57909">
                  <c:v>8.98339</c:v>
                </c:pt>
                <c:pt idx="57910">
                  <c:v>8.9860989999999994</c:v>
                </c:pt>
                <c:pt idx="57911">
                  <c:v>8.9914319999999996</c:v>
                </c:pt>
                <c:pt idx="57912">
                  <c:v>8.9878070000000001</c:v>
                </c:pt>
                <c:pt idx="57913">
                  <c:v>8.9861450000000005</c:v>
                </c:pt>
                <c:pt idx="57914">
                  <c:v>8.9877369999999992</c:v>
                </c:pt>
                <c:pt idx="57915">
                  <c:v>8.9828539999999997</c:v>
                </c:pt>
                <c:pt idx="57916">
                  <c:v>8.9842870000000001</c:v>
                </c:pt>
                <c:pt idx="57917">
                  <c:v>8.9888119999999994</c:v>
                </c:pt>
                <c:pt idx="57918">
                  <c:v>8.9842320000000004</c:v>
                </c:pt>
                <c:pt idx="57919">
                  <c:v>8.9805270000000004</c:v>
                </c:pt>
                <c:pt idx="57920">
                  <c:v>8.9855630000000009</c:v>
                </c:pt>
                <c:pt idx="57921">
                  <c:v>8.9889829999999993</c:v>
                </c:pt>
                <c:pt idx="57922">
                  <c:v>8.9831970000000005</c:v>
                </c:pt>
                <c:pt idx="57923">
                  <c:v>8.9808240000000001</c:v>
                </c:pt>
                <c:pt idx="57924">
                  <c:v>8.9830930000000002</c:v>
                </c:pt>
                <c:pt idx="57925">
                  <c:v>8.9822299999999995</c:v>
                </c:pt>
                <c:pt idx="57926">
                  <c:v>8.9852170000000005</c:v>
                </c:pt>
                <c:pt idx="57927">
                  <c:v>8.9909350000000003</c:v>
                </c:pt>
                <c:pt idx="57928">
                  <c:v>8.9873980000000007</c:v>
                </c:pt>
                <c:pt idx="57929">
                  <c:v>8.9797750000000001</c:v>
                </c:pt>
                <c:pt idx="57930">
                  <c:v>8.984477</c:v>
                </c:pt>
                <c:pt idx="57931">
                  <c:v>8.9887259999999998</c:v>
                </c:pt>
                <c:pt idx="57932">
                  <c:v>8.9830419999999993</c:v>
                </c:pt>
                <c:pt idx="57933">
                  <c:v>8.9842309999999994</c:v>
                </c:pt>
                <c:pt idx="57934">
                  <c:v>8.9867360000000005</c:v>
                </c:pt>
                <c:pt idx="57935">
                  <c:v>8.9866679999999999</c:v>
                </c:pt>
                <c:pt idx="57936">
                  <c:v>8.9920380000000009</c:v>
                </c:pt>
                <c:pt idx="57937">
                  <c:v>8.9969839999999994</c:v>
                </c:pt>
                <c:pt idx="57938">
                  <c:v>8.9922959999999996</c:v>
                </c:pt>
                <c:pt idx="57939">
                  <c:v>8.9860710000000008</c:v>
                </c:pt>
                <c:pt idx="57940">
                  <c:v>8.9901900000000001</c:v>
                </c:pt>
                <c:pt idx="57941">
                  <c:v>8.9887560000000004</c:v>
                </c:pt>
                <c:pt idx="57942">
                  <c:v>8.9851320000000001</c:v>
                </c:pt>
                <c:pt idx="57943">
                  <c:v>8.9962850000000003</c:v>
                </c:pt>
                <c:pt idx="57944">
                  <c:v>8.9968819999999994</c:v>
                </c:pt>
                <c:pt idx="57945">
                  <c:v>8.9887820000000005</c:v>
                </c:pt>
                <c:pt idx="57946">
                  <c:v>8.991441</c:v>
                </c:pt>
                <c:pt idx="57947">
                  <c:v>8.9957030000000007</c:v>
                </c:pt>
                <c:pt idx="57948">
                  <c:v>8.9936830000000008</c:v>
                </c:pt>
                <c:pt idx="57949">
                  <c:v>8.9899199999999997</c:v>
                </c:pt>
                <c:pt idx="57950">
                  <c:v>8.9903940000000002</c:v>
                </c:pt>
                <c:pt idx="57951">
                  <c:v>8.9888890000000004</c:v>
                </c:pt>
                <c:pt idx="57952">
                  <c:v>8.9851969999999994</c:v>
                </c:pt>
                <c:pt idx="57953">
                  <c:v>8.9902730000000002</c:v>
                </c:pt>
                <c:pt idx="57954">
                  <c:v>8.9919799999999999</c:v>
                </c:pt>
                <c:pt idx="57955">
                  <c:v>8.9859059999999999</c:v>
                </c:pt>
                <c:pt idx="57956">
                  <c:v>8.9866840000000003</c:v>
                </c:pt>
                <c:pt idx="57957">
                  <c:v>8.9911320000000003</c:v>
                </c:pt>
                <c:pt idx="57958">
                  <c:v>8.9868559999999995</c:v>
                </c:pt>
                <c:pt idx="57959">
                  <c:v>8.9866539999999997</c:v>
                </c:pt>
                <c:pt idx="57960">
                  <c:v>8.9947569999999999</c:v>
                </c:pt>
                <c:pt idx="57961">
                  <c:v>8.9886429999999997</c:v>
                </c:pt>
                <c:pt idx="57962">
                  <c:v>8.9844539999999995</c:v>
                </c:pt>
                <c:pt idx="57963">
                  <c:v>8.9953099999999999</c:v>
                </c:pt>
                <c:pt idx="57964">
                  <c:v>8.9965309999999992</c:v>
                </c:pt>
                <c:pt idx="57965">
                  <c:v>8.9901949999999999</c:v>
                </c:pt>
                <c:pt idx="57966">
                  <c:v>8.9938680000000009</c:v>
                </c:pt>
                <c:pt idx="57967">
                  <c:v>8.9973589999999994</c:v>
                </c:pt>
                <c:pt idx="57968">
                  <c:v>8.9895519999999998</c:v>
                </c:pt>
                <c:pt idx="57969">
                  <c:v>8.9901499999999999</c:v>
                </c:pt>
                <c:pt idx="57970">
                  <c:v>8.9978820000000006</c:v>
                </c:pt>
                <c:pt idx="57971">
                  <c:v>8.9923369999999991</c:v>
                </c:pt>
                <c:pt idx="57972">
                  <c:v>8.9915769999999995</c:v>
                </c:pt>
                <c:pt idx="57973">
                  <c:v>8.9998489999999993</c:v>
                </c:pt>
                <c:pt idx="57974">
                  <c:v>8.9942279999999997</c:v>
                </c:pt>
                <c:pt idx="57975">
                  <c:v>8.9861070000000005</c:v>
                </c:pt>
                <c:pt idx="57976">
                  <c:v>8.9898539999999993</c:v>
                </c:pt>
                <c:pt idx="57977">
                  <c:v>8.9935949999999991</c:v>
                </c:pt>
                <c:pt idx="57978">
                  <c:v>8.9919440000000002</c:v>
                </c:pt>
                <c:pt idx="57979">
                  <c:v>8.9964969999999997</c:v>
                </c:pt>
                <c:pt idx="57980">
                  <c:v>8.9997980000000002</c:v>
                </c:pt>
                <c:pt idx="57981">
                  <c:v>8.9955680000000005</c:v>
                </c:pt>
                <c:pt idx="57982">
                  <c:v>8.9960190000000004</c:v>
                </c:pt>
                <c:pt idx="57983">
                  <c:v>8.9990199999999998</c:v>
                </c:pt>
                <c:pt idx="57984">
                  <c:v>9.0033829999999995</c:v>
                </c:pt>
                <c:pt idx="57985">
                  <c:v>9.0060439999999993</c:v>
                </c:pt>
                <c:pt idx="57986">
                  <c:v>9.0006740000000001</c:v>
                </c:pt>
                <c:pt idx="57987">
                  <c:v>8.9973399999999994</c:v>
                </c:pt>
                <c:pt idx="57988">
                  <c:v>8.9989830000000008</c:v>
                </c:pt>
                <c:pt idx="57989">
                  <c:v>9.0024709999999999</c:v>
                </c:pt>
                <c:pt idx="57990">
                  <c:v>8.9968780000000006</c:v>
                </c:pt>
                <c:pt idx="57991">
                  <c:v>8.9912069999999993</c:v>
                </c:pt>
                <c:pt idx="57992">
                  <c:v>9.0009060000000005</c:v>
                </c:pt>
                <c:pt idx="57993">
                  <c:v>9.0035530000000001</c:v>
                </c:pt>
                <c:pt idx="57994">
                  <c:v>8.9982939999999996</c:v>
                </c:pt>
                <c:pt idx="57995">
                  <c:v>8.9984210000000004</c:v>
                </c:pt>
                <c:pt idx="57996">
                  <c:v>9.0021649999999998</c:v>
                </c:pt>
                <c:pt idx="57997">
                  <c:v>8.9990000000000006</c:v>
                </c:pt>
                <c:pt idx="57998">
                  <c:v>8.9944550000000003</c:v>
                </c:pt>
                <c:pt idx="57999">
                  <c:v>9.0007509999999993</c:v>
                </c:pt>
                <c:pt idx="58000">
                  <c:v>8.9998989999999992</c:v>
                </c:pt>
                <c:pt idx="58001">
                  <c:v>8.9925409999999992</c:v>
                </c:pt>
                <c:pt idx="58002">
                  <c:v>8.9954970000000003</c:v>
                </c:pt>
                <c:pt idx="58003">
                  <c:v>8.9985549999999996</c:v>
                </c:pt>
                <c:pt idx="58004">
                  <c:v>8.9959260000000008</c:v>
                </c:pt>
                <c:pt idx="58005">
                  <c:v>8.9977540000000005</c:v>
                </c:pt>
                <c:pt idx="58006">
                  <c:v>9.0036419999999993</c:v>
                </c:pt>
                <c:pt idx="58007">
                  <c:v>9.0008479999999995</c:v>
                </c:pt>
                <c:pt idx="58008">
                  <c:v>8.9984230000000007</c:v>
                </c:pt>
                <c:pt idx="58009">
                  <c:v>9.0017619999999994</c:v>
                </c:pt>
                <c:pt idx="58010">
                  <c:v>9.0001750000000005</c:v>
                </c:pt>
                <c:pt idx="58011">
                  <c:v>8.997776</c:v>
                </c:pt>
                <c:pt idx="58012">
                  <c:v>8.9990089999999991</c:v>
                </c:pt>
                <c:pt idx="58013">
                  <c:v>9.0008820000000007</c:v>
                </c:pt>
                <c:pt idx="58014">
                  <c:v>8.9990570000000005</c:v>
                </c:pt>
                <c:pt idx="58015">
                  <c:v>8.9976330000000004</c:v>
                </c:pt>
                <c:pt idx="58016">
                  <c:v>9.0017250000000004</c:v>
                </c:pt>
                <c:pt idx="58017">
                  <c:v>9.0014339999999997</c:v>
                </c:pt>
                <c:pt idx="58018">
                  <c:v>9.0009809999999995</c:v>
                </c:pt>
                <c:pt idx="58019">
                  <c:v>9.0023850000000003</c:v>
                </c:pt>
                <c:pt idx="58020">
                  <c:v>8.9986169999999994</c:v>
                </c:pt>
                <c:pt idx="58021">
                  <c:v>8.9994019999999999</c:v>
                </c:pt>
                <c:pt idx="58022">
                  <c:v>9.0019130000000001</c:v>
                </c:pt>
                <c:pt idx="58023">
                  <c:v>8.9980709999999995</c:v>
                </c:pt>
                <c:pt idx="58024">
                  <c:v>8.9982019999999991</c:v>
                </c:pt>
                <c:pt idx="58025">
                  <c:v>9.00671</c:v>
                </c:pt>
                <c:pt idx="58026">
                  <c:v>9.0076710000000002</c:v>
                </c:pt>
                <c:pt idx="58027">
                  <c:v>8.9984479999999998</c:v>
                </c:pt>
                <c:pt idx="58028">
                  <c:v>8.9988150000000005</c:v>
                </c:pt>
                <c:pt idx="58029">
                  <c:v>9.002891</c:v>
                </c:pt>
                <c:pt idx="58030">
                  <c:v>8.9987460000000006</c:v>
                </c:pt>
                <c:pt idx="58031">
                  <c:v>9.0017800000000001</c:v>
                </c:pt>
                <c:pt idx="58032">
                  <c:v>9.0109300000000001</c:v>
                </c:pt>
                <c:pt idx="58033">
                  <c:v>9.0071539999999999</c:v>
                </c:pt>
                <c:pt idx="58034">
                  <c:v>9.0013839999999998</c:v>
                </c:pt>
                <c:pt idx="58035">
                  <c:v>9.0114099999999997</c:v>
                </c:pt>
                <c:pt idx="58036">
                  <c:v>9.0130130000000008</c:v>
                </c:pt>
                <c:pt idx="58037">
                  <c:v>9.0013050000000003</c:v>
                </c:pt>
                <c:pt idx="58038">
                  <c:v>9.0051430000000003</c:v>
                </c:pt>
                <c:pt idx="58039">
                  <c:v>9.0134790000000002</c:v>
                </c:pt>
                <c:pt idx="58040">
                  <c:v>9.0079250000000002</c:v>
                </c:pt>
                <c:pt idx="58041">
                  <c:v>9.0055370000000003</c:v>
                </c:pt>
                <c:pt idx="58042">
                  <c:v>9.0117829999999994</c:v>
                </c:pt>
                <c:pt idx="58043">
                  <c:v>9.0102810000000009</c:v>
                </c:pt>
                <c:pt idx="58044">
                  <c:v>9.0023020000000002</c:v>
                </c:pt>
                <c:pt idx="58045">
                  <c:v>9.0041650000000004</c:v>
                </c:pt>
                <c:pt idx="58046">
                  <c:v>9.0073190000000007</c:v>
                </c:pt>
                <c:pt idx="58047">
                  <c:v>9.0005100000000002</c:v>
                </c:pt>
                <c:pt idx="58048">
                  <c:v>9.0031560000000006</c:v>
                </c:pt>
                <c:pt idx="58049">
                  <c:v>9.0104959999999998</c:v>
                </c:pt>
                <c:pt idx="58050">
                  <c:v>9.0049100000000006</c:v>
                </c:pt>
                <c:pt idx="58051">
                  <c:v>9.0034729999999996</c:v>
                </c:pt>
                <c:pt idx="58052">
                  <c:v>9.0090620000000001</c:v>
                </c:pt>
                <c:pt idx="58053">
                  <c:v>9.0044769999999996</c:v>
                </c:pt>
                <c:pt idx="58054">
                  <c:v>9.0022669999999998</c:v>
                </c:pt>
                <c:pt idx="58055">
                  <c:v>9.0103779999999993</c:v>
                </c:pt>
                <c:pt idx="58056">
                  <c:v>9.0078370000000003</c:v>
                </c:pt>
                <c:pt idx="58057">
                  <c:v>9.00136</c:v>
                </c:pt>
                <c:pt idx="58058">
                  <c:v>9.0048220000000008</c:v>
                </c:pt>
                <c:pt idx="58059">
                  <c:v>9.009036</c:v>
                </c:pt>
                <c:pt idx="58060">
                  <c:v>9.0096179999999997</c:v>
                </c:pt>
                <c:pt idx="58061">
                  <c:v>9.0082699999999996</c:v>
                </c:pt>
                <c:pt idx="58062">
                  <c:v>9.0096769999999999</c:v>
                </c:pt>
                <c:pt idx="58063">
                  <c:v>9.0115590000000001</c:v>
                </c:pt>
                <c:pt idx="58064">
                  <c:v>9.0095770000000002</c:v>
                </c:pt>
                <c:pt idx="58065">
                  <c:v>9.0102220000000006</c:v>
                </c:pt>
                <c:pt idx="58066">
                  <c:v>9.0095010000000002</c:v>
                </c:pt>
                <c:pt idx="58067">
                  <c:v>9.007555</c:v>
                </c:pt>
                <c:pt idx="58068">
                  <c:v>9.012886</c:v>
                </c:pt>
                <c:pt idx="58069">
                  <c:v>9.0147049999999993</c:v>
                </c:pt>
                <c:pt idx="58070">
                  <c:v>9.0095240000000008</c:v>
                </c:pt>
                <c:pt idx="58071">
                  <c:v>9.0131449999999997</c:v>
                </c:pt>
                <c:pt idx="58072">
                  <c:v>9.0164100000000005</c:v>
                </c:pt>
                <c:pt idx="58073">
                  <c:v>9.0047650000000008</c:v>
                </c:pt>
                <c:pt idx="58074">
                  <c:v>9.0023820000000008</c:v>
                </c:pt>
                <c:pt idx="58075">
                  <c:v>9.015447</c:v>
                </c:pt>
                <c:pt idx="58076">
                  <c:v>9.0148580000000003</c:v>
                </c:pt>
                <c:pt idx="58077">
                  <c:v>9.0096790000000002</c:v>
                </c:pt>
                <c:pt idx="58078">
                  <c:v>9.0160040000000006</c:v>
                </c:pt>
                <c:pt idx="58079">
                  <c:v>9.0159179999999992</c:v>
                </c:pt>
                <c:pt idx="58080">
                  <c:v>9.0096270000000001</c:v>
                </c:pt>
                <c:pt idx="58081">
                  <c:v>9.0131449999999997</c:v>
                </c:pt>
                <c:pt idx="58082">
                  <c:v>9.0179220000000004</c:v>
                </c:pt>
                <c:pt idx="58083">
                  <c:v>9.0107979999999994</c:v>
                </c:pt>
                <c:pt idx="58084">
                  <c:v>9.0070130000000006</c:v>
                </c:pt>
                <c:pt idx="58085">
                  <c:v>9.0075850000000006</c:v>
                </c:pt>
                <c:pt idx="58086">
                  <c:v>9.0050329999999992</c:v>
                </c:pt>
                <c:pt idx="58087">
                  <c:v>9.009487</c:v>
                </c:pt>
                <c:pt idx="58088">
                  <c:v>9.0173299999999994</c:v>
                </c:pt>
                <c:pt idx="58089">
                  <c:v>9.0170049999999993</c:v>
                </c:pt>
                <c:pt idx="58090">
                  <c:v>9.0141969999999993</c:v>
                </c:pt>
                <c:pt idx="58091">
                  <c:v>9.0172319999999999</c:v>
                </c:pt>
                <c:pt idx="58092">
                  <c:v>9.0168339999999993</c:v>
                </c:pt>
                <c:pt idx="58093">
                  <c:v>9.0115440000000007</c:v>
                </c:pt>
                <c:pt idx="58094">
                  <c:v>9.0124180000000003</c:v>
                </c:pt>
                <c:pt idx="58095">
                  <c:v>9.0123099999999994</c:v>
                </c:pt>
                <c:pt idx="58096">
                  <c:v>9.0114710000000002</c:v>
                </c:pt>
                <c:pt idx="58097">
                  <c:v>9.0171849999999996</c:v>
                </c:pt>
                <c:pt idx="58098">
                  <c:v>9.0194259999999993</c:v>
                </c:pt>
                <c:pt idx="58099">
                  <c:v>9.0151000000000003</c:v>
                </c:pt>
                <c:pt idx="58100">
                  <c:v>9.0144319999999993</c:v>
                </c:pt>
                <c:pt idx="58101">
                  <c:v>9.0211369999999995</c:v>
                </c:pt>
                <c:pt idx="58102">
                  <c:v>9.0200610000000001</c:v>
                </c:pt>
                <c:pt idx="58103">
                  <c:v>9.0144549999999999</c:v>
                </c:pt>
                <c:pt idx="58104">
                  <c:v>9.0195650000000001</c:v>
                </c:pt>
                <c:pt idx="58105">
                  <c:v>9.0214739999999995</c:v>
                </c:pt>
                <c:pt idx="58106">
                  <c:v>9.0184390000000008</c:v>
                </c:pt>
                <c:pt idx="58107">
                  <c:v>9.0195070000000008</c:v>
                </c:pt>
                <c:pt idx="58108">
                  <c:v>9.0189380000000003</c:v>
                </c:pt>
                <c:pt idx="58109">
                  <c:v>9.0161730000000002</c:v>
                </c:pt>
                <c:pt idx="58110">
                  <c:v>9.0150380000000006</c:v>
                </c:pt>
                <c:pt idx="58111">
                  <c:v>9.0210450000000009</c:v>
                </c:pt>
                <c:pt idx="58112">
                  <c:v>9.0194150000000004</c:v>
                </c:pt>
                <c:pt idx="58113">
                  <c:v>9.0117189999999994</c:v>
                </c:pt>
                <c:pt idx="58114">
                  <c:v>9.0160940000000007</c:v>
                </c:pt>
                <c:pt idx="58115">
                  <c:v>9.0187229999999996</c:v>
                </c:pt>
                <c:pt idx="58116">
                  <c:v>9.0164349999999995</c:v>
                </c:pt>
                <c:pt idx="58117">
                  <c:v>9.0182330000000004</c:v>
                </c:pt>
                <c:pt idx="58118">
                  <c:v>9.0200689999999994</c:v>
                </c:pt>
                <c:pt idx="58119">
                  <c:v>9.0158159999999992</c:v>
                </c:pt>
                <c:pt idx="58120">
                  <c:v>9.0132549999999991</c:v>
                </c:pt>
                <c:pt idx="58121">
                  <c:v>9.0202259999999992</c:v>
                </c:pt>
                <c:pt idx="58122">
                  <c:v>9.0180349999999994</c:v>
                </c:pt>
                <c:pt idx="58123">
                  <c:v>9.0139060000000004</c:v>
                </c:pt>
                <c:pt idx="58124">
                  <c:v>9.0215770000000006</c:v>
                </c:pt>
                <c:pt idx="58125">
                  <c:v>9.0237060000000007</c:v>
                </c:pt>
                <c:pt idx="58126">
                  <c:v>9.0167149999999996</c:v>
                </c:pt>
                <c:pt idx="58127">
                  <c:v>9.0141050000000007</c:v>
                </c:pt>
                <c:pt idx="58128">
                  <c:v>9.0173930000000002</c:v>
                </c:pt>
                <c:pt idx="58129">
                  <c:v>9.0142710000000008</c:v>
                </c:pt>
                <c:pt idx="58130">
                  <c:v>9.0157030000000002</c:v>
                </c:pt>
                <c:pt idx="58131">
                  <c:v>9.0279249999999998</c:v>
                </c:pt>
                <c:pt idx="58132">
                  <c:v>9.0249509999999997</c:v>
                </c:pt>
                <c:pt idx="58133">
                  <c:v>9.0191470000000002</c:v>
                </c:pt>
                <c:pt idx="58134">
                  <c:v>9.0248519999999992</c:v>
                </c:pt>
                <c:pt idx="58135">
                  <c:v>9.0246580000000005</c:v>
                </c:pt>
                <c:pt idx="58136">
                  <c:v>9.0157559999999997</c:v>
                </c:pt>
                <c:pt idx="58137">
                  <c:v>9.0177259999999997</c:v>
                </c:pt>
                <c:pt idx="58138">
                  <c:v>9.026294</c:v>
                </c:pt>
                <c:pt idx="58139">
                  <c:v>9.0201379999999993</c:v>
                </c:pt>
                <c:pt idx="58140">
                  <c:v>9.0162580000000005</c:v>
                </c:pt>
                <c:pt idx="58141">
                  <c:v>9.0219509999999996</c:v>
                </c:pt>
                <c:pt idx="58142">
                  <c:v>9.0222189999999998</c:v>
                </c:pt>
                <c:pt idx="58143">
                  <c:v>9.0244599999999995</c:v>
                </c:pt>
                <c:pt idx="58144">
                  <c:v>9.0279389999999999</c:v>
                </c:pt>
                <c:pt idx="58145">
                  <c:v>9.0243599999999997</c:v>
                </c:pt>
                <c:pt idx="58146">
                  <c:v>9.0207789999999992</c:v>
                </c:pt>
                <c:pt idx="58147">
                  <c:v>9.0265070000000005</c:v>
                </c:pt>
                <c:pt idx="58148">
                  <c:v>9.0270499999999991</c:v>
                </c:pt>
                <c:pt idx="58149">
                  <c:v>9.0193739999999991</c:v>
                </c:pt>
                <c:pt idx="58150">
                  <c:v>9.0245219999999993</c:v>
                </c:pt>
                <c:pt idx="58151">
                  <c:v>9.0285449999999994</c:v>
                </c:pt>
                <c:pt idx="58152">
                  <c:v>9.01938</c:v>
                </c:pt>
                <c:pt idx="58153">
                  <c:v>9.0185999999999993</c:v>
                </c:pt>
                <c:pt idx="58154">
                  <c:v>9.0250540000000008</c:v>
                </c:pt>
                <c:pt idx="58155">
                  <c:v>9.0264260000000007</c:v>
                </c:pt>
                <c:pt idx="58156">
                  <c:v>9.0229689999999998</c:v>
                </c:pt>
                <c:pt idx="58157">
                  <c:v>9.0263980000000004</c:v>
                </c:pt>
                <c:pt idx="58158">
                  <c:v>9.0273780000000006</c:v>
                </c:pt>
                <c:pt idx="58159">
                  <c:v>9.0207169999999994</c:v>
                </c:pt>
                <c:pt idx="58160">
                  <c:v>9.0292589999999997</c:v>
                </c:pt>
                <c:pt idx="58161">
                  <c:v>9.0314779999999999</c:v>
                </c:pt>
                <c:pt idx="58162">
                  <c:v>9.0211670000000002</c:v>
                </c:pt>
                <c:pt idx="58163">
                  <c:v>9.0278019999999994</c:v>
                </c:pt>
                <c:pt idx="58164">
                  <c:v>9.0346779999999995</c:v>
                </c:pt>
                <c:pt idx="58165">
                  <c:v>9.0251339999999995</c:v>
                </c:pt>
                <c:pt idx="58166">
                  <c:v>9.0226089999999992</c:v>
                </c:pt>
                <c:pt idx="58167">
                  <c:v>9.0334789999999998</c:v>
                </c:pt>
                <c:pt idx="58168">
                  <c:v>9.0293320000000001</c:v>
                </c:pt>
                <c:pt idx="58169">
                  <c:v>9.0194639999999993</c:v>
                </c:pt>
                <c:pt idx="58170">
                  <c:v>9.0278310000000008</c:v>
                </c:pt>
                <c:pt idx="58171">
                  <c:v>9.0312590000000004</c:v>
                </c:pt>
                <c:pt idx="58172">
                  <c:v>9.0244949999999999</c:v>
                </c:pt>
                <c:pt idx="58173">
                  <c:v>9.0287889999999997</c:v>
                </c:pt>
                <c:pt idx="58174">
                  <c:v>9.0347790000000003</c:v>
                </c:pt>
                <c:pt idx="58175">
                  <c:v>9.0267809999999997</c:v>
                </c:pt>
                <c:pt idx="58176">
                  <c:v>9.0195229999999995</c:v>
                </c:pt>
                <c:pt idx="58177">
                  <c:v>9.0258339999999997</c:v>
                </c:pt>
                <c:pt idx="58178">
                  <c:v>9.0286910000000002</c:v>
                </c:pt>
                <c:pt idx="58179">
                  <c:v>9.0255989999999997</c:v>
                </c:pt>
                <c:pt idx="58180">
                  <c:v>9.0293039999999998</c:v>
                </c:pt>
                <c:pt idx="58181">
                  <c:v>9.0312490000000007</c:v>
                </c:pt>
                <c:pt idx="58182">
                  <c:v>9.0290909999999993</c:v>
                </c:pt>
                <c:pt idx="58183">
                  <c:v>9.0292110000000001</c:v>
                </c:pt>
                <c:pt idx="58184">
                  <c:v>9.0304169999999999</c:v>
                </c:pt>
                <c:pt idx="58185">
                  <c:v>9.0285010000000003</c:v>
                </c:pt>
                <c:pt idx="58186">
                  <c:v>9.0324849999999994</c:v>
                </c:pt>
                <c:pt idx="58187">
                  <c:v>9.035482</c:v>
                </c:pt>
                <c:pt idx="58188">
                  <c:v>9.0266739999999999</c:v>
                </c:pt>
                <c:pt idx="58189">
                  <c:v>9.0269279999999998</c:v>
                </c:pt>
                <c:pt idx="58190">
                  <c:v>9.0326950000000004</c:v>
                </c:pt>
                <c:pt idx="58191">
                  <c:v>9.0255779999999994</c:v>
                </c:pt>
                <c:pt idx="58192">
                  <c:v>9.0253940000000004</c:v>
                </c:pt>
                <c:pt idx="58193">
                  <c:v>9.033747</c:v>
                </c:pt>
                <c:pt idx="58194">
                  <c:v>9.0294439999999998</c:v>
                </c:pt>
                <c:pt idx="58195">
                  <c:v>9.0218699999999998</c:v>
                </c:pt>
                <c:pt idx="58196">
                  <c:v>9.0300279999999997</c:v>
                </c:pt>
                <c:pt idx="58197">
                  <c:v>9.0367650000000008</c:v>
                </c:pt>
                <c:pt idx="58198">
                  <c:v>9.0286469999999994</c:v>
                </c:pt>
                <c:pt idx="58199">
                  <c:v>9.0310330000000008</c:v>
                </c:pt>
                <c:pt idx="58200">
                  <c:v>9.0379260000000006</c:v>
                </c:pt>
                <c:pt idx="58201">
                  <c:v>9.0303249999999995</c:v>
                </c:pt>
                <c:pt idx="58202">
                  <c:v>9.0278460000000003</c:v>
                </c:pt>
                <c:pt idx="58203">
                  <c:v>9.0372269999999997</c:v>
                </c:pt>
                <c:pt idx="58204">
                  <c:v>9.0384100000000007</c:v>
                </c:pt>
                <c:pt idx="58205">
                  <c:v>9.0306189999999997</c:v>
                </c:pt>
                <c:pt idx="58206">
                  <c:v>9.0309869999999997</c:v>
                </c:pt>
                <c:pt idx="58207">
                  <c:v>9.0345820000000003</c:v>
                </c:pt>
                <c:pt idx="58208">
                  <c:v>9.0319880000000001</c:v>
                </c:pt>
                <c:pt idx="58209">
                  <c:v>9.0341430000000003</c:v>
                </c:pt>
                <c:pt idx="58210">
                  <c:v>9.0347349999999995</c:v>
                </c:pt>
                <c:pt idx="58211">
                  <c:v>9.0305309999999999</c:v>
                </c:pt>
                <c:pt idx="58212">
                  <c:v>9.0355229999999995</c:v>
                </c:pt>
                <c:pt idx="58213">
                  <c:v>9.0398899999999998</c:v>
                </c:pt>
                <c:pt idx="58214">
                  <c:v>9.0328579999999992</c:v>
                </c:pt>
                <c:pt idx="58215">
                  <c:v>9.0290470000000003</c:v>
                </c:pt>
                <c:pt idx="58216">
                  <c:v>9.0375239999999994</c:v>
                </c:pt>
                <c:pt idx="58217">
                  <c:v>9.0373110000000008</c:v>
                </c:pt>
                <c:pt idx="58218">
                  <c:v>9.0303249999999995</c:v>
                </c:pt>
                <c:pt idx="58219">
                  <c:v>9.0381560000000007</c:v>
                </c:pt>
                <c:pt idx="58220">
                  <c:v>9.0403590000000005</c:v>
                </c:pt>
                <c:pt idx="58221">
                  <c:v>9.0318430000000003</c:v>
                </c:pt>
                <c:pt idx="58222">
                  <c:v>9.0370360000000005</c:v>
                </c:pt>
                <c:pt idx="58223">
                  <c:v>9.0442560000000007</c:v>
                </c:pt>
                <c:pt idx="58224">
                  <c:v>9.0399499999999993</c:v>
                </c:pt>
                <c:pt idx="58225">
                  <c:v>9.0387269999999997</c:v>
                </c:pt>
                <c:pt idx="58226">
                  <c:v>9.0390409999999992</c:v>
                </c:pt>
                <c:pt idx="58227">
                  <c:v>9.0296269999999996</c:v>
                </c:pt>
                <c:pt idx="58228">
                  <c:v>9.0310769999999998</c:v>
                </c:pt>
                <c:pt idx="58229">
                  <c:v>9.0402199999999997</c:v>
                </c:pt>
                <c:pt idx="58230">
                  <c:v>9.0368130000000004</c:v>
                </c:pt>
                <c:pt idx="58231">
                  <c:v>9.0323770000000003</c:v>
                </c:pt>
                <c:pt idx="58232">
                  <c:v>9.0365350000000007</c:v>
                </c:pt>
                <c:pt idx="58233">
                  <c:v>9.0407299999999999</c:v>
                </c:pt>
                <c:pt idx="58234">
                  <c:v>9.0352499999999996</c:v>
                </c:pt>
                <c:pt idx="58235">
                  <c:v>9.0344449999999998</c:v>
                </c:pt>
                <c:pt idx="58236">
                  <c:v>9.0421940000000003</c:v>
                </c:pt>
                <c:pt idx="58237">
                  <c:v>9.0382130000000007</c:v>
                </c:pt>
                <c:pt idx="58238">
                  <c:v>9.0303459999999998</c:v>
                </c:pt>
                <c:pt idx="58239">
                  <c:v>9.0373649999999994</c:v>
                </c:pt>
                <c:pt idx="58240">
                  <c:v>9.0440989999999992</c:v>
                </c:pt>
                <c:pt idx="58241">
                  <c:v>9.0391340000000007</c:v>
                </c:pt>
                <c:pt idx="58242">
                  <c:v>9.0382879999999997</c:v>
                </c:pt>
                <c:pt idx="58243">
                  <c:v>9.0397739999999995</c:v>
                </c:pt>
                <c:pt idx="58244">
                  <c:v>9.0326810000000002</c:v>
                </c:pt>
                <c:pt idx="58245">
                  <c:v>9.0347570000000008</c:v>
                </c:pt>
                <c:pt idx="58246">
                  <c:v>9.0431000000000008</c:v>
                </c:pt>
                <c:pt idx="58247">
                  <c:v>9.0416190000000007</c:v>
                </c:pt>
                <c:pt idx="58248">
                  <c:v>9.0399410000000007</c:v>
                </c:pt>
                <c:pt idx="58249">
                  <c:v>9.0424419999999994</c:v>
                </c:pt>
                <c:pt idx="58250">
                  <c:v>9.0442260000000001</c:v>
                </c:pt>
                <c:pt idx="58251">
                  <c:v>9.0432579999999998</c:v>
                </c:pt>
                <c:pt idx="58252">
                  <c:v>9.0450130000000009</c:v>
                </c:pt>
                <c:pt idx="58253">
                  <c:v>9.0457769999999993</c:v>
                </c:pt>
                <c:pt idx="58254">
                  <c:v>9.0390119999999996</c:v>
                </c:pt>
                <c:pt idx="58255">
                  <c:v>9.0406549999999992</c:v>
                </c:pt>
                <c:pt idx="58256">
                  <c:v>9.0439220000000002</c:v>
                </c:pt>
                <c:pt idx="58257">
                  <c:v>9.0413320000000006</c:v>
                </c:pt>
                <c:pt idx="58258">
                  <c:v>9.0413390000000007</c:v>
                </c:pt>
                <c:pt idx="58259">
                  <c:v>9.0410550000000001</c:v>
                </c:pt>
                <c:pt idx="58260">
                  <c:v>9.0434000000000001</c:v>
                </c:pt>
                <c:pt idx="58261">
                  <c:v>9.0450370000000007</c:v>
                </c:pt>
                <c:pt idx="58262">
                  <c:v>9.0442230000000006</c:v>
                </c:pt>
                <c:pt idx="58263">
                  <c:v>9.0389280000000003</c:v>
                </c:pt>
                <c:pt idx="58264">
                  <c:v>9.0317620000000005</c:v>
                </c:pt>
                <c:pt idx="58265">
                  <c:v>9.0386009999999999</c:v>
                </c:pt>
                <c:pt idx="58266">
                  <c:v>9.0447179999999996</c:v>
                </c:pt>
                <c:pt idx="58267">
                  <c:v>9.0398859999999992</c:v>
                </c:pt>
                <c:pt idx="58268">
                  <c:v>9.0400150000000004</c:v>
                </c:pt>
                <c:pt idx="58269">
                  <c:v>9.045833</c:v>
                </c:pt>
                <c:pt idx="58270">
                  <c:v>9.0498569999999994</c:v>
                </c:pt>
                <c:pt idx="58271">
                  <c:v>9.0486249999999995</c:v>
                </c:pt>
                <c:pt idx="58272">
                  <c:v>9.0496390000000009</c:v>
                </c:pt>
                <c:pt idx="58273">
                  <c:v>9.0468320000000002</c:v>
                </c:pt>
                <c:pt idx="58274">
                  <c:v>9.0416869999999996</c:v>
                </c:pt>
                <c:pt idx="58275">
                  <c:v>9.0501299999999993</c:v>
                </c:pt>
                <c:pt idx="58276">
                  <c:v>9.0516919999999992</c:v>
                </c:pt>
                <c:pt idx="58277">
                  <c:v>9.0393190000000008</c:v>
                </c:pt>
                <c:pt idx="58278">
                  <c:v>9.0370600000000003</c:v>
                </c:pt>
                <c:pt idx="58279">
                  <c:v>9.0472439999999992</c:v>
                </c:pt>
                <c:pt idx="58280">
                  <c:v>9.0481669999999994</c:v>
                </c:pt>
                <c:pt idx="58281">
                  <c:v>9.0409179999999996</c:v>
                </c:pt>
                <c:pt idx="58282">
                  <c:v>9.0463690000000003</c:v>
                </c:pt>
                <c:pt idx="58283">
                  <c:v>9.049652</c:v>
                </c:pt>
                <c:pt idx="58284">
                  <c:v>9.0476659999999995</c:v>
                </c:pt>
                <c:pt idx="58285">
                  <c:v>9.0482040000000001</c:v>
                </c:pt>
                <c:pt idx="58286">
                  <c:v>9.0451379999999997</c:v>
                </c:pt>
                <c:pt idx="58287">
                  <c:v>9.0443350000000002</c:v>
                </c:pt>
                <c:pt idx="58288">
                  <c:v>9.0479310000000002</c:v>
                </c:pt>
                <c:pt idx="58289">
                  <c:v>9.0525900000000004</c:v>
                </c:pt>
                <c:pt idx="58290">
                  <c:v>9.0477830000000008</c:v>
                </c:pt>
                <c:pt idx="58291">
                  <c:v>9.0423229999999997</c:v>
                </c:pt>
                <c:pt idx="58292">
                  <c:v>9.0477469999999993</c:v>
                </c:pt>
                <c:pt idx="58293">
                  <c:v>9.0491869999999999</c:v>
                </c:pt>
                <c:pt idx="58294">
                  <c:v>9.0463529999999999</c:v>
                </c:pt>
                <c:pt idx="58295">
                  <c:v>9.0460879999999992</c:v>
                </c:pt>
                <c:pt idx="58296">
                  <c:v>9.0436990000000002</c:v>
                </c:pt>
                <c:pt idx="58297">
                  <c:v>9.0433420000000009</c:v>
                </c:pt>
                <c:pt idx="58298">
                  <c:v>9.0483320000000003</c:v>
                </c:pt>
                <c:pt idx="58299">
                  <c:v>9.0488800000000005</c:v>
                </c:pt>
                <c:pt idx="58300">
                  <c:v>9.0407930000000007</c:v>
                </c:pt>
                <c:pt idx="58301">
                  <c:v>9.0448730000000008</c:v>
                </c:pt>
                <c:pt idx="58302">
                  <c:v>9.0566519999999997</c:v>
                </c:pt>
                <c:pt idx="58303">
                  <c:v>9.0516529999999999</c:v>
                </c:pt>
                <c:pt idx="58304">
                  <c:v>9.044689</c:v>
                </c:pt>
                <c:pt idx="58305">
                  <c:v>9.0463699999999996</c:v>
                </c:pt>
                <c:pt idx="58306">
                  <c:v>9.0470810000000004</c:v>
                </c:pt>
                <c:pt idx="58307">
                  <c:v>9.0471780000000006</c:v>
                </c:pt>
                <c:pt idx="58308">
                  <c:v>9.0502739999999999</c:v>
                </c:pt>
                <c:pt idx="58309">
                  <c:v>9.0551119999999994</c:v>
                </c:pt>
                <c:pt idx="58310">
                  <c:v>9.0526429999999998</c:v>
                </c:pt>
                <c:pt idx="58311">
                  <c:v>9.0491770000000002</c:v>
                </c:pt>
                <c:pt idx="58312">
                  <c:v>9.0513049999999993</c:v>
                </c:pt>
                <c:pt idx="58313">
                  <c:v>9.0491899999999994</c:v>
                </c:pt>
                <c:pt idx="58314">
                  <c:v>9.0520119999999995</c:v>
                </c:pt>
                <c:pt idx="58315">
                  <c:v>9.0607950000000006</c:v>
                </c:pt>
                <c:pt idx="58316">
                  <c:v>9.0569389999999999</c:v>
                </c:pt>
                <c:pt idx="58317">
                  <c:v>9.0494050000000001</c:v>
                </c:pt>
                <c:pt idx="58318">
                  <c:v>9.0542599999999993</c:v>
                </c:pt>
                <c:pt idx="58319">
                  <c:v>9.0584170000000004</c:v>
                </c:pt>
                <c:pt idx="58320">
                  <c:v>9.0530100000000004</c:v>
                </c:pt>
                <c:pt idx="58321">
                  <c:v>9.0513480000000008</c:v>
                </c:pt>
                <c:pt idx="58322">
                  <c:v>9.0503990000000005</c:v>
                </c:pt>
                <c:pt idx="58323">
                  <c:v>9.0483860000000007</c:v>
                </c:pt>
                <c:pt idx="58324">
                  <c:v>9.0526800000000005</c:v>
                </c:pt>
                <c:pt idx="58325">
                  <c:v>9.0534110000000005</c:v>
                </c:pt>
                <c:pt idx="58326">
                  <c:v>9.04861</c:v>
                </c:pt>
                <c:pt idx="58327">
                  <c:v>9.0464850000000006</c:v>
                </c:pt>
                <c:pt idx="58328">
                  <c:v>9.0511560000000006</c:v>
                </c:pt>
                <c:pt idx="58329">
                  <c:v>9.0559740000000009</c:v>
                </c:pt>
                <c:pt idx="58330">
                  <c:v>9.0550390000000007</c:v>
                </c:pt>
                <c:pt idx="58331">
                  <c:v>9.0561609999999995</c:v>
                </c:pt>
                <c:pt idx="58332">
                  <c:v>9.0587800000000005</c:v>
                </c:pt>
                <c:pt idx="58333">
                  <c:v>9.056597</c:v>
                </c:pt>
                <c:pt idx="58334">
                  <c:v>9.0518199999999993</c:v>
                </c:pt>
                <c:pt idx="58335">
                  <c:v>9.0515290000000004</c:v>
                </c:pt>
                <c:pt idx="58336">
                  <c:v>9.0522819999999999</c:v>
                </c:pt>
                <c:pt idx="58337">
                  <c:v>9.0503049999999998</c:v>
                </c:pt>
                <c:pt idx="58338">
                  <c:v>9.0555880000000002</c:v>
                </c:pt>
                <c:pt idx="58339">
                  <c:v>9.0593990000000009</c:v>
                </c:pt>
                <c:pt idx="58340">
                  <c:v>9.0518380000000001</c:v>
                </c:pt>
                <c:pt idx="58341">
                  <c:v>9.0504870000000004</c:v>
                </c:pt>
                <c:pt idx="58342">
                  <c:v>9.0548610000000007</c:v>
                </c:pt>
                <c:pt idx="58343">
                  <c:v>9.0527990000000003</c:v>
                </c:pt>
                <c:pt idx="58344">
                  <c:v>9.0517459999999996</c:v>
                </c:pt>
                <c:pt idx="58345">
                  <c:v>9.0554240000000004</c:v>
                </c:pt>
                <c:pt idx="58346">
                  <c:v>9.0556470000000004</c:v>
                </c:pt>
                <c:pt idx="58347">
                  <c:v>9.054748</c:v>
                </c:pt>
                <c:pt idx="58348">
                  <c:v>9.0605200000000004</c:v>
                </c:pt>
                <c:pt idx="58349">
                  <c:v>9.0612480000000009</c:v>
                </c:pt>
                <c:pt idx="58350">
                  <c:v>9.057048</c:v>
                </c:pt>
                <c:pt idx="58351">
                  <c:v>9.0649490000000004</c:v>
                </c:pt>
                <c:pt idx="58352">
                  <c:v>9.0691089999999992</c:v>
                </c:pt>
                <c:pt idx="58353">
                  <c:v>9.0585009999999997</c:v>
                </c:pt>
                <c:pt idx="58354">
                  <c:v>9.0585570000000004</c:v>
                </c:pt>
                <c:pt idx="58355">
                  <c:v>9.0649289999999993</c:v>
                </c:pt>
                <c:pt idx="58356">
                  <c:v>9.0544159999999998</c:v>
                </c:pt>
                <c:pt idx="58357">
                  <c:v>9.0530310000000007</c:v>
                </c:pt>
                <c:pt idx="58358">
                  <c:v>9.0682299999999998</c:v>
                </c:pt>
                <c:pt idx="58359">
                  <c:v>9.0625350000000005</c:v>
                </c:pt>
                <c:pt idx="58360">
                  <c:v>9.0507460000000002</c:v>
                </c:pt>
                <c:pt idx="58361">
                  <c:v>9.0596870000000003</c:v>
                </c:pt>
                <c:pt idx="58362">
                  <c:v>9.0643340000000006</c:v>
                </c:pt>
                <c:pt idx="58363">
                  <c:v>9.0547570000000004</c:v>
                </c:pt>
                <c:pt idx="58364">
                  <c:v>9.0565940000000005</c:v>
                </c:pt>
                <c:pt idx="58365">
                  <c:v>9.0676419999999993</c:v>
                </c:pt>
                <c:pt idx="58366">
                  <c:v>9.0624420000000008</c:v>
                </c:pt>
                <c:pt idx="58367">
                  <c:v>9.0561089999999993</c:v>
                </c:pt>
                <c:pt idx="58368">
                  <c:v>9.0599609999999995</c:v>
                </c:pt>
                <c:pt idx="58369">
                  <c:v>9.0587820000000008</c:v>
                </c:pt>
                <c:pt idx="58370">
                  <c:v>9.0574539999999999</c:v>
                </c:pt>
                <c:pt idx="58371">
                  <c:v>9.0603649999999991</c:v>
                </c:pt>
                <c:pt idx="58372">
                  <c:v>9.0601470000000006</c:v>
                </c:pt>
                <c:pt idx="58373">
                  <c:v>9.0552899999999994</c:v>
                </c:pt>
                <c:pt idx="58374">
                  <c:v>9.058128</c:v>
                </c:pt>
                <c:pt idx="58375">
                  <c:v>9.0657960000000006</c:v>
                </c:pt>
                <c:pt idx="58376">
                  <c:v>9.0584620000000005</c:v>
                </c:pt>
                <c:pt idx="58377">
                  <c:v>9.0540149999999997</c:v>
                </c:pt>
                <c:pt idx="58378">
                  <c:v>9.0635879999999993</c:v>
                </c:pt>
                <c:pt idx="58379">
                  <c:v>9.0643790000000006</c:v>
                </c:pt>
                <c:pt idx="58380">
                  <c:v>9.0577799999999993</c:v>
                </c:pt>
                <c:pt idx="58381">
                  <c:v>9.0564429999999998</c:v>
                </c:pt>
                <c:pt idx="58382">
                  <c:v>9.0605810000000009</c:v>
                </c:pt>
                <c:pt idx="58383">
                  <c:v>9.0605539999999998</c:v>
                </c:pt>
                <c:pt idx="58384">
                  <c:v>9.0607489999999995</c:v>
                </c:pt>
                <c:pt idx="58385">
                  <c:v>9.0671189999999999</c:v>
                </c:pt>
                <c:pt idx="58386">
                  <c:v>9.067145</c:v>
                </c:pt>
                <c:pt idx="58387">
                  <c:v>9.0653489999999994</c:v>
                </c:pt>
                <c:pt idx="58388">
                  <c:v>9.0696359999999991</c:v>
                </c:pt>
                <c:pt idx="58389">
                  <c:v>9.0698249999999998</c:v>
                </c:pt>
                <c:pt idx="58390">
                  <c:v>9.0625490000000006</c:v>
                </c:pt>
                <c:pt idx="58391">
                  <c:v>9.0625110000000006</c:v>
                </c:pt>
                <c:pt idx="58392">
                  <c:v>9.0691819999999996</c:v>
                </c:pt>
                <c:pt idx="58393">
                  <c:v>9.0617750000000008</c:v>
                </c:pt>
                <c:pt idx="58394">
                  <c:v>9.0580040000000004</c:v>
                </c:pt>
                <c:pt idx="58395">
                  <c:v>9.0685020000000005</c:v>
                </c:pt>
                <c:pt idx="58396">
                  <c:v>9.0677479999999999</c:v>
                </c:pt>
                <c:pt idx="58397">
                  <c:v>9.0623520000000006</c:v>
                </c:pt>
                <c:pt idx="58398">
                  <c:v>9.0667380000000009</c:v>
                </c:pt>
                <c:pt idx="58399">
                  <c:v>9.0698179999999997</c:v>
                </c:pt>
                <c:pt idx="58400">
                  <c:v>9.0641370000000006</c:v>
                </c:pt>
                <c:pt idx="58401">
                  <c:v>9.0648990000000005</c:v>
                </c:pt>
                <c:pt idx="58402">
                  <c:v>9.0686509999999991</c:v>
                </c:pt>
                <c:pt idx="58403">
                  <c:v>9.0593990000000009</c:v>
                </c:pt>
                <c:pt idx="58404">
                  <c:v>9.057264</c:v>
                </c:pt>
                <c:pt idx="58405">
                  <c:v>9.0645520000000008</c:v>
                </c:pt>
                <c:pt idx="58406">
                  <c:v>9.0648210000000002</c:v>
                </c:pt>
                <c:pt idx="58407">
                  <c:v>9.0645930000000003</c:v>
                </c:pt>
                <c:pt idx="58408">
                  <c:v>9.0676509999999997</c:v>
                </c:pt>
                <c:pt idx="58409">
                  <c:v>9.0681390000000004</c:v>
                </c:pt>
                <c:pt idx="58410">
                  <c:v>9.066376</c:v>
                </c:pt>
                <c:pt idx="58411">
                  <c:v>9.0708149999999996</c:v>
                </c:pt>
                <c:pt idx="58412">
                  <c:v>9.0707909999999998</c:v>
                </c:pt>
                <c:pt idx="58413">
                  <c:v>9.0630749999999995</c:v>
                </c:pt>
                <c:pt idx="58414">
                  <c:v>9.068702</c:v>
                </c:pt>
                <c:pt idx="58415">
                  <c:v>9.0750969999999995</c:v>
                </c:pt>
                <c:pt idx="58416">
                  <c:v>9.0696589999999997</c:v>
                </c:pt>
                <c:pt idx="58417">
                  <c:v>9.065099</c:v>
                </c:pt>
                <c:pt idx="58418">
                  <c:v>9.0662009999999995</c:v>
                </c:pt>
                <c:pt idx="58419">
                  <c:v>9.0677260000000004</c:v>
                </c:pt>
                <c:pt idx="58420">
                  <c:v>9.0667609999999996</c:v>
                </c:pt>
                <c:pt idx="58421">
                  <c:v>9.0720829999999992</c:v>
                </c:pt>
                <c:pt idx="58422">
                  <c:v>9.0734519999999996</c:v>
                </c:pt>
                <c:pt idx="58423">
                  <c:v>9.0679300000000005</c:v>
                </c:pt>
                <c:pt idx="58424">
                  <c:v>9.0743819999999999</c:v>
                </c:pt>
                <c:pt idx="58425">
                  <c:v>9.0758019999999995</c:v>
                </c:pt>
                <c:pt idx="58426">
                  <c:v>9.0634420000000002</c:v>
                </c:pt>
                <c:pt idx="58427">
                  <c:v>9.0624439999999993</c:v>
                </c:pt>
                <c:pt idx="58428">
                  <c:v>9.0694970000000001</c:v>
                </c:pt>
                <c:pt idx="58429">
                  <c:v>9.0645290000000003</c:v>
                </c:pt>
                <c:pt idx="58430">
                  <c:v>9.0637120000000007</c:v>
                </c:pt>
                <c:pt idx="58431">
                  <c:v>9.0764089999999999</c:v>
                </c:pt>
                <c:pt idx="58432">
                  <c:v>9.0714980000000001</c:v>
                </c:pt>
                <c:pt idx="58433">
                  <c:v>9.0604980000000008</c:v>
                </c:pt>
                <c:pt idx="58434">
                  <c:v>9.0691609999999994</c:v>
                </c:pt>
                <c:pt idx="58435">
                  <c:v>9.0747129999999991</c:v>
                </c:pt>
                <c:pt idx="58436">
                  <c:v>9.0712679999999999</c:v>
                </c:pt>
                <c:pt idx="58437">
                  <c:v>9.0736600000000003</c:v>
                </c:pt>
                <c:pt idx="58438">
                  <c:v>9.0764399999999998</c:v>
                </c:pt>
                <c:pt idx="58439">
                  <c:v>9.0719670000000008</c:v>
                </c:pt>
                <c:pt idx="58440">
                  <c:v>9.0737749999999995</c:v>
                </c:pt>
                <c:pt idx="58441">
                  <c:v>9.0784129999999994</c:v>
                </c:pt>
                <c:pt idx="58442">
                  <c:v>9.068835</c:v>
                </c:pt>
                <c:pt idx="58443">
                  <c:v>9.0659600000000005</c:v>
                </c:pt>
                <c:pt idx="58444">
                  <c:v>9.0777319999999992</c:v>
                </c:pt>
                <c:pt idx="58445">
                  <c:v>9.0769549999999999</c:v>
                </c:pt>
                <c:pt idx="58446">
                  <c:v>9.0652840000000001</c:v>
                </c:pt>
                <c:pt idx="58447">
                  <c:v>9.0695720000000009</c:v>
                </c:pt>
                <c:pt idx="58448">
                  <c:v>9.0824610000000003</c:v>
                </c:pt>
                <c:pt idx="58449">
                  <c:v>9.076651</c:v>
                </c:pt>
                <c:pt idx="58450">
                  <c:v>9.0706509999999998</c:v>
                </c:pt>
                <c:pt idx="58451">
                  <c:v>9.0753730000000008</c:v>
                </c:pt>
                <c:pt idx="58452">
                  <c:v>9.0751810000000006</c:v>
                </c:pt>
                <c:pt idx="58453">
                  <c:v>9.0725479999999994</c:v>
                </c:pt>
                <c:pt idx="58454">
                  <c:v>9.0700920000000007</c:v>
                </c:pt>
                <c:pt idx="58455">
                  <c:v>9.0724090000000004</c:v>
                </c:pt>
                <c:pt idx="58456">
                  <c:v>9.0744179999999997</c:v>
                </c:pt>
                <c:pt idx="58457">
                  <c:v>9.0747660000000003</c:v>
                </c:pt>
                <c:pt idx="58458">
                  <c:v>9.0770730000000004</c:v>
                </c:pt>
                <c:pt idx="58459">
                  <c:v>9.0697930000000007</c:v>
                </c:pt>
                <c:pt idx="58460">
                  <c:v>9.0715669999999999</c:v>
                </c:pt>
                <c:pt idx="58461">
                  <c:v>9.0854510000000008</c:v>
                </c:pt>
                <c:pt idx="58462">
                  <c:v>9.0824379999999998</c:v>
                </c:pt>
                <c:pt idx="58463">
                  <c:v>9.0733420000000002</c:v>
                </c:pt>
                <c:pt idx="58464">
                  <c:v>9.0739970000000003</c:v>
                </c:pt>
                <c:pt idx="58465">
                  <c:v>9.0791319999999995</c:v>
                </c:pt>
                <c:pt idx="58466">
                  <c:v>9.0805380000000007</c:v>
                </c:pt>
                <c:pt idx="58467">
                  <c:v>9.0804410000000004</c:v>
                </c:pt>
                <c:pt idx="58468">
                  <c:v>9.0816770000000009</c:v>
                </c:pt>
                <c:pt idx="58469">
                  <c:v>9.0771280000000001</c:v>
                </c:pt>
                <c:pt idx="58470">
                  <c:v>9.0758270000000003</c:v>
                </c:pt>
                <c:pt idx="58471">
                  <c:v>9.0816499999999998</c:v>
                </c:pt>
                <c:pt idx="58472">
                  <c:v>9.0797270000000001</c:v>
                </c:pt>
                <c:pt idx="58473">
                  <c:v>9.0741320000000005</c:v>
                </c:pt>
                <c:pt idx="58474">
                  <c:v>9.0756289999999993</c:v>
                </c:pt>
                <c:pt idx="58475">
                  <c:v>9.0767360000000004</c:v>
                </c:pt>
                <c:pt idx="58476">
                  <c:v>9.074503</c:v>
                </c:pt>
                <c:pt idx="58477">
                  <c:v>9.0793440000000007</c:v>
                </c:pt>
                <c:pt idx="58478">
                  <c:v>9.0778859999999995</c:v>
                </c:pt>
                <c:pt idx="58479">
                  <c:v>9.0692299999999992</c:v>
                </c:pt>
                <c:pt idx="58480">
                  <c:v>9.0749410000000008</c:v>
                </c:pt>
                <c:pt idx="58481">
                  <c:v>9.0822380000000003</c:v>
                </c:pt>
                <c:pt idx="58482">
                  <c:v>9.080076</c:v>
                </c:pt>
                <c:pt idx="58483">
                  <c:v>9.0793300000000006</c:v>
                </c:pt>
                <c:pt idx="58484">
                  <c:v>9.0813740000000003</c:v>
                </c:pt>
                <c:pt idx="58485">
                  <c:v>9.0813190000000006</c:v>
                </c:pt>
                <c:pt idx="58486">
                  <c:v>9.0799660000000006</c:v>
                </c:pt>
                <c:pt idx="58487">
                  <c:v>9.0806280000000008</c:v>
                </c:pt>
                <c:pt idx="58488">
                  <c:v>9.0769699999999993</c:v>
                </c:pt>
                <c:pt idx="58489">
                  <c:v>9.0752140000000008</c:v>
                </c:pt>
                <c:pt idx="58490">
                  <c:v>9.082103</c:v>
                </c:pt>
                <c:pt idx="58491">
                  <c:v>9.0808579999999992</c:v>
                </c:pt>
                <c:pt idx="58492">
                  <c:v>9.0761579999999995</c:v>
                </c:pt>
                <c:pt idx="58493">
                  <c:v>9.0797899999999991</c:v>
                </c:pt>
                <c:pt idx="58494">
                  <c:v>9.0832180000000005</c:v>
                </c:pt>
                <c:pt idx="58495">
                  <c:v>9.0796349999999997</c:v>
                </c:pt>
                <c:pt idx="58496">
                  <c:v>9.0763750000000005</c:v>
                </c:pt>
                <c:pt idx="58497">
                  <c:v>9.0824829999999999</c:v>
                </c:pt>
                <c:pt idx="58498">
                  <c:v>9.0867339999999999</c:v>
                </c:pt>
                <c:pt idx="58499">
                  <c:v>9.0835100000000004</c:v>
                </c:pt>
                <c:pt idx="58500">
                  <c:v>9.0819510000000001</c:v>
                </c:pt>
                <c:pt idx="58501">
                  <c:v>9.08385</c:v>
                </c:pt>
                <c:pt idx="58502">
                  <c:v>9.0814339999999998</c:v>
                </c:pt>
                <c:pt idx="58503">
                  <c:v>9.0779230000000002</c:v>
                </c:pt>
                <c:pt idx="58504">
                  <c:v>9.0841239999999992</c:v>
                </c:pt>
                <c:pt idx="58505">
                  <c:v>9.0852190000000004</c:v>
                </c:pt>
                <c:pt idx="58506">
                  <c:v>9.0817569999999996</c:v>
                </c:pt>
                <c:pt idx="58507">
                  <c:v>9.0848709999999997</c:v>
                </c:pt>
                <c:pt idx="58508">
                  <c:v>9.0840150000000008</c:v>
                </c:pt>
                <c:pt idx="58509">
                  <c:v>9.0823090000000004</c:v>
                </c:pt>
                <c:pt idx="58510">
                  <c:v>9.0812039999999996</c:v>
                </c:pt>
                <c:pt idx="58511">
                  <c:v>9.0786949999999997</c:v>
                </c:pt>
                <c:pt idx="58512">
                  <c:v>9.0819729999999996</c:v>
                </c:pt>
                <c:pt idx="58513">
                  <c:v>9.0892769999999992</c:v>
                </c:pt>
                <c:pt idx="58514">
                  <c:v>9.0888380000000009</c:v>
                </c:pt>
                <c:pt idx="58515">
                  <c:v>9.077458</c:v>
                </c:pt>
                <c:pt idx="58516">
                  <c:v>9.0795739999999991</c:v>
                </c:pt>
                <c:pt idx="58517">
                  <c:v>9.0890280000000008</c:v>
                </c:pt>
                <c:pt idx="58518">
                  <c:v>9.0860979999999998</c:v>
                </c:pt>
                <c:pt idx="58519">
                  <c:v>9.0905699999999996</c:v>
                </c:pt>
                <c:pt idx="58520">
                  <c:v>9.0967400000000005</c:v>
                </c:pt>
                <c:pt idx="58521">
                  <c:v>9.0901320000000005</c:v>
                </c:pt>
                <c:pt idx="58522">
                  <c:v>9.0891710000000003</c:v>
                </c:pt>
                <c:pt idx="58523">
                  <c:v>9.0959780000000006</c:v>
                </c:pt>
                <c:pt idx="58524">
                  <c:v>9.0909200000000006</c:v>
                </c:pt>
                <c:pt idx="58525">
                  <c:v>9.0820070000000008</c:v>
                </c:pt>
                <c:pt idx="58526">
                  <c:v>9.0877320000000008</c:v>
                </c:pt>
                <c:pt idx="58527">
                  <c:v>9.0899599999999996</c:v>
                </c:pt>
                <c:pt idx="58528">
                  <c:v>9.081035</c:v>
                </c:pt>
                <c:pt idx="58529">
                  <c:v>9.0802659999999999</c:v>
                </c:pt>
                <c:pt idx="58530">
                  <c:v>9.0889170000000004</c:v>
                </c:pt>
                <c:pt idx="58531">
                  <c:v>9.0939429999999994</c:v>
                </c:pt>
                <c:pt idx="58532">
                  <c:v>9.092212</c:v>
                </c:pt>
                <c:pt idx="58533">
                  <c:v>9.091011</c:v>
                </c:pt>
                <c:pt idx="58534">
                  <c:v>9.0863820000000004</c:v>
                </c:pt>
                <c:pt idx="58535">
                  <c:v>9.0808759999999999</c:v>
                </c:pt>
                <c:pt idx="58536">
                  <c:v>9.0873969999999993</c:v>
                </c:pt>
                <c:pt idx="58537">
                  <c:v>9.0914619999999999</c:v>
                </c:pt>
                <c:pt idx="58538">
                  <c:v>9.0862549999999995</c:v>
                </c:pt>
                <c:pt idx="58539">
                  <c:v>9.0868179999999992</c:v>
                </c:pt>
                <c:pt idx="58540">
                  <c:v>9.090935</c:v>
                </c:pt>
                <c:pt idx="58541">
                  <c:v>9.0868950000000002</c:v>
                </c:pt>
                <c:pt idx="58542">
                  <c:v>9.0848230000000001</c:v>
                </c:pt>
                <c:pt idx="58543">
                  <c:v>9.0925560000000001</c:v>
                </c:pt>
                <c:pt idx="58544">
                  <c:v>9.0894080000000006</c:v>
                </c:pt>
                <c:pt idx="58545">
                  <c:v>9.0827939999999998</c:v>
                </c:pt>
                <c:pt idx="58546">
                  <c:v>9.0894270000000006</c:v>
                </c:pt>
                <c:pt idx="58547">
                  <c:v>9.0890880000000003</c:v>
                </c:pt>
                <c:pt idx="58548">
                  <c:v>9.0838990000000006</c:v>
                </c:pt>
                <c:pt idx="58549">
                  <c:v>9.0909589999999998</c:v>
                </c:pt>
                <c:pt idx="58550">
                  <c:v>9.0915820000000007</c:v>
                </c:pt>
                <c:pt idx="58551">
                  <c:v>9.0811849999999996</c:v>
                </c:pt>
                <c:pt idx="58552">
                  <c:v>9.0825549999999993</c:v>
                </c:pt>
                <c:pt idx="58553">
                  <c:v>9.0942319999999999</c:v>
                </c:pt>
                <c:pt idx="58554">
                  <c:v>9.0923759999999998</c:v>
                </c:pt>
                <c:pt idx="58555">
                  <c:v>9.0879969999999997</c:v>
                </c:pt>
                <c:pt idx="58556">
                  <c:v>9.0947519999999997</c:v>
                </c:pt>
                <c:pt idx="58557">
                  <c:v>9.0917530000000006</c:v>
                </c:pt>
                <c:pt idx="58558">
                  <c:v>9.0871499999999994</c:v>
                </c:pt>
                <c:pt idx="58559">
                  <c:v>9.0958190000000005</c:v>
                </c:pt>
                <c:pt idx="58560">
                  <c:v>9.0969750000000005</c:v>
                </c:pt>
                <c:pt idx="58561">
                  <c:v>9.0865600000000004</c:v>
                </c:pt>
                <c:pt idx="58562">
                  <c:v>9.0870040000000003</c:v>
                </c:pt>
                <c:pt idx="58563">
                  <c:v>9.0985150000000008</c:v>
                </c:pt>
                <c:pt idx="58564">
                  <c:v>9.0989780000000007</c:v>
                </c:pt>
                <c:pt idx="58565">
                  <c:v>9.0947110000000002</c:v>
                </c:pt>
                <c:pt idx="58566">
                  <c:v>9.0929470000000006</c:v>
                </c:pt>
                <c:pt idx="58567">
                  <c:v>9.089302</c:v>
                </c:pt>
                <c:pt idx="58568">
                  <c:v>9.0922520000000002</c:v>
                </c:pt>
                <c:pt idx="58569">
                  <c:v>9.0986999999999991</c:v>
                </c:pt>
                <c:pt idx="58570">
                  <c:v>9.0968160000000005</c:v>
                </c:pt>
                <c:pt idx="58571">
                  <c:v>9.0889670000000002</c:v>
                </c:pt>
                <c:pt idx="58572">
                  <c:v>9.0912220000000001</c:v>
                </c:pt>
                <c:pt idx="58573">
                  <c:v>9.0951419999999992</c:v>
                </c:pt>
                <c:pt idx="58574">
                  <c:v>9.0887019999999996</c:v>
                </c:pt>
                <c:pt idx="58575">
                  <c:v>9.0909510000000004</c:v>
                </c:pt>
                <c:pt idx="58576">
                  <c:v>9.0974299999999992</c:v>
                </c:pt>
                <c:pt idx="58577">
                  <c:v>9.0930060000000008</c:v>
                </c:pt>
                <c:pt idx="58578">
                  <c:v>9.0912269999999999</c:v>
                </c:pt>
                <c:pt idx="58579">
                  <c:v>9.0985300000000002</c:v>
                </c:pt>
                <c:pt idx="58580">
                  <c:v>9.1000119999999995</c:v>
                </c:pt>
                <c:pt idx="58581">
                  <c:v>9.0956089999999996</c:v>
                </c:pt>
                <c:pt idx="58582">
                  <c:v>9.1001720000000006</c:v>
                </c:pt>
                <c:pt idx="58583">
                  <c:v>9.1007169999999995</c:v>
                </c:pt>
                <c:pt idx="58584">
                  <c:v>9.0930940000000007</c:v>
                </c:pt>
                <c:pt idx="58585">
                  <c:v>9.096584</c:v>
                </c:pt>
                <c:pt idx="58586">
                  <c:v>9.0974649999999997</c:v>
                </c:pt>
                <c:pt idx="58587">
                  <c:v>9.0905939999999994</c:v>
                </c:pt>
                <c:pt idx="58588">
                  <c:v>9.0892710000000001</c:v>
                </c:pt>
                <c:pt idx="58589">
                  <c:v>9.0928749999999994</c:v>
                </c:pt>
                <c:pt idx="58590">
                  <c:v>9.1010240000000007</c:v>
                </c:pt>
                <c:pt idx="58591">
                  <c:v>9.1050360000000001</c:v>
                </c:pt>
                <c:pt idx="58592">
                  <c:v>9.102214</c:v>
                </c:pt>
                <c:pt idx="58593">
                  <c:v>9.1023340000000008</c:v>
                </c:pt>
                <c:pt idx="58594">
                  <c:v>9.1026539999999994</c:v>
                </c:pt>
                <c:pt idx="58595">
                  <c:v>9.0995690000000007</c:v>
                </c:pt>
                <c:pt idx="58596">
                  <c:v>9.0963799999999999</c:v>
                </c:pt>
                <c:pt idx="58597">
                  <c:v>9.0936149999999998</c:v>
                </c:pt>
                <c:pt idx="58598">
                  <c:v>9.0900999999999996</c:v>
                </c:pt>
                <c:pt idx="58599">
                  <c:v>9.0919100000000004</c:v>
                </c:pt>
                <c:pt idx="58600">
                  <c:v>9.0941100000000006</c:v>
                </c:pt>
                <c:pt idx="58601">
                  <c:v>9.0954809999999995</c:v>
                </c:pt>
                <c:pt idx="58602">
                  <c:v>9.1035400000000006</c:v>
                </c:pt>
                <c:pt idx="58603">
                  <c:v>9.1021999999999998</c:v>
                </c:pt>
                <c:pt idx="58604">
                  <c:v>9.0965559999999996</c:v>
                </c:pt>
                <c:pt idx="58605">
                  <c:v>9.1042660000000009</c:v>
                </c:pt>
                <c:pt idx="58606">
                  <c:v>9.1069370000000003</c:v>
                </c:pt>
                <c:pt idx="58607">
                  <c:v>9.0984110000000005</c:v>
                </c:pt>
                <c:pt idx="58608">
                  <c:v>9.1000049999999995</c:v>
                </c:pt>
                <c:pt idx="58609">
                  <c:v>9.1067119999999999</c:v>
                </c:pt>
                <c:pt idx="58610">
                  <c:v>9.0985790000000009</c:v>
                </c:pt>
                <c:pt idx="58611">
                  <c:v>9.0938649999999992</c:v>
                </c:pt>
                <c:pt idx="58612">
                  <c:v>9.1013549999999999</c:v>
                </c:pt>
                <c:pt idx="58613">
                  <c:v>9.1007680000000004</c:v>
                </c:pt>
                <c:pt idx="58614">
                  <c:v>9.0968769999999992</c:v>
                </c:pt>
                <c:pt idx="58615">
                  <c:v>9.1</c:v>
                </c:pt>
                <c:pt idx="58616">
                  <c:v>9.1038010000000007</c:v>
                </c:pt>
                <c:pt idx="58617">
                  <c:v>9.1027009999999997</c:v>
                </c:pt>
                <c:pt idx="58618">
                  <c:v>9.1036370000000009</c:v>
                </c:pt>
                <c:pt idx="58619">
                  <c:v>9.1070270000000004</c:v>
                </c:pt>
                <c:pt idx="58620">
                  <c:v>9.1019000000000005</c:v>
                </c:pt>
                <c:pt idx="58621">
                  <c:v>9.0993150000000007</c:v>
                </c:pt>
                <c:pt idx="58622">
                  <c:v>9.1030669999999994</c:v>
                </c:pt>
                <c:pt idx="58623">
                  <c:v>9.0958220000000001</c:v>
                </c:pt>
                <c:pt idx="58624">
                  <c:v>9.0925879999999992</c:v>
                </c:pt>
                <c:pt idx="58625">
                  <c:v>9.1058120000000002</c:v>
                </c:pt>
                <c:pt idx="58626">
                  <c:v>9.1126260000000006</c:v>
                </c:pt>
                <c:pt idx="58627">
                  <c:v>9.1086989999999997</c:v>
                </c:pt>
                <c:pt idx="58628">
                  <c:v>9.1130390000000006</c:v>
                </c:pt>
                <c:pt idx="58629">
                  <c:v>9.1134540000000008</c:v>
                </c:pt>
                <c:pt idx="58630">
                  <c:v>9.1031230000000001</c:v>
                </c:pt>
                <c:pt idx="58631">
                  <c:v>9.1059099999999997</c:v>
                </c:pt>
                <c:pt idx="58632">
                  <c:v>9.1098309999999998</c:v>
                </c:pt>
                <c:pt idx="58633">
                  <c:v>9.0999979999999994</c:v>
                </c:pt>
                <c:pt idx="58634">
                  <c:v>9.0974070000000005</c:v>
                </c:pt>
                <c:pt idx="58635">
                  <c:v>9.1048069999999992</c:v>
                </c:pt>
                <c:pt idx="58636">
                  <c:v>9.1057059999999996</c:v>
                </c:pt>
                <c:pt idx="58637">
                  <c:v>9.1018690000000007</c:v>
                </c:pt>
                <c:pt idx="58638">
                  <c:v>9.1092999999999993</c:v>
                </c:pt>
                <c:pt idx="58639">
                  <c:v>9.1124960000000002</c:v>
                </c:pt>
                <c:pt idx="58640">
                  <c:v>9.0996980000000001</c:v>
                </c:pt>
                <c:pt idx="58641">
                  <c:v>9.1003550000000004</c:v>
                </c:pt>
                <c:pt idx="58642">
                  <c:v>9.1093659999999996</c:v>
                </c:pt>
                <c:pt idx="58643">
                  <c:v>9.1052029999999995</c:v>
                </c:pt>
                <c:pt idx="58644">
                  <c:v>9.1014990000000004</c:v>
                </c:pt>
                <c:pt idx="58645">
                  <c:v>9.1075579999999992</c:v>
                </c:pt>
                <c:pt idx="58646">
                  <c:v>9.1091379999999997</c:v>
                </c:pt>
                <c:pt idx="58647">
                  <c:v>9.1016670000000008</c:v>
                </c:pt>
                <c:pt idx="58648">
                  <c:v>9.101718</c:v>
                </c:pt>
                <c:pt idx="58649">
                  <c:v>9.1088509999999996</c:v>
                </c:pt>
                <c:pt idx="58650">
                  <c:v>9.1082110000000007</c:v>
                </c:pt>
                <c:pt idx="58651">
                  <c:v>9.1045359999999995</c:v>
                </c:pt>
                <c:pt idx="58652">
                  <c:v>9.1042419999999993</c:v>
                </c:pt>
                <c:pt idx="58653">
                  <c:v>9.1049600000000002</c:v>
                </c:pt>
                <c:pt idx="58654">
                  <c:v>9.1051920000000006</c:v>
                </c:pt>
                <c:pt idx="58655">
                  <c:v>9.1074750000000009</c:v>
                </c:pt>
                <c:pt idx="58656">
                  <c:v>9.1071620000000006</c:v>
                </c:pt>
                <c:pt idx="58657">
                  <c:v>9.1014870000000005</c:v>
                </c:pt>
                <c:pt idx="58658">
                  <c:v>9.1080400000000008</c:v>
                </c:pt>
                <c:pt idx="58659">
                  <c:v>9.1109749999999998</c:v>
                </c:pt>
                <c:pt idx="58660">
                  <c:v>9.1007149999999992</c:v>
                </c:pt>
                <c:pt idx="58661">
                  <c:v>9.1067889999999991</c:v>
                </c:pt>
                <c:pt idx="58662">
                  <c:v>9.1188380000000002</c:v>
                </c:pt>
                <c:pt idx="58663">
                  <c:v>9.112933</c:v>
                </c:pt>
                <c:pt idx="58664">
                  <c:v>9.1069809999999993</c:v>
                </c:pt>
                <c:pt idx="58665">
                  <c:v>9.1144499999999997</c:v>
                </c:pt>
                <c:pt idx="58666">
                  <c:v>9.1156020000000009</c:v>
                </c:pt>
                <c:pt idx="58667">
                  <c:v>9.1090579999999992</c:v>
                </c:pt>
                <c:pt idx="58668">
                  <c:v>9.1119500000000002</c:v>
                </c:pt>
                <c:pt idx="58669">
                  <c:v>9.1120249999999992</c:v>
                </c:pt>
                <c:pt idx="58670">
                  <c:v>9.1081269999999996</c:v>
                </c:pt>
                <c:pt idx="58671">
                  <c:v>9.1115270000000006</c:v>
                </c:pt>
                <c:pt idx="58672">
                  <c:v>9.1130790000000008</c:v>
                </c:pt>
                <c:pt idx="58673">
                  <c:v>9.1093530000000005</c:v>
                </c:pt>
                <c:pt idx="58674">
                  <c:v>9.1105870000000007</c:v>
                </c:pt>
                <c:pt idx="58675">
                  <c:v>9.1155120000000007</c:v>
                </c:pt>
                <c:pt idx="58676">
                  <c:v>9.1104489999999991</c:v>
                </c:pt>
                <c:pt idx="58677">
                  <c:v>9.1076610000000002</c:v>
                </c:pt>
                <c:pt idx="58678">
                  <c:v>9.1140100000000004</c:v>
                </c:pt>
                <c:pt idx="58679">
                  <c:v>9.1137060000000005</c:v>
                </c:pt>
                <c:pt idx="58680">
                  <c:v>9.1106680000000004</c:v>
                </c:pt>
                <c:pt idx="58681">
                  <c:v>9.1116229999999998</c:v>
                </c:pt>
                <c:pt idx="58682">
                  <c:v>9.1145359999999993</c:v>
                </c:pt>
                <c:pt idx="58683">
                  <c:v>9.1115709999999996</c:v>
                </c:pt>
                <c:pt idx="58684">
                  <c:v>9.1056519999999992</c:v>
                </c:pt>
                <c:pt idx="58685">
                  <c:v>9.1115670000000009</c:v>
                </c:pt>
                <c:pt idx="58686">
                  <c:v>9.1149090000000008</c:v>
                </c:pt>
                <c:pt idx="58687">
                  <c:v>9.1122449999999997</c:v>
                </c:pt>
                <c:pt idx="58688">
                  <c:v>9.1165179999999992</c:v>
                </c:pt>
                <c:pt idx="58689">
                  <c:v>9.1162039999999998</c:v>
                </c:pt>
                <c:pt idx="58690">
                  <c:v>9.1124410000000005</c:v>
                </c:pt>
                <c:pt idx="58691">
                  <c:v>9.1166350000000005</c:v>
                </c:pt>
                <c:pt idx="58692">
                  <c:v>9.1201059999999998</c:v>
                </c:pt>
                <c:pt idx="58693">
                  <c:v>9.112107</c:v>
                </c:pt>
                <c:pt idx="58694">
                  <c:v>9.1119660000000007</c:v>
                </c:pt>
                <c:pt idx="58695">
                  <c:v>9.118271</c:v>
                </c:pt>
                <c:pt idx="58696">
                  <c:v>9.1074420000000007</c:v>
                </c:pt>
                <c:pt idx="58697">
                  <c:v>9.1030529999999992</c:v>
                </c:pt>
                <c:pt idx="58698">
                  <c:v>9.1121829999999999</c:v>
                </c:pt>
                <c:pt idx="58699">
                  <c:v>9.1129270000000009</c:v>
                </c:pt>
                <c:pt idx="58700">
                  <c:v>9.1146080000000005</c:v>
                </c:pt>
                <c:pt idx="58701">
                  <c:v>9.1266490000000005</c:v>
                </c:pt>
                <c:pt idx="58702">
                  <c:v>9.1273529999999994</c:v>
                </c:pt>
                <c:pt idx="58703">
                  <c:v>9.1166699999999992</c:v>
                </c:pt>
                <c:pt idx="58704">
                  <c:v>9.1185670000000005</c:v>
                </c:pt>
                <c:pt idx="58705">
                  <c:v>9.1193559999999998</c:v>
                </c:pt>
                <c:pt idx="58706">
                  <c:v>9.1101220000000005</c:v>
                </c:pt>
                <c:pt idx="58707">
                  <c:v>9.1131200000000003</c:v>
                </c:pt>
                <c:pt idx="58708">
                  <c:v>9.119275</c:v>
                </c:pt>
                <c:pt idx="58709">
                  <c:v>9.1131879999999992</c:v>
                </c:pt>
                <c:pt idx="58710">
                  <c:v>9.1112359999999999</c:v>
                </c:pt>
                <c:pt idx="58711">
                  <c:v>9.1216690000000007</c:v>
                </c:pt>
                <c:pt idx="58712">
                  <c:v>9.1237809999999993</c:v>
                </c:pt>
                <c:pt idx="58713">
                  <c:v>9.1196479999999998</c:v>
                </c:pt>
                <c:pt idx="58714">
                  <c:v>9.1255919999999993</c:v>
                </c:pt>
                <c:pt idx="58715">
                  <c:v>9.1198099999999993</c:v>
                </c:pt>
                <c:pt idx="58716">
                  <c:v>9.1074219999999997</c:v>
                </c:pt>
                <c:pt idx="58717">
                  <c:v>9.1118330000000007</c:v>
                </c:pt>
                <c:pt idx="58718">
                  <c:v>9.1155159999999995</c:v>
                </c:pt>
                <c:pt idx="58719">
                  <c:v>9.1106700000000007</c:v>
                </c:pt>
                <c:pt idx="58720">
                  <c:v>9.111262</c:v>
                </c:pt>
                <c:pt idx="58721">
                  <c:v>9.1197090000000003</c:v>
                </c:pt>
                <c:pt idx="58722">
                  <c:v>9.1220210000000002</c:v>
                </c:pt>
                <c:pt idx="58723">
                  <c:v>9.1208969999999994</c:v>
                </c:pt>
                <c:pt idx="58724">
                  <c:v>9.1229580000000006</c:v>
                </c:pt>
                <c:pt idx="58725">
                  <c:v>9.1183479999999992</c:v>
                </c:pt>
                <c:pt idx="58726">
                  <c:v>9.1167649999999991</c:v>
                </c:pt>
                <c:pt idx="58727">
                  <c:v>9.1217579999999998</c:v>
                </c:pt>
                <c:pt idx="58728">
                  <c:v>9.1205680000000005</c:v>
                </c:pt>
                <c:pt idx="58729">
                  <c:v>9.1193980000000003</c:v>
                </c:pt>
                <c:pt idx="58730">
                  <c:v>9.1219370000000009</c:v>
                </c:pt>
                <c:pt idx="58731">
                  <c:v>9.1235110000000006</c:v>
                </c:pt>
                <c:pt idx="58732">
                  <c:v>9.1214940000000002</c:v>
                </c:pt>
                <c:pt idx="58733">
                  <c:v>9.1219289999999997</c:v>
                </c:pt>
                <c:pt idx="58734">
                  <c:v>9.1257140000000003</c:v>
                </c:pt>
                <c:pt idx="58735">
                  <c:v>9.1239019999999993</c:v>
                </c:pt>
                <c:pt idx="58736">
                  <c:v>9.1217000000000006</c:v>
                </c:pt>
                <c:pt idx="58737">
                  <c:v>9.1223639999999993</c:v>
                </c:pt>
                <c:pt idx="58738">
                  <c:v>9.122776</c:v>
                </c:pt>
                <c:pt idx="58739">
                  <c:v>9.1225240000000003</c:v>
                </c:pt>
                <c:pt idx="58740">
                  <c:v>9.1230200000000004</c:v>
                </c:pt>
                <c:pt idx="58741">
                  <c:v>9.1239380000000008</c:v>
                </c:pt>
                <c:pt idx="58742">
                  <c:v>9.1190820000000006</c:v>
                </c:pt>
                <c:pt idx="58743">
                  <c:v>9.1189250000000008</c:v>
                </c:pt>
                <c:pt idx="58744">
                  <c:v>9.1241979999999998</c:v>
                </c:pt>
                <c:pt idx="58745">
                  <c:v>9.1173040000000007</c:v>
                </c:pt>
                <c:pt idx="58746">
                  <c:v>9.1136649999999992</c:v>
                </c:pt>
                <c:pt idx="58747">
                  <c:v>9.123875</c:v>
                </c:pt>
                <c:pt idx="58748">
                  <c:v>9.1259940000000004</c:v>
                </c:pt>
                <c:pt idx="58749">
                  <c:v>9.1186419999999995</c:v>
                </c:pt>
                <c:pt idx="58750">
                  <c:v>9.1237890000000004</c:v>
                </c:pt>
                <c:pt idx="58751">
                  <c:v>9.1302819999999993</c:v>
                </c:pt>
                <c:pt idx="58752">
                  <c:v>9.1225020000000008</c:v>
                </c:pt>
                <c:pt idx="58753">
                  <c:v>9.1218029999999999</c:v>
                </c:pt>
                <c:pt idx="58754">
                  <c:v>9.1255159999999993</c:v>
                </c:pt>
                <c:pt idx="58755">
                  <c:v>9.1214849999999998</c:v>
                </c:pt>
                <c:pt idx="58756">
                  <c:v>9.1252589999999998</c:v>
                </c:pt>
                <c:pt idx="58757">
                  <c:v>9.1323150000000002</c:v>
                </c:pt>
                <c:pt idx="58758">
                  <c:v>9.1275169999999992</c:v>
                </c:pt>
                <c:pt idx="58759">
                  <c:v>9.1186190000000007</c:v>
                </c:pt>
                <c:pt idx="58760">
                  <c:v>9.1222080000000005</c:v>
                </c:pt>
                <c:pt idx="58761">
                  <c:v>9.1290440000000004</c:v>
                </c:pt>
                <c:pt idx="58762">
                  <c:v>9.1242870000000007</c:v>
                </c:pt>
                <c:pt idx="58763">
                  <c:v>9.1262159999999994</c:v>
                </c:pt>
                <c:pt idx="58764">
                  <c:v>9.1305999999999994</c:v>
                </c:pt>
                <c:pt idx="58765">
                  <c:v>9.1238919999999997</c:v>
                </c:pt>
                <c:pt idx="58766">
                  <c:v>9.1240050000000004</c:v>
                </c:pt>
                <c:pt idx="58767">
                  <c:v>9.1305250000000004</c:v>
                </c:pt>
                <c:pt idx="58768">
                  <c:v>9.1290519999999997</c:v>
                </c:pt>
                <c:pt idx="58769">
                  <c:v>9.1252510000000004</c:v>
                </c:pt>
                <c:pt idx="58770">
                  <c:v>9.1279529999999998</c:v>
                </c:pt>
                <c:pt idx="58771">
                  <c:v>9.1252639999999996</c:v>
                </c:pt>
                <c:pt idx="58772">
                  <c:v>9.1201059999999998</c:v>
                </c:pt>
                <c:pt idx="58773">
                  <c:v>9.1289309999999997</c:v>
                </c:pt>
                <c:pt idx="58774">
                  <c:v>9.1332950000000004</c:v>
                </c:pt>
                <c:pt idx="58775">
                  <c:v>9.1280169999999998</c:v>
                </c:pt>
                <c:pt idx="58776">
                  <c:v>9.1288470000000004</c:v>
                </c:pt>
                <c:pt idx="58777">
                  <c:v>9.1287470000000006</c:v>
                </c:pt>
                <c:pt idx="58778">
                  <c:v>9.1252110000000002</c:v>
                </c:pt>
                <c:pt idx="58779">
                  <c:v>9.1274829999999998</c:v>
                </c:pt>
                <c:pt idx="58780">
                  <c:v>9.1338799999999996</c:v>
                </c:pt>
                <c:pt idx="58781">
                  <c:v>9.1283189999999994</c:v>
                </c:pt>
                <c:pt idx="58782">
                  <c:v>9.1239500000000007</c:v>
                </c:pt>
                <c:pt idx="58783">
                  <c:v>9.1288339999999994</c:v>
                </c:pt>
                <c:pt idx="58784">
                  <c:v>9.1242809999999999</c:v>
                </c:pt>
                <c:pt idx="58785">
                  <c:v>9.1193469999999994</c:v>
                </c:pt>
                <c:pt idx="58786">
                  <c:v>9.1302210000000006</c:v>
                </c:pt>
                <c:pt idx="58787">
                  <c:v>9.1411909999999992</c:v>
                </c:pt>
                <c:pt idx="58788">
                  <c:v>9.1337080000000004</c:v>
                </c:pt>
                <c:pt idx="58789">
                  <c:v>9.1282770000000006</c:v>
                </c:pt>
                <c:pt idx="58790">
                  <c:v>9.1376390000000001</c:v>
                </c:pt>
                <c:pt idx="58791">
                  <c:v>9.1396049999999995</c:v>
                </c:pt>
                <c:pt idx="58792">
                  <c:v>9.13354</c:v>
                </c:pt>
                <c:pt idx="58793">
                  <c:v>9.132949</c:v>
                </c:pt>
                <c:pt idx="58794">
                  <c:v>9.1337770000000003</c:v>
                </c:pt>
                <c:pt idx="58795">
                  <c:v>9.1312800000000003</c:v>
                </c:pt>
                <c:pt idx="58796">
                  <c:v>9.1302000000000003</c:v>
                </c:pt>
                <c:pt idx="58797">
                  <c:v>9.1342160000000003</c:v>
                </c:pt>
                <c:pt idx="58798">
                  <c:v>9.1348739999999999</c:v>
                </c:pt>
                <c:pt idx="58799">
                  <c:v>9.1344399999999997</c:v>
                </c:pt>
                <c:pt idx="58800">
                  <c:v>9.1379249999999992</c:v>
                </c:pt>
                <c:pt idx="58801">
                  <c:v>9.1349689999999999</c:v>
                </c:pt>
                <c:pt idx="58802">
                  <c:v>9.1333400000000005</c:v>
                </c:pt>
                <c:pt idx="58803">
                  <c:v>9.1355679999999992</c:v>
                </c:pt>
                <c:pt idx="58804">
                  <c:v>9.1318520000000003</c:v>
                </c:pt>
                <c:pt idx="58805">
                  <c:v>9.1298080000000006</c:v>
                </c:pt>
                <c:pt idx="58806">
                  <c:v>9.1349900000000002</c:v>
                </c:pt>
                <c:pt idx="58807">
                  <c:v>9.1342619999999997</c:v>
                </c:pt>
                <c:pt idx="58808">
                  <c:v>9.1270889999999998</c:v>
                </c:pt>
                <c:pt idx="58809">
                  <c:v>9.1307159999999996</c:v>
                </c:pt>
                <c:pt idx="58810">
                  <c:v>9.1358049999999995</c:v>
                </c:pt>
                <c:pt idx="58811">
                  <c:v>9.1293869999999995</c:v>
                </c:pt>
                <c:pt idx="58812">
                  <c:v>9.1318809999999999</c:v>
                </c:pt>
                <c:pt idx="58813">
                  <c:v>9.1379260000000002</c:v>
                </c:pt>
                <c:pt idx="58814">
                  <c:v>9.1339550000000003</c:v>
                </c:pt>
                <c:pt idx="58815">
                  <c:v>9.1308950000000006</c:v>
                </c:pt>
                <c:pt idx="58816">
                  <c:v>9.1332450000000005</c:v>
                </c:pt>
                <c:pt idx="58817">
                  <c:v>9.1331310000000006</c:v>
                </c:pt>
                <c:pt idx="58818">
                  <c:v>9.1309649999999998</c:v>
                </c:pt>
                <c:pt idx="58819">
                  <c:v>9.1382329999999996</c:v>
                </c:pt>
                <c:pt idx="58820">
                  <c:v>9.1398279999999996</c:v>
                </c:pt>
                <c:pt idx="58821">
                  <c:v>9.1322919999999996</c:v>
                </c:pt>
                <c:pt idx="58822">
                  <c:v>9.1348230000000008</c:v>
                </c:pt>
                <c:pt idx="58823">
                  <c:v>9.1363629999999993</c:v>
                </c:pt>
                <c:pt idx="58824">
                  <c:v>9.1290759999999995</c:v>
                </c:pt>
                <c:pt idx="58825">
                  <c:v>9.1249699999999994</c:v>
                </c:pt>
                <c:pt idx="58826">
                  <c:v>9.1323089999999993</c:v>
                </c:pt>
                <c:pt idx="58827">
                  <c:v>9.1357739999999996</c:v>
                </c:pt>
                <c:pt idx="58828">
                  <c:v>9.1296009999999992</c:v>
                </c:pt>
                <c:pt idx="58829">
                  <c:v>9.1349099999999996</c:v>
                </c:pt>
                <c:pt idx="58830">
                  <c:v>9.1417129999999993</c:v>
                </c:pt>
                <c:pt idx="58831">
                  <c:v>9.1364040000000006</c:v>
                </c:pt>
                <c:pt idx="58832">
                  <c:v>9.1377609999999994</c:v>
                </c:pt>
                <c:pt idx="58833">
                  <c:v>9.1447190000000003</c:v>
                </c:pt>
                <c:pt idx="58834">
                  <c:v>9.1421109999999999</c:v>
                </c:pt>
                <c:pt idx="58835">
                  <c:v>9.138007</c:v>
                </c:pt>
                <c:pt idx="58836">
                  <c:v>9.1437620000000006</c:v>
                </c:pt>
                <c:pt idx="58837">
                  <c:v>9.1405700000000003</c:v>
                </c:pt>
                <c:pt idx="58838">
                  <c:v>9.1353770000000001</c:v>
                </c:pt>
                <c:pt idx="58839">
                  <c:v>9.1441800000000004</c:v>
                </c:pt>
                <c:pt idx="58840">
                  <c:v>9.1430740000000004</c:v>
                </c:pt>
                <c:pt idx="58841">
                  <c:v>9.1352600000000006</c:v>
                </c:pt>
                <c:pt idx="58842">
                  <c:v>9.1371789999999997</c:v>
                </c:pt>
                <c:pt idx="58843">
                  <c:v>9.1409789999999997</c:v>
                </c:pt>
                <c:pt idx="58844">
                  <c:v>9.139132</c:v>
                </c:pt>
                <c:pt idx="58845">
                  <c:v>9.1341920000000005</c:v>
                </c:pt>
                <c:pt idx="58846">
                  <c:v>9.1392419999999994</c:v>
                </c:pt>
                <c:pt idx="58847">
                  <c:v>9.1476520000000008</c:v>
                </c:pt>
                <c:pt idx="58848">
                  <c:v>9.1451200000000004</c:v>
                </c:pt>
                <c:pt idx="58849">
                  <c:v>9.1398820000000001</c:v>
                </c:pt>
                <c:pt idx="58850">
                  <c:v>9.1387789999999995</c:v>
                </c:pt>
                <c:pt idx="58851">
                  <c:v>9.1356479999999998</c:v>
                </c:pt>
                <c:pt idx="58852">
                  <c:v>9.1363500000000002</c:v>
                </c:pt>
                <c:pt idx="58853">
                  <c:v>9.1412089999999999</c:v>
                </c:pt>
                <c:pt idx="58854">
                  <c:v>9.1370749999999994</c:v>
                </c:pt>
                <c:pt idx="58855">
                  <c:v>9.1350320000000007</c:v>
                </c:pt>
                <c:pt idx="58856">
                  <c:v>9.1464990000000004</c:v>
                </c:pt>
                <c:pt idx="58857">
                  <c:v>9.1456920000000004</c:v>
                </c:pt>
                <c:pt idx="58858">
                  <c:v>9.1381209999999999</c:v>
                </c:pt>
                <c:pt idx="58859">
                  <c:v>9.1454540000000009</c:v>
                </c:pt>
                <c:pt idx="58860">
                  <c:v>9.1488910000000008</c:v>
                </c:pt>
                <c:pt idx="58861">
                  <c:v>9.1419230000000002</c:v>
                </c:pt>
                <c:pt idx="58862">
                  <c:v>9.1412790000000008</c:v>
                </c:pt>
                <c:pt idx="58863">
                  <c:v>9.1446400000000008</c:v>
                </c:pt>
                <c:pt idx="58864">
                  <c:v>9.1374680000000001</c:v>
                </c:pt>
                <c:pt idx="58865">
                  <c:v>9.135961</c:v>
                </c:pt>
                <c:pt idx="58866">
                  <c:v>9.1441429999999997</c:v>
                </c:pt>
                <c:pt idx="58867">
                  <c:v>9.1391209999999994</c:v>
                </c:pt>
                <c:pt idx="58868">
                  <c:v>9.1363260000000004</c:v>
                </c:pt>
                <c:pt idx="58869">
                  <c:v>9.149108</c:v>
                </c:pt>
                <c:pt idx="58870">
                  <c:v>9.1498860000000004</c:v>
                </c:pt>
                <c:pt idx="58871">
                  <c:v>9.138045</c:v>
                </c:pt>
                <c:pt idx="58872">
                  <c:v>9.1431090000000008</c:v>
                </c:pt>
                <c:pt idx="58873">
                  <c:v>9.1513259999999992</c:v>
                </c:pt>
                <c:pt idx="58874">
                  <c:v>9.1413740000000008</c:v>
                </c:pt>
                <c:pt idx="58875">
                  <c:v>9.1397919999999999</c:v>
                </c:pt>
                <c:pt idx="58876">
                  <c:v>9.1481169999999992</c:v>
                </c:pt>
                <c:pt idx="58877">
                  <c:v>9.1429639999999992</c:v>
                </c:pt>
                <c:pt idx="58878">
                  <c:v>9.1425610000000006</c:v>
                </c:pt>
                <c:pt idx="58879">
                  <c:v>9.1501040000000007</c:v>
                </c:pt>
                <c:pt idx="58880">
                  <c:v>9.1450510000000005</c:v>
                </c:pt>
                <c:pt idx="58881">
                  <c:v>9.1427130000000005</c:v>
                </c:pt>
                <c:pt idx="58882">
                  <c:v>9.1555730000000004</c:v>
                </c:pt>
                <c:pt idx="58883">
                  <c:v>9.1542069999999995</c:v>
                </c:pt>
                <c:pt idx="58884">
                  <c:v>9.1401059999999994</c:v>
                </c:pt>
                <c:pt idx="58885">
                  <c:v>9.1443110000000001</c:v>
                </c:pt>
                <c:pt idx="58886">
                  <c:v>9.1499050000000004</c:v>
                </c:pt>
                <c:pt idx="58887">
                  <c:v>9.1406299999999998</c:v>
                </c:pt>
                <c:pt idx="58888">
                  <c:v>9.1381490000000003</c:v>
                </c:pt>
                <c:pt idx="58889">
                  <c:v>9.1463289999999997</c:v>
                </c:pt>
                <c:pt idx="58890">
                  <c:v>9.1479739999999996</c:v>
                </c:pt>
                <c:pt idx="58891">
                  <c:v>9.1459229999999998</c:v>
                </c:pt>
                <c:pt idx="58892">
                  <c:v>9.1504030000000007</c:v>
                </c:pt>
                <c:pt idx="58893">
                  <c:v>9.1491030000000002</c:v>
                </c:pt>
                <c:pt idx="58894">
                  <c:v>9.1424059999999994</c:v>
                </c:pt>
                <c:pt idx="58895">
                  <c:v>9.1470199999999995</c:v>
                </c:pt>
                <c:pt idx="58896">
                  <c:v>9.1525789999999994</c:v>
                </c:pt>
                <c:pt idx="58897">
                  <c:v>9.1482639999999993</c:v>
                </c:pt>
                <c:pt idx="58898">
                  <c:v>9.1457949999999997</c:v>
                </c:pt>
                <c:pt idx="58899">
                  <c:v>9.1525920000000003</c:v>
                </c:pt>
                <c:pt idx="58900">
                  <c:v>9.155856</c:v>
                </c:pt>
                <c:pt idx="58901">
                  <c:v>9.1496899999999997</c:v>
                </c:pt>
                <c:pt idx="58902">
                  <c:v>9.1500280000000007</c:v>
                </c:pt>
                <c:pt idx="58903">
                  <c:v>9.1509459999999994</c:v>
                </c:pt>
                <c:pt idx="58904">
                  <c:v>9.1449230000000004</c:v>
                </c:pt>
                <c:pt idx="58905">
                  <c:v>9.1488010000000006</c:v>
                </c:pt>
                <c:pt idx="58906">
                  <c:v>9.1551460000000002</c:v>
                </c:pt>
                <c:pt idx="58907">
                  <c:v>9.1469590000000007</c:v>
                </c:pt>
                <c:pt idx="58908">
                  <c:v>9.1430579999999999</c:v>
                </c:pt>
                <c:pt idx="58909">
                  <c:v>9.1542030000000008</c:v>
                </c:pt>
                <c:pt idx="58910">
                  <c:v>9.1561299999999992</c:v>
                </c:pt>
                <c:pt idx="58911">
                  <c:v>9.1479549999999996</c:v>
                </c:pt>
                <c:pt idx="58912">
                  <c:v>9.1481100000000009</c:v>
                </c:pt>
                <c:pt idx="58913">
                  <c:v>9.1502499999999998</c:v>
                </c:pt>
                <c:pt idx="58914">
                  <c:v>9.1476760000000006</c:v>
                </c:pt>
                <c:pt idx="58915">
                  <c:v>9.1453659999999992</c:v>
                </c:pt>
                <c:pt idx="58916">
                  <c:v>9.1479590000000002</c:v>
                </c:pt>
                <c:pt idx="58917">
                  <c:v>9.1513790000000004</c:v>
                </c:pt>
                <c:pt idx="58918">
                  <c:v>9.1494029999999995</c:v>
                </c:pt>
                <c:pt idx="58919">
                  <c:v>9.1515160000000009</c:v>
                </c:pt>
                <c:pt idx="58920">
                  <c:v>9.1545690000000004</c:v>
                </c:pt>
                <c:pt idx="58921">
                  <c:v>9.1537799999999994</c:v>
                </c:pt>
                <c:pt idx="58922">
                  <c:v>9.1586739999999995</c:v>
                </c:pt>
                <c:pt idx="58923">
                  <c:v>9.1606520000000007</c:v>
                </c:pt>
                <c:pt idx="58924">
                  <c:v>9.1548599999999993</c:v>
                </c:pt>
                <c:pt idx="58925">
                  <c:v>9.154439</c:v>
                </c:pt>
                <c:pt idx="58926">
                  <c:v>9.1594119999999997</c:v>
                </c:pt>
                <c:pt idx="58927">
                  <c:v>9.1534270000000006</c:v>
                </c:pt>
                <c:pt idx="58928">
                  <c:v>9.143777</c:v>
                </c:pt>
                <c:pt idx="58929">
                  <c:v>9.1489670000000007</c:v>
                </c:pt>
                <c:pt idx="58930">
                  <c:v>9.1521190000000008</c:v>
                </c:pt>
                <c:pt idx="58931">
                  <c:v>9.1491910000000001</c:v>
                </c:pt>
                <c:pt idx="58932">
                  <c:v>9.1585760000000001</c:v>
                </c:pt>
                <c:pt idx="58933">
                  <c:v>9.1636209999999991</c:v>
                </c:pt>
                <c:pt idx="58934">
                  <c:v>9.156561</c:v>
                </c:pt>
                <c:pt idx="58935">
                  <c:v>9.156148</c:v>
                </c:pt>
                <c:pt idx="58936">
                  <c:v>9.1599909999999998</c:v>
                </c:pt>
                <c:pt idx="58937">
                  <c:v>9.1520569999999992</c:v>
                </c:pt>
                <c:pt idx="58938">
                  <c:v>9.1492380000000004</c:v>
                </c:pt>
                <c:pt idx="58939">
                  <c:v>9.1601099999999995</c:v>
                </c:pt>
                <c:pt idx="58940">
                  <c:v>9.1583059999999996</c:v>
                </c:pt>
                <c:pt idx="58941">
                  <c:v>9.1512670000000007</c:v>
                </c:pt>
                <c:pt idx="58942">
                  <c:v>9.1561730000000008</c:v>
                </c:pt>
                <c:pt idx="58943">
                  <c:v>9.1591269999999998</c:v>
                </c:pt>
                <c:pt idx="58944">
                  <c:v>9.1564309999999995</c:v>
                </c:pt>
                <c:pt idx="58945">
                  <c:v>9.1589399999999994</c:v>
                </c:pt>
                <c:pt idx="58946">
                  <c:v>9.1607009999999995</c:v>
                </c:pt>
                <c:pt idx="58947">
                  <c:v>9.1527209999999997</c:v>
                </c:pt>
                <c:pt idx="58948">
                  <c:v>9.153079</c:v>
                </c:pt>
                <c:pt idx="58949">
                  <c:v>9.1610800000000001</c:v>
                </c:pt>
                <c:pt idx="58950">
                  <c:v>9.154674</c:v>
                </c:pt>
                <c:pt idx="58951">
                  <c:v>9.1486049999999999</c:v>
                </c:pt>
                <c:pt idx="58952">
                  <c:v>9.1539959999999994</c:v>
                </c:pt>
                <c:pt idx="58953">
                  <c:v>9.1552889999999998</c:v>
                </c:pt>
                <c:pt idx="58954">
                  <c:v>9.1521419999999996</c:v>
                </c:pt>
                <c:pt idx="58955">
                  <c:v>9.1560930000000003</c:v>
                </c:pt>
                <c:pt idx="58956">
                  <c:v>9.1622679999999992</c:v>
                </c:pt>
                <c:pt idx="58957">
                  <c:v>9.1585210000000004</c:v>
                </c:pt>
                <c:pt idx="58958">
                  <c:v>9.1584369999999993</c:v>
                </c:pt>
                <c:pt idx="58959">
                  <c:v>9.1641829999999995</c:v>
                </c:pt>
                <c:pt idx="58960">
                  <c:v>9.1622810000000001</c:v>
                </c:pt>
                <c:pt idx="58961">
                  <c:v>9.1577599999999997</c:v>
                </c:pt>
                <c:pt idx="58962">
                  <c:v>9.1601049999999997</c:v>
                </c:pt>
                <c:pt idx="58963">
                  <c:v>9.1617449999999998</c:v>
                </c:pt>
                <c:pt idx="58964">
                  <c:v>9.1556149999999992</c:v>
                </c:pt>
                <c:pt idx="58965">
                  <c:v>9.1594379999999997</c:v>
                </c:pt>
                <c:pt idx="58966">
                  <c:v>9.1645500000000002</c:v>
                </c:pt>
                <c:pt idx="58967">
                  <c:v>9.1538570000000004</c:v>
                </c:pt>
                <c:pt idx="58968">
                  <c:v>9.1557150000000007</c:v>
                </c:pt>
                <c:pt idx="58969">
                  <c:v>9.1654789999999995</c:v>
                </c:pt>
                <c:pt idx="58970">
                  <c:v>9.1588980000000006</c:v>
                </c:pt>
                <c:pt idx="58971">
                  <c:v>9.1565089999999998</c:v>
                </c:pt>
                <c:pt idx="58972">
                  <c:v>9.1657820000000001</c:v>
                </c:pt>
                <c:pt idx="58973">
                  <c:v>9.1625160000000001</c:v>
                </c:pt>
                <c:pt idx="58974">
                  <c:v>9.150055</c:v>
                </c:pt>
                <c:pt idx="58975">
                  <c:v>9.1580560000000002</c:v>
                </c:pt>
                <c:pt idx="58976">
                  <c:v>9.1675679999999993</c:v>
                </c:pt>
                <c:pt idx="58977">
                  <c:v>9.1542809999999992</c:v>
                </c:pt>
                <c:pt idx="58978">
                  <c:v>9.1531950000000002</c:v>
                </c:pt>
                <c:pt idx="58979">
                  <c:v>9.1676110000000008</c:v>
                </c:pt>
                <c:pt idx="58980">
                  <c:v>9.1671870000000002</c:v>
                </c:pt>
                <c:pt idx="58981">
                  <c:v>9.1632540000000002</c:v>
                </c:pt>
                <c:pt idx="58982">
                  <c:v>9.1714230000000008</c:v>
                </c:pt>
                <c:pt idx="58983">
                  <c:v>9.1684800000000006</c:v>
                </c:pt>
                <c:pt idx="58984">
                  <c:v>9.1549410000000009</c:v>
                </c:pt>
                <c:pt idx="58985">
                  <c:v>9.1599059999999994</c:v>
                </c:pt>
                <c:pt idx="58986">
                  <c:v>9.1675959999999996</c:v>
                </c:pt>
                <c:pt idx="58987">
                  <c:v>9.1618929999999992</c:v>
                </c:pt>
                <c:pt idx="58988">
                  <c:v>9.1591269999999998</c:v>
                </c:pt>
                <c:pt idx="58989">
                  <c:v>9.1610700000000005</c:v>
                </c:pt>
                <c:pt idx="58990">
                  <c:v>9.1615570000000002</c:v>
                </c:pt>
                <c:pt idx="58991">
                  <c:v>9.1622869999999992</c:v>
                </c:pt>
                <c:pt idx="58992">
                  <c:v>9.1661110000000008</c:v>
                </c:pt>
                <c:pt idx="58993">
                  <c:v>9.1651690000000006</c:v>
                </c:pt>
                <c:pt idx="58994">
                  <c:v>9.1584599999999998</c:v>
                </c:pt>
                <c:pt idx="58995">
                  <c:v>9.165692</c:v>
                </c:pt>
                <c:pt idx="58996">
                  <c:v>9.1738780000000002</c:v>
                </c:pt>
                <c:pt idx="58997">
                  <c:v>9.1660819999999994</c:v>
                </c:pt>
                <c:pt idx="58998">
                  <c:v>9.1605469999999993</c:v>
                </c:pt>
                <c:pt idx="58999">
                  <c:v>9.1661180000000009</c:v>
                </c:pt>
                <c:pt idx="59000">
                  <c:v>9.1663540000000001</c:v>
                </c:pt>
                <c:pt idx="59001">
                  <c:v>9.1560640000000006</c:v>
                </c:pt>
                <c:pt idx="59002">
                  <c:v>9.1595180000000003</c:v>
                </c:pt>
                <c:pt idx="59003">
                  <c:v>9.1695019999999996</c:v>
                </c:pt>
                <c:pt idx="59004">
                  <c:v>9.1649919999999998</c:v>
                </c:pt>
                <c:pt idx="59005">
                  <c:v>9.1658380000000008</c:v>
                </c:pt>
                <c:pt idx="59006">
                  <c:v>9.1743159999999992</c:v>
                </c:pt>
                <c:pt idx="59007">
                  <c:v>9.1704460000000001</c:v>
                </c:pt>
                <c:pt idx="59008">
                  <c:v>9.1627279999999995</c:v>
                </c:pt>
                <c:pt idx="59009">
                  <c:v>9.1686879999999995</c:v>
                </c:pt>
                <c:pt idx="59010">
                  <c:v>9.1713050000000003</c:v>
                </c:pt>
                <c:pt idx="59011">
                  <c:v>9.1622260000000004</c:v>
                </c:pt>
                <c:pt idx="59012">
                  <c:v>9.1648420000000002</c:v>
                </c:pt>
                <c:pt idx="59013">
                  <c:v>9.1693350000000002</c:v>
                </c:pt>
                <c:pt idx="59014">
                  <c:v>9.1629749999999994</c:v>
                </c:pt>
                <c:pt idx="59015">
                  <c:v>9.1659570000000006</c:v>
                </c:pt>
                <c:pt idx="59016">
                  <c:v>9.1744620000000001</c:v>
                </c:pt>
                <c:pt idx="59017">
                  <c:v>9.1668880000000001</c:v>
                </c:pt>
                <c:pt idx="59018">
                  <c:v>9.1576009999999997</c:v>
                </c:pt>
                <c:pt idx="59019">
                  <c:v>9.1681810000000006</c:v>
                </c:pt>
                <c:pt idx="59020">
                  <c:v>9.1738049999999998</c:v>
                </c:pt>
                <c:pt idx="59021">
                  <c:v>9.1659860000000002</c:v>
                </c:pt>
                <c:pt idx="59022">
                  <c:v>9.170147</c:v>
                </c:pt>
                <c:pt idx="59023">
                  <c:v>9.1741189999999992</c:v>
                </c:pt>
                <c:pt idx="59024">
                  <c:v>9.1694209999999998</c:v>
                </c:pt>
                <c:pt idx="59025">
                  <c:v>9.1701429999999995</c:v>
                </c:pt>
                <c:pt idx="59026">
                  <c:v>9.1738389999999992</c:v>
                </c:pt>
                <c:pt idx="59027">
                  <c:v>9.1723479999999995</c:v>
                </c:pt>
                <c:pt idx="59028">
                  <c:v>9.168234</c:v>
                </c:pt>
                <c:pt idx="59029">
                  <c:v>9.1717840000000006</c:v>
                </c:pt>
                <c:pt idx="59030">
                  <c:v>9.1749690000000008</c:v>
                </c:pt>
                <c:pt idx="59031">
                  <c:v>9.1745859999999997</c:v>
                </c:pt>
                <c:pt idx="59032">
                  <c:v>9.1751769999999997</c:v>
                </c:pt>
                <c:pt idx="59033">
                  <c:v>9.1696010000000001</c:v>
                </c:pt>
                <c:pt idx="59034">
                  <c:v>9.1654579999999992</c:v>
                </c:pt>
                <c:pt idx="59035">
                  <c:v>9.1700470000000003</c:v>
                </c:pt>
                <c:pt idx="59036">
                  <c:v>9.1744050000000001</c:v>
                </c:pt>
                <c:pt idx="59037">
                  <c:v>9.1698090000000008</c:v>
                </c:pt>
                <c:pt idx="59038">
                  <c:v>9.1674120000000006</c:v>
                </c:pt>
                <c:pt idx="59039">
                  <c:v>9.1742249999999999</c:v>
                </c:pt>
                <c:pt idx="59040">
                  <c:v>9.1701580000000007</c:v>
                </c:pt>
                <c:pt idx="59041">
                  <c:v>9.1635670000000005</c:v>
                </c:pt>
                <c:pt idx="59042">
                  <c:v>9.1716680000000004</c:v>
                </c:pt>
                <c:pt idx="59043">
                  <c:v>9.1791199999999993</c:v>
                </c:pt>
                <c:pt idx="59044">
                  <c:v>9.177467</c:v>
                </c:pt>
                <c:pt idx="59045">
                  <c:v>9.1780050000000006</c:v>
                </c:pt>
                <c:pt idx="59046">
                  <c:v>9.1809469999999997</c:v>
                </c:pt>
                <c:pt idx="59047">
                  <c:v>9.174804</c:v>
                </c:pt>
                <c:pt idx="59048">
                  <c:v>9.1704340000000002</c:v>
                </c:pt>
                <c:pt idx="59049">
                  <c:v>9.1740250000000003</c:v>
                </c:pt>
                <c:pt idx="59050">
                  <c:v>9.1705509999999997</c:v>
                </c:pt>
                <c:pt idx="59051">
                  <c:v>9.1666699999999999</c:v>
                </c:pt>
                <c:pt idx="59052">
                  <c:v>9.169454</c:v>
                </c:pt>
                <c:pt idx="59053">
                  <c:v>9.1736409999999999</c:v>
                </c:pt>
                <c:pt idx="59054">
                  <c:v>9.1779030000000006</c:v>
                </c:pt>
                <c:pt idx="59055">
                  <c:v>9.1793639999999996</c:v>
                </c:pt>
                <c:pt idx="59056">
                  <c:v>9.1771709999999995</c:v>
                </c:pt>
                <c:pt idx="59057">
                  <c:v>9.1719840000000001</c:v>
                </c:pt>
                <c:pt idx="59058">
                  <c:v>9.1726899999999993</c:v>
                </c:pt>
                <c:pt idx="59059">
                  <c:v>9.1769510000000007</c:v>
                </c:pt>
                <c:pt idx="59060">
                  <c:v>9.1696559999999998</c:v>
                </c:pt>
                <c:pt idx="59061">
                  <c:v>9.1619700000000002</c:v>
                </c:pt>
                <c:pt idx="59062">
                  <c:v>9.1698749999999993</c:v>
                </c:pt>
                <c:pt idx="59063">
                  <c:v>9.1812400000000007</c:v>
                </c:pt>
                <c:pt idx="59064">
                  <c:v>9.1806429999999999</c:v>
                </c:pt>
                <c:pt idx="59065">
                  <c:v>9.1780609999999996</c:v>
                </c:pt>
                <c:pt idx="59066">
                  <c:v>9.1809930000000008</c:v>
                </c:pt>
                <c:pt idx="59067">
                  <c:v>9.1782319999999995</c:v>
                </c:pt>
                <c:pt idx="59068">
                  <c:v>9.1778999999999993</c:v>
                </c:pt>
                <c:pt idx="59069">
                  <c:v>9.1842609999999993</c:v>
                </c:pt>
                <c:pt idx="59070">
                  <c:v>9.1782450000000004</c:v>
                </c:pt>
                <c:pt idx="59071">
                  <c:v>9.1695890000000002</c:v>
                </c:pt>
                <c:pt idx="59072">
                  <c:v>9.1790199999999995</c:v>
                </c:pt>
                <c:pt idx="59073">
                  <c:v>9.1873740000000002</c:v>
                </c:pt>
                <c:pt idx="59074">
                  <c:v>9.1790529999999997</c:v>
                </c:pt>
                <c:pt idx="59075">
                  <c:v>9.1760090000000005</c:v>
                </c:pt>
                <c:pt idx="59076">
                  <c:v>9.1796959999999999</c:v>
                </c:pt>
                <c:pt idx="59077">
                  <c:v>9.1771619999999992</c:v>
                </c:pt>
                <c:pt idx="59078">
                  <c:v>9.1778949999999995</c:v>
                </c:pt>
                <c:pt idx="59079">
                  <c:v>9.1790819999999993</c:v>
                </c:pt>
                <c:pt idx="59080">
                  <c:v>9.1789260000000006</c:v>
                </c:pt>
                <c:pt idx="59081">
                  <c:v>9.1815160000000002</c:v>
                </c:pt>
                <c:pt idx="59082">
                  <c:v>9.1834410000000002</c:v>
                </c:pt>
                <c:pt idx="59083">
                  <c:v>9.1827179999999995</c:v>
                </c:pt>
                <c:pt idx="59084">
                  <c:v>9.1757819999999999</c:v>
                </c:pt>
                <c:pt idx="59085">
                  <c:v>9.1764749999999999</c:v>
                </c:pt>
                <c:pt idx="59086">
                  <c:v>9.182385</c:v>
                </c:pt>
                <c:pt idx="59087">
                  <c:v>9.1739370000000005</c:v>
                </c:pt>
                <c:pt idx="59088">
                  <c:v>9.1728400000000008</c:v>
                </c:pt>
                <c:pt idx="59089">
                  <c:v>9.1834919999999993</c:v>
                </c:pt>
                <c:pt idx="59090">
                  <c:v>9.1782749999999993</c:v>
                </c:pt>
                <c:pt idx="59091">
                  <c:v>9.170102</c:v>
                </c:pt>
                <c:pt idx="59092">
                  <c:v>9.1826589999999992</c:v>
                </c:pt>
                <c:pt idx="59093">
                  <c:v>9.1919760000000004</c:v>
                </c:pt>
                <c:pt idx="59094">
                  <c:v>9.1816879999999994</c:v>
                </c:pt>
                <c:pt idx="59095">
                  <c:v>9.1803699999999999</c:v>
                </c:pt>
                <c:pt idx="59096">
                  <c:v>9.1845309999999998</c:v>
                </c:pt>
                <c:pt idx="59097">
                  <c:v>9.1782059999999994</c:v>
                </c:pt>
                <c:pt idx="59098">
                  <c:v>9.1768400000000003</c:v>
                </c:pt>
                <c:pt idx="59099">
                  <c:v>9.1813099999999999</c:v>
                </c:pt>
                <c:pt idx="59100">
                  <c:v>9.1779150000000005</c:v>
                </c:pt>
                <c:pt idx="59101">
                  <c:v>9.1723370000000006</c:v>
                </c:pt>
                <c:pt idx="59102">
                  <c:v>9.1791940000000007</c:v>
                </c:pt>
                <c:pt idx="59103">
                  <c:v>9.1863630000000001</c:v>
                </c:pt>
                <c:pt idx="59104">
                  <c:v>9.181851</c:v>
                </c:pt>
                <c:pt idx="59105">
                  <c:v>9.1834159999999994</c:v>
                </c:pt>
                <c:pt idx="59106">
                  <c:v>9.1869409999999991</c:v>
                </c:pt>
                <c:pt idx="59107">
                  <c:v>9.1831630000000004</c:v>
                </c:pt>
                <c:pt idx="59108">
                  <c:v>9.1855770000000003</c:v>
                </c:pt>
                <c:pt idx="59109">
                  <c:v>9.1916609999999999</c:v>
                </c:pt>
                <c:pt idx="59110">
                  <c:v>9.1851479999999999</c:v>
                </c:pt>
                <c:pt idx="59111">
                  <c:v>9.1791099999999997</c:v>
                </c:pt>
                <c:pt idx="59112">
                  <c:v>9.189038</c:v>
                </c:pt>
                <c:pt idx="59113">
                  <c:v>9.1902819999999998</c:v>
                </c:pt>
                <c:pt idx="59114">
                  <c:v>9.1818030000000004</c:v>
                </c:pt>
                <c:pt idx="59115">
                  <c:v>9.1885969999999997</c:v>
                </c:pt>
                <c:pt idx="59116">
                  <c:v>9.1947510000000001</c:v>
                </c:pt>
                <c:pt idx="59117">
                  <c:v>9.1859129999999993</c:v>
                </c:pt>
                <c:pt idx="59118">
                  <c:v>9.181915</c:v>
                </c:pt>
                <c:pt idx="59119">
                  <c:v>9.1891130000000008</c:v>
                </c:pt>
                <c:pt idx="59120">
                  <c:v>9.1899409999999992</c:v>
                </c:pt>
                <c:pt idx="59121">
                  <c:v>9.1867990000000006</c:v>
                </c:pt>
                <c:pt idx="59122">
                  <c:v>9.1863320000000002</c:v>
                </c:pt>
                <c:pt idx="59123">
                  <c:v>9.1820000000000004</c:v>
                </c:pt>
                <c:pt idx="59124">
                  <c:v>9.1818720000000003</c:v>
                </c:pt>
                <c:pt idx="59125">
                  <c:v>9.1842159999999993</c:v>
                </c:pt>
                <c:pt idx="59126">
                  <c:v>9.1831420000000001</c:v>
                </c:pt>
                <c:pt idx="59127">
                  <c:v>9.1846209999999999</c:v>
                </c:pt>
                <c:pt idx="59128">
                  <c:v>9.1848679999999998</c:v>
                </c:pt>
                <c:pt idx="59129">
                  <c:v>9.1895179999999996</c:v>
                </c:pt>
                <c:pt idx="59130">
                  <c:v>9.1907270000000008</c:v>
                </c:pt>
                <c:pt idx="59131">
                  <c:v>9.1846960000000006</c:v>
                </c:pt>
                <c:pt idx="59132">
                  <c:v>9.1881540000000008</c:v>
                </c:pt>
                <c:pt idx="59133">
                  <c:v>9.1883029999999994</c:v>
                </c:pt>
                <c:pt idx="59134">
                  <c:v>9.1819649999999999</c:v>
                </c:pt>
                <c:pt idx="59135">
                  <c:v>9.1865299999999994</c:v>
                </c:pt>
                <c:pt idx="59136">
                  <c:v>9.1926059999999996</c:v>
                </c:pt>
                <c:pt idx="59137">
                  <c:v>9.1897889999999993</c:v>
                </c:pt>
                <c:pt idx="59138">
                  <c:v>9.1872199999999999</c:v>
                </c:pt>
                <c:pt idx="59139">
                  <c:v>9.1886480000000006</c:v>
                </c:pt>
                <c:pt idx="59140">
                  <c:v>9.1847829999999995</c:v>
                </c:pt>
                <c:pt idx="59141">
                  <c:v>9.1832100000000008</c:v>
                </c:pt>
                <c:pt idx="59142">
                  <c:v>9.1878530000000005</c:v>
                </c:pt>
                <c:pt idx="59143">
                  <c:v>9.1849950000000007</c:v>
                </c:pt>
                <c:pt idx="59144">
                  <c:v>9.1830689999999997</c:v>
                </c:pt>
                <c:pt idx="59145">
                  <c:v>9.1898990000000005</c:v>
                </c:pt>
                <c:pt idx="59146">
                  <c:v>9.1916049999999991</c:v>
                </c:pt>
                <c:pt idx="59147">
                  <c:v>9.1846189999999996</c:v>
                </c:pt>
                <c:pt idx="59148">
                  <c:v>9.1877680000000002</c:v>
                </c:pt>
                <c:pt idx="59149">
                  <c:v>9.1947759999999992</c:v>
                </c:pt>
                <c:pt idx="59150">
                  <c:v>9.1882260000000002</c:v>
                </c:pt>
                <c:pt idx="59151">
                  <c:v>9.1888260000000006</c:v>
                </c:pt>
                <c:pt idx="59152">
                  <c:v>9.1971959999999999</c:v>
                </c:pt>
                <c:pt idx="59153">
                  <c:v>9.1945890000000006</c:v>
                </c:pt>
                <c:pt idx="59154">
                  <c:v>9.1918140000000008</c:v>
                </c:pt>
                <c:pt idx="59155">
                  <c:v>9.1996020000000005</c:v>
                </c:pt>
                <c:pt idx="59156">
                  <c:v>9.202655</c:v>
                </c:pt>
                <c:pt idx="59157">
                  <c:v>9.1911310000000004</c:v>
                </c:pt>
                <c:pt idx="59158">
                  <c:v>9.1873620000000003</c:v>
                </c:pt>
                <c:pt idx="59159">
                  <c:v>9.1929110000000005</c:v>
                </c:pt>
                <c:pt idx="59160">
                  <c:v>9.1882870000000008</c:v>
                </c:pt>
                <c:pt idx="59161">
                  <c:v>9.1873079999999998</c:v>
                </c:pt>
                <c:pt idx="59162">
                  <c:v>9.1949860000000001</c:v>
                </c:pt>
                <c:pt idx="59163">
                  <c:v>9.1967300000000005</c:v>
                </c:pt>
                <c:pt idx="59164">
                  <c:v>9.1931609999999999</c:v>
                </c:pt>
                <c:pt idx="59165">
                  <c:v>9.1923949999999994</c:v>
                </c:pt>
                <c:pt idx="59166">
                  <c:v>9.1935640000000003</c:v>
                </c:pt>
                <c:pt idx="59167">
                  <c:v>9.1913210000000003</c:v>
                </c:pt>
                <c:pt idx="59168">
                  <c:v>9.1921470000000003</c:v>
                </c:pt>
                <c:pt idx="59169">
                  <c:v>9.1960239999999995</c:v>
                </c:pt>
                <c:pt idx="59170">
                  <c:v>9.1922460000000008</c:v>
                </c:pt>
                <c:pt idx="59171">
                  <c:v>9.1864450000000009</c:v>
                </c:pt>
                <c:pt idx="59172">
                  <c:v>9.1869040000000002</c:v>
                </c:pt>
                <c:pt idx="59173">
                  <c:v>9.1923150000000007</c:v>
                </c:pt>
                <c:pt idx="59174">
                  <c:v>9.195392</c:v>
                </c:pt>
                <c:pt idx="59175">
                  <c:v>9.1960429999999995</c:v>
                </c:pt>
                <c:pt idx="59176">
                  <c:v>9.1984659999999998</c:v>
                </c:pt>
                <c:pt idx="59177">
                  <c:v>9.1982789999999994</c:v>
                </c:pt>
                <c:pt idx="59178">
                  <c:v>9.1995059999999995</c:v>
                </c:pt>
                <c:pt idx="59179">
                  <c:v>9.202083</c:v>
                </c:pt>
                <c:pt idx="59180">
                  <c:v>9.1949280000000009</c:v>
                </c:pt>
                <c:pt idx="59181">
                  <c:v>9.1880729999999993</c:v>
                </c:pt>
                <c:pt idx="59182">
                  <c:v>9.194369</c:v>
                </c:pt>
                <c:pt idx="59183">
                  <c:v>9.1969220000000007</c:v>
                </c:pt>
                <c:pt idx="59184">
                  <c:v>9.1877279999999999</c:v>
                </c:pt>
                <c:pt idx="59185">
                  <c:v>9.1910080000000001</c:v>
                </c:pt>
                <c:pt idx="59186">
                  <c:v>9.1978620000000006</c:v>
                </c:pt>
                <c:pt idx="59187">
                  <c:v>9.1918439999999997</c:v>
                </c:pt>
                <c:pt idx="59188">
                  <c:v>9.1967990000000004</c:v>
                </c:pt>
                <c:pt idx="59189">
                  <c:v>9.2042389999999994</c:v>
                </c:pt>
                <c:pt idx="59190">
                  <c:v>9.1976420000000001</c:v>
                </c:pt>
                <c:pt idx="59191">
                  <c:v>9.1939639999999994</c:v>
                </c:pt>
                <c:pt idx="59192">
                  <c:v>9.2003400000000006</c:v>
                </c:pt>
                <c:pt idx="59193">
                  <c:v>9.2053650000000005</c:v>
                </c:pt>
                <c:pt idx="59194">
                  <c:v>9.2015089999999997</c:v>
                </c:pt>
                <c:pt idx="59195">
                  <c:v>9.2006750000000004</c:v>
                </c:pt>
                <c:pt idx="59196">
                  <c:v>9.2013909999999992</c:v>
                </c:pt>
                <c:pt idx="59197">
                  <c:v>9.1960639999999998</c:v>
                </c:pt>
                <c:pt idx="59198">
                  <c:v>9.195271</c:v>
                </c:pt>
                <c:pt idx="59199">
                  <c:v>9.1995970000000007</c:v>
                </c:pt>
                <c:pt idx="59200">
                  <c:v>9.1973939999999992</c:v>
                </c:pt>
                <c:pt idx="59201">
                  <c:v>9.1899809999999995</c:v>
                </c:pt>
                <c:pt idx="59202">
                  <c:v>9.1941640000000007</c:v>
                </c:pt>
                <c:pt idx="59203">
                  <c:v>9.2014639999999996</c:v>
                </c:pt>
                <c:pt idx="59204">
                  <c:v>9.197044</c:v>
                </c:pt>
                <c:pt idx="59205">
                  <c:v>9.1990219999999994</c:v>
                </c:pt>
                <c:pt idx="59206">
                  <c:v>9.2033989999999992</c:v>
                </c:pt>
                <c:pt idx="59207">
                  <c:v>9.1964020000000009</c:v>
                </c:pt>
                <c:pt idx="59208">
                  <c:v>9.1942640000000004</c:v>
                </c:pt>
                <c:pt idx="59209">
                  <c:v>9.2040419999999994</c:v>
                </c:pt>
                <c:pt idx="59210">
                  <c:v>9.2075250000000004</c:v>
                </c:pt>
                <c:pt idx="59211">
                  <c:v>9.1963980000000003</c:v>
                </c:pt>
                <c:pt idx="59212">
                  <c:v>9.196593</c:v>
                </c:pt>
                <c:pt idx="59213">
                  <c:v>9.2063539999999993</c:v>
                </c:pt>
                <c:pt idx="59214">
                  <c:v>9.2027330000000003</c:v>
                </c:pt>
                <c:pt idx="59215">
                  <c:v>9.2016880000000008</c:v>
                </c:pt>
                <c:pt idx="59216">
                  <c:v>9.2087050000000001</c:v>
                </c:pt>
                <c:pt idx="59217">
                  <c:v>9.2055699999999998</c:v>
                </c:pt>
                <c:pt idx="59218">
                  <c:v>9.2009150000000002</c:v>
                </c:pt>
                <c:pt idx="59219">
                  <c:v>9.2032220000000002</c:v>
                </c:pt>
                <c:pt idx="59220">
                  <c:v>9.2004470000000005</c:v>
                </c:pt>
                <c:pt idx="59221">
                  <c:v>9.1968440000000005</c:v>
                </c:pt>
                <c:pt idx="59222">
                  <c:v>9.2027800000000006</c:v>
                </c:pt>
                <c:pt idx="59223">
                  <c:v>9.2011780000000005</c:v>
                </c:pt>
                <c:pt idx="59224">
                  <c:v>9.1964050000000004</c:v>
                </c:pt>
                <c:pt idx="59225">
                  <c:v>9.2030379999999994</c:v>
                </c:pt>
                <c:pt idx="59226">
                  <c:v>9.2057359999999999</c:v>
                </c:pt>
                <c:pt idx="59227">
                  <c:v>9.2004490000000008</c:v>
                </c:pt>
                <c:pt idx="59228">
                  <c:v>9.2008609999999997</c:v>
                </c:pt>
                <c:pt idx="59229">
                  <c:v>9.2091980000000007</c:v>
                </c:pt>
                <c:pt idx="59230">
                  <c:v>9.2080099999999998</c:v>
                </c:pt>
                <c:pt idx="59231">
                  <c:v>9.2019559999999991</c:v>
                </c:pt>
                <c:pt idx="59232">
                  <c:v>9.2050070000000002</c:v>
                </c:pt>
                <c:pt idx="59233">
                  <c:v>9.2050099999999997</c:v>
                </c:pt>
                <c:pt idx="59234">
                  <c:v>9.2027009999999994</c:v>
                </c:pt>
                <c:pt idx="59235">
                  <c:v>9.2048860000000001</c:v>
                </c:pt>
                <c:pt idx="59236">
                  <c:v>9.2080330000000004</c:v>
                </c:pt>
                <c:pt idx="59237">
                  <c:v>9.2051590000000001</c:v>
                </c:pt>
                <c:pt idx="59238">
                  <c:v>9.2015429999999991</c:v>
                </c:pt>
                <c:pt idx="59239">
                  <c:v>9.2087970000000006</c:v>
                </c:pt>
                <c:pt idx="59240">
                  <c:v>9.2106510000000004</c:v>
                </c:pt>
                <c:pt idx="59241">
                  <c:v>9.2052040000000002</c:v>
                </c:pt>
                <c:pt idx="59242">
                  <c:v>9.2054329999999993</c:v>
                </c:pt>
                <c:pt idx="59243">
                  <c:v>9.2041310000000003</c:v>
                </c:pt>
                <c:pt idx="59244">
                  <c:v>9.2015119999999992</c:v>
                </c:pt>
                <c:pt idx="59245">
                  <c:v>9.2023209999999995</c:v>
                </c:pt>
                <c:pt idx="59246">
                  <c:v>9.2047550000000005</c:v>
                </c:pt>
                <c:pt idx="59247">
                  <c:v>9.2029789999999991</c:v>
                </c:pt>
                <c:pt idx="59248">
                  <c:v>9.2023849999999996</c:v>
                </c:pt>
                <c:pt idx="59249">
                  <c:v>9.2087529999999997</c:v>
                </c:pt>
                <c:pt idx="59250">
                  <c:v>9.2083600000000008</c:v>
                </c:pt>
                <c:pt idx="59251">
                  <c:v>9.2057789999999997</c:v>
                </c:pt>
                <c:pt idx="59252">
                  <c:v>9.2109819999999996</c:v>
                </c:pt>
                <c:pt idx="59253">
                  <c:v>9.2135379999999998</c:v>
                </c:pt>
                <c:pt idx="59254">
                  <c:v>9.2081920000000004</c:v>
                </c:pt>
                <c:pt idx="59255">
                  <c:v>9.2011920000000007</c:v>
                </c:pt>
                <c:pt idx="59256">
                  <c:v>9.2019699999999993</c:v>
                </c:pt>
                <c:pt idx="59257">
                  <c:v>9.2041389999999996</c:v>
                </c:pt>
                <c:pt idx="59258">
                  <c:v>9.2065739999999998</c:v>
                </c:pt>
                <c:pt idx="59259">
                  <c:v>9.2133719999999997</c:v>
                </c:pt>
                <c:pt idx="59260">
                  <c:v>9.2094249999999995</c:v>
                </c:pt>
                <c:pt idx="59261">
                  <c:v>9.2064570000000003</c:v>
                </c:pt>
                <c:pt idx="59262">
                  <c:v>9.2152670000000008</c:v>
                </c:pt>
                <c:pt idx="59263">
                  <c:v>9.2145270000000004</c:v>
                </c:pt>
                <c:pt idx="59264">
                  <c:v>9.2052680000000002</c:v>
                </c:pt>
                <c:pt idx="59265">
                  <c:v>9.2090540000000001</c:v>
                </c:pt>
                <c:pt idx="59266">
                  <c:v>9.2170470000000009</c:v>
                </c:pt>
                <c:pt idx="59267">
                  <c:v>9.2088439999999991</c:v>
                </c:pt>
                <c:pt idx="59268">
                  <c:v>9.2048190000000005</c:v>
                </c:pt>
                <c:pt idx="59269">
                  <c:v>9.2123109999999997</c:v>
                </c:pt>
                <c:pt idx="59270">
                  <c:v>9.2107559999999999</c:v>
                </c:pt>
                <c:pt idx="59271">
                  <c:v>9.2077849999999994</c:v>
                </c:pt>
                <c:pt idx="59272">
                  <c:v>9.2097850000000001</c:v>
                </c:pt>
                <c:pt idx="59273">
                  <c:v>9.2095990000000008</c:v>
                </c:pt>
                <c:pt idx="59274">
                  <c:v>9.2104210000000002</c:v>
                </c:pt>
                <c:pt idx="59275">
                  <c:v>9.2169139999999992</c:v>
                </c:pt>
                <c:pt idx="59276">
                  <c:v>9.2182840000000006</c:v>
                </c:pt>
                <c:pt idx="59277">
                  <c:v>9.2076019999999996</c:v>
                </c:pt>
                <c:pt idx="59278">
                  <c:v>9.2051420000000004</c:v>
                </c:pt>
                <c:pt idx="59279">
                  <c:v>9.2149730000000005</c:v>
                </c:pt>
                <c:pt idx="59280">
                  <c:v>9.2183759999999992</c:v>
                </c:pt>
                <c:pt idx="59281">
                  <c:v>9.2129910000000006</c:v>
                </c:pt>
                <c:pt idx="59282">
                  <c:v>9.2127199999999991</c:v>
                </c:pt>
                <c:pt idx="59283">
                  <c:v>9.2168589999999995</c:v>
                </c:pt>
                <c:pt idx="59284">
                  <c:v>9.2097379999999998</c:v>
                </c:pt>
                <c:pt idx="59285">
                  <c:v>9.2093980000000002</c:v>
                </c:pt>
                <c:pt idx="59286">
                  <c:v>9.2144809999999993</c:v>
                </c:pt>
                <c:pt idx="59287">
                  <c:v>9.2060289999999991</c:v>
                </c:pt>
                <c:pt idx="59288">
                  <c:v>9.2091320000000003</c:v>
                </c:pt>
                <c:pt idx="59289">
                  <c:v>9.2222770000000001</c:v>
                </c:pt>
                <c:pt idx="59290">
                  <c:v>9.2185450000000007</c:v>
                </c:pt>
                <c:pt idx="59291">
                  <c:v>9.2104079999999993</c:v>
                </c:pt>
                <c:pt idx="59292">
                  <c:v>9.2124629999999996</c:v>
                </c:pt>
                <c:pt idx="59293">
                  <c:v>9.212847</c:v>
                </c:pt>
                <c:pt idx="59294">
                  <c:v>9.2066909999999993</c:v>
                </c:pt>
                <c:pt idx="59295">
                  <c:v>9.2093980000000002</c:v>
                </c:pt>
                <c:pt idx="59296">
                  <c:v>9.2156710000000004</c:v>
                </c:pt>
                <c:pt idx="59297">
                  <c:v>9.2154810000000005</c:v>
                </c:pt>
                <c:pt idx="59298">
                  <c:v>9.2190169999999991</c:v>
                </c:pt>
                <c:pt idx="59299">
                  <c:v>9.2220479999999991</c:v>
                </c:pt>
                <c:pt idx="59300">
                  <c:v>9.2188160000000003</c:v>
                </c:pt>
                <c:pt idx="59301">
                  <c:v>9.2188929999999996</c:v>
                </c:pt>
                <c:pt idx="59302">
                  <c:v>9.2264330000000001</c:v>
                </c:pt>
                <c:pt idx="59303">
                  <c:v>9.2209540000000008</c:v>
                </c:pt>
                <c:pt idx="59304">
                  <c:v>9.2048430000000003</c:v>
                </c:pt>
                <c:pt idx="59305">
                  <c:v>9.2119710000000001</c:v>
                </c:pt>
                <c:pt idx="59306">
                  <c:v>9.2193860000000001</c:v>
                </c:pt>
                <c:pt idx="59307">
                  <c:v>9.2102699999999995</c:v>
                </c:pt>
                <c:pt idx="59308">
                  <c:v>9.2162459999999999</c:v>
                </c:pt>
                <c:pt idx="59309">
                  <c:v>9.2230910000000002</c:v>
                </c:pt>
                <c:pt idx="59310">
                  <c:v>9.2122419999999998</c:v>
                </c:pt>
                <c:pt idx="59311">
                  <c:v>9.2132970000000007</c:v>
                </c:pt>
                <c:pt idx="59312">
                  <c:v>9.2275829999999992</c:v>
                </c:pt>
                <c:pt idx="59313">
                  <c:v>9.2218599999999995</c:v>
                </c:pt>
                <c:pt idx="59314">
                  <c:v>9.2142110000000006</c:v>
                </c:pt>
                <c:pt idx="59315">
                  <c:v>9.2205980000000007</c:v>
                </c:pt>
                <c:pt idx="59316">
                  <c:v>9.2139030000000002</c:v>
                </c:pt>
                <c:pt idx="59317">
                  <c:v>9.2066630000000007</c:v>
                </c:pt>
                <c:pt idx="59318">
                  <c:v>9.2143200000000007</c:v>
                </c:pt>
                <c:pt idx="59319">
                  <c:v>9.2175480000000007</c:v>
                </c:pt>
                <c:pt idx="59320">
                  <c:v>9.2133280000000006</c:v>
                </c:pt>
                <c:pt idx="59321">
                  <c:v>9.2137849999999997</c:v>
                </c:pt>
                <c:pt idx="59322">
                  <c:v>9.2239880000000003</c:v>
                </c:pt>
                <c:pt idx="59323">
                  <c:v>9.2276819999999997</c:v>
                </c:pt>
                <c:pt idx="59324">
                  <c:v>9.2214930000000006</c:v>
                </c:pt>
                <c:pt idx="59325">
                  <c:v>9.2237840000000002</c:v>
                </c:pt>
                <c:pt idx="59326">
                  <c:v>9.2274250000000002</c:v>
                </c:pt>
                <c:pt idx="59327">
                  <c:v>9.2217590000000005</c:v>
                </c:pt>
                <c:pt idx="59328">
                  <c:v>9.2159220000000008</c:v>
                </c:pt>
                <c:pt idx="59329">
                  <c:v>9.220186</c:v>
                </c:pt>
                <c:pt idx="59330">
                  <c:v>9.2218020000000003</c:v>
                </c:pt>
                <c:pt idx="59331">
                  <c:v>9.2166139999999999</c:v>
                </c:pt>
                <c:pt idx="59332">
                  <c:v>9.2244779999999995</c:v>
                </c:pt>
                <c:pt idx="59333">
                  <c:v>9.2277719999999999</c:v>
                </c:pt>
                <c:pt idx="59334">
                  <c:v>9.2196820000000006</c:v>
                </c:pt>
                <c:pt idx="59335">
                  <c:v>9.2227259999999998</c:v>
                </c:pt>
                <c:pt idx="59336">
                  <c:v>9.2287049999999997</c:v>
                </c:pt>
                <c:pt idx="59337">
                  <c:v>9.2257379999999998</c:v>
                </c:pt>
                <c:pt idx="59338">
                  <c:v>9.2229329999999994</c:v>
                </c:pt>
                <c:pt idx="59339">
                  <c:v>9.2262760000000004</c:v>
                </c:pt>
                <c:pt idx="59340">
                  <c:v>9.2247240000000001</c:v>
                </c:pt>
                <c:pt idx="59341">
                  <c:v>9.2223830000000007</c:v>
                </c:pt>
                <c:pt idx="59342">
                  <c:v>9.226324</c:v>
                </c:pt>
                <c:pt idx="59343">
                  <c:v>9.2246710000000007</c:v>
                </c:pt>
                <c:pt idx="59344">
                  <c:v>9.2196660000000001</c:v>
                </c:pt>
                <c:pt idx="59345">
                  <c:v>9.2201710000000006</c:v>
                </c:pt>
                <c:pt idx="59346">
                  <c:v>9.2209760000000003</c:v>
                </c:pt>
                <c:pt idx="59347">
                  <c:v>9.2195230000000006</c:v>
                </c:pt>
                <c:pt idx="59348">
                  <c:v>9.222315</c:v>
                </c:pt>
                <c:pt idx="59349">
                  <c:v>9.227722</c:v>
                </c:pt>
                <c:pt idx="59350">
                  <c:v>9.2202599999999997</c:v>
                </c:pt>
                <c:pt idx="59351">
                  <c:v>9.2121200000000005</c:v>
                </c:pt>
                <c:pt idx="59352">
                  <c:v>9.2180499999999999</c:v>
                </c:pt>
                <c:pt idx="59353">
                  <c:v>9.2204160000000002</c:v>
                </c:pt>
                <c:pt idx="59354">
                  <c:v>9.2176150000000003</c:v>
                </c:pt>
                <c:pt idx="59355">
                  <c:v>9.2224979999999999</c:v>
                </c:pt>
                <c:pt idx="59356">
                  <c:v>9.2259039999999999</c:v>
                </c:pt>
                <c:pt idx="59357">
                  <c:v>9.2210850000000004</c:v>
                </c:pt>
                <c:pt idx="59358">
                  <c:v>9.223573</c:v>
                </c:pt>
                <c:pt idx="59359">
                  <c:v>9.2316990000000008</c:v>
                </c:pt>
                <c:pt idx="59360">
                  <c:v>9.2253450000000008</c:v>
                </c:pt>
                <c:pt idx="59361">
                  <c:v>9.2222469999999994</c:v>
                </c:pt>
                <c:pt idx="59362">
                  <c:v>9.2313609999999997</c:v>
                </c:pt>
                <c:pt idx="59363">
                  <c:v>9.2286249999999992</c:v>
                </c:pt>
                <c:pt idx="59364">
                  <c:v>9.2206499999999991</c:v>
                </c:pt>
                <c:pt idx="59365">
                  <c:v>9.2237349999999996</c:v>
                </c:pt>
                <c:pt idx="59366">
                  <c:v>9.2252700000000001</c:v>
                </c:pt>
                <c:pt idx="59367">
                  <c:v>9.2211400000000001</c:v>
                </c:pt>
                <c:pt idx="59368">
                  <c:v>9.224183</c:v>
                </c:pt>
                <c:pt idx="59369">
                  <c:v>9.2296080000000007</c:v>
                </c:pt>
                <c:pt idx="59370">
                  <c:v>9.2309199999999993</c:v>
                </c:pt>
                <c:pt idx="59371">
                  <c:v>9.2302160000000004</c:v>
                </c:pt>
                <c:pt idx="59372">
                  <c:v>9.2263140000000003</c:v>
                </c:pt>
                <c:pt idx="59373">
                  <c:v>9.2243820000000003</c:v>
                </c:pt>
                <c:pt idx="59374">
                  <c:v>9.2235610000000001</c:v>
                </c:pt>
                <c:pt idx="59375">
                  <c:v>9.2237770000000001</c:v>
                </c:pt>
                <c:pt idx="59376">
                  <c:v>9.2312180000000001</c:v>
                </c:pt>
                <c:pt idx="59377">
                  <c:v>9.2346559999999993</c:v>
                </c:pt>
                <c:pt idx="59378">
                  <c:v>9.2317009999999993</c:v>
                </c:pt>
                <c:pt idx="59379">
                  <c:v>9.2308950000000003</c:v>
                </c:pt>
                <c:pt idx="59380">
                  <c:v>9.2285660000000007</c:v>
                </c:pt>
                <c:pt idx="59381">
                  <c:v>9.2276889999999998</c:v>
                </c:pt>
                <c:pt idx="59382">
                  <c:v>9.2286490000000008</c:v>
                </c:pt>
                <c:pt idx="59383">
                  <c:v>9.2282060000000001</c:v>
                </c:pt>
                <c:pt idx="59384">
                  <c:v>9.2293559999999992</c:v>
                </c:pt>
                <c:pt idx="59385">
                  <c:v>9.2354939999999992</c:v>
                </c:pt>
                <c:pt idx="59386">
                  <c:v>9.2359589999999994</c:v>
                </c:pt>
                <c:pt idx="59387">
                  <c:v>9.228707</c:v>
                </c:pt>
                <c:pt idx="59388">
                  <c:v>9.2309190000000001</c:v>
                </c:pt>
                <c:pt idx="59389">
                  <c:v>9.2321279999999994</c:v>
                </c:pt>
                <c:pt idx="59390">
                  <c:v>9.224513</c:v>
                </c:pt>
                <c:pt idx="59391">
                  <c:v>9.2225370000000009</c:v>
                </c:pt>
                <c:pt idx="59392">
                  <c:v>9.2261430000000004</c:v>
                </c:pt>
                <c:pt idx="59393">
                  <c:v>9.2267770000000002</c:v>
                </c:pt>
                <c:pt idx="59394">
                  <c:v>9.2261900000000008</c:v>
                </c:pt>
                <c:pt idx="59395">
                  <c:v>9.2373320000000003</c:v>
                </c:pt>
                <c:pt idx="59396">
                  <c:v>9.2398950000000006</c:v>
                </c:pt>
                <c:pt idx="59397">
                  <c:v>9.2279289999999996</c:v>
                </c:pt>
                <c:pt idx="59398">
                  <c:v>9.2338939999999994</c:v>
                </c:pt>
                <c:pt idx="59399">
                  <c:v>9.2395119999999995</c:v>
                </c:pt>
                <c:pt idx="59400">
                  <c:v>9.2347649999999994</c:v>
                </c:pt>
                <c:pt idx="59401">
                  <c:v>9.2385560000000009</c:v>
                </c:pt>
                <c:pt idx="59402">
                  <c:v>9.2408099999999997</c:v>
                </c:pt>
                <c:pt idx="59403">
                  <c:v>9.2339110000000009</c:v>
                </c:pt>
                <c:pt idx="59404">
                  <c:v>9.2337439999999997</c:v>
                </c:pt>
                <c:pt idx="59405">
                  <c:v>9.2425470000000001</c:v>
                </c:pt>
                <c:pt idx="59406">
                  <c:v>9.2367290000000004</c:v>
                </c:pt>
                <c:pt idx="59407">
                  <c:v>9.2256710000000002</c:v>
                </c:pt>
                <c:pt idx="59408">
                  <c:v>9.2321869999999997</c:v>
                </c:pt>
                <c:pt idx="59409">
                  <c:v>9.2403119999999994</c:v>
                </c:pt>
                <c:pt idx="59410">
                  <c:v>9.2349510000000006</c:v>
                </c:pt>
                <c:pt idx="59411">
                  <c:v>9.2278420000000008</c:v>
                </c:pt>
                <c:pt idx="59412">
                  <c:v>9.2326990000000002</c:v>
                </c:pt>
                <c:pt idx="59413">
                  <c:v>9.2350159999999999</c:v>
                </c:pt>
                <c:pt idx="59414">
                  <c:v>9.2307590000000008</c:v>
                </c:pt>
                <c:pt idx="59415">
                  <c:v>9.2335560000000001</c:v>
                </c:pt>
                <c:pt idx="59416">
                  <c:v>9.2287710000000001</c:v>
                </c:pt>
                <c:pt idx="59417">
                  <c:v>9.2261050000000004</c:v>
                </c:pt>
                <c:pt idx="59418">
                  <c:v>9.2344399999999993</c:v>
                </c:pt>
                <c:pt idx="59419">
                  <c:v>9.2326300000000003</c:v>
                </c:pt>
                <c:pt idx="59420">
                  <c:v>9.2318829999999998</c:v>
                </c:pt>
                <c:pt idx="59421">
                  <c:v>9.2402149999999992</c:v>
                </c:pt>
                <c:pt idx="59422">
                  <c:v>9.2417409999999993</c:v>
                </c:pt>
                <c:pt idx="59423">
                  <c:v>9.2345120000000005</c:v>
                </c:pt>
                <c:pt idx="59424">
                  <c:v>9.2358390000000004</c:v>
                </c:pt>
                <c:pt idx="59425">
                  <c:v>9.2385739999999998</c:v>
                </c:pt>
                <c:pt idx="59426">
                  <c:v>9.2274239999999992</c:v>
                </c:pt>
                <c:pt idx="59427">
                  <c:v>9.2272739999999995</c:v>
                </c:pt>
                <c:pt idx="59428">
                  <c:v>9.235932</c:v>
                </c:pt>
                <c:pt idx="59429">
                  <c:v>9.2342840000000006</c:v>
                </c:pt>
                <c:pt idx="59430">
                  <c:v>9.2351270000000003</c:v>
                </c:pt>
                <c:pt idx="59431">
                  <c:v>9.2434399999999997</c:v>
                </c:pt>
                <c:pt idx="59432">
                  <c:v>9.2436260000000008</c:v>
                </c:pt>
                <c:pt idx="59433">
                  <c:v>9.2324230000000007</c:v>
                </c:pt>
                <c:pt idx="59434">
                  <c:v>9.2337500000000006</c:v>
                </c:pt>
                <c:pt idx="59435">
                  <c:v>9.2417449999999999</c:v>
                </c:pt>
                <c:pt idx="59436">
                  <c:v>9.2387139999999999</c:v>
                </c:pt>
                <c:pt idx="59437">
                  <c:v>9.2366670000000006</c:v>
                </c:pt>
                <c:pt idx="59438">
                  <c:v>9.239376</c:v>
                </c:pt>
                <c:pt idx="59439">
                  <c:v>9.23916</c:v>
                </c:pt>
                <c:pt idx="59440">
                  <c:v>9.2344609999999996</c:v>
                </c:pt>
                <c:pt idx="59441">
                  <c:v>9.2332269999999994</c:v>
                </c:pt>
                <c:pt idx="59442">
                  <c:v>9.2366340000000005</c:v>
                </c:pt>
                <c:pt idx="59443">
                  <c:v>9.2376149999999999</c:v>
                </c:pt>
                <c:pt idx="59444">
                  <c:v>9.2418840000000007</c:v>
                </c:pt>
                <c:pt idx="59445">
                  <c:v>9.2429369999999995</c:v>
                </c:pt>
                <c:pt idx="59446">
                  <c:v>9.238944</c:v>
                </c:pt>
                <c:pt idx="59447">
                  <c:v>9.2410910000000008</c:v>
                </c:pt>
                <c:pt idx="59448">
                  <c:v>9.2439119999999999</c:v>
                </c:pt>
                <c:pt idx="59449">
                  <c:v>9.2411539999999999</c:v>
                </c:pt>
                <c:pt idx="59450">
                  <c:v>9.2365480000000009</c:v>
                </c:pt>
                <c:pt idx="59451">
                  <c:v>9.2440470000000001</c:v>
                </c:pt>
                <c:pt idx="59452">
                  <c:v>9.2504679999999997</c:v>
                </c:pt>
                <c:pt idx="59453">
                  <c:v>9.2408319999999993</c:v>
                </c:pt>
                <c:pt idx="59454">
                  <c:v>9.2371090000000002</c:v>
                </c:pt>
                <c:pt idx="59455">
                  <c:v>9.2382179999999998</c:v>
                </c:pt>
                <c:pt idx="59456">
                  <c:v>9.2381259999999994</c:v>
                </c:pt>
                <c:pt idx="59457">
                  <c:v>9.2369610000000009</c:v>
                </c:pt>
                <c:pt idx="59458">
                  <c:v>9.2392959999999995</c:v>
                </c:pt>
                <c:pt idx="59459">
                  <c:v>9.2460690000000003</c:v>
                </c:pt>
                <c:pt idx="59460">
                  <c:v>9.2438079999999996</c:v>
                </c:pt>
                <c:pt idx="59461">
                  <c:v>9.2436019999999992</c:v>
                </c:pt>
                <c:pt idx="59462">
                  <c:v>9.2467419999999994</c:v>
                </c:pt>
                <c:pt idx="59463">
                  <c:v>9.2405629999999999</c:v>
                </c:pt>
                <c:pt idx="59464">
                  <c:v>9.2400199999999995</c:v>
                </c:pt>
                <c:pt idx="59465">
                  <c:v>9.2450500000000009</c:v>
                </c:pt>
                <c:pt idx="59466">
                  <c:v>9.2413600000000002</c:v>
                </c:pt>
                <c:pt idx="59467">
                  <c:v>9.2361629999999995</c:v>
                </c:pt>
                <c:pt idx="59468">
                  <c:v>9.2426779999999997</c:v>
                </c:pt>
                <c:pt idx="59469">
                  <c:v>9.2484710000000003</c:v>
                </c:pt>
                <c:pt idx="59470">
                  <c:v>9.2455780000000001</c:v>
                </c:pt>
                <c:pt idx="59471">
                  <c:v>9.2507750000000009</c:v>
                </c:pt>
                <c:pt idx="59472">
                  <c:v>9.2492560000000008</c:v>
                </c:pt>
                <c:pt idx="59473">
                  <c:v>9.2374419999999997</c:v>
                </c:pt>
                <c:pt idx="59474">
                  <c:v>9.2437699999999996</c:v>
                </c:pt>
                <c:pt idx="59475">
                  <c:v>9.2536120000000004</c:v>
                </c:pt>
                <c:pt idx="59476">
                  <c:v>9.2441209999999998</c:v>
                </c:pt>
                <c:pt idx="59477">
                  <c:v>9.238308</c:v>
                </c:pt>
                <c:pt idx="59478">
                  <c:v>9.2474469999999993</c:v>
                </c:pt>
                <c:pt idx="59479">
                  <c:v>9.2489709999999992</c:v>
                </c:pt>
                <c:pt idx="59480">
                  <c:v>9.2451399999999992</c:v>
                </c:pt>
                <c:pt idx="59481">
                  <c:v>9.2476090000000006</c:v>
                </c:pt>
                <c:pt idx="59482">
                  <c:v>9.2461859999999998</c:v>
                </c:pt>
                <c:pt idx="59483">
                  <c:v>9.2427899999999994</c:v>
                </c:pt>
                <c:pt idx="59484">
                  <c:v>9.2469339999999995</c:v>
                </c:pt>
                <c:pt idx="59485">
                  <c:v>9.2486879999999996</c:v>
                </c:pt>
                <c:pt idx="59486">
                  <c:v>9.2428500000000007</c:v>
                </c:pt>
                <c:pt idx="59487">
                  <c:v>9.2409870000000005</c:v>
                </c:pt>
                <c:pt idx="59488">
                  <c:v>9.2485199999999992</c:v>
                </c:pt>
                <c:pt idx="59489">
                  <c:v>9.2489509999999999</c:v>
                </c:pt>
                <c:pt idx="59490">
                  <c:v>9.2432320000000008</c:v>
                </c:pt>
                <c:pt idx="59491">
                  <c:v>9.2487320000000004</c:v>
                </c:pt>
                <c:pt idx="59492">
                  <c:v>9.2518759999999993</c:v>
                </c:pt>
                <c:pt idx="59493">
                  <c:v>9.2446800000000007</c:v>
                </c:pt>
                <c:pt idx="59494">
                  <c:v>9.2450609999999998</c:v>
                </c:pt>
                <c:pt idx="59495">
                  <c:v>9.2510860000000008</c:v>
                </c:pt>
                <c:pt idx="59496">
                  <c:v>9.2481530000000003</c:v>
                </c:pt>
                <c:pt idx="59497">
                  <c:v>9.2458539999999996</c:v>
                </c:pt>
                <c:pt idx="59498">
                  <c:v>9.2486440000000005</c:v>
                </c:pt>
                <c:pt idx="59499">
                  <c:v>9.2446610000000007</c:v>
                </c:pt>
                <c:pt idx="59500">
                  <c:v>9.2437290000000001</c:v>
                </c:pt>
                <c:pt idx="59501">
                  <c:v>9.2523479999999996</c:v>
                </c:pt>
                <c:pt idx="59502">
                  <c:v>9.2531320000000008</c:v>
                </c:pt>
                <c:pt idx="59503">
                  <c:v>9.2469719999999995</c:v>
                </c:pt>
                <c:pt idx="59504">
                  <c:v>9.2476570000000002</c:v>
                </c:pt>
                <c:pt idx="59505">
                  <c:v>9.2529669999999999</c:v>
                </c:pt>
                <c:pt idx="59506">
                  <c:v>9.2504819999999999</c:v>
                </c:pt>
                <c:pt idx="59507">
                  <c:v>9.2490279999999991</c:v>
                </c:pt>
                <c:pt idx="59508">
                  <c:v>9.2529719999999998</c:v>
                </c:pt>
                <c:pt idx="59509">
                  <c:v>9.2503620000000009</c:v>
                </c:pt>
                <c:pt idx="59510">
                  <c:v>9.2522090000000006</c:v>
                </c:pt>
                <c:pt idx="59511">
                  <c:v>9.2590730000000008</c:v>
                </c:pt>
                <c:pt idx="59512">
                  <c:v>9.2527050000000006</c:v>
                </c:pt>
                <c:pt idx="59513">
                  <c:v>9.2424309999999998</c:v>
                </c:pt>
                <c:pt idx="59514">
                  <c:v>9.2462870000000006</c:v>
                </c:pt>
                <c:pt idx="59515">
                  <c:v>9.2510879999999993</c:v>
                </c:pt>
                <c:pt idx="59516">
                  <c:v>9.2435430000000007</c:v>
                </c:pt>
                <c:pt idx="59517">
                  <c:v>9.2459100000000003</c:v>
                </c:pt>
                <c:pt idx="59518">
                  <c:v>9.2599409999999995</c:v>
                </c:pt>
                <c:pt idx="59519">
                  <c:v>9.2590579999999996</c:v>
                </c:pt>
                <c:pt idx="59520">
                  <c:v>9.2527259999999991</c:v>
                </c:pt>
                <c:pt idx="59521">
                  <c:v>9.2541130000000003</c:v>
                </c:pt>
                <c:pt idx="59522">
                  <c:v>9.2573600000000003</c:v>
                </c:pt>
                <c:pt idx="59523">
                  <c:v>9.2529629999999994</c:v>
                </c:pt>
                <c:pt idx="59524">
                  <c:v>9.2502410000000008</c:v>
                </c:pt>
                <c:pt idx="59525">
                  <c:v>9.2559240000000003</c:v>
                </c:pt>
                <c:pt idx="59526">
                  <c:v>9.2529489999999992</c:v>
                </c:pt>
                <c:pt idx="59527">
                  <c:v>9.2533940000000001</c:v>
                </c:pt>
                <c:pt idx="59528">
                  <c:v>9.2572539999999996</c:v>
                </c:pt>
                <c:pt idx="59529">
                  <c:v>9.2507560000000009</c:v>
                </c:pt>
                <c:pt idx="59530">
                  <c:v>9.2526299999999999</c:v>
                </c:pt>
                <c:pt idx="59531">
                  <c:v>9.2617309999999993</c:v>
                </c:pt>
                <c:pt idx="59532">
                  <c:v>9.2593589999999999</c:v>
                </c:pt>
                <c:pt idx="59533">
                  <c:v>9.2502200000000006</c:v>
                </c:pt>
                <c:pt idx="59534">
                  <c:v>9.2537970000000005</c:v>
                </c:pt>
                <c:pt idx="59535">
                  <c:v>9.2595460000000003</c:v>
                </c:pt>
                <c:pt idx="59536">
                  <c:v>9.2517969999999998</c:v>
                </c:pt>
                <c:pt idx="59537">
                  <c:v>9.2496620000000007</c:v>
                </c:pt>
                <c:pt idx="59538">
                  <c:v>9.2534469999999995</c:v>
                </c:pt>
                <c:pt idx="59539">
                  <c:v>9.2520179999999996</c:v>
                </c:pt>
                <c:pt idx="59540">
                  <c:v>9.2526100000000007</c:v>
                </c:pt>
                <c:pt idx="59541">
                  <c:v>9.2572810000000008</c:v>
                </c:pt>
                <c:pt idx="59542">
                  <c:v>9.2568149999999996</c:v>
                </c:pt>
                <c:pt idx="59543">
                  <c:v>9.2496880000000008</c:v>
                </c:pt>
                <c:pt idx="59544">
                  <c:v>9.2537749999999992</c:v>
                </c:pt>
                <c:pt idx="59545">
                  <c:v>9.2586650000000006</c:v>
                </c:pt>
                <c:pt idx="59546">
                  <c:v>9.2518119999999993</c:v>
                </c:pt>
                <c:pt idx="59547">
                  <c:v>9.2579209999999996</c:v>
                </c:pt>
                <c:pt idx="59548">
                  <c:v>9.2647379999999995</c:v>
                </c:pt>
                <c:pt idx="59549">
                  <c:v>9.2560950000000002</c:v>
                </c:pt>
                <c:pt idx="59550">
                  <c:v>9.2543489999999995</c:v>
                </c:pt>
                <c:pt idx="59551">
                  <c:v>9.26145</c:v>
                </c:pt>
                <c:pt idx="59552">
                  <c:v>9.2582509999999996</c:v>
                </c:pt>
                <c:pt idx="59553">
                  <c:v>9.2523929999999996</c:v>
                </c:pt>
                <c:pt idx="59554">
                  <c:v>9.2597900000000006</c:v>
                </c:pt>
                <c:pt idx="59555">
                  <c:v>9.2619810000000005</c:v>
                </c:pt>
                <c:pt idx="59556">
                  <c:v>9.2558260000000008</c:v>
                </c:pt>
                <c:pt idx="59557">
                  <c:v>9.2554320000000008</c:v>
                </c:pt>
                <c:pt idx="59558">
                  <c:v>9.2553730000000005</c:v>
                </c:pt>
                <c:pt idx="59559">
                  <c:v>9.2519449999999992</c:v>
                </c:pt>
                <c:pt idx="59560">
                  <c:v>9.2532130000000006</c:v>
                </c:pt>
                <c:pt idx="59561">
                  <c:v>9.2615459999999992</c:v>
                </c:pt>
                <c:pt idx="59562">
                  <c:v>9.2631720000000008</c:v>
                </c:pt>
                <c:pt idx="59563">
                  <c:v>9.2580670000000005</c:v>
                </c:pt>
                <c:pt idx="59564">
                  <c:v>9.2602239999999991</c:v>
                </c:pt>
                <c:pt idx="59565">
                  <c:v>9.2598459999999996</c:v>
                </c:pt>
                <c:pt idx="59566">
                  <c:v>9.2564320000000002</c:v>
                </c:pt>
                <c:pt idx="59567">
                  <c:v>9.2627400000000009</c:v>
                </c:pt>
                <c:pt idx="59568">
                  <c:v>9.2685899999999997</c:v>
                </c:pt>
                <c:pt idx="59569">
                  <c:v>9.2616890000000005</c:v>
                </c:pt>
                <c:pt idx="59570">
                  <c:v>9.2563589999999998</c:v>
                </c:pt>
                <c:pt idx="59571">
                  <c:v>9.2660889999999991</c:v>
                </c:pt>
                <c:pt idx="59572">
                  <c:v>9.2698269999999994</c:v>
                </c:pt>
                <c:pt idx="59573">
                  <c:v>9.2601790000000008</c:v>
                </c:pt>
                <c:pt idx="59574">
                  <c:v>9.2612620000000003</c:v>
                </c:pt>
                <c:pt idx="59575">
                  <c:v>9.2667169999999999</c:v>
                </c:pt>
                <c:pt idx="59576">
                  <c:v>9.2619799999999994</c:v>
                </c:pt>
                <c:pt idx="59577">
                  <c:v>9.2565939999999998</c:v>
                </c:pt>
                <c:pt idx="59578">
                  <c:v>9.2589509999999997</c:v>
                </c:pt>
                <c:pt idx="59579">
                  <c:v>9.2599420000000006</c:v>
                </c:pt>
                <c:pt idx="59580">
                  <c:v>9.258381</c:v>
                </c:pt>
                <c:pt idx="59581">
                  <c:v>9.2625499999999992</c:v>
                </c:pt>
                <c:pt idx="59582">
                  <c:v>9.2599070000000001</c:v>
                </c:pt>
                <c:pt idx="59583">
                  <c:v>9.2580670000000005</c:v>
                </c:pt>
                <c:pt idx="59584">
                  <c:v>9.2680430000000005</c:v>
                </c:pt>
                <c:pt idx="59585">
                  <c:v>9.2632139999999996</c:v>
                </c:pt>
                <c:pt idx="59586">
                  <c:v>9.2501789999999993</c:v>
                </c:pt>
                <c:pt idx="59587">
                  <c:v>9.2562560000000005</c:v>
                </c:pt>
                <c:pt idx="59588">
                  <c:v>9.2652889999999992</c:v>
                </c:pt>
                <c:pt idx="59589">
                  <c:v>9.2617279999999997</c:v>
                </c:pt>
                <c:pt idx="59590">
                  <c:v>9.2652870000000007</c:v>
                </c:pt>
                <c:pt idx="59591">
                  <c:v>9.2751660000000005</c:v>
                </c:pt>
                <c:pt idx="59592">
                  <c:v>9.2716119999999993</c:v>
                </c:pt>
                <c:pt idx="59593">
                  <c:v>9.2677980000000009</c:v>
                </c:pt>
                <c:pt idx="59594">
                  <c:v>9.2704959999999996</c:v>
                </c:pt>
                <c:pt idx="59595">
                  <c:v>9.2680980000000002</c:v>
                </c:pt>
                <c:pt idx="59596">
                  <c:v>9.2640200000000004</c:v>
                </c:pt>
                <c:pt idx="59597">
                  <c:v>9.2671690000000009</c:v>
                </c:pt>
                <c:pt idx="59598">
                  <c:v>9.2683940000000007</c:v>
                </c:pt>
                <c:pt idx="59599">
                  <c:v>9.2593130000000006</c:v>
                </c:pt>
                <c:pt idx="59600">
                  <c:v>9.2601659999999999</c:v>
                </c:pt>
                <c:pt idx="59601">
                  <c:v>9.2671759999999992</c:v>
                </c:pt>
                <c:pt idx="59602">
                  <c:v>9.2619710000000008</c:v>
                </c:pt>
                <c:pt idx="59603">
                  <c:v>9.2624499999999994</c:v>
                </c:pt>
                <c:pt idx="59604">
                  <c:v>9.2692589999999999</c:v>
                </c:pt>
                <c:pt idx="59605">
                  <c:v>9.268205</c:v>
                </c:pt>
                <c:pt idx="59606">
                  <c:v>9.2637289999999997</c:v>
                </c:pt>
                <c:pt idx="59607">
                  <c:v>9.2672939999999997</c:v>
                </c:pt>
                <c:pt idx="59608">
                  <c:v>9.2706579999999992</c:v>
                </c:pt>
                <c:pt idx="59609">
                  <c:v>9.2631789999999992</c:v>
                </c:pt>
                <c:pt idx="59610">
                  <c:v>9.2648899999999994</c:v>
                </c:pt>
                <c:pt idx="59611">
                  <c:v>9.2717399999999994</c:v>
                </c:pt>
                <c:pt idx="59612">
                  <c:v>9.2643830000000005</c:v>
                </c:pt>
                <c:pt idx="59613">
                  <c:v>9.2595360000000007</c:v>
                </c:pt>
                <c:pt idx="59614">
                  <c:v>9.2674649999999996</c:v>
                </c:pt>
                <c:pt idx="59615">
                  <c:v>9.2722420000000003</c:v>
                </c:pt>
                <c:pt idx="59616">
                  <c:v>9.2656939999999999</c:v>
                </c:pt>
                <c:pt idx="59617">
                  <c:v>9.2669029999999992</c:v>
                </c:pt>
                <c:pt idx="59618">
                  <c:v>9.2736929999999997</c:v>
                </c:pt>
                <c:pt idx="59619">
                  <c:v>9.2700460000000007</c:v>
                </c:pt>
                <c:pt idx="59620">
                  <c:v>9.2665509999999998</c:v>
                </c:pt>
                <c:pt idx="59621">
                  <c:v>9.2658880000000003</c:v>
                </c:pt>
                <c:pt idx="59622">
                  <c:v>9.2653610000000004</c:v>
                </c:pt>
                <c:pt idx="59623">
                  <c:v>9.2655849999999997</c:v>
                </c:pt>
                <c:pt idx="59624">
                  <c:v>9.2679159999999996</c:v>
                </c:pt>
                <c:pt idx="59625">
                  <c:v>9.2702039999999997</c:v>
                </c:pt>
                <c:pt idx="59626">
                  <c:v>9.2684440000000006</c:v>
                </c:pt>
                <c:pt idx="59627">
                  <c:v>9.2725559999999998</c:v>
                </c:pt>
                <c:pt idx="59628">
                  <c:v>9.2743979999999997</c:v>
                </c:pt>
                <c:pt idx="59629">
                  <c:v>9.2701790000000006</c:v>
                </c:pt>
                <c:pt idx="59630">
                  <c:v>9.2725449999999991</c:v>
                </c:pt>
                <c:pt idx="59631">
                  <c:v>9.2721129999999992</c:v>
                </c:pt>
                <c:pt idx="59632">
                  <c:v>9.2708209999999998</c:v>
                </c:pt>
                <c:pt idx="59633">
                  <c:v>9.2706289999999996</c:v>
                </c:pt>
                <c:pt idx="59634">
                  <c:v>9.2723030000000008</c:v>
                </c:pt>
                <c:pt idx="59635">
                  <c:v>9.2730230000000002</c:v>
                </c:pt>
                <c:pt idx="59636">
                  <c:v>9.2641410000000004</c:v>
                </c:pt>
                <c:pt idx="59637">
                  <c:v>9.2676979999999993</c:v>
                </c:pt>
                <c:pt idx="59638">
                  <c:v>9.2772970000000008</c:v>
                </c:pt>
                <c:pt idx="59639">
                  <c:v>9.2700800000000001</c:v>
                </c:pt>
                <c:pt idx="59640">
                  <c:v>9.2647449999999996</c:v>
                </c:pt>
                <c:pt idx="59641">
                  <c:v>9.2711369999999995</c:v>
                </c:pt>
                <c:pt idx="59642">
                  <c:v>9.2744990000000005</c:v>
                </c:pt>
                <c:pt idx="59643">
                  <c:v>9.2755810000000007</c:v>
                </c:pt>
                <c:pt idx="59644">
                  <c:v>9.2813169999999996</c:v>
                </c:pt>
                <c:pt idx="59645">
                  <c:v>9.2741159999999994</c:v>
                </c:pt>
                <c:pt idx="59646">
                  <c:v>9.2614479999999997</c:v>
                </c:pt>
                <c:pt idx="59647">
                  <c:v>9.2689869999999992</c:v>
                </c:pt>
                <c:pt idx="59648">
                  <c:v>9.2763249999999999</c:v>
                </c:pt>
                <c:pt idx="59649">
                  <c:v>9.2699210000000001</c:v>
                </c:pt>
                <c:pt idx="59650">
                  <c:v>9.2696339999999999</c:v>
                </c:pt>
                <c:pt idx="59651">
                  <c:v>9.2771930000000005</c:v>
                </c:pt>
                <c:pt idx="59652">
                  <c:v>9.2798909999999992</c:v>
                </c:pt>
                <c:pt idx="59653">
                  <c:v>9.2789090000000005</c:v>
                </c:pt>
                <c:pt idx="59654">
                  <c:v>9.2805250000000008</c:v>
                </c:pt>
                <c:pt idx="59655">
                  <c:v>9.2765280000000008</c:v>
                </c:pt>
                <c:pt idx="59656">
                  <c:v>9.2733530000000002</c:v>
                </c:pt>
                <c:pt idx="59657">
                  <c:v>9.2792739999999991</c:v>
                </c:pt>
                <c:pt idx="59658">
                  <c:v>9.2810989999999993</c:v>
                </c:pt>
                <c:pt idx="59659">
                  <c:v>9.2792060000000003</c:v>
                </c:pt>
                <c:pt idx="59660">
                  <c:v>9.2755860000000006</c:v>
                </c:pt>
                <c:pt idx="59661">
                  <c:v>9.2723759999999995</c:v>
                </c:pt>
                <c:pt idx="59662">
                  <c:v>9.2737350000000003</c:v>
                </c:pt>
                <c:pt idx="59663">
                  <c:v>9.2744710000000001</c:v>
                </c:pt>
                <c:pt idx="59664">
                  <c:v>9.2758570000000002</c:v>
                </c:pt>
                <c:pt idx="59665">
                  <c:v>9.2745899999999999</c:v>
                </c:pt>
                <c:pt idx="59666">
                  <c:v>9.271547</c:v>
                </c:pt>
                <c:pt idx="59667">
                  <c:v>9.2739410000000007</c:v>
                </c:pt>
                <c:pt idx="59668">
                  <c:v>9.2737800000000004</c:v>
                </c:pt>
                <c:pt idx="59669">
                  <c:v>9.2707820000000005</c:v>
                </c:pt>
                <c:pt idx="59670">
                  <c:v>9.2713090000000005</c:v>
                </c:pt>
                <c:pt idx="59671">
                  <c:v>9.2772260000000006</c:v>
                </c:pt>
                <c:pt idx="59672">
                  <c:v>9.2760789999999993</c:v>
                </c:pt>
                <c:pt idx="59673">
                  <c:v>9.2734850000000009</c:v>
                </c:pt>
                <c:pt idx="59674">
                  <c:v>9.2824679999999997</c:v>
                </c:pt>
                <c:pt idx="59675">
                  <c:v>9.2819000000000003</c:v>
                </c:pt>
                <c:pt idx="59676">
                  <c:v>9.2740690000000008</c:v>
                </c:pt>
                <c:pt idx="59677">
                  <c:v>9.2800239999999992</c:v>
                </c:pt>
                <c:pt idx="59678">
                  <c:v>9.283989</c:v>
                </c:pt>
                <c:pt idx="59679">
                  <c:v>9.2767119999999998</c:v>
                </c:pt>
                <c:pt idx="59680">
                  <c:v>9.2757240000000003</c:v>
                </c:pt>
                <c:pt idx="59681">
                  <c:v>9.2817699999999999</c:v>
                </c:pt>
                <c:pt idx="59682">
                  <c:v>9.2740910000000003</c:v>
                </c:pt>
                <c:pt idx="59683">
                  <c:v>9.2716069999999995</c:v>
                </c:pt>
                <c:pt idx="59684">
                  <c:v>9.2860370000000003</c:v>
                </c:pt>
                <c:pt idx="59685">
                  <c:v>9.2860010000000006</c:v>
                </c:pt>
                <c:pt idx="59686">
                  <c:v>9.2779819999999997</c:v>
                </c:pt>
                <c:pt idx="59687">
                  <c:v>9.2836449999999999</c:v>
                </c:pt>
                <c:pt idx="59688">
                  <c:v>9.2871670000000002</c:v>
                </c:pt>
                <c:pt idx="59689">
                  <c:v>9.2771620000000006</c:v>
                </c:pt>
                <c:pt idx="59690">
                  <c:v>9.2780509999999996</c:v>
                </c:pt>
                <c:pt idx="59691">
                  <c:v>9.2878500000000006</c:v>
                </c:pt>
                <c:pt idx="59692">
                  <c:v>9.2850359999999998</c:v>
                </c:pt>
                <c:pt idx="59693">
                  <c:v>9.2826629999999994</c:v>
                </c:pt>
                <c:pt idx="59694">
                  <c:v>9.2836409999999994</c:v>
                </c:pt>
                <c:pt idx="59695">
                  <c:v>9.2804710000000004</c:v>
                </c:pt>
                <c:pt idx="59696">
                  <c:v>9.2804830000000003</c:v>
                </c:pt>
                <c:pt idx="59697">
                  <c:v>9.2836870000000005</c:v>
                </c:pt>
                <c:pt idx="59698">
                  <c:v>9.282826</c:v>
                </c:pt>
                <c:pt idx="59699">
                  <c:v>9.2751669999999997</c:v>
                </c:pt>
                <c:pt idx="59700">
                  <c:v>9.2788409999999999</c:v>
                </c:pt>
                <c:pt idx="59701">
                  <c:v>9.2871600000000001</c:v>
                </c:pt>
                <c:pt idx="59702">
                  <c:v>9.2795590000000008</c:v>
                </c:pt>
                <c:pt idx="59703">
                  <c:v>9.2797409999999996</c:v>
                </c:pt>
                <c:pt idx="59704">
                  <c:v>9.2894900000000007</c:v>
                </c:pt>
                <c:pt idx="59705">
                  <c:v>9.2832550000000005</c:v>
                </c:pt>
                <c:pt idx="59706">
                  <c:v>9.2741469999999993</c:v>
                </c:pt>
                <c:pt idx="59707">
                  <c:v>9.2812409999999996</c:v>
                </c:pt>
                <c:pt idx="59708">
                  <c:v>9.2844420000000003</c:v>
                </c:pt>
                <c:pt idx="59709">
                  <c:v>9.2729800000000004</c:v>
                </c:pt>
                <c:pt idx="59710">
                  <c:v>9.277806</c:v>
                </c:pt>
                <c:pt idx="59711">
                  <c:v>9.2878530000000001</c:v>
                </c:pt>
                <c:pt idx="59712">
                  <c:v>9.28261</c:v>
                </c:pt>
                <c:pt idx="59713">
                  <c:v>9.2871699999999997</c:v>
                </c:pt>
                <c:pt idx="59714">
                  <c:v>9.2963539999999991</c:v>
                </c:pt>
                <c:pt idx="59715">
                  <c:v>9.2900310000000008</c:v>
                </c:pt>
                <c:pt idx="59716">
                  <c:v>9.2847519999999992</c:v>
                </c:pt>
                <c:pt idx="59717">
                  <c:v>9.2907630000000001</c:v>
                </c:pt>
                <c:pt idx="59718">
                  <c:v>9.2890080000000008</c:v>
                </c:pt>
                <c:pt idx="59719">
                  <c:v>9.2834920000000007</c:v>
                </c:pt>
                <c:pt idx="59720">
                  <c:v>9.2899630000000002</c:v>
                </c:pt>
                <c:pt idx="59721">
                  <c:v>9.2875630000000005</c:v>
                </c:pt>
                <c:pt idx="59722">
                  <c:v>9.2785919999999997</c:v>
                </c:pt>
                <c:pt idx="59723">
                  <c:v>9.2838100000000008</c:v>
                </c:pt>
                <c:pt idx="59724">
                  <c:v>9.2899580000000004</c:v>
                </c:pt>
                <c:pt idx="59725">
                  <c:v>9.2885969999999993</c:v>
                </c:pt>
                <c:pt idx="59726">
                  <c:v>9.2892089999999996</c:v>
                </c:pt>
                <c:pt idx="59727">
                  <c:v>9.2917810000000003</c:v>
                </c:pt>
                <c:pt idx="59728">
                  <c:v>9.2860820000000004</c:v>
                </c:pt>
                <c:pt idx="59729">
                  <c:v>9.2818609999999993</c:v>
                </c:pt>
                <c:pt idx="59730">
                  <c:v>9.2884840000000004</c:v>
                </c:pt>
                <c:pt idx="59731">
                  <c:v>9.2885480000000005</c:v>
                </c:pt>
                <c:pt idx="59732">
                  <c:v>9.2834839999999996</c:v>
                </c:pt>
                <c:pt idx="59733">
                  <c:v>9.2856660000000009</c:v>
                </c:pt>
                <c:pt idx="59734">
                  <c:v>9.2907919999999997</c:v>
                </c:pt>
                <c:pt idx="59735">
                  <c:v>9.2901220000000002</c:v>
                </c:pt>
                <c:pt idx="59736">
                  <c:v>9.2866579999999992</c:v>
                </c:pt>
                <c:pt idx="59737">
                  <c:v>9.2924430000000005</c:v>
                </c:pt>
                <c:pt idx="59738">
                  <c:v>9.2921250000000004</c:v>
                </c:pt>
                <c:pt idx="59739">
                  <c:v>9.2835210000000004</c:v>
                </c:pt>
                <c:pt idx="59740">
                  <c:v>9.2859829999999999</c:v>
                </c:pt>
                <c:pt idx="59741">
                  <c:v>9.2862899999999993</c:v>
                </c:pt>
                <c:pt idx="59742">
                  <c:v>9.2816779999999994</c:v>
                </c:pt>
                <c:pt idx="59743">
                  <c:v>9.2839069999999992</c:v>
                </c:pt>
                <c:pt idx="59744">
                  <c:v>9.2890479999999993</c:v>
                </c:pt>
                <c:pt idx="59745">
                  <c:v>9.2888769999999994</c:v>
                </c:pt>
                <c:pt idx="59746">
                  <c:v>9.2867069999999998</c:v>
                </c:pt>
                <c:pt idx="59747">
                  <c:v>9.2916159999999994</c:v>
                </c:pt>
                <c:pt idx="59748">
                  <c:v>9.2920189999999998</c:v>
                </c:pt>
                <c:pt idx="59749">
                  <c:v>9.2823630000000001</c:v>
                </c:pt>
                <c:pt idx="59750">
                  <c:v>9.2821929999999995</c:v>
                </c:pt>
                <c:pt idx="59751">
                  <c:v>9.2893279999999994</c:v>
                </c:pt>
                <c:pt idx="59752">
                  <c:v>9.2884600000000006</c:v>
                </c:pt>
                <c:pt idx="59753">
                  <c:v>9.2858699999999992</c:v>
                </c:pt>
                <c:pt idx="59754">
                  <c:v>9.2923810000000007</c:v>
                </c:pt>
                <c:pt idx="59755">
                  <c:v>9.2931310000000007</c:v>
                </c:pt>
                <c:pt idx="59756">
                  <c:v>9.2875519999999998</c:v>
                </c:pt>
                <c:pt idx="59757">
                  <c:v>9.2956059999999994</c:v>
                </c:pt>
                <c:pt idx="59758">
                  <c:v>9.3011520000000001</c:v>
                </c:pt>
                <c:pt idx="59759">
                  <c:v>9.2932989999999993</c:v>
                </c:pt>
                <c:pt idx="59760">
                  <c:v>9.2913969999999999</c:v>
                </c:pt>
                <c:pt idx="59761">
                  <c:v>9.2956959999999995</c:v>
                </c:pt>
                <c:pt idx="59762">
                  <c:v>9.2930700000000002</c:v>
                </c:pt>
                <c:pt idx="59763">
                  <c:v>9.2933850000000007</c:v>
                </c:pt>
                <c:pt idx="59764">
                  <c:v>9.3011280000000003</c:v>
                </c:pt>
                <c:pt idx="59765">
                  <c:v>9.2977919999999994</c:v>
                </c:pt>
                <c:pt idx="59766">
                  <c:v>9.290953</c:v>
                </c:pt>
                <c:pt idx="59767">
                  <c:v>9.2929449999999996</c:v>
                </c:pt>
                <c:pt idx="59768">
                  <c:v>9.2931830000000009</c:v>
                </c:pt>
                <c:pt idx="59769">
                  <c:v>9.2911289999999997</c:v>
                </c:pt>
                <c:pt idx="59770">
                  <c:v>9.2912110000000006</c:v>
                </c:pt>
                <c:pt idx="59771">
                  <c:v>9.2930340000000005</c:v>
                </c:pt>
                <c:pt idx="59772">
                  <c:v>9.2912370000000006</c:v>
                </c:pt>
                <c:pt idx="59773">
                  <c:v>9.2914840000000005</c:v>
                </c:pt>
                <c:pt idx="59774">
                  <c:v>9.3010319999999993</c:v>
                </c:pt>
                <c:pt idx="59775">
                  <c:v>9.3012700000000006</c:v>
                </c:pt>
                <c:pt idx="59776">
                  <c:v>9.2929809999999993</c:v>
                </c:pt>
                <c:pt idx="59777">
                  <c:v>9.2952940000000002</c:v>
                </c:pt>
                <c:pt idx="59778">
                  <c:v>9.3009020000000007</c:v>
                </c:pt>
                <c:pt idx="59779">
                  <c:v>9.2969069999999991</c:v>
                </c:pt>
                <c:pt idx="59780">
                  <c:v>9.2937619999999992</c:v>
                </c:pt>
                <c:pt idx="59781">
                  <c:v>9.2963140000000006</c:v>
                </c:pt>
                <c:pt idx="59782">
                  <c:v>9.2887819999999994</c:v>
                </c:pt>
                <c:pt idx="59783">
                  <c:v>9.2863399999999992</c:v>
                </c:pt>
                <c:pt idx="59784">
                  <c:v>9.2947520000000008</c:v>
                </c:pt>
                <c:pt idx="59785">
                  <c:v>9.2935079999999992</c:v>
                </c:pt>
                <c:pt idx="59786">
                  <c:v>9.2942839999999993</c:v>
                </c:pt>
                <c:pt idx="59787">
                  <c:v>9.3015910000000002</c:v>
                </c:pt>
                <c:pt idx="59788">
                  <c:v>9.2996870000000005</c:v>
                </c:pt>
                <c:pt idx="59789">
                  <c:v>9.2928999999999995</c:v>
                </c:pt>
                <c:pt idx="59790">
                  <c:v>9.2953759999999992</c:v>
                </c:pt>
                <c:pt idx="59791">
                  <c:v>9.2986400000000007</c:v>
                </c:pt>
                <c:pt idx="59792">
                  <c:v>9.2892709999999994</c:v>
                </c:pt>
                <c:pt idx="59793">
                  <c:v>9.2879050000000003</c:v>
                </c:pt>
                <c:pt idx="59794">
                  <c:v>9.2971540000000008</c:v>
                </c:pt>
                <c:pt idx="59795">
                  <c:v>9.2957699999999992</c:v>
                </c:pt>
                <c:pt idx="59796">
                  <c:v>9.2980529999999995</c:v>
                </c:pt>
                <c:pt idx="59797">
                  <c:v>9.3087470000000003</c:v>
                </c:pt>
                <c:pt idx="59798">
                  <c:v>9.3081530000000008</c:v>
                </c:pt>
                <c:pt idx="59799">
                  <c:v>9.3011169999999996</c:v>
                </c:pt>
                <c:pt idx="59800">
                  <c:v>9.3047810000000002</c:v>
                </c:pt>
                <c:pt idx="59801">
                  <c:v>9.3059390000000004</c:v>
                </c:pt>
                <c:pt idx="59802">
                  <c:v>9.2978229999999993</c:v>
                </c:pt>
                <c:pt idx="59803">
                  <c:v>9.2992209999999993</c:v>
                </c:pt>
                <c:pt idx="59804">
                  <c:v>9.302187</c:v>
                </c:pt>
                <c:pt idx="59805">
                  <c:v>9.2975130000000004</c:v>
                </c:pt>
                <c:pt idx="59806">
                  <c:v>9.2980029999999996</c:v>
                </c:pt>
                <c:pt idx="59807">
                  <c:v>9.3022770000000001</c:v>
                </c:pt>
                <c:pt idx="59808">
                  <c:v>9.2999460000000003</c:v>
                </c:pt>
                <c:pt idx="59809">
                  <c:v>9.2949450000000002</c:v>
                </c:pt>
                <c:pt idx="59810">
                  <c:v>9.2987249999999992</c:v>
                </c:pt>
                <c:pt idx="59811">
                  <c:v>9.3006829999999994</c:v>
                </c:pt>
                <c:pt idx="59812">
                  <c:v>9.2977050000000006</c:v>
                </c:pt>
                <c:pt idx="59813">
                  <c:v>9.3038019999999992</c:v>
                </c:pt>
                <c:pt idx="59814">
                  <c:v>9.3052290000000006</c:v>
                </c:pt>
                <c:pt idx="59815">
                  <c:v>9.2991849999999996</c:v>
                </c:pt>
                <c:pt idx="59816">
                  <c:v>9.2980470000000004</c:v>
                </c:pt>
                <c:pt idx="59817">
                  <c:v>9.2990840000000006</c:v>
                </c:pt>
                <c:pt idx="59818">
                  <c:v>9.2985810000000004</c:v>
                </c:pt>
                <c:pt idx="59819">
                  <c:v>9.2974969999999999</c:v>
                </c:pt>
                <c:pt idx="59820">
                  <c:v>9.3033640000000002</c:v>
                </c:pt>
                <c:pt idx="59821">
                  <c:v>9.3052069999999993</c:v>
                </c:pt>
                <c:pt idx="59822">
                  <c:v>9.2982929999999993</c:v>
                </c:pt>
                <c:pt idx="59823">
                  <c:v>9.2980280000000004</c:v>
                </c:pt>
                <c:pt idx="59824">
                  <c:v>9.3028130000000004</c:v>
                </c:pt>
                <c:pt idx="59825">
                  <c:v>9.3043069999999997</c:v>
                </c:pt>
                <c:pt idx="59826">
                  <c:v>9.3004709999999999</c:v>
                </c:pt>
                <c:pt idx="59827">
                  <c:v>9.3044180000000001</c:v>
                </c:pt>
                <c:pt idx="59828">
                  <c:v>9.3101559999999992</c:v>
                </c:pt>
                <c:pt idx="59829">
                  <c:v>9.3021220000000007</c:v>
                </c:pt>
                <c:pt idx="59830">
                  <c:v>9.3032679999999992</c:v>
                </c:pt>
                <c:pt idx="59831">
                  <c:v>9.30823</c:v>
                </c:pt>
                <c:pt idx="59832">
                  <c:v>9.2990119999999994</c:v>
                </c:pt>
                <c:pt idx="59833">
                  <c:v>9.2990480000000009</c:v>
                </c:pt>
                <c:pt idx="59834">
                  <c:v>9.3102169999999997</c:v>
                </c:pt>
                <c:pt idx="59835">
                  <c:v>9.3063500000000001</c:v>
                </c:pt>
                <c:pt idx="59836">
                  <c:v>9.2975329999999996</c:v>
                </c:pt>
                <c:pt idx="59837">
                  <c:v>9.3054439999999996</c:v>
                </c:pt>
                <c:pt idx="59838">
                  <c:v>9.3057079999999992</c:v>
                </c:pt>
                <c:pt idx="59839">
                  <c:v>9.2997270000000007</c:v>
                </c:pt>
                <c:pt idx="59840">
                  <c:v>9.3114939999999997</c:v>
                </c:pt>
                <c:pt idx="59841">
                  <c:v>9.3152000000000008</c:v>
                </c:pt>
                <c:pt idx="59842">
                  <c:v>9.3084170000000004</c:v>
                </c:pt>
                <c:pt idx="59843">
                  <c:v>9.3122720000000001</c:v>
                </c:pt>
                <c:pt idx="59844">
                  <c:v>9.3134300000000003</c:v>
                </c:pt>
                <c:pt idx="59845">
                  <c:v>9.3062590000000007</c:v>
                </c:pt>
                <c:pt idx="59846">
                  <c:v>9.3110780000000002</c:v>
                </c:pt>
                <c:pt idx="59847">
                  <c:v>9.3185000000000002</c:v>
                </c:pt>
                <c:pt idx="59848">
                  <c:v>9.3045639999999992</c:v>
                </c:pt>
                <c:pt idx="59849">
                  <c:v>9.298724</c:v>
                </c:pt>
                <c:pt idx="59850">
                  <c:v>9.3112429999999993</c:v>
                </c:pt>
                <c:pt idx="59851">
                  <c:v>9.3094750000000008</c:v>
                </c:pt>
                <c:pt idx="59852">
                  <c:v>9.3021309999999993</c:v>
                </c:pt>
                <c:pt idx="59853">
                  <c:v>9.3066010000000006</c:v>
                </c:pt>
                <c:pt idx="59854">
                  <c:v>9.3076229999999995</c:v>
                </c:pt>
                <c:pt idx="59855">
                  <c:v>9.3006150000000005</c:v>
                </c:pt>
                <c:pt idx="59856">
                  <c:v>9.3035049999999995</c:v>
                </c:pt>
                <c:pt idx="59857">
                  <c:v>9.3110330000000001</c:v>
                </c:pt>
                <c:pt idx="59858">
                  <c:v>9.304392</c:v>
                </c:pt>
                <c:pt idx="59859">
                  <c:v>9.3031360000000003</c:v>
                </c:pt>
                <c:pt idx="59860">
                  <c:v>9.3088650000000008</c:v>
                </c:pt>
                <c:pt idx="59861">
                  <c:v>9.3046150000000001</c:v>
                </c:pt>
                <c:pt idx="59862">
                  <c:v>9.3035929999999993</c:v>
                </c:pt>
                <c:pt idx="59863">
                  <c:v>9.3089449999999996</c:v>
                </c:pt>
                <c:pt idx="59864">
                  <c:v>9.308643</c:v>
                </c:pt>
                <c:pt idx="59865">
                  <c:v>9.3036290000000008</c:v>
                </c:pt>
                <c:pt idx="59866">
                  <c:v>9.3078629999999993</c:v>
                </c:pt>
                <c:pt idx="59867">
                  <c:v>9.3141949999999998</c:v>
                </c:pt>
                <c:pt idx="59868">
                  <c:v>9.3071760000000001</c:v>
                </c:pt>
                <c:pt idx="59869">
                  <c:v>9.3057730000000003</c:v>
                </c:pt>
                <c:pt idx="59870">
                  <c:v>9.3126390000000008</c:v>
                </c:pt>
                <c:pt idx="59871">
                  <c:v>9.3092070000000007</c:v>
                </c:pt>
                <c:pt idx="59872">
                  <c:v>9.3070000000000004</c:v>
                </c:pt>
                <c:pt idx="59873">
                  <c:v>9.3148529999999994</c:v>
                </c:pt>
                <c:pt idx="59874">
                  <c:v>9.3165779999999998</c:v>
                </c:pt>
                <c:pt idx="59875">
                  <c:v>9.3083130000000001</c:v>
                </c:pt>
                <c:pt idx="59876">
                  <c:v>9.3092780000000008</c:v>
                </c:pt>
                <c:pt idx="59877">
                  <c:v>9.3165870000000002</c:v>
                </c:pt>
                <c:pt idx="59878">
                  <c:v>9.3159329999999994</c:v>
                </c:pt>
                <c:pt idx="59879">
                  <c:v>9.3106819999999999</c:v>
                </c:pt>
                <c:pt idx="59880">
                  <c:v>9.3082449999999994</c:v>
                </c:pt>
                <c:pt idx="59881">
                  <c:v>9.3147389999999994</c:v>
                </c:pt>
                <c:pt idx="59882">
                  <c:v>9.3157599999999992</c:v>
                </c:pt>
                <c:pt idx="59883">
                  <c:v>9.3092109999999995</c:v>
                </c:pt>
                <c:pt idx="59884">
                  <c:v>9.3111250000000005</c:v>
                </c:pt>
                <c:pt idx="59885">
                  <c:v>9.3124590000000005</c:v>
                </c:pt>
                <c:pt idx="59886">
                  <c:v>9.3126130000000007</c:v>
                </c:pt>
                <c:pt idx="59887">
                  <c:v>9.3131679999999992</c:v>
                </c:pt>
                <c:pt idx="59888">
                  <c:v>9.3112320000000004</c:v>
                </c:pt>
                <c:pt idx="59889">
                  <c:v>9.3121720000000003</c:v>
                </c:pt>
                <c:pt idx="59890">
                  <c:v>9.3155380000000001</c:v>
                </c:pt>
                <c:pt idx="59891">
                  <c:v>9.3140250000000009</c:v>
                </c:pt>
                <c:pt idx="59892">
                  <c:v>9.3100909999999999</c:v>
                </c:pt>
                <c:pt idx="59893">
                  <c:v>9.3182720000000003</c:v>
                </c:pt>
                <c:pt idx="59894">
                  <c:v>9.3161649999999998</c:v>
                </c:pt>
                <c:pt idx="59895">
                  <c:v>9.3041420000000006</c:v>
                </c:pt>
                <c:pt idx="59896">
                  <c:v>9.3181499999999993</c:v>
                </c:pt>
                <c:pt idx="59897">
                  <c:v>9.3280309999999993</c:v>
                </c:pt>
                <c:pt idx="59898">
                  <c:v>9.3144010000000002</c:v>
                </c:pt>
                <c:pt idx="59899">
                  <c:v>9.3141280000000002</c:v>
                </c:pt>
                <c:pt idx="59900">
                  <c:v>9.3256440000000005</c:v>
                </c:pt>
                <c:pt idx="59901">
                  <c:v>9.3201160000000005</c:v>
                </c:pt>
                <c:pt idx="59902">
                  <c:v>9.3126289999999994</c:v>
                </c:pt>
                <c:pt idx="59903">
                  <c:v>9.3216389999999993</c:v>
                </c:pt>
                <c:pt idx="59904">
                  <c:v>9.3215219999999999</c:v>
                </c:pt>
                <c:pt idx="59905">
                  <c:v>9.3149460000000008</c:v>
                </c:pt>
                <c:pt idx="59906">
                  <c:v>9.3225630000000006</c:v>
                </c:pt>
                <c:pt idx="59907">
                  <c:v>9.3247680000000006</c:v>
                </c:pt>
                <c:pt idx="59908">
                  <c:v>9.3163029999999996</c:v>
                </c:pt>
                <c:pt idx="59909">
                  <c:v>9.3129259999999991</c:v>
                </c:pt>
                <c:pt idx="59910">
                  <c:v>9.3174659999999996</c:v>
                </c:pt>
                <c:pt idx="59911">
                  <c:v>9.3198519999999991</c:v>
                </c:pt>
                <c:pt idx="59912">
                  <c:v>9.3151159999999997</c:v>
                </c:pt>
                <c:pt idx="59913">
                  <c:v>9.3149320000000007</c:v>
                </c:pt>
                <c:pt idx="59914">
                  <c:v>9.313682</c:v>
                </c:pt>
                <c:pt idx="59915">
                  <c:v>9.3119669999999992</c:v>
                </c:pt>
                <c:pt idx="59916">
                  <c:v>9.3164040000000004</c:v>
                </c:pt>
                <c:pt idx="59917">
                  <c:v>9.3221170000000004</c:v>
                </c:pt>
                <c:pt idx="59918">
                  <c:v>9.3186099999999996</c:v>
                </c:pt>
                <c:pt idx="59919">
                  <c:v>9.3130670000000002</c:v>
                </c:pt>
                <c:pt idx="59920">
                  <c:v>9.3214120000000005</c:v>
                </c:pt>
                <c:pt idx="59921">
                  <c:v>9.3205159999999996</c:v>
                </c:pt>
                <c:pt idx="59922">
                  <c:v>9.3122729999999994</c:v>
                </c:pt>
                <c:pt idx="59923">
                  <c:v>9.3189810000000008</c:v>
                </c:pt>
                <c:pt idx="59924">
                  <c:v>9.3195599999999992</c:v>
                </c:pt>
                <c:pt idx="59925">
                  <c:v>9.3122209999999992</c:v>
                </c:pt>
                <c:pt idx="59926">
                  <c:v>9.3165019999999998</c:v>
                </c:pt>
                <c:pt idx="59927">
                  <c:v>9.3214140000000008</c:v>
                </c:pt>
                <c:pt idx="59928">
                  <c:v>9.3149789999999992</c:v>
                </c:pt>
                <c:pt idx="59929">
                  <c:v>9.3153369999999995</c:v>
                </c:pt>
                <c:pt idx="59930">
                  <c:v>9.3266419999999997</c:v>
                </c:pt>
                <c:pt idx="59931">
                  <c:v>9.320551</c:v>
                </c:pt>
                <c:pt idx="59932">
                  <c:v>9.3182799999999997</c:v>
                </c:pt>
                <c:pt idx="59933">
                  <c:v>9.3285169999999997</c:v>
                </c:pt>
                <c:pt idx="59934">
                  <c:v>9.3227390000000003</c:v>
                </c:pt>
                <c:pt idx="59935">
                  <c:v>9.3176020000000008</c:v>
                </c:pt>
                <c:pt idx="59936">
                  <c:v>9.3212270000000004</c:v>
                </c:pt>
                <c:pt idx="59937">
                  <c:v>9.3177079999999997</c:v>
                </c:pt>
                <c:pt idx="59938">
                  <c:v>9.3123830000000005</c:v>
                </c:pt>
                <c:pt idx="59939">
                  <c:v>9.3158329999999996</c:v>
                </c:pt>
                <c:pt idx="59940">
                  <c:v>9.3230120000000003</c:v>
                </c:pt>
                <c:pt idx="59941">
                  <c:v>9.3216280000000005</c:v>
                </c:pt>
                <c:pt idx="59942">
                  <c:v>9.3208470000000005</c:v>
                </c:pt>
                <c:pt idx="59943">
                  <c:v>9.3268109999999993</c:v>
                </c:pt>
                <c:pt idx="59944">
                  <c:v>9.3285669999999996</c:v>
                </c:pt>
                <c:pt idx="59945">
                  <c:v>9.3256359999999994</c:v>
                </c:pt>
                <c:pt idx="59946">
                  <c:v>9.3276880000000002</c:v>
                </c:pt>
                <c:pt idx="59947">
                  <c:v>9.3341209999999997</c:v>
                </c:pt>
                <c:pt idx="59948">
                  <c:v>9.3269590000000004</c:v>
                </c:pt>
                <c:pt idx="59949">
                  <c:v>9.3192559999999993</c:v>
                </c:pt>
                <c:pt idx="59950">
                  <c:v>9.3265809999999991</c:v>
                </c:pt>
                <c:pt idx="59951">
                  <c:v>9.3309219999999993</c:v>
                </c:pt>
                <c:pt idx="59952">
                  <c:v>9.3296069999999993</c:v>
                </c:pt>
                <c:pt idx="59953">
                  <c:v>9.3272739999999992</c:v>
                </c:pt>
                <c:pt idx="59954">
                  <c:v>9.3240739999999995</c:v>
                </c:pt>
                <c:pt idx="59955">
                  <c:v>9.3227569999999993</c:v>
                </c:pt>
                <c:pt idx="59956">
                  <c:v>9.3211600000000008</c:v>
                </c:pt>
                <c:pt idx="59957">
                  <c:v>9.3224610000000006</c:v>
                </c:pt>
                <c:pt idx="59958">
                  <c:v>9.3257770000000004</c:v>
                </c:pt>
                <c:pt idx="59959">
                  <c:v>9.3279420000000002</c:v>
                </c:pt>
                <c:pt idx="59960">
                  <c:v>9.3306520000000006</c:v>
                </c:pt>
                <c:pt idx="59961">
                  <c:v>9.3297880000000006</c:v>
                </c:pt>
                <c:pt idx="59962">
                  <c:v>9.3248909999999992</c:v>
                </c:pt>
                <c:pt idx="59963">
                  <c:v>9.3224129999999992</c:v>
                </c:pt>
                <c:pt idx="59964">
                  <c:v>9.319858</c:v>
                </c:pt>
                <c:pt idx="59965">
                  <c:v>9.3167399999999994</c:v>
                </c:pt>
                <c:pt idx="59966">
                  <c:v>9.3219150000000006</c:v>
                </c:pt>
                <c:pt idx="59967">
                  <c:v>9.3248040000000003</c:v>
                </c:pt>
                <c:pt idx="59968">
                  <c:v>9.3194400000000002</c:v>
                </c:pt>
                <c:pt idx="59969">
                  <c:v>9.3245649999999998</c:v>
                </c:pt>
                <c:pt idx="59970">
                  <c:v>9.3328360000000004</c:v>
                </c:pt>
                <c:pt idx="59971">
                  <c:v>9.3306459999999998</c:v>
                </c:pt>
                <c:pt idx="59972">
                  <c:v>9.3269199999999994</c:v>
                </c:pt>
                <c:pt idx="59973">
                  <c:v>9.3298649999999999</c:v>
                </c:pt>
                <c:pt idx="59974">
                  <c:v>9.3316730000000003</c:v>
                </c:pt>
                <c:pt idx="59975">
                  <c:v>9.3271090000000001</c:v>
                </c:pt>
                <c:pt idx="59976">
                  <c:v>9.3268640000000005</c:v>
                </c:pt>
                <c:pt idx="59977">
                  <c:v>9.3223939999999992</c:v>
                </c:pt>
                <c:pt idx="59978">
                  <c:v>9.3176039999999993</c:v>
                </c:pt>
                <c:pt idx="59979">
                  <c:v>9.3272790000000008</c:v>
                </c:pt>
                <c:pt idx="59980">
                  <c:v>9.3338789999999996</c:v>
                </c:pt>
                <c:pt idx="59981">
                  <c:v>9.3320489999999996</c:v>
                </c:pt>
                <c:pt idx="59982">
                  <c:v>9.3298050000000003</c:v>
                </c:pt>
                <c:pt idx="59983">
                  <c:v>9.3300439999999991</c:v>
                </c:pt>
                <c:pt idx="59984">
                  <c:v>9.3327430000000007</c:v>
                </c:pt>
                <c:pt idx="59985">
                  <c:v>9.3326410000000006</c:v>
                </c:pt>
                <c:pt idx="59986">
                  <c:v>9.3317569999999996</c:v>
                </c:pt>
                <c:pt idx="59987">
                  <c:v>9.3291880000000003</c:v>
                </c:pt>
                <c:pt idx="59988">
                  <c:v>9.327318</c:v>
                </c:pt>
                <c:pt idx="59989">
                  <c:v>9.3293879999999998</c:v>
                </c:pt>
                <c:pt idx="59990">
                  <c:v>9.3295150000000007</c:v>
                </c:pt>
                <c:pt idx="59991">
                  <c:v>9.3267699999999998</c:v>
                </c:pt>
                <c:pt idx="59992">
                  <c:v>9.3259709999999991</c:v>
                </c:pt>
                <c:pt idx="59993">
                  <c:v>9.3321260000000006</c:v>
                </c:pt>
                <c:pt idx="59994">
                  <c:v>9.333183</c:v>
                </c:pt>
                <c:pt idx="59995">
                  <c:v>9.3266550000000006</c:v>
                </c:pt>
                <c:pt idx="59996">
                  <c:v>9.3318539999999999</c:v>
                </c:pt>
                <c:pt idx="59997">
                  <c:v>9.3355689999999996</c:v>
                </c:pt>
                <c:pt idx="59998">
                  <c:v>9.3311569999999993</c:v>
                </c:pt>
                <c:pt idx="59999">
                  <c:v>9.3344620000000003</c:v>
                </c:pt>
                <c:pt idx="60000">
                  <c:v>9.3374140000000008</c:v>
                </c:pt>
                <c:pt idx="60001">
                  <c:v>9.3315029999999997</c:v>
                </c:pt>
                <c:pt idx="60002">
                  <c:v>9.3261179999999992</c:v>
                </c:pt>
                <c:pt idx="60003">
                  <c:v>9.3296980000000005</c:v>
                </c:pt>
                <c:pt idx="60004">
                  <c:v>9.3314760000000003</c:v>
                </c:pt>
                <c:pt idx="60005">
                  <c:v>9.3316379999999999</c:v>
                </c:pt>
                <c:pt idx="60006">
                  <c:v>9.3366039999999995</c:v>
                </c:pt>
                <c:pt idx="60007">
                  <c:v>9.3303279999999997</c:v>
                </c:pt>
                <c:pt idx="60008">
                  <c:v>9.3271909999999991</c:v>
                </c:pt>
                <c:pt idx="60009">
                  <c:v>9.3369990000000005</c:v>
                </c:pt>
                <c:pt idx="60010">
                  <c:v>9.3378840000000007</c:v>
                </c:pt>
                <c:pt idx="60011">
                  <c:v>9.335229</c:v>
                </c:pt>
                <c:pt idx="60012">
                  <c:v>9.3360939999999992</c:v>
                </c:pt>
                <c:pt idx="60013">
                  <c:v>9.3340320000000006</c:v>
                </c:pt>
                <c:pt idx="60014">
                  <c:v>9.332179</c:v>
                </c:pt>
                <c:pt idx="60015">
                  <c:v>9.3353800000000007</c:v>
                </c:pt>
                <c:pt idx="60016">
                  <c:v>9.3363300000000002</c:v>
                </c:pt>
                <c:pt idx="60017">
                  <c:v>9.3323169999999998</c:v>
                </c:pt>
                <c:pt idx="60018">
                  <c:v>9.3361339999999995</c:v>
                </c:pt>
                <c:pt idx="60019">
                  <c:v>9.3383289999999999</c:v>
                </c:pt>
                <c:pt idx="60020">
                  <c:v>9.3307199999999995</c:v>
                </c:pt>
                <c:pt idx="60021">
                  <c:v>9.3321229999999993</c:v>
                </c:pt>
                <c:pt idx="60022">
                  <c:v>9.3417680000000001</c:v>
                </c:pt>
                <c:pt idx="60023">
                  <c:v>9.3409829999999996</c:v>
                </c:pt>
                <c:pt idx="60024">
                  <c:v>9.3316330000000001</c:v>
                </c:pt>
                <c:pt idx="60025">
                  <c:v>9.3313729999999993</c:v>
                </c:pt>
                <c:pt idx="60026">
                  <c:v>9.336722</c:v>
                </c:pt>
                <c:pt idx="60027">
                  <c:v>9.3361319999999992</c:v>
                </c:pt>
                <c:pt idx="60028">
                  <c:v>9.3341329999999996</c:v>
                </c:pt>
                <c:pt idx="60029">
                  <c:v>9.3346909999999994</c:v>
                </c:pt>
                <c:pt idx="60030">
                  <c:v>9.3356829999999995</c:v>
                </c:pt>
                <c:pt idx="60031">
                  <c:v>9.3395679999999999</c:v>
                </c:pt>
                <c:pt idx="60032">
                  <c:v>9.3462560000000003</c:v>
                </c:pt>
                <c:pt idx="60033">
                  <c:v>9.3424069999999997</c:v>
                </c:pt>
                <c:pt idx="60034">
                  <c:v>9.3344679999999993</c:v>
                </c:pt>
                <c:pt idx="60035">
                  <c:v>9.3416960000000007</c:v>
                </c:pt>
                <c:pt idx="60036">
                  <c:v>9.3451330000000006</c:v>
                </c:pt>
                <c:pt idx="60037">
                  <c:v>9.3363790000000009</c:v>
                </c:pt>
                <c:pt idx="60038">
                  <c:v>9.3371630000000003</c:v>
                </c:pt>
                <c:pt idx="60039">
                  <c:v>9.3424549999999993</c:v>
                </c:pt>
                <c:pt idx="60040">
                  <c:v>9.3382880000000004</c:v>
                </c:pt>
                <c:pt idx="60041">
                  <c:v>9.3358129999999999</c:v>
                </c:pt>
                <c:pt idx="60042">
                  <c:v>9.3421420000000008</c:v>
                </c:pt>
                <c:pt idx="60043">
                  <c:v>9.3402849999999997</c:v>
                </c:pt>
                <c:pt idx="60044">
                  <c:v>9.3356580000000005</c:v>
                </c:pt>
                <c:pt idx="60045">
                  <c:v>9.3414809999999999</c:v>
                </c:pt>
                <c:pt idx="60046">
                  <c:v>9.3392429999999997</c:v>
                </c:pt>
                <c:pt idx="60047">
                  <c:v>9.3357159999999997</c:v>
                </c:pt>
                <c:pt idx="60048">
                  <c:v>9.3416409999999992</c:v>
                </c:pt>
                <c:pt idx="60049">
                  <c:v>9.3416859999999993</c:v>
                </c:pt>
                <c:pt idx="60050">
                  <c:v>9.3381790000000002</c:v>
                </c:pt>
                <c:pt idx="60051">
                  <c:v>9.3403539999999996</c:v>
                </c:pt>
                <c:pt idx="60052">
                  <c:v>9.3436649999999997</c:v>
                </c:pt>
                <c:pt idx="60053">
                  <c:v>9.3404340000000001</c:v>
                </c:pt>
                <c:pt idx="60054">
                  <c:v>9.3371670000000009</c:v>
                </c:pt>
                <c:pt idx="60055">
                  <c:v>9.3373899999999992</c:v>
                </c:pt>
                <c:pt idx="60056">
                  <c:v>9.3333689999999994</c:v>
                </c:pt>
                <c:pt idx="60057">
                  <c:v>9.3346640000000001</c:v>
                </c:pt>
                <c:pt idx="60058">
                  <c:v>9.3463589999999996</c:v>
                </c:pt>
                <c:pt idx="60059">
                  <c:v>9.3510059999999999</c:v>
                </c:pt>
                <c:pt idx="60060">
                  <c:v>9.3423839999999991</c:v>
                </c:pt>
                <c:pt idx="60061">
                  <c:v>9.3433489999999999</c:v>
                </c:pt>
                <c:pt idx="60062">
                  <c:v>9.350562</c:v>
                </c:pt>
                <c:pt idx="60063">
                  <c:v>9.3414429999999999</c:v>
                </c:pt>
                <c:pt idx="60064">
                  <c:v>9.3406409999999997</c:v>
                </c:pt>
                <c:pt idx="60065">
                  <c:v>9.3477759999999996</c:v>
                </c:pt>
                <c:pt idx="60066">
                  <c:v>9.3424619999999994</c:v>
                </c:pt>
                <c:pt idx="60067">
                  <c:v>9.3408490000000004</c:v>
                </c:pt>
                <c:pt idx="60068">
                  <c:v>9.3452640000000002</c:v>
                </c:pt>
                <c:pt idx="60069">
                  <c:v>9.3447849999999999</c:v>
                </c:pt>
                <c:pt idx="60070">
                  <c:v>9.3416149999999991</c:v>
                </c:pt>
                <c:pt idx="60071">
                  <c:v>9.3445459999999994</c:v>
                </c:pt>
                <c:pt idx="60072">
                  <c:v>9.3446639999999999</c:v>
                </c:pt>
                <c:pt idx="60073">
                  <c:v>9.3380299999999998</c:v>
                </c:pt>
                <c:pt idx="60074">
                  <c:v>9.3424270000000007</c:v>
                </c:pt>
                <c:pt idx="60075">
                  <c:v>9.3506090000000004</c:v>
                </c:pt>
                <c:pt idx="60076">
                  <c:v>9.3481939999999994</c:v>
                </c:pt>
                <c:pt idx="60077">
                  <c:v>9.3419509999999999</c:v>
                </c:pt>
                <c:pt idx="60078">
                  <c:v>9.3395919999999997</c:v>
                </c:pt>
                <c:pt idx="60079">
                  <c:v>9.3406169999999999</c:v>
                </c:pt>
                <c:pt idx="60080">
                  <c:v>9.3435849999999991</c:v>
                </c:pt>
                <c:pt idx="60081">
                  <c:v>9.3485619999999994</c:v>
                </c:pt>
                <c:pt idx="60082">
                  <c:v>9.3466839999999998</c:v>
                </c:pt>
                <c:pt idx="60083">
                  <c:v>9.3409910000000007</c:v>
                </c:pt>
                <c:pt idx="60084">
                  <c:v>9.3423619999999996</c:v>
                </c:pt>
                <c:pt idx="60085">
                  <c:v>9.3406400000000005</c:v>
                </c:pt>
                <c:pt idx="60086">
                  <c:v>9.3430260000000001</c:v>
                </c:pt>
                <c:pt idx="60087">
                  <c:v>9.3488930000000003</c:v>
                </c:pt>
                <c:pt idx="60088">
                  <c:v>9.3456539999999997</c:v>
                </c:pt>
                <c:pt idx="60089">
                  <c:v>9.3454479999999993</c:v>
                </c:pt>
                <c:pt idx="60090">
                  <c:v>9.3520470000000007</c:v>
                </c:pt>
                <c:pt idx="60091">
                  <c:v>9.3549229999999994</c:v>
                </c:pt>
                <c:pt idx="60092">
                  <c:v>9.3484990000000003</c:v>
                </c:pt>
                <c:pt idx="60093">
                  <c:v>9.3470859999999991</c:v>
                </c:pt>
                <c:pt idx="60094">
                  <c:v>9.3529680000000006</c:v>
                </c:pt>
                <c:pt idx="60095">
                  <c:v>9.3496109999999994</c:v>
                </c:pt>
                <c:pt idx="60096">
                  <c:v>9.3465959999999999</c:v>
                </c:pt>
                <c:pt idx="60097">
                  <c:v>9.3506440000000008</c:v>
                </c:pt>
                <c:pt idx="60098">
                  <c:v>9.3553060000000006</c:v>
                </c:pt>
                <c:pt idx="60099">
                  <c:v>9.3558810000000001</c:v>
                </c:pt>
                <c:pt idx="60100">
                  <c:v>9.3522119999999997</c:v>
                </c:pt>
                <c:pt idx="60101">
                  <c:v>9.3523019999999999</c:v>
                </c:pt>
                <c:pt idx="60102">
                  <c:v>9.3522300000000005</c:v>
                </c:pt>
                <c:pt idx="60103">
                  <c:v>9.3478209999999997</c:v>
                </c:pt>
                <c:pt idx="60104">
                  <c:v>9.3456150000000004</c:v>
                </c:pt>
                <c:pt idx="60105">
                  <c:v>9.3480840000000001</c:v>
                </c:pt>
                <c:pt idx="60106">
                  <c:v>9.3482900000000004</c:v>
                </c:pt>
                <c:pt idx="60107">
                  <c:v>9.3495249999999999</c:v>
                </c:pt>
                <c:pt idx="60108">
                  <c:v>9.3536439999999992</c:v>
                </c:pt>
                <c:pt idx="60109">
                  <c:v>9.3496869999999994</c:v>
                </c:pt>
                <c:pt idx="60110">
                  <c:v>9.3440770000000004</c:v>
                </c:pt>
                <c:pt idx="60111">
                  <c:v>9.3483219999999996</c:v>
                </c:pt>
                <c:pt idx="60112">
                  <c:v>9.3498289999999997</c:v>
                </c:pt>
                <c:pt idx="60113">
                  <c:v>9.3495980000000003</c:v>
                </c:pt>
                <c:pt idx="60114">
                  <c:v>9.3539069999999995</c:v>
                </c:pt>
                <c:pt idx="60115">
                  <c:v>9.3514239999999997</c:v>
                </c:pt>
                <c:pt idx="60116">
                  <c:v>9.3459330000000005</c:v>
                </c:pt>
                <c:pt idx="60117">
                  <c:v>9.3514230000000005</c:v>
                </c:pt>
                <c:pt idx="60118">
                  <c:v>9.3574680000000008</c:v>
                </c:pt>
                <c:pt idx="60119">
                  <c:v>9.3504889999999996</c:v>
                </c:pt>
                <c:pt idx="60120">
                  <c:v>9.3477879999999995</c:v>
                </c:pt>
                <c:pt idx="60121">
                  <c:v>9.3507700000000007</c:v>
                </c:pt>
                <c:pt idx="60122">
                  <c:v>9.3467830000000003</c:v>
                </c:pt>
                <c:pt idx="60123">
                  <c:v>9.3503410000000002</c:v>
                </c:pt>
                <c:pt idx="60124">
                  <c:v>9.3576669999999993</c:v>
                </c:pt>
                <c:pt idx="60125">
                  <c:v>9.3532399999999996</c:v>
                </c:pt>
                <c:pt idx="60126">
                  <c:v>9.3505739999999999</c:v>
                </c:pt>
                <c:pt idx="60127">
                  <c:v>9.3582180000000008</c:v>
                </c:pt>
                <c:pt idx="60128">
                  <c:v>9.3557679999999994</c:v>
                </c:pt>
                <c:pt idx="60129">
                  <c:v>9.3473869999999994</c:v>
                </c:pt>
                <c:pt idx="60130">
                  <c:v>9.3537540000000003</c:v>
                </c:pt>
                <c:pt idx="60131">
                  <c:v>9.3528880000000001</c:v>
                </c:pt>
                <c:pt idx="60132">
                  <c:v>9.3445119999999999</c:v>
                </c:pt>
                <c:pt idx="60133">
                  <c:v>9.3530859999999993</c:v>
                </c:pt>
                <c:pt idx="60134">
                  <c:v>9.3581629999999993</c:v>
                </c:pt>
                <c:pt idx="60135">
                  <c:v>9.3562250000000002</c:v>
                </c:pt>
                <c:pt idx="60136">
                  <c:v>9.3553499999999996</c:v>
                </c:pt>
                <c:pt idx="60137">
                  <c:v>9.3518019999999993</c:v>
                </c:pt>
                <c:pt idx="60138">
                  <c:v>9.3533489999999997</c:v>
                </c:pt>
                <c:pt idx="60139">
                  <c:v>9.3578580000000002</c:v>
                </c:pt>
                <c:pt idx="60140">
                  <c:v>9.3591960000000007</c:v>
                </c:pt>
                <c:pt idx="60141">
                  <c:v>9.3558649999999997</c:v>
                </c:pt>
                <c:pt idx="60142">
                  <c:v>9.353135</c:v>
                </c:pt>
                <c:pt idx="60143">
                  <c:v>9.3565280000000008</c:v>
                </c:pt>
                <c:pt idx="60144">
                  <c:v>9.3594069999999991</c:v>
                </c:pt>
                <c:pt idx="60145">
                  <c:v>9.3561709999999998</c:v>
                </c:pt>
                <c:pt idx="60146">
                  <c:v>9.3520529999999997</c:v>
                </c:pt>
                <c:pt idx="60147">
                  <c:v>9.3518670000000004</c:v>
                </c:pt>
                <c:pt idx="60148">
                  <c:v>9.3507490000000004</c:v>
                </c:pt>
                <c:pt idx="60149">
                  <c:v>9.3543699999999994</c:v>
                </c:pt>
                <c:pt idx="60150">
                  <c:v>9.3660169999999994</c:v>
                </c:pt>
                <c:pt idx="60151">
                  <c:v>9.3668530000000008</c:v>
                </c:pt>
                <c:pt idx="60152">
                  <c:v>9.3613909999999994</c:v>
                </c:pt>
                <c:pt idx="60153">
                  <c:v>9.3636560000000006</c:v>
                </c:pt>
                <c:pt idx="60154">
                  <c:v>9.366123</c:v>
                </c:pt>
                <c:pt idx="60155">
                  <c:v>9.362209</c:v>
                </c:pt>
                <c:pt idx="60156">
                  <c:v>9.357723</c:v>
                </c:pt>
                <c:pt idx="60157">
                  <c:v>9.3622890000000005</c:v>
                </c:pt>
                <c:pt idx="60158">
                  <c:v>9.3645589999999999</c:v>
                </c:pt>
                <c:pt idx="60159">
                  <c:v>9.3600490000000001</c:v>
                </c:pt>
                <c:pt idx="60160">
                  <c:v>9.3613859999999995</c:v>
                </c:pt>
                <c:pt idx="60161">
                  <c:v>9.3608150000000006</c:v>
                </c:pt>
                <c:pt idx="60162">
                  <c:v>9.3591379999999997</c:v>
                </c:pt>
                <c:pt idx="60163">
                  <c:v>9.3609190000000009</c:v>
                </c:pt>
                <c:pt idx="60164">
                  <c:v>9.3574590000000004</c:v>
                </c:pt>
                <c:pt idx="60165">
                  <c:v>9.3527950000000004</c:v>
                </c:pt>
                <c:pt idx="60166">
                  <c:v>9.3588679999999993</c:v>
                </c:pt>
                <c:pt idx="60167">
                  <c:v>9.3646670000000007</c:v>
                </c:pt>
                <c:pt idx="60168">
                  <c:v>9.3569739999999992</c:v>
                </c:pt>
                <c:pt idx="60169">
                  <c:v>9.3551629999999992</c:v>
                </c:pt>
                <c:pt idx="60170">
                  <c:v>9.3583990000000004</c:v>
                </c:pt>
                <c:pt idx="60171">
                  <c:v>9.3521660000000004</c:v>
                </c:pt>
                <c:pt idx="60172">
                  <c:v>9.3523230000000002</c:v>
                </c:pt>
                <c:pt idx="60173">
                  <c:v>9.3565629999999995</c:v>
                </c:pt>
                <c:pt idx="60174">
                  <c:v>9.3548089999999995</c:v>
                </c:pt>
                <c:pt idx="60175">
                  <c:v>9.3573769999999996</c:v>
                </c:pt>
                <c:pt idx="60176">
                  <c:v>9.3645940000000003</c:v>
                </c:pt>
                <c:pt idx="60177">
                  <c:v>9.3644580000000008</c:v>
                </c:pt>
                <c:pt idx="60178">
                  <c:v>9.3591460000000009</c:v>
                </c:pt>
                <c:pt idx="60179">
                  <c:v>9.3608689999999992</c:v>
                </c:pt>
                <c:pt idx="60180">
                  <c:v>9.36374</c:v>
                </c:pt>
                <c:pt idx="60181">
                  <c:v>9.3632310000000007</c:v>
                </c:pt>
                <c:pt idx="60182">
                  <c:v>9.3661270000000005</c:v>
                </c:pt>
                <c:pt idx="60183">
                  <c:v>9.366581</c:v>
                </c:pt>
                <c:pt idx="60184">
                  <c:v>9.3611789999999999</c:v>
                </c:pt>
                <c:pt idx="60185">
                  <c:v>9.3545479999999994</c:v>
                </c:pt>
                <c:pt idx="60186">
                  <c:v>9.3549539999999993</c:v>
                </c:pt>
                <c:pt idx="60187">
                  <c:v>9.3574929999999998</c:v>
                </c:pt>
                <c:pt idx="60188">
                  <c:v>9.3615429999999993</c:v>
                </c:pt>
                <c:pt idx="60189">
                  <c:v>9.3726819999999993</c:v>
                </c:pt>
                <c:pt idx="60190">
                  <c:v>9.3727359999999997</c:v>
                </c:pt>
                <c:pt idx="60191">
                  <c:v>9.3638469999999998</c:v>
                </c:pt>
                <c:pt idx="60192">
                  <c:v>9.3653279999999999</c:v>
                </c:pt>
                <c:pt idx="60193">
                  <c:v>9.3696129999999993</c:v>
                </c:pt>
                <c:pt idx="60194">
                  <c:v>9.364884</c:v>
                </c:pt>
                <c:pt idx="60195">
                  <c:v>9.3637569999999997</c:v>
                </c:pt>
                <c:pt idx="60196">
                  <c:v>9.3687869999999993</c:v>
                </c:pt>
                <c:pt idx="60197">
                  <c:v>9.3659400000000002</c:v>
                </c:pt>
                <c:pt idx="60198">
                  <c:v>9.3661100000000008</c:v>
                </c:pt>
                <c:pt idx="60199">
                  <c:v>9.3701299999999996</c:v>
                </c:pt>
                <c:pt idx="60200">
                  <c:v>9.3621789999999994</c:v>
                </c:pt>
                <c:pt idx="60201">
                  <c:v>9.3615359999999992</c:v>
                </c:pt>
                <c:pt idx="60202">
                  <c:v>9.3695409999999999</c:v>
                </c:pt>
                <c:pt idx="60203">
                  <c:v>9.3658490000000008</c:v>
                </c:pt>
                <c:pt idx="60204">
                  <c:v>9.3619470000000007</c:v>
                </c:pt>
                <c:pt idx="60205">
                  <c:v>9.3712219999999995</c:v>
                </c:pt>
                <c:pt idx="60206">
                  <c:v>9.376125</c:v>
                </c:pt>
                <c:pt idx="60207">
                  <c:v>9.3679059999999996</c:v>
                </c:pt>
                <c:pt idx="60208">
                  <c:v>9.3673110000000008</c:v>
                </c:pt>
                <c:pt idx="60209">
                  <c:v>9.3659879999999998</c:v>
                </c:pt>
                <c:pt idx="60210">
                  <c:v>9.3587050000000005</c:v>
                </c:pt>
                <c:pt idx="60211">
                  <c:v>9.3645429999999994</c:v>
                </c:pt>
                <c:pt idx="60212">
                  <c:v>9.3713230000000003</c:v>
                </c:pt>
                <c:pt idx="60213">
                  <c:v>9.3673490000000008</c:v>
                </c:pt>
                <c:pt idx="60214">
                  <c:v>9.3643059999999991</c:v>
                </c:pt>
                <c:pt idx="60215">
                  <c:v>9.3654089999999997</c:v>
                </c:pt>
                <c:pt idx="60216">
                  <c:v>9.3649570000000004</c:v>
                </c:pt>
                <c:pt idx="60217">
                  <c:v>9.3649260000000005</c:v>
                </c:pt>
                <c:pt idx="60218">
                  <c:v>9.3696370000000009</c:v>
                </c:pt>
                <c:pt idx="60219">
                  <c:v>9.3683309999999995</c:v>
                </c:pt>
                <c:pt idx="60220">
                  <c:v>9.3655880000000007</c:v>
                </c:pt>
                <c:pt idx="60221">
                  <c:v>9.3711330000000004</c:v>
                </c:pt>
                <c:pt idx="60222">
                  <c:v>9.3738089999999996</c:v>
                </c:pt>
                <c:pt idx="60223">
                  <c:v>9.3672470000000008</c:v>
                </c:pt>
                <c:pt idx="60224">
                  <c:v>9.3662390000000002</c:v>
                </c:pt>
                <c:pt idx="60225">
                  <c:v>9.3733889999999995</c:v>
                </c:pt>
                <c:pt idx="60226">
                  <c:v>9.3693960000000001</c:v>
                </c:pt>
                <c:pt idx="60227">
                  <c:v>9.3622329999999998</c:v>
                </c:pt>
                <c:pt idx="60228">
                  <c:v>9.3652379999999997</c:v>
                </c:pt>
                <c:pt idx="60229">
                  <c:v>9.365361</c:v>
                </c:pt>
                <c:pt idx="60230">
                  <c:v>9.3642230000000009</c:v>
                </c:pt>
                <c:pt idx="60231">
                  <c:v>9.3697929999999996</c:v>
                </c:pt>
                <c:pt idx="60232">
                  <c:v>9.3750389999999992</c:v>
                </c:pt>
                <c:pt idx="60233">
                  <c:v>9.3763500000000004</c:v>
                </c:pt>
                <c:pt idx="60234">
                  <c:v>9.3747819999999997</c:v>
                </c:pt>
                <c:pt idx="60235">
                  <c:v>9.3755629999999996</c:v>
                </c:pt>
                <c:pt idx="60236">
                  <c:v>9.3761530000000004</c:v>
                </c:pt>
                <c:pt idx="60237">
                  <c:v>9.375686</c:v>
                </c:pt>
                <c:pt idx="60238">
                  <c:v>9.3755310000000005</c:v>
                </c:pt>
                <c:pt idx="60239">
                  <c:v>9.3734599999999997</c:v>
                </c:pt>
                <c:pt idx="60240">
                  <c:v>9.3753510000000002</c:v>
                </c:pt>
                <c:pt idx="60241">
                  <c:v>9.3794350000000009</c:v>
                </c:pt>
                <c:pt idx="60242">
                  <c:v>9.3764789999999998</c:v>
                </c:pt>
                <c:pt idx="60243">
                  <c:v>9.3698160000000001</c:v>
                </c:pt>
                <c:pt idx="60244">
                  <c:v>9.3717030000000001</c:v>
                </c:pt>
                <c:pt idx="60245">
                  <c:v>9.3773660000000003</c:v>
                </c:pt>
                <c:pt idx="60246">
                  <c:v>9.3762050000000006</c:v>
                </c:pt>
                <c:pt idx="60247">
                  <c:v>9.3790150000000008</c:v>
                </c:pt>
                <c:pt idx="60248">
                  <c:v>9.3809979999999999</c:v>
                </c:pt>
                <c:pt idx="60249">
                  <c:v>9.3727070000000001</c:v>
                </c:pt>
                <c:pt idx="60250">
                  <c:v>9.3679070000000007</c:v>
                </c:pt>
                <c:pt idx="60251">
                  <c:v>9.3677659999999996</c:v>
                </c:pt>
                <c:pt idx="60252">
                  <c:v>9.3697800000000004</c:v>
                </c:pt>
                <c:pt idx="60253">
                  <c:v>9.3726629999999993</c:v>
                </c:pt>
                <c:pt idx="60254">
                  <c:v>9.372458</c:v>
                </c:pt>
                <c:pt idx="60255">
                  <c:v>9.3730650000000004</c:v>
                </c:pt>
                <c:pt idx="60256">
                  <c:v>9.3721899999999998</c:v>
                </c:pt>
                <c:pt idx="60257">
                  <c:v>9.3723209999999995</c:v>
                </c:pt>
                <c:pt idx="60258">
                  <c:v>9.3751809999999995</c:v>
                </c:pt>
                <c:pt idx="60259">
                  <c:v>9.3701810000000005</c:v>
                </c:pt>
                <c:pt idx="60260">
                  <c:v>9.364611</c:v>
                </c:pt>
                <c:pt idx="60261">
                  <c:v>9.3713420000000003</c:v>
                </c:pt>
                <c:pt idx="60262">
                  <c:v>9.3756780000000006</c:v>
                </c:pt>
                <c:pt idx="60263">
                  <c:v>9.3718419999999991</c:v>
                </c:pt>
                <c:pt idx="60264">
                  <c:v>9.377459</c:v>
                </c:pt>
                <c:pt idx="60265">
                  <c:v>9.3833610000000007</c:v>
                </c:pt>
                <c:pt idx="60266">
                  <c:v>9.3795549999999999</c:v>
                </c:pt>
                <c:pt idx="60267">
                  <c:v>9.3787000000000003</c:v>
                </c:pt>
                <c:pt idx="60268">
                  <c:v>9.3776609999999998</c:v>
                </c:pt>
                <c:pt idx="60269">
                  <c:v>9.3740489999999994</c:v>
                </c:pt>
                <c:pt idx="60270">
                  <c:v>9.3766669999999994</c:v>
                </c:pt>
                <c:pt idx="60271">
                  <c:v>9.3796909999999993</c:v>
                </c:pt>
                <c:pt idx="60272">
                  <c:v>9.3772769999999994</c:v>
                </c:pt>
                <c:pt idx="60273">
                  <c:v>9.3736029999999992</c:v>
                </c:pt>
                <c:pt idx="60274">
                  <c:v>9.3761449999999993</c:v>
                </c:pt>
                <c:pt idx="60275">
                  <c:v>9.3798519999999996</c:v>
                </c:pt>
                <c:pt idx="60276">
                  <c:v>9.3797940000000004</c:v>
                </c:pt>
                <c:pt idx="60277">
                  <c:v>9.3808019999999992</c:v>
                </c:pt>
                <c:pt idx="60278">
                  <c:v>9.3784100000000006</c:v>
                </c:pt>
                <c:pt idx="60279">
                  <c:v>9.3759420000000002</c:v>
                </c:pt>
                <c:pt idx="60280">
                  <c:v>9.3797160000000002</c:v>
                </c:pt>
                <c:pt idx="60281">
                  <c:v>9.3815919999999995</c:v>
                </c:pt>
                <c:pt idx="60282">
                  <c:v>9.3760460000000005</c:v>
                </c:pt>
                <c:pt idx="60283">
                  <c:v>9.3748450000000005</c:v>
                </c:pt>
                <c:pt idx="60284">
                  <c:v>9.3820270000000008</c:v>
                </c:pt>
                <c:pt idx="60285">
                  <c:v>9.3803579999999993</c:v>
                </c:pt>
                <c:pt idx="60286">
                  <c:v>9.3794219999999999</c:v>
                </c:pt>
                <c:pt idx="60287">
                  <c:v>9.3848479999999999</c:v>
                </c:pt>
                <c:pt idx="60288">
                  <c:v>9.3777869999999997</c:v>
                </c:pt>
                <c:pt idx="60289">
                  <c:v>9.3730049999999991</c:v>
                </c:pt>
                <c:pt idx="60290">
                  <c:v>9.3770089999999993</c:v>
                </c:pt>
                <c:pt idx="60291">
                  <c:v>9.3778860000000002</c:v>
                </c:pt>
                <c:pt idx="60292">
                  <c:v>9.3759969999999999</c:v>
                </c:pt>
                <c:pt idx="60293">
                  <c:v>9.3778089999999992</c:v>
                </c:pt>
                <c:pt idx="60294">
                  <c:v>9.3825620000000001</c:v>
                </c:pt>
                <c:pt idx="60295">
                  <c:v>9.3792609999999996</c:v>
                </c:pt>
                <c:pt idx="60296">
                  <c:v>9.3783119999999993</c:v>
                </c:pt>
                <c:pt idx="60297">
                  <c:v>9.3841389999999993</c:v>
                </c:pt>
                <c:pt idx="60298">
                  <c:v>9.3844019999999997</c:v>
                </c:pt>
                <c:pt idx="60299">
                  <c:v>9.3842940000000006</c:v>
                </c:pt>
                <c:pt idx="60300">
                  <c:v>9.3891340000000003</c:v>
                </c:pt>
                <c:pt idx="60301">
                  <c:v>9.3916400000000007</c:v>
                </c:pt>
                <c:pt idx="60302">
                  <c:v>9.3897759999999995</c:v>
                </c:pt>
                <c:pt idx="60303">
                  <c:v>9.3892190000000006</c:v>
                </c:pt>
                <c:pt idx="60304">
                  <c:v>9.3869779999999992</c:v>
                </c:pt>
                <c:pt idx="60305">
                  <c:v>9.3813639999999996</c:v>
                </c:pt>
                <c:pt idx="60306">
                  <c:v>9.3836879999999994</c:v>
                </c:pt>
                <c:pt idx="60307">
                  <c:v>9.3866150000000008</c:v>
                </c:pt>
                <c:pt idx="60308">
                  <c:v>9.3853810000000006</c:v>
                </c:pt>
                <c:pt idx="60309">
                  <c:v>9.3877070000000007</c:v>
                </c:pt>
                <c:pt idx="60310">
                  <c:v>9.3877620000000004</c:v>
                </c:pt>
                <c:pt idx="60311">
                  <c:v>9.3863780000000006</c:v>
                </c:pt>
                <c:pt idx="60312">
                  <c:v>9.3837109999999999</c:v>
                </c:pt>
                <c:pt idx="60313">
                  <c:v>9.3830919999999995</c:v>
                </c:pt>
                <c:pt idx="60314">
                  <c:v>9.3833599999999997</c:v>
                </c:pt>
                <c:pt idx="60315">
                  <c:v>9.3834230000000005</c:v>
                </c:pt>
                <c:pt idx="60316">
                  <c:v>9.3879219999999997</c:v>
                </c:pt>
                <c:pt idx="60317">
                  <c:v>9.3826269999999994</c:v>
                </c:pt>
                <c:pt idx="60318">
                  <c:v>9.3737510000000004</c:v>
                </c:pt>
                <c:pt idx="60319">
                  <c:v>9.3787310000000002</c:v>
                </c:pt>
                <c:pt idx="60320">
                  <c:v>9.3868290000000005</c:v>
                </c:pt>
                <c:pt idx="60321">
                  <c:v>9.384029</c:v>
                </c:pt>
                <c:pt idx="60322">
                  <c:v>9.3795950000000001</c:v>
                </c:pt>
                <c:pt idx="60323">
                  <c:v>9.3860299999999999</c:v>
                </c:pt>
                <c:pt idx="60324">
                  <c:v>9.3867390000000004</c:v>
                </c:pt>
                <c:pt idx="60325">
                  <c:v>9.3783860000000008</c:v>
                </c:pt>
                <c:pt idx="60326">
                  <c:v>9.3824579999999997</c:v>
                </c:pt>
                <c:pt idx="60327">
                  <c:v>9.38809</c:v>
                </c:pt>
                <c:pt idx="60328">
                  <c:v>9.3832710000000006</c:v>
                </c:pt>
                <c:pt idx="60329">
                  <c:v>9.3824699999999996</c:v>
                </c:pt>
                <c:pt idx="60330">
                  <c:v>9.3888669999999994</c:v>
                </c:pt>
                <c:pt idx="60331">
                  <c:v>9.3886040000000008</c:v>
                </c:pt>
                <c:pt idx="60332">
                  <c:v>9.3876089999999994</c:v>
                </c:pt>
                <c:pt idx="60333">
                  <c:v>9.3939529999999998</c:v>
                </c:pt>
                <c:pt idx="60334">
                  <c:v>9.3890399999999996</c:v>
                </c:pt>
                <c:pt idx="60335">
                  <c:v>9.3815880000000007</c:v>
                </c:pt>
                <c:pt idx="60336">
                  <c:v>9.3862129999999997</c:v>
                </c:pt>
                <c:pt idx="60337">
                  <c:v>9.3882960000000004</c:v>
                </c:pt>
                <c:pt idx="60338">
                  <c:v>9.3874200000000005</c:v>
                </c:pt>
                <c:pt idx="60339">
                  <c:v>9.3892199999999999</c:v>
                </c:pt>
                <c:pt idx="60340">
                  <c:v>9.3879660000000005</c:v>
                </c:pt>
                <c:pt idx="60341">
                  <c:v>9.3822869999999998</c:v>
                </c:pt>
                <c:pt idx="60342">
                  <c:v>9.3847159999999992</c:v>
                </c:pt>
                <c:pt idx="60343">
                  <c:v>9.3935069999999996</c:v>
                </c:pt>
                <c:pt idx="60344">
                  <c:v>9.392493</c:v>
                </c:pt>
                <c:pt idx="60345">
                  <c:v>9.3922159999999995</c:v>
                </c:pt>
                <c:pt idx="60346">
                  <c:v>9.3998969999999993</c:v>
                </c:pt>
                <c:pt idx="60347">
                  <c:v>9.400067</c:v>
                </c:pt>
                <c:pt idx="60348">
                  <c:v>9.3893730000000009</c:v>
                </c:pt>
                <c:pt idx="60349">
                  <c:v>9.3881920000000001</c:v>
                </c:pt>
                <c:pt idx="60350">
                  <c:v>9.3940180000000009</c:v>
                </c:pt>
                <c:pt idx="60351">
                  <c:v>9.3901029999999999</c:v>
                </c:pt>
                <c:pt idx="60352">
                  <c:v>9.3932880000000001</c:v>
                </c:pt>
                <c:pt idx="60353">
                  <c:v>9.3981130000000004</c:v>
                </c:pt>
                <c:pt idx="60354">
                  <c:v>9.3911460000000009</c:v>
                </c:pt>
                <c:pt idx="60355">
                  <c:v>9.3901020000000006</c:v>
                </c:pt>
                <c:pt idx="60356">
                  <c:v>9.3922220000000003</c:v>
                </c:pt>
                <c:pt idx="60357">
                  <c:v>9.3886439999999993</c:v>
                </c:pt>
                <c:pt idx="60358">
                  <c:v>9.3893450000000005</c:v>
                </c:pt>
                <c:pt idx="60359">
                  <c:v>9.3963110000000007</c:v>
                </c:pt>
                <c:pt idx="60360">
                  <c:v>9.3942250000000005</c:v>
                </c:pt>
                <c:pt idx="60361">
                  <c:v>9.3862590000000008</c:v>
                </c:pt>
                <c:pt idx="60362">
                  <c:v>9.3925769999999993</c:v>
                </c:pt>
                <c:pt idx="60363">
                  <c:v>9.3990039999999997</c:v>
                </c:pt>
                <c:pt idx="60364">
                  <c:v>9.393421</c:v>
                </c:pt>
                <c:pt idx="60365">
                  <c:v>9.3919090000000001</c:v>
                </c:pt>
                <c:pt idx="60366">
                  <c:v>9.395486</c:v>
                </c:pt>
                <c:pt idx="60367">
                  <c:v>9.3931690000000003</c:v>
                </c:pt>
                <c:pt idx="60368">
                  <c:v>9.384449</c:v>
                </c:pt>
                <c:pt idx="60369">
                  <c:v>9.3874110000000002</c:v>
                </c:pt>
                <c:pt idx="60370">
                  <c:v>9.3939450000000004</c:v>
                </c:pt>
                <c:pt idx="60371">
                  <c:v>9.3894169999999999</c:v>
                </c:pt>
                <c:pt idx="60372">
                  <c:v>9.3957200000000007</c:v>
                </c:pt>
                <c:pt idx="60373">
                  <c:v>9.4009710000000002</c:v>
                </c:pt>
                <c:pt idx="60374">
                  <c:v>9.3912270000000007</c:v>
                </c:pt>
                <c:pt idx="60375">
                  <c:v>9.3907190000000007</c:v>
                </c:pt>
                <c:pt idx="60376">
                  <c:v>9.3957090000000001</c:v>
                </c:pt>
                <c:pt idx="60377">
                  <c:v>9.3908039999999993</c:v>
                </c:pt>
                <c:pt idx="60378">
                  <c:v>9.3881150000000009</c:v>
                </c:pt>
                <c:pt idx="60379">
                  <c:v>9.3960589999999993</c:v>
                </c:pt>
                <c:pt idx="60380">
                  <c:v>9.3937790000000003</c:v>
                </c:pt>
                <c:pt idx="60381">
                  <c:v>9.3882169999999991</c:v>
                </c:pt>
                <c:pt idx="60382">
                  <c:v>9.3964920000000003</c:v>
                </c:pt>
                <c:pt idx="60383">
                  <c:v>9.3977509999999995</c:v>
                </c:pt>
                <c:pt idx="60384">
                  <c:v>9.394164</c:v>
                </c:pt>
                <c:pt idx="60385">
                  <c:v>9.3984500000000004</c:v>
                </c:pt>
                <c:pt idx="60386">
                  <c:v>9.3992609999999992</c:v>
                </c:pt>
                <c:pt idx="60387">
                  <c:v>9.3964259999999999</c:v>
                </c:pt>
                <c:pt idx="60388">
                  <c:v>9.3971540000000005</c:v>
                </c:pt>
                <c:pt idx="60389">
                  <c:v>9.4006620000000005</c:v>
                </c:pt>
                <c:pt idx="60390">
                  <c:v>9.3971099999999996</c:v>
                </c:pt>
                <c:pt idx="60391">
                  <c:v>9.3926540000000003</c:v>
                </c:pt>
                <c:pt idx="60392">
                  <c:v>9.3978570000000001</c:v>
                </c:pt>
                <c:pt idx="60393">
                  <c:v>9.4009730000000005</c:v>
                </c:pt>
                <c:pt idx="60394">
                  <c:v>9.3972770000000008</c:v>
                </c:pt>
                <c:pt idx="60395">
                  <c:v>9.3927569999999996</c:v>
                </c:pt>
                <c:pt idx="60396">
                  <c:v>9.3928399999999996</c:v>
                </c:pt>
                <c:pt idx="60397">
                  <c:v>9.3971280000000004</c:v>
                </c:pt>
                <c:pt idx="60398">
                  <c:v>9.4011150000000008</c:v>
                </c:pt>
                <c:pt idx="60399">
                  <c:v>9.4014950000000006</c:v>
                </c:pt>
                <c:pt idx="60400">
                  <c:v>9.3961550000000003</c:v>
                </c:pt>
                <c:pt idx="60401">
                  <c:v>9.3951410000000006</c:v>
                </c:pt>
                <c:pt idx="60402">
                  <c:v>9.4003250000000005</c:v>
                </c:pt>
                <c:pt idx="60403">
                  <c:v>9.4014570000000006</c:v>
                </c:pt>
                <c:pt idx="60404">
                  <c:v>9.398828</c:v>
                </c:pt>
                <c:pt idx="60405">
                  <c:v>9.4012650000000004</c:v>
                </c:pt>
                <c:pt idx="60406">
                  <c:v>9.4062400000000004</c:v>
                </c:pt>
                <c:pt idx="60407">
                  <c:v>9.4001230000000007</c:v>
                </c:pt>
                <c:pt idx="60408">
                  <c:v>9.3957909999999991</c:v>
                </c:pt>
                <c:pt idx="60409">
                  <c:v>9.4028100000000006</c:v>
                </c:pt>
                <c:pt idx="60410">
                  <c:v>9.4047459999999994</c:v>
                </c:pt>
                <c:pt idx="60411">
                  <c:v>9.4026960000000006</c:v>
                </c:pt>
                <c:pt idx="60412">
                  <c:v>9.4037769999999998</c:v>
                </c:pt>
                <c:pt idx="60413">
                  <c:v>9.4033619999999996</c:v>
                </c:pt>
                <c:pt idx="60414">
                  <c:v>9.3993409999999997</c:v>
                </c:pt>
                <c:pt idx="60415">
                  <c:v>9.3997360000000008</c:v>
                </c:pt>
                <c:pt idx="60416">
                  <c:v>9.4026709999999998</c:v>
                </c:pt>
                <c:pt idx="60417">
                  <c:v>9.3958139999999997</c:v>
                </c:pt>
                <c:pt idx="60418">
                  <c:v>9.3985149999999997</c:v>
                </c:pt>
                <c:pt idx="60419">
                  <c:v>9.4068810000000003</c:v>
                </c:pt>
                <c:pt idx="60420">
                  <c:v>9.3989349999999998</c:v>
                </c:pt>
                <c:pt idx="60421">
                  <c:v>9.4028779999999994</c:v>
                </c:pt>
                <c:pt idx="60422">
                  <c:v>9.4139130000000009</c:v>
                </c:pt>
                <c:pt idx="60423">
                  <c:v>9.4027200000000004</c:v>
                </c:pt>
                <c:pt idx="60424">
                  <c:v>9.3980809999999995</c:v>
                </c:pt>
                <c:pt idx="60425">
                  <c:v>9.4118150000000007</c:v>
                </c:pt>
                <c:pt idx="60426">
                  <c:v>9.4070920000000005</c:v>
                </c:pt>
                <c:pt idx="60427">
                  <c:v>9.3966379999999994</c:v>
                </c:pt>
                <c:pt idx="60428">
                  <c:v>9.4099039999999992</c:v>
                </c:pt>
                <c:pt idx="60429">
                  <c:v>9.4085570000000001</c:v>
                </c:pt>
                <c:pt idx="60430">
                  <c:v>9.3909389999999995</c:v>
                </c:pt>
                <c:pt idx="60431">
                  <c:v>9.3996370000000002</c:v>
                </c:pt>
                <c:pt idx="60432">
                  <c:v>9.4068240000000003</c:v>
                </c:pt>
                <c:pt idx="60433">
                  <c:v>9.4007229999999993</c:v>
                </c:pt>
                <c:pt idx="60434">
                  <c:v>9.4058890000000002</c:v>
                </c:pt>
                <c:pt idx="60435">
                  <c:v>9.4099500000000003</c:v>
                </c:pt>
                <c:pt idx="60436">
                  <c:v>9.3998840000000001</c:v>
                </c:pt>
                <c:pt idx="60437">
                  <c:v>9.3960720000000002</c:v>
                </c:pt>
                <c:pt idx="60438">
                  <c:v>9.4030749999999994</c:v>
                </c:pt>
                <c:pt idx="60439">
                  <c:v>9.3997689999999992</c:v>
                </c:pt>
                <c:pt idx="60440">
                  <c:v>9.3968159999999994</c:v>
                </c:pt>
                <c:pt idx="60441">
                  <c:v>9.4037629999999996</c:v>
                </c:pt>
                <c:pt idx="60442">
                  <c:v>9.4056700000000006</c:v>
                </c:pt>
                <c:pt idx="60443">
                  <c:v>9.4019410000000008</c:v>
                </c:pt>
                <c:pt idx="60444">
                  <c:v>9.4065949999999994</c:v>
                </c:pt>
                <c:pt idx="60445">
                  <c:v>9.4123699999999992</c:v>
                </c:pt>
                <c:pt idx="60446">
                  <c:v>9.4066240000000008</c:v>
                </c:pt>
                <c:pt idx="60447">
                  <c:v>9.406981</c:v>
                </c:pt>
                <c:pt idx="60448">
                  <c:v>9.4154110000000006</c:v>
                </c:pt>
                <c:pt idx="60449">
                  <c:v>9.4086770000000008</c:v>
                </c:pt>
                <c:pt idx="60450">
                  <c:v>9.4024970000000003</c:v>
                </c:pt>
                <c:pt idx="60451">
                  <c:v>9.4092140000000004</c:v>
                </c:pt>
                <c:pt idx="60452">
                  <c:v>9.4132400000000001</c:v>
                </c:pt>
                <c:pt idx="60453">
                  <c:v>9.4104860000000006</c:v>
                </c:pt>
                <c:pt idx="60454">
                  <c:v>9.4101909999999993</c:v>
                </c:pt>
                <c:pt idx="60455">
                  <c:v>9.4130680000000009</c:v>
                </c:pt>
                <c:pt idx="60456">
                  <c:v>9.4098690000000005</c:v>
                </c:pt>
                <c:pt idx="60457">
                  <c:v>9.4098819999999996</c:v>
                </c:pt>
                <c:pt idx="60458">
                  <c:v>9.4128240000000005</c:v>
                </c:pt>
                <c:pt idx="60459">
                  <c:v>9.4090380000000007</c:v>
                </c:pt>
                <c:pt idx="60460">
                  <c:v>9.4081469999999996</c:v>
                </c:pt>
                <c:pt idx="60461">
                  <c:v>9.4111349999999998</c:v>
                </c:pt>
                <c:pt idx="60462">
                  <c:v>9.4104989999999997</c:v>
                </c:pt>
                <c:pt idx="60463">
                  <c:v>9.4096349999999997</c:v>
                </c:pt>
                <c:pt idx="60464">
                  <c:v>9.4123649999999994</c:v>
                </c:pt>
                <c:pt idx="60465">
                  <c:v>9.4107160000000007</c:v>
                </c:pt>
                <c:pt idx="60466">
                  <c:v>9.4039629999999992</c:v>
                </c:pt>
                <c:pt idx="60467">
                  <c:v>9.4079470000000001</c:v>
                </c:pt>
                <c:pt idx="60468">
                  <c:v>9.4087530000000008</c:v>
                </c:pt>
                <c:pt idx="60469">
                  <c:v>9.4021790000000003</c:v>
                </c:pt>
                <c:pt idx="60470">
                  <c:v>9.4066030000000005</c:v>
                </c:pt>
                <c:pt idx="60471">
                  <c:v>9.4121670000000002</c:v>
                </c:pt>
                <c:pt idx="60472">
                  <c:v>9.4094870000000004</c:v>
                </c:pt>
                <c:pt idx="60473">
                  <c:v>9.4091079999999998</c:v>
                </c:pt>
                <c:pt idx="60474">
                  <c:v>9.4145990000000008</c:v>
                </c:pt>
                <c:pt idx="60475">
                  <c:v>9.4117420000000003</c:v>
                </c:pt>
                <c:pt idx="60476">
                  <c:v>9.4100160000000006</c:v>
                </c:pt>
                <c:pt idx="60477">
                  <c:v>9.4166989999999995</c:v>
                </c:pt>
                <c:pt idx="60478">
                  <c:v>9.4092870000000008</c:v>
                </c:pt>
                <c:pt idx="60479">
                  <c:v>9.4016199999999994</c:v>
                </c:pt>
                <c:pt idx="60480">
                  <c:v>9.4112360000000006</c:v>
                </c:pt>
                <c:pt idx="60481">
                  <c:v>9.4154549999999997</c:v>
                </c:pt>
                <c:pt idx="60482">
                  <c:v>9.406466</c:v>
                </c:pt>
                <c:pt idx="60483">
                  <c:v>9.4079940000000004</c:v>
                </c:pt>
                <c:pt idx="60484">
                  <c:v>9.4184180000000008</c:v>
                </c:pt>
                <c:pt idx="60485">
                  <c:v>9.4158299999999997</c:v>
                </c:pt>
                <c:pt idx="60486">
                  <c:v>9.4125870000000003</c:v>
                </c:pt>
                <c:pt idx="60487">
                  <c:v>9.4149639999999994</c:v>
                </c:pt>
                <c:pt idx="60488">
                  <c:v>9.4063599999999994</c:v>
                </c:pt>
                <c:pt idx="60489">
                  <c:v>9.3999360000000003</c:v>
                </c:pt>
                <c:pt idx="60490">
                  <c:v>9.4111910000000005</c:v>
                </c:pt>
                <c:pt idx="60491">
                  <c:v>9.4172550000000008</c:v>
                </c:pt>
                <c:pt idx="60492">
                  <c:v>9.4117750000000004</c:v>
                </c:pt>
                <c:pt idx="60493">
                  <c:v>9.4188410000000005</c:v>
                </c:pt>
                <c:pt idx="60494">
                  <c:v>9.4290819999999993</c:v>
                </c:pt>
                <c:pt idx="60495">
                  <c:v>9.4236249999999995</c:v>
                </c:pt>
                <c:pt idx="60496">
                  <c:v>9.4218700000000002</c:v>
                </c:pt>
                <c:pt idx="60497">
                  <c:v>9.4246949999999998</c:v>
                </c:pt>
                <c:pt idx="60498">
                  <c:v>9.4154119999999999</c:v>
                </c:pt>
                <c:pt idx="60499">
                  <c:v>9.412153</c:v>
                </c:pt>
                <c:pt idx="60500">
                  <c:v>9.4166779999999992</c:v>
                </c:pt>
                <c:pt idx="60501">
                  <c:v>9.4184359999999998</c:v>
                </c:pt>
                <c:pt idx="60502">
                  <c:v>9.4174179999999996</c:v>
                </c:pt>
                <c:pt idx="60503">
                  <c:v>9.4166369999999997</c:v>
                </c:pt>
                <c:pt idx="60504">
                  <c:v>9.4189520000000009</c:v>
                </c:pt>
                <c:pt idx="60505">
                  <c:v>9.4148200000000006</c:v>
                </c:pt>
                <c:pt idx="60506">
                  <c:v>9.4144299999999994</c:v>
                </c:pt>
                <c:pt idx="60507">
                  <c:v>9.4222800000000007</c:v>
                </c:pt>
                <c:pt idx="60508">
                  <c:v>9.4196419999999996</c:v>
                </c:pt>
                <c:pt idx="60509">
                  <c:v>9.415813</c:v>
                </c:pt>
                <c:pt idx="60510">
                  <c:v>9.4201800000000002</c:v>
                </c:pt>
                <c:pt idx="60511">
                  <c:v>9.4212720000000001</c:v>
                </c:pt>
                <c:pt idx="60512">
                  <c:v>9.4169280000000004</c:v>
                </c:pt>
                <c:pt idx="60513">
                  <c:v>9.4196150000000003</c:v>
                </c:pt>
                <c:pt idx="60514">
                  <c:v>9.4186530000000008</c:v>
                </c:pt>
                <c:pt idx="60515">
                  <c:v>9.4100470000000005</c:v>
                </c:pt>
                <c:pt idx="60516">
                  <c:v>9.4199439999999992</c:v>
                </c:pt>
                <c:pt idx="60517">
                  <c:v>9.4319089999999992</c:v>
                </c:pt>
                <c:pt idx="60518">
                  <c:v>9.4228520000000007</c:v>
                </c:pt>
                <c:pt idx="60519">
                  <c:v>9.4130549999999999</c:v>
                </c:pt>
                <c:pt idx="60520">
                  <c:v>9.4165810000000008</c:v>
                </c:pt>
                <c:pt idx="60521">
                  <c:v>9.419988</c:v>
                </c:pt>
                <c:pt idx="60522">
                  <c:v>9.4159970000000008</c:v>
                </c:pt>
                <c:pt idx="60523">
                  <c:v>9.4176610000000007</c:v>
                </c:pt>
                <c:pt idx="60524">
                  <c:v>9.4176520000000004</c:v>
                </c:pt>
                <c:pt idx="60525">
                  <c:v>9.4133469999999999</c:v>
                </c:pt>
                <c:pt idx="60526">
                  <c:v>9.4178499999999996</c:v>
                </c:pt>
                <c:pt idx="60527">
                  <c:v>9.4176599999999997</c:v>
                </c:pt>
                <c:pt idx="60528">
                  <c:v>9.4096790000000006</c:v>
                </c:pt>
                <c:pt idx="60529">
                  <c:v>9.4107920000000007</c:v>
                </c:pt>
                <c:pt idx="60530">
                  <c:v>9.4173749999999998</c:v>
                </c:pt>
                <c:pt idx="60531">
                  <c:v>9.4166899999999991</c:v>
                </c:pt>
                <c:pt idx="60532">
                  <c:v>9.4142670000000006</c:v>
                </c:pt>
                <c:pt idx="60533">
                  <c:v>9.4221280000000007</c:v>
                </c:pt>
                <c:pt idx="60534">
                  <c:v>9.4246219999999994</c:v>
                </c:pt>
                <c:pt idx="60535">
                  <c:v>9.4174720000000001</c:v>
                </c:pt>
                <c:pt idx="60536">
                  <c:v>9.4199859999999997</c:v>
                </c:pt>
                <c:pt idx="60537">
                  <c:v>9.423095</c:v>
                </c:pt>
                <c:pt idx="60538">
                  <c:v>9.4173449999999992</c:v>
                </c:pt>
                <c:pt idx="60539">
                  <c:v>9.4192400000000003</c:v>
                </c:pt>
                <c:pt idx="60540">
                  <c:v>9.4284110000000005</c:v>
                </c:pt>
                <c:pt idx="60541">
                  <c:v>9.4207909999999995</c:v>
                </c:pt>
                <c:pt idx="60542">
                  <c:v>9.4105500000000006</c:v>
                </c:pt>
                <c:pt idx="60543">
                  <c:v>9.4196240000000007</c:v>
                </c:pt>
                <c:pt idx="60544">
                  <c:v>9.4242150000000002</c:v>
                </c:pt>
                <c:pt idx="60545">
                  <c:v>9.423565</c:v>
                </c:pt>
                <c:pt idx="60546">
                  <c:v>9.4278849999999998</c:v>
                </c:pt>
                <c:pt idx="60547">
                  <c:v>9.4264150000000004</c:v>
                </c:pt>
                <c:pt idx="60548">
                  <c:v>9.4233180000000001</c:v>
                </c:pt>
                <c:pt idx="60549">
                  <c:v>9.4242179999999998</c:v>
                </c:pt>
                <c:pt idx="60550">
                  <c:v>9.4254429999999996</c:v>
                </c:pt>
                <c:pt idx="60551">
                  <c:v>9.4224510000000006</c:v>
                </c:pt>
                <c:pt idx="60552">
                  <c:v>9.4201250000000005</c:v>
                </c:pt>
                <c:pt idx="60553">
                  <c:v>9.4233729999999998</c:v>
                </c:pt>
                <c:pt idx="60554">
                  <c:v>9.4217770000000005</c:v>
                </c:pt>
                <c:pt idx="60555">
                  <c:v>9.4213269999999998</c:v>
                </c:pt>
                <c:pt idx="60556">
                  <c:v>9.4290090000000006</c:v>
                </c:pt>
                <c:pt idx="60557">
                  <c:v>9.4320489999999992</c:v>
                </c:pt>
                <c:pt idx="60558">
                  <c:v>9.4310749999999999</c:v>
                </c:pt>
                <c:pt idx="60559">
                  <c:v>9.4328299999999992</c:v>
                </c:pt>
                <c:pt idx="60560">
                  <c:v>9.4308350000000001</c:v>
                </c:pt>
                <c:pt idx="60561">
                  <c:v>9.4232420000000001</c:v>
                </c:pt>
                <c:pt idx="60562">
                  <c:v>9.4244679999999992</c:v>
                </c:pt>
                <c:pt idx="60563">
                  <c:v>9.4273319999999998</c:v>
                </c:pt>
                <c:pt idx="60564">
                  <c:v>9.4257399999999993</c:v>
                </c:pt>
                <c:pt idx="60565">
                  <c:v>9.4291450000000001</c:v>
                </c:pt>
                <c:pt idx="60566">
                  <c:v>9.4260429999999999</c:v>
                </c:pt>
                <c:pt idx="60567">
                  <c:v>9.4216200000000008</c:v>
                </c:pt>
                <c:pt idx="60568">
                  <c:v>9.427683</c:v>
                </c:pt>
                <c:pt idx="60569">
                  <c:v>9.4337040000000005</c:v>
                </c:pt>
                <c:pt idx="60570">
                  <c:v>9.4279250000000001</c:v>
                </c:pt>
                <c:pt idx="60571">
                  <c:v>9.4187560000000001</c:v>
                </c:pt>
                <c:pt idx="60572">
                  <c:v>9.4259369999999993</c:v>
                </c:pt>
                <c:pt idx="60573">
                  <c:v>9.4318919999999995</c:v>
                </c:pt>
                <c:pt idx="60574">
                  <c:v>9.4244830000000004</c:v>
                </c:pt>
                <c:pt idx="60575">
                  <c:v>9.4245870000000007</c:v>
                </c:pt>
                <c:pt idx="60576">
                  <c:v>9.4277519999999999</c:v>
                </c:pt>
                <c:pt idx="60577">
                  <c:v>9.4234290000000005</c:v>
                </c:pt>
                <c:pt idx="60578">
                  <c:v>9.4236319999999996</c:v>
                </c:pt>
                <c:pt idx="60579">
                  <c:v>9.4334779999999991</c:v>
                </c:pt>
                <c:pt idx="60580">
                  <c:v>9.43553</c:v>
                </c:pt>
                <c:pt idx="60581">
                  <c:v>9.430434</c:v>
                </c:pt>
                <c:pt idx="60582">
                  <c:v>9.4353999999999996</c:v>
                </c:pt>
                <c:pt idx="60583">
                  <c:v>9.4376080000000009</c:v>
                </c:pt>
                <c:pt idx="60584">
                  <c:v>9.4296489999999995</c:v>
                </c:pt>
                <c:pt idx="60585">
                  <c:v>9.4275260000000003</c:v>
                </c:pt>
                <c:pt idx="60586">
                  <c:v>9.4279729999999997</c:v>
                </c:pt>
                <c:pt idx="60587">
                  <c:v>9.4241150000000005</c:v>
                </c:pt>
                <c:pt idx="60588">
                  <c:v>9.4203600000000005</c:v>
                </c:pt>
                <c:pt idx="60589">
                  <c:v>9.4264960000000002</c:v>
                </c:pt>
                <c:pt idx="60590">
                  <c:v>9.4289079999999998</c:v>
                </c:pt>
                <c:pt idx="60591">
                  <c:v>9.4250670000000003</c:v>
                </c:pt>
                <c:pt idx="60592">
                  <c:v>9.4329680000000007</c:v>
                </c:pt>
                <c:pt idx="60593">
                  <c:v>9.4394519999999993</c:v>
                </c:pt>
                <c:pt idx="60594">
                  <c:v>9.4328900000000004</c:v>
                </c:pt>
                <c:pt idx="60595">
                  <c:v>9.4271910000000005</c:v>
                </c:pt>
                <c:pt idx="60596">
                  <c:v>9.4309320000000003</c:v>
                </c:pt>
                <c:pt idx="60597">
                  <c:v>9.4319799999999994</c:v>
                </c:pt>
                <c:pt idx="60598">
                  <c:v>9.4290430000000001</c:v>
                </c:pt>
                <c:pt idx="60599">
                  <c:v>9.4331750000000003</c:v>
                </c:pt>
                <c:pt idx="60600">
                  <c:v>9.4334860000000003</c:v>
                </c:pt>
                <c:pt idx="60601">
                  <c:v>9.4304629999999996</c:v>
                </c:pt>
                <c:pt idx="60602">
                  <c:v>9.4360320000000009</c:v>
                </c:pt>
                <c:pt idx="60603">
                  <c:v>9.4355600000000006</c:v>
                </c:pt>
                <c:pt idx="60604">
                  <c:v>9.4322920000000003</c:v>
                </c:pt>
                <c:pt idx="60605">
                  <c:v>9.4367889999999992</c:v>
                </c:pt>
                <c:pt idx="60606">
                  <c:v>9.4367059999999992</c:v>
                </c:pt>
                <c:pt idx="60607">
                  <c:v>9.4258279999999992</c:v>
                </c:pt>
                <c:pt idx="60608">
                  <c:v>9.4224429999999995</c:v>
                </c:pt>
                <c:pt idx="60609">
                  <c:v>9.4281260000000007</c:v>
                </c:pt>
                <c:pt idx="60610">
                  <c:v>9.4282000000000004</c:v>
                </c:pt>
                <c:pt idx="60611">
                  <c:v>9.4315719999999992</c:v>
                </c:pt>
                <c:pt idx="60612">
                  <c:v>9.4374310000000001</c:v>
                </c:pt>
                <c:pt idx="60613">
                  <c:v>9.4347089999999998</c:v>
                </c:pt>
                <c:pt idx="60614">
                  <c:v>9.4322280000000003</c:v>
                </c:pt>
                <c:pt idx="60615">
                  <c:v>9.4386360000000007</c:v>
                </c:pt>
                <c:pt idx="60616">
                  <c:v>9.4423910000000006</c:v>
                </c:pt>
                <c:pt idx="60617">
                  <c:v>9.4354960000000005</c:v>
                </c:pt>
                <c:pt idx="60618">
                  <c:v>9.4386419999999998</c:v>
                </c:pt>
                <c:pt idx="60619">
                  <c:v>9.4458269999999995</c:v>
                </c:pt>
                <c:pt idx="60620">
                  <c:v>9.4360619999999997</c:v>
                </c:pt>
                <c:pt idx="60621">
                  <c:v>9.4309619999999992</c:v>
                </c:pt>
                <c:pt idx="60622">
                  <c:v>9.4390619999999998</c:v>
                </c:pt>
                <c:pt idx="60623">
                  <c:v>9.4392739999999993</c:v>
                </c:pt>
                <c:pt idx="60624">
                  <c:v>9.4361040000000003</c:v>
                </c:pt>
                <c:pt idx="60625">
                  <c:v>9.4420850000000005</c:v>
                </c:pt>
                <c:pt idx="60626">
                  <c:v>9.4406149999999993</c:v>
                </c:pt>
                <c:pt idx="60627">
                  <c:v>9.4301069999999996</c:v>
                </c:pt>
                <c:pt idx="60628">
                  <c:v>9.4356069999999992</c:v>
                </c:pt>
                <c:pt idx="60629">
                  <c:v>9.440213</c:v>
                </c:pt>
                <c:pt idx="60630">
                  <c:v>9.4318910000000002</c:v>
                </c:pt>
                <c:pt idx="60631">
                  <c:v>9.4361309999999996</c:v>
                </c:pt>
                <c:pt idx="60632">
                  <c:v>9.4412959999999995</c:v>
                </c:pt>
                <c:pt idx="60633">
                  <c:v>9.4325430000000008</c:v>
                </c:pt>
                <c:pt idx="60634">
                  <c:v>9.4283079999999995</c:v>
                </c:pt>
                <c:pt idx="60635">
                  <c:v>9.4336540000000007</c:v>
                </c:pt>
                <c:pt idx="60636">
                  <c:v>9.4348899999999993</c:v>
                </c:pt>
                <c:pt idx="60637">
                  <c:v>9.4348329999999994</c:v>
                </c:pt>
                <c:pt idx="60638">
                  <c:v>9.4379469999999994</c:v>
                </c:pt>
                <c:pt idx="60639">
                  <c:v>9.4337959999999992</c:v>
                </c:pt>
                <c:pt idx="60640">
                  <c:v>9.4337780000000002</c:v>
                </c:pt>
                <c:pt idx="60641">
                  <c:v>9.4441629999999996</c:v>
                </c:pt>
                <c:pt idx="60642">
                  <c:v>9.4421920000000004</c:v>
                </c:pt>
                <c:pt idx="60643">
                  <c:v>9.4364539999999995</c:v>
                </c:pt>
                <c:pt idx="60644">
                  <c:v>9.442062</c:v>
                </c:pt>
                <c:pt idx="60645">
                  <c:v>9.44693</c:v>
                </c:pt>
                <c:pt idx="60646">
                  <c:v>9.4451129999999992</c:v>
                </c:pt>
                <c:pt idx="60647">
                  <c:v>9.4421149999999994</c:v>
                </c:pt>
                <c:pt idx="60648">
                  <c:v>9.4403380000000006</c:v>
                </c:pt>
                <c:pt idx="60649">
                  <c:v>9.4417690000000007</c:v>
                </c:pt>
                <c:pt idx="60650">
                  <c:v>9.4420350000000006</c:v>
                </c:pt>
                <c:pt idx="60651">
                  <c:v>9.4376390000000008</c:v>
                </c:pt>
                <c:pt idx="60652">
                  <c:v>9.4365380000000005</c:v>
                </c:pt>
                <c:pt idx="60653">
                  <c:v>9.4391049999999996</c:v>
                </c:pt>
                <c:pt idx="60654">
                  <c:v>9.4431840000000005</c:v>
                </c:pt>
                <c:pt idx="60655">
                  <c:v>9.4499759999999995</c:v>
                </c:pt>
                <c:pt idx="60656">
                  <c:v>9.4493179999999999</c:v>
                </c:pt>
                <c:pt idx="60657">
                  <c:v>9.4431980000000006</c:v>
                </c:pt>
                <c:pt idx="60658">
                  <c:v>9.4426109999999994</c:v>
                </c:pt>
                <c:pt idx="60659">
                  <c:v>9.4402469999999994</c:v>
                </c:pt>
                <c:pt idx="60660">
                  <c:v>9.4385349999999999</c:v>
                </c:pt>
                <c:pt idx="60661">
                  <c:v>9.441827</c:v>
                </c:pt>
                <c:pt idx="60662">
                  <c:v>9.4412929999999999</c:v>
                </c:pt>
                <c:pt idx="60663">
                  <c:v>9.4373520000000006</c:v>
                </c:pt>
                <c:pt idx="60664">
                  <c:v>9.4405649999999994</c:v>
                </c:pt>
                <c:pt idx="60665">
                  <c:v>9.4426930000000002</c:v>
                </c:pt>
                <c:pt idx="60666">
                  <c:v>9.4350129999999996</c:v>
                </c:pt>
                <c:pt idx="60667">
                  <c:v>9.4406680000000005</c:v>
                </c:pt>
                <c:pt idx="60668">
                  <c:v>9.4505800000000004</c:v>
                </c:pt>
                <c:pt idx="60669">
                  <c:v>9.4427479999999999</c:v>
                </c:pt>
                <c:pt idx="60670">
                  <c:v>9.4406289999999995</c:v>
                </c:pt>
                <c:pt idx="60671">
                  <c:v>9.4494159999999994</c:v>
                </c:pt>
                <c:pt idx="60672">
                  <c:v>9.4453800000000001</c:v>
                </c:pt>
                <c:pt idx="60673">
                  <c:v>9.4348639999999993</c:v>
                </c:pt>
                <c:pt idx="60674">
                  <c:v>9.4421339999999994</c:v>
                </c:pt>
                <c:pt idx="60675">
                  <c:v>9.4482429999999997</c:v>
                </c:pt>
                <c:pt idx="60676">
                  <c:v>9.4390020000000003</c:v>
                </c:pt>
                <c:pt idx="60677">
                  <c:v>9.4425419999999995</c:v>
                </c:pt>
                <c:pt idx="60678">
                  <c:v>9.4489710000000002</c:v>
                </c:pt>
                <c:pt idx="60679">
                  <c:v>9.4453209999999999</c:v>
                </c:pt>
                <c:pt idx="60680">
                  <c:v>9.4516620000000007</c:v>
                </c:pt>
                <c:pt idx="60681">
                  <c:v>9.4597339999999992</c:v>
                </c:pt>
                <c:pt idx="60682">
                  <c:v>9.4521139999999999</c:v>
                </c:pt>
                <c:pt idx="60683">
                  <c:v>9.4435730000000007</c:v>
                </c:pt>
                <c:pt idx="60684">
                  <c:v>9.4475289999999994</c:v>
                </c:pt>
                <c:pt idx="60685">
                  <c:v>9.4453790000000009</c:v>
                </c:pt>
                <c:pt idx="60686">
                  <c:v>9.4403860000000002</c:v>
                </c:pt>
                <c:pt idx="60687">
                  <c:v>9.4513420000000004</c:v>
                </c:pt>
                <c:pt idx="60688">
                  <c:v>9.4526420000000009</c:v>
                </c:pt>
                <c:pt idx="60689">
                  <c:v>9.4426710000000007</c:v>
                </c:pt>
                <c:pt idx="60690">
                  <c:v>9.4479690000000005</c:v>
                </c:pt>
                <c:pt idx="60691">
                  <c:v>9.4524670000000004</c:v>
                </c:pt>
                <c:pt idx="60692">
                  <c:v>9.4445440000000005</c:v>
                </c:pt>
                <c:pt idx="60693">
                  <c:v>9.4417679999999997</c:v>
                </c:pt>
                <c:pt idx="60694">
                  <c:v>9.4507030000000007</c:v>
                </c:pt>
                <c:pt idx="60695">
                  <c:v>9.4480979999999999</c:v>
                </c:pt>
                <c:pt idx="60696">
                  <c:v>9.4358979999999999</c:v>
                </c:pt>
                <c:pt idx="60697">
                  <c:v>9.4404789999999998</c:v>
                </c:pt>
                <c:pt idx="60698">
                  <c:v>9.4478480000000005</c:v>
                </c:pt>
                <c:pt idx="60699">
                  <c:v>9.4469539999999999</c:v>
                </c:pt>
                <c:pt idx="60700">
                  <c:v>9.4457719999999998</c:v>
                </c:pt>
                <c:pt idx="60701">
                  <c:v>9.4461200000000005</c:v>
                </c:pt>
                <c:pt idx="60702">
                  <c:v>9.4480249999999995</c:v>
                </c:pt>
                <c:pt idx="60703">
                  <c:v>9.4504750000000008</c:v>
                </c:pt>
                <c:pt idx="60704">
                  <c:v>9.454008</c:v>
                </c:pt>
                <c:pt idx="60705">
                  <c:v>9.4523209999999995</c:v>
                </c:pt>
                <c:pt idx="60706">
                  <c:v>9.4482920000000004</c:v>
                </c:pt>
                <c:pt idx="60707">
                  <c:v>9.4493220000000004</c:v>
                </c:pt>
                <c:pt idx="60708">
                  <c:v>9.4497959999999992</c:v>
                </c:pt>
                <c:pt idx="60709">
                  <c:v>9.4476460000000007</c:v>
                </c:pt>
                <c:pt idx="60710">
                  <c:v>9.4466459999999994</c:v>
                </c:pt>
                <c:pt idx="60711">
                  <c:v>9.4486699999999999</c:v>
                </c:pt>
                <c:pt idx="60712">
                  <c:v>9.4491040000000002</c:v>
                </c:pt>
                <c:pt idx="60713">
                  <c:v>9.4528409999999994</c:v>
                </c:pt>
                <c:pt idx="60714">
                  <c:v>9.4611509999999992</c:v>
                </c:pt>
                <c:pt idx="60715">
                  <c:v>9.4563070000000007</c:v>
                </c:pt>
                <c:pt idx="60716">
                  <c:v>9.4505730000000003</c:v>
                </c:pt>
                <c:pt idx="60717">
                  <c:v>9.4541129999999995</c:v>
                </c:pt>
                <c:pt idx="60718">
                  <c:v>9.4532209999999992</c:v>
                </c:pt>
                <c:pt idx="60719">
                  <c:v>9.4519929999999999</c:v>
                </c:pt>
                <c:pt idx="60720">
                  <c:v>9.4527909999999995</c:v>
                </c:pt>
                <c:pt idx="60721">
                  <c:v>9.4520739999999996</c:v>
                </c:pt>
                <c:pt idx="60722">
                  <c:v>9.4501329999999992</c:v>
                </c:pt>
                <c:pt idx="60723">
                  <c:v>9.4557110000000009</c:v>
                </c:pt>
                <c:pt idx="60724">
                  <c:v>9.4606630000000003</c:v>
                </c:pt>
                <c:pt idx="60725">
                  <c:v>9.4529449999999997</c:v>
                </c:pt>
                <c:pt idx="60726">
                  <c:v>9.4512</c:v>
                </c:pt>
                <c:pt idx="60727">
                  <c:v>9.4582270000000008</c:v>
                </c:pt>
                <c:pt idx="60728">
                  <c:v>9.4589020000000001</c:v>
                </c:pt>
                <c:pt idx="60729">
                  <c:v>9.4543920000000004</c:v>
                </c:pt>
                <c:pt idx="60730">
                  <c:v>9.4548830000000006</c:v>
                </c:pt>
                <c:pt idx="60731">
                  <c:v>9.4529630000000004</c:v>
                </c:pt>
                <c:pt idx="60732">
                  <c:v>9.4444300000000005</c:v>
                </c:pt>
                <c:pt idx="60733">
                  <c:v>9.4509089999999993</c:v>
                </c:pt>
                <c:pt idx="60734">
                  <c:v>9.4583770000000005</c:v>
                </c:pt>
                <c:pt idx="60735">
                  <c:v>9.4502190000000006</c:v>
                </c:pt>
                <c:pt idx="60736">
                  <c:v>9.449624</c:v>
                </c:pt>
                <c:pt idx="60737">
                  <c:v>9.4568410000000007</c:v>
                </c:pt>
                <c:pt idx="60738">
                  <c:v>9.4531399999999994</c:v>
                </c:pt>
                <c:pt idx="60739">
                  <c:v>9.4470939999999999</c:v>
                </c:pt>
                <c:pt idx="60740">
                  <c:v>9.4576510000000003</c:v>
                </c:pt>
                <c:pt idx="60741">
                  <c:v>9.4651560000000003</c:v>
                </c:pt>
                <c:pt idx="60742">
                  <c:v>9.4551859999999994</c:v>
                </c:pt>
                <c:pt idx="60743">
                  <c:v>9.4524270000000001</c:v>
                </c:pt>
                <c:pt idx="60744">
                  <c:v>9.4543879999999998</c:v>
                </c:pt>
                <c:pt idx="60745">
                  <c:v>9.4519699999999993</c:v>
                </c:pt>
                <c:pt idx="60746">
                  <c:v>9.4577190000000009</c:v>
                </c:pt>
                <c:pt idx="60747">
                  <c:v>9.4621770000000005</c:v>
                </c:pt>
                <c:pt idx="60748">
                  <c:v>9.4536390000000008</c:v>
                </c:pt>
                <c:pt idx="60749">
                  <c:v>9.4496190000000002</c:v>
                </c:pt>
                <c:pt idx="60750">
                  <c:v>9.4584849999999996</c:v>
                </c:pt>
                <c:pt idx="60751">
                  <c:v>9.4579570000000004</c:v>
                </c:pt>
                <c:pt idx="60752">
                  <c:v>9.4495439999999995</c:v>
                </c:pt>
                <c:pt idx="60753">
                  <c:v>9.4567139999999998</c:v>
                </c:pt>
                <c:pt idx="60754">
                  <c:v>9.4603710000000003</c:v>
                </c:pt>
                <c:pt idx="60755">
                  <c:v>9.4567040000000002</c:v>
                </c:pt>
                <c:pt idx="60756">
                  <c:v>9.4654609999999995</c:v>
                </c:pt>
                <c:pt idx="60757">
                  <c:v>9.4665420000000005</c:v>
                </c:pt>
                <c:pt idx="60758">
                  <c:v>9.4533609999999992</c:v>
                </c:pt>
                <c:pt idx="60759">
                  <c:v>9.4542649999999995</c:v>
                </c:pt>
                <c:pt idx="60760">
                  <c:v>9.4626710000000003</c:v>
                </c:pt>
                <c:pt idx="60761">
                  <c:v>9.4570969999999992</c:v>
                </c:pt>
                <c:pt idx="60762">
                  <c:v>9.4545379999999994</c:v>
                </c:pt>
                <c:pt idx="60763">
                  <c:v>9.4622320000000002</c:v>
                </c:pt>
                <c:pt idx="60764">
                  <c:v>9.4600679999999997</c:v>
                </c:pt>
                <c:pt idx="60765">
                  <c:v>9.4551320000000008</c:v>
                </c:pt>
                <c:pt idx="60766">
                  <c:v>9.4621289999999991</c:v>
                </c:pt>
                <c:pt idx="60767">
                  <c:v>9.4671070000000004</c:v>
                </c:pt>
                <c:pt idx="60768">
                  <c:v>9.4611429999999999</c:v>
                </c:pt>
                <c:pt idx="60769">
                  <c:v>9.4582420000000003</c:v>
                </c:pt>
                <c:pt idx="60770">
                  <c:v>9.4624240000000004</c:v>
                </c:pt>
                <c:pt idx="60771">
                  <c:v>9.461233</c:v>
                </c:pt>
                <c:pt idx="60772">
                  <c:v>9.4624389999999998</c:v>
                </c:pt>
                <c:pt idx="60773">
                  <c:v>9.4630919999999996</c:v>
                </c:pt>
                <c:pt idx="60774">
                  <c:v>9.4552490000000002</c:v>
                </c:pt>
                <c:pt idx="60775">
                  <c:v>9.4543850000000003</c:v>
                </c:pt>
                <c:pt idx="60776">
                  <c:v>9.4635440000000006</c:v>
                </c:pt>
                <c:pt idx="60777">
                  <c:v>9.4668869999999998</c:v>
                </c:pt>
                <c:pt idx="60778">
                  <c:v>9.4579039999999992</c:v>
                </c:pt>
                <c:pt idx="60779">
                  <c:v>9.4578489999999995</c:v>
                </c:pt>
                <c:pt idx="60780">
                  <c:v>9.4663310000000003</c:v>
                </c:pt>
                <c:pt idx="60781">
                  <c:v>9.4620719999999992</c:v>
                </c:pt>
                <c:pt idx="60782">
                  <c:v>9.4583279999999998</c:v>
                </c:pt>
                <c:pt idx="60783">
                  <c:v>9.4584849999999996</c:v>
                </c:pt>
                <c:pt idx="60784">
                  <c:v>9.4562190000000008</c:v>
                </c:pt>
                <c:pt idx="60785">
                  <c:v>9.4600159999999995</c:v>
                </c:pt>
                <c:pt idx="60786">
                  <c:v>9.4687439999999992</c:v>
                </c:pt>
                <c:pt idx="60787">
                  <c:v>9.47044</c:v>
                </c:pt>
                <c:pt idx="60788">
                  <c:v>9.4636479999999992</c:v>
                </c:pt>
                <c:pt idx="60789">
                  <c:v>9.4662520000000008</c:v>
                </c:pt>
                <c:pt idx="60790">
                  <c:v>9.4681409999999993</c:v>
                </c:pt>
                <c:pt idx="60791">
                  <c:v>9.4598320000000005</c:v>
                </c:pt>
                <c:pt idx="60792">
                  <c:v>9.4661910000000002</c:v>
                </c:pt>
                <c:pt idx="60793">
                  <c:v>9.4745519999999992</c:v>
                </c:pt>
                <c:pt idx="60794">
                  <c:v>9.4631749999999997</c:v>
                </c:pt>
                <c:pt idx="60795">
                  <c:v>9.4565099999999997</c:v>
                </c:pt>
                <c:pt idx="60796">
                  <c:v>9.4645240000000008</c:v>
                </c:pt>
                <c:pt idx="60797">
                  <c:v>9.4657420000000005</c:v>
                </c:pt>
                <c:pt idx="60798">
                  <c:v>9.4602559999999993</c:v>
                </c:pt>
                <c:pt idx="60799">
                  <c:v>9.4666999999999994</c:v>
                </c:pt>
                <c:pt idx="60800">
                  <c:v>9.467079</c:v>
                </c:pt>
                <c:pt idx="60801">
                  <c:v>9.4597460000000009</c:v>
                </c:pt>
                <c:pt idx="60802">
                  <c:v>9.465954</c:v>
                </c:pt>
                <c:pt idx="60803">
                  <c:v>9.4691069999999993</c:v>
                </c:pt>
                <c:pt idx="60804">
                  <c:v>9.4618099999999998</c:v>
                </c:pt>
                <c:pt idx="60805">
                  <c:v>9.4612250000000007</c:v>
                </c:pt>
                <c:pt idx="60806">
                  <c:v>9.4706170000000007</c:v>
                </c:pt>
                <c:pt idx="60807">
                  <c:v>9.4741029999999995</c:v>
                </c:pt>
                <c:pt idx="60808">
                  <c:v>9.4678120000000003</c:v>
                </c:pt>
                <c:pt idx="60809">
                  <c:v>9.4703330000000001</c:v>
                </c:pt>
                <c:pt idx="60810">
                  <c:v>9.4725300000000008</c:v>
                </c:pt>
                <c:pt idx="60811">
                  <c:v>9.4701699999999995</c:v>
                </c:pt>
                <c:pt idx="60812">
                  <c:v>9.4725459999999995</c:v>
                </c:pt>
                <c:pt idx="60813">
                  <c:v>9.4728519999999996</c:v>
                </c:pt>
                <c:pt idx="60814">
                  <c:v>9.4687669999999997</c:v>
                </c:pt>
                <c:pt idx="60815">
                  <c:v>9.4646059999999999</c:v>
                </c:pt>
                <c:pt idx="60816">
                  <c:v>9.4651599999999991</c:v>
                </c:pt>
                <c:pt idx="60817">
                  <c:v>9.4607569999999992</c:v>
                </c:pt>
                <c:pt idx="60818">
                  <c:v>9.4597099999999994</c:v>
                </c:pt>
                <c:pt idx="60819">
                  <c:v>9.468038</c:v>
                </c:pt>
                <c:pt idx="60820">
                  <c:v>9.4649579999999993</c:v>
                </c:pt>
                <c:pt idx="60821">
                  <c:v>9.4628239999999995</c:v>
                </c:pt>
                <c:pt idx="60822">
                  <c:v>9.4715900000000008</c:v>
                </c:pt>
                <c:pt idx="60823">
                  <c:v>9.4725850000000005</c:v>
                </c:pt>
                <c:pt idx="60824">
                  <c:v>9.4656509999999994</c:v>
                </c:pt>
                <c:pt idx="60825">
                  <c:v>9.4663740000000001</c:v>
                </c:pt>
                <c:pt idx="60826">
                  <c:v>9.4733169999999998</c:v>
                </c:pt>
                <c:pt idx="60827">
                  <c:v>9.4697440000000004</c:v>
                </c:pt>
                <c:pt idx="60828">
                  <c:v>9.4689390000000007</c:v>
                </c:pt>
                <c:pt idx="60829">
                  <c:v>9.4728770000000004</c:v>
                </c:pt>
                <c:pt idx="60830">
                  <c:v>9.4671079999999996</c:v>
                </c:pt>
                <c:pt idx="60831">
                  <c:v>9.4686020000000006</c:v>
                </c:pt>
                <c:pt idx="60832">
                  <c:v>9.4752749999999999</c:v>
                </c:pt>
                <c:pt idx="60833">
                  <c:v>9.4718750000000007</c:v>
                </c:pt>
                <c:pt idx="60834">
                  <c:v>9.4670129999999997</c:v>
                </c:pt>
                <c:pt idx="60835">
                  <c:v>9.4705919999999999</c:v>
                </c:pt>
                <c:pt idx="60836">
                  <c:v>9.4748699999999992</c:v>
                </c:pt>
                <c:pt idx="60837">
                  <c:v>9.4698100000000007</c:v>
                </c:pt>
                <c:pt idx="60838">
                  <c:v>9.4731529999999999</c:v>
                </c:pt>
                <c:pt idx="60839">
                  <c:v>9.4805790000000005</c:v>
                </c:pt>
                <c:pt idx="60840">
                  <c:v>9.473516</c:v>
                </c:pt>
                <c:pt idx="60841">
                  <c:v>9.471527</c:v>
                </c:pt>
                <c:pt idx="60842">
                  <c:v>9.4761290000000002</c:v>
                </c:pt>
                <c:pt idx="60843">
                  <c:v>9.4689979999999991</c:v>
                </c:pt>
                <c:pt idx="60844">
                  <c:v>9.4622189999999993</c:v>
                </c:pt>
                <c:pt idx="60845">
                  <c:v>9.4700430000000004</c:v>
                </c:pt>
                <c:pt idx="60846">
                  <c:v>9.4750990000000002</c:v>
                </c:pt>
                <c:pt idx="60847">
                  <c:v>9.4695350000000005</c:v>
                </c:pt>
                <c:pt idx="60848">
                  <c:v>9.4734269999999992</c:v>
                </c:pt>
                <c:pt idx="60849">
                  <c:v>9.4823059999999995</c:v>
                </c:pt>
                <c:pt idx="60850">
                  <c:v>9.4808570000000003</c:v>
                </c:pt>
                <c:pt idx="60851">
                  <c:v>9.4743720000000007</c:v>
                </c:pt>
                <c:pt idx="60852">
                  <c:v>9.4728910000000006</c:v>
                </c:pt>
                <c:pt idx="60853">
                  <c:v>9.4745790000000003</c:v>
                </c:pt>
                <c:pt idx="60854">
                  <c:v>9.4730279999999993</c:v>
                </c:pt>
                <c:pt idx="60855">
                  <c:v>9.4740939999999991</c:v>
                </c:pt>
                <c:pt idx="60856">
                  <c:v>9.4749940000000006</c:v>
                </c:pt>
                <c:pt idx="60857">
                  <c:v>9.4705910000000006</c:v>
                </c:pt>
                <c:pt idx="60858">
                  <c:v>9.4714729999999996</c:v>
                </c:pt>
                <c:pt idx="60859">
                  <c:v>9.4737410000000004</c:v>
                </c:pt>
                <c:pt idx="60860">
                  <c:v>9.4688590000000001</c:v>
                </c:pt>
                <c:pt idx="60861">
                  <c:v>9.4675759999999993</c:v>
                </c:pt>
                <c:pt idx="60862">
                  <c:v>9.4797060000000002</c:v>
                </c:pt>
                <c:pt idx="60863">
                  <c:v>9.4871700000000008</c:v>
                </c:pt>
                <c:pt idx="60864">
                  <c:v>9.481636</c:v>
                </c:pt>
                <c:pt idx="60865">
                  <c:v>9.4783829999999991</c:v>
                </c:pt>
                <c:pt idx="60866">
                  <c:v>9.4797239999999992</c:v>
                </c:pt>
                <c:pt idx="60867">
                  <c:v>9.4826329999999999</c:v>
                </c:pt>
                <c:pt idx="60868">
                  <c:v>9.4864040000000003</c:v>
                </c:pt>
                <c:pt idx="60869">
                  <c:v>9.4841850000000001</c:v>
                </c:pt>
                <c:pt idx="60870">
                  <c:v>9.4790069999999993</c:v>
                </c:pt>
                <c:pt idx="60871">
                  <c:v>9.4774619999999992</c:v>
                </c:pt>
                <c:pt idx="60872">
                  <c:v>9.4794140000000002</c:v>
                </c:pt>
                <c:pt idx="60873">
                  <c:v>9.4763040000000007</c:v>
                </c:pt>
                <c:pt idx="60874">
                  <c:v>9.4770140000000005</c:v>
                </c:pt>
                <c:pt idx="60875">
                  <c:v>9.4873100000000008</c:v>
                </c:pt>
                <c:pt idx="60876">
                  <c:v>9.4833020000000001</c:v>
                </c:pt>
                <c:pt idx="60877">
                  <c:v>9.472156</c:v>
                </c:pt>
                <c:pt idx="60878">
                  <c:v>9.4786920000000006</c:v>
                </c:pt>
                <c:pt idx="60879">
                  <c:v>9.4829159999999995</c:v>
                </c:pt>
                <c:pt idx="60880">
                  <c:v>9.4739129999999996</c:v>
                </c:pt>
                <c:pt idx="60881">
                  <c:v>9.4725660000000005</c:v>
                </c:pt>
                <c:pt idx="60882">
                  <c:v>9.4759519999999995</c:v>
                </c:pt>
                <c:pt idx="60883">
                  <c:v>9.4721229999999998</c:v>
                </c:pt>
                <c:pt idx="60884">
                  <c:v>9.4755129999999994</c:v>
                </c:pt>
                <c:pt idx="60885">
                  <c:v>9.4825590000000002</c:v>
                </c:pt>
                <c:pt idx="60886">
                  <c:v>9.4795449999999999</c:v>
                </c:pt>
                <c:pt idx="60887">
                  <c:v>9.4798600000000004</c:v>
                </c:pt>
                <c:pt idx="60888">
                  <c:v>9.4836829999999992</c:v>
                </c:pt>
                <c:pt idx="60889">
                  <c:v>9.4805620000000008</c:v>
                </c:pt>
                <c:pt idx="60890">
                  <c:v>9.4765119999999996</c:v>
                </c:pt>
                <c:pt idx="60891">
                  <c:v>9.4784839999999999</c:v>
                </c:pt>
                <c:pt idx="60892">
                  <c:v>9.4763459999999995</c:v>
                </c:pt>
                <c:pt idx="60893">
                  <c:v>9.4699150000000003</c:v>
                </c:pt>
                <c:pt idx="60894">
                  <c:v>9.4758169999999993</c:v>
                </c:pt>
                <c:pt idx="60895">
                  <c:v>9.4828790000000005</c:v>
                </c:pt>
                <c:pt idx="60896">
                  <c:v>9.4782329999999995</c:v>
                </c:pt>
                <c:pt idx="60897">
                  <c:v>9.4775349999999996</c:v>
                </c:pt>
                <c:pt idx="60898">
                  <c:v>9.4828969999999995</c:v>
                </c:pt>
                <c:pt idx="60899">
                  <c:v>9.4829609999999995</c:v>
                </c:pt>
                <c:pt idx="60900">
                  <c:v>9.4837830000000007</c:v>
                </c:pt>
                <c:pt idx="60901">
                  <c:v>9.4898860000000003</c:v>
                </c:pt>
                <c:pt idx="60902">
                  <c:v>9.4886940000000006</c:v>
                </c:pt>
                <c:pt idx="60903">
                  <c:v>9.4811029999999992</c:v>
                </c:pt>
                <c:pt idx="60904">
                  <c:v>9.4854420000000008</c:v>
                </c:pt>
                <c:pt idx="60905">
                  <c:v>9.48949</c:v>
                </c:pt>
                <c:pt idx="60906">
                  <c:v>9.4793509999999994</c:v>
                </c:pt>
                <c:pt idx="60907">
                  <c:v>9.4768570000000008</c:v>
                </c:pt>
                <c:pt idx="60908">
                  <c:v>9.4840119999999999</c:v>
                </c:pt>
                <c:pt idx="60909">
                  <c:v>9.4838950000000004</c:v>
                </c:pt>
                <c:pt idx="60910">
                  <c:v>9.4825230000000005</c:v>
                </c:pt>
                <c:pt idx="60911">
                  <c:v>9.4889139999999994</c:v>
                </c:pt>
                <c:pt idx="60912">
                  <c:v>9.4863890000000008</c:v>
                </c:pt>
                <c:pt idx="60913">
                  <c:v>9.4797720000000005</c:v>
                </c:pt>
                <c:pt idx="60914">
                  <c:v>9.4866220000000006</c:v>
                </c:pt>
                <c:pt idx="60915">
                  <c:v>9.486834</c:v>
                </c:pt>
                <c:pt idx="60916">
                  <c:v>9.4780280000000001</c:v>
                </c:pt>
                <c:pt idx="60917">
                  <c:v>9.4787470000000003</c:v>
                </c:pt>
                <c:pt idx="60918">
                  <c:v>9.4836050000000007</c:v>
                </c:pt>
                <c:pt idx="60919">
                  <c:v>9.4823909999999998</c:v>
                </c:pt>
                <c:pt idx="60920">
                  <c:v>9.4789340000000006</c:v>
                </c:pt>
                <c:pt idx="60921">
                  <c:v>9.4832409999999996</c:v>
                </c:pt>
                <c:pt idx="60922">
                  <c:v>9.4871890000000008</c:v>
                </c:pt>
                <c:pt idx="60923">
                  <c:v>9.4883150000000001</c:v>
                </c:pt>
                <c:pt idx="60924">
                  <c:v>9.4925069999999998</c:v>
                </c:pt>
                <c:pt idx="60925">
                  <c:v>9.4892210000000006</c:v>
                </c:pt>
                <c:pt idx="60926">
                  <c:v>9.4860799999999994</c:v>
                </c:pt>
                <c:pt idx="60927">
                  <c:v>9.4902750000000005</c:v>
                </c:pt>
                <c:pt idx="60928">
                  <c:v>9.489941</c:v>
                </c:pt>
                <c:pt idx="60929">
                  <c:v>9.4855160000000005</c:v>
                </c:pt>
                <c:pt idx="60930">
                  <c:v>9.4876290000000001</c:v>
                </c:pt>
                <c:pt idx="60931">
                  <c:v>9.4919130000000003</c:v>
                </c:pt>
                <c:pt idx="60932">
                  <c:v>9.4848320000000008</c:v>
                </c:pt>
                <c:pt idx="60933">
                  <c:v>9.4845670000000002</c:v>
                </c:pt>
                <c:pt idx="60934">
                  <c:v>9.4949829999999995</c:v>
                </c:pt>
                <c:pt idx="60935">
                  <c:v>9.4909569999999999</c:v>
                </c:pt>
                <c:pt idx="60936">
                  <c:v>9.4869710000000005</c:v>
                </c:pt>
                <c:pt idx="60937">
                  <c:v>9.4940879999999996</c:v>
                </c:pt>
                <c:pt idx="60938">
                  <c:v>9.4914900000000006</c:v>
                </c:pt>
                <c:pt idx="60939">
                  <c:v>9.4829080000000001</c:v>
                </c:pt>
                <c:pt idx="60940">
                  <c:v>9.4879540000000002</c:v>
                </c:pt>
                <c:pt idx="60941">
                  <c:v>9.4938190000000002</c:v>
                </c:pt>
                <c:pt idx="60942">
                  <c:v>9.4863269999999993</c:v>
                </c:pt>
                <c:pt idx="60943">
                  <c:v>9.4853430000000003</c:v>
                </c:pt>
                <c:pt idx="60944">
                  <c:v>9.4900920000000006</c:v>
                </c:pt>
                <c:pt idx="60945">
                  <c:v>9.4892749999999992</c:v>
                </c:pt>
                <c:pt idx="60946">
                  <c:v>9.4879219999999993</c:v>
                </c:pt>
                <c:pt idx="60947">
                  <c:v>9.4909490000000005</c:v>
                </c:pt>
                <c:pt idx="60948">
                  <c:v>9.4924130000000009</c:v>
                </c:pt>
                <c:pt idx="60949">
                  <c:v>9.4870370000000008</c:v>
                </c:pt>
                <c:pt idx="60950">
                  <c:v>9.4883839999999999</c:v>
                </c:pt>
                <c:pt idx="60951">
                  <c:v>9.4888729999999999</c:v>
                </c:pt>
                <c:pt idx="60952">
                  <c:v>9.4825049999999997</c:v>
                </c:pt>
                <c:pt idx="60953">
                  <c:v>9.4898830000000007</c:v>
                </c:pt>
                <c:pt idx="60954">
                  <c:v>9.4945450000000005</c:v>
                </c:pt>
                <c:pt idx="60955">
                  <c:v>9.4875209999999992</c:v>
                </c:pt>
                <c:pt idx="60956">
                  <c:v>9.4886789999999994</c:v>
                </c:pt>
                <c:pt idx="60957">
                  <c:v>9.492737</c:v>
                </c:pt>
                <c:pt idx="60958">
                  <c:v>9.4914539999999992</c:v>
                </c:pt>
                <c:pt idx="60959">
                  <c:v>9.4897050000000007</c:v>
                </c:pt>
                <c:pt idx="60960">
                  <c:v>9.4907889999999995</c:v>
                </c:pt>
                <c:pt idx="60961">
                  <c:v>9.4886239999999997</c:v>
                </c:pt>
                <c:pt idx="60962">
                  <c:v>9.4881960000000003</c:v>
                </c:pt>
                <c:pt idx="60963">
                  <c:v>9.4927270000000004</c:v>
                </c:pt>
                <c:pt idx="60964">
                  <c:v>9.4901859999999996</c:v>
                </c:pt>
                <c:pt idx="60965">
                  <c:v>9.4895580000000006</c:v>
                </c:pt>
                <c:pt idx="60966">
                  <c:v>9.5019449999999992</c:v>
                </c:pt>
                <c:pt idx="60967">
                  <c:v>9.5061140000000002</c:v>
                </c:pt>
                <c:pt idx="60968">
                  <c:v>9.4947710000000001</c:v>
                </c:pt>
                <c:pt idx="60969">
                  <c:v>9.4896989999999999</c:v>
                </c:pt>
                <c:pt idx="60970">
                  <c:v>9.4943310000000007</c:v>
                </c:pt>
                <c:pt idx="60971">
                  <c:v>9.4907570000000003</c:v>
                </c:pt>
                <c:pt idx="60972">
                  <c:v>9.4943270000000002</c:v>
                </c:pt>
                <c:pt idx="60973">
                  <c:v>9.5051659999999991</c:v>
                </c:pt>
                <c:pt idx="60974">
                  <c:v>9.4990020000000008</c:v>
                </c:pt>
                <c:pt idx="60975">
                  <c:v>9.4950539999999997</c:v>
                </c:pt>
                <c:pt idx="60976">
                  <c:v>9.4984439999999992</c:v>
                </c:pt>
                <c:pt idx="60977">
                  <c:v>9.4945459999999997</c:v>
                </c:pt>
                <c:pt idx="60978">
                  <c:v>9.4898229999999995</c:v>
                </c:pt>
                <c:pt idx="60979">
                  <c:v>9.4921509999999998</c:v>
                </c:pt>
                <c:pt idx="60980">
                  <c:v>9.4966380000000008</c:v>
                </c:pt>
                <c:pt idx="60981">
                  <c:v>9.4945979999999999</c:v>
                </c:pt>
                <c:pt idx="60982">
                  <c:v>9.4938439999999993</c:v>
                </c:pt>
                <c:pt idx="60983">
                  <c:v>9.4968520000000005</c:v>
                </c:pt>
                <c:pt idx="60984">
                  <c:v>9.4926359999999992</c:v>
                </c:pt>
                <c:pt idx="60985">
                  <c:v>9.4903969999999997</c:v>
                </c:pt>
                <c:pt idx="60986">
                  <c:v>9.4952620000000003</c:v>
                </c:pt>
                <c:pt idx="60987">
                  <c:v>9.4962949999999999</c:v>
                </c:pt>
                <c:pt idx="60988">
                  <c:v>9.4935899999999993</c:v>
                </c:pt>
                <c:pt idx="60989">
                  <c:v>9.4994300000000003</c:v>
                </c:pt>
                <c:pt idx="60990">
                  <c:v>9.5036769999999997</c:v>
                </c:pt>
                <c:pt idx="60991">
                  <c:v>9.4992719999999995</c:v>
                </c:pt>
                <c:pt idx="60992">
                  <c:v>9.502561</c:v>
                </c:pt>
                <c:pt idx="60993">
                  <c:v>9.5019740000000006</c:v>
                </c:pt>
                <c:pt idx="60994">
                  <c:v>9.4930710000000005</c:v>
                </c:pt>
                <c:pt idx="60995">
                  <c:v>9.4966449999999991</c:v>
                </c:pt>
                <c:pt idx="60996">
                  <c:v>9.502929</c:v>
                </c:pt>
                <c:pt idx="60997">
                  <c:v>9.4985850000000003</c:v>
                </c:pt>
                <c:pt idx="60998">
                  <c:v>9.4953800000000008</c:v>
                </c:pt>
                <c:pt idx="60999">
                  <c:v>9.5016210000000001</c:v>
                </c:pt>
                <c:pt idx="61000">
                  <c:v>9.5007169999999999</c:v>
                </c:pt>
                <c:pt idx="61001">
                  <c:v>9.4946210000000004</c:v>
                </c:pt>
                <c:pt idx="61002">
                  <c:v>9.4976120000000002</c:v>
                </c:pt>
                <c:pt idx="61003">
                  <c:v>9.4957890000000003</c:v>
                </c:pt>
                <c:pt idx="61004">
                  <c:v>9.4940130000000007</c:v>
                </c:pt>
                <c:pt idx="61005">
                  <c:v>9.4961269999999995</c:v>
                </c:pt>
                <c:pt idx="61006">
                  <c:v>9.4908479999999997</c:v>
                </c:pt>
                <c:pt idx="61007">
                  <c:v>9.4913109999999996</c:v>
                </c:pt>
                <c:pt idx="61008">
                  <c:v>9.5019810000000007</c:v>
                </c:pt>
                <c:pt idx="61009">
                  <c:v>9.5090420000000009</c:v>
                </c:pt>
                <c:pt idx="61010">
                  <c:v>9.5027399999999993</c:v>
                </c:pt>
                <c:pt idx="61011">
                  <c:v>9.4983649999999997</c:v>
                </c:pt>
                <c:pt idx="61012">
                  <c:v>9.5043629999999997</c:v>
                </c:pt>
                <c:pt idx="61013">
                  <c:v>9.5037889999999994</c:v>
                </c:pt>
                <c:pt idx="61014">
                  <c:v>9.5003229999999999</c:v>
                </c:pt>
                <c:pt idx="61015">
                  <c:v>9.5039429999999996</c:v>
                </c:pt>
                <c:pt idx="61016">
                  <c:v>9.5082500000000003</c:v>
                </c:pt>
                <c:pt idx="61017">
                  <c:v>9.5033550000000009</c:v>
                </c:pt>
                <c:pt idx="61018">
                  <c:v>9.5005600000000001</c:v>
                </c:pt>
                <c:pt idx="61019">
                  <c:v>9.5091249999999992</c:v>
                </c:pt>
                <c:pt idx="61020">
                  <c:v>9.5055969999999999</c:v>
                </c:pt>
                <c:pt idx="61021">
                  <c:v>9.495984</c:v>
                </c:pt>
                <c:pt idx="61022">
                  <c:v>9.5023280000000003</c:v>
                </c:pt>
                <c:pt idx="61023">
                  <c:v>9.5091370000000008</c:v>
                </c:pt>
                <c:pt idx="61024">
                  <c:v>9.5050530000000002</c:v>
                </c:pt>
                <c:pt idx="61025">
                  <c:v>9.504467</c:v>
                </c:pt>
                <c:pt idx="61026">
                  <c:v>9.5067590000000006</c:v>
                </c:pt>
                <c:pt idx="61027">
                  <c:v>9.4991079999999997</c:v>
                </c:pt>
                <c:pt idx="61028">
                  <c:v>9.5019130000000001</c:v>
                </c:pt>
                <c:pt idx="61029">
                  <c:v>9.5098190000000002</c:v>
                </c:pt>
                <c:pt idx="61030">
                  <c:v>9.4987329999999996</c:v>
                </c:pt>
                <c:pt idx="61031">
                  <c:v>9.4968509999999995</c:v>
                </c:pt>
                <c:pt idx="61032">
                  <c:v>9.5070700000000006</c:v>
                </c:pt>
                <c:pt idx="61033">
                  <c:v>9.5023370000000007</c:v>
                </c:pt>
                <c:pt idx="61034">
                  <c:v>9.4986069999999998</c:v>
                </c:pt>
                <c:pt idx="61035">
                  <c:v>9.5071549999999991</c:v>
                </c:pt>
                <c:pt idx="61036">
                  <c:v>9.5072530000000004</c:v>
                </c:pt>
                <c:pt idx="61037">
                  <c:v>9.5023319999999991</c:v>
                </c:pt>
                <c:pt idx="61038">
                  <c:v>9.5085730000000002</c:v>
                </c:pt>
                <c:pt idx="61039">
                  <c:v>9.5065410000000004</c:v>
                </c:pt>
                <c:pt idx="61040">
                  <c:v>9.4947119999999998</c:v>
                </c:pt>
                <c:pt idx="61041">
                  <c:v>9.5005000000000006</c:v>
                </c:pt>
                <c:pt idx="61042">
                  <c:v>9.5070460000000008</c:v>
                </c:pt>
                <c:pt idx="61043">
                  <c:v>9.5028469999999992</c:v>
                </c:pt>
                <c:pt idx="61044">
                  <c:v>9.5030520000000003</c:v>
                </c:pt>
                <c:pt idx="61045">
                  <c:v>9.5064270000000004</c:v>
                </c:pt>
                <c:pt idx="61046">
                  <c:v>9.5060040000000008</c:v>
                </c:pt>
                <c:pt idx="61047">
                  <c:v>9.5064650000000004</c:v>
                </c:pt>
                <c:pt idx="61048">
                  <c:v>9.5143369999999994</c:v>
                </c:pt>
                <c:pt idx="61049">
                  <c:v>9.5098199999999995</c:v>
                </c:pt>
                <c:pt idx="61050">
                  <c:v>9.5001750000000005</c:v>
                </c:pt>
                <c:pt idx="61051">
                  <c:v>9.5044629999999994</c:v>
                </c:pt>
                <c:pt idx="61052">
                  <c:v>9.5055650000000007</c:v>
                </c:pt>
                <c:pt idx="61053">
                  <c:v>9.5040610000000001</c:v>
                </c:pt>
                <c:pt idx="61054">
                  <c:v>9.5079630000000002</c:v>
                </c:pt>
                <c:pt idx="61055">
                  <c:v>9.5103299999999997</c:v>
                </c:pt>
                <c:pt idx="61056">
                  <c:v>9.5080449999999992</c:v>
                </c:pt>
                <c:pt idx="61057">
                  <c:v>9.5041379999999993</c:v>
                </c:pt>
                <c:pt idx="61058">
                  <c:v>9.5100519999999999</c:v>
                </c:pt>
                <c:pt idx="61059">
                  <c:v>9.5163379999999993</c:v>
                </c:pt>
                <c:pt idx="61060">
                  <c:v>9.5124239999999993</c:v>
                </c:pt>
                <c:pt idx="61061">
                  <c:v>9.5089050000000004</c:v>
                </c:pt>
                <c:pt idx="61062">
                  <c:v>9.5088190000000008</c:v>
                </c:pt>
                <c:pt idx="61063">
                  <c:v>9.5066989999999993</c:v>
                </c:pt>
                <c:pt idx="61064">
                  <c:v>9.5079410000000006</c:v>
                </c:pt>
                <c:pt idx="61065">
                  <c:v>9.5131259999999997</c:v>
                </c:pt>
                <c:pt idx="61066">
                  <c:v>9.5099669999999996</c:v>
                </c:pt>
                <c:pt idx="61067">
                  <c:v>9.5069389999999991</c:v>
                </c:pt>
                <c:pt idx="61068">
                  <c:v>9.5158020000000008</c:v>
                </c:pt>
                <c:pt idx="61069">
                  <c:v>9.517576</c:v>
                </c:pt>
                <c:pt idx="61070">
                  <c:v>9.5096450000000008</c:v>
                </c:pt>
                <c:pt idx="61071">
                  <c:v>9.5074079999999999</c:v>
                </c:pt>
                <c:pt idx="61072">
                  <c:v>9.5065650000000002</c:v>
                </c:pt>
                <c:pt idx="61073">
                  <c:v>9.5042290000000005</c:v>
                </c:pt>
                <c:pt idx="61074">
                  <c:v>9.5085739999999994</c:v>
                </c:pt>
                <c:pt idx="61075">
                  <c:v>9.5129059999999992</c:v>
                </c:pt>
                <c:pt idx="61076">
                  <c:v>9.5079499999999992</c:v>
                </c:pt>
                <c:pt idx="61077">
                  <c:v>9.5062890000000007</c:v>
                </c:pt>
                <c:pt idx="61078">
                  <c:v>9.5118919999999996</c:v>
                </c:pt>
                <c:pt idx="61079">
                  <c:v>9.5124659999999999</c:v>
                </c:pt>
                <c:pt idx="61080">
                  <c:v>9.5109899999999996</c:v>
                </c:pt>
                <c:pt idx="61081">
                  <c:v>9.5139949999999995</c:v>
                </c:pt>
                <c:pt idx="61082">
                  <c:v>9.5183999999999997</c:v>
                </c:pt>
                <c:pt idx="61083">
                  <c:v>9.5175870000000007</c:v>
                </c:pt>
                <c:pt idx="61084">
                  <c:v>9.5153750000000006</c:v>
                </c:pt>
                <c:pt idx="61085">
                  <c:v>9.5146130000000007</c:v>
                </c:pt>
                <c:pt idx="61086">
                  <c:v>9.5100569999999998</c:v>
                </c:pt>
                <c:pt idx="61087">
                  <c:v>9.5113299999999992</c:v>
                </c:pt>
                <c:pt idx="61088">
                  <c:v>9.5129579999999994</c:v>
                </c:pt>
                <c:pt idx="61089">
                  <c:v>9.5101549999999992</c:v>
                </c:pt>
                <c:pt idx="61090">
                  <c:v>9.5135799999999993</c:v>
                </c:pt>
                <c:pt idx="61091">
                  <c:v>9.5188330000000008</c:v>
                </c:pt>
                <c:pt idx="61092">
                  <c:v>9.5163039999999999</c:v>
                </c:pt>
                <c:pt idx="61093">
                  <c:v>9.5103819999999999</c:v>
                </c:pt>
                <c:pt idx="61094">
                  <c:v>9.5113000000000003</c:v>
                </c:pt>
                <c:pt idx="61095">
                  <c:v>9.5151109999999992</c:v>
                </c:pt>
                <c:pt idx="61096">
                  <c:v>9.5124499999999994</c:v>
                </c:pt>
                <c:pt idx="61097">
                  <c:v>9.5091619999999999</c:v>
                </c:pt>
                <c:pt idx="61098">
                  <c:v>9.5101720000000007</c:v>
                </c:pt>
                <c:pt idx="61099">
                  <c:v>9.5119530000000001</c:v>
                </c:pt>
                <c:pt idx="61100">
                  <c:v>9.5178890000000003</c:v>
                </c:pt>
                <c:pt idx="61101">
                  <c:v>9.5239530000000006</c:v>
                </c:pt>
                <c:pt idx="61102">
                  <c:v>9.5160490000000006</c:v>
                </c:pt>
                <c:pt idx="61103">
                  <c:v>9.5125890000000002</c:v>
                </c:pt>
                <c:pt idx="61104">
                  <c:v>9.5263170000000006</c:v>
                </c:pt>
                <c:pt idx="61105">
                  <c:v>9.5237119999999997</c:v>
                </c:pt>
                <c:pt idx="61106">
                  <c:v>9.5125109999999999</c:v>
                </c:pt>
                <c:pt idx="61107">
                  <c:v>9.5185359999999992</c:v>
                </c:pt>
                <c:pt idx="61108">
                  <c:v>9.5207090000000001</c:v>
                </c:pt>
                <c:pt idx="61109">
                  <c:v>9.5135839999999998</c:v>
                </c:pt>
                <c:pt idx="61110">
                  <c:v>9.5159739999999999</c:v>
                </c:pt>
                <c:pt idx="61111">
                  <c:v>9.5221180000000007</c:v>
                </c:pt>
                <c:pt idx="61112">
                  <c:v>9.5202849999999994</c:v>
                </c:pt>
                <c:pt idx="61113">
                  <c:v>9.5211570000000005</c:v>
                </c:pt>
                <c:pt idx="61114">
                  <c:v>9.5254030000000007</c:v>
                </c:pt>
                <c:pt idx="61115">
                  <c:v>9.5178849999999997</c:v>
                </c:pt>
                <c:pt idx="61116">
                  <c:v>9.5091560000000008</c:v>
                </c:pt>
                <c:pt idx="61117">
                  <c:v>9.5162820000000004</c:v>
                </c:pt>
                <c:pt idx="61118">
                  <c:v>9.5216740000000009</c:v>
                </c:pt>
                <c:pt idx="61119">
                  <c:v>9.5167540000000006</c:v>
                </c:pt>
                <c:pt idx="61120">
                  <c:v>9.5176259999999999</c:v>
                </c:pt>
                <c:pt idx="61121">
                  <c:v>9.522214</c:v>
                </c:pt>
                <c:pt idx="61122">
                  <c:v>9.5170929999999991</c:v>
                </c:pt>
                <c:pt idx="61123">
                  <c:v>9.5161390000000008</c:v>
                </c:pt>
                <c:pt idx="61124">
                  <c:v>9.5219430000000003</c:v>
                </c:pt>
                <c:pt idx="61125">
                  <c:v>9.5157030000000002</c:v>
                </c:pt>
                <c:pt idx="61126">
                  <c:v>9.5135939999999994</c:v>
                </c:pt>
                <c:pt idx="61127">
                  <c:v>9.5220009999999995</c:v>
                </c:pt>
                <c:pt idx="61128">
                  <c:v>9.5206</c:v>
                </c:pt>
                <c:pt idx="61129">
                  <c:v>9.5163499999999992</c:v>
                </c:pt>
                <c:pt idx="61130">
                  <c:v>9.5197690000000001</c:v>
                </c:pt>
                <c:pt idx="61131">
                  <c:v>9.5222560000000005</c:v>
                </c:pt>
                <c:pt idx="61132">
                  <c:v>9.5205070000000003</c:v>
                </c:pt>
                <c:pt idx="61133">
                  <c:v>9.5215720000000008</c:v>
                </c:pt>
                <c:pt idx="61134">
                  <c:v>9.5234290000000001</c:v>
                </c:pt>
                <c:pt idx="61135">
                  <c:v>9.5155480000000008</c:v>
                </c:pt>
                <c:pt idx="61136">
                  <c:v>9.5156220000000005</c:v>
                </c:pt>
                <c:pt idx="61137">
                  <c:v>9.524794</c:v>
                </c:pt>
                <c:pt idx="61138">
                  <c:v>9.5205269999999995</c:v>
                </c:pt>
                <c:pt idx="61139">
                  <c:v>9.5186539999999997</c:v>
                </c:pt>
                <c:pt idx="61140">
                  <c:v>9.5284890000000004</c:v>
                </c:pt>
                <c:pt idx="61141">
                  <c:v>9.5267429999999997</c:v>
                </c:pt>
                <c:pt idx="61142">
                  <c:v>9.5181109999999993</c:v>
                </c:pt>
                <c:pt idx="61143">
                  <c:v>9.5234159999999992</c:v>
                </c:pt>
                <c:pt idx="61144">
                  <c:v>9.526071</c:v>
                </c:pt>
                <c:pt idx="61145">
                  <c:v>9.5163659999999997</c:v>
                </c:pt>
                <c:pt idx="61146">
                  <c:v>9.5179159999999996</c:v>
                </c:pt>
                <c:pt idx="61147">
                  <c:v>9.5231270000000006</c:v>
                </c:pt>
                <c:pt idx="61148">
                  <c:v>9.5192429999999995</c:v>
                </c:pt>
                <c:pt idx="61149">
                  <c:v>9.521611</c:v>
                </c:pt>
                <c:pt idx="61150">
                  <c:v>9.5286059999999999</c:v>
                </c:pt>
                <c:pt idx="61151">
                  <c:v>9.5247119999999992</c:v>
                </c:pt>
                <c:pt idx="61152">
                  <c:v>9.5215399999999999</c:v>
                </c:pt>
                <c:pt idx="61153">
                  <c:v>9.5283320000000007</c:v>
                </c:pt>
                <c:pt idx="61154">
                  <c:v>9.5263069999999992</c:v>
                </c:pt>
                <c:pt idx="61155">
                  <c:v>9.5176459999999992</c:v>
                </c:pt>
                <c:pt idx="61156">
                  <c:v>9.5217039999999997</c:v>
                </c:pt>
                <c:pt idx="61157">
                  <c:v>9.5316360000000007</c:v>
                </c:pt>
                <c:pt idx="61158">
                  <c:v>9.5296690000000002</c:v>
                </c:pt>
                <c:pt idx="61159">
                  <c:v>9.5231600000000007</c:v>
                </c:pt>
                <c:pt idx="61160">
                  <c:v>9.5275490000000005</c:v>
                </c:pt>
                <c:pt idx="61161">
                  <c:v>9.5310980000000001</c:v>
                </c:pt>
                <c:pt idx="61162">
                  <c:v>9.5263690000000008</c:v>
                </c:pt>
                <c:pt idx="61163">
                  <c:v>9.5278159999999996</c:v>
                </c:pt>
                <c:pt idx="61164">
                  <c:v>9.5269449999999996</c:v>
                </c:pt>
                <c:pt idx="61165">
                  <c:v>9.5226649999999999</c:v>
                </c:pt>
                <c:pt idx="61166">
                  <c:v>9.5276680000000002</c:v>
                </c:pt>
                <c:pt idx="61167">
                  <c:v>9.5287690000000005</c:v>
                </c:pt>
                <c:pt idx="61168">
                  <c:v>9.5230049999999995</c:v>
                </c:pt>
                <c:pt idx="61169">
                  <c:v>9.5267210000000002</c:v>
                </c:pt>
                <c:pt idx="61170">
                  <c:v>9.5342819999999993</c:v>
                </c:pt>
                <c:pt idx="61171">
                  <c:v>9.5281800000000008</c:v>
                </c:pt>
                <c:pt idx="61172">
                  <c:v>9.5210310000000007</c:v>
                </c:pt>
                <c:pt idx="61173">
                  <c:v>9.5281000000000002</c:v>
                </c:pt>
                <c:pt idx="61174">
                  <c:v>9.5285519999999995</c:v>
                </c:pt>
                <c:pt idx="61175">
                  <c:v>9.5227649999999997</c:v>
                </c:pt>
                <c:pt idx="61176">
                  <c:v>9.5218290000000003</c:v>
                </c:pt>
                <c:pt idx="61177">
                  <c:v>9.5231379999999994</c:v>
                </c:pt>
                <c:pt idx="61178">
                  <c:v>9.5237010000000009</c:v>
                </c:pt>
                <c:pt idx="61179">
                  <c:v>9.5251889999999992</c:v>
                </c:pt>
                <c:pt idx="61180">
                  <c:v>9.5309349999999995</c:v>
                </c:pt>
                <c:pt idx="61181">
                  <c:v>9.5311850000000007</c:v>
                </c:pt>
                <c:pt idx="61182">
                  <c:v>9.5309570000000008</c:v>
                </c:pt>
                <c:pt idx="61183">
                  <c:v>9.5332150000000002</c:v>
                </c:pt>
                <c:pt idx="61184">
                  <c:v>9.5291589999999999</c:v>
                </c:pt>
                <c:pt idx="61185">
                  <c:v>9.5274330000000003</c:v>
                </c:pt>
                <c:pt idx="61186">
                  <c:v>9.5296260000000004</c:v>
                </c:pt>
                <c:pt idx="61187">
                  <c:v>9.5297959999999993</c:v>
                </c:pt>
                <c:pt idx="61188">
                  <c:v>9.5288500000000003</c:v>
                </c:pt>
                <c:pt idx="61189">
                  <c:v>9.5323100000000007</c:v>
                </c:pt>
                <c:pt idx="61190">
                  <c:v>9.5377240000000008</c:v>
                </c:pt>
                <c:pt idx="61191">
                  <c:v>9.5330750000000002</c:v>
                </c:pt>
                <c:pt idx="61192">
                  <c:v>9.5297619999999998</c:v>
                </c:pt>
                <c:pt idx="61193">
                  <c:v>9.5314350000000001</c:v>
                </c:pt>
                <c:pt idx="61194">
                  <c:v>9.5290920000000003</c:v>
                </c:pt>
                <c:pt idx="61195">
                  <c:v>9.5301189999999991</c:v>
                </c:pt>
                <c:pt idx="61196">
                  <c:v>9.5323790000000006</c:v>
                </c:pt>
                <c:pt idx="61197">
                  <c:v>9.5286299999999997</c:v>
                </c:pt>
                <c:pt idx="61198">
                  <c:v>9.5257020000000008</c:v>
                </c:pt>
                <c:pt idx="61199">
                  <c:v>9.5294030000000003</c:v>
                </c:pt>
                <c:pt idx="61200">
                  <c:v>9.5324399999999994</c:v>
                </c:pt>
                <c:pt idx="61201">
                  <c:v>9.5336630000000007</c:v>
                </c:pt>
                <c:pt idx="61202">
                  <c:v>9.5396999999999998</c:v>
                </c:pt>
                <c:pt idx="61203">
                  <c:v>9.5382210000000001</c:v>
                </c:pt>
                <c:pt idx="61204">
                  <c:v>9.5307829999999996</c:v>
                </c:pt>
                <c:pt idx="61205">
                  <c:v>9.5315200000000004</c:v>
                </c:pt>
                <c:pt idx="61206">
                  <c:v>9.5363819999999997</c:v>
                </c:pt>
                <c:pt idx="61207">
                  <c:v>9.5349819999999994</c:v>
                </c:pt>
                <c:pt idx="61208">
                  <c:v>9.5277340000000006</c:v>
                </c:pt>
                <c:pt idx="61209">
                  <c:v>9.5325019999999991</c:v>
                </c:pt>
                <c:pt idx="61210">
                  <c:v>9.5387909999999998</c:v>
                </c:pt>
                <c:pt idx="61211">
                  <c:v>9.5328660000000003</c:v>
                </c:pt>
                <c:pt idx="61212">
                  <c:v>9.5374800000000004</c:v>
                </c:pt>
                <c:pt idx="61213">
                  <c:v>9.5445630000000001</c:v>
                </c:pt>
                <c:pt idx="61214">
                  <c:v>9.5357649999999996</c:v>
                </c:pt>
                <c:pt idx="61215">
                  <c:v>9.5300270000000005</c:v>
                </c:pt>
                <c:pt idx="61216">
                  <c:v>9.5350509999999993</c:v>
                </c:pt>
                <c:pt idx="61217">
                  <c:v>9.5316840000000003</c:v>
                </c:pt>
                <c:pt idx="61218">
                  <c:v>9.52834</c:v>
                </c:pt>
                <c:pt idx="61219">
                  <c:v>9.5357500000000002</c:v>
                </c:pt>
                <c:pt idx="61220">
                  <c:v>9.530977</c:v>
                </c:pt>
                <c:pt idx="61221">
                  <c:v>9.5249740000000003</c:v>
                </c:pt>
                <c:pt idx="61222">
                  <c:v>9.5328920000000004</c:v>
                </c:pt>
                <c:pt idx="61223">
                  <c:v>9.5337990000000001</c:v>
                </c:pt>
                <c:pt idx="61224">
                  <c:v>9.5339810000000007</c:v>
                </c:pt>
                <c:pt idx="61225">
                  <c:v>9.5407689999999992</c:v>
                </c:pt>
                <c:pt idx="61226">
                  <c:v>9.5438980000000004</c:v>
                </c:pt>
                <c:pt idx="61227">
                  <c:v>9.5383859999999991</c:v>
                </c:pt>
                <c:pt idx="61228">
                  <c:v>9.5378159999999994</c:v>
                </c:pt>
                <c:pt idx="61229">
                  <c:v>9.5471520000000005</c:v>
                </c:pt>
                <c:pt idx="61230">
                  <c:v>9.5427750000000007</c:v>
                </c:pt>
                <c:pt idx="61231">
                  <c:v>9.5367320000000007</c:v>
                </c:pt>
                <c:pt idx="61232">
                  <c:v>9.5429689999999994</c:v>
                </c:pt>
                <c:pt idx="61233">
                  <c:v>9.540108</c:v>
                </c:pt>
                <c:pt idx="61234">
                  <c:v>9.5336560000000006</c:v>
                </c:pt>
                <c:pt idx="61235">
                  <c:v>9.5375569999999996</c:v>
                </c:pt>
                <c:pt idx="61236">
                  <c:v>9.5416679999999996</c:v>
                </c:pt>
                <c:pt idx="61237">
                  <c:v>9.5354550000000007</c:v>
                </c:pt>
                <c:pt idx="61238">
                  <c:v>9.5352010000000007</c:v>
                </c:pt>
                <c:pt idx="61239">
                  <c:v>9.5465540000000004</c:v>
                </c:pt>
                <c:pt idx="61240">
                  <c:v>9.5441249999999993</c:v>
                </c:pt>
                <c:pt idx="61241">
                  <c:v>9.5365289999999998</c:v>
                </c:pt>
                <c:pt idx="61242">
                  <c:v>9.5375490000000003</c:v>
                </c:pt>
                <c:pt idx="61243">
                  <c:v>9.537865</c:v>
                </c:pt>
                <c:pt idx="61244">
                  <c:v>9.5369329999999994</c:v>
                </c:pt>
                <c:pt idx="61245">
                  <c:v>9.5378500000000006</c:v>
                </c:pt>
                <c:pt idx="61246">
                  <c:v>9.5392840000000003</c:v>
                </c:pt>
                <c:pt idx="61247">
                  <c:v>9.5359669999999994</c:v>
                </c:pt>
                <c:pt idx="61248">
                  <c:v>9.5377609999999997</c:v>
                </c:pt>
                <c:pt idx="61249">
                  <c:v>9.5440620000000003</c:v>
                </c:pt>
                <c:pt idx="61250">
                  <c:v>9.5424000000000007</c:v>
                </c:pt>
                <c:pt idx="61251">
                  <c:v>9.5420540000000003</c:v>
                </c:pt>
                <c:pt idx="61252">
                  <c:v>9.5452549999999992</c:v>
                </c:pt>
                <c:pt idx="61253">
                  <c:v>9.5428359999999994</c:v>
                </c:pt>
                <c:pt idx="61254">
                  <c:v>9.536486</c:v>
                </c:pt>
                <c:pt idx="61255">
                  <c:v>9.5382029999999993</c:v>
                </c:pt>
                <c:pt idx="61256">
                  <c:v>9.5415700000000001</c:v>
                </c:pt>
                <c:pt idx="61257">
                  <c:v>9.5335979999999996</c:v>
                </c:pt>
                <c:pt idx="61258">
                  <c:v>9.5352219999999992</c:v>
                </c:pt>
                <c:pt idx="61259">
                  <c:v>9.5437169999999991</c:v>
                </c:pt>
                <c:pt idx="61260">
                  <c:v>9.539218</c:v>
                </c:pt>
                <c:pt idx="61261">
                  <c:v>9.5386190000000006</c:v>
                </c:pt>
                <c:pt idx="61262">
                  <c:v>9.5470600000000001</c:v>
                </c:pt>
                <c:pt idx="61263">
                  <c:v>9.5469329999999992</c:v>
                </c:pt>
                <c:pt idx="61264">
                  <c:v>9.5391960000000005</c:v>
                </c:pt>
                <c:pt idx="61265">
                  <c:v>9.5427219999999995</c:v>
                </c:pt>
                <c:pt idx="61266">
                  <c:v>9.5456479999999999</c:v>
                </c:pt>
                <c:pt idx="61267">
                  <c:v>9.5396140000000003</c:v>
                </c:pt>
                <c:pt idx="61268">
                  <c:v>9.5428449999999998</c:v>
                </c:pt>
                <c:pt idx="61269">
                  <c:v>9.5437589999999997</c:v>
                </c:pt>
                <c:pt idx="61270">
                  <c:v>9.5375730000000001</c:v>
                </c:pt>
                <c:pt idx="61271">
                  <c:v>9.5413580000000007</c:v>
                </c:pt>
                <c:pt idx="61272">
                  <c:v>9.5465890000000009</c:v>
                </c:pt>
                <c:pt idx="61273">
                  <c:v>9.5442640000000001</c:v>
                </c:pt>
                <c:pt idx="61274">
                  <c:v>9.5455030000000001</c:v>
                </c:pt>
                <c:pt idx="61275">
                  <c:v>9.5521619999999992</c:v>
                </c:pt>
                <c:pt idx="61276">
                  <c:v>9.5456330000000005</c:v>
                </c:pt>
                <c:pt idx="61277">
                  <c:v>9.5392469999999996</c:v>
                </c:pt>
                <c:pt idx="61278">
                  <c:v>9.5491449999999993</c:v>
                </c:pt>
                <c:pt idx="61279">
                  <c:v>9.5475700000000003</c:v>
                </c:pt>
                <c:pt idx="61280">
                  <c:v>9.5364959999999996</c:v>
                </c:pt>
                <c:pt idx="61281">
                  <c:v>9.5390689999999996</c:v>
                </c:pt>
                <c:pt idx="61282">
                  <c:v>9.5463939999999994</c:v>
                </c:pt>
                <c:pt idx="61283">
                  <c:v>9.5461670000000005</c:v>
                </c:pt>
                <c:pt idx="61284">
                  <c:v>9.5472389999999994</c:v>
                </c:pt>
                <c:pt idx="61285">
                  <c:v>9.5517570000000003</c:v>
                </c:pt>
                <c:pt idx="61286">
                  <c:v>9.5438659999999995</c:v>
                </c:pt>
                <c:pt idx="61287">
                  <c:v>9.5373509999999992</c:v>
                </c:pt>
                <c:pt idx="61288">
                  <c:v>9.5505820000000003</c:v>
                </c:pt>
                <c:pt idx="61289">
                  <c:v>9.5543739999999993</c:v>
                </c:pt>
                <c:pt idx="61290">
                  <c:v>9.5425240000000002</c:v>
                </c:pt>
                <c:pt idx="61291">
                  <c:v>9.5467510000000004</c:v>
                </c:pt>
                <c:pt idx="61292">
                  <c:v>9.5576410000000003</c:v>
                </c:pt>
                <c:pt idx="61293">
                  <c:v>9.5482999999999993</c:v>
                </c:pt>
                <c:pt idx="61294">
                  <c:v>9.5445499999999992</c:v>
                </c:pt>
                <c:pt idx="61295">
                  <c:v>9.553782</c:v>
                </c:pt>
                <c:pt idx="61296">
                  <c:v>9.5494810000000001</c:v>
                </c:pt>
                <c:pt idx="61297">
                  <c:v>9.5418350000000007</c:v>
                </c:pt>
                <c:pt idx="61298">
                  <c:v>9.5455520000000007</c:v>
                </c:pt>
                <c:pt idx="61299">
                  <c:v>9.5504040000000003</c:v>
                </c:pt>
                <c:pt idx="61300">
                  <c:v>9.5489560000000004</c:v>
                </c:pt>
                <c:pt idx="61301">
                  <c:v>9.5471219999999999</c:v>
                </c:pt>
                <c:pt idx="61302">
                  <c:v>9.5514890000000001</c:v>
                </c:pt>
                <c:pt idx="61303">
                  <c:v>9.5537089999999996</c:v>
                </c:pt>
                <c:pt idx="61304">
                  <c:v>9.5515629999999998</c:v>
                </c:pt>
                <c:pt idx="61305">
                  <c:v>9.5538109999999996</c:v>
                </c:pt>
                <c:pt idx="61306">
                  <c:v>9.5517669999999999</c:v>
                </c:pt>
                <c:pt idx="61307">
                  <c:v>9.5428949999999997</c:v>
                </c:pt>
                <c:pt idx="61308">
                  <c:v>9.5436029999999992</c:v>
                </c:pt>
                <c:pt idx="61309">
                  <c:v>9.5497119999999995</c:v>
                </c:pt>
                <c:pt idx="61310">
                  <c:v>9.5456389999999995</c:v>
                </c:pt>
                <c:pt idx="61311">
                  <c:v>9.5467630000000003</c:v>
                </c:pt>
                <c:pt idx="61312">
                  <c:v>9.5558270000000007</c:v>
                </c:pt>
                <c:pt idx="61313">
                  <c:v>9.5489899999999999</c:v>
                </c:pt>
                <c:pt idx="61314">
                  <c:v>9.5473929999999996</c:v>
                </c:pt>
                <c:pt idx="61315">
                  <c:v>9.5592579999999998</c:v>
                </c:pt>
                <c:pt idx="61316">
                  <c:v>9.5551309999999994</c:v>
                </c:pt>
                <c:pt idx="61317">
                  <c:v>9.5470190000000006</c:v>
                </c:pt>
                <c:pt idx="61318">
                  <c:v>9.5494529999999997</c:v>
                </c:pt>
                <c:pt idx="61319">
                  <c:v>9.5531620000000004</c:v>
                </c:pt>
                <c:pt idx="61320">
                  <c:v>9.5477709999999991</c:v>
                </c:pt>
                <c:pt idx="61321">
                  <c:v>9.5459219999999991</c:v>
                </c:pt>
                <c:pt idx="61322">
                  <c:v>9.5540520000000004</c:v>
                </c:pt>
                <c:pt idx="61323">
                  <c:v>9.5518459999999994</c:v>
                </c:pt>
                <c:pt idx="61324">
                  <c:v>9.5489639999999998</c:v>
                </c:pt>
                <c:pt idx="61325">
                  <c:v>9.5549180000000007</c:v>
                </c:pt>
                <c:pt idx="61326">
                  <c:v>9.553884</c:v>
                </c:pt>
                <c:pt idx="61327">
                  <c:v>9.5495409999999996</c:v>
                </c:pt>
                <c:pt idx="61328">
                  <c:v>9.5520639999999997</c:v>
                </c:pt>
                <c:pt idx="61329">
                  <c:v>9.559374</c:v>
                </c:pt>
                <c:pt idx="61330">
                  <c:v>9.5600360000000002</c:v>
                </c:pt>
                <c:pt idx="61331">
                  <c:v>9.5572009999999992</c:v>
                </c:pt>
                <c:pt idx="61332">
                  <c:v>9.5562749999999994</c:v>
                </c:pt>
                <c:pt idx="61333">
                  <c:v>9.5543739999999993</c:v>
                </c:pt>
                <c:pt idx="61334">
                  <c:v>9.5540059999999993</c:v>
                </c:pt>
                <c:pt idx="61335">
                  <c:v>9.5518059999999991</c:v>
                </c:pt>
                <c:pt idx="61336">
                  <c:v>9.5500299999999996</c:v>
                </c:pt>
                <c:pt idx="61337">
                  <c:v>9.5535350000000001</c:v>
                </c:pt>
                <c:pt idx="61338">
                  <c:v>9.5600699999999996</c:v>
                </c:pt>
                <c:pt idx="61339">
                  <c:v>9.5582440000000002</c:v>
                </c:pt>
                <c:pt idx="61340">
                  <c:v>9.5466370000000005</c:v>
                </c:pt>
                <c:pt idx="61341">
                  <c:v>9.5539500000000004</c:v>
                </c:pt>
                <c:pt idx="61342">
                  <c:v>9.5646649999999998</c:v>
                </c:pt>
                <c:pt idx="61343">
                  <c:v>9.5520390000000006</c:v>
                </c:pt>
                <c:pt idx="61344">
                  <c:v>9.5478550000000002</c:v>
                </c:pt>
                <c:pt idx="61345">
                  <c:v>9.5616909999999997</c:v>
                </c:pt>
                <c:pt idx="61346">
                  <c:v>9.5647610000000007</c:v>
                </c:pt>
                <c:pt idx="61347">
                  <c:v>9.5538570000000007</c:v>
                </c:pt>
                <c:pt idx="61348">
                  <c:v>9.5540990000000008</c:v>
                </c:pt>
                <c:pt idx="61349">
                  <c:v>9.5609850000000005</c:v>
                </c:pt>
                <c:pt idx="61350">
                  <c:v>9.5568539999999995</c:v>
                </c:pt>
                <c:pt idx="61351">
                  <c:v>9.5573789999999992</c:v>
                </c:pt>
                <c:pt idx="61352">
                  <c:v>9.5634200000000007</c:v>
                </c:pt>
                <c:pt idx="61353">
                  <c:v>9.5600769999999997</c:v>
                </c:pt>
                <c:pt idx="61354">
                  <c:v>9.5602549999999997</c:v>
                </c:pt>
                <c:pt idx="61355">
                  <c:v>9.5673429999999993</c:v>
                </c:pt>
                <c:pt idx="61356">
                  <c:v>9.5615469999999991</c:v>
                </c:pt>
                <c:pt idx="61357">
                  <c:v>9.555669</c:v>
                </c:pt>
                <c:pt idx="61358">
                  <c:v>9.5659949999999991</c:v>
                </c:pt>
                <c:pt idx="61359">
                  <c:v>9.5624369999999992</c:v>
                </c:pt>
                <c:pt idx="61360">
                  <c:v>9.5492830000000009</c:v>
                </c:pt>
                <c:pt idx="61361">
                  <c:v>9.5565540000000002</c:v>
                </c:pt>
                <c:pt idx="61362">
                  <c:v>9.5640000000000001</c:v>
                </c:pt>
                <c:pt idx="61363">
                  <c:v>9.5550940000000004</c:v>
                </c:pt>
                <c:pt idx="61364">
                  <c:v>9.5531810000000004</c:v>
                </c:pt>
                <c:pt idx="61365">
                  <c:v>9.5643180000000001</c:v>
                </c:pt>
                <c:pt idx="61366">
                  <c:v>9.5648669999999996</c:v>
                </c:pt>
                <c:pt idx="61367">
                  <c:v>9.5574739999999991</c:v>
                </c:pt>
                <c:pt idx="61368">
                  <c:v>9.5584659999999992</c:v>
                </c:pt>
                <c:pt idx="61369">
                  <c:v>9.5584989999999994</c:v>
                </c:pt>
                <c:pt idx="61370">
                  <c:v>9.5570970000000006</c:v>
                </c:pt>
                <c:pt idx="61371">
                  <c:v>9.5593869999999992</c:v>
                </c:pt>
                <c:pt idx="61372">
                  <c:v>9.5575690000000009</c:v>
                </c:pt>
                <c:pt idx="61373">
                  <c:v>9.5541610000000006</c:v>
                </c:pt>
                <c:pt idx="61374">
                  <c:v>9.5577389999999998</c:v>
                </c:pt>
                <c:pt idx="61375">
                  <c:v>9.5658650000000005</c:v>
                </c:pt>
                <c:pt idx="61376">
                  <c:v>9.5637120000000007</c:v>
                </c:pt>
                <c:pt idx="61377">
                  <c:v>9.5563880000000001</c:v>
                </c:pt>
                <c:pt idx="61378">
                  <c:v>9.5606679999999997</c:v>
                </c:pt>
                <c:pt idx="61379">
                  <c:v>9.5618859999999994</c:v>
                </c:pt>
                <c:pt idx="61380">
                  <c:v>9.5595020000000002</c:v>
                </c:pt>
                <c:pt idx="61381">
                  <c:v>9.5642960000000006</c:v>
                </c:pt>
                <c:pt idx="61382">
                  <c:v>9.5636170000000007</c:v>
                </c:pt>
                <c:pt idx="61383">
                  <c:v>9.5579719999999995</c:v>
                </c:pt>
                <c:pt idx="61384">
                  <c:v>9.5595549999999996</c:v>
                </c:pt>
                <c:pt idx="61385">
                  <c:v>9.5657519999999998</c:v>
                </c:pt>
                <c:pt idx="61386">
                  <c:v>9.5625099999999996</c:v>
                </c:pt>
                <c:pt idx="61387">
                  <c:v>9.5618630000000007</c:v>
                </c:pt>
                <c:pt idx="61388">
                  <c:v>9.5700339999999997</c:v>
                </c:pt>
                <c:pt idx="61389">
                  <c:v>9.5657940000000004</c:v>
                </c:pt>
                <c:pt idx="61390">
                  <c:v>9.5615349999999992</c:v>
                </c:pt>
                <c:pt idx="61391">
                  <c:v>9.5658270000000005</c:v>
                </c:pt>
                <c:pt idx="61392">
                  <c:v>9.5657440000000005</c:v>
                </c:pt>
                <c:pt idx="61393">
                  <c:v>9.5632090000000005</c:v>
                </c:pt>
                <c:pt idx="61394">
                  <c:v>9.5645500000000006</c:v>
                </c:pt>
                <c:pt idx="61395">
                  <c:v>9.5652190000000008</c:v>
                </c:pt>
                <c:pt idx="61396">
                  <c:v>9.5598790000000005</c:v>
                </c:pt>
                <c:pt idx="61397">
                  <c:v>9.5621639999999992</c:v>
                </c:pt>
                <c:pt idx="61398">
                  <c:v>9.5669029999999999</c:v>
                </c:pt>
                <c:pt idx="61399">
                  <c:v>9.5621589999999994</c:v>
                </c:pt>
                <c:pt idx="61400">
                  <c:v>9.5633029999999994</c:v>
                </c:pt>
                <c:pt idx="61401">
                  <c:v>9.5684780000000007</c:v>
                </c:pt>
                <c:pt idx="61402">
                  <c:v>9.5674840000000003</c:v>
                </c:pt>
                <c:pt idx="61403">
                  <c:v>9.5647570000000002</c:v>
                </c:pt>
                <c:pt idx="61404">
                  <c:v>9.5661740000000002</c:v>
                </c:pt>
                <c:pt idx="61405">
                  <c:v>9.5688399999999998</c:v>
                </c:pt>
                <c:pt idx="61406">
                  <c:v>9.565099</c:v>
                </c:pt>
                <c:pt idx="61407">
                  <c:v>9.5647559999999991</c:v>
                </c:pt>
                <c:pt idx="61408">
                  <c:v>9.5644650000000002</c:v>
                </c:pt>
                <c:pt idx="61409">
                  <c:v>9.5648700000000009</c:v>
                </c:pt>
                <c:pt idx="61410">
                  <c:v>9.5733460000000008</c:v>
                </c:pt>
                <c:pt idx="61411">
                  <c:v>9.5728089999999995</c:v>
                </c:pt>
                <c:pt idx="61412">
                  <c:v>9.5668290000000002</c:v>
                </c:pt>
                <c:pt idx="61413">
                  <c:v>9.5665110000000002</c:v>
                </c:pt>
                <c:pt idx="61414">
                  <c:v>9.5681320000000003</c:v>
                </c:pt>
                <c:pt idx="61415">
                  <c:v>9.5649789999999992</c:v>
                </c:pt>
                <c:pt idx="61416">
                  <c:v>9.5619940000000003</c:v>
                </c:pt>
                <c:pt idx="61417">
                  <c:v>9.5665549999999993</c:v>
                </c:pt>
                <c:pt idx="61418">
                  <c:v>9.5700559999999992</c:v>
                </c:pt>
                <c:pt idx="61419">
                  <c:v>9.5753179999999993</c:v>
                </c:pt>
                <c:pt idx="61420">
                  <c:v>9.5777029999999996</c:v>
                </c:pt>
                <c:pt idx="61421">
                  <c:v>9.5713760000000008</c:v>
                </c:pt>
                <c:pt idx="61422">
                  <c:v>9.5694610000000004</c:v>
                </c:pt>
                <c:pt idx="61423">
                  <c:v>9.5726089999999999</c:v>
                </c:pt>
                <c:pt idx="61424">
                  <c:v>9.5769859999999998</c:v>
                </c:pt>
                <c:pt idx="61425">
                  <c:v>9.5788820000000001</c:v>
                </c:pt>
                <c:pt idx="61426">
                  <c:v>9.5722480000000001</c:v>
                </c:pt>
                <c:pt idx="61427">
                  <c:v>9.5662149999999997</c:v>
                </c:pt>
                <c:pt idx="61428">
                  <c:v>9.565652</c:v>
                </c:pt>
                <c:pt idx="61429">
                  <c:v>9.5714299999999994</c:v>
                </c:pt>
                <c:pt idx="61430">
                  <c:v>9.5796030000000005</c:v>
                </c:pt>
                <c:pt idx="61431">
                  <c:v>9.5781600000000005</c:v>
                </c:pt>
                <c:pt idx="61432">
                  <c:v>9.5682369999999999</c:v>
                </c:pt>
                <c:pt idx="61433">
                  <c:v>9.5695510000000006</c:v>
                </c:pt>
                <c:pt idx="61434">
                  <c:v>9.5737079999999999</c:v>
                </c:pt>
                <c:pt idx="61435">
                  <c:v>9.5629240000000006</c:v>
                </c:pt>
                <c:pt idx="61436">
                  <c:v>9.5642469999999999</c:v>
                </c:pt>
                <c:pt idx="61437">
                  <c:v>9.5759559999999997</c:v>
                </c:pt>
                <c:pt idx="61438">
                  <c:v>9.5711049999999993</c:v>
                </c:pt>
                <c:pt idx="61439">
                  <c:v>9.5688180000000003</c:v>
                </c:pt>
                <c:pt idx="61440">
                  <c:v>9.5777629999999991</c:v>
                </c:pt>
                <c:pt idx="61441">
                  <c:v>9.5770230000000005</c:v>
                </c:pt>
                <c:pt idx="61442">
                  <c:v>9.5645190000000007</c:v>
                </c:pt>
                <c:pt idx="61443">
                  <c:v>9.5640959999999993</c:v>
                </c:pt>
                <c:pt idx="61444">
                  <c:v>9.5721869999999996</c:v>
                </c:pt>
                <c:pt idx="61445">
                  <c:v>9.5686230000000005</c:v>
                </c:pt>
                <c:pt idx="61446">
                  <c:v>9.5690310000000007</c:v>
                </c:pt>
                <c:pt idx="61447">
                  <c:v>9.5745020000000007</c:v>
                </c:pt>
                <c:pt idx="61448">
                  <c:v>9.5713100000000004</c:v>
                </c:pt>
                <c:pt idx="61449">
                  <c:v>9.5705170000000006</c:v>
                </c:pt>
                <c:pt idx="61450">
                  <c:v>9.5724660000000004</c:v>
                </c:pt>
                <c:pt idx="61451">
                  <c:v>9.5696899999999996</c:v>
                </c:pt>
                <c:pt idx="61452">
                  <c:v>9.5668589999999991</c:v>
                </c:pt>
                <c:pt idx="61453">
                  <c:v>9.5715800000000009</c:v>
                </c:pt>
                <c:pt idx="61454">
                  <c:v>9.5730780000000006</c:v>
                </c:pt>
                <c:pt idx="61455">
                  <c:v>9.5689170000000008</c:v>
                </c:pt>
                <c:pt idx="61456">
                  <c:v>9.5731249999999992</c:v>
                </c:pt>
                <c:pt idx="61457">
                  <c:v>9.5748580000000008</c:v>
                </c:pt>
                <c:pt idx="61458">
                  <c:v>9.5718169999999994</c:v>
                </c:pt>
                <c:pt idx="61459">
                  <c:v>9.5778449999999999</c:v>
                </c:pt>
                <c:pt idx="61460">
                  <c:v>9.5847750000000005</c:v>
                </c:pt>
                <c:pt idx="61461">
                  <c:v>9.5814380000000003</c:v>
                </c:pt>
                <c:pt idx="61462">
                  <c:v>9.5776690000000002</c:v>
                </c:pt>
                <c:pt idx="61463">
                  <c:v>9.5840519999999998</c:v>
                </c:pt>
                <c:pt idx="61464">
                  <c:v>9.5852559999999993</c:v>
                </c:pt>
                <c:pt idx="61465">
                  <c:v>9.5785739999999997</c:v>
                </c:pt>
                <c:pt idx="61466">
                  <c:v>9.5796729999999997</c:v>
                </c:pt>
                <c:pt idx="61467">
                  <c:v>9.5777929999999998</c:v>
                </c:pt>
                <c:pt idx="61468">
                  <c:v>9.5705880000000008</c:v>
                </c:pt>
                <c:pt idx="61469">
                  <c:v>9.5750209999999996</c:v>
                </c:pt>
                <c:pt idx="61470">
                  <c:v>9.5832460000000008</c:v>
                </c:pt>
                <c:pt idx="61471">
                  <c:v>9.5819790000000005</c:v>
                </c:pt>
                <c:pt idx="61472">
                  <c:v>9.5798459999999999</c:v>
                </c:pt>
                <c:pt idx="61473">
                  <c:v>9.5811270000000004</c:v>
                </c:pt>
                <c:pt idx="61474">
                  <c:v>9.5783810000000003</c:v>
                </c:pt>
                <c:pt idx="61475">
                  <c:v>9.5774509999999999</c:v>
                </c:pt>
                <c:pt idx="61476">
                  <c:v>9.579224</c:v>
                </c:pt>
                <c:pt idx="61477">
                  <c:v>9.5811189999999993</c:v>
                </c:pt>
                <c:pt idx="61478">
                  <c:v>9.5805919999999993</c:v>
                </c:pt>
                <c:pt idx="61479">
                  <c:v>9.5726189999999995</c:v>
                </c:pt>
                <c:pt idx="61480">
                  <c:v>9.5717649999999992</c:v>
                </c:pt>
                <c:pt idx="61481">
                  <c:v>9.5765060000000002</c:v>
                </c:pt>
                <c:pt idx="61482">
                  <c:v>9.5785009999999993</c:v>
                </c:pt>
                <c:pt idx="61483">
                  <c:v>9.5841360000000009</c:v>
                </c:pt>
                <c:pt idx="61484">
                  <c:v>9.5841639999999995</c:v>
                </c:pt>
                <c:pt idx="61485">
                  <c:v>9.5808289999999996</c:v>
                </c:pt>
                <c:pt idx="61486">
                  <c:v>9.5812489999999997</c:v>
                </c:pt>
                <c:pt idx="61487">
                  <c:v>9.5788150000000005</c:v>
                </c:pt>
                <c:pt idx="61488">
                  <c:v>9.5778999999999996</c:v>
                </c:pt>
                <c:pt idx="61489">
                  <c:v>9.5775439999999996</c:v>
                </c:pt>
                <c:pt idx="61490">
                  <c:v>9.5746870000000008</c:v>
                </c:pt>
                <c:pt idx="61491">
                  <c:v>9.5739479999999997</c:v>
                </c:pt>
                <c:pt idx="61492">
                  <c:v>9.5791039999999992</c:v>
                </c:pt>
                <c:pt idx="61493">
                  <c:v>9.585153</c:v>
                </c:pt>
                <c:pt idx="61494">
                  <c:v>9.5840340000000008</c:v>
                </c:pt>
                <c:pt idx="61495">
                  <c:v>9.5795729999999999</c:v>
                </c:pt>
                <c:pt idx="61496">
                  <c:v>9.5761289999999999</c:v>
                </c:pt>
                <c:pt idx="61497">
                  <c:v>9.5761430000000001</c:v>
                </c:pt>
                <c:pt idx="61498">
                  <c:v>9.5783389999999997</c:v>
                </c:pt>
                <c:pt idx="61499">
                  <c:v>9.5813980000000001</c:v>
                </c:pt>
                <c:pt idx="61500">
                  <c:v>9.5811810000000008</c:v>
                </c:pt>
                <c:pt idx="61501">
                  <c:v>9.5768319999999996</c:v>
                </c:pt>
                <c:pt idx="61502">
                  <c:v>9.5798020000000008</c:v>
                </c:pt>
                <c:pt idx="61503">
                  <c:v>9.5828469999999992</c:v>
                </c:pt>
                <c:pt idx="61504">
                  <c:v>9.5808599999999995</c:v>
                </c:pt>
                <c:pt idx="61505">
                  <c:v>9.5817630000000005</c:v>
                </c:pt>
                <c:pt idx="61506">
                  <c:v>9.5857690000000009</c:v>
                </c:pt>
                <c:pt idx="61507">
                  <c:v>9.5889539999999993</c:v>
                </c:pt>
                <c:pt idx="61508">
                  <c:v>9.5811899999999994</c:v>
                </c:pt>
                <c:pt idx="61509">
                  <c:v>9.5771449999999998</c:v>
                </c:pt>
                <c:pt idx="61510">
                  <c:v>9.5827159999999996</c:v>
                </c:pt>
                <c:pt idx="61511">
                  <c:v>9.5794169999999994</c:v>
                </c:pt>
                <c:pt idx="61512">
                  <c:v>9.5802340000000008</c:v>
                </c:pt>
                <c:pt idx="61513">
                  <c:v>9.5858729999999994</c:v>
                </c:pt>
                <c:pt idx="61514">
                  <c:v>9.5854189999999999</c:v>
                </c:pt>
                <c:pt idx="61515">
                  <c:v>9.5898900000000005</c:v>
                </c:pt>
                <c:pt idx="61516">
                  <c:v>9.5951760000000004</c:v>
                </c:pt>
                <c:pt idx="61517">
                  <c:v>9.5891190000000002</c:v>
                </c:pt>
                <c:pt idx="61518">
                  <c:v>9.5812460000000002</c:v>
                </c:pt>
                <c:pt idx="61519">
                  <c:v>9.5869999999999997</c:v>
                </c:pt>
                <c:pt idx="61520">
                  <c:v>9.5893960000000007</c:v>
                </c:pt>
                <c:pt idx="61521">
                  <c:v>9.5858969999999992</c:v>
                </c:pt>
                <c:pt idx="61522">
                  <c:v>9.5900870000000005</c:v>
                </c:pt>
                <c:pt idx="61523">
                  <c:v>9.5867310000000003</c:v>
                </c:pt>
                <c:pt idx="61524">
                  <c:v>9.5836609999999993</c:v>
                </c:pt>
                <c:pt idx="61525">
                  <c:v>9.5911050000000007</c:v>
                </c:pt>
                <c:pt idx="61526">
                  <c:v>9.5907859999999996</c:v>
                </c:pt>
                <c:pt idx="61527">
                  <c:v>9.5810770000000005</c:v>
                </c:pt>
                <c:pt idx="61528">
                  <c:v>9.5809960000000007</c:v>
                </c:pt>
                <c:pt idx="61529">
                  <c:v>9.5898140000000005</c:v>
                </c:pt>
                <c:pt idx="61530">
                  <c:v>9.5846520000000002</c:v>
                </c:pt>
                <c:pt idx="61531">
                  <c:v>9.5805279999999993</c:v>
                </c:pt>
                <c:pt idx="61532">
                  <c:v>9.5876389999999994</c:v>
                </c:pt>
                <c:pt idx="61533">
                  <c:v>9.5844349999999991</c:v>
                </c:pt>
                <c:pt idx="61534">
                  <c:v>9.5827639999999992</c:v>
                </c:pt>
                <c:pt idx="61535">
                  <c:v>9.5895810000000008</c:v>
                </c:pt>
                <c:pt idx="61536">
                  <c:v>9.5887689999999992</c:v>
                </c:pt>
                <c:pt idx="61537">
                  <c:v>9.5824230000000004</c:v>
                </c:pt>
                <c:pt idx="61538">
                  <c:v>9.5886030000000009</c:v>
                </c:pt>
                <c:pt idx="61539">
                  <c:v>9.5972860000000004</c:v>
                </c:pt>
                <c:pt idx="61540">
                  <c:v>9.5929359999999999</c:v>
                </c:pt>
                <c:pt idx="61541">
                  <c:v>9.5931239999999995</c:v>
                </c:pt>
                <c:pt idx="61542">
                  <c:v>9.5958799999999993</c:v>
                </c:pt>
                <c:pt idx="61543">
                  <c:v>9.5899090000000005</c:v>
                </c:pt>
                <c:pt idx="61544">
                  <c:v>9.5880340000000004</c:v>
                </c:pt>
                <c:pt idx="61545">
                  <c:v>9.593852</c:v>
                </c:pt>
                <c:pt idx="61546">
                  <c:v>9.5954110000000004</c:v>
                </c:pt>
                <c:pt idx="61547">
                  <c:v>9.5889489999999995</c:v>
                </c:pt>
                <c:pt idx="61548">
                  <c:v>9.5877669999999995</c:v>
                </c:pt>
                <c:pt idx="61549">
                  <c:v>9.5932169999999992</c:v>
                </c:pt>
                <c:pt idx="61550">
                  <c:v>9.5910209999999996</c:v>
                </c:pt>
                <c:pt idx="61551">
                  <c:v>9.5903720000000003</c:v>
                </c:pt>
                <c:pt idx="61552">
                  <c:v>9.5928660000000008</c:v>
                </c:pt>
                <c:pt idx="61553">
                  <c:v>9.5906939999999992</c:v>
                </c:pt>
                <c:pt idx="61554">
                  <c:v>9.5905430000000003</c:v>
                </c:pt>
                <c:pt idx="61555">
                  <c:v>9.5949480000000005</c:v>
                </c:pt>
                <c:pt idx="61556">
                  <c:v>9.5932549999999992</c:v>
                </c:pt>
                <c:pt idx="61557">
                  <c:v>9.5862119999999997</c:v>
                </c:pt>
                <c:pt idx="61558">
                  <c:v>9.5920869999999994</c:v>
                </c:pt>
                <c:pt idx="61559">
                  <c:v>9.5971499999999992</c:v>
                </c:pt>
                <c:pt idx="61560">
                  <c:v>9.5891680000000008</c:v>
                </c:pt>
                <c:pt idx="61561">
                  <c:v>9.5886709999999997</c:v>
                </c:pt>
                <c:pt idx="61562">
                  <c:v>9.5905629999999995</c:v>
                </c:pt>
                <c:pt idx="61563">
                  <c:v>9.5855130000000006</c:v>
                </c:pt>
                <c:pt idx="61564">
                  <c:v>9.5905299999999993</c:v>
                </c:pt>
                <c:pt idx="61565">
                  <c:v>9.5997430000000001</c:v>
                </c:pt>
                <c:pt idx="61566">
                  <c:v>9.5908879999999996</c:v>
                </c:pt>
                <c:pt idx="61567">
                  <c:v>9.5793199999999992</c:v>
                </c:pt>
                <c:pt idx="61568">
                  <c:v>9.590681</c:v>
                </c:pt>
                <c:pt idx="61569">
                  <c:v>9.5967009999999995</c:v>
                </c:pt>
                <c:pt idx="61570">
                  <c:v>9.5908479999999994</c:v>
                </c:pt>
                <c:pt idx="61571">
                  <c:v>9.5951930000000001</c:v>
                </c:pt>
                <c:pt idx="61572">
                  <c:v>9.5926439999999999</c:v>
                </c:pt>
                <c:pt idx="61573">
                  <c:v>9.5869610000000005</c:v>
                </c:pt>
                <c:pt idx="61574">
                  <c:v>9.5931490000000004</c:v>
                </c:pt>
                <c:pt idx="61575">
                  <c:v>9.5983140000000002</c:v>
                </c:pt>
                <c:pt idx="61576">
                  <c:v>9.5941089999999996</c:v>
                </c:pt>
                <c:pt idx="61577">
                  <c:v>9.5906500000000001</c:v>
                </c:pt>
                <c:pt idx="61578">
                  <c:v>9.5952950000000001</c:v>
                </c:pt>
                <c:pt idx="61579">
                  <c:v>9.5947589999999998</c:v>
                </c:pt>
                <c:pt idx="61580">
                  <c:v>9.5921669999999999</c:v>
                </c:pt>
                <c:pt idx="61581">
                  <c:v>9.5962809999999994</c:v>
                </c:pt>
                <c:pt idx="61582">
                  <c:v>9.5978779999999997</c:v>
                </c:pt>
                <c:pt idx="61583">
                  <c:v>9.5986010000000004</c:v>
                </c:pt>
                <c:pt idx="61584">
                  <c:v>9.6011710000000008</c:v>
                </c:pt>
                <c:pt idx="61585">
                  <c:v>9.5992759999999997</c:v>
                </c:pt>
                <c:pt idx="61586">
                  <c:v>9.5931580000000007</c:v>
                </c:pt>
                <c:pt idx="61587">
                  <c:v>9.5944529999999997</c:v>
                </c:pt>
                <c:pt idx="61588">
                  <c:v>9.5974599999999999</c:v>
                </c:pt>
                <c:pt idx="61589">
                  <c:v>9.5907090000000004</c:v>
                </c:pt>
                <c:pt idx="61590">
                  <c:v>9.5948080000000004</c:v>
                </c:pt>
                <c:pt idx="61591">
                  <c:v>9.6076540000000001</c:v>
                </c:pt>
                <c:pt idx="61592">
                  <c:v>9.6032930000000007</c:v>
                </c:pt>
                <c:pt idx="61593">
                  <c:v>9.5917940000000002</c:v>
                </c:pt>
                <c:pt idx="61594">
                  <c:v>9.5936249999999994</c:v>
                </c:pt>
                <c:pt idx="61595">
                  <c:v>9.6000270000000008</c:v>
                </c:pt>
                <c:pt idx="61596">
                  <c:v>9.5961700000000008</c:v>
                </c:pt>
                <c:pt idx="61597">
                  <c:v>9.5953680000000006</c:v>
                </c:pt>
                <c:pt idx="61598">
                  <c:v>9.6016239999999993</c:v>
                </c:pt>
                <c:pt idx="61599">
                  <c:v>9.601502</c:v>
                </c:pt>
                <c:pt idx="61600">
                  <c:v>9.6002880000000008</c:v>
                </c:pt>
                <c:pt idx="61601">
                  <c:v>9.6003539999999994</c:v>
                </c:pt>
                <c:pt idx="61602">
                  <c:v>9.5944710000000004</c:v>
                </c:pt>
                <c:pt idx="61603">
                  <c:v>9.5935419999999993</c:v>
                </c:pt>
                <c:pt idx="61604">
                  <c:v>9.6054349999999999</c:v>
                </c:pt>
                <c:pt idx="61605">
                  <c:v>9.6082199999999993</c:v>
                </c:pt>
                <c:pt idx="61606">
                  <c:v>9.5973159999999993</c:v>
                </c:pt>
                <c:pt idx="61607">
                  <c:v>9.5987139999999993</c:v>
                </c:pt>
                <c:pt idx="61608">
                  <c:v>9.6042959999999997</c:v>
                </c:pt>
                <c:pt idx="61609">
                  <c:v>9.5973520000000008</c:v>
                </c:pt>
                <c:pt idx="61610">
                  <c:v>9.5965900000000008</c:v>
                </c:pt>
                <c:pt idx="61611">
                  <c:v>9.6023599999999991</c:v>
                </c:pt>
                <c:pt idx="61612">
                  <c:v>9.5997959999999996</c:v>
                </c:pt>
                <c:pt idx="61613">
                  <c:v>9.5996020000000009</c:v>
                </c:pt>
                <c:pt idx="61614">
                  <c:v>9.604241</c:v>
                </c:pt>
                <c:pt idx="61615">
                  <c:v>9.5963130000000003</c:v>
                </c:pt>
                <c:pt idx="61616">
                  <c:v>9.5903860000000005</c:v>
                </c:pt>
                <c:pt idx="61617">
                  <c:v>9.6048659999999995</c:v>
                </c:pt>
                <c:pt idx="61618">
                  <c:v>9.6069990000000001</c:v>
                </c:pt>
                <c:pt idx="61619">
                  <c:v>9.5954160000000002</c:v>
                </c:pt>
                <c:pt idx="61620">
                  <c:v>9.6021839999999994</c:v>
                </c:pt>
                <c:pt idx="61621">
                  <c:v>9.6088349999999991</c:v>
                </c:pt>
                <c:pt idx="61622">
                  <c:v>9.6032080000000004</c:v>
                </c:pt>
                <c:pt idx="61623">
                  <c:v>9.6014970000000002</c:v>
                </c:pt>
                <c:pt idx="61624">
                  <c:v>9.6020240000000001</c:v>
                </c:pt>
                <c:pt idx="61625">
                  <c:v>9.6003769999999999</c:v>
                </c:pt>
                <c:pt idx="61626">
                  <c:v>9.6009030000000006</c:v>
                </c:pt>
                <c:pt idx="61627">
                  <c:v>9.6051149999999996</c:v>
                </c:pt>
                <c:pt idx="61628">
                  <c:v>9.6028979999999997</c:v>
                </c:pt>
                <c:pt idx="61629">
                  <c:v>9.5987829999999992</c:v>
                </c:pt>
                <c:pt idx="61630">
                  <c:v>9.6052470000000003</c:v>
                </c:pt>
                <c:pt idx="61631">
                  <c:v>9.6102240000000005</c:v>
                </c:pt>
                <c:pt idx="61632">
                  <c:v>9.6086130000000001</c:v>
                </c:pt>
                <c:pt idx="61633">
                  <c:v>9.6088649999999998</c:v>
                </c:pt>
                <c:pt idx="61634">
                  <c:v>9.608314</c:v>
                </c:pt>
                <c:pt idx="61635">
                  <c:v>9.6031750000000002</c:v>
                </c:pt>
                <c:pt idx="61636">
                  <c:v>9.6045470000000002</c:v>
                </c:pt>
                <c:pt idx="61637">
                  <c:v>9.6080909999999999</c:v>
                </c:pt>
                <c:pt idx="61638">
                  <c:v>9.6017939999999999</c:v>
                </c:pt>
                <c:pt idx="61639">
                  <c:v>9.6000829999999997</c:v>
                </c:pt>
                <c:pt idx="61640">
                  <c:v>9.6050989999999992</c:v>
                </c:pt>
                <c:pt idx="61641">
                  <c:v>9.6020000000000003</c:v>
                </c:pt>
                <c:pt idx="61642">
                  <c:v>9.5977820000000005</c:v>
                </c:pt>
                <c:pt idx="61643">
                  <c:v>9.6059289999999997</c:v>
                </c:pt>
                <c:pt idx="61644">
                  <c:v>9.6122460000000007</c:v>
                </c:pt>
                <c:pt idx="61645">
                  <c:v>9.6036570000000001</c:v>
                </c:pt>
                <c:pt idx="61646">
                  <c:v>9.6050730000000009</c:v>
                </c:pt>
                <c:pt idx="61647">
                  <c:v>9.6143049999999999</c:v>
                </c:pt>
                <c:pt idx="61648">
                  <c:v>9.6102109999999996</c:v>
                </c:pt>
                <c:pt idx="61649">
                  <c:v>9.6060180000000006</c:v>
                </c:pt>
                <c:pt idx="61650">
                  <c:v>9.6076069999999998</c:v>
                </c:pt>
                <c:pt idx="61651">
                  <c:v>9.6054750000000002</c:v>
                </c:pt>
                <c:pt idx="61652">
                  <c:v>9.6032569999999993</c:v>
                </c:pt>
                <c:pt idx="61653">
                  <c:v>9.6074599999999997</c:v>
                </c:pt>
                <c:pt idx="61654">
                  <c:v>9.6098269999999992</c:v>
                </c:pt>
                <c:pt idx="61655">
                  <c:v>9.6060920000000003</c:v>
                </c:pt>
                <c:pt idx="61656">
                  <c:v>9.6080419999999993</c:v>
                </c:pt>
                <c:pt idx="61657">
                  <c:v>9.6128210000000003</c:v>
                </c:pt>
                <c:pt idx="61658">
                  <c:v>9.6114429999999995</c:v>
                </c:pt>
                <c:pt idx="61659">
                  <c:v>9.6085650000000005</c:v>
                </c:pt>
                <c:pt idx="61660">
                  <c:v>9.6095140000000008</c:v>
                </c:pt>
                <c:pt idx="61661">
                  <c:v>9.6096310000000003</c:v>
                </c:pt>
                <c:pt idx="61662">
                  <c:v>9.6041659999999993</c:v>
                </c:pt>
                <c:pt idx="61663">
                  <c:v>9.6041589999999992</c:v>
                </c:pt>
                <c:pt idx="61664">
                  <c:v>9.609909</c:v>
                </c:pt>
                <c:pt idx="61665">
                  <c:v>9.6079989999999995</c:v>
                </c:pt>
                <c:pt idx="61666">
                  <c:v>9.6083660000000002</c:v>
                </c:pt>
                <c:pt idx="61667">
                  <c:v>9.6103900000000007</c:v>
                </c:pt>
                <c:pt idx="61668">
                  <c:v>9.6061490000000003</c:v>
                </c:pt>
                <c:pt idx="61669">
                  <c:v>9.6089459999999995</c:v>
                </c:pt>
                <c:pt idx="61670">
                  <c:v>9.6150339999999996</c:v>
                </c:pt>
                <c:pt idx="61671">
                  <c:v>9.6101620000000008</c:v>
                </c:pt>
                <c:pt idx="61672">
                  <c:v>9.6057430000000004</c:v>
                </c:pt>
                <c:pt idx="61673">
                  <c:v>9.6099130000000006</c:v>
                </c:pt>
                <c:pt idx="61674">
                  <c:v>9.6070890000000002</c:v>
                </c:pt>
                <c:pt idx="61675">
                  <c:v>9.607227</c:v>
                </c:pt>
                <c:pt idx="61676">
                  <c:v>9.6190429999999996</c:v>
                </c:pt>
                <c:pt idx="61677">
                  <c:v>9.6192030000000006</c:v>
                </c:pt>
                <c:pt idx="61678">
                  <c:v>9.6104570000000002</c:v>
                </c:pt>
                <c:pt idx="61679">
                  <c:v>9.6147770000000001</c:v>
                </c:pt>
                <c:pt idx="61680">
                  <c:v>9.6217009999999998</c:v>
                </c:pt>
                <c:pt idx="61681">
                  <c:v>9.6159789999999994</c:v>
                </c:pt>
                <c:pt idx="61682">
                  <c:v>9.6127040000000008</c:v>
                </c:pt>
                <c:pt idx="61683">
                  <c:v>9.6211369999999992</c:v>
                </c:pt>
                <c:pt idx="61684">
                  <c:v>9.6187729999999991</c:v>
                </c:pt>
                <c:pt idx="61685">
                  <c:v>9.6096059999999994</c:v>
                </c:pt>
                <c:pt idx="61686">
                  <c:v>9.6138069999999995</c:v>
                </c:pt>
                <c:pt idx="61687">
                  <c:v>9.6163109999999996</c:v>
                </c:pt>
                <c:pt idx="61688">
                  <c:v>9.6117430000000006</c:v>
                </c:pt>
                <c:pt idx="61689">
                  <c:v>9.6134079999999997</c:v>
                </c:pt>
                <c:pt idx="61690">
                  <c:v>9.6178329999999992</c:v>
                </c:pt>
                <c:pt idx="61691">
                  <c:v>9.6131419999999999</c:v>
                </c:pt>
                <c:pt idx="61692">
                  <c:v>9.6139209999999995</c:v>
                </c:pt>
                <c:pt idx="61693">
                  <c:v>9.6221530000000008</c:v>
                </c:pt>
                <c:pt idx="61694">
                  <c:v>9.6160750000000004</c:v>
                </c:pt>
                <c:pt idx="61695">
                  <c:v>9.6096710000000005</c:v>
                </c:pt>
                <c:pt idx="61696">
                  <c:v>9.6140030000000003</c:v>
                </c:pt>
                <c:pt idx="61697">
                  <c:v>9.6140139999999992</c:v>
                </c:pt>
                <c:pt idx="61698">
                  <c:v>9.6104660000000006</c:v>
                </c:pt>
                <c:pt idx="61699">
                  <c:v>9.6128959999999992</c:v>
                </c:pt>
                <c:pt idx="61700">
                  <c:v>9.6136499999999998</c:v>
                </c:pt>
                <c:pt idx="61701">
                  <c:v>9.6093349999999997</c:v>
                </c:pt>
                <c:pt idx="61702">
                  <c:v>9.6161940000000001</c:v>
                </c:pt>
                <c:pt idx="61703">
                  <c:v>9.6218599999999999</c:v>
                </c:pt>
                <c:pt idx="61704">
                  <c:v>9.6121599999999994</c:v>
                </c:pt>
                <c:pt idx="61705">
                  <c:v>9.6130119999999994</c:v>
                </c:pt>
                <c:pt idx="61706">
                  <c:v>9.6183829999999997</c:v>
                </c:pt>
                <c:pt idx="61707">
                  <c:v>9.6118140000000007</c:v>
                </c:pt>
                <c:pt idx="61708">
                  <c:v>9.6114230000000003</c:v>
                </c:pt>
                <c:pt idx="61709">
                  <c:v>9.6191150000000007</c:v>
                </c:pt>
                <c:pt idx="61710">
                  <c:v>9.6174940000000007</c:v>
                </c:pt>
                <c:pt idx="61711">
                  <c:v>9.6110849999999992</c:v>
                </c:pt>
                <c:pt idx="61712">
                  <c:v>9.6176089999999999</c:v>
                </c:pt>
                <c:pt idx="61713">
                  <c:v>9.6194539999999993</c:v>
                </c:pt>
                <c:pt idx="61714">
                  <c:v>9.6093600000000006</c:v>
                </c:pt>
                <c:pt idx="61715">
                  <c:v>9.6143830000000001</c:v>
                </c:pt>
                <c:pt idx="61716">
                  <c:v>9.6208320000000001</c:v>
                </c:pt>
                <c:pt idx="61717">
                  <c:v>9.616498</c:v>
                </c:pt>
                <c:pt idx="61718">
                  <c:v>9.6182750000000006</c:v>
                </c:pt>
                <c:pt idx="61719">
                  <c:v>9.6237700000000004</c:v>
                </c:pt>
                <c:pt idx="61720">
                  <c:v>9.6224270000000001</c:v>
                </c:pt>
                <c:pt idx="61721">
                  <c:v>9.6188850000000006</c:v>
                </c:pt>
                <c:pt idx="61722">
                  <c:v>9.6218070000000004</c:v>
                </c:pt>
                <c:pt idx="61723">
                  <c:v>9.6199499999999993</c:v>
                </c:pt>
                <c:pt idx="61724">
                  <c:v>9.6135739999999998</c:v>
                </c:pt>
                <c:pt idx="61725">
                  <c:v>9.616797</c:v>
                </c:pt>
                <c:pt idx="61726">
                  <c:v>9.6211660000000006</c:v>
                </c:pt>
                <c:pt idx="61727">
                  <c:v>9.6200410000000005</c:v>
                </c:pt>
                <c:pt idx="61728">
                  <c:v>9.62134</c:v>
                </c:pt>
                <c:pt idx="61729">
                  <c:v>9.6260030000000008</c:v>
                </c:pt>
                <c:pt idx="61730">
                  <c:v>9.6229230000000001</c:v>
                </c:pt>
                <c:pt idx="61731">
                  <c:v>9.6203959999999995</c:v>
                </c:pt>
                <c:pt idx="61732">
                  <c:v>9.6252940000000002</c:v>
                </c:pt>
                <c:pt idx="61733">
                  <c:v>9.6190829999999998</c:v>
                </c:pt>
                <c:pt idx="61734">
                  <c:v>9.6111649999999997</c:v>
                </c:pt>
                <c:pt idx="61735">
                  <c:v>9.6187959999999997</c:v>
                </c:pt>
                <c:pt idx="61736">
                  <c:v>9.6238890000000001</c:v>
                </c:pt>
                <c:pt idx="61737">
                  <c:v>9.6193899999999992</c:v>
                </c:pt>
                <c:pt idx="61738">
                  <c:v>9.6179780000000008</c:v>
                </c:pt>
                <c:pt idx="61739">
                  <c:v>9.6239410000000003</c:v>
                </c:pt>
                <c:pt idx="61740">
                  <c:v>9.6251999999999995</c:v>
                </c:pt>
                <c:pt idx="61741">
                  <c:v>9.6253770000000003</c:v>
                </c:pt>
                <c:pt idx="61742">
                  <c:v>9.6296250000000008</c:v>
                </c:pt>
                <c:pt idx="61743">
                  <c:v>9.6233219999999999</c:v>
                </c:pt>
                <c:pt idx="61744">
                  <c:v>9.6161759999999994</c:v>
                </c:pt>
                <c:pt idx="61745">
                  <c:v>9.6200910000000004</c:v>
                </c:pt>
                <c:pt idx="61746">
                  <c:v>9.6270109999999995</c:v>
                </c:pt>
                <c:pt idx="61747">
                  <c:v>9.6251499999999997</c:v>
                </c:pt>
                <c:pt idx="61748">
                  <c:v>9.6200119999999991</c:v>
                </c:pt>
                <c:pt idx="61749">
                  <c:v>9.6197099999999995</c:v>
                </c:pt>
                <c:pt idx="61750">
                  <c:v>9.6189450000000001</c:v>
                </c:pt>
                <c:pt idx="61751">
                  <c:v>9.6242520000000003</c:v>
                </c:pt>
                <c:pt idx="61752">
                  <c:v>9.6307980000000004</c:v>
                </c:pt>
                <c:pt idx="61753">
                  <c:v>9.6268600000000006</c:v>
                </c:pt>
                <c:pt idx="61754">
                  <c:v>9.6241789999999998</c:v>
                </c:pt>
                <c:pt idx="61755">
                  <c:v>9.6261609999999997</c:v>
                </c:pt>
                <c:pt idx="61756">
                  <c:v>9.6245449999999995</c:v>
                </c:pt>
                <c:pt idx="61757">
                  <c:v>9.6246259999999992</c:v>
                </c:pt>
                <c:pt idx="61758">
                  <c:v>9.6326730000000005</c:v>
                </c:pt>
                <c:pt idx="61759">
                  <c:v>9.6317540000000008</c:v>
                </c:pt>
                <c:pt idx="61760">
                  <c:v>9.6186260000000008</c:v>
                </c:pt>
                <c:pt idx="61761">
                  <c:v>9.6187679999999993</c:v>
                </c:pt>
                <c:pt idx="61762">
                  <c:v>9.6235130000000009</c:v>
                </c:pt>
                <c:pt idx="61763">
                  <c:v>9.6193969999999993</c:v>
                </c:pt>
                <c:pt idx="61764">
                  <c:v>9.6211900000000004</c:v>
                </c:pt>
                <c:pt idx="61765">
                  <c:v>9.6263679999999994</c:v>
                </c:pt>
                <c:pt idx="61766">
                  <c:v>9.6251510000000007</c:v>
                </c:pt>
                <c:pt idx="61767">
                  <c:v>9.6252289999999991</c:v>
                </c:pt>
                <c:pt idx="61768">
                  <c:v>9.6345580000000002</c:v>
                </c:pt>
                <c:pt idx="61769">
                  <c:v>9.6305890000000005</c:v>
                </c:pt>
                <c:pt idx="61770">
                  <c:v>9.6208410000000004</c:v>
                </c:pt>
                <c:pt idx="61771">
                  <c:v>9.6294760000000004</c:v>
                </c:pt>
                <c:pt idx="61772">
                  <c:v>9.631532</c:v>
                </c:pt>
                <c:pt idx="61773">
                  <c:v>9.6251650000000009</c:v>
                </c:pt>
                <c:pt idx="61774">
                  <c:v>9.6306989999999999</c:v>
                </c:pt>
                <c:pt idx="61775">
                  <c:v>9.6363780000000006</c:v>
                </c:pt>
                <c:pt idx="61776">
                  <c:v>9.6299290000000006</c:v>
                </c:pt>
                <c:pt idx="61777">
                  <c:v>9.6260899999999996</c:v>
                </c:pt>
                <c:pt idx="61778">
                  <c:v>9.6335460000000008</c:v>
                </c:pt>
                <c:pt idx="61779">
                  <c:v>9.6311719999999994</c:v>
                </c:pt>
                <c:pt idx="61780">
                  <c:v>9.6245049999999992</c:v>
                </c:pt>
                <c:pt idx="61781">
                  <c:v>9.6278570000000006</c:v>
                </c:pt>
                <c:pt idx="61782">
                  <c:v>9.6253189999999993</c:v>
                </c:pt>
                <c:pt idx="61783">
                  <c:v>9.6223320000000001</c:v>
                </c:pt>
                <c:pt idx="61784">
                  <c:v>9.630979</c:v>
                </c:pt>
                <c:pt idx="61785">
                  <c:v>9.6349429999999998</c:v>
                </c:pt>
                <c:pt idx="61786">
                  <c:v>9.6253949999999993</c:v>
                </c:pt>
                <c:pt idx="61787">
                  <c:v>9.6236420000000003</c:v>
                </c:pt>
                <c:pt idx="61788">
                  <c:v>9.6319169999999996</c:v>
                </c:pt>
                <c:pt idx="61789">
                  <c:v>9.6275110000000002</c:v>
                </c:pt>
                <c:pt idx="61790">
                  <c:v>9.6261139999999994</c:v>
                </c:pt>
                <c:pt idx="61791">
                  <c:v>9.6348009999999995</c:v>
                </c:pt>
                <c:pt idx="61792">
                  <c:v>9.6303909999999995</c:v>
                </c:pt>
                <c:pt idx="61793">
                  <c:v>9.6243210000000001</c:v>
                </c:pt>
                <c:pt idx="61794">
                  <c:v>9.6286620000000003</c:v>
                </c:pt>
                <c:pt idx="61795">
                  <c:v>9.6319269999999992</c:v>
                </c:pt>
                <c:pt idx="61796">
                  <c:v>9.6299379999999992</c:v>
                </c:pt>
                <c:pt idx="61797">
                  <c:v>9.6354679999999995</c:v>
                </c:pt>
                <c:pt idx="61798">
                  <c:v>9.6371760000000002</c:v>
                </c:pt>
                <c:pt idx="61799">
                  <c:v>9.6283750000000001</c:v>
                </c:pt>
                <c:pt idx="61800">
                  <c:v>9.6330299999999998</c:v>
                </c:pt>
                <c:pt idx="61801">
                  <c:v>9.6378350000000008</c:v>
                </c:pt>
                <c:pt idx="61802">
                  <c:v>9.6309389999999997</c:v>
                </c:pt>
                <c:pt idx="61803">
                  <c:v>9.6327180000000006</c:v>
                </c:pt>
                <c:pt idx="61804">
                  <c:v>9.6392900000000008</c:v>
                </c:pt>
                <c:pt idx="61805">
                  <c:v>9.6373599999999993</c:v>
                </c:pt>
                <c:pt idx="61806">
                  <c:v>9.6280009999999994</c:v>
                </c:pt>
                <c:pt idx="61807">
                  <c:v>9.6287409999999998</c:v>
                </c:pt>
                <c:pt idx="61808">
                  <c:v>9.6384790000000002</c:v>
                </c:pt>
                <c:pt idx="61809">
                  <c:v>9.6395359999999997</c:v>
                </c:pt>
                <c:pt idx="61810">
                  <c:v>9.6371330000000004</c:v>
                </c:pt>
                <c:pt idx="61811">
                  <c:v>9.6367270000000005</c:v>
                </c:pt>
                <c:pt idx="61812">
                  <c:v>9.6348950000000002</c:v>
                </c:pt>
                <c:pt idx="61813">
                  <c:v>9.6317649999999997</c:v>
                </c:pt>
                <c:pt idx="61814">
                  <c:v>9.6338100000000004</c:v>
                </c:pt>
                <c:pt idx="61815">
                  <c:v>9.6368259999999992</c:v>
                </c:pt>
                <c:pt idx="61816">
                  <c:v>9.6318800000000007</c:v>
                </c:pt>
                <c:pt idx="61817">
                  <c:v>9.6326079999999994</c:v>
                </c:pt>
                <c:pt idx="61818">
                  <c:v>9.6346550000000004</c:v>
                </c:pt>
                <c:pt idx="61819">
                  <c:v>9.6332430000000002</c:v>
                </c:pt>
                <c:pt idx="61820">
                  <c:v>9.6392209999999992</c:v>
                </c:pt>
                <c:pt idx="61821">
                  <c:v>9.6395909999999994</c:v>
                </c:pt>
                <c:pt idx="61822">
                  <c:v>9.6309360000000002</c:v>
                </c:pt>
                <c:pt idx="61823">
                  <c:v>9.6306279999999997</c:v>
                </c:pt>
                <c:pt idx="61824">
                  <c:v>9.6383299999999998</c:v>
                </c:pt>
                <c:pt idx="61825">
                  <c:v>9.6344440000000002</c:v>
                </c:pt>
                <c:pt idx="61826">
                  <c:v>9.6285030000000003</c:v>
                </c:pt>
                <c:pt idx="61827">
                  <c:v>9.6382739999999991</c:v>
                </c:pt>
                <c:pt idx="61828">
                  <c:v>9.6418680000000005</c:v>
                </c:pt>
                <c:pt idx="61829">
                  <c:v>9.6336329999999997</c:v>
                </c:pt>
                <c:pt idx="61830">
                  <c:v>9.6327390000000008</c:v>
                </c:pt>
                <c:pt idx="61831">
                  <c:v>9.6346249999999998</c:v>
                </c:pt>
                <c:pt idx="61832">
                  <c:v>9.6340869999999992</c:v>
                </c:pt>
                <c:pt idx="61833">
                  <c:v>9.6377659999999992</c:v>
                </c:pt>
                <c:pt idx="61834">
                  <c:v>9.6416810000000002</c:v>
                </c:pt>
                <c:pt idx="61835">
                  <c:v>9.6389460000000007</c:v>
                </c:pt>
                <c:pt idx="61836">
                  <c:v>9.6393430000000002</c:v>
                </c:pt>
                <c:pt idx="61837">
                  <c:v>9.6423719999999999</c:v>
                </c:pt>
                <c:pt idx="61838">
                  <c:v>9.6345390000000002</c:v>
                </c:pt>
                <c:pt idx="61839">
                  <c:v>9.6323640000000008</c:v>
                </c:pt>
                <c:pt idx="61840">
                  <c:v>9.6381420000000002</c:v>
                </c:pt>
                <c:pt idx="61841">
                  <c:v>9.636984</c:v>
                </c:pt>
                <c:pt idx="61842">
                  <c:v>9.6381189999999997</c:v>
                </c:pt>
                <c:pt idx="61843">
                  <c:v>9.6436779999999995</c:v>
                </c:pt>
                <c:pt idx="61844">
                  <c:v>9.6412899999999997</c:v>
                </c:pt>
                <c:pt idx="61845">
                  <c:v>9.6339900000000007</c:v>
                </c:pt>
                <c:pt idx="61846">
                  <c:v>9.6406670000000005</c:v>
                </c:pt>
                <c:pt idx="61847">
                  <c:v>9.6439190000000004</c:v>
                </c:pt>
                <c:pt idx="61848">
                  <c:v>9.6323489999999996</c:v>
                </c:pt>
                <c:pt idx="61849">
                  <c:v>9.6392100000000003</c:v>
                </c:pt>
                <c:pt idx="61850">
                  <c:v>9.6493950000000002</c:v>
                </c:pt>
                <c:pt idx="61851">
                  <c:v>9.6408550000000002</c:v>
                </c:pt>
                <c:pt idx="61852">
                  <c:v>9.6381940000000004</c:v>
                </c:pt>
                <c:pt idx="61853">
                  <c:v>9.6437919999999995</c:v>
                </c:pt>
                <c:pt idx="61854">
                  <c:v>9.6426909999999992</c:v>
                </c:pt>
                <c:pt idx="61855">
                  <c:v>9.6382320000000004</c:v>
                </c:pt>
                <c:pt idx="61856">
                  <c:v>9.6401409999999998</c:v>
                </c:pt>
                <c:pt idx="61857">
                  <c:v>9.6389469999999999</c:v>
                </c:pt>
                <c:pt idx="61858">
                  <c:v>9.6359139999999996</c:v>
                </c:pt>
                <c:pt idx="61859">
                  <c:v>9.6455920000000006</c:v>
                </c:pt>
                <c:pt idx="61860">
                  <c:v>9.6493529999999996</c:v>
                </c:pt>
                <c:pt idx="61861">
                  <c:v>9.6413689999999992</c:v>
                </c:pt>
                <c:pt idx="61862">
                  <c:v>9.6384980000000002</c:v>
                </c:pt>
                <c:pt idx="61863">
                  <c:v>9.6424120000000002</c:v>
                </c:pt>
                <c:pt idx="61864">
                  <c:v>9.6388339999999992</c:v>
                </c:pt>
                <c:pt idx="61865">
                  <c:v>9.6354970000000009</c:v>
                </c:pt>
                <c:pt idx="61866">
                  <c:v>9.6446190000000005</c:v>
                </c:pt>
                <c:pt idx="61867">
                  <c:v>9.6467880000000008</c:v>
                </c:pt>
                <c:pt idx="61868">
                  <c:v>9.6427099999999992</c:v>
                </c:pt>
                <c:pt idx="61869">
                  <c:v>9.6494619999999998</c:v>
                </c:pt>
                <c:pt idx="61870">
                  <c:v>9.6543139999999994</c:v>
                </c:pt>
                <c:pt idx="61871">
                  <c:v>9.6485230000000008</c:v>
                </c:pt>
                <c:pt idx="61872">
                  <c:v>9.6443189999999994</c:v>
                </c:pt>
                <c:pt idx="61873">
                  <c:v>9.6513100000000005</c:v>
                </c:pt>
                <c:pt idx="61874">
                  <c:v>9.6531369999999992</c:v>
                </c:pt>
                <c:pt idx="61875">
                  <c:v>9.649248</c:v>
                </c:pt>
                <c:pt idx="61876">
                  <c:v>9.6505600000000005</c:v>
                </c:pt>
                <c:pt idx="61877">
                  <c:v>9.6452179999999998</c:v>
                </c:pt>
                <c:pt idx="61878">
                  <c:v>9.6404490000000003</c:v>
                </c:pt>
                <c:pt idx="61879">
                  <c:v>9.6434929999999994</c:v>
                </c:pt>
                <c:pt idx="61880">
                  <c:v>9.6416020000000007</c:v>
                </c:pt>
                <c:pt idx="61881">
                  <c:v>9.6387280000000004</c:v>
                </c:pt>
                <c:pt idx="61882">
                  <c:v>9.6446389999999997</c:v>
                </c:pt>
                <c:pt idx="61883">
                  <c:v>9.6480560000000004</c:v>
                </c:pt>
                <c:pt idx="61884">
                  <c:v>9.6413829999999994</c:v>
                </c:pt>
                <c:pt idx="61885">
                  <c:v>9.6434820000000006</c:v>
                </c:pt>
                <c:pt idx="61886">
                  <c:v>9.6513080000000002</c:v>
                </c:pt>
                <c:pt idx="61887">
                  <c:v>9.6451189999999993</c:v>
                </c:pt>
                <c:pt idx="61888">
                  <c:v>9.6417090000000005</c:v>
                </c:pt>
                <c:pt idx="61889">
                  <c:v>9.6455350000000006</c:v>
                </c:pt>
                <c:pt idx="61890">
                  <c:v>9.6447149999999997</c:v>
                </c:pt>
                <c:pt idx="61891">
                  <c:v>9.6459410000000005</c:v>
                </c:pt>
                <c:pt idx="61892">
                  <c:v>9.6516330000000004</c:v>
                </c:pt>
                <c:pt idx="61893">
                  <c:v>9.6493490000000008</c:v>
                </c:pt>
                <c:pt idx="61894">
                  <c:v>9.6395809999999997</c:v>
                </c:pt>
                <c:pt idx="61895">
                  <c:v>9.6407419999999995</c:v>
                </c:pt>
                <c:pt idx="61896">
                  <c:v>9.6453120000000006</c:v>
                </c:pt>
                <c:pt idx="61897">
                  <c:v>9.6409470000000006</c:v>
                </c:pt>
                <c:pt idx="61898">
                  <c:v>9.6476579999999998</c:v>
                </c:pt>
                <c:pt idx="61899">
                  <c:v>9.6585540000000005</c:v>
                </c:pt>
                <c:pt idx="61900">
                  <c:v>9.6545830000000006</c:v>
                </c:pt>
                <c:pt idx="61901">
                  <c:v>9.6517060000000008</c:v>
                </c:pt>
                <c:pt idx="61902">
                  <c:v>9.6563300000000005</c:v>
                </c:pt>
                <c:pt idx="61903">
                  <c:v>9.6562809999999999</c:v>
                </c:pt>
                <c:pt idx="61904">
                  <c:v>9.6530369999999994</c:v>
                </c:pt>
                <c:pt idx="61905">
                  <c:v>9.6546629999999993</c:v>
                </c:pt>
                <c:pt idx="61906">
                  <c:v>9.6535460000000004</c:v>
                </c:pt>
                <c:pt idx="61907">
                  <c:v>9.6488600000000009</c:v>
                </c:pt>
                <c:pt idx="61908">
                  <c:v>9.648028</c:v>
                </c:pt>
                <c:pt idx="61909">
                  <c:v>9.6494610000000005</c:v>
                </c:pt>
                <c:pt idx="61910">
                  <c:v>9.6510490000000004</c:v>
                </c:pt>
                <c:pt idx="61911">
                  <c:v>9.6500260000000004</c:v>
                </c:pt>
                <c:pt idx="61912">
                  <c:v>9.6531520000000004</c:v>
                </c:pt>
                <c:pt idx="61913">
                  <c:v>9.6521570000000008</c:v>
                </c:pt>
                <c:pt idx="61914">
                  <c:v>9.6463099999999997</c:v>
                </c:pt>
                <c:pt idx="61915">
                  <c:v>9.6522679999999994</c:v>
                </c:pt>
                <c:pt idx="61916">
                  <c:v>9.6533650000000009</c:v>
                </c:pt>
                <c:pt idx="61917">
                  <c:v>9.6488160000000001</c:v>
                </c:pt>
                <c:pt idx="61918">
                  <c:v>9.6542320000000004</c:v>
                </c:pt>
                <c:pt idx="61919">
                  <c:v>9.6555850000000003</c:v>
                </c:pt>
                <c:pt idx="61920">
                  <c:v>9.6500780000000006</c:v>
                </c:pt>
                <c:pt idx="61921">
                  <c:v>9.6528100000000006</c:v>
                </c:pt>
                <c:pt idx="61922">
                  <c:v>9.6576690000000003</c:v>
                </c:pt>
                <c:pt idx="61923">
                  <c:v>9.6481329999999996</c:v>
                </c:pt>
                <c:pt idx="61924">
                  <c:v>9.6451429999999991</c:v>
                </c:pt>
                <c:pt idx="61925">
                  <c:v>9.6587370000000004</c:v>
                </c:pt>
                <c:pt idx="61926">
                  <c:v>9.6535980000000006</c:v>
                </c:pt>
                <c:pt idx="61927">
                  <c:v>9.6433949999999999</c:v>
                </c:pt>
                <c:pt idx="61928">
                  <c:v>9.6535469999999997</c:v>
                </c:pt>
                <c:pt idx="61929">
                  <c:v>9.6560310000000005</c:v>
                </c:pt>
                <c:pt idx="61930">
                  <c:v>9.6465759999999996</c:v>
                </c:pt>
                <c:pt idx="61931">
                  <c:v>9.6484380000000005</c:v>
                </c:pt>
                <c:pt idx="61932">
                  <c:v>9.6560170000000003</c:v>
                </c:pt>
                <c:pt idx="61933">
                  <c:v>9.6538389999999996</c:v>
                </c:pt>
                <c:pt idx="61934">
                  <c:v>9.6549569999999996</c:v>
                </c:pt>
                <c:pt idx="61935">
                  <c:v>9.6551489999999998</c:v>
                </c:pt>
                <c:pt idx="61936">
                  <c:v>9.6448549999999997</c:v>
                </c:pt>
                <c:pt idx="61937">
                  <c:v>9.6468039999999995</c:v>
                </c:pt>
                <c:pt idx="61938">
                  <c:v>9.6569669999999999</c:v>
                </c:pt>
                <c:pt idx="61939">
                  <c:v>9.6559709999999992</c:v>
                </c:pt>
                <c:pt idx="61940">
                  <c:v>9.6535240000000009</c:v>
                </c:pt>
                <c:pt idx="61941">
                  <c:v>9.6584330000000005</c:v>
                </c:pt>
                <c:pt idx="61942">
                  <c:v>9.6610910000000008</c:v>
                </c:pt>
                <c:pt idx="61943">
                  <c:v>9.6586960000000008</c:v>
                </c:pt>
                <c:pt idx="61944">
                  <c:v>9.6606179999999995</c:v>
                </c:pt>
                <c:pt idx="61945">
                  <c:v>9.6588030000000007</c:v>
                </c:pt>
                <c:pt idx="61946">
                  <c:v>9.6536019999999994</c:v>
                </c:pt>
                <c:pt idx="61947">
                  <c:v>9.6567830000000008</c:v>
                </c:pt>
                <c:pt idx="61948">
                  <c:v>9.6589899999999993</c:v>
                </c:pt>
                <c:pt idx="61949">
                  <c:v>9.6589390000000002</c:v>
                </c:pt>
                <c:pt idx="61950">
                  <c:v>9.6609149999999993</c:v>
                </c:pt>
                <c:pt idx="61951">
                  <c:v>9.6583670000000001</c:v>
                </c:pt>
                <c:pt idx="61952">
                  <c:v>9.6522609999999993</c:v>
                </c:pt>
                <c:pt idx="61953">
                  <c:v>9.6500939999999993</c:v>
                </c:pt>
                <c:pt idx="61954">
                  <c:v>9.6520930000000007</c:v>
                </c:pt>
                <c:pt idx="61955">
                  <c:v>9.6514659999999992</c:v>
                </c:pt>
                <c:pt idx="61956">
                  <c:v>9.6554509999999993</c:v>
                </c:pt>
                <c:pt idx="61957">
                  <c:v>9.6602870000000003</c:v>
                </c:pt>
                <c:pt idx="61958">
                  <c:v>9.6571800000000003</c:v>
                </c:pt>
                <c:pt idx="61959">
                  <c:v>9.6568009999999997</c:v>
                </c:pt>
                <c:pt idx="61960">
                  <c:v>9.6611460000000005</c:v>
                </c:pt>
                <c:pt idx="61961">
                  <c:v>9.6655409999999993</c:v>
                </c:pt>
                <c:pt idx="61962">
                  <c:v>9.6637500000000003</c:v>
                </c:pt>
                <c:pt idx="61963">
                  <c:v>9.6608750000000008</c:v>
                </c:pt>
                <c:pt idx="61964">
                  <c:v>9.6645339999999997</c:v>
                </c:pt>
                <c:pt idx="61965">
                  <c:v>9.6592289999999998</c:v>
                </c:pt>
                <c:pt idx="61966">
                  <c:v>9.6531780000000005</c:v>
                </c:pt>
                <c:pt idx="61967">
                  <c:v>9.6629280000000008</c:v>
                </c:pt>
                <c:pt idx="61968">
                  <c:v>9.6691140000000004</c:v>
                </c:pt>
                <c:pt idx="61969">
                  <c:v>9.6591439999999995</c:v>
                </c:pt>
                <c:pt idx="61970">
                  <c:v>9.6538229999999992</c:v>
                </c:pt>
                <c:pt idx="61971">
                  <c:v>9.6611060000000002</c:v>
                </c:pt>
                <c:pt idx="61972">
                  <c:v>9.6612030000000004</c:v>
                </c:pt>
                <c:pt idx="61973">
                  <c:v>9.6615850000000005</c:v>
                </c:pt>
                <c:pt idx="61974">
                  <c:v>9.6655010000000008</c:v>
                </c:pt>
                <c:pt idx="61975">
                  <c:v>9.6580300000000001</c:v>
                </c:pt>
                <c:pt idx="61976">
                  <c:v>9.6518529999999991</c:v>
                </c:pt>
                <c:pt idx="61977">
                  <c:v>9.6578090000000003</c:v>
                </c:pt>
                <c:pt idx="61978">
                  <c:v>9.6611740000000008</c:v>
                </c:pt>
                <c:pt idx="61979">
                  <c:v>9.6581010000000003</c:v>
                </c:pt>
                <c:pt idx="61980">
                  <c:v>9.661842</c:v>
                </c:pt>
                <c:pt idx="61981">
                  <c:v>9.6676389999999994</c:v>
                </c:pt>
                <c:pt idx="61982">
                  <c:v>9.6621839999999999</c:v>
                </c:pt>
                <c:pt idx="61983">
                  <c:v>9.6611560000000001</c:v>
                </c:pt>
                <c:pt idx="61984">
                  <c:v>9.6696270000000002</c:v>
                </c:pt>
                <c:pt idx="61985">
                  <c:v>9.6692440000000008</c:v>
                </c:pt>
                <c:pt idx="61986">
                  <c:v>9.6645749999999992</c:v>
                </c:pt>
                <c:pt idx="61987">
                  <c:v>9.6656119999999994</c:v>
                </c:pt>
                <c:pt idx="61988">
                  <c:v>9.6647940000000006</c:v>
                </c:pt>
                <c:pt idx="61989">
                  <c:v>9.6573580000000003</c:v>
                </c:pt>
                <c:pt idx="61990">
                  <c:v>9.6574930000000005</c:v>
                </c:pt>
                <c:pt idx="61991">
                  <c:v>9.6653470000000006</c:v>
                </c:pt>
                <c:pt idx="61992">
                  <c:v>9.6664680000000001</c:v>
                </c:pt>
                <c:pt idx="61993">
                  <c:v>9.6657510000000002</c:v>
                </c:pt>
                <c:pt idx="61994">
                  <c:v>9.6711510000000001</c:v>
                </c:pt>
                <c:pt idx="61995">
                  <c:v>9.6715669999999996</c:v>
                </c:pt>
                <c:pt idx="61996">
                  <c:v>9.6639839999999992</c:v>
                </c:pt>
                <c:pt idx="61997">
                  <c:v>9.665559</c:v>
                </c:pt>
                <c:pt idx="61998">
                  <c:v>9.6702410000000008</c:v>
                </c:pt>
                <c:pt idx="61999">
                  <c:v>9.6639850000000003</c:v>
                </c:pt>
                <c:pt idx="62000">
                  <c:v>9.6650200000000002</c:v>
                </c:pt>
                <c:pt idx="62001">
                  <c:v>9.6689419999999995</c:v>
                </c:pt>
                <c:pt idx="62002">
                  <c:v>9.6618290000000009</c:v>
                </c:pt>
                <c:pt idx="62003">
                  <c:v>9.660876</c:v>
                </c:pt>
                <c:pt idx="62004">
                  <c:v>9.6660620000000002</c:v>
                </c:pt>
                <c:pt idx="62005">
                  <c:v>9.6634250000000002</c:v>
                </c:pt>
                <c:pt idx="62006">
                  <c:v>9.6588039999999999</c:v>
                </c:pt>
                <c:pt idx="62007">
                  <c:v>9.6623400000000004</c:v>
                </c:pt>
                <c:pt idx="62008">
                  <c:v>9.6649410000000007</c:v>
                </c:pt>
                <c:pt idx="62009">
                  <c:v>9.6614690000000003</c:v>
                </c:pt>
                <c:pt idx="62010">
                  <c:v>9.6665259999999993</c:v>
                </c:pt>
                <c:pt idx="62011">
                  <c:v>9.6709300000000002</c:v>
                </c:pt>
                <c:pt idx="62012">
                  <c:v>9.6656049999999993</c:v>
                </c:pt>
                <c:pt idx="62013">
                  <c:v>9.6692739999999997</c:v>
                </c:pt>
                <c:pt idx="62014">
                  <c:v>9.6746459999999992</c:v>
                </c:pt>
                <c:pt idx="62015">
                  <c:v>9.6655270000000009</c:v>
                </c:pt>
                <c:pt idx="62016">
                  <c:v>9.6591970000000007</c:v>
                </c:pt>
                <c:pt idx="62017">
                  <c:v>9.6688930000000006</c:v>
                </c:pt>
                <c:pt idx="62018">
                  <c:v>9.6691540000000007</c:v>
                </c:pt>
                <c:pt idx="62019">
                  <c:v>9.6608490000000007</c:v>
                </c:pt>
                <c:pt idx="62020">
                  <c:v>9.6714000000000002</c:v>
                </c:pt>
                <c:pt idx="62021">
                  <c:v>9.6748010000000004</c:v>
                </c:pt>
                <c:pt idx="62022">
                  <c:v>9.6650580000000001</c:v>
                </c:pt>
                <c:pt idx="62023">
                  <c:v>9.6690480000000001</c:v>
                </c:pt>
                <c:pt idx="62024">
                  <c:v>9.6749890000000001</c:v>
                </c:pt>
                <c:pt idx="62025">
                  <c:v>9.6702410000000008</c:v>
                </c:pt>
                <c:pt idx="62026">
                  <c:v>9.668863</c:v>
                </c:pt>
                <c:pt idx="62027">
                  <c:v>9.6757709999999992</c:v>
                </c:pt>
                <c:pt idx="62028">
                  <c:v>9.6727869999999996</c:v>
                </c:pt>
                <c:pt idx="62029">
                  <c:v>9.6663519999999998</c:v>
                </c:pt>
                <c:pt idx="62030">
                  <c:v>9.6708010000000009</c:v>
                </c:pt>
                <c:pt idx="62031">
                  <c:v>9.6711489999999998</c:v>
                </c:pt>
                <c:pt idx="62032">
                  <c:v>9.6700759999999999</c:v>
                </c:pt>
                <c:pt idx="62033">
                  <c:v>9.6719670000000004</c:v>
                </c:pt>
                <c:pt idx="62034">
                  <c:v>9.6731099999999994</c:v>
                </c:pt>
                <c:pt idx="62035">
                  <c:v>9.6758199999999999</c:v>
                </c:pt>
                <c:pt idx="62036">
                  <c:v>9.6753269999999993</c:v>
                </c:pt>
                <c:pt idx="62037">
                  <c:v>9.6715160000000004</c:v>
                </c:pt>
                <c:pt idx="62038">
                  <c:v>9.6676269999999995</c:v>
                </c:pt>
                <c:pt idx="62039">
                  <c:v>9.6694680000000002</c:v>
                </c:pt>
                <c:pt idx="62040">
                  <c:v>9.6716300000000004</c:v>
                </c:pt>
                <c:pt idx="62041">
                  <c:v>9.6665620000000008</c:v>
                </c:pt>
                <c:pt idx="62042">
                  <c:v>9.6630640000000003</c:v>
                </c:pt>
                <c:pt idx="62043">
                  <c:v>9.6669529999999995</c:v>
                </c:pt>
                <c:pt idx="62044">
                  <c:v>9.6746510000000008</c:v>
                </c:pt>
                <c:pt idx="62045">
                  <c:v>9.6766179999999995</c:v>
                </c:pt>
                <c:pt idx="62046">
                  <c:v>9.6775359999999999</c:v>
                </c:pt>
                <c:pt idx="62047">
                  <c:v>9.6822020000000002</c:v>
                </c:pt>
                <c:pt idx="62048">
                  <c:v>9.6769680000000005</c:v>
                </c:pt>
                <c:pt idx="62049">
                  <c:v>9.6718960000000003</c:v>
                </c:pt>
                <c:pt idx="62050">
                  <c:v>9.6738959999999992</c:v>
                </c:pt>
                <c:pt idx="62051">
                  <c:v>9.6726480000000006</c:v>
                </c:pt>
                <c:pt idx="62052">
                  <c:v>9.6693180000000005</c:v>
                </c:pt>
                <c:pt idx="62053">
                  <c:v>9.6715750000000007</c:v>
                </c:pt>
                <c:pt idx="62054">
                  <c:v>9.6780019999999993</c:v>
                </c:pt>
                <c:pt idx="62055">
                  <c:v>9.677111</c:v>
                </c:pt>
                <c:pt idx="62056">
                  <c:v>9.6746499999999997</c:v>
                </c:pt>
                <c:pt idx="62057">
                  <c:v>9.6737020000000005</c:v>
                </c:pt>
                <c:pt idx="62058">
                  <c:v>9.6714330000000004</c:v>
                </c:pt>
                <c:pt idx="62059">
                  <c:v>9.6717630000000003</c:v>
                </c:pt>
                <c:pt idx="62060">
                  <c:v>9.6736260000000005</c:v>
                </c:pt>
                <c:pt idx="62061">
                  <c:v>9.6726530000000004</c:v>
                </c:pt>
                <c:pt idx="62062">
                  <c:v>9.6705459999999999</c:v>
                </c:pt>
                <c:pt idx="62063">
                  <c:v>9.6744439999999994</c:v>
                </c:pt>
                <c:pt idx="62064">
                  <c:v>9.6782149999999998</c:v>
                </c:pt>
                <c:pt idx="62065">
                  <c:v>9.6754899999999999</c:v>
                </c:pt>
                <c:pt idx="62066">
                  <c:v>9.6777049999999996</c:v>
                </c:pt>
                <c:pt idx="62067">
                  <c:v>9.6805479999999999</c:v>
                </c:pt>
                <c:pt idx="62068">
                  <c:v>9.6751959999999997</c:v>
                </c:pt>
                <c:pt idx="62069">
                  <c:v>9.6781919999999992</c:v>
                </c:pt>
                <c:pt idx="62070">
                  <c:v>9.6882950000000001</c:v>
                </c:pt>
                <c:pt idx="62071">
                  <c:v>9.6848080000000003</c:v>
                </c:pt>
                <c:pt idx="62072">
                  <c:v>9.6743459999999999</c:v>
                </c:pt>
                <c:pt idx="62073">
                  <c:v>9.6756360000000008</c:v>
                </c:pt>
                <c:pt idx="62074">
                  <c:v>9.6801720000000007</c:v>
                </c:pt>
                <c:pt idx="62075">
                  <c:v>9.6786650000000005</c:v>
                </c:pt>
                <c:pt idx="62076">
                  <c:v>9.681737</c:v>
                </c:pt>
                <c:pt idx="62077">
                  <c:v>9.6838309999999996</c:v>
                </c:pt>
                <c:pt idx="62078">
                  <c:v>9.6788740000000004</c:v>
                </c:pt>
                <c:pt idx="62079">
                  <c:v>9.6768070000000002</c:v>
                </c:pt>
                <c:pt idx="62080">
                  <c:v>9.6805500000000002</c:v>
                </c:pt>
                <c:pt idx="62081">
                  <c:v>9.682207</c:v>
                </c:pt>
                <c:pt idx="62082">
                  <c:v>9.6760979999999996</c:v>
                </c:pt>
                <c:pt idx="62083">
                  <c:v>9.6782869999999992</c:v>
                </c:pt>
                <c:pt idx="62084">
                  <c:v>9.6836579999999994</c:v>
                </c:pt>
                <c:pt idx="62085">
                  <c:v>9.6757019999999994</c:v>
                </c:pt>
                <c:pt idx="62086">
                  <c:v>9.6714950000000002</c:v>
                </c:pt>
                <c:pt idx="62087">
                  <c:v>9.6761540000000004</c:v>
                </c:pt>
                <c:pt idx="62088">
                  <c:v>9.6768370000000008</c:v>
                </c:pt>
                <c:pt idx="62089">
                  <c:v>9.6803640000000009</c:v>
                </c:pt>
                <c:pt idx="62090">
                  <c:v>9.6885110000000001</c:v>
                </c:pt>
                <c:pt idx="62091">
                  <c:v>9.6805810000000001</c:v>
                </c:pt>
                <c:pt idx="62092">
                  <c:v>9.6726539999999996</c:v>
                </c:pt>
                <c:pt idx="62093">
                  <c:v>9.6859660000000005</c:v>
                </c:pt>
                <c:pt idx="62094">
                  <c:v>9.6837490000000006</c:v>
                </c:pt>
                <c:pt idx="62095">
                  <c:v>9.6707470000000004</c:v>
                </c:pt>
                <c:pt idx="62096">
                  <c:v>9.6782629999999994</c:v>
                </c:pt>
                <c:pt idx="62097">
                  <c:v>9.6830459999999992</c:v>
                </c:pt>
                <c:pt idx="62098">
                  <c:v>9.6792789999999993</c:v>
                </c:pt>
                <c:pt idx="62099">
                  <c:v>9.681718</c:v>
                </c:pt>
                <c:pt idx="62100">
                  <c:v>9.6830069999999999</c:v>
                </c:pt>
                <c:pt idx="62101">
                  <c:v>9.6777029999999993</c:v>
                </c:pt>
                <c:pt idx="62102">
                  <c:v>9.679392</c:v>
                </c:pt>
                <c:pt idx="62103">
                  <c:v>9.6878430000000009</c:v>
                </c:pt>
                <c:pt idx="62104">
                  <c:v>9.6866990000000008</c:v>
                </c:pt>
                <c:pt idx="62105">
                  <c:v>9.6836680000000008</c:v>
                </c:pt>
                <c:pt idx="62106">
                  <c:v>9.6887819999999998</c:v>
                </c:pt>
                <c:pt idx="62107">
                  <c:v>9.6905450000000002</c:v>
                </c:pt>
                <c:pt idx="62108">
                  <c:v>9.6844009999999994</c:v>
                </c:pt>
                <c:pt idx="62109">
                  <c:v>9.6821710000000003</c:v>
                </c:pt>
                <c:pt idx="62110">
                  <c:v>9.686674</c:v>
                </c:pt>
                <c:pt idx="62111">
                  <c:v>9.6837060000000008</c:v>
                </c:pt>
                <c:pt idx="62112">
                  <c:v>9.6807920000000003</c:v>
                </c:pt>
                <c:pt idx="62113">
                  <c:v>9.6847270000000005</c:v>
                </c:pt>
                <c:pt idx="62114">
                  <c:v>9.6837490000000006</c:v>
                </c:pt>
                <c:pt idx="62115">
                  <c:v>9.6813749999999992</c:v>
                </c:pt>
                <c:pt idx="62116">
                  <c:v>9.6833480000000005</c:v>
                </c:pt>
                <c:pt idx="62117">
                  <c:v>9.6847940000000001</c:v>
                </c:pt>
                <c:pt idx="62118">
                  <c:v>9.6812310000000004</c:v>
                </c:pt>
                <c:pt idx="62119">
                  <c:v>9.6805869999999992</c:v>
                </c:pt>
                <c:pt idx="62120">
                  <c:v>9.6877519999999997</c:v>
                </c:pt>
                <c:pt idx="62121">
                  <c:v>9.6882029999999997</c:v>
                </c:pt>
                <c:pt idx="62122">
                  <c:v>9.6847799999999999</c:v>
                </c:pt>
                <c:pt idx="62123">
                  <c:v>9.6819550000000003</c:v>
                </c:pt>
                <c:pt idx="62124">
                  <c:v>9.6749829999999992</c:v>
                </c:pt>
                <c:pt idx="62125">
                  <c:v>9.6796799999999994</c:v>
                </c:pt>
                <c:pt idx="62126">
                  <c:v>9.6903930000000003</c:v>
                </c:pt>
                <c:pt idx="62127">
                  <c:v>9.6863779999999995</c:v>
                </c:pt>
                <c:pt idx="62128">
                  <c:v>9.6833880000000008</c:v>
                </c:pt>
                <c:pt idx="62129">
                  <c:v>9.6919350000000009</c:v>
                </c:pt>
                <c:pt idx="62130">
                  <c:v>9.6955729999999996</c:v>
                </c:pt>
                <c:pt idx="62131">
                  <c:v>9.6934660000000008</c:v>
                </c:pt>
                <c:pt idx="62132">
                  <c:v>9.6951649999999994</c:v>
                </c:pt>
                <c:pt idx="62133">
                  <c:v>9.6935359999999999</c:v>
                </c:pt>
                <c:pt idx="62134">
                  <c:v>9.6917570000000008</c:v>
                </c:pt>
                <c:pt idx="62135">
                  <c:v>9.6929990000000004</c:v>
                </c:pt>
                <c:pt idx="62136">
                  <c:v>9.6914560000000005</c:v>
                </c:pt>
                <c:pt idx="62137">
                  <c:v>9.6901100000000007</c:v>
                </c:pt>
                <c:pt idx="62138">
                  <c:v>9.6872959999999999</c:v>
                </c:pt>
                <c:pt idx="62139">
                  <c:v>9.6881109999999993</c:v>
                </c:pt>
                <c:pt idx="62140">
                  <c:v>9.6923499999999994</c:v>
                </c:pt>
                <c:pt idx="62141">
                  <c:v>9.6893150000000006</c:v>
                </c:pt>
                <c:pt idx="62142">
                  <c:v>9.6890610000000006</c:v>
                </c:pt>
                <c:pt idx="62143">
                  <c:v>9.6932849999999995</c:v>
                </c:pt>
                <c:pt idx="62144">
                  <c:v>9.6914929999999995</c:v>
                </c:pt>
                <c:pt idx="62145">
                  <c:v>9.6916469999999997</c:v>
                </c:pt>
                <c:pt idx="62146">
                  <c:v>9.6927950000000003</c:v>
                </c:pt>
                <c:pt idx="62147">
                  <c:v>9.6878320000000002</c:v>
                </c:pt>
                <c:pt idx="62148">
                  <c:v>9.6850710000000007</c:v>
                </c:pt>
                <c:pt idx="62149">
                  <c:v>9.6909030000000005</c:v>
                </c:pt>
                <c:pt idx="62150">
                  <c:v>9.6912749999999992</c:v>
                </c:pt>
                <c:pt idx="62151">
                  <c:v>9.6875389999999992</c:v>
                </c:pt>
                <c:pt idx="62152">
                  <c:v>9.6927839999999996</c:v>
                </c:pt>
                <c:pt idx="62153">
                  <c:v>9.6938230000000001</c:v>
                </c:pt>
                <c:pt idx="62154">
                  <c:v>9.6872769999999999</c:v>
                </c:pt>
                <c:pt idx="62155">
                  <c:v>9.6879120000000007</c:v>
                </c:pt>
                <c:pt idx="62156">
                  <c:v>9.6917059999999999</c:v>
                </c:pt>
                <c:pt idx="62157">
                  <c:v>9.6910620000000005</c:v>
                </c:pt>
                <c:pt idx="62158">
                  <c:v>9.6908340000000006</c:v>
                </c:pt>
                <c:pt idx="62159">
                  <c:v>9.6950240000000001</c:v>
                </c:pt>
                <c:pt idx="62160">
                  <c:v>9.6886729999999996</c:v>
                </c:pt>
                <c:pt idx="62161">
                  <c:v>9.6791999999999998</c:v>
                </c:pt>
                <c:pt idx="62162">
                  <c:v>9.6827919999999992</c:v>
                </c:pt>
                <c:pt idx="62163">
                  <c:v>9.6871259999999992</c:v>
                </c:pt>
                <c:pt idx="62164">
                  <c:v>9.6887340000000002</c:v>
                </c:pt>
                <c:pt idx="62165">
                  <c:v>9.6927990000000008</c:v>
                </c:pt>
                <c:pt idx="62166">
                  <c:v>9.6944999999999997</c:v>
                </c:pt>
                <c:pt idx="62167">
                  <c:v>9.694153</c:v>
                </c:pt>
                <c:pt idx="62168">
                  <c:v>9.6981889999999993</c:v>
                </c:pt>
                <c:pt idx="62169">
                  <c:v>9.6992740000000008</c:v>
                </c:pt>
                <c:pt idx="62170">
                  <c:v>9.6913009999999993</c:v>
                </c:pt>
                <c:pt idx="62171">
                  <c:v>9.6925969999999992</c:v>
                </c:pt>
                <c:pt idx="62172">
                  <c:v>9.6959870000000006</c:v>
                </c:pt>
                <c:pt idx="62173">
                  <c:v>9.6902799999999996</c:v>
                </c:pt>
                <c:pt idx="62174">
                  <c:v>9.6902670000000004</c:v>
                </c:pt>
                <c:pt idx="62175">
                  <c:v>9.693365</c:v>
                </c:pt>
                <c:pt idx="62176">
                  <c:v>9.6934740000000001</c:v>
                </c:pt>
                <c:pt idx="62177">
                  <c:v>9.6938239999999993</c:v>
                </c:pt>
                <c:pt idx="62178">
                  <c:v>9.6963500000000007</c:v>
                </c:pt>
                <c:pt idx="62179">
                  <c:v>9.6984390000000005</c:v>
                </c:pt>
                <c:pt idx="62180">
                  <c:v>9.6944389999999991</c:v>
                </c:pt>
                <c:pt idx="62181">
                  <c:v>9.6935339999999997</c:v>
                </c:pt>
                <c:pt idx="62182">
                  <c:v>9.6992379999999994</c:v>
                </c:pt>
                <c:pt idx="62183">
                  <c:v>9.6987819999999996</c:v>
                </c:pt>
                <c:pt idx="62184">
                  <c:v>9.6935000000000002</c:v>
                </c:pt>
                <c:pt idx="62185">
                  <c:v>9.6956860000000002</c:v>
                </c:pt>
                <c:pt idx="62186">
                  <c:v>9.6949550000000002</c:v>
                </c:pt>
                <c:pt idx="62187">
                  <c:v>9.6877010000000006</c:v>
                </c:pt>
                <c:pt idx="62188">
                  <c:v>9.6919149999999998</c:v>
                </c:pt>
                <c:pt idx="62189">
                  <c:v>9.6980369999999994</c:v>
                </c:pt>
                <c:pt idx="62190">
                  <c:v>9.6957260000000005</c:v>
                </c:pt>
                <c:pt idx="62191">
                  <c:v>9.6981289999999998</c:v>
                </c:pt>
                <c:pt idx="62192">
                  <c:v>9.6992700000000003</c:v>
                </c:pt>
                <c:pt idx="62193">
                  <c:v>9.6995319999999996</c:v>
                </c:pt>
                <c:pt idx="62194">
                  <c:v>9.7067730000000001</c:v>
                </c:pt>
                <c:pt idx="62195">
                  <c:v>9.7088280000000005</c:v>
                </c:pt>
                <c:pt idx="62196">
                  <c:v>9.6984750000000002</c:v>
                </c:pt>
                <c:pt idx="62197">
                  <c:v>9.6943190000000001</c:v>
                </c:pt>
                <c:pt idx="62198">
                  <c:v>9.6989859999999997</c:v>
                </c:pt>
                <c:pt idx="62199">
                  <c:v>9.6919240000000002</c:v>
                </c:pt>
                <c:pt idx="62200">
                  <c:v>9.6890640000000001</c:v>
                </c:pt>
                <c:pt idx="62201">
                  <c:v>9.7011050000000001</c:v>
                </c:pt>
                <c:pt idx="62202">
                  <c:v>9.7040260000000007</c:v>
                </c:pt>
                <c:pt idx="62203">
                  <c:v>9.7000349999999997</c:v>
                </c:pt>
                <c:pt idx="62204">
                  <c:v>9.7029530000000008</c:v>
                </c:pt>
                <c:pt idx="62205">
                  <c:v>9.7060060000000004</c:v>
                </c:pt>
                <c:pt idx="62206">
                  <c:v>9.7007209999999997</c:v>
                </c:pt>
                <c:pt idx="62207">
                  <c:v>9.6999709999999997</c:v>
                </c:pt>
                <c:pt idx="62208">
                  <c:v>9.7017980000000001</c:v>
                </c:pt>
                <c:pt idx="62209">
                  <c:v>9.6923720000000007</c:v>
                </c:pt>
                <c:pt idx="62210">
                  <c:v>9.6895419999999994</c:v>
                </c:pt>
                <c:pt idx="62211">
                  <c:v>9.6979199999999999</c:v>
                </c:pt>
                <c:pt idx="62212">
                  <c:v>9.7006010000000007</c:v>
                </c:pt>
                <c:pt idx="62213">
                  <c:v>9.7011000000000003</c:v>
                </c:pt>
                <c:pt idx="62214">
                  <c:v>9.7054299999999998</c:v>
                </c:pt>
                <c:pt idx="62215">
                  <c:v>9.7063559999999995</c:v>
                </c:pt>
                <c:pt idx="62216">
                  <c:v>9.7026520000000005</c:v>
                </c:pt>
                <c:pt idx="62217">
                  <c:v>9.7052890000000005</c:v>
                </c:pt>
                <c:pt idx="62218">
                  <c:v>9.7077620000000007</c:v>
                </c:pt>
                <c:pt idx="62219">
                  <c:v>9.6991080000000007</c:v>
                </c:pt>
                <c:pt idx="62220">
                  <c:v>9.6964679999999994</c:v>
                </c:pt>
                <c:pt idx="62221">
                  <c:v>9.7031770000000002</c:v>
                </c:pt>
                <c:pt idx="62222">
                  <c:v>9.6992589999999996</c:v>
                </c:pt>
                <c:pt idx="62223">
                  <c:v>9.6935570000000002</c:v>
                </c:pt>
                <c:pt idx="62224">
                  <c:v>9.7020990000000005</c:v>
                </c:pt>
                <c:pt idx="62225">
                  <c:v>9.7073680000000007</c:v>
                </c:pt>
                <c:pt idx="62226">
                  <c:v>9.6985899999999994</c:v>
                </c:pt>
                <c:pt idx="62227">
                  <c:v>9.6992750000000001</c:v>
                </c:pt>
                <c:pt idx="62228">
                  <c:v>9.7044160000000002</c:v>
                </c:pt>
                <c:pt idx="62229">
                  <c:v>9.7023480000000006</c:v>
                </c:pt>
                <c:pt idx="62230">
                  <c:v>9.7111929999999997</c:v>
                </c:pt>
                <c:pt idx="62231">
                  <c:v>9.7161150000000003</c:v>
                </c:pt>
                <c:pt idx="62232">
                  <c:v>9.7055930000000004</c:v>
                </c:pt>
                <c:pt idx="62233">
                  <c:v>9.7058660000000003</c:v>
                </c:pt>
                <c:pt idx="62234">
                  <c:v>9.7171319999999994</c:v>
                </c:pt>
                <c:pt idx="62235">
                  <c:v>9.7092960000000001</c:v>
                </c:pt>
                <c:pt idx="62236">
                  <c:v>9.6959210000000002</c:v>
                </c:pt>
                <c:pt idx="62237">
                  <c:v>9.7047740000000005</c:v>
                </c:pt>
                <c:pt idx="62238">
                  <c:v>9.7056799999999992</c:v>
                </c:pt>
                <c:pt idx="62239">
                  <c:v>9.6942590000000006</c:v>
                </c:pt>
                <c:pt idx="62240">
                  <c:v>9.7023790000000005</c:v>
                </c:pt>
                <c:pt idx="62241">
                  <c:v>9.7117489999999993</c:v>
                </c:pt>
                <c:pt idx="62242">
                  <c:v>9.7070059999999998</c:v>
                </c:pt>
                <c:pt idx="62243">
                  <c:v>9.7075370000000003</c:v>
                </c:pt>
                <c:pt idx="62244">
                  <c:v>9.7114530000000006</c:v>
                </c:pt>
                <c:pt idx="62245">
                  <c:v>9.7032019999999992</c:v>
                </c:pt>
                <c:pt idx="62246">
                  <c:v>9.6960560000000005</c:v>
                </c:pt>
                <c:pt idx="62247">
                  <c:v>9.7036020000000001</c:v>
                </c:pt>
                <c:pt idx="62248">
                  <c:v>9.7036750000000005</c:v>
                </c:pt>
                <c:pt idx="62249">
                  <c:v>9.6973520000000004</c:v>
                </c:pt>
                <c:pt idx="62250">
                  <c:v>9.7041620000000002</c:v>
                </c:pt>
                <c:pt idx="62251">
                  <c:v>9.71096</c:v>
                </c:pt>
                <c:pt idx="62252">
                  <c:v>9.707433</c:v>
                </c:pt>
                <c:pt idx="62253">
                  <c:v>9.7062659999999994</c:v>
                </c:pt>
                <c:pt idx="62254">
                  <c:v>9.7130620000000008</c:v>
                </c:pt>
                <c:pt idx="62255">
                  <c:v>9.7106510000000004</c:v>
                </c:pt>
                <c:pt idx="62256">
                  <c:v>9.7022329999999997</c:v>
                </c:pt>
                <c:pt idx="62257">
                  <c:v>9.7075440000000004</c:v>
                </c:pt>
                <c:pt idx="62258">
                  <c:v>9.7107170000000007</c:v>
                </c:pt>
                <c:pt idx="62259">
                  <c:v>9.7070650000000001</c:v>
                </c:pt>
                <c:pt idx="62260">
                  <c:v>9.7072179999999992</c:v>
                </c:pt>
                <c:pt idx="62261">
                  <c:v>9.7072070000000004</c:v>
                </c:pt>
                <c:pt idx="62262">
                  <c:v>9.7069449999999993</c:v>
                </c:pt>
                <c:pt idx="62263">
                  <c:v>9.7096119999999999</c:v>
                </c:pt>
                <c:pt idx="62264">
                  <c:v>9.7126099999999997</c:v>
                </c:pt>
                <c:pt idx="62265">
                  <c:v>9.7118920000000006</c:v>
                </c:pt>
                <c:pt idx="62266">
                  <c:v>9.7120029999999993</c:v>
                </c:pt>
                <c:pt idx="62267">
                  <c:v>9.7154220000000002</c:v>
                </c:pt>
                <c:pt idx="62268">
                  <c:v>9.7145919999999997</c:v>
                </c:pt>
                <c:pt idx="62269">
                  <c:v>9.7116009999999999</c:v>
                </c:pt>
                <c:pt idx="62270">
                  <c:v>9.7092069999999993</c:v>
                </c:pt>
                <c:pt idx="62271">
                  <c:v>9.7090610000000002</c:v>
                </c:pt>
                <c:pt idx="62272">
                  <c:v>9.7089839999999992</c:v>
                </c:pt>
                <c:pt idx="62273">
                  <c:v>9.7099279999999997</c:v>
                </c:pt>
                <c:pt idx="62274">
                  <c:v>9.7132970000000007</c:v>
                </c:pt>
                <c:pt idx="62275">
                  <c:v>9.7120730000000002</c:v>
                </c:pt>
                <c:pt idx="62276">
                  <c:v>9.7103819999999992</c:v>
                </c:pt>
                <c:pt idx="62277">
                  <c:v>9.7126579999999993</c:v>
                </c:pt>
                <c:pt idx="62278">
                  <c:v>9.7107860000000006</c:v>
                </c:pt>
                <c:pt idx="62279">
                  <c:v>9.7095699999999994</c:v>
                </c:pt>
                <c:pt idx="62280">
                  <c:v>9.7142230000000005</c:v>
                </c:pt>
                <c:pt idx="62281">
                  <c:v>9.7143449999999998</c:v>
                </c:pt>
                <c:pt idx="62282">
                  <c:v>9.7081269999999993</c:v>
                </c:pt>
                <c:pt idx="62283">
                  <c:v>9.7125769999999996</c:v>
                </c:pt>
                <c:pt idx="62284">
                  <c:v>9.7190770000000004</c:v>
                </c:pt>
                <c:pt idx="62285">
                  <c:v>9.7104730000000004</c:v>
                </c:pt>
                <c:pt idx="62286">
                  <c:v>9.7038489999999999</c:v>
                </c:pt>
                <c:pt idx="62287">
                  <c:v>9.7062120000000007</c:v>
                </c:pt>
                <c:pt idx="62288">
                  <c:v>9.7100880000000007</c:v>
                </c:pt>
                <c:pt idx="62289">
                  <c:v>9.7168530000000004</c:v>
                </c:pt>
                <c:pt idx="62290">
                  <c:v>9.7217020000000005</c:v>
                </c:pt>
                <c:pt idx="62291">
                  <c:v>9.7175910000000005</c:v>
                </c:pt>
                <c:pt idx="62292">
                  <c:v>9.7104970000000002</c:v>
                </c:pt>
                <c:pt idx="62293">
                  <c:v>9.7152899999999995</c:v>
                </c:pt>
                <c:pt idx="62294">
                  <c:v>9.7177699999999998</c:v>
                </c:pt>
                <c:pt idx="62295">
                  <c:v>9.7102450000000005</c:v>
                </c:pt>
                <c:pt idx="62296">
                  <c:v>9.7137650000000004</c:v>
                </c:pt>
                <c:pt idx="62297">
                  <c:v>9.7200989999999994</c:v>
                </c:pt>
                <c:pt idx="62298">
                  <c:v>9.7167689999999993</c:v>
                </c:pt>
                <c:pt idx="62299">
                  <c:v>9.7133559999999992</c:v>
                </c:pt>
                <c:pt idx="62300">
                  <c:v>9.7198879999999992</c:v>
                </c:pt>
                <c:pt idx="62301">
                  <c:v>9.7223520000000008</c:v>
                </c:pt>
                <c:pt idx="62302">
                  <c:v>9.7156450000000003</c:v>
                </c:pt>
                <c:pt idx="62303">
                  <c:v>9.71617</c:v>
                </c:pt>
                <c:pt idx="62304">
                  <c:v>9.7150029999999994</c:v>
                </c:pt>
                <c:pt idx="62305">
                  <c:v>9.7099960000000003</c:v>
                </c:pt>
                <c:pt idx="62306">
                  <c:v>9.7151580000000006</c:v>
                </c:pt>
                <c:pt idx="62307">
                  <c:v>9.7157549999999997</c:v>
                </c:pt>
                <c:pt idx="62308">
                  <c:v>9.7104359999999996</c:v>
                </c:pt>
                <c:pt idx="62309">
                  <c:v>9.714188</c:v>
                </c:pt>
                <c:pt idx="62310">
                  <c:v>9.7183510000000002</c:v>
                </c:pt>
                <c:pt idx="62311">
                  <c:v>9.7132900000000006</c:v>
                </c:pt>
                <c:pt idx="62312">
                  <c:v>9.7152539999999998</c:v>
                </c:pt>
                <c:pt idx="62313">
                  <c:v>9.7244189999999993</c:v>
                </c:pt>
                <c:pt idx="62314">
                  <c:v>9.7182099999999991</c:v>
                </c:pt>
                <c:pt idx="62315">
                  <c:v>9.7121929999999992</c:v>
                </c:pt>
                <c:pt idx="62316">
                  <c:v>9.7230209999999992</c:v>
                </c:pt>
                <c:pt idx="62317">
                  <c:v>9.7284500000000005</c:v>
                </c:pt>
                <c:pt idx="62318">
                  <c:v>9.7190410000000007</c:v>
                </c:pt>
                <c:pt idx="62319">
                  <c:v>9.7152460000000005</c:v>
                </c:pt>
                <c:pt idx="62320">
                  <c:v>9.7220300000000002</c:v>
                </c:pt>
                <c:pt idx="62321">
                  <c:v>9.7214860000000005</c:v>
                </c:pt>
                <c:pt idx="62322">
                  <c:v>9.7173879999999997</c:v>
                </c:pt>
                <c:pt idx="62323">
                  <c:v>9.7197189999999996</c:v>
                </c:pt>
                <c:pt idx="62324">
                  <c:v>9.721584</c:v>
                </c:pt>
                <c:pt idx="62325">
                  <c:v>9.7218250000000008</c:v>
                </c:pt>
                <c:pt idx="62326">
                  <c:v>9.7210289999999997</c:v>
                </c:pt>
                <c:pt idx="62327">
                  <c:v>9.7223900000000008</c:v>
                </c:pt>
                <c:pt idx="62328">
                  <c:v>9.7201079999999997</c:v>
                </c:pt>
                <c:pt idx="62329">
                  <c:v>9.7159990000000001</c:v>
                </c:pt>
                <c:pt idx="62330">
                  <c:v>9.7181359999999994</c:v>
                </c:pt>
                <c:pt idx="62331">
                  <c:v>9.7172610000000006</c:v>
                </c:pt>
                <c:pt idx="62332">
                  <c:v>9.7160089999999997</c:v>
                </c:pt>
                <c:pt idx="62333">
                  <c:v>9.7202280000000005</c:v>
                </c:pt>
                <c:pt idx="62334">
                  <c:v>9.7234909999999992</c:v>
                </c:pt>
                <c:pt idx="62335">
                  <c:v>9.7205870000000001</c:v>
                </c:pt>
                <c:pt idx="62336">
                  <c:v>9.7178450000000005</c:v>
                </c:pt>
                <c:pt idx="62337">
                  <c:v>9.720148</c:v>
                </c:pt>
                <c:pt idx="62338">
                  <c:v>9.7177659999999992</c:v>
                </c:pt>
                <c:pt idx="62339">
                  <c:v>9.7181010000000008</c:v>
                </c:pt>
                <c:pt idx="62340">
                  <c:v>9.7243139999999997</c:v>
                </c:pt>
                <c:pt idx="62341">
                  <c:v>9.7205750000000002</c:v>
                </c:pt>
                <c:pt idx="62342">
                  <c:v>9.7214659999999995</c:v>
                </c:pt>
                <c:pt idx="62343">
                  <c:v>9.7277090000000008</c:v>
                </c:pt>
                <c:pt idx="62344">
                  <c:v>9.7233710000000002</c:v>
                </c:pt>
                <c:pt idx="62345">
                  <c:v>9.7197180000000003</c:v>
                </c:pt>
                <c:pt idx="62346">
                  <c:v>9.7249389999999991</c:v>
                </c:pt>
                <c:pt idx="62347">
                  <c:v>9.7257859999999994</c:v>
                </c:pt>
                <c:pt idx="62348">
                  <c:v>9.7169899999999991</c:v>
                </c:pt>
                <c:pt idx="62349">
                  <c:v>9.7195649999999993</c:v>
                </c:pt>
                <c:pt idx="62350">
                  <c:v>9.7266030000000008</c:v>
                </c:pt>
                <c:pt idx="62351">
                  <c:v>9.7231159999999992</c:v>
                </c:pt>
                <c:pt idx="62352">
                  <c:v>9.7280289999999994</c:v>
                </c:pt>
                <c:pt idx="62353">
                  <c:v>9.7313379999999992</c:v>
                </c:pt>
                <c:pt idx="62354">
                  <c:v>9.7241479999999996</c:v>
                </c:pt>
                <c:pt idx="62355">
                  <c:v>9.7226719999999993</c:v>
                </c:pt>
                <c:pt idx="62356">
                  <c:v>9.7250219999999992</c:v>
                </c:pt>
                <c:pt idx="62357">
                  <c:v>9.7239319999999996</c:v>
                </c:pt>
                <c:pt idx="62358">
                  <c:v>9.7235700000000005</c:v>
                </c:pt>
                <c:pt idx="62359">
                  <c:v>9.7283229999999996</c:v>
                </c:pt>
                <c:pt idx="62360">
                  <c:v>9.7232979999999998</c:v>
                </c:pt>
                <c:pt idx="62361">
                  <c:v>9.7168580000000002</c:v>
                </c:pt>
                <c:pt idx="62362">
                  <c:v>9.7277590000000007</c:v>
                </c:pt>
                <c:pt idx="62363">
                  <c:v>9.7337530000000001</c:v>
                </c:pt>
                <c:pt idx="62364">
                  <c:v>9.7269170000000003</c:v>
                </c:pt>
                <c:pt idx="62365">
                  <c:v>9.7237480000000005</c:v>
                </c:pt>
                <c:pt idx="62366">
                  <c:v>9.7291620000000005</c:v>
                </c:pt>
                <c:pt idx="62367">
                  <c:v>9.7324199999999994</c:v>
                </c:pt>
                <c:pt idx="62368">
                  <c:v>9.7286000000000001</c:v>
                </c:pt>
                <c:pt idx="62369">
                  <c:v>9.7314629999999998</c:v>
                </c:pt>
                <c:pt idx="62370">
                  <c:v>9.7308450000000004</c:v>
                </c:pt>
                <c:pt idx="62371">
                  <c:v>9.7245220000000003</c:v>
                </c:pt>
                <c:pt idx="62372">
                  <c:v>9.725028</c:v>
                </c:pt>
                <c:pt idx="62373">
                  <c:v>9.7252109999999998</c:v>
                </c:pt>
                <c:pt idx="62374">
                  <c:v>9.7249669999999995</c:v>
                </c:pt>
                <c:pt idx="62375">
                  <c:v>9.7299919999999993</c:v>
                </c:pt>
                <c:pt idx="62376">
                  <c:v>9.7326840000000008</c:v>
                </c:pt>
                <c:pt idx="62377">
                  <c:v>9.7272390000000009</c:v>
                </c:pt>
                <c:pt idx="62378">
                  <c:v>9.7272789999999993</c:v>
                </c:pt>
                <c:pt idx="62379">
                  <c:v>9.7330089999999991</c:v>
                </c:pt>
                <c:pt idx="62380">
                  <c:v>9.7282480000000007</c:v>
                </c:pt>
                <c:pt idx="62381">
                  <c:v>9.7272680000000005</c:v>
                </c:pt>
                <c:pt idx="62382">
                  <c:v>9.7314989999999995</c:v>
                </c:pt>
                <c:pt idx="62383">
                  <c:v>9.7289770000000004</c:v>
                </c:pt>
                <c:pt idx="62384">
                  <c:v>9.7275150000000004</c:v>
                </c:pt>
                <c:pt idx="62385">
                  <c:v>9.7302090000000003</c:v>
                </c:pt>
                <c:pt idx="62386">
                  <c:v>9.7333400000000001</c:v>
                </c:pt>
                <c:pt idx="62387">
                  <c:v>9.7298460000000002</c:v>
                </c:pt>
                <c:pt idx="62388">
                  <c:v>9.7301169999999999</c:v>
                </c:pt>
                <c:pt idx="62389">
                  <c:v>9.7358930000000008</c:v>
                </c:pt>
                <c:pt idx="62390">
                  <c:v>9.7310619999999997</c:v>
                </c:pt>
                <c:pt idx="62391">
                  <c:v>9.7269919999999992</c:v>
                </c:pt>
                <c:pt idx="62392">
                  <c:v>9.7329170000000005</c:v>
                </c:pt>
                <c:pt idx="62393">
                  <c:v>9.732507</c:v>
                </c:pt>
                <c:pt idx="62394">
                  <c:v>9.7246419999999993</c:v>
                </c:pt>
                <c:pt idx="62395">
                  <c:v>9.7245550000000005</c:v>
                </c:pt>
                <c:pt idx="62396">
                  <c:v>9.7279260000000001</c:v>
                </c:pt>
                <c:pt idx="62397">
                  <c:v>9.7228739999999991</c:v>
                </c:pt>
                <c:pt idx="62398">
                  <c:v>9.7250589999999999</c:v>
                </c:pt>
                <c:pt idx="62399">
                  <c:v>9.7347590000000004</c:v>
                </c:pt>
                <c:pt idx="62400">
                  <c:v>9.7347839999999994</c:v>
                </c:pt>
                <c:pt idx="62401">
                  <c:v>9.7328530000000004</c:v>
                </c:pt>
                <c:pt idx="62402">
                  <c:v>9.7360969999999991</c:v>
                </c:pt>
                <c:pt idx="62403">
                  <c:v>9.7349549999999994</c:v>
                </c:pt>
                <c:pt idx="62404">
                  <c:v>9.7288209999999999</c:v>
                </c:pt>
                <c:pt idx="62405">
                  <c:v>9.7338459999999998</c:v>
                </c:pt>
                <c:pt idx="62406">
                  <c:v>9.7395499999999995</c:v>
                </c:pt>
                <c:pt idx="62407">
                  <c:v>9.7301479999999998</c:v>
                </c:pt>
                <c:pt idx="62408">
                  <c:v>9.7310829999999999</c:v>
                </c:pt>
                <c:pt idx="62409">
                  <c:v>9.7360419999999994</c:v>
                </c:pt>
                <c:pt idx="62410">
                  <c:v>9.7261670000000002</c:v>
                </c:pt>
                <c:pt idx="62411">
                  <c:v>9.7282820000000001</c:v>
                </c:pt>
                <c:pt idx="62412">
                  <c:v>9.7381969999999995</c:v>
                </c:pt>
                <c:pt idx="62413">
                  <c:v>9.7326519999999999</c:v>
                </c:pt>
                <c:pt idx="62414">
                  <c:v>9.7312790000000007</c:v>
                </c:pt>
                <c:pt idx="62415">
                  <c:v>9.7413670000000003</c:v>
                </c:pt>
                <c:pt idx="62416">
                  <c:v>9.7355590000000003</c:v>
                </c:pt>
                <c:pt idx="62417">
                  <c:v>9.7263470000000005</c:v>
                </c:pt>
                <c:pt idx="62418">
                  <c:v>9.7346269999999997</c:v>
                </c:pt>
                <c:pt idx="62419">
                  <c:v>9.7369029999999999</c:v>
                </c:pt>
                <c:pt idx="62420">
                  <c:v>9.7325990000000004</c:v>
                </c:pt>
                <c:pt idx="62421">
                  <c:v>9.7378830000000001</c:v>
                </c:pt>
                <c:pt idx="62422">
                  <c:v>9.7435220000000005</c:v>
                </c:pt>
                <c:pt idx="62423">
                  <c:v>9.7387840000000008</c:v>
                </c:pt>
                <c:pt idx="62424">
                  <c:v>9.7352950000000007</c:v>
                </c:pt>
                <c:pt idx="62425">
                  <c:v>9.7416619999999998</c:v>
                </c:pt>
                <c:pt idx="62426">
                  <c:v>9.7386110000000006</c:v>
                </c:pt>
                <c:pt idx="62427">
                  <c:v>9.7318680000000004</c:v>
                </c:pt>
                <c:pt idx="62428">
                  <c:v>9.7380429999999993</c:v>
                </c:pt>
                <c:pt idx="62429">
                  <c:v>9.7374209999999994</c:v>
                </c:pt>
                <c:pt idx="62430">
                  <c:v>9.7313580000000002</c:v>
                </c:pt>
                <c:pt idx="62431">
                  <c:v>9.7372259999999997</c:v>
                </c:pt>
                <c:pt idx="62432">
                  <c:v>9.7407780000000006</c:v>
                </c:pt>
                <c:pt idx="62433">
                  <c:v>9.7359720000000003</c:v>
                </c:pt>
                <c:pt idx="62434">
                  <c:v>9.7391470000000009</c:v>
                </c:pt>
                <c:pt idx="62435">
                  <c:v>9.7450659999999996</c:v>
                </c:pt>
                <c:pt idx="62436">
                  <c:v>9.7373309999999993</c:v>
                </c:pt>
                <c:pt idx="62437">
                  <c:v>9.7329869999999996</c:v>
                </c:pt>
                <c:pt idx="62438">
                  <c:v>9.7398199999999999</c:v>
                </c:pt>
                <c:pt idx="62439">
                  <c:v>9.7377660000000006</c:v>
                </c:pt>
                <c:pt idx="62440">
                  <c:v>9.7346249999999994</c:v>
                </c:pt>
                <c:pt idx="62441">
                  <c:v>9.7395099999999992</c:v>
                </c:pt>
                <c:pt idx="62442">
                  <c:v>9.7426820000000003</c:v>
                </c:pt>
                <c:pt idx="62443">
                  <c:v>9.7383059999999997</c:v>
                </c:pt>
                <c:pt idx="62444">
                  <c:v>9.7368659999999991</c:v>
                </c:pt>
                <c:pt idx="62445">
                  <c:v>9.7427209999999995</c:v>
                </c:pt>
                <c:pt idx="62446">
                  <c:v>9.7422649999999997</c:v>
                </c:pt>
                <c:pt idx="62447">
                  <c:v>9.7400129999999994</c:v>
                </c:pt>
                <c:pt idx="62448">
                  <c:v>9.7435969999999994</c:v>
                </c:pt>
                <c:pt idx="62449">
                  <c:v>9.7432569999999998</c:v>
                </c:pt>
                <c:pt idx="62450">
                  <c:v>9.7402960000000007</c:v>
                </c:pt>
                <c:pt idx="62451">
                  <c:v>9.7399090000000008</c:v>
                </c:pt>
                <c:pt idx="62452">
                  <c:v>9.7387580000000007</c:v>
                </c:pt>
                <c:pt idx="62453">
                  <c:v>9.7322679999999995</c:v>
                </c:pt>
                <c:pt idx="62454">
                  <c:v>9.7359000000000009</c:v>
                </c:pt>
                <c:pt idx="62455">
                  <c:v>9.7446000000000002</c:v>
                </c:pt>
                <c:pt idx="62456">
                  <c:v>9.7386520000000001</c:v>
                </c:pt>
                <c:pt idx="62457">
                  <c:v>9.7380390000000006</c:v>
                </c:pt>
                <c:pt idx="62458">
                  <c:v>9.7467020000000009</c:v>
                </c:pt>
                <c:pt idx="62459">
                  <c:v>9.7452959999999997</c:v>
                </c:pt>
                <c:pt idx="62460">
                  <c:v>9.7402080000000009</c:v>
                </c:pt>
                <c:pt idx="62461">
                  <c:v>9.7450989999999997</c:v>
                </c:pt>
                <c:pt idx="62462">
                  <c:v>9.7485940000000006</c:v>
                </c:pt>
                <c:pt idx="62463">
                  <c:v>9.7386680000000005</c:v>
                </c:pt>
                <c:pt idx="62464">
                  <c:v>9.7392439999999993</c:v>
                </c:pt>
                <c:pt idx="62465">
                  <c:v>9.7458650000000002</c:v>
                </c:pt>
                <c:pt idx="62466">
                  <c:v>9.7362059999999992</c:v>
                </c:pt>
                <c:pt idx="62467">
                  <c:v>9.7330819999999996</c:v>
                </c:pt>
                <c:pt idx="62468">
                  <c:v>9.7420100000000005</c:v>
                </c:pt>
                <c:pt idx="62469">
                  <c:v>9.7472010000000004</c:v>
                </c:pt>
                <c:pt idx="62470">
                  <c:v>9.7465810000000008</c:v>
                </c:pt>
                <c:pt idx="62471">
                  <c:v>9.7451589999999992</c:v>
                </c:pt>
                <c:pt idx="62472">
                  <c:v>9.7468210000000006</c:v>
                </c:pt>
                <c:pt idx="62473">
                  <c:v>9.7468050000000002</c:v>
                </c:pt>
                <c:pt idx="62474">
                  <c:v>9.7464499999999994</c:v>
                </c:pt>
                <c:pt idx="62475">
                  <c:v>9.7463899999999999</c:v>
                </c:pt>
                <c:pt idx="62476">
                  <c:v>9.7472759999999994</c:v>
                </c:pt>
                <c:pt idx="62477">
                  <c:v>9.7448870000000003</c:v>
                </c:pt>
                <c:pt idx="62478">
                  <c:v>9.7422319999999996</c:v>
                </c:pt>
                <c:pt idx="62479">
                  <c:v>9.746969</c:v>
                </c:pt>
                <c:pt idx="62480">
                  <c:v>9.7466939999999997</c:v>
                </c:pt>
                <c:pt idx="62481">
                  <c:v>9.7465229999999998</c:v>
                </c:pt>
                <c:pt idx="62482">
                  <c:v>9.7484590000000004</c:v>
                </c:pt>
                <c:pt idx="62483">
                  <c:v>9.7429260000000006</c:v>
                </c:pt>
                <c:pt idx="62484">
                  <c:v>9.7441300000000002</c:v>
                </c:pt>
                <c:pt idx="62485">
                  <c:v>9.7511980000000005</c:v>
                </c:pt>
                <c:pt idx="62486">
                  <c:v>9.7487809999999993</c:v>
                </c:pt>
                <c:pt idx="62487">
                  <c:v>9.7445170000000001</c:v>
                </c:pt>
                <c:pt idx="62488">
                  <c:v>9.7474860000000003</c:v>
                </c:pt>
                <c:pt idx="62489">
                  <c:v>9.7458539999999996</c:v>
                </c:pt>
                <c:pt idx="62490">
                  <c:v>9.7432750000000006</c:v>
                </c:pt>
                <c:pt idx="62491">
                  <c:v>9.7508990000000004</c:v>
                </c:pt>
                <c:pt idx="62492">
                  <c:v>9.7459950000000006</c:v>
                </c:pt>
                <c:pt idx="62493">
                  <c:v>9.7389279999999996</c:v>
                </c:pt>
                <c:pt idx="62494">
                  <c:v>9.7465849999999996</c:v>
                </c:pt>
                <c:pt idx="62495">
                  <c:v>9.7460959999999996</c:v>
                </c:pt>
                <c:pt idx="62496">
                  <c:v>9.7450569999999992</c:v>
                </c:pt>
                <c:pt idx="62497">
                  <c:v>9.7505810000000004</c:v>
                </c:pt>
                <c:pt idx="62498">
                  <c:v>9.7521330000000006</c:v>
                </c:pt>
                <c:pt idx="62499">
                  <c:v>9.7471440000000005</c:v>
                </c:pt>
                <c:pt idx="62500">
                  <c:v>9.7437229999999992</c:v>
                </c:pt>
                <c:pt idx="62501">
                  <c:v>9.7477909999999994</c:v>
                </c:pt>
                <c:pt idx="62502">
                  <c:v>9.7457530000000006</c:v>
                </c:pt>
                <c:pt idx="62503">
                  <c:v>9.7451930000000004</c:v>
                </c:pt>
                <c:pt idx="62504">
                  <c:v>9.7509139999999999</c:v>
                </c:pt>
                <c:pt idx="62505">
                  <c:v>9.7498830000000005</c:v>
                </c:pt>
                <c:pt idx="62506">
                  <c:v>9.7484610000000007</c:v>
                </c:pt>
                <c:pt idx="62507">
                  <c:v>9.7514439999999993</c:v>
                </c:pt>
                <c:pt idx="62508">
                  <c:v>9.7548279999999998</c:v>
                </c:pt>
                <c:pt idx="62509">
                  <c:v>9.7503919999999997</c:v>
                </c:pt>
                <c:pt idx="62510">
                  <c:v>9.7484830000000002</c:v>
                </c:pt>
                <c:pt idx="62511">
                  <c:v>9.7556049999999992</c:v>
                </c:pt>
                <c:pt idx="62512">
                  <c:v>9.7529640000000004</c:v>
                </c:pt>
                <c:pt idx="62513">
                  <c:v>9.7458229999999997</c:v>
                </c:pt>
                <c:pt idx="62514">
                  <c:v>9.7455739999999995</c:v>
                </c:pt>
                <c:pt idx="62515">
                  <c:v>9.7499169999999999</c:v>
                </c:pt>
                <c:pt idx="62516">
                  <c:v>9.7508680000000005</c:v>
                </c:pt>
                <c:pt idx="62517">
                  <c:v>9.7497159999999994</c:v>
                </c:pt>
                <c:pt idx="62518">
                  <c:v>9.7558299999999996</c:v>
                </c:pt>
                <c:pt idx="62519">
                  <c:v>9.7560769999999994</c:v>
                </c:pt>
                <c:pt idx="62520">
                  <c:v>9.7514769999999995</c:v>
                </c:pt>
                <c:pt idx="62521">
                  <c:v>9.756392</c:v>
                </c:pt>
                <c:pt idx="62522">
                  <c:v>9.7596410000000002</c:v>
                </c:pt>
                <c:pt idx="62523">
                  <c:v>9.7551260000000006</c:v>
                </c:pt>
                <c:pt idx="62524">
                  <c:v>9.7539809999999996</c:v>
                </c:pt>
                <c:pt idx="62525">
                  <c:v>9.7587989999999998</c:v>
                </c:pt>
                <c:pt idx="62526">
                  <c:v>9.7550150000000002</c:v>
                </c:pt>
                <c:pt idx="62527">
                  <c:v>9.7505629999999996</c:v>
                </c:pt>
                <c:pt idx="62528">
                  <c:v>9.7583330000000004</c:v>
                </c:pt>
                <c:pt idx="62529">
                  <c:v>9.7566389999999998</c:v>
                </c:pt>
                <c:pt idx="62530">
                  <c:v>9.75047</c:v>
                </c:pt>
                <c:pt idx="62531">
                  <c:v>9.7558869999999995</c:v>
                </c:pt>
                <c:pt idx="62532">
                  <c:v>9.7591049999999999</c:v>
                </c:pt>
                <c:pt idx="62533">
                  <c:v>9.7540270000000007</c:v>
                </c:pt>
                <c:pt idx="62534">
                  <c:v>9.7553629999999991</c:v>
                </c:pt>
                <c:pt idx="62535">
                  <c:v>9.763261</c:v>
                </c:pt>
                <c:pt idx="62536">
                  <c:v>9.7564259999999994</c:v>
                </c:pt>
                <c:pt idx="62537">
                  <c:v>9.7490699999999997</c:v>
                </c:pt>
                <c:pt idx="62538">
                  <c:v>9.7561</c:v>
                </c:pt>
                <c:pt idx="62539">
                  <c:v>9.7564119999999992</c:v>
                </c:pt>
                <c:pt idx="62540">
                  <c:v>9.7501470000000001</c:v>
                </c:pt>
                <c:pt idx="62541">
                  <c:v>9.7510739999999991</c:v>
                </c:pt>
                <c:pt idx="62542">
                  <c:v>9.7546490000000006</c:v>
                </c:pt>
                <c:pt idx="62543">
                  <c:v>9.7526279999999996</c:v>
                </c:pt>
                <c:pt idx="62544">
                  <c:v>9.7514880000000002</c:v>
                </c:pt>
                <c:pt idx="62545">
                  <c:v>9.7570219999999992</c:v>
                </c:pt>
                <c:pt idx="62546">
                  <c:v>9.7566749999999995</c:v>
                </c:pt>
                <c:pt idx="62547">
                  <c:v>9.7549589999999995</c:v>
                </c:pt>
                <c:pt idx="62548">
                  <c:v>9.7587770000000003</c:v>
                </c:pt>
                <c:pt idx="62549">
                  <c:v>9.7548630000000003</c:v>
                </c:pt>
                <c:pt idx="62550">
                  <c:v>9.7520430000000005</c:v>
                </c:pt>
                <c:pt idx="62551">
                  <c:v>9.7577180000000006</c:v>
                </c:pt>
                <c:pt idx="62552">
                  <c:v>9.7569199999999991</c:v>
                </c:pt>
                <c:pt idx="62553">
                  <c:v>9.7488930000000007</c:v>
                </c:pt>
                <c:pt idx="62554">
                  <c:v>9.7523959999999992</c:v>
                </c:pt>
                <c:pt idx="62555">
                  <c:v>9.7624030000000008</c:v>
                </c:pt>
                <c:pt idx="62556">
                  <c:v>9.7623169999999995</c:v>
                </c:pt>
                <c:pt idx="62557">
                  <c:v>9.7591640000000002</c:v>
                </c:pt>
                <c:pt idx="62558">
                  <c:v>9.7579449999999994</c:v>
                </c:pt>
                <c:pt idx="62559">
                  <c:v>9.7561440000000008</c:v>
                </c:pt>
                <c:pt idx="62560">
                  <c:v>9.7563770000000005</c:v>
                </c:pt>
                <c:pt idx="62561">
                  <c:v>9.7598319999999994</c:v>
                </c:pt>
                <c:pt idx="62562">
                  <c:v>9.7612799999999993</c:v>
                </c:pt>
                <c:pt idx="62563">
                  <c:v>9.7538830000000001</c:v>
                </c:pt>
                <c:pt idx="62564">
                  <c:v>9.7558699999999998</c:v>
                </c:pt>
                <c:pt idx="62565">
                  <c:v>9.7685040000000001</c:v>
                </c:pt>
                <c:pt idx="62566">
                  <c:v>9.765701</c:v>
                </c:pt>
                <c:pt idx="62567">
                  <c:v>9.7578329999999998</c:v>
                </c:pt>
                <c:pt idx="62568">
                  <c:v>9.7616329999999998</c:v>
                </c:pt>
                <c:pt idx="62569">
                  <c:v>9.7612670000000001</c:v>
                </c:pt>
                <c:pt idx="62570">
                  <c:v>9.7555990000000001</c:v>
                </c:pt>
                <c:pt idx="62571">
                  <c:v>9.7618810000000007</c:v>
                </c:pt>
                <c:pt idx="62572">
                  <c:v>9.7654949999999996</c:v>
                </c:pt>
                <c:pt idx="62573">
                  <c:v>9.7563639999999996</c:v>
                </c:pt>
                <c:pt idx="62574">
                  <c:v>9.7600739999999995</c:v>
                </c:pt>
                <c:pt idx="62575">
                  <c:v>9.7697009999999995</c:v>
                </c:pt>
                <c:pt idx="62576">
                  <c:v>9.7636920000000007</c:v>
                </c:pt>
                <c:pt idx="62577">
                  <c:v>9.7568699999999993</c:v>
                </c:pt>
                <c:pt idx="62578">
                  <c:v>9.7603460000000002</c:v>
                </c:pt>
                <c:pt idx="62579">
                  <c:v>9.7623169999999995</c:v>
                </c:pt>
                <c:pt idx="62580">
                  <c:v>9.7609309999999994</c:v>
                </c:pt>
                <c:pt idx="62581">
                  <c:v>9.7640930000000008</c:v>
                </c:pt>
                <c:pt idx="62582">
                  <c:v>9.7635369999999995</c:v>
                </c:pt>
                <c:pt idx="62583">
                  <c:v>9.7556100000000008</c:v>
                </c:pt>
                <c:pt idx="62584">
                  <c:v>9.7578580000000006</c:v>
                </c:pt>
                <c:pt idx="62585">
                  <c:v>9.7631949999999996</c:v>
                </c:pt>
                <c:pt idx="62586">
                  <c:v>9.7588659999999994</c:v>
                </c:pt>
                <c:pt idx="62587">
                  <c:v>9.7573050000000006</c:v>
                </c:pt>
                <c:pt idx="62588">
                  <c:v>9.7632449999999995</c:v>
                </c:pt>
                <c:pt idx="62589">
                  <c:v>9.7623359999999995</c:v>
                </c:pt>
                <c:pt idx="62590">
                  <c:v>9.7570630000000005</c:v>
                </c:pt>
                <c:pt idx="62591">
                  <c:v>9.7671650000000003</c:v>
                </c:pt>
                <c:pt idx="62592">
                  <c:v>9.7750050000000002</c:v>
                </c:pt>
                <c:pt idx="62593">
                  <c:v>9.7676040000000004</c:v>
                </c:pt>
                <c:pt idx="62594">
                  <c:v>9.7655930000000009</c:v>
                </c:pt>
                <c:pt idx="62595">
                  <c:v>9.769323</c:v>
                </c:pt>
                <c:pt idx="62596">
                  <c:v>9.7696260000000006</c:v>
                </c:pt>
                <c:pt idx="62597">
                  <c:v>9.7652529999999995</c:v>
                </c:pt>
                <c:pt idx="62598">
                  <c:v>9.7670940000000002</c:v>
                </c:pt>
                <c:pt idx="62599">
                  <c:v>9.7711299999999994</c:v>
                </c:pt>
                <c:pt idx="62600">
                  <c:v>9.7684490000000004</c:v>
                </c:pt>
                <c:pt idx="62601">
                  <c:v>9.7688159999999993</c:v>
                </c:pt>
                <c:pt idx="62602">
                  <c:v>9.767296</c:v>
                </c:pt>
                <c:pt idx="62603">
                  <c:v>9.7614970000000003</c:v>
                </c:pt>
                <c:pt idx="62604">
                  <c:v>9.7596279999999993</c:v>
                </c:pt>
                <c:pt idx="62605">
                  <c:v>9.7639809999999994</c:v>
                </c:pt>
                <c:pt idx="62606">
                  <c:v>9.7678940000000001</c:v>
                </c:pt>
                <c:pt idx="62607">
                  <c:v>9.7662289999999992</c:v>
                </c:pt>
                <c:pt idx="62608">
                  <c:v>9.7682819999999992</c:v>
                </c:pt>
                <c:pt idx="62609">
                  <c:v>9.7680190000000007</c:v>
                </c:pt>
                <c:pt idx="62610">
                  <c:v>9.76281</c:v>
                </c:pt>
                <c:pt idx="62611">
                  <c:v>9.7685010000000005</c:v>
                </c:pt>
                <c:pt idx="62612">
                  <c:v>9.7737309999999997</c:v>
                </c:pt>
                <c:pt idx="62613">
                  <c:v>9.7680959999999999</c:v>
                </c:pt>
                <c:pt idx="62614">
                  <c:v>9.7649170000000005</c:v>
                </c:pt>
                <c:pt idx="62615">
                  <c:v>9.7711389999999998</c:v>
                </c:pt>
                <c:pt idx="62616">
                  <c:v>9.7709960000000002</c:v>
                </c:pt>
                <c:pt idx="62617">
                  <c:v>9.7640630000000002</c:v>
                </c:pt>
                <c:pt idx="62618">
                  <c:v>9.7675599999999996</c:v>
                </c:pt>
                <c:pt idx="62619">
                  <c:v>9.7686200000000003</c:v>
                </c:pt>
                <c:pt idx="62620">
                  <c:v>9.7626849999999994</c:v>
                </c:pt>
                <c:pt idx="62621">
                  <c:v>9.7676459999999992</c:v>
                </c:pt>
                <c:pt idx="62622">
                  <c:v>9.77013</c:v>
                </c:pt>
                <c:pt idx="62623">
                  <c:v>9.7658349999999992</c:v>
                </c:pt>
                <c:pt idx="62624">
                  <c:v>9.7688769999999998</c:v>
                </c:pt>
                <c:pt idx="62625">
                  <c:v>9.7697660000000006</c:v>
                </c:pt>
                <c:pt idx="62626">
                  <c:v>9.7663309999999992</c:v>
                </c:pt>
                <c:pt idx="62627">
                  <c:v>9.7692250000000005</c:v>
                </c:pt>
                <c:pt idx="62628">
                  <c:v>9.7730969999999999</c:v>
                </c:pt>
                <c:pt idx="62629">
                  <c:v>9.766648</c:v>
                </c:pt>
                <c:pt idx="62630">
                  <c:v>9.7652669999999997</c:v>
                </c:pt>
                <c:pt idx="62631">
                  <c:v>9.7747150000000005</c:v>
                </c:pt>
                <c:pt idx="62632">
                  <c:v>9.7776840000000007</c:v>
                </c:pt>
                <c:pt idx="62633">
                  <c:v>9.772945</c:v>
                </c:pt>
                <c:pt idx="62634">
                  <c:v>9.7689470000000007</c:v>
                </c:pt>
                <c:pt idx="62635">
                  <c:v>9.7734749999999995</c:v>
                </c:pt>
                <c:pt idx="62636">
                  <c:v>9.7724550000000008</c:v>
                </c:pt>
                <c:pt idx="62637">
                  <c:v>9.7662069999999996</c:v>
                </c:pt>
                <c:pt idx="62638">
                  <c:v>9.7715929999999993</c:v>
                </c:pt>
                <c:pt idx="62639">
                  <c:v>9.7735380000000003</c:v>
                </c:pt>
                <c:pt idx="62640">
                  <c:v>9.7688410000000001</c:v>
                </c:pt>
                <c:pt idx="62641">
                  <c:v>9.7729079999999993</c:v>
                </c:pt>
                <c:pt idx="62642">
                  <c:v>9.7755779999999994</c:v>
                </c:pt>
                <c:pt idx="62643">
                  <c:v>9.7688190000000006</c:v>
                </c:pt>
                <c:pt idx="62644">
                  <c:v>9.7705129999999993</c:v>
                </c:pt>
                <c:pt idx="62645">
                  <c:v>9.7764620000000004</c:v>
                </c:pt>
                <c:pt idx="62646">
                  <c:v>9.7669029999999992</c:v>
                </c:pt>
                <c:pt idx="62647">
                  <c:v>9.7669569999999997</c:v>
                </c:pt>
                <c:pt idx="62648">
                  <c:v>9.7803660000000008</c:v>
                </c:pt>
                <c:pt idx="62649">
                  <c:v>9.7759850000000004</c:v>
                </c:pt>
                <c:pt idx="62650">
                  <c:v>9.7700370000000003</c:v>
                </c:pt>
                <c:pt idx="62651">
                  <c:v>9.7781909999999996</c:v>
                </c:pt>
                <c:pt idx="62652">
                  <c:v>9.7770340000000004</c:v>
                </c:pt>
                <c:pt idx="62653">
                  <c:v>9.7682359999999999</c:v>
                </c:pt>
                <c:pt idx="62654">
                  <c:v>9.7719090000000008</c:v>
                </c:pt>
                <c:pt idx="62655">
                  <c:v>9.7781400000000005</c:v>
                </c:pt>
                <c:pt idx="62656">
                  <c:v>9.7768639999999998</c:v>
                </c:pt>
                <c:pt idx="62657">
                  <c:v>9.7782119999999999</c:v>
                </c:pt>
                <c:pt idx="62658">
                  <c:v>9.7790660000000003</c:v>
                </c:pt>
                <c:pt idx="62659">
                  <c:v>9.7771950000000007</c:v>
                </c:pt>
                <c:pt idx="62660">
                  <c:v>9.77806</c:v>
                </c:pt>
                <c:pt idx="62661">
                  <c:v>9.7784800000000001</c:v>
                </c:pt>
                <c:pt idx="62662">
                  <c:v>9.7762349999999998</c:v>
                </c:pt>
                <c:pt idx="62663">
                  <c:v>9.7688570000000006</c:v>
                </c:pt>
                <c:pt idx="62664">
                  <c:v>9.7684289999999994</c:v>
                </c:pt>
                <c:pt idx="62665">
                  <c:v>9.775468</c:v>
                </c:pt>
                <c:pt idx="62666">
                  <c:v>9.7716910000000006</c:v>
                </c:pt>
                <c:pt idx="62667">
                  <c:v>9.772418</c:v>
                </c:pt>
                <c:pt idx="62668">
                  <c:v>9.7798739999999995</c:v>
                </c:pt>
                <c:pt idx="62669">
                  <c:v>9.7752730000000003</c:v>
                </c:pt>
                <c:pt idx="62670">
                  <c:v>9.7739340000000006</c:v>
                </c:pt>
                <c:pt idx="62671">
                  <c:v>9.7832509999999999</c:v>
                </c:pt>
                <c:pt idx="62672">
                  <c:v>9.7813970000000001</c:v>
                </c:pt>
                <c:pt idx="62673">
                  <c:v>9.7729680000000005</c:v>
                </c:pt>
                <c:pt idx="62674">
                  <c:v>9.7809799999999996</c:v>
                </c:pt>
                <c:pt idx="62675">
                  <c:v>9.7838770000000004</c:v>
                </c:pt>
                <c:pt idx="62676">
                  <c:v>9.7720549999999999</c:v>
                </c:pt>
                <c:pt idx="62677">
                  <c:v>9.7729060000000008</c:v>
                </c:pt>
                <c:pt idx="62678">
                  <c:v>9.7803269999999998</c:v>
                </c:pt>
                <c:pt idx="62679">
                  <c:v>9.7800019999999996</c:v>
                </c:pt>
                <c:pt idx="62680">
                  <c:v>9.7793069999999993</c:v>
                </c:pt>
                <c:pt idx="62681">
                  <c:v>9.7821119999999997</c:v>
                </c:pt>
                <c:pt idx="62682">
                  <c:v>9.7827940000000009</c:v>
                </c:pt>
                <c:pt idx="62683">
                  <c:v>9.7809550000000005</c:v>
                </c:pt>
                <c:pt idx="62684">
                  <c:v>9.7823049999999991</c:v>
                </c:pt>
                <c:pt idx="62685">
                  <c:v>9.7806359999999994</c:v>
                </c:pt>
                <c:pt idx="62686">
                  <c:v>9.7756369999999997</c:v>
                </c:pt>
                <c:pt idx="62687">
                  <c:v>9.777101</c:v>
                </c:pt>
                <c:pt idx="62688">
                  <c:v>9.7829080000000008</c:v>
                </c:pt>
                <c:pt idx="62689">
                  <c:v>9.7812920000000005</c:v>
                </c:pt>
                <c:pt idx="62690">
                  <c:v>9.7767189999999999</c:v>
                </c:pt>
                <c:pt idx="62691">
                  <c:v>9.7817760000000007</c:v>
                </c:pt>
                <c:pt idx="62692">
                  <c:v>9.7811679999999992</c:v>
                </c:pt>
                <c:pt idx="62693">
                  <c:v>9.7741000000000007</c:v>
                </c:pt>
                <c:pt idx="62694">
                  <c:v>9.7822840000000006</c:v>
                </c:pt>
                <c:pt idx="62695">
                  <c:v>9.7880559999999992</c:v>
                </c:pt>
                <c:pt idx="62696">
                  <c:v>9.7813839999999992</c:v>
                </c:pt>
                <c:pt idx="62697">
                  <c:v>9.7787290000000002</c:v>
                </c:pt>
                <c:pt idx="62698">
                  <c:v>9.7807200000000005</c:v>
                </c:pt>
                <c:pt idx="62699">
                  <c:v>9.7794120000000007</c:v>
                </c:pt>
                <c:pt idx="62700">
                  <c:v>9.7781380000000002</c:v>
                </c:pt>
                <c:pt idx="62701">
                  <c:v>9.7841039999999992</c:v>
                </c:pt>
                <c:pt idx="62702">
                  <c:v>9.7842389999999995</c:v>
                </c:pt>
                <c:pt idx="62703">
                  <c:v>9.7794670000000004</c:v>
                </c:pt>
                <c:pt idx="62704">
                  <c:v>9.7850649999999995</c:v>
                </c:pt>
                <c:pt idx="62705">
                  <c:v>9.7882789999999993</c:v>
                </c:pt>
                <c:pt idx="62706">
                  <c:v>9.7809519999999992</c:v>
                </c:pt>
                <c:pt idx="62707">
                  <c:v>9.7783420000000003</c:v>
                </c:pt>
                <c:pt idx="62708">
                  <c:v>9.7865339999999996</c:v>
                </c:pt>
                <c:pt idx="62709">
                  <c:v>9.7833009999999998</c:v>
                </c:pt>
                <c:pt idx="62710">
                  <c:v>9.7766059999999992</c:v>
                </c:pt>
                <c:pt idx="62711">
                  <c:v>9.7845960000000005</c:v>
                </c:pt>
                <c:pt idx="62712">
                  <c:v>9.7837239999999994</c:v>
                </c:pt>
                <c:pt idx="62713">
                  <c:v>9.7796269999999996</c:v>
                </c:pt>
                <c:pt idx="62714">
                  <c:v>9.7852999999999994</c:v>
                </c:pt>
                <c:pt idx="62715">
                  <c:v>9.786365</c:v>
                </c:pt>
                <c:pt idx="62716">
                  <c:v>9.7854030000000005</c:v>
                </c:pt>
                <c:pt idx="62717">
                  <c:v>9.7873420000000007</c:v>
                </c:pt>
                <c:pt idx="62718">
                  <c:v>9.7899049999999992</c:v>
                </c:pt>
                <c:pt idx="62719">
                  <c:v>9.7873909999999995</c:v>
                </c:pt>
                <c:pt idx="62720">
                  <c:v>9.7844490000000004</c:v>
                </c:pt>
                <c:pt idx="62721">
                  <c:v>9.7886780000000009</c:v>
                </c:pt>
                <c:pt idx="62722">
                  <c:v>9.7899200000000004</c:v>
                </c:pt>
                <c:pt idx="62723">
                  <c:v>9.7842710000000004</c:v>
                </c:pt>
                <c:pt idx="62724">
                  <c:v>9.782038</c:v>
                </c:pt>
                <c:pt idx="62725">
                  <c:v>9.7856140000000007</c:v>
                </c:pt>
                <c:pt idx="62726">
                  <c:v>9.7833539999999992</c:v>
                </c:pt>
                <c:pt idx="62727">
                  <c:v>9.7818609999999993</c:v>
                </c:pt>
                <c:pt idx="62728">
                  <c:v>9.7876440000000002</c:v>
                </c:pt>
                <c:pt idx="62729">
                  <c:v>9.7839790000000004</c:v>
                </c:pt>
                <c:pt idx="62730">
                  <c:v>9.7810749999999995</c:v>
                </c:pt>
                <c:pt idx="62731">
                  <c:v>9.7908380000000008</c:v>
                </c:pt>
                <c:pt idx="62732">
                  <c:v>9.7925219999999999</c:v>
                </c:pt>
                <c:pt idx="62733">
                  <c:v>9.7852720000000009</c:v>
                </c:pt>
                <c:pt idx="62734">
                  <c:v>9.7884440000000001</c:v>
                </c:pt>
                <c:pt idx="62735">
                  <c:v>9.7948090000000008</c:v>
                </c:pt>
                <c:pt idx="62736">
                  <c:v>9.7842830000000003</c:v>
                </c:pt>
                <c:pt idx="62737">
                  <c:v>9.7800989999999999</c:v>
                </c:pt>
                <c:pt idx="62738">
                  <c:v>9.7898060000000005</c:v>
                </c:pt>
                <c:pt idx="62739">
                  <c:v>9.7892189999999992</c:v>
                </c:pt>
                <c:pt idx="62740">
                  <c:v>9.7894640000000006</c:v>
                </c:pt>
                <c:pt idx="62741">
                  <c:v>9.7963389999999997</c:v>
                </c:pt>
                <c:pt idx="62742">
                  <c:v>9.7973090000000003</c:v>
                </c:pt>
                <c:pt idx="62743">
                  <c:v>9.7934520000000003</c:v>
                </c:pt>
                <c:pt idx="62744">
                  <c:v>9.7927420000000005</c:v>
                </c:pt>
                <c:pt idx="62745">
                  <c:v>9.7932070000000007</c:v>
                </c:pt>
                <c:pt idx="62746">
                  <c:v>9.7873129999999993</c:v>
                </c:pt>
                <c:pt idx="62747">
                  <c:v>9.7868279999999999</c:v>
                </c:pt>
                <c:pt idx="62748">
                  <c:v>9.7922340000000005</c:v>
                </c:pt>
                <c:pt idx="62749">
                  <c:v>9.7857649999999996</c:v>
                </c:pt>
                <c:pt idx="62750">
                  <c:v>9.7837060000000005</c:v>
                </c:pt>
                <c:pt idx="62751">
                  <c:v>9.7919859999999996</c:v>
                </c:pt>
                <c:pt idx="62752">
                  <c:v>9.7913990000000002</c:v>
                </c:pt>
                <c:pt idx="62753">
                  <c:v>9.7885550000000006</c:v>
                </c:pt>
                <c:pt idx="62754">
                  <c:v>9.7926939999999991</c:v>
                </c:pt>
                <c:pt idx="62755">
                  <c:v>9.7929290000000009</c:v>
                </c:pt>
                <c:pt idx="62756">
                  <c:v>9.7873579999999993</c:v>
                </c:pt>
                <c:pt idx="62757">
                  <c:v>9.7926079999999995</c:v>
                </c:pt>
                <c:pt idx="62758">
                  <c:v>9.7970520000000008</c:v>
                </c:pt>
                <c:pt idx="62759">
                  <c:v>9.7908790000000003</c:v>
                </c:pt>
                <c:pt idx="62760">
                  <c:v>9.7890359999999994</c:v>
                </c:pt>
                <c:pt idx="62761">
                  <c:v>9.7929580000000005</c:v>
                </c:pt>
                <c:pt idx="62762">
                  <c:v>9.7941830000000003</c:v>
                </c:pt>
                <c:pt idx="62763">
                  <c:v>9.7890200000000007</c:v>
                </c:pt>
                <c:pt idx="62764">
                  <c:v>9.7911889999999993</c:v>
                </c:pt>
                <c:pt idx="62765">
                  <c:v>9.7997619999999994</c:v>
                </c:pt>
                <c:pt idx="62766">
                  <c:v>9.7943569999999998</c:v>
                </c:pt>
                <c:pt idx="62767">
                  <c:v>9.7898219999999991</c:v>
                </c:pt>
                <c:pt idx="62768">
                  <c:v>9.7962279999999993</c:v>
                </c:pt>
                <c:pt idx="62769">
                  <c:v>9.7936940000000003</c:v>
                </c:pt>
                <c:pt idx="62770">
                  <c:v>9.7888249999999992</c:v>
                </c:pt>
                <c:pt idx="62771">
                  <c:v>9.7955609999999993</c:v>
                </c:pt>
                <c:pt idx="62772">
                  <c:v>9.7934409999999996</c:v>
                </c:pt>
                <c:pt idx="62773">
                  <c:v>9.7823960000000003</c:v>
                </c:pt>
                <c:pt idx="62774">
                  <c:v>9.7916779999999992</c:v>
                </c:pt>
                <c:pt idx="62775">
                  <c:v>9.8007039999999996</c:v>
                </c:pt>
                <c:pt idx="62776">
                  <c:v>9.7942699999999991</c:v>
                </c:pt>
                <c:pt idx="62777">
                  <c:v>9.7960130000000003</c:v>
                </c:pt>
                <c:pt idx="62778">
                  <c:v>9.7971229999999991</c:v>
                </c:pt>
                <c:pt idx="62779">
                  <c:v>9.7940009999999997</c:v>
                </c:pt>
                <c:pt idx="62780">
                  <c:v>9.7976519999999994</c:v>
                </c:pt>
                <c:pt idx="62781">
                  <c:v>9.79922</c:v>
                </c:pt>
                <c:pt idx="62782">
                  <c:v>9.7935580000000009</c:v>
                </c:pt>
                <c:pt idx="62783">
                  <c:v>9.795356</c:v>
                </c:pt>
                <c:pt idx="62784">
                  <c:v>9.8044089999999997</c:v>
                </c:pt>
                <c:pt idx="62785">
                  <c:v>9.8003160000000005</c:v>
                </c:pt>
                <c:pt idx="62786">
                  <c:v>9.7959650000000007</c:v>
                </c:pt>
                <c:pt idx="62787">
                  <c:v>9.7997479999999992</c:v>
                </c:pt>
                <c:pt idx="62788">
                  <c:v>9.7939699999999998</c:v>
                </c:pt>
                <c:pt idx="62789">
                  <c:v>9.7892069999999993</c:v>
                </c:pt>
                <c:pt idx="62790">
                  <c:v>9.7966239999999996</c:v>
                </c:pt>
                <c:pt idx="62791">
                  <c:v>9.8019370000000006</c:v>
                </c:pt>
                <c:pt idx="62792">
                  <c:v>9.7956719999999997</c:v>
                </c:pt>
                <c:pt idx="62793">
                  <c:v>9.7931190000000008</c:v>
                </c:pt>
                <c:pt idx="62794">
                  <c:v>9.7966069999999998</c:v>
                </c:pt>
                <c:pt idx="62795">
                  <c:v>9.7945349999999998</c:v>
                </c:pt>
                <c:pt idx="62796">
                  <c:v>9.7945419999999999</c:v>
                </c:pt>
                <c:pt idx="62797">
                  <c:v>9.798807</c:v>
                </c:pt>
                <c:pt idx="62798">
                  <c:v>9.8030899999999992</c:v>
                </c:pt>
                <c:pt idx="62799">
                  <c:v>9.8006119999999992</c:v>
                </c:pt>
                <c:pt idx="62800">
                  <c:v>9.7940559999999994</c:v>
                </c:pt>
                <c:pt idx="62801">
                  <c:v>9.7966119999999997</c:v>
                </c:pt>
                <c:pt idx="62802">
                  <c:v>9.8021960000000004</c:v>
                </c:pt>
                <c:pt idx="62803">
                  <c:v>9.8026180000000007</c:v>
                </c:pt>
                <c:pt idx="62804">
                  <c:v>9.8029460000000004</c:v>
                </c:pt>
                <c:pt idx="62805">
                  <c:v>9.8027610000000003</c:v>
                </c:pt>
                <c:pt idx="62806">
                  <c:v>9.7988110000000006</c:v>
                </c:pt>
                <c:pt idx="62807">
                  <c:v>9.7990729999999999</c:v>
                </c:pt>
                <c:pt idx="62808">
                  <c:v>9.8019049999999996</c:v>
                </c:pt>
                <c:pt idx="62809">
                  <c:v>9.7941900000000004</c:v>
                </c:pt>
                <c:pt idx="62810">
                  <c:v>9.7928870000000003</c:v>
                </c:pt>
                <c:pt idx="62811">
                  <c:v>9.8038760000000007</c:v>
                </c:pt>
                <c:pt idx="62812">
                  <c:v>9.7986350000000009</c:v>
                </c:pt>
                <c:pt idx="62813">
                  <c:v>9.7951490000000003</c:v>
                </c:pt>
                <c:pt idx="62814">
                  <c:v>9.8066980000000008</c:v>
                </c:pt>
                <c:pt idx="62815">
                  <c:v>9.8062009999999997</c:v>
                </c:pt>
                <c:pt idx="62816">
                  <c:v>9.8018129999999992</c:v>
                </c:pt>
                <c:pt idx="62817">
                  <c:v>9.8050320000000006</c:v>
                </c:pt>
                <c:pt idx="62818">
                  <c:v>9.8032190000000003</c:v>
                </c:pt>
                <c:pt idx="62819">
                  <c:v>9.7966759999999997</c:v>
                </c:pt>
                <c:pt idx="62820">
                  <c:v>9.7978199999999998</c:v>
                </c:pt>
                <c:pt idx="62821">
                  <c:v>9.8033350000000006</c:v>
                </c:pt>
                <c:pt idx="62822">
                  <c:v>9.8031199999999998</c:v>
                </c:pt>
                <c:pt idx="62823">
                  <c:v>9.8036399999999997</c:v>
                </c:pt>
                <c:pt idx="62824">
                  <c:v>9.8028150000000007</c:v>
                </c:pt>
                <c:pt idx="62825">
                  <c:v>9.7976419999999997</c:v>
                </c:pt>
                <c:pt idx="62826">
                  <c:v>9.7983209999999996</c:v>
                </c:pt>
                <c:pt idx="62827">
                  <c:v>9.8061360000000004</c:v>
                </c:pt>
                <c:pt idx="62828">
                  <c:v>9.8077620000000003</c:v>
                </c:pt>
                <c:pt idx="62829">
                  <c:v>9.7985810000000004</c:v>
                </c:pt>
                <c:pt idx="62830">
                  <c:v>9.8008480000000002</c:v>
                </c:pt>
                <c:pt idx="62831">
                  <c:v>9.8108330000000006</c:v>
                </c:pt>
                <c:pt idx="62832">
                  <c:v>9.8030439999999999</c:v>
                </c:pt>
                <c:pt idx="62833">
                  <c:v>9.7980450000000001</c:v>
                </c:pt>
                <c:pt idx="62834">
                  <c:v>9.8054600000000001</c:v>
                </c:pt>
                <c:pt idx="62835">
                  <c:v>9.8058610000000002</c:v>
                </c:pt>
                <c:pt idx="62836">
                  <c:v>9.8002760000000002</c:v>
                </c:pt>
                <c:pt idx="62837">
                  <c:v>9.803585</c:v>
                </c:pt>
                <c:pt idx="62838">
                  <c:v>9.811617</c:v>
                </c:pt>
                <c:pt idx="62839">
                  <c:v>9.8074619999999992</c:v>
                </c:pt>
                <c:pt idx="62840">
                  <c:v>9.8044390000000003</c:v>
                </c:pt>
                <c:pt idx="62841">
                  <c:v>9.8109870000000008</c:v>
                </c:pt>
                <c:pt idx="62842">
                  <c:v>9.8089490000000001</c:v>
                </c:pt>
                <c:pt idx="62843">
                  <c:v>9.8049459999999993</c:v>
                </c:pt>
                <c:pt idx="62844">
                  <c:v>9.8102889999999991</c:v>
                </c:pt>
                <c:pt idx="62845">
                  <c:v>9.809768</c:v>
                </c:pt>
                <c:pt idx="62846">
                  <c:v>9.8043759999999995</c:v>
                </c:pt>
                <c:pt idx="62847">
                  <c:v>9.8101120000000002</c:v>
                </c:pt>
                <c:pt idx="62848">
                  <c:v>9.8100869999999993</c:v>
                </c:pt>
                <c:pt idx="62849">
                  <c:v>9.8018630000000009</c:v>
                </c:pt>
                <c:pt idx="62850">
                  <c:v>9.8075390000000002</c:v>
                </c:pt>
                <c:pt idx="62851">
                  <c:v>9.8115159999999992</c:v>
                </c:pt>
                <c:pt idx="62852">
                  <c:v>9.8062480000000001</c:v>
                </c:pt>
                <c:pt idx="62853">
                  <c:v>9.8055190000000003</c:v>
                </c:pt>
                <c:pt idx="62854">
                  <c:v>9.8069629999999997</c:v>
                </c:pt>
                <c:pt idx="62855">
                  <c:v>9.8081440000000004</c:v>
                </c:pt>
                <c:pt idx="62856">
                  <c:v>9.8082910000000005</c:v>
                </c:pt>
                <c:pt idx="62857">
                  <c:v>9.8074060000000003</c:v>
                </c:pt>
                <c:pt idx="62858">
                  <c:v>9.8059100000000008</c:v>
                </c:pt>
                <c:pt idx="62859">
                  <c:v>9.8029770000000003</c:v>
                </c:pt>
                <c:pt idx="62860">
                  <c:v>9.8027770000000007</c:v>
                </c:pt>
                <c:pt idx="62861">
                  <c:v>9.8027300000000004</c:v>
                </c:pt>
                <c:pt idx="62862">
                  <c:v>9.8046319999999998</c:v>
                </c:pt>
                <c:pt idx="62863">
                  <c:v>9.8118999999999996</c:v>
                </c:pt>
                <c:pt idx="62864">
                  <c:v>9.8170300000000008</c:v>
                </c:pt>
                <c:pt idx="62865">
                  <c:v>9.8128600000000006</c:v>
                </c:pt>
                <c:pt idx="62866">
                  <c:v>9.8113390000000003</c:v>
                </c:pt>
                <c:pt idx="62867">
                  <c:v>9.8179259999999999</c:v>
                </c:pt>
                <c:pt idx="62868">
                  <c:v>9.8140070000000001</c:v>
                </c:pt>
                <c:pt idx="62869">
                  <c:v>9.8067729999999997</c:v>
                </c:pt>
                <c:pt idx="62870">
                  <c:v>9.8126829999999998</c:v>
                </c:pt>
                <c:pt idx="62871">
                  <c:v>9.8149320000000007</c:v>
                </c:pt>
                <c:pt idx="62872">
                  <c:v>9.8080189999999998</c:v>
                </c:pt>
                <c:pt idx="62873">
                  <c:v>9.806775</c:v>
                </c:pt>
                <c:pt idx="62874">
                  <c:v>9.8131210000000006</c:v>
                </c:pt>
                <c:pt idx="62875">
                  <c:v>9.8126619999999996</c:v>
                </c:pt>
                <c:pt idx="62876">
                  <c:v>9.8107729999999993</c:v>
                </c:pt>
                <c:pt idx="62877">
                  <c:v>9.8152010000000001</c:v>
                </c:pt>
                <c:pt idx="62878">
                  <c:v>9.8097440000000002</c:v>
                </c:pt>
                <c:pt idx="62879">
                  <c:v>9.8042409999999993</c:v>
                </c:pt>
                <c:pt idx="62880">
                  <c:v>9.8119110000000003</c:v>
                </c:pt>
                <c:pt idx="62881">
                  <c:v>9.8137860000000003</c:v>
                </c:pt>
                <c:pt idx="62882">
                  <c:v>9.8052189999999992</c:v>
                </c:pt>
                <c:pt idx="62883">
                  <c:v>9.8049060000000008</c:v>
                </c:pt>
                <c:pt idx="62884">
                  <c:v>9.8121419999999997</c:v>
                </c:pt>
                <c:pt idx="62885">
                  <c:v>9.809882</c:v>
                </c:pt>
                <c:pt idx="62886">
                  <c:v>9.8095230000000004</c:v>
                </c:pt>
                <c:pt idx="62887">
                  <c:v>9.8196940000000001</c:v>
                </c:pt>
                <c:pt idx="62888">
                  <c:v>9.8191659999999992</c:v>
                </c:pt>
                <c:pt idx="62889">
                  <c:v>9.8148160000000004</c:v>
                </c:pt>
                <c:pt idx="62890">
                  <c:v>9.8183860000000003</c:v>
                </c:pt>
                <c:pt idx="62891">
                  <c:v>9.8174109999999999</c:v>
                </c:pt>
                <c:pt idx="62892">
                  <c:v>9.8114139999999992</c:v>
                </c:pt>
                <c:pt idx="62893">
                  <c:v>9.8139009999999995</c:v>
                </c:pt>
                <c:pt idx="62894">
                  <c:v>9.8218499999999995</c:v>
                </c:pt>
                <c:pt idx="62895">
                  <c:v>9.8192369999999993</c:v>
                </c:pt>
                <c:pt idx="62896">
                  <c:v>9.8146439999999995</c:v>
                </c:pt>
                <c:pt idx="62897">
                  <c:v>9.8151379999999993</c:v>
                </c:pt>
                <c:pt idx="62898">
                  <c:v>9.8141429999999996</c:v>
                </c:pt>
                <c:pt idx="62899">
                  <c:v>9.81358</c:v>
                </c:pt>
                <c:pt idx="62900">
                  <c:v>9.8145950000000006</c:v>
                </c:pt>
                <c:pt idx="62901">
                  <c:v>9.8157800000000002</c:v>
                </c:pt>
                <c:pt idx="62902">
                  <c:v>9.811553</c:v>
                </c:pt>
                <c:pt idx="62903">
                  <c:v>9.8138249999999996</c:v>
                </c:pt>
                <c:pt idx="62904">
                  <c:v>9.8198190000000007</c:v>
                </c:pt>
                <c:pt idx="62905">
                  <c:v>9.8087119999999999</c:v>
                </c:pt>
                <c:pt idx="62906">
                  <c:v>9.8069220000000001</c:v>
                </c:pt>
                <c:pt idx="62907">
                  <c:v>9.8208800000000007</c:v>
                </c:pt>
                <c:pt idx="62908">
                  <c:v>9.8209289999999996</c:v>
                </c:pt>
                <c:pt idx="62909">
                  <c:v>9.8120709999999995</c:v>
                </c:pt>
                <c:pt idx="62910">
                  <c:v>9.8164549999999995</c:v>
                </c:pt>
                <c:pt idx="62911">
                  <c:v>9.8219799999999999</c:v>
                </c:pt>
                <c:pt idx="62912">
                  <c:v>9.8125730000000004</c:v>
                </c:pt>
                <c:pt idx="62913">
                  <c:v>9.8151089999999996</c:v>
                </c:pt>
                <c:pt idx="62914">
                  <c:v>9.8248040000000003</c:v>
                </c:pt>
                <c:pt idx="62915">
                  <c:v>9.8181309999999993</c:v>
                </c:pt>
                <c:pt idx="62916">
                  <c:v>9.813409</c:v>
                </c:pt>
                <c:pt idx="62917">
                  <c:v>9.8183199999999999</c:v>
                </c:pt>
                <c:pt idx="62918">
                  <c:v>9.8182679999999998</c:v>
                </c:pt>
                <c:pt idx="62919">
                  <c:v>9.816255</c:v>
                </c:pt>
                <c:pt idx="62920">
                  <c:v>9.8223050000000001</c:v>
                </c:pt>
                <c:pt idx="62921">
                  <c:v>9.8209330000000001</c:v>
                </c:pt>
                <c:pt idx="62922">
                  <c:v>9.8094940000000008</c:v>
                </c:pt>
                <c:pt idx="62923">
                  <c:v>9.8162529999999997</c:v>
                </c:pt>
                <c:pt idx="62924">
                  <c:v>9.8272259999999996</c:v>
                </c:pt>
                <c:pt idx="62925">
                  <c:v>9.8196650000000005</c:v>
                </c:pt>
                <c:pt idx="62926">
                  <c:v>9.8187449999999998</c:v>
                </c:pt>
                <c:pt idx="62927">
                  <c:v>9.8292090000000005</c:v>
                </c:pt>
                <c:pt idx="62928">
                  <c:v>9.825367</c:v>
                </c:pt>
                <c:pt idx="62929">
                  <c:v>9.8140370000000008</c:v>
                </c:pt>
                <c:pt idx="62930">
                  <c:v>9.8180069999999997</c:v>
                </c:pt>
                <c:pt idx="62931">
                  <c:v>9.8237059999999996</c:v>
                </c:pt>
                <c:pt idx="62932">
                  <c:v>9.8177880000000002</c:v>
                </c:pt>
                <c:pt idx="62933">
                  <c:v>9.8204619999999991</c:v>
                </c:pt>
                <c:pt idx="62934">
                  <c:v>9.8280399999999997</c:v>
                </c:pt>
                <c:pt idx="62935">
                  <c:v>9.82287</c:v>
                </c:pt>
                <c:pt idx="62936">
                  <c:v>9.8170439999999992</c:v>
                </c:pt>
                <c:pt idx="62937">
                  <c:v>9.8207240000000002</c:v>
                </c:pt>
                <c:pt idx="62938">
                  <c:v>9.8220329999999993</c:v>
                </c:pt>
                <c:pt idx="62939">
                  <c:v>9.8176299999999994</c:v>
                </c:pt>
                <c:pt idx="62940">
                  <c:v>9.8218440000000005</c:v>
                </c:pt>
                <c:pt idx="62941">
                  <c:v>9.8224680000000006</c:v>
                </c:pt>
                <c:pt idx="62942">
                  <c:v>9.8110549999999996</c:v>
                </c:pt>
                <c:pt idx="62943">
                  <c:v>9.8162900000000004</c:v>
                </c:pt>
                <c:pt idx="62944">
                  <c:v>9.8288679999999999</c:v>
                </c:pt>
                <c:pt idx="62945">
                  <c:v>9.8210569999999997</c:v>
                </c:pt>
                <c:pt idx="62946">
                  <c:v>9.8170389999999994</c:v>
                </c:pt>
                <c:pt idx="62947">
                  <c:v>9.8327749999999998</c:v>
                </c:pt>
                <c:pt idx="62948">
                  <c:v>9.8339739999999995</c:v>
                </c:pt>
                <c:pt idx="62949">
                  <c:v>9.8195730000000001</c:v>
                </c:pt>
                <c:pt idx="62950">
                  <c:v>9.8240079999999992</c:v>
                </c:pt>
                <c:pt idx="62951">
                  <c:v>9.8294119999999996</c:v>
                </c:pt>
                <c:pt idx="62952">
                  <c:v>9.823931</c:v>
                </c:pt>
                <c:pt idx="62953">
                  <c:v>9.8283439999999995</c:v>
                </c:pt>
                <c:pt idx="62954">
                  <c:v>9.8290810000000004</c:v>
                </c:pt>
                <c:pt idx="62955">
                  <c:v>9.8225499999999997</c:v>
                </c:pt>
                <c:pt idx="62956">
                  <c:v>9.8227349999999998</c:v>
                </c:pt>
                <c:pt idx="62957">
                  <c:v>9.8270470000000003</c:v>
                </c:pt>
                <c:pt idx="62958">
                  <c:v>9.8267550000000004</c:v>
                </c:pt>
                <c:pt idx="62959">
                  <c:v>9.8223549999999999</c:v>
                </c:pt>
                <c:pt idx="62960">
                  <c:v>9.8226829999999996</c:v>
                </c:pt>
                <c:pt idx="62961">
                  <c:v>9.8233820000000005</c:v>
                </c:pt>
                <c:pt idx="62962">
                  <c:v>9.8213699999999999</c:v>
                </c:pt>
                <c:pt idx="62963">
                  <c:v>9.8226169999999993</c:v>
                </c:pt>
                <c:pt idx="62964">
                  <c:v>9.8291409999999999</c:v>
                </c:pt>
                <c:pt idx="62965">
                  <c:v>9.8285429999999998</c:v>
                </c:pt>
                <c:pt idx="62966">
                  <c:v>9.8188849999999999</c:v>
                </c:pt>
                <c:pt idx="62967">
                  <c:v>9.8192990000000009</c:v>
                </c:pt>
                <c:pt idx="62968">
                  <c:v>9.8231470000000005</c:v>
                </c:pt>
                <c:pt idx="62969">
                  <c:v>9.8261470000000006</c:v>
                </c:pt>
                <c:pt idx="62970">
                  <c:v>9.8328179999999996</c:v>
                </c:pt>
                <c:pt idx="62971">
                  <c:v>9.8347850000000001</c:v>
                </c:pt>
                <c:pt idx="62972">
                  <c:v>9.8343249999999998</c:v>
                </c:pt>
                <c:pt idx="62973">
                  <c:v>9.8338210000000004</c:v>
                </c:pt>
                <c:pt idx="62974">
                  <c:v>9.8345780000000005</c:v>
                </c:pt>
                <c:pt idx="62975">
                  <c:v>9.8322260000000004</c:v>
                </c:pt>
                <c:pt idx="62976">
                  <c:v>9.8300210000000003</c:v>
                </c:pt>
                <c:pt idx="62977">
                  <c:v>9.8321240000000003</c:v>
                </c:pt>
                <c:pt idx="62978">
                  <c:v>9.8254739999999998</c:v>
                </c:pt>
                <c:pt idx="62979">
                  <c:v>9.8234030000000008</c:v>
                </c:pt>
                <c:pt idx="62980">
                  <c:v>9.8331499999999998</c:v>
                </c:pt>
                <c:pt idx="62981">
                  <c:v>9.831054</c:v>
                </c:pt>
                <c:pt idx="62982">
                  <c:v>9.8224020000000003</c:v>
                </c:pt>
                <c:pt idx="62983">
                  <c:v>9.8300900000000002</c:v>
                </c:pt>
                <c:pt idx="62984">
                  <c:v>9.8352369999999993</c:v>
                </c:pt>
                <c:pt idx="62985">
                  <c:v>9.8227440000000001</c:v>
                </c:pt>
                <c:pt idx="62986">
                  <c:v>9.8248069999999998</c:v>
                </c:pt>
                <c:pt idx="62987">
                  <c:v>9.8387659999999997</c:v>
                </c:pt>
                <c:pt idx="62988">
                  <c:v>9.8324610000000003</c:v>
                </c:pt>
                <c:pt idx="62989">
                  <c:v>9.8258960000000002</c:v>
                </c:pt>
                <c:pt idx="62990">
                  <c:v>9.8315579999999994</c:v>
                </c:pt>
                <c:pt idx="62991">
                  <c:v>9.8317060000000005</c:v>
                </c:pt>
                <c:pt idx="62992">
                  <c:v>9.8291219999999999</c:v>
                </c:pt>
                <c:pt idx="62993">
                  <c:v>9.832516</c:v>
                </c:pt>
                <c:pt idx="62994">
                  <c:v>9.8353760000000001</c:v>
                </c:pt>
                <c:pt idx="62995">
                  <c:v>9.8309569999999997</c:v>
                </c:pt>
                <c:pt idx="62996">
                  <c:v>9.8292280000000005</c:v>
                </c:pt>
                <c:pt idx="62997">
                  <c:v>9.8319340000000004</c:v>
                </c:pt>
                <c:pt idx="62998">
                  <c:v>9.8284870000000009</c:v>
                </c:pt>
                <c:pt idx="62999">
                  <c:v>9.8275459999999999</c:v>
                </c:pt>
                <c:pt idx="63000">
                  <c:v>9.8319550000000007</c:v>
                </c:pt>
                <c:pt idx="63001">
                  <c:v>9.8316929999999996</c:v>
                </c:pt>
                <c:pt idx="63002">
                  <c:v>9.8274530000000002</c:v>
                </c:pt>
                <c:pt idx="63003">
                  <c:v>9.8292210000000004</c:v>
                </c:pt>
                <c:pt idx="63004">
                  <c:v>9.8332149999999992</c:v>
                </c:pt>
                <c:pt idx="63005">
                  <c:v>9.8308970000000002</c:v>
                </c:pt>
                <c:pt idx="63006">
                  <c:v>9.8320930000000004</c:v>
                </c:pt>
                <c:pt idx="63007">
                  <c:v>9.8338079999999994</c:v>
                </c:pt>
                <c:pt idx="63008">
                  <c:v>9.8299669999999999</c:v>
                </c:pt>
                <c:pt idx="63009">
                  <c:v>9.8286160000000002</c:v>
                </c:pt>
                <c:pt idx="63010">
                  <c:v>9.8319159999999997</c:v>
                </c:pt>
                <c:pt idx="63011">
                  <c:v>9.836824</c:v>
                </c:pt>
                <c:pt idx="63012">
                  <c:v>9.836684</c:v>
                </c:pt>
                <c:pt idx="63013">
                  <c:v>9.8382749999999994</c:v>
                </c:pt>
                <c:pt idx="63014">
                  <c:v>9.8447650000000007</c:v>
                </c:pt>
                <c:pt idx="63015">
                  <c:v>9.8377230000000004</c:v>
                </c:pt>
                <c:pt idx="63016">
                  <c:v>9.8309090000000001</c:v>
                </c:pt>
                <c:pt idx="63017">
                  <c:v>9.8352529999999998</c:v>
                </c:pt>
                <c:pt idx="63018">
                  <c:v>9.8328860000000002</c:v>
                </c:pt>
                <c:pt idx="63019">
                  <c:v>9.8313819999999996</c:v>
                </c:pt>
                <c:pt idx="63020">
                  <c:v>9.8412710000000008</c:v>
                </c:pt>
                <c:pt idx="63021">
                  <c:v>9.838794</c:v>
                </c:pt>
                <c:pt idx="63022">
                  <c:v>9.8244229999999995</c:v>
                </c:pt>
                <c:pt idx="63023">
                  <c:v>9.8331759999999999</c:v>
                </c:pt>
                <c:pt idx="63024">
                  <c:v>9.8457450000000009</c:v>
                </c:pt>
                <c:pt idx="63025">
                  <c:v>9.8357209999999995</c:v>
                </c:pt>
                <c:pt idx="63026">
                  <c:v>9.8313039999999994</c:v>
                </c:pt>
                <c:pt idx="63027">
                  <c:v>9.8377169999999996</c:v>
                </c:pt>
                <c:pt idx="63028">
                  <c:v>9.8375029999999999</c:v>
                </c:pt>
                <c:pt idx="63029">
                  <c:v>9.8336930000000002</c:v>
                </c:pt>
                <c:pt idx="63030">
                  <c:v>9.8351260000000007</c:v>
                </c:pt>
                <c:pt idx="63031">
                  <c:v>9.8356279999999998</c:v>
                </c:pt>
                <c:pt idx="63032">
                  <c:v>9.832592</c:v>
                </c:pt>
                <c:pt idx="63033">
                  <c:v>9.8395259999999993</c:v>
                </c:pt>
                <c:pt idx="63034">
                  <c:v>9.840541</c:v>
                </c:pt>
                <c:pt idx="63035">
                  <c:v>9.8325049999999994</c:v>
                </c:pt>
                <c:pt idx="63036">
                  <c:v>9.8393289999999993</c:v>
                </c:pt>
                <c:pt idx="63037">
                  <c:v>9.84727</c:v>
                </c:pt>
                <c:pt idx="63038">
                  <c:v>9.8413740000000001</c:v>
                </c:pt>
                <c:pt idx="63039">
                  <c:v>9.8343369999999997</c:v>
                </c:pt>
                <c:pt idx="63040">
                  <c:v>9.8396899999999992</c:v>
                </c:pt>
                <c:pt idx="63041">
                  <c:v>9.8424669999999992</c:v>
                </c:pt>
                <c:pt idx="63042">
                  <c:v>9.8354180000000007</c:v>
                </c:pt>
                <c:pt idx="63043">
                  <c:v>9.8358670000000004</c:v>
                </c:pt>
                <c:pt idx="63044">
                  <c:v>9.8381699999999999</c:v>
                </c:pt>
                <c:pt idx="63045">
                  <c:v>9.8351830000000007</c:v>
                </c:pt>
                <c:pt idx="63046">
                  <c:v>9.8359719999999999</c:v>
                </c:pt>
                <c:pt idx="63047">
                  <c:v>9.8405749999999994</c:v>
                </c:pt>
                <c:pt idx="63048">
                  <c:v>9.8406579999999995</c:v>
                </c:pt>
                <c:pt idx="63049">
                  <c:v>9.8383819999999993</c:v>
                </c:pt>
                <c:pt idx="63050">
                  <c:v>9.8449720000000003</c:v>
                </c:pt>
                <c:pt idx="63051">
                  <c:v>9.8436330000000005</c:v>
                </c:pt>
                <c:pt idx="63052">
                  <c:v>9.8335779999999993</c:v>
                </c:pt>
                <c:pt idx="63053">
                  <c:v>9.8385850000000001</c:v>
                </c:pt>
                <c:pt idx="63054">
                  <c:v>9.8447739999999992</c:v>
                </c:pt>
                <c:pt idx="63055">
                  <c:v>9.8386980000000008</c:v>
                </c:pt>
                <c:pt idx="63056">
                  <c:v>9.8391300000000008</c:v>
                </c:pt>
                <c:pt idx="63057">
                  <c:v>9.8456390000000003</c:v>
                </c:pt>
                <c:pt idx="63058">
                  <c:v>9.8391149999999996</c:v>
                </c:pt>
                <c:pt idx="63059">
                  <c:v>9.8370859999999993</c:v>
                </c:pt>
                <c:pt idx="63060">
                  <c:v>9.8499610000000004</c:v>
                </c:pt>
                <c:pt idx="63061">
                  <c:v>9.8481190000000005</c:v>
                </c:pt>
                <c:pt idx="63062">
                  <c:v>9.8389369999999996</c:v>
                </c:pt>
                <c:pt idx="63063">
                  <c:v>9.8437160000000006</c:v>
                </c:pt>
                <c:pt idx="63064">
                  <c:v>9.8480059999999998</c:v>
                </c:pt>
                <c:pt idx="63065">
                  <c:v>9.8416490000000003</c:v>
                </c:pt>
                <c:pt idx="63066">
                  <c:v>9.8378019999999999</c:v>
                </c:pt>
                <c:pt idx="63067">
                  <c:v>9.8409119999999994</c:v>
                </c:pt>
                <c:pt idx="63068">
                  <c:v>9.8381989999999995</c:v>
                </c:pt>
                <c:pt idx="63069">
                  <c:v>9.8397439999999996</c:v>
                </c:pt>
                <c:pt idx="63070">
                  <c:v>9.8476149999999993</c:v>
                </c:pt>
                <c:pt idx="63071">
                  <c:v>9.8447040000000001</c:v>
                </c:pt>
                <c:pt idx="63072">
                  <c:v>9.8448659999999997</c:v>
                </c:pt>
                <c:pt idx="63073">
                  <c:v>9.8551350000000006</c:v>
                </c:pt>
                <c:pt idx="63074">
                  <c:v>9.8559219999999996</c:v>
                </c:pt>
                <c:pt idx="63075">
                  <c:v>9.8459889999999994</c:v>
                </c:pt>
                <c:pt idx="63076">
                  <c:v>9.8449229999999996</c:v>
                </c:pt>
                <c:pt idx="63077">
                  <c:v>9.8505669999999999</c:v>
                </c:pt>
                <c:pt idx="63078">
                  <c:v>9.8410399999999996</c:v>
                </c:pt>
                <c:pt idx="63079">
                  <c:v>9.8374539999999993</c:v>
                </c:pt>
                <c:pt idx="63080">
                  <c:v>9.8522200000000009</c:v>
                </c:pt>
                <c:pt idx="63081">
                  <c:v>9.8516069999999996</c:v>
                </c:pt>
                <c:pt idx="63082">
                  <c:v>9.8411980000000003</c:v>
                </c:pt>
                <c:pt idx="63083">
                  <c:v>9.8469859999999994</c:v>
                </c:pt>
                <c:pt idx="63084">
                  <c:v>9.8523429999999994</c:v>
                </c:pt>
                <c:pt idx="63085">
                  <c:v>9.8418510000000001</c:v>
                </c:pt>
                <c:pt idx="63086">
                  <c:v>9.8422479999999997</c:v>
                </c:pt>
                <c:pt idx="63087">
                  <c:v>9.8515339999999991</c:v>
                </c:pt>
                <c:pt idx="63088">
                  <c:v>9.8415929999999996</c:v>
                </c:pt>
                <c:pt idx="63089">
                  <c:v>9.8382229999999993</c:v>
                </c:pt>
                <c:pt idx="63090">
                  <c:v>9.8505859999999998</c:v>
                </c:pt>
                <c:pt idx="63091">
                  <c:v>9.8502310000000008</c:v>
                </c:pt>
                <c:pt idx="63092">
                  <c:v>9.8411869999999997</c:v>
                </c:pt>
                <c:pt idx="63093">
                  <c:v>9.8435710000000007</c:v>
                </c:pt>
                <c:pt idx="63094">
                  <c:v>9.8510530000000003</c:v>
                </c:pt>
                <c:pt idx="63095">
                  <c:v>9.8452979999999997</c:v>
                </c:pt>
                <c:pt idx="63096">
                  <c:v>9.8461829999999999</c:v>
                </c:pt>
                <c:pt idx="63097">
                  <c:v>9.8562860000000008</c:v>
                </c:pt>
                <c:pt idx="63098">
                  <c:v>9.8473989999999993</c:v>
                </c:pt>
                <c:pt idx="63099">
                  <c:v>9.8429850000000005</c:v>
                </c:pt>
                <c:pt idx="63100">
                  <c:v>9.8552049999999998</c:v>
                </c:pt>
                <c:pt idx="63101">
                  <c:v>9.8534670000000002</c:v>
                </c:pt>
                <c:pt idx="63102">
                  <c:v>9.8418770000000002</c:v>
                </c:pt>
                <c:pt idx="63103">
                  <c:v>9.8472799999999996</c:v>
                </c:pt>
                <c:pt idx="63104">
                  <c:v>9.8521199999999993</c:v>
                </c:pt>
                <c:pt idx="63105">
                  <c:v>9.8432200000000005</c:v>
                </c:pt>
                <c:pt idx="63106">
                  <c:v>9.8446350000000002</c:v>
                </c:pt>
                <c:pt idx="63107">
                  <c:v>9.8499560000000006</c:v>
                </c:pt>
                <c:pt idx="63108">
                  <c:v>9.8483359999999998</c:v>
                </c:pt>
                <c:pt idx="63109">
                  <c:v>9.8495310000000007</c:v>
                </c:pt>
                <c:pt idx="63110">
                  <c:v>9.8498049999999999</c:v>
                </c:pt>
                <c:pt idx="63111">
                  <c:v>9.8480779999999992</c:v>
                </c:pt>
                <c:pt idx="63112">
                  <c:v>9.8472449999999991</c:v>
                </c:pt>
                <c:pt idx="63113">
                  <c:v>9.8511609999999994</c:v>
                </c:pt>
                <c:pt idx="63114">
                  <c:v>9.8538920000000001</c:v>
                </c:pt>
                <c:pt idx="63115">
                  <c:v>9.849024</c:v>
                </c:pt>
                <c:pt idx="63116">
                  <c:v>9.8546949999999995</c:v>
                </c:pt>
                <c:pt idx="63117">
                  <c:v>9.8595919999999992</c:v>
                </c:pt>
                <c:pt idx="63118">
                  <c:v>9.8517679999999999</c:v>
                </c:pt>
                <c:pt idx="63119">
                  <c:v>9.8532980000000006</c:v>
                </c:pt>
                <c:pt idx="63120">
                  <c:v>9.8603679999999994</c:v>
                </c:pt>
                <c:pt idx="63121">
                  <c:v>9.8566420000000008</c:v>
                </c:pt>
                <c:pt idx="63122">
                  <c:v>9.8533000000000008</c:v>
                </c:pt>
                <c:pt idx="63123">
                  <c:v>9.8597950000000001</c:v>
                </c:pt>
                <c:pt idx="63124">
                  <c:v>9.8614350000000002</c:v>
                </c:pt>
                <c:pt idx="63125">
                  <c:v>9.852411</c:v>
                </c:pt>
                <c:pt idx="63126">
                  <c:v>9.8498070000000002</c:v>
                </c:pt>
                <c:pt idx="63127">
                  <c:v>9.8540209999999995</c:v>
                </c:pt>
                <c:pt idx="63128">
                  <c:v>9.8524469999999997</c:v>
                </c:pt>
                <c:pt idx="63129">
                  <c:v>9.8468040000000006</c:v>
                </c:pt>
                <c:pt idx="63130">
                  <c:v>9.8489810000000002</c:v>
                </c:pt>
                <c:pt idx="63131">
                  <c:v>9.8577549999999992</c:v>
                </c:pt>
                <c:pt idx="63132">
                  <c:v>9.8562139999999996</c:v>
                </c:pt>
                <c:pt idx="63133">
                  <c:v>9.8498370000000008</c:v>
                </c:pt>
                <c:pt idx="63134">
                  <c:v>9.8499739999999996</c:v>
                </c:pt>
                <c:pt idx="63135">
                  <c:v>9.8531999999999993</c:v>
                </c:pt>
                <c:pt idx="63136">
                  <c:v>9.8553490000000004</c:v>
                </c:pt>
                <c:pt idx="63137">
                  <c:v>9.8532240000000009</c:v>
                </c:pt>
                <c:pt idx="63138">
                  <c:v>9.8502510000000001</c:v>
                </c:pt>
                <c:pt idx="63139">
                  <c:v>9.8505629999999993</c:v>
                </c:pt>
                <c:pt idx="63140">
                  <c:v>9.8552579999999992</c:v>
                </c:pt>
                <c:pt idx="63141">
                  <c:v>9.8521769999999993</c:v>
                </c:pt>
                <c:pt idx="63142">
                  <c:v>9.8475380000000001</c:v>
                </c:pt>
                <c:pt idx="63143">
                  <c:v>9.860284</c:v>
                </c:pt>
                <c:pt idx="63144">
                  <c:v>9.8621230000000004</c:v>
                </c:pt>
                <c:pt idx="63145">
                  <c:v>9.850346</c:v>
                </c:pt>
                <c:pt idx="63146">
                  <c:v>9.8557279999999992</c:v>
                </c:pt>
                <c:pt idx="63147">
                  <c:v>9.8617240000000006</c:v>
                </c:pt>
                <c:pt idx="63148">
                  <c:v>9.8549220000000002</c:v>
                </c:pt>
                <c:pt idx="63149">
                  <c:v>9.8556609999999996</c:v>
                </c:pt>
                <c:pt idx="63150">
                  <c:v>9.8617469999999994</c:v>
                </c:pt>
                <c:pt idx="63151">
                  <c:v>9.85337</c:v>
                </c:pt>
                <c:pt idx="63152">
                  <c:v>9.8491700000000009</c:v>
                </c:pt>
                <c:pt idx="63153">
                  <c:v>9.8585670000000007</c:v>
                </c:pt>
                <c:pt idx="63154">
                  <c:v>9.8595079999999999</c:v>
                </c:pt>
                <c:pt idx="63155">
                  <c:v>9.8563670000000005</c:v>
                </c:pt>
                <c:pt idx="63156">
                  <c:v>9.8608229999999999</c:v>
                </c:pt>
                <c:pt idx="63157">
                  <c:v>9.8644449999999999</c:v>
                </c:pt>
                <c:pt idx="63158">
                  <c:v>9.8604950000000002</c:v>
                </c:pt>
                <c:pt idx="63159">
                  <c:v>9.8595109999999995</c:v>
                </c:pt>
                <c:pt idx="63160">
                  <c:v>9.8650140000000004</c:v>
                </c:pt>
                <c:pt idx="63161">
                  <c:v>9.8593510000000002</c:v>
                </c:pt>
                <c:pt idx="63162">
                  <c:v>9.8531200000000005</c:v>
                </c:pt>
                <c:pt idx="63163">
                  <c:v>9.8598289999999995</c:v>
                </c:pt>
                <c:pt idx="63164">
                  <c:v>9.8598859999999995</c:v>
                </c:pt>
                <c:pt idx="63165">
                  <c:v>9.8539700000000003</c:v>
                </c:pt>
                <c:pt idx="63166">
                  <c:v>9.8594570000000008</c:v>
                </c:pt>
                <c:pt idx="63167">
                  <c:v>9.8654569999999993</c:v>
                </c:pt>
                <c:pt idx="63168">
                  <c:v>9.8592010000000005</c:v>
                </c:pt>
                <c:pt idx="63169">
                  <c:v>9.8600940000000001</c:v>
                </c:pt>
                <c:pt idx="63170">
                  <c:v>9.8686620000000005</c:v>
                </c:pt>
                <c:pt idx="63171">
                  <c:v>9.8636739999999996</c:v>
                </c:pt>
                <c:pt idx="63172">
                  <c:v>9.8589280000000006</c:v>
                </c:pt>
                <c:pt idx="63173">
                  <c:v>9.8598210000000002</c:v>
                </c:pt>
                <c:pt idx="63174">
                  <c:v>9.8585410000000007</c:v>
                </c:pt>
                <c:pt idx="63175">
                  <c:v>9.8601179999999999</c:v>
                </c:pt>
                <c:pt idx="63176">
                  <c:v>9.8593390000000003</c:v>
                </c:pt>
                <c:pt idx="63177">
                  <c:v>9.8582169999999998</c:v>
                </c:pt>
                <c:pt idx="63178">
                  <c:v>9.8604310000000002</c:v>
                </c:pt>
                <c:pt idx="63179">
                  <c:v>9.8627040000000008</c:v>
                </c:pt>
                <c:pt idx="63180">
                  <c:v>9.8633489999999995</c:v>
                </c:pt>
                <c:pt idx="63181">
                  <c:v>9.8616820000000001</c:v>
                </c:pt>
                <c:pt idx="63182">
                  <c:v>9.8619409999999998</c:v>
                </c:pt>
                <c:pt idx="63183">
                  <c:v>9.8636199999999992</c:v>
                </c:pt>
                <c:pt idx="63184">
                  <c:v>9.8622169999999993</c:v>
                </c:pt>
                <c:pt idx="63185">
                  <c:v>9.8580559999999995</c:v>
                </c:pt>
                <c:pt idx="63186">
                  <c:v>9.8583789999999993</c:v>
                </c:pt>
                <c:pt idx="63187">
                  <c:v>9.8647480000000005</c:v>
                </c:pt>
                <c:pt idx="63188">
                  <c:v>9.8647840000000002</c:v>
                </c:pt>
                <c:pt idx="63189">
                  <c:v>9.8629639999999998</c:v>
                </c:pt>
                <c:pt idx="63190">
                  <c:v>9.8645630000000004</c:v>
                </c:pt>
                <c:pt idx="63191">
                  <c:v>9.8632349999999995</c:v>
                </c:pt>
                <c:pt idx="63192">
                  <c:v>9.8613619999999997</c:v>
                </c:pt>
                <c:pt idx="63193">
                  <c:v>9.8623899999999995</c:v>
                </c:pt>
                <c:pt idx="63194">
                  <c:v>9.8660639999999997</c:v>
                </c:pt>
                <c:pt idx="63195">
                  <c:v>9.8636549999999996</c:v>
                </c:pt>
                <c:pt idx="63196">
                  <c:v>9.8644789999999993</c:v>
                </c:pt>
                <c:pt idx="63197">
                  <c:v>9.8709520000000008</c:v>
                </c:pt>
                <c:pt idx="63198">
                  <c:v>9.8680090000000007</c:v>
                </c:pt>
                <c:pt idx="63199">
                  <c:v>9.8657249999999994</c:v>
                </c:pt>
                <c:pt idx="63200">
                  <c:v>9.8667719999999992</c:v>
                </c:pt>
                <c:pt idx="63201">
                  <c:v>9.8635970000000004</c:v>
                </c:pt>
                <c:pt idx="63202">
                  <c:v>9.863861</c:v>
                </c:pt>
                <c:pt idx="63203">
                  <c:v>9.8670039999999997</c:v>
                </c:pt>
                <c:pt idx="63204">
                  <c:v>9.8683530000000008</c:v>
                </c:pt>
                <c:pt idx="63205">
                  <c:v>9.8651199999999992</c:v>
                </c:pt>
                <c:pt idx="63206">
                  <c:v>9.8661840000000005</c:v>
                </c:pt>
                <c:pt idx="63207">
                  <c:v>9.8693030000000004</c:v>
                </c:pt>
                <c:pt idx="63208">
                  <c:v>9.8654360000000008</c:v>
                </c:pt>
                <c:pt idx="63209">
                  <c:v>9.8674630000000008</c:v>
                </c:pt>
                <c:pt idx="63210">
                  <c:v>9.8665909999999997</c:v>
                </c:pt>
                <c:pt idx="63211">
                  <c:v>9.86069</c:v>
                </c:pt>
                <c:pt idx="63212">
                  <c:v>9.8665760000000002</c:v>
                </c:pt>
                <c:pt idx="63213">
                  <c:v>9.8750549999999997</c:v>
                </c:pt>
                <c:pt idx="63214">
                  <c:v>9.8703389999999995</c:v>
                </c:pt>
                <c:pt idx="63215">
                  <c:v>9.8605</c:v>
                </c:pt>
                <c:pt idx="63216">
                  <c:v>9.8664799999999993</c:v>
                </c:pt>
                <c:pt idx="63217">
                  <c:v>9.8727239999999998</c:v>
                </c:pt>
                <c:pt idx="63218">
                  <c:v>9.8653790000000008</c:v>
                </c:pt>
                <c:pt idx="63219">
                  <c:v>9.8655860000000004</c:v>
                </c:pt>
                <c:pt idx="63220">
                  <c:v>9.8704110000000007</c:v>
                </c:pt>
                <c:pt idx="63221">
                  <c:v>9.8707860000000007</c:v>
                </c:pt>
                <c:pt idx="63222">
                  <c:v>9.8725120000000004</c:v>
                </c:pt>
                <c:pt idx="63223">
                  <c:v>9.8743649999999992</c:v>
                </c:pt>
                <c:pt idx="63224">
                  <c:v>9.8703389999999995</c:v>
                </c:pt>
                <c:pt idx="63225">
                  <c:v>9.8670950000000008</c:v>
                </c:pt>
                <c:pt idx="63226">
                  <c:v>9.8733730000000008</c:v>
                </c:pt>
                <c:pt idx="63227">
                  <c:v>9.873481</c:v>
                </c:pt>
                <c:pt idx="63228">
                  <c:v>9.8688490000000009</c:v>
                </c:pt>
                <c:pt idx="63229">
                  <c:v>9.8702009999999998</c:v>
                </c:pt>
                <c:pt idx="63230">
                  <c:v>9.871931</c:v>
                </c:pt>
                <c:pt idx="63231">
                  <c:v>9.8737180000000002</c:v>
                </c:pt>
                <c:pt idx="63232">
                  <c:v>9.8734839999999995</c:v>
                </c:pt>
                <c:pt idx="63233">
                  <c:v>9.8723810000000007</c:v>
                </c:pt>
                <c:pt idx="63234">
                  <c:v>9.8729250000000004</c:v>
                </c:pt>
                <c:pt idx="63235">
                  <c:v>9.8756280000000007</c:v>
                </c:pt>
                <c:pt idx="63236">
                  <c:v>9.8738360000000007</c:v>
                </c:pt>
                <c:pt idx="63237">
                  <c:v>9.8702039999999993</c:v>
                </c:pt>
                <c:pt idx="63238">
                  <c:v>9.87012</c:v>
                </c:pt>
                <c:pt idx="63239">
                  <c:v>9.8721300000000003</c:v>
                </c:pt>
                <c:pt idx="63240">
                  <c:v>9.8748749999999994</c:v>
                </c:pt>
                <c:pt idx="63241">
                  <c:v>9.8745980000000007</c:v>
                </c:pt>
                <c:pt idx="63242">
                  <c:v>9.8741179999999993</c:v>
                </c:pt>
                <c:pt idx="63243">
                  <c:v>9.8785489999999996</c:v>
                </c:pt>
                <c:pt idx="63244">
                  <c:v>9.8780359999999998</c:v>
                </c:pt>
                <c:pt idx="63245">
                  <c:v>9.8730860000000007</c:v>
                </c:pt>
                <c:pt idx="63246">
                  <c:v>9.8705809999999996</c:v>
                </c:pt>
                <c:pt idx="63247">
                  <c:v>9.8678530000000002</c:v>
                </c:pt>
                <c:pt idx="63248">
                  <c:v>9.870806</c:v>
                </c:pt>
                <c:pt idx="63249">
                  <c:v>9.8788859999999996</c:v>
                </c:pt>
                <c:pt idx="63250">
                  <c:v>9.8770799999999994</c:v>
                </c:pt>
                <c:pt idx="63251">
                  <c:v>9.8678450000000009</c:v>
                </c:pt>
                <c:pt idx="63252">
                  <c:v>9.8713339999999992</c:v>
                </c:pt>
                <c:pt idx="63253">
                  <c:v>9.8775659999999998</c:v>
                </c:pt>
                <c:pt idx="63254">
                  <c:v>9.8693570000000008</c:v>
                </c:pt>
                <c:pt idx="63255">
                  <c:v>9.8691200000000006</c:v>
                </c:pt>
                <c:pt idx="63256">
                  <c:v>9.8793790000000001</c:v>
                </c:pt>
                <c:pt idx="63257">
                  <c:v>9.8760200000000005</c:v>
                </c:pt>
                <c:pt idx="63258">
                  <c:v>9.8713599999999992</c:v>
                </c:pt>
                <c:pt idx="63259">
                  <c:v>9.8737410000000008</c:v>
                </c:pt>
                <c:pt idx="63260">
                  <c:v>9.8721809999999994</c:v>
                </c:pt>
                <c:pt idx="63261">
                  <c:v>9.8706119999999995</c:v>
                </c:pt>
                <c:pt idx="63262">
                  <c:v>9.8749939999999992</c:v>
                </c:pt>
                <c:pt idx="63263">
                  <c:v>9.8763500000000004</c:v>
                </c:pt>
                <c:pt idx="63264">
                  <c:v>9.8717000000000006</c:v>
                </c:pt>
                <c:pt idx="63265">
                  <c:v>9.8746310000000008</c:v>
                </c:pt>
                <c:pt idx="63266">
                  <c:v>9.8767040000000001</c:v>
                </c:pt>
                <c:pt idx="63267">
                  <c:v>9.8700849999999996</c:v>
                </c:pt>
                <c:pt idx="63268">
                  <c:v>9.8708480000000005</c:v>
                </c:pt>
                <c:pt idx="63269">
                  <c:v>9.8756769999999996</c:v>
                </c:pt>
                <c:pt idx="63270">
                  <c:v>9.8711169999999999</c:v>
                </c:pt>
                <c:pt idx="63271">
                  <c:v>9.870673</c:v>
                </c:pt>
                <c:pt idx="63272">
                  <c:v>9.8828010000000006</c:v>
                </c:pt>
                <c:pt idx="63273">
                  <c:v>9.8860969999999995</c:v>
                </c:pt>
                <c:pt idx="63274">
                  <c:v>9.8788289999999996</c:v>
                </c:pt>
                <c:pt idx="63275">
                  <c:v>9.8786550000000002</c:v>
                </c:pt>
                <c:pt idx="63276">
                  <c:v>9.8809799999999992</c:v>
                </c:pt>
                <c:pt idx="63277">
                  <c:v>9.8806499999999993</c:v>
                </c:pt>
                <c:pt idx="63278">
                  <c:v>9.8833830000000003</c:v>
                </c:pt>
                <c:pt idx="63279">
                  <c:v>9.8871760000000002</c:v>
                </c:pt>
                <c:pt idx="63280">
                  <c:v>9.8835309999999996</c:v>
                </c:pt>
                <c:pt idx="63281">
                  <c:v>9.8776589999999995</c:v>
                </c:pt>
                <c:pt idx="63282">
                  <c:v>9.8847970000000007</c:v>
                </c:pt>
                <c:pt idx="63283">
                  <c:v>9.8893850000000008</c:v>
                </c:pt>
                <c:pt idx="63284">
                  <c:v>9.8818239999999999</c:v>
                </c:pt>
                <c:pt idx="63285">
                  <c:v>9.8790639999999996</c:v>
                </c:pt>
                <c:pt idx="63286">
                  <c:v>9.8786389999999997</c:v>
                </c:pt>
                <c:pt idx="63287">
                  <c:v>9.8760840000000005</c:v>
                </c:pt>
                <c:pt idx="63288">
                  <c:v>9.8778129999999997</c:v>
                </c:pt>
                <c:pt idx="63289">
                  <c:v>9.8820169999999994</c:v>
                </c:pt>
                <c:pt idx="63290">
                  <c:v>9.8798399999999997</c:v>
                </c:pt>
                <c:pt idx="63291">
                  <c:v>9.8763830000000006</c:v>
                </c:pt>
                <c:pt idx="63292">
                  <c:v>9.8800469999999994</c:v>
                </c:pt>
                <c:pt idx="63293">
                  <c:v>9.8811219999999995</c:v>
                </c:pt>
                <c:pt idx="63294">
                  <c:v>9.8832009999999997</c:v>
                </c:pt>
                <c:pt idx="63295">
                  <c:v>9.8890530000000005</c:v>
                </c:pt>
                <c:pt idx="63296">
                  <c:v>9.8836960000000005</c:v>
                </c:pt>
                <c:pt idx="63297">
                  <c:v>9.8780819999999991</c:v>
                </c:pt>
                <c:pt idx="63298">
                  <c:v>9.8832409999999999</c:v>
                </c:pt>
                <c:pt idx="63299">
                  <c:v>9.8845960000000002</c:v>
                </c:pt>
                <c:pt idx="63300">
                  <c:v>9.8762539999999994</c:v>
                </c:pt>
                <c:pt idx="63301">
                  <c:v>9.8724679999999996</c:v>
                </c:pt>
                <c:pt idx="63302">
                  <c:v>9.8771439999999995</c:v>
                </c:pt>
                <c:pt idx="63303">
                  <c:v>9.8790720000000007</c:v>
                </c:pt>
                <c:pt idx="63304">
                  <c:v>9.8815329999999992</c:v>
                </c:pt>
                <c:pt idx="63305">
                  <c:v>9.8860200000000003</c:v>
                </c:pt>
                <c:pt idx="63306">
                  <c:v>9.8865669999999994</c:v>
                </c:pt>
                <c:pt idx="63307">
                  <c:v>9.8840710000000005</c:v>
                </c:pt>
                <c:pt idx="63308">
                  <c:v>9.8825850000000006</c:v>
                </c:pt>
                <c:pt idx="63309">
                  <c:v>9.8824450000000006</c:v>
                </c:pt>
                <c:pt idx="63310">
                  <c:v>9.8788900000000002</c:v>
                </c:pt>
                <c:pt idx="63311">
                  <c:v>9.8798600000000008</c:v>
                </c:pt>
                <c:pt idx="63312">
                  <c:v>9.881418</c:v>
                </c:pt>
                <c:pt idx="63313">
                  <c:v>9.8750330000000002</c:v>
                </c:pt>
                <c:pt idx="63314">
                  <c:v>9.8777779999999993</c:v>
                </c:pt>
                <c:pt idx="63315">
                  <c:v>9.8880940000000006</c:v>
                </c:pt>
                <c:pt idx="63316">
                  <c:v>9.8871629999999993</c:v>
                </c:pt>
                <c:pt idx="63317">
                  <c:v>9.8836169999999992</c:v>
                </c:pt>
                <c:pt idx="63318">
                  <c:v>9.8893830000000005</c:v>
                </c:pt>
                <c:pt idx="63319">
                  <c:v>9.8902009999999994</c:v>
                </c:pt>
                <c:pt idx="63320">
                  <c:v>9.8862550000000002</c:v>
                </c:pt>
                <c:pt idx="63321">
                  <c:v>9.8911449999999999</c:v>
                </c:pt>
                <c:pt idx="63322">
                  <c:v>9.8898060000000001</c:v>
                </c:pt>
                <c:pt idx="63323">
                  <c:v>9.881176</c:v>
                </c:pt>
                <c:pt idx="63324">
                  <c:v>9.8806119999999993</c:v>
                </c:pt>
                <c:pt idx="63325">
                  <c:v>9.8845390000000002</c:v>
                </c:pt>
                <c:pt idx="63326">
                  <c:v>9.8868810000000007</c:v>
                </c:pt>
                <c:pt idx="63327">
                  <c:v>9.8847830000000005</c:v>
                </c:pt>
                <c:pt idx="63328">
                  <c:v>9.8873859999999993</c:v>
                </c:pt>
                <c:pt idx="63329">
                  <c:v>9.8892720000000001</c:v>
                </c:pt>
                <c:pt idx="63330">
                  <c:v>9.885859</c:v>
                </c:pt>
                <c:pt idx="63331">
                  <c:v>9.8899030000000003</c:v>
                </c:pt>
                <c:pt idx="63332">
                  <c:v>9.8877729999999993</c:v>
                </c:pt>
                <c:pt idx="63333">
                  <c:v>9.8793579999999999</c:v>
                </c:pt>
                <c:pt idx="63334">
                  <c:v>9.8840039999999991</c:v>
                </c:pt>
                <c:pt idx="63335">
                  <c:v>9.8891089999999995</c:v>
                </c:pt>
                <c:pt idx="63336">
                  <c:v>9.8857389999999992</c:v>
                </c:pt>
                <c:pt idx="63337">
                  <c:v>9.8855799999999991</c:v>
                </c:pt>
                <c:pt idx="63338">
                  <c:v>9.8919139999999999</c:v>
                </c:pt>
                <c:pt idx="63339">
                  <c:v>9.8901789999999998</c:v>
                </c:pt>
                <c:pt idx="63340">
                  <c:v>9.8856439999999992</c:v>
                </c:pt>
                <c:pt idx="63341">
                  <c:v>9.8923199999999998</c:v>
                </c:pt>
                <c:pt idx="63342">
                  <c:v>9.8948289999999997</c:v>
                </c:pt>
                <c:pt idx="63343">
                  <c:v>9.8888859999999994</c:v>
                </c:pt>
                <c:pt idx="63344">
                  <c:v>9.8862100000000002</c:v>
                </c:pt>
                <c:pt idx="63345">
                  <c:v>9.8856470000000005</c:v>
                </c:pt>
                <c:pt idx="63346">
                  <c:v>9.8851680000000002</c:v>
                </c:pt>
                <c:pt idx="63347">
                  <c:v>9.8913899999999995</c:v>
                </c:pt>
                <c:pt idx="63348">
                  <c:v>9.8965239999999994</c:v>
                </c:pt>
                <c:pt idx="63349">
                  <c:v>9.8918560000000006</c:v>
                </c:pt>
                <c:pt idx="63350">
                  <c:v>9.8926510000000007</c:v>
                </c:pt>
                <c:pt idx="63351">
                  <c:v>9.8927409999999991</c:v>
                </c:pt>
                <c:pt idx="63352">
                  <c:v>9.8856400000000004</c:v>
                </c:pt>
                <c:pt idx="63353">
                  <c:v>9.8875639999999994</c:v>
                </c:pt>
                <c:pt idx="63354">
                  <c:v>9.8946349999999992</c:v>
                </c:pt>
                <c:pt idx="63355">
                  <c:v>9.8948260000000001</c:v>
                </c:pt>
                <c:pt idx="63356">
                  <c:v>9.8860419999999998</c:v>
                </c:pt>
                <c:pt idx="63357">
                  <c:v>9.8813379999999995</c:v>
                </c:pt>
                <c:pt idx="63358">
                  <c:v>9.8903999999999996</c:v>
                </c:pt>
                <c:pt idx="63359">
                  <c:v>9.8935870000000001</c:v>
                </c:pt>
                <c:pt idx="63360">
                  <c:v>9.888992</c:v>
                </c:pt>
                <c:pt idx="63361">
                  <c:v>9.8907319999999999</c:v>
                </c:pt>
                <c:pt idx="63362">
                  <c:v>9.8948630000000009</c:v>
                </c:pt>
                <c:pt idx="63363">
                  <c:v>9.8965809999999994</c:v>
                </c:pt>
                <c:pt idx="63364">
                  <c:v>9.8975430000000006</c:v>
                </c:pt>
                <c:pt idx="63365">
                  <c:v>9.8984620000000003</c:v>
                </c:pt>
                <c:pt idx="63366">
                  <c:v>9.897176</c:v>
                </c:pt>
                <c:pt idx="63367">
                  <c:v>9.8995180000000005</c:v>
                </c:pt>
                <c:pt idx="63368">
                  <c:v>9.9036329999999992</c:v>
                </c:pt>
                <c:pt idx="63369">
                  <c:v>9.8995909999999991</c:v>
                </c:pt>
                <c:pt idx="63370">
                  <c:v>9.8944320000000001</c:v>
                </c:pt>
                <c:pt idx="63371">
                  <c:v>9.8924260000000004</c:v>
                </c:pt>
                <c:pt idx="63372">
                  <c:v>9.8889990000000001</c:v>
                </c:pt>
                <c:pt idx="63373">
                  <c:v>9.8916129999999995</c:v>
                </c:pt>
                <c:pt idx="63374">
                  <c:v>9.8991450000000007</c:v>
                </c:pt>
                <c:pt idx="63375">
                  <c:v>9.8982229999999998</c:v>
                </c:pt>
                <c:pt idx="63376">
                  <c:v>9.8926949999999998</c:v>
                </c:pt>
                <c:pt idx="63377">
                  <c:v>9.8984249999999996</c:v>
                </c:pt>
                <c:pt idx="63378">
                  <c:v>9.9010069999999999</c:v>
                </c:pt>
                <c:pt idx="63379">
                  <c:v>9.8919379999999997</c:v>
                </c:pt>
                <c:pt idx="63380">
                  <c:v>9.8905460000000005</c:v>
                </c:pt>
                <c:pt idx="63381">
                  <c:v>9.8926479999999994</c:v>
                </c:pt>
                <c:pt idx="63382">
                  <c:v>9.8900039999999994</c:v>
                </c:pt>
                <c:pt idx="63383">
                  <c:v>9.8897829999999995</c:v>
                </c:pt>
                <c:pt idx="63384">
                  <c:v>9.8918809999999997</c:v>
                </c:pt>
                <c:pt idx="63385">
                  <c:v>9.8914380000000008</c:v>
                </c:pt>
                <c:pt idx="63386">
                  <c:v>9.8919899999999998</c:v>
                </c:pt>
                <c:pt idx="63387">
                  <c:v>9.8981370000000002</c:v>
                </c:pt>
                <c:pt idx="63388">
                  <c:v>9.8956800000000005</c:v>
                </c:pt>
                <c:pt idx="63389">
                  <c:v>9.8923500000000004</c:v>
                </c:pt>
                <c:pt idx="63390">
                  <c:v>9.8998340000000002</c:v>
                </c:pt>
                <c:pt idx="63391">
                  <c:v>9.8969539999999991</c:v>
                </c:pt>
                <c:pt idx="63392">
                  <c:v>9.8922450000000008</c:v>
                </c:pt>
                <c:pt idx="63393">
                  <c:v>9.8994549999999997</c:v>
                </c:pt>
                <c:pt idx="63394">
                  <c:v>9.9017560000000007</c:v>
                </c:pt>
                <c:pt idx="63395">
                  <c:v>9.891356</c:v>
                </c:pt>
                <c:pt idx="63396">
                  <c:v>9.8921259999999993</c:v>
                </c:pt>
                <c:pt idx="63397">
                  <c:v>9.9059120000000007</c:v>
                </c:pt>
                <c:pt idx="63398">
                  <c:v>9.9031090000000006</c:v>
                </c:pt>
                <c:pt idx="63399">
                  <c:v>9.8988189999999996</c:v>
                </c:pt>
                <c:pt idx="63400">
                  <c:v>9.9048060000000007</c:v>
                </c:pt>
                <c:pt idx="63401">
                  <c:v>9.9011469999999999</c:v>
                </c:pt>
                <c:pt idx="63402">
                  <c:v>9.8983810000000005</c:v>
                </c:pt>
                <c:pt idx="63403">
                  <c:v>9.9004580000000004</c:v>
                </c:pt>
                <c:pt idx="63404">
                  <c:v>9.8976629999999997</c:v>
                </c:pt>
                <c:pt idx="63405">
                  <c:v>9.8919329999999999</c:v>
                </c:pt>
                <c:pt idx="63406">
                  <c:v>9.8975639999999991</c:v>
                </c:pt>
                <c:pt idx="63407">
                  <c:v>9.9062230000000007</c:v>
                </c:pt>
                <c:pt idx="63408">
                  <c:v>9.9024350000000005</c:v>
                </c:pt>
                <c:pt idx="63409">
                  <c:v>9.9016789999999997</c:v>
                </c:pt>
                <c:pt idx="63410">
                  <c:v>9.9004510000000003</c:v>
                </c:pt>
                <c:pt idx="63411">
                  <c:v>9.8939280000000007</c:v>
                </c:pt>
                <c:pt idx="63412">
                  <c:v>9.8971060000000008</c:v>
                </c:pt>
                <c:pt idx="63413">
                  <c:v>9.9036059999999999</c:v>
                </c:pt>
                <c:pt idx="63414">
                  <c:v>9.9055490000000006</c:v>
                </c:pt>
                <c:pt idx="63415">
                  <c:v>9.9054660000000005</c:v>
                </c:pt>
                <c:pt idx="63416">
                  <c:v>9.9055520000000001</c:v>
                </c:pt>
                <c:pt idx="63417">
                  <c:v>9.9023889999999994</c:v>
                </c:pt>
                <c:pt idx="63418">
                  <c:v>9.8989139999999995</c:v>
                </c:pt>
                <c:pt idx="63419">
                  <c:v>9.9017689999999998</c:v>
                </c:pt>
                <c:pt idx="63420">
                  <c:v>9.9061179999999993</c:v>
                </c:pt>
                <c:pt idx="63421">
                  <c:v>9.9049309999999995</c:v>
                </c:pt>
                <c:pt idx="63422">
                  <c:v>9.9004519999999996</c:v>
                </c:pt>
                <c:pt idx="63423">
                  <c:v>9.9013030000000004</c:v>
                </c:pt>
                <c:pt idx="63424">
                  <c:v>9.8986260000000001</c:v>
                </c:pt>
                <c:pt idx="63425">
                  <c:v>9.8951460000000004</c:v>
                </c:pt>
                <c:pt idx="63426">
                  <c:v>9.9044120000000007</c:v>
                </c:pt>
                <c:pt idx="63427">
                  <c:v>9.9038830000000004</c:v>
                </c:pt>
                <c:pt idx="63428">
                  <c:v>9.8937120000000007</c:v>
                </c:pt>
                <c:pt idx="63429">
                  <c:v>9.9005729999999996</c:v>
                </c:pt>
                <c:pt idx="63430">
                  <c:v>9.9066349999999996</c:v>
                </c:pt>
                <c:pt idx="63431">
                  <c:v>9.895778</c:v>
                </c:pt>
                <c:pt idx="63432">
                  <c:v>9.896725</c:v>
                </c:pt>
                <c:pt idx="63433">
                  <c:v>9.9098009999999999</c:v>
                </c:pt>
                <c:pt idx="63434">
                  <c:v>9.9122129999999995</c:v>
                </c:pt>
                <c:pt idx="63435">
                  <c:v>9.9134840000000004</c:v>
                </c:pt>
                <c:pt idx="63436">
                  <c:v>9.9162140000000001</c:v>
                </c:pt>
                <c:pt idx="63437">
                  <c:v>9.9114799999999992</c:v>
                </c:pt>
                <c:pt idx="63438">
                  <c:v>9.9082419999999995</c:v>
                </c:pt>
                <c:pt idx="63439">
                  <c:v>9.9049519999999998</c:v>
                </c:pt>
                <c:pt idx="63440">
                  <c:v>9.9000990000000009</c:v>
                </c:pt>
                <c:pt idx="63441">
                  <c:v>9.903886</c:v>
                </c:pt>
                <c:pt idx="63442">
                  <c:v>9.9107690000000002</c:v>
                </c:pt>
                <c:pt idx="63443">
                  <c:v>9.9097069999999992</c:v>
                </c:pt>
                <c:pt idx="63444">
                  <c:v>9.9060279999999992</c:v>
                </c:pt>
                <c:pt idx="63445">
                  <c:v>9.9071630000000006</c:v>
                </c:pt>
                <c:pt idx="63446">
                  <c:v>9.9063130000000008</c:v>
                </c:pt>
                <c:pt idx="63447">
                  <c:v>9.9012340000000005</c:v>
                </c:pt>
                <c:pt idx="63448">
                  <c:v>9.9017809999999997</c:v>
                </c:pt>
                <c:pt idx="63449">
                  <c:v>9.9061559999999993</c:v>
                </c:pt>
                <c:pt idx="63450">
                  <c:v>9.9063859999999995</c:v>
                </c:pt>
                <c:pt idx="63451">
                  <c:v>9.9058430000000008</c:v>
                </c:pt>
                <c:pt idx="63452">
                  <c:v>9.9081430000000008</c:v>
                </c:pt>
                <c:pt idx="63453">
                  <c:v>9.9103159999999999</c:v>
                </c:pt>
                <c:pt idx="63454">
                  <c:v>9.9068450000000006</c:v>
                </c:pt>
                <c:pt idx="63455">
                  <c:v>9.9055219999999995</c:v>
                </c:pt>
                <c:pt idx="63456">
                  <c:v>9.9082410000000003</c:v>
                </c:pt>
                <c:pt idx="63457">
                  <c:v>9.9055359999999997</c:v>
                </c:pt>
                <c:pt idx="63458">
                  <c:v>9.9062400000000004</c:v>
                </c:pt>
                <c:pt idx="63459">
                  <c:v>9.914059</c:v>
                </c:pt>
                <c:pt idx="63460">
                  <c:v>9.9173410000000004</c:v>
                </c:pt>
                <c:pt idx="63461">
                  <c:v>9.9097310000000007</c:v>
                </c:pt>
                <c:pt idx="63462">
                  <c:v>9.9068670000000001</c:v>
                </c:pt>
                <c:pt idx="63463">
                  <c:v>9.9118759999999995</c:v>
                </c:pt>
                <c:pt idx="63464">
                  <c:v>9.9096259999999994</c:v>
                </c:pt>
                <c:pt idx="63465">
                  <c:v>9.9114489999999993</c:v>
                </c:pt>
                <c:pt idx="63466">
                  <c:v>9.9116689999999998</c:v>
                </c:pt>
                <c:pt idx="63467">
                  <c:v>9.9008719999999997</c:v>
                </c:pt>
                <c:pt idx="63468">
                  <c:v>9.9019899999999996</c:v>
                </c:pt>
                <c:pt idx="63469">
                  <c:v>9.9089369999999999</c:v>
                </c:pt>
                <c:pt idx="63470">
                  <c:v>9.9062409999999996</c:v>
                </c:pt>
                <c:pt idx="63471">
                  <c:v>9.9032889999999991</c:v>
                </c:pt>
                <c:pt idx="63472">
                  <c:v>9.9094359999999995</c:v>
                </c:pt>
                <c:pt idx="63473">
                  <c:v>9.9134869999999999</c:v>
                </c:pt>
                <c:pt idx="63474">
                  <c:v>9.9085560000000008</c:v>
                </c:pt>
                <c:pt idx="63475">
                  <c:v>9.9128439999999998</c:v>
                </c:pt>
                <c:pt idx="63476">
                  <c:v>9.9164790000000007</c:v>
                </c:pt>
                <c:pt idx="63477">
                  <c:v>9.9129480000000001</c:v>
                </c:pt>
                <c:pt idx="63478">
                  <c:v>9.9133449999999996</c:v>
                </c:pt>
                <c:pt idx="63479">
                  <c:v>9.9153529999999996</c:v>
                </c:pt>
                <c:pt idx="63480">
                  <c:v>9.9144020000000008</c:v>
                </c:pt>
                <c:pt idx="63481">
                  <c:v>9.9078920000000004</c:v>
                </c:pt>
                <c:pt idx="63482">
                  <c:v>9.9067120000000006</c:v>
                </c:pt>
                <c:pt idx="63483">
                  <c:v>9.9120150000000002</c:v>
                </c:pt>
                <c:pt idx="63484">
                  <c:v>9.9122380000000003</c:v>
                </c:pt>
                <c:pt idx="63485">
                  <c:v>9.9133549999999993</c:v>
                </c:pt>
                <c:pt idx="63486">
                  <c:v>9.9170770000000008</c:v>
                </c:pt>
                <c:pt idx="63487">
                  <c:v>9.9163110000000003</c:v>
                </c:pt>
                <c:pt idx="63488">
                  <c:v>9.915203</c:v>
                </c:pt>
                <c:pt idx="63489">
                  <c:v>9.9170879999999997</c:v>
                </c:pt>
                <c:pt idx="63490">
                  <c:v>9.9118899999999996</c:v>
                </c:pt>
                <c:pt idx="63491">
                  <c:v>9.9068299999999994</c:v>
                </c:pt>
                <c:pt idx="63492">
                  <c:v>9.9124850000000002</c:v>
                </c:pt>
                <c:pt idx="63493">
                  <c:v>9.9103639999999995</c:v>
                </c:pt>
                <c:pt idx="63494">
                  <c:v>9.9125680000000003</c:v>
                </c:pt>
                <c:pt idx="63495">
                  <c:v>9.9257539999999995</c:v>
                </c:pt>
                <c:pt idx="63496">
                  <c:v>9.9202910000000006</c:v>
                </c:pt>
                <c:pt idx="63497">
                  <c:v>9.9093060000000008</c:v>
                </c:pt>
                <c:pt idx="63498">
                  <c:v>9.9174910000000001</c:v>
                </c:pt>
                <c:pt idx="63499">
                  <c:v>9.9258900000000008</c:v>
                </c:pt>
                <c:pt idx="63500">
                  <c:v>9.9167799999999993</c:v>
                </c:pt>
                <c:pt idx="63501">
                  <c:v>9.9124759999999998</c:v>
                </c:pt>
                <c:pt idx="63502">
                  <c:v>9.9194040000000001</c:v>
                </c:pt>
                <c:pt idx="63503">
                  <c:v>9.9162230000000005</c:v>
                </c:pt>
                <c:pt idx="63504">
                  <c:v>9.9134829999999994</c:v>
                </c:pt>
                <c:pt idx="63505">
                  <c:v>9.9181290000000004</c:v>
                </c:pt>
                <c:pt idx="63506">
                  <c:v>9.9130439999999993</c:v>
                </c:pt>
                <c:pt idx="63507">
                  <c:v>9.9085900000000002</c:v>
                </c:pt>
                <c:pt idx="63508">
                  <c:v>9.9174419999999994</c:v>
                </c:pt>
                <c:pt idx="63509">
                  <c:v>9.9198430000000002</c:v>
                </c:pt>
                <c:pt idx="63510">
                  <c:v>9.9120740000000005</c:v>
                </c:pt>
                <c:pt idx="63511">
                  <c:v>9.9160799999999991</c:v>
                </c:pt>
                <c:pt idx="63512">
                  <c:v>9.9205079999999999</c:v>
                </c:pt>
                <c:pt idx="63513">
                  <c:v>9.9120259999999991</c:v>
                </c:pt>
                <c:pt idx="63514">
                  <c:v>9.9154040000000006</c:v>
                </c:pt>
                <c:pt idx="63515">
                  <c:v>9.9243120000000005</c:v>
                </c:pt>
                <c:pt idx="63516">
                  <c:v>9.9187519999999996</c:v>
                </c:pt>
                <c:pt idx="63517">
                  <c:v>9.9132639999999999</c:v>
                </c:pt>
                <c:pt idx="63518">
                  <c:v>9.917897</c:v>
                </c:pt>
                <c:pt idx="63519">
                  <c:v>9.9211950000000009</c:v>
                </c:pt>
                <c:pt idx="63520">
                  <c:v>9.9197030000000002</c:v>
                </c:pt>
                <c:pt idx="63521">
                  <c:v>9.9249720000000003</c:v>
                </c:pt>
                <c:pt idx="63522">
                  <c:v>9.9215400000000002</c:v>
                </c:pt>
                <c:pt idx="63523">
                  <c:v>9.9089220000000005</c:v>
                </c:pt>
                <c:pt idx="63524">
                  <c:v>9.912839</c:v>
                </c:pt>
                <c:pt idx="63525">
                  <c:v>9.9171969999999998</c:v>
                </c:pt>
                <c:pt idx="63526">
                  <c:v>9.9135980000000004</c:v>
                </c:pt>
                <c:pt idx="63527">
                  <c:v>9.9160609999999991</c:v>
                </c:pt>
                <c:pt idx="63528">
                  <c:v>9.9256630000000001</c:v>
                </c:pt>
                <c:pt idx="63529">
                  <c:v>9.9287320000000001</c:v>
                </c:pt>
                <c:pt idx="63530">
                  <c:v>9.9176409999999997</c:v>
                </c:pt>
                <c:pt idx="63531">
                  <c:v>9.9164969999999997</c:v>
                </c:pt>
                <c:pt idx="63532">
                  <c:v>9.9245319999999992</c:v>
                </c:pt>
                <c:pt idx="63533">
                  <c:v>9.9225320000000004</c:v>
                </c:pt>
                <c:pt idx="63534">
                  <c:v>9.9207049999999999</c:v>
                </c:pt>
                <c:pt idx="63535">
                  <c:v>9.9227900000000009</c:v>
                </c:pt>
                <c:pt idx="63536">
                  <c:v>9.9208549999999995</c:v>
                </c:pt>
                <c:pt idx="63537">
                  <c:v>9.9211899999999993</c:v>
                </c:pt>
                <c:pt idx="63538">
                  <c:v>9.9267190000000003</c:v>
                </c:pt>
                <c:pt idx="63539">
                  <c:v>9.9234279999999995</c:v>
                </c:pt>
                <c:pt idx="63540">
                  <c:v>9.9171549999999993</c:v>
                </c:pt>
                <c:pt idx="63541">
                  <c:v>9.9189170000000004</c:v>
                </c:pt>
                <c:pt idx="63542">
                  <c:v>9.9191990000000008</c:v>
                </c:pt>
                <c:pt idx="63543">
                  <c:v>9.9191699999999994</c:v>
                </c:pt>
                <c:pt idx="63544">
                  <c:v>9.9218480000000007</c:v>
                </c:pt>
                <c:pt idx="63545">
                  <c:v>9.9228769999999997</c:v>
                </c:pt>
                <c:pt idx="63546">
                  <c:v>9.9209870000000002</c:v>
                </c:pt>
                <c:pt idx="63547">
                  <c:v>9.9210750000000001</c:v>
                </c:pt>
                <c:pt idx="63548">
                  <c:v>9.9276090000000003</c:v>
                </c:pt>
                <c:pt idx="63549">
                  <c:v>9.9246999999999996</c:v>
                </c:pt>
                <c:pt idx="63550">
                  <c:v>9.9202379999999994</c:v>
                </c:pt>
                <c:pt idx="63551">
                  <c:v>9.9278890000000004</c:v>
                </c:pt>
                <c:pt idx="63552">
                  <c:v>9.9281269999999999</c:v>
                </c:pt>
                <c:pt idx="63553">
                  <c:v>9.9226320000000001</c:v>
                </c:pt>
                <c:pt idx="63554">
                  <c:v>9.9253440000000008</c:v>
                </c:pt>
                <c:pt idx="63555">
                  <c:v>9.9268020000000003</c:v>
                </c:pt>
                <c:pt idx="63556">
                  <c:v>9.9201259999999998</c:v>
                </c:pt>
                <c:pt idx="63557">
                  <c:v>9.9192610000000005</c:v>
                </c:pt>
                <c:pt idx="63558">
                  <c:v>9.9259740000000001</c:v>
                </c:pt>
                <c:pt idx="63559">
                  <c:v>9.9251509999999996</c:v>
                </c:pt>
                <c:pt idx="63560">
                  <c:v>9.9268260000000001</c:v>
                </c:pt>
                <c:pt idx="63561">
                  <c:v>9.9317930000000008</c:v>
                </c:pt>
                <c:pt idx="63562">
                  <c:v>9.9285689999999995</c:v>
                </c:pt>
                <c:pt idx="63563">
                  <c:v>9.9248030000000007</c:v>
                </c:pt>
                <c:pt idx="63564">
                  <c:v>9.9259400000000007</c:v>
                </c:pt>
                <c:pt idx="63565">
                  <c:v>9.9281640000000007</c:v>
                </c:pt>
                <c:pt idx="63566">
                  <c:v>9.9249910000000003</c:v>
                </c:pt>
                <c:pt idx="63567">
                  <c:v>9.9228419999999993</c:v>
                </c:pt>
                <c:pt idx="63568">
                  <c:v>9.9255230000000001</c:v>
                </c:pt>
                <c:pt idx="63569">
                  <c:v>9.9236070000000005</c:v>
                </c:pt>
                <c:pt idx="63570">
                  <c:v>9.9247180000000004</c:v>
                </c:pt>
                <c:pt idx="63571">
                  <c:v>9.9284739999999996</c:v>
                </c:pt>
                <c:pt idx="63572">
                  <c:v>9.9284870000000005</c:v>
                </c:pt>
                <c:pt idx="63573">
                  <c:v>9.9264460000000003</c:v>
                </c:pt>
                <c:pt idx="63574">
                  <c:v>9.9281070000000007</c:v>
                </c:pt>
                <c:pt idx="63575">
                  <c:v>9.9322859999999995</c:v>
                </c:pt>
                <c:pt idx="63576">
                  <c:v>9.9291260000000001</c:v>
                </c:pt>
                <c:pt idx="63577">
                  <c:v>9.9292560000000005</c:v>
                </c:pt>
                <c:pt idx="63578">
                  <c:v>9.9277949999999997</c:v>
                </c:pt>
                <c:pt idx="63579">
                  <c:v>9.9216820000000006</c:v>
                </c:pt>
                <c:pt idx="63580">
                  <c:v>9.9292370000000005</c:v>
                </c:pt>
                <c:pt idx="63581">
                  <c:v>9.9351420000000008</c:v>
                </c:pt>
                <c:pt idx="63582">
                  <c:v>9.9288819999999998</c:v>
                </c:pt>
                <c:pt idx="63583">
                  <c:v>9.9288360000000004</c:v>
                </c:pt>
                <c:pt idx="63584">
                  <c:v>9.9347180000000002</c:v>
                </c:pt>
                <c:pt idx="63585">
                  <c:v>9.9306070000000002</c:v>
                </c:pt>
                <c:pt idx="63586">
                  <c:v>9.9268640000000001</c:v>
                </c:pt>
                <c:pt idx="63587">
                  <c:v>9.9351680000000009</c:v>
                </c:pt>
                <c:pt idx="63588">
                  <c:v>9.9352529999999994</c:v>
                </c:pt>
                <c:pt idx="63589">
                  <c:v>9.9236810000000002</c:v>
                </c:pt>
                <c:pt idx="63590">
                  <c:v>9.9239130000000007</c:v>
                </c:pt>
                <c:pt idx="63591">
                  <c:v>9.9294460000000004</c:v>
                </c:pt>
                <c:pt idx="63592">
                  <c:v>9.926971</c:v>
                </c:pt>
                <c:pt idx="63593">
                  <c:v>9.9255370000000003</c:v>
                </c:pt>
                <c:pt idx="63594">
                  <c:v>9.9309759999999994</c:v>
                </c:pt>
                <c:pt idx="63595">
                  <c:v>9.9331750000000003</c:v>
                </c:pt>
                <c:pt idx="63596">
                  <c:v>9.9294630000000002</c:v>
                </c:pt>
                <c:pt idx="63597">
                  <c:v>9.9336830000000003</c:v>
                </c:pt>
                <c:pt idx="63598">
                  <c:v>9.937144</c:v>
                </c:pt>
                <c:pt idx="63599">
                  <c:v>9.9309740000000009</c:v>
                </c:pt>
                <c:pt idx="63600">
                  <c:v>9.9312749999999994</c:v>
                </c:pt>
                <c:pt idx="63601">
                  <c:v>9.9366409999999998</c:v>
                </c:pt>
                <c:pt idx="63602">
                  <c:v>9.9319900000000008</c:v>
                </c:pt>
                <c:pt idx="63603">
                  <c:v>9.9301519999999996</c:v>
                </c:pt>
                <c:pt idx="63604">
                  <c:v>9.9389610000000008</c:v>
                </c:pt>
                <c:pt idx="63605">
                  <c:v>9.9333259999999992</c:v>
                </c:pt>
                <c:pt idx="63606">
                  <c:v>9.9238119999999999</c:v>
                </c:pt>
                <c:pt idx="63607">
                  <c:v>9.9353719999999992</c:v>
                </c:pt>
                <c:pt idx="63608">
                  <c:v>9.9397310000000001</c:v>
                </c:pt>
                <c:pt idx="63609">
                  <c:v>9.9314909999999994</c:v>
                </c:pt>
                <c:pt idx="63610">
                  <c:v>9.9325720000000004</c:v>
                </c:pt>
                <c:pt idx="63611">
                  <c:v>9.9366679999999992</c:v>
                </c:pt>
                <c:pt idx="63612">
                  <c:v>9.9347709999999996</c:v>
                </c:pt>
                <c:pt idx="63613">
                  <c:v>9.9327079999999999</c:v>
                </c:pt>
                <c:pt idx="63614">
                  <c:v>9.9338730000000002</c:v>
                </c:pt>
                <c:pt idx="63615">
                  <c:v>9.9332750000000001</c:v>
                </c:pt>
                <c:pt idx="63616">
                  <c:v>9.9343439999999994</c:v>
                </c:pt>
                <c:pt idx="63617">
                  <c:v>9.9328339999999997</c:v>
                </c:pt>
                <c:pt idx="63618">
                  <c:v>9.9282149999999998</c:v>
                </c:pt>
                <c:pt idx="63619">
                  <c:v>9.9331669999999992</c:v>
                </c:pt>
                <c:pt idx="63620">
                  <c:v>9.9409030000000005</c:v>
                </c:pt>
                <c:pt idx="63621">
                  <c:v>9.9404889999999995</c:v>
                </c:pt>
                <c:pt idx="63622">
                  <c:v>9.9361789999999992</c:v>
                </c:pt>
                <c:pt idx="63623">
                  <c:v>9.9369069999999997</c:v>
                </c:pt>
                <c:pt idx="63624">
                  <c:v>9.9431860000000007</c:v>
                </c:pt>
                <c:pt idx="63625">
                  <c:v>9.9420529999999996</c:v>
                </c:pt>
                <c:pt idx="63626">
                  <c:v>9.9346189999999996</c:v>
                </c:pt>
                <c:pt idx="63627">
                  <c:v>9.932938</c:v>
                </c:pt>
                <c:pt idx="63628">
                  <c:v>9.9339150000000007</c:v>
                </c:pt>
                <c:pt idx="63629">
                  <c:v>9.9317989999999998</c:v>
                </c:pt>
                <c:pt idx="63630">
                  <c:v>9.9319360000000003</c:v>
                </c:pt>
                <c:pt idx="63631">
                  <c:v>9.9358909999999998</c:v>
                </c:pt>
                <c:pt idx="63632">
                  <c:v>9.9337099999999996</c:v>
                </c:pt>
                <c:pt idx="63633">
                  <c:v>9.9355989999999998</c:v>
                </c:pt>
                <c:pt idx="63634">
                  <c:v>9.9415399999999998</c:v>
                </c:pt>
                <c:pt idx="63635">
                  <c:v>9.9344160000000006</c:v>
                </c:pt>
                <c:pt idx="63636">
                  <c:v>9.9362449999999995</c:v>
                </c:pt>
                <c:pt idx="63637">
                  <c:v>9.9454340000000006</c:v>
                </c:pt>
                <c:pt idx="63638">
                  <c:v>9.9411679999999993</c:v>
                </c:pt>
                <c:pt idx="63639">
                  <c:v>9.9356589999999994</c:v>
                </c:pt>
                <c:pt idx="63640">
                  <c:v>9.9357129999999998</c:v>
                </c:pt>
                <c:pt idx="63641">
                  <c:v>9.9372910000000001</c:v>
                </c:pt>
                <c:pt idx="63642">
                  <c:v>9.9367660000000004</c:v>
                </c:pt>
                <c:pt idx="63643">
                  <c:v>9.9408080000000005</c:v>
                </c:pt>
                <c:pt idx="63644">
                  <c:v>9.9465500000000002</c:v>
                </c:pt>
                <c:pt idx="63645">
                  <c:v>9.9422940000000004</c:v>
                </c:pt>
                <c:pt idx="63646">
                  <c:v>9.9453619999999994</c:v>
                </c:pt>
                <c:pt idx="63647">
                  <c:v>9.9535280000000004</c:v>
                </c:pt>
                <c:pt idx="63648">
                  <c:v>9.9449339999999999</c:v>
                </c:pt>
                <c:pt idx="63649">
                  <c:v>9.9375809999999998</c:v>
                </c:pt>
                <c:pt idx="63650">
                  <c:v>9.9436</c:v>
                </c:pt>
                <c:pt idx="63651">
                  <c:v>9.9411749999999994</c:v>
                </c:pt>
                <c:pt idx="63652">
                  <c:v>9.9303319999999999</c:v>
                </c:pt>
                <c:pt idx="63653">
                  <c:v>9.9350850000000008</c:v>
                </c:pt>
                <c:pt idx="63654">
                  <c:v>9.9418109999999995</c:v>
                </c:pt>
                <c:pt idx="63655">
                  <c:v>9.9358850000000007</c:v>
                </c:pt>
                <c:pt idx="63656">
                  <c:v>9.9386989999999997</c:v>
                </c:pt>
                <c:pt idx="63657">
                  <c:v>9.9438709999999997</c:v>
                </c:pt>
                <c:pt idx="63658">
                  <c:v>9.9398029999999995</c:v>
                </c:pt>
                <c:pt idx="63659">
                  <c:v>9.9407589999999999</c:v>
                </c:pt>
                <c:pt idx="63660">
                  <c:v>9.9480170000000001</c:v>
                </c:pt>
                <c:pt idx="63661">
                  <c:v>9.9446499999999993</c:v>
                </c:pt>
                <c:pt idx="63662">
                  <c:v>9.9361359999999994</c:v>
                </c:pt>
                <c:pt idx="63663">
                  <c:v>9.9410270000000001</c:v>
                </c:pt>
                <c:pt idx="63664">
                  <c:v>9.9431910000000006</c:v>
                </c:pt>
                <c:pt idx="63665">
                  <c:v>9.9403749999999995</c:v>
                </c:pt>
                <c:pt idx="63666">
                  <c:v>9.9463640000000009</c:v>
                </c:pt>
                <c:pt idx="63667">
                  <c:v>9.9459999999999997</c:v>
                </c:pt>
                <c:pt idx="63668">
                  <c:v>9.9383389999999991</c:v>
                </c:pt>
                <c:pt idx="63669">
                  <c:v>9.9406149999999993</c:v>
                </c:pt>
                <c:pt idx="63670">
                  <c:v>9.9498829999999998</c:v>
                </c:pt>
                <c:pt idx="63671">
                  <c:v>9.9476759999999995</c:v>
                </c:pt>
                <c:pt idx="63672">
                  <c:v>9.9398300000000006</c:v>
                </c:pt>
                <c:pt idx="63673">
                  <c:v>9.9431229999999999</c:v>
                </c:pt>
                <c:pt idx="63674">
                  <c:v>9.9423290000000009</c:v>
                </c:pt>
                <c:pt idx="63675">
                  <c:v>9.9359160000000006</c:v>
                </c:pt>
                <c:pt idx="63676">
                  <c:v>9.9422289999999993</c:v>
                </c:pt>
                <c:pt idx="63677">
                  <c:v>9.9502210000000009</c:v>
                </c:pt>
                <c:pt idx="63678">
                  <c:v>9.9481760000000001</c:v>
                </c:pt>
                <c:pt idx="63679">
                  <c:v>9.9451750000000008</c:v>
                </c:pt>
                <c:pt idx="63680">
                  <c:v>9.9499320000000004</c:v>
                </c:pt>
                <c:pt idx="63681">
                  <c:v>9.9485109999999999</c:v>
                </c:pt>
                <c:pt idx="63682">
                  <c:v>9.9437529999999992</c:v>
                </c:pt>
                <c:pt idx="63683">
                  <c:v>9.9462580000000003</c:v>
                </c:pt>
                <c:pt idx="63684">
                  <c:v>9.9481249999999992</c:v>
                </c:pt>
                <c:pt idx="63685">
                  <c:v>9.948976</c:v>
                </c:pt>
                <c:pt idx="63686">
                  <c:v>9.9537270000000007</c:v>
                </c:pt>
                <c:pt idx="63687">
                  <c:v>9.9538019999999996</c:v>
                </c:pt>
                <c:pt idx="63688">
                  <c:v>9.9435780000000005</c:v>
                </c:pt>
                <c:pt idx="63689">
                  <c:v>9.9457260000000005</c:v>
                </c:pt>
                <c:pt idx="63690">
                  <c:v>9.9586640000000006</c:v>
                </c:pt>
                <c:pt idx="63691">
                  <c:v>9.9501880000000007</c:v>
                </c:pt>
                <c:pt idx="63692">
                  <c:v>9.9413959999999992</c:v>
                </c:pt>
                <c:pt idx="63693">
                  <c:v>9.9494179999999997</c:v>
                </c:pt>
                <c:pt idx="63694">
                  <c:v>9.9516349999999996</c:v>
                </c:pt>
                <c:pt idx="63695">
                  <c:v>9.9478930000000005</c:v>
                </c:pt>
                <c:pt idx="63696">
                  <c:v>9.9446700000000003</c:v>
                </c:pt>
                <c:pt idx="63697">
                  <c:v>9.9463910000000002</c:v>
                </c:pt>
                <c:pt idx="63698">
                  <c:v>9.9485449999999993</c:v>
                </c:pt>
                <c:pt idx="63699">
                  <c:v>9.9463760000000008</c:v>
                </c:pt>
                <c:pt idx="63700">
                  <c:v>9.9454089999999997</c:v>
                </c:pt>
                <c:pt idx="63701">
                  <c:v>9.948385</c:v>
                </c:pt>
                <c:pt idx="63702">
                  <c:v>9.9501380000000008</c:v>
                </c:pt>
                <c:pt idx="63703">
                  <c:v>9.9491150000000008</c:v>
                </c:pt>
                <c:pt idx="63704">
                  <c:v>9.9472590000000007</c:v>
                </c:pt>
                <c:pt idx="63705">
                  <c:v>9.9450610000000008</c:v>
                </c:pt>
                <c:pt idx="63706">
                  <c:v>9.9479559999999996</c:v>
                </c:pt>
                <c:pt idx="63707">
                  <c:v>9.9518620000000002</c:v>
                </c:pt>
                <c:pt idx="63708">
                  <c:v>9.9491300000000003</c:v>
                </c:pt>
                <c:pt idx="63709">
                  <c:v>9.9505300000000005</c:v>
                </c:pt>
                <c:pt idx="63710">
                  <c:v>9.9520710000000001</c:v>
                </c:pt>
                <c:pt idx="63711">
                  <c:v>9.9491929999999993</c:v>
                </c:pt>
                <c:pt idx="63712">
                  <c:v>9.951886</c:v>
                </c:pt>
                <c:pt idx="63713">
                  <c:v>9.9534559999999992</c:v>
                </c:pt>
                <c:pt idx="63714">
                  <c:v>9.9490479999999994</c:v>
                </c:pt>
                <c:pt idx="63715">
                  <c:v>9.9465830000000004</c:v>
                </c:pt>
                <c:pt idx="63716">
                  <c:v>9.9503120000000003</c:v>
                </c:pt>
                <c:pt idx="63717">
                  <c:v>9.9473140000000004</c:v>
                </c:pt>
                <c:pt idx="63718">
                  <c:v>9.9401039999999998</c:v>
                </c:pt>
                <c:pt idx="63719">
                  <c:v>9.9498230000000003</c:v>
                </c:pt>
                <c:pt idx="63720">
                  <c:v>9.9606720000000006</c:v>
                </c:pt>
                <c:pt idx="63721">
                  <c:v>9.9540670000000002</c:v>
                </c:pt>
                <c:pt idx="63722">
                  <c:v>9.9486419999999995</c:v>
                </c:pt>
                <c:pt idx="63723">
                  <c:v>9.9528379999999999</c:v>
                </c:pt>
                <c:pt idx="63724">
                  <c:v>9.9513259999999999</c:v>
                </c:pt>
                <c:pt idx="63725">
                  <c:v>9.9485759999999992</c:v>
                </c:pt>
                <c:pt idx="63726">
                  <c:v>9.9565509999999993</c:v>
                </c:pt>
                <c:pt idx="63727">
                  <c:v>9.9572920000000007</c:v>
                </c:pt>
                <c:pt idx="63728">
                  <c:v>9.9512199999999993</c:v>
                </c:pt>
                <c:pt idx="63729">
                  <c:v>9.9586749999999995</c:v>
                </c:pt>
                <c:pt idx="63730">
                  <c:v>9.9604590000000002</c:v>
                </c:pt>
                <c:pt idx="63731">
                  <c:v>9.9535750000000007</c:v>
                </c:pt>
                <c:pt idx="63732">
                  <c:v>9.9571950000000005</c:v>
                </c:pt>
                <c:pt idx="63733">
                  <c:v>9.9578629999999997</c:v>
                </c:pt>
                <c:pt idx="63734">
                  <c:v>9.9499759999999995</c:v>
                </c:pt>
                <c:pt idx="63735">
                  <c:v>9.9511050000000001</c:v>
                </c:pt>
                <c:pt idx="63736">
                  <c:v>9.9597160000000002</c:v>
                </c:pt>
                <c:pt idx="63737">
                  <c:v>9.9579880000000003</c:v>
                </c:pt>
                <c:pt idx="63738">
                  <c:v>9.9551510000000007</c:v>
                </c:pt>
                <c:pt idx="63739">
                  <c:v>9.9582870000000003</c:v>
                </c:pt>
                <c:pt idx="63740">
                  <c:v>9.9570129999999999</c:v>
                </c:pt>
                <c:pt idx="63741">
                  <c:v>9.9547109999999996</c:v>
                </c:pt>
                <c:pt idx="63742">
                  <c:v>9.9613929999999993</c:v>
                </c:pt>
                <c:pt idx="63743">
                  <c:v>9.9668089999999996</c:v>
                </c:pt>
                <c:pt idx="63744">
                  <c:v>9.9538650000000004</c:v>
                </c:pt>
                <c:pt idx="63745">
                  <c:v>9.9474730000000005</c:v>
                </c:pt>
                <c:pt idx="63746">
                  <c:v>9.9629829999999995</c:v>
                </c:pt>
                <c:pt idx="63747">
                  <c:v>9.9650210000000001</c:v>
                </c:pt>
                <c:pt idx="63748">
                  <c:v>9.9519780000000004</c:v>
                </c:pt>
                <c:pt idx="63749">
                  <c:v>9.9521929999999994</c:v>
                </c:pt>
                <c:pt idx="63750">
                  <c:v>9.9573560000000008</c:v>
                </c:pt>
                <c:pt idx="63751">
                  <c:v>9.9530890000000003</c:v>
                </c:pt>
                <c:pt idx="63752">
                  <c:v>9.9535739999999997</c:v>
                </c:pt>
                <c:pt idx="63753">
                  <c:v>9.9604759999999999</c:v>
                </c:pt>
                <c:pt idx="63754">
                  <c:v>9.9566999999999997</c:v>
                </c:pt>
                <c:pt idx="63755">
                  <c:v>9.952674</c:v>
                </c:pt>
                <c:pt idx="63756">
                  <c:v>9.9569290000000006</c:v>
                </c:pt>
                <c:pt idx="63757">
                  <c:v>9.9541059999999995</c:v>
                </c:pt>
                <c:pt idx="63758">
                  <c:v>9.9518839999999997</c:v>
                </c:pt>
                <c:pt idx="63759">
                  <c:v>9.9589739999999995</c:v>
                </c:pt>
                <c:pt idx="63760">
                  <c:v>9.9605049999999995</c:v>
                </c:pt>
                <c:pt idx="63761">
                  <c:v>9.9541989999999991</c:v>
                </c:pt>
                <c:pt idx="63762">
                  <c:v>9.9544910000000009</c:v>
                </c:pt>
                <c:pt idx="63763">
                  <c:v>9.9633109999999991</c:v>
                </c:pt>
                <c:pt idx="63764">
                  <c:v>9.9625439999999994</c:v>
                </c:pt>
                <c:pt idx="63765">
                  <c:v>9.9575680000000002</c:v>
                </c:pt>
                <c:pt idx="63766">
                  <c:v>9.9619309999999999</c:v>
                </c:pt>
                <c:pt idx="63767">
                  <c:v>9.9613490000000002</c:v>
                </c:pt>
                <c:pt idx="63768">
                  <c:v>9.9571280000000009</c:v>
                </c:pt>
                <c:pt idx="63769">
                  <c:v>9.9579810000000002</c:v>
                </c:pt>
                <c:pt idx="63770">
                  <c:v>9.9594170000000002</c:v>
                </c:pt>
                <c:pt idx="63771">
                  <c:v>9.9568770000000004</c:v>
                </c:pt>
                <c:pt idx="63772">
                  <c:v>9.9563050000000004</c:v>
                </c:pt>
                <c:pt idx="63773">
                  <c:v>9.9577779999999994</c:v>
                </c:pt>
                <c:pt idx="63774">
                  <c:v>9.9558180000000007</c:v>
                </c:pt>
                <c:pt idx="63775">
                  <c:v>9.9624240000000004</c:v>
                </c:pt>
                <c:pt idx="63776">
                  <c:v>9.9694540000000007</c:v>
                </c:pt>
                <c:pt idx="63777">
                  <c:v>9.9612789999999993</c:v>
                </c:pt>
                <c:pt idx="63778">
                  <c:v>9.9564959999999996</c:v>
                </c:pt>
                <c:pt idx="63779">
                  <c:v>9.9645270000000004</c:v>
                </c:pt>
                <c:pt idx="63780">
                  <c:v>9.9679570000000002</c:v>
                </c:pt>
                <c:pt idx="63781">
                  <c:v>9.963927</c:v>
                </c:pt>
                <c:pt idx="63782">
                  <c:v>9.9657470000000004</c:v>
                </c:pt>
                <c:pt idx="63783">
                  <c:v>9.9660290000000007</c:v>
                </c:pt>
                <c:pt idx="63784">
                  <c:v>9.9615930000000006</c:v>
                </c:pt>
                <c:pt idx="63785">
                  <c:v>9.9668360000000007</c:v>
                </c:pt>
                <c:pt idx="63786">
                  <c:v>9.9693559999999994</c:v>
                </c:pt>
                <c:pt idx="63787">
                  <c:v>9.9601860000000002</c:v>
                </c:pt>
                <c:pt idx="63788">
                  <c:v>9.9640450000000005</c:v>
                </c:pt>
                <c:pt idx="63789">
                  <c:v>9.9764470000000003</c:v>
                </c:pt>
                <c:pt idx="63790">
                  <c:v>9.9697680000000002</c:v>
                </c:pt>
                <c:pt idx="63791">
                  <c:v>9.9622410000000006</c:v>
                </c:pt>
                <c:pt idx="63792">
                  <c:v>9.9718140000000002</c:v>
                </c:pt>
                <c:pt idx="63793">
                  <c:v>9.9704750000000004</c:v>
                </c:pt>
                <c:pt idx="63794">
                  <c:v>9.9599919999999997</c:v>
                </c:pt>
                <c:pt idx="63795">
                  <c:v>9.9655919999999991</c:v>
                </c:pt>
                <c:pt idx="63796">
                  <c:v>9.9690840000000005</c:v>
                </c:pt>
                <c:pt idx="63797">
                  <c:v>9.9621139999999997</c:v>
                </c:pt>
                <c:pt idx="63798">
                  <c:v>9.9649359999999998</c:v>
                </c:pt>
                <c:pt idx="63799">
                  <c:v>9.9719800000000003</c:v>
                </c:pt>
                <c:pt idx="63800">
                  <c:v>9.9676089999999995</c:v>
                </c:pt>
                <c:pt idx="63801">
                  <c:v>9.9600080000000002</c:v>
                </c:pt>
                <c:pt idx="63802">
                  <c:v>9.962987</c:v>
                </c:pt>
                <c:pt idx="63803">
                  <c:v>9.9622779999999995</c:v>
                </c:pt>
                <c:pt idx="63804">
                  <c:v>9.9564149999999998</c:v>
                </c:pt>
                <c:pt idx="63805">
                  <c:v>9.9628010000000007</c:v>
                </c:pt>
                <c:pt idx="63806">
                  <c:v>9.9678419999999992</c:v>
                </c:pt>
                <c:pt idx="63807">
                  <c:v>9.9647299999999994</c:v>
                </c:pt>
                <c:pt idx="63808">
                  <c:v>9.9673219999999993</c:v>
                </c:pt>
                <c:pt idx="63809">
                  <c:v>9.9686679999999992</c:v>
                </c:pt>
                <c:pt idx="63810">
                  <c:v>9.9617210000000007</c:v>
                </c:pt>
                <c:pt idx="63811">
                  <c:v>9.9636700000000005</c:v>
                </c:pt>
                <c:pt idx="63812">
                  <c:v>9.9684059999999999</c:v>
                </c:pt>
                <c:pt idx="63813">
                  <c:v>9.9607880000000009</c:v>
                </c:pt>
                <c:pt idx="63814">
                  <c:v>9.9593769999999999</c:v>
                </c:pt>
                <c:pt idx="63815">
                  <c:v>9.9664199999999994</c:v>
                </c:pt>
                <c:pt idx="63816">
                  <c:v>9.9667370000000002</c:v>
                </c:pt>
                <c:pt idx="63817">
                  <c:v>9.9648629999999994</c:v>
                </c:pt>
                <c:pt idx="63818">
                  <c:v>9.9659270000000006</c:v>
                </c:pt>
                <c:pt idx="63819">
                  <c:v>9.9677150000000001</c:v>
                </c:pt>
                <c:pt idx="63820">
                  <c:v>9.9653120000000008</c:v>
                </c:pt>
                <c:pt idx="63821">
                  <c:v>9.9682589999999998</c:v>
                </c:pt>
                <c:pt idx="63822">
                  <c:v>9.9734619999999996</c:v>
                </c:pt>
                <c:pt idx="63823">
                  <c:v>9.9666650000000008</c:v>
                </c:pt>
                <c:pt idx="63824">
                  <c:v>9.9656739999999999</c:v>
                </c:pt>
                <c:pt idx="63825">
                  <c:v>9.9710219999999996</c:v>
                </c:pt>
                <c:pt idx="63826">
                  <c:v>9.9696010000000008</c:v>
                </c:pt>
                <c:pt idx="63827">
                  <c:v>9.9703479999999995</c:v>
                </c:pt>
                <c:pt idx="63828">
                  <c:v>9.9709269999999997</c:v>
                </c:pt>
                <c:pt idx="63829">
                  <c:v>9.9684209999999993</c:v>
                </c:pt>
                <c:pt idx="63830">
                  <c:v>9.9670299999999994</c:v>
                </c:pt>
                <c:pt idx="63831">
                  <c:v>9.9721620000000009</c:v>
                </c:pt>
                <c:pt idx="63832">
                  <c:v>9.9773580000000006</c:v>
                </c:pt>
                <c:pt idx="63833">
                  <c:v>9.9741549999999997</c:v>
                </c:pt>
                <c:pt idx="63834">
                  <c:v>9.9747920000000008</c:v>
                </c:pt>
                <c:pt idx="63835">
                  <c:v>9.9772079999999992</c:v>
                </c:pt>
                <c:pt idx="63836">
                  <c:v>9.9742789999999992</c:v>
                </c:pt>
                <c:pt idx="63837">
                  <c:v>9.9722810000000006</c:v>
                </c:pt>
                <c:pt idx="63838">
                  <c:v>9.9729290000000006</c:v>
                </c:pt>
                <c:pt idx="63839">
                  <c:v>9.9746000000000006</c:v>
                </c:pt>
                <c:pt idx="63840">
                  <c:v>9.9748429999999999</c:v>
                </c:pt>
                <c:pt idx="63841">
                  <c:v>9.9779680000000006</c:v>
                </c:pt>
                <c:pt idx="63842">
                  <c:v>9.9779230000000005</c:v>
                </c:pt>
                <c:pt idx="63843">
                  <c:v>9.9733000000000001</c:v>
                </c:pt>
                <c:pt idx="63844">
                  <c:v>9.9712540000000001</c:v>
                </c:pt>
                <c:pt idx="63845">
                  <c:v>9.9733070000000001</c:v>
                </c:pt>
                <c:pt idx="63846">
                  <c:v>9.9767519999999994</c:v>
                </c:pt>
                <c:pt idx="63847">
                  <c:v>9.9723249999999997</c:v>
                </c:pt>
                <c:pt idx="63848">
                  <c:v>9.9682300000000001</c:v>
                </c:pt>
                <c:pt idx="63849">
                  <c:v>9.9703630000000008</c:v>
                </c:pt>
                <c:pt idx="63850">
                  <c:v>9.9713650000000005</c:v>
                </c:pt>
                <c:pt idx="63851">
                  <c:v>9.9765739999999994</c:v>
                </c:pt>
                <c:pt idx="63852">
                  <c:v>9.9792570000000005</c:v>
                </c:pt>
                <c:pt idx="63853">
                  <c:v>9.9752740000000006</c:v>
                </c:pt>
                <c:pt idx="63854">
                  <c:v>9.9784030000000001</c:v>
                </c:pt>
                <c:pt idx="63855">
                  <c:v>9.9835370000000001</c:v>
                </c:pt>
                <c:pt idx="63856">
                  <c:v>9.9752159999999996</c:v>
                </c:pt>
                <c:pt idx="63857">
                  <c:v>9.9680900000000001</c:v>
                </c:pt>
                <c:pt idx="63858">
                  <c:v>9.9751440000000002</c:v>
                </c:pt>
                <c:pt idx="63859">
                  <c:v>9.9757960000000008</c:v>
                </c:pt>
                <c:pt idx="63860">
                  <c:v>9.9703940000000006</c:v>
                </c:pt>
                <c:pt idx="63861">
                  <c:v>9.9752890000000001</c:v>
                </c:pt>
                <c:pt idx="63862">
                  <c:v>9.9732579999999995</c:v>
                </c:pt>
                <c:pt idx="63863">
                  <c:v>9.9662860000000002</c:v>
                </c:pt>
                <c:pt idx="63864">
                  <c:v>9.9753769999999999</c:v>
                </c:pt>
                <c:pt idx="63865">
                  <c:v>9.9828150000000004</c:v>
                </c:pt>
                <c:pt idx="63866">
                  <c:v>9.9727979999999992</c:v>
                </c:pt>
                <c:pt idx="63867">
                  <c:v>9.9700310000000005</c:v>
                </c:pt>
                <c:pt idx="63868">
                  <c:v>9.9787520000000001</c:v>
                </c:pt>
                <c:pt idx="63869">
                  <c:v>9.9744329999999994</c:v>
                </c:pt>
                <c:pt idx="63870">
                  <c:v>9.9702029999999997</c:v>
                </c:pt>
                <c:pt idx="63871">
                  <c:v>9.9738790000000002</c:v>
                </c:pt>
                <c:pt idx="63872">
                  <c:v>9.9722190000000008</c:v>
                </c:pt>
                <c:pt idx="63873">
                  <c:v>9.9758700000000005</c:v>
                </c:pt>
                <c:pt idx="63874">
                  <c:v>9.9843679999999999</c:v>
                </c:pt>
                <c:pt idx="63875">
                  <c:v>9.9801990000000007</c:v>
                </c:pt>
                <c:pt idx="63876">
                  <c:v>9.9730109999999996</c:v>
                </c:pt>
                <c:pt idx="63877">
                  <c:v>9.9793190000000003</c:v>
                </c:pt>
                <c:pt idx="63878">
                  <c:v>9.9846319999999995</c:v>
                </c:pt>
                <c:pt idx="63879">
                  <c:v>9.9796700000000005</c:v>
                </c:pt>
                <c:pt idx="63880">
                  <c:v>9.9794070000000001</c:v>
                </c:pt>
                <c:pt idx="63881">
                  <c:v>9.9806419999999996</c:v>
                </c:pt>
                <c:pt idx="63882">
                  <c:v>9.9766189999999995</c:v>
                </c:pt>
                <c:pt idx="63883">
                  <c:v>9.9723659999999992</c:v>
                </c:pt>
                <c:pt idx="63884">
                  <c:v>9.9709990000000008</c:v>
                </c:pt>
                <c:pt idx="63885">
                  <c:v>9.9748239999999999</c:v>
                </c:pt>
                <c:pt idx="63886">
                  <c:v>9.9786719999999995</c:v>
                </c:pt>
                <c:pt idx="63887">
                  <c:v>9.9835930000000008</c:v>
                </c:pt>
                <c:pt idx="63888">
                  <c:v>9.9858720000000005</c:v>
                </c:pt>
                <c:pt idx="63889">
                  <c:v>9.9767569999999992</c:v>
                </c:pt>
                <c:pt idx="63890">
                  <c:v>9.9742440000000006</c:v>
                </c:pt>
                <c:pt idx="63891">
                  <c:v>9.9819080000000007</c:v>
                </c:pt>
                <c:pt idx="63892">
                  <c:v>9.9860109999999995</c:v>
                </c:pt>
                <c:pt idx="63893">
                  <c:v>9.9865449999999996</c:v>
                </c:pt>
                <c:pt idx="63894">
                  <c:v>9.9892199999999995</c:v>
                </c:pt>
                <c:pt idx="63895">
                  <c:v>9.9851589999999995</c:v>
                </c:pt>
                <c:pt idx="63896">
                  <c:v>9.9767700000000001</c:v>
                </c:pt>
                <c:pt idx="63897">
                  <c:v>9.9845939999999995</c:v>
                </c:pt>
                <c:pt idx="63898">
                  <c:v>9.989471</c:v>
                </c:pt>
                <c:pt idx="63899">
                  <c:v>9.9791349999999994</c:v>
                </c:pt>
                <c:pt idx="63900">
                  <c:v>9.9800640000000005</c:v>
                </c:pt>
                <c:pt idx="63901">
                  <c:v>9.9864859999999993</c:v>
                </c:pt>
                <c:pt idx="63902">
                  <c:v>9.981992</c:v>
                </c:pt>
                <c:pt idx="63903">
                  <c:v>9.9784970000000008</c:v>
                </c:pt>
                <c:pt idx="63904">
                  <c:v>9.9830020000000008</c:v>
                </c:pt>
                <c:pt idx="63905">
                  <c:v>9.9805799999999998</c:v>
                </c:pt>
                <c:pt idx="63906">
                  <c:v>9.9735680000000002</c:v>
                </c:pt>
                <c:pt idx="63907">
                  <c:v>9.981446</c:v>
                </c:pt>
                <c:pt idx="63908">
                  <c:v>9.9860179999999996</c:v>
                </c:pt>
                <c:pt idx="63909">
                  <c:v>9.9797899999999995</c:v>
                </c:pt>
                <c:pt idx="63910">
                  <c:v>9.9804849999999998</c:v>
                </c:pt>
                <c:pt idx="63911">
                  <c:v>9.9841110000000004</c:v>
                </c:pt>
                <c:pt idx="63912">
                  <c:v>9.9833269999999992</c:v>
                </c:pt>
                <c:pt idx="63913">
                  <c:v>9.9813639999999992</c:v>
                </c:pt>
                <c:pt idx="63914">
                  <c:v>9.9838120000000004</c:v>
                </c:pt>
                <c:pt idx="63915">
                  <c:v>9.9824760000000001</c:v>
                </c:pt>
                <c:pt idx="63916">
                  <c:v>9.9816880000000001</c:v>
                </c:pt>
                <c:pt idx="63917">
                  <c:v>9.9886590000000002</c:v>
                </c:pt>
                <c:pt idx="63918">
                  <c:v>9.9846149999999998</c:v>
                </c:pt>
                <c:pt idx="63919">
                  <c:v>9.9804139999999997</c:v>
                </c:pt>
                <c:pt idx="63920">
                  <c:v>9.9879309999999997</c:v>
                </c:pt>
                <c:pt idx="63921">
                  <c:v>9.9869789999999998</c:v>
                </c:pt>
                <c:pt idx="63922">
                  <c:v>9.9835569999999993</c:v>
                </c:pt>
                <c:pt idx="63923">
                  <c:v>9.9866510000000002</c:v>
                </c:pt>
                <c:pt idx="63924">
                  <c:v>9.9872750000000003</c:v>
                </c:pt>
                <c:pt idx="63925">
                  <c:v>9.9826750000000004</c:v>
                </c:pt>
                <c:pt idx="63926">
                  <c:v>9.9852849999999993</c:v>
                </c:pt>
                <c:pt idx="63927">
                  <c:v>9.9918010000000006</c:v>
                </c:pt>
                <c:pt idx="63928">
                  <c:v>9.9872619999999994</c:v>
                </c:pt>
                <c:pt idx="63929">
                  <c:v>9.9883659999999992</c:v>
                </c:pt>
                <c:pt idx="63930">
                  <c:v>9.9926220000000008</c:v>
                </c:pt>
                <c:pt idx="63931">
                  <c:v>9.9860190000000006</c:v>
                </c:pt>
                <c:pt idx="63932">
                  <c:v>9.9816470000000006</c:v>
                </c:pt>
                <c:pt idx="63933">
                  <c:v>9.9872499999999995</c:v>
                </c:pt>
                <c:pt idx="63934">
                  <c:v>9.9878149999999994</c:v>
                </c:pt>
                <c:pt idx="63935">
                  <c:v>9.9825560000000007</c:v>
                </c:pt>
                <c:pt idx="63936">
                  <c:v>9.9882609999999996</c:v>
                </c:pt>
                <c:pt idx="63937">
                  <c:v>9.9926890000000004</c:v>
                </c:pt>
                <c:pt idx="63938">
                  <c:v>9.9832649999999994</c:v>
                </c:pt>
                <c:pt idx="63939">
                  <c:v>9.9872890000000005</c:v>
                </c:pt>
                <c:pt idx="63940">
                  <c:v>9.9958659999999995</c:v>
                </c:pt>
                <c:pt idx="63941">
                  <c:v>9.9903049999999993</c:v>
                </c:pt>
                <c:pt idx="63942">
                  <c:v>9.9867640000000009</c:v>
                </c:pt>
                <c:pt idx="63943">
                  <c:v>9.9912209999999995</c:v>
                </c:pt>
                <c:pt idx="63944">
                  <c:v>9.9899369999999994</c:v>
                </c:pt>
                <c:pt idx="63945">
                  <c:v>9.983257</c:v>
                </c:pt>
                <c:pt idx="63946">
                  <c:v>9.988092</c:v>
                </c:pt>
                <c:pt idx="63947">
                  <c:v>9.9938149999999997</c:v>
                </c:pt>
                <c:pt idx="63948">
                  <c:v>9.9871309999999998</c:v>
                </c:pt>
                <c:pt idx="63949">
                  <c:v>9.9863300000000006</c:v>
                </c:pt>
                <c:pt idx="63950">
                  <c:v>9.9945009999999996</c:v>
                </c:pt>
                <c:pt idx="63951">
                  <c:v>9.9969000000000001</c:v>
                </c:pt>
                <c:pt idx="63952">
                  <c:v>9.9960620000000002</c:v>
                </c:pt>
                <c:pt idx="63953">
                  <c:v>10.001227999999999</c:v>
                </c:pt>
                <c:pt idx="63954">
                  <c:v>9.9966449999999991</c:v>
                </c:pt>
                <c:pt idx="63955">
                  <c:v>9.9843799999999998</c:v>
                </c:pt>
                <c:pt idx="63956">
                  <c:v>9.9915900000000004</c:v>
                </c:pt>
                <c:pt idx="63957">
                  <c:v>9.9992020000000004</c:v>
                </c:pt>
                <c:pt idx="63958">
                  <c:v>9.9916070000000001</c:v>
                </c:pt>
                <c:pt idx="63959">
                  <c:v>9.9920690000000008</c:v>
                </c:pt>
                <c:pt idx="63960">
                  <c:v>9.9999280000000006</c:v>
                </c:pt>
                <c:pt idx="63961">
                  <c:v>9.9959059999999997</c:v>
                </c:pt>
                <c:pt idx="63962">
                  <c:v>9.9904329999999995</c:v>
                </c:pt>
                <c:pt idx="63963">
                  <c:v>9.9977429999999998</c:v>
                </c:pt>
                <c:pt idx="63964">
                  <c:v>9.9996690000000008</c:v>
                </c:pt>
                <c:pt idx="63965">
                  <c:v>9.9932510000000008</c:v>
                </c:pt>
                <c:pt idx="63966">
                  <c:v>9.9939710000000002</c:v>
                </c:pt>
                <c:pt idx="63967">
                  <c:v>9.9952179999999995</c:v>
                </c:pt>
                <c:pt idx="63968">
                  <c:v>9.9902309999999996</c:v>
                </c:pt>
                <c:pt idx="63969">
                  <c:v>9.9852659999999993</c:v>
                </c:pt>
                <c:pt idx="63970">
                  <c:v>9.9888139999999996</c:v>
                </c:pt>
                <c:pt idx="63971">
                  <c:v>9.9911709999999996</c:v>
                </c:pt>
                <c:pt idx="63972">
                  <c:v>9.9862599999999997</c:v>
                </c:pt>
                <c:pt idx="63973">
                  <c:v>9.9919510000000002</c:v>
                </c:pt>
                <c:pt idx="63974">
                  <c:v>9.9955049999999996</c:v>
                </c:pt>
                <c:pt idx="63975">
                  <c:v>9.9869409999999998</c:v>
                </c:pt>
                <c:pt idx="63976">
                  <c:v>9.9905410000000003</c:v>
                </c:pt>
                <c:pt idx="63977">
                  <c:v>9.9984260000000003</c:v>
                </c:pt>
                <c:pt idx="63978">
                  <c:v>9.9919639999999994</c:v>
                </c:pt>
                <c:pt idx="63979">
                  <c:v>9.9895499999999995</c:v>
                </c:pt>
                <c:pt idx="63980">
                  <c:v>9.9980759999999993</c:v>
                </c:pt>
                <c:pt idx="63981">
                  <c:v>9.9939149999999994</c:v>
                </c:pt>
                <c:pt idx="63982">
                  <c:v>9.9892350000000008</c:v>
                </c:pt>
                <c:pt idx="63983">
                  <c:v>10.00353</c:v>
                </c:pt>
                <c:pt idx="63984">
                  <c:v>10.00506</c:v>
                </c:pt>
                <c:pt idx="63985">
                  <c:v>9.9930160000000008</c:v>
                </c:pt>
                <c:pt idx="63986">
                  <c:v>9.9977269999999994</c:v>
                </c:pt>
                <c:pt idx="63987">
                  <c:v>10.005077</c:v>
                </c:pt>
                <c:pt idx="63988">
                  <c:v>9.9962700000000009</c:v>
                </c:pt>
                <c:pt idx="63989">
                  <c:v>9.9928030000000003</c:v>
                </c:pt>
                <c:pt idx="63990">
                  <c:v>10.001566</c:v>
                </c:pt>
                <c:pt idx="63991">
                  <c:v>9.9980770000000003</c:v>
                </c:pt>
                <c:pt idx="63992">
                  <c:v>9.9939440000000008</c:v>
                </c:pt>
                <c:pt idx="63993">
                  <c:v>9.9999420000000008</c:v>
                </c:pt>
                <c:pt idx="63994">
                  <c:v>9.9959229999999994</c:v>
                </c:pt>
                <c:pt idx="63995">
                  <c:v>9.9913460000000001</c:v>
                </c:pt>
                <c:pt idx="63996">
                  <c:v>10.002012000000001</c:v>
                </c:pt>
                <c:pt idx="63997">
                  <c:v>10.006126</c:v>
                </c:pt>
                <c:pt idx="63998">
                  <c:v>9.9932960000000008</c:v>
                </c:pt>
                <c:pt idx="63999">
                  <c:v>9.9942159999999998</c:v>
                </c:pt>
                <c:pt idx="64000">
                  <c:v>10.008196999999999</c:v>
                </c:pt>
                <c:pt idx="64001">
                  <c:v>10.000560999999999</c:v>
                </c:pt>
                <c:pt idx="64002">
                  <c:v>9.9934119999999993</c:v>
                </c:pt>
                <c:pt idx="64003">
                  <c:v>10.004415</c:v>
                </c:pt>
                <c:pt idx="64004">
                  <c:v>10.002796</c:v>
                </c:pt>
                <c:pt idx="64005">
                  <c:v>9.9899550000000001</c:v>
                </c:pt>
                <c:pt idx="64006">
                  <c:v>9.9899900000000006</c:v>
                </c:pt>
                <c:pt idx="64007">
                  <c:v>9.9981059999999999</c:v>
                </c:pt>
                <c:pt idx="64008">
                  <c:v>9.9975930000000002</c:v>
                </c:pt>
                <c:pt idx="64009">
                  <c:v>9.9946260000000002</c:v>
                </c:pt>
                <c:pt idx="64010">
                  <c:v>9.9999990000000007</c:v>
                </c:pt>
                <c:pt idx="64011">
                  <c:v>10.000119</c:v>
                </c:pt>
                <c:pt idx="64012">
                  <c:v>9.9986610000000002</c:v>
                </c:pt>
                <c:pt idx="64013">
                  <c:v>10.006332</c:v>
                </c:pt>
                <c:pt idx="64014">
                  <c:v>10.007548999999999</c:v>
                </c:pt>
                <c:pt idx="64015">
                  <c:v>9.9999739999999999</c:v>
                </c:pt>
                <c:pt idx="64016">
                  <c:v>10.001491</c:v>
                </c:pt>
                <c:pt idx="64017">
                  <c:v>10.007427</c:v>
                </c:pt>
                <c:pt idx="64018">
                  <c:v>10.000436000000001</c:v>
                </c:pt>
                <c:pt idx="64019">
                  <c:v>9.9990459999999999</c:v>
                </c:pt>
                <c:pt idx="64020">
                  <c:v>10.004892</c:v>
                </c:pt>
                <c:pt idx="64021">
                  <c:v>10.002108</c:v>
                </c:pt>
                <c:pt idx="64022">
                  <c:v>10.002109000000001</c:v>
                </c:pt>
                <c:pt idx="64023">
                  <c:v>10.007061999999999</c:v>
                </c:pt>
                <c:pt idx="64024">
                  <c:v>10.006111000000001</c:v>
                </c:pt>
                <c:pt idx="64025">
                  <c:v>10.001196999999999</c:v>
                </c:pt>
                <c:pt idx="64026">
                  <c:v>10.007692</c:v>
                </c:pt>
                <c:pt idx="64027">
                  <c:v>10.013992</c:v>
                </c:pt>
                <c:pt idx="64028">
                  <c:v>10.000473</c:v>
                </c:pt>
                <c:pt idx="64029">
                  <c:v>9.9969190000000001</c:v>
                </c:pt>
                <c:pt idx="64030">
                  <c:v>10.006418</c:v>
                </c:pt>
                <c:pt idx="64031">
                  <c:v>9.9999129999999994</c:v>
                </c:pt>
                <c:pt idx="64032">
                  <c:v>9.9953869999999991</c:v>
                </c:pt>
                <c:pt idx="64033">
                  <c:v>10.003997</c:v>
                </c:pt>
                <c:pt idx="64034">
                  <c:v>10.005632</c:v>
                </c:pt>
                <c:pt idx="64035">
                  <c:v>10.000823</c:v>
                </c:pt>
                <c:pt idx="64036">
                  <c:v>10.006005999999999</c:v>
                </c:pt>
                <c:pt idx="64037">
                  <c:v>10.010942999999999</c:v>
                </c:pt>
                <c:pt idx="64038">
                  <c:v>10.006069999999999</c:v>
                </c:pt>
                <c:pt idx="64039">
                  <c:v>10.003807</c:v>
                </c:pt>
                <c:pt idx="64040">
                  <c:v>10.003244</c:v>
                </c:pt>
                <c:pt idx="64041">
                  <c:v>10.003646</c:v>
                </c:pt>
                <c:pt idx="64042">
                  <c:v>10.002641000000001</c:v>
                </c:pt>
                <c:pt idx="64043">
                  <c:v>10.002483</c:v>
                </c:pt>
                <c:pt idx="64044">
                  <c:v>10.007269000000001</c:v>
                </c:pt>
                <c:pt idx="64045">
                  <c:v>10.006475999999999</c:v>
                </c:pt>
                <c:pt idx="64046">
                  <c:v>10.009845</c:v>
                </c:pt>
                <c:pt idx="64047">
                  <c:v>10.012135000000001</c:v>
                </c:pt>
                <c:pt idx="64048">
                  <c:v>10.003047</c:v>
                </c:pt>
                <c:pt idx="64049">
                  <c:v>10.005634000000001</c:v>
                </c:pt>
                <c:pt idx="64050">
                  <c:v>10.011015</c:v>
                </c:pt>
                <c:pt idx="64051">
                  <c:v>10.004761</c:v>
                </c:pt>
                <c:pt idx="64052">
                  <c:v>10.002402999999999</c:v>
                </c:pt>
                <c:pt idx="64053">
                  <c:v>10.009496</c:v>
                </c:pt>
                <c:pt idx="64054">
                  <c:v>10.00928</c:v>
                </c:pt>
                <c:pt idx="64055">
                  <c:v>10.000679</c:v>
                </c:pt>
                <c:pt idx="64056">
                  <c:v>10.007552</c:v>
                </c:pt>
                <c:pt idx="64057">
                  <c:v>10.013807999999999</c:v>
                </c:pt>
                <c:pt idx="64058">
                  <c:v>10.007344</c:v>
                </c:pt>
                <c:pt idx="64059">
                  <c:v>10.009055999999999</c:v>
                </c:pt>
                <c:pt idx="64060">
                  <c:v>10.016128999999999</c:v>
                </c:pt>
                <c:pt idx="64061">
                  <c:v>10.013284000000001</c:v>
                </c:pt>
                <c:pt idx="64062">
                  <c:v>10.00596</c:v>
                </c:pt>
                <c:pt idx="64063">
                  <c:v>10.009903</c:v>
                </c:pt>
                <c:pt idx="64064">
                  <c:v>10.014074000000001</c:v>
                </c:pt>
                <c:pt idx="64065">
                  <c:v>10.006869</c:v>
                </c:pt>
                <c:pt idx="64066">
                  <c:v>10.004541</c:v>
                </c:pt>
                <c:pt idx="64067">
                  <c:v>10.007562999999999</c:v>
                </c:pt>
                <c:pt idx="64068">
                  <c:v>10.007878</c:v>
                </c:pt>
                <c:pt idx="64069">
                  <c:v>10.012912999999999</c:v>
                </c:pt>
                <c:pt idx="64070">
                  <c:v>10.017885</c:v>
                </c:pt>
                <c:pt idx="64071">
                  <c:v>10.010672</c:v>
                </c:pt>
                <c:pt idx="64072">
                  <c:v>10.005193999999999</c:v>
                </c:pt>
                <c:pt idx="64073">
                  <c:v>10.012686</c:v>
                </c:pt>
                <c:pt idx="64074">
                  <c:v>10.010909</c:v>
                </c:pt>
                <c:pt idx="64075">
                  <c:v>10.001878</c:v>
                </c:pt>
                <c:pt idx="64076">
                  <c:v>10.008991</c:v>
                </c:pt>
                <c:pt idx="64077">
                  <c:v>10.015732</c:v>
                </c:pt>
                <c:pt idx="64078">
                  <c:v>10.009748</c:v>
                </c:pt>
                <c:pt idx="64079">
                  <c:v>10.011013</c:v>
                </c:pt>
                <c:pt idx="64080">
                  <c:v>10.017975</c:v>
                </c:pt>
                <c:pt idx="64081">
                  <c:v>10.010730000000001</c:v>
                </c:pt>
                <c:pt idx="64082">
                  <c:v>10.005788000000001</c:v>
                </c:pt>
                <c:pt idx="64083">
                  <c:v>10.016453</c:v>
                </c:pt>
                <c:pt idx="64084">
                  <c:v>10.020097</c:v>
                </c:pt>
                <c:pt idx="64085">
                  <c:v>10.014434</c:v>
                </c:pt>
                <c:pt idx="64086">
                  <c:v>10.014654</c:v>
                </c:pt>
                <c:pt idx="64087">
                  <c:v>10.01727</c:v>
                </c:pt>
                <c:pt idx="64088">
                  <c:v>10.014137</c:v>
                </c:pt>
                <c:pt idx="64089">
                  <c:v>10.012763</c:v>
                </c:pt>
                <c:pt idx="64090">
                  <c:v>10.016003</c:v>
                </c:pt>
                <c:pt idx="64091">
                  <c:v>10.010748</c:v>
                </c:pt>
                <c:pt idx="64092">
                  <c:v>10.006397</c:v>
                </c:pt>
                <c:pt idx="64093">
                  <c:v>10.011872</c:v>
                </c:pt>
                <c:pt idx="64094">
                  <c:v>10.012411999999999</c:v>
                </c:pt>
                <c:pt idx="64095">
                  <c:v>10.009886</c:v>
                </c:pt>
                <c:pt idx="64096">
                  <c:v>10.014119000000001</c:v>
                </c:pt>
                <c:pt idx="64097">
                  <c:v>10.017889</c:v>
                </c:pt>
                <c:pt idx="64098">
                  <c:v>10.012859000000001</c:v>
                </c:pt>
                <c:pt idx="64099">
                  <c:v>10.011400999999999</c:v>
                </c:pt>
                <c:pt idx="64100">
                  <c:v>10.018945</c:v>
                </c:pt>
                <c:pt idx="64101">
                  <c:v>10.017052</c:v>
                </c:pt>
                <c:pt idx="64102">
                  <c:v>10.013382</c:v>
                </c:pt>
                <c:pt idx="64103">
                  <c:v>10.022363</c:v>
                </c:pt>
                <c:pt idx="64104">
                  <c:v>10.025475</c:v>
                </c:pt>
                <c:pt idx="64105">
                  <c:v>10.015616</c:v>
                </c:pt>
                <c:pt idx="64106">
                  <c:v>10.013097999999999</c:v>
                </c:pt>
                <c:pt idx="64107">
                  <c:v>10.020757</c:v>
                </c:pt>
                <c:pt idx="64108">
                  <c:v>10.019275</c:v>
                </c:pt>
                <c:pt idx="64109">
                  <c:v>10.01374</c:v>
                </c:pt>
                <c:pt idx="64110">
                  <c:v>10.020593999999999</c:v>
                </c:pt>
                <c:pt idx="64111">
                  <c:v>10.021245</c:v>
                </c:pt>
                <c:pt idx="64112">
                  <c:v>10.013436</c:v>
                </c:pt>
                <c:pt idx="64113">
                  <c:v>10.014967</c:v>
                </c:pt>
                <c:pt idx="64114">
                  <c:v>10.019990999999999</c:v>
                </c:pt>
                <c:pt idx="64115">
                  <c:v>10.016184000000001</c:v>
                </c:pt>
                <c:pt idx="64116">
                  <c:v>10.013661000000001</c:v>
                </c:pt>
                <c:pt idx="64117">
                  <c:v>10.018884</c:v>
                </c:pt>
                <c:pt idx="64118">
                  <c:v>10.015344000000001</c:v>
                </c:pt>
                <c:pt idx="64119">
                  <c:v>10.010585000000001</c:v>
                </c:pt>
                <c:pt idx="64120">
                  <c:v>10.017538</c:v>
                </c:pt>
                <c:pt idx="64121">
                  <c:v>10.018814000000001</c:v>
                </c:pt>
                <c:pt idx="64122">
                  <c:v>10.016992</c:v>
                </c:pt>
                <c:pt idx="64123">
                  <c:v>10.022389</c:v>
                </c:pt>
                <c:pt idx="64124">
                  <c:v>10.024205</c:v>
                </c:pt>
                <c:pt idx="64125">
                  <c:v>10.020073</c:v>
                </c:pt>
                <c:pt idx="64126">
                  <c:v>10.022219</c:v>
                </c:pt>
                <c:pt idx="64127">
                  <c:v>10.023952</c:v>
                </c:pt>
                <c:pt idx="64128">
                  <c:v>10.014957000000001</c:v>
                </c:pt>
                <c:pt idx="64129">
                  <c:v>10.017886000000001</c:v>
                </c:pt>
                <c:pt idx="64130">
                  <c:v>10.02561</c:v>
                </c:pt>
                <c:pt idx="64131">
                  <c:v>10.016696</c:v>
                </c:pt>
                <c:pt idx="64132">
                  <c:v>10.011856</c:v>
                </c:pt>
                <c:pt idx="64133">
                  <c:v>10.021219</c:v>
                </c:pt>
                <c:pt idx="64134">
                  <c:v>10.024768</c:v>
                </c:pt>
                <c:pt idx="64135">
                  <c:v>10.01816</c:v>
                </c:pt>
                <c:pt idx="64136">
                  <c:v>10.022124</c:v>
                </c:pt>
                <c:pt idx="64137">
                  <c:v>10.029138</c:v>
                </c:pt>
                <c:pt idx="64138">
                  <c:v>10.024392000000001</c:v>
                </c:pt>
                <c:pt idx="64139">
                  <c:v>10.023655</c:v>
                </c:pt>
                <c:pt idx="64140">
                  <c:v>10.023292</c:v>
                </c:pt>
                <c:pt idx="64141">
                  <c:v>10.018947000000001</c:v>
                </c:pt>
                <c:pt idx="64142">
                  <c:v>10.021697</c:v>
                </c:pt>
                <c:pt idx="64143">
                  <c:v>10.028593000000001</c:v>
                </c:pt>
                <c:pt idx="64144">
                  <c:v>10.029279000000001</c:v>
                </c:pt>
                <c:pt idx="64145">
                  <c:v>10.022779</c:v>
                </c:pt>
                <c:pt idx="64146">
                  <c:v>10.025665999999999</c:v>
                </c:pt>
                <c:pt idx="64147">
                  <c:v>10.027753000000001</c:v>
                </c:pt>
                <c:pt idx="64148">
                  <c:v>10.016897999999999</c:v>
                </c:pt>
                <c:pt idx="64149">
                  <c:v>10.019095</c:v>
                </c:pt>
                <c:pt idx="64150">
                  <c:v>10.028625999999999</c:v>
                </c:pt>
                <c:pt idx="64151">
                  <c:v>10.022546999999999</c:v>
                </c:pt>
                <c:pt idx="64152">
                  <c:v>10.016095999999999</c:v>
                </c:pt>
                <c:pt idx="64153">
                  <c:v>10.024062000000001</c:v>
                </c:pt>
                <c:pt idx="64154">
                  <c:v>10.026598999999999</c:v>
                </c:pt>
                <c:pt idx="64155">
                  <c:v>10.019523</c:v>
                </c:pt>
                <c:pt idx="64156">
                  <c:v>10.023448999999999</c:v>
                </c:pt>
                <c:pt idx="64157">
                  <c:v>10.029804</c:v>
                </c:pt>
                <c:pt idx="64158">
                  <c:v>10.025702000000001</c:v>
                </c:pt>
                <c:pt idx="64159">
                  <c:v>10.024279</c:v>
                </c:pt>
                <c:pt idx="64160">
                  <c:v>10.029031</c:v>
                </c:pt>
                <c:pt idx="64161">
                  <c:v>10.026773</c:v>
                </c:pt>
                <c:pt idx="64162">
                  <c:v>10.020123</c:v>
                </c:pt>
                <c:pt idx="64163">
                  <c:v>10.024645</c:v>
                </c:pt>
                <c:pt idx="64164">
                  <c:v>10.024018</c:v>
                </c:pt>
                <c:pt idx="64165">
                  <c:v>10.01599</c:v>
                </c:pt>
                <c:pt idx="64166">
                  <c:v>10.025010999999999</c:v>
                </c:pt>
                <c:pt idx="64167">
                  <c:v>10.030702</c:v>
                </c:pt>
                <c:pt idx="64168">
                  <c:v>10.022802</c:v>
                </c:pt>
                <c:pt idx="64169">
                  <c:v>10.027462999999999</c:v>
                </c:pt>
                <c:pt idx="64170">
                  <c:v>10.034489000000001</c:v>
                </c:pt>
                <c:pt idx="64171">
                  <c:v>10.027404000000001</c:v>
                </c:pt>
                <c:pt idx="64172">
                  <c:v>10.026078</c:v>
                </c:pt>
                <c:pt idx="64173">
                  <c:v>10.035086</c:v>
                </c:pt>
                <c:pt idx="64174">
                  <c:v>10.030082</c:v>
                </c:pt>
                <c:pt idx="64175">
                  <c:v>10.022297</c:v>
                </c:pt>
                <c:pt idx="64176">
                  <c:v>10.030082999999999</c:v>
                </c:pt>
                <c:pt idx="64177">
                  <c:v>10.031124</c:v>
                </c:pt>
                <c:pt idx="64178">
                  <c:v>10.025468</c:v>
                </c:pt>
                <c:pt idx="64179">
                  <c:v>10.028273</c:v>
                </c:pt>
                <c:pt idx="64180">
                  <c:v>10.031758999999999</c:v>
                </c:pt>
                <c:pt idx="64181">
                  <c:v>10.031755</c:v>
                </c:pt>
                <c:pt idx="64182">
                  <c:v>10.028446000000001</c:v>
                </c:pt>
                <c:pt idx="64183">
                  <c:v>10.026683</c:v>
                </c:pt>
                <c:pt idx="64184">
                  <c:v>10.024877999999999</c:v>
                </c:pt>
                <c:pt idx="64185">
                  <c:v>10.025446000000001</c:v>
                </c:pt>
                <c:pt idx="64186">
                  <c:v>10.030526</c:v>
                </c:pt>
                <c:pt idx="64187">
                  <c:v>10.028543000000001</c:v>
                </c:pt>
                <c:pt idx="64188">
                  <c:v>10.027366000000001</c:v>
                </c:pt>
                <c:pt idx="64189">
                  <c:v>10.033175999999999</c:v>
                </c:pt>
                <c:pt idx="64190">
                  <c:v>10.037357999999999</c:v>
                </c:pt>
                <c:pt idx="64191">
                  <c:v>10.0313</c:v>
                </c:pt>
                <c:pt idx="64192">
                  <c:v>10.028736</c:v>
                </c:pt>
                <c:pt idx="64193">
                  <c:v>10.036743</c:v>
                </c:pt>
                <c:pt idx="64194">
                  <c:v>10.036187999999999</c:v>
                </c:pt>
                <c:pt idx="64195">
                  <c:v>10.032073</c:v>
                </c:pt>
                <c:pt idx="64196">
                  <c:v>10.036284</c:v>
                </c:pt>
                <c:pt idx="64197">
                  <c:v>10.036398999999999</c:v>
                </c:pt>
                <c:pt idx="64198">
                  <c:v>10.026517</c:v>
                </c:pt>
                <c:pt idx="64199">
                  <c:v>10.023160000000001</c:v>
                </c:pt>
                <c:pt idx="64200">
                  <c:v>10.031040000000001</c:v>
                </c:pt>
                <c:pt idx="64201">
                  <c:v>10.026213</c:v>
                </c:pt>
                <c:pt idx="64202">
                  <c:v>10.022053</c:v>
                </c:pt>
                <c:pt idx="64203">
                  <c:v>10.035081999999999</c:v>
                </c:pt>
                <c:pt idx="64204">
                  <c:v>10.036046000000001</c:v>
                </c:pt>
                <c:pt idx="64205">
                  <c:v>10.028320000000001</c:v>
                </c:pt>
                <c:pt idx="64206">
                  <c:v>10.032450000000001</c:v>
                </c:pt>
                <c:pt idx="64207">
                  <c:v>10.039253</c:v>
                </c:pt>
                <c:pt idx="64208">
                  <c:v>10.036339999999999</c:v>
                </c:pt>
                <c:pt idx="64209">
                  <c:v>10.032498</c:v>
                </c:pt>
                <c:pt idx="64210">
                  <c:v>10.036716999999999</c:v>
                </c:pt>
                <c:pt idx="64211">
                  <c:v>10.037380000000001</c:v>
                </c:pt>
                <c:pt idx="64212">
                  <c:v>10.035814</c:v>
                </c:pt>
                <c:pt idx="64213">
                  <c:v>10.032707</c:v>
                </c:pt>
                <c:pt idx="64214">
                  <c:v>10.027286999999999</c:v>
                </c:pt>
                <c:pt idx="64215">
                  <c:v>10.030502</c:v>
                </c:pt>
                <c:pt idx="64216">
                  <c:v>10.037293</c:v>
                </c:pt>
                <c:pt idx="64217">
                  <c:v>10.036853000000001</c:v>
                </c:pt>
                <c:pt idx="64218">
                  <c:v>10.032142</c:v>
                </c:pt>
                <c:pt idx="64219">
                  <c:v>10.03553</c:v>
                </c:pt>
                <c:pt idx="64220">
                  <c:v>10.044096</c:v>
                </c:pt>
                <c:pt idx="64221">
                  <c:v>10.039317</c:v>
                </c:pt>
                <c:pt idx="64222">
                  <c:v>10.033581999999999</c:v>
                </c:pt>
                <c:pt idx="64223">
                  <c:v>10.038644</c:v>
                </c:pt>
                <c:pt idx="64224">
                  <c:v>10.036576999999999</c:v>
                </c:pt>
                <c:pt idx="64225">
                  <c:v>10.031026000000001</c:v>
                </c:pt>
                <c:pt idx="64226">
                  <c:v>10.034853</c:v>
                </c:pt>
                <c:pt idx="64227">
                  <c:v>10.037106</c:v>
                </c:pt>
                <c:pt idx="64228">
                  <c:v>10.031019000000001</c:v>
                </c:pt>
                <c:pt idx="64229">
                  <c:v>10.035299999999999</c:v>
                </c:pt>
                <c:pt idx="64230">
                  <c:v>10.044188999999999</c:v>
                </c:pt>
                <c:pt idx="64231">
                  <c:v>10.038614000000001</c:v>
                </c:pt>
                <c:pt idx="64232">
                  <c:v>10.033742</c:v>
                </c:pt>
                <c:pt idx="64233">
                  <c:v>10.038553</c:v>
                </c:pt>
                <c:pt idx="64234">
                  <c:v>10.039542000000001</c:v>
                </c:pt>
                <c:pt idx="64235">
                  <c:v>10.034872</c:v>
                </c:pt>
                <c:pt idx="64236">
                  <c:v>10.037775</c:v>
                </c:pt>
                <c:pt idx="64237">
                  <c:v>10.039054</c:v>
                </c:pt>
                <c:pt idx="64238">
                  <c:v>10.029821</c:v>
                </c:pt>
                <c:pt idx="64239">
                  <c:v>10.034090000000001</c:v>
                </c:pt>
                <c:pt idx="64240">
                  <c:v>10.042232</c:v>
                </c:pt>
                <c:pt idx="64241">
                  <c:v>10.033817000000001</c:v>
                </c:pt>
                <c:pt idx="64242">
                  <c:v>10.036662</c:v>
                </c:pt>
                <c:pt idx="64243">
                  <c:v>10.050832</c:v>
                </c:pt>
                <c:pt idx="64244">
                  <c:v>10.044883</c:v>
                </c:pt>
                <c:pt idx="64245">
                  <c:v>10.035197</c:v>
                </c:pt>
                <c:pt idx="64246">
                  <c:v>10.045527999999999</c:v>
                </c:pt>
                <c:pt idx="64247">
                  <c:v>10.051496</c:v>
                </c:pt>
                <c:pt idx="64248">
                  <c:v>10.040476999999999</c:v>
                </c:pt>
                <c:pt idx="64249">
                  <c:v>10.039129000000001</c:v>
                </c:pt>
                <c:pt idx="64250">
                  <c:v>10.047074</c:v>
                </c:pt>
                <c:pt idx="64251">
                  <c:v>10.044283999999999</c:v>
                </c:pt>
                <c:pt idx="64252">
                  <c:v>10.037404</c:v>
                </c:pt>
                <c:pt idx="64253">
                  <c:v>10.038038</c:v>
                </c:pt>
                <c:pt idx="64254">
                  <c:v>10.039161999999999</c:v>
                </c:pt>
                <c:pt idx="64255">
                  <c:v>10.038613</c:v>
                </c:pt>
                <c:pt idx="64256">
                  <c:v>10.046469999999999</c:v>
                </c:pt>
                <c:pt idx="64257">
                  <c:v>10.048064999999999</c:v>
                </c:pt>
                <c:pt idx="64258">
                  <c:v>10.039165000000001</c:v>
                </c:pt>
                <c:pt idx="64259">
                  <c:v>10.042325</c:v>
                </c:pt>
                <c:pt idx="64260">
                  <c:v>10.048411</c:v>
                </c:pt>
                <c:pt idx="64261">
                  <c:v>10.038974</c:v>
                </c:pt>
                <c:pt idx="64262">
                  <c:v>10.03229</c:v>
                </c:pt>
                <c:pt idx="64263">
                  <c:v>10.04208</c:v>
                </c:pt>
                <c:pt idx="64264">
                  <c:v>10.042548999999999</c:v>
                </c:pt>
                <c:pt idx="64265">
                  <c:v>10.032804</c:v>
                </c:pt>
                <c:pt idx="64266">
                  <c:v>10.041224</c:v>
                </c:pt>
                <c:pt idx="64267">
                  <c:v>10.047846</c:v>
                </c:pt>
                <c:pt idx="64268">
                  <c:v>10.040568</c:v>
                </c:pt>
                <c:pt idx="64269">
                  <c:v>10.040896999999999</c:v>
                </c:pt>
                <c:pt idx="64270">
                  <c:v>10.045873</c:v>
                </c:pt>
                <c:pt idx="64271">
                  <c:v>10.041907999999999</c:v>
                </c:pt>
                <c:pt idx="64272">
                  <c:v>10.039012</c:v>
                </c:pt>
                <c:pt idx="64273">
                  <c:v>10.046101</c:v>
                </c:pt>
                <c:pt idx="64274">
                  <c:v>10.042968999999999</c:v>
                </c:pt>
                <c:pt idx="64275">
                  <c:v>10.035523</c:v>
                </c:pt>
                <c:pt idx="64276">
                  <c:v>10.044346000000001</c:v>
                </c:pt>
                <c:pt idx="64277">
                  <c:v>10.050901</c:v>
                </c:pt>
                <c:pt idx="64278">
                  <c:v>10.046806999999999</c:v>
                </c:pt>
                <c:pt idx="64279">
                  <c:v>10.043716999999999</c:v>
                </c:pt>
                <c:pt idx="64280">
                  <c:v>10.043756999999999</c:v>
                </c:pt>
                <c:pt idx="64281">
                  <c:v>10.045064999999999</c:v>
                </c:pt>
                <c:pt idx="64282">
                  <c:v>10.046267</c:v>
                </c:pt>
                <c:pt idx="64283">
                  <c:v>10.048928</c:v>
                </c:pt>
                <c:pt idx="64284">
                  <c:v>10.049421000000001</c:v>
                </c:pt>
                <c:pt idx="64285">
                  <c:v>10.044954000000001</c:v>
                </c:pt>
                <c:pt idx="64286">
                  <c:v>10.044098</c:v>
                </c:pt>
                <c:pt idx="64287">
                  <c:v>10.045704000000001</c:v>
                </c:pt>
                <c:pt idx="64288">
                  <c:v>10.042509000000001</c:v>
                </c:pt>
                <c:pt idx="64289">
                  <c:v>10.040991999999999</c:v>
                </c:pt>
                <c:pt idx="64290">
                  <c:v>10.049251999999999</c:v>
                </c:pt>
                <c:pt idx="64291">
                  <c:v>10.049393999999999</c:v>
                </c:pt>
                <c:pt idx="64292">
                  <c:v>10.040803</c:v>
                </c:pt>
                <c:pt idx="64293">
                  <c:v>10.048674999999999</c:v>
                </c:pt>
                <c:pt idx="64294">
                  <c:v>10.055603</c:v>
                </c:pt>
                <c:pt idx="64295">
                  <c:v>10.048832000000001</c:v>
                </c:pt>
                <c:pt idx="64296">
                  <c:v>10.052006</c:v>
                </c:pt>
                <c:pt idx="64297">
                  <c:v>10.055709</c:v>
                </c:pt>
                <c:pt idx="64298">
                  <c:v>10.045057</c:v>
                </c:pt>
                <c:pt idx="64299">
                  <c:v>10.045222000000001</c:v>
                </c:pt>
                <c:pt idx="64300">
                  <c:v>10.057323999999999</c:v>
                </c:pt>
                <c:pt idx="64301">
                  <c:v>10.050507</c:v>
                </c:pt>
                <c:pt idx="64302">
                  <c:v>10.043486</c:v>
                </c:pt>
                <c:pt idx="64303">
                  <c:v>10.050473</c:v>
                </c:pt>
                <c:pt idx="64304">
                  <c:v>10.048914999999999</c:v>
                </c:pt>
                <c:pt idx="64305">
                  <c:v>10.046796000000001</c:v>
                </c:pt>
                <c:pt idx="64306">
                  <c:v>10.05072</c:v>
                </c:pt>
                <c:pt idx="64307">
                  <c:v>10.052777000000001</c:v>
                </c:pt>
                <c:pt idx="64308">
                  <c:v>10.052675000000001</c:v>
                </c:pt>
                <c:pt idx="64309">
                  <c:v>10.049458</c:v>
                </c:pt>
                <c:pt idx="64310">
                  <c:v>10.049239</c:v>
                </c:pt>
                <c:pt idx="64311">
                  <c:v>10.047371</c:v>
                </c:pt>
                <c:pt idx="64312">
                  <c:v>10.043229999999999</c:v>
                </c:pt>
                <c:pt idx="64313">
                  <c:v>10.044261000000001</c:v>
                </c:pt>
                <c:pt idx="64314">
                  <c:v>10.046916</c:v>
                </c:pt>
                <c:pt idx="64315">
                  <c:v>10.051189000000001</c:v>
                </c:pt>
                <c:pt idx="64316">
                  <c:v>10.055973</c:v>
                </c:pt>
                <c:pt idx="64317">
                  <c:v>10.057143</c:v>
                </c:pt>
                <c:pt idx="64318">
                  <c:v>10.055807</c:v>
                </c:pt>
                <c:pt idx="64319">
                  <c:v>10.059419</c:v>
                </c:pt>
                <c:pt idx="64320">
                  <c:v>10.060364999999999</c:v>
                </c:pt>
                <c:pt idx="64321">
                  <c:v>10.052141000000001</c:v>
                </c:pt>
                <c:pt idx="64322">
                  <c:v>10.052163</c:v>
                </c:pt>
                <c:pt idx="64323">
                  <c:v>10.052759999999999</c:v>
                </c:pt>
                <c:pt idx="64324">
                  <c:v>10.048095</c:v>
                </c:pt>
                <c:pt idx="64325">
                  <c:v>10.049481999999999</c:v>
                </c:pt>
                <c:pt idx="64326">
                  <c:v>10.051277000000001</c:v>
                </c:pt>
                <c:pt idx="64327">
                  <c:v>10.055391999999999</c:v>
                </c:pt>
                <c:pt idx="64328">
                  <c:v>10.060084</c:v>
                </c:pt>
                <c:pt idx="64329">
                  <c:v>10.05997</c:v>
                </c:pt>
                <c:pt idx="64330">
                  <c:v>10.05481</c:v>
                </c:pt>
                <c:pt idx="64331">
                  <c:v>10.048076</c:v>
                </c:pt>
                <c:pt idx="64332">
                  <c:v>10.051344</c:v>
                </c:pt>
                <c:pt idx="64333">
                  <c:v>10.054316</c:v>
                </c:pt>
                <c:pt idx="64334">
                  <c:v>10.051933999999999</c:v>
                </c:pt>
                <c:pt idx="64335">
                  <c:v>10.053512</c:v>
                </c:pt>
                <c:pt idx="64336">
                  <c:v>10.057036</c:v>
                </c:pt>
                <c:pt idx="64337">
                  <c:v>10.054611</c:v>
                </c:pt>
                <c:pt idx="64338">
                  <c:v>10.051042000000001</c:v>
                </c:pt>
                <c:pt idx="64339">
                  <c:v>10.05742</c:v>
                </c:pt>
                <c:pt idx="64340">
                  <c:v>10.058021</c:v>
                </c:pt>
                <c:pt idx="64341">
                  <c:v>10.053523999999999</c:v>
                </c:pt>
                <c:pt idx="64342">
                  <c:v>10.058655999999999</c:v>
                </c:pt>
                <c:pt idx="64343">
                  <c:v>10.056020999999999</c:v>
                </c:pt>
                <c:pt idx="64344">
                  <c:v>10.048994</c:v>
                </c:pt>
                <c:pt idx="64345">
                  <c:v>10.050922999999999</c:v>
                </c:pt>
                <c:pt idx="64346">
                  <c:v>10.053083000000001</c:v>
                </c:pt>
                <c:pt idx="64347">
                  <c:v>10.051337999999999</c:v>
                </c:pt>
                <c:pt idx="64348">
                  <c:v>10.054617</c:v>
                </c:pt>
                <c:pt idx="64349">
                  <c:v>10.059547</c:v>
                </c:pt>
                <c:pt idx="64350">
                  <c:v>10.05387</c:v>
                </c:pt>
                <c:pt idx="64351">
                  <c:v>10.055434</c:v>
                </c:pt>
                <c:pt idx="64352">
                  <c:v>10.064768000000001</c:v>
                </c:pt>
                <c:pt idx="64353">
                  <c:v>10.062333000000001</c:v>
                </c:pt>
                <c:pt idx="64354">
                  <c:v>10.059552999999999</c:v>
                </c:pt>
                <c:pt idx="64355">
                  <c:v>10.062752</c:v>
                </c:pt>
                <c:pt idx="64356">
                  <c:v>10.061299999999999</c:v>
                </c:pt>
                <c:pt idx="64357">
                  <c:v>10.056177999999999</c:v>
                </c:pt>
                <c:pt idx="64358">
                  <c:v>10.060495</c:v>
                </c:pt>
                <c:pt idx="64359">
                  <c:v>10.063852000000001</c:v>
                </c:pt>
                <c:pt idx="64360">
                  <c:v>10.056153999999999</c:v>
                </c:pt>
                <c:pt idx="64361">
                  <c:v>10.058819</c:v>
                </c:pt>
                <c:pt idx="64362">
                  <c:v>10.068261</c:v>
                </c:pt>
                <c:pt idx="64363">
                  <c:v>10.063129</c:v>
                </c:pt>
                <c:pt idx="64364">
                  <c:v>10.058370999999999</c:v>
                </c:pt>
                <c:pt idx="64365">
                  <c:v>10.064738999999999</c:v>
                </c:pt>
                <c:pt idx="64366">
                  <c:v>10.066941999999999</c:v>
                </c:pt>
                <c:pt idx="64367">
                  <c:v>10.05781</c:v>
                </c:pt>
                <c:pt idx="64368">
                  <c:v>10.055203000000001</c:v>
                </c:pt>
                <c:pt idx="64369">
                  <c:v>10.060368</c:v>
                </c:pt>
                <c:pt idx="64370">
                  <c:v>10.055771</c:v>
                </c:pt>
                <c:pt idx="64371">
                  <c:v>10.052652999999999</c:v>
                </c:pt>
                <c:pt idx="64372">
                  <c:v>10.058011</c:v>
                </c:pt>
                <c:pt idx="64373">
                  <c:v>10.059362</c:v>
                </c:pt>
                <c:pt idx="64374">
                  <c:v>10.059893000000001</c:v>
                </c:pt>
                <c:pt idx="64375">
                  <c:v>10.064344999999999</c:v>
                </c:pt>
                <c:pt idx="64376">
                  <c:v>10.065922</c:v>
                </c:pt>
                <c:pt idx="64377">
                  <c:v>10.06195</c:v>
                </c:pt>
                <c:pt idx="64378">
                  <c:v>10.065003000000001</c:v>
                </c:pt>
                <c:pt idx="64379">
                  <c:v>10.062637</c:v>
                </c:pt>
                <c:pt idx="64380">
                  <c:v>10.053129999999999</c:v>
                </c:pt>
                <c:pt idx="64381">
                  <c:v>10.058320999999999</c:v>
                </c:pt>
                <c:pt idx="64382">
                  <c:v>10.065837999999999</c:v>
                </c:pt>
                <c:pt idx="64383">
                  <c:v>10.063169</c:v>
                </c:pt>
                <c:pt idx="64384">
                  <c:v>10.060693000000001</c:v>
                </c:pt>
                <c:pt idx="64385">
                  <c:v>10.06343</c:v>
                </c:pt>
                <c:pt idx="64386">
                  <c:v>10.062628</c:v>
                </c:pt>
                <c:pt idx="64387">
                  <c:v>10.060364</c:v>
                </c:pt>
                <c:pt idx="64388">
                  <c:v>10.062006999999999</c:v>
                </c:pt>
                <c:pt idx="64389">
                  <c:v>10.058896000000001</c:v>
                </c:pt>
                <c:pt idx="64390">
                  <c:v>10.058163</c:v>
                </c:pt>
                <c:pt idx="64391">
                  <c:v>10.065969000000001</c:v>
                </c:pt>
                <c:pt idx="64392">
                  <c:v>10.068215</c:v>
                </c:pt>
                <c:pt idx="64393">
                  <c:v>10.067</c:v>
                </c:pt>
                <c:pt idx="64394">
                  <c:v>10.068282999999999</c:v>
                </c:pt>
                <c:pt idx="64395">
                  <c:v>10.065046000000001</c:v>
                </c:pt>
                <c:pt idx="64396">
                  <c:v>10.060679</c:v>
                </c:pt>
                <c:pt idx="64397">
                  <c:v>10.066069000000001</c:v>
                </c:pt>
                <c:pt idx="64398">
                  <c:v>10.070301000000001</c:v>
                </c:pt>
                <c:pt idx="64399">
                  <c:v>10.062454000000001</c:v>
                </c:pt>
                <c:pt idx="64400">
                  <c:v>10.065559</c:v>
                </c:pt>
                <c:pt idx="64401">
                  <c:v>10.070891</c:v>
                </c:pt>
                <c:pt idx="64402">
                  <c:v>10.061680000000001</c:v>
                </c:pt>
                <c:pt idx="64403">
                  <c:v>10.057484000000001</c:v>
                </c:pt>
                <c:pt idx="64404">
                  <c:v>10.064921999999999</c:v>
                </c:pt>
                <c:pt idx="64405">
                  <c:v>10.070268</c:v>
                </c:pt>
                <c:pt idx="64406">
                  <c:v>10.066564</c:v>
                </c:pt>
                <c:pt idx="64407">
                  <c:v>10.064639</c:v>
                </c:pt>
                <c:pt idx="64408">
                  <c:v>10.066457</c:v>
                </c:pt>
                <c:pt idx="64409">
                  <c:v>10.063599</c:v>
                </c:pt>
                <c:pt idx="64410">
                  <c:v>10.064225</c:v>
                </c:pt>
                <c:pt idx="64411">
                  <c:v>10.066395999999999</c:v>
                </c:pt>
                <c:pt idx="64412">
                  <c:v>10.062991999999999</c:v>
                </c:pt>
                <c:pt idx="64413">
                  <c:v>10.065595</c:v>
                </c:pt>
                <c:pt idx="64414">
                  <c:v>10.072618</c:v>
                </c:pt>
                <c:pt idx="64415">
                  <c:v>10.070173</c:v>
                </c:pt>
                <c:pt idx="64416">
                  <c:v>10.064041</c:v>
                </c:pt>
                <c:pt idx="64417">
                  <c:v>10.070010999999999</c:v>
                </c:pt>
                <c:pt idx="64418">
                  <c:v>10.073326</c:v>
                </c:pt>
                <c:pt idx="64419">
                  <c:v>10.066986</c:v>
                </c:pt>
                <c:pt idx="64420">
                  <c:v>10.066929</c:v>
                </c:pt>
                <c:pt idx="64421">
                  <c:v>10.06729</c:v>
                </c:pt>
                <c:pt idx="64422">
                  <c:v>10.063928000000001</c:v>
                </c:pt>
                <c:pt idx="64423">
                  <c:v>10.072298999999999</c:v>
                </c:pt>
                <c:pt idx="64424">
                  <c:v>10.086577</c:v>
                </c:pt>
                <c:pt idx="64425">
                  <c:v>10.079126</c:v>
                </c:pt>
                <c:pt idx="64426">
                  <c:v>10.064170000000001</c:v>
                </c:pt>
                <c:pt idx="64427">
                  <c:v>10.071159</c:v>
                </c:pt>
                <c:pt idx="64428">
                  <c:v>10.072568</c:v>
                </c:pt>
                <c:pt idx="64429">
                  <c:v>10.062011</c:v>
                </c:pt>
                <c:pt idx="64430">
                  <c:v>10.063648000000001</c:v>
                </c:pt>
                <c:pt idx="64431">
                  <c:v>10.067437999999999</c:v>
                </c:pt>
                <c:pt idx="64432">
                  <c:v>10.068085</c:v>
                </c:pt>
                <c:pt idx="64433">
                  <c:v>10.071666</c:v>
                </c:pt>
                <c:pt idx="64434">
                  <c:v>10.075818</c:v>
                </c:pt>
                <c:pt idx="64435">
                  <c:v>10.074286000000001</c:v>
                </c:pt>
                <c:pt idx="64436">
                  <c:v>10.073152</c:v>
                </c:pt>
                <c:pt idx="64437">
                  <c:v>10.07602</c:v>
                </c:pt>
                <c:pt idx="64438">
                  <c:v>10.069101</c:v>
                </c:pt>
                <c:pt idx="64439">
                  <c:v>10.064914</c:v>
                </c:pt>
                <c:pt idx="64440">
                  <c:v>10.074821999999999</c:v>
                </c:pt>
                <c:pt idx="64441">
                  <c:v>10.080145</c:v>
                </c:pt>
                <c:pt idx="64442">
                  <c:v>10.073976999999999</c:v>
                </c:pt>
                <c:pt idx="64443">
                  <c:v>10.072414999999999</c:v>
                </c:pt>
                <c:pt idx="64444">
                  <c:v>10.078556000000001</c:v>
                </c:pt>
                <c:pt idx="64445">
                  <c:v>10.068974000000001</c:v>
                </c:pt>
                <c:pt idx="64446">
                  <c:v>10.061698</c:v>
                </c:pt>
                <c:pt idx="64447">
                  <c:v>10.073346000000001</c:v>
                </c:pt>
                <c:pt idx="64448">
                  <c:v>10.073575</c:v>
                </c:pt>
                <c:pt idx="64449">
                  <c:v>10.069288</c:v>
                </c:pt>
                <c:pt idx="64450">
                  <c:v>10.07283</c:v>
                </c:pt>
                <c:pt idx="64451">
                  <c:v>10.071975999999999</c:v>
                </c:pt>
                <c:pt idx="64452">
                  <c:v>10.068042</c:v>
                </c:pt>
                <c:pt idx="64453">
                  <c:v>10.069940000000001</c:v>
                </c:pt>
                <c:pt idx="64454">
                  <c:v>10.078196</c:v>
                </c:pt>
                <c:pt idx="64455">
                  <c:v>10.074593</c:v>
                </c:pt>
                <c:pt idx="64456">
                  <c:v>10.070236</c:v>
                </c:pt>
                <c:pt idx="64457">
                  <c:v>10.078564</c:v>
                </c:pt>
                <c:pt idx="64458">
                  <c:v>10.075528</c:v>
                </c:pt>
                <c:pt idx="64459">
                  <c:v>10.070952999999999</c:v>
                </c:pt>
                <c:pt idx="64460">
                  <c:v>10.078893000000001</c:v>
                </c:pt>
                <c:pt idx="64461">
                  <c:v>10.082317</c:v>
                </c:pt>
                <c:pt idx="64462">
                  <c:v>10.077764999999999</c:v>
                </c:pt>
                <c:pt idx="64463">
                  <c:v>10.077018000000001</c:v>
                </c:pt>
                <c:pt idx="64464">
                  <c:v>10.079095000000001</c:v>
                </c:pt>
                <c:pt idx="64465">
                  <c:v>10.074711000000001</c:v>
                </c:pt>
                <c:pt idx="64466">
                  <c:v>10.077272000000001</c:v>
                </c:pt>
                <c:pt idx="64467">
                  <c:v>10.081835999999999</c:v>
                </c:pt>
                <c:pt idx="64468">
                  <c:v>10.075634000000001</c:v>
                </c:pt>
                <c:pt idx="64469">
                  <c:v>10.074489</c:v>
                </c:pt>
                <c:pt idx="64470">
                  <c:v>10.079813</c:v>
                </c:pt>
                <c:pt idx="64471">
                  <c:v>10.077612999999999</c:v>
                </c:pt>
                <c:pt idx="64472">
                  <c:v>10.070389</c:v>
                </c:pt>
                <c:pt idx="64473">
                  <c:v>10.075925</c:v>
                </c:pt>
                <c:pt idx="64474">
                  <c:v>10.085588</c:v>
                </c:pt>
                <c:pt idx="64475">
                  <c:v>10.078882</c:v>
                </c:pt>
                <c:pt idx="64476">
                  <c:v>10.073197</c:v>
                </c:pt>
                <c:pt idx="64477">
                  <c:v>10.076819</c:v>
                </c:pt>
                <c:pt idx="64478">
                  <c:v>10.078970999999999</c:v>
                </c:pt>
                <c:pt idx="64479">
                  <c:v>10.077847999999999</c:v>
                </c:pt>
                <c:pt idx="64480">
                  <c:v>10.079853999999999</c:v>
                </c:pt>
                <c:pt idx="64481">
                  <c:v>10.079663999999999</c:v>
                </c:pt>
                <c:pt idx="64482">
                  <c:v>10.075226000000001</c:v>
                </c:pt>
                <c:pt idx="64483">
                  <c:v>10.077394</c:v>
                </c:pt>
                <c:pt idx="64484">
                  <c:v>10.076774</c:v>
                </c:pt>
                <c:pt idx="64485">
                  <c:v>10.072701</c:v>
                </c:pt>
                <c:pt idx="64486">
                  <c:v>10.082172999999999</c:v>
                </c:pt>
                <c:pt idx="64487">
                  <c:v>10.089143</c:v>
                </c:pt>
                <c:pt idx="64488">
                  <c:v>10.079741</c:v>
                </c:pt>
                <c:pt idx="64489">
                  <c:v>10.076086</c:v>
                </c:pt>
                <c:pt idx="64490">
                  <c:v>10.080719999999999</c:v>
                </c:pt>
                <c:pt idx="64491">
                  <c:v>10.079040000000001</c:v>
                </c:pt>
                <c:pt idx="64492">
                  <c:v>10.078430000000001</c:v>
                </c:pt>
                <c:pt idx="64493">
                  <c:v>10.085093000000001</c:v>
                </c:pt>
                <c:pt idx="64494">
                  <c:v>10.082814000000001</c:v>
                </c:pt>
                <c:pt idx="64495">
                  <c:v>10.077095</c:v>
                </c:pt>
                <c:pt idx="64496">
                  <c:v>10.080476000000001</c:v>
                </c:pt>
                <c:pt idx="64497">
                  <c:v>10.084213999999999</c:v>
                </c:pt>
                <c:pt idx="64498">
                  <c:v>10.084168999999999</c:v>
                </c:pt>
                <c:pt idx="64499">
                  <c:v>10.082777</c:v>
                </c:pt>
                <c:pt idx="64500">
                  <c:v>10.088184999999999</c:v>
                </c:pt>
                <c:pt idx="64501">
                  <c:v>10.088380000000001</c:v>
                </c:pt>
                <c:pt idx="64502">
                  <c:v>10.081025</c:v>
                </c:pt>
                <c:pt idx="64503">
                  <c:v>10.083326</c:v>
                </c:pt>
                <c:pt idx="64504">
                  <c:v>10.083026</c:v>
                </c:pt>
                <c:pt idx="64505">
                  <c:v>10.079969</c:v>
                </c:pt>
                <c:pt idx="64506">
                  <c:v>10.084319000000001</c:v>
                </c:pt>
                <c:pt idx="64507">
                  <c:v>10.086924</c:v>
                </c:pt>
                <c:pt idx="64508">
                  <c:v>10.081913</c:v>
                </c:pt>
                <c:pt idx="64509">
                  <c:v>10.080798</c:v>
                </c:pt>
                <c:pt idx="64510">
                  <c:v>10.087565</c:v>
                </c:pt>
                <c:pt idx="64511">
                  <c:v>10.084123999999999</c:v>
                </c:pt>
                <c:pt idx="64512">
                  <c:v>10.079971</c:v>
                </c:pt>
                <c:pt idx="64513">
                  <c:v>10.086985</c:v>
                </c:pt>
                <c:pt idx="64514">
                  <c:v>10.085959000000001</c:v>
                </c:pt>
                <c:pt idx="64515">
                  <c:v>10.081187</c:v>
                </c:pt>
                <c:pt idx="64516">
                  <c:v>10.082269999999999</c:v>
                </c:pt>
                <c:pt idx="64517">
                  <c:v>10.082119</c:v>
                </c:pt>
                <c:pt idx="64518">
                  <c:v>10.079843</c:v>
                </c:pt>
                <c:pt idx="64519">
                  <c:v>10.081754</c:v>
                </c:pt>
                <c:pt idx="64520">
                  <c:v>10.085988</c:v>
                </c:pt>
                <c:pt idx="64521">
                  <c:v>10.085444000000001</c:v>
                </c:pt>
                <c:pt idx="64522">
                  <c:v>10.088796</c:v>
                </c:pt>
                <c:pt idx="64523">
                  <c:v>10.092328999999999</c:v>
                </c:pt>
                <c:pt idx="64524">
                  <c:v>10.086664000000001</c:v>
                </c:pt>
                <c:pt idx="64525">
                  <c:v>10.084194999999999</c:v>
                </c:pt>
                <c:pt idx="64526">
                  <c:v>10.087175999999999</c:v>
                </c:pt>
                <c:pt idx="64527">
                  <c:v>10.087795</c:v>
                </c:pt>
                <c:pt idx="64528">
                  <c:v>10.085118</c:v>
                </c:pt>
                <c:pt idx="64529">
                  <c:v>10.086136</c:v>
                </c:pt>
                <c:pt idx="64530">
                  <c:v>10.09145</c:v>
                </c:pt>
                <c:pt idx="64531">
                  <c:v>10.086773000000001</c:v>
                </c:pt>
                <c:pt idx="64532">
                  <c:v>10.083107999999999</c:v>
                </c:pt>
                <c:pt idx="64533">
                  <c:v>10.086023000000001</c:v>
                </c:pt>
                <c:pt idx="64534">
                  <c:v>10.081181000000001</c:v>
                </c:pt>
                <c:pt idx="64535">
                  <c:v>10.079373</c:v>
                </c:pt>
                <c:pt idx="64536">
                  <c:v>10.088499000000001</c:v>
                </c:pt>
                <c:pt idx="64537">
                  <c:v>10.096726</c:v>
                </c:pt>
                <c:pt idx="64538">
                  <c:v>10.100001000000001</c:v>
                </c:pt>
                <c:pt idx="64539">
                  <c:v>10.101917</c:v>
                </c:pt>
                <c:pt idx="64540">
                  <c:v>10.092150999999999</c:v>
                </c:pt>
                <c:pt idx="64541">
                  <c:v>10.083797000000001</c:v>
                </c:pt>
                <c:pt idx="64542">
                  <c:v>10.089487</c:v>
                </c:pt>
                <c:pt idx="64543">
                  <c:v>10.087213</c:v>
                </c:pt>
                <c:pt idx="64544">
                  <c:v>10.082837</c:v>
                </c:pt>
                <c:pt idx="64545">
                  <c:v>10.088948</c:v>
                </c:pt>
                <c:pt idx="64546">
                  <c:v>10.091571</c:v>
                </c:pt>
                <c:pt idx="64547">
                  <c:v>10.087286000000001</c:v>
                </c:pt>
                <c:pt idx="64548">
                  <c:v>10.088638</c:v>
                </c:pt>
                <c:pt idx="64549">
                  <c:v>10.095466999999999</c:v>
                </c:pt>
                <c:pt idx="64550">
                  <c:v>10.093959999999999</c:v>
                </c:pt>
                <c:pt idx="64551">
                  <c:v>10.092681000000001</c:v>
                </c:pt>
                <c:pt idx="64552">
                  <c:v>10.095264</c:v>
                </c:pt>
                <c:pt idx="64553">
                  <c:v>10.091977</c:v>
                </c:pt>
                <c:pt idx="64554">
                  <c:v>10.091099</c:v>
                </c:pt>
                <c:pt idx="64555">
                  <c:v>10.090869</c:v>
                </c:pt>
                <c:pt idx="64556">
                  <c:v>10.090574</c:v>
                </c:pt>
                <c:pt idx="64557">
                  <c:v>10.089914</c:v>
                </c:pt>
                <c:pt idx="64558">
                  <c:v>10.089943</c:v>
                </c:pt>
                <c:pt idx="64559">
                  <c:v>10.093494</c:v>
                </c:pt>
                <c:pt idx="64560">
                  <c:v>10.090723000000001</c:v>
                </c:pt>
                <c:pt idx="64561">
                  <c:v>10.091711999999999</c:v>
                </c:pt>
                <c:pt idx="64562">
                  <c:v>10.09952</c:v>
                </c:pt>
                <c:pt idx="64563">
                  <c:v>10.096261999999999</c:v>
                </c:pt>
                <c:pt idx="64564">
                  <c:v>10.088247000000001</c:v>
                </c:pt>
                <c:pt idx="64565">
                  <c:v>10.088652</c:v>
                </c:pt>
                <c:pt idx="64566">
                  <c:v>10.089270000000001</c:v>
                </c:pt>
                <c:pt idx="64567">
                  <c:v>10.084465</c:v>
                </c:pt>
                <c:pt idx="64568">
                  <c:v>10.089795000000001</c:v>
                </c:pt>
                <c:pt idx="64569">
                  <c:v>10.099144000000001</c:v>
                </c:pt>
                <c:pt idx="64570">
                  <c:v>10.091374999999999</c:v>
                </c:pt>
                <c:pt idx="64571">
                  <c:v>10.087225</c:v>
                </c:pt>
                <c:pt idx="64572">
                  <c:v>10.097242</c:v>
                </c:pt>
                <c:pt idx="64573">
                  <c:v>10.099043999999999</c:v>
                </c:pt>
                <c:pt idx="64574">
                  <c:v>10.092917999999999</c:v>
                </c:pt>
                <c:pt idx="64575">
                  <c:v>10.092076</c:v>
                </c:pt>
                <c:pt idx="64576">
                  <c:v>10.092314</c:v>
                </c:pt>
                <c:pt idx="64577">
                  <c:v>10.08675</c:v>
                </c:pt>
                <c:pt idx="64578">
                  <c:v>10.088603000000001</c:v>
                </c:pt>
                <c:pt idx="64579">
                  <c:v>10.095518999999999</c:v>
                </c:pt>
                <c:pt idx="64580">
                  <c:v>10.092148</c:v>
                </c:pt>
                <c:pt idx="64581">
                  <c:v>10.096118000000001</c:v>
                </c:pt>
                <c:pt idx="64582">
                  <c:v>10.103081</c:v>
                </c:pt>
                <c:pt idx="64583">
                  <c:v>10.097732000000001</c:v>
                </c:pt>
                <c:pt idx="64584">
                  <c:v>10.096961</c:v>
                </c:pt>
                <c:pt idx="64585">
                  <c:v>10.101898</c:v>
                </c:pt>
                <c:pt idx="64586">
                  <c:v>10.098685</c:v>
                </c:pt>
                <c:pt idx="64587">
                  <c:v>10.096652000000001</c:v>
                </c:pt>
                <c:pt idx="64588">
                  <c:v>10.102936</c:v>
                </c:pt>
                <c:pt idx="64589">
                  <c:v>10.099898</c:v>
                </c:pt>
                <c:pt idx="64590">
                  <c:v>10.095343</c:v>
                </c:pt>
                <c:pt idx="64591">
                  <c:v>10.101437000000001</c:v>
                </c:pt>
                <c:pt idx="64592">
                  <c:v>10.097633999999999</c:v>
                </c:pt>
                <c:pt idx="64593">
                  <c:v>10.091983000000001</c:v>
                </c:pt>
                <c:pt idx="64594">
                  <c:v>10.102274</c:v>
                </c:pt>
                <c:pt idx="64595">
                  <c:v>10.108879</c:v>
                </c:pt>
                <c:pt idx="64596">
                  <c:v>10.100612999999999</c:v>
                </c:pt>
                <c:pt idx="64597">
                  <c:v>10.094946</c:v>
                </c:pt>
                <c:pt idx="64598">
                  <c:v>10.101561999999999</c:v>
                </c:pt>
                <c:pt idx="64599">
                  <c:v>10.101197000000001</c:v>
                </c:pt>
                <c:pt idx="64600">
                  <c:v>10.095934</c:v>
                </c:pt>
                <c:pt idx="64601">
                  <c:v>10.103662</c:v>
                </c:pt>
                <c:pt idx="64602">
                  <c:v>10.1029</c:v>
                </c:pt>
                <c:pt idx="64603">
                  <c:v>10.089905999999999</c:v>
                </c:pt>
                <c:pt idx="64604">
                  <c:v>10.089494999999999</c:v>
                </c:pt>
                <c:pt idx="64605">
                  <c:v>10.096823000000001</c:v>
                </c:pt>
                <c:pt idx="64606">
                  <c:v>10.096105</c:v>
                </c:pt>
                <c:pt idx="64607">
                  <c:v>10.098971000000001</c:v>
                </c:pt>
                <c:pt idx="64608">
                  <c:v>10.106636999999999</c:v>
                </c:pt>
                <c:pt idx="64609">
                  <c:v>10.101005000000001</c:v>
                </c:pt>
                <c:pt idx="64610">
                  <c:v>10.096387999999999</c:v>
                </c:pt>
                <c:pt idx="64611">
                  <c:v>10.10145</c:v>
                </c:pt>
                <c:pt idx="64612">
                  <c:v>10.103097</c:v>
                </c:pt>
                <c:pt idx="64613">
                  <c:v>10.099959</c:v>
                </c:pt>
                <c:pt idx="64614">
                  <c:v>10.098967999999999</c:v>
                </c:pt>
                <c:pt idx="64615">
                  <c:v>10.103654000000001</c:v>
                </c:pt>
                <c:pt idx="64616">
                  <c:v>10.099107999999999</c:v>
                </c:pt>
                <c:pt idx="64617">
                  <c:v>10.092658</c:v>
                </c:pt>
                <c:pt idx="64618">
                  <c:v>10.099487999999999</c:v>
                </c:pt>
                <c:pt idx="64619">
                  <c:v>10.101335000000001</c:v>
                </c:pt>
                <c:pt idx="64620">
                  <c:v>10.098022</c:v>
                </c:pt>
                <c:pt idx="64621">
                  <c:v>10.101889999999999</c:v>
                </c:pt>
                <c:pt idx="64622">
                  <c:v>10.101099</c:v>
                </c:pt>
                <c:pt idx="64623">
                  <c:v>10.096261999999999</c:v>
                </c:pt>
                <c:pt idx="64624">
                  <c:v>10.101303</c:v>
                </c:pt>
                <c:pt idx="64625">
                  <c:v>10.107416000000001</c:v>
                </c:pt>
                <c:pt idx="64626">
                  <c:v>10.105973000000001</c:v>
                </c:pt>
                <c:pt idx="64627">
                  <c:v>10.107100000000001</c:v>
                </c:pt>
                <c:pt idx="64628">
                  <c:v>10.106636</c:v>
                </c:pt>
                <c:pt idx="64629">
                  <c:v>10.099665</c:v>
                </c:pt>
                <c:pt idx="64630">
                  <c:v>10.101877</c:v>
                </c:pt>
                <c:pt idx="64631">
                  <c:v>10.111124999999999</c:v>
                </c:pt>
                <c:pt idx="64632">
                  <c:v>10.109859999999999</c:v>
                </c:pt>
                <c:pt idx="64633">
                  <c:v>10.103065000000001</c:v>
                </c:pt>
                <c:pt idx="64634">
                  <c:v>10.105914</c:v>
                </c:pt>
                <c:pt idx="64635">
                  <c:v>10.109202</c:v>
                </c:pt>
                <c:pt idx="64636">
                  <c:v>10.105418999999999</c:v>
                </c:pt>
                <c:pt idx="64637">
                  <c:v>10.106192999999999</c:v>
                </c:pt>
                <c:pt idx="64638">
                  <c:v>10.107722000000001</c:v>
                </c:pt>
                <c:pt idx="64639">
                  <c:v>10.102281</c:v>
                </c:pt>
                <c:pt idx="64640">
                  <c:v>10.103764999999999</c:v>
                </c:pt>
                <c:pt idx="64641">
                  <c:v>10.108066000000001</c:v>
                </c:pt>
                <c:pt idx="64642">
                  <c:v>10.104495999999999</c:v>
                </c:pt>
                <c:pt idx="64643">
                  <c:v>10.101751999999999</c:v>
                </c:pt>
                <c:pt idx="64644">
                  <c:v>10.106904999999999</c:v>
                </c:pt>
                <c:pt idx="64645">
                  <c:v>10.105667</c:v>
                </c:pt>
                <c:pt idx="64646">
                  <c:v>10.099629999999999</c:v>
                </c:pt>
                <c:pt idx="64647">
                  <c:v>10.10331</c:v>
                </c:pt>
                <c:pt idx="64648">
                  <c:v>10.10412</c:v>
                </c:pt>
                <c:pt idx="64649">
                  <c:v>10.102323</c:v>
                </c:pt>
                <c:pt idx="64650">
                  <c:v>10.109622999999999</c:v>
                </c:pt>
                <c:pt idx="64651">
                  <c:v>10.113989</c:v>
                </c:pt>
                <c:pt idx="64652">
                  <c:v>10.106453</c:v>
                </c:pt>
                <c:pt idx="64653">
                  <c:v>10.101006</c:v>
                </c:pt>
                <c:pt idx="64654">
                  <c:v>10.105290999999999</c:v>
                </c:pt>
                <c:pt idx="64655">
                  <c:v>10.106272000000001</c:v>
                </c:pt>
                <c:pt idx="64656">
                  <c:v>10.106745999999999</c:v>
                </c:pt>
                <c:pt idx="64657">
                  <c:v>10.1145</c:v>
                </c:pt>
                <c:pt idx="64658">
                  <c:v>10.113376000000001</c:v>
                </c:pt>
                <c:pt idx="64659">
                  <c:v>10.107621</c:v>
                </c:pt>
                <c:pt idx="64660">
                  <c:v>10.108261000000001</c:v>
                </c:pt>
                <c:pt idx="64661">
                  <c:v>10.110236</c:v>
                </c:pt>
                <c:pt idx="64662">
                  <c:v>10.105454</c:v>
                </c:pt>
                <c:pt idx="64663">
                  <c:v>10.104241999999999</c:v>
                </c:pt>
                <c:pt idx="64664">
                  <c:v>10.111865999999999</c:v>
                </c:pt>
                <c:pt idx="64665">
                  <c:v>10.109258000000001</c:v>
                </c:pt>
                <c:pt idx="64666">
                  <c:v>10.104104</c:v>
                </c:pt>
                <c:pt idx="64667">
                  <c:v>10.110281000000001</c:v>
                </c:pt>
                <c:pt idx="64668">
                  <c:v>10.112252</c:v>
                </c:pt>
                <c:pt idx="64669">
                  <c:v>10.107374999999999</c:v>
                </c:pt>
                <c:pt idx="64670">
                  <c:v>10.113167000000001</c:v>
                </c:pt>
                <c:pt idx="64671">
                  <c:v>10.119134000000001</c:v>
                </c:pt>
                <c:pt idx="64672">
                  <c:v>10.110516000000001</c:v>
                </c:pt>
                <c:pt idx="64673">
                  <c:v>10.109714</c:v>
                </c:pt>
                <c:pt idx="64674">
                  <c:v>10.115318</c:v>
                </c:pt>
                <c:pt idx="64675">
                  <c:v>10.109493000000001</c:v>
                </c:pt>
                <c:pt idx="64676">
                  <c:v>10.111466</c:v>
                </c:pt>
                <c:pt idx="64677">
                  <c:v>10.117027999999999</c:v>
                </c:pt>
                <c:pt idx="64678">
                  <c:v>10.109132000000001</c:v>
                </c:pt>
                <c:pt idx="64679">
                  <c:v>10.107711999999999</c:v>
                </c:pt>
                <c:pt idx="64680">
                  <c:v>10.115131999999999</c:v>
                </c:pt>
                <c:pt idx="64681">
                  <c:v>10.112704000000001</c:v>
                </c:pt>
                <c:pt idx="64682">
                  <c:v>10.106646</c:v>
                </c:pt>
                <c:pt idx="64683">
                  <c:v>10.112622</c:v>
                </c:pt>
                <c:pt idx="64684">
                  <c:v>10.115748999999999</c:v>
                </c:pt>
                <c:pt idx="64685">
                  <c:v>10.109211</c:v>
                </c:pt>
                <c:pt idx="64686">
                  <c:v>10.107041000000001</c:v>
                </c:pt>
                <c:pt idx="64687">
                  <c:v>10.110554</c:v>
                </c:pt>
                <c:pt idx="64688">
                  <c:v>10.113592000000001</c:v>
                </c:pt>
                <c:pt idx="64689">
                  <c:v>10.117884</c:v>
                </c:pt>
                <c:pt idx="64690">
                  <c:v>10.122173</c:v>
                </c:pt>
                <c:pt idx="64691">
                  <c:v>10.117747</c:v>
                </c:pt>
                <c:pt idx="64692">
                  <c:v>10.109565</c:v>
                </c:pt>
                <c:pt idx="64693">
                  <c:v>10.112881</c:v>
                </c:pt>
                <c:pt idx="64694">
                  <c:v>10.117331</c:v>
                </c:pt>
                <c:pt idx="64695">
                  <c:v>10.112168</c:v>
                </c:pt>
                <c:pt idx="64696">
                  <c:v>10.115192</c:v>
                </c:pt>
                <c:pt idx="64697">
                  <c:v>10.120445999999999</c:v>
                </c:pt>
                <c:pt idx="64698">
                  <c:v>10.115898</c:v>
                </c:pt>
                <c:pt idx="64699">
                  <c:v>10.114242000000001</c:v>
                </c:pt>
                <c:pt idx="64700">
                  <c:v>10.116287</c:v>
                </c:pt>
                <c:pt idx="64701">
                  <c:v>10.115208000000001</c:v>
                </c:pt>
                <c:pt idx="64702">
                  <c:v>10.114712000000001</c:v>
                </c:pt>
                <c:pt idx="64703">
                  <c:v>10.115499</c:v>
                </c:pt>
                <c:pt idx="64704">
                  <c:v>10.113292</c:v>
                </c:pt>
                <c:pt idx="64705">
                  <c:v>10.114452</c:v>
                </c:pt>
                <c:pt idx="64706">
                  <c:v>10.117747</c:v>
                </c:pt>
                <c:pt idx="64707">
                  <c:v>10.113044</c:v>
                </c:pt>
                <c:pt idx="64708">
                  <c:v>10.110645999999999</c:v>
                </c:pt>
                <c:pt idx="64709">
                  <c:v>10.116697</c:v>
                </c:pt>
                <c:pt idx="64710">
                  <c:v>10.122157</c:v>
                </c:pt>
                <c:pt idx="64711">
                  <c:v>10.121205</c:v>
                </c:pt>
                <c:pt idx="64712">
                  <c:v>10.120592</c:v>
                </c:pt>
                <c:pt idx="64713">
                  <c:v>10.119477</c:v>
                </c:pt>
                <c:pt idx="64714">
                  <c:v>10.116584</c:v>
                </c:pt>
                <c:pt idx="64715">
                  <c:v>10.119192</c:v>
                </c:pt>
                <c:pt idx="64716">
                  <c:v>10.117575</c:v>
                </c:pt>
                <c:pt idx="64717">
                  <c:v>10.113340000000001</c:v>
                </c:pt>
                <c:pt idx="64718">
                  <c:v>10.115135</c:v>
                </c:pt>
                <c:pt idx="64719">
                  <c:v>10.118161000000001</c:v>
                </c:pt>
                <c:pt idx="64720">
                  <c:v>10.122118</c:v>
                </c:pt>
                <c:pt idx="64721">
                  <c:v>10.121532999999999</c:v>
                </c:pt>
                <c:pt idx="64722">
                  <c:v>10.119317000000001</c:v>
                </c:pt>
                <c:pt idx="64723">
                  <c:v>10.119122000000001</c:v>
                </c:pt>
                <c:pt idx="64724">
                  <c:v>10.114020999999999</c:v>
                </c:pt>
                <c:pt idx="64725">
                  <c:v>10.115345</c:v>
                </c:pt>
                <c:pt idx="64726">
                  <c:v>10.121558</c:v>
                </c:pt>
                <c:pt idx="64727">
                  <c:v>10.116547000000001</c:v>
                </c:pt>
                <c:pt idx="64728">
                  <c:v>10.113795</c:v>
                </c:pt>
                <c:pt idx="64729">
                  <c:v>10.122888</c:v>
                </c:pt>
                <c:pt idx="64730">
                  <c:v>10.126455999999999</c:v>
                </c:pt>
                <c:pt idx="64731">
                  <c:v>10.120069000000001</c:v>
                </c:pt>
                <c:pt idx="64732">
                  <c:v>10.120353</c:v>
                </c:pt>
                <c:pt idx="64733">
                  <c:v>10.124896</c:v>
                </c:pt>
                <c:pt idx="64734">
                  <c:v>10.12064</c:v>
                </c:pt>
                <c:pt idx="64735">
                  <c:v>10.1191</c:v>
                </c:pt>
                <c:pt idx="64736">
                  <c:v>10.121074</c:v>
                </c:pt>
                <c:pt idx="64737">
                  <c:v>10.118853</c:v>
                </c:pt>
                <c:pt idx="64738">
                  <c:v>10.119106</c:v>
                </c:pt>
                <c:pt idx="64739">
                  <c:v>10.12739</c:v>
                </c:pt>
                <c:pt idx="64740">
                  <c:v>10.127795000000001</c:v>
                </c:pt>
                <c:pt idx="64741">
                  <c:v>10.118448000000001</c:v>
                </c:pt>
                <c:pt idx="64742">
                  <c:v>10.124343</c:v>
                </c:pt>
                <c:pt idx="64743">
                  <c:v>10.127359</c:v>
                </c:pt>
                <c:pt idx="64744">
                  <c:v>10.115633000000001</c:v>
                </c:pt>
                <c:pt idx="64745">
                  <c:v>10.119251</c:v>
                </c:pt>
                <c:pt idx="64746">
                  <c:v>10.131792000000001</c:v>
                </c:pt>
                <c:pt idx="64747">
                  <c:v>10.122944</c:v>
                </c:pt>
                <c:pt idx="64748">
                  <c:v>10.112403</c:v>
                </c:pt>
                <c:pt idx="64749">
                  <c:v>10.122023</c:v>
                </c:pt>
                <c:pt idx="64750">
                  <c:v>10.121574000000001</c:v>
                </c:pt>
                <c:pt idx="64751">
                  <c:v>10.117157000000001</c:v>
                </c:pt>
                <c:pt idx="64752">
                  <c:v>10.132180999999999</c:v>
                </c:pt>
                <c:pt idx="64753">
                  <c:v>10.133493</c:v>
                </c:pt>
                <c:pt idx="64754">
                  <c:v>10.120934</c:v>
                </c:pt>
                <c:pt idx="64755">
                  <c:v>10.12786</c:v>
                </c:pt>
                <c:pt idx="64756">
                  <c:v>10.137434000000001</c:v>
                </c:pt>
                <c:pt idx="64757">
                  <c:v>10.128874</c:v>
                </c:pt>
                <c:pt idx="64758">
                  <c:v>10.124257</c:v>
                </c:pt>
                <c:pt idx="64759">
                  <c:v>10.130972999999999</c:v>
                </c:pt>
                <c:pt idx="64760">
                  <c:v>10.124886999999999</c:v>
                </c:pt>
                <c:pt idx="64761">
                  <c:v>10.120054</c:v>
                </c:pt>
                <c:pt idx="64762">
                  <c:v>10.131193</c:v>
                </c:pt>
                <c:pt idx="64763">
                  <c:v>10.128942</c:v>
                </c:pt>
                <c:pt idx="64764">
                  <c:v>10.118895</c:v>
                </c:pt>
                <c:pt idx="64765">
                  <c:v>10.122201</c:v>
                </c:pt>
                <c:pt idx="64766">
                  <c:v>10.125389999999999</c:v>
                </c:pt>
                <c:pt idx="64767">
                  <c:v>10.120094</c:v>
                </c:pt>
                <c:pt idx="64768">
                  <c:v>10.119880999999999</c:v>
                </c:pt>
                <c:pt idx="64769">
                  <c:v>10.126340000000001</c:v>
                </c:pt>
                <c:pt idx="64770">
                  <c:v>10.123245000000001</c:v>
                </c:pt>
                <c:pt idx="64771">
                  <c:v>10.123620000000001</c:v>
                </c:pt>
                <c:pt idx="64772">
                  <c:v>10.1342</c:v>
                </c:pt>
                <c:pt idx="64773">
                  <c:v>10.134012999999999</c:v>
                </c:pt>
                <c:pt idx="64774">
                  <c:v>10.12411</c:v>
                </c:pt>
                <c:pt idx="64775">
                  <c:v>10.129644000000001</c:v>
                </c:pt>
                <c:pt idx="64776">
                  <c:v>10.13801</c:v>
                </c:pt>
                <c:pt idx="64777">
                  <c:v>10.124461</c:v>
                </c:pt>
                <c:pt idx="64778">
                  <c:v>10.123201</c:v>
                </c:pt>
                <c:pt idx="64779">
                  <c:v>10.141401</c:v>
                </c:pt>
                <c:pt idx="64780">
                  <c:v>10.135471000000001</c:v>
                </c:pt>
                <c:pt idx="64781">
                  <c:v>10.125221</c:v>
                </c:pt>
                <c:pt idx="64782">
                  <c:v>10.137511999999999</c:v>
                </c:pt>
                <c:pt idx="64783">
                  <c:v>10.139049999999999</c:v>
                </c:pt>
                <c:pt idx="64784">
                  <c:v>10.126559</c:v>
                </c:pt>
                <c:pt idx="64785">
                  <c:v>10.128458999999999</c:v>
                </c:pt>
                <c:pt idx="64786">
                  <c:v>10.128995</c:v>
                </c:pt>
                <c:pt idx="64787">
                  <c:v>10.119611000000001</c:v>
                </c:pt>
                <c:pt idx="64788">
                  <c:v>10.125928999999999</c:v>
                </c:pt>
                <c:pt idx="64789">
                  <c:v>10.134491000000001</c:v>
                </c:pt>
                <c:pt idx="64790">
                  <c:v>10.126223</c:v>
                </c:pt>
                <c:pt idx="64791">
                  <c:v>10.12776</c:v>
                </c:pt>
                <c:pt idx="64792">
                  <c:v>10.134333</c:v>
                </c:pt>
                <c:pt idx="64793">
                  <c:v>10.129438</c:v>
                </c:pt>
                <c:pt idx="64794">
                  <c:v>10.129066999999999</c:v>
                </c:pt>
                <c:pt idx="64795">
                  <c:v>10.136517</c:v>
                </c:pt>
                <c:pt idx="64796">
                  <c:v>10.132944</c:v>
                </c:pt>
                <c:pt idx="64797">
                  <c:v>10.123434</c:v>
                </c:pt>
                <c:pt idx="64798">
                  <c:v>10.12927</c:v>
                </c:pt>
                <c:pt idx="64799">
                  <c:v>10.132118999999999</c:v>
                </c:pt>
                <c:pt idx="64800">
                  <c:v>10.122123</c:v>
                </c:pt>
                <c:pt idx="64801">
                  <c:v>10.125610999999999</c:v>
                </c:pt>
                <c:pt idx="64802">
                  <c:v>10.136354000000001</c:v>
                </c:pt>
                <c:pt idx="64803">
                  <c:v>10.132854999999999</c:v>
                </c:pt>
                <c:pt idx="64804">
                  <c:v>10.129625000000001</c:v>
                </c:pt>
                <c:pt idx="64805">
                  <c:v>10.136398</c:v>
                </c:pt>
                <c:pt idx="64806">
                  <c:v>10.134954</c:v>
                </c:pt>
                <c:pt idx="64807">
                  <c:v>10.130254000000001</c:v>
                </c:pt>
                <c:pt idx="64808">
                  <c:v>10.1335</c:v>
                </c:pt>
                <c:pt idx="64809">
                  <c:v>10.130319</c:v>
                </c:pt>
                <c:pt idx="64810">
                  <c:v>10.125641999999999</c:v>
                </c:pt>
                <c:pt idx="64811">
                  <c:v>10.131501</c:v>
                </c:pt>
                <c:pt idx="64812">
                  <c:v>10.136423000000001</c:v>
                </c:pt>
                <c:pt idx="64813">
                  <c:v>10.132712</c:v>
                </c:pt>
                <c:pt idx="64814">
                  <c:v>10.130229999999999</c:v>
                </c:pt>
                <c:pt idx="64815">
                  <c:v>10.136983000000001</c:v>
                </c:pt>
                <c:pt idx="64816">
                  <c:v>10.139573</c:v>
                </c:pt>
                <c:pt idx="64817">
                  <c:v>10.136070999999999</c:v>
                </c:pt>
                <c:pt idx="64818">
                  <c:v>10.138586</c:v>
                </c:pt>
                <c:pt idx="64819">
                  <c:v>10.141612</c:v>
                </c:pt>
                <c:pt idx="64820">
                  <c:v>10.139414</c:v>
                </c:pt>
                <c:pt idx="64821">
                  <c:v>10.136723999999999</c:v>
                </c:pt>
                <c:pt idx="64822">
                  <c:v>10.137111000000001</c:v>
                </c:pt>
                <c:pt idx="64823">
                  <c:v>10.136964000000001</c:v>
                </c:pt>
                <c:pt idx="64824">
                  <c:v>10.137147000000001</c:v>
                </c:pt>
                <c:pt idx="64825">
                  <c:v>10.142799999999999</c:v>
                </c:pt>
                <c:pt idx="64826">
                  <c:v>10.143801</c:v>
                </c:pt>
                <c:pt idx="64827">
                  <c:v>10.138207</c:v>
                </c:pt>
                <c:pt idx="64828">
                  <c:v>10.136016</c:v>
                </c:pt>
                <c:pt idx="64829">
                  <c:v>10.137134</c:v>
                </c:pt>
                <c:pt idx="64830">
                  <c:v>10.14016</c:v>
                </c:pt>
                <c:pt idx="64831">
                  <c:v>10.138442</c:v>
                </c:pt>
                <c:pt idx="64832">
                  <c:v>10.135418</c:v>
                </c:pt>
                <c:pt idx="64833">
                  <c:v>10.134784</c:v>
                </c:pt>
                <c:pt idx="64834">
                  <c:v>10.133106</c:v>
                </c:pt>
                <c:pt idx="64835">
                  <c:v>10.136915</c:v>
                </c:pt>
                <c:pt idx="64836">
                  <c:v>10.136756999999999</c:v>
                </c:pt>
                <c:pt idx="64837">
                  <c:v>10.13443</c:v>
                </c:pt>
                <c:pt idx="64838">
                  <c:v>10.144185</c:v>
                </c:pt>
                <c:pt idx="64839">
                  <c:v>10.14654</c:v>
                </c:pt>
                <c:pt idx="64840">
                  <c:v>10.134157</c:v>
                </c:pt>
                <c:pt idx="64841">
                  <c:v>10.131375</c:v>
                </c:pt>
                <c:pt idx="64842">
                  <c:v>10.141662999999999</c:v>
                </c:pt>
                <c:pt idx="64843">
                  <c:v>10.139758</c:v>
                </c:pt>
                <c:pt idx="64844">
                  <c:v>10.134817</c:v>
                </c:pt>
                <c:pt idx="64845">
                  <c:v>10.140356000000001</c:v>
                </c:pt>
                <c:pt idx="64846">
                  <c:v>10.139704</c:v>
                </c:pt>
                <c:pt idx="64847">
                  <c:v>10.137560000000001</c:v>
                </c:pt>
                <c:pt idx="64848">
                  <c:v>10.135961</c:v>
                </c:pt>
                <c:pt idx="64849">
                  <c:v>10.131491</c:v>
                </c:pt>
                <c:pt idx="64850">
                  <c:v>10.132813000000001</c:v>
                </c:pt>
                <c:pt idx="64851">
                  <c:v>10.140069</c:v>
                </c:pt>
                <c:pt idx="64852">
                  <c:v>10.145769</c:v>
                </c:pt>
                <c:pt idx="64853">
                  <c:v>10.141244</c:v>
                </c:pt>
                <c:pt idx="64854">
                  <c:v>10.138844000000001</c:v>
                </c:pt>
                <c:pt idx="64855">
                  <c:v>10.145754</c:v>
                </c:pt>
                <c:pt idx="64856">
                  <c:v>10.146298</c:v>
                </c:pt>
                <c:pt idx="64857">
                  <c:v>10.139233000000001</c:v>
                </c:pt>
                <c:pt idx="64858">
                  <c:v>10.140549</c:v>
                </c:pt>
                <c:pt idx="64859">
                  <c:v>10.143913</c:v>
                </c:pt>
                <c:pt idx="64860">
                  <c:v>10.136383</c:v>
                </c:pt>
                <c:pt idx="64861">
                  <c:v>10.140983</c:v>
                </c:pt>
                <c:pt idx="64862">
                  <c:v>10.152272999999999</c:v>
                </c:pt>
                <c:pt idx="64863">
                  <c:v>10.142702</c:v>
                </c:pt>
                <c:pt idx="64864">
                  <c:v>10.135942999999999</c:v>
                </c:pt>
                <c:pt idx="64865">
                  <c:v>10.144125000000001</c:v>
                </c:pt>
                <c:pt idx="64866">
                  <c:v>10.141857999999999</c:v>
                </c:pt>
                <c:pt idx="64867">
                  <c:v>10.137599</c:v>
                </c:pt>
                <c:pt idx="64868">
                  <c:v>10.145106</c:v>
                </c:pt>
                <c:pt idx="64869">
                  <c:v>10.14587</c:v>
                </c:pt>
                <c:pt idx="64870">
                  <c:v>10.138958000000001</c:v>
                </c:pt>
                <c:pt idx="64871">
                  <c:v>10.142861</c:v>
                </c:pt>
                <c:pt idx="64872">
                  <c:v>10.147764</c:v>
                </c:pt>
                <c:pt idx="64873">
                  <c:v>10.139796</c:v>
                </c:pt>
                <c:pt idx="64874">
                  <c:v>10.139037</c:v>
                </c:pt>
                <c:pt idx="64875">
                  <c:v>10.147411</c:v>
                </c:pt>
                <c:pt idx="64876">
                  <c:v>10.149450999999999</c:v>
                </c:pt>
                <c:pt idx="64877">
                  <c:v>10.148738</c:v>
                </c:pt>
                <c:pt idx="64878">
                  <c:v>10.153344000000001</c:v>
                </c:pt>
                <c:pt idx="64879">
                  <c:v>10.153513999999999</c:v>
                </c:pt>
                <c:pt idx="64880">
                  <c:v>10.145258</c:v>
                </c:pt>
                <c:pt idx="64881">
                  <c:v>10.146903</c:v>
                </c:pt>
                <c:pt idx="64882">
                  <c:v>10.150855999999999</c:v>
                </c:pt>
                <c:pt idx="64883">
                  <c:v>10.143932</c:v>
                </c:pt>
                <c:pt idx="64884">
                  <c:v>10.143770999999999</c:v>
                </c:pt>
                <c:pt idx="64885">
                  <c:v>10.152293999999999</c:v>
                </c:pt>
                <c:pt idx="64886">
                  <c:v>10.151534</c:v>
                </c:pt>
                <c:pt idx="64887">
                  <c:v>10.143055</c:v>
                </c:pt>
                <c:pt idx="64888">
                  <c:v>10.145595</c:v>
                </c:pt>
                <c:pt idx="64889">
                  <c:v>10.151192</c:v>
                </c:pt>
                <c:pt idx="64890">
                  <c:v>10.14663</c:v>
                </c:pt>
                <c:pt idx="64891">
                  <c:v>10.146661999999999</c:v>
                </c:pt>
                <c:pt idx="64892">
                  <c:v>10.152957000000001</c:v>
                </c:pt>
                <c:pt idx="64893">
                  <c:v>10.151393000000001</c:v>
                </c:pt>
                <c:pt idx="64894">
                  <c:v>10.148239999999999</c:v>
                </c:pt>
                <c:pt idx="64895">
                  <c:v>10.151745</c:v>
                </c:pt>
                <c:pt idx="64896">
                  <c:v>10.149126000000001</c:v>
                </c:pt>
                <c:pt idx="64897">
                  <c:v>10.138529999999999</c:v>
                </c:pt>
                <c:pt idx="64898">
                  <c:v>10.141482999999999</c:v>
                </c:pt>
                <c:pt idx="64899">
                  <c:v>10.146374</c:v>
                </c:pt>
                <c:pt idx="64900">
                  <c:v>10.138567999999999</c:v>
                </c:pt>
                <c:pt idx="64901">
                  <c:v>10.140478999999999</c:v>
                </c:pt>
                <c:pt idx="64902">
                  <c:v>10.149241999999999</c:v>
                </c:pt>
                <c:pt idx="64903">
                  <c:v>10.150947</c:v>
                </c:pt>
                <c:pt idx="64904">
                  <c:v>10.154531</c:v>
                </c:pt>
                <c:pt idx="64905">
                  <c:v>10.157558999999999</c:v>
                </c:pt>
                <c:pt idx="64906">
                  <c:v>10.147591</c:v>
                </c:pt>
                <c:pt idx="64907">
                  <c:v>10.141515999999999</c:v>
                </c:pt>
                <c:pt idx="64908">
                  <c:v>10.151901000000001</c:v>
                </c:pt>
                <c:pt idx="64909">
                  <c:v>10.150684999999999</c:v>
                </c:pt>
                <c:pt idx="64910">
                  <c:v>10.140577</c:v>
                </c:pt>
                <c:pt idx="64911">
                  <c:v>10.145016999999999</c:v>
                </c:pt>
                <c:pt idx="64912">
                  <c:v>10.153460000000001</c:v>
                </c:pt>
                <c:pt idx="64913">
                  <c:v>10.154161999999999</c:v>
                </c:pt>
                <c:pt idx="64914">
                  <c:v>10.15382</c:v>
                </c:pt>
                <c:pt idx="64915">
                  <c:v>10.155042</c:v>
                </c:pt>
                <c:pt idx="64916">
                  <c:v>10.152519</c:v>
                </c:pt>
                <c:pt idx="64917">
                  <c:v>10.151792</c:v>
                </c:pt>
                <c:pt idx="64918">
                  <c:v>10.154527</c:v>
                </c:pt>
                <c:pt idx="64919">
                  <c:v>10.149785</c:v>
                </c:pt>
                <c:pt idx="64920">
                  <c:v>10.145296</c:v>
                </c:pt>
                <c:pt idx="64921">
                  <c:v>10.149748000000001</c:v>
                </c:pt>
                <c:pt idx="64922">
                  <c:v>10.152869000000001</c:v>
                </c:pt>
                <c:pt idx="64923">
                  <c:v>10.148975999999999</c:v>
                </c:pt>
                <c:pt idx="64924">
                  <c:v>10.148816</c:v>
                </c:pt>
                <c:pt idx="64925">
                  <c:v>10.159362</c:v>
                </c:pt>
                <c:pt idx="64926">
                  <c:v>10.158892</c:v>
                </c:pt>
                <c:pt idx="64927">
                  <c:v>10.151315</c:v>
                </c:pt>
                <c:pt idx="64928">
                  <c:v>10.158988000000001</c:v>
                </c:pt>
                <c:pt idx="64929">
                  <c:v>10.162646000000001</c:v>
                </c:pt>
                <c:pt idx="64930">
                  <c:v>10.151217000000001</c:v>
                </c:pt>
                <c:pt idx="64931">
                  <c:v>10.146595</c:v>
                </c:pt>
                <c:pt idx="64932">
                  <c:v>10.154026</c:v>
                </c:pt>
                <c:pt idx="64933">
                  <c:v>10.154071</c:v>
                </c:pt>
                <c:pt idx="64934">
                  <c:v>10.151033999999999</c:v>
                </c:pt>
                <c:pt idx="64935">
                  <c:v>10.157085</c:v>
                </c:pt>
                <c:pt idx="64936">
                  <c:v>10.155493999999999</c:v>
                </c:pt>
                <c:pt idx="64937">
                  <c:v>10.149316000000001</c:v>
                </c:pt>
                <c:pt idx="64938">
                  <c:v>10.155525000000001</c:v>
                </c:pt>
                <c:pt idx="64939">
                  <c:v>10.161766999999999</c:v>
                </c:pt>
                <c:pt idx="64940">
                  <c:v>10.156219</c:v>
                </c:pt>
                <c:pt idx="64941">
                  <c:v>10.151638</c:v>
                </c:pt>
                <c:pt idx="64942">
                  <c:v>10.154144000000001</c:v>
                </c:pt>
                <c:pt idx="64943">
                  <c:v>10.150722</c:v>
                </c:pt>
                <c:pt idx="64944">
                  <c:v>10.149779000000001</c:v>
                </c:pt>
                <c:pt idx="64945">
                  <c:v>10.156889</c:v>
                </c:pt>
                <c:pt idx="64946">
                  <c:v>10.155859</c:v>
                </c:pt>
                <c:pt idx="64947">
                  <c:v>10.15662</c:v>
                </c:pt>
                <c:pt idx="64948">
                  <c:v>10.165129</c:v>
                </c:pt>
                <c:pt idx="64949">
                  <c:v>10.161994</c:v>
                </c:pt>
                <c:pt idx="64950">
                  <c:v>10.153411999999999</c:v>
                </c:pt>
                <c:pt idx="64951">
                  <c:v>10.158673</c:v>
                </c:pt>
                <c:pt idx="64952">
                  <c:v>10.163133</c:v>
                </c:pt>
                <c:pt idx="64953">
                  <c:v>10.155640999999999</c:v>
                </c:pt>
                <c:pt idx="64954">
                  <c:v>10.157303000000001</c:v>
                </c:pt>
                <c:pt idx="64955">
                  <c:v>10.162044</c:v>
                </c:pt>
                <c:pt idx="64956">
                  <c:v>10.156817999999999</c:v>
                </c:pt>
                <c:pt idx="64957">
                  <c:v>10.154597000000001</c:v>
                </c:pt>
                <c:pt idx="64958">
                  <c:v>10.155118</c:v>
                </c:pt>
                <c:pt idx="64959">
                  <c:v>10.158429</c:v>
                </c:pt>
                <c:pt idx="64960">
                  <c:v>10.158173</c:v>
                </c:pt>
                <c:pt idx="64961">
                  <c:v>10.151916</c:v>
                </c:pt>
                <c:pt idx="64962">
                  <c:v>10.154863000000001</c:v>
                </c:pt>
                <c:pt idx="64963">
                  <c:v>10.158200000000001</c:v>
                </c:pt>
                <c:pt idx="64964">
                  <c:v>10.160416</c:v>
                </c:pt>
                <c:pt idx="64965">
                  <c:v>10.164754</c:v>
                </c:pt>
                <c:pt idx="64966">
                  <c:v>10.158632000000001</c:v>
                </c:pt>
                <c:pt idx="64967">
                  <c:v>10.154218</c:v>
                </c:pt>
                <c:pt idx="64968">
                  <c:v>10.161801000000001</c:v>
                </c:pt>
                <c:pt idx="64969">
                  <c:v>10.165735</c:v>
                </c:pt>
                <c:pt idx="64970">
                  <c:v>10.157572999999999</c:v>
                </c:pt>
                <c:pt idx="64971">
                  <c:v>10.161225999999999</c:v>
                </c:pt>
                <c:pt idx="64972">
                  <c:v>10.173581</c:v>
                </c:pt>
                <c:pt idx="64973">
                  <c:v>10.163773000000001</c:v>
                </c:pt>
                <c:pt idx="64974">
                  <c:v>10.155571</c:v>
                </c:pt>
                <c:pt idx="64975">
                  <c:v>10.161436999999999</c:v>
                </c:pt>
                <c:pt idx="64976">
                  <c:v>10.160450000000001</c:v>
                </c:pt>
                <c:pt idx="64977">
                  <c:v>10.157505</c:v>
                </c:pt>
                <c:pt idx="64978">
                  <c:v>10.162717000000001</c:v>
                </c:pt>
                <c:pt idx="64979">
                  <c:v>10.165965</c:v>
                </c:pt>
                <c:pt idx="64980">
                  <c:v>10.160947</c:v>
                </c:pt>
                <c:pt idx="64981">
                  <c:v>10.162874</c:v>
                </c:pt>
                <c:pt idx="64982">
                  <c:v>10.165335000000001</c:v>
                </c:pt>
                <c:pt idx="64983">
                  <c:v>10.157802</c:v>
                </c:pt>
                <c:pt idx="64984">
                  <c:v>10.158892</c:v>
                </c:pt>
                <c:pt idx="64985">
                  <c:v>10.164025000000001</c:v>
                </c:pt>
                <c:pt idx="64986">
                  <c:v>10.162003</c:v>
                </c:pt>
                <c:pt idx="64987">
                  <c:v>10.161016</c:v>
                </c:pt>
                <c:pt idx="64988">
                  <c:v>10.165469</c:v>
                </c:pt>
                <c:pt idx="64989">
                  <c:v>10.168799</c:v>
                </c:pt>
                <c:pt idx="64990">
                  <c:v>10.164989</c:v>
                </c:pt>
                <c:pt idx="64991">
                  <c:v>10.162589000000001</c:v>
                </c:pt>
                <c:pt idx="64992">
                  <c:v>10.163921</c:v>
                </c:pt>
                <c:pt idx="64993">
                  <c:v>10.164182</c:v>
                </c:pt>
                <c:pt idx="64994">
                  <c:v>10.16376</c:v>
                </c:pt>
                <c:pt idx="64995">
                  <c:v>10.161894</c:v>
                </c:pt>
                <c:pt idx="64996">
                  <c:v>10.160361999999999</c:v>
                </c:pt>
                <c:pt idx="64997">
                  <c:v>10.159649</c:v>
                </c:pt>
                <c:pt idx="64998">
                  <c:v>10.164773</c:v>
                </c:pt>
                <c:pt idx="64999">
                  <c:v>10.169122</c:v>
                </c:pt>
                <c:pt idx="65000">
                  <c:v>10.168971000000001</c:v>
                </c:pt>
                <c:pt idx="65001">
                  <c:v>10.173686</c:v>
                </c:pt>
                <c:pt idx="65002">
                  <c:v>10.170335</c:v>
                </c:pt>
                <c:pt idx="65003">
                  <c:v>10.162202000000001</c:v>
                </c:pt>
                <c:pt idx="65004">
                  <c:v>10.163828000000001</c:v>
                </c:pt>
                <c:pt idx="65005">
                  <c:v>10.167579</c:v>
                </c:pt>
                <c:pt idx="65006">
                  <c:v>10.169015999999999</c:v>
                </c:pt>
                <c:pt idx="65007">
                  <c:v>10.165467</c:v>
                </c:pt>
                <c:pt idx="65008">
                  <c:v>10.164072000000001</c:v>
                </c:pt>
                <c:pt idx="65009">
                  <c:v>10.167317000000001</c:v>
                </c:pt>
                <c:pt idx="65010">
                  <c:v>10.166181999999999</c:v>
                </c:pt>
                <c:pt idx="65011">
                  <c:v>10.165378</c:v>
                </c:pt>
                <c:pt idx="65012">
                  <c:v>10.167118</c:v>
                </c:pt>
                <c:pt idx="65013">
                  <c:v>10.166957999999999</c:v>
                </c:pt>
                <c:pt idx="65014">
                  <c:v>10.165298999999999</c:v>
                </c:pt>
                <c:pt idx="65015">
                  <c:v>10.165820999999999</c:v>
                </c:pt>
                <c:pt idx="65016">
                  <c:v>10.163347999999999</c:v>
                </c:pt>
                <c:pt idx="65017">
                  <c:v>10.162981</c:v>
                </c:pt>
                <c:pt idx="65018">
                  <c:v>10.17506</c:v>
                </c:pt>
                <c:pt idx="65019">
                  <c:v>10.177379999999999</c:v>
                </c:pt>
                <c:pt idx="65020">
                  <c:v>10.169098999999999</c:v>
                </c:pt>
                <c:pt idx="65021">
                  <c:v>10.171405</c:v>
                </c:pt>
                <c:pt idx="65022">
                  <c:v>10.174469</c:v>
                </c:pt>
                <c:pt idx="65023">
                  <c:v>10.168523</c:v>
                </c:pt>
                <c:pt idx="65024">
                  <c:v>10.167085999999999</c:v>
                </c:pt>
                <c:pt idx="65025">
                  <c:v>10.172777999999999</c:v>
                </c:pt>
                <c:pt idx="65026">
                  <c:v>10.169879</c:v>
                </c:pt>
                <c:pt idx="65027">
                  <c:v>10.165718999999999</c:v>
                </c:pt>
                <c:pt idx="65028">
                  <c:v>10.173965000000001</c:v>
                </c:pt>
                <c:pt idx="65029">
                  <c:v>10.174094</c:v>
                </c:pt>
                <c:pt idx="65030">
                  <c:v>10.166399999999999</c:v>
                </c:pt>
                <c:pt idx="65031">
                  <c:v>10.168938000000001</c:v>
                </c:pt>
                <c:pt idx="65032">
                  <c:v>10.169857</c:v>
                </c:pt>
                <c:pt idx="65033">
                  <c:v>10.166067999999999</c:v>
                </c:pt>
                <c:pt idx="65034">
                  <c:v>10.17281</c:v>
                </c:pt>
                <c:pt idx="65035">
                  <c:v>10.176333</c:v>
                </c:pt>
                <c:pt idx="65036">
                  <c:v>10.163887000000001</c:v>
                </c:pt>
                <c:pt idx="65037">
                  <c:v>10.165867</c:v>
                </c:pt>
                <c:pt idx="65038">
                  <c:v>10.176995</c:v>
                </c:pt>
                <c:pt idx="65039">
                  <c:v>10.172953</c:v>
                </c:pt>
                <c:pt idx="65040">
                  <c:v>10.171658000000001</c:v>
                </c:pt>
                <c:pt idx="65041">
                  <c:v>10.175651</c:v>
                </c:pt>
                <c:pt idx="65042">
                  <c:v>10.169784</c:v>
                </c:pt>
                <c:pt idx="65043">
                  <c:v>10.167813000000001</c:v>
                </c:pt>
                <c:pt idx="65044">
                  <c:v>10.175018</c:v>
                </c:pt>
                <c:pt idx="65045">
                  <c:v>10.174817000000001</c:v>
                </c:pt>
                <c:pt idx="65046">
                  <c:v>10.169259</c:v>
                </c:pt>
                <c:pt idx="65047">
                  <c:v>10.173253000000001</c:v>
                </c:pt>
                <c:pt idx="65048">
                  <c:v>10.174519999999999</c:v>
                </c:pt>
                <c:pt idx="65049">
                  <c:v>10.169112999999999</c:v>
                </c:pt>
                <c:pt idx="65050">
                  <c:v>10.177210000000001</c:v>
                </c:pt>
                <c:pt idx="65051">
                  <c:v>10.184044999999999</c:v>
                </c:pt>
                <c:pt idx="65052">
                  <c:v>10.175287000000001</c:v>
                </c:pt>
                <c:pt idx="65053">
                  <c:v>10.167130999999999</c:v>
                </c:pt>
                <c:pt idx="65054">
                  <c:v>10.171855000000001</c:v>
                </c:pt>
                <c:pt idx="65055">
                  <c:v>10.177121</c:v>
                </c:pt>
                <c:pt idx="65056">
                  <c:v>10.174923</c:v>
                </c:pt>
                <c:pt idx="65057">
                  <c:v>10.178160999999999</c:v>
                </c:pt>
                <c:pt idx="65058">
                  <c:v>10.176686</c:v>
                </c:pt>
                <c:pt idx="65059">
                  <c:v>10.168240000000001</c:v>
                </c:pt>
                <c:pt idx="65060">
                  <c:v>10.171333000000001</c:v>
                </c:pt>
                <c:pt idx="65061">
                  <c:v>10.177709999999999</c:v>
                </c:pt>
                <c:pt idx="65062">
                  <c:v>10.174733</c:v>
                </c:pt>
                <c:pt idx="65063">
                  <c:v>10.175309</c:v>
                </c:pt>
                <c:pt idx="65064">
                  <c:v>10.183336000000001</c:v>
                </c:pt>
                <c:pt idx="65065">
                  <c:v>10.177396999999999</c:v>
                </c:pt>
                <c:pt idx="65066">
                  <c:v>10.166746</c:v>
                </c:pt>
                <c:pt idx="65067">
                  <c:v>10.173168</c:v>
                </c:pt>
                <c:pt idx="65068">
                  <c:v>10.177739000000001</c:v>
                </c:pt>
                <c:pt idx="65069">
                  <c:v>10.177341999999999</c:v>
                </c:pt>
                <c:pt idx="65070">
                  <c:v>10.183833999999999</c:v>
                </c:pt>
                <c:pt idx="65071">
                  <c:v>10.185010999999999</c:v>
                </c:pt>
                <c:pt idx="65072">
                  <c:v>10.179776</c:v>
                </c:pt>
                <c:pt idx="65073">
                  <c:v>10.179031</c:v>
                </c:pt>
                <c:pt idx="65074">
                  <c:v>10.184032999999999</c:v>
                </c:pt>
                <c:pt idx="65075">
                  <c:v>10.181368000000001</c:v>
                </c:pt>
                <c:pt idx="65076">
                  <c:v>10.175641000000001</c:v>
                </c:pt>
                <c:pt idx="65077">
                  <c:v>10.177785999999999</c:v>
                </c:pt>
                <c:pt idx="65078">
                  <c:v>10.176876999999999</c:v>
                </c:pt>
                <c:pt idx="65079">
                  <c:v>10.176512000000001</c:v>
                </c:pt>
                <c:pt idx="65080">
                  <c:v>10.177025</c:v>
                </c:pt>
                <c:pt idx="65081">
                  <c:v>10.174215</c:v>
                </c:pt>
                <c:pt idx="65082">
                  <c:v>10.173658</c:v>
                </c:pt>
                <c:pt idx="65083">
                  <c:v>10.177892999999999</c:v>
                </c:pt>
                <c:pt idx="65084">
                  <c:v>10.182679</c:v>
                </c:pt>
                <c:pt idx="65085">
                  <c:v>10.182271999999999</c:v>
                </c:pt>
                <c:pt idx="65086">
                  <c:v>10.18224</c:v>
                </c:pt>
                <c:pt idx="65087">
                  <c:v>10.180605999999999</c:v>
                </c:pt>
                <c:pt idx="65088">
                  <c:v>10.177158</c:v>
                </c:pt>
                <c:pt idx="65089">
                  <c:v>10.177932</c:v>
                </c:pt>
                <c:pt idx="65090">
                  <c:v>10.178319</c:v>
                </c:pt>
                <c:pt idx="65091">
                  <c:v>10.177009</c:v>
                </c:pt>
                <c:pt idx="65092">
                  <c:v>10.177759</c:v>
                </c:pt>
                <c:pt idx="65093">
                  <c:v>10.184118</c:v>
                </c:pt>
                <c:pt idx="65094">
                  <c:v>10.185883</c:v>
                </c:pt>
                <c:pt idx="65095">
                  <c:v>10.178775999999999</c:v>
                </c:pt>
                <c:pt idx="65096">
                  <c:v>10.181868</c:v>
                </c:pt>
                <c:pt idx="65097">
                  <c:v>10.187647</c:v>
                </c:pt>
                <c:pt idx="65098">
                  <c:v>10.183738999999999</c:v>
                </c:pt>
                <c:pt idx="65099">
                  <c:v>10.180685</c:v>
                </c:pt>
                <c:pt idx="65100">
                  <c:v>10.184210999999999</c:v>
                </c:pt>
                <c:pt idx="65101">
                  <c:v>10.185198</c:v>
                </c:pt>
                <c:pt idx="65102">
                  <c:v>10.176273999999999</c:v>
                </c:pt>
                <c:pt idx="65103">
                  <c:v>10.175210999999999</c:v>
                </c:pt>
                <c:pt idx="65104">
                  <c:v>10.181699999999999</c:v>
                </c:pt>
                <c:pt idx="65105">
                  <c:v>10.179985</c:v>
                </c:pt>
                <c:pt idx="65106">
                  <c:v>10.182105</c:v>
                </c:pt>
                <c:pt idx="65107">
                  <c:v>10.186114</c:v>
                </c:pt>
                <c:pt idx="65108">
                  <c:v>10.181272999999999</c:v>
                </c:pt>
                <c:pt idx="65109">
                  <c:v>10.180901</c:v>
                </c:pt>
                <c:pt idx="65110">
                  <c:v>10.186178999999999</c:v>
                </c:pt>
                <c:pt idx="65111">
                  <c:v>10.184754999999999</c:v>
                </c:pt>
                <c:pt idx="65112">
                  <c:v>10.183973</c:v>
                </c:pt>
                <c:pt idx="65113">
                  <c:v>10.189838999999999</c:v>
                </c:pt>
                <c:pt idx="65114">
                  <c:v>10.185098999999999</c:v>
                </c:pt>
                <c:pt idx="65115">
                  <c:v>10.176689</c:v>
                </c:pt>
                <c:pt idx="65116">
                  <c:v>10.182214</c:v>
                </c:pt>
                <c:pt idx="65117">
                  <c:v>10.187588999999999</c:v>
                </c:pt>
                <c:pt idx="65118">
                  <c:v>10.18634</c:v>
                </c:pt>
                <c:pt idx="65119">
                  <c:v>10.185661</c:v>
                </c:pt>
                <c:pt idx="65120">
                  <c:v>10.189386000000001</c:v>
                </c:pt>
                <c:pt idx="65121">
                  <c:v>10.192259</c:v>
                </c:pt>
                <c:pt idx="65122">
                  <c:v>10.189494</c:v>
                </c:pt>
                <c:pt idx="65123">
                  <c:v>10.186429</c:v>
                </c:pt>
                <c:pt idx="65124">
                  <c:v>10.182351000000001</c:v>
                </c:pt>
                <c:pt idx="65125">
                  <c:v>10.179936</c:v>
                </c:pt>
                <c:pt idx="65126">
                  <c:v>10.184540999999999</c:v>
                </c:pt>
                <c:pt idx="65127">
                  <c:v>10.18623</c:v>
                </c:pt>
                <c:pt idx="65128">
                  <c:v>10.182727999999999</c:v>
                </c:pt>
                <c:pt idx="65129">
                  <c:v>10.182935000000001</c:v>
                </c:pt>
                <c:pt idx="65130">
                  <c:v>10.18805</c:v>
                </c:pt>
                <c:pt idx="65131">
                  <c:v>10.187277999999999</c:v>
                </c:pt>
                <c:pt idx="65132">
                  <c:v>10.187127</c:v>
                </c:pt>
                <c:pt idx="65133">
                  <c:v>10.197642</c:v>
                </c:pt>
                <c:pt idx="65134">
                  <c:v>10.19528</c:v>
                </c:pt>
                <c:pt idx="65135">
                  <c:v>10.185136999999999</c:v>
                </c:pt>
                <c:pt idx="65136">
                  <c:v>10.191800000000001</c:v>
                </c:pt>
                <c:pt idx="65137">
                  <c:v>10.198544999999999</c:v>
                </c:pt>
                <c:pt idx="65138">
                  <c:v>10.191369999999999</c:v>
                </c:pt>
                <c:pt idx="65139">
                  <c:v>10.189385</c:v>
                </c:pt>
                <c:pt idx="65140">
                  <c:v>10.192224</c:v>
                </c:pt>
                <c:pt idx="65141">
                  <c:v>10.185874</c:v>
                </c:pt>
                <c:pt idx="65142">
                  <c:v>10.186916</c:v>
                </c:pt>
                <c:pt idx="65143">
                  <c:v>10.193358</c:v>
                </c:pt>
                <c:pt idx="65144">
                  <c:v>10.186556</c:v>
                </c:pt>
                <c:pt idx="65145">
                  <c:v>10.183892999999999</c:v>
                </c:pt>
                <c:pt idx="65146">
                  <c:v>10.187702</c:v>
                </c:pt>
                <c:pt idx="65147">
                  <c:v>10.18655</c:v>
                </c:pt>
                <c:pt idx="65148">
                  <c:v>10.183888</c:v>
                </c:pt>
                <c:pt idx="65149">
                  <c:v>10.186263</c:v>
                </c:pt>
                <c:pt idx="65150">
                  <c:v>10.189622</c:v>
                </c:pt>
                <c:pt idx="65151">
                  <c:v>10.184893000000001</c:v>
                </c:pt>
                <c:pt idx="65152">
                  <c:v>10.189025000000001</c:v>
                </c:pt>
                <c:pt idx="65153">
                  <c:v>10.198005999999999</c:v>
                </c:pt>
                <c:pt idx="65154">
                  <c:v>10.195789</c:v>
                </c:pt>
                <c:pt idx="65155">
                  <c:v>10.190194999999999</c:v>
                </c:pt>
                <c:pt idx="65156">
                  <c:v>10.189861000000001</c:v>
                </c:pt>
                <c:pt idx="65157">
                  <c:v>10.191820999999999</c:v>
                </c:pt>
                <c:pt idx="65158">
                  <c:v>10.190769</c:v>
                </c:pt>
                <c:pt idx="65159">
                  <c:v>10.194857000000001</c:v>
                </c:pt>
                <c:pt idx="65160">
                  <c:v>10.199297</c:v>
                </c:pt>
                <c:pt idx="65161">
                  <c:v>10.191751999999999</c:v>
                </c:pt>
                <c:pt idx="65162">
                  <c:v>10.187827</c:v>
                </c:pt>
                <c:pt idx="65163">
                  <c:v>10.189693</c:v>
                </c:pt>
                <c:pt idx="65164">
                  <c:v>10.186436</c:v>
                </c:pt>
                <c:pt idx="65165">
                  <c:v>10.186973999999999</c:v>
                </c:pt>
                <c:pt idx="65166">
                  <c:v>10.193104</c:v>
                </c:pt>
                <c:pt idx="65167">
                  <c:v>10.193982</c:v>
                </c:pt>
                <c:pt idx="65168">
                  <c:v>10.189</c:v>
                </c:pt>
                <c:pt idx="65169">
                  <c:v>10.192107</c:v>
                </c:pt>
                <c:pt idx="65170">
                  <c:v>10.197632</c:v>
                </c:pt>
                <c:pt idx="65171">
                  <c:v>10.198511999999999</c:v>
                </c:pt>
                <c:pt idx="65172">
                  <c:v>10.200092</c:v>
                </c:pt>
                <c:pt idx="65173">
                  <c:v>10.201608999999999</c:v>
                </c:pt>
                <c:pt idx="65174">
                  <c:v>10.198376</c:v>
                </c:pt>
                <c:pt idx="65175">
                  <c:v>10.190281000000001</c:v>
                </c:pt>
                <c:pt idx="65176">
                  <c:v>10.193118999999999</c:v>
                </c:pt>
                <c:pt idx="65177">
                  <c:v>10.201539</c:v>
                </c:pt>
                <c:pt idx="65178">
                  <c:v>10.199907</c:v>
                </c:pt>
                <c:pt idx="65179">
                  <c:v>10.198346000000001</c:v>
                </c:pt>
                <c:pt idx="65180">
                  <c:v>10.196044000000001</c:v>
                </c:pt>
                <c:pt idx="65181">
                  <c:v>10.192239000000001</c:v>
                </c:pt>
                <c:pt idx="65182">
                  <c:v>10.196204</c:v>
                </c:pt>
                <c:pt idx="65183">
                  <c:v>10.199420999999999</c:v>
                </c:pt>
                <c:pt idx="65184">
                  <c:v>10.198662000000001</c:v>
                </c:pt>
                <c:pt idx="65185">
                  <c:v>10.198762</c:v>
                </c:pt>
                <c:pt idx="65186">
                  <c:v>10.198463</c:v>
                </c:pt>
                <c:pt idx="65187">
                  <c:v>10.192631</c:v>
                </c:pt>
                <c:pt idx="65188">
                  <c:v>10.189594</c:v>
                </c:pt>
                <c:pt idx="65189">
                  <c:v>10.195354</c:v>
                </c:pt>
                <c:pt idx="65190">
                  <c:v>10.193694000000001</c:v>
                </c:pt>
                <c:pt idx="65191">
                  <c:v>10.192261999999999</c:v>
                </c:pt>
                <c:pt idx="65192">
                  <c:v>10.199266</c:v>
                </c:pt>
                <c:pt idx="65193">
                  <c:v>10.195658</c:v>
                </c:pt>
                <c:pt idx="65194">
                  <c:v>10.188478999999999</c:v>
                </c:pt>
                <c:pt idx="65195">
                  <c:v>10.194741</c:v>
                </c:pt>
                <c:pt idx="65196">
                  <c:v>10.200120999999999</c:v>
                </c:pt>
                <c:pt idx="65197">
                  <c:v>10.193868</c:v>
                </c:pt>
                <c:pt idx="65198">
                  <c:v>10.197561</c:v>
                </c:pt>
                <c:pt idx="65199">
                  <c:v>10.208463999999999</c:v>
                </c:pt>
                <c:pt idx="65200">
                  <c:v>10.205410000000001</c:v>
                </c:pt>
                <c:pt idx="65201">
                  <c:v>10.200189</c:v>
                </c:pt>
                <c:pt idx="65202">
                  <c:v>10.19807</c:v>
                </c:pt>
                <c:pt idx="65203">
                  <c:v>10.197151</c:v>
                </c:pt>
                <c:pt idx="65204">
                  <c:v>10.19613</c:v>
                </c:pt>
                <c:pt idx="65205">
                  <c:v>10.197812000000001</c:v>
                </c:pt>
                <c:pt idx="65206">
                  <c:v>10.204119</c:v>
                </c:pt>
                <c:pt idx="65207">
                  <c:v>10.201331</c:v>
                </c:pt>
                <c:pt idx="65208">
                  <c:v>10.201610000000001</c:v>
                </c:pt>
                <c:pt idx="65209">
                  <c:v>10.207119</c:v>
                </c:pt>
                <c:pt idx="65210">
                  <c:v>10.20079</c:v>
                </c:pt>
                <c:pt idx="65211">
                  <c:v>10.195385999999999</c:v>
                </c:pt>
                <c:pt idx="65212">
                  <c:v>10.197089999999999</c:v>
                </c:pt>
                <c:pt idx="65213">
                  <c:v>10.198</c:v>
                </c:pt>
                <c:pt idx="65214">
                  <c:v>10.196175999999999</c:v>
                </c:pt>
                <c:pt idx="65215">
                  <c:v>10.198601999999999</c:v>
                </c:pt>
                <c:pt idx="65216">
                  <c:v>10.199427</c:v>
                </c:pt>
                <c:pt idx="65217">
                  <c:v>10.194134</c:v>
                </c:pt>
                <c:pt idx="65218">
                  <c:v>10.202128999999999</c:v>
                </c:pt>
                <c:pt idx="65219">
                  <c:v>10.207190000000001</c:v>
                </c:pt>
                <c:pt idx="65220">
                  <c:v>10.201108</c:v>
                </c:pt>
                <c:pt idx="65221">
                  <c:v>10.205520999999999</c:v>
                </c:pt>
                <c:pt idx="65222">
                  <c:v>10.212961999999999</c:v>
                </c:pt>
                <c:pt idx="65223">
                  <c:v>10.209823999999999</c:v>
                </c:pt>
                <c:pt idx="65224">
                  <c:v>10.199723000000001</c:v>
                </c:pt>
                <c:pt idx="65225">
                  <c:v>10.200134</c:v>
                </c:pt>
                <c:pt idx="65226">
                  <c:v>10.203009</c:v>
                </c:pt>
                <c:pt idx="65227">
                  <c:v>10.198702000000001</c:v>
                </c:pt>
                <c:pt idx="65228">
                  <c:v>10.203718</c:v>
                </c:pt>
                <c:pt idx="65229">
                  <c:v>10.205776999999999</c:v>
                </c:pt>
                <c:pt idx="65230">
                  <c:v>10.197597</c:v>
                </c:pt>
                <c:pt idx="65231">
                  <c:v>10.20124</c:v>
                </c:pt>
                <c:pt idx="65232">
                  <c:v>10.210359</c:v>
                </c:pt>
                <c:pt idx="65233">
                  <c:v>10.207164000000001</c:v>
                </c:pt>
                <c:pt idx="65234">
                  <c:v>10.203709999999999</c:v>
                </c:pt>
                <c:pt idx="65235">
                  <c:v>10.212047</c:v>
                </c:pt>
                <c:pt idx="65236">
                  <c:v>10.208384000000001</c:v>
                </c:pt>
                <c:pt idx="65237">
                  <c:v>10.198553</c:v>
                </c:pt>
                <c:pt idx="65238">
                  <c:v>10.204116000000001</c:v>
                </c:pt>
                <c:pt idx="65239">
                  <c:v>10.203894999999999</c:v>
                </c:pt>
                <c:pt idx="65240">
                  <c:v>10.199762</c:v>
                </c:pt>
                <c:pt idx="65241">
                  <c:v>10.207926</c:v>
                </c:pt>
                <c:pt idx="65242">
                  <c:v>10.211911000000001</c:v>
                </c:pt>
                <c:pt idx="65243">
                  <c:v>10.207210999999999</c:v>
                </c:pt>
                <c:pt idx="65244">
                  <c:v>10.209187</c:v>
                </c:pt>
                <c:pt idx="65245">
                  <c:v>10.211207</c:v>
                </c:pt>
                <c:pt idx="65246">
                  <c:v>10.201236</c:v>
                </c:pt>
                <c:pt idx="65247">
                  <c:v>10.199597000000001</c:v>
                </c:pt>
                <c:pt idx="65248">
                  <c:v>10.207217</c:v>
                </c:pt>
                <c:pt idx="65249">
                  <c:v>10.202518</c:v>
                </c:pt>
                <c:pt idx="65250">
                  <c:v>10.19909</c:v>
                </c:pt>
                <c:pt idx="65251">
                  <c:v>10.20748</c:v>
                </c:pt>
                <c:pt idx="65252">
                  <c:v>10.207195</c:v>
                </c:pt>
                <c:pt idx="65253">
                  <c:v>10.200379999999999</c:v>
                </c:pt>
                <c:pt idx="65254">
                  <c:v>10.211281</c:v>
                </c:pt>
                <c:pt idx="65255">
                  <c:v>10.219260999999999</c:v>
                </c:pt>
                <c:pt idx="65256">
                  <c:v>10.208824999999999</c:v>
                </c:pt>
                <c:pt idx="65257">
                  <c:v>10.211773000000001</c:v>
                </c:pt>
                <c:pt idx="65258">
                  <c:v>10.216789</c:v>
                </c:pt>
                <c:pt idx="65259">
                  <c:v>10.207466</c:v>
                </c:pt>
                <c:pt idx="65260">
                  <c:v>10.206821</c:v>
                </c:pt>
                <c:pt idx="65261">
                  <c:v>10.211319</c:v>
                </c:pt>
                <c:pt idx="65262">
                  <c:v>10.209527</c:v>
                </c:pt>
                <c:pt idx="65263">
                  <c:v>10.207630999999999</c:v>
                </c:pt>
                <c:pt idx="65264">
                  <c:v>10.213501000000001</c:v>
                </c:pt>
                <c:pt idx="65265">
                  <c:v>10.216561</c:v>
                </c:pt>
                <c:pt idx="65266">
                  <c:v>10.210742</c:v>
                </c:pt>
                <c:pt idx="65267">
                  <c:v>10.212821</c:v>
                </c:pt>
                <c:pt idx="65268">
                  <c:v>10.215735</c:v>
                </c:pt>
                <c:pt idx="65269">
                  <c:v>10.209771999999999</c:v>
                </c:pt>
                <c:pt idx="65270">
                  <c:v>10.206826</c:v>
                </c:pt>
                <c:pt idx="65271">
                  <c:v>10.208724</c:v>
                </c:pt>
                <c:pt idx="65272">
                  <c:v>10.210445999999999</c:v>
                </c:pt>
                <c:pt idx="65273">
                  <c:v>10.209284</c:v>
                </c:pt>
                <c:pt idx="65274">
                  <c:v>10.212951</c:v>
                </c:pt>
                <c:pt idx="65275">
                  <c:v>10.214460000000001</c:v>
                </c:pt>
                <c:pt idx="65276">
                  <c:v>10.206715000000001</c:v>
                </c:pt>
                <c:pt idx="65277">
                  <c:v>10.205959</c:v>
                </c:pt>
                <c:pt idx="65278">
                  <c:v>10.208442</c:v>
                </c:pt>
                <c:pt idx="65279">
                  <c:v>10.205541</c:v>
                </c:pt>
                <c:pt idx="65280">
                  <c:v>10.206113</c:v>
                </c:pt>
                <c:pt idx="65281">
                  <c:v>10.213571999999999</c:v>
                </c:pt>
                <c:pt idx="65282">
                  <c:v>10.21402</c:v>
                </c:pt>
                <c:pt idx="65283">
                  <c:v>10.208118000000001</c:v>
                </c:pt>
                <c:pt idx="65284">
                  <c:v>10.210647</c:v>
                </c:pt>
                <c:pt idx="65285">
                  <c:v>10.210502</c:v>
                </c:pt>
                <c:pt idx="65286">
                  <c:v>10.208907</c:v>
                </c:pt>
                <c:pt idx="65287">
                  <c:v>10.213609</c:v>
                </c:pt>
                <c:pt idx="65288">
                  <c:v>10.215142999999999</c:v>
                </c:pt>
                <c:pt idx="65289">
                  <c:v>10.211021000000001</c:v>
                </c:pt>
                <c:pt idx="65290">
                  <c:v>10.208780000000001</c:v>
                </c:pt>
                <c:pt idx="65291">
                  <c:v>10.214829999999999</c:v>
                </c:pt>
                <c:pt idx="65292">
                  <c:v>10.215843</c:v>
                </c:pt>
                <c:pt idx="65293">
                  <c:v>10.211499</c:v>
                </c:pt>
                <c:pt idx="65294">
                  <c:v>10.218277</c:v>
                </c:pt>
                <c:pt idx="65295">
                  <c:v>10.220183</c:v>
                </c:pt>
                <c:pt idx="65296">
                  <c:v>10.215121</c:v>
                </c:pt>
                <c:pt idx="65297">
                  <c:v>10.215496</c:v>
                </c:pt>
                <c:pt idx="65298">
                  <c:v>10.212899</c:v>
                </c:pt>
                <c:pt idx="65299">
                  <c:v>10.209493999999999</c:v>
                </c:pt>
                <c:pt idx="65300">
                  <c:v>10.219295000000001</c:v>
                </c:pt>
                <c:pt idx="65301">
                  <c:v>10.227138</c:v>
                </c:pt>
                <c:pt idx="65302">
                  <c:v>10.21522</c:v>
                </c:pt>
                <c:pt idx="65303">
                  <c:v>10.213964000000001</c:v>
                </c:pt>
                <c:pt idx="65304">
                  <c:v>10.225349</c:v>
                </c:pt>
                <c:pt idx="65305">
                  <c:v>10.219761999999999</c:v>
                </c:pt>
                <c:pt idx="65306">
                  <c:v>10.212869</c:v>
                </c:pt>
                <c:pt idx="65307">
                  <c:v>10.216438999999999</c:v>
                </c:pt>
                <c:pt idx="65308">
                  <c:v>10.217116000000001</c:v>
                </c:pt>
                <c:pt idx="65309">
                  <c:v>10.212823999999999</c:v>
                </c:pt>
                <c:pt idx="65310">
                  <c:v>10.209922000000001</c:v>
                </c:pt>
                <c:pt idx="65311">
                  <c:v>10.212377999999999</c:v>
                </c:pt>
                <c:pt idx="65312">
                  <c:v>10.214052000000001</c:v>
                </c:pt>
                <c:pt idx="65313">
                  <c:v>10.212515</c:v>
                </c:pt>
                <c:pt idx="65314">
                  <c:v>10.212891000000001</c:v>
                </c:pt>
                <c:pt idx="65315">
                  <c:v>10.214187000000001</c:v>
                </c:pt>
                <c:pt idx="65316">
                  <c:v>10.217995</c:v>
                </c:pt>
                <c:pt idx="65317">
                  <c:v>10.223872999999999</c:v>
                </c:pt>
                <c:pt idx="65318">
                  <c:v>10.223343</c:v>
                </c:pt>
                <c:pt idx="65319">
                  <c:v>10.218615</c:v>
                </c:pt>
                <c:pt idx="65320">
                  <c:v>10.224570999999999</c:v>
                </c:pt>
                <c:pt idx="65321">
                  <c:v>10.230071000000001</c:v>
                </c:pt>
                <c:pt idx="65322">
                  <c:v>10.221721000000001</c:v>
                </c:pt>
                <c:pt idx="65323">
                  <c:v>10.217749</c:v>
                </c:pt>
                <c:pt idx="65324">
                  <c:v>10.217922</c:v>
                </c:pt>
                <c:pt idx="65325">
                  <c:v>10.216067000000001</c:v>
                </c:pt>
                <c:pt idx="65326">
                  <c:v>10.220162999999999</c:v>
                </c:pt>
                <c:pt idx="65327">
                  <c:v>10.220666</c:v>
                </c:pt>
                <c:pt idx="65328">
                  <c:v>10.218389</c:v>
                </c:pt>
                <c:pt idx="65329">
                  <c:v>10.22053</c:v>
                </c:pt>
                <c:pt idx="65330">
                  <c:v>10.220255999999999</c:v>
                </c:pt>
                <c:pt idx="65331">
                  <c:v>10.218686999999999</c:v>
                </c:pt>
                <c:pt idx="65332">
                  <c:v>10.220781000000001</c:v>
                </c:pt>
                <c:pt idx="65333">
                  <c:v>10.221553</c:v>
                </c:pt>
                <c:pt idx="65334">
                  <c:v>10.217857</c:v>
                </c:pt>
                <c:pt idx="65335">
                  <c:v>10.218051000000001</c:v>
                </c:pt>
                <c:pt idx="65336">
                  <c:v>10.219037</c:v>
                </c:pt>
                <c:pt idx="65337">
                  <c:v>10.219341</c:v>
                </c:pt>
                <c:pt idx="65338">
                  <c:v>10.222038</c:v>
                </c:pt>
                <c:pt idx="65339">
                  <c:v>10.216480000000001</c:v>
                </c:pt>
                <c:pt idx="65340">
                  <c:v>10.215804</c:v>
                </c:pt>
                <c:pt idx="65341">
                  <c:v>10.220862</c:v>
                </c:pt>
                <c:pt idx="65342">
                  <c:v>10.222355</c:v>
                </c:pt>
                <c:pt idx="65343">
                  <c:v>10.228362000000001</c:v>
                </c:pt>
                <c:pt idx="65344">
                  <c:v>10.228617</c:v>
                </c:pt>
                <c:pt idx="65345">
                  <c:v>10.224307</c:v>
                </c:pt>
                <c:pt idx="65346">
                  <c:v>10.224830000000001</c:v>
                </c:pt>
                <c:pt idx="65347">
                  <c:v>10.226345</c:v>
                </c:pt>
                <c:pt idx="65348">
                  <c:v>10.225263</c:v>
                </c:pt>
                <c:pt idx="65349">
                  <c:v>10.223628</c:v>
                </c:pt>
                <c:pt idx="65350">
                  <c:v>10.226298</c:v>
                </c:pt>
                <c:pt idx="65351">
                  <c:v>10.225421000000001</c:v>
                </c:pt>
                <c:pt idx="65352">
                  <c:v>10.226568</c:v>
                </c:pt>
                <c:pt idx="65353">
                  <c:v>10.235398</c:v>
                </c:pt>
                <c:pt idx="65354">
                  <c:v>10.23095</c:v>
                </c:pt>
                <c:pt idx="65355">
                  <c:v>10.219759</c:v>
                </c:pt>
                <c:pt idx="65356">
                  <c:v>10.222013</c:v>
                </c:pt>
                <c:pt idx="65357">
                  <c:v>10.228175999999999</c:v>
                </c:pt>
                <c:pt idx="65358">
                  <c:v>10.220694</c:v>
                </c:pt>
                <c:pt idx="65359">
                  <c:v>10.217961000000001</c:v>
                </c:pt>
                <c:pt idx="65360">
                  <c:v>10.226772</c:v>
                </c:pt>
                <c:pt idx="65361">
                  <c:v>10.225472999999999</c:v>
                </c:pt>
                <c:pt idx="65362">
                  <c:v>10.227031999999999</c:v>
                </c:pt>
                <c:pt idx="65363">
                  <c:v>10.231928</c:v>
                </c:pt>
                <c:pt idx="65364">
                  <c:v>10.225859</c:v>
                </c:pt>
                <c:pt idx="65365">
                  <c:v>10.224112999999999</c:v>
                </c:pt>
                <c:pt idx="65366">
                  <c:v>10.224363</c:v>
                </c:pt>
                <c:pt idx="65367">
                  <c:v>10.222614</c:v>
                </c:pt>
                <c:pt idx="65368">
                  <c:v>10.222903000000001</c:v>
                </c:pt>
                <c:pt idx="65369">
                  <c:v>10.226557</c:v>
                </c:pt>
                <c:pt idx="65370">
                  <c:v>10.22846</c:v>
                </c:pt>
                <c:pt idx="65371">
                  <c:v>10.222897</c:v>
                </c:pt>
                <c:pt idx="65372">
                  <c:v>10.224144000000001</c:v>
                </c:pt>
                <c:pt idx="65373">
                  <c:v>10.231315</c:v>
                </c:pt>
                <c:pt idx="65374">
                  <c:v>10.230594999999999</c:v>
                </c:pt>
                <c:pt idx="65375">
                  <c:v>10.224900999999999</c:v>
                </c:pt>
                <c:pt idx="65376">
                  <c:v>10.222356</c:v>
                </c:pt>
                <c:pt idx="65377">
                  <c:v>10.222125</c:v>
                </c:pt>
                <c:pt idx="65378">
                  <c:v>10.22073</c:v>
                </c:pt>
                <c:pt idx="65379">
                  <c:v>10.230421</c:v>
                </c:pt>
                <c:pt idx="65380">
                  <c:v>10.236402999999999</c:v>
                </c:pt>
                <c:pt idx="65381">
                  <c:v>10.22977</c:v>
                </c:pt>
                <c:pt idx="65382">
                  <c:v>10.232810000000001</c:v>
                </c:pt>
                <c:pt idx="65383">
                  <c:v>10.238573000000001</c:v>
                </c:pt>
                <c:pt idx="65384">
                  <c:v>10.231299</c:v>
                </c:pt>
                <c:pt idx="65385">
                  <c:v>10.225405</c:v>
                </c:pt>
                <c:pt idx="65386">
                  <c:v>10.231426000000001</c:v>
                </c:pt>
                <c:pt idx="65387">
                  <c:v>10.230549</c:v>
                </c:pt>
                <c:pt idx="65388">
                  <c:v>10.223556</c:v>
                </c:pt>
                <c:pt idx="65389">
                  <c:v>10.230915</c:v>
                </c:pt>
                <c:pt idx="65390">
                  <c:v>10.236033000000001</c:v>
                </c:pt>
                <c:pt idx="65391">
                  <c:v>10.232391</c:v>
                </c:pt>
                <c:pt idx="65392">
                  <c:v>10.235061999999999</c:v>
                </c:pt>
                <c:pt idx="65393">
                  <c:v>10.235162000000001</c:v>
                </c:pt>
                <c:pt idx="65394">
                  <c:v>10.227466</c:v>
                </c:pt>
                <c:pt idx="65395">
                  <c:v>10.225571</c:v>
                </c:pt>
                <c:pt idx="65396">
                  <c:v>10.232168</c:v>
                </c:pt>
                <c:pt idx="65397">
                  <c:v>10.231399</c:v>
                </c:pt>
                <c:pt idx="65398">
                  <c:v>10.227828000000001</c:v>
                </c:pt>
                <c:pt idx="65399">
                  <c:v>10.23185</c:v>
                </c:pt>
                <c:pt idx="65400">
                  <c:v>10.227195999999999</c:v>
                </c:pt>
                <c:pt idx="65401">
                  <c:v>10.226381</c:v>
                </c:pt>
                <c:pt idx="65402">
                  <c:v>10.23738</c:v>
                </c:pt>
                <c:pt idx="65403">
                  <c:v>10.234062</c:v>
                </c:pt>
                <c:pt idx="65404">
                  <c:v>10.227016000000001</c:v>
                </c:pt>
                <c:pt idx="65405">
                  <c:v>10.234305000000001</c:v>
                </c:pt>
                <c:pt idx="65406">
                  <c:v>10.238218</c:v>
                </c:pt>
                <c:pt idx="65407">
                  <c:v>10.226111</c:v>
                </c:pt>
                <c:pt idx="65408">
                  <c:v>10.224648</c:v>
                </c:pt>
                <c:pt idx="65409">
                  <c:v>10.234133</c:v>
                </c:pt>
                <c:pt idx="65410">
                  <c:v>10.232385000000001</c:v>
                </c:pt>
                <c:pt idx="65411">
                  <c:v>10.232924000000001</c:v>
                </c:pt>
                <c:pt idx="65412">
                  <c:v>10.237551</c:v>
                </c:pt>
                <c:pt idx="65413">
                  <c:v>10.236757000000001</c:v>
                </c:pt>
                <c:pt idx="65414">
                  <c:v>10.236856</c:v>
                </c:pt>
                <c:pt idx="65415">
                  <c:v>10.239452</c:v>
                </c:pt>
                <c:pt idx="65416">
                  <c:v>10.235708000000001</c:v>
                </c:pt>
                <c:pt idx="65417">
                  <c:v>10.232694</c:v>
                </c:pt>
                <c:pt idx="65418">
                  <c:v>10.23859</c:v>
                </c:pt>
                <c:pt idx="65419">
                  <c:v>10.233827</c:v>
                </c:pt>
                <c:pt idx="65420">
                  <c:v>10.224138999999999</c:v>
                </c:pt>
                <c:pt idx="65421">
                  <c:v>10.230397999999999</c:v>
                </c:pt>
                <c:pt idx="65422">
                  <c:v>10.239469</c:v>
                </c:pt>
                <c:pt idx="65423">
                  <c:v>10.238789000000001</c:v>
                </c:pt>
                <c:pt idx="65424">
                  <c:v>10.235220999999999</c:v>
                </c:pt>
                <c:pt idx="65425">
                  <c:v>10.237223</c:v>
                </c:pt>
                <c:pt idx="65426">
                  <c:v>10.241649000000001</c:v>
                </c:pt>
                <c:pt idx="65427">
                  <c:v>10.240584999999999</c:v>
                </c:pt>
                <c:pt idx="65428">
                  <c:v>10.240842000000001</c:v>
                </c:pt>
                <c:pt idx="65429">
                  <c:v>10.237714</c:v>
                </c:pt>
                <c:pt idx="65430">
                  <c:v>10.231932</c:v>
                </c:pt>
                <c:pt idx="65431">
                  <c:v>10.235992</c:v>
                </c:pt>
                <c:pt idx="65432">
                  <c:v>10.238481</c:v>
                </c:pt>
                <c:pt idx="65433">
                  <c:v>10.233876</c:v>
                </c:pt>
                <c:pt idx="65434">
                  <c:v>10.234603999999999</c:v>
                </c:pt>
                <c:pt idx="65435">
                  <c:v>10.240557000000001</c:v>
                </c:pt>
                <c:pt idx="65436">
                  <c:v>10.238054</c:v>
                </c:pt>
                <c:pt idx="65437">
                  <c:v>10.235386</c:v>
                </c:pt>
                <c:pt idx="65438">
                  <c:v>10.241068</c:v>
                </c:pt>
                <c:pt idx="65439">
                  <c:v>10.23725</c:v>
                </c:pt>
                <c:pt idx="65440">
                  <c:v>10.234239000000001</c:v>
                </c:pt>
                <c:pt idx="65441">
                  <c:v>10.242735</c:v>
                </c:pt>
                <c:pt idx="65442">
                  <c:v>10.239587</c:v>
                </c:pt>
                <c:pt idx="65443">
                  <c:v>10.233033000000001</c:v>
                </c:pt>
                <c:pt idx="65444">
                  <c:v>10.23917</c:v>
                </c:pt>
                <c:pt idx="65445">
                  <c:v>10.244103000000001</c:v>
                </c:pt>
                <c:pt idx="65446">
                  <c:v>10.242191999999999</c:v>
                </c:pt>
                <c:pt idx="65447">
                  <c:v>10.245157000000001</c:v>
                </c:pt>
                <c:pt idx="65448">
                  <c:v>10.246111000000001</c:v>
                </c:pt>
                <c:pt idx="65449">
                  <c:v>10.238351</c:v>
                </c:pt>
                <c:pt idx="65450">
                  <c:v>10.239405</c:v>
                </c:pt>
                <c:pt idx="65451">
                  <c:v>10.246459</c:v>
                </c:pt>
                <c:pt idx="65452">
                  <c:v>10.243828000000001</c:v>
                </c:pt>
                <c:pt idx="65453">
                  <c:v>10.240265000000001</c:v>
                </c:pt>
                <c:pt idx="65454">
                  <c:v>10.244954999999999</c:v>
                </c:pt>
                <c:pt idx="65455">
                  <c:v>10.248009</c:v>
                </c:pt>
                <c:pt idx="65456">
                  <c:v>10.242203999999999</c:v>
                </c:pt>
                <c:pt idx="65457">
                  <c:v>10.240747000000001</c:v>
                </c:pt>
                <c:pt idx="65458">
                  <c:v>10.241917000000001</c:v>
                </c:pt>
                <c:pt idx="65459">
                  <c:v>10.23706</c:v>
                </c:pt>
                <c:pt idx="65460">
                  <c:v>10.24174</c:v>
                </c:pt>
                <c:pt idx="65461">
                  <c:v>10.246487</c:v>
                </c:pt>
                <c:pt idx="65462">
                  <c:v>10.24029</c:v>
                </c:pt>
                <c:pt idx="65463">
                  <c:v>10.238094</c:v>
                </c:pt>
                <c:pt idx="65464">
                  <c:v>10.242126000000001</c:v>
                </c:pt>
                <c:pt idx="65465">
                  <c:v>10.243772</c:v>
                </c:pt>
                <c:pt idx="65466">
                  <c:v>10.241097</c:v>
                </c:pt>
                <c:pt idx="65467">
                  <c:v>10.244899999999999</c:v>
                </c:pt>
                <c:pt idx="65468">
                  <c:v>10.245888000000001</c:v>
                </c:pt>
                <c:pt idx="65469">
                  <c:v>10.237769</c:v>
                </c:pt>
                <c:pt idx="65470">
                  <c:v>10.24184</c:v>
                </c:pt>
                <c:pt idx="65471">
                  <c:v>10.246288</c:v>
                </c:pt>
                <c:pt idx="65472">
                  <c:v>10.239361000000001</c:v>
                </c:pt>
                <c:pt idx="65473">
                  <c:v>10.238243000000001</c:v>
                </c:pt>
                <c:pt idx="65474">
                  <c:v>10.244505999999999</c:v>
                </c:pt>
                <c:pt idx="65475">
                  <c:v>10.242502999999999</c:v>
                </c:pt>
                <c:pt idx="65476">
                  <c:v>10.23958</c:v>
                </c:pt>
                <c:pt idx="65477">
                  <c:v>10.247831</c:v>
                </c:pt>
                <c:pt idx="65478">
                  <c:v>10.250484</c:v>
                </c:pt>
                <c:pt idx="65479">
                  <c:v>10.245304000000001</c:v>
                </c:pt>
                <c:pt idx="65480">
                  <c:v>10.243378</c:v>
                </c:pt>
                <c:pt idx="65481">
                  <c:v>10.242844</c:v>
                </c:pt>
                <c:pt idx="65482">
                  <c:v>10.240622999999999</c:v>
                </c:pt>
                <c:pt idx="65483">
                  <c:v>10.243714000000001</c:v>
                </c:pt>
                <c:pt idx="65484">
                  <c:v>10.255493</c:v>
                </c:pt>
                <c:pt idx="65485">
                  <c:v>10.253211</c:v>
                </c:pt>
                <c:pt idx="65486">
                  <c:v>10.244709</c:v>
                </c:pt>
                <c:pt idx="65487">
                  <c:v>10.250349</c:v>
                </c:pt>
                <c:pt idx="65488">
                  <c:v>10.252252</c:v>
                </c:pt>
                <c:pt idx="65489">
                  <c:v>10.248942</c:v>
                </c:pt>
                <c:pt idx="65490">
                  <c:v>10.251624</c:v>
                </c:pt>
                <c:pt idx="65491">
                  <c:v>10.250022</c:v>
                </c:pt>
                <c:pt idx="65492">
                  <c:v>10.240022</c:v>
                </c:pt>
                <c:pt idx="65493">
                  <c:v>10.241747</c:v>
                </c:pt>
                <c:pt idx="65494">
                  <c:v>10.252603000000001</c:v>
                </c:pt>
                <c:pt idx="65495">
                  <c:v>10.248104</c:v>
                </c:pt>
                <c:pt idx="65496">
                  <c:v>10.245753000000001</c:v>
                </c:pt>
                <c:pt idx="65497">
                  <c:v>10.251882999999999</c:v>
                </c:pt>
                <c:pt idx="65498">
                  <c:v>10.249037</c:v>
                </c:pt>
                <c:pt idx="65499">
                  <c:v>10.248891</c:v>
                </c:pt>
                <c:pt idx="65500">
                  <c:v>10.251699</c:v>
                </c:pt>
                <c:pt idx="65501">
                  <c:v>10.248426</c:v>
                </c:pt>
                <c:pt idx="65502">
                  <c:v>10.24418</c:v>
                </c:pt>
                <c:pt idx="65503">
                  <c:v>10.247222000000001</c:v>
                </c:pt>
                <c:pt idx="65504">
                  <c:v>10.252793</c:v>
                </c:pt>
                <c:pt idx="65505">
                  <c:v>10.249955</c:v>
                </c:pt>
                <c:pt idx="65506">
                  <c:v>10.248146999999999</c:v>
                </c:pt>
                <c:pt idx="65507">
                  <c:v>10.249298</c:v>
                </c:pt>
                <c:pt idx="65508">
                  <c:v>10.245471999999999</c:v>
                </c:pt>
                <c:pt idx="65509">
                  <c:v>10.242906</c:v>
                </c:pt>
                <c:pt idx="65510">
                  <c:v>10.245317</c:v>
                </c:pt>
                <c:pt idx="65511">
                  <c:v>10.249499999999999</c:v>
                </c:pt>
                <c:pt idx="65512">
                  <c:v>10.253209</c:v>
                </c:pt>
                <c:pt idx="65513">
                  <c:v>10.256034</c:v>
                </c:pt>
                <c:pt idx="65514">
                  <c:v>10.255233</c:v>
                </c:pt>
                <c:pt idx="65515">
                  <c:v>10.248105000000001</c:v>
                </c:pt>
                <c:pt idx="65516">
                  <c:v>10.247907</c:v>
                </c:pt>
                <c:pt idx="65517">
                  <c:v>10.252668</c:v>
                </c:pt>
                <c:pt idx="65518">
                  <c:v>10.253672</c:v>
                </c:pt>
                <c:pt idx="65519">
                  <c:v>10.250811000000001</c:v>
                </c:pt>
                <c:pt idx="65520">
                  <c:v>10.249639</c:v>
                </c:pt>
                <c:pt idx="65521">
                  <c:v>10.253994</c:v>
                </c:pt>
                <c:pt idx="65522">
                  <c:v>10.251042</c:v>
                </c:pt>
                <c:pt idx="65523">
                  <c:v>10.247941000000001</c:v>
                </c:pt>
                <c:pt idx="65524">
                  <c:v>10.252986</c:v>
                </c:pt>
                <c:pt idx="65525">
                  <c:v>10.254094</c:v>
                </c:pt>
                <c:pt idx="65526">
                  <c:v>10.25216</c:v>
                </c:pt>
                <c:pt idx="65527">
                  <c:v>10.252964</c:v>
                </c:pt>
                <c:pt idx="65528">
                  <c:v>10.253677</c:v>
                </c:pt>
                <c:pt idx="65529">
                  <c:v>10.253783</c:v>
                </c:pt>
                <c:pt idx="65530">
                  <c:v>10.258073</c:v>
                </c:pt>
                <c:pt idx="65531">
                  <c:v>10.257422</c:v>
                </c:pt>
                <c:pt idx="65532">
                  <c:v>10.251979</c:v>
                </c:pt>
                <c:pt idx="65533">
                  <c:v>10.257814</c:v>
                </c:pt>
                <c:pt idx="65534">
                  <c:v>10.261331999999999</c:v>
                </c:pt>
                <c:pt idx="65535">
                  <c:v>10.256824</c:v>
                </c:pt>
                <c:pt idx="65536">
                  <c:v>10.260230999999999</c:v>
                </c:pt>
                <c:pt idx="65537">
                  <c:v>10.258867</c:v>
                </c:pt>
                <c:pt idx="65538">
                  <c:v>10.247706000000001</c:v>
                </c:pt>
                <c:pt idx="65539">
                  <c:v>10.248727000000001</c:v>
                </c:pt>
                <c:pt idx="65540">
                  <c:v>10.257645999999999</c:v>
                </c:pt>
                <c:pt idx="65541">
                  <c:v>10.254092</c:v>
                </c:pt>
                <c:pt idx="65542">
                  <c:v>10.251583</c:v>
                </c:pt>
                <c:pt idx="65543">
                  <c:v>10.260529</c:v>
                </c:pt>
                <c:pt idx="65544">
                  <c:v>10.259664000000001</c:v>
                </c:pt>
                <c:pt idx="65545">
                  <c:v>10.253043</c:v>
                </c:pt>
                <c:pt idx="65546">
                  <c:v>10.255948</c:v>
                </c:pt>
                <c:pt idx="65547">
                  <c:v>10.255197000000001</c:v>
                </c:pt>
                <c:pt idx="65548">
                  <c:v>10.250819999999999</c:v>
                </c:pt>
                <c:pt idx="65549">
                  <c:v>10.256031</c:v>
                </c:pt>
                <c:pt idx="65550">
                  <c:v>10.261495</c:v>
                </c:pt>
                <c:pt idx="65551">
                  <c:v>10.254026</c:v>
                </c:pt>
                <c:pt idx="65552">
                  <c:v>10.252076000000001</c:v>
                </c:pt>
                <c:pt idx="65553">
                  <c:v>10.262615</c:v>
                </c:pt>
                <c:pt idx="65554">
                  <c:v>10.262212</c:v>
                </c:pt>
                <c:pt idx="65555">
                  <c:v>10.254958</c:v>
                </c:pt>
                <c:pt idx="65556">
                  <c:v>10.256238</c:v>
                </c:pt>
                <c:pt idx="65557">
                  <c:v>10.259944000000001</c:v>
                </c:pt>
                <c:pt idx="65558">
                  <c:v>10.255315</c:v>
                </c:pt>
                <c:pt idx="65559">
                  <c:v>10.253411</c:v>
                </c:pt>
                <c:pt idx="65560">
                  <c:v>10.259555000000001</c:v>
                </c:pt>
                <c:pt idx="65561">
                  <c:v>10.258419999999999</c:v>
                </c:pt>
                <c:pt idx="65562">
                  <c:v>10.258493</c:v>
                </c:pt>
                <c:pt idx="65563">
                  <c:v>10.264943000000001</c:v>
                </c:pt>
                <c:pt idx="65564">
                  <c:v>10.259639999999999</c:v>
                </c:pt>
                <c:pt idx="65565">
                  <c:v>10.254397000000001</c:v>
                </c:pt>
                <c:pt idx="65566">
                  <c:v>10.260557</c:v>
                </c:pt>
                <c:pt idx="65567">
                  <c:v>10.260732000000001</c:v>
                </c:pt>
                <c:pt idx="65568">
                  <c:v>10.256421</c:v>
                </c:pt>
                <c:pt idx="65569">
                  <c:v>10.259805999999999</c:v>
                </c:pt>
                <c:pt idx="65570">
                  <c:v>10.262601999999999</c:v>
                </c:pt>
                <c:pt idx="65571">
                  <c:v>10.260616000000001</c:v>
                </c:pt>
                <c:pt idx="65572">
                  <c:v>10.262653</c:v>
                </c:pt>
                <c:pt idx="65573">
                  <c:v>10.264495</c:v>
                </c:pt>
                <c:pt idx="65574">
                  <c:v>10.260719</c:v>
                </c:pt>
                <c:pt idx="65575">
                  <c:v>10.260462</c:v>
                </c:pt>
                <c:pt idx="65576">
                  <c:v>10.264203999999999</c:v>
                </c:pt>
                <c:pt idx="65577">
                  <c:v>10.266864999999999</c:v>
                </c:pt>
                <c:pt idx="65578">
                  <c:v>10.265948</c:v>
                </c:pt>
                <c:pt idx="65579">
                  <c:v>10.265024</c:v>
                </c:pt>
                <c:pt idx="65580">
                  <c:v>10.261241</c:v>
                </c:pt>
                <c:pt idx="65581">
                  <c:v>10.254569999999999</c:v>
                </c:pt>
                <c:pt idx="65582">
                  <c:v>10.256807999999999</c:v>
                </c:pt>
                <c:pt idx="65583">
                  <c:v>10.259884</c:v>
                </c:pt>
                <c:pt idx="65584">
                  <c:v>10.258338</c:v>
                </c:pt>
                <c:pt idx="65585">
                  <c:v>10.262499</c:v>
                </c:pt>
                <c:pt idx="65586">
                  <c:v>10.269771</c:v>
                </c:pt>
                <c:pt idx="65587">
                  <c:v>10.265440999999999</c:v>
                </c:pt>
                <c:pt idx="65588">
                  <c:v>10.258956</c:v>
                </c:pt>
                <c:pt idx="65589">
                  <c:v>10.265129999999999</c:v>
                </c:pt>
                <c:pt idx="65590">
                  <c:v>10.265069</c:v>
                </c:pt>
                <c:pt idx="65591">
                  <c:v>10.260337</c:v>
                </c:pt>
                <c:pt idx="65592">
                  <c:v>10.263524</c:v>
                </c:pt>
                <c:pt idx="65593">
                  <c:v>10.263026999999999</c:v>
                </c:pt>
                <c:pt idx="65594">
                  <c:v>10.26389</c:v>
                </c:pt>
                <c:pt idx="65595">
                  <c:v>10.270612</c:v>
                </c:pt>
                <c:pt idx="65596">
                  <c:v>10.270968999999999</c:v>
                </c:pt>
                <c:pt idx="65597">
                  <c:v>10.263456</c:v>
                </c:pt>
                <c:pt idx="65598">
                  <c:v>10.261122</c:v>
                </c:pt>
                <c:pt idx="65599">
                  <c:v>10.270490000000001</c:v>
                </c:pt>
                <c:pt idx="65600">
                  <c:v>10.270723</c:v>
                </c:pt>
                <c:pt idx="65601">
                  <c:v>10.264970999999999</c:v>
                </c:pt>
                <c:pt idx="65602">
                  <c:v>10.26651</c:v>
                </c:pt>
                <c:pt idx="65603">
                  <c:v>10.266494</c:v>
                </c:pt>
                <c:pt idx="65604">
                  <c:v>10.264666999999999</c:v>
                </c:pt>
                <c:pt idx="65605">
                  <c:v>10.267299</c:v>
                </c:pt>
                <c:pt idx="65606">
                  <c:v>10.270451</c:v>
                </c:pt>
                <c:pt idx="65607">
                  <c:v>10.262252</c:v>
                </c:pt>
                <c:pt idx="65608">
                  <c:v>10.259707000000001</c:v>
                </c:pt>
                <c:pt idx="65609">
                  <c:v>10.271057000000001</c:v>
                </c:pt>
                <c:pt idx="65610">
                  <c:v>10.2669</c:v>
                </c:pt>
                <c:pt idx="65611">
                  <c:v>10.258241999999999</c:v>
                </c:pt>
                <c:pt idx="65612">
                  <c:v>10.267796000000001</c:v>
                </c:pt>
                <c:pt idx="65613">
                  <c:v>10.271259000000001</c:v>
                </c:pt>
                <c:pt idx="65614">
                  <c:v>10.263736</c:v>
                </c:pt>
                <c:pt idx="65615">
                  <c:v>10.265578</c:v>
                </c:pt>
                <c:pt idx="65616">
                  <c:v>10.269546</c:v>
                </c:pt>
                <c:pt idx="65617">
                  <c:v>10.265511999999999</c:v>
                </c:pt>
                <c:pt idx="65618">
                  <c:v>10.266895</c:v>
                </c:pt>
                <c:pt idx="65619">
                  <c:v>10.268478</c:v>
                </c:pt>
                <c:pt idx="65620">
                  <c:v>10.265409999999999</c:v>
                </c:pt>
                <c:pt idx="65621">
                  <c:v>10.269175000000001</c:v>
                </c:pt>
                <c:pt idx="65622">
                  <c:v>10.271414999999999</c:v>
                </c:pt>
                <c:pt idx="65623">
                  <c:v>10.270588</c:v>
                </c:pt>
                <c:pt idx="65624">
                  <c:v>10.273194</c:v>
                </c:pt>
                <c:pt idx="65625">
                  <c:v>10.272995</c:v>
                </c:pt>
                <c:pt idx="65626">
                  <c:v>10.27102</c:v>
                </c:pt>
                <c:pt idx="65627">
                  <c:v>10.267217</c:v>
                </c:pt>
                <c:pt idx="65628">
                  <c:v>10.267232999999999</c:v>
                </c:pt>
                <c:pt idx="65629">
                  <c:v>10.272157999999999</c:v>
                </c:pt>
                <c:pt idx="65630">
                  <c:v>10.270186000000001</c:v>
                </c:pt>
                <c:pt idx="65631">
                  <c:v>10.265948</c:v>
                </c:pt>
                <c:pt idx="65632">
                  <c:v>10.267479</c:v>
                </c:pt>
                <c:pt idx="65633">
                  <c:v>10.271437000000001</c:v>
                </c:pt>
                <c:pt idx="65634">
                  <c:v>10.271274</c:v>
                </c:pt>
                <c:pt idx="65635">
                  <c:v>10.274421</c:v>
                </c:pt>
                <c:pt idx="65636">
                  <c:v>10.278988</c:v>
                </c:pt>
                <c:pt idx="65637">
                  <c:v>10.275979</c:v>
                </c:pt>
                <c:pt idx="65638">
                  <c:v>10.275426</c:v>
                </c:pt>
                <c:pt idx="65639">
                  <c:v>10.274203</c:v>
                </c:pt>
                <c:pt idx="65640">
                  <c:v>10.270191000000001</c:v>
                </c:pt>
                <c:pt idx="65641">
                  <c:v>10.268784999999999</c:v>
                </c:pt>
                <c:pt idx="65642">
                  <c:v>10.269978999999999</c:v>
                </c:pt>
                <c:pt idx="65643">
                  <c:v>10.270678</c:v>
                </c:pt>
                <c:pt idx="65644">
                  <c:v>10.267949</c:v>
                </c:pt>
                <c:pt idx="65645">
                  <c:v>10.274561</c:v>
                </c:pt>
                <c:pt idx="65646">
                  <c:v>10.281198</c:v>
                </c:pt>
                <c:pt idx="65647">
                  <c:v>10.274982</c:v>
                </c:pt>
                <c:pt idx="65648">
                  <c:v>10.272265000000001</c:v>
                </c:pt>
                <c:pt idx="65649">
                  <c:v>10.274827999999999</c:v>
                </c:pt>
                <c:pt idx="65650">
                  <c:v>10.271492</c:v>
                </c:pt>
                <c:pt idx="65651">
                  <c:v>10.269805</c:v>
                </c:pt>
                <c:pt idx="65652">
                  <c:v>10.275861000000001</c:v>
                </c:pt>
                <c:pt idx="65653">
                  <c:v>10.273135999999999</c:v>
                </c:pt>
                <c:pt idx="65654">
                  <c:v>10.265822999999999</c:v>
                </c:pt>
                <c:pt idx="65655">
                  <c:v>10.271587999999999</c:v>
                </c:pt>
                <c:pt idx="65656">
                  <c:v>10.276071</c:v>
                </c:pt>
                <c:pt idx="65657">
                  <c:v>10.275338</c:v>
                </c:pt>
                <c:pt idx="65658">
                  <c:v>10.281732999999999</c:v>
                </c:pt>
                <c:pt idx="65659">
                  <c:v>10.282220000000001</c:v>
                </c:pt>
                <c:pt idx="65660">
                  <c:v>10.274419</c:v>
                </c:pt>
                <c:pt idx="65661">
                  <c:v>10.271800000000001</c:v>
                </c:pt>
                <c:pt idx="65662">
                  <c:v>10.274599</c:v>
                </c:pt>
                <c:pt idx="65663">
                  <c:v>10.271312999999999</c:v>
                </c:pt>
                <c:pt idx="65664">
                  <c:v>10.270562999999999</c:v>
                </c:pt>
                <c:pt idx="65665">
                  <c:v>10.276242</c:v>
                </c:pt>
                <c:pt idx="65666">
                  <c:v>10.271958</c:v>
                </c:pt>
                <c:pt idx="65667">
                  <c:v>10.271882</c:v>
                </c:pt>
                <c:pt idx="65668">
                  <c:v>10.278794</c:v>
                </c:pt>
                <c:pt idx="65669">
                  <c:v>10.276611000000001</c:v>
                </c:pt>
                <c:pt idx="65670">
                  <c:v>10.274751</c:v>
                </c:pt>
                <c:pt idx="65671">
                  <c:v>10.279495000000001</c:v>
                </c:pt>
                <c:pt idx="65672">
                  <c:v>10.281466</c:v>
                </c:pt>
                <c:pt idx="65673">
                  <c:v>10.279718000000001</c:v>
                </c:pt>
                <c:pt idx="65674">
                  <c:v>10.282783999999999</c:v>
                </c:pt>
                <c:pt idx="65675">
                  <c:v>10.284203</c:v>
                </c:pt>
                <c:pt idx="65676">
                  <c:v>10.278119999999999</c:v>
                </c:pt>
                <c:pt idx="65677">
                  <c:v>10.279075000000001</c:v>
                </c:pt>
                <c:pt idx="65678">
                  <c:v>10.282864</c:v>
                </c:pt>
                <c:pt idx="65679">
                  <c:v>10.279890999999999</c:v>
                </c:pt>
                <c:pt idx="65680">
                  <c:v>10.278763</c:v>
                </c:pt>
                <c:pt idx="65681">
                  <c:v>10.28293</c:v>
                </c:pt>
                <c:pt idx="65682">
                  <c:v>10.284307</c:v>
                </c:pt>
                <c:pt idx="65683">
                  <c:v>10.279092</c:v>
                </c:pt>
                <c:pt idx="65684">
                  <c:v>10.2803</c:v>
                </c:pt>
                <c:pt idx="65685">
                  <c:v>10.285757</c:v>
                </c:pt>
                <c:pt idx="65686">
                  <c:v>10.279343000000001</c:v>
                </c:pt>
                <c:pt idx="65687">
                  <c:v>10.274495</c:v>
                </c:pt>
                <c:pt idx="65688">
                  <c:v>10.281015999999999</c:v>
                </c:pt>
                <c:pt idx="65689">
                  <c:v>10.281207999999999</c:v>
                </c:pt>
                <c:pt idx="65690">
                  <c:v>10.273663000000001</c:v>
                </c:pt>
                <c:pt idx="65691">
                  <c:v>10.274319999999999</c:v>
                </c:pt>
                <c:pt idx="65692">
                  <c:v>10.278180000000001</c:v>
                </c:pt>
                <c:pt idx="65693">
                  <c:v>10.275466</c:v>
                </c:pt>
                <c:pt idx="65694">
                  <c:v>10.278608999999999</c:v>
                </c:pt>
                <c:pt idx="65695">
                  <c:v>10.286225</c:v>
                </c:pt>
                <c:pt idx="65696">
                  <c:v>10.284106</c:v>
                </c:pt>
                <c:pt idx="65697">
                  <c:v>10.277851</c:v>
                </c:pt>
                <c:pt idx="65698">
                  <c:v>10.279553999999999</c:v>
                </c:pt>
                <c:pt idx="65699">
                  <c:v>10.284381</c:v>
                </c:pt>
                <c:pt idx="65700">
                  <c:v>10.281381</c:v>
                </c:pt>
                <c:pt idx="65701">
                  <c:v>10.279712</c:v>
                </c:pt>
                <c:pt idx="65702">
                  <c:v>10.281632</c:v>
                </c:pt>
                <c:pt idx="65703">
                  <c:v>10.276923</c:v>
                </c:pt>
                <c:pt idx="65704">
                  <c:v>10.281914</c:v>
                </c:pt>
                <c:pt idx="65705">
                  <c:v>10.290044</c:v>
                </c:pt>
                <c:pt idx="65706">
                  <c:v>10.280056999999999</c:v>
                </c:pt>
                <c:pt idx="65707">
                  <c:v>10.275031</c:v>
                </c:pt>
                <c:pt idx="65708">
                  <c:v>10.282432</c:v>
                </c:pt>
                <c:pt idx="65709">
                  <c:v>10.28232</c:v>
                </c:pt>
                <c:pt idx="65710">
                  <c:v>10.281845000000001</c:v>
                </c:pt>
                <c:pt idx="65711">
                  <c:v>10.290246</c:v>
                </c:pt>
                <c:pt idx="65712">
                  <c:v>10.290483</c:v>
                </c:pt>
                <c:pt idx="65713">
                  <c:v>10.281719000000001</c:v>
                </c:pt>
                <c:pt idx="65714">
                  <c:v>10.282902</c:v>
                </c:pt>
                <c:pt idx="65715">
                  <c:v>10.288883999999999</c:v>
                </c:pt>
                <c:pt idx="65716">
                  <c:v>10.285764</c:v>
                </c:pt>
                <c:pt idx="65717">
                  <c:v>10.280748000000001</c:v>
                </c:pt>
                <c:pt idx="65718">
                  <c:v>10.287963</c:v>
                </c:pt>
                <c:pt idx="65719">
                  <c:v>10.290447</c:v>
                </c:pt>
                <c:pt idx="65720">
                  <c:v>10.280632000000001</c:v>
                </c:pt>
                <c:pt idx="65721">
                  <c:v>10.284295999999999</c:v>
                </c:pt>
                <c:pt idx="65722">
                  <c:v>10.288703</c:v>
                </c:pt>
                <c:pt idx="65723">
                  <c:v>10.286016</c:v>
                </c:pt>
                <c:pt idx="65724">
                  <c:v>10.288885000000001</c:v>
                </c:pt>
                <c:pt idx="65725">
                  <c:v>10.287069000000001</c:v>
                </c:pt>
                <c:pt idx="65726">
                  <c:v>10.2834</c:v>
                </c:pt>
                <c:pt idx="65727">
                  <c:v>10.283118999999999</c:v>
                </c:pt>
                <c:pt idx="65728">
                  <c:v>10.284737</c:v>
                </c:pt>
                <c:pt idx="65729">
                  <c:v>10.285228</c:v>
                </c:pt>
                <c:pt idx="65730">
                  <c:v>10.282171</c:v>
                </c:pt>
                <c:pt idx="65731">
                  <c:v>10.285633000000001</c:v>
                </c:pt>
                <c:pt idx="65732">
                  <c:v>10.287998999999999</c:v>
                </c:pt>
                <c:pt idx="65733">
                  <c:v>10.284523</c:v>
                </c:pt>
                <c:pt idx="65734">
                  <c:v>10.287497</c:v>
                </c:pt>
                <c:pt idx="65735">
                  <c:v>10.291225000000001</c:v>
                </c:pt>
                <c:pt idx="65736">
                  <c:v>10.288697000000001</c:v>
                </c:pt>
                <c:pt idx="65737">
                  <c:v>10.286149999999999</c:v>
                </c:pt>
                <c:pt idx="65738">
                  <c:v>10.291758</c:v>
                </c:pt>
                <c:pt idx="65739">
                  <c:v>10.291249000000001</c:v>
                </c:pt>
                <c:pt idx="65740">
                  <c:v>10.284846</c:v>
                </c:pt>
                <c:pt idx="65741">
                  <c:v>10.291178</c:v>
                </c:pt>
                <c:pt idx="65742">
                  <c:v>10.295574999999999</c:v>
                </c:pt>
                <c:pt idx="65743">
                  <c:v>10.291714000000001</c:v>
                </c:pt>
                <c:pt idx="65744">
                  <c:v>10.291513</c:v>
                </c:pt>
                <c:pt idx="65745">
                  <c:v>10.294914</c:v>
                </c:pt>
                <c:pt idx="65746">
                  <c:v>10.293115</c:v>
                </c:pt>
                <c:pt idx="65747">
                  <c:v>10.288359</c:v>
                </c:pt>
                <c:pt idx="65748">
                  <c:v>10.292179000000001</c:v>
                </c:pt>
                <c:pt idx="65749">
                  <c:v>10.291437999999999</c:v>
                </c:pt>
                <c:pt idx="65750">
                  <c:v>10.286308</c:v>
                </c:pt>
                <c:pt idx="65751">
                  <c:v>10.289479999999999</c:v>
                </c:pt>
                <c:pt idx="65752">
                  <c:v>10.291579</c:v>
                </c:pt>
                <c:pt idx="65753">
                  <c:v>10.287767000000001</c:v>
                </c:pt>
                <c:pt idx="65754">
                  <c:v>10.287258</c:v>
                </c:pt>
                <c:pt idx="65755">
                  <c:v>10.291022</c:v>
                </c:pt>
                <c:pt idx="65756">
                  <c:v>10.289358999999999</c:v>
                </c:pt>
                <c:pt idx="65757">
                  <c:v>10.289497000000001</c:v>
                </c:pt>
                <c:pt idx="65758">
                  <c:v>10.295653</c:v>
                </c:pt>
                <c:pt idx="65759">
                  <c:v>10.294563</c:v>
                </c:pt>
                <c:pt idx="65760">
                  <c:v>10.292863000000001</c:v>
                </c:pt>
                <c:pt idx="65761">
                  <c:v>10.296329</c:v>
                </c:pt>
                <c:pt idx="65762">
                  <c:v>10.294797000000001</c:v>
                </c:pt>
                <c:pt idx="65763">
                  <c:v>10.287428999999999</c:v>
                </c:pt>
                <c:pt idx="65764">
                  <c:v>10.287495</c:v>
                </c:pt>
                <c:pt idx="65765">
                  <c:v>10.294152</c:v>
                </c:pt>
                <c:pt idx="65766">
                  <c:v>10.289263999999999</c:v>
                </c:pt>
                <c:pt idx="65767">
                  <c:v>10.287139</c:v>
                </c:pt>
                <c:pt idx="65768">
                  <c:v>10.295769999999999</c:v>
                </c:pt>
                <c:pt idx="65769">
                  <c:v>10.295977000000001</c:v>
                </c:pt>
                <c:pt idx="65770">
                  <c:v>10.293312</c:v>
                </c:pt>
                <c:pt idx="65771">
                  <c:v>10.293714</c:v>
                </c:pt>
                <c:pt idx="65772">
                  <c:v>10.292749000000001</c:v>
                </c:pt>
                <c:pt idx="65773">
                  <c:v>10.288358000000001</c:v>
                </c:pt>
                <c:pt idx="65774">
                  <c:v>10.288665</c:v>
                </c:pt>
                <c:pt idx="65775">
                  <c:v>10.294454999999999</c:v>
                </c:pt>
                <c:pt idx="65776">
                  <c:v>10.28923</c:v>
                </c:pt>
                <c:pt idx="65777">
                  <c:v>10.291347</c:v>
                </c:pt>
                <c:pt idx="65778">
                  <c:v>10.301847</c:v>
                </c:pt>
                <c:pt idx="65779">
                  <c:v>10.295984000000001</c:v>
                </c:pt>
                <c:pt idx="65780">
                  <c:v>10.295923999999999</c:v>
                </c:pt>
                <c:pt idx="65781">
                  <c:v>10.305626</c:v>
                </c:pt>
                <c:pt idx="65782">
                  <c:v>10.303432000000001</c:v>
                </c:pt>
                <c:pt idx="65783">
                  <c:v>10.297713999999999</c:v>
                </c:pt>
                <c:pt idx="65784">
                  <c:v>10.30106</c:v>
                </c:pt>
                <c:pt idx="65785">
                  <c:v>10.304391000000001</c:v>
                </c:pt>
                <c:pt idx="65786">
                  <c:v>10.298527999999999</c:v>
                </c:pt>
                <c:pt idx="65787">
                  <c:v>10.297715999999999</c:v>
                </c:pt>
                <c:pt idx="65788">
                  <c:v>10.305339</c:v>
                </c:pt>
                <c:pt idx="65789">
                  <c:v>10.304474000000001</c:v>
                </c:pt>
                <c:pt idx="65790">
                  <c:v>10.295705999999999</c:v>
                </c:pt>
                <c:pt idx="65791">
                  <c:v>10.297839</c:v>
                </c:pt>
                <c:pt idx="65792">
                  <c:v>10.299676</c:v>
                </c:pt>
                <c:pt idx="65793">
                  <c:v>10.289522</c:v>
                </c:pt>
                <c:pt idx="65794">
                  <c:v>10.292059999999999</c:v>
                </c:pt>
                <c:pt idx="65795">
                  <c:v>10.298913000000001</c:v>
                </c:pt>
                <c:pt idx="65796">
                  <c:v>10.292365</c:v>
                </c:pt>
                <c:pt idx="65797">
                  <c:v>10.295456</c:v>
                </c:pt>
                <c:pt idx="65798">
                  <c:v>10.30397</c:v>
                </c:pt>
                <c:pt idx="65799">
                  <c:v>10.299620000000001</c:v>
                </c:pt>
                <c:pt idx="65800">
                  <c:v>10.292025000000001</c:v>
                </c:pt>
                <c:pt idx="65801">
                  <c:v>10.293755000000001</c:v>
                </c:pt>
                <c:pt idx="65802">
                  <c:v>10.301026999999999</c:v>
                </c:pt>
                <c:pt idx="65803">
                  <c:v>10.305051000000001</c:v>
                </c:pt>
                <c:pt idx="65804">
                  <c:v>10.304460000000001</c:v>
                </c:pt>
                <c:pt idx="65805">
                  <c:v>10.298545000000001</c:v>
                </c:pt>
                <c:pt idx="65806">
                  <c:v>10.293237</c:v>
                </c:pt>
                <c:pt idx="65807">
                  <c:v>10.294401000000001</c:v>
                </c:pt>
                <c:pt idx="65808">
                  <c:v>10.296398999999999</c:v>
                </c:pt>
                <c:pt idx="65809">
                  <c:v>10.295767</c:v>
                </c:pt>
                <c:pt idx="65810">
                  <c:v>10.296590999999999</c:v>
                </c:pt>
                <c:pt idx="65811">
                  <c:v>10.303088000000001</c:v>
                </c:pt>
                <c:pt idx="65812">
                  <c:v>10.301235</c:v>
                </c:pt>
                <c:pt idx="65813">
                  <c:v>10.295646</c:v>
                </c:pt>
                <c:pt idx="65814">
                  <c:v>10.302438</c:v>
                </c:pt>
                <c:pt idx="65815">
                  <c:v>10.305925999999999</c:v>
                </c:pt>
                <c:pt idx="65816">
                  <c:v>10.299479</c:v>
                </c:pt>
                <c:pt idx="65817">
                  <c:v>10.299530000000001</c:v>
                </c:pt>
                <c:pt idx="65818">
                  <c:v>10.304358000000001</c:v>
                </c:pt>
                <c:pt idx="65819">
                  <c:v>10.300926</c:v>
                </c:pt>
                <c:pt idx="65820">
                  <c:v>10.29768</c:v>
                </c:pt>
                <c:pt idx="65821">
                  <c:v>10.302051000000001</c:v>
                </c:pt>
                <c:pt idx="65822">
                  <c:v>10.299427</c:v>
                </c:pt>
                <c:pt idx="65823">
                  <c:v>10.299200000000001</c:v>
                </c:pt>
                <c:pt idx="65824">
                  <c:v>10.309834</c:v>
                </c:pt>
                <c:pt idx="65825">
                  <c:v>10.304683000000001</c:v>
                </c:pt>
                <c:pt idx="65826">
                  <c:v>10.295771999999999</c:v>
                </c:pt>
                <c:pt idx="65827">
                  <c:v>10.303364</c:v>
                </c:pt>
                <c:pt idx="65828">
                  <c:v>10.310717</c:v>
                </c:pt>
                <c:pt idx="65829">
                  <c:v>10.308028999999999</c:v>
                </c:pt>
                <c:pt idx="65830">
                  <c:v>10.309445</c:v>
                </c:pt>
                <c:pt idx="65831">
                  <c:v>10.312668</c:v>
                </c:pt>
                <c:pt idx="65832">
                  <c:v>10.302396</c:v>
                </c:pt>
                <c:pt idx="65833">
                  <c:v>10.298702</c:v>
                </c:pt>
                <c:pt idx="65834">
                  <c:v>10.306412</c:v>
                </c:pt>
                <c:pt idx="65835">
                  <c:v>10.300853999999999</c:v>
                </c:pt>
                <c:pt idx="65836">
                  <c:v>10.292896000000001</c:v>
                </c:pt>
                <c:pt idx="65837">
                  <c:v>10.299397000000001</c:v>
                </c:pt>
                <c:pt idx="65838">
                  <c:v>10.304824999999999</c:v>
                </c:pt>
                <c:pt idx="65839">
                  <c:v>10.302771999999999</c:v>
                </c:pt>
                <c:pt idx="65840">
                  <c:v>10.3085</c:v>
                </c:pt>
                <c:pt idx="65841">
                  <c:v>10.314105</c:v>
                </c:pt>
                <c:pt idx="65842">
                  <c:v>10.307471</c:v>
                </c:pt>
                <c:pt idx="65843">
                  <c:v>10.307043999999999</c:v>
                </c:pt>
                <c:pt idx="65844">
                  <c:v>10.310408000000001</c:v>
                </c:pt>
                <c:pt idx="65845">
                  <c:v>10.30692</c:v>
                </c:pt>
                <c:pt idx="65846">
                  <c:v>10.305916</c:v>
                </c:pt>
                <c:pt idx="65847">
                  <c:v>10.307727999999999</c:v>
                </c:pt>
                <c:pt idx="65848">
                  <c:v>10.310896</c:v>
                </c:pt>
                <c:pt idx="65849">
                  <c:v>10.310639</c:v>
                </c:pt>
                <c:pt idx="65850">
                  <c:v>10.311382999999999</c:v>
                </c:pt>
                <c:pt idx="65851">
                  <c:v>10.310784999999999</c:v>
                </c:pt>
                <c:pt idx="65852">
                  <c:v>10.302921</c:v>
                </c:pt>
                <c:pt idx="65853">
                  <c:v>10.308183</c:v>
                </c:pt>
                <c:pt idx="65854">
                  <c:v>10.319179999999999</c:v>
                </c:pt>
                <c:pt idx="65855">
                  <c:v>10.312811</c:v>
                </c:pt>
                <c:pt idx="65856">
                  <c:v>10.301064999999999</c:v>
                </c:pt>
                <c:pt idx="65857">
                  <c:v>10.304005999999999</c:v>
                </c:pt>
                <c:pt idx="65858">
                  <c:v>10.310141</c:v>
                </c:pt>
                <c:pt idx="65859">
                  <c:v>10.306208</c:v>
                </c:pt>
                <c:pt idx="65860">
                  <c:v>10.305239</c:v>
                </c:pt>
                <c:pt idx="65861">
                  <c:v>10.305967000000001</c:v>
                </c:pt>
                <c:pt idx="65862">
                  <c:v>10.301361</c:v>
                </c:pt>
                <c:pt idx="65863">
                  <c:v>10.305958</c:v>
                </c:pt>
                <c:pt idx="65864">
                  <c:v>10.313385</c:v>
                </c:pt>
                <c:pt idx="65865">
                  <c:v>10.309986</c:v>
                </c:pt>
                <c:pt idx="65866">
                  <c:v>10.305426000000001</c:v>
                </c:pt>
                <c:pt idx="65867">
                  <c:v>10.309585999999999</c:v>
                </c:pt>
                <c:pt idx="65868">
                  <c:v>10.311785</c:v>
                </c:pt>
                <c:pt idx="65869">
                  <c:v>10.308141000000001</c:v>
                </c:pt>
                <c:pt idx="65870">
                  <c:v>10.310117</c:v>
                </c:pt>
                <c:pt idx="65871">
                  <c:v>10.309763999999999</c:v>
                </c:pt>
                <c:pt idx="65872">
                  <c:v>10.306461000000001</c:v>
                </c:pt>
                <c:pt idx="65873">
                  <c:v>10.312004</c:v>
                </c:pt>
                <c:pt idx="65874">
                  <c:v>10.313703</c:v>
                </c:pt>
                <c:pt idx="65875">
                  <c:v>10.304859</c:v>
                </c:pt>
                <c:pt idx="65876">
                  <c:v>10.306679000000001</c:v>
                </c:pt>
                <c:pt idx="65877">
                  <c:v>10.318403</c:v>
                </c:pt>
                <c:pt idx="65878">
                  <c:v>10.314164999999999</c:v>
                </c:pt>
                <c:pt idx="65879">
                  <c:v>10.310565</c:v>
                </c:pt>
                <c:pt idx="65880">
                  <c:v>10.317133999999999</c:v>
                </c:pt>
                <c:pt idx="65881">
                  <c:v>10.310743</c:v>
                </c:pt>
                <c:pt idx="65882">
                  <c:v>10.306758</c:v>
                </c:pt>
                <c:pt idx="65883">
                  <c:v>10.313909000000001</c:v>
                </c:pt>
                <c:pt idx="65884">
                  <c:v>10.312310999999999</c:v>
                </c:pt>
                <c:pt idx="65885">
                  <c:v>10.307774</c:v>
                </c:pt>
                <c:pt idx="65886">
                  <c:v>10.311066</c:v>
                </c:pt>
                <c:pt idx="65887">
                  <c:v>10.318892999999999</c:v>
                </c:pt>
                <c:pt idx="65888">
                  <c:v>10.317147</c:v>
                </c:pt>
                <c:pt idx="65889">
                  <c:v>10.312595999999999</c:v>
                </c:pt>
                <c:pt idx="65890">
                  <c:v>10.315719</c:v>
                </c:pt>
                <c:pt idx="65891">
                  <c:v>10.315925999999999</c:v>
                </c:pt>
                <c:pt idx="65892">
                  <c:v>10.316171000000001</c:v>
                </c:pt>
                <c:pt idx="65893">
                  <c:v>10.319630999999999</c:v>
                </c:pt>
                <c:pt idx="65894">
                  <c:v>10.317795</c:v>
                </c:pt>
                <c:pt idx="65895">
                  <c:v>10.310803999999999</c:v>
                </c:pt>
                <c:pt idx="65896">
                  <c:v>10.312236</c:v>
                </c:pt>
                <c:pt idx="65897">
                  <c:v>10.319436</c:v>
                </c:pt>
                <c:pt idx="65898">
                  <c:v>10.313955999999999</c:v>
                </c:pt>
                <c:pt idx="65899">
                  <c:v>10.311446999999999</c:v>
                </c:pt>
                <c:pt idx="65900">
                  <c:v>10.319084999999999</c:v>
                </c:pt>
                <c:pt idx="65901">
                  <c:v>10.313468</c:v>
                </c:pt>
                <c:pt idx="65902">
                  <c:v>10.309227999999999</c:v>
                </c:pt>
                <c:pt idx="65903">
                  <c:v>10.316977</c:v>
                </c:pt>
                <c:pt idx="65904">
                  <c:v>10.317330999999999</c:v>
                </c:pt>
                <c:pt idx="65905">
                  <c:v>10.309198</c:v>
                </c:pt>
                <c:pt idx="65906">
                  <c:v>10.311396999999999</c:v>
                </c:pt>
                <c:pt idx="65907">
                  <c:v>10.317982000000001</c:v>
                </c:pt>
                <c:pt idx="65908">
                  <c:v>10.312597</c:v>
                </c:pt>
                <c:pt idx="65909">
                  <c:v>10.313447</c:v>
                </c:pt>
                <c:pt idx="65910">
                  <c:v>10.317525</c:v>
                </c:pt>
                <c:pt idx="65911">
                  <c:v>10.314989000000001</c:v>
                </c:pt>
                <c:pt idx="65912">
                  <c:v>10.317923</c:v>
                </c:pt>
                <c:pt idx="65913">
                  <c:v>10.322265</c:v>
                </c:pt>
                <c:pt idx="65914">
                  <c:v>10.319611999999999</c:v>
                </c:pt>
                <c:pt idx="65915">
                  <c:v>10.316991</c:v>
                </c:pt>
                <c:pt idx="65916">
                  <c:v>10.320919999999999</c:v>
                </c:pt>
                <c:pt idx="65917">
                  <c:v>10.320302999999999</c:v>
                </c:pt>
                <c:pt idx="65918">
                  <c:v>10.316845000000001</c:v>
                </c:pt>
                <c:pt idx="65919">
                  <c:v>10.318369000000001</c:v>
                </c:pt>
                <c:pt idx="65920">
                  <c:v>10.315948000000001</c:v>
                </c:pt>
                <c:pt idx="65921">
                  <c:v>10.314301</c:v>
                </c:pt>
                <c:pt idx="65922">
                  <c:v>10.317138999999999</c:v>
                </c:pt>
                <c:pt idx="65923">
                  <c:v>10.320313000000001</c:v>
                </c:pt>
                <c:pt idx="65924">
                  <c:v>10.320022</c:v>
                </c:pt>
                <c:pt idx="65925">
                  <c:v>10.321666</c:v>
                </c:pt>
                <c:pt idx="65926">
                  <c:v>10.327734</c:v>
                </c:pt>
                <c:pt idx="65927">
                  <c:v>10.322504</c:v>
                </c:pt>
                <c:pt idx="65928">
                  <c:v>10.317591</c:v>
                </c:pt>
                <c:pt idx="65929">
                  <c:v>10.324223</c:v>
                </c:pt>
                <c:pt idx="65930">
                  <c:v>10.325018999999999</c:v>
                </c:pt>
                <c:pt idx="65931">
                  <c:v>10.320891</c:v>
                </c:pt>
                <c:pt idx="65932">
                  <c:v>10.319661999999999</c:v>
                </c:pt>
                <c:pt idx="65933">
                  <c:v>10.323038</c:v>
                </c:pt>
                <c:pt idx="65934">
                  <c:v>10.324629</c:v>
                </c:pt>
                <c:pt idx="65935">
                  <c:v>10.320497</c:v>
                </c:pt>
                <c:pt idx="65936">
                  <c:v>10.320741999999999</c:v>
                </c:pt>
                <c:pt idx="65937">
                  <c:v>10.321085999999999</c:v>
                </c:pt>
                <c:pt idx="65938">
                  <c:v>10.320079</c:v>
                </c:pt>
                <c:pt idx="65939">
                  <c:v>10.323441000000001</c:v>
                </c:pt>
                <c:pt idx="65940">
                  <c:v>10.323021000000001</c:v>
                </c:pt>
                <c:pt idx="65941">
                  <c:v>10.3207</c:v>
                </c:pt>
                <c:pt idx="65942">
                  <c:v>10.322990000000001</c:v>
                </c:pt>
                <c:pt idx="65943">
                  <c:v>10.324522</c:v>
                </c:pt>
                <c:pt idx="65944">
                  <c:v>10.319974</c:v>
                </c:pt>
                <c:pt idx="65945">
                  <c:v>10.317804000000001</c:v>
                </c:pt>
                <c:pt idx="65946">
                  <c:v>10.319716</c:v>
                </c:pt>
                <c:pt idx="65947">
                  <c:v>10.316086</c:v>
                </c:pt>
                <c:pt idx="65948">
                  <c:v>10.317411999999999</c:v>
                </c:pt>
                <c:pt idx="65949">
                  <c:v>10.329359999999999</c:v>
                </c:pt>
                <c:pt idx="65950">
                  <c:v>10.334707999999999</c:v>
                </c:pt>
                <c:pt idx="65951">
                  <c:v>10.32705</c:v>
                </c:pt>
                <c:pt idx="65952">
                  <c:v>10.323629</c:v>
                </c:pt>
                <c:pt idx="65953">
                  <c:v>10.327923</c:v>
                </c:pt>
                <c:pt idx="65954">
                  <c:v>10.323779</c:v>
                </c:pt>
                <c:pt idx="65955">
                  <c:v>10.322303</c:v>
                </c:pt>
                <c:pt idx="65956">
                  <c:v>10.326696999999999</c:v>
                </c:pt>
                <c:pt idx="65957">
                  <c:v>10.326729</c:v>
                </c:pt>
                <c:pt idx="65958">
                  <c:v>10.326212999999999</c:v>
                </c:pt>
                <c:pt idx="65959">
                  <c:v>10.327401</c:v>
                </c:pt>
                <c:pt idx="65960">
                  <c:v>10.326359999999999</c:v>
                </c:pt>
                <c:pt idx="65961">
                  <c:v>10.319701999999999</c:v>
                </c:pt>
                <c:pt idx="65962">
                  <c:v>10.318068</c:v>
                </c:pt>
                <c:pt idx="65963">
                  <c:v>10.324878999999999</c:v>
                </c:pt>
                <c:pt idx="65964">
                  <c:v>10.323486000000001</c:v>
                </c:pt>
                <c:pt idx="65965">
                  <c:v>10.323124</c:v>
                </c:pt>
                <c:pt idx="65966">
                  <c:v>10.331396</c:v>
                </c:pt>
                <c:pt idx="65967">
                  <c:v>10.330170000000001</c:v>
                </c:pt>
                <c:pt idx="65968">
                  <c:v>10.325113999999999</c:v>
                </c:pt>
                <c:pt idx="65969">
                  <c:v>10.332060999999999</c:v>
                </c:pt>
                <c:pt idx="65970">
                  <c:v>10.334216</c:v>
                </c:pt>
                <c:pt idx="65971">
                  <c:v>10.322301</c:v>
                </c:pt>
                <c:pt idx="65972">
                  <c:v>10.324864</c:v>
                </c:pt>
                <c:pt idx="65973">
                  <c:v>10.330975</c:v>
                </c:pt>
                <c:pt idx="65974">
                  <c:v>10.322201</c:v>
                </c:pt>
                <c:pt idx="65975">
                  <c:v>10.322540999999999</c:v>
                </c:pt>
                <c:pt idx="65976">
                  <c:v>10.329279</c:v>
                </c:pt>
                <c:pt idx="65977">
                  <c:v>10.32729</c:v>
                </c:pt>
                <c:pt idx="65978">
                  <c:v>10.329147000000001</c:v>
                </c:pt>
                <c:pt idx="65979">
                  <c:v>10.336498000000001</c:v>
                </c:pt>
                <c:pt idx="65980">
                  <c:v>10.33121</c:v>
                </c:pt>
                <c:pt idx="65981">
                  <c:v>10.317966999999999</c:v>
                </c:pt>
                <c:pt idx="65982">
                  <c:v>10.326893999999999</c:v>
                </c:pt>
                <c:pt idx="65983">
                  <c:v>10.340294</c:v>
                </c:pt>
                <c:pt idx="65984">
                  <c:v>10.330204</c:v>
                </c:pt>
                <c:pt idx="65985">
                  <c:v>10.326587999999999</c:v>
                </c:pt>
                <c:pt idx="65986">
                  <c:v>10.337208</c:v>
                </c:pt>
                <c:pt idx="65987">
                  <c:v>10.334301999999999</c:v>
                </c:pt>
                <c:pt idx="65988">
                  <c:v>10.324309</c:v>
                </c:pt>
                <c:pt idx="65989">
                  <c:v>10.32677</c:v>
                </c:pt>
                <c:pt idx="65990">
                  <c:v>10.327518</c:v>
                </c:pt>
                <c:pt idx="65991">
                  <c:v>10.324075000000001</c:v>
                </c:pt>
                <c:pt idx="65992">
                  <c:v>10.332875</c:v>
                </c:pt>
                <c:pt idx="65993">
                  <c:v>10.334152</c:v>
                </c:pt>
                <c:pt idx="65994">
                  <c:v>10.322865</c:v>
                </c:pt>
                <c:pt idx="65995">
                  <c:v>10.326434000000001</c:v>
                </c:pt>
                <c:pt idx="65996">
                  <c:v>10.334447000000001</c:v>
                </c:pt>
                <c:pt idx="65997">
                  <c:v>10.328286</c:v>
                </c:pt>
                <c:pt idx="65998">
                  <c:v>10.327603</c:v>
                </c:pt>
                <c:pt idx="65999">
                  <c:v>10.341684000000001</c:v>
                </c:pt>
                <c:pt idx="66000">
                  <c:v>10.339661</c:v>
                </c:pt>
                <c:pt idx="66001">
                  <c:v>10.326062</c:v>
                </c:pt>
                <c:pt idx="66002">
                  <c:v>10.331816999999999</c:v>
                </c:pt>
                <c:pt idx="66003">
                  <c:v>10.337599000000001</c:v>
                </c:pt>
                <c:pt idx="66004">
                  <c:v>10.328879000000001</c:v>
                </c:pt>
                <c:pt idx="66005">
                  <c:v>10.329559</c:v>
                </c:pt>
                <c:pt idx="66006">
                  <c:v>10.337984000000001</c:v>
                </c:pt>
                <c:pt idx="66007">
                  <c:v>10.329585</c:v>
                </c:pt>
                <c:pt idx="66008">
                  <c:v>10.323667</c:v>
                </c:pt>
                <c:pt idx="66009">
                  <c:v>10.336968000000001</c:v>
                </c:pt>
                <c:pt idx="66010">
                  <c:v>10.340074</c:v>
                </c:pt>
                <c:pt idx="66011">
                  <c:v>10.334828</c:v>
                </c:pt>
                <c:pt idx="66012">
                  <c:v>10.336391000000001</c:v>
                </c:pt>
                <c:pt idx="66013">
                  <c:v>10.334981000000001</c:v>
                </c:pt>
                <c:pt idx="66014">
                  <c:v>10.335367</c:v>
                </c:pt>
                <c:pt idx="66015">
                  <c:v>10.339734</c:v>
                </c:pt>
                <c:pt idx="66016">
                  <c:v>10.338323000000001</c:v>
                </c:pt>
                <c:pt idx="66017">
                  <c:v>10.327681</c:v>
                </c:pt>
                <c:pt idx="66018">
                  <c:v>10.327446</c:v>
                </c:pt>
                <c:pt idx="66019">
                  <c:v>10.338706999999999</c:v>
                </c:pt>
                <c:pt idx="66020">
                  <c:v>10.333819</c:v>
                </c:pt>
                <c:pt idx="66021">
                  <c:v>10.328929</c:v>
                </c:pt>
                <c:pt idx="66022">
                  <c:v>10.339319</c:v>
                </c:pt>
                <c:pt idx="66023">
                  <c:v>10.339447</c:v>
                </c:pt>
                <c:pt idx="66024">
                  <c:v>10.332046999999999</c:v>
                </c:pt>
                <c:pt idx="66025">
                  <c:v>10.334758000000001</c:v>
                </c:pt>
                <c:pt idx="66026">
                  <c:v>10.340878999999999</c:v>
                </c:pt>
                <c:pt idx="66027">
                  <c:v>10.337948000000001</c:v>
                </c:pt>
                <c:pt idx="66028">
                  <c:v>10.336784</c:v>
                </c:pt>
                <c:pt idx="66029">
                  <c:v>10.340795</c:v>
                </c:pt>
                <c:pt idx="66030">
                  <c:v>10.337142999999999</c:v>
                </c:pt>
                <c:pt idx="66031">
                  <c:v>10.334873999999999</c:v>
                </c:pt>
                <c:pt idx="66032">
                  <c:v>10.336914</c:v>
                </c:pt>
                <c:pt idx="66033">
                  <c:v>10.336879</c:v>
                </c:pt>
                <c:pt idx="66034">
                  <c:v>10.337412</c:v>
                </c:pt>
                <c:pt idx="66035">
                  <c:v>10.340852</c:v>
                </c:pt>
                <c:pt idx="66036">
                  <c:v>10.340318</c:v>
                </c:pt>
                <c:pt idx="66037">
                  <c:v>10.333838</c:v>
                </c:pt>
                <c:pt idx="66038">
                  <c:v>10.335711</c:v>
                </c:pt>
                <c:pt idx="66039">
                  <c:v>10.341238000000001</c:v>
                </c:pt>
                <c:pt idx="66040">
                  <c:v>10.337009999999999</c:v>
                </c:pt>
                <c:pt idx="66041">
                  <c:v>10.334237</c:v>
                </c:pt>
                <c:pt idx="66042">
                  <c:v>10.340089000000001</c:v>
                </c:pt>
                <c:pt idx="66043">
                  <c:v>10.342250999999999</c:v>
                </c:pt>
                <c:pt idx="66044">
                  <c:v>10.337368</c:v>
                </c:pt>
                <c:pt idx="66045">
                  <c:v>10.337642000000001</c:v>
                </c:pt>
                <c:pt idx="66046">
                  <c:v>10.342981</c:v>
                </c:pt>
                <c:pt idx="66047">
                  <c:v>10.340681999999999</c:v>
                </c:pt>
                <c:pt idx="66048">
                  <c:v>10.341892</c:v>
                </c:pt>
                <c:pt idx="66049">
                  <c:v>10.341810000000001</c:v>
                </c:pt>
                <c:pt idx="66050">
                  <c:v>10.335512</c:v>
                </c:pt>
                <c:pt idx="66051">
                  <c:v>10.341412</c:v>
                </c:pt>
                <c:pt idx="66052">
                  <c:v>10.34848</c:v>
                </c:pt>
                <c:pt idx="66053">
                  <c:v>10.341735999999999</c:v>
                </c:pt>
                <c:pt idx="66054">
                  <c:v>10.338004</c:v>
                </c:pt>
                <c:pt idx="66055">
                  <c:v>10.343181</c:v>
                </c:pt>
                <c:pt idx="66056">
                  <c:v>10.340873</c:v>
                </c:pt>
                <c:pt idx="66057">
                  <c:v>10.337171</c:v>
                </c:pt>
                <c:pt idx="66058">
                  <c:v>10.344783</c:v>
                </c:pt>
                <c:pt idx="66059">
                  <c:v>10.342385</c:v>
                </c:pt>
                <c:pt idx="66060">
                  <c:v>10.334308999999999</c:v>
                </c:pt>
                <c:pt idx="66061">
                  <c:v>10.342625999999999</c:v>
                </c:pt>
                <c:pt idx="66062">
                  <c:v>10.351321</c:v>
                </c:pt>
                <c:pt idx="66063">
                  <c:v>10.345560000000001</c:v>
                </c:pt>
                <c:pt idx="66064">
                  <c:v>10.340195</c:v>
                </c:pt>
                <c:pt idx="66065">
                  <c:v>10.345026000000001</c:v>
                </c:pt>
                <c:pt idx="66066">
                  <c:v>10.338596000000001</c:v>
                </c:pt>
                <c:pt idx="66067">
                  <c:v>10.333038999999999</c:v>
                </c:pt>
                <c:pt idx="66068">
                  <c:v>10.343552000000001</c:v>
                </c:pt>
                <c:pt idx="66069">
                  <c:v>10.343468</c:v>
                </c:pt>
                <c:pt idx="66070">
                  <c:v>10.341241999999999</c:v>
                </c:pt>
                <c:pt idx="66071">
                  <c:v>10.349845999999999</c:v>
                </c:pt>
                <c:pt idx="66072">
                  <c:v>10.350844</c:v>
                </c:pt>
                <c:pt idx="66073">
                  <c:v>10.342453000000001</c:v>
                </c:pt>
                <c:pt idx="66074">
                  <c:v>10.342871000000001</c:v>
                </c:pt>
                <c:pt idx="66075">
                  <c:v>10.349719</c:v>
                </c:pt>
                <c:pt idx="66076">
                  <c:v>10.345776000000001</c:v>
                </c:pt>
                <c:pt idx="66077">
                  <c:v>10.345252</c:v>
                </c:pt>
                <c:pt idx="66078">
                  <c:v>10.354663</c:v>
                </c:pt>
                <c:pt idx="66079">
                  <c:v>10.347917000000001</c:v>
                </c:pt>
                <c:pt idx="66080">
                  <c:v>10.339422000000001</c:v>
                </c:pt>
                <c:pt idx="66081">
                  <c:v>10.350318</c:v>
                </c:pt>
                <c:pt idx="66082">
                  <c:v>10.355077</c:v>
                </c:pt>
                <c:pt idx="66083">
                  <c:v>10.344504000000001</c:v>
                </c:pt>
                <c:pt idx="66084">
                  <c:v>10.345157</c:v>
                </c:pt>
                <c:pt idx="66085">
                  <c:v>10.348770999999999</c:v>
                </c:pt>
                <c:pt idx="66086">
                  <c:v>10.337109999999999</c:v>
                </c:pt>
                <c:pt idx="66087">
                  <c:v>10.334228</c:v>
                </c:pt>
                <c:pt idx="66088">
                  <c:v>10.342558</c:v>
                </c:pt>
                <c:pt idx="66089">
                  <c:v>10.342651</c:v>
                </c:pt>
                <c:pt idx="66090">
                  <c:v>10.343711000000001</c:v>
                </c:pt>
                <c:pt idx="66091">
                  <c:v>10.351319999999999</c:v>
                </c:pt>
                <c:pt idx="66092">
                  <c:v>10.348927</c:v>
                </c:pt>
                <c:pt idx="66093">
                  <c:v>10.339734999999999</c:v>
                </c:pt>
                <c:pt idx="66094">
                  <c:v>10.346071999999999</c:v>
                </c:pt>
                <c:pt idx="66095">
                  <c:v>10.352186</c:v>
                </c:pt>
                <c:pt idx="66096">
                  <c:v>10.345993999999999</c:v>
                </c:pt>
                <c:pt idx="66097">
                  <c:v>10.348407</c:v>
                </c:pt>
                <c:pt idx="66098">
                  <c:v>10.352</c:v>
                </c:pt>
                <c:pt idx="66099">
                  <c:v>10.347842999999999</c:v>
                </c:pt>
                <c:pt idx="66100">
                  <c:v>10.347474</c:v>
                </c:pt>
                <c:pt idx="66101">
                  <c:v>10.351678</c:v>
                </c:pt>
                <c:pt idx="66102">
                  <c:v>10.351335000000001</c:v>
                </c:pt>
                <c:pt idx="66103">
                  <c:v>10.347581</c:v>
                </c:pt>
                <c:pt idx="66104">
                  <c:v>10.351864000000001</c:v>
                </c:pt>
                <c:pt idx="66105">
                  <c:v>10.350853000000001</c:v>
                </c:pt>
                <c:pt idx="66106">
                  <c:v>10.342040000000001</c:v>
                </c:pt>
                <c:pt idx="66107">
                  <c:v>10.348699</c:v>
                </c:pt>
                <c:pt idx="66108">
                  <c:v>10.352999000000001</c:v>
                </c:pt>
                <c:pt idx="66109">
                  <c:v>10.34632</c:v>
                </c:pt>
                <c:pt idx="66110">
                  <c:v>10.347519</c:v>
                </c:pt>
                <c:pt idx="66111">
                  <c:v>10.349595000000001</c:v>
                </c:pt>
                <c:pt idx="66112">
                  <c:v>10.344639000000001</c:v>
                </c:pt>
                <c:pt idx="66113">
                  <c:v>10.347830999999999</c:v>
                </c:pt>
                <c:pt idx="66114">
                  <c:v>10.358889</c:v>
                </c:pt>
                <c:pt idx="66115">
                  <c:v>10.359590000000001</c:v>
                </c:pt>
                <c:pt idx="66116">
                  <c:v>10.356456</c:v>
                </c:pt>
                <c:pt idx="66117">
                  <c:v>10.355681000000001</c:v>
                </c:pt>
                <c:pt idx="66118">
                  <c:v>10.351228000000001</c:v>
                </c:pt>
                <c:pt idx="66119">
                  <c:v>10.352535</c:v>
                </c:pt>
                <c:pt idx="66120">
                  <c:v>10.357288</c:v>
                </c:pt>
                <c:pt idx="66121">
                  <c:v>10.356795</c:v>
                </c:pt>
                <c:pt idx="66122">
                  <c:v>10.354260999999999</c:v>
                </c:pt>
                <c:pt idx="66123">
                  <c:v>10.352798</c:v>
                </c:pt>
                <c:pt idx="66124">
                  <c:v>10.354676</c:v>
                </c:pt>
                <c:pt idx="66125">
                  <c:v>10.356393000000001</c:v>
                </c:pt>
                <c:pt idx="66126">
                  <c:v>10.356482</c:v>
                </c:pt>
                <c:pt idx="66127">
                  <c:v>10.357008</c:v>
                </c:pt>
                <c:pt idx="66128">
                  <c:v>10.355978</c:v>
                </c:pt>
                <c:pt idx="66129">
                  <c:v>10.354191999999999</c:v>
                </c:pt>
                <c:pt idx="66130">
                  <c:v>10.353555999999999</c:v>
                </c:pt>
                <c:pt idx="66131">
                  <c:v>10.35591</c:v>
                </c:pt>
                <c:pt idx="66132">
                  <c:v>10.358559</c:v>
                </c:pt>
                <c:pt idx="66133">
                  <c:v>10.361667000000001</c:v>
                </c:pt>
                <c:pt idx="66134">
                  <c:v>10.359398000000001</c:v>
                </c:pt>
                <c:pt idx="66135">
                  <c:v>10.351219</c:v>
                </c:pt>
                <c:pt idx="66136">
                  <c:v>10.352649</c:v>
                </c:pt>
                <c:pt idx="66137">
                  <c:v>10.359291000000001</c:v>
                </c:pt>
                <c:pt idx="66138">
                  <c:v>10.359890999999999</c:v>
                </c:pt>
                <c:pt idx="66139">
                  <c:v>10.355043</c:v>
                </c:pt>
                <c:pt idx="66140">
                  <c:v>10.352589</c:v>
                </c:pt>
                <c:pt idx="66141">
                  <c:v>10.356135</c:v>
                </c:pt>
                <c:pt idx="66142">
                  <c:v>10.354625</c:v>
                </c:pt>
                <c:pt idx="66143">
                  <c:v>10.352807</c:v>
                </c:pt>
                <c:pt idx="66144">
                  <c:v>10.35308</c:v>
                </c:pt>
                <c:pt idx="66145">
                  <c:v>10.349753</c:v>
                </c:pt>
                <c:pt idx="66146">
                  <c:v>10.354977999999999</c:v>
                </c:pt>
                <c:pt idx="66147">
                  <c:v>10.358929</c:v>
                </c:pt>
                <c:pt idx="66148">
                  <c:v>10.349955</c:v>
                </c:pt>
                <c:pt idx="66149">
                  <c:v>10.347045</c:v>
                </c:pt>
                <c:pt idx="66150">
                  <c:v>10.357004</c:v>
                </c:pt>
                <c:pt idx="66151">
                  <c:v>10.360039</c:v>
                </c:pt>
                <c:pt idx="66152">
                  <c:v>10.352505000000001</c:v>
                </c:pt>
                <c:pt idx="66153">
                  <c:v>10.352026</c:v>
                </c:pt>
                <c:pt idx="66154">
                  <c:v>10.354741000000001</c:v>
                </c:pt>
                <c:pt idx="66155">
                  <c:v>10.352786</c:v>
                </c:pt>
                <c:pt idx="66156">
                  <c:v>10.353531</c:v>
                </c:pt>
                <c:pt idx="66157">
                  <c:v>10.356099</c:v>
                </c:pt>
                <c:pt idx="66158">
                  <c:v>10.360893000000001</c:v>
                </c:pt>
                <c:pt idx="66159">
                  <c:v>10.362543000000001</c:v>
                </c:pt>
                <c:pt idx="66160">
                  <c:v>10.358294000000001</c:v>
                </c:pt>
                <c:pt idx="66161">
                  <c:v>10.357251</c:v>
                </c:pt>
                <c:pt idx="66162">
                  <c:v>10.359543</c:v>
                </c:pt>
                <c:pt idx="66163">
                  <c:v>10.363317</c:v>
                </c:pt>
                <c:pt idx="66164">
                  <c:v>10.361727999999999</c:v>
                </c:pt>
                <c:pt idx="66165">
                  <c:v>10.359225</c:v>
                </c:pt>
                <c:pt idx="66166">
                  <c:v>10.364348</c:v>
                </c:pt>
                <c:pt idx="66167">
                  <c:v>10.364858</c:v>
                </c:pt>
                <c:pt idx="66168">
                  <c:v>10.354952000000001</c:v>
                </c:pt>
                <c:pt idx="66169">
                  <c:v>10.353408999999999</c:v>
                </c:pt>
                <c:pt idx="66170">
                  <c:v>10.364336</c:v>
                </c:pt>
                <c:pt idx="66171">
                  <c:v>10.362548</c:v>
                </c:pt>
                <c:pt idx="66172">
                  <c:v>10.354918</c:v>
                </c:pt>
                <c:pt idx="66173">
                  <c:v>10.360065000000001</c:v>
                </c:pt>
                <c:pt idx="66174">
                  <c:v>10.360109</c:v>
                </c:pt>
                <c:pt idx="66175">
                  <c:v>10.356691</c:v>
                </c:pt>
                <c:pt idx="66176">
                  <c:v>10.359780000000001</c:v>
                </c:pt>
                <c:pt idx="66177">
                  <c:v>10.361548000000001</c:v>
                </c:pt>
                <c:pt idx="66178">
                  <c:v>10.3581</c:v>
                </c:pt>
                <c:pt idx="66179">
                  <c:v>10.358147000000001</c:v>
                </c:pt>
                <c:pt idx="66180">
                  <c:v>10.365112999999999</c:v>
                </c:pt>
                <c:pt idx="66181">
                  <c:v>10.363604</c:v>
                </c:pt>
                <c:pt idx="66182">
                  <c:v>10.361369</c:v>
                </c:pt>
                <c:pt idx="66183">
                  <c:v>10.367502</c:v>
                </c:pt>
                <c:pt idx="66184">
                  <c:v>10.365493000000001</c:v>
                </c:pt>
                <c:pt idx="66185">
                  <c:v>10.361955</c:v>
                </c:pt>
                <c:pt idx="66186">
                  <c:v>10.368128</c:v>
                </c:pt>
                <c:pt idx="66187">
                  <c:v>10.370502999999999</c:v>
                </c:pt>
                <c:pt idx="66188">
                  <c:v>10.363015000000001</c:v>
                </c:pt>
                <c:pt idx="66189">
                  <c:v>10.363149999999999</c:v>
                </c:pt>
                <c:pt idx="66190">
                  <c:v>10.366806</c:v>
                </c:pt>
                <c:pt idx="66191">
                  <c:v>10.358567000000001</c:v>
                </c:pt>
                <c:pt idx="66192">
                  <c:v>10.356355000000001</c:v>
                </c:pt>
                <c:pt idx="66193">
                  <c:v>10.359640000000001</c:v>
                </c:pt>
                <c:pt idx="66194">
                  <c:v>10.356823</c:v>
                </c:pt>
                <c:pt idx="66195">
                  <c:v>10.361058</c:v>
                </c:pt>
                <c:pt idx="66196">
                  <c:v>10.371947</c:v>
                </c:pt>
                <c:pt idx="66197">
                  <c:v>10.371169</c:v>
                </c:pt>
                <c:pt idx="66198">
                  <c:v>10.365774999999999</c:v>
                </c:pt>
                <c:pt idx="66199">
                  <c:v>10.371451</c:v>
                </c:pt>
                <c:pt idx="66200">
                  <c:v>10.370698000000001</c:v>
                </c:pt>
                <c:pt idx="66201">
                  <c:v>10.361507</c:v>
                </c:pt>
                <c:pt idx="66202">
                  <c:v>10.363705</c:v>
                </c:pt>
                <c:pt idx="66203">
                  <c:v>10.366633999999999</c:v>
                </c:pt>
                <c:pt idx="66204">
                  <c:v>10.360896</c:v>
                </c:pt>
                <c:pt idx="66205">
                  <c:v>10.358580999999999</c:v>
                </c:pt>
                <c:pt idx="66206">
                  <c:v>10.366502000000001</c:v>
                </c:pt>
                <c:pt idx="66207">
                  <c:v>10.373802</c:v>
                </c:pt>
                <c:pt idx="66208">
                  <c:v>10.371081999999999</c:v>
                </c:pt>
                <c:pt idx="66209">
                  <c:v>10.370385000000001</c:v>
                </c:pt>
                <c:pt idx="66210">
                  <c:v>10.370101999999999</c:v>
                </c:pt>
                <c:pt idx="66211">
                  <c:v>10.363488</c:v>
                </c:pt>
                <c:pt idx="66212">
                  <c:v>10.364336</c:v>
                </c:pt>
                <c:pt idx="66213">
                  <c:v>10.367666</c:v>
                </c:pt>
                <c:pt idx="66214">
                  <c:v>10.365296000000001</c:v>
                </c:pt>
                <c:pt idx="66215">
                  <c:v>10.365053</c:v>
                </c:pt>
                <c:pt idx="66216">
                  <c:v>10.367937</c:v>
                </c:pt>
                <c:pt idx="66217">
                  <c:v>10.367473</c:v>
                </c:pt>
                <c:pt idx="66218">
                  <c:v>10.364390999999999</c:v>
                </c:pt>
                <c:pt idx="66219">
                  <c:v>10.368247999999999</c:v>
                </c:pt>
                <c:pt idx="66220">
                  <c:v>10.371034999999999</c:v>
                </c:pt>
                <c:pt idx="66221">
                  <c:v>10.370231</c:v>
                </c:pt>
                <c:pt idx="66222">
                  <c:v>10.372375</c:v>
                </c:pt>
                <c:pt idx="66223">
                  <c:v>10.370538</c:v>
                </c:pt>
                <c:pt idx="66224">
                  <c:v>10.367317999999999</c:v>
                </c:pt>
                <c:pt idx="66225">
                  <c:v>10.365921999999999</c:v>
                </c:pt>
                <c:pt idx="66226">
                  <c:v>10.36961</c:v>
                </c:pt>
                <c:pt idx="66227">
                  <c:v>10.371289000000001</c:v>
                </c:pt>
                <c:pt idx="66228">
                  <c:v>10.366999</c:v>
                </c:pt>
                <c:pt idx="66229">
                  <c:v>10.370774000000001</c:v>
                </c:pt>
                <c:pt idx="66230">
                  <c:v>10.37298</c:v>
                </c:pt>
                <c:pt idx="66231">
                  <c:v>10.368789</c:v>
                </c:pt>
                <c:pt idx="66232">
                  <c:v>10.369054999999999</c:v>
                </c:pt>
                <c:pt idx="66233">
                  <c:v>10.371478</c:v>
                </c:pt>
                <c:pt idx="66234">
                  <c:v>10.369951</c:v>
                </c:pt>
                <c:pt idx="66235">
                  <c:v>10.371036999999999</c:v>
                </c:pt>
                <c:pt idx="66236">
                  <c:v>10.375700999999999</c:v>
                </c:pt>
                <c:pt idx="66237">
                  <c:v>10.369460999999999</c:v>
                </c:pt>
                <c:pt idx="66238">
                  <c:v>10.365558</c:v>
                </c:pt>
                <c:pt idx="66239">
                  <c:v>10.374022999999999</c:v>
                </c:pt>
                <c:pt idx="66240">
                  <c:v>10.373362</c:v>
                </c:pt>
                <c:pt idx="66241">
                  <c:v>10.369311</c:v>
                </c:pt>
                <c:pt idx="66242">
                  <c:v>10.374549999999999</c:v>
                </c:pt>
                <c:pt idx="66243">
                  <c:v>10.378520999999999</c:v>
                </c:pt>
                <c:pt idx="66244">
                  <c:v>10.375427999999999</c:v>
                </c:pt>
                <c:pt idx="66245">
                  <c:v>10.371881999999999</c:v>
                </c:pt>
                <c:pt idx="66246">
                  <c:v>10.373661999999999</c:v>
                </c:pt>
                <c:pt idx="66247">
                  <c:v>10.373151999999999</c:v>
                </c:pt>
                <c:pt idx="66248">
                  <c:v>10.376455</c:v>
                </c:pt>
                <c:pt idx="66249">
                  <c:v>10.381368</c:v>
                </c:pt>
                <c:pt idx="66250">
                  <c:v>10.375271</c:v>
                </c:pt>
                <c:pt idx="66251">
                  <c:v>10.371646</c:v>
                </c:pt>
                <c:pt idx="66252">
                  <c:v>10.370782999999999</c:v>
                </c:pt>
                <c:pt idx="66253">
                  <c:v>10.370657</c:v>
                </c:pt>
                <c:pt idx="66254">
                  <c:v>10.371152</c:v>
                </c:pt>
                <c:pt idx="66255">
                  <c:v>10.373530000000001</c:v>
                </c:pt>
                <c:pt idx="66256">
                  <c:v>10.377355</c:v>
                </c:pt>
                <c:pt idx="66257">
                  <c:v>10.371587999999999</c:v>
                </c:pt>
                <c:pt idx="66258">
                  <c:v>10.369289</c:v>
                </c:pt>
                <c:pt idx="66259">
                  <c:v>10.375678000000001</c:v>
                </c:pt>
                <c:pt idx="66260">
                  <c:v>10.378047</c:v>
                </c:pt>
                <c:pt idx="66261">
                  <c:v>10.376835</c:v>
                </c:pt>
                <c:pt idx="66262">
                  <c:v>10.375909999999999</c:v>
                </c:pt>
                <c:pt idx="66263">
                  <c:v>10.374222</c:v>
                </c:pt>
                <c:pt idx="66264">
                  <c:v>10.370844999999999</c:v>
                </c:pt>
                <c:pt idx="66265">
                  <c:v>10.373986</c:v>
                </c:pt>
                <c:pt idx="66266">
                  <c:v>10.378605</c:v>
                </c:pt>
                <c:pt idx="66267">
                  <c:v>10.3764</c:v>
                </c:pt>
                <c:pt idx="66268">
                  <c:v>10.379337</c:v>
                </c:pt>
                <c:pt idx="66269">
                  <c:v>10.382438</c:v>
                </c:pt>
                <c:pt idx="66270">
                  <c:v>10.379068999999999</c:v>
                </c:pt>
                <c:pt idx="66271">
                  <c:v>10.380639</c:v>
                </c:pt>
                <c:pt idx="66272">
                  <c:v>10.381703</c:v>
                </c:pt>
                <c:pt idx="66273">
                  <c:v>10.374734</c:v>
                </c:pt>
                <c:pt idx="66274">
                  <c:v>10.374446000000001</c:v>
                </c:pt>
                <c:pt idx="66275">
                  <c:v>10.384843999999999</c:v>
                </c:pt>
                <c:pt idx="66276">
                  <c:v>10.37927</c:v>
                </c:pt>
                <c:pt idx="66277">
                  <c:v>10.366396</c:v>
                </c:pt>
                <c:pt idx="66278">
                  <c:v>10.373449000000001</c:v>
                </c:pt>
                <c:pt idx="66279">
                  <c:v>10.379519</c:v>
                </c:pt>
                <c:pt idx="66280">
                  <c:v>10.375444</c:v>
                </c:pt>
                <c:pt idx="66281">
                  <c:v>10.380219</c:v>
                </c:pt>
                <c:pt idx="66282">
                  <c:v>10.387677</c:v>
                </c:pt>
                <c:pt idx="66283">
                  <c:v>10.382209</c:v>
                </c:pt>
                <c:pt idx="66284">
                  <c:v>10.377734999999999</c:v>
                </c:pt>
                <c:pt idx="66285">
                  <c:v>10.384117</c:v>
                </c:pt>
                <c:pt idx="66286">
                  <c:v>10.379490000000001</c:v>
                </c:pt>
                <c:pt idx="66287">
                  <c:v>10.374390999999999</c:v>
                </c:pt>
                <c:pt idx="66288">
                  <c:v>10.380845000000001</c:v>
                </c:pt>
                <c:pt idx="66289">
                  <c:v>10.380077999999999</c:v>
                </c:pt>
                <c:pt idx="66290">
                  <c:v>10.379372</c:v>
                </c:pt>
                <c:pt idx="66291">
                  <c:v>10.384687</c:v>
                </c:pt>
                <c:pt idx="66292">
                  <c:v>10.385897999999999</c:v>
                </c:pt>
                <c:pt idx="66293">
                  <c:v>10.383464</c:v>
                </c:pt>
                <c:pt idx="66294">
                  <c:v>10.383241</c:v>
                </c:pt>
                <c:pt idx="66295">
                  <c:v>10.384036999999999</c:v>
                </c:pt>
                <c:pt idx="66296">
                  <c:v>10.379038</c:v>
                </c:pt>
                <c:pt idx="66297">
                  <c:v>10.37631</c:v>
                </c:pt>
                <c:pt idx="66298">
                  <c:v>10.380334</c:v>
                </c:pt>
                <c:pt idx="66299">
                  <c:v>10.379223</c:v>
                </c:pt>
                <c:pt idx="66300">
                  <c:v>10.375006000000001</c:v>
                </c:pt>
                <c:pt idx="66301">
                  <c:v>10.377879</c:v>
                </c:pt>
                <c:pt idx="66302">
                  <c:v>10.382336</c:v>
                </c:pt>
                <c:pt idx="66303">
                  <c:v>10.383209000000001</c:v>
                </c:pt>
                <c:pt idx="66304">
                  <c:v>10.384553</c:v>
                </c:pt>
                <c:pt idx="66305">
                  <c:v>10.384194000000001</c:v>
                </c:pt>
                <c:pt idx="66306">
                  <c:v>10.381627</c:v>
                </c:pt>
                <c:pt idx="66307">
                  <c:v>10.383796999999999</c:v>
                </c:pt>
                <c:pt idx="66308">
                  <c:v>10.38458</c:v>
                </c:pt>
                <c:pt idx="66309">
                  <c:v>10.382892</c:v>
                </c:pt>
                <c:pt idx="66310">
                  <c:v>10.382459000000001</c:v>
                </c:pt>
                <c:pt idx="66311">
                  <c:v>10.383006</c:v>
                </c:pt>
                <c:pt idx="66312">
                  <c:v>10.384741999999999</c:v>
                </c:pt>
                <c:pt idx="66313">
                  <c:v>10.379847</c:v>
                </c:pt>
                <c:pt idx="66314">
                  <c:v>10.381783</c:v>
                </c:pt>
                <c:pt idx="66315">
                  <c:v>10.393644</c:v>
                </c:pt>
                <c:pt idx="66316">
                  <c:v>10.390829999999999</c:v>
                </c:pt>
                <c:pt idx="66317">
                  <c:v>10.380632</c:v>
                </c:pt>
                <c:pt idx="66318">
                  <c:v>10.384733000000001</c:v>
                </c:pt>
                <c:pt idx="66319">
                  <c:v>10.388510999999999</c:v>
                </c:pt>
                <c:pt idx="66320">
                  <c:v>10.381883999999999</c:v>
                </c:pt>
                <c:pt idx="66321">
                  <c:v>10.386022000000001</c:v>
                </c:pt>
                <c:pt idx="66322">
                  <c:v>10.390933</c:v>
                </c:pt>
                <c:pt idx="66323">
                  <c:v>10.38129</c:v>
                </c:pt>
                <c:pt idx="66324">
                  <c:v>10.382707999999999</c:v>
                </c:pt>
                <c:pt idx="66325">
                  <c:v>10.387771000000001</c:v>
                </c:pt>
                <c:pt idx="66326">
                  <c:v>10.384876999999999</c:v>
                </c:pt>
                <c:pt idx="66327">
                  <c:v>10.391551</c:v>
                </c:pt>
                <c:pt idx="66328">
                  <c:v>10.394735000000001</c:v>
                </c:pt>
                <c:pt idx="66329">
                  <c:v>10.385897</c:v>
                </c:pt>
                <c:pt idx="66330">
                  <c:v>10.385007999999999</c:v>
                </c:pt>
                <c:pt idx="66331">
                  <c:v>10.395436</c:v>
                </c:pt>
                <c:pt idx="66332">
                  <c:v>10.391220000000001</c:v>
                </c:pt>
                <c:pt idx="66333">
                  <c:v>10.377950999999999</c:v>
                </c:pt>
                <c:pt idx="66334">
                  <c:v>10.386156</c:v>
                </c:pt>
                <c:pt idx="66335">
                  <c:v>10.394526000000001</c:v>
                </c:pt>
                <c:pt idx="66336">
                  <c:v>10.387225000000001</c:v>
                </c:pt>
                <c:pt idx="66337">
                  <c:v>10.382911</c:v>
                </c:pt>
                <c:pt idx="66338">
                  <c:v>10.382816</c:v>
                </c:pt>
                <c:pt idx="66339">
                  <c:v>10.38167</c:v>
                </c:pt>
                <c:pt idx="66340">
                  <c:v>10.383592</c:v>
                </c:pt>
                <c:pt idx="66341">
                  <c:v>10.389939</c:v>
                </c:pt>
                <c:pt idx="66342">
                  <c:v>10.390046</c:v>
                </c:pt>
                <c:pt idx="66343">
                  <c:v>10.387078000000001</c:v>
                </c:pt>
                <c:pt idx="66344">
                  <c:v>10.394199</c:v>
                </c:pt>
                <c:pt idx="66345">
                  <c:v>10.395409000000001</c:v>
                </c:pt>
                <c:pt idx="66346">
                  <c:v>10.386025</c:v>
                </c:pt>
                <c:pt idx="66347">
                  <c:v>10.385811</c:v>
                </c:pt>
                <c:pt idx="66348">
                  <c:v>10.391408999999999</c:v>
                </c:pt>
                <c:pt idx="66349">
                  <c:v>10.388306999999999</c:v>
                </c:pt>
                <c:pt idx="66350">
                  <c:v>10.386804</c:v>
                </c:pt>
                <c:pt idx="66351">
                  <c:v>10.397608999999999</c:v>
                </c:pt>
                <c:pt idx="66352">
                  <c:v>10.399105</c:v>
                </c:pt>
                <c:pt idx="66353">
                  <c:v>10.392212000000001</c:v>
                </c:pt>
                <c:pt idx="66354">
                  <c:v>10.39569</c:v>
                </c:pt>
                <c:pt idx="66355">
                  <c:v>10.397406</c:v>
                </c:pt>
                <c:pt idx="66356">
                  <c:v>10.391615</c:v>
                </c:pt>
                <c:pt idx="66357">
                  <c:v>10.391190999999999</c:v>
                </c:pt>
                <c:pt idx="66358">
                  <c:v>10.392972</c:v>
                </c:pt>
                <c:pt idx="66359">
                  <c:v>10.390684</c:v>
                </c:pt>
                <c:pt idx="66360">
                  <c:v>10.390461999999999</c:v>
                </c:pt>
                <c:pt idx="66361">
                  <c:v>10.391111</c:v>
                </c:pt>
                <c:pt idx="66362">
                  <c:v>10.388726999999999</c:v>
                </c:pt>
                <c:pt idx="66363">
                  <c:v>10.389336</c:v>
                </c:pt>
                <c:pt idx="66364">
                  <c:v>10.391726</c:v>
                </c:pt>
                <c:pt idx="66365">
                  <c:v>10.391394</c:v>
                </c:pt>
                <c:pt idx="66366">
                  <c:v>10.38874</c:v>
                </c:pt>
                <c:pt idx="66367">
                  <c:v>10.390053</c:v>
                </c:pt>
                <c:pt idx="66368">
                  <c:v>10.396611</c:v>
                </c:pt>
                <c:pt idx="66369">
                  <c:v>10.398612</c:v>
                </c:pt>
                <c:pt idx="66370">
                  <c:v>10.395376000000001</c:v>
                </c:pt>
                <c:pt idx="66371">
                  <c:v>10.394068000000001</c:v>
                </c:pt>
                <c:pt idx="66372">
                  <c:v>10.395128</c:v>
                </c:pt>
                <c:pt idx="66373">
                  <c:v>10.395583999999999</c:v>
                </c:pt>
                <c:pt idx="66374">
                  <c:v>10.396318000000001</c:v>
                </c:pt>
                <c:pt idx="66375">
                  <c:v>10.395058000000001</c:v>
                </c:pt>
                <c:pt idx="66376">
                  <c:v>10.390767</c:v>
                </c:pt>
                <c:pt idx="66377">
                  <c:v>10.391978999999999</c:v>
                </c:pt>
                <c:pt idx="66378">
                  <c:v>10.394767999999999</c:v>
                </c:pt>
                <c:pt idx="66379">
                  <c:v>10.389029000000001</c:v>
                </c:pt>
                <c:pt idx="66380">
                  <c:v>10.392106</c:v>
                </c:pt>
                <c:pt idx="66381">
                  <c:v>10.400385</c:v>
                </c:pt>
                <c:pt idx="66382">
                  <c:v>10.393272</c:v>
                </c:pt>
                <c:pt idx="66383">
                  <c:v>10.388296</c:v>
                </c:pt>
                <c:pt idx="66384">
                  <c:v>10.394684</c:v>
                </c:pt>
                <c:pt idx="66385">
                  <c:v>10.3934</c:v>
                </c:pt>
                <c:pt idx="66386">
                  <c:v>10.387454</c:v>
                </c:pt>
                <c:pt idx="66387">
                  <c:v>10.394215000000001</c:v>
                </c:pt>
                <c:pt idx="66388">
                  <c:v>10.399614</c:v>
                </c:pt>
                <c:pt idx="66389">
                  <c:v>10.396837</c:v>
                </c:pt>
                <c:pt idx="66390">
                  <c:v>10.405430000000001</c:v>
                </c:pt>
                <c:pt idx="66391">
                  <c:v>10.411262000000001</c:v>
                </c:pt>
                <c:pt idx="66392">
                  <c:v>10.402832</c:v>
                </c:pt>
                <c:pt idx="66393">
                  <c:v>10.399587</c:v>
                </c:pt>
                <c:pt idx="66394">
                  <c:v>10.403154000000001</c:v>
                </c:pt>
                <c:pt idx="66395">
                  <c:v>10.403233</c:v>
                </c:pt>
                <c:pt idx="66396">
                  <c:v>10.403193</c:v>
                </c:pt>
                <c:pt idx="66397">
                  <c:v>10.406544999999999</c:v>
                </c:pt>
                <c:pt idx="66398">
                  <c:v>10.404273999999999</c:v>
                </c:pt>
                <c:pt idx="66399">
                  <c:v>10.397697000000001</c:v>
                </c:pt>
                <c:pt idx="66400">
                  <c:v>10.399286999999999</c:v>
                </c:pt>
                <c:pt idx="66401">
                  <c:v>10.400332000000001</c:v>
                </c:pt>
                <c:pt idx="66402">
                  <c:v>10.398531</c:v>
                </c:pt>
                <c:pt idx="66403">
                  <c:v>10.400138</c:v>
                </c:pt>
                <c:pt idx="66404">
                  <c:v>10.403555000000001</c:v>
                </c:pt>
                <c:pt idx="66405">
                  <c:v>10.399183000000001</c:v>
                </c:pt>
                <c:pt idx="66406">
                  <c:v>10.392498</c:v>
                </c:pt>
                <c:pt idx="66407">
                  <c:v>10.400354</c:v>
                </c:pt>
                <c:pt idx="66408">
                  <c:v>10.40348</c:v>
                </c:pt>
                <c:pt idx="66409">
                  <c:v>10.393321</c:v>
                </c:pt>
                <c:pt idx="66410">
                  <c:v>10.393513</c:v>
                </c:pt>
                <c:pt idx="66411">
                  <c:v>10.396526</c:v>
                </c:pt>
                <c:pt idx="66412">
                  <c:v>10.393774000000001</c:v>
                </c:pt>
                <c:pt idx="66413">
                  <c:v>10.398046000000001</c:v>
                </c:pt>
                <c:pt idx="66414">
                  <c:v>10.404308</c:v>
                </c:pt>
                <c:pt idx="66415">
                  <c:v>10.398483000000001</c:v>
                </c:pt>
                <c:pt idx="66416">
                  <c:v>10.395483</c:v>
                </c:pt>
                <c:pt idx="66417">
                  <c:v>10.403072</c:v>
                </c:pt>
                <c:pt idx="66418">
                  <c:v>10.400893999999999</c:v>
                </c:pt>
                <c:pt idx="66419">
                  <c:v>10.396642</c:v>
                </c:pt>
                <c:pt idx="66420">
                  <c:v>10.403676000000001</c:v>
                </c:pt>
                <c:pt idx="66421">
                  <c:v>10.406525999999999</c:v>
                </c:pt>
                <c:pt idx="66422">
                  <c:v>10.399243</c:v>
                </c:pt>
                <c:pt idx="66423">
                  <c:v>10.397106000000001</c:v>
                </c:pt>
                <c:pt idx="66424">
                  <c:v>10.398034000000001</c:v>
                </c:pt>
                <c:pt idx="66425">
                  <c:v>10.392675000000001</c:v>
                </c:pt>
                <c:pt idx="66426">
                  <c:v>10.399599</c:v>
                </c:pt>
                <c:pt idx="66427">
                  <c:v>10.409661</c:v>
                </c:pt>
                <c:pt idx="66428">
                  <c:v>10.402911</c:v>
                </c:pt>
                <c:pt idx="66429">
                  <c:v>10.403624000000001</c:v>
                </c:pt>
                <c:pt idx="66430">
                  <c:v>10.413232000000001</c:v>
                </c:pt>
                <c:pt idx="66431">
                  <c:v>10.410855</c:v>
                </c:pt>
                <c:pt idx="66432">
                  <c:v>10.402865</c:v>
                </c:pt>
                <c:pt idx="66433">
                  <c:v>10.406269</c:v>
                </c:pt>
                <c:pt idx="66434">
                  <c:v>10.412839999999999</c:v>
                </c:pt>
                <c:pt idx="66435">
                  <c:v>10.407192</c:v>
                </c:pt>
                <c:pt idx="66436">
                  <c:v>10.403063</c:v>
                </c:pt>
                <c:pt idx="66437">
                  <c:v>10.408690999999999</c:v>
                </c:pt>
                <c:pt idx="66438">
                  <c:v>10.410702000000001</c:v>
                </c:pt>
                <c:pt idx="66439">
                  <c:v>10.406340999999999</c:v>
                </c:pt>
                <c:pt idx="66440">
                  <c:v>10.404553999999999</c:v>
                </c:pt>
                <c:pt idx="66441">
                  <c:v>10.408208999999999</c:v>
                </c:pt>
                <c:pt idx="66442">
                  <c:v>10.406563</c:v>
                </c:pt>
                <c:pt idx="66443">
                  <c:v>10.404156</c:v>
                </c:pt>
                <c:pt idx="66444">
                  <c:v>10.406679</c:v>
                </c:pt>
                <c:pt idx="66445">
                  <c:v>10.40147</c:v>
                </c:pt>
                <c:pt idx="66446">
                  <c:v>10.400611</c:v>
                </c:pt>
                <c:pt idx="66447">
                  <c:v>10.408358</c:v>
                </c:pt>
                <c:pt idx="66448">
                  <c:v>10.408147</c:v>
                </c:pt>
                <c:pt idx="66449">
                  <c:v>10.404797</c:v>
                </c:pt>
                <c:pt idx="66450">
                  <c:v>10.406961000000001</c:v>
                </c:pt>
                <c:pt idx="66451">
                  <c:v>10.406224</c:v>
                </c:pt>
                <c:pt idx="66452">
                  <c:v>10.401807</c:v>
                </c:pt>
                <c:pt idx="66453">
                  <c:v>10.406381</c:v>
                </c:pt>
                <c:pt idx="66454">
                  <c:v>10.407923</c:v>
                </c:pt>
                <c:pt idx="66455">
                  <c:v>10.401335</c:v>
                </c:pt>
                <c:pt idx="66456">
                  <c:v>10.407787000000001</c:v>
                </c:pt>
                <c:pt idx="66457">
                  <c:v>10.412877999999999</c:v>
                </c:pt>
                <c:pt idx="66458">
                  <c:v>10.403745000000001</c:v>
                </c:pt>
                <c:pt idx="66459">
                  <c:v>10.404776</c:v>
                </c:pt>
                <c:pt idx="66460">
                  <c:v>10.413335999999999</c:v>
                </c:pt>
                <c:pt idx="66461">
                  <c:v>10.407463</c:v>
                </c:pt>
                <c:pt idx="66462">
                  <c:v>10.399013999999999</c:v>
                </c:pt>
                <c:pt idx="66463">
                  <c:v>10.407311999999999</c:v>
                </c:pt>
                <c:pt idx="66464">
                  <c:v>10.412146</c:v>
                </c:pt>
                <c:pt idx="66465">
                  <c:v>10.408512999999999</c:v>
                </c:pt>
                <c:pt idx="66466">
                  <c:v>10.410469000000001</c:v>
                </c:pt>
                <c:pt idx="66467">
                  <c:v>10.409108</c:v>
                </c:pt>
                <c:pt idx="66468">
                  <c:v>10.408023</c:v>
                </c:pt>
                <c:pt idx="66469">
                  <c:v>10.415429</c:v>
                </c:pt>
                <c:pt idx="66470">
                  <c:v>10.414733</c:v>
                </c:pt>
                <c:pt idx="66471">
                  <c:v>10.405937</c:v>
                </c:pt>
                <c:pt idx="66472">
                  <c:v>10.407669</c:v>
                </c:pt>
                <c:pt idx="66473">
                  <c:v>10.417854999999999</c:v>
                </c:pt>
                <c:pt idx="66474">
                  <c:v>10.409763999999999</c:v>
                </c:pt>
                <c:pt idx="66475">
                  <c:v>10.400600000000001</c:v>
                </c:pt>
                <c:pt idx="66476">
                  <c:v>10.414491</c:v>
                </c:pt>
                <c:pt idx="66477">
                  <c:v>10.421962000000001</c:v>
                </c:pt>
                <c:pt idx="66478">
                  <c:v>10.416062</c:v>
                </c:pt>
                <c:pt idx="66479">
                  <c:v>10.416387</c:v>
                </c:pt>
                <c:pt idx="66480">
                  <c:v>10.419812</c:v>
                </c:pt>
                <c:pt idx="66481">
                  <c:v>10.412084999999999</c:v>
                </c:pt>
                <c:pt idx="66482">
                  <c:v>10.406561</c:v>
                </c:pt>
                <c:pt idx="66483">
                  <c:v>10.413501999999999</c:v>
                </c:pt>
                <c:pt idx="66484">
                  <c:v>10.411664</c:v>
                </c:pt>
                <c:pt idx="66485">
                  <c:v>10.408393999999999</c:v>
                </c:pt>
                <c:pt idx="66486">
                  <c:v>10.417382</c:v>
                </c:pt>
                <c:pt idx="66487">
                  <c:v>10.416359999999999</c:v>
                </c:pt>
                <c:pt idx="66488">
                  <c:v>10.406052000000001</c:v>
                </c:pt>
                <c:pt idx="66489">
                  <c:v>10.406746999999999</c:v>
                </c:pt>
                <c:pt idx="66490">
                  <c:v>10.414229000000001</c:v>
                </c:pt>
                <c:pt idx="66491">
                  <c:v>10.413339000000001</c:v>
                </c:pt>
                <c:pt idx="66492">
                  <c:v>10.411647</c:v>
                </c:pt>
                <c:pt idx="66493">
                  <c:v>10.417004</c:v>
                </c:pt>
                <c:pt idx="66494">
                  <c:v>10.414694000000001</c:v>
                </c:pt>
                <c:pt idx="66495">
                  <c:v>10.412072</c:v>
                </c:pt>
                <c:pt idx="66496">
                  <c:v>10.415566</c:v>
                </c:pt>
                <c:pt idx="66497">
                  <c:v>10.415283000000001</c:v>
                </c:pt>
                <c:pt idx="66498">
                  <c:v>10.410057999999999</c:v>
                </c:pt>
                <c:pt idx="66499">
                  <c:v>10.413352</c:v>
                </c:pt>
                <c:pt idx="66500">
                  <c:v>10.422252</c:v>
                </c:pt>
                <c:pt idx="66501">
                  <c:v>10.419174999999999</c:v>
                </c:pt>
                <c:pt idx="66502">
                  <c:v>10.417744000000001</c:v>
                </c:pt>
                <c:pt idx="66503">
                  <c:v>10.422751</c:v>
                </c:pt>
                <c:pt idx="66504">
                  <c:v>10.418799999999999</c:v>
                </c:pt>
                <c:pt idx="66505">
                  <c:v>10.413921999999999</c:v>
                </c:pt>
                <c:pt idx="66506">
                  <c:v>10.4147</c:v>
                </c:pt>
                <c:pt idx="66507">
                  <c:v>10.414272</c:v>
                </c:pt>
                <c:pt idx="66508">
                  <c:v>10.412902000000001</c:v>
                </c:pt>
                <c:pt idx="66509">
                  <c:v>10.4192</c:v>
                </c:pt>
                <c:pt idx="66510">
                  <c:v>10.423712</c:v>
                </c:pt>
                <c:pt idx="66511">
                  <c:v>10.415115999999999</c:v>
                </c:pt>
                <c:pt idx="66512">
                  <c:v>10.414861999999999</c:v>
                </c:pt>
                <c:pt idx="66513">
                  <c:v>10.421616</c:v>
                </c:pt>
                <c:pt idx="66514">
                  <c:v>10.415765</c:v>
                </c:pt>
                <c:pt idx="66515">
                  <c:v>10.413038</c:v>
                </c:pt>
                <c:pt idx="66516">
                  <c:v>10.419098</c:v>
                </c:pt>
                <c:pt idx="66517">
                  <c:v>10.419495</c:v>
                </c:pt>
                <c:pt idx="66518">
                  <c:v>10.413686999999999</c:v>
                </c:pt>
                <c:pt idx="66519">
                  <c:v>10.41689</c:v>
                </c:pt>
                <c:pt idx="66520">
                  <c:v>10.421161</c:v>
                </c:pt>
                <c:pt idx="66521">
                  <c:v>10.416740000000001</c:v>
                </c:pt>
                <c:pt idx="66522">
                  <c:v>10.417415</c:v>
                </c:pt>
                <c:pt idx="66523">
                  <c:v>10.420828</c:v>
                </c:pt>
                <c:pt idx="66524">
                  <c:v>10.418492000000001</c:v>
                </c:pt>
                <c:pt idx="66525">
                  <c:v>10.418021</c:v>
                </c:pt>
                <c:pt idx="66526">
                  <c:v>10.422624000000001</c:v>
                </c:pt>
                <c:pt idx="66527">
                  <c:v>10.420605</c:v>
                </c:pt>
                <c:pt idx="66528">
                  <c:v>10.414966</c:v>
                </c:pt>
                <c:pt idx="66529">
                  <c:v>10.420177000000001</c:v>
                </c:pt>
                <c:pt idx="66530">
                  <c:v>10.418259000000001</c:v>
                </c:pt>
                <c:pt idx="66531">
                  <c:v>10.412248</c:v>
                </c:pt>
                <c:pt idx="66532">
                  <c:v>10.422141999999999</c:v>
                </c:pt>
                <c:pt idx="66533">
                  <c:v>10.426304</c:v>
                </c:pt>
                <c:pt idx="66534">
                  <c:v>10.419665</c:v>
                </c:pt>
                <c:pt idx="66535">
                  <c:v>10.421512</c:v>
                </c:pt>
                <c:pt idx="66536">
                  <c:v>10.426119999999999</c:v>
                </c:pt>
                <c:pt idx="66537">
                  <c:v>10.423676</c:v>
                </c:pt>
                <c:pt idx="66538">
                  <c:v>10.424101</c:v>
                </c:pt>
                <c:pt idx="66539">
                  <c:v>10.426833999999999</c:v>
                </c:pt>
                <c:pt idx="66540">
                  <c:v>10.415976000000001</c:v>
                </c:pt>
                <c:pt idx="66541">
                  <c:v>10.411987999999999</c:v>
                </c:pt>
                <c:pt idx="66542">
                  <c:v>10.423990999999999</c:v>
                </c:pt>
                <c:pt idx="66543">
                  <c:v>10.424263</c:v>
                </c:pt>
                <c:pt idx="66544">
                  <c:v>10.417197</c:v>
                </c:pt>
                <c:pt idx="66545">
                  <c:v>10.422136999999999</c:v>
                </c:pt>
                <c:pt idx="66546">
                  <c:v>10.428608000000001</c:v>
                </c:pt>
                <c:pt idx="66547">
                  <c:v>10.423041</c:v>
                </c:pt>
                <c:pt idx="66548">
                  <c:v>10.420563</c:v>
                </c:pt>
                <c:pt idx="66549">
                  <c:v>10.426368999999999</c:v>
                </c:pt>
                <c:pt idx="66550">
                  <c:v>10.425705000000001</c:v>
                </c:pt>
                <c:pt idx="66551">
                  <c:v>10.422973000000001</c:v>
                </c:pt>
                <c:pt idx="66552">
                  <c:v>10.424213</c:v>
                </c:pt>
                <c:pt idx="66553">
                  <c:v>10.422000000000001</c:v>
                </c:pt>
                <c:pt idx="66554">
                  <c:v>10.42075</c:v>
                </c:pt>
                <c:pt idx="66555">
                  <c:v>10.424384</c:v>
                </c:pt>
                <c:pt idx="66556">
                  <c:v>10.426740000000001</c:v>
                </c:pt>
                <c:pt idx="66557">
                  <c:v>10.425492</c:v>
                </c:pt>
                <c:pt idx="66558">
                  <c:v>10.427127</c:v>
                </c:pt>
                <c:pt idx="66559">
                  <c:v>10.428945000000001</c:v>
                </c:pt>
                <c:pt idx="66560">
                  <c:v>10.427865000000001</c:v>
                </c:pt>
                <c:pt idx="66561">
                  <c:v>10.428570000000001</c:v>
                </c:pt>
                <c:pt idx="66562">
                  <c:v>10.423375</c:v>
                </c:pt>
                <c:pt idx="66563">
                  <c:v>10.419435999999999</c:v>
                </c:pt>
                <c:pt idx="66564">
                  <c:v>10.425668999999999</c:v>
                </c:pt>
                <c:pt idx="66565">
                  <c:v>10.429949000000001</c:v>
                </c:pt>
                <c:pt idx="66566">
                  <c:v>10.426183</c:v>
                </c:pt>
                <c:pt idx="66567">
                  <c:v>10.421957000000001</c:v>
                </c:pt>
                <c:pt idx="66568">
                  <c:v>10.425235000000001</c:v>
                </c:pt>
                <c:pt idx="66569">
                  <c:v>10.42633</c:v>
                </c:pt>
                <c:pt idx="66570">
                  <c:v>10.428240000000001</c:v>
                </c:pt>
                <c:pt idx="66571">
                  <c:v>10.432695000000001</c:v>
                </c:pt>
                <c:pt idx="66572">
                  <c:v>10.428300999999999</c:v>
                </c:pt>
                <c:pt idx="66573">
                  <c:v>10.426432999999999</c:v>
                </c:pt>
                <c:pt idx="66574">
                  <c:v>10.427851</c:v>
                </c:pt>
                <c:pt idx="66575">
                  <c:v>10.427381</c:v>
                </c:pt>
                <c:pt idx="66576">
                  <c:v>10.430961</c:v>
                </c:pt>
                <c:pt idx="66577">
                  <c:v>10.433047999999999</c:v>
                </c:pt>
                <c:pt idx="66578">
                  <c:v>10.434315</c:v>
                </c:pt>
                <c:pt idx="66579">
                  <c:v>10.431851</c:v>
                </c:pt>
                <c:pt idx="66580">
                  <c:v>10.425190000000001</c:v>
                </c:pt>
                <c:pt idx="66581">
                  <c:v>10.426913000000001</c:v>
                </c:pt>
                <c:pt idx="66582">
                  <c:v>10.428534000000001</c:v>
                </c:pt>
                <c:pt idx="66583">
                  <c:v>10.423116</c:v>
                </c:pt>
                <c:pt idx="66584">
                  <c:v>10.424844</c:v>
                </c:pt>
                <c:pt idx="66585">
                  <c:v>10.433543</c:v>
                </c:pt>
                <c:pt idx="66586">
                  <c:v>10.430987</c:v>
                </c:pt>
                <c:pt idx="66587">
                  <c:v>10.427192</c:v>
                </c:pt>
                <c:pt idx="66588">
                  <c:v>10.429876</c:v>
                </c:pt>
                <c:pt idx="66589">
                  <c:v>10.424443999999999</c:v>
                </c:pt>
                <c:pt idx="66590">
                  <c:v>10.428215</c:v>
                </c:pt>
                <c:pt idx="66591">
                  <c:v>10.444001999999999</c:v>
                </c:pt>
                <c:pt idx="66592">
                  <c:v>10.438065999999999</c:v>
                </c:pt>
                <c:pt idx="66593">
                  <c:v>10.423178</c:v>
                </c:pt>
                <c:pt idx="66594">
                  <c:v>10.426632</c:v>
                </c:pt>
                <c:pt idx="66595">
                  <c:v>10.431590999999999</c:v>
                </c:pt>
                <c:pt idx="66596">
                  <c:v>10.426959</c:v>
                </c:pt>
                <c:pt idx="66597">
                  <c:v>10.430339999999999</c:v>
                </c:pt>
                <c:pt idx="66598">
                  <c:v>10.4391</c:v>
                </c:pt>
                <c:pt idx="66599">
                  <c:v>10.434811</c:v>
                </c:pt>
                <c:pt idx="66600">
                  <c:v>10.432732</c:v>
                </c:pt>
                <c:pt idx="66601">
                  <c:v>10.439869</c:v>
                </c:pt>
                <c:pt idx="66602">
                  <c:v>10.43656</c:v>
                </c:pt>
                <c:pt idx="66603">
                  <c:v>10.426824</c:v>
                </c:pt>
                <c:pt idx="66604">
                  <c:v>10.427455999999999</c:v>
                </c:pt>
                <c:pt idx="66605">
                  <c:v>10.433802999999999</c:v>
                </c:pt>
                <c:pt idx="66606">
                  <c:v>10.432078000000001</c:v>
                </c:pt>
                <c:pt idx="66607">
                  <c:v>10.429624</c:v>
                </c:pt>
                <c:pt idx="66608">
                  <c:v>10.429316</c:v>
                </c:pt>
                <c:pt idx="66609">
                  <c:v>10.427163</c:v>
                </c:pt>
                <c:pt idx="66610">
                  <c:v>10.432556</c:v>
                </c:pt>
                <c:pt idx="66611">
                  <c:v>10.438964</c:v>
                </c:pt>
                <c:pt idx="66612">
                  <c:v>10.438221</c:v>
                </c:pt>
                <c:pt idx="66613">
                  <c:v>10.438124</c:v>
                </c:pt>
                <c:pt idx="66614">
                  <c:v>10.440272</c:v>
                </c:pt>
                <c:pt idx="66615">
                  <c:v>10.435864</c:v>
                </c:pt>
                <c:pt idx="66616">
                  <c:v>10.433477</c:v>
                </c:pt>
                <c:pt idx="66617">
                  <c:v>10.441152000000001</c:v>
                </c:pt>
                <c:pt idx="66618">
                  <c:v>10.436565</c:v>
                </c:pt>
                <c:pt idx="66619">
                  <c:v>10.431524</c:v>
                </c:pt>
                <c:pt idx="66620">
                  <c:v>10.43946</c:v>
                </c:pt>
                <c:pt idx="66621">
                  <c:v>10.438477000000001</c:v>
                </c:pt>
                <c:pt idx="66622">
                  <c:v>10.434704</c:v>
                </c:pt>
                <c:pt idx="66623">
                  <c:v>10.439221</c:v>
                </c:pt>
                <c:pt idx="66624">
                  <c:v>10.443735</c:v>
                </c:pt>
                <c:pt idx="66625">
                  <c:v>10.443777000000001</c:v>
                </c:pt>
                <c:pt idx="66626">
                  <c:v>10.441357999999999</c:v>
                </c:pt>
                <c:pt idx="66627">
                  <c:v>10.438834</c:v>
                </c:pt>
                <c:pt idx="66628">
                  <c:v>10.433960000000001</c:v>
                </c:pt>
                <c:pt idx="66629">
                  <c:v>10.431915</c:v>
                </c:pt>
                <c:pt idx="66630">
                  <c:v>10.43338</c:v>
                </c:pt>
                <c:pt idx="66631">
                  <c:v>10.431136</c:v>
                </c:pt>
                <c:pt idx="66632">
                  <c:v>10.42902</c:v>
                </c:pt>
                <c:pt idx="66633">
                  <c:v>10.431494000000001</c:v>
                </c:pt>
                <c:pt idx="66634">
                  <c:v>10.437505</c:v>
                </c:pt>
                <c:pt idx="66635">
                  <c:v>10.438299000000001</c:v>
                </c:pt>
                <c:pt idx="66636">
                  <c:v>10.436501</c:v>
                </c:pt>
                <c:pt idx="66637">
                  <c:v>10.439368</c:v>
                </c:pt>
                <c:pt idx="66638">
                  <c:v>10.436869</c:v>
                </c:pt>
                <c:pt idx="66639">
                  <c:v>10.433082000000001</c:v>
                </c:pt>
                <c:pt idx="66640">
                  <c:v>10.437044</c:v>
                </c:pt>
                <c:pt idx="66641">
                  <c:v>10.438631000000001</c:v>
                </c:pt>
                <c:pt idx="66642">
                  <c:v>10.432568</c:v>
                </c:pt>
                <c:pt idx="66643">
                  <c:v>10.434196999999999</c:v>
                </c:pt>
                <c:pt idx="66644">
                  <c:v>10.444635</c:v>
                </c:pt>
                <c:pt idx="66645">
                  <c:v>10.442740000000001</c:v>
                </c:pt>
                <c:pt idx="66646">
                  <c:v>10.439819999999999</c:v>
                </c:pt>
                <c:pt idx="66647">
                  <c:v>10.445202</c:v>
                </c:pt>
                <c:pt idx="66648">
                  <c:v>10.444006999999999</c:v>
                </c:pt>
                <c:pt idx="66649">
                  <c:v>10.439208000000001</c:v>
                </c:pt>
                <c:pt idx="66650">
                  <c:v>10.441045000000001</c:v>
                </c:pt>
                <c:pt idx="66651">
                  <c:v>10.442067</c:v>
                </c:pt>
                <c:pt idx="66652">
                  <c:v>10.437491</c:v>
                </c:pt>
                <c:pt idx="66653">
                  <c:v>10.438447999999999</c:v>
                </c:pt>
                <c:pt idx="66654">
                  <c:v>10.443011</c:v>
                </c:pt>
                <c:pt idx="66655">
                  <c:v>10.441262</c:v>
                </c:pt>
                <c:pt idx="66656">
                  <c:v>10.439558999999999</c:v>
                </c:pt>
                <c:pt idx="66657">
                  <c:v>10.438978000000001</c:v>
                </c:pt>
                <c:pt idx="66658">
                  <c:v>10.437298999999999</c:v>
                </c:pt>
                <c:pt idx="66659">
                  <c:v>10.439576000000001</c:v>
                </c:pt>
                <c:pt idx="66660">
                  <c:v>10.446273</c:v>
                </c:pt>
                <c:pt idx="66661">
                  <c:v>10.446607</c:v>
                </c:pt>
                <c:pt idx="66662">
                  <c:v>10.436892</c:v>
                </c:pt>
                <c:pt idx="66663">
                  <c:v>10.435369</c:v>
                </c:pt>
                <c:pt idx="66664">
                  <c:v>10.439982000000001</c:v>
                </c:pt>
                <c:pt idx="66665">
                  <c:v>10.442005999999999</c:v>
                </c:pt>
                <c:pt idx="66666">
                  <c:v>10.448726000000001</c:v>
                </c:pt>
                <c:pt idx="66667">
                  <c:v>10.447981</c:v>
                </c:pt>
                <c:pt idx="66668">
                  <c:v>10.440770000000001</c:v>
                </c:pt>
                <c:pt idx="66669">
                  <c:v>10.444737999999999</c:v>
                </c:pt>
                <c:pt idx="66670">
                  <c:v>10.454938</c:v>
                </c:pt>
                <c:pt idx="66671">
                  <c:v>10.453614999999999</c:v>
                </c:pt>
                <c:pt idx="66672">
                  <c:v>10.44309</c:v>
                </c:pt>
                <c:pt idx="66673">
                  <c:v>10.445945999999999</c:v>
                </c:pt>
                <c:pt idx="66674">
                  <c:v>10.448608</c:v>
                </c:pt>
                <c:pt idx="66675">
                  <c:v>10.440493</c:v>
                </c:pt>
                <c:pt idx="66676">
                  <c:v>10.445033</c:v>
                </c:pt>
                <c:pt idx="66677">
                  <c:v>10.450443999999999</c:v>
                </c:pt>
                <c:pt idx="66678">
                  <c:v>10.443899</c:v>
                </c:pt>
                <c:pt idx="66679">
                  <c:v>10.444649999999999</c:v>
                </c:pt>
                <c:pt idx="66680">
                  <c:v>10.449619999999999</c:v>
                </c:pt>
                <c:pt idx="66681">
                  <c:v>10.444938</c:v>
                </c:pt>
                <c:pt idx="66682">
                  <c:v>10.446482</c:v>
                </c:pt>
                <c:pt idx="66683">
                  <c:v>10.453474</c:v>
                </c:pt>
                <c:pt idx="66684">
                  <c:v>10.445823000000001</c:v>
                </c:pt>
                <c:pt idx="66685">
                  <c:v>10.441482000000001</c:v>
                </c:pt>
                <c:pt idx="66686">
                  <c:v>10.446778</c:v>
                </c:pt>
                <c:pt idx="66687">
                  <c:v>10.447163</c:v>
                </c:pt>
                <c:pt idx="66688">
                  <c:v>10.446028</c:v>
                </c:pt>
                <c:pt idx="66689">
                  <c:v>10.447032999999999</c:v>
                </c:pt>
                <c:pt idx="66690">
                  <c:v>10.448637</c:v>
                </c:pt>
                <c:pt idx="66691">
                  <c:v>10.443555999999999</c:v>
                </c:pt>
                <c:pt idx="66692">
                  <c:v>10.441423</c:v>
                </c:pt>
                <c:pt idx="66693">
                  <c:v>10.447979</c:v>
                </c:pt>
                <c:pt idx="66694">
                  <c:v>10.444241</c:v>
                </c:pt>
                <c:pt idx="66695">
                  <c:v>10.442085000000001</c:v>
                </c:pt>
                <c:pt idx="66696">
                  <c:v>10.451428999999999</c:v>
                </c:pt>
                <c:pt idx="66697">
                  <c:v>10.452021999999999</c:v>
                </c:pt>
                <c:pt idx="66698">
                  <c:v>10.443597</c:v>
                </c:pt>
                <c:pt idx="66699">
                  <c:v>10.442914999999999</c:v>
                </c:pt>
                <c:pt idx="66700">
                  <c:v>10.450452</c:v>
                </c:pt>
                <c:pt idx="66701">
                  <c:v>10.447922999999999</c:v>
                </c:pt>
                <c:pt idx="66702">
                  <c:v>10.441713</c:v>
                </c:pt>
                <c:pt idx="66703">
                  <c:v>10.444508000000001</c:v>
                </c:pt>
                <c:pt idx="66704">
                  <c:v>10.445316999999999</c:v>
                </c:pt>
                <c:pt idx="66705">
                  <c:v>10.447329</c:v>
                </c:pt>
                <c:pt idx="66706">
                  <c:v>10.453692999999999</c:v>
                </c:pt>
                <c:pt idx="66707">
                  <c:v>10.452572999999999</c:v>
                </c:pt>
                <c:pt idx="66708">
                  <c:v>10.450384</c:v>
                </c:pt>
                <c:pt idx="66709">
                  <c:v>10.456047999999999</c:v>
                </c:pt>
                <c:pt idx="66710">
                  <c:v>10.458662</c:v>
                </c:pt>
                <c:pt idx="66711">
                  <c:v>10.453369</c:v>
                </c:pt>
                <c:pt idx="66712">
                  <c:v>10.453542000000001</c:v>
                </c:pt>
                <c:pt idx="66713">
                  <c:v>10.454050000000001</c:v>
                </c:pt>
                <c:pt idx="66714">
                  <c:v>10.445180000000001</c:v>
                </c:pt>
                <c:pt idx="66715">
                  <c:v>10.440403999999999</c:v>
                </c:pt>
                <c:pt idx="66716">
                  <c:v>10.445563999999999</c:v>
                </c:pt>
                <c:pt idx="66717">
                  <c:v>10.450274</c:v>
                </c:pt>
                <c:pt idx="66718">
                  <c:v>10.449341</c:v>
                </c:pt>
                <c:pt idx="66719">
                  <c:v>10.452805</c:v>
                </c:pt>
                <c:pt idx="66720">
                  <c:v>10.456697999999999</c:v>
                </c:pt>
                <c:pt idx="66721">
                  <c:v>10.449249</c:v>
                </c:pt>
                <c:pt idx="66722">
                  <c:v>10.448448000000001</c:v>
                </c:pt>
                <c:pt idx="66723">
                  <c:v>10.455434</c:v>
                </c:pt>
                <c:pt idx="66724">
                  <c:v>10.454091999999999</c:v>
                </c:pt>
                <c:pt idx="66725">
                  <c:v>10.452648</c:v>
                </c:pt>
                <c:pt idx="66726">
                  <c:v>10.45734</c:v>
                </c:pt>
                <c:pt idx="66727">
                  <c:v>10.456047999999999</c:v>
                </c:pt>
                <c:pt idx="66728">
                  <c:v>10.448903</c:v>
                </c:pt>
                <c:pt idx="66729">
                  <c:v>10.454534000000001</c:v>
                </c:pt>
                <c:pt idx="66730">
                  <c:v>10.460443</c:v>
                </c:pt>
                <c:pt idx="66731">
                  <c:v>10.451694</c:v>
                </c:pt>
                <c:pt idx="66732">
                  <c:v>10.452033</c:v>
                </c:pt>
                <c:pt idx="66733">
                  <c:v>10.458342999999999</c:v>
                </c:pt>
                <c:pt idx="66734">
                  <c:v>10.456073</c:v>
                </c:pt>
                <c:pt idx="66735">
                  <c:v>10.453430000000001</c:v>
                </c:pt>
                <c:pt idx="66736">
                  <c:v>10.457323000000001</c:v>
                </c:pt>
                <c:pt idx="66737">
                  <c:v>10.455662999999999</c:v>
                </c:pt>
                <c:pt idx="66738">
                  <c:v>10.448976</c:v>
                </c:pt>
                <c:pt idx="66739">
                  <c:v>10.458109</c:v>
                </c:pt>
                <c:pt idx="66740">
                  <c:v>10.459021999999999</c:v>
                </c:pt>
                <c:pt idx="66741">
                  <c:v>10.447516999999999</c:v>
                </c:pt>
                <c:pt idx="66742">
                  <c:v>10.455313</c:v>
                </c:pt>
                <c:pt idx="66743">
                  <c:v>10.461686</c:v>
                </c:pt>
                <c:pt idx="66744">
                  <c:v>10.454024</c:v>
                </c:pt>
                <c:pt idx="66745">
                  <c:v>10.453522</c:v>
                </c:pt>
                <c:pt idx="66746">
                  <c:v>10.46059</c:v>
                </c:pt>
                <c:pt idx="66747">
                  <c:v>10.457697</c:v>
                </c:pt>
                <c:pt idx="66748">
                  <c:v>10.450692</c:v>
                </c:pt>
                <c:pt idx="66749">
                  <c:v>10.457917999999999</c:v>
                </c:pt>
                <c:pt idx="66750">
                  <c:v>10.460717000000001</c:v>
                </c:pt>
                <c:pt idx="66751">
                  <c:v>10.450707</c:v>
                </c:pt>
                <c:pt idx="66752">
                  <c:v>10.449534</c:v>
                </c:pt>
                <c:pt idx="66753">
                  <c:v>10.455424000000001</c:v>
                </c:pt>
                <c:pt idx="66754">
                  <c:v>10.460146</c:v>
                </c:pt>
                <c:pt idx="66755">
                  <c:v>10.460241999999999</c:v>
                </c:pt>
                <c:pt idx="66756">
                  <c:v>10.457637999999999</c:v>
                </c:pt>
                <c:pt idx="66757">
                  <c:v>10.456097</c:v>
                </c:pt>
                <c:pt idx="66758">
                  <c:v>10.457274999999999</c:v>
                </c:pt>
                <c:pt idx="66759">
                  <c:v>10.461408</c:v>
                </c:pt>
                <c:pt idx="66760">
                  <c:v>10.459338000000001</c:v>
                </c:pt>
                <c:pt idx="66761">
                  <c:v>10.452991000000001</c:v>
                </c:pt>
                <c:pt idx="66762">
                  <c:v>10.456287</c:v>
                </c:pt>
                <c:pt idx="66763">
                  <c:v>10.461713</c:v>
                </c:pt>
                <c:pt idx="66764">
                  <c:v>10.455527999999999</c:v>
                </c:pt>
                <c:pt idx="66765">
                  <c:v>10.455444</c:v>
                </c:pt>
                <c:pt idx="66766">
                  <c:v>10.465422999999999</c:v>
                </c:pt>
                <c:pt idx="66767">
                  <c:v>10.460842</c:v>
                </c:pt>
                <c:pt idx="66768">
                  <c:v>10.45674</c:v>
                </c:pt>
                <c:pt idx="66769">
                  <c:v>10.464506</c:v>
                </c:pt>
                <c:pt idx="66770">
                  <c:v>10.465241000000001</c:v>
                </c:pt>
                <c:pt idx="66771">
                  <c:v>10.463983000000001</c:v>
                </c:pt>
                <c:pt idx="66772">
                  <c:v>10.465567</c:v>
                </c:pt>
                <c:pt idx="66773">
                  <c:v>10.467359</c:v>
                </c:pt>
                <c:pt idx="66774">
                  <c:v>10.465120000000001</c:v>
                </c:pt>
                <c:pt idx="66775">
                  <c:v>10.461046</c:v>
                </c:pt>
                <c:pt idx="66776">
                  <c:v>10.464553</c:v>
                </c:pt>
                <c:pt idx="66777">
                  <c:v>10.464575</c:v>
                </c:pt>
                <c:pt idx="66778">
                  <c:v>10.463354000000001</c:v>
                </c:pt>
                <c:pt idx="66779">
                  <c:v>10.467627</c:v>
                </c:pt>
                <c:pt idx="66780">
                  <c:v>10.464917</c:v>
                </c:pt>
                <c:pt idx="66781">
                  <c:v>10.458119</c:v>
                </c:pt>
                <c:pt idx="66782">
                  <c:v>10.464805999999999</c:v>
                </c:pt>
                <c:pt idx="66783">
                  <c:v>10.471541999999999</c:v>
                </c:pt>
                <c:pt idx="66784">
                  <c:v>10.459386</c:v>
                </c:pt>
                <c:pt idx="66785">
                  <c:v>10.457853999999999</c:v>
                </c:pt>
                <c:pt idx="66786">
                  <c:v>10.469080999999999</c:v>
                </c:pt>
                <c:pt idx="66787">
                  <c:v>10.462094</c:v>
                </c:pt>
                <c:pt idx="66788">
                  <c:v>10.454867</c:v>
                </c:pt>
                <c:pt idx="66789">
                  <c:v>10.464670999999999</c:v>
                </c:pt>
                <c:pt idx="66790">
                  <c:v>10.468093</c:v>
                </c:pt>
                <c:pt idx="66791">
                  <c:v>10.461036999999999</c:v>
                </c:pt>
                <c:pt idx="66792">
                  <c:v>10.462058000000001</c:v>
                </c:pt>
                <c:pt idx="66793">
                  <c:v>10.468724</c:v>
                </c:pt>
                <c:pt idx="66794">
                  <c:v>10.467536000000001</c:v>
                </c:pt>
                <c:pt idx="66795">
                  <c:v>10.465083</c:v>
                </c:pt>
                <c:pt idx="66796">
                  <c:v>10.46499</c:v>
                </c:pt>
                <c:pt idx="66797">
                  <c:v>10.463365</c:v>
                </c:pt>
                <c:pt idx="66798">
                  <c:v>10.465153000000001</c:v>
                </c:pt>
                <c:pt idx="66799">
                  <c:v>10.466252000000001</c:v>
                </c:pt>
                <c:pt idx="66800">
                  <c:v>10.461290999999999</c:v>
                </c:pt>
                <c:pt idx="66801">
                  <c:v>10.457096</c:v>
                </c:pt>
                <c:pt idx="66802">
                  <c:v>10.462833</c:v>
                </c:pt>
                <c:pt idx="66803">
                  <c:v>10.468984000000001</c:v>
                </c:pt>
                <c:pt idx="66804">
                  <c:v>10.464639</c:v>
                </c:pt>
                <c:pt idx="66805">
                  <c:v>10.462624999999999</c:v>
                </c:pt>
                <c:pt idx="66806">
                  <c:v>10.463359000000001</c:v>
                </c:pt>
                <c:pt idx="66807">
                  <c:v>10.462121</c:v>
                </c:pt>
                <c:pt idx="66808">
                  <c:v>10.464187000000001</c:v>
                </c:pt>
                <c:pt idx="66809">
                  <c:v>10.468321</c:v>
                </c:pt>
                <c:pt idx="66810">
                  <c:v>10.470193999999999</c:v>
                </c:pt>
                <c:pt idx="66811">
                  <c:v>10.467667</c:v>
                </c:pt>
                <c:pt idx="66812">
                  <c:v>10.468597000000001</c:v>
                </c:pt>
                <c:pt idx="66813">
                  <c:v>10.470696</c:v>
                </c:pt>
                <c:pt idx="66814">
                  <c:v>10.465552000000001</c:v>
                </c:pt>
                <c:pt idx="66815">
                  <c:v>10.465194</c:v>
                </c:pt>
                <c:pt idx="66816">
                  <c:v>10.471613</c:v>
                </c:pt>
                <c:pt idx="66817">
                  <c:v>10.471306</c:v>
                </c:pt>
                <c:pt idx="66818">
                  <c:v>10.464835000000001</c:v>
                </c:pt>
                <c:pt idx="66819">
                  <c:v>10.463981</c:v>
                </c:pt>
                <c:pt idx="66820">
                  <c:v>10.462609</c:v>
                </c:pt>
                <c:pt idx="66821">
                  <c:v>10.460077999999999</c:v>
                </c:pt>
                <c:pt idx="66822">
                  <c:v>10.471043999999999</c:v>
                </c:pt>
                <c:pt idx="66823">
                  <c:v>10.474467000000001</c:v>
                </c:pt>
                <c:pt idx="66824">
                  <c:v>10.467852000000001</c:v>
                </c:pt>
                <c:pt idx="66825">
                  <c:v>10.472428000000001</c:v>
                </c:pt>
                <c:pt idx="66826">
                  <c:v>10.475991</c:v>
                </c:pt>
                <c:pt idx="66827">
                  <c:v>10.470621</c:v>
                </c:pt>
                <c:pt idx="66828">
                  <c:v>10.465693999999999</c:v>
                </c:pt>
                <c:pt idx="66829">
                  <c:v>10.467271</c:v>
                </c:pt>
                <c:pt idx="66830">
                  <c:v>10.467988999999999</c:v>
                </c:pt>
                <c:pt idx="66831">
                  <c:v>10.4688</c:v>
                </c:pt>
                <c:pt idx="66832">
                  <c:v>10.4778</c:v>
                </c:pt>
                <c:pt idx="66833">
                  <c:v>10.476506000000001</c:v>
                </c:pt>
                <c:pt idx="66834">
                  <c:v>10.466336</c:v>
                </c:pt>
                <c:pt idx="66835">
                  <c:v>10.465555</c:v>
                </c:pt>
                <c:pt idx="66836">
                  <c:v>10.469044999999999</c:v>
                </c:pt>
                <c:pt idx="66837">
                  <c:v>10.468832000000001</c:v>
                </c:pt>
                <c:pt idx="66838">
                  <c:v>10.468190999999999</c:v>
                </c:pt>
                <c:pt idx="66839">
                  <c:v>10.474906000000001</c:v>
                </c:pt>
                <c:pt idx="66840">
                  <c:v>10.478152</c:v>
                </c:pt>
                <c:pt idx="66841">
                  <c:v>10.474676000000001</c:v>
                </c:pt>
                <c:pt idx="66842">
                  <c:v>10.476319999999999</c:v>
                </c:pt>
                <c:pt idx="66843">
                  <c:v>10.478773</c:v>
                </c:pt>
                <c:pt idx="66844">
                  <c:v>10.474795</c:v>
                </c:pt>
                <c:pt idx="66845">
                  <c:v>10.470257</c:v>
                </c:pt>
                <c:pt idx="66846">
                  <c:v>10.472410999999999</c:v>
                </c:pt>
                <c:pt idx="66847">
                  <c:v>10.473896</c:v>
                </c:pt>
                <c:pt idx="66848">
                  <c:v>10.472436999999999</c:v>
                </c:pt>
                <c:pt idx="66849">
                  <c:v>10.473825</c:v>
                </c:pt>
                <c:pt idx="66850">
                  <c:v>10.470476</c:v>
                </c:pt>
                <c:pt idx="66851">
                  <c:v>10.470634</c:v>
                </c:pt>
                <c:pt idx="66852">
                  <c:v>10.477959</c:v>
                </c:pt>
                <c:pt idx="66853">
                  <c:v>10.476053</c:v>
                </c:pt>
                <c:pt idx="66854">
                  <c:v>10.473793000000001</c:v>
                </c:pt>
                <c:pt idx="66855">
                  <c:v>10.48034</c:v>
                </c:pt>
                <c:pt idx="66856">
                  <c:v>10.481331000000001</c:v>
                </c:pt>
                <c:pt idx="66857">
                  <c:v>10.47579</c:v>
                </c:pt>
                <c:pt idx="66858">
                  <c:v>10.478457000000001</c:v>
                </c:pt>
                <c:pt idx="66859">
                  <c:v>10.479789999999999</c:v>
                </c:pt>
                <c:pt idx="66860">
                  <c:v>10.474237</c:v>
                </c:pt>
                <c:pt idx="66861">
                  <c:v>10.474282000000001</c:v>
                </c:pt>
                <c:pt idx="66862">
                  <c:v>10.473395</c:v>
                </c:pt>
                <c:pt idx="66863">
                  <c:v>10.467117999999999</c:v>
                </c:pt>
                <c:pt idx="66864">
                  <c:v>10.466395</c:v>
                </c:pt>
                <c:pt idx="66865">
                  <c:v>10.474406999999999</c:v>
                </c:pt>
                <c:pt idx="66866">
                  <c:v>10.48001</c:v>
                </c:pt>
                <c:pt idx="66867">
                  <c:v>10.475037</c:v>
                </c:pt>
                <c:pt idx="66868">
                  <c:v>10.477627999999999</c:v>
                </c:pt>
                <c:pt idx="66869">
                  <c:v>10.48615</c:v>
                </c:pt>
                <c:pt idx="66870">
                  <c:v>10.480842000000001</c:v>
                </c:pt>
                <c:pt idx="66871">
                  <c:v>10.476431</c:v>
                </c:pt>
                <c:pt idx="66872">
                  <c:v>10.480712</c:v>
                </c:pt>
                <c:pt idx="66873">
                  <c:v>10.477422000000001</c:v>
                </c:pt>
                <c:pt idx="66874">
                  <c:v>10.469804999999999</c:v>
                </c:pt>
                <c:pt idx="66875">
                  <c:v>10.470254000000001</c:v>
                </c:pt>
                <c:pt idx="66876">
                  <c:v>10.473837</c:v>
                </c:pt>
                <c:pt idx="66877">
                  <c:v>10.473424</c:v>
                </c:pt>
                <c:pt idx="66878">
                  <c:v>10.478528000000001</c:v>
                </c:pt>
                <c:pt idx="66879">
                  <c:v>10.483317</c:v>
                </c:pt>
                <c:pt idx="66880">
                  <c:v>10.47969</c:v>
                </c:pt>
                <c:pt idx="66881">
                  <c:v>10.48171</c:v>
                </c:pt>
                <c:pt idx="66882">
                  <c:v>10.486018</c:v>
                </c:pt>
                <c:pt idx="66883">
                  <c:v>10.477912</c:v>
                </c:pt>
                <c:pt idx="66884">
                  <c:v>10.468913000000001</c:v>
                </c:pt>
                <c:pt idx="66885">
                  <c:v>10.472326000000001</c:v>
                </c:pt>
                <c:pt idx="66886">
                  <c:v>10.474409</c:v>
                </c:pt>
                <c:pt idx="66887">
                  <c:v>10.473367</c:v>
                </c:pt>
                <c:pt idx="66888">
                  <c:v>10.481945</c:v>
                </c:pt>
                <c:pt idx="66889">
                  <c:v>10.486041999999999</c:v>
                </c:pt>
                <c:pt idx="66890">
                  <c:v>10.482607</c:v>
                </c:pt>
                <c:pt idx="66891">
                  <c:v>10.488277</c:v>
                </c:pt>
                <c:pt idx="66892">
                  <c:v>10.493658</c:v>
                </c:pt>
                <c:pt idx="66893">
                  <c:v>10.485844999999999</c:v>
                </c:pt>
                <c:pt idx="66894">
                  <c:v>10.483603</c:v>
                </c:pt>
                <c:pt idx="66895">
                  <c:v>10.490829</c:v>
                </c:pt>
                <c:pt idx="66896">
                  <c:v>10.485267</c:v>
                </c:pt>
                <c:pt idx="66897">
                  <c:v>10.475019</c:v>
                </c:pt>
                <c:pt idx="66898">
                  <c:v>10.478139000000001</c:v>
                </c:pt>
                <c:pt idx="66899">
                  <c:v>10.479013999999999</c:v>
                </c:pt>
                <c:pt idx="66900">
                  <c:v>10.475842</c:v>
                </c:pt>
                <c:pt idx="66901">
                  <c:v>10.484344</c:v>
                </c:pt>
                <c:pt idx="66902">
                  <c:v>10.489466999999999</c:v>
                </c:pt>
                <c:pt idx="66903">
                  <c:v>10.482512</c:v>
                </c:pt>
                <c:pt idx="66904">
                  <c:v>10.482680999999999</c:v>
                </c:pt>
                <c:pt idx="66905">
                  <c:v>10.489042</c:v>
                </c:pt>
                <c:pt idx="66906">
                  <c:v>10.481355000000001</c:v>
                </c:pt>
                <c:pt idx="66907">
                  <c:v>10.476495999999999</c:v>
                </c:pt>
                <c:pt idx="66908">
                  <c:v>10.487145999999999</c:v>
                </c:pt>
                <c:pt idx="66909">
                  <c:v>10.486062</c:v>
                </c:pt>
                <c:pt idx="66910">
                  <c:v>10.481543</c:v>
                </c:pt>
                <c:pt idx="66911">
                  <c:v>10.484068000000001</c:v>
                </c:pt>
                <c:pt idx="66912">
                  <c:v>10.480798</c:v>
                </c:pt>
                <c:pt idx="66913">
                  <c:v>10.478306</c:v>
                </c:pt>
                <c:pt idx="66914">
                  <c:v>10.483252</c:v>
                </c:pt>
                <c:pt idx="66915">
                  <c:v>10.484253000000001</c:v>
                </c:pt>
                <c:pt idx="66916">
                  <c:v>10.479590999999999</c:v>
                </c:pt>
                <c:pt idx="66917">
                  <c:v>10.482407</c:v>
                </c:pt>
                <c:pt idx="66918">
                  <c:v>10.486993999999999</c:v>
                </c:pt>
                <c:pt idx="66919">
                  <c:v>10.483991</c:v>
                </c:pt>
                <c:pt idx="66920">
                  <c:v>10.484368999999999</c:v>
                </c:pt>
                <c:pt idx="66921">
                  <c:v>10.488338000000001</c:v>
                </c:pt>
                <c:pt idx="66922">
                  <c:v>10.488049</c:v>
                </c:pt>
                <c:pt idx="66923">
                  <c:v>10.482265</c:v>
                </c:pt>
                <c:pt idx="66924">
                  <c:v>10.481792</c:v>
                </c:pt>
                <c:pt idx="66925">
                  <c:v>10.482818</c:v>
                </c:pt>
                <c:pt idx="66926">
                  <c:v>10.477696999999999</c:v>
                </c:pt>
                <c:pt idx="66927">
                  <c:v>10.485806</c:v>
                </c:pt>
                <c:pt idx="66928">
                  <c:v>10.494994</c:v>
                </c:pt>
                <c:pt idx="66929">
                  <c:v>10.488125</c:v>
                </c:pt>
                <c:pt idx="66930">
                  <c:v>10.485882</c:v>
                </c:pt>
                <c:pt idx="66931">
                  <c:v>10.487517</c:v>
                </c:pt>
                <c:pt idx="66932">
                  <c:v>10.483188999999999</c:v>
                </c:pt>
                <c:pt idx="66933">
                  <c:v>10.481999</c:v>
                </c:pt>
                <c:pt idx="66934">
                  <c:v>10.488837</c:v>
                </c:pt>
                <c:pt idx="66935">
                  <c:v>10.491871</c:v>
                </c:pt>
                <c:pt idx="66936">
                  <c:v>10.493029</c:v>
                </c:pt>
                <c:pt idx="66937">
                  <c:v>10.496207999999999</c:v>
                </c:pt>
                <c:pt idx="66938">
                  <c:v>10.489893</c:v>
                </c:pt>
                <c:pt idx="66939">
                  <c:v>10.485404000000001</c:v>
                </c:pt>
                <c:pt idx="66940">
                  <c:v>10.489932</c:v>
                </c:pt>
                <c:pt idx="66941">
                  <c:v>10.491899999999999</c:v>
                </c:pt>
                <c:pt idx="66942">
                  <c:v>10.492099</c:v>
                </c:pt>
                <c:pt idx="66943">
                  <c:v>10.493093</c:v>
                </c:pt>
                <c:pt idx="66944">
                  <c:v>10.495533</c:v>
                </c:pt>
                <c:pt idx="66945">
                  <c:v>10.491726999999999</c:v>
                </c:pt>
                <c:pt idx="66946">
                  <c:v>10.484696</c:v>
                </c:pt>
                <c:pt idx="66947">
                  <c:v>10.486364</c:v>
                </c:pt>
                <c:pt idx="66948">
                  <c:v>10.486931</c:v>
                </c:pt>
                <c:pt idx="66949">
                  <c:v>10.484496</c:v>
                </c:pt>
                <c:pt idx="66950">
                  <c:v>10.491512</c:v>
                </c:pt>
                <c:pt idx="66951">
                  <c:v>10.495834</c:v>
                </c:pt>
                <c:pt idx="66952">
                  <c:v>10.487239000000001</c:v>
                </c:pt>
                <c:pt idx="66953">
                  <c:v>10.485147</c:v>
                </c:pt>
                <c:pt idx="66954">
                  <c:v>10.494142</c:v>
                </c:pt>
                <c:pt idx="66955">
                  <c:v>10.493812</c:v>
                </c:pt>
                <c:pt idx="66956">
                  <c:v>10.488408</c:v>
                </c:pt>
                <c:pt idx="66957">
                  <c:v>10.488559</c:v>
                </c:pt>
                <c:pt idx="66958">
                  <c:v>10.487868000000001</c:v>
                </c:pt>
                <c:pt idx="66959">
                  <c:v>10.488367999999999</c:v>
                </c:pt>
                <c:pt idx="66960">
                  <c:v>10.492288</c:v>
                </c:pt>
                <c:pt idx="66961">
                  <c:v>10.492689</c:v>
                </c:pt>
                <c:pt idx="66962">
                  <c:v>10.486935000000001</c:v>
                </c:pt>
                <c:pt idx="66963">
                  <c:v>10.489988</c:v>
                </c:pt>
                <c:pt idx="66964">
                  <c:v>10.499743</c:v>
                </c:pt>
                <c:pt idx="66965">
                  <c:v>10.495585999999999</c:v>
                </c:pt>
                <c:pt idx="66966">
                  <c:v>10.493261</c:v>
                </c:pt>
                <c:pt idx="66967">
                  <c:v>10.501663000000001</c:v>
                </c:pt>
                <c:pt idx="66968">
                  <c:v>10.498367999999999</c:v>
                </c:pt>
                <c:pt idx="66969">
                  <c:v>10.489388999999999</c:v>
                </c:pt>
                <c:pt idx="66970">
                  <c:v>10.493258000000001</c:v>
                </c:pt>
                <c:pt idx="66971">
                  <c:v>10.494797</c:v>
                </c:pt>
                <c:pt idx="66972">
                  <c:v>10.486200999999999</c:v>
                </c:pt>
                <c:pt idx="66973">
                  <c:v>10.493663</c:v>
                </c:pt>
                <c:pt idx="66974">
                  <c:v>10.503019999999999</c:v>
                </c:pt>
                <c:pt idx="66975">
                  <c:v>10.491538</c:v>
                </c:pt>
                <c:pt idx="66976">
                  <c:v>10.488713000000001</c:v>
                </c:pt>
                <c:pt idx="66977">
                  <c:v>10.498678</c:v>
                </c:pt>
                <c:pt idx="66978">
                  <c:v>10.496492999999999</c:v>
                </c:pt>
                <c:pt idx="66979">
                  <c:v>10.491059</c:v>
                </c:pt>
                <c:pt idx="66980">
                  <c:v>10.49681</c:v>
                </c:pt>
                <c:pt idx="66981">
                  <c:v>10.497944</c:v>
                </c:pt>
                <c:pt idx="66982">
                  <c:v>10.488761</c:v>
                </c:pt>
                <c:pt idx="66983">
                  <c:v>10.487584999999999</c:v>
                </c:pt>
                <c:pt idx="66984">
                  <c:v>10.493302</c:v>
                </c:pt>
                <c:pt idx="66985">
                  <c:v>10.496319</c:v>
                </c:pt>
                <c:pt idx="66986">
                  <c:v>10.497814999999999</c:v>
                </c:pt>
                <c:pt idx="66987">
                  <c:v>10.498205</c:v>
                </c:pt>
                <c:pt idx="66988">
                  <c:v>10.499136999999999</c:v>
                </c:pt>
                <c:pt idx="66989">
                  <c:v>10.498723999999999</c:v>
                </c:pt>
                <c:pt idx="66990">
                  <c:v>10.500128999999999</c:v>
                </c:pt>
                <c:pt idx="66991">
                  <c:v>10.49873</c:v>
                </c:pt>
                <c:pt idx="66992">
                  <c:v>10.493309</c:v>
                </c:pt>
                <c:pt idx="66993">
                  <c:v>10.4975</c:v>
                </c:pt>
                <c:pt idx="66994">
                  <c:v>10.497515</c:v>
                </c:pt>
                <c:pt idx="66995">
                  <c:v>10.491355</c:v>
                </c:pt>
                <c:pt idx="66996">
                  <c:v>10.495879</c:v>
                </c:pt>
                <c:pt idx="66997">
                  <c:v>10.50254</c:v>
                </c:pt>
                <c:pt idx="66998">
                  <c:v>10.503128</c:v>
                </c:pt>
                <c:pt idx="66999">
                  <c:v>10.499997</c:v>
                </c:pt>
                <c:pt idx="67000">
                  <c:v>10.500080000000001</c:v>
                </c:pt>
                <c:pt idx="67001">
                  <c:v>10.501604</c:v>
                </c:pt>
                <c:pt idx="67002">
                  <c:v>10.502584000000001</c:v>
                </c:pt>
                <c:pt idx="67003">
                  <c:v>10.508627000000001</c:v>
                </c:pt>
                <c:pt idx="67004">
                  <c:v>10.506672</c:v>
                </c:pt>
                <c:pt idx="67005">
                  <c:v>10.499632999999999</c:v>
                </c:pt>
                <c:pt idx="67006">
                  <c:v>10.502243999999999</c:v>
                </c:pt>
                <c:pt idx="67007">
                  <c:v>10.501794</c:v>
                </c:pt>
                <c:pt idx="67008">
                  <c:v>10.496212999999999</c:v>
                </c:pt>
                <c:pt idx="67009">
                  <c:v>10.497612999999999</c:v>
                </c:pt>
                <c:pt idx="67010">
                  <c:v>10.500481000000001</c:v>
                </c:pt>
                <c:pt idx="67011">
                  <c:v>10.494116</c:v>
                </c:pt>
                <c:pt idx="67012">
                  <c:v>10.491799</c:v>
                </c:pt>
                <c:pt idx="67013">
                  <c:v>10.500298000000001</c:v>
                </c:pt>
                <c:pt idx="67014">
                  <c:v>10.498483</c:v>
                </c:pt>
                <c:pt idx="67015">
                  <c:v>10.494642000000001</c:v>
                </c:pt>
                <c:pt idx="67016">
                  <c:v>10.499228</c:v>
                </c:pt>
                <c:pt idx="67017">
                  <c:v>10.500753</c:v>
                </c:pt>
                <c:pt idx="67018">
                  <c:v>10.501004</c:v>
                </c:pt>
                <c:pt idx="67019">
                  <c:v>10.506705</c:v>
                </c:pt>
                <c:pt idx="67020">
                  <c:v>10.510553</c:v>
                </c:pt>
                <c:pt idx="67021">
                  <c:v>10.50278</c:v>
                </c:pt>
                <c:pt idx="67022">
                  <c:v>10.498616999999999</c:v>
                </c:pt>
                <c:pt idx="67023">
                  <c:v>10.504712</c:v>
                </c:pt>
                <c:pt idx="67024">
                  <c:v>10.504251999999999</c:v>
                </c:pt>
                <c:pt idx="67025">
                  <c:v>10.502974999999999</c:v>
                </c:pt>
                <c:pt idx="67026">
                  <c:v>10.505201</c:v>
                </c:pt>
                <c:pt idx="67027">
                  <c:v>10.504479</c:v>
                </c:pt>
                <c:pt idx="67028">
                  <c:v>10.500556</c:v>
                </c:pt>
                <c:pt idx="67029">
                  <c:v>10.503325</c:v>
                </c:pt>
                <c:pt idx="67030">
                  <c:v>10.508850000000001</c:v>
                </c:pt>
                <c:pt idx="67031">
                  <c:v>10.499176</c:v>
                </c:pt>
                <c:pt idx="67032">
                  <c:v>10.493919999999999</c:v>
                </c:pt>
                <c:pt idx="67033">
                  <c:v>10.504032</c:v>
                </c:pt>
                <c:pt idx="67034">
                  <c:v>10.50583</c:v>
                </c:pt>
                <c:pt idx="67035">
                  <c:v>10.502643000000001</c:v>
                </c:pt>
                <c:pt idx="67036">
                  <c:v>10.505065</c:v>
                </c:pt>
                <c:pt idx="67037">
                  <c:v>10.506169999999999</c:v>
                </c:pt>
                <c:pt idx="67038">
                  <c:v>10.504991</c:v>
                </c:pt>
                <c:pt idx="67039">
                  <c:v>10.508528</c:v>
                </c:pt>
                <c:pt idx="67040">
                  <c:v>10.510306</c:v>
                </c:pt>
                <c:pt idx="67041">
                  <c:v>10.504787</c:v>
                </c:pt>
                <c:pt idx="67042">
                  <c:v>10.506416</c:v>
                </c:pt>
                <c:pt idx="67043">
                  <c:v>10.508506000000001</c:v>
                </c:pt>
                <c:pt idx="67044">
                  <c:v>10.504059</c:v>
                </c:pt>
                <c:pt idx="67045">
                  <c:v>10.504365</c:v>
                </c:pt>
                <c:pt idx="67046">
                  <c:v>10.506651</c:v>
                </c:pt>
                <c:pt idx="67047">
                  <c:v>10.505197000000001</c:v>
                </c:pt>
                <c:pt idx="67048">
                  <c:v>10.501588999999999</c:v>
                </c:pt>
                <c:pt idx="67049">
                  <c:v>10.500861</c:v>
                </c:pt>
                <c:pt idx="67050">
                  <c:v>10.502528</c:v>
                </c:pt>
                <c:pt idx="67051">
                  <c:v>10.505829</c:v>
                </c:pt>
                <c:pt idx="67052">
                  <c:v>10.508502999999999</c:v>
                </c:pt>
                <c:pt idx="67053">
                  <c:v>10.506918000000001</c:v>
                </c:pt>
                <c:pt idx="67054">
                  <c:v>10.507068</c:v>
                </c:pt>
                <c:pt idx="67055">
                  <c:v>10.509179</c:v>
                </c:pt>
                <c:pt idx="67056">
                  <c:v>10.511158</c:v>
                </c:pt>
                <c:pt idx="67057">
                  <c:v>10.508217</c:v>
                </c:pt>
                <c:pt idx="67058">
                  <c:v>10.505375000000001</c:v>
                </c:pt>
                <c:pt idx="67059">
                  <c:v>10.511025</c:v>
                </c:pt>
                <c:pt idx="67060">
                  <c:v>10.512017</c:v>
                </c:pt>
                <c:pt idx="67061">
                  <c:v>10.510002999999999</c:v>
                </c:pt>
                <c:pt idx="67062">
                  <c:v>10.510038</c:v>
                </c:pt>
                <c:pt idx="67063">
                  <c:v>10.509347</c:v>
                </c:pt>
                <c:pt idx="67064">
                  <c:v>10.509639</c:v>
                </c:pt>
                <c:pt idx="67065">
                  <c:v>10.508825</c:v>
                </c:pt>
                <c:pt idx="67066">
                  <c:v>10.51098</c:v>
                </c:pt>
                <c:pt idx="67067">
                  <c:v>10.514381</c:v>
                </c:pt>
                <c:pt idx="67068">
                  <c:v>10.514201999999999</c:v>
                </c:pt>
                <c:pt idx="67069">
                  <c:v>10.513071</c:v>
                </c:pt>
                <c:pt idx="67070">
                  <c:v>10.507521000000001</c:v>
                </c:pt>
                <c:pt idx="67071">
                  <c:v>10.506914999999999</c:v>
                </c:pt>
                <c:pt idx="67072">
                  <c:v>10.516833999999999</c:v>
                </c:pt>
                <c:pt idx="67073">
                  <c:v>10.520267</c:v>
                </c:pt>
                <c:pt idx="67074">
                  <c:v>10.509498000000001</c:v>
                </c:pt>
                <c:pt idx="67075">
                  <c:v>10.504810000000001</c:v>
                </c:pt>
                <c:pt idx="67076">
                  <c:v>10.510232</c:v>
                </c:pt>
                <c:pt idx="67077">
                  <c:v>10.507762</c:v>
                </c:pt>
                <c:pt idx="67078">
                  <c:v>10.509862999999999</c:v>
                </c:pt>
                <c:pt idx="67079">
                  <c:v>10.519582</c:v>
                </c:pt>
                <c:pt idx="67080">
                  <c:v>10.513883999999999</c:v>
                </c:pt>
                <c:pt idx="67081">
                  <c:v>10.509385</c:v>
                </c:pt>
                <c:pt idx="67082">
                  <c:v>10.51831</c:v>
                </c:pt>
                <c:pt idx="67083">
                  <c:v>10.518452999999999</c:v>
                </c:pt>
                <c:pt idx="67084">
                  <c:v>10.507189</c:v>
                </c:pt>
                <c:pt idx="67085">
                  <c:v>10.510484</c:v>
                </c:pt>
                <c:pt idx="67086">
                  <c:v>10.520417</c:v>
                </c:pt>
                <c:pt idx="67087">
                  <c:v>10.510688</c:v>
                </c:pt>
                <c:pt idx="67088">
                  <c:v>10.507147</c:v>
                </c:pt>
                <c:pt idx="67089">
                  <c:v>10.519513</c:v>
                </c:pt>
                <c:pt idx="67090">
                  <c:v>10.519361999999999</c:v>
                </c:pt>
                <c:pt idx="67091">
                  <c:v>10.512591</c:v>
                </c:pt>
                <c:pt idx="67092">
                  <c:v>10.514417</c:v>
                </c:pt>
                <c:pt idx="67093">
                  <c:v>10.513603</c:v>
                </c:pt>
                <c:pt idx="67094">
                  <c:v>10.508524</c:v>
                </c:pt>
                <c:pt idx="67095">
                  <c:v>10.513109999999999</c:v>
                </c:pt>
                <c:pt idx="67096">
                  <c:v>10.513725000000001</c:v>
                </c:pt>
                <c:pt idx="67097">
                  <c:v>10.505281999999999</c:v>
                </c:pt>
                <c:pt idx="67098">
                  <c:v>10.50592</c:v>
                </c:pt>
                <c:pt idx="67099">
                  <c:v>10.512225000000001</c:v>
                </c:pt>
                <c:pt idx="67100">
                  <c:v>10.515948</c:v>
                </c:pt>
                <c:pt idx="67101">
                  <c:v>10.520144999999999</c:v>
                </c:pt>
                <c:pt idx="67102">
                  <c:v>10.523239</c:v>
                </c:pt>
                <c:pt idx="67103">
                  <c:v>10.519239000000001</c:v>
                </c:pt>
                <c:pt idx="67104">
                  <c:v>10.515684</c:v>
                </c:pt>
                <c:pt idx="67105">
                  <c:v>10.522093999999999</c:v>
                </c:pt>
                <c:pt idx="67106">
                  <c:v>10.521936999999999</c:v>
                </c:pt>
                <c:pt idx="67107">
                  <c:v>10.513114</c:v>
                </c:pt>
                <c:pt idx="67108">
                  <c:v>10.514362999999999</c:v>
                </c:pt>
                <c:pt idx="67109">
                  <c:v>10.518314</c:v>
                </c:pt>
                <c:pt idx="67110">
                  <c:v>10.516517</c:v>
                </c:pt>
                <c:pt idx="67111">
                  <c:v>10.515307999999999</c:v>
                </c:pt>
                <c:pt idx="67112">
                  <c:v>10.520345000000001</c:v>
                </c:pt>
                <c:pt idx="67113">
                  <c:v>10.522344</c:v>
                </c:pt>
                <c:pt idx="67114">
                  <c:v>10.519539</c:v>
                </c:pt>
                <c:pt idx="67115">
                  <c:v>10.521965</c:v>
                </c:pt>
                <c:pt idx="67116">
                  <c:v>10.519023000000001</c:v>
                </c:pt>
                <c:pt idx="67117">
                  <c:v>10.513738</c:v>
                </c:pt>
                <c:pt idx="67118">
                  <c:v>10.517030999999999</c:v>
                </c:pt>
                <c:pt idx="67119">
                  <c:v>10.513895</c:v>
                </c:pt>
                <c:pt idx="67120">
                  <c:v>10.508729000000001</c:v>
                </c:pt>
                <c:pt idx="67121">
                  <c:v>10.516931</c:v>
                </c:pt>
                <c:pt idx="67122">
                  <c:v>10.526989</c:v>
                </c:pt>
                <c:pt idx="67123">
                  <c:v>10.524023</c:v>
                </c:pt>
                <c:pt idx="67124">
                  <c:v>10.518246</c:v>
                </c:pt>
                <c:pt idx="67125">
                  <c:v>10.520854</c:v>
                </c:pt>
                <c:pt idx="67126">
                  <c:v>10.520867000000001</c:v>
                </c:pt>
                <c:pt idx="67127">
                  <c:v>10.517794</c:v>
                </c:pt>
                <c:pt idx="67128">
                  <c:v>10.517571999999999</c:v>
                </c:pt>
                <c:pt idx="67129">
                  <c:v>10.521253</c:v>
                </c:pt>
                <c:pt idx="67130">
                  <c:v>10.523204</c:v>
                </c:pt>
                <c:pt idx="67131">
                  <c:v>10.515706</c:v>
                </c:pt>
                <c:pt idx="67132">
                  <c:v>10.51671</c:v>
                </c:pt>
                <c:pt idx="67133">
                  <c:v>10.522584999999999</c:v>
                </c:pt>
                <c:pt idx="67134">
                  <c:v>10.519603</c:v>
                </c:pt>
                <c:pt idx="67135">
                  <c:v>10.519496</c:v>
                </c:pt>
                <c:pt idx="67136">
                  <c:v>10.518708</c:v>
                </c:pt>
                <c:pt idx="67137">
                  <c:v>10.519581000000001</c:v>
                </c:pt>
                <c:pt idx="67138">
                  <c:v>10.522627</c:v>
                </c:pt>
                <c:pt idx="67139">
                  <c:v>10.520621999999999</c:v>
                </c:pt>
                <c:pt idx="67140">
                  <c:v>10.515065</c:v>
                </c:pt>
                <c:pt idx="67141">
                  <c:v>10.518095000000001</c:v>
                </c:pt>
                <c:pt idx="67142">
                  <c:v>10.528331</c:v>
                </c:pt>
                <c:pt idx="67143">
                  <c:v>10.523042999999999</c:v>
                </c:pt>
                <c:pt idx="67144">
                  <c:v>10.518912</c:v>
                </c:pt>
                <c:pt idx="67145">
                  <c:v>10.525496</c:v>
                </c:pt>
                <c:pt idx="67146">
                  <c:v>10.523394</c:v>
                </c:pt>
                <c:pt idx="67147">
                  <c:v>10.523581999999999</c:v>
                </c:pt>
                <c:pt idx="67148">
                  <c:v>10.531947000000001</c:v>
                </c:pt>
                <c:pt idx="67149">
                  <c:v>10.531433</c:v>
                </c:pt>
                <c:pt idx="67150">
                  <c:v>10.522366999999999</c:v>
                </c:pt>
                <c:pt idx="67151">
                  <c:v>10.524298</c:v>
                </c:pt>
                <c:pt idx="67152">
                  <c:v>10.530526999999999</c:v>
                </c:pt>
                <c:pt idx="67153">
                  <c:v>10.523493999999999</c:v>
                </c:pt>
                <c:pt idx="67154">
                  <c:v>10.522259999999999</c:v>
                </c:pt>
                <c:pt idx="67155">
                  <c:v>10.528427000000001</c:v>
                </c:pt>
                <c:pt idx="67156">
                  <c:v>10.520873</c:v>
                </c:pt>
                <c:pt idx="67157">
                  <c:v>10.516895999999999</c:v>
                </c:pt>
                <c:pt idx="67158">
                  <c:v>10.524336</c:v>
                </c:pt>
                <c:pt idx="67159">
                  <c:v>10.525116000000001</c:v>
                </c:pt>
                <c:pt idx="67160">
                  <c:v>10.522295</c:v>
                </c:pt>
                <c:pt idx="67161">
                  <c:v>10.529486</c:v>
                </c:pt>
                <c:pt idx="67162">
                  <c:v>10.532074</c:v>
                </c:pt>
                <c:pt idx="67163">
                  <c:v>10.524414</c:v>
                </c:pt>
                <c:pt idx="67164">
                  <c:v>10.526107</c:v>
                </c:pt>
                <c:pt idx="67165">
                  <c:v>10.530006999999999</c:v>
                </c:pt>
                <c:pt idx="67166">
                  <c:v>10.529584</c:v>
                </c:pt>
                <c:pt idx="67167">
                  <c:v>10.529180999999999</c:v>
                </c:pt>
                <c:pt idx="67168">
                  <c:v>10.532309</c:v>
                </c:pt>
                <c:pt idx="67169">
                  <c:v>10.532446999999999</c:v>
                </c:pt>
                <c:pt idx="67170">
                  <c:v>10.523046000000001</c:v>
                </c:pt>
                <c:pt idx="67171">
                  <c:v>10.522392999999999</c:v>
                </c:pt>
                <c:pt idx="67172">
                  <c:v>10.526967000000001</c:v>
                </c:pt>
                <c:pt idx="67173">
                  <c:v>10.523536</c:v>
                </c:pt>
                <c:pt idx="67174">
                  <c:v>10.524932</c:v>
                </c:pt>
                <c:pt idx="67175">
                  <c:v>10.526752</c:v>
                </c:pt>
                <c:pt idx="67176">
                  <c:v>10.524671</c:v>
                </c:pt>
                <c:pt idx="67177">
                  <c:v>10.52388</c:v>
                </c:pt>
                <c:pt idx="67178">
                  <c:v>10.525293</c:v>
                </c:pt>
                <c:pt idx="67179">
                  <c:v>10.524139999999999</c:v>
                </c:pt>
                <c:pt idx="67180">
                  <c:v>10.524883000000001</c:v>
                </c:pt>
                <c:pt idx="67181">
                  <c:v>10.534825</c:v>
                </c:pt>
                <c:pt idx="67182">
                  <c:v>10.533098000000001</c:v>
                </c:pt>
                <c:pt idx="67183">
                  <c:v>10.524538</c:v>
                </c:pt>
                <c:pt idx="67184">
                  <c:v>10.528786</c:v>
                </c:pt>
                <c:pt idx="67185">
                  <c:v>10.531791</c:v>
                </c:pt>
                <c:pt idx="67186">
                  <c:v>10.529817</c:v>
                </c:pt>
                <c:pt idx="67187">
                  <c:v>10.529207</c:v>
                </c:pt>
                <c:pt idx="67188">
                  <c:v>10.531859000000001</c:v>
                </c:pt>
                <c:pt idx="67189">
                  <c:v>10.530229</c:v>
                </c:pt>
                <c:pt idx="67190">
                  <c:v>10.527119000000001</c:v>
                </c:pt>
                <c:pt idx="67191">
                  <c:v>10.532458</c:v>
                </c:pt>
                <c:pt idx="67192">
                  <c:v>10.530613000000001</c:v>
                </c:pt>
                <c:pt idx="67193">
                  <c:v>10.526284</c:v>
                </c:pt>
                <c:pt idx="67194">
                  <c:v>10.53314</c:v>
                </c:pt>
                <c:pt idx="67195">
                  <c:v>10.536433000000001</c:v>
                </c:pt>
                <c:pt idx="67196">
                  <c:v>10.534271</c:v>
                </c:pt>
                <c:pt idx="67197">
                  <c:v>10.536332</c:v>
                </c:pt>
                <c:pt idx="67198">
                  <c:v>10.537020999999999</c:v>
                </c:pt>
                <c:pt idx="67199">
                  <c:v>10.531942000000001</c:v>
                </c:pt>
                <c:pt idx="67200">
                  <c:v>10.533783</c:v>
                </c:pt>
                <c:pt idx="67201">
                  <c:v>10.533391999999999</c:v>
                </c:pt>
                <c:pt idx="67202">
                  <c:v>10.522463999999999</c:v>
                </c:pt>
                <c:pt idx="67203">
                  <c:v>10.52408</c:v>
                </c:pt>
                <c:pt idx="67204">
                  <c:v>10.531171000000001</c:v>
                </c:pt>
                <c:pt idx="67205">
                  <c:v>10.530392000000001</c:v>
                </c:pt>
                <c:pt idx="67206">
                  <c:v>10.532114</c:v>
                </c:pt>
                <c:pt idx="67207">
                  <c:v>10.535361999999999</c:v>
                </c:pt>
                <c:pt idx="67208">
                  <c:v>10.535380999999999</c:v>
                </c:pt>
                <c:pt idx="67209">
                  <c:v>10.531625</c:v>
                </c:pt>
                <c:pt idx="67210">
                  <c:v>10.531979</c:v>
                </c:pt>
                <c:pt idx="67211">
                  <c:v>10.535418</c:v>
                </c:pt>
                <c:pt idx="67212">
                  <c:v>10.532157</c:v>
                </c:pt>
                <c:pt idx="67213">
                  <c:v>10.532614000000001</c:v>
                </c:pt>
                <c:pt idx="67214">
                  <c:v>10.536975999999999</c:v>
                </c:pt>
                <c:pt idx="67215">
                  <c:v>10.536666</c:v>
                </c:pt>
                <c:pt idx="67216">
                  <c:v>10.533882</c:v>
                </c:pt>
                <c:pt idx="67217">
                  <c:v>10.535601</c:v>
                </c:pt>
                <c:pt idx="67218">
                  <c:v>10.535121</c:v>
                </c:pt>
                <c:pt idx="67219">
                  <c:v>10.528707000000001</c:v>
                </c:pt>
                <c:pt idx="67220">
                  <c:v>10.532745</c:v>
                </c:pt>
                <c:pt idx="67221">
                  <c:v>10.538577999999999</c:v>
                </c:pt>
                <c:pt idx="67222">
                  <c:v>10.535577999999999</c:v>
                </c:pt>
                <c:pt idx="67223">
                  <c:v>10.538726</c:v>
                </c:pt>
                <c:pt idx="67224">
                  <c:v>10.547098</c:v>
                </c:pt>
                <c:pt idx="67225">
                  <c:v>10.544722</c:v>
                </c:pt>
                <c:pt idx="67226">
                  <c:v>10.53748</c:v>
                </c:pt>
                <c:pt idx="67227">
                  <c:v>10.542553</c:v>
                </c:pt>
                <c:pt idx="67228">
                  <c:v>10.542498</c:v>
                </c:pt>
                <c:pt idx="67229">
                  <c:v>10.533803000000001</c:v>
                </c:pt>
                <c:pt idx="67230">
                  <c:v>10.542236000000001</c:v>
                </c:pt>
                <c:pt idx="67231">
                  <c:v>10.545158000000001</c:v>
                </c:pt>
                <c:pt idx="67232">
                  <c:v>10.533995000000001</c:v>
                </c:pt>
                <c:pt idx="67233">
                  <c:v>10.537929999999999</c:v>
                </c:pt>
                <c:pt idx="67234">
                  <c:v>10.545019</c:v>
                </c:pt>
                <c:pt idx="67235">
                  <c:v>10.536538999999999</c:v>
                </c:pt>
                <c:pt idx="67236">
                  <c:v>10.53346</c:v>
                </c:pt>
                <c:pt idx="67237">
                  <c:v>10.542083</c:v>
                </c:pt>
                <c:pt idx="67238">
                  <c:v>10.536647</c:v>
                </c:pt>
                <c:pt idx="67239">
                  <c:v>10.532102999999999</c:v>
                </c:pt>
                <c:pt idx="67240">
                  <c:v>10.542766</c:v>
                </c:pt>
                <c:pt idx="67241">
                  <c:v>10.536724</c:v>
                </c:pt>
                <c:pt idx="67242">
                  <c:v>10.526553</c:v>
                </c:pt>
                <c:pt idx="67243">
                  <c:v>10.535444999999999</c:v>
                </c:pt>
                <c:pt idx="67244">
                  <c:v>10.541594999999999</c:v>
                </c:pt>
                <c:pt idx="67245">
                  <c:v>10.535617999999999</c:v>
                </c:pt>
                <c:pt idx="67246">
                  <c:v>10.53539</c:v>
                </c:pt>
                <c:pt idx="67247">
                  <c:v>10.544292</c:v>
                </c:pt>
                <c:pt idx="67248">
                  <c:v>10.538845</c:v>
                </c:pt>
                <c:pt idx="67249">
                  <c:v>10.532038</c:v>
                </c:pt>
                <c:pt idx="67250">
                  <c:v>10.540464999999999</c:v>
                </c:pt>
                <c:pt idx="67251">
                  <c:v>10.539291</c:v>
                </c:pt>
                <c:pt idx="67252">
                  <c:v>10.535945</c:v>
                </c:pt>
                <c:pt idx="67253">
                  <c:v>10.544739999999999</c:v>
                </c:pt>
                <c:pt idx="67254">
                  <c:v>10.548102</c:v>
                </c:pt>
                <c:pt idx="67255">
                  <c:v>10.535983999999999</c:v>
                </c:pt>
                <c:pt idx="67256">
                  <c:v>10.535780000000001</c:v>
                </c:pt>
                <c:pt idx="67257">
                  <c:v>10.547639</c:v>
                </c:pt>
                <c:pt idx="67258">
                  <c:v>10.541529000000001</c:v>
                </c:pt>
                <c:pt idx="67259">
                  <c:v>10.535587</c:v>
                </c:pt>
                <c:pt idx="67260">
                  <c:v>10.541115</c:v>
                </c:pt>
                <c:pt idx="67261">
                  <c:v>10.54214</c:v>
                </c:pt>
                <c:pt idx="67262">
                  <c:v>10.538912</c:v>
                </c:pt>
                <c:pt idx="67263">
                  <c:v>10.540872999999999</c:v>
                </c:pt>
                <c:pt idx="67264">
                  <c:v>10.546481</c:v>
                </c:pt>
                <c:pt idx="67265">
                  <c:v>10.544359999999999</c:v>
                </c:pt>
                <c:pt idx="67266">
                  <c:v>10.540511</c:v>
                </c:pt>
                <c:pt idx="67267">
                  <c:v>10.542486</c:v>
                </c:pt>
                <c:pt idx="67268">
                  <c:v>10.544815</c:v>
                </c:pt>
                <c:pt idx="67269">
                  <c:v>10.546003000000001</c:v>
                </c:pt>
                <c:pt idx="67270">
                  <c:v>10.548363</c:v>
                </c:pt>
                <c:pt idx="67271">
                  <c:v>10.551924</c:v>
                </c:pt>
                <c:pt idx="67272">
                  <c:v>10.547079</c:v>
                </c:pt>
                <c:pt idx="67273">
                  <c:v>10.542130999999999</c:v>
                </c:pt>
                <c:pt idx="67274">
                  <c:v>10.545258</c:v>
                </c:pt>
                <c:pt idx="67275">
                  <c:v>10.542541999999999</c:v>
                </c:pt>
                <c:pt idx="67276">
                  <c:v>10.544674000000001</c:v>
                </c:pt>
                <c:pt idx="67277">
                  <c:v>10.553198</c:v>
                </c:pt>
                <c:pt idx="67278">
                  <c:v>10.551157999999999</c:v>
                </c:pt>
                <c:pt idx="67279">
                  <c:v>10.544945999999999</c:v>
                </c:pt>
                <c:pt idx="67280">
                  <c:v>10.542699000000001</c:v>
                </c:pt>
                <c:pt idx="67281">
                  <c:v>10.543810000000001</c:v>
                </c:pt>
                <c:pt idx="67282">
                  <c:v>10.543445999999999</c:v>
                </c:pt>
                <c:pt idx="67283">
                  <c:v>10.546018999999999</c:v>
                </c:pt>
                <c:pt idx="67284">
                  <c:v>10.547302999999999</c:v>
                </c:pt>
                <c:pt idx="67285">
                  <c:v>10.539063000000001</c:v>
                </c:pt>
                <c:pt idx="67286">
                  <c:v>10.538360000000001</c:v>
                </c:pt>
                <c:pt idx="67287">
                  <c:v>10.546938000000001</c:v>
                </c:pt>
                <c:pt idx="67288">
                  <c:v>10.547623</c:v>
                </c:pt>
                <c:pt idx="67289">
                  <c:v>10.54421</c:v>
                </c:pt>
                <c:pt idx="67290">
                  <c:v>10.547145</c:v>
                </c:pt>
                <c:pt idx="67291">
                  <c:v>10.547527000000001</c:v>
                </c:pt>
                <c:pt idx="67292">
                  <c:v>10.545514000000001</c:v>
                </c:pt>
                <c:pt idx="67293">
                  <c:v>10.552640999999999</c:v>
                </c:pt>
                <c:pt idx="67294">
                  <c:v>10.551296000000001</c:v>
                </c:pt>
                <c:pt idx="67295">
                  <c:v>10.543286999999999</c:v>
                </c:pt>
                <c:pt idx="67296">
                  <c:v>10.549339</c:v>
                </c:pt>
                <c:pt idx="67297">
                  <c:v>10.550610000000001</c:v>
                </c:pt>
                <c:pt idx="67298">
                  <c:v>10.541924</c:v>
                </c:pt>
                <c:pt idx="67299">
                  <c:v>10.543148</c:v>
                </c:pt>
                <c:pt idx="67300">
                  <c:v>10.551309</c:v>
                </c:pt>
                <c:pt idx="67301">
                  <c:v>10.549633999999999</c:v>
                </c:pt>
                <c:pt idx="67302">
                  <c:v>10.542674999999999</c:v>
                </c:pt>
                <c:pt idx="67303">
                  <c:v>10.547635</c:v>
                </c:pt>
                <c:pt idx="67304">
                  <c:v>10.552683999999999</c:v>
                </c:pt>
                <c:pt idx="67305">
                  <c:v>10.549757</c:v>
                </c:pt>
                <c:pt idx="67306">
                  <c:v>10.552163999999999</c:v>
                </c:pt>
                <c:pt idx="67307">
                  <c:v>10.553133000000001</c:v>
                </c:pt>
                <c:pt idx="67308">
                  <c:v>10.549758000000001</c:v>
                </c:pt>
                <c:pt idx="67309">
                  <c:v>10.552384</c:v>
                </c:pt>
                <c:pt idx="67310">
                  <c:v>10.557907</c:v>
                </c:pt>
                <c:pt idx="67311">
                  <c:v>10.552308</c:v>
                </c:pt>
                <c:pt idx="67312">
                  <c:v>10.549086000000001</c:v>
                </c:pt>
                <c:pt idx="67313">
                  <c:v>10.559333000000001</c:v>
                </c:pt>
                <c:pt idx="67314">
                  <c:v>10.554053</c:v>
                </c:pt>
                <c:pt idx="67315">
                  <c:v>10.545541</c:v>
                </c:pt>
                <c:pt idx="67316">
                  <c:v>10.554888</c:v>
                </c:pt>
                <c:pt idx="67317">
                  <c:v>10.55866</c:v>
                </c:pt>
                <c:pt idx="67318">
                  <c:v>10.551299999999999</c:v>
                </c:pt>
                <c:pt idx="67319">
                  <c:v>10.549367</c:v>
                </c:pt>
                <c:pt idx="67320">
                  <c:v>10.551879</c:v>
                </c:pt>
                <c:pt idx="67321">
                  <c:v>10.546149</c:v>
                </c:pt>
                <c:pt idx="67322">
                  <c:v>10.54317</c:v>
                </c:pt>
                <c:pt idx="67323">
                  <c:v>10.551125000000001</c:v>
                </c:pt>
                <c:pt idx="67324">
                  <c:v>10.552249</c:v>
                </c:pt>
                <c:pt idx="67325">
                  <c:v>10.551814</c:v>
                </c:pt>
                <c:pt idx="67326">
                  <c:v>10.554695000000001</c:v>
                </c:pt>
                <c:pt idx="67327">
                  <c:v>10.551633000000001</c:v>
                </c:pt>
                <c:pt idx="67328">
                  <c:v>10.548647000000001</c:v>
                </c:pt>
                <c:pt idx="67329">
                  <c:v>10.554186</c:v>
                </c:pt>
                <c:pt idx="67330">
                  <c:v>10.558875</c:v>
                </c:pt>
                <c:pt idx="67331">
                  <c:v>10.552258</c:v>
                </c:pt>
                <c:pt idx="67332">
                  <c:v>10.552338000000001</c:v>
                </c:pt>
                <c:pt idx="67333">
                  <c:v>10.557142000000001</c:v>
                </c:pt>
                <c:pt idx="67334">
                  <c:v>10.553152000000001</c:v>
                </c:pt>
                <c:pt idx="67335">
                  <c:v>10.55504</c:v>
                </c:pt>
                <c:pt idx="67336">
                  <c:v>10.562113999999999</c:v>
                </c:pt>
                <c:pt idx="67337">
                  <c:v>10.560021000000001</c:v>
                </c:pt>
                <c:pt idx="67338">
                  <c:v>10.552656000000001</c:v>
                </c:pt>
                <c:pt idx="67339">
                  <c:v>10.552559</c:v>
                </c:pt>
                <c:pt idx="67340">
                  <c:v>10.554765</c:v>
                </c:pt>
                <c:pt idx="67341">
                  <c:v>10.552446</c:v>
                </c:pt>
                <c:pt idx="67342">
                  <c:v>10.557021000000001</c:v>
                </c:pt>
                <c:pt idx="67343">
                  <c:v>10.558311</c:v>
                </c:pt>
                <c:pt idx="67344">
                  <c:v>10.55062</c:v>
                </c:pt>
                <c:pt idx="67345">
                  <c:v>10.552887999999999</c:v>
                </c:pt>
                <c:pt idx="67346">
                  <c:v>10.559571999999999</c:v>
                </c:pt>
                <c:pt idx="67347">
                  <c:v>10.554990999999999</c:v>
                </c:pt>
                <c:pt idx="67348">
                  <c:v>10.549372</c:v>
                </c:pt>
                <c:pt idx="67349">
                  <c:v>10.555866999999999</c:v>
                </c:pt>
                <c:pt idx="67350">
                  <c:v>10.556119000000001</c:v>
                </c:pt>
                <c:pt idx="67351">
                  <c:v>10.548266999999999</c:v>
                </c:pt>
                <c:pt idx="67352">
                  <c:v>10.554413</c:v>
                </c:pt>
                <c:pt idx="67353">
                  <c:v>10.560641</c:v>
                </c:pt>
                <c:pt idx="67354">
                  <c:v>10.558249999999999</c:v>
                </c:pt>
                <c:pt idx="67355">
                  <c:v>10.562293</c:v>
                </c:pt>
                <c:pt idx="67356">
                  <c:v>10.571574999999999</c:v>
                </c:pt>
                <c:pt idx="67357">
                  <c:v>10.570024999999999</c:v>
                </c:pt>
                <c:pt idx="67358">
                  <c:v>10.559763</c:v>
                </c:pt>
                <c:pt idx="67359">
                  <c:v>10.562324</c:v>
                </c:pt>
                <c:pt idx="67360">
                  <c:v>10.565683</c:v>
                </c:pt>
                <c:pt idx="67361">
                  <c:v>10.560396000000001</c:v>
                </c:pt>
                <c:pt idx="67362">
                  <c:v>10.56204</c:v>
                </c:pt>
                <c:pt idx="67363">
                  <c:v>10.564921999999999</c:v>
                </c:pt>
                <c:pt idx="67364">
                  <c:v>10.55772</c:v>
                </c:pt>
                <c:pt idx="67365">
                  <c:v>10.553879999999999</c:v>
                </c:pt>
                <c:pt idx="67366">
                  <c:v>10.559201</c:v>
                </c:pt>
                <c:pt idx="67367">
                  <c:v>10.559621</c:v>
                </c:pt>
                <c:pt idx="67368">
                  <c:v>10.559575000000001</c:v>
                </c:pt>
                <c:pt idx="67369">
                  <c:v>10.565170999999999</c:v>
                </c:pt>
                <c:pt idx="67370">
                  <c:v>10.559846</c:v>
                </c:pt>
                <c:pt idx="67371">
                  <c:v>10.551799000000001</c:v>
                </c:pt>
                <c:pt idx="67372">
                  <c:v>10.557186</c:v>
                </c:pt>
                <c:pt idx="67373">
                  <c:v>10.561680000000001</c:v>
                </c:pt>
                <c:pt idx="67374">
                  <c:v>10.558871</c:v>
                </c:pt>
                <c:pt idx="67375">
                  <c:v>10.557529000000001</c:v>
                </c:pt>
                <c:pt idx="67376">
                  <c:v>10.560665</c:v>
                </c:pt>
                <c:pt idx="67377">
                  <c:v>10.562906</c:v>
                </c:pt>
                <c:pt idx="67378">
                  <c:v>10.564185</c:v>
                </c:pt>
                <c:pt idx="67379">
                  <c:v>10.565708000000001</c:v>
                </c:pt>
                <c:pt idx="67380">
                  <c:v>10.561683</c:v>
                </c:pt>
                <c:pt idx="67381">
                  <c:v>10.558878999999999</c:v>
                </c:pt>
                <c:pt idx="67382">
                  <c:v>10.560254</c:v>
                </c:pt>
                <c:pt idx="67383">
                  <c:v>10.561781</c:v>
                </c:pt>
                <c:pt idx="67384">
                  <c:v>10.563186</c:v>
                </c:pt>
                <c:pt idx="67385">
                  <c:v>10.561795</c:v>
                </c:pt>
                <c:pt idx="67386">
                  <c:v>10.564495000000001</c:v>
                </c:pt>
                <c:pt idx="67387">
                  <c:v>10.564572999999999</c:v>
                </c:pt>
                <c:pt idx="67388">
                  <c:v>10.558833</c:v>
                </c:pt>
                <c:pt idx="67389">
                  <c:v>10.558439</c:v>
                </c:pt>
                <c:pt idx="67390">
                  <c:v>10.557199000000001</c:v>
                </c:pt>
                <c:pt idx="67391">
                  <c:v>10.560542999999999</c:v>
                </c:pt>
                <c:pt idx="67392">
                  <c:v>10.572891</c:v>
                </c:pt>
                <c:pt idx="67393">
                  <c:v>10.572514999999999</c:v>
                </c:pt>
                <c:pt idx="67394">
                  <c:v>10.558271</c:v>
                </c:pt>
                <c:pt idx="67395">
                  <c:v>10.556922999999999</c:v>
                </c:pt>
                <c:pt idx="67396">
                  <c:v>10.564558</c:v>
                </c:pt>
                <c:pt idx="67397">
                  <c:v>10.561305000000001</c:v>
                </c:pt>
                <c:pt idx="67398">
                  <c:v>10.560897000000001</c:v>
                </c:pt>
                <c:pt idx="67399">
                  <c:v>10.569665000000001</c:v>
                </c:pt>
                <c:pt idx="67400">
                  <c:v>10.567477999999999</c:v>
                </c:pt>
                <c:pt idx="67401">
                  <c:v>10.563051</c:v>
                </c:pt>
                <c:pt idx="67402">
                  <c:v>10.568515</c:v>
                </c:pt>
                <c:pt idx="67403">
                  <c:v>10.570287</c:v>
                </c:pt>
                <c:pt idx="67404">
                  <c:v>10.563851</c:v>
                </c:pt>
                <c:pt idx="67405">
                  <c:v>10.565809</c:v>
                </c:pt>
                <c:pt idx="67406">
                  <c:v>10.570221999999999</c:v>
                </c:pt>
                <c:pt idx="67407">
                  <c:v>10.564889000000001</c:v>
                </c:pt>
                <c:pt idx="67408">
                  <c:v>10.566204000000001</c:v>
                </c:pt>
                <c:pt idx="67409">
                  <c:v>10.570168000000001</c:v>
                </c:pt>
                <c:pt idx="67410">
                  <c:v>10.565116</c:v>
                </c:pt>
                <c:pt idx="67411">
                  <c:v>10.561674</c:v>
                </c:pt>
                <c:pt idx="67412">
                  <c:v>10.564209999999999</c:v>
                </c:pt>
                <c:pt idx="67413">
                  <c:v>10.564448000000001</c:v>
                </c:pt>
                <c:pt idx="67414">
                  <c:v>10.56246</c:v>
                </c:pt>
                <c:pt idx="67415">
                  <c:v>10.568512999999999</c:v>
                </c:pt>
                <c:pt idx="67416">
                  <c:v>10.573475999999999</c:v>
                </c:pt>
                <c:pt idx="67417">
                  <c:v>10.567031999999999</c:v>
                </c:pt>
                <c:pt idx="67418">
                  <c:v>10.56616</c:v>
                </c:pt>
                <c:pt idx="67419">
                  <c:v>10.5686</c:v>
                </c:pt>
                <c:pt idx="67420">
                  <c:v>10.569667000000001</c:v>
                </c:pt>
                <c:pt idx="67421">
                  <c:v>10.570554</c:v>
                </c:pt>
                <c:pt idx="67422">
                  <c:v>10.569838000000001</c:v>
                </c:pt>
                <c:pt idx="67423">
                  <c:v>10.570065</c:v>
                </c:pt>
                <c:pt idx="67424">
                  <c:v>10.571895</c:v>
                </c:pt>
                <c:pt idx="67425">
                  <c:v>10.577645</c:v>
                </c:pt>
                <c:pt idx="67426">
                  <c:v>10.576523</c:v>
                </c:pt>
                <c:pt idx="67427">
                  <c:v>10.568018</c:v>
                </c:pt>
                <c:pt idx="67428">
                  <c:v>10.567083999999999</c:v>
                </c:pt>
                <c:pt idx="67429">
                  <c:v>10.569856</c:v>
                </c:pt>
                <c:pt idx="67430">
                  <c:v>10.570646999999999</c:v>
                </c:pt>
                <c:pt idx="67431">
                  <c:v>10.569804</c:v>
                </c:pt>
                <c:pt idx="67432">
                  <c:v>10.568254</c:v>
                </c:pt>
                <c:pt idx="67433">
                  <c:v>10.564038999999999</c:v>
                </c:pt>
                <c:pt idx="67434">
                  <c:v>10.566782</c:v>
                </c:pt>
                <c:pt idx="67435">
                  <c:v>10.575824000000001</c:v>
                </c:pt>
                <c:pt idx="67436">
                  <c:v>10.570067</c:v>
                </c:pt>
                <c:pt idx="67437">
                  <c:v>10.564064</c:v>
                </c:pt>
                <c:pt idx="67438">
                  <c:v>10.569015</c:v>
                </c:pt>
                <c:pt idx="67439">
                  <c:v>10.569547999999999</c:v>
                </c:pt>
                <c:pt idx="67440">
                  <c:v>10.573306000000001</c:v>
                </c:pt>
                <c:pt idx="67441">
                  <c:v>10.580574</c:v>
                </c:pt>
                <c:pt idx="67442">
                  <c:v>10.579113</c:v>
                </c:pt>
                <c:pt idx="67443">
                  <c:v>10.574078</c:v>
                </c:pt>
                <c:pt idx="67444">
                  <c:v>10.578436999999999</c:v>
                </c:pt>
                <c:pt idx="67445">
                  <c:v>10.581027000000001</c:v>
                </c:pt>
                <c:pt idx="67446">
                  <c:v>10.572452999999999</c:v>
                </c:pt>
                <c:pt idx="67447">
                  <c:v>10.572264000000001</c:v>
                </c:pt>
                <c:pt idx="67448">
                  <c:v>10.577851000000001</c:v>
                </c:pt>
                <c:pt idx="67449">
                  <c:v>10.575447</c:v>
                </c:pt>
                <c:pt idx="67450">
                  <c:v>10.574527</c:v>
                </c:pt>
                <c:pt idx="67451">
                  <c:v>10.573181999999999</c:v>
                </c:pt>
                <c:pt idx="67452">
                  <c:v>10.568968</c:v>
                </c:pt>
                <c:pt idx="67453">
                  <c:v>10.571159</c:v>
                </c:pt>
                <c:pt idx="67454">
                  <c:v>10.577695</c:v>
                </c:pt>
                <c:pt idx="67455">
                  <c:v>10.577037000000001</c:v>
                </c:pt>
                <c:pt idx="67456">
                  <c:v>10.574089000000001</c:v>
                </c:pt>
                <c:pt idx="67457">
                  <c:v>10.577667</c:v>
                </c:pt>
                <c:pt idx="67458">
                  <c:v>10.576884</c:v>
                </c:pt>
                <c:pt idx="67459">
                  <c:v>10.574926</c:v>
                </c:pt>
                <c:pt idx="67460">
                  <c:v>10.575191999999999</c:v>
                </c:pt>
                <c:pt idx="67461">
                  <c:v>10.571301</c:v>
                </c:pt>
                <c:pt idx="67462">
                  <c:v>10.570947</c:v>
                </c:pt>
                <c:pt idx="67463">
                  <c:v>10.572050000000001</c:v>
                </c:pt>
                <c:pt idx="67464">
                  <c:v>10.576233999999999</c:v>
                </c:pt>
                <c:pt idx="67465">
                  <c:v>10.578673</c:v>
                </c:pt>
                <c:pt idx="67466">
                  <c:v>10.574153000000001</c:v>
                </c:pt>
                <c:pt idx="67467">
                  <c:v>10.575499000000001</c:v>
                </c:pt>
                <c:pt idx="67468">
                  <c:v>10.578763</c:v>
                </c:pt>
                <c:pt idx="67469">
                  <c:v>10.577989000000001</c:v>
                </c:pt>
                <c:pt idx="67470">
                  <c:v>10.578916</c:v>
                </c:pt>
                <c:pt idx="67471">
                  <c:v>10.580221</c:v>
                </c:pt>
                <c:pt idx="67472">
                  <c:v>10.573307</c:v>
                </c:pt>
                <c:pt idx="67473">
                  <c:v>10.570005</c:v>
                </c:pt>
                <c:pt idx="67474">
                  <c:v>10.577652</c:v>
                </c:pt>
                <c:pt idx="67475">
                  <c:v>10.578182999999999</c:v>
                </c:pt>
                <c:pt idx="67476">
                  <c:v>10.576328999999999</c:v>
                </c:pt>
                <c:pt idx="67477">
                  <c:v>10.582117999999999</c:v>
                </c:pt>
                <c:pt idx="67478">
                  <c:v>10.579829</c:v>
                </c:pt>
                <c:pt idx="67479">
                  <c:v>10.575222999999999</c:v>
                </c:pt>
                <c:pt idx="67480">
                  <c:v>10.58122</c:v>
                </c:pt>
                <c:pt idx="67481">
                  <c:v>10.583007</c:v>
                </c:pt>
                <c:pt idx="67482">
                  <c:v>10.572901999999999</c:v>
                </c:pt>
                <c:pt idx="67483">
                  <c:v>10.573534</c:v>
                </c:pt>
                <c:pt idx="67484">
                  <c:v>10.583432999999999</c:v>
                </c:pt>
                <c:pt idx="67485">
                  <c:v>10.578543</c:v>
                </c:pt>
                <c:pt idx="67486">
                  <c:v>10.577482</c:v>
                </c:pt>
                <c:pt idx="67487">
                  <c:v>10.584883</c:v>
                </c:pt>
                <c:pt idx="67488">
                  <c:v>10.579440999999999</c:v>
                </c:pt>
                <c:pt idx="67489">
                  <c:v>10.576305</c:v>
                </c:pt>
                <c:pt idx="67490">
                  <c:v>10.584122000000001</c:v>
                </c:pt>
                <c:pt idx="67491">
                  <c:v>10.582989</c:v>
                </c:pt>
                <c:pt idx="67492">
                  <c:v>10.57305</c:v>
                </c:pt>
                <c:pt idx="67493">
                  <c:v>10.577016</c:v>
                </c:pt>
                <c:pt idx="67494">
                  <c:v>10.582649</c:v>
                </c:pt>
                <c:pt idx="67495">
                  <c:v>10.574370999999999</c:v>
                </c:pt>
                <c:pt idx="67496">
                  <c:v>10.576173000000001</c:v>
                </c:pt>
                <c:pt idx="67497">
                  <c:v>10.583098</c:v>
                </c:pt>
                <c:pt idx="67498">
                  <c:v>10.579521</c:v>
                </c:pt>
                <c:pt idx="67499">
                  <c:v>10.580030000000001</c:v>
                </c:pt>
                <c:pt idx="67500">
                  <c:v>10.586554</c:v>
                </c:pt>
                <c:pt idx="67501">
                  <c:v>10.584460999999999</c:v>
                </c:pt>
                <c:pt idx="67502">
                  <c:v>10.577017</c:v>
                </c:pt>
                <c:pt idx="67503">
                  <c:v>10.583802</c:v>
                </c:pt>
                <c:pt idx="67504">
                  <c:v>10.590513</c:v>
                </c:pt>
                <c:pt idx="67505">
                  <c:v>10.579969</c:v>
                </c:pt>
                <c:pt idx="67506">
                  <c:v>10.57906</c:v>
                </c:pt>
                <c:pt idx="67507">
                  <c:v>10.588634000000001</c:v>
                </c:pt>
                <c:pt idx="67508">
                  <c:v>10.588502</c:v>
                </c:pt>
                <c:pt idx="67509">
                  <c:v>10.585687999999999</c:v>
                </c:pt>
                <c:pt idx="67510">
                  <c:v>10.586701</c:v>
                </c:pt>
                <c:pt idx="67511">
                  <c:v>10.585214000000001</c:v>
                </c:pt>
                <c:pt idx="67512">
                  <c:v>10.583682</c:v>
                </c:pt>
                <c:pt idx="67513">
                  <c:v>10.588798000000001</c:v>
                </c:pt>
                <c:pt idx="67514">
                  <c:v>10.589656</c:v>
                </c:pt>
                <c:pt idx="67515">
                  <c:v>10.584716999999999</c:v>
                </c:pt>
                <c:pt idx="67516">
                  <c:v>10.584384</c:v>
                </c:pt>
                <c:pt idx="67517">
                  <c:v>10.586467000000001</c:v>
                </c:pt>
                <c:pt idx="67518">
                  <c:v>10.585281999999999</c:v>
                </c:pt>
                <c:pt idx="67519">
                  <c:v>10.581780999999999</c:v>
                </c:pt>
                <c:pt idx="67520">
                  <c:v>10.58334</c:v>
                </c:pt>
                <c:pt idx="67521">
                  <c:v>10.583906000000001</c:v>
                </c:pt>
                <c:pt idx="67522">
                  <c:v>10.581486999999999</c:v>
                </c:pt>
                <c:pt idx="67523">
                  <c:v>10.586385</c:v>
                </c:pt>
                <c:pt idx="67524">
                  <c:v>10.58882</c:v>
                </c:pt>
                <c:pt idx="67525">
                  <c:v>10.585872999999999</c:v>
                </c:pt>
                <c:pt idx="67526">
                  <c:v>10.586655</c:v>
                </c:pt>
                <c:pt idx="67527">
                  <c:v>10.586887000000001</c:v>
                </c:pt>
                <c:pt idx="67528">
                  <c:v>10.585751999999999</c:v>
                </c:pt>
                <c:pt idx="67529">
                  <c:v>10.590287999999999</c:v>
                </c:pt>
                <c:pt idx="67530">
                  <c:v>10.591697</c:v>
                </c:pt>
                <c:pt idx="67531">
                  <c:v>10.583005</c:v>
                </c:pt>
                <c:pt idx="67532">
                  <c:v>10.585891999999999</c:v>
                </c:pt>
                <c:pt idx="67533">
                  <c:v>10.592352999999999</c:v>
                </c:pt>
                <c:pt idx="67534">
                  <c:v>10.583869999999999</c:v>
                </c:pt>
                <c:pt idx="67535">
                  <c:v>10.584167000000001</c:v>
                </c:pt>
                <c:pt idx="67536">
                  <c:v>10.593873</c:v>
                </c:pt>
                <c:pt idx="67537">
                  <c:v>10.589537999999999</c:v>
                </c:pt>
                <c:pt idx="67538">
                  <c:v>10.578327</c:v>
                </c:pt>
                <c:pt idx="67539">
                  <c:v>10.582426</c:v>
                </c:pt>
                <c:pt idx="67540">
                  <c:v>10.593501</c:v>
                </c:pt>
                <c:pt idx="67541">
                  <c:v>10.586834</c:v>
                </c:pt>
                <c:pt idx="67542">
                  <c:v>10.581151</c:v>
                </c:pt>
                <c:pt idx="67543">
                  <c:v>10.590764</c:v>
                </c:pt>
                <c:pt idx="67544">
                  <c:v>10.591958</c:v>
                </c:pt>
                <c:pt idx="67545">
                  <c:v>10.588400999999999</c:v>
                </c:pt>
                <c:pt idx="67546">
                  <c:v>10.595419</c:v>
                </c:pt>
                <c:pt idx="67547">
                  <c:v>10.596071</c:v>
                </c:pt>
                <c:pt idx="67548">
                  <c:v>10.586318</c:v>
                </c:pt>
                <c:pt idx="67549">
                  <c:v>10.590939000000001</c:v>
                </c:pt>
                <c:pt idx="67550">
                  <c:v>10.597517</c:v>
                </c:pt>
                <c:pt idx="67551">
                  <c:v>10.589073000000001</c:v>
                </c:pt>
                <c:pt idx="67552">
                  <c:v>10.587353999999999</c:v>
                </c:pt>
                <c:pt idx="67553">
                  <c:v>10.593385</c:v>
                </c:pt>
                <c:pt idx="67554">
                  <c:v>10.592612000000001</c:v>
                </c:pt>
                <c:pt idx="67555">
                  <c:v>10.589426</c:v>
                </c:pt>
                <c:pt idx="67556">
                  <c:v>10.589508</c:v>
                </c:pt>
                <c:pt idx="67557">
                  <c:v>10.588416</c:v>
                </c:pt>
                <c:pt idx="67558">
                  <c:v>10.585708</c:v>
                </c:pt>
                <c:pt idx="67559">
                  <c:v>10.593653</c:v>
                </c:pt>
                <c:pt idx="67560">
                  <c:v>10.597008000000001</c:v>
                </c:pt>
                <c:pt idx="67561">
                  <c:v>10.585716</c:v>
                </c:pt>
                <c:pt idx="67562">
                  <c:v>10.588952000000001</c:v>
                </c:pt>
                <c:pt idx="67563">
                  <c:v>10.598973000000001</c:v>
                </c:pt>
                <c:pt idx="67564">
                  <c:v>10.592897000000001</c:v>
                </c:pt>
                <c:pt idx="67565">
                  <c:v>10.588931000000001</c:v>
                </c:pt>
                <c:pt idx="67566">
                  <c:v>10.596444999999999</c:v>
                </c:pt>
                <c:pt idx="67567">
                  <c:v>10.596266999999999</c:v>
                </c:pt>
                <c:pt idx="67568">
                  <c:v>10.590197</c:v>
                </c:pt>
                <c:pt idx="67569">
                  <c:v>10.595983</c:v>
                </c:pt>
                <c:pt idx="67570">
                  <c:v>10.594751</c:v>
                </c:pt>
                <c:pt idx="67571">
                  <c:v>10.586774999999999</c:v>
                </c:pt>
                <c:pt idx="67572">
                  <c:v>10.593002</c:v>
                </c:pt>
                <c:pt idx="67573">
                  <c:v>10.596101000000001</c:v>
                </c:pt>
                <c:pt idx="67574">
                  <c:v>10.591443999999999</c:v>
                </c:pt>
                <c:pt idx="67575">
                  <c:v>10.592107</c:v>
                </c:pt>
                <c:pt idx="67576">
                  <c:v>10.595437</c:v>
                </c:pt>
                <c:pt idx="67577">
                  <c:v>10.595319</c:v>
                </c:pt>
                <c:pt idx="67578">
                  <c:v>10.594507</c:v>
                </c:pt>
                <c:pt idx="67579">
                  <c:v>10.598554999999999</c:v>
                </c:pt>
                <c:pt idx="67580">
                  <c:v>10.597498</c:v>
                </c:pt>
                <c:pt idx="67581">
                  <c:v>10.594533999999999</c:v>
                </c:pt>
                <c:pt idx="67582">
                  <c:v>10.597353</c:v>
                </c:pt>
                <c:pt idx="67583">
                  <c:v>10.595668</c:v>
                </c:pt>
                <c:pt idx="67584">
                  <c:v>10.593419000000001</c:v>
                </c:pt>
                <c:pt idx="67585">
                  <c:v>10.597378000000001</c:v>
                </c:pt>
                <c:pt idx="67586">
                  <c:v>10.602079</c:v>
                </c:pt>
                <c:pt idx="67587">
                  <c:v>10.602187000000001</c:v>
                </c:pt>
                <c:pt idx="67588">
                  <c:v>10.602361999999999</c:v>
                </c:pt>
                <c:pt idx="67589">
                  <c:v>10.601945000000001</c:v>
                </c:pt>
                <c:pt idx="67590">
                  <c:v>10.596838999999999</c:v>
                </c:pt>
                <c:pt idx="67591">
                  <c:v>10.599895</c:v>
                </c:pt>
                <c:pt idx="67592">
                  <c:v>10.60267</c:v>
                </c:pt>
                <c:pt idx="67593">
                  <c:v>10.596596999999999</c:v>
                </c:pt>
                <c:pt idx="67594">
                  <c:v>10.595184</c:v>
                </c:pt>
                <c:pt idx="67595">
                  <c:v>10.596353000000001</c:v>
                </c:pt>
                <c:pt idx="67596">
                  <c:v>10.597113999999999</c:v>
                </c:pt>
                <c:pt idx="67597">
                  <c:v>10.593399</c:v>
                </c:pt>
                <c:pt idx="67598">
                  <c:v>10.592452</c:v>
                </c:pt>
                <c:pt idx="67599">
                  <c:v>10.597270999999999</c:v>
                </c:pt>
                <c:pt idx="67600">
                  <c:v>10.5939</c:v>
                </c:pt>
                <c:pt idx="67601">
                  <c:v>10.593170000000001</c:v>
                </c:pt>
                <c:pt idx="67602">
                  <c:v>10.599015</c:v>
                </c:pt>
                <c:pt idx="67603">
                  <c:v>10.59816</c:v>
                </c:pt>
                <c:pt idx="67604">
                  <c:v>10.597071</c:v>
                </c:pt>
                <c:pt idx="67605">
                  <c:v>10.602657000000001</c:v>
                </c:pt>
                <c:pt idx="67606">
                  <c:v>10.605964999999999</c:v>
                </c:pt>
                <c:pt idx="67607">
                  <c:v>10.601058999999999</c:v>
                </c:pt>
                <c:pt idx="67608">
                  <c:v>10.603548</c:v>
                </c:pt>
                <c:pt idx="67609">
                  <c:v>10.60976</c:v>
                </c:pt>
                <c:pt idx="67610">
                  <c:v>10.607333000000001</c:v>
                </c:pt>
                <c:pt idx="67611">
                  <c:v>10.604723</c:v>
                </c:pt>
                <c:pt idx="67612">
                  <c:v>10.607023999999999</c:v>
                </c:pt>
                <c:pt idx="67613">
                  <c:v>10.605276999999999</c:v>
                </c:pt>
                <c:pt idx="67614">
                  <c:v>10.597891000000001</c:v>
                </c:pt>
                <c:pt idx="67615">
                  <c:v>10.600194999999999</c:v>
                </c:pt>
                <c:pt idx="67616">
                  <c:v>10.605198</c:v>
                </c:pt>
                <c:pt idx="67617">
                  <c:v>10.60087</c:v>
                </c:pt>
                <c:pt idx="67618">
                  <c:v>10.601397</c:v>
                </c:pt>
                <c:pt idx="67619">
                  <c:v>10.604096</c:v>
                </c:pt>
                <c:pt idx="67620">
                  <c:v>10.601827999999999</c:v>
                </c:pt>
                <c:pt idx="67621">
                  <c:v>10.603361</c:v>
                </c:pt>
                <c:pt idx="67622">
                  <c:v>10.606115000000001</c:v>
                </c:pt>
                <c:pt idx="67623">
                  <c:v>10.602501</c:v>
                </c:pt>
                <c:pt idx="67624">
                  <c:v>10.604089999999999</c:v>
                </c:pt>
                <c:pt idx="67625">
                  <c:v>10.608283999999999</c:v>
                </c:pt>
                <c:pt idx="67626">
                  <c:v>10.602963000000001</c:v>
                </c:pt>
                <c:pt idx="67627">
                  <c:v>10.599594</c:v>
                </c:pt>
                <c:pt idx="67628">
                  <c:v>10.601836</c:v>
                </c:pt>
                <c:pt idx="67629">
                  <c:v>10.595853999999999</c:v>
                </c:pt>
                <c:pt idx="67630">
                  <c:v>10.594094</c:v>
                </c:pt>
                <c:pt idx="67631">
                  <c:v>10.605467000000001</c:v>
                </c:pt>
                <c:pt idx="67632">
                  <c:v>10.606899</c:v>
                </c:pt>
                <c:pt idx="67633">
                  <c:v>10.598243999999999</c:v>
                </c:pt>
                <c:pt idx="67634">
                  <c:v>10.602045</c:v>
                </c:pt>
                <c:pt idx="67635">
                  <c:v>10.606793</c:v>
                </c:pt>
                <c:pt idx="67636">
                  <c:v>10.597572</c:v>
                </c:pt>
                <c:pt idx="67637">
                  <c:v>10.599622999999999</c:v>
                </c:pt>
                <c:pt idx="67638">
                  <c:v>10.607115</c:v>
                </c:pt>
                <c:pt idx="67639">
                  <c:v>10.601710000000001</c:v>
                </c:pt>
                <c:pt idx="67640">
                  <c:v>10.601215</c:v>
                </c:pt>
                <c:pt idx="67641">
                  <c:v>10.603757999999999</c:v>
                </c:pt>
                <c:pt idx="67642">
                  <c:v>10.601554</c:v>
                </c:pt>
                <c:pt idx="67643">
                  <c:v>10.600137999999999</c:v>
                </c:pt>
                <c:pt idx="67644">
                  <c:v>10.603596</c:v>
                </c:pt>
                <c:pt idx="67645">
                  <c:v>10.607924000000001</c:v>
                </c:pt>
                <c:pt idx="67646">
                  <c:v>10.604820999999999</c:v>
                </c:pt>
                <c:pt idx="67647">
                  <c:v>10.604339</c:v>
                </c:pt>
                <c:pt idx="67648">
                  <c:v>10.610089</c:v>
                </c:pt>
                <c:pt idx="67649">
                  <c:v>10.608368</c:v>
                </c:pt>
                <c:pt idx="67650">
                  <c:v>10.604628999999999</c:v>
                </c:pt>
                <c:pt idx="67651">
                  <c:v>10.611217</c:v>
                </c:pt>
                <c:pt idx="67652">
                  <c:v>10.614983000000001</c:v>
                </c:pt>
                <c:pt idx="67653">
                  <c:v>10.606934000000001</c:v>
                </c:pt>
                <c:pt idx="67654">
                  <c:v>10.607078</c:v>
                </c:pt>
                <c:pt idx="67655">
                  <c:v>10.610481999999999</c:v>
                </c:pt>
                <c:pt idx="67656">
                  <c:v>10.604616</c:v>
                </c:pt>
                <c:pt idx="67657">
                  <c:v>10.60961</c:v>
                </c:pt>
                <c:pt idx="67658">
                  <c:v>10.617834</c:v>
                </c:pt>
                <c:pt idx="67659">
                  <c:v>10.612183</c:v>
                </c:pt>
                <c:pt idx="67660">
                  <c:v>10.607932999999999</c:v>
                </c:pt>
                <c:pt idx="67661">
                  <c:v>10.609764</c:v>
                </c:pt>
                <c:pt idx="67662">
                  <c:v>10.609959999999999</c:v>
                </c:pt>
                <c:pt idx="67663">
                  <c:v>10.608637999999999</c:v>
                </c:pt>
                <c:pt idx="67664">
                  <c:v>10.610344</c:v>
                </c:pt>
                <c:pt idx="67665">
                  <c:v>10.608789</c:v>
                </c:pt>
                <c:pt idx="67666">
                  <c:v>10.607163</c:v>
                </c:pt>
                <c:pt idx="67667">
                  <c:v>10.614559</c:v>
                </c:pt>
                <c:pt idx="67668">
                  <c:v>10.613016999999999</c:v>
                </c:pt>
                <c:pt idx="67669">
                  <c:v>10.606297</c:v>
                </c:pt>
                <c:pt idx="67670">
                  <c:v>10.609795</c:v>
                </c:pt>
                <c:pt idx="67671">
                  <c:v>10.612709000000001</c:v>
                </c:pt>
                <c:pt idx="67672">
                  <c:v>10.611447</c:v>
                </c:pt>
                <c:pt idx="67673">
                  <c:v>10.612486000000001</c:v>
                </c:pt>
                <c:pt idx="67674">
                  <c:v>10.615</c:v>
                </c:pt>
                <c:pt idx="67675">
                  <c:v>10.60955</c:v>
                </c:pt>
                <c:pt idx="67676">
                  <c:v>10.60716</c:v>
                </c:pt>
                <c:pt idx="67677">
                  <c:v>10.616987</c:v>
                </c:pt>
                <c:pt idx="67678">
                  <c:v>10.61543</c:v>
                </c:pt>
                <c:pt idx="67679">
                  <c:v>10.606081</c:v>
                </c:pt>
                <c:pt idx="67680">
                  <c:v>10.608776000000001</c:v>
                </c:pt>
                <c:pt idx="67681">
                  <c:v>10.612132000000001</c:v>
                </c:pt>
                <c:pt idx="67682">
                  <c:v>10.60727</c:v>
                </c:pt>
                <c:pt idx="67683">
                  <c:v>10.608771000000001</c:v>
                </c:pt>
                <c:pt idx="67684">
                  <c:v>10.615926999999999</c:v>
                </c:pt>
                <c:pt idx="67685">
                  <c:v>10.612199</c:v>
                </c:pt>
                <c:pt idx="67686">
                  <c:v>10.608556</c:v>
                </c:pt>
                <c:pt idx="67687">
                  <c:v>10.612087000000001</c:v>
                </c:pt>
                <c:pt idx="67688">
                  <c:v>10.61107</c:v>
                </c:pt>
                <c:pt idx="67689">
                  <c:v>10.614148</c:v>
                </c:pt>
                <c:pt idx="67690">
                  <c:v>10.617689</c:v>
                </c:pt>
                <c:pt idx="67691">
                  <c:v>10.611152000000001</c:v>
                </c:pt>
                <c:pt idx="67692">
                  <c:v>10.608416</c:v>
                </c:pt>
                <c:pt idx="67693">
                  <c:v>10.616592000000001</c:v>
                </c:pt>
                <c:pt idx="67694">
                  <c:v>10.622223</c:v>
                </c:pt>
                <c:pt idx="67695">
                  <c:v>10.619372</c:v>
                </c:pt>
                <c:pt idx="67696">
                  <c:v>10.618373</c:v>
                </c:pt>
                <c:pt idx="67697">
                  <c:v>10.616531999999999</c:v>
                </c:pt>
                <c:pt idx="67698">
                  <c:v>10.615296000000001</c:v>
                </c:pt>
                <c:pt idx="67699">
                  <c:v>10.615319</c:v>
                </c:pt>
                <c:pt idx="67700">
                  <c:v>10.614363000000001</c:v>
                </c:pt>
                <c:pt idx="67701">
                  <c:v>10.617546000000001</c:v>
                </c:pt>
                <c:pt idx="67702">
                  <c:v>10.614903999999999</c:v>
                </c:pt>
                <c:pt idx="67703">
                  <c:v>10.608390999999999</c:v>
                </c:pt>
                <c:pt idx="67704">
                  <c:v>10.612833</c:v>
                </c:pt>
                <c:pt idx="67705">
                  <c:v>10.619396999999999</c:v>
                </c:pt>
                <c:pt idx="67706">
                  <c:v>10.618238</c:v>
                </c:pt>
                <c:pt idx="67707">
                  <c:v>10.613911999999999</c:v>
                </c:pt>
                <c:pt idx="67708">
                  <c:v>10.610363</c:v>
                </c:pt>
                <c:pt idx="67709">
                  <c:v>10.608399</c:v>
                </c:pt>
                <c:pt idx="67710">
                  <c:v>10.612567</c:v>
                </c:pt>
                <c:pt idx="67711">
                  <c:v>10.617986999999999</c:v>
                </c:pt>
                <c:pt idx="67712">
                  <c:v>10.616622</c:v>
                </c:pt>
                <c:pt idx="67713">
                  <c:v>10.618766000000001</c:v>
                </c:pt>
                <c:pt idx="67714">
                  <c:v>10.620801999999999</c:v>
                </c:pt>
                <c:pt idx="67715">
                  <c:v>10.617756</c:v>
                </c:pt>
                <c:pt idx="67716">
                  <c:v>10.621771000000001</c:v>
                </c:pt>
                <c:pt idx="67717">
                  <c:v>10.621224</c:v>
                </c:pt>
                <c:pt idx="67718">
                  <c:v>10.614362</c:v>
                </c:pt>
                <c:pt idx="67719">
                  <c:v>10.620361000000001</c:v>
                </c:pt>
                <c:pt idx="67720">
                  <c:v>10.627203</c:v>
                </c:pt>
                <c:pt idx="67721">
                  <c:v>10.617812000000001</c:v>
                </c:pt>
                <c:pt idx="67722">
                  <c:v>10.614272</c:v>
                </c:pt>
                <c:pt idx="67723">
                  <c:v>10.627368000000001</c:v>
                </c:pt>
                <c:pt idx="67724">
                  <c:v>10.627399</c:v>
                </c:pt>
                <c:pt idx="67725">
                  <c:v>10.615451</c:v>
                </c:pt>
                <c:pt idx="67726">
                  <c:v>10.617264</c:v>
                </c:pt>
                <c:pt idx="67727">
                  <c:v>10.625488000000001</c:v>
                </c:pt>
                <c:pt idx="67728">
                  <c:v>10.622533000000001</c:v>
                </c:pt>
                <c:pt idx="67729">
                  <c:v>10.617948999999999</c:v>
                </c:pt>
                <c:pt idx="67730">
                  <c:v>10.622313999999999</c:v>
                </c:pt>
                <c:pt idx="67731">
                  <c:v>10.617787999999999</c:v>
                </c:pt>
                <c:pt idx="67732">
                  <c:v>10.614262999999999</c:v>
                </c:pt>
                <c:pt idx="67733">
                  <c:v>10.62443</c:v>
                </c:pt>
                <c:pt idx="67734">
                  <c:v>10.623593</c:v>
                </c:pt>
                <c:pt idx="67735">
                  <c:v>10.61989</c:v>
                </c:pt>
                <c:pt idx="67736">
                  <c:v>10.629728</c:v>
                </c:pt>
                <c:pt idx="67737">
                  <c:v>10.630616</c:v>
                </c:pt>
                <c:pt idx="67738">
                  <c:v>10.61932</c:v>
                </c:pt>
                <c:pt idx="67739">
                  <c:v>10.619903000000001</c:v>
                </c:pt>
                <c:pt idx="67740">
                  <c:v>10.625769</c:v>
                </c:pt>
                <c:pt idx="67741">
                  <c:v>10.620679000000001</c:v>
                </c:pt>
                <c:pt idx="67742">
                  <c:v>10.619355000000001</c:v>
                </c:pt>
                <c:pt idx="67743">
                  <c:v>10.623923</c:v>
                </c:pt>
                <c:pt idx="67744">
                  <c:v>10.619168999999999</c:v>
                </c:pt>
                <c:pt idx="67745">
                  <c:v>10.614616</c:v>
                </c:pt>
                <c:pt idx="67746">
                  <c:v>10.618027</c:v>
                </c:pt>
                <c:pt idx="67747">
                  <c:v>10.62204</c:v>
                </c:pt>
                <c:pt idx="67748">
                  <c:v>10.622199</c:v>
                </c:pt>
                <c:pt idx="67749">
                  <c:v>10.623227</c:v>
                </c:pt>
                <c:pt idx="67750">
                  <c:v>10.623713</c:v>
                </c:pt>
                <c:pt idx="67751">
                  <c:v>10.619237999999999</c:v>
                </c:pt>
                <c:pt idx="67752">
                  <c:v>10.621127</c:v>
                </c:pt>
                <c:pt idx="67753">
                  <c:v>10.622783999999999</c:v>
                </c:pt>
                <c:pt idx="67754">
                  <c:v>10.620808</c:v>
                </c:pt>
                <c:pt idx="67755">
                  <c:v>10.626477</c:v>
                </c:pt>
                <c:pt idx="67756">
                  <c:v>10.627958</c:v>
                </c:pt>
                <c:pt idx="67757">
                  <c:v>10.622798</c:v>
                </c:pt>
                <c:pt idx="67758">
                  <c:v>10.622214</c:v>
                </c:pt>
                <c:pt idx="67759">
                  <c:v>10.627300999999999</c:v>
                </c:pt>
                <c:pt idx="67760">
                  <c:v>10.629903000000001</c:v>
                </c:pt>
                <c:pt idx="67761">
                  <c:v>10.623968</c:v>
                </c:pt>
                <c:pt idx="67762">
                  <c:v>10.628259999999999</c:v>
                </c:pt>
                <c:pt idx="67763">
                  <c:v>10.637236</c:v>
                </c:pt>
                <c:pt idx="67764">
                  <c:v>10.627884</c:v>
                </c:pt>
                <c:pt idx="67765">
                  <c:v>10.621741999999999</c:v>
                </c:pt>
                <c:pt idx="67766">
                  <c:v>10.627526</c:v>
                </c:pt>
                <c:pt idx="67767">
                  <c:v>10.623502</c:v>
                </c:pt>
                <c:pt idx="67768">
                  <c:v>10.621021000000001</c:v>
                </c:pt>
                <c:pt idx="67769">
                  <c:v>10.63419</c:v>
                </c:pt>
                <c:pt idx="67770">
                  <c:v>10.631066000000001</c:v>
                </c:pt>
                <c:pt idx="67771">
                  <c:v>10.616225999999999</c:v>
                </c:pt>
                <c:pt idx="67772">
                  <c:v>10.624205</c:v>
                </c:pt>
                <c:pt idx="67773">
                  <c:v>10.630527000000001</c:v>
                </c:pt>
                <c:pt idx="67774">
                  <c:v>10.625461</c:v>
                </c:pt>
                <c:pt idx="67775">
                  <c:v>10.625584</c:v>
                </c:pt>
                <c:pt idx="67776">
                  <c:v>10.624084999999999</c:v>
                </c:pt>
                <c:pt idx="67777">
                  <c:v>10.621248</c:v>
                </c:pt>
                <c:pt idx="67778">
                  <c:v>10.625143</c:v>
                </c:pt>
                <c:pt idx="67779">
                  <c:v>10.630642</c:v>
                </c:pt>
                <c:pt idx="67780">
                  <c:v>10.630551000000001</c:v>
                </c:pt>
                <c:pt idx="67781">
                  <c:v>10.628724999999999</c:v>
                </c:pt>
                <c:pt idx="67782">
                  <c:v>10.635068</c:v>
                </c:pt>
                <c:pt idx="67783">
                  <c:v>10.638973</c:v>
                </c:pt>
                <c:pt idx="67784">
                  <c:v>10.630395999999999</c:v>
                </c:pt>
                <c:pt idx="67785">
                  <c:v>10.628155</c:v>
                </c:pt>
                <c:pt idx="67786">
                  <c:v>10.63289</c:v>
                </c:pt>
                <c:pt idx="67787">
                  <c:v>10.627977</c:v>
                </c:pt>
                <c:pt idx="67788">
                  <c:v>10.626276000000001</c:v>
                </c:pt>
                <c:pt idx="67789">
                  <c:v>10.633208</c:v>
                </c:pt>
                <c:pt idx="67790">
                  <c:v>10.62642</c:v>
                </c:pt>
                <c:pt idx="67791">
                  <c:v>10.623392000000001</c:v>
                </c:pt>
                <c:pt idx="67792">
                  <c:v>10.634579</c:v>
                </c:pt>
                <c:pt idx="67793">
                  <c:v>10.633849</c:v>
                </c:pt>
                <c:pt idx="67794">
                  <c:v>10.629208</c:v>
                </c:pt>
                <c:pt idx="67795">
                  <c:v>10.630255</c:v>
                </c:pt>
                <c:pt idx="67796">
                  <c:v>10.633089</c:v>
                </c:pt>
                <c:pt idx="67797">
                  <c:v>10.633967999999999</c:v>
                </c:pt>
                <c:pt idx="67798">
                  <c:v>10.633544000000001</c:v>
                </c:pt>
                <c:pt idx="67799">
                  <c:v>10.634603</c:v>
                </c:pt>
                <c:pt idx="67800">
                  <c:v>10.630155999999999</c:v>
                </c:pt>
                <c:pt idx="67801">
                  <c:v>10.631243</c:v>
                </c:pt>
                <c:pt idx="67802">
                  <c:v>10.638475</c:v>
                </c:pt>
                <c:pt idx="67803">
                  <c:v>10.636914000000001</c:v>
                </c:pt>
                <c:pt idx="67804">
                  <c:v>10.627243999999999</c:v>
                </c:pt>
                <c:pt idx="67805">
                  <c:v>10.625546</c:v>
                </c:pt>
                <c:pt idx="67806">
                  <c:v>10.632833</c:v>
                </c:pt>
                <c:pt idx="67807">
                  <c:v>10.632173</c:v>
                </c:pt>
                <c:pt idx="67808">
                  <c:v>10.634513</c:v>
                </c:pt>
                <c:pt idx="67809">
                  <c:v>10.637917</c:v>
                </c:pt>
                <c:pt idx="67810">
                  <c:v>10.630685</c:v>
                </c:pt>
                <c:pt idx="67811">
                  <c:v>10.63226</c:v>
                </c:pt>
                <c:pt idx="67812">
                  <c:v>10.637164</c:v>
                </c:pt>
                <c:pt idx="67813">
                  <c:v>10.632083</c:v>
                </c:pt>
                <c:pt idx="67814">
                  <c:v>10.626885</c:v>
                </c:pt>
                <c:pt idx="67815">
                  <c:v>10.630743000000001</c:v>
                </c:pt>
                <c:pt idx="67816">
                  <c:v>10.636215</c:v>
                </c:pt>
                <c:pt idx="67817">
                  <c:v>10.632548999999999</c:v>
                </c:pt>
                <c:pt idx="67818">
                  <c:v>10.636115</c:v>
                </c:pt>
                <c:pt idx="67819">
                  <c:v>10.643060999999999</c:v>
                </c:pt>
                <c:pt idx="67820">
                  <c:v>10.641105</c:v>
                </c:pt>
                <c:pt idx="67821">
                  <c:v>10.641696</c:v>
                </c:pt>
                <c:pt idx="67822">
                  <c:v>10.643424</c:v>
                </c:pt>
                <c:pt idx="67823">
                  <c:v>10.640922</c:v>
                </c:pt>
                <c:pt idx="67824">
                  <c:v>10.638547000000001</c:v>
                </c:pt>
                <c:pt idx="67825">
                  <c:v>10.638737000000001</c:v>
                </c:pt>
                <c:pt idx="67826">
                  <c:v>10.636994</c:v>
                </c:pt>
                <c:pt idx="67827">
                  <c:v>10.633929</c:v>
                </c:pt>
                <c:pt idx="67828">
                  <c:v>10.637005</c:v>
                </c:pt>
                <c:pt idx="67829">
                  <c:v>10.639716</c:v>
                </c:pt>
                <c:pt idx="67830">
                  <c:v>10.636763</c:v>
                </c:pt>
                <c:pt idx="67831">
                  <c:v>10.635002999999999</c:v>
                </c:pt>
                <c:pt idx="67832">
                  <c:v>10.634347</c:v>
                </c:pt>
                <c:pt idx="67833">
                  <c:v>10.63349</c:v>
                </c:pt>
                <c:pt idx="67834">
                  <c:v>10.635062</c:v>
                </c:pt>
                <c:pt idx="67835">
                  <c:v>10.640639999999999</c:v>
                </c:pt>
                <c:pt idx="67836">
                  <c:v>10.638813000000001</c:v>
                </c:pt>
                <c:pt idx="67837">
                  <c:v>10.636282</c:v>
                </c:pt>
                <c:pt idx="67838">
                  <c:v>10.641605999999999</c:v>
                </c:pt>
                <c:pt idx="67839">
                  <c:v>10.642035</c:v>
                </c:pt>
                <c:pt idx="67840">
                  <c:v>10.641292</c:v>
                </c:pt>
                <c:pt idx="67841">
                  <c:v>10.642412999999999</c:v>
                </c:pt>
                <c:pt idx="67842">
                  <c:v>10.639687</c:v>
                </c:pt>
                <c:pt idx="67843">
                  <c:v>10.634169</c:v>
                </c:pt>
                <c:pt idx="67844">
                  <c:v>10.633421999999999</c:v>
                </c:pt>
                <c:pt idx="67845">
                  <c:v>10.637452</c:v>
                </c:pt>
                <c:pt idx="67846">
                  <c:v>10.636842</c:v>
                </c:pt>
                <c:pt idx="67847">
                  <c:v>10.640893</c:v>
                </c:pt>
                <c:pt idx="67848">
                  <c:v>10.64798</c:v>
                </c:pt>
                <c:pt idx="67849">
                  <c:v>10.640957999999999</c:v>
                </c:pt>
                <c:pt idx="67850">
                  <c:v>10.63538</c:v>
                </c:pt>
                <c:pt idx="67851">
                  <c:v>10.638892</c:v>
                </c:pt>
                <c:pt idx="67852">
                  <c:v>10.637446000000001</c:v>
                </c:pt>
                <c:pt idx="67853">
                  <c:v>10.633300999999999</c:v>
                </c:pt>
                <c:pt idx="67854">
                  <c:v>10.636756</c:v>
                </c:pt>
                <c:pt idx="67855">
                  <c:v>10.644088</c:v>
                </c:pt>
                <c:pt idx="67856">
                  <c:v>10.642001</c:v>
                </c:pt>
                <c:pt idx="67857">
                  <c:v>10.642075</c:v>
                </c:pt>
                <c:pt idx="67858">
                  <c:v>10.644190999999999</c:v>
                </c:pt>
                <c:pt idx="67859">
                  <c:v>10.639939</c:v>
                </c:pt>
                <c:pt idx="67860">
                  <c:v>10.641278</c:v>
                </c:pt>
                <c:pt idx="67861">
                  <c:v>10.646756999999999</c:v>
                </c:pt>
                <c:pt idx="67862">
                  <c:v>10.645298</c:v>
                </c:pt>
                <c:pt idx="67863">
                  <c:v>10.640431</c:v>
                </c:pt>
                <c:pt idx="67864">
                  <c:v>10.645416000000001</c:v>
                </c:pt>
                <c:pt idx="67865">
                  <c:v>10.648080999999999</c:v>
                </c:pt>
                <c:pt idx="67866">
                  <c:v>10.639901</c:v>
                </c:pt>
                <c:pt idx="67867">
                  <c:v>10.640874</c:v>
                </c:pt>
                <c:pt idx="67868">
                  <c:v>10.643370000000001</c:v>
                </c:pt>
                <c:pt idx="67869">
                  <c:v>10.639436999999999</c:v>
                </c:pt>
                <c:pt idx="67870">
                  <c:v>10.641311999999999</c:v>
                </c:pt>
                <c:pt idx="67871">
                  <c:v>10.644344</c:v>
                </c:pt>
                <c:pt idx="67872">
                  <c:v>10.644391000000001</c:v>
                </c:pt>
                <c:pt idx="67873">
                  <c:v>10.641761000000001</c:v>
                </c:pt>
                <c:pt idx="67874">
                  <c:v>10.639745</c:v>
                </c:pt>
                <c:pt idx="67875">
                  <c:v>10.640108</c:v>
                </c:pt>
                <c:pt idx="67876">
                  <c:v>10.640798999999999</c:v>
                </c:pt>
                <c:pt idx="67877">
                  <c:v>10.646908</c:v>
                </c:pt>
                <c:pt idx="67878">
                  <c:v>10.650247999999999</c:v>
                </c:pt>
                <c:pt idx="67879">
                  <c:v>10.645481</c:v>
                </c:pt>
                <c:pt idx="67880">
                  <c:v>10.643573999999999</c:v>
                </c:pt>
                <c:pt idx="67881">
                  <c:v>10.648717</c:v>
                </c:pt>
                <c:pt idx="67882">
                  <c:v>10.647059</c:v>
                </c:pt>
                <c:pt idx="67883">
                  <c:v>10.642465</c:v>
                </c:pt>
                <c:pt idx="67884">
                  <c:v>10.649371</c:v>
                </c:pt>
                <c:pt idx="67885">
                  <c:v>10.647259</c:v>
                </c:pt>
                <c:pt idx="67886">
                  <c:v>10.640896</c:v>
                </c:pt>
                <c:pt idx="67887">
                  <c:v>10.650745000000001</c:v>
                </c:pt>
                <c:pt idx="67888">
                  <c:v>10.655302000000001</c:v>
                </c:pt>
                <c:pt idx="67889">
                  <c:v>10.647862</c:v>
                </c:pt>
                <c:pt idx="67890">
                  <c:v>10.647663</c:v>
                </c:pt>
                <c:pt idx="67891">
                  <c:v>10.653956000000001</c:v>
                </c:pt>
                <c:pt idx="67892">
                  <c:v>10.648126</c:v>
                </c:pt>
                <c:pt idx="67893">
                  <c:v>10.640197000000001</c:v>
                </c:pt>
                <c:pt idx="67894">
                  <c:v>10.646891</c:v>
                </c:pt>
                <c:pt idx="67895">
                  <c:v>10.647074</c:v>
                </c:pt>
                <c:pt idx="67896">
                  <c:v>10.643158</c:v>
                </c:pt>
                <c:pt idx="67897">
                  <c:v>10.647596999999999</c:v>
                </c:pt>
                <c:pt idx="67898">
                  <c:v>10.643618999999999</c:v>
                </c:pt>
                <c:pt idx="67899">
                  <c:v>10.639761999999999</c:v>
                </c:pt>
                <c:pt idx="67900">
                  <c:v>10.648878</c:v>
                </c:pt>
                <c:pt idx="67901">
                  <c:v>10.652381</c:v>
                </c:pt>
                <c:pt idx="67902">
                  <c:v>10.646084999999999</c:v>
                </c:pt>
                <c:pt idx="67903">
                  <c:v>10.647866</c:v>
                </c:pt>
                <c:pt idx="67904">
                  <c:v>10.653219</c:v>
                </c:pt>
                <c:pt idx="67905">
                  <c:v>10.648952</c:v>
                </c:pt>
                <c:pt idx="67906">
                  <c:v>10.651484999999999</c:v>
                </c:pt>
                <c:pt idx="67907">
                  <c:v>10.658450999999999</c:v>
                </c:pt>
                <c:pt idx="67908">
                  <c:v>10.656758</c:v>
                </c:pt>
                <c:pt idx="67909">
                  <c:v>10.652291</c:v>
                </c:pt>
                <c:pt idx="67910">
                  <c:v>10.652494000000001</c:v>
                </c:pt>
                <c:pt idx="67911">
                  <c:v>10.654111</c:v>
                </c:pt>
                <c:pt idx="67912">
                  <c:v>10.646314</c:v>
                </c:pt>
                <c:pt idx="67913">
                  <c:v>10.648163</c:v>
                </c:pt>
                <c:pt idx="67914">
                  <c:v>10.655027</c:v>
                </c:pt>
                <c:pt idx="67915">
                  <c:v>10.647970000000001</c:v>
                </c:pt>
                <c:pt idx="67916">
                  <c:v>10.649626</c:v>
                </c:pt>
                <c:pt idx="67917">
                  <c:v>10.656833000000001</c:v>
                </c:pt>
                <c:pt idx="67918">
                  <c:v>10.65291</c:v>
                </c:pt>
                <c:pt idx="67919">
                  <c:v>10.649569</c:v>
                </c:pt>
                <c:pt idx="67920">
                  <c:v>10.655761999999999</c:v>
                </c:pt>
                <c:pt idx="67921">
                  <c:v>10.655526</c:v>
                </c:pt>
                <c:pt idx="67922">
                  <c:v>10.647705999999999</c:v>
                </c:pt>
                <c:pt idx="67923">
                  <c:v>10.653136</c:v>
                </c:pt>
                <c:pt idx="67924">
                  <c:v>10.656681000000001</c:v>
                </c:pt>
                <c:pt idx="67925">
                  <c:v>10.650073000000001</c:v>
                </c:pt>
                <c:pt idx="67926">
                  <c:v>10.652243</c:v>
                </c:pt>
                <c:pt idx="67927">
                  <c:v>10.655236</c:v>
                </c:pt>
                <c:pt idx="67928">
                  <c:v>10.650195999999999</c:v>
                </c:pt>
                <c:pt idx="67929">
                  <c:v>10.648574</c:v>
                </c:pt>
                <c:pt idx="67930">
                  <c:v>10.656599</c:v>
                </c:pt>
                <c:pt idx="67931">
                  <c:v>10.660348000000001</c:v>
                </c:pt>
                <c:pt idx="67932">
                  <c:v>10.654083999999999</c:v>
                </c:pt>
                <c:pt idx="67933">
                  <c:v>10.652518000000001</c:v>
                </c:pt>
                <c:pt idx="67934">
                  <c:v>10.652497</c:v>
                </c:pt>
                <c:pt idx="67935">
                  <c:v>10.649661</c:v>
                </c:pt>
                <c:pt idx="67936">
                  <c:v>10.653255</c:v>
                </c:pt>
                <c:pt idx="67937">
                  <c:v>10.656579000000001</c:v>
                </c:pt>
                <c:pt idx="67938">
                  <c:v>10.650395</c:v>
                </c:pt>
                <c:pt idx="67939">
                  <c:v>10.650206000000001</c:v>
                </c:pt>
                <c:pt idx="67940">
                  <c:v>10.658534</c:v>
                </c:pt>
                <c:pt idx="67941">
                  <c:v>10.655407</c:v>
                </c:pt>
                <c:pt idx="67942">
                  <c:v>10.651327</c:v>
                </c:pt>
                <c:pt idx="67943">
                  <c:v>10.6578</c:v>
                </c:pt>
                <c:pt idx="67944">
                  <c:v>10.655324</c:v>
                </c:pt>
                <c:pt idx="67945">
                  <c:v>10.649120999999999</c:v>
                </c:pt>
                <c:pt idx="67946">
                  <c:v>10.654883</c:v>
                </c:pt>
                <c:pt idx="67947">
                  <c:v>10.660550000000001</c:v>
                </c:pt>
                <c:pt idx="67948">
                  <c:v>10.653619000000001</c:v>
                </c:pt>
                <c:pt idx="67949">
                  <c:v>10.650395</c:v>
                </c:pt>
                <c:pt idx="67950">
                  <c:v>10.659162</c:v>
                </c:pt>
                <c:pt idx="67951">
                  <c:v>10.658607999999999</c:v>
                </c:pt>
                <c:pt idx="67952">
                  <c:v>10.657318999999999</c:v>
                </c:pt>
                <c:pt idx="67953">
                  <c:v>10.6669</c:v>
                </c:pt>
                <c:pt idx="67954">
                  <c:v>10.665257</c:v>
                </c:pt>
                <c:pt idx="67955">
                  <c:v>10.656840000000001</c:v>
                </c:pt>
                <c:pt idx="67956">
                  <c:v>10.659833000000001</c:v>
                </c:pt>
                <c:pt idx="67957">
                  <c:v>10.663772</c:v>
                </c:pt>
                <c:pt idx="67958">
                  <c:v>10.658365999999999</c:v>
                </c:pt>
                <c:pt idx="67959">
                  <c:v>10.657681999999999</c:v>
                </c:pt>
                <c:pt idx="67960">
                  <c:v>10.661872000000001</c:v>
                </c:pt>
                <c:pt idx="67961">
                  <c:v>10.655533999999999</c:v>
                </c:pt>
                <c:pt idx="67962">
                  <c:v>10.650743</c:v>
                </c:pt>
                <c:pt idx="67963">
                  <c:v>10.657512000000001</c:v>
                </c:pt>
                <c:pt idx="67964">
                  <c:v>10.662464</c:v>
                </c:pt>
                <c:pt idx="67965">
                  <c:v>10.660734</c:v>
                </c:pt>
                <c:pt idx="67966">
                  <c:v>10.659378</c:v>
                </c:pt>
                <c:pt idx="67967">
                  <c:v>10.664286000000001</c:v>
                </c:pt>
                <c:pt idx="67968">
                  <c:v>10.663138</c:v>
                </c:pt>
                <c:pt idx="67969">
                  <c:v>10.658849</c:v>
                </c:pt>
                <c:pt idx="67970">
                  <c:v>10.660966</c:v>
                </c:pt>
                <c:pt idx="67971">
                  <c:v>10.658772000000001</c:v>
                </c:pt>
                <c:pt idx="67972">
                  <c:v>10.659786</c:v>
                </c:pt>
                <c:pt idx="67973">
                  <c:v>10.663188</c:v>
                </c:pt>
                <c:pt idx="67974">
                  <c:v>10.658049</c:v>
                </c:pt>
                <c:pt idx="67975">
                  <c:v>10.656703</c:v>
                </c:pt>
                <c:pt idx="67976">
                  <c:v>10.661295000000001</c:v>
                </c:pt>
                <c:pt idx="67977">
                  <c:v>10.662064000000001</c:v>
                </c:pt>
                <c:pt idx="67978">
                  <c:v>10.66062</c:v>
                </c:pt>
                <c:pt idx="67979">
                  <c:v>10.664277999999999</c:v>
                </c:pt>
                <c:pt idx="67980">
                  <c:v>10.662687999999999</c:v>
                </c:pt>
                <c:pt idx="67981">
                  <c:v>10.654004</c:v>
                </c:pt>
                <c:pt idx="67982">
                  <c:v>10.658538</c:v>
                </c:pt>
                <c:pt idx="67983">
                  <c:v>10.664866999999999</c:v>
                </c:pt>
                <c:pt idx="67984">
                  <c:v>10.661676999999999</c:v>
                </c:pt>
                <c:pt idx="67985">
                  <c:v>10.658386999999999</c:v>
                </c:pt>
                <c:pt idx="67986">
                  <c:v>10.659437</c:v>
                </c:pt>
                <c:pt idx="67987">
                  <c:v>10.666058</c:v>
                </c:pt>
                <c:pt idx="67988">
                  <c:v>10.668369</c:v>
                </c:pt>
                <c:pt idx="67989">
                  <c:v>10.666264999999999</c:v>
                </c:pt>
                <c:pt idx="67990">
                  <c:v>10.665746</c:v>
                </c:pt>
                <c:pt idx="67991">
                  <c:v>10.661866</c:v>
                </c:pt>
                <c:pt idx="67992">
                  <c:v>10.659502</c:v>
                </c:pt>
                <c:pt idx="67993">
                  <c:v>10.665488</c:v>
                </c:pt>
                <c:pt idx="67994">
                  <c:v>10.669561</c:v>
                </c:pt>
                <c:pt idx="67995">
                  <c:v>10.66389</c:v>
                </c:pt>
                <c:pt idx="67996">
                  <c:v>10.66184</c:v>
                </c:pt>
                <c:pt idx="67997">
                  <c:v>10.664991000000001</c:v>
                </c:pt>
                <c:pt idx="67998">
                  <c:v>10.662430000000001</c:v>
                </c:pt>
                <c:pt idx="67999">
                  <c:v>10.662115999999999</c:v>
                </c:pt>
                <c:pt idx="68000">
                  <c:v>10.665822</c:v>
                </c:pt>
                <c:pt idx="68001">
                  <c:v>10.669852000000001</c:v>
                </c:pt>
                <c:pt idx="68002">
                  <c:v>10.671446</c:v>
                </c:pt>
                <c:pt idx="68003">
                  <c:v>10.668079000000001</c:v>
                </c:pt>
                <c:pt idx="68004">
                  <c:v>10.66621</c:v>
                </c:pt>
                <c:pt idx="68005">
                  <c:v>10.667166999999999</c:v>
                </c:pt>
                <c:pt idx="68006">
                  <c:v>10.668549000000001</c:v>
                </c:pt>
                <c:pt idx="68007">
                  <c:v>10.666418</c:v>
                </c:pt>
                <c:pt idx="68008">
                  <c:v>10.666722</c:v>
                </c:pt>
                <c:pt idx="68009">
                  <c:v>10.671684000000001</c:v>
                </c:pt>
                <c:pt idx="68010">
                  <c:v>10.667342</c:v>
                </c:pt>
                <c:pt idx="68011">
                  <c:v>10.662485</c:v>
                </c:pt>
                <c:pt idx="68012">
                  <c:v>10.668238000000001</c:v>
                </c:pt>
                <c:pt idx="68013">
                  <c:v>10.675447999999999</c:v>
                </c:pt>
                <c:pt idx="68014">
                  <c:v>10.671086000000001</c:v>
                </c:pt>
                <c:pt idx="68015">
                  <c:v>10.665012000000001</c:v>
                </c:pt>
                <c:pt idx="68016">
                  <c:v>10.669639</c:v>
                </c:pt>
                <c:pt idx="68017">
                  <c:v>10.668105000000001</c:v>
                </c:pt>
                <c:pt idx="68018">
                  <c:v>10.664052</c:v>
                </c:pt>
                <c:pt idx="68019">
                  <c:v>10.666823000000001</c:v>
                </c:pt>
                <c:pt idx="68020">
                  <c:v>10.664987</c:v>
                </c:pt>
                <c:pt idx="68021">
                  <c:v>10.661509000000001</c:v>
                </c:pt>
                <c:pt idx="68022">
                  <c:v>10.663634999999999</c:v>
                </c:pt>
                <c:pt idx="68023">
                  <c:v>10.669663</c:v>
                </c:pt>
                <c:pt idx="68024">
                  <c:v>10.668832999999999</c:v>
                </c:pt>
                <c:pt idx="68025">
                  <c:v>10.667802</c:v>
                </c:pt>
                <c:pt idx="68026">
                  <c:v>10.676515999999999</c:v>
                </c:pt>
                <c:pt idx="68027">
                  <c:v>10.677768</c:v>
                </c:pt>
                <c:pt idx="68028">
                  <c:v>10.672599</c:v>
                </c:pt>
                <c:pt idx="68029">
                  <c:v>10.673601</c:v>
                </c:pt>
                <c:pt idx="68030">
                  <c:v>10.674063</c:v>
                </c:pt>
                <c:pt idx="68031">
                  <c:v>10.669853</c:v>
                </c:pt>
                <c:pt idx="68032">
                  <c:v>10.667811</c:v>
                </c:pt>
                <c:pt idx="68033">
                  <c:v>10.670208000000001</c:v>
                </c:pt>
                <c:pt idx="68034">
                  <c:v>10.666651</c:v>
                </c:pt>
                <c:pt idx="68035">
                  <c:v>10.665891999999999</c:v>
                </c:pt>
                <c:pt idx="68036">
                  <c:v>10.674484</c:v>
                </c:pt>
                <c:pt idx="68037">
                  <c:v>10.670952</c:v>
                </c:pt>
                <c:pt idx="68038">
                  <c:v>10.665281</c:v>
                </c:pt>
                <c:pt idx="68039">
                  <c:v>10.675324</c:v>
                </c:pt>
                <c:pt idx="68040">
                  <c:v>10.679852</c:v>
                </c:pt>
                <c:pt idx="68041">
                  <c:v>10.669025</c:v>
                </c:pt>
                <c:pt idx="68042">
                  <c:v>10.664146000000001</c:v>
                </c:pt>
                <c:pt idx="68043">
                  <c:v>10.671427</c:v>
                </c:pt>
                <c:pt idx="68044">
                  <c:v>10.673249999999999</c:v>
                </c:pt>
                <c:pt idx="68045">
                  <c:v>10.673667999999999</c:v>
                </c:pt>
                <c:pt idx="68046">
                  <c:v>10.675065</c:v>
                </c:pt>
                <c:pt idx="68047">
                  <c:v>10.673406</c:v>
                </c:pt>
                <c:pt idx="68048">
                  <c:v>10.673487</c:v>
                </c:pt>
                <c:pt idx="68049">
                  <c:v>10.670888</c:v>
                </c:pt>
                <c:pt idx="68050">
                  <c:v>10.669110999999999</c:v>
                </c:pt>
                <c:pt idx="68051">
                  <c:v>10.670596</c:v>
                </c:pt>
                <c:pt idx="68052">
                  <c:v>10.677115000000001</c:v>
                </c:pt>
                <c:pt idx="68053">
                  <c:v>10.680902</c:v>
                </c:pt>
                <c:pt idx="68054">
                  <c:v>10.673076999999999</c:v>
                </c:pt>
                <c:pt idx="68055">
                  <c:v>10.672993999999999</c:v>
                </c:pt>
                <c:pt idx="68056">
                  <c:v>10.681272</c:v>
                </c:pt>
                <c:pt idx="68057">
                  <c:v>10.675941999999999</c:v>
                </c:pt>
                <c:pt idx="68058">
                  <c:v>10.665084999999999</c:v>
                </c:pt>
                <c:pt idx="68059">
                  <c:v>10.669053999999999</c:v>
                </c:pt>
                <c:pt idx="68060">
                  <c:v>10.677218</c:v>
                </c:pt>
                <c:pt idx="68061">
                  <c:v>10.674391</c:v>
                </c:pt>
                <c:pt idx="68062">
                  <c:v>10.675006</c:v>
                </c:pt>
                <c:pt idx="68063">
                  <c:v>10.678305999999999</c:v>
                </c:pt>
                <c:pt idx="68064">
                  <c:v>10.673717</c:v>
                </c:pt>
                <c:pt idx="68065">
                  <c:v>10.674947</c:v>
                </c:pt>
                <c:pt idx="68066">
                  <c:v>10.679861000000001</c:v>
                </c:pt>
                <c:pt idx="68067">
                  <c:v>10.679848</c:v>
                </c:pt>
                <c:pt idx="68068">
                  <c:v>10.679347999999999</c:v>
                </c:pt>
                <c:pt idx="68069">
                  <c:v>10.681075999999999</c:v>
                </c:pt>
                <c:pt idx="68070">
                  <c:v>10.68244</c:v>
                </c:pt>
                <c:pt idx="68071">
                  <c:v>10.680778</c:v>
                </c:pt>
                <c:pt idx="68072">
                  <c:v>10.678449000000001</c:v>
                </c:pt>
                <c:pt idx="68073">
                  <c:v>10.673842</c:v>
                </c:pt>
                <c:pt idx="68074">
                  <c:v>10.674614999999999</c:v>
                </c:pt>
                <c:pt idx="68075">
                  <c:v>10.680056</c:v>
                </c:pt>
                <c:pt idx="68076">
                  <c:v>10.678362999999999</c:v>
                </c:pt>
                <c:pt idx="68077">
                  <c:v>10.677666</c:v>
                </c:pt>
                <c:pt idx="68078">
                  <c:v>10.679829</c:v>
                </c:pt>
                <c:pt idx="68079">
                  <c:v>10.678993</c:v>
                </c:pt>
                <c:pt idx="68080">
                  <c:v>10.674626</c:v>
                </c:pt>
                <c:pt idx="68081">
                  <c:v>10.680232</c:v>
                </c:pt>
                <c:pt idx="68082">
                  <c:v>10.688354</c:v>
                </c:pt>
                <c:pt idx="68083">
                  <c:v>10.67675</c:v>
                </c:pt>
                <c:pt idx="68084">
                  <c:v>10.671849</c:v>
                </c:pt>
                <c:pt idx="68085">
                  <c:v>10.680421000000001</c:v>
                </c:pt>
                <c:pt idx="68086">
                  <c:v>10.675230000000001</c:v>
                </c:pt>
                <c:pt idx="68087">
                  <c:v>10.669506</c:v>
                </c:pt>
                <c:pt idx="68088">
                  <c:v>10.677047</c:v>
                </c:pt>
                <c:pt idx="68089">
                  <c:v>10.682980000000001</c:v>
                </c:pt>
                <c:pt idx="68090">
                  <c:v>10.680326000000001</c:v>
                </c:pt>
                <c:pt idx="68091">
                  <c:v>10.679781</c:v>
                </c:pt>
                <c:pt idx="68092">
                  <c:v>10.684918</c:v>
                </c:pt>
                <c:pt idx="68093">
                  <c:v>10.686589</c:v>
                </c:pt>
                <c:pt idx="68094">
                  <c:v>10.682077</c:v>
                </c:pt>
                <c:pt idx="68095">
                  <c:v>10.677801000000001</c:v>
                </c:pt>
                <c:pt idx="68096">
                  <c:v>10.675814000000001</c:v>
                </c:pt>
                <c:pt idx="68097">
                  <c:v>10.674541</c:v>
                </c:pt>
                <c:pt idx="68098">
                  <c:v>10.678179</c:v>
                </c:pt>
                <c:pt idx="68099">
                  <c:v>10.685187000000001</c:v>
                </c:pt>
                <c:pt idx="68100">
                  <c:v>10.683884000000001</c:v>
                </c:pt>
                <c:pt idx="68101">
                  <c:v>10.685487</c:v>
                </c:pt>
                <c:pt idx="68102">
                  <c:v>10.692223</c:v>
                </c:pt>
                <c:pt idx="68103">
                  <c:v>10.688724000000001</c:v>
                </c:pt>
                <c:pt idx="68104">
                  <c:v>10.685625999999999</c:v>
                </c:pt>
                <c:pt idx="68105">
                  <c:v>10.688798999999999</c:v>
                </c:pt>
                <c:pt idx="68106">
                  <c:v>10.68906</c:v>
                </c:pt>
                <c:pt idx="68107">
                  <c:v>10.68188</c:v>
                </c:pt>
                <c:pt idx="68108">
                  <c:v>10.685142000000001</c:v>
                </c:pt>
                <c:pt idx="68109">
                  <c:v>10.689768000000001</c:v>
                </c:pt>
                <c:pt idx="68110">
                  <c:v>10.677994999999999</c:v>
                </c:pt>
                <c:pt idx="68111">
                  <c:v>10.679522</c:v>
                </c:pt>
                <c:pt idx="68112">
                  <c:v>10.68751</c:v>
                </c:pt>
                <c:pt idx="68113">
                  <c:v>10.683641</c:v>
                </c:pt>
                <c:pt idx="68114">
                  <c:v>10.689404</c:v>
                </c:pt>
                <c:pt idx="68115">
                  <c:v>10.694976</c:v>
                </c:pt>
                <c:pt idx="68116">
                  <c:v>10.685917999999999</c:v>
                </c:pt>
                <c:pt idx="68117">
                  <c:v>10.681183000000001</c:v>
                </c:pt>
                <c:pt idx="68118">
                  <c:v>10.687991999999999</c:v>
                </c:pt>
                <c:pt idx="68119">
                  <c:v>10.688228000000001</c:v>
                </c:pt>
                <c:pt idx="68120">
                  <c:v>10.681317999999999</c:v>
                </c:pt>
                <c:pt idx="68121">
                  <c:v>10.685313000000001</c:v>
                </c:pt>
                <c:pt idx="68122">
                  <c:v>10.686921999999999</c:v>
                </c:pt>
                <c:pt idx="68123">
                  <c:v>10.682914999999999</c:v>
                </c:pt>
                <c:pt idx="68124">
                  <c:v>10.686256</c:v>
                </c:pt>
                <c:pt idx="68125">
                  <c:v>10.687988000000001</c:v>
                </c:pt>
                <c:pt idx="68126">
                  <c:v>10.683315</c:v>
                </c:pt>
                <c:pt idx="68127">
                  <c:v>10.680770000000001</c:v>
                </c:pt>
                <c:pt idx="68128">
                  <c:v>10.686946000000001</c:v>
                </c:pt>
                <c:pt idx="68129">
                  <c:v>10.684728</c:v>
                </c:pt>
                <c:pt idx="68130">
                  <c:v>10.676190999999999</c:v>
                </c:pt>
                <c:pt idx="68131">
                  <c:v>10.683534</c:v>
                </c:pt>
                <c:pt idx="68132">
                  <c:v>10.692015</c:v>
                </c:pt>
                <c:pt idx="68133">
                  <c:v>10.687576999999999</c:v>
                </c:pt>
                <c:pt idx="68134">
                  <c:v>10.686108000000001</c:v>
                </c:pt>
                <c:pt idx="68135">
                  <c:v>10.689117</c:v>
                </c:pt>
                <c:pt idx="68136">
                  <c:v>10.683254</c:v>
                </c:pt>
                <c:pt idx="68137">
                  <c:v>10.682963000000001</c:v>
                </c:pt>
                <c:pt idx="68138">
                  <c:v>10.690847</c:v>
                </c:pt>
                <c:pt idx="68139">
                  <c:v>10.685207999999999</c:v>
                </c:pt>
                <c:pt idx="68140">
                  <c:v>10.682941</c:v>
                </c:pt>
                <c:pt idx="68141">
                  <c:v>10.691004</c:v>
                </c:pt>
                <c:pt idx="68142">
                  <c:v>10.685852000000001</c:v>
                </c:pt>
                <c:pt idx="68143">
                  <c:v>10.679468999999999</c:v>
                </c:pt>
                <c:pt idx="68144">
                  <c:v>10.685065</c:v>
                </c:pt>
                <c:pt idx="68145">
                  <c:v>10.691098999999999</c:v>
                </c:pt>
                <c:pt idx="68146">
                  <c:v>10.691207</c:v>
                </c:pt>
                <c:pt idx="68147">
                  <c:v>10.691511999999999</c:v>
                </c:pt>
                <c:pt idx="68148">
                  <c:v>10.696904999999999</c:v>
                </c:pt>
                <c:pt idx="68149">
                  <c:v>10.700058</c:v>
                </c:pt>
                <c:pt idx="68150">
                  <c:v>10.698142000000001</c:v>
                </c:pt>
                <c:pt idx="68151">
                  <c:v>10.694842</c:v>
                </c:pt>
                <c:pt idx="68152">
                  <c:v>10.691811</c:v>
                </c:pt>
                <c:pt idx="68153">
                  <c:v>10.691808</c:v>
                </c:pt>
                <c:pt idx="68154">
                  <c:v>10.699275</c:v>
                </c:pt>
                <c:pt idx="68155">
                  <c:v>10.701492999999999</c:v>
                </c:pt>
                <c:pt idx="68156">
                  <c:v>10.689446999999999</c:v>
                </c:pt>
                <c:pt idx="68157">
                  <c:v>10.689173</c:v>
                </c:pt>
                <c:pt idx="68158">
                  <c:v>10.697946999999999</c:v>
                </c:pt>
                <c:pt idx="68159">
                  <c:v>10.690913999999999</c:v>
                </c:pt>
                <c:pt idx="68160">
                  <c:v>10.68934</c:v>
                </c:pt>
                <c:pt idx="68161">
                  <c:v>10.697875</c:v>
                </c:pt>
                <c:pt idx="68162">
                  <c:v>10.695074</c:v>
                </c:pt>
                <c:pt idx="68163">
                  <c:v>10.692701</c:v>
                </c:pt>
                <c:pt idx="68164">
                  <c:v>10.698608999999999</c:v>
                </c:pt>
                <c:pt idx="68165">
                  <c:v>10.695626000000001</c:v>
                </c:pt>
                <c:pt idx="68166">
                  <c:v>10.681863999999999</c:v>
                </c:pt>
                <c:pt idx="68167">
                  <c:v>10.686213</c:v>
                </c:pt>
                <c:pt idx="68168">
                  <c:v>10.695586</c:v>
                </c:pt>
                <c:pt idx="68169">
                  <c:v>10.68777</c:v>
                </c:pt>
                <c:pt idx="68170">
                  <c:v>10.689195</c:v>
                </c:pt>
                <c:pt idx="68171">
                  <c:v>10.697353</c:v>
                </c:pt>
                <c:pt idx="68172">
                  <c:v>10.692307</c:v>
                </c:pt>
                <c:pt idx="68173">
                  <c:v>10.688675999999999</c:v>
                </c:pt>
                <c:pt idx="68174">
                  <c:v>10.69491</c:v>
                </c:pt>
                <c:pt idx="68175">
                  <c:v>10.698435999999999</c:v>
                </c:pt>
                <c:pt idx="68176">
                  <c:v>10.698129</c:v>
                </c:pt>
                <c:pt idx="68177">
                  <c:v>10.700786000000001</c:v>
                </c:pt>
                <c:pt idx="68178">
                  <c:v>10.698248</c:v>
                </c:pt>
                <c:pt idx="68179">
                  <c:v>10.690998</c:v>
                </c:pt>
                <c:pt idx="68180">
                  <c:v>10.689076999999999</c:v>
                </c:pt>
                <c:pt idx="68181">
                  <c:v>10.691228000000001</c:v>
                </c:pt>
                <c:pt idx="68182">
                  <c:v>10.693875999999999</c:v>
                </c:pt>
                <c:pt idx="68183">
                  <c:v>10.691131</c:v>
                </c:pt>
                <c:pt idx="68184">
                  <c:v>10.691318000000001</c:v>
                </c:pt>
                <c:pt idx="68185">
                  <c:v>10.694257</c:v>
                </c:pt>
                <c:pt idx="68186">
                  <c:v>10.687799999999999</c:v>
                </c:pt>
                <c:pt idx="68187">
                  <c:v>10.690943000000001</c:v>
                </c:pt>
                <c:pt idx="68188">
                  <c:v>10.700013999999999</c:v>
                </c:pt>
                <c:pt idx="68189">
                  <c:v>10.696414000000001</c:v>
                </c:pt>
                <c:pt idx="68190">
                  <c:v>10.695411999999999</c:v>
                </c:pt>
                <c:pt idx="68191">
                  <c:v>10.700780999999999</c:v>
                </c:pt>
                <c:pt idx="68192">
                  <c:v>10.697545</c:v>
                </c:pt>
                <c:pt idx="68193">
                  <c:v>10.691295</c:v>
                </c:pt>
                <c:pt idx="68194">
                  <c:v>10.698213000000001</c:v>
                </c:pt>
                <c:pt idx="68195">
                  <c:v>10.703393</c:v>
                </c:pt>
                <c:pt idx="68196">
                  <c:v>10.696419000000001</c:v>
                </c:pt>
                <c:pt idx="68197">
                  <c:v>10.698708</c:v>
                </c:pt>
                <c:pt idx="68198">
                  <c:v>10.702434999999999</c:v>
                </c:pt>
                <c:pt idx="68199">
                  <c:v>10.697134999999999</c:v>
                </c:pt>
                <c:pt idx="68200">
                  <c:v>10.696764</c:v>
                </c:pt>
                <c:pt idx="68201">
                  <c:v>10.698858</c:v>
                </c:pt>
                <c:pt idx="68202">
                  <c:v>10.694112000000001</c:v>
                </c:pt>
                <c:pt idx="68203">
                  <c:v>10.695313000000001</c:v>
                </c:pt>
                <c:pt idx="68204">
                  <c:v>10.704750000000001</c:v>
                </c:pt>
                <c:pt idx="68205">
                  <c:v>10.69914</c:v>
                </c:pt>
                <c:pt idx="68206">
                  <c:v>10.693735999999999</c:v>
                </c:pt>
                <c:pt idx="68207">
                  <c:v>10.700730999999999</c:v>
                </c:pt>
                <c:pt idx="68208">
                  <c:v>10.702170000000001</c:v>
                </c:pt>
                <c:pt idx="68209">
                  <c:v>10.699827000000001</c:v>
                </c:pt>
                <c:pt idx="68210">
                  <c:v>10.698746999999999</c:v>
                </c:pt>
                <c:pt idx="68211">
                  <c:v>10.704324</c:v>
                </c:pt>
                <c:pt idx="68212">
                  <c:v>10.705659000000001</c:v>
                </c:pt>
                <c:pt idx="68213">
                  <c:v>10.703173</c:v>
                </c:pt>
                <c:pt idx="68214">
                  <c:v>10.706011999999999</c:v>
                </c:pt>
                <c:pt idx="68215">
                  <c:v>10.700326</c:v>
                </c:pt>
                <c:pt idx="68216">
                  <c:v>10.700823</c:v>
                </c:pt>
                <c:pt idx="68217">
                  <c:v>10.710284</c:v>
                </c:pt>
                <c:pt idx="68218">
                  <c:v>10.703709</c:v>
                </c:pt>
                <c:pt idx="68219">
                  <c:v>10.695786999999999</c:v>
                </c:pt>
                <c:pt idx="68220">
                  <c:v>10.701373</c:v>
                </c:pt>
                <c:pt idx="68221">
                  <c:v>10.706018</c:v>
                </c:pt>
                <c:pt idx="68222">
                  <c:v>10.700538999999999</c:v>
                </c:pt>
                <c:pt idx="68223">
                  <c:v>10.700634000000001</c:v>
                </c:pt>
                <c:pt idx="68224">
                  <c:v>10.704871000000001</c:v>
                </c:pt>
                <c:pt idx="68225">
                  <c:v>10.702235</c:v>
                </c:pt>
                <c:pt idx="68226">
                  <c:v>10.705358</c:v>
                </c:pt>
                <c:pt idx="68227">
                  <c:v>10.706685</c:v>
                </c:pt>
                <c:pt idx="68228">
                  <c:v>10.699899</c:v>
                </c:pt>
                <c:pt idx="68229">
                  <c:v>10.697876000000001</c:v>
                </c:pt>
                <c:pt idx="68230">
                  <c:v>10.704195</c:v>
                </c:pt>
                <c:pt idx="68231">
                  <c:v>10.705052999999999</c:v>
                </c:pt>
                <c:pt idx="68232">
                  <c:v>10.698566</c:v>
                </c:pt>
                <c:pt idx="68233">
                  <c:v>10.703892</c:v>
                </c:pt>
                <c:pt idx="68234">
                  <c:v>10.710357999999999</c:v>
                </c:pt>
                <c:pt idx="68235">
                  <c:v>10.702484</c:v>
                </c:pt>
                <c:pt idx="68236">
                  <c:v>10.698031</c:v>
                </c:pt>
                <c:pt idx="68237">
                  <c:v>10.704879999999999</c:v>
                </c:pt>
                <c:pt idx="68238">
                  <c:v>10.709229000000001</c:v>
                </c:pt>
                <c:pt idx="68239">
                  <c:v>10.703842</c:v>
                </c:pt>
                <c:pt idx="68240">
                  <c:v>10.705612</c:v>
                </c:pt>
                <c:pt idx="68241">
                  <c:v>10.709296999999999</c:v>
                </c:pt>
                <c:pt idx="68242">
                  <c:v>10.701435999999999</c:v>
                </c:pt>
                <c:pt idx="68243">
                  <c:v>10.702389</c:v>
                </c:pt>
                <c:pt idx="68244">
                  <c:v>10.708290999999999</c:v>
                </c:pt>
                <c:pt idx="68245">
                  <c:v>10.705128999999999</c:v>
                </c:pt>
                <c:pt idx="68246">
                  <c:v>10.703473000000001</c:v>
                </c:pt>
                <c:pt idx="68247">
                  <c:v>10.704770999999999</c:v>
                </c:pt>
                <c:pt idx="68248">
                  <c:v>10.701235</c:v>
                </c:pt>
                <c:pt idx="68249">
                  <c:v>10.699131</c:v>
                </c:pt>
                <c:pt idx="68250">
                  <c:v>10.710117</c:v>
                </c:pt>
                <c:pt idx="68251">
                  <c:v>10.715581999999999</c:v>
                </c:pt>
                <c:pt idx="68252">
                  <c:v>10.710387000000001</c:v>
                </c:pt>
                <c:pt idx="68253">
                  <c:v>10.712712</c:v>
                </c:pt>
                <c:pt idx="68254">
                  <c:v>10.709927</c:v>
                </c:pt>
                <c:pt idx="68255">
                  <c:v>10.702076</c:v>
                </c:pt>
                <c:pt idx="68256">
                  <c:v>10.704988999999999</c:v>
                </c:pt>
                <c:pt idx="68257">
                  <c:v>10.709635</c:v>
                </c:pt>
                <c:pt idx="68258">
                  <c:v>10.708297999999999</c:v>
                </c:pt>
                <c:pt idx="68259">
                  <c:v>10.707378</c:v>
                </c:pt>
                <c:pt idx="68260">
                  <c:v>10.715885</c:v>
                </c:pt>
                <c:pt idx="68261">
                  <c:v>10.719028</c:v>
                </c:pt>
                <c:pt idx="68262">
                  <c:v>10.711691999999999</c:v>
                </c:pt>
                <c:pt idx="68263">
                  <c:v>10.709061999999999</c:v>
                </c:pt>
                <c:pt idx="68264">
                  <c:v>10.706697</c:v>
                </c:pt>
                <c:pt idx="68265">
                  <c:v>10.702639</c:v>
                </c:pt>
                <c:pt idx="68266">
                  <c:v>10.70421</c:v>
                </c:pt>
                <c:pt idx="68267">
                  <c:v>10.711790000000001</c:v>
                </c:pt>
                <c:pt idx="68268">
                  <c:v>10.711554</c:v>
                </c:pt>
                <c:pt idx="68269">
                  <c:v>10.709564</c:v>
                </c:pt>
                <c:pt idx="68270">
                  <c:v>10.717434000000001</c:v>
                </c:pt>
                <c:pt idx="68271">
                  <c:v>10.714797000000001</c:v>
                </c:pt>
                <c:pt idx="68272">
                  <c:v>10.709937</c:v>
                </c:pt>
                <c:pt idx="68273">
                  <c:v>10.717191</c:v>
                </c:pt>
                <c:pt idx="68274">
                  <c:v>10.717312</c:v>
                </c:pt>
                <c:pt idx="68275">
                  <c:v>10.70665</c:v>
                </c:pt>
                <c:pt idx="68276">
                  <c:v>10.703806</c:v>
                </c:pt>
                <c:pt idx="68277">
                  <c:v>10.709747999999999</c:v>
                </c:pt>
                <c:pt idx="68278">
                  <c:v>10.705418</c:v>
                </c:pt>
                <c:pt idx="68279">
                  <c:v>10.704507</c:v>
                </c:pt>
                <c:pt idx="68280">
                  <c:v>10.716571999999999</c:v>
                </c:pt>
                <c:pt idx="68281">
                  <c:v>10.716987</c:v>
                </c:pt>
                <c:pt idx="68282">
                  <c:v>10.714328</c:v>
                </c:pt>
                <c:pt idx="68283">
                  <c:v>10.717271</c:v>
                </c:pt>
                <c:pt idx="68284">
                  <c:v>10.712135999999999</c:v>
                </c:pt>
                <c:pt idx="68285">
                  <c:v>10.708712</c:v>
                </c:pt>
                <c:pt idx="68286">
                  <c:v>10.714444</c:v>
                </c:pt>
                <c:pt idx="68287">
                  <c:v>10.715016</c:v>
                </c:pt>
                <c:pt idx="68288">
                  <c:v>10.709668000000001</c:v>
                </c:pt>
                <c:pt idx="68289">
                  <c:v>10.717457</c:v>
                </c:pt>
                <c:pt idx="68290">
                  <c:v>10.718564000000001</c:v>
                </c:pt>
                <c:pt idx="68291">
                  <c:v>10.703752</c:v>
                </c:pt>
                <c:pt idx="68292">
                  <c:v>10.708276</c:v>
                </c:pt>
                <c:pt idx="68293">
                  <c:v>10.717103</c:v>
                </c:pt>
                <c:pt idx="68294">
                  <c:v>10.709847</c:v>
                </c:pt>
                <c:pt idx="68295">
                  <c:v>10.705278</c:v>
                </c:pt>
                <c:pt idx="68296">
                  <c:v>10.715786</c:v>
                </c:pt>
                <c:pt idx="68297">
                  <c:v>10.720492999999999</c:v>
                </c:pt>
                <c:pt idx="68298">
                  <c:v>10.711741</c:v>
                </c:pt>
                <c:pt idx="68299">
                  <c:v>10.715797</c:v>
                </c:pt>
                <c:pt idx="68300">
                  <c:v>10.719290000000001</c:v>
                </c:pt>
                <c:pt idx="68301">
                  <c:v>10.710488</c:v>
                </c:pt>
                <c:pt idx="68302">
                  <c:v>10.716105000000001</c:v>
                </c:pt>
                <c:pt idx="68303">
                  <c:v>10.724244000000001</c:v>
                </c:pt>
                <c:pt idx="68304">
                  <c:v>10.716804</c:v>
                </c:pt>
                <c:pt idx="68305">
                  <c:v>10.714480999999999</c:v>
                </c:pt>
                <c:pt idx="68306">
                  <c:v>10.723955999999999</c:v>
                </c:pt>
                <c:pt idx="68307">
                  <c:v>10.720726000000001</c:v>
                </c:pt>
                <c:pt idx="68308">
                  <c:v>10.717029</c:v>
                </c:pt>
                <c:pt idx="68309">
                  <c:v>10.728399</c:v>
                </c:pt>
                <c:pt idx="68310">
                  <c:v>10.720504999999999</c:v>
                </c:pt>
                <c:pt idx="68311">
                  <c:v>10.708329000000001</c:v>
                </c:pt>
                <c:pt idx="68312">
                  <c:v>10.7201</c:v>
                </c:pt>
                <c:pt idx="68313">
                  <c:v>10.72265</c:v>
                </c:pt>
                <c:pt idx="68314">
                  <c:v>10.710886</c:v>
                </c:pt>
                <c:pt idx="68315">
                  <c:v>10.711515</c:v>
                </c:pt>
                <c:pt idx="68316">
                  <c:v>10.717036</c:v>
                </c:pt>
                <c:pt idx="68317">
                  <c:v>10.714264999999999</c:v>
                </c:pt>
                <c:pt idx="68318">
                  <c:v>10.717224999999999</c:v>
                </c:pt>
                <c:pt idx="68319">
                  <c:v>10.724012</c:v>
                </c:pt>
                <c:pt idx="68320">
                  <c:v>10.717453000000001</c:v>
                </c:pt>
                <c:pt idx="68321">
                  <c:v>10.718040999999999</c:v>
                </c:pt>
                <c:pt idx="68322">
                  <c:v>10.724518</c:v>
                </c:pt>
                <c:pt idx="68323">
                  <c:v>10.716219000000001</c:v>
                </c:pt>
                <c:pt idx="68324">
                  <c:v>10.708577</c:v>
                </c:pt>
                <c:pt idx="68325">
                  <c:v>10.717727999999999</c:v>
                </c:pt>
                <c:pt idx="68326">
                  <c:v>10.726754</c:v>
                </c:pt>
                <c:pt idx="68327">
                  <c:v>10.719989999999999</c:v>
                </c:pt>
                <c:pt idx="68328">
                  <c:v>10.717098999999999</c:v>
                </c:pt>
                <c:pt idx="68329">
                  <c:v>10.724899000000001</c:v>
                </c:pt>
                <c:pt idx="68330">
                  <c:v>10.725652999999999</c:v>
                </c:pt>
                <c:pt idx="68331">
                  <c:v>10.721126999999999</c:v>
                </c:pt>
                <c:pt idx="68332">
                  <c:v>10.714152</c:v>
                </c:pt>
                <c:pt idx="68333">
                  <c:v>10.711138999999999</c:v>
                </c:pt>
                <c:pt idx="68334">
                  <c:v>10.717352</c:v>
                </c:pt>
                <c:pt idx="68335">
                  <c:v>10.721703</c:v>
                </c:pt>
                <c:pt idx="68336">
                  <c:v>10.717055</c:v>
                </c:pt>
                <c:pt idx="68337">
                  <c:v>10.712218999999999</c:v>
                </c:pt>
                <c:pt idx="68338">
                  <c:v>10.721145999999999</c:v>
                </c:pt>
                <c:pt idx="68339">
                  <c:v>10.729066</c:v>
                </c:pt>
                <c:pt idx="68340">
                  <c:v>10.726369999999999</c:v>
                </c:pt>
                <c:pt idx="68341">
                  <c:v>10.728752</c:v>
                </c:pt>
                <c:pt idx="68342">
                  <c:v>10.733336</c:v>
                </c:pt>
                <c:pt idx="68343">
                  <c:v>10.731026999999999</c:v>
                </c:pt>
                <c:pt idx="68344">
                  <c:v>10.724081999999999</c:v>
                </c:pt>
                <c:pt idx="68345">
                  <c:v>10.726226</c:v>
                </c:pt>
                <c:pt idx="68346">
                  <c:v>10.729327</c:v>
                </c:pt>
                <c:pt idx="68347">
                  <c:v>10.72184</c:v>
                </c:pt>
                <c:pt idx="68348">
                  <c:v>10.72284</c:v>
                </c:pt>
                <c:pt idx="68349">
                  <c:v>10.726921000000001</c:v>
                </c:pt>
                <c:pt idx="68350">
                  <c:v>10.721954999999999</c:v>
                </c:pt>
                <c:pt idx="68351">
                  <c:v>10.72081</c:v>
                </c:pt>
                <c:pt idx="68352">
                  <c:v>10.725896000000001</c:v>
                </c:pt>
                <c:pt idx="68353">
                  <c:v>10.726786000000001</c:v>
                </c:pt>
                <c:pt idx="68354">
                  <c:v>10.725213</c:v>
                </c:pt>
                <c:pt idx="68355">
                  <c:v>10.728012</c:v>
                </c:pt>
                <c:pt idx="68356">
                  <c:v>10.72373</c:v>
                </c:pt>
                <c:pt idx="68357">
                  <c:v>10.718994</c:v>
                </c:pt>
                <c:pt idx="68358">
                  <c:v>10.726388999999999</c:v>
                </c:pt>
                <c:pt idx="68359">
                  <c:v>10.727109</c:v>
                </c:pt>
                <c:pt idx="68360">
                  <c:v>10.722065000000001</c:v>
                </c:pt>
                <c:pt idx="68361">
                  <c:v>10.725510999999999</c:v>
                </c:pt>
                <c:pt idx="68362">
                  <c:v>10.727641</c:v>
                </c:pt>
                <c:pt idx="68363">
                  <c:v>10.721465</c:v>
                </c:pt>
                <c:pt idx="68364">
                  <c:v>10.721207</c:v>
                </c:pt>
                <c:pt idx="68365">
                  <c:v>10.730511</c:v>
                </c:pt>
                <c:pt idx="68366">
                  <c:v>10.728711000000001</c:v>
                </c:pt>
                <c:pt idx="68367">
                  <c:v>10.723483999999999</c:v>
                </c:pt>
                <c:pt idx="68368">
                  <c:v>10.727197</c:v>
                </c:pt>
                <c:pt idx="68369">
                  <c:v>10.727563999999999</c:v>
                </c:pt>
                <c:pt idx="68370">
                  <c:v>10.726232</c:v>
                </c:pt>
                <c:pt idx="68371">
                  <c:v>10.727808</c:v>
                </c:pt>
                <c:pt idx="68372">
                  <c:v>10.730074999999999</c:v>
                </c:pt>
                <c:pt idx="68373">
                  <c:v>10.729647999999999</c:v>
                </c:pt>
                <c:pt idx="68374">
                  <c:v>10.731194</c:v>
                </c:pt>
                <c:pt idx="68375">
                  <c:v>10.728296</c:v>
                </c:pt>
                <c:pt idx="68376">
                  <c:v>10.718844000000001</c:v>
                </c:pt>
                <c:pt idx="68377">
                  <c:v>10.723280000000001</c:v>
                </c:pt>
                <c:pt idx="68378">
                  <c:v>10.730251000000001</c:v>
                </c:pt>
                <c:pt idx="68379">
                  <c:v>10.725203</c:v>
                </c:pt>
                <c:pt idx="68380">
                  <c:v>10.721405000000001</c:v>
                </c:pt>
                <c:pt idx="68381">
                  <c:v>10.72513</c:v>
                </c:pt>
                <c:pt idx="68382">
                  <c:v>10.727788</c:v>
                </c:pt>
                <c:pt idx="68383">
                  <c:v>10.724916</c:v>
                </c:pt>
                <c:pt idx="68384">
                  <c:v>10.730232000000001</c:v>
                </c:pt>
                <c:pt idx="68385">
                  <c:v>10.738178</c:v>
                </c:pt>
                <c:pt idx="68386">
                  <c:v>10.734730000000001</c:v>
                </c:pt>
                <c:pt idx="68387">
                  <c:v>10.730498000000001</c:v>
                </c:pt>
                <c:pt idx="68388">
                  <c:v>10.725185</c:v>
                </c:pt>
                <c:pt idx="68389">
                  <c:v>10.720886999999999</c:v>
                </c:pt>
                <c:pt idx="68390">
                  <c:v>10.728058000000001</c:v>
                </c:pt>
                <c:pt idx="68391">
                  <c:v>10.732886000000001</c:v>
                </c:pt>
                <c:pt idx="68392">
                  <c:v>10.732747</c:v>
                </c:pt>
                <c:pt idx="68393">
                  <c:v>10.73075</c:v>
                </c:pt>
                <c:pt idx="68394">
                  <c:v>10.729926000000001</c:v>
                </c:pt>
                <c:pt idx="68395">
                  <c:v>10.732913999999999</c:v>
                </c:pt>
                <c:pt idx="68396">
                  <c:v>10.730321999999999</c:v>
                </c:pt>
                <c:pt idx="68397">
                  <c:v>10.727418999999999</c:v>
                </c:pt>
                <c:pt idx="68398">
                  <c:v>10.728475</c:v>
                </c:pt>
                <c:pt idx="68399">
                  <c:v>10.733525999999999</c:v>
                </c:pt>
                <c:pt idx="68400">
                  <c:v>10.735117000000001</c:v>
                </c:pt>
                <c:pt idx="68401">
                  <c:v>10.728104</c:v>
                </c:pt>
                <c:pt idx="68402">
                  <c:v>10.725621</c:v>
                </c:pt>
                <c:pt idx="68403">
                  <c:v>10.732084</c:v>
                </c:pt>
                <c:pt idx="68404">
                  <c:v>10.737375999999999</c:v>
                </c:pt>
                <c:pt idx="68405">
                  <c:v>10.734163000000001</c:v>
                </c:pt>
                <c:pt idx="68406">
                  <c:v>10.729206</c:v>
                </c:pt>
                <c:pt idx="68407">
                  <c:v>10.731218999999999</c:v>
                </c:pt>
                <c:pt idx="68408">
                  <c:v>10.736335</c:v>
                </c:pt>
                <c:pt idx="68409">
                  <c:v>10.737833999999999</c:v>
                </c:pt>
                <c:pt idx="68410">
                  <c:v>10.735291</c:v>
                </c:pt>
                <c:pt idx="68411">
                  <c:v>10.734584999999999</c:v>
                </c:pt>
                <c:pt idx="68412">
                  <c:v>10.733668</c:v>
                </c:pt>
                <c:pt idx="68413">
                  <c:v>10.732062000000001</c:v>
                </c:pt>
                <c:pt idx="68414">
                  <c:v>10.735716</c:v>
                </c:pt>
                <c:pt idx="68415">
                  <c:v>10.734991000000001</c:v>
                </c:pt>
                <c:pt idx="68416">
                  <c:v>10.73489</c:v>
                </c:pt>
                <c:pt idx="68417">
                  <c:v>10.741609</c:v>
                </c:pt>
                <c:pt idx="68418">
                  <c:v>10.73706</c:v>
                </c:pt>
                <c:pt idx="68419">
                  <c:v>10.729338</c:v>
                </c:pt>
                <c:pt idx="68420">
                  <c:v>10.730212999999999</c:v>
                </c:pt>
                <c:pt idx="68421">
                  <c:v>10.735061</c:v>
                </c:pt>
                <c:pt idx="68422">
                  <c:v>10.737702000000001</c:v>
                </c:pt>
                <c:pt idx="68423">
                  <c:v>10.739656999999999</c:v>
                </c:pt>
                <c:pt idx="68424">
                  <c:v>10.740195</c:v>
                </c:pt>
                <c:pt idx="68425">
                  <c:v>10.734832000000001</c:v>
                </c:pt>
                <c:pt idx="68426">
                  <c:v>10.735988000000001</c:v>
                </c:pt>
                <c:pt idx="68427">
                  <c:v>10.737704000000001</c:v>
                </c:pt>
                <c:pt idx="68428">
                  <c:v>10.73311</c:v>
                </c:pt>
                <c:pt idx="68429">
                  <c:v>10.73784</c:v>
                </c:pt>
                <c:pt idx="68430">
                  <c:v>10.744417</c:v>
                </c:pt>
                <c:pt idx="68431">
                  <c:v>10.740710999999999</c:v>
                </c:pt>
                <c:pt idx="68432">
                  <c:v>10.736392</c:v>
                </c:pt>
                <c:pt idx="68433">
                  <c:v>10.739501000000001</c:v>
                </c:pt>
                <c:pt idx="68434">
                  <c:v>10.73847</c:v>
                </c:pt>
                <c:pt idx="68435">
                  <c:v>10.73029</c:v>
                </c:pt>
                <c:pt idx="68436">
                  <c:v>10.733419</c:v>
                </c:pt>
                <c:pt idx="68437">
                  <c:v>10.739579000000001</c:v>
                </c:pt>
                <c:pt idx="68438">
                  <c:v>10.733767</c:v>
                </c:pt>
                <c:pt idx="68439">
                  <c:v>10.731628000000001</c:v>
                </c:pt>
                <c:pt idx="68440">
                  <c:v>10.738440000000001</c:v>
                </c:pt>
                <c:pt idx="68441">
                  <c:v>10.741837</c:v>
                </c:pt>
                <c:pt idx="68442">
                  <c:v>10.738897</c:v>
                </c:pt>
                <c:pt idx="68443">
                  <c:v>10.737199</c:v>
                </c:pt>
                <c:pt idx="68444">
                  <c:v>10.735175999999999</c:v>
                </c:pt>
                <c:pt idx="68445">
                  <c:v>10.736105</c:v>
                </c:pt>
                <c:pt idx="68446">
                  <c:v>10.746397999999999</c:v>
                </c:pt>
                <c:pt idx="68447">
                  <c:v>10.751113999999999</c:v>
                </c:pt>
                <c:pt idx="68448">
                  <c:v>10.744503</c:v>
                </c:pt>
                <c:pt idx="68449">
                  <c:v>10.737963000000001</c:v>
                </c:pt>
                <c:pt idx="68450">
                  <c:v>10.741585000000001</c:v>
                </c:pt>
                <c:pt idx="68451">
                  <c:v>10.746831</c:v>
                </c:pt>
                <c:pt idx="68452">
                  <c:v>10.743962</c:v>
                </c:pt>
                <c:pt idx="68453">
                  <c:v>10.744517999999999</c:v>
                </c:pt>
                <c:pt idx="68454">
                  <c:v>10.747128</c:v>
                </c:pt>
                <c:pt idx="68455">
                  <c:v>10.744294</c:v>
                </c:pt>
                <c:pt idx="68456">
                  <c:v>10.739523999999999</c:v>
                </c:pt>
                <c:pt idx="68457">
                  <c:v>10.737742000000001</c:v>
                </c:pt>
                <c:pt idx="68458">
                  <c:v>10.737830000000001</c:v>
                </c:pt>
                <c:pt idx="68459">
                  <c:v>10.73879</c:v>
                </c:pt>
                <c:pt idx="68460">
                  <c:v>10.742749999999999</c:v>
                </c:pt>
                <c:pt idx="68461">
                  <c:v>10.739774000000001</c:v>
                </c:pt>
                <c:pt idx="68462">
                  <c:v>10.737648999999999</c:v>
                </c:pt>
                <c:pt idx="68463">
                  <c:v>10.746271999999999</c:v>
                </c:pt>
                <c:pt idx="68464">
                  <c:v>10.746206000000001</c:v>
                </c:pt>
                <c:pt idx="68465">
                  <c:v>10.739611</c:v>
                </c:pt>
                <c:pt idx="68466">
                  <c:v>10.740627</c:v>
                </c:pt>
                <c:pt idx="68467">
                  <c:v>10.742629000000001</c:v>
                </c:pt>
                <c:pt idx="68468">
                  <c:v>10.744365999999999</c:v>
                </c:pt>
                <c:pt idx="68469">
                  <c:v>10.745058999999999</c:v>
                </c:pt>
                <c:pt idx="68470">
                  <c:v>10.740937000000001</c:v>
                </c:pt>
                <c:pt idx="68471">
                  <c:v>10.736459</c:v>
                </c:pt>
                <c:pt idx="68472">
                  <c:v>10.744164</c:v>
                </c:pt>
                <c:pt idx="68473">
                  <c:v>10.751132</c:v>
                </c:pt>
                <c:pt idx="68474">
                  <c:v>10.740015</c:v>
                </c:pt>
                <c:pt idx="68475">
                  <c:v>10.741044</c:v>
                </c:pt>
                <c:pt idx="68476">
                  <c:v>10.754113</c:v>
                </c:pt>
                <c:pt idx="68477">
                  <c:v>10.747655</c:v>
                </c:pt>
                <c:pt idx="68478">
                  <c:v>10.739501000000001</c:v>
                </c:pt>
                <c:pt idx="68479">
                  <c:v>10.746382000000001</c:v>
                </c:pt>
                <c:pt idx="68480">
                  <c:v>10.751780999999999</c:v>
                </c:pt>
                <c:pt idx="68481">
                  <c:v>10.749726000000001</c:v>
                </c:pt>
                <c:pt idx="68482">
                  <c:v>10.750254999999999</c:v>
                </c:pt>
                <c:pt idx="68483">
                  <c:v>10.750299999999999</c:v>
                </c:pt>
                <c:pt idx="68484">
                  <c:v>10.744389999999999</c:v>
                </c:pt>
                <c:pt idx="68485">
                  <c:v>10.745079</c:v>
                </c:pt>
                <c:pt idx="68486">
                  <c:v>10.748028</c:v>
                </c:pt>
                <c:pt idx="68487">
                  <c:v>10.742705000000001</c:v>
                </c:pt>
                <c:pt idx="68488">
                  <c:v>10.740776</c:v>
                </c:pt>
                <c:pt idx="68489">
                  <c:v>10.748028</c:v>
                </c:pt>
                <c:pt idx="68490">
                  <c:v>10.749461</c:v>
                </c:pt>
                <c:pt idx="68491">
                  <c:v>10.744718000000001</c:v>
                </c:pt>
                <c:pt idx="68492">
                  <c:v>10.748448</c:v>
                </c:pt>
                <c:pt idx="68493">
                  <c:v>10.748813999999999</c:v>
                </c:pt>
                <c:pt idx="68494">
                  <c:v>10.745475000000001</c:v>
                </c:pt>
                <c:pt idx="68495">
                  <c:v>10.748517</c:v>
                </c:pt>
                <c:pt idx="68496">
                  <c:v>10.746104000000001</c:v>
                </c:pt>
                <c:pt idx="68497">
                  <c:v>10.742905</c:v>
                </c:pt>
                <c:pt idx="68498">
                  <c:v>10.744332</c:v>
                </c:pt>
                <c:pt idx="68499">
                  <c:v>10.744166</c:v>
                </c:pt>
                <c:pt idx="68500">
                  <c:v>10.741918999999999</c:v>
                </c:pt>
                <c:pt idx="68501">
                  <c:v>10.749079999999999</c:v>
                </c:pt>
                <c:pt idx="68502">
                  <c:v>10.758629000000001</c:v>
                </c:pt>
                <c:pt idx="68503">
                  <c:v>10.751932</c:v>
                </c:pt>
                <c:pt idx="68504">
                  <c:v>10.748825999999999</c:v>
                </c:pt>
                <c:pt idx="68505">
                  <c:v>10.755708</c:v>
                </c:pt>
                <c:pt idx="68506">
                  <c:v>10.756281</c:v>
                </c:pt>
                <c:pt idx="68507">
                  <c:v>10.748661</c:v>
                </c:pt>
                <c:pt idx="68508">
                  <c:v>10.745047</c:v>
                </c:pt>
                <c:pt idx="68509">
                  <c:v>10.749957999999999</c:v>
                </c:pt>
                <c:pt idx="68510">
                  <c:v>10.74921</c:v>
                </c:pt>
                <c:pt idx="68511">
                  <c:v>10.748004999999999</c:v>
                </c:pt>
                <c:pt idx="68512">
                  <c:v>10.756202999999999</c:v>
                </c:pt>
                <c:pt idx="68513">
                  <c:v>10.755843</c:v>
                </c:pt>
                <c:pt idx="68514">
                  <c:v>10.748564999999999</c:v>
                </c:pt>
                <c:pt idx="68515">
                  <c:v>10.751397000000001</c:v>
                </c:pt>
                <c:pt idx="68516">
                  <c:v>10.753757</c:v>
                </c:pt>
                <c:pt idx="68517">
                  <c:v>10.745737999999999</c:v>
                </c:pt>
                <c:pt idx="68518">
                  <c:v>10.746181999999999</c:v>
                </c:pt>
                <c:pt idx="68519">
                  <c:v>10.753047</c:v>
                </c:pt>
                <c:pt idx="68520">
                  <c:v>10.750742000000001</c:v>
                </c:pt>
                <c:pt idx="68521">
                  <c:v>10.751225</c:v>
                </c:pt>
                <c:pt idx="68522">
                  <c:v>10.755184</c:v>
                </c:pt>
                <c:pt idx="68523">
                  <c:v>10.748825999999999</c:v>
                </c:pt>
                <c:pt idx="68524">
                  <c:v>10.747201</c:v>
                </c:pt>
                <c:pt idx="68525">
                  <c:v>10.752554999999999</c:v>
                </c:pt>
                <c:pt idx="68526">
                  <c:v>10.751908</c:v>
                </c:pt>
                <c:pt idx="68527">
                  <c:v>10.750360000000001</c:v>
                </c:pt>
                <c:pt idx="68528">
                  <c:v>10.753379000000001</c:v>
                </c:pt>
                <c:pt idx="68529">
                  <c:v>10.756907999999999</c:v>
                </c:pt>
                <c:pt idx="68530">
                  <c:v>10.753117</c:v>
                </c:pt>
                <c:pt idx="68531">
                  <c:v>10.755955</c:v>
                </c:pt>
                <c:pt idx="68532">
                  <c:v>10.762281</c:v>
                </c:pt>
                <c:pt idx="68533">
                  <c:v>10.756475999999999</c:v>
                </c:pt>
                <c:pt idx="68534">
                  <c:v>10.756033</c:v>
                </c:pt>
                <c:pt idx="68535">
                  <c:v>10.762290999999999</c:v>
                </c:pt>
                <c:pt idx="68536">
                  <c:v>10.757740999999999</c:v>
                </c:pt>
                <c:pt idx="68537">
                  <c:v>10.750791</c:v>
                </c:pt>
                <c:pt idx="68538">
                  <c:v>10.756902999999999</c:v>
                </c:pt>
                <c:pt idx="68539">
                  <c:v>10.761296</c:v>
                </c:pt>
                <c:pt idx="68540">
                  <c:v>10.754968</c:v>
                </c:pt>
                <c:pt idx="68541">
                  <c:v>10.756354</c:v>
                </c:pt>
                <c:pt idx="68542">
                  <c:v>10.75961</c:v>
                </c:pt>
                <c:pt idx="68543">
                  <c:v>10.753890999999999</c:v>
                </c:pt>
                <c:pt idx="68544">
                  <c:v>10.753209999999999</c:v>
                </c:pt>
                <c:pt idx="68545">
                  <c:v>10.757504000000001</c:v>
                </c:pt>
                <c:pt idx="68546">
                  <c:v>10.759155</c:v>
                </c:pt>
                <c:pt idx="68547">
                  <c:v>10.759256000000001</c:v>
                </c:pt>
                <c:pt idx="68548">
                  <c:v>10.759912</c:v>
                </c:pt>
                <c:pt idx="68549">
                  <c:v>10.757091000000001</c:v>
                </c:pt>
                <c:pt idx="68550">
                  <c:v>10.754153000000001</c:v>
                </c:pt>
                <c:pt idx="68551">
                  <c:v>10.75813</c:v>
                </c:pt>
                <c:pt idx="68552">
                  <c:v>10.757633999999999</c:v>
                </c:pt>
                <c:pt idx="68553">
                  <c:v>10.756358000000001</c:v>
                </c:pt>
                <c:pt idx="68554">
                  <c:v>10.761201</c:v>
                </c:pt>
                <c:pt idx="68555">
                  <c:v>10.762373</c:v>
                </c:pt>
                <c:pt idx="68556">
                  <c:v>10.756875000000001</c:v>
                </c:pt>
                <c:pt idx="68557">
                  <c:v>10.754097</c:v>
                </c:pt>
                <c:pt idx="68558">
                  <c:v>10.759515</c:v>
                </c:pt>
                <c:pt idx="68559">
                  <c:v>10.758663</c:v>
                </c:pt>
                <c:pt idx="68560">
                  <c:v>10.755118</c:v>
                </c:pt>
                <c:pt idx="68561">
                  <c:v>10.757645999999999</c:v>
                </c:pt>
                <c:pt idx="68562">
                  <c:v>10.75624</c:v>
                </c:pt>
                <c:pt idx="68563">
                  <c:v>10.755841</c:v>
                </c:pt>
                <c:pt idx="68564">
                  <c:v>10.759003</c:v>
                </c:pt>
                <c:pt idx="68565">
                  <c:v>10.757531</c:v>
                </c:pt>
                <c:pt idx="68566">
                  <c:v>10.754257000000001</c:v>
                </c:pt>
                <c:pt idx="68567">
                  <c:v>10.755858</c:v>
                </c:pt>
                <c:pt idx="68568">
                  <c:v>10.758759</c:v>
                </c:pt>
                <c:pt idx="68569">
                  <c:v>10.756551999999999</c:v>
                </c:pt>
                <c:pt idx="68570">
                  <c:v>10.75925</c:v>
                </c:pt>
                <c:pt idx="68571">
                  <c:v>10.760638999999999</c:v>
                </c:pt>
                <c:pt idx="68572">
                  <c:v>10.756076</c:v>
                </c:pt>
                <c:pt idx="68573">
                  <c:v>10.756190999999999</c:v>
                </c:pt>
                <c:pt idx="68574">
                  <c:v>10.75909</c:v>
                </c:pt>
                <c:pt idx="68575">
                  <c:v>10.762807</c:v>
                </c:pt>
                <c:pt idx="68576">
                  <c:v>10.763446999999999</c:v>
                </c:pt>
                <c:pt idx="68577">
                  <c:v>10.767661</c:v>
                </c:pt>
                <c:pt idx="68578">
                  <c:v>10.772128</c:v>
                </c:pt>
                <c:pt idx="68579">
                  <c:v>10.764754</c:v>
                </c:pt>
                <c:pt idx="68580">
                  <c:v>10.765117999999999</c:v>
                </c:pt>
                <c:pt idx="68581">
                  <c:v>10.772038999999999</c:v>
                </c:pt>
                <c:pt idx="68582">
                  <c:v>10.765131</c:v>
                </c:pt>
                <c:pt idx="68583">
                  <c:v>10.755127</c:v>
                </c:pt>
                <c:pt idx="68584">
                  <c:v>10.76113</c:v>
                </c:pt>
                <c:pt idx="68585">
                  <c:v>10.764417999999999</c:v>
                </c:pt>
                <c:pt idx="68586">
                  <c:v>10.758098</c:v>
                </c:pt>
                <c:pt idx="68587">
                  <c:v>10.761010000000001</c:v>
                </c:pt>
                <c:pt idx="68588">
                  <c:v>10.763204</c:v>
                </c:pt>
                <c:pt idx="68589">
                  <c:v>10.758376999999999</c:v>
                </c:pt>
                <c:pt idx="68590">
                  <c:v>10.761843000000001</c:v>
                </c:pt>
                <c:pt idx="68591">
                  <c:v>10.765819</c:v>
                </c:pt>
                <c:pt idx="68592">
                  <c:v>10.763572</c:v>
                </c:pt>
                <c:pt idx="68593">
                  <c:v>10.763164</c:v>
                </c:pt>
                <c:pt idx="68594">
                  <c:v>10.766056000000001</c:v>
                </c:pt>
                <c:pt idx="68595">
                  <c:v>10.763158000000001</c:v>
                </c:pt>
                <c:pt idx="68596">
                  <c:v>10.758346</c:v>
                </c:pt>
                <c:pt idx="68597">
                  <c:v>10.760863000000001</c:v>
                </c:pt>
                <c:pt idx="68598">
                  <c:v>10.761758</c:v>
                </c:pt>
                <c:pt idx="68599">
                  <c:v>10.763475</c:v>
                </c:pt>
                <c:pt idx="68600">
                  <c:v>10.770256</c:v>
                </c:pt>
                <c:pt idx="68601">
                  <c:v>10.771609</c:v>
                </c:pt>
                <c:pt idx="68602">
                  <c:v>10.769208000000001</c:v>
                </c:pt>
                <c:pt idx="68603">
                  <c:v>10.768276</c:v>
                </c:pt>
                <c:pt idx="68604">
                  <c:v>10.768466</c:v>
                </c:pt>
                <c:pt idx="68605">
                  <c:v>10.765644999999999</c:v>
                </c:pt>
                <c:pt idx="68606">
                  <c:v>10.765247</c:v>
                </c:pt>
                <c:pt idx="68607">
                  <c:v>10.770222</c:v>
                </c:pt>
                <c:pt idx="68608">
                  <c:v>10.763118</c:v>
                </c:pt>
                <c:pt idx="68609">
                  <c:v>10.75929</c:v>
                </c:pt>
                <c:pt idx="68610">
                  <c:v>10.766116</c:v>
                </c:pt>
                <c:pt idx="68611">
                  <c:v>10.764198</c:v>
                </c:pt>
                <c:pt idx="68612">
                  <c:v>10.762093</c:v>
                </c:pt>
                <c:pt idx="68613">
                  <c:v>10.766907</c:v>
                </c:pt>
                <c:pt idx="68614">
                  <c:v>10.768564</c:v>
                </c:pt>
                <c:pt idx="68615">
                  <c:v>10.763406</c:v>
                </c:pt>
                <c:pt idx="68616">
                  <c:v>10.765712000000001</c:v>
                </c:pt>
                <c:pt idx="68617">
                  <c:v>10.775171</c:v>
                </c:pt>
                <c:pt idx="68618">
                  <c:v>10.772098</c:v>
                </c:pt>
                <c:pt idx="68619">
                  <c:v>10.770822000000001</c:v>
                </c:pt>
                <c:pt idx="68620">
                  <c:v>10.776374000000001</c:v>
                </c:pt>
                <c:pt idx="68621">
                  <c:v>10.771023</c:v>
                </c:pt>
                <c:pt idx="68622">
                  <c:v>10.769353000000001</c:v>
                </c:pt>
                <c:pt idx="68623">
                  <c:v>10.776759</c:v>
                </c:pt>
                <c:pt idx="68624">
                  <c:v>10.774908</c:v>
                </c:pt>
                <c:pt idx="68625">
                  <c:v>10.767433</c:v>
                </c:pt>
                <c:pt idx="68626">
                  <c:v>10.771865999999999</c:v>
                </c:pt>
                <c:pt idx="68627">
                  <c:v>10.774234999999999</c:v>
                </c:pt>
                <c:pt idx="68628">
                  <c:v>10.766662999999999</c:v>
                </c:pt>
                <c:pt idx="68629">
                  <c:v>10.769183999999999</c:v>
                </c:pt>
                <c:pt idx="68630">
                  <c:v>10.772442</c:v>
                </c:pt>
                <c:pt idx="68631">
                  <c:v>10.768507</c:v>
                </c:pt>
                <c:pt idx="68632">
                  <c:v>10.769697000000001</c:v>
                </c:pt>
                <c:pt idx="68633">
                  <c:v>10.773258</c:v>
                </c:pt>
                <c:pt idx="68634">
                  <c:v>10.76957</c:v>
                </c:pt>
                <c:pt idx="68635">
                  <c:v>10.768228000000001</c:v>
                </c:pt>
                <c:pt idx="68636">
                  <c:v>10.776261999999999</c:v>
                </c:pt>
                <c:pt idx="68637">
                  <c:v>10.771357</c:v>
                </c:pt>
                <c:pt idx="68638">
                  <c:v>10.764345</c:v>
                </c:pt>
                <c:pt idx="68639">
                  <c:v>10.773370999999999</c:v>
                </c:pt>
                <c:pt idx="68640">
                  <c:v>10.776173</c:v>
                </c:pt>
                <c:pt idx="68641">
                  <c:v>10.769432</c:v>
                </c:pt>
                <c:pt idx="68642">
                  <c:v>10.768440999999999</c:v>
                </c:pt>
                <c:pt idx="68643">
                  <c:v>10.771125</c:v>
                </c:pt>
                <c:pt idx="68644">
                  <c:v>10.768466999999999</c:v>
                </c:pt>
                <c:pt idx="68645">
                  <c:v>10.766266</c:v>
                </c:pt>
                <c:pt idx="68646">
                  <c:v>10.771053</c:v>
                </c:pt>
                <c:pt idx="68647">
                  <c:v>10.773078</c:v>
                </c:pt>
                <c:pt idx="68648">
                  <c:v>10.772815</c:v>
                </c:pt>
                <c:pt idx="68649">
                  <c:v>10.773476</c:v>
                </c:pt>
                <c:pt idx="68650">
                  <c:v>10.769835</c:v>
                </c:pt>
                <c:pt idx="68651">
                  <c:v>10.770816</c:v>
                </c:pt>
                <c:pt idx="68652">
                  <c:v>10.777879</c:v>
                </c:pt>
                <c:pt idx="68653">
                  <c:v>10.778223000000001</c:v>
                </c:pt>
                <c:pt idx="68654">
                  <c:v>10.768636000000001</c:v>
                </c:pt>
                <c:pt idx="68655">
                  <c:v>10.767937</c:v>
                </c:pt>
                <c:pt idx="68656">
                  <c:v>10.776999999999999</c:v>
                </c:pt>
                <c:pt idx="68657">
                  <c:v>10.775088</c:v>
                </c:pt>
                <c:pt idx="68658">
                  <c:v>10.773351999999999</c:v>
                </c:pt>
                <c:pt idx="68659">
                  <c:v>10.776984000000001</c:v>
                </c:pt>
                <c:pt idx="68660">
                  <c:v>10.774103999999999</c:v>
                </c:pt>
                <c:pt idx="68661">
                  <c:v>10.774679000000001</c:v>
                </c:pt>
                <c:pt idx="68662">
                  <c:v>10.784096</c:v>
                </c:pt>
                <c:pt idx="68663">
                  <c:v>10.785629999999999</c:v>
                </c:pt>
                <c:pt idx="68664">
                  <c:v>10.776114</c:v>
                </c:pt>
                <c:pt idx="68665">
                  <c:v>10.777697</c:v>
                </c:pt>
                <c:pt idx="68666">
                  <c:v>10.78515</c:v>
                </c:pt>
                <c:pt idx="68667">
                  <c:v>10.778848</c:v>
                </c:pt>
                <c:pt idx="68668">
                  <c:v>10.772669</c:v>
                </c:pt>
                <c:pt idx="68669">
                  <c:v>10.774327</c:v>
                </c:pt>
                <c:pt idx="68670">
                  <c:v>10.773923999999999</c:v>
                </c:pt>
                <c:pt idx="68671">
                  <c:v>10.770936000000001</c:v>
                </c:pt>
                <c:pt idx="68672">
                  <c:v>10.775244000000001</c:v>
                </c:pt>
                <c:pt idx="68673">
                  <c:v>10.77858</c:v>
                </c:pt>
                <c:pt idx="68674">
                  <c:v>10.775059000000001</c:v>
                </c:pt>
                <c:pt idx="68675">
                  <c:v>10.780742999999999</c:v>
                </c:pt>
                <c:pt idx="68676">
                  <c:v>10.784027</c:v>
                </c:pt>
                <c:pt idx="68677">
                  <c:v>10.779126</c:v>
                </c:pt>
                <c:pt idx="68678">
                  <c:v>10.781853</c:v>
                </c:pt>
                <c:pt idx="68679">
                  <c:v>10.784580999999999</c:v>
                </c:pt>
                <c:pt idx="68680">
                  <c:v>10.776408</c:v>
                </c:pt>
                <c:pt idx="68681">
                  <c:v>10.772499</c:v>
                </c:pt>
                <c:pt idx="68682">
                  <c:v>10.779806000000001</c:v>
                </c:pt>
                <c:pt idx="68683">
                  <c:v>10.778188999999999</c:v>
                </c:pt>
                <c:pt idx="68684">
                  <c:v>10.771629000000001</c:v>
                </c:pt>
                <c:pt idx="68685">
                  <c:v>10.78004</c:v>
                </c:pt>
                <c:pt idx="68686">
                  <c:v>10.785353000000001</c:v>
                </c:pt>
                <c:pt idx="68687">
                  <c:v>10.778069</c:v>
                </c:pt>
                <c:pt idx="68688">
                  <c:v>10.778299000000001</c:v>
                </c:pt>
                <c:pt idx="68689">
                  <c:v>10.786197</c:v>
                </c:pt>
                <c:pt idx="68690">
                  <c:v>10.785228999999999</c:v>
                </c:pt>
                <c:pt idx="68691">
                  <c:v>10.778642</c:v>
                </c:pt>
                <c:pt idx="68692">
                  <c:v>10.779229000000001</c:v>
                </c:pt>
                <c:pt idx="68693">
                  <c:v>10.777103</c:v>
                </c:pt>
                <c:pt idx="68694">
                  <c:v>10.773704</c:v>
                </c:pt>
                <c:pt idx="68695">
                  <c:v>10.779874</c:v>
                </c:pt>
                <c:pt idx="68696">
                  <c:v>10.783257000000001</c:v>
                </c:pt>
                <c:pt idx="68697">
                  <c:v>10.782059</c:v>
                </c:pt>
                <c:pt idx="68698">
                  <c:v>10.782545000000001</c:v>
                </c:pt>
                <c:pt idx="68699">
                  <c:v>10.784758</c:v>
                </c:pt>
                <c:pt idx="68700">
                  <c:v>10.782011000000001</c:v>
                </c:pt>
                <c:pt idx="68701">
                  <c:v>10.776619999999999</c:v>
                </c:pt>
                <c:pt idx="68702">
                  <c:v>10.780051</c:v>
                </c:pt>
                <c:pt idx="68703">
                  <c:v>10.780856</c:v>
                </c:pt>
                <c:pt idx="68704">
                  <c:v>10.781223000000001</c:v>
                </c:pt>
                <c:pt idx="68705">
                  <c:v>10.78904</c:v>
                </c:pt>
                <c:pt idx="68706">
                  <c:v>10.788304</c:v>
                </c:pt>
                <c:pt idx="68707">
                  <c:v>10.783084000000001</c:v>
                </c:pt>
                <c:pt idx="68708">
                  <c:v>10.784585</c:v>
                </c:pt>
                <c:pt idx="68709">
                  <c:v>10.786892999999999</c:v>
                </c:pt>
                <c:pt idx="68710">
                  <c:v>10.782036</c:v>
                </c:pt>
                <c:pt idx="68711">
                  <c:v>10.780438999999999</c:v>
                </c:pt>
                <c:pt idx="68712">
                  <c:v>10.786364000000001</c:v>
                </c:pt>
                <c:pt idx="68713">
                  <c:v>10.783681</c:v>
                </c:pt>
                <c:pt idx="68714">
                  <c:v>10.780613000000001</c:v>
                </c:pt>
                <c:pt idx="68715">
                  <c:v>10.781399</c:v>
                </c:pt>
                <c:pt idx="68716">
                  <c:v>10.777331</c:v>
                </c:pt>
                <c:pt idx="68717">
                  <c:v>10.780818</c:v>
                </c:pt>
                <c:pt idx="68718">
                  <c:v>10.791805</c:v>
                </c:pt>
                <c:pt idx="68719">
                  <c:v>10.789534</c:v>
                </c:pt>
                <c:pt idx="68720">
                  <c:v>10.778867</c:v>
                </c:pt>
                <c:pt idx="68721">
                  <c:v>10.783731</c:v>
                </c:pt>
                <c:pt idx="68722">
                  <c:v>10.790568</c:v>
                </c:pt>
                <c:pt idx="68723">
                  <c:v>10.782178999999999</c:v>
                </c:pt>
                <c:pt idx="68724">
                  <c:v>10.785002</c:v>
                </c:pt>
                <c:pt idx="68725">
                  <c:v>10.794109000000001</c:v>
                </c:pt>
                <c:pt idx="68726">
                  <c:v>10.788225000000001</c:v>
                </c:pt>
                <c:pt idx="68727">
                  <c:v>10.785644</c:v>
                </c:pt>
                <c:pt idx="68728">
                  <c:v>10.792612</c:v>
                </c:pt>
                <c:pt idx="68729">
                  <c:v>10.792109</c:v>
                </c:pt>
                <c:pt idx="68730">
                  <c:v>10.785219</c:v>
                </c:pt>
                <c:pt idx="68731">
                  <c:v>10.787879</c:v>
                </c:pt>
                <c:pt idx="68732">
                  <c:v>10.788963000000001</c:v>
                </c:pt>
                <c:pt idx="68733">
                  <c:v>10.782534999999999</c:v>
                </c:pt>
                <c:pt idx="68734">
                  <c:v>10.788360000000001</c:v>
                </c:pt>
                <c:pt idx="68735">
                  <c:v>10.795023</c:v>
                </c:pt>
                <c:pt idx="68736">
                  <c:v>10.790751999999999</c:v>
                </c:pt>
                <c:pt idx="68737">
                  <c:v>10.788294</c:v>
                </c:pt>
                <c:pt idx="68738">
                  <c:v>10.791198</c:v>
                </c:pt>
                <c:pt idx="68739">
                  <c:v>10.790131000000001</c:v>
                </c:pt>
                <c:pt idx="68740">
                  <c:v>10.785693999999999</c:v>
                </c:pt>
                <c:pt idx="68741">
                  <c:v>10.793051</c:v>
                </c:pt>
                <c:pt idx="68742">
                  <c:v>10.795617999999999</c:v>
                </c:pt>
                <c:pt idx="68743">
                  <c:v>10.786111999999999</c:v>
                </c:pt>
                <c:pt idx="68744">
                  <c:v>10.785456</c:v>
                </c:pt>
                <c:pt idx="68745">
                  <c:v>10.786231000000001</c:v>
                </c:pt>
                <c:pt idx="68746">
                  <c:v>10.783664</c:v>
                </c:pt>
                <c:pt idx="68747">
                  <c:v>10.78773</c:v>
                </c:pt>
                <c:pt idx="68748">
                  <c:v>10.793856999999999</c:v>
                </c:pt>
                <c:pt idx="68749">
                  <c:v>10.794525999999999</c:v>
                </c:pt>
                <c:pt idx="68750">
                  <c:v>10.792106</c:v>
                </c:pt>
                <c:pt idx="68751">
                  <c:v>10.792832000000001</c:v>
                </c:pt>
                <c:pt idx="68752">
                  <c:v>10.791933</c:v>
                </c:pt>
                <c:pt idx="68753">
                  <c:v>10.788033</c:v>
                </c:pt>
                <c:pt idx="68754">
                  <c:v>10.787960999999999</c:v>
                </c:pt>
                <c:pt idx="68755">
                  <c:v>10.790927</c:v>
                </c:pt>
                <c:pt idx="68756">
                  <c:v>10.787302</c:v>
                </c:pt>
                <c:pt idx="68757">
                  <c:v>10.784471</c:v>
                </c:pt>
                <c:pt idx="68758">
                  <c:v>10.793221000000001</c:v>
                </c:pt>
                <c:pt idx="68759">
                  <c:v>10.792021</c:v>
                </c:pt>
                <c:pt idx="68760">
                  <c:v>10.785364</c:v>
                </c:pt>
                <c:pt idx="68761">
                  <c:v>10.789588</c:v>
                </c:pt>
                <c:pt idx="68762">
                  <c:v>10.785636</c:v>
                </c:pt>
                <c:pt idx="68763">
                  <c:v>10.783811999999999</c:v>
                </c:pt>
                <c:pt idx="68764">
                  <c:v>10.793931000000001</c:v>
                </c:pt>
                <c:pt idx="68765">
                  <c:v>10.798098</c:v>
                </c:pt>
                <c:pt idx="68766">
                  <c:v>10.796756999999999</c:v>
                </c:pt>
                <c:pt idx="68767">
                  <c:v>10.798923</c:v>
                </c:pt>
                <c:pt idx="68768">
                  <c:v>10.801741</c:v>
                </c:pt>
                <c:pt idx="68769">
                  <c:v>10.796523000000001</c:v>
                </c:pt>
                <c:pt idx="68770">
                  <c:v>10.795908000000001</c:v>
                </c:pt>
                <c:pt idx="68771">
                  <c:v>10.800863</c:v>
                </c:pt>
                <c:pt idx="68772">
                  <c:v>10.797651</c:v>
                </c:pt>
                <c:pt idx="68773">
                  <c:v>10.797959000000001</c:v>
                </c:pt>
                <c:pt idx="68774">
                  <c:v>10.799391</c:v>
                </c:pt>
                <c:pt idx="68775">
                  <c:v>10.793502999999999</c:v>
                </c:pt>
                <c:pt idx="68776">
                  <c:v>10.791874</c:v>
                </c:pt>
                <c:pt idx="68777">
                  <c:v>10.797758999999999</c:v>
                </c:pt>
                <c:pt idx="68778">
                  <c:v>10.798764</c:v>
                </c:pt>
                <c:pt idx="68779">
                  <c:v>10.794639999999999</c:v>
                </c:pt>
                <c:pt idx="68780">
                  <c:v>10.796112000000001</c:v>
                </c:pt>
                <c:pt idx="68781">
                  <c:v>10.797083000000001</c:v>
                </c:pt>
                <c:pt idx="68782">
                  <c:v>10.794941</c:v>
                </c:pt>
                <c:pt idx="68783">
                  <c:v>10.797946</c:v>
                </c:pt>
                <c:pt idx="68784">
                  <c:v>10.800853</c:v>
                </c:pt>
                <c:pt idx="68785">
                  <c:v>10.798613</c:v>
                </c:pt>
                <c:pt idx="68786">
                  <c:v>10.79509</c:v>
                </c:pt>
                <c:pt idx="68787">
                  <c:v>10.796559999999999</c:v>
                </c:pt>
                <c:pt idx="68788">
                  <c:v>10.799308</c:v>
                </c:pt>
                <c:pt idx="68789">
                  <c:v>10.795925</c:v>
                </c:pt>
                <c:pt idx="68790">
                  <c:v>10.797501</c:v>
                </c:pt>
                <c:pt idx="68791">
                  <c:v>10.798170000000001</c:v>
                </c:pt>
                <c:pt idx="68792">
                  <c:v>10.789934000000001</c:v>
                </c:pt>
                <c:pt idx="68793">
                  <c:v>10.790877</c:v>
                </c:pt>
                <c:pt idx="68794">
                  <c:v>10.797845000000001</c:v>
                </c:pt>
                <c:pt idx="68795">
                  <c:v>10.797613</c:v>
                </c:pt>
                <c:pt idx="68796">
                  <c:v>10.794579000000001</c:v>
                </c:pt>
                <c:pt idx="68797">
                  <c:v>10.795726</c:v>
                </c:pt>
                <c:pt idx="68798">
                  <c:v>10.794634</c:v>
                </c:pt>
                <c:pt idx="68799">
                  <c:v>10.795372</c:v>
                </c:pt>
                <c:pt idx="68800">
                  <c:v>10.801261999999999</c:v>
                </c:pt>
                <c:pt idx="68801">
                  <c:v>10.798348000000001</c:v>
                </c:pt>
                <c:pt idx="68802">
                  <c:v>10.792797</c:v>
                </c:pt>
                <c:pt idx="68803">
                  <c:v>10.796101</c:v>
                </c:pt>
                <c:pt idx="68804">
                  <c:v>10.800687999999999</c:v>
                </c:pt>
                <c:pt idx="68805">
                  <c:v>10.795831</c:v>
                </c:pt>
                <c:pt idx="68806">
                  <c:v>10.793498</c:v>
                </c:pt>
                <c:pt idx="68807">
                  <c:v>10.801662</c:v>
                </c:pt>
                <c:pt idx="68808">
                  <c:v>10.799144999999999</c:v>
                </c:pt>
                <c:pt idx="68809">
                  <c:v>10.794648</c:v>
                </c:pt>
                <c:pt idx="68810">
                  <c:v>10.801901000000001</c:v>
                </c:pt>
                <c:pt idx="68811">
                  <c:v>10.801678000000001</c:v>
                </c:pt>
                <c:pt idx="68812">
                  <c:v>10.797252</c:v>
                </c:pt>
                <c:pt idx="68813">
                  <c:v>10.802222</c:v>
                </c:pt>
                <c:pt idx="68814">
                  <c:v>10.804657000000001</c:v>
                </c:pt>
                <c:pt idx="68815">
                  <c:v>10.796586</c:v>
                </c:pt>
                <c:pt idx="68816">
                  <c:v>10.795104</c:v>
                </c:pt>
                <c:pt idx="68817">
                  <c:v>10.800770999999999</c:v>
                </c:pt>
                <c:pt idx="68818">
                  <c:v>10.796509</c:v>
                </c:pt>
                <c:pt idx="68819">
                  <c:v>10.798145</c:v>
                </c:pt>
                <c:pt idx="68820">
                  <c:v>10.807504</c:v>
                </c:pt>
                <c:pt idx="68821">
                  <c:v>10.806590999999999</c:v>
                </c:pt>
                <c:pt idx="68822">
                  <c:v>10.804515</c:v>
                </c:pt>
                <c:pt idx="68823">
                  <c:v>10.808102</c:v>
                </c:pt>
                <c:pt idx="68824">
                  <c:v>10.808389999999999</c:v>
                </c:pt>
                <c:pt idx="68825">
                  <c:v>10.801857999999999</c:v>
                </c:pt>
                <c:pt idx="68826">
                  <c:v>10.801743999999999</c:v>
                </c:pt>
                <c:pt idx="68827">
                  <c:v>10.805593999999999</c:v>
                </c:pt>
                <c:pt idx="68828">
                  <c:v>10.802009999999999</c:v>
                </c:pt>
                <c:pt idx="68829">
                  <c:v>10.804266999999999</c:v>
                </c:pt>
                <c:pt idx="68830">
                  <c:v>10.806602</c:v>
                </c:pt>
                <c:pt idx="68831">
                  <c:v>10.804982000000001</c:v>
                </c:pt>
                <c:pt idx="68832">
                  <c:v>10.808954</c:v>
                </c:pt>
                <c:pt idx="68833">
                  <c:v>10.814503999999999</c:v>
                </c:pt>
                <c:pt idx="68834">
                  <c:v>10.810667</c:v>
                </c:pt>
                <c:pt idx="68835">
                  <c:v>10.803219</c:v>
                </c:pt>
                <c:pt idx="68836">
                  <c:v>10.804225000000001</c:v>
                </c:pt>
                <c:pt idx="68837">
                  <c:v>10.802811999999999</c:v>
                </c:pt>
                <c:pt idx="68838">
                  <c:v>10.797865</c:v>
                </c:pt>
                <c:pt idx="68839">
                  <c:v>10.804505000000001</c:v>
                </c:pt>
                <c:pt idx="68840">
                  <c:v>10.809222999999999</c:v>
                </c:pt>
                <c:pt idx="68841">
                  <c:v>10.803843000000001</c:v>
                </c:pt>
                <c:pt idx="68842">
                  <c:v>10.800533</c:v>
                </c:pt>
                <c:pt idx="68843">
                  <c:v>10.802078</c:v>
                </c:pt>
                <c:pt idx="68844">
                  <c:v>10.802693</c:v>
                </c:pt>
                <c:pt idx="68845">
                  <c:v>10.804817</c:v>
                </c:pt>
                <c:pt idx="68846">
                  <c:v>10.809901</c:v>
                </c:pt>
                <c:pt idx="68847">
                  <c:v>10.804715</c:v>
                </c:pt>
                <c:pt idx="68848">
                  <c:v>10.799548</c:v>
                </c:pt>
                <c:pt idx="68849">
                  <c:v>10.807268000000001</c:v>
                </c:pt>
                <c:pt idx="68850">
                  <c:v>10.80753</c:v>
                </c:pt>
                <c:pt idx="68851">
                  <c:v>10.798946000000001</c:v>
                </c:pt>
                <c:pt idx="68852">
                  <c:v>10.80382</c:v>
                </c:pt>
                <c:pt idx="68853">
                  <c:v>10.812661</c:v>
                </c:pt>
                <c:pt idx="68854">
                  <c:v>10.806167</c:v>
                </c:pt>
                <c:pt idx="68855">
                  <c:v>10.807615</c:v>
                </c:pt>
                <c:pt idx="68856">
                  <c:v>10.818009</c:v>
                </c:pt>
                <c:pt idx="68857">
                  <c:v>10.808979000000001</c:v>
                </c:pt>
                <c:pt idx="68858">
                  <c:v>10.803061</c:v>
                </c:pt>
                <c:pt idx="68859">
                  <c:v>10.809835</c:v>
                </c:pt>
                <c:pt idx="68860">
                  <c:v>10.809976000000001</c:v>
                </c:pt>
                <c:pt idx="68861">
                  <c:v>10.808211999999999</c:v>
                </c:pt>
                <c:pt idx="68862">
                  <c:v>10.806627000000001</c:v>
                </c:pt>
                <c:pt idx="68863">
                  <c:v>10.806374999999999</c:v>
                </c:pt>
                <c:pt idx="68864">
                  <c:v>10.807129</c:v>
                </c:pt>
                <c:pt idx="68865">
                  <c:v>10.809396</c:v>
                </c:pt>
                <c:pt idx="68866">
                  <c:v>10.812211</c:v>
                </c:pt>
                <c:pt idx="68867">
                  <c:v>10.807408000000001</c:v>
                </c:pt>
                <c:pt idx="68868">
                  <c:v>10.806252000000001</c:v>
                </c:pt>
                <c:pt idx="68869">
                  <c:v>10.813738000000001</c:v>
                </c:pt>
                <c:pt idx="68870">
                  <c:v>10.816083000000001</c:v>
                </c:pt>
                <c:pt idx="68871">
                  <c:v>10.812552999999999</c:v>
                </c:pt>
                <c:pt idx="68872">
                  <c:v>10.812404000000001</c:v>
                </c:pt>
                <c:pt idx="68873">
                  <c:v>10.815016</c:v>
                </c:pt>
                <c:pt idx="68874">
                  <c:v>10.813031000000001</c:v>
                </c:pt>
                <c:pt idx="68875">
                  <c:v>10.815412999999999</c:v>
                </c:pt>
                <c:pt idx="68876">
                  <c:v>10.817739</c:v>
                </c:pt>
                <c:pt idx="68877">
                  <c:v>10.812367999999999</c:v>
                </c:pt>
                <c:pt idx="68878">
                  <c:v>10.809988000000001</c:v>
                </c:pt>
                <c:pt idx="68879">
                  <c:v>10.808996</c:v>
                </c:pt>
                <c:pt idx="68880">
                  <c:v>10.810699</c:v>
                </c:pt>
                <c:pt idx="68881">
                  <c:v>10.812529</c:v>
                </c:pt>
                <c:pt idx="68882">
                  <c:v>10.81528</c:v>
                </c:pt>
                <c:pt idx="68883">
                  <c:v>10.815517</c:v>
                </c:pt>
                <c:pt idx="68884">
                  <c:v>10.807273</c:v>
                </c:pt>
                <c:pt idx="68885">
                  <c:v>10.808918999999999</c:v>
                </c:pt>
                <c:pt idx="68886">
                  <c:v>10.812541</c:v>
                </c:pt>
                <c:pt idx="68887">
                  <c:v>10.808636999999999</c:v>
                </c:pt>
                <c:pt idx="68888">
                  <c:v>10.809606</c:v>
                </c:pt>
                <c:pt idx="68889">
                  <c:v>10.813231999999999</c:v>
                </c:pt>
                <c:pt idx="68890">
                  <c:v>10.812336</c:v>
                </c:pt>
                <c:pt idx="68891">
                  <c:v>10.810394000000001</c:v>
                </c:pt>
                <c:pt idx="68892">
                  <c:v>10.815534</c:v>
                </c:pt>
                <c:pt idx="68893">
                  <c:v>10.816838000000001</c:v>
                </c:pt>
                <c:pt idx="68894">
                  <c:v>10.810525</c:v>
                </c:pt>
                <c:pt idx="68895">
                  <c:v>10.810378</c:v>
                </c:pt>
                <c:pt idx="68896">
                  <c:v>10.814303000000001</c:v>
                </c:pt>
                <c:pt idx="68897">
                  <c:v>10.812962000000001</c:v>
                </c:pt>
                <c:pt idx="68898">
                  <c:v>10.808002</c:v>
                </c:pt>
                <c:pt idx="68899">
                  <c:v>10.811697000000001</c:v>
                </c:pt>
                <c:pt idx="68900">
                  <c:v>10.81892</c:v>
                </c:pt>
                <c:pt idx="68901">
                  <c:v>10.816121000000001</c:v>
                </c:pt>
                <c:pt idx="68902">
                  <c:v>10.813962999999999</c:v>
                </c:pt>
                <c:pt idx="68903">
                  <c:v>10.815028999999999</c:v>
                </c:pt>
                <c:pt idx="68904">
                  <c:v>10.813273000000001</c:v>
                </c:pt>
                <c:pt idx="68905">
                  <c:v>10.818208</c:v>
                </c:pt>
                <c:pt idx="68906">
                  <c:v>10.82503</c:v>
                </c:pt>
                <c:pt idx="68907">
                  <c:v>10.821218999999999</c:v>
                </c:pt>
                <c:pt idx="68908">
                  <c:v>10.817287</c:v>
                </c:pt>
                <c:pt idx="68909">
                  <c:v>10.824368</c:v>
                </c:pt>
                <c:pt idx="68910">
                  <c:v>10.827330999999999</c:v>
                </c:pt>
                <c:pt idx="68911">
                  <c:v>10.823672</c:v>
                </c:pt>
                <c:pt idx="68912">
                  <c:v>10.825288</c:v>
                </c:pt>
                <c:pt idx="68913">
                  <c:v>10.821605</c:v>
                </c:pt>
                <c:pt idx="68914">
                  <c:v>10.815542000000001</c:v>
                </c:pt>
                <c:pt idx="68915">
                  <c:v>10.820503</c:v>
                </c:pt>
                <c:pt idx="68916">
                  <c:v>10.824197</c:v>
                </c:pt>
                <c:pt idx="68917">
                  <c:v>10.818058000000001</c:v>
                </c:pt>
                <c:pt idx="68918">
                  <c:v>10.814446999999999</c:v>
                </c:pt>
                <c:pt idx="68919">
                  <c:v>10.822965</c:v>
                </c:pt>
                <c:pt idx="68920">
                  <c:v>10.822634000000001</c:v>
                </c:pt>
                <c:pt idx="68921">
                  <c:v>10.814501</c:v>
                </c:pt>
                <c:pt idx="68922">
                  <c:v>10.824109999999999</c:v>
                </c:pt>
                <c:pt idx="68923">
                  <c:v>10.827071999999999</c:v>
                </c:pt>
                <c:pt idx="68924">
                  <c:v>10.815265999999999</c:v>
                </c:pt>
                <c:pt idx="68925">
                  <c:v>10.816998</c:v>
                </c:pt>
                <c:pt idx="68926">
                  <c:v>10.821438000000001</c:v>
                </c:pt>
                <c:pt idx="68927">
                  <c:v>10.814176</c:v>
                </c:pt>
                <c:pt idx="68928">
                  <c:v>10.813423</c:v>
                </c:pt>
                <c:pt idx="68929">
                  <c:v>10.822073</c:v>
                </c:pt>
                <c:pt idx="68930">
                  <c:v>10.820774999999999</c:v>
                </c:pt>
                <c:pt idx="68931">
                  <c:v>10.819901</c:v>
                </c:pt>
                <c:pt idx="68932">
                  <c:v>10.823753</c:v>
                </c:pt>
                <c:pt idx="68933">
                  <c:v>10.816622000000001</c:v>
                </c:pt>
                <c:pt idx="68934">
                  <c:v>10.813974</c:v>
                </c:pt>
                <c:pt idx="68935">
                  <c:v>10.820382</c:v>
                </c:pt>
                <c:pt idx="68936">
                  <c:v>10.820935</c:v>
                </c:pt>
                <c:pt idx="68937">
                  <c:v>10.816352</c:v>
                </c:pt>
                <c:pt idx="68938">
                  <c:v>10.817011000000001</c:v>
                </c:pt>
                <c:pt idx="68939">
                  <c:v>10.822637</c:v>
                </c:pt>
                <c:pt idx="68940">
                  <c:v>10.821047</c:v>
                </c:pt>
                <c:pt idx="68941">
                  <c:v>10.818239999999999</c:v>
                </c:pt>
                <c:pt idx="68942">
                  <c:v>10.821268</c:v>
                </c:pt>
                <c:pt idx="68943">
                  <c:v>10.821738</c:v>
                </c:pt>
                <c:pt idx="68944">
                  <c:v>10.818002</c:v>
                </c:pt>
                <c:pt idx="68945">
                  <c:v>10.817845999999999</c:v>
                </c:pt>
                <c:pt idx="68946">
                  <c:v>10.820328999999999</c:v>
                </c:pt>
                <c:pt idx="68947">
                  <c:v>10.818016</c:v>
                </c:pt>
                <c:pt idx="68948">
                  <c:v>10.823335999999999</c:v>
                </c:pt>
                <c:pt idx="68949">
                  <c:v>10.828277999999999</c:v>
                </c:pt>
                <c:pt idx="68950">
                  <c:v>10.820053</c:v>
                </c:pt>
                <c:pt idx="68951">
                  <c:v>10.821213</c:v>
                </c:pt>
                <c:pt idx="68952">
                  <c:v>10.832765999999999</c:v>
                </c:pt>
                <c:pt idx="68953">
                  <c:v>10.831925999999999</c:v>
                </c:pt>
                <c:pt idx="68954">
                  <c:v>10.823349</c:v>
                </c:pt>
                <c:pt idx="68955">
                  <c:v>10.824363999999999</c:v>
                </c:pt>
                <c:pt idx="68956">
                  <c:v>10.829525</c:v>
                </c:pt>
                <c:pt idx="68957">
                  <c:v>10.824999</c:v>
                </c:pt>
                <c:pt idx="68958">
                  <c:v>10.824895</c:v>
                </c:pt>
                <c:pt idx="68959">
                  <c:v>10.832266000000001</c:v>
                </c:pt>
                <c:pt idx="68960">
                  <c:v>10.831091000000001</c:v>
                </c:pt>
                <c:pt idx="68961">
                  <c:v>10.826124</c:v>
                </c:pt>
                <c:pt idx="68962">
                  <c:v>10.824292</c:v>
                </c:pt>
                <c:pt idx="68963">
                  <c:v>10.824573000000001</c:v>
                </c:pt>
                <c:pt idx="68964">
                  <c:v>10.824882000000001</c:v>
                </c:pt>
                <c:pt idx="68965">
                  <c:v>10.826692</c:v>
                </c:pt>
                <c:pt idx="68966">
                  <c:v>10.827477</c:v>
                </c:pt>
                <c:pt idx="68967">
                  <c:v>10.823216</c:v>
                </c:pt>
                <c:pt idx="68968">
                  <c:v>10.826767</c:v>
                </c:pt>
                <c:pt idx="68969">
                  <c:v>10.832786</c:v>
                </c:pt>
                <c:pt idx="68970">
                  <c:v>10.829879999999999</c:v>
                </c:pt>
                <c:pt idx="68971">
                  <c:v>10.828306</c:v>
                </c:pt>
                <c:pt idx="68972">
                  <c:v>10.828143000000001</c:v>
                </c:pt>
                <c:pt idx="68973">
                  <c:v>10.823501</c:v>
                </c:pt>
                <c:pt idx="68974">
                  <c:v>10.822201</c:v>
                </c:pt>
                <c:pt idx="68975">
                  <c:v>10.829699</c:v>
                </c:pt>
                <c:pt idx="68976">
                  <c:v>10.828818999999999</c:v>
                </c:pt>
                <c:pt idx="68977">
                  <c:v>10.821600999999999</c:v>
                </c:pt>
                <c:pt idx="68978">
                  <c:v>10.827363999999999</c:v>
                </c:pt>
                <c:pt idx="68979">
                  <c:v>10.826698</c:v>
                </c:pt>
                <c:pt idx="68980">
                  <c:v>10.821505999999999</c:v>
                </c:pt>
                <c:pt idx="68981">
                  <c:v>10.831462</c:v>
                </c:pt>
                <c:pt idx="68982">
                  <c:v>10.835730999999999</c:v>
                </c:pt>
                <c:pt idx="68983">
                  <c:v>10.827337</c:v>
                </c:pt>
                <c:pt idx="68984">
                  <c:v>10.824255000000001</c:v>
                </c:pt>
                <c:pt idx="68985">
                  <c:v>10.827798</c:v>
                </c:pt>
                <c:pt idx="68986">
                  <c:v>10.819913</c:v>
                </c:pt>
                <c:pt idx="68987">
                  <c:v>10.814921999999999</c:v>
                </c:pt>
                <c:pt idx="68988">
                  <c:v>10.829551</c:v>
                </c:pt>
                <c:pt idx="68989">
                  <c:v>10.834510999999999</c:v>
                </c:pt>
                <c:pt idx="68990">
                  <c:v>10.828659</c:v>
                </c:pt>
                <c:pt idx="68991">
                  <c:v>10.833879</c:v>
                </c:pt>
                <c:pt idx="68992">
                  <c:v>10.843133999999999</c:v>
                </c:pt>
                <c:pt idx="68993">
                  <c:v>10.841487000000001</c:v>
                </c:pt>
                <c:pt idx="68994">
                  <c:v>10.838093000000001</c:v>
                </c:pt>
                <c:pt idx="68995">
                  <c:v>10.841051</c:v>
                </c:pt>
                <c:pt idx="68996">
                  <c:v>10.840289</c:v>
                </c:pt>
                <c:pt idx="68997">
                  <c:v>10.837327999999999</c:v>
                </c:pt>
                <c:pt idx="68998">
                  <c:v>10.833727</c:v>
                </c:pt>
                <c:pt idx="68999">
                  <c:v>10.828602</c:v>
                </c:pt>
                <c:pt idx="69000">
                  <c:v>10.828222</c:v>
                </c:pt>
                <c:pt idx="69001">
                  <c:v>10.832466</c:v>
                </c:pt>
                <c:pt idx="69002">
                  <c:v>10.835476</c:v>
                </c:pt>
                <c:pt idx="69003">
                  <c:v>10.83264</c:v>
                </c:pt>
                <c:pt idx="69004">
                  <c:v>10.835666</c:v>
                </c:pt>
                <c:pt idx="69005">
                  <c:v>10.840648</c:v>
                </c:pt>
                <c:pt idx="69006">
                  <c:v>10.836259</c:v>
                </c:pt>
                <c:pt idx="69007">
                  <c:v>10.835659</c:v>
                </c:pt>
                <c:pt idx="69008">
                  <c:v>10.835544000000001</c:v>
                </c:pt>
                <c:pt idx="69009">
                  <c:v>10.833036999999999</c:v>
                </c:pt>
                <c:pt idx="69010">
                  <c:v>10.832660000000001</c:v>
                </c:pt>
                <c:pt idx="69011">
                  <c:v>10.828414</c:v>
                </c:pt>
                <c:pt idx="69012">
                  <c:v>10.829890000000001</c:v>
                </c:pt>
                <c:pt idx="69013">
                  <c:v>10.835675999999999</c:v>
                </c:pt>
                <c:pt idx="69014">
                  <c:v>10.836987000000001</c:v>
                </c:pt>
                <c:pt idx="69015">
                  <c:v>10.835877999999999</c:v>
                </c:pt>
                <c:pt idx="69016">
                  <c:v>10.831332</c:v>
                </c:pt>
                <c:pt idx="69017">
                  <c:v>10.835019000000001</c:v>
                </c:pt>
                <c:pt idx="69018">
                  <c:v>10.839319</c:v>
                </c:pt>
                <c:pt idx="69019">
                  <c:v>10.832371999999999</c:v>
                </c:pt>
                <c:pt idx="69020">
                  <c:v>10.827379000000001</c:v>
                </c:pt>
                <c:pt idx="69021">
                  <c:v>10.828785999999999</c:v>
                </c:pt>
                <c:pt idx="69022">
                  <c:v>10.828967</c:v>
                </c:pt>
                <c:pt idx="69023">
                  <c:v>10.83048</c:v>
                </c:pt>
                <c:pt idx="69024">
                  <c:v>10.837369000000001</c:v>
                </c:pt>
                <c:pt idx="69025">
                  <c:v>10.837716</c:v>
                </c:pt>
                <c:pt idx="69026">
                  <c:v>10.833631</c:v>
                </c:pt>
                <c:pt idx="69027">
                  <c:v>10.833614000000001</c:v>
                </c:pt>
                <c:pt idx="69028">
                  <c:v>10.83226</c:v>
                </c:pt>
                <c:pt idx="69029">
                  <c:v>10.834517</c:v>
                </c:pt>
                <c:pt idx="69030">
                  <c:v>10.838478</c:v>
                </c:pt>
                <c:pt idx="69031">
                  <c:v>10.836869</c:v>
                </c:pt>
                <c:pt idx="69032">
                  <c:v>10.835433999999999</c:v>
                </c:pt>
                <c:pt idx="69033">
                  <c:v>10.836330999999999</c:v>
                </c:pt>
                <c:pt idx="69034">
                  <c:v>10.837619999999999</c:v>
                </c:pt>
                <c:pt idx="69035">
                  <c:v>10.833523</c:v>
                </c:pt>
                <c:pt idx="69036">
                  <c:v>10.833366</c:v>
                </c:pt>
                <c:pt idx="69037">
                  <c:v>10.840233</c:v>
                </c:pt>
                <c:pt idx="69038">
                  <c:v>10.836955</c:v>
                </c:pt>
                <c:pt idx="69039">
                  <c:v>10.833648999999999</c:v>
                </c:pt>
                <c:pt idx="69040">
                  <c:v>10.841514999999999</c:v>
                </c:pt>
                <c:pt idx="69041">
                  <c:v>10.844684000000001</c:v>
                </c:pt>
                <c:pt idx="69042">
                  <c:v>10.837187</c:v>
                </c:pt>
                <c:pt idx="69043">
                  <c:v>10.838055000000001</c:v>
                </c:pt>
                <c:pt idx="69044">
                  <c:v>10.848053999999999</c:v>
                </c:pt>
                <c:pt idx="69045">
                  <c:v>10.844732</c:v>
                </c:pt>
                <c:pt idx="69046">
                  <c:v>10.837147</c:v>
                </c:pt>
                <c:pt idx="69047">
                  <c:v>10.838050000000001</c:v>
                </c:pt>
                <c:pt idx="69048">
                  <c:v>10.837987999999999</c:v>
                </c:pt>
                <c:pt idx="69049">
                  <c:v>10.834497000000001</c:v>
                </c:pt>
                <c:pt idx="69050">
                  <c:v>10.836633000000001</c:v>
                </c:pt>
                <c:pt idx="69051">
                  <c:v>10.843265000000001</c:v>
                </c:pt>
                <c:pt idx="69052">
                  <c:v>10.842898999999999</c:v>
                </c:pt>
                <c:pt idx="69053">
                  <c:v>10.842703</c:v>
                </c:pt>
                <c:pt idx="69054">
                  <c:v>10.841951999999999</c:v>
                </c:pt>
                <c:pt idx="69055">
                  <c:v>10.837865000000001</c:v>
                </c:pt>
                <c:pt idx="69056">
                  <c:v>10.842382000000001</c:v>
                </c:pt>
                <c:pt idx="69057">
                  <c:v>10.842409999999999</c:v>
                </c:pt>
                <c:pt idx="69058">
                  <c:v>10.839682</c:v>
                </c:pt>
                <c:pt idx="69059">
                  <c:v>10.844778</c:v>
                </c:pt>
                <c:pt idx="69060">
                  <c:v>10.847356</c:v>
                </c:pt>
                <c:pt idx="69061">
                  <c:v>10.842763</c:v>
                </c:pt>
                <c:pt idx="69062">
                  <c:v>10.838763999999999</c:v>
                </c:pt>
                <c:pt idx="69063">
                  <c:v>10.843540000000001</c:v>
                </c:pt>
                <c:pt idx="69064">
                  <c:v>10.841379999999999</c:v>
                </c:pt>
                <c:pt idx="69065">
                  <c:v>10.834835</c:v>
                </c:pt>
                <c:pt idx="69066">
                  <c:v>10.842326999999999</c:v>
                </c:pt>
                <c:pt idx="69067">
                  <c:v>10.843897999999999</c:v>
                </c:pt>
                <c:pt idx="69068">
                  <c:v>10.83836</c:v>
                </c:pt>
                <c:pt idx="69069">
                  <c:v>10.84121</c:v>
                </c:pt>
                <c:pt idx="69070">
                  <c:v>10.847075</c:v>
                </c:pt>
                <c:pt idx="69071">
                  <c:v>10.848376</c:v>
                </c:pt>
                <c:pt idx="69072">
                  <c:v>10.847073999999999</c:v>
                </c:pt>
                <c:pt idx="69073">
                  <c:v>10.848898999999999</c:v>
                </c:pt>
                <c:pt idx="69074">
                  <c:v>10.846738</c:v>
                </c:pt>
                <c:pt idx="69075">
                  <c:v>10.84314</c:v>
                </c:pt>
                <c:pt idx="69076">
                  <c:v>10.844481999999999</c:v>
                </c:pt>
                <c:pt idx="69077">
                  <c:v>10.844999</c:v>
                </c:pt>
                <c:pt idx="69078">
                  <c:v>10.846968</c:v>
                </c:pt>
                <c:pt idx="69079">
                  <c:v>10.851137</c:v>
                </c:pt>
                <c:pt idx="69080">
                  <c:v>10.852069999999999</c:v>
                </c:pt>
                <c:pt idx="69081">
                  <c:v>10.842375000000001</c:v>
                </c:pt>
                <c:pt idx="69082">
                  <c:v>10.835939</c:v>
                </c:pt>
                <c:pt idx="69083">
                  <c:v>10.847961</c:v>
                </c:pt>
                <c:pt idx="69084">
                  <c:v>10.850025</c:v>
                </c:pt>
                <c:pt idx="69085">
                  <c:v>10.841056</c:v>
                </c:pt>
                <c:pt idx="69086">
                  <c:v>10.84341</c:v>
                </c:pt>
                <c:pt idx="69087">
                  <c:v>10.852477</c:v>
                </c:pt>
                <c:pt idx="69088">
                  <c:v>10.851186999999999</c:v>
                </c:pt>
                <c:pt idx="69089">
                  <c:v>10.841177</c:v>
                </c:pt>
                <c:pt idx="69090">
                  <c:v>10.842452</c:v>
                </c:pt>
                <c:pt idx="69091">
                  <c:v>10.843638</c:v>
                </c:pt>
                <c:pt idx="69092">
                  <c:v>10.84164</c:v>
                </c:pt>
                <c:pt idx="69093">
                  <c:v>10.848820999999999</c:v>
                </c:pt>
                <c:pt idx="69094">
                  <c:v>10.851179999999999</c:v>
                </c:pt>
                <c:pt idx="69095">
                  <c:v>10.846871</c:v>
                </c:pt>
                <c:pt idx="69096">
                  <c:v>10.847581</c:v>
                </c:pt>
                <c:pt idx="69097">
                  <c:v>10.846909999999999</c:v>
                </c:pt>
                <c:pt idx="69098">
                  <c:v>10.840778</c:v>
                </c:pt>
                <c:pt idx="69099">
                  <c:v>10.845822999999999</c:v>
                </c:pt>
                <c:pt idx="69100">
                  <c:v>10.855765</c:v>
                </c:pt>
                <c:pt idx="69101">
                  <c:v>10.849703999999999</c:v>
                </c:pt>
                <c:pt idx="69102">
                  <c:v>10.849962</c:v>
                </c:pt>
                <c:pt idx="69103">
                  <c:v>10.860284</c:v>
                </c:pt>
                <c:pt idx="69104">
                  <c:v>10.854065</c:v>
                </c:pt>
                <c:pt idx="69105">
                  <c:v>10.849634</c:v>
                </c:pt>
                <c:pt idx="69106">
                  <c:v>10.858578</c:v>
                </c:pt>
                <c:pt idx="69107">
                  <c:v>10.856553999999999</c:v>
                </c:pt>
                <c:pt idx="69108">
                  <c:v>10.847867000000001</c:v>
                </c:pt>
                <c:pt idx="69109">
                  <c:v>10.853460999999999</c:v>
                </c:pt>
                <c:pt idx="69110">
                  <c:v>10.856145</c:v>
                </c:pt>
                <c:pt idx="69111">
                  <c:v>10.847806</c:v>
                </c:pt>
                <c:pt idx="69112">
                  <c:v>10.851808</c:v>
                </c:pt>
                <c:pt idx="69113">
                  <c:v>10.855993</c:v>
                </c:pt>
                <c:pt idx="69114">
                  <c:v>10.849027</c:v>
                </c:pt>
                <c:pt idx="69115">
                  <c:v>10.85069</c:v>
                </c:pt>
                <c:pt idx="69116">
                  <c:v>10.855207999999999</c:v>
                </c:pt>
                <c:pt idx="69117">
                  <c:v>10.852855999999999</c:v>
                </c:pt>
                <c:pt idx="69118">
                  <c:v>10.851685</c:v>
                </c:pt>
                <c:pt idx="69119">
                  <c:v>10.854200000000001</c:v>
                </c:pt>
                <c:pt idx="69120">
                  <c:v>10.852354</c:v>
                </c:pt>
                <c:pt idx="69121">
                  <c:v>10.848089999999999</c:v>
                </c:pt>
                <c:pt idx="69122">
                  <c:v>10.849270000000001</c:v>
                </c:pt>
                <c:pt idx="69123">
                  <c:v>10.848278000000001</c:v>
                </c:pt>
                <c:pt idx="69124">
                  <c:v>10.850068</c:v>
                </c:pt>
                <c:pt idx="69125">
                  <c:v>10.858779999999999</c:v>
                </c:pt>
                <c:pt idx="69126">
                  <c:v>10.859484999999999</c:v>
                </c:pt>
                <c:pt idx="69127">
                  <c:v>10.851689</c:v>
                </c:pt>
                <c:pt idx="69128">
                  <c:v>10.849539999999999</c:v>
                </c:pt>
                <c:pt idx="69129">
                  <c:v>10.852771000000001</c:v>
                </c:pt>
                <c:pt idx="69130">
                  <c:v>10.848788000000001</c:v>
                </c:pt>
                <c:pt idx="69131">
                  <c:v>10.844982</c:v>
                </c:pt>
                <c:pt idx="69132">
                  <c:v>10.850553</c:v>
                </c:pt>
                <c:pt idx="69133">
                  <c:v>10.85554</c:v>
                </c:pt>
                <c:pt idx="69134">
                  <c:v>10.853785999999999</c:v>
                </c:pt>
                <c:pt idx="69135">
                  <c:v>10.849715</c:v>
                </c:pt>
                <c:pt idx="69136">
                  <c:v>10.854526999999999</c:v>
                </c:pt>
                <c:pt idx="69137">
                  <c:v>10.85295</c:v>
                </c:pt>
                <c:pt idx="69138">
                  <c:v>10.845824</c:v>
                </c:pt>
                <c:pt idx="69139">
                  <c:v>10.855178</c:v>
                </c:pt>
                <c:pt idx="69140">
                  <c:v>10.856415999999999</c:v>
                </c:pt>
                <c:pt idx="69141">
                  <c:v>10.849386000000001</c:v>
                </c:pt>
                <c:pt idx="69142">
                  <c:v>10.854687999999999</c:v>
                </c:pt>
                <c:pt idx="69143">
                  <c:v>10.857366000000001</c:v>
                </c:pt>
                <c:pt idx="69144">
                  <c:v>10.856973999999999</c:v>
                </c:pt>
                <c:pt idx="69145">
                  <c:v>10.857125</c:v>
                </c:pt>
                <c:pt idx="69146">
                  <c:v>10.859075000000001</c:v>
                </c:pt>
                <c:pt idx="69147">
                  <c:v>10.858938999999999</c:v>
                </c:pt>
                <c:pt idx="69148">
                  <c:v>10.854025</c:v>
                </c:pt>
                <c:pt idx="69149">
                  <c:v>10.855496</c:v>
                </c:pt>
                <c:pt idx="69150">
                  <c:v>10.854818</c:v>
                </c:pt>
                <c:pt idx="69151">
                  <c:v>10.851654</c:v>
                </c:pt>
                <c:pt idx="69152">
                  <c:v>10.858192000000001</c:v>
                </c:pt>
                <c:pt idx="69153">
                  <c:v>10.864063</c:v>
                </c:pt>
                <c:pt idx="69154">
                  <c:v>10.858867</c:v>
                </c:pt>
                <c:pt idx="69155">
                  <c:v>10.858294000000001</c:v>
                </c:pt>
                <c:pt idx="69156">
                  <c:v>10.863640999999999</c:v>
                </c:pt>
                <c:pt idx="69157">
                  <c:v>10.858624000000001</c:v>
                </c:pt>
                <c:pt idx="69158">
                  <c:v>10.858031</c:v>
                </c:pt>
                <c:pt idx="69159">
                  <c:v>10.861077</c:v>
                </c:pt>
                <c:pt idx="69160">
                  <c:v>10.853892999999999</c:v>
                </c:pt>
                <c:pt idx="69161">
                  <c:v>10.854564999999999</c:v>
                </c:pt>
                <c:pt idx="69162">
                  <c:v>10.860920999999999</c:v>
                </c:pt>
                <c:pt idx="69163">
                  <c:v>10.859686999999999</c:v>
                </c:pt>
                <c:pt idx="69164">
                  <c:v>10.858065</c:v>
                </c:pt>
                <c:pt idx="69165">
                  <c:v>10.860898000000001</c:v>
                </c:pt>
                <c:pt idx="69166">
                  <c:v>10.863289</c:v>
                </c:pt>
                <c:pt idx="69167">
                  <c:v>10.860709999999999</c:v>
                </c:pt>
                <c:pt idx="69168">
                  <c:v>10.861428999999999</c:v>
                </c:pt>
                <c:pt idx="69169">
                  <c:v>10.866357000000001</c:v>
                </c:pt>
                <c:pt idx="69170">
                  <c:v>10.86495</c:v>
                </c:pt>
                <c:pt idx="69171">
                  <c:v>10.859743999999999</c:v>
                </c:pt>
                <c:pt idx="69172">
                  <c:v>10.857754</c:v>
                </c:pt>
                <c:pt idx="69173">
                  <c:v>10.856839000000001</c:v>
                </c:pt>
                <c:pt idx="69174">
                  <c:v>10.856368</c:v>
                </c:pt>
                <c:pt idx="69175">
                  <c:v>10.862342999999999</c:v>
                </c:pt>
                <c:pt idx="69176">
                  <c:v>10.864196</c:v>
                </c:pt>
                <c:pt idx="69177">
                  <c:v>10.855852000000001</c:v>
                </c:pt>
                <c:pt idx="69178">
                  <c:v>10.857646000000001</c:v>
                </c:pt>
                <c:pt idx="69179">
                  <c:v>10.862398000000001</c:v>
                </c:pt>
                <c:pt idx="69180">
                  <c:v>10.860405</c:v>
                </c:pt>
                <c:pt idx="69181">
                  <c:v>10.862596</c:v>
                </c:pt>
                <c:pt idx="69182">
                  <c:v>10.864561</c:v>
                </c:pt>
                <c:pt idx="69183">
                  <c:v>10.860839</c:v>
                </c:pt>
                <c:pt idx="69184">
                  <c:v>10.858349</c:v>
                </c:pt>
                <c:pt idx="69185">
                  <c:v>10.864800000000001</c:v>
                </c:pt>
                <c:pt idx="69186">
                  <c:v>10.869686</c:v>
                </c:pt>
                <c:pt idx="69187">
                  <c:v>10.865508999999999</c:v>
                </c:pt>
                <c:pt idx="69188">
                  <c:v>10.868408000000001</c:v>
                </c:pt>
                <c:pt idx="69189">
                  <c:v>10.872966</c:v>
                </c:pt>
                <c:pt idx="69190">
                  <c:v>10.866429999999999</c:v>
                </c:pt>
                <c:pt idx="69191">
                  <c:v>10.864793000000001</c:v>
                </c:pt>
                <c:pt idx="69192">
                  <c:v>10.868224</c:v>
                </c:pt>
                <c:pt idx="69193">
                  <c:v>10.862685000000001</c:v>
                </c:pt>
                <c:pt idx="69194">
                  <c:v>10.860621999999999</c:v>
                </c:pt>
                <c:pt idx="69195">
                  <c:v>10.869189</c:v>
                </c:pt>
                <c:pt idx="69196">
                  <c:v>10.865181</c:v>
                </c:pt>
                <c:pt idx="69197">
                  <c:v>10.858280000000001</c:v>
                </c:pt>
                <c:pt idx="69198">
                  <c:v>10.866726</c:v>
                </c:pt>
                <c:pt idx="69199">
                  <c:v>10.865195999999999</c:v>
                </c:pt>
                <c:pt idx="69200">
                  <c:v>10.856598</c:v>
                </c:pt>
                <c:pt idx="69201">
                  <c:v>10.860001</c:v>
                </c:pt>
                <c:pt idx="69202">
                  <c:v>10.865596999999999</c:v>
                </c:pt>
                <c:pt idx="69203">
                  <c:v>10.863238000000001</c:v>
                </c:pt>
                <c:pt idx="69204">
                  <c:v>10.860612</c:v>
                </c:pt>
                <c:pt idx="69205">
                  <c:v>10.866087</c:v>
                </c:pt>
                <c:pt idx="69206">
                  <c:v>10.866085</c:v>
                </c:pt>
                <c:pt idx="69207">
                  <c:v>10.861750000000001</c:v>
                </c:pt>
                <c:pt idx="69208">
                  <c:v>10.863529</c:v>
                </c:pt>
                <c:pt idx="69209">
                  <c:v>10.865391000000001</c:v>
                </c:pt>
                <c:pt idx="69210">
                  <c:v>10.867982</c:v>
                </c:pt>
                <c:pt idx="69211">
                  <c:v>10.870692</c:v>
                </c:pt>
                <c:pt idx="69212">
                  <c:v>10.868876999999999</c:v>
                </c:pt>
                <c:pt idx="69213">
                  <c:v>10.866968999999999</c:v>
                </c:pt>
                <c:pt idx="69214">
                  <c:v>10.87311</c:v>
                </c:pt>
                <c:pt idx="69215">
                  <c:v>10.875785</c:v>
                </c:pt>
                <c:pt idx="69216">
                  <c:v>10.867234</c:v>
                </c:pt>
                <c:pt idx="69217">
                  <c:v>10.86717</c:v>
                </c:pt>
                <c:pt idx="69218">
                  <c:v>10.871698</c:v>
                </c:pt>
                <c:pt idx="69219">
                  <c:v>10.869137</c:v>
                </c:pt>
                <c:pt idx="69220">
                  <c:v>10.867451000000001</c:v>
                </c:pt>
                <c:pt idx="69221">
                  <c:v>10.870165999999999</c:v>
                </c:pt>
                <c:pt idx="69222">
                  <c:v>10.874631000000001</c:v>
                </c:pt>
                <c:pt idx="69223">
                  <c:v>10.870361000000001</c:v>
                </c:pt>
                <c:pt idx="69224">
                  <c:v>10.869206</c:v>
                </c:pt>
                <c:pt idx="69225">
                  <c:v>10.874698</c:v>
                </c:pt>
                <c:pt idx="69226">
                  <c:v>10.870905</c:v>
                </c:pt>
                <c:pt idx="69227">
                  <c:v>10.871358000000001</c:v>
                </c:pt>
                <c:pt idx="69228">
                  <c:v>10.876021</c:v>
                </c:pt>
                <c:pt idx="69229">
                  <c:v>10.872045999999999</c:v>
                </c:pt>
                <c:pt idx="69230">
                  <c:v>10.866486999999999</c:v>
                </c:pt>
                <c:pt idx="69231">
                  <c:v>10.869353</c:v>
                </c:pt>
                <c:pt idx="69232">
                  <c:v>10.872669</c:v>
                </c:pt>
                <c:pt idx="69233">
                  <c:v>10.866579</c:v>
                </c:pt>
                <c:pt idx="69234">
                  <c:v>10.870449000000001</c:v>
                </c:pt>
                <c:pt idx="69235">
                  <c:v>10.876723999999999</c:v>
                </c:pt>
                <c:pt idx="69236">
                  <c:v>10.867656</c:v>
                </c:pt>
                <c:pt idx="69237">
                  <c:v>10.868332000000001</c:v>
                </c:pt>
                <c:pt idx="69238">
                  <c:v>10.87856</c:v>
                </c:pt>
                <c:pt idx="69239">
                  <c:v>10.873332</c:v>
                </c:pt>
                <c:pt idx="69240">
                  <c:v>10.864438</c:v>
                </c:pt>
                <c:pt idx="69241">
                  <c:v>10.871852000000001</c:v>
                </c:pt>
                <c:pt idx="69242">
                  <c:v>10.873823</c:v>
                </c:pt>
                <c:pt idx="69243">
                  <c:v>10.866166</c:v>
                </c:pt>
                <c:pt idx="69244">
                  <c:v>10.873792</c:v>
                </c:pt>
                <c:pt idx="69245">
                  <c:v>10.875957</c:v>
                </c:pt>
                <c:pt idx="69246">
                  <c:v>10.866311</c:v>
                </c:pt>
                <c:pt idx="69247">
                  <c:v>10.869675000000001</c:v>
                </c:pt>
                <c:pt idx="69248">
                  <c:v>10.871867</c:v>
                </c:pt>
                <c:pt idx="69249">
                  <c:v>10.869590000000001</c:v>
                </c:pt>
                <c:pt idx="69250">
                  <c:v>10.874074</c:v>
                </c:pt>
                <c:pt idx="69251">
                  <c:v>10.878814</c:v>
                </c:pt>
                <c:pt idx="69252">
                  <c:v>10.872673000000001</c:v>
                </c:pt>
                <c:pt idx="69253">
                  <c:v>10.870101</c:v>
                </c:pt>
                <c:pt idx="69254">
                  <c:v>10.8766</c:v>
                </c:pt>
                <c:pt idx="69255">
                  <c:v>10.872064999999999</c:v>
                </c:pt>
                <c:pt idx="69256">
                  <c:v>10.868456999999999</c:v>
                </c:pt>
                <c:pt idx="69257">
                  <c:v>10.876415</c:v>
                </c:pt>
                <c:pt idx="69258">
                  <c:v>10.880542</c:v>
                </c:pt>
                <c:pt idx="69259">
                  <c:v>10.874157</c:v>
                </c:pt>
                <c:pt idx="69260">
                  <c:v>10.871249000000001</c:v>
                </c:pt>
                <c:pt idx="69261">
                  <c:v>10.878091</c:v>
                </c:pt>
                <c:pt idx="69262">
                  <c:v>10.875977000000001</c:v>
                </c:pt>
                <c:pt idx="69263">
                  <c:v>10.872317000000001</c:v>
                </c:pt>
                <c:pt idx="69264">
                  <c:v>10.879796000000001</c:v>
                </c:pt>
                <c:pt idx="69265">
                  <c:v>10.876204</c:v>
                </c:pt>
                <c:pt idx="69266">
                  <c:v>10.869847</c:v>
                </c:pt>
                <c:pt idx="69267">
                  <c:v>10.88067</c:v>
                </c:pt>
                <c:pt idx="69268">
                  <c:v>10.885679</c:v>
                </c:pt>
                <c:pt idx="69269">
                  <c:v>10.876901</c:v>
                </c:pt>
                <c:pt idx="69270">
                  <c:v>10.874264</c:v>
                </c:pt>
                <c:pt idx="69271">
                  <c:v>10.879208</c:v>
                </c:pt>
                <c:pt idx="69272">
                  <c:v>10.878615999999999</c:v>
                </c:pt>
                <c:pt idx="69273">
                  <c:v>10.878133</c:v>
                </c:pt>
                <c:pt idx="69274">
                  <c:v>10.883160999999999</c:v>
                </c:pt>
                <c:pt idx="69275">
                  <c:v>10.877921000000001</c:v>
                </c:pt>
                <c:pt idx="69276">
                  <c:v>10.870025</c:v>
                </c:pt>
                <c:pt idx="69277">
                  <c:v>10.875638</c:v>
                </c:pt>
                <c:pt idx="69278">
                  <c:v>10.882349</c:v>
                </c:pt>
                <c:pt idx="69279">
                  <c:v>10.877741</c:v>
                </c:pt>
                <c:pt idx="69280">
                  <c:v>10.875875000000001</c:v>
                </c:pt>
                <c:pt idx="69281">
                  <c:v>10.880195000000001</c:v>
                </c:pt>
                <c:pt idx="69282">
                  <c:v>10.876150000000001</c:v>
                </c:pt>
                <c:pt idx="69283">
                  <c:v>10.875177000000001</c:v>
                </c:pt>
                <c:pt idx="69284">
                  <c:v>10.881519000000001</c:v>
                </c:pt>
                <c:pt idx="69285">
                  <c:v>10.880296</c:v>
                </c:pt>
                <c:pt idx="69286">
                  <c:v>10.877158</c:v>
                </c:pt>
                <c:pt idx="69287">
                  <c:v>10.880394000000001</c:v>
                </c:pt>
                <c:pt idx="69288">
                  <c:v>10.884164</c:v>
                </c:pt>
                <c:pt idx="69289">
                  <c:v>10.879832</c:v>
                </c:pt>
                <c:pt idx="69290">
                  <c:v>10.879216</c:v>
                </c:pt>
                <c:pt idx="69291">
                  <c:v>10.884316</c:v>
                </c:pt>
                <c:pt idx="69292">
                  <c:v>10.882379999999999</c:v>
                </c:pt>
                <c:pt idx="69293">
                  <c:v>10.882939</c:v>
                </c:pt>
                <c:pt idx="69294">
                  <c:v>10.884618</c:v>
                </c:pt>
                <c:pt idx="69295">
                  <c:v>10.882281000000001</c:v>
                </c:pt>
                <c:pt idx="69296">
                  <c:v>10.882489</c:v>
                </c:pt>
                <c:pt idx="69297">
                  <c:v>10.885300000000001</c:v>
                </c:pt>
                <c:pt idx="69298">
                  <c:v>10.886098</c:v>
                </c:pt>
                <c:pt idx="69299">
                  <c:v>10.883010000000001</c:v>
                </c:pt>
                <c:pt idx="69300">
                  <c:v>10.883189</c:v>
                </c:pt>
                <c:pt idx="69301">
                  <c:v>10.882241</c:v>
                </c:pt>
                <c:pt idx="69302">
                  <c:v>10.876799999999999</c:v>
                </c:pt>
                <c:pt idx="69303">
                  <c:v>10.877281999999999</c:v>
                </c:pt>
                <c:pt idx="69304">
                  <c:v>10.878061000000001</c:v>
                </c:pt>
                <c:pt idx="69305">
                  <c:v>10.87501</c:v>
                </c:pt>
                <c:pt idx="69306">
                  <c:v>10.877884</c:v>
                </c:pt>
                <c:pt idx="69307">
                  <c:v>10.884947</c:v>
                </c:pt>
                <c:pt idx="69308">
                  <c:v>10.887775</c:v>
                </c:pt>
                <c:pt idx="69309">
                  <c:v>10.886569</c:v>
                </c:pt>
                <c:pt idx="69310">
                  <c:v>10.887319</c:v>
                </c:pt>
                <c:pt idx="69311">
                  <c:v>10.886036000000001</c:v>
                </c:pt>
                <c:pt idx="69312">
                  <c:v>10.884181999999999</c:v>
                </c:pt>
                <c:pt idx="69313">
                  <c:v>10.886573</c:v>
                </c:pt>
                <c:pt idx="69314">
                  <c:v>10.884853</c:v>
                </c:pt>
                <c:pt idx="69315">
                  <c:v>10.881796</c:v>
                </c:pt>
                <c:pt idx="69316">
                  <c:v>10.884282000000001</c:v>
                </c:pt>
                <c:pt idx="69317">
                  <c:v>10.889336999999999</c:v>
                </c:pt>
                <c:pt idx="69318">
                  <c:v>10.884833</c:v>
                </c:pt>
                <c:pt idx="69319">
                  <c:v>10.879099</c:v>
                </c:pt>
                <c:pt idx="69320">
                  <c:v>10.882581</c:v>
                </c:pt>
                <c:pt idx="69321">
                  <c:v>10.884081999999999</c:v>
                </c:pt>
                <c:pt idx="69322">
                  <c:v>10.886714</c:v>
                </c:pt>
                <c:pt idx="69323">
                  <c:v>10.890397999999999</c:v>
                </c:pt>
                <c:pt idx="69324">
                  <c:v>10.888241000000001</c:v>
                </c:pt>
                <c:pt idx="69325">
                  <c:v>10.882368</c:v>
                </c:pt>
                <c:pt idx="69326">
                  <c:v>10.880432000000001</c:v>
                </c:pt>
                <c:pt idx="69327">
                  <c:v>10.887198</c:v>
                </c:pt>
                <c:pt idx="69328">
                  <c:v>10.88777</c:v>
                </c:pt>
                <c:pt idx="69329">
                  <c:v>10.883775</c:v>
                </c:pt>
                <c:pt idx="69330">
                  <c:v>10.888370999999999</c:v>
                </c:pt>
                <c:pt idx="69331">
                  <c:v>10.888729</c:v>
                </c:pt>
                <c:pt idx="69332">
                  <c:v>10.885671</c:v>
                </c:pt>
                <c:pt idx="69333">
                  <c:v>10.890355</c:v>
                </c:pt>
                <c:pt idx="69334">
                  <c:v>10.894455000000001</c:v>
                </c:pt>
                <c:pt idx="69335">
                  <c:v>10.888901000000001</c:v>
                </c:pt>
                <c:pt idx="69336">
                  <c:v>10.88893</c:v>
                </c:pt>
                <c:pt idx="69337">
                  <c:v>10.893157</c:v>
                </c:pt>
                <c:pt idx="69338">
                  <c:v>10.883775999999999</c:v>
                </c:pt>
                <c:pt idx="69339">
                  <c:v>10.883312</c:v>
                </c:pt>
                <c:pt idx="69340">
                  <c:v>10.889892</c:v>
                </c:pt>
                <c:pt idx="69341">
                  <c:v>10.884375</c:v>
                </c:pt>
                <c:pt idx="69342">
                  <c:v>10.883145000000001</c:v>
                </c:pt>
                <c:pt idx="69343">
                  <c:v>10.890594</c:v>
                </c:pt>
                <c:pt idx="69344">
                  <c:v>10.89053</c:v>
                </c:pt>
                <c:pt idx="69345">
                  <c:v>10.887225000000001</c:v>
                </c:pt>
                <c:pt idx="69346">
                  <c:v>10.892014</c:v>
                </c:pt>
                <c:pt idx="69347">
                  <c:v>10.890362</c:v>
                </c:pt>
                <c:pt idx="69348">
                  <c:v>10.880013</c:v>
                </c:pt>
                <c:pt idx="69349">
                  <c:v>10.885548</c:v>
                </c:pt>
                <c:pt idx="69350">
                  <c:v>10.894612</c:v>
                </c:pt>
                <c:pt idx="69351">
                  <c:v>10.890651999999999</c:v>
                </c:pt>
                <c:pt idx="69352">
                  <c:v>10.888851000000001</c:v>
                </c:pt>
                <c:pt idx="69353">
                  <c:v>10.892231000000001</c:v>
                </c:pt>
                <c:pt idx="69354">
                  <c:v>10.892688</c:v>
                </c:pt>
                <c:pt idx="69355">
                  <c:v>10.890083000000001</c:v>
                </c:pt>
                <c:pt idx="69356">
                  <c:v>10.895355</c:v>
                </c:pt>
                <c:pt idx="69357">
                  <c:v>10.900950999999999</c:v>
                </c:pt>
                <c:pt idx="69358">
                  <c:v>10.897270000000001</c:v>
                </c:pt>
                <c:pt idx="69359">
                  <c:v>10.893700000000001</c:v>
                </c:pt>
                <c:pt idx="69360">
                  <c:v>10.891278</c:v>
                </c:pt>
                <c:pt idx="69361">
                  <c:v>10.891679</c:v>
                </c:pt>
                <c:pt idx="69362">
                  <c:v>10.894936</c:v>
                </c:pt>
                <c:pt idx="69363">
                  <c:v>10.896017000000001</c:v>
                </c:pt>
                <c:pt idx="69364">
                  <c:v>10.891465</c:v>
                </c:pt>
                <c:pt idx="69365">
                  <c:v>10.886752</c:v>
                </c:pt>
                <c:pt idx="69366">
                  <c:v>10.889495999999999</c:v>
                </c:pt>
                <c:pt idx="69367">
                  <c:v>10.890409</c:v>
                </c:pt>
                <c:pt idx="69368">
                  <c:v>10.889746000000001</c:v>
                </c:pt>
                <c:pt idx="69369">
                  <c:v>10.894462000000001</c:v>
                </c:pt>
                <c:pt idx="69370">
                  <c:v>10.896288999999999</c:v>
                </c:pt>
                <c:pt idx="69371">
                  <c:v>10.892029000000001</c:v>
                </c:pt>
                <c:pt idx="69372">
                  <c:v>10.891088999999999</c:v>
                </c:pt>
                <c:pt idx="69373">
                  <c:v>10.896781000000001</c:v>
                </c:pt>
                <c:pt idx="69374">
                  <c:v>10.895500999999999</c:v>
                </c:pt>
                <c:pt idx="69375">
                  <c:v>10.888958000000001</c:v>
                </c:pt>
                <c:pt idx="69376">
                  <c:v>10.891533000000001</c:v>
                </c:pt>
                <c:pt idx="69377">
                  <c:v>10.891867</c:v>
                </c:pt>
                <c:pt idx="69378">
                  <c:v>10.892064</c:v>
                </c:pt>
                <c:pt idx="69379">
                  <c:v>10.900933</c:v>
                </c:pt>
                <c:pt idx="69380">
                  <c:v>10.900684</c:v>
                </c:pt>
                <c:pt idx="69381">
                  <c:v>10.895413</c:v>
                </c:pt>
                <c:pt idx="69382">
                  <c:v>10.8992</c:v>
                </c:pt>
                <c:pt idx="69383">
                  <c:v>10.901475</c:v>
                </c:pt>
                <c:pt idx="69384">
                  <c:v>10.895460999999999</c:v>
                </c:pt>
                <c:pt idx="69385">
                  <c:v>10.893383</c:v>
                </c:pt>
                <c:pt idx="69386">
                  <c:v>10.898224000000001</c:v>
                </c:pt>
                <c:pt idx="69387">
                  <c:v>10.89715</c:v>
                </c:pt>
                <c:pt idx="69388">
                  <c:v>10.897837000000001</c:v>
                </c:pt>
                <c:pt idx="69389">
                  <c:v>10.899581</c:v>
                </c:pt>
                <c:pt idx="69390">
                  <c:v>10.89598</c:v>
                </c:pt>
                <c:pt idx="69391">
                  <c:v>10.897947</c:v>
                </c:pt>
                <c:pt idx="69392">
                  <c:v>10.903802000000001</c:v>
                </c:pt>
                <c:pt idx="69393">
                  <c:v>10.903017</c:v>
                </c:pt>
                <c:pt idx="69394">
                  <c:v>10.897772</c:v>
                </c:pt>
                <c:pt idx="69395">
                  <c:v>10.901486</c:v>
                </c:pt>
                <c:pt idx="69396">
                  <c:v>10.902559999999999</c:v>
                </c:pt>
                <c:pt idx="69397">
                  <c:v>10.895764</c:v>
                </c:pt>
                <c:pt idx="69398">
                  <c:v>10.903076</c:v>
                </c:pt>
                <c:pt idx="69399">
                  <c:v>10.906529000000001</c:v>
                </c:pt>
                <c:pt idx="69400">
                  <c:v>10.893941</c:v>
                </c:pt>
                <c:pt idx="69401">
                  <c:v>10.893105</c:v>
                </c:pt>
                <c:pt idx="69402">
                  <c:v>10.903034</c:v>
                </c:pt>
                <c:pt idx="69403">
                  <c:v>10.897182000000001</c:v>
                </c:pt>
                <c:pt idx="69404">
                  <c:v>10.890724000000001</c:v>
                </c:pt>
                <c:pt idx="69405">
                  <c:v>10.902987</c:v>
                </c:pt>
                <c:pt idx="69406">
                  <c:v>10.903366999999999</c:v>
                </c:pt>
                <c:pt idx="69407">
                  <c:v>10.894513999999999</c:v>
                </c:pt>
                <c:pt idx="69408">
                  <c:v>10.899504</c:v>
                </c:pt>
                <c:pt idx="69409">
                  <c:v>10.900980000000001</c:v>
                </c:pt>
                <c:pt idx="69410">
                  <c:v>10.895068</c:v>
                </c:pt>
                <c:pt idx="69411">
                  <c:v>10.895268</c:v>
                </c:pt>
                <c:pt idx="69412">
                  <c:v>10.900375</c:v>
                </c:pt>
                <c:pt idx="69413">
                  <c:v>10.903494</c:v>
                </c:pt>
                <c:pt idx="69414">
                  <c:v>10.902089999999999</c:v>
                </c:pt>
                <c:pt idx="69415">
                  <c:v>10.902535</c:v>
                </c:pt>
                <c:pt idx="69416">
                  <c:v>10.901119</c:v>
                </c:pt>
                <c:pt idx="69417">
                  <c:v>10.896475000000001</c:v>
                </c:pt>
                <c:pt idx="69418">
                  <c:v>10.898403</c:v>
                </c:pt>
                <c:pt idx="69419">
                  <c:v>10.901797999999999</c:v>
                </c:pt>
                <c:pt idx="69420">
                  <c:v>10.898268</c:v>
                </c:pt>
                <c:pt idx="69421">
                  <c:v>10.897415000000001</c:v>
                </c:pt>
                <c:pt idx="69422">
                  <c:v>10.906971</c:v>
                </c:pt>
                <c:pt idx="69423">
                  <c:v>10.907731999999999</c:v>
                </c:pt>
                <c:pt idx="69424">
                  <c:v>10.898887999999999</c:v>
                </c:pt>
                <c:pt idx="69425">
                  <c:v>10.900615</c:v>
                </c:pt>
                <c:pt idx="69426">
                  <c:v>10.900413</c:v>
                </c:pt>
                <c:pt idx="69427">
                  <c:v>10.894520999999999</c:v>
                </c:pt>
                <c:pt idx="69428">
                  <c:v>10.898816999999999</c:v>
                </c:pt>
                <c:pt idx="69429">
                  <c:v>10.908624</c:v>
                </c:pt>
                <c:pt idx="69430">
                  <c:v>10.910501</c:v>
                </c:pt>
                <c:pt idx="69431">
                  <c:v>10.906059000000001</c:v>
                </c:pt>
                <c:pt idx="69432">
                  <c:v>10.906364</c:v>
                </c:pt>
                <c:pt idx="69433">
                  <c:v>10.903764000000001</c:v>
                </c:pt>
                <c:pt idx="69434">
                  <c:v>10.904852</c:v>
                </c:pt>
                <c:pt idx="69435">
                  <c:v>10.908813</c:v>
                </c:pt>
                <c:pt idx="69436">
                  <c:v>10.900442999999999</c:v>
                </c:pt>
                <c:pt idx="69437">
                  <c:v>10.898733999999999</c:v>
                </c:pt>
                <c:pt idx="69438">
                  <c:v>10.908371000000001</c:v>
                </c:pt>
                <c:pt idx="69439">
                  <c:v>10.910819999999999</c:v>
                </c:pt>
                <c:pt idx="69440">
                  <c:v>10.905303</c:v>
                </c:pt>
                <c:pt idx="69441">
                  <c:v>10.907283</c:v>
                </c:pt>
                <c:pt idx="69442">
                  <c:v>10.914816999999999</c:v>
                </c:pt>
                <c:pt idx="69443">
                  <c:v>10.910956000000001</c:v>
                </c:pt>
                <c:pt idx="69444">
                  <c:v>10.908579</c:v>
                </c:pt>
                <c:pt idx="69445">
                  <c:v>10.909304000000001</c:v>
                </c:pt>
                <c:pt idx="69446">
                  <c:v>10.901687000000001</c:v>
                </c:pt>
                <c:pt idx="69447">
                  <c:v>10.903703</c:v>
                </c:pt>
                <c:pt idx="69448">
                  <c:v>10.913430999999999</c:v>
                </c:pt>
                <c:pt idx="69449">
                  <c:v>10.908314000000001</c:v>
                </c:pt>
                <c:pt idx="69450">
                  <c:v>10.900388</c:v>
                </c:pt>
                <c:pt idx="69451">
                  <c:v>10.905972</c:v>
                </c:pt>
                <c:pt idx="69452">
                  <c:v>10.910928999999999</c:v>
                </c:pt>
                <c:pt idx="69453">
                  <c:v>10.908925</c:v>
                </c:pt>
                <c:pt idx="69454">
                  <c:v>10.910492</c:v>
                </c:pt>
                <c:pt idx="69455">
                  <c:v>10.90991</c:v>
                </c:pt>
                <c:pt idx="69456">
                  <c:v>10.906363000000001</c:v>
                </c:pt>
                <c:pt idx="69457">
                  <c:v>10.908037999999999</c:v>
                </c:pt>
                <c:pt idx="69458">
                  <c:v>10.909049</c:v>
                </c:pt>
                <c:pt idx="69459">
                  <c:v>10.906768</c:v>
                </c:pt>
                <c:pt idx="69460">
                  <c:v>10.902359000000001</c:v>
                </c:pt>
                <c:pt idx="69461">
                  <c:v>10.904615</c:v>
                </c:pt>
                <c:pt idx="69462">
                  <c:v>10.906027</c:v>
                </c:pt>
                <c:pt idx="69463">
                  <c:v>10.904350000000001</c:v>
                </c:pt>
                <c:pt idx="69464">
                  <c:v>10.912006</c:v>
                </c:pt>
                <c:pt idx="69465">
                  <c:v>10.914099</c:v>
                </c:pt>
                <c:pt idx="69466">
                  <c:v>10.906845000000001</c:v>
                </c:pt>
                <c:pt idx="69467">
                  <c:v>10.908518000000001</c:v>
                </c:pt>
                <c:pt idx="69468">
                  <c:v>10.915217999999999</c:v>
                </c:pt>
                <c:pt idx="69469">
                  <c:v>10.910299999999999</c:v>
                </c:pt>
                <c:pt idx="69470">
                  <c:v>10.901959</c:v>
                </c:pt>
                <c:pt idx="69471">
                  <c:v>10.906005</c:v>
                </c:pt>
                <c:pt idx="69472">
                  <c:v>10.909516999999999</c:v>
                </c:pt>
                <c:pt idx="69473">
                  <c:v>10.907036</c:v>
                </c:pt>
                <c:pt idx="69474">
                  <c:v>10.91024</c:v>
                </c:pt>
                <c:pt idx="69475">
                  <c:v>10.909616</c:v>
                </c:pt>
                <c:pt idx="69476">
                  <c:v>10.906180000000001</c:v>
                </c:pt>
                <c:pt idx="69477">
                  <c:v>10.915854</c:v>
                </c:pt>
                <c:pt idx="69478">
                  <c:v>10.923731</c:v>
                </c:pt>
                <c:pt idx="69479">
                  <c:v>10.914615</c:v>
                </c:pt>
                <c:pt idx="69480">
                  <c:v>10.912939</c:v>
                </c:pt>
                <c:pt idx="69481">
                  <c:v>10.918993</c:v>
                </c:pt>
                <c:pt idx="69482">
                  <c:v>10.911652999999999</c:v>
                </c:pt>
                <c:pt idx="69483">
                  <c:v>10.912457</c:v>
                </c:pt>
                <c:pt idx="69484">
                  <c:v>10.921359000000001</c:v>
                </c:pt>
                <c:pt idx="69485">
                  <c:v>10.915618</c:v>
                </c:pt>
                <c:pt idx="69486">
                  <c:v>10.910515999999999</c:v>
                </c:pt>
                <c:pt idx="69487">
                  <c:v>10.914237</c:v>
                </c:pt>
                <c:pt idx="69488">
                  <c:v>10.914239</c:v>
                </c:pt>
                <c:pt idx="69489">
                  <c:v>10.911312000000001</c:v>
                </c:pt>
                <c:pt idx="69490">
                  <c:v>10.914574</c:v>
                </c:pt>
                <c:pt idx="69491">
                  <c:v>10.914956999999999</c:v>
                </c:pt>
                <c:pt idx="69492">
                  <c:v>10.907886</c:v>
                </c:pt>
                <c:pt idx="69493">
                  <c:v>10.913437999999999</c:v>
                </c:pt>
                <c:pt idx="69494">
                  <c:v>10.921006</c:v>
                </c:pt>
                <c:pt idx="69495">
                  <c:v>10.914002999999999</c:v>
                </c:pt>
                <c:pt idx="69496">
                  <c:v>10.908932</c:v>
                </c:pt>
                <c:pt idx="69497">
                  <c:v>10.911068999999999</c:v>
                </c:pt>
                <c:pt idx="69498">
                  <c:v>10.912356000000001</c:v>
                </c:pt>
                <c:pt idx="69499">
                  <c:v>10.911713000000001</c:v>
                </c:pt>
                <c:pt idx="69500">
                  <c:v>10.911572</c:v>
                </c:pt>
                <c:pt idx="69501">
                  <c:v>10.909413000000001</c:v>
                </c:pt>
                <c:pt idx="69502">
                  <c:v>10.912478999999999</c:v>
                </c:pt>
                <c:pt idx="69503">
                  <c:v>10.922406000000001</c:v>
                </c:pt>
                <c:pt idx="69504">
                  <c:v>10.916684</c:v>
                </c:pt>
                <c:pt idx="69505">
                  <c:v>10.908557</c:v>
                </c:pt>
                <c:pt idx="69506">
                  <c:v>10.915476999999999</c:v>
                </c:pt>
                <c:pt idx="69507">
                  <c:v>10.920408</c:v>
                </c:pt>
                <c:pt idx="69508">
                  <c:v>10.915789999999999</c:v>
                </c:pt>
                <c:pt idx="69509">
                  <c:v>10.911158</c:v>
                </c:pt>
                <c:pt idx="69510">
                  <c:v>10.91568</c:v>
                </c:pt>
                <c:pt idx="69511">
                  <c:v>10.917583</c:v>
                </c:pt>
                <c:pt idx="69512">
                  <c:v>10.917090999999999</c:v>
                </c:pt>
                <c:pt idx="69513">
                  <c:v>10.921369</c:v>
                </c:pt>
                <c:pt idx="69514">
                  <c:v>10.918367</c:v>
                </c:pt>
                <c:pt idx="69515">
                  <c:v>10.915336999999999</c:v>
                </c:pt>
                <c:pt idx="69516">
                  <c:v>10.917493</c:v>
                </c:pt>
                <c:pt idx="69517">
                  <c:v>10.919255</c:v>
                </c:pt>
                <c:pt idx="69518">
                  <c:v>10.917572</c:v>
                </c:pt>
                <c:pt idx="69519">
                  <c:v>10.918296</c:v>
                </c:pt>
                <c:pt idx="69520">
                  <c:v>10.924232</c:v>
                </c:pt>
                <c:pt idx="69521">
                  <c:v>10.921049</c:v>
                </c:pt>
                <c:pt idx="69522">
                  <c:v>10.918639000000001</c:v>
                </c:pt>
                <c:pt idx="69523">
                  <c:v>10.921207000000001</c:v>
                </c:pt>
                <c:pt idx="69524">
                  <c:v>10.916589</c:v>
                </c:pt>
                <c:pt idx="69525">
                  <c:v>10.914247</c:v>
                </c:pt>
                <c:pt idx="69526">
                  <c:v>10.922713</c:v>
                </c:pt>
                <c:pt idx="69527">
                  <c:v>10.929321</c:v>
                </c:pt>
                <c:pt idx="69528">
                  <c:v>10.923318999999999</c:v>
                </c:pt>
                <c:pt idx="69529">
                  <c:v>10.919757000000001</c:v>
                </c:pt>
                <c:pt idx="69530">
                  <c:v>10.924315</c:v>
                </c:pt>
                <c:pt idx="69531">
                  <c:v>10.923003</c:v>
                </c:pt>
                <c:pt idx="69532">
                  <c:v>10.920309</c:v>
                </c:pt>
                <c:pt idx="69533">
                  <c:v>10.919129</c:v>
                </c:pt>
                <c:pt idx="69534">
                  <c:v>10.918618</c:v>
                </c:pt>
                <c:pt idx="69535">
                  <c:v>10.919964</c:v>
                </c:pt>
                <c:pt idx="69536">
                  <c:v>10.922390999999999</c:v>
                </c:pt>
                <c:pt idx="69537">
                  <c:v>10.924909</c:v>
                </c:pt>
                <c:pt idx="69538">
                  <c:v>10.919305</c:v>
                </c:pt>
                <c:pt idx="69539">
                  <c:v>10.916625</c:v>
                </c:pt>
                <c:pt idx="69540">
                  <c:v>10.922736</c:v>
                </c:pt>
                <c:pt idx="69541">
                  <c:v>10.919654</c:v>
                </c:pt>
                <c:pt idx="69542">
                  <c:v>10.917056000000001</c:v>
                </c:pt>
                <c:pt idx="69543">
                  <c:v>10.923927000000001</c:v>
                </c:pt>
                <c:pt idx="69544">
                  <c:v>10.925432000000001</c:v>
                </c:pt>
                <c:pt idx="69545">
                  <c:v>10.921393</c:v>
                </c:pt>
                <c:pt idx="69546">
                  <c:v>10.922553000000001</c:v>
                </c:pt>
                <c:pt idx="69547">
                  <c:v>10.920874</c:v>
                </c:pt>
                <c:pt idx="69548">
                  <c:v>10.914323</c:v>
                </c:pt>
                <c:pt idx="69549">
                  <c:v>10.920773000000001</c:v>
                </c:pt>
                <c:pt idx="69550">
                  <c:v>10.924283000000001</c:v>
                </c:pt>
                <c:pt idx="69551">
                  <c:v>10.918803</c:v>
                </c:pt>
                <c:pt idx="69552">
                  <c:v>10.927053000000001</c:v>
                </c:pt>
                <c:pt idx="69553">
                  <c:v>10.936664</c:v>
                </c:pt>
                <c:pt idx="69554">
                  <c:v>10.933081</c:v>
                </c:pt>
                <c:pt idx="69555">
                  <c:v>10.928172999999999</c:v>
                </c:pt>
                <c:pt idx="69556">
                  <c:v>10.931327</c:v>
                </c:pt>
                <c:pt idx="69557">
                  <c:v>10.926188</c:v>
                </c:pt>
                <c:pt idx="69558">
                  <c:v>10.918108</c:v>
                </c:pt>
                <c:pt idx="69559">
                  <c:v>10.926971</c:v>
                </c:pt>
                <c:pt idx="69560">
                  <c:v>10.930896000000001</c:v>
                </c:pt>
                <c:pt idx="69561">
                  <c:v>10.924766999999999</c:v>
                </c:pt>
                <c:pt idx="69562">
                  <c:v>10.926014</c:v>
                </c:pt>
                <c:pt idx="69563">
                  <c:v>10.927842999999999</c:v>
                </c:pt>
                <c:pt idx="69564">
                  <c:v>10.922859000000001</c:v>
                </c:pt>
                <c:pt idx="69565">
                  <c:v>10.921647999999999</c:v>
                </c:pt>
                <c:pt idx="69566">
                  <c:v>10.931404000000001</c:v>
                </c:pt>
                <c:pt idx="69567">
                  <c:v>10.933134000000001</c:v>
                </c:pt>
                <c:pt idx="69568">
                  <c:v>10.925019000000001</c:v>
                </c:pt>
                <c:pt idx="69569">
                  <c:v>10.928299000000001</c:v>
                </c:pt>
                <c:pt idx="69570">
                  <c:v>10.93286</c:v>
                </c:pt>
                <c:pt idx="69571">
                  <c:v>10.927498999999999</c:v>
                </c:pt>
                <c:pt idx="69572">
                  <c:v>10.925566999999999</c:v>
                </c:pt>
                <c:pt idx="69573">
                  <c:v>10.930572</c:v>
                </c:pt>
                <c:pt idx="69574">
                  <c:v>10.928566999999999</c:v>
                </c:pt>
                <c:pt idx="69575">
                  <c:v>10.926263000000001</c:v>
                </c:pt>
                <c:pt idx="69576">
                  <c:v>10.929893</c:v>
                </c:pt>
                <c:pt idx="69577">
                  <c:v>10.925034999999999</c:v>
                </c:pt>
                <c:pt idx="69578">
                  <c:v>10.923766000000001</c:v>
                </c:pt>
                <c:pt idx="69579">
                  <c:v>10.931376</c:v>
                </c:pt>
                <c:pt idx="69580">
                  <c:v>10.933369000000001</c:v>
                </c:pt>
                <c:pt idx="69581">
                  <c:v>10.931284</c:v>
                </c:pt>
                <c:pt idx="69582">
                  <c:v>10.931984</c:v>
                </c:pt>
                <c:pt idx="69583">
                  <c:v>10.929997</c:v>
                </c:pt>
                <c:pt idx="69584">
                  <c:v>10.924787999999999</c:v>
                </c:pt>
                <c:pt idx="69585">
                  <c:v>10.927948000000001</c:v>
                </c:pt>
                <c:pt idx="69586">
                  <c:v>10.930624999999999</c:v>
                </c:pt>
                <c:pt idx="69587">
                  <c:v>10.92089</c:v>
                </c:pt>
                <c:pt idx="69588">
                  <c:v>10.922449</c:v>
                </c:pt>
                <c:pt idx="69589">
                  <c:v>10.939511</c:v>
                </c:pt>
                <c:pt idx="69590">
                  <c:v>10.938533</c:v>
                </c:pt>
                <c:pt idx="69591">
                  <c:v>10.924795</c:v>
                </c:pt>
                <c:pt idx="69592">
                  <c:v>10.926000999999999</c:v>
                </c:pt>
                <c:pt idx="69593">
                  <c:v>10.932835000000001</c:v>
                </c:pt>
                <c:pt idx="69594">
                  <c:v>10.926693</c:v>
                </c:pt>
                <c:pt idx="69595">
                  <c:v>10.927033</c:v>
                </c:pt>
                <c:pt idx="69596">
                  <c:v>10.934187</c:v>
                </c:pt>
                <c:pt idx="69597">
                  <c:v>10.925617000000001</c:v>
                </c:pt>
                <c:pt idx="69598">
                  <c:v>10.922634</c:v>
                </c:pt>
                <c:pt idx="69599">
                  <c:v>10.930766999999999</c:v>
                </c:pt>
                <c:pt idx="69600">
                  <c:v>10.930600999999999</c:v>
                </c:pt>
                <c:pt idx="69601">
                  <c:v>10.927192</c:v>
                </c:pt>
                <c:pt idx="69602">
                  <c:v>10.932270000000001</c:v>
                </c:pt>
                <c:pt idx="69603">
                  <c:v>10.935252</c:v>
                </c:pt>
                <c:pt idx="69604">
                  <c:v>10.928025</c:v>
                </c:pt>
                <c:pt idx="69605">
                  <c:v>10.932657000000001</c:v>
                </c:pt>
                <c:pt idx="69606">
                  <c:v>10.94111</c:v>
                </c:pt>
                <c:pt idx="69607">
                  <c:v>10.933056000000001</c:v>
                </c:pt>
                <c:pt idx="69608">
                  <c:v>10.927516000000001</c:v>
                </c:pt>
                <c:pt idx="69609">
                  <c:v>10.934552999999999</c:v>
                </c:pt>
                <c:pt idx="69610">
                  <c:v>10.937825999999999</c:v>
                </c:pt>
                <c:pt idx="69611">
                  <c:v>10.932243</c:v>
                </c:pt>
                <c:pt idx="69612">
                  <c:v>10.938076000000001</c:v>
                </c:pt>
                <c:pt idx="69613">
                  <c:v>10.943237999999999</c:v>
                </c:pt>
                <c:pt idx="69614">
                  <c:v>10.931445</c:v>
                </c:pt>
                <c:pt idx="69615">
                  <c:v>10.929952999999999</c:v>
                </c:pt>
                <c:pt idx="69616">
                  <c:v>10.936785</c:v>
                </c:pt>
                <c:pt idx="69617">
                  <c:v>10.937175</c:v>
                </c:pt>
                <c:pt idx="69618">
                  <c:v>10.939207</c:v>
                </c:pt>
                <c:pt idx="69619">
                  <c:v>10.938041999999999</c:v>
                </c:pt>
                <c:pt idx="69620">
                  <c:v>10.932083</c:v>
                </c:pt>
                <c:pt idx="69621">
                  <c:v>10.931661999999999</c:v>
                </c:pt>
                <c:pt idx="69622">
                  <c:v>10.936017</c:v>
                </c:pt>
                <c:pt idx="69623">
                  <c:v>10.933923</c:v>
                </c:pt>
                <c:pt idx="69624">
                  <c:v>10.932346000000001</c:v>
                </c:pt>
                <c:pt idx="69625">
                  <c:v>10.939603</c:v>
                </c:pt>
                <c:pt idx="69626">
                  <c:v>10.937957000000001</c:v>
                </c:pt>
                <c:pt idx="69627">
                  <c:v>10.935283999999999</c:v>
                </c:pt>
                <c:pt idx="69628">
                  <c:v>10.941515000000001</c:v>
                </c:pt>
                <c:pt idx="69629">
                  <c:v>10.940542000000001</c:v>
                </c:pt>
                <c:pt idx="69630">
                  <c:v>10.934644</c:v>
                </c:pt>
                <c:pt idx="69631">
                  <c:v>10.934965</c:v>
                </c:pt>
                <c:pt idx="69632">
                  <c:v>10.939344</c:v>
                </c:pt>
                <c:pt idx="69633">
                  <c:v>10.933980999999999</c:v>
                </c:pt>
                <c:pt idx="69634">
                  <c:v>10.928735</c:v>
                </c:pt>
                <c:pt idx="69635">
                  <c:v>10.936445000000001</c:v>
                </c:pt>
                <c:pt idx="69636">
                  <c:v>10.937901</c:v>
                </c:pt>
                <c:pt idx="69637">
                  <c:v>10.934820999999999</c:v>
                </c:pt>
                <c:pt idx="69638">
                  <c:v>10.940666999999999</c:v>
                </c:pt>
                <c:pt idx="69639">
                  <c:v>10.946607999999999</c:v>
                </c:pt>
                <c:pt idx="69640">
                  <c:v>10.941542999999999</c:v>
                </c:pt>
                <c:pt idx="69641">
                  <c:v>10.940894</c:v>
                </c:pt>
                <c:pt idx="69642">
                  <c:v>10.947336999999999</c:v>
                </c:pt>
                <c:pt idx="69643">
                  <c:v>10.941488</c:v>
                </c:pt>
                <c:pt idx="69644">
                  <c:v>10.938404999999999</c:v>
                </c:pt>
                <c:pt idx="69645">
                  <c:v>10.94322</c:v>
                </c:pt>
                <c:pt idx="69646">
                  <c:v>10.936529</c:v>
                </c:pt>
                <c:pt idx="69647">
                  <c:v>10.933612</c:v>
                </c:pt>
                <c:pt idx="69648">
                  <c:v>10.943828999999999</c:v>
                </c:pt>
                <c:pt idx="69649">
                  <c:v>10.944017000000001</c:v>
                </c:pt>
                <c:pt idx="69650">
                  <c:v>10.934893000000001</c:v>
                </c:pt>
                <c:pt idx="69651">
                  <c:v>10.938185000000001</c:v>
                </c:pt>
                <c:pt idx="69652">
                  <c:v>10.944136</c:v>
                </c:pt>
                <c:pt idx="69653">
                  <c:v>10.937585</c:v>
                </c:pt>
                <c:pt idx="69654">
                  <c:v>10.938407</c:v>
                </c:pt>
                <c:pt idx="69655">
                  <c:v>10.944001999999999</c:v>
                </c:pt>
                <c:pt idx="69656">
                  <c:v>10.938119</c:v>
                </c:pt>
                <c:pt idx="69657">
                  <c:v>10.932852</c:v>
                </c:pt>
                <c:pt idx="69658">
                  <c:v>10.93338</c:v>
                </c:pt>
                <c:pt idx="69659">
                  <c:v>10.937752</c:v>
                </c:pt>
                <c:pt idx="69660">
                  <c:v>10.942729</c:v>
                </c:pt>
                <c:pt idx="69661">
                  <c:v>10.945085000000001</c:v>
                </c:pt>
                <c:pt idx="69662">
                  <c:v>10.946638</c:v>
                </c:pt>
                <c:pt idx="69663">
                  <c:v>10.945217</c:v>
                </c:pt>
                <c:pt idx="69664">
                  <c:v>10.946942999999999</c:v>
                </c:pt>
                <c:pt idx="69665">
                  <c:v>10.948154000000001</c:v>
                </c:pt>
                <c:pt idx="69666">
                  <c:v>10.946281000000001</c:v>
                </c:pt>
                <c:pt idx="69667">
                  <c:v>10.946721</c:v>
                </c:pt>
                <c:pt idx="69668">
                  <c:v>10.94849</c:v>
                </c:pt>
                <c:pt idx="69669">
                  <c:v>10.945187000000001</c:v>
                </c:pt>
                <c:pt idx="69670">
                  <c:v>10.939282</c:v>
                </c:pt>
                <c:pt idx="69671">
                  <c:v>10.945918000000001</c:v>
                </c:pt>
                <c:pt idx="69672">
                  <c:v>10.949102</c:v>
                </c:pt>
                <c:pt idx="69673">
                  <c:v>10.940623</c:v>
                </c:pt>
                <c:pt idx="69674">
                  <c:v>10.946999999999999</c:v>
                </c:pt>
                <c:pt idx="69675">
                  <c:v>10.951790000000001</c:v>
                </c:pt>
                <c:pt idx="69676">
                  <c:v>10.940901</c:v>
                </c:pt>
                <c:pt idx="69677">
                  <c:v>10.944008</c:v>
                </c:pt>
                <c:pt idx="69678">
                  <c:v>10.953308</c:v>
                </c:pt>
                <c:pt idx="69679">
                  <c:v>10.942142</c:v>
                </c:pt>
                <c:pt idx="69680">
                  <c:v>10.933745999999999</c:v>
                </c:pt>
                <c:pt idx="69681">
                  <c:v>10.942311</c:v>
                </c:pt>
                <c:pt idx="69682">
                  <c:v>10.941523</c:v>
                </c:pt>
                <c:pt idx="69683">
                  <c:v>10.936097</c:v>
                </c:pt>
                <c:pt idx="69684">
                  <c:v>10.941685</c:v>
                </c:pt>
                <c:pt idx="69685">
                  <c:v>10.945527</c:v>
                </c:pt>
                <c:pt idx="69686">
                  <c:v>10.947111</c:v>
                </c:pt>
                <c:pt idx="69687">
                  <c:v>10.954176</c:v>
                </c:pt>
                <c:pt idx="69688">
                  <c:v>10.957964</c:v>
                </c:pt>
                <c:pt idx="69689">
                  <c:v>10.950697999999999</c:v>
                </c:pt>
                <c:pt idx="69690">
                  <c:v>10.946820000000001</c:v>
                </c:pt>
                <c:pt idx="69691">
                  <c:v>10.951650000000001</c:v>
                </c:pt>
                <c:pt idx="69692">
                  <c:v>10.947874000000001</c:v>
                </c:pt>
                <c:pt idx="69693">
                  <c:v>10.941165</c:v>
                </c:pt>
                <c:pt idx="69694">
                  <c:v>10.941189</c:v>
                </c:pt>
                <c:pt idx="69695">
                  <c:v>10.943868</c:v>
                </c:pt>
                <c:pt idx="69696">
                  <c:v>10.9437</c:v>
                </c:pt>
                <c:pt idx="69697">
                  <c:v>10.944865999999999</c:v>
                </c:pt>
                <c:pt idx="69698">
                  <c:v>10.953313</c:v>
                </c:pt>
                <c:pt idx="69699">
                  <c:v>10.954089</c:v>
                </c:pt>
                <c:pt idx="69700">
                  <c:v>10.950474</c:v>
                </c:pt>
                <c:pt idx="69701">
                  <c:v>10.950735999999999</c:v>
                </c:pt>
                <c:pt idx="69702">
                  <c:v>10.947203999999999</c:v>
                </c:pt>
                <c:pt idx="69703">
                  <c:v>10.943788</c:v>
                </c:pt>
                <c:pt idx="69704">
                  <c:v>10.942746</c:v>
                </c:pt>
                <c:pt idx="69705">
                  <c:v>10.943194999999999</c:v>
                </c:pt>
                <c:pt idx="69706">
                  <c:v>10.944299000000001</c:v>
                </c:pt>
                <c:pt idx="69707">
                  <c:v>10.948751</c:v>
                </c:pt>
                <c:pt idx="69708">
                  <c:v>10.955418</c:v>
                </c:pt>
                <c:pt idx="69709">
                  <c:v>10.952184000000001</c:v>
                </c:pt>
                <c:pt idx="69710">
                  <c:v>10.950905000000001</c:v>
                </c:pt>
                <c:pt idx="69711">
                  <c:v>10.957276</c:v>
                </c:pt>
                <c:pt idx="69712">
                  <c:v>10.955062</c:v>
                </c:pt>
                <c:pt idx="69713">
                  <c:v>10.953049</c:v>
                </c:pt>
                <c:pt idx="69714">
                  <c:v>10.959584</c:v>
                </c:pt>
                <c:pt idx="69715">
                  <c:v>10.959026</c:v>
                </c:pt>
                <c:pt idx="69716">
                  <c:v>10.948271999999999</c:v>
                </c:pt>
                <c:pt idx="69717">
                  <c:v>10.950332</c:v>
                </c:pt>
                <c:pt idx="69718">
                  <c:v>10.960534000000001</c:v>
                </c:pt>
                <c:pt idx="69719">
                  <c:v>10.95654</c:v>
                </c:pt>
                <c:pt idx="69720">
                  <c:v>10.950965999999999</c:v>
                </c:pt>
                <c:pt idx="69721">
                  <c:v>10.952612999999999</c:v>
                </c:pt>
                <c:pt idx="69722">
                  <c:v>10.953193000000001</c:v>
                </c:pt>
                <c:pt idx="69723">
                  <c:v>10.953896</c:v>
                </c:pt>
                <c:pt idx="69724">
                  <c:v>10.954542999999999</c:v>
                </c:pt>
                <c:pt idx="69725">
                  <c:v>10.953718</c:v>
                </c:pt>
                <c:pt idx="69726">
                  <c:v>10.951549</c:v>
                </c:pt>
                <c:pt idx="69727">
                  <c:v>10.954217999999999</c:v>
                </c:pt>
                <c:pt idx="69728">
                  <c:v>10.956541</c:v>
                </c:pt>
                <c:pt idx="69729">
                  <c:v>10.950996999999999</c:v>
                </c:pt>
                <c:pt idx="69730">
                  <c:v>10.949539</c:v>
                </c:pt>
                <c:pt idx="69731">
                  <c:v>10.951864</c:v>
                </c:pt>
                <c:pt idx="69732">
                  <c:v>10.953225</c:v>
                </c:pt>
                <c:pt idx="69733">
                  <c:v>10.958328</c:v>
                </c:pt>
                <c:pt idx="69734">
                  <c:v>10.961021000000001</c:v>
                </c:pt>
                <c:pt idx="69735">
                  <c:v>10.958788</c:v>
                </c:pt>
                <c:pt idx="69736">
                  <c:v>10.958417000000001</c:v>
                </c:pt>
                <c:pt idx="69737">
                  <c:v>10.958885</c:v>
                </c:pt>
                <c:pt idx="69738">
                  <c:v>10.953981000000001</c:v>
                </c:pt>
                <c:pt idx="69739">
                  <c:v>10.951890000000001</c:v>
                </c:pt>
                <c:pt idx="69740">
                  <c:v>10.955178</c:v>
                </c:pt>
                <c:pt idx="69741">
                  <c:v>10.954420000000001</c:v>
                </c:pt>
                <c:pt idx="69742">
                  <c:v>10.953074000000001</c:v>
                </c:pt>
                <c:pt idx="69743">
                  <c:v>10.95213</c:v>
                </c:pt>
                <c:pt idx="69744">
                  <c:v>10.95129</c:v>
                </c:pt>
                <c:pt idx="69745">
                  <c:v>10.949801000000001</c:v>
                </c:pt>
                <c:pt idx="69746">
                  <c:v>10.947093000000001</c:v>
                </c:pt>
                <c:pt idx="69747">
                  <c:v>10.951904000000001</c:v>
                </c:pt>
                <c:pt idx="69748">
                  <c:v>10.955768000000001</c:v>
                </c:pt>
                <c:pt idx="69749">
                  <c:v>10.953156</c:v>
                </c:pt>
                <c:pt idx="69750">
                  <c:v>10.956839</c:v>
                </c:pt>
                <c:pt idx="69751">
                  <c:v>10.958303000000001</c:v>
                </c:pt>
                <c:pt idx="69752">
                  <c:v>10.951188</c:v>
                </c:pt>
                <c:pt idx="69753">
                  <c:v>10.952032000000001</c:v>
                </c:pt>
                <c:pt idx="69754">
                  <c:v>10.956977999999999</c:v>
                </c:pt>
                <c:pt idx="69755">
                  <c:v>10.953834000000001</c:v>
                </c:pt>
                <c:pt idx="69756">
                  <c:v>10.958306</c:v>
                </c:pt>
                <c:pt idx="69757">
                  <c:v>10.969333000000001</c:v>
                </c:pt>
                <c:pt idx="69758">
                  <c:v>10.962645999999999</c:v>
                </c:pt>
                <c:pt idx="69759">
                  <c:v>10.954972</c:v>
                </c:pt>
                <c:pt idx="69760">
                  <c:v>10.962845</c:v>
                </c:pt>
                <c:pt idx="69761">
                  <c:v>10.965496</c:v>
                </c:pt>
                <c:pt idx="69762">
                  <c:v>10.957029</c:v>
                </c:pt>
                <c:pt idx="69763">
                  <c:v>10.958349999999999</c:v>
                </c:pt>
                <c:pt idx="69764">
                  <c:v>10.968572</c:v>
                </c:pt>
                <c:pt idx="69765">
                  <c:v>10.962747</c:v>
                </c:pt>
                <c:pt idx="69766">
                  <c:v>10.954084</c:v>
                </c:pt>
                <c:pt idx="69767">
                  <c:v>10.957347</c:v>
                </c:pt>
                <c:pt idx="69768">
                  <c:v>10.958634</c:v>
                </c:pt>
                <c:pt idx="69769">
                  <c:v>10.960053</c:v>
                </c:pt>
                <c:pt idx="69770">
                  <c:v>10.966697999999999</c:v>
                </c:pt>
                <c:pt idx="69771">
                  <c:v>10.969035999999999</c:v>
                </c:pt>
                <c:pt idx="69772">
                  <c:v>10.960150000000001</c:v>
                </c:pt>
                <c:pt idx="69773">
                  <c:v>10.958636</c:v>
                </c:pt>
                <c:pt idx="69774">
                  <c:v>10.965210000000001</c:v>
                </c:pt>
                <c:pt idx="69775">
                  <c:v>10.961677999999999</c:v>
                </c:pt>
                <c:pt idx="69776">
                  <c:v>10.965021999999999</c:v>
                </c:pt>
                <c:pt idx="69777">
                  <c:v>10.9701</c:v>
                </c:pt>
                <c:pt idx="69778">
                  <c:v>10.958931</c:v>
                </c:pt>
                <c:pt idx="69779">
                  <c:v>10.954355</c:v>
                </c:pt>
                <c:pt idx="69780">
                  <c:v>10.961796</c:v>
                </c:pt>
                <c:pt idx="69781">
                  <c:v>10.960108999999999</c:v>
                </c:pt>
                <c:pt idx="69782">
                  <c:v>10.953474999999999</c:v>
                </c:pt>
                <c:pt idx="69783">
                  <c:v>10.960124</c:v>
                </c:pt>
                <c:pt idx="69784">
                  <c:v>10.964719000000001</c:v>
                </c:pt>
                <c:pt idx="69785">
                  <c:v>10.957656999999999</c:v>
                </c:pt>
                <c:pt idx="69786">
                  <c:v>10.962552000000001</c:v>
                </c:pt>
                <c:pt idx="69787">
                  <c:v>10.967772</c:v>
                </c:pt>
                <c:pt idx="69788">
                  <c:v>10.957053999999999</c:v>
                </c:pt>
                <c:pt idx="69789">
                  <c:v>10.952137</c:v>
                </c:pt>
                <c:pt idx="69790">
                  <c:v>10.960875</c:v>
                </c:pt>
                <c:pt idx="69791">
                  <c:v>10.964546</c:v>
                </c:pt>
                <c:pt idx="69792">
                  <c:v>10.961074</c:v>
                </c:pt>
                <c:pt idx="69793">
                  <c:v>10.964729</c:v>
                </c:pt>
                <c:pt idx="69794">
                  <c:v>10.967136999999999</c:v>
                </c:pt>
                <c:pt idx="69795">
                  <c:v>10.963138000000001</c:v>
                </c:pt>
                <c:pt idx="69796">
                  <c:v>10.969359000000001</c:v>
                </c:pt>
                <c:pt idx="69797">
                  <c:v>10.976101999999999</c:v>
                </c:pt>
                <c:pt idx="69798">
                  <c:v>10.968976</c:v>
                </c:pt>
                <c:pt idx="69799">
                  <c:v>10.965303</c:v>
                </c:pt>
                <c:pt idx="69800">
                  <c:v>10.971284000000001</c:v>
                </c:pt>
                <c:pt idx="69801">
                  <c:v>10.968378</c:v>
                </c:pt>
                <c:pt idx="69802">
                  <c:v>10.958231</c:v>
                </c:pt>
                <c:pt idx="69803">
                  <c:v>10.959858000000001</c:v>
                </c:pt>
                <c:pt idx="69804">
                  <c:v>10.964288</c:v>
                </c:pt>
                <c:pt idx="69805">
                  <c:v>10.963010000000001</c:v>
                </c:pt>
                <c:pt idx="69806">
                  <c:v>10.966867000000001</c:v>
                </c:pt>
                <c:pt idx="69807">
                  <c:v>10.971079</c:v>
                </c:pt>
                <c:pt idx="69808">
                  <c:v>10.970556</c:v>
                </c:pt>
                <c:pt idx="69809">
                  <c:v>10.969626</c:v>
                </c:pt>
                <c:pt idx="69810">
                  <c:v>10.969467</c:v>
                </c:pt>
                <c:pt idx="69811">
                  <c:v>10.964510000000001</c:v>
                </c:pt>
                <c:pt idx="69812">
                  <c:v>10.961353000000001</c:v>
                </c:pt>
                <c:pt idx="69813">
                  <c:v>10.965747</c:v>
                </c:pt>
                <c:pt idx="69814">
                  <c:v>10.960345</c:v>
                </c:pt>
                <c:pt idx="69815">
                  <c:v>10.956543999999999</c:v>
                </c:pt>
                <c:pt idx="69816">
                  <c:v>10.964988999999999</c:v>
                </c:pt>
                <c:pt idx="69817">
                  <c:v>10.966324999999999</c:v>
                </c:pt>
                <c:pt idx="69818">
                  <c:v>10.964252999999999</c:v>
                </c:pt>
                <c:pt idx="69819">
                  <c:v>10.969445</c:v>
                </c:pt>
                <c:pt idx="69820">
                  <c:v>10.974569000000001</c:v>
                </c:pt>
                <c:pt idx="69821">
                  <c:v>10.970860999999999</c:v>
                </c:pt>
                <c:pt idx="69822">
                  <c:v>10.968406999999999</c:v>
                </c:pt>
                <c:pt idx="69823">
                  <c:v>10.971689</c:v>
                </c:pt>
                <c:pt idx="69824">
                  <c:v>10.968916</c:v>
                </c:pt>
                <c:pt idx="69825">
                  <c:v>10.969110000000001</c:v>
                </c:pt>
                <c:pt idx="69826">
                  <c:v>10.976375000000001</c:v>
                </c:pt>
                <c:pt idx="69827">
                  <c:v>10.97357</c:v>
                </c:pt>
                <c:pt idx="69828">
                  <c:v>10.964765999999999</c:v>
                </c:pt>
                <c:pt idx="69829">
                  <c:v>10.968712</c:v>
                </c:pt>
                <c:pt idx="69830">
                  <c:v>10.976495999999999</c:v>
                </c:pt>
                <c:pt idx="69831">
                  <c:v>10.971564000000001</c:v>
                </c:pt>
                <c:pt idx="69832">
                  <c:v>10.971313</c:v>
                </c:pt>
                <c:pt idx="69833">
                  <c:v>10.976514999999999</c:v>
                </c:pt>
                <c:pt idx="69834">
                  <c:v>10.971358</c:v>
                </c:pt>
                <c:pt idx="69835">
                  <c:v>10.970186</c:v>
                </c:pt>
                <c:pt idx="69836">
                  <c:v>10.974299999999999</c:v>
                </c:pt>
                <c:pt idx="69837">
                  <c:v>10.972256</c:v>
                </c:pt>
                <c:pt idx="69838">
                  <c:v>10.971310000000001</c:v>
                </c:pt>
                <c:pt idx="69839">
                  <c:v>10.974812</c:v>
                </c:pt>
                <c:pt idx="69840">
                  <c:v>10.974365000000001</c:v>
                </c:pt>
                <c:pt idx="69841">
                  <c:v>10.967589</c:v>
                </c:pt>
                <c:pt idx="69842">
                  <c:v>10.969218</c:v>
                </c:pt>
                <c:pt idx="69843">
                  <c:v>10.971211</c:v>
                </c:pt>
                <c:pt idx="69844">
                  <c:v>10.967992000000001</c:v>
                </c:pt>
                <c:pt idx="69845">
                  <c:v>10.973965</c:v>
                </c:pt>
                <c:pt idx="69846">
                  <c:v>10.979373000000001</c:v>
                </c:pt>
                <c:pt idx="69847">
                  <c:v>10.974830000000001</c:v>
                </c:pt>
                <c:pt idx="69848">
                  <c:v>10.970610000000001</c:v>
                </c:pt>
                <c:pt idx="69849">
                  <c:v>10.973278000000001</c:v>
                </c:pt>
                <c:pt idx="69850">
                  <c:v>10.971083</c:v>
                </c:pt>
                <c:pt idx="69851">
                  <c:v>10.963233000000001</c:v>
                </c:pt>
                <c:pt idx="69852">
                  <c:v>10.967077</c:v>
                </c:pt>
                <c:pt idx="69853">
                  <c:v>10.972073</c:v>
                </c:pt>
                <c:pt idx="69854">
                  <c:v>10.972004999999999</c:v>
                </c:pt>
                <c:pt idx="69855">
                  <c:v>10.974919</c:v>
                </c:pt>
                <c:pt idx="69856">
                  <c:v>10.977993</c:v>
                </c:pt>
                <c:pt idx="69857">
                  <c:v>10.981145</c:v>
                </c:pt>
                <c:pt idx="69858">
                  <c:v>10.9846</c:v>
                </c:pt>
                <c:pt idx="69859">
                  <c:v>10.986891</c:v>
                </c:pt>
                <c:pt idx="69860">
                  <c:v>10.98105</c:v>
                </c:pt>
                <c:pt idx="69861">
                  <c:v>10.976884</c:v>
                </c:pt>
                <c:pt idx="69862">
                  <c:v>10.981982</c:v>
                </c:pt>
                <c:pt idx="69863">
                  <c:v>10.979596000000001</c:v>
                </c:pt>
                <c:pt idx="69864">
                  <c:v>10.974086</c:v>
                </c:pt>
                <c:pt idx="69865">
                  <c:v>10.97198</c:v>
                </c:pt>
                <c:pt idx="69866">
                  <c:v>10.971933999999999</c:v>
                </c:pt>
                <c:pt idx="69867">
                  <c:v>10.972194</c:v>
                </c:pt>
                <c:pt idx="69868">
                  <c:v>10.973428999999999</c:v>
                </c:pt>
                <c:pt idx="69869">
                  <c:v>10.981363999999999</c:v>
                </c:pt>
                <c:pt idx="69870">
                  <c:v>10.979342000000001</c:v>
                </c:pt>
                <c:pt idx="69871">
                  <c:v>10.974812</c:v>
                </c:pt>
                <c:pt idx="69872">
                  <c:v>10.980299</c:v>
                </c:pt>
                <c:pt idx="69873">
                  <c:v>10.976317999999999</c:v>
                </c:pt>
                <c:pt idx="69874">
                  <c:v>10.969574</c:v>
                </c:pt>
                <c:pt idx="69875">
                  <c:v>10.973026000000001</c:v>
                </c:pt>
                <c:pt idx="69876">
                  <c:v>10.976934</c:v>
                </c:pt>
                <c:pt idx="69877">
                  <c:v>10.974392</c:v>
                </c:pt>
                <c:pt idx="69878">
                  <c:v>10.976096</c:v>
                </c:pt>
                <c:pt idx="69879">
                  <c:v>10.982236</c:v>
                </c:pt>
                <c:pt idx="69880">
                  <c:v>10.979369999999999</c:v>
                </c:pt>
                <c:pt idx="69881">
                  <c:v>10.978236000000001</c:v>
                </c:pt>
                <c:pt idx="69882">
                  <c:v>10.982087</c:v>
                </c:pt>
                <c:pt idx="69883">
                  <c:v>10.981567</c:v>
                </c:pt>
                <c:pt idx="69884">
                  <c:v>10.980710999999999</c:v>
                </c:pt>
                <c:pt idx="69885">
                  <c:v>10.982459</c:v>
                </c:pt>
                <c:pt idx="69886">
                  <c:v>10.982131000000001</c:v>
                </c:pt>
                <c:pt idx="69887">
                  <c:v>10.975496</c:v>
                </c:pt>
                <c:pt idx="69888">
                  <c:v>10.974907</c:v>
                </c:pt>
                <c:pt idx="69889">
                  <c:v>10.979044</c:v>
                </c:pt>
                <c:pt idx="69890">
                  <c:v>10.974501</c:v>
                </c:pt>
                <c:pt idx="69891">
                  <c:v>10.975688999999999</c:v>
                </c:pt>
                <c:pt idx="69892">
                  <c:v>10.981154</c:v>
                </c:pt>
                <c:pt idx="69893">
                  <c:v>10.982761999999999</c:v>
                </c:pt>
                <c:pt idx="69894">
                  <c:v>10.986015999999999</c:v>
                </c:pt>
                <c:pt idx="69895">
                  <c:v>10.988576</c:v>
                </c:pt>
                <c:pt idx="69896">
                  <c:v>10.986195</c:v>
                </c:pt>
                <c:pt idx="69897">
                  <c:v>10.980558</c:v>
                </c:pt>
                <c:pt idx="69898">
                  <c:v>10.980282000000001</c:v>
                </c:pt>
                <c:pt idx="69899">
                  <c:v>10.983673</c:v>
                </c:pt>
                <c:pt idx="69900">
                  <c:v>10.979168</c:v>
                </c:pt>
                <c:pt idx="69901">
                  <c:v>10.977674</c:v>
                </c:pt>
                <c:pt idx="69902">
                  <c:v>10.982449000000001</c:v>
                </c:pt>
                <c:pt idx="69903">
                  <c:v>10.983470000000001</c:v>
                </c:pt>
                <c:pt idx="69904">
                  <c:v>10.978358999999999</c:v>
                </c:pt>
                <c:pt idx="69905">
                  <c:v>10.982066</c:v>
                </c:pt>
                <c:pt idx="69906">
                  <c:v>10.988016999999999</c:v>
                </c:pt>
                <c:pt idx="69907">
                  <c:v>10.983345</c:v>
                </c:pt>
                <c:pt idx="69908">
                  <c:v>10.982981000000001</c:v>
                </c:pt>
                <c:pt idx="69909">
                  <c:v>10.983826000000001</c:v>
                </c:pt>
                <c:pt idx="69910">
                  <c:v>10.982594000000001</c:v>
                </c:pt>
                <c:pt idx="69911">
                  <c:v>10.985699</c:v>
                </c:pt>
                <c:pt idx="69912">
                  <c:v>10.983758</c:v>
                </c:pt>
                <c:pt idx="69913">
                  <c:v>10.979552999999999</c:v>
                </c:pt>
                <c:pt idx="69914">
                  <c:v>10.983838</c:v>
                </c:pt>
                <c:pt idx="69915">
                  <c:v>10.988101</c:v>
                </c:pt>
                <c:pt idx="69916">
                  <c:v>10.981892999999999</c:v>
                </c:pt>
                <c:pt idx="69917">
                  <c:v>10.979737</c:v>
                </c:pt>
                <c:pt idx="69918">
                  <c:v>10.990302</c:v>
                </c:pt>
                <c:pt idx="69919">
                  <c:v>10.986113</c:v>
                </c:pt>
                <c:pt idx="69920">
                  <c:v>10.978517</c:v>
                </c:pt>
                <c:pt idx="69921">
                  <c:v>10.988460999999999</c:v>
                </c:pt>
                <c:pt idx="69922">
                  <c:v>10.991541</c:v>
                </c:pt>
                <c:pt idx="69923">
                  <c:v>10.983589</c:v>
                </c:pt>
                <c:pt idx="69924">
                  <c:v>10.985279</c:v>
                </c:pt>
                <c:pt idx="69925">
                  <c:v>10.991428000000001</c:v>
                </c:pt>
                <c:pt idx="69926">
                  <c:v>10.985825</c:v>
                </c:pt>
                <c:pt idx="69927">
                  <c:v>10.986336</c:v>
                </c:pt>
                <c:pt idx="69928">
                  <c:v>10.993631000000001</c:v>
                </c:pt>
                <c:pt idx="69929">
                  <c:v>10.985715000000001</c:v>
                </c:pt>
                <c:pt idx="69930">
                  <c:v>10.983829999999999</c:v>
                </c:pt>
                <c:pt idx="69931">
                  <c:v>10.994109</c:v>
                </c:pt>
                <c:pt idx="69932">
                  <c:v>10.990477</c:v>
                </c:pt>
                <c:pt idx="69933">
                  <c:v>10.97852</c:v>
                </c:pt>
                <c:pt idx="69934">
                  <c:v>10.983845000000001</c:v>
                </c:pt>
                <c:pt idx="69935">
                  <c:v>10.991633999999999</c:v>
                </c:pt>
                <c:pt idx="69936">
                  <c:v>10.982075999999999</c:v>
                </c:pt>
                <c:pt idx="69937">
                  <c:v>10.979497</c:v>
                </c:pt>
                <c:pt idx="69938">
                  <c:v>10.988011999999999</c:v>
                </c:pt>
                <c:pt idx="69939">
                  <c:v>10.988676999999999</c:v>
                </c:pt>
                <c:pt idx="69940">
                  <c:v>10.991341</c:v>
                </c:pt>
                <c:pt idx="69941">
                  <c:v>10.996738000000001</c:v>
                </c:pt>
                <c:pt idx="69942">
                  <c:v>10.996573</c:v>
                </c:pt>
                <c:pt idx="69943">
                  <c:v>10.992882</c:v>
                </c:pt>
                <c:pt idx="69944">
                  <c:v>10.994726</c:v>
                </c:pt>
                <c:pt idx="69945">
                  <c:v>10.994071</c:v>
                </c:pt>
                <c:pt idx="69946">
                  <c:v>10.986928000000001</c:v>
                </c:pt>
                <c:pt idx="69947">
                  <c:v>10.990971999999999</c:v>
                </c:pt>
                <c:pt idx="69948">
                  <c:v>10.994123999999999</c:v>
                </c:pt>
                <c:pt idx="69949">
                  <c:v>10.988035999999999</c:v>
                </c:pt>
                <c:pt idx="69950">
                  <c:v>10.989959000000001</c:v>
                </c:pt>
                <c:pt idx="69951">
                  <c:v>10.995151</c:v>
                </c:pt>
                <c:pt idx="69952">
                  <c:v>10.991927</c:v>
                </c:pt>
                <c:pt idx="69953">
                  <c:v>10.988039000000001</c:v>
                </c:pt>
                <c:pt idx="69954">
                  <c:v>10.99047</c:v>
                </c:pt>
                <c:pt idx="69955">
                  <c:v>10.987256</c:v>
                </c:pt>
                <c:pt idx="69956">
                  <c:v>10.984023000000001</c:v>
                </c:pt>
                <c:pt idx="69957">
                  <c:v>10.992649999999999</c:v>
                </c:pt>
                <c:pt idx="69958">
                  <c:v>10.993003</c:v>
                </c:pt>
                <c:pt idx="69959">
                  <c:v>10.986851</c:v>
                </c:pt>
                <c:pt idx="69960">
                  <c:v>10.991006</c:v>
                </c:pt>
                <c:pt idx="69961">
                  <c:v>10.994935</c:v>
                </c:pt>
                <c:pt idx="69962">
                  <c:v>10.990589</c:v>
                </c:pt>
                <c:pt idx="69963">
                  <c:v>10.987012999999999</c:v>
                </c:pt>
                <c:pt idx="69964">
                  <c:v>10.991447000000001</c:v>
                </c:pt>
                <c:pt idx="69965">
                  <c:v>10.992143</c:v>
                </c:pt>
                <c:pt idx="69966">
                  <c:v>10.993489</c:v>
                </c:pt>
                <c:pt idx="69967">
                  <c:v>11.001016</c:v>
                </c:pt>
                <c:pt idx="69968">
                  <c:v>10.996406</c:v>
                </c:pt>
                <c:pt idx="69969">
                  <c:v>10.988697</c:v>
                </c:pt>
                <c:pt idx="69970">
                  <c:v>10.992741000000001</c:v>
                </c:pt>
                <c:pt idx="69971">
                  <c:v>10.993162</c:v>
                </c:pt>
                <c:pt idx="69972">
                  <c:v>10.988383000000001</c:v>
                </c:pt>
                <c:pt idx="69973">
                  <c:v>10.993148</c:v>
                </c:pt>
                <c:pt idx="69974">
                  <c:v>10.995763999999999</c:v>
                </c:pt>
                <c:pt idx="69975">
                  <c:v>10.988839</c:v>
                </c:pt>
                <c:pt idx="69976">
                  <c:v>10.990722</c:v>
                </c:pt>
                <c:pt idx="69977">
                  <c:v>10.995747</c:v>
                </c:pt>
                <c:pt idx="69978">
                  <c:v>10.992457</c:v>
                </c:pt>
                <c:pt idx="69979">
                  <c:v>10.99498</c:v>
                </c:pt>
                <c:pt idx="69980">
                  <c:v>11.000301</c:v>
                </c:pt>
                <c:pt idx="69981">
                  <c:v>10.999067999999999</c:v>
                </c:pt>
                <c:pt idx="69982">
                  <c:v>10.995782</c:v>
                </c:pt>
                <c:pt idx="69983">
                  <c:v>10.999647</c:v>
                </c:pt>
                <c:pt idx="69984">
                  <c:v>11.005826000000001</c:v>
                </c:pt>
                <c:pt idx="69985">
                  <c:v>11.001016999999999</c:v>
                </c:pt>
                <c:pt idx="69986">
                  <c:v>10.996359</c:v>
                </c:pt>
                <c:pt idx="69987">
                  <c:v>10.995957000000001</c:v>
                </c:pt>
                <c:pt idx="69988">
                  <c:v>10.99381</c:v>
                </c:pt>
                <c:pt idx="69989">
                  <c:v>10.993395</c:v>
                </c:pt>
                <c:pt idx="69990">
                  <c:v>11.000014</c:v>
                </c:pt>
                <c:pt idx="69991">
                  <c:v>11.004505</c:v>
                </c:pt>
                <c:pt idx="69992">
                  <c:v>10.996119</c:v>
                </c:pt>
                <c:pt idx="69993">
                  <c:v>10.992747</c:v>
                </c:pt>
                <c:pt idx="69994">
                  <c:v>10.995236999999999</c:v>
                </c:pt>
                <c:pt idx="69995">
                  <c:v>10.989466</c:v>
                </c:pt>
                <c:pt idx="69996">
                  <c:v>10.990569000000001</c:v>
                </c:pt>
                <c:pt idx="69997">
                  <c:v>10.995647</c:v>
                </c:pt>
                <c:pt idx="69998">
                  <c:v>10.996708</c:v>
                </c:pt>
                <c:pt idx="69999">
                  <c:v>11.00259</c:v>
                </c:pt>
                <c:pt idx="70000">
                  <c:v>11.007785</c:v>
                </c:pt>
                <c:pt idx="70001">
                  <c:v>11.004065000000001</c:v>
                </c:pt>
                <c:pt idx="70002">
                  <c:v>10.998504000000001</c:v>
                </c:pt>
                <c:pt idx="70003">
                  <c:v>11.002081</c:v>
                </c:pt>
                <c:pt idx="70004">
                  <c:v>11.004818999999999</c:v>
                </c:pt>
                <c:pt idx="70005">
                  <c:v>10.999347999999999</c:v>
                </c:pt>
                <c:pt idx="70006">
                  <c:v>11.001896</c:v>
                </c:pt>
                <c:pt idx="70007">
                  <c:v>11.007447000000001</c:v>
                </c:pt>
                <c:pt idx="70008">
                  <c:v>10.998668</c:v>
                </c:pt>
                <c:pt idx="70009">
                  <c:v>10.993290999999999</c:v>
                </c:pt>
                <c:pt idx="70010">
                  <c:v>11.001258999999999</c:v>
                </c:pt>
                <c:pt idx="70011">
                  <c:v>11.003185999999999</c:v>
                </c:pt>
                <c:pt idx="70012">
                  <c:v>11.000938</c:v>
                </c:pt>
                <c:pt idx="70013">
                  <c:v>11.005198999999999</c:v>
                </c:pt>
                <c:pt idx="70014">
                  <c:v>11.000976</c:v>
                </c:pt>
                <c:pt idx="70015">
                  <c:v>10.993544</c:v>
                </c:pt>
                <c:pt idx="70016">
                  <c:v>10.998129</c:v>
                </c:pt>
                <c:pt idx="70017">
                  <c:v>11.001193000000001</c:v>
                </c:pt>
                <c:pt idx="70018">
                  <c:v>11.000768000000001</c:v>
                </c:pt>
                <c:pt idx="70019">
                  <c:v>11.00292</c:v>
                </c:pt>
                <c:pt idx="70020">
                  <c:v>11.006209</c:v>
                </c:pt>
                <c:pt idx="70021">
                  <c:v>11.002793</c:v>
                </c:pt>
                <c:pt idx="70022">
                  <c:v>11.00056</c:v>
                </c:pt>
                <c:pt idx="70023">
                  <c:v>11.007580000000001</c:v>
                </c:pt>
                <c:pt idx="70024">
                  <c:v>11.005215</c:v>
                </c:pt>
                <c:pt idx="70025">
                  <c:v>10.999682999999999</c:v>
                </c:pt>
                <c:pt idx="70026">
                  <c:v>11.002803999999999</c:v>
                </c:pt>
                <c:pt idx="70027">
                  <c:v>11.002965</c:v>
                </c:pt>
                <c:pt idx="70028">
                  <c:v>11.000769999999999</c:v>
                </c:pt>
                <c:pt idx="70029">
                  <c:v>11.003261999999999</c:v>
                </c:pt>
                <c:pt idx="70030">
                  <c:v>11.00665</c:v>
                </c:pt>
                <c:pt idx="70031">
                  <c:v>11.0032</c:v>
                </c:pt>
                <c:pt idx="70032">
                  <c:v>11.002390999999999</c:v>
                </c:pt>
                <c:pt idx="70033">
                  <c:v>11.004701000000001</c:v>
                </c:pt>
                <c:pt idx="70034">
                  <c:v>10.996487999999999</c:v>
                </c:pt>
                <c:pt idx="70035">
                  <c:v>10.993838</c:v>
                </c:pt>
                <c:pt idx="70036">
                  <c:v>11.000778</c:v>
                </c:pt>
                <c:pt idx="70037">
                  <c:v>11.002276</c:v>
                </c:pt>
                <c:pt idx="70038">
                  <c:v>11.002568999999999</c:v>
                </c:pt>
                <c:pt idx="70039">
                  <c:v>11.007787</c:v>
                </c:pt>
                <c:pt idx="70040">
                  <c:v>11.012568999999999</c:v>
                </c:pt>
                <c:pt idx="70041">
                  <c:v>11.011695</c:v>
                </c:pt>
                <c:pt idx="70042">
                  <c:v>11.010415999999999</c:v>
                </c:pt>
                <c:pt idx="70043">
                  <c:v>11.010643999999999</c:v>
                </c:pt>
                <c:pt idx="70044">
                  <c:v>11.008716</c:v>
                </c:pt>
                <c:pt idx="70045">
                  <c:v>11.007054999999999</c:v>
                </c:pt>
                <c:pt idx="70046">
                  <c:v>11.004837</c:v>
                </c:pt>
                <c:pt idx="70047">
                  <c:v>11.005193999999999</c:v>
                </c:pt>
                <c:pt idx="70048">
                  <c:v>11.010081</c:v>
                </c:pt>
                <c:pt idx="70049">
                  <c:v>11.010311</c:v>
                </c:pt>
                <c:pt idx="70050">
                  <c:v>11.002280000000001</c:v>
                </c:pt>
                <c:pt idx="70051">
                  <c:v>10.997006000000001</c:v>
                </c:pt>
                <c:pt idx="70052">
                  <c:v>11.005750000000001</c:v>
                </c:pt>
                <c:pt idx="70053">
                  <c:v>11.009550000000001</c:v>
                </c:pt>
                <c:pt idx="70054">
                  <c:v>11.004932</c:v>
                </c:pt>
                <c:pt idx="70055">
                  <c:v>11.007145</c:v>
                </c:pt>
                <c:pt idx="70056">
                  <c:v>11.009429000000001</c:v>
                </c:pt>
                <c:pt idx="70057">
                  <c:v>11.007149</c:v>
                </c:pt>
                <c:pt idx="70058">
                  <c:v>11.009418999999999</c:v>
                </c:pt>
                <c:pt idx="70059">
                  <c:v>11.013737000000001</c:v>
                </c:pt>
                <c:pt idx="70060">
                  <c:v>11.008482000000001</c:v>
                </c:pt>
                <c:pt idx="70061">
                  <c:v>11.006809000000001</c:v>
                </c:pt>
                <c:pt idx="70062">
                  <c:v>11.013411</c:v>
                </c:pt>
                <c:pt idx="70063">
                  <c:v>11.004305</c:v>
                </c:pt>
                <c:pt idx="70064">
                  <c:v>10.99779</c:v>
                </c:pt>
                <c:pt idx="70065">
                  <c:v>11.012146</c:v>
                </c:pt>
                <c:pt idx="70066">
                  <c:v>11.017459000000001</c:v>
                </c:pt>
                <c:pt idx="70067">
                  <c:v>11.008527000000001</c:v>
                </c:pt>
                <c:pt idx="70068">
                  <c:v>11.01037</c:v>
                </c:pt>
                <c:pt idx="70069">
                  <c:v>11.017364000000001</c:v>
                </c:pt>
                <c:pt idx="70070">
                  <c:v>11.007063</c:v>
                </c:pt>
                <c:pt idx="70071">
                  <c:v>11.002392</c:v>
                </c:pt>
                <c:pt idx="70072">
                  <c:v>11.011393999999999</c:v>
                </c:pt>
                <c:pt idx="70073">
                  <c:v>11.007165000000001</c:v>
                </c:pt>
                <c:pt idx="70074">
                  <c:v>11.006394</c:v>
                </c:pt>
                <c:pt idx="70075">
                  <c:v>11.015101</c:v>
                </c:pt>
                <c:pt idx="70076">
                  <c:v>11.012381</c:v>
                </c:pt>
                <c:pt idx="70077">
                  <c:v>11.007876</c:v>
                </c:pt>
                <c:pt idx="70078">
                  <c:v>11.01183</c:v>
                </c:pt>
                <c:pt idx="70079">
                  <c:v>11.016344</c:v>
                </c:pt>
                <c:pt idx="70080">
                  <c:v>11.013278</c:v>
                </c:pt>
                <c:pt idx="70081">
                  <c:v>11.012617000000001</c:v>
                </c:pt>
                <c:pt idx="70082">
                  <c:v>11.014720000000001</c:v>
                </c:pt>
                <c:pt idx="70083">
                  <c:v>11.009281</c:v>
                </c:pt>
                <c:pt idx="70084">
                  <c:v>11.010206</c:v>
                </c:pt>
                <c:pt idx="70085">
                  <c:v>11.01545</c:v>
                </c:pt>
                <c:pt idx="70086">
                  <c:v>11.013821</c:v>
                </c:pt>
                <c:pt idx="70087">
                  <c:v>11.011562</c:v>
                </c:pt>
                <c:pt idx="70088">
                  <c:v>11.013007</c:v>
                </c:pt>
                <c:pt idx="70089">
                  <c:v>11.018128000000001</c:v>
                </c:pt>
                <c:pt idx="70090">
                  <c:v>11.018697</c:v>
                </c:pt>
                <c:pt idx="70091">
                  <c:v>11.015205999999999</c:v>
                </c:pt>
                <c:pt idx="70092">
                  <c:v>11.013736</c:v>
                </c:pt>
                <c:pt idx="70093">
                  <c:v>11.013567999999999</c:v>
                </c:pt>
                <c:pt idx="70094">
                  <c:v>11.011787</c:v>
                </c:pt>
                <c:pt idx="70095">
                  <c:v>11.011106</c:v>
                </c:pt>
                <c:pt idx="70096">
                  <c:v>11.013025000000001</c:v>
                </c:pt>
                <c:pt idx="70097">
                  <c:v>11.011372</c:v>
                </c:pt>
                <c:pt idx="70098">
                  <c:v>11.013210000000001</c:v>
                </c:pt>
                <c:pt idx="70099">
                  <c:v>11.016282</c:v>
                </c:pt>
                <c:pt idx="70100">
                  <c:v>11.01379</c:v>
                </c:pt>
                <c:pt idx="70101">
                  <c:v>11.0177</c:v>
                </c:pt>
                <c:pt idx="70102">
                  <c:v>11.021922</c:v>
                </c:pt>
                <c:pt idx="70103">
                  <c:v>11.017492000000001</c:v>
                </c:pt>
                <c:pt idx="70104">
                  <c:v>11.015482</c:v>
                </c:pt>
                <c:pt idx="70105">
                  <c:v>11.017166</c:v>
                </c:pt>
                <c:pt idx="70106">
                  <c:v>11.013408</c:v>
                </c:pt>
                <c:pt idx="70107">
                  <c:v>11.010622</c:v>
                </c:pt>
                <c:pt idx="70108">
                  <c:v>11.020543999999999</c:v>
                </c:pt>
                <c:pt idx="70109">
                  <c:v>11.022042000000001</c:v>
                </c:pt>
                <c:pt idx="70110">
                  <c:v>11.012248</c:v>
                </c:pt>
                <c:pt idx="70111">
                  <c:v>11.018063</c:v>
                </c:pt>
                <c:pt idx="70112">
                  <c:v>11.024274999999999</c:v>
                </c:pt>
                <c:pt idx="70113">
                  <c:v>11.016577</c:v>
                </c:pt>
                <c:pt idx="70114">
                  <c:v>11.015722</c:v>
                </c:pt>
                <c:pt idx="70115">
                  <c:v>11.021015</c:v>
                </c:pt>
                <c:pt idx="70116">
                  <c:v>11.018185000000001</c:v>
                </c:pt>
                <c:pt idx="70117">
                  <c:v>11.015237000000001</c:v>
                </c:pt>
                <c:pt idx="70118">
                  <c:v>11.020789000000001</c:v>
                </c:pt>
                <c:pt idx="70119">
                  <c:v>11.017058</c:v>
                </c:pt>
                <c:pt idx="70120">
                  <c:v>11.007505999999999</c:v>
                </c:pt>
                <c:pt idx="70121">
                  <c:v>11.01393</c:v>
                </c:pt>
                <c:pt idx="70122">
                  <c:v>11.020923</c:v>
                </c:pt>
                <c:pt idx="70123">
                  <c:v>11.016970000000001</c:v>
                </c:pt>
                <c:pt idx="70124">
                  <c:v>11.017785999999999</c:v>
                </c:pt>
                <c:pt idx="70125">
                  <c:v>11.024118</c:v>
                </c:pt>
                <c:pt idx="70126">
                  <c:v>11.02237</c:v>
                </c:pt>
                <c:pt idx="70127">
                  <c:v>11.019266</c:v>
                </c:pt>
                <c:pt idx="70128">
                  <c:v>11.024397</c:v>
                </c:pt>
                <c:pt idx="70129">
                  <c:v>11.024644</c:v>
                </c:pt>
                <c:pt idx="70130">
                  <c:v>11.022387999999999</c:v>
                </c:pt>
                <c:pt idx="70131">
                  <c:v>11.023792</c:v>
                </c:pt>
                <c:pt idx="70132">
                  <c:v>11.022425999999999</c:v>
                </c:pt>
                <c:pt idx="70133">
                  <c:v>11.019931</c:v>
                </c:pt>
                <c:pt idx="70134">
                  <c:v>11.023376000000001</c:v>
                </c:pt>
                <c:pt idx="70135">
                  <c:v>11.027877</c:v>
                </c:pt>
                <c:pt idx="70136">
                  <c:v>11.019665</c:v>
                </c:pt>
                <c:pt idx="70137">
                  <c:v>11.018573999999999</c:v>
                </c:pt>
                <c:pt idx="70138">
                  <c:v>11.029146000000001</c:v>
                </c:pt>
                <c:pt idx="70139">
                  <c:v>11.022595000000001</c:v>
                </c:pt>
                <c:pt idx="70140">
                  <c:v>11.014627000000001</c:v>
                </c:pt>
                <c:pt idx="70141">
                  <c:v>11.020432</c:v>
                </c:pt>
                <c:pt idx="70142">
                  <c:v>11.021839999999999</c:v>
                </c:pt>
                <c:pt idx="70143">
                  <c:v>11.017866</c:v>
                </c:pt>
                <c:pt idx="70144">
                  <c:v>11.019982000000001</c:v>
                </c:pt>
                <c:pt idx="70145">
                  <c:v>11.02295</c:v>
                </c:pt>
                <c:pt idx="70146">
                  <c:v>11.021507</c:v>
                </c:pt>
                <c:pt idx="70147">
                  <c:v>11.02327</c:v>
                </c:pt>
                <c:pt idx="70148">
                  <c:v>11.021046999999999</c:v>
                </c:pt>
                <c:pt idx="70149">
                  <c:v>11.016923999999999</c:v>
                </c:pt>
                <c:pt idx="70150">
                  <c:v>11.025039</c:v>
                </c:pt>
                <c:pt idx="70151">
                  <c:v>11.030408</c:v>
                </c:pt>
                <c:pt idx="70152">
                  <c:v>11.026946000000001</c:v>
                </c:pt>
                <c:pt idx="70153">
                  <c:v>11.024103</c:v>
                </c:pt>
                <c:pt idx="70154">
                  <c:v>11.026064999999999</c:v>
                </c:pt>
                <c:pt idx="70155">
                  <c:v>11.025370000000001</c:v>
                </c:pt>
                <c:pt idx="70156">
                  <c:v>11.019532</c:v>
                </c:pt>
                <c:pt idx="70157">
                  <c:v>11.022978</c:v>
                </c:pt>
                <c:pt idx="70158">
                  <c:v>11.028503000000001</c:v>
                </c:pt>
                <c:pt idx="70159">
                  <c:v>11.023395000000001</c:v>
                </c:pt>
                <c:pt idx="70160">
                  <c:v>11.021229</c:v>
                </c:pt>
                <c:pt idx="70161">
                  <c:v>11.028518999999999</c:v>
                </c:pt>
                <c:pt idx="70162">
                  <c:v>11.02863</c:v>
                </c:pt>
                <c:pt idx="70163">
                  <c:v>11.020155000000001</c:v>
                </c:pt>
                <c:pt idx="70164">
                  <c:v>11.026749000000001</c:v>
                </c:pt>
                <c:pt idx="70165">
                  <c:v>11.03412</c:v>
                </c:pt>
                <c:pt idx="70166">
                  <c:v>11.023685</c:v>
                </c:pt>
                <c:pt idx="70167">
                  <c:v>11.020394</c:v>
                </c:pt>
                <c:pt idx="70168">
                  <c:v>11.027868</c:v>
                </c:pt>
                <c:pt idx="70169">
                  <c:v>11.028708</c:v>
                </c:pt>
                <c:pt idx="70170">
                  <c:v>11.023446</c:v>
                </c:pt>
                <c:pt idx="70171">
                  <c:v>11.021853999999999</c:v>
                </c:pt>
                <c:pt idx="70172">
                  <c:v>11.023479999999999</c:v>
                </c:pt>
                <c:pt idx="70173">
                  <c:v>11.025478</c:v>
                </c:pt>
                <c:pt idx="70174">
                  <c:v>11.032178999999999</c:v>
                </c:pt>
                <c:pt idx="70175">
                  <c:v>11.032964</c:v>
                </c:pt>
                <c:pt idx="70176">
                  <c:v>11.031186999999999</c:v>
                </c:pt>
                <c:pt idx="70177">
                  <c:v>11.034886999999999</c:v>
                </c:pt>
                <c:pt idx="70178">
                  <c:v>11.031501</c:v>
                </c:pt>
                <c:pt idx="70179">
                  <c:v>11.025801</c:v>
                </c:pt>
                <c:pt idx="70180">
                  <c:v>11.027595</c:v>
                </c:pt>
                <c:pt idx="70181">
                  <c:v>11.030624</c:v>
                </c:pt>
                <c:pt idx="70182">
                  <c:v>11.026774</c:v>
                </c:pt>
                <c:pt idx="70183">
                  <c:v>11.025599</c:v>
                </c:pt>
                <c:pt idx="70184">
                  <c:v>11.03126</c:v>
                </c:pt>
                <c:pt idx="70185">
                  <c:v>11.028231999999999</c:v>
                </c:pt>
                <c:pt idx="70186">
                  <c:v>11.0267</c:v>
                </c:pt>
                <c:pt idx="70187">
                  <c:v>11.033234999999999</c:v>
                </c:pt>
                <c:pt idx="70188">
                  <c:v>11.034454</c:v>
                </c:pt>
                <c:pt idx="70189">
                  <c:v>11.030951</c:v>
                </c:pt>
                <c:pt idx="70190">
                  <c:v>11.029329000000001</c:v>
                </c:pt>
                <c:pt idx="70191">
                  <c:v>11.031954000000001</c:v>
                </c:pt>
                <c:pt idx="70192">
                  <c:v>11.029465</c:v>
                </c:pt>
                <c:pt idx="70193">
                  <c:v>11.028263000000001</c:v>
                </c:pt>
                <c:pt idx="70194">
                  <c:v>11.033998</c:v>
                </c:pt>
                <c:pt idx="70195">
                  <c:v>11.028987000000001</c:v>
                </c:pt>
                <c:pt idx="70196">
                  <c:v>11.025880000000001</c:v>
                </c:pt>
                <c:pt idx="70197">
                  <c:v>11.036922000000001</c:v>
                </c:pt>
                <c:pt idx="70198">
                  <c:v>11.037148999999999</c:v>
                </c:pt>
                <c:pt idx="70199">
                  <c:v>11.030336999999999</c:v>
                </c:pt>
                <c:pt idx="70200">
                  <c:v>11.041852</c:v>
                </c:pt>
                <c:pt idx="70201">
                  <c:v>11.047447</c:v>
                </c:pt>
                <c:pt idx="70202">
                  <c:v>11.029408999999999</c:v>
                </c:pt>
                <c:pt idx="70203">
                  <c:v>11.026408</c:v>
                </c:pt>
                <c:pt idx="70204">
                  <c:v>11.035667</c:v>
                </c:pt>
                <c:pt idx="70205">
                  <c:v>11.029652</c:v>
                </c:pt>
                <c:pt idx="70206">
                  <c:v>11.027419</c:v>
                </c:pt>
                <c:pt idx="70207">
                  <c:v>11.033759999999999</c:v>
                </c:pt>
                <c:pt idx="70208">
                  <c:v>11.029643</c:v>
                </c:pt>
                <c:pt idx="70209">
                  <c:v>11.027763999999999</c:v>
                </c:pt>
                <c:pt idx="70210">
                  <c:v>11.035769999999999</c:v>
                </c:pt>
                <c:pt idx="70211">
                  <c:v>11.034344000000001</c:v>
                </c:pt>
                <c:pt idx="70212">
                  <c:v>11.027877</c:v>
                </c:pt>
                <c:pt idx="70213">
                  <c:v>11.035437</c:v>
                </c:pt>
                <c:pt idx="70214">
                  <c:v>11.037720999999999</c:v>
                </c:pt>
                <c:pt idx="70215">
                  <c:v>11.031253</c:v>
                </c:pt>
                <c:pt idx="70216">
                  <c:v>11.034682</c:v>
                </c:pt>
                <c:pt idx="70217">
                  <c:v>11.036538999999999</c:v>
                </c:pt>
                <c:pt idx="70218">
                  <c:v>11.031376</c:v>
                </c:pt>
                <c:pt idx="70219">
                  <c:v>11.03098</c:v>
                </c:pt>
                <c:pt idx="70220">
                  <c:v>11.036358</c:v>
                </c:pt>
                <c:pt idx="70221">
                  <c:v>11.035481000000001</c:v>
                </c:pt>
                <c:pt idx="70222">
                  <c:v>11.030844999999999</c:v>
                </c:pt>
                <c:pt idx="70223">
                  <c:v>11.038411</c:v>
                </c:pt>
                <c:pt idx="70224">
                  <c:v>11.041423999999999</c:v>
                </c:pt>
                <c:pt idx="70225">
                  <c:v>11.0326</c:v>
                </c:pt>
                <c:pt idx="70226">
                  <c:v>11.031841</c:v>
                </c:pt>
                <c:pt idx="70227">
                  <c:v>11.039096000000001</c:v>
                </c:pt>
                <c:pt idx="70228">
                  <c:v>11.041043999999999</c:v>
                </c:pt>
                <c:pt idx="70229">
                  <c:v>11.03679</c:v>
                </c:pt>
                <c:pt idx="70230">
                  <c:v>11.0366</c:v>
                </c:pt>
                <c:pt idx="70231">
                  <c:v>11.033846</c:v>
                </c:pt>
                <c:pt idx="70232">
                  <c:v>11.033609</c:v>
                </c:pt>
                <c:pt idx="70233">
                  <c:v>11.046951</c:v>
                </c:pt>
                <c:pt idx="70234">
                  <c:v>11.051016000000001</c:v>
                </c:pt>
                <c:pt idx="70235">
                  <c:v>11.040585999999999</c:v>
                </c:pt>
                <c:pt idx="70236">
                  <c:v>11.039267000000001</c:v>
                </c:pt>
                <c:pt idx="70237">
                  <c:v>11.047589</c:v>
                </c:pt>
                <c:pt idx="70238">
                  <c:v>11.04144</c:v>
                </c:pt>
                <c:pt idx="70239">
                  <c:v>11.032645</c:v>
                </c:pt>
                <c:pt idx="70240">
                  <c:v>11.039752999999999</c:v>
                </c:pt>
                <c:pt idx="70241">
                  <c:v>11.037438</c:v>
                </c:pt>
                <c:pt idx="70242">
                  <c:v>11.034333</c:v>
                </c:pt>
                <c:pt idx="70243">
                  <c:v>11.046861</c:v>
                </c:pt>
                <c:pt idx="70244">
                  <c:v>11.041439</c:v>
                </c:pt>
                <c:pt idx="70245">
                  <c:v>11.027400999999999</c:v>
                </c:pt>
                <c:pt idx="70246">
                  <c:v>11.035124</c:v>
                </c:pt>
                <c:pt idx="70247">
                  <c:v>11.045178999999999</c:v>
                </c:pt>
                <c:pt idx="70248">
                  <c:v>11.036803000000001</c:v>
                </c:pt>
                <c:pt idx="70249">
                  <c:v>11.033984999999999</c:v>
                </c:pt>
                <c:pt idx="70250">
                  <c:v>11.043879</c:v>
                </c:pt>
                <c:pt idx="70251">
                  <c:v>11.038074</c:v>
                </c:pt>
                <c:pt idx="70252">
                  <c:v>11.033082</c:v>
                </c:pt>
                <c:pt idx="70253">
                  <c:v>11.043355</c:v>
                </c:pt>
                <c:pt idx="70254">
                  <c:v>11.043946</c:v>
                </c:pt>
                <c:pt idx="70255">
                  <c:v>11.035387999999999</c:v>
                </c:pt>
                <c:pt idx="70256">
                  <c:v>11.041104000000001</c:v>
                </c:pt>
                <c:pt idx="70257">
                  <c:v>11.052785999999999</c:v>
                </c:pt>
                <c:pt idx="70258">
                  <c:v>11.042546</c:v>
                </c:pt>
                <c:pt idx="70259">
                  <c:v>11.034948999999999</c:v>
                </c:pt>
                <c:pt idx="70260">
                  <c:v>11.044302999999999</c:v>
                </c:pt>
                <c:pt idx="70261">
                  <c:v>11.043271000000001</c:v>
                </c:pt>
                <c:pt idx="70262">
                  <c:v>11.039418</c:v>
                </c:pt>
                <c:pt idx="70263">
                  <c:v>11.046177999999999</c:v>
                </c:pt>
                <c:pt idx="70264">
                  <c:v>11.046495999999999</c:v>
                </c:pt>
                <c:pt idx="70265">
                  <c:v>11.036262000000001</c:v>
                </c:pt>
                <c:pt idx="70266">
                  <c:v>11.041</c:v>
                </c:pt>
                <c:pt idx="70267">
                  <c:v>11.049574</c:v>
                </c:pt>
                <c:pt idx="70268">
                  <c:v>11.035081999999999</c:v>
                </c:pt>
                <c:pt idx="70269">
                  <c:v>11.032214</c:v>
                </c:pt>
                <c:pt idx="70270">
                  <c:v>11.047686000000001</c:v>
                </c:pt>
                <c:pt idx="70271">
                  <c:v>11.044943999999999</c:v>
                </c:pt>
                <c:pt idx="70272">
                  <c:v>11.040682</c:v>
                </c:pt>
                <c:pt idx="70273">
                  <c:v>11.048825000000001</c:v>
                </c:pt>
                <c:pt idx="70274">
                  <c:v>11.050903999999999</c:v>
                </c:pt>
                <c:pt idx="70275">
                  <c:v>11.044691</c:v>
                </c:pt>
                <c:pt idx="70276">
                  <c:v>11.044763</c:v>
                </c:pt>
                <c:pt idx="70277">
                  <c:v>11.047425</c:v>
                </c:pt>
                <c:pt idx="70278">
                  <c:v>11.040756999999999</c:v>
                </c:pt>
                <c:pt idx="70279">
                  <c:v>11.041589999999999</c:v>
                </c:pt>
                <c:pt idx="70280">
                  <c:v>11.04782</c:v>
                </c:pt>
                <c:pt idx="70281">
                  <c:v>11.041536000000001</c:v>
                </c:pt>
                <c:pt idx="70282">
                  <c:v>11.038881999999999</c:v>
                </c:pt>
                <c:pt idx="70283">
                  <c:v>11.049949</c:v>
                </c:pt>
                <c:pt idx="70284">
                  <c:v>11.055574</c:v>
                </c:pt>
                <c:pt idx="70285">
                  <c:v>11.048681</c:v>
                </c:pt>
                <c:pt idx="70286">
                  <c:v>11.051576000000001</c:v>
                </c:pt>
                <c:pt idx="70287">
                  <c:v>11.055839000000001</c:v>
                </c:pt>
                <c:pt idx="70288">
                  <c:v>11.047166000000001</c:v>
                </c:pt>
                <c:pt idx="70289">
                  <c:v>11.045083999999999</c:v>
                </c:pt>
                <c:pt idx="70290">
                  <c:v>11.049186000000001</c:v>
                </c:pt>
                <c:pt idx="70291">
                  <c:v>11.044476</c:v>
                </c:pt>
                <c:pt idx="70292">
                  <c:v>11.038519000000001</c:v>
                </c:pt>
                <c:pt idx="70293">
                  <c:v>11.045325999999999</c:v>
                </c:pt>
                <c:pt idx="70294">
                  <c:v>11.050637</c:v>
                </c:pt>
                <c:pt idx="70295">
                  <c:v>11.042652</c:v>
                </c:pt>
                <c:pt idx="70296">
                  <c:v>11.045239</c:v>
                </c:pt>
                <c:pt idx="70297">
                  <c:v>11.052386</c:v>
                </c:pt>
                <c:pt idx="70298">
                  <c:v>11.047018</c:v>
                </c:pt>
                <c:pt idx="70299">
                  <c:v>11.047568</c:v>
                </c:pt>
                <c:pt idx="70300">
                  <c:v>11.053659</c:v>
                </c:pt>
                <c:pt idx="70301">
                  <c:v>11.049873</c:v>
                </c:pt>
                <c:pt idx="70302">
                  <c:v>11.042267000000001</c:v>
                </c:pt>
                <c:pt idx="70303">
                  <c:v>11.048432999999999</c:v>
                </c:pt>
                <c:pt idx="70304">
                  <c:v>11.053775999999999</c:v>
                </c:pt>
                <c:pt idx="70305">
                  <c:v>11.044343</c:v>
                </c:pt>
                <c:pt idx="70306">
                  <c:v>11.048425999999999</c:v>
                </c:pt>
                <c:pt idx="70307">
                  <c:v>11.059870999999999</c:v>
                </c:pt>
                <c:pt idx="70308">
                  <c:v>11.053637</c:v>
                </c:pt>
                <c:pt idx="70309">
                  <c:v>11.045916999999999</c:v>
                </c:pt>
                <c:pt idx="70310">
                  <c:v>11.051759000000001</c:v>
                </c:pt>
                <c:pt idx="70311">
                  <c:v>11.055266</c:v>
                </c:pt>
                <c:pt idx="70312">
                  <c:v>11.048443000000001</c:v>
                </c:pt>
                <c:pt idx="70313">
                  <c:v>11.049673</c:v>
                </c:pt>
                <c:pt idx="70314">
                  <c:v>11.053751999999999</c:v>
                </c:pt>
                <c:pt idx="70315">
                  <c:v>11.046792999999999</c:v>
                </c:pt>
                <c:pt idx="70316">
                  <c:v>11.046545</c:v>
                </c:pt>
                <c:pt idx="70317">
                  <c:v>11.053188</c:v>
                </c:pt>
                <c:pt idx="70318">
                  <c:v>11.050176</c:v>
                </c:pt>
                <c:pt idx="70319">
                  <c:v>11.046127</c:v>
                </c:pt>
                <c:pt idx="70320">
                  <c:v>11.052922000000001</c:v>
                </c:pt>
                <c:pt idx="70321">
                  <c:v>11.05538</c:v>
                </c:pt>
                <c:pt idx="70322">
                  <c:v>11.051515</c:v>
                </c:pt>
                <c:pt idx="70323">
                  <c:v>11.058716</c:v>
                </c:pt>
                <c:pt idx="70324">
                  <c:v>11.061026999999999</c:v>
                </c:pt>
                <c:pt idx="70325">
                  <c:v>11.049486</c:v>
                </c:pt>
                <c:pt idx="70326">
                  <c:v>11.047593000000001</c:v>
                </c:pt>
                <c:pt idx="70327">
                  <c:v>11.055928</c:v>
                </c:pt>
                <c:pt idx="70328">
                  <c:v>11.053838000000001</c:v>
                </c:pt>
                <c:pt idx="70329">
                  <c:v>11.046929</c:v>
                </c:pt>
                <c:pt idx="70330">
                  <c:v>11.052526</c:v>
                </c:pt>
                <c:pt idx="70331">
                  <c:v>11.05531</c:v>
                </c:pt>
                <c:pt idx="70332">
                  <c:v>11.048829</c:v>
                </c:pt>
                <c:pt idx="70333">
                  <c:v>11.055294999999999</c:v>
                </c:pt>
                <c:pt idx="70334">
                  <c:v>11.06203</c:v>
                </c:pt>
                <c:pt idx="70335">
                  <c:v>11.054216</c:v>
                </c:pt>
                <c:pt idx="70336">
                  <c:v>11.049496</c:v>
                </c:pt>
                <c:pt idx="70337">
                  <c:v>11.052569</c:v>
                </c:pt>
                <c:pt idx="70338">
                  <c:v>11.053115</c:v>
                </c:pt>
                <c:pt idx="70339">
                  <c:v>11.050929999999999</c:v>
                </c:pt>
                <c:pt idx="70340">
                  <c:v>11.055659</c:v>
                </c:pt>
                <c:pt idx="70341">
                  <c:v>11.057084</c:v>
                </c:pt>
                <c:pt idx="70342">
                  <c:v>11.051802</c:v>
                </c:pt>
                <c:pt idx="70343">
                  <c:v>11.057</c:v>
                </c:pt>
                <c:pt idx="70344">
                  <c:v>11.063271</c:v>
                </c:pt>
                <c:pt idx="70345">
                  <c:v>11.057864</c:v>
                </c:pt>
                <c:pt idx="70346">
                  <c:v>11.05477</c:v>
                </c:pt>
                <c:pt idx="70347">
                  <c:v>11.06071</c:v>
                </c:pt>
                <c:pt idx="70348">
                  <c:v>11.061226</c:v>
                </c:pt>
                <c:pt idx="70349">
                  <c:v>11.05428</c:v>
                </c:pt>
                <c:pt idx="70350">
                  <c:v>11.055085</c:v>
                </c:pt>
                <c:pt idx="70351">
                  <c:v>11.057240999999999</c:v>
                </c:pt>
                <c:pt idx="70352">
                  <c:v>11.051924</c:v>
                </c:pt>
                <c:pt idx="70353">
                  <c:v>11.053269</c:v>
                </c:pt>
                <c:pt idx="70354">
                  <c:v>11.059760000000001</c:v>
                </c:pt>
                <c:pt idx="70355">
                  <c:v>11.059793000000001</c:v>
                </c:pt>
                <c:pt idx="70356">
                  <c:v>11.057702000000001</c:v>
                </c:pt>
                <c:pt idx="70357">
                  <c:v>11.059336</c:v>
                </c:pt>
                <c:pt idx="70358">
                  <c:v>11.057134</c:v>
                </c:pt>
                <c:pt idx="70359">
                  <c:v>11.053876000000001</c:v>
                </c:pt>
                <c:pt idx="70360">
                  <c:v>11.059162000000001</c:v>
                </c:pt>
                <c:pt idx="70361">
                  <c:v>11.062446</c:v>
                </c:pt>
                <c:pt idx="70362">
                  <c:v>11.059519999999999</c:v>
                </c:pt>
                <c:pt idx="70363">
                  <c:v>11.058017</c:v>
                </c:pt>
                <c:pt idx="70364">
                  <c:v>11.059545</c:v>
                </c:pt>
                <c:pt idx="70365">
                  <c:v>11.058161</c:v>
                </c:pt>
                <c:pt idx="70366">
                  <c:v>11.056938000000001</c:v>
                </c:pt>
                <c:pt idx="70367">
                  <c:v>11.063511</c:v>
                </c:pt>
                <c:pt idx="70368">
                  <c:v>11.064133</c:v>
                </c:pt>
                <c:pt idx="70369">
                  <c:v>11.059905000000001</c:v>
                </c:pt>
                <c:pt idx="70370">
                  <c:v>11.061771</c:v>
                </c:pt>
                <c:pt idx="70371">
                  <c:v>11.062533999999999</c:v>
                </c:pt>
                <c:pt idx="70372">
                  <c:v>11.062549000000001</c:v>
                </c:pt>
                <c:pt idx="70373">
                  <c:v>11.064325999999999</c:v>
                </c:pt>
                <c:pt idx="70374">
                  <c:v>11.063694</c:v>
                </c:pt>
                <c:pt idx="70375">
                  <c:v>11.058255000000001</c:v>
                </c:pt>
                <c:pt idx="70376">
                  <c:v>11.056573999999999</c:v>
                </c:pt>
                <c:pt idx="70377">
                  <c:v>11.060692</c:v>
                </c:pt>
                <c:pt idx="70378">
                  <c:v>11.056953999999999</c:v>
                </c:pt>
                <c:pt idx="70379">
                  <c:v>11.056962</c:v>
                </c:pt>
                <c:pt idx="70380">
                  <c:v>11.063561</c:v>
                </c:pt>
                <c:pt idx="70381">
                  <c:v>11.060784999999999</c:v>
                </c:pt>
                <c:pt idx="70382">
                  <c:v>11.056687999999999</c:v>
                </c:pt>
                <c:pt idx="70383">
                  <c:v>11.061491</c:v>
                </c:pt>
                <c:pt idx="70384">
                  <c:v>11.067951000000001</c:v>
                </c:pt>
                <c:pt idx="70385">
                  <c:v>11.063089</c:v>
                </c:pt>
                <c:pt idx="70386">
                  <c:v>11.060039</c:v>
                </c:pt>
                <c:pt idx="70387">
                  <c:v>11.069088000000001</c:v>
                </c:pt>
                <c:pt idx="70388">
                  <c:v>11.066262</c:v>
                </c:pt>
                <c:pt idx="70389">
                  <c:v>11.061835</c:v>
                </c:pt>
                <c:pt idx="70390">
                  <c:v>11.069896999999999</c:v>
                </c:pt>
                <c:pt idx="70391">
                  <c:v>11.068427</c:v>
                </c:pt>
                <c:pt idx="70392">
                  <c:v>11.059243</c:v>
                </c:pt>
                <c:pt idx="70393">
                  <c:v>11.061268</c:v>
                </c:pt>
                <c:pt idx="70394">
                  <c:v>11.067349999999999</c:v>
                </c:pt>
                <c:pt idx="70395">
                  <c:v>11.062334999999999</c:v>
                </c:pt>
                <c:pt idx="70396">
                  <c:v>11.059685999999999</c:v>
                </c:pt>
                <c:pt idx="70397">
                  <c:v>11.066516</c:v>
                </c:pt>
                <c:pt idx="70398">
                  <c:v>11.067016000000001</c:v>
                </c:pt>
                <c:pt idx="70399">
                  <c:v>11.062768999999999</c:v>
                </c:pt>
                <c:pt idx="70400">
                  <c:v>11.067911</c:v>
                </c:pt>
                <c:pt idx="70401">
                  <c:v>11.070689</c:v>
                </c:pt>
                <c:pt idx="70402">
                  <c:v>11.060959</c:v>
                </c:pt>
                <c:pt idx="70403">
                  <c:v>11.063276</c:v>
                </c:pt>
                <c:pt idx="70404">
                  <c:v>11.073152</c:v>
                </c:pt>
                <c:pt idx="70405">
                  <c:v>11.064908000000001</c:v>
                </c:pt>
                <c:pt idx="70406">
                  <c:v>11.062011999999999</c:v>
                </c:pt>
                <c:pt idx="70407">
                  <c:v>11.070117</c:v>
                </c:pt>
                <c:pt idx="70408">
                  <c:v>11.068630000000001</c:v>
                </c:pt>
                <c:pt idx="70409">
                  <c:v>11.065791000000001</c:v>
                </c:pt>
                <c:pt idx="70410">
                  <c:v>11.071433000000001</c:v>
                </c:pt>
                <c:pt idx="70411">
                  <c:v>11.075258</c:v>
                </c:pt>
                <c:pt idx="70412">
                  <c:v>11.070546999999999</c:v>
                </c:pt>
                <c:pt idx="70413">
                  <c:v>11.067968</c:v>
                </c:pt>
                <c:pt idx="70414">
                  <c:v>11.066497</c:v>
                </c:pt>
                <c:pt idx="70415">
                  <c:v>11.059298999999999</c:v>
                </c:pt>
                <c:pt idx="70416">
                  <c:v>11.060941</c:v>
                </c:pt>
                <c:pt idx="70417">
                  <c:v>11.070119999999999</c:v>
                </c:pt>
                <c:pt idx="70418">
                  <c:v>11.068033</c:v>
                </c:pt>
                <c:pt idx="70419">
                  <c:v>11.061653</c:v>
                </c:pt>
                <c:pt idx="70420">
                  <c:v>11.069499</c:v>
                </c:pt>
                <c:pt idx="70421">
                  <c:v>11.075146999999999</c:v>
                </c:pt>
                <c:pt idx="70422">
                  <c:v>11.064147999999999</c:v>
                </c:pt>
                <c:pt idx="70423">
                  <c:v>11.067137000000001</c:v>
                </c:pt>
                <c:pt idx="70424">
                  <c:v>11.077009</c:v>
                </c:pt>
                <c:pt idx="70425">
                  <c:v>11.067536</c:v>
                </c:pt>
                <c:pt idx="70426">
                  <c:v>11.062875999999999</c:v>
                </c:pt>
                <c:pt idx="70427">
                  <c:v>11.071422999999999</c:v>
                </c:pt>
                <c:pt idx="70428">
                  <c:v>11.073086</c:v>
                </c:pt>
                <c:pt idx="70429">
                  <c:v>11.067413999999999</c:v>
                </c:pt>
                <c:pt idx="70430">
                  <c:v>11.070729</c:v>
                </c:pt>
                <c:pt idx="70431">
                  <c:v>11.074789000000001</c:v>
                </c:pt>
                <c:pt idx="70432">
                  <c:v>11.067415</c:v>
                </c:pt>
                <c:pt idx="70433">
                  <c:v>11.071433000000001</c:v>
                </c:pt>
                <c:pt idx="70434">
                  <c:v>11.082106</c:v>
                </c:pt>
                <c:pt idx="70435">
                  <c:v>11.073358000000001</c:v>
                </c:pt>
                <c:pt idx="70436">
                  <c:v>11.063534000000001</c:v>
                </c:pt>
                <c:pt idx="70437">
                  <c:v>11.073475</c:v>
                </c:pt>
                <c:pt idx="70438">
                  <c:v>11.079300999999999</c:v>
                </c:pt>
                <c:pt idx="70439">
                  <c:v>11.064971</c:v>
                </c:pt>
                <c:pt idx="70440">
                  <c:v>11.064164999999999</c:v>
                </c:pt>
                <c:pt idx="70441">
                  <c:v>11.073327000000001</c:v>
                </c:pt>
                <c:pt idx="70442">
                  <c:v>11.066380000000001</c:v>
                </c:pt>
                <c:pt idx="70443">
                  <c:v>11.066285000000001</c:v>
                </c:pt>
                <c:pt idx="70444">
                  <c:v>11.076565</c:v>
                </c:pt>
                <c:pt idx="70445">
                  <c:v>11.076783000000001</c:v>
                </c:pt>
                <c:pt idx="70446">
                  <c:v>11.074560999999999</c:v>
                </c:pt>
                <c:pt idx="70447">
                  <c:v>11.077961</c:v>
                </c:pt>
                <c:pt idx="70448">
                  <c:v>11.07826</c:v>
                </c:pt>
                <c:pt idx="70449">
                  <c:v>11.076682999999999</c:v>
                </c:pt>
                <c:pt idx="70450">
                  <c:v>11.079053999999999</c:v>
                </c:pt>
                <c:pt idx="70451">
                  <c:v>11.078792</c:v>
                </c:pt>
                <c:pt idx="70452">
                  <c:v>11.076537999999999</c:v>
                </c:pt>
                <c:pt idx="70453">
                  <c:v>11.076662000000001</c:v>
                </c:pt>
                <c:pt idx="70454">
                  <c:v>11.076542</c:v>
                </c:pt>
                <c:pt idx="70455">
                  <c:v>11.07042</c:v>
                </c:pt>
                <c:pt idx="70456">
                  <c:v>11.066146</c:v>
                </c:pt>
                <c:pt idx="70457">
                  <c:v>11.077559000000001</c:v>
                </c:pt>
                <c:pt idx="70458">
                  <c:v>11.084163999999999</c:v>
                </c:pt>
                <c:pt idx="70459">
                  <c:v>11.075043000000001</c:v>
                </c:pt>
                <c:pt idx="70460">
                  <c:v>11.075075999999999</c:v>
                </c:pt>
                <c:pt idx="70461">
                  <c:v>11.076695000000001</c:v>
                </c:pt>
                <c:pt idx="70462">
                  <c:v>11.069236999999999</c:v>
                </c:pt>
                <c:pt idx="70463">
                  <c:v>11.071008000000001</c:v>
                </c:pt>
                <c:pt idx="70464">
                  <c:v>11.079275000000001</c:v>
                </c:pt>
                <c:pt idx="70465">
                  <c:v>11.074358999999999</c:v>
                </c:pt>
                <c:pt idx="70466">
                  <c:v>11.067468999999999</c:v>
                </c:pt>
                <c:pt idx="70467">
                  <c:v>11.077009</c:v>
                </c:pt>
                <c:pt idx="70468">
                  <c:v>11.081655</c:v>
                </c:pt>
                <c:pt idx="70469">
                  <c:v>11.076188999999999</c:v>
                </c:pt>
                <c:pt idx="70470">
                  <c:v>11.081682000000001</c:v>
                </c:pt>
                <c:pt idx="70471">
                  <c:v>11.085826000000001</c:v>
                </c:pt>
                <c:pt idx="70472">
                  <c:v>11.078253999999999</c:v>
                </c:pt>
                <c:pt idx="70473">
                  <c:v>11.074083</c:v>
                </c:pt>
                <c:pt idx="70474">
                  <c:v>11.077519000000001</c:v>
                </c:pt>
                <c:pt idx="70475">
                  <c:v>11.071194</c:v>
                </c:pt>
                <c:pt idx="70476">
                  <c:v>11.065668000000001</c:v>
                </c:pt>
                <c:pt idx="70477">
                  <c:v>11.078053000000001</c:v>
                </c:pt>
                <c:pt idx="70478">
                  <c:v>11.080102</c:v>
                </c:pt>
                <c:pt idx="70479">
                  <c:v>11.074116</c:v>
                </c:pt>
                <c:pt idx="70480">
                  <c:v>11.082117</c:v>
                </c:pt>
                <c:pt idx="70481">
                  <c:v>11.087297</c:v>
                </c:pt>
                <c:pt idx="70482">
                  <c:v>11.080787000000001</c:v>
                </c:pt>
                <c:pt idx="70483">
                  <c:v>11.078227</c:v>
                </c:pt>
                <c:pt idx="70484">
                  <c:v>11.081471000000001</c:v>
                </c:pt>
                <c:pt idx="70485">
                  <c:v>11.076669000000001</c:v>
                </c:pt>
                <c:pt idx="70486">
                  <c:v>11.072895000000001</c:v>
                </c:pt>
                <c:pt idx="70487">
                  <c:v>11.078719</c:v>
                </c:pt>
                <c:pt idx="70488">
                  <c:v>11.080105</c:v>
                </c:pt>
                <c:pt idx="70489">
                  <c:v>11.078859</c:v>
                </c:pt>
                <c:pt idx="70490">
                  <c:v>11.081769</c:v>
                </c:pt>
                <c:pt idx="70491">
                  <c:v>11.082223000000001</c:v>
                </c:pt>
                <c:pt idx="70492">
                  <c:v>11.076866000000001</c:v>
                </c:pt>
                <c:pt idx="70493">
                  <c:v>11.077260000000001</c:v>
                </c:pt>
                <c:pt idx="70494">
                  <c:v>11.084434999999999</c:v>
                </c:pt>
                <c:pt idx="70495">
                  <c:v>11.07985</c:v>
                </c:pt>
                <c:pt idx="70496">
                  <c:v>11.076521</c:v>
                </c:pt>
                <c:pt idx="70497">
                  <c:v>11.085482000000001</c:v>
                </c:pt>
                <c:pt idx="70498">
                  <c:v>11.084182999999999</c:v>
                </c:pt>
                <c:pt idx="70499">
                  <c:v>11.078628</c:v>
                </c:pt>
                <c:pt idx="70500">
                  <c:v>11.081111</c:v>
                </c:pt>
                <c:pt idx="70501">
                  <c:v>11.084092999999999</c:v>
                </c:pt>
                <c:pt idx="70502">
                  <c:v>11.083275</c:v>
                </c:pt>
                <c:pt idx="70503">
                  <c:v>11.087650999999999</c:v>
                </c:pt>
                <c:pt idx="70504">
                  <c:v>11.089554</c:v>
                </c:pt>
                <c:pt idx="70505">
                  <c:v>11.081217000000001</c:v>
                </c:pt>
                <c:pt idx="70506">
                  <c:v>11.083220000000001</c:v>
                </c:pt>
                <c:pt idx="70507">
                  <c:v>11.091657</c:v>
                </c:pt>
                <c:pt idx="70508">
                  <c:v>11.088260999999999</c:v>
                </c:pt>
                <c:pt idx="70509">
                  <c:v>11.082618999999999</c:v>
                </c:pt>
                <c:pt idx="70510">
                  <c:v>11.088006</c:v>
                </c:pt>
                <c:pt idx="70511">
                  <c:v>11.090391</c:v>
                </c:pt>
                <c:pt idx="70512">
                  <c:v>11.078483</c:v>
                </c:pt>
                <c:pt idx="70513">
                  <c:v>11.077188</c:v>
                </c:pt>
                <c:pt idx="70514">
                  <c:v>11.086109</c:v>
                </c:pt>
                <c:pt idx="70515">
                  <c:v>11.081413</c:v>
                </c:pt>
                <c:pt idx="70516">
                  <c:v>11.079082</c:v>
                </c:pt>
                <c:pt idx="70517">
                  <c:v>11.086199000000001</c:v>
                </c:pt>
                <c:pt idx="70518">
                  <c:v>11.086603999999999</c:v>
                </c:pt>
                <c:pt idx="70519">
                  <c:v>11.082922</c:v>
                </c:pt>
                <c:pt idx="70520">
                  <c:v>11.085167</c:v>
                </c:pt>
                <c:pt idx="70521">
                  <c:v>11.084517999999999</c:v>
                </c:pt>
                <c:pt idx="70522">
                  <c:v>11.078669</c:v>
                </c:pt>
                <c:pt idx="70523">
                  <c:v>11.083266</c:v>
                </c:pt>
                <c:pt idx="70524">
                  <c:v>11.087243000000001</c:v>
                </c:pt>
                <c:pt idx="70525">
                  <c:v>11.083987</c:v>
                </c:pt>
                <c:pt idx="70526">
                  <c:v>11.086275000000001</c:v>
                </c:pt>
                <c:pt idx="70527">
                  <c:v>11.088773</c:v>
                </c:pt>
                <c:pt idx="70528">
                  <c:v>11.085808999999999</c:v>
                </c:pt>
                <c:pt idx="70529">
                  <c:v>11.086772</c:v>
                </c:pt>
                <c:pt idx="70530">
                  <c:v>11.090934000000001</c:v>
                </c:pt>
                <c:pt idx="70531">
                  <c:v>11.088206</c:v>
                </c:pt>
                <c:pt idx="70532">
                  <c:v>11.084199999999999</c:v>
                </c:pt>
                <c:pt idx="70533">
                  <c:v>11.087914</c:v>
                </c:pt>
                <c:pt idx="70534">
                  <c:v>11.085397</c:v>
                </c:pt>
                <c:pt idx="70535">
                  <c:v>11.081182999999999</c:v>
                </c:pt>
                <c:pt idx="70536">
                  <c:v>11.090230999999999</c:v>
                </c:pt>
                <c:pt idx="70537">
                  <c:v>11.095209000000001</c:v>
                </c:pt>
                <c:pt idx="70538">
                  <c:v>11.088929</c:v>
                </c:pt>
                <c:pt idx="70539">
                  <c:v>11.087899999999999</c:v>
                </c:pt>
                <c:pt idx="70540">
                  <c:v>11.091476</c:v>
                </c:pt>
                <c:pt idx="70541">
                  <c:v>11.087999</c:v>
                </c:pt>
                <c:pt idx="70542">
                  <c:v>11.085744999999999</c:v>
                </c:pt>
                <c:pt idx="70543">
                  <c:v>11.087963999999999</c:v>
                </c:pt>
                <c:pt idx="70544">
                  <c:v>11.087756000000001</c:v>
                </c:pt>
                <c:pt idx="70545">
                  <c:v>11.093379000000001</c:v>
                </c:pt>
                <c:pt idx="70546">
                  <c:v>11.101095000000001</c:v>
                </c:pt>
                <c:pt idx="70547">
                  <c:v>11.097626</c:v>
                </c:pt>
                <c:pt idx="70548">
                  <c:v>11.087265</c:v>
                </c:pt>
                <c:pt idx="70549">
                  <c:v>11.088247000000001</c:v>
                </c:pt>
                <c:pt idx="70550">
                  <c:v>11.096301</c:v>
                </c:pt>
                <c:pt idx="70551">
                  <c:v>11.090279000000001</c:v>
                </c:pt>
                <c:pt idx="70552">
                  <c:v>11.087196</c:v>
                </c:pt>
                <c:pt idx="70553">
                  <c:v>11.098883000000001</c:v>
                </c:pt>
                <c:pt idx="70554">
                  <c:v>11.097780999999999</c:v>
                </c:pt>
                <c:pt idx="70555">
                  <c:v>11.091421</c:v>
                </c:pt>
                <c:pt idx="70556">
                  <c:v>11.096966999999999</c:v>
                </c:pt>
                <c:pt idx="70557">
                  <c:v>11.096607000000001</c:v>
                </c:pt>
                <c:pt idx="70558">
                  <c:v>11.089441000000001</c:v>
                </c:pt>
                <c:pt idx="70559">
                  <c:v>11.090728</c:v>
                </c:pt>
                <c:pt idx="70560">
                  <c:v>11.091469999999999</c:v>
                </c:pt>
                <c:pt idx="70561">
                  <c:v>11.081605</c:v>
                </c:pt>
                <c:pt idx="70562">
                  <c:v>11.084001000000001</c:v>
                </c:pt>
                <c:pt idx="70563">
                  <c:v>11.092976</c:v>
                </c:pt>
                <c:pt idx="70564">
                  <c:v>11.086447</c:v>
                </c:pt>
                <c:pt idx="70565">
                  <c:v>11.081624</c:v>
                </c:pt>
                <c:pt idx="70566">
                  <c:v>11.087982</c:v>
                </c:pt>
                <c:pt idx="70567">
                  <c:v>11.094298</c:v>
                </c:pt>
                <c:pt idx="70568">
                  <c:v>11.094377</c:v>
                </c:pt>
                <c:pt idx="70569">
                  <c:v>11.097208</c:v>
                </c:pt>
                <c:pt idx="70570">
                  <c:v>11.099240999999999</c:v>
                </c:pt>
                <c:pt idx="70571">
                  <c:v>11.091536</c:v>
                </c:pt>
                <c:pt idx="70572">
                  <c:v>11.094326000000001</c:v>
                </c:pt>
                <c:pt idx="70573">
                  <c:v>11.100322</c:v>
                </c:pt>
                <c:pt idx="70574">
                  <c:v>11.092577</c:v>
                </c:pt>
                <c:pt idx="70575">
                  <c:v>11.092873000000001</c:v>
                </c:pt>
                <c:pt idx="70576">
                  <c:v>11.099348000000001</c:v>
                </c:pt>
                <c:pt idx="70577">
                  <c:v>11.096178</c:v>
                </c:pt>
                <c:pt idx="70578">
                  <c:v>11.091614</c:v>
                </c:pt>
                <c:pt idx="70579">
                  <c:v>11.096418</c:v>
                </c:pt>
                <c:pt idx="70580">
                  <c:v>11.097032</c:v>
                </c:pt>
                <c:pt idx="70581">
                  <c:v>11.089971</c:v>
                </c:pt>
                <c:pt idx="70582">
                  <c:v>11.094493</c:v>
                </c:pt>
                <c:pt idx="70583">
                  <c:v>11.097402000000001</c:v>
                </c:pt>
                <c:pt idx="70584">
                  <c:v>11.088584000000001</c:v>
                </c:pt>
                <c:pt idx="70585">
                  <c:v>11.089307</c:v>
                </c:pt>
                <c:pt idx="70586">
                  <c:v>11.099917</c:v>
                </c:pt>
                <c:pt idx="70587">
                  <c:v>11.099683000000001</c:v>
                </c:pt>
                <c:pt idx="70588">
                  <c:v>11.096895</c:v>
                </c:pt>
                <c:pt idx="70589">
                  <c:v>11.103457000000001</c:v>
                </c:pt>
                <c:pt idx="70590">
                  <c:v>11.099812</c:v>
                </c:pt>
                <c:pt idx="70591">
                  <c:v>11.096444999999999</c:v>
                </c:pt>
                <c:pt idx="70592">
                  <c:v>11.106134000000001</c:v>
                </c:pt>
                <c:pt idx="70593">
                  <c:v>11.103842999999999</c:v>
                </c:pt>
                <c:pt idx="70594">
                  <c:v>11.093128999999999</c:v>
                </c:pt>
                <c:pt idx="70595">
                  <c:v>11.093513</c:v>
                </c:pt>
                <c:pt idx="70596">
                  <c:v>11.09816</c:v>
                </c:pt>
                <c:pt idx="70597">
                  <c:v>11.101368000000001</c:v>
                </c:pt>
                <c:pt idx="70598">
                  <c:v>11.103194</c:v>
                </c:pt>
                <c:pt idx="70599">
                  <c:v>11.101345</c:v>
                </c:pt>
                <c:pt idx="70600">
                  <c:v>11.096520999999999</c:v>
                </c:pt>
                <c:pt idx="70601">
                  <c:v>11.099999</c:v>
                </c:pt>
                <c:pt idx="70602">
                  <c:v>11.103339999999999</c:v>
                </c:pt>
                <c:pt idx="70603">
                  <c:v>11.094885</c:v>
                </c:pt>
                <c:pt idx="70604">
                  <c:v>11.090013000000001</c:v>
                </c:pt>
                <c:pt idx="70605">
                  <c:v>11.097129000000001</c:v>
                </c:pt>
                <c:pt idx="70606">
                  <c:v>11.103916</c:v>
                </c:pt>
                <c:pt idx="70607">
                  <c:v>11.096631</c:v>
                </c:pt>
                <c:pt idx="70608">
                  <c:v>11.091673999999999</c:v>
                </c:pt>
                <c:pt idx="70609">
                  <c:v>11.097931000000001</c:v>
                </c:pt>
                <c:pt idx="70610">
                  <c:v>11.096867</c:v>
                </c:pt>
                <c:pt idx="70611">
                  <c:v>11.097052</c:v>
                </c:pt>
                <c:pt idx="70612">
                  <c:v>11.104854</c:v>
                </c:pt>
                <c:pt idx="70613">
                  <c:v>11.102249</c:v>
                </c:pt>
                <c:pt idx="70614">
                  <c:v>11.097091000000001</c:v>
                </c:pt>
                <c:pt idx="70615">
                  <c:v>11.107108999999999</c:v>
                </c:pt>
                <c:pt idx="70616">
                  <c:v>11.111924</c:v>
                </c:pt>
                <c:pt idx="70617">
                  <c:v>11.102027</c:v>
                </c:pt>
                <c:pt idx="70618">
                  <c:v>11.102648</c:v>
                </c:pt>
                <c:pt idx="70619">
                  <c:v>11.106638</c:v>
                </c:pt>
                <c:pt idx="70620">
                  <c:v>11.099316</c:v>
                </c:pt>
                <c:pt idx="70621">
                  <c:v>11.097712</c:v>
                </c:pt>
                <c:pt idx="70622">
                  <c:v>11.103422</c:v>
                </c:pt>
                <c:pt idx="70623">
                  <c:v>11.102596999999999</c:v>
                </c:pt>
                <c:pt idx="70624">
                  <c:v>11.098302</c:v>
                </c:pt>
                <c:pt idx="70625">
                  <c:v>11.099741</c:v>
                </c:pt>
                <c:pt idx="70626">
                  <c:v>11.106403999999999</c:v>
                </c:pt>
                <c:pt idx="70627">
                  <c:v>11.106230999999999</c:v>
                </c:pt>
                <c:pt idx="70628">
                  <c:v>11.102356</c:v>
                </c:pt>
                <c:pt idx="70629">
                  <c:v>11.099586</c:v>
                </c:pt>
                <c:pt idx="70630">
                  <c:v>11.093524</c:v>
                </c:pt>
                <c:pt idx="70631">
                  <c:v>11.096864999999999</c:v>
                </c:pt>
                <c:pt idx="70632">
                  <c:v>11.108476</c:v>
                </c:pt>
                <c:pt idx="70633">
                  <c:v>11.106401</c:v>
                </c:pt>
                <c:pt idx="70634">
                  <c:v>11.099615999999999</c:v>
                </c:pt>
                <c:pt idx="70635">
                  <c:v>11.104585999999999</c:v>
                </c:pt>
                <c:pt idx="70636">
                  <c:v>11.107374999999999</c:v>
                </c:pt>
                <c:pt idx="70637">
                  <c:v>11.102425</c:v>
                </c:pt>
                <c:pt idx="70638">
                  <c:v>11.104262</c:v>
                </c:pt>
                <c:pt idx="70639">
                  <c:v>11.104983000000001</c:v>
                </c:pt>
                <c:pt idx="70640">
                  <c:v>11.105130000000001</c:v>
                </c:pt>
                <c:pt idx="70641">
                  <c:v>11.112336000000001</c:v>
                </c:pt>
                <c:pt idx="70642">
                  <c:v>11.114121000000001</c:v>
                </c:pt>
                <c:pt idx="70643">
                  <c:v>11.106309</c:v>
                </c:pt>
                <c:pt idx="70644">
                  <c:v>11.100992</c:v>
                </c:pt>
                <c:pt idx="70645">
                  <c:v>11.107053000000001</c:v>
                </c:pt>
                <c:pt idx="70646">
                  <c:v>11.107543</c:v>
                </c:pt>
                <c:pt idx="70647">
                  <c:v>11.100134000000001</c:v>
                </c:pt>
                <c:pt idx="70648">
                  <c:v>11.1029</c:v>
                </c:pt>
                <c:pt idx="70649">
                  <c:v>11.106954</c:v>
                </c:pt>
                <c:pt idx="70650">
                  <c:v>11.105605000000001</c:v>
                </c:pt>
                <c:pt idx="70651">
                  <c:v>11.107217</c:v>
                </c:pt>
                <c:pt idx="70652">
                  <c:v>11.107153</c:v>
                </c:pt>
                <c:pt idx="70653">
                  <c:v>11.103691</c:v>
                </c:pt>
                <c:pt idx="70654">
                  <c:v>11.104407999999999</c:v>
                </c:pt>
                <c:pt idx="70655">
                  <c:v>11.110194999999999</c:v>
                </c:pt>
                <c:pt idx="70656">
                  <c:v>11.106569</c:v>
                </c:pt>
                <c:pt idx="70657">
                  <c:v>11.103954999999999</c:v>
                </c:pt>
                <c:pt idx="70658">
                  <c:v>11.115532</c:v>
                </c:pt>
                <c:pt idx="70659">
                  <c:v>11.116712</c:v>
                </c:pt>
                <c:pt idx="70660">
                  <c:v>11.108981</c:v>
                </c:pt>
                <c:pt idx="70661">
                  <c:v>11.112125000000001</c:v>
                </c:pt>
                <c:pt idx="70662">
                  <c:v>11.115387999999999</c:v>
                </c:pt>
                <c:pt idx="70663">
                  <c:v>11.108929</c:v>
                </c:pt>
                <c:pt idx="70664">
                  <c:v>11.106427</c:v>
                </c:pt>
                <c:pt idx="70665">
                  <c:v>11.110082</c:v>
                </c:pt>
                <c:pt idx="70666">
                  <c:v>11.107284</c:v>
                </c:pt>
                <c:pt idx="70667">
                  <c:v>11.106741</c:v>
                </c:pt>
                <c:pt idx="70668">
                  <c:v>11.11317</c:v>
                </c:pt>
                <c:pt idx="70669">
                  <c:v>11.112466</c:v>
                </c:pt>
                <c:pt idx="70670">
                  <c:v>11.110393</c:v>
                </c:pt>
                <c:pt idx="70671">
                  <c:v>11.118311</c:v>
                </c:pt>
                <c:pt idx="70672">
                  <c:v>11.12135</c:v>
                </c:pt>
                <c:pt idx="70673">
                  <c:v>11.107548</c:v>
                </c:pt>
                <c:pt idx="70674">
                  <c:v>11.103861</c:v>
                </c:pt>
                <c:pt idx="70675">
                  <c:v>11.11454</c:v>
                </c:pt>
                <c:pt idx="70676">
                  <c:v>11.113607</c:v>
                </c:pt>
                <c:pt idx="70677">
                  <c:v>11.110008000000001</c:v>
                </c:pt>
                <c:pt idx="70678">
                  <c:v>11.114048</c:v>
                </c:pt>
                <c:pt idx="70679">
                  <c:v>11.114343999999999</c:v>
                </c:pt>
                <c:pt idx="70680">
                  <c:v>11.112171</c:v>
                </c:pt>
                <c:pt idx="70681">
                  <c:v>11.112730000000001</c:v>
                </c:pt>
                <c:pt idx="70682">
                  <c:v>11.114153999999999</c:v>
                </c:pt>
                <c:pt idx="70683">
                  <c:v>11.113823</c:v>
                </c:pt>
                <c:pt idx="70684">
                  <c:v>11.114677</c:v>
                </c:pt>
                <c:pt idx="70685">
                  <c:v>11.110417999999999</c:v>
                </c:pt>
                <c:pt idx="70686">
                  <c:v>11.102516</c:v>
                </c:pt>
                <c:pt idx="70687">
                  <c:v>11.10848</c:v>
                </c:pt>
                <c:pt idx="70688">
                  <c:v>11.115828</c:v>
                </c:pt>
                <c:pt idx="70689">
                  <c:v>11.111238999999999</c:v>
                </c:pt>
                <c:pt idx="70690">
                  <c:v>11.110281000000001</c:v>
                </c:pt>
                <c:pt idx="70691">
                  <c:v>11.117834</c:v>
                </c:pt>
                <c:pt idx="70692">
                  <c:v>11.116759999999999</c:v>
                </c:pt>
                <c:pt idx="70693">
                  <c:v>11.107430000000001</c:v>
                </c:pt>
                <c:pt idx="70694">
                  <c:v>11.112494999999999</c:v>
                </c:pt>
                <c:pt idx="70695">
                  <c:v>11.116821</c:v>
                </c:pt>
                <c:pt idx="70696">
                  <c:v>11.109973</c:v>
                </c:pt>
                <c:pt idx="70697">
                  <c:v>11.115227000000001</c:v>
                </c:pt>
                <c:pt idx="70698">
                  <c:v>11.122515</c:v>
                </c:pt>
                <c:pt idx="70699">
                  <c:v>11.119626999999999</c:v>
                </c:pt>
                <c:pt idx="70700">
                  <c:v>11.116899999999999</c:v>
                </c:pt>
                <c:pt idx="70701">
                  <c:v>11.120376</c:v>
                </c:pt>
                <c:pt idx="70702">
                  <c:v>11.118057</c:v>
                </c:pt>
                <c:pt idx="70703">
                  <c:v>11.109890999999999</c:v>
                </c:pt>
                <c:pt idx="70704">
                  <c:v>11.113935</c:v>
                </c:pt>
                <c:pt idx="70705">
                  <c:v>11.119707</c:v>
                </c:pt>
                <c:pt idx="70706">
                  <c:v>11.116016</c:v>
                </c:pt>
                <c:pt idx="70707">
                  <c:v>11.112137000000001</c:v>
                </c:pt>
                <c:pt idx="70708">
                  <c:v>11.112453</c:v>
                </c:pt>
                <c:pt idx="70709">
                  <c:v>11.111141</c:v>
                </c:pt>
                <c:pt idx="70710">
                  <c:v>11.112975</c:v>
                </c:pt>
                <c:pt idx="70711">
                  <c:v>11.122173999999999</c:v>
                </c:pt>
                <c:pt idx="70712">
                  <c:v>11.117197000000001</c:v>
                </c:pt>
                <c:pt idx="70713">
                  <c:v>11.109985</c:v>
                </c:pt>
                <c:pt idx="70714">
                  <c:v>11.121051</c:v>
                </c:pt>
                <c:pt idx="70715">
                  <c:v>11.1233</c:v>
                </c:pt>
                <c:pt idx="70716">
                  <c:v>11.115150999999999</c:v>
                </c:pt>
                <c:pt idx="70717">
                  <c:v>11.117488</c:v>
                </c:pt>
                <c:pt idx="70718">
                  <c:v>11.122875000000001</c:v>
                </c:pt>
                <c:pt idx="70719">
                  <c:v>11.120742</c:v>
                </c:pt>
                <c:pt idx="70720">
                  <c:v>11.11796</c:v>
                </c:pt>
                <c:pt idx="70721">
                  <c:v>11.119704</c:v>
                </c:pt>
                <c:pt idx="70722">
                  <c:v>11.119249999999999</c:v>
                </c:pt>
                <c:pt idx="70723">
                  <c:v>11.121002000000001</c:v>
                </c:pt>
                <c:pt idx="70724">
                  <c:v>11.123386999999999</c:v>
                </c:pt>
                <c:pt idx="70725">
                  <c:v>11.118213000000001</c:v>
                </c:pt>
                <c:pt idx="70726">
                  <c:v>11.117467</c:v>
                </c:pt>
                <c:pt idx="70727">
                  <c:v>11.120149</c:v>
                </c:pt>
                <c:pt idx="70728">
                  <c:v>11.116398999999999</c:v>
                </c:pt>
                <c:pt idx="70729">
                  <c:v>11.114629000000001</c:v>
                </c:pt>
                <c:pt idx="70730">
                  <c:v>11.118565</c:v>
                </c:pt>
                <c:pt idx="70731">
                  <c:v>11.120017000000001</c:v>
                </c:pt>
                <c:pt idx="70732">
                  <c:v>11.116619</c:v>
                </c:pt>
                <c:pt idx="70733">
                  <c:v>11.117464</c:v>
                </c:pt>
                <c:pt idx="70734">
                  <c:v>11.118535</c:v>
                </c:pt>
                <c:pt idx="70735">
                  <c:v>11.118522</c:v>
                </c:pt>
                <c:pt idx="70736">
                  <c:v>11.12452</c:v>
                </c:pt>
                <c:pt idx="70737">
                  <c:v>11.127535</c:v>
                </c:pt>
                <c:pt idx="70738">
                  <c:v>11.125137</c:v>
                </c:pt>
                <c:pt idx="70739">
                  <c:v>11.123578999999999</c:v>
                </c:pt>
                <c:pt idx="70740">
                  <c:v>11.126713000000001</c:v>
                </c:pt>
                <c:pt idx="70741">
                  <c:v>11.129341</c:v>
                </c:pt>
                <c:pt idx="70742">
                  <c:v>11.122069</c:v>
                </c:pt>
                <c:pt idx="70743">
                  <c:v>11.127139</c:v>
                </c:pt>
                <c:pt idx="70744">
                  <c:v>11.132771</c:v>
                </c:pt>
                <c:pt idx="70745">
                  <c:v>11.119102</c:v>
                </c:pt>
                <c:pt idx="70746">
                  <c:v>11.119536</c:v>
                </c:pt>
                <c:pt idx="70747">
                  <c:v>11.130579000000001</c:v>
                </c:pt>
                <c:pt idx="70748">
                  <c:v>11.123868999999999</c:v>
                </c:pt>
                <c:pt idx="70749">
                  <c:v>11.118805999999999</c:v>
                </c:pt>
                <c:pt idx="70750">
                  <c:v>11.128239000000001</c:v>
                </c:pt>
                <c:pt idx="70751">
                  <c:v>11.125197999999999</c:v>
                </c:pt>
                <c:pt idx="70752">
                  <c:v>11.116624</c:v>
                </c:pt>
                <c:pt idx="70753">
                  <c:v>11.125757</c:v>
                </c:pt>
                <c:pt idx="70754">
                  <c:v>11.12726</c:v>
                </c:pt>
                <c:pt idx="70755">
                  <c:v>11.120393999999999</c:v>
                </c:pt>
                <c:pt idx="70756">
                  <c:v>11.124656999999999</c:v>
                </c:pt>
                <c:pt idx="70757">
                  <c:v>11.126792999999999</c:v>
                </c:pt>
                <c:pt idx="70758">
                  <c:v>11.120142</c:v>
                </c:pt>
                <c:pt idx="70759">
                  <c:v>11.118613</c:v>
                </c:pt>
                <c:pt idx="70760">
                  <c:v>11.126146</c:v>
                </c:pt>
                <c:pt idx="70761">
                  <c:v>11.125814</c:v>
                </c:pt>
                <c:pt idx="70762">
                  <c:v>11.12168</c:v>
                </c:pt>
                <c:pt idx="70763">
                  <c:v>11.124726000000001</c:v>
                </c:pt>
                <c:pt idx="70764">
                  <c:v>11.124506999999999</c:v>
                </c:pt>
                <c:pt idx="70765">
                  <c:v>11.118656</c:v>
                </c:pt>
                <c:pt idx="70766">
                  <c:v>11.121892000000001</c:v>
                </c:pt>
                <c:pt idx="70767">
                  <c:v>11.131138</c:v>
                </c:pt>
                <c:pt idx="70768">
                  <c:v>11.125999999999999</c:v>
                </c:pt>
                <c:pt idx="70769">
                  <c:v>11.124331</c:v>
                </c:pt>
                <c:pt idx="70770">
                  <c:v>11.133914000000001</c:v>
                </c:pt>
                <c:pt idx="70771">
                  <c:v>11.127266000000001</c:v>
                </c:pt>
                <c:pt idx="70772">
                  <c:v>11.118634</c:v>
                </c:pt>
                <c:pt idx="70773">
                  <c:v>11.125769999999999</c:v>
                </c:pt>
                <c:pt idx="70774">
                  <c:v>11.126327</c:v>
                </c:pt>
                <c:pt idx="70775">
                  <c:v>11.124487999999999</c:v>
                </c:pt>
                <c:pt idx="70776">
                  <c:v>11.132787</c:v>
                </c:pt>
                <c:pt idx="70777">
                  <c:v>11.134180000000001</c:v>
                </c:pt>
                <c:pt idx="70778">
                  <c:v>11.129213999999999</c:v>
                </c:pt>
                <c:pt idx="70779">
                  <c:v>11.132433000000001</c:v>
                </c:pt>
                <c:pt idx="70780">
                  <c:v>11.133084999999999</c:v>
                </c:pt>
                <c:pt idx="70781">
                  <c:v>11.126982999999999</c:v>
                </c:pt>
                <c:pt idx="70782">
                  <c:v>11.131325</c:v>
                </c:pt>
                <c:pt idx="70783">
                  <c:v>11.135645</c:v>
                </c:pt>
                <c:pt idx="70784">
                  <c:v>11.130896999999999</c:v>
                </c:pt>
                <c:pt idx="70785">
                  <c:v>11.132585000000001</c:v>
                </c:pt>
                <c:pt idx="70786">
                  <c:v>11.139506000000001</c:v>
                </c:pt>
                <c:pt idx="70787">
                  <c:v>11.136971000000001</c:v>
                </c:pt>
                <c:pt idx="70788">
                  <c:v>11.128133999999999</c:v>
                </c:pt>
                <c:pt idx="70789">
                  <c:v>11.131228</c:v>
                </c:pt>
                <c:pt idx="70790">
                  <c:v>11.136301</c:v>
                </c:pt>
                <c:pt idx="70791">
                  <c:v>11.132322</c:v>
                </c:pt>
                <c:pt idx="70792">
                  <c:v>11.13064</c:v>
                </c:pt>
                <c:pt idx="70793">
                  <c:v>11.130476</c:v>
                </c:pt>
                <c:pt idx="70794">
                  <c:v>11.129795</c:v>
                </c:pt>
                <c:pt idx="70795">
                  <c:v>11.131197999999999</c:v>
                </c:pt>
                <c:pt idx="70796">
                  <c:v>11.132491999999999</c:v>
                </c:pt>
                <c:pt idx="70797">
                  <c:v>11.12941</c:v>
                </c:pt>
                <c:pt idx="70798">
                  <c:v>11.125189000000001</c:v>
                </c:pt>
                <c:pt idx="70799">
                  <c:v>11.132567</c:v>
                </c:pt>
                <c:pt idx="70800">
                  <c:v>11.138242999999999</c:v>
                </c:pt>
                <c:pt idx="70801">
                  <c:v>11.132165000000001</c:v>
                </c:pt>
                <c:pt idx="70802">
                  <c:v>11.130561</c:v>
                </c:pt>
                <c:pt idx="70803">
                  <c:v>11.132147</c:v>
                </c:pt>
                <c:pt idx="70804">
                  <c:v>11.130490999999999</c:v>
                </c:pt>
                <c:pt idx="70805">
                  <c:v>11.130341</c:v>
                </c:pt>
                <c:pt idx="70806">
                  <c:v>11.131944000000001</c:v>
                </c:pt>
                <c:pt idx="70807">
                  <c:v>11.12771</c:v>
                </c:pt>
                <c:pt idx="70808">
                  <c:v>11.127952000000001</c:v>
                </c:pt>
                <c:pt idx="70809">
                  <c:v>11.139956</c:v>
                </c:pt>
                <c:pt idx="70810">
                  <c:v>11.139367999999999</c:v>
                </c:pt>
                <c:pt idx="70811">
                  <c:v>11.129917000000001</c:v>
                </c:pt>
                <c:pt idx="70812">
                  <c:v>11.130578</c:v>
                </c:pt>
                <c:pt idx="70813">
                  <c:v>11.132042999999999</c:v>
                </c:pt>
                <c:pt idx="70814">
                  <c:v>11.131999</c:v>
                </c:pt>
                <c:pt idx="70815">
                  <c:v>11.136434</c:v>
                </c:pt>
                <c:pt idx="70816">
                  <c:v>11.13603</c:v>
                </c:pt>
                <c:pt idx="70817">
                  <c:v>11.129835999999999</c:v>
                </c:pt>
                <c:pt idx="70818">
                  <c:v>11.129320999999999</c:v>
                </c:pt>
                <c:pt idx="70819">
                  <c:v>11.132972000000001</c:v>
                </c:pt>
                <c:pt idx="70820">
                  <c:v>11.131389</c:v>
                </c:pt>
                <c:pt idx="70821">
                  <c:v>11.131418</c:v>
                </c:pt>
                <c:pt idx="70822">
                  <c:v>11.137857</c:v>
                </c:pt>
                <c:pt idx="70823">
                  <c:v>11.140333999999999</c:v>
                </c:pt>
                <c:pt idx="70824">
                  <c:v>11.134506999999999</c:v>
                </c:pt>
                <c:pt idx="70825">
                  <c:v>11.130585999999999</c:v>
                </c:pt>
                <c:pt idx="70826">
                  <c:v>11.137123000000001</c:v>
                </c:pt>
                <c:pt idx="70827">
                  <c:v>11.140192000000001</c:v>
                </c:pt>
                <c:pt idx="70828">
                  <c:v>11.138679</c:v>
                </c:pt>
                <c:pt idx="70829">
                  <c:v>11.140485</c:v>
                </c:pt>
                <c:pt idx="70830">
                  <c:v>11.138640000000001</c:v>
                </c:pt>
                <c:pt idx="70831">
                  <c:v>11.135103000000001</c:v>
                </c:pt>
                <c:pt idx="70832">
                  <c:v>11.135521000000001</c:v>
                </c:pt>
                <c:pt idx="70833">
                  <c:v>11.13913</c:v>
                </c:pt>
                <c:pt idx="70834">
                  <c:v>11.137725</c:v>
                </c:pt>
                <c:pt idx="70835">
                  <c:v>11.137891</c:v>
                </c:pt>
                <c:pt idx="70836">
                  <c:v>11.142633</c:v>
                </c:pt>
                <c:pt idx="70837">
                  <c:v>11.136191</c:v>
                </c:pt>
                <c:pt idx="70838">
                  <c:v>11.135797</c:v>
                </c:pt>
                <c:pt idx="70839">
                  <c:v>11.142412999999999</c:v>
                </c:pt>
                <c:pt idx="70840">
                  <c:v>11.135531</c:v>
                </c:pt>
                <c:pt idx="70841">
                  <c:v>11.131651</c:v>
                </c:pt>
                <c:pt idx="70842">
                  <c:v>11.139551000000001</c:v>
                </c:pt>
                <c:pt idx="70843">
                  <c:v>11.142719</c:v>
                </c:pt>
                <c:pt idx="70844">
                  <c:v>11.136101</c:v>
                </c:pt>
                <c:pt idx="70845">
                  <c:v>11.139929</c:v>
                </c:pt>
                <c:pt idx="70846">
                  <c:v>11.14428</c:v>
                </c:pt>
                <c:pt idx="70847">
                  <c:v>11.132349</c:v>
                </c:pt>
                <c:pt idx="70848">
                  <c:v>11.137302</c:v>
                </c:pt>
                <c:pt idx="70849">
                  <c:v>11.1494</c:v>
                </c:pt>
                <c:pt idx="70850">
                  <c:v>11.139269000000001</c:v>
                </c:pt>
                <c:pt idx="70851">
                  <c:v>11.134499999999999</c:v>
                </c:pt>
                <c:pt idx="70852">
                  <c:v>11.143224999999999</c:v>
                </c:pt>
                <c:pt idx="70853">
                  <c:v>11.140724000000001</c:v>
                </c:pt>
                <c:pt idx="70854">
                  <c:v>11.131921</c:v>
                </c:pt>
                <c:pt idx="70855">
                  <c:v>11.141207</c:v>
                </c:pt>
                <c:pt idx="70856">
                  <c:v>11.145592000000001</c:v>
                </c:pt>
                <c:pt idx="70857">
                  <c:v>11.135443</c:v>
                </c:pt>
                <c:pt idx="70858">
                  <c:v>11.143034999999999</c:v>
                </c:pt>
                <c:pt idx="70859">
                  <c:v>11.148704</c:v>
                </c:pt>
                <c:pt idx="70860">
                  <c:v>11.141624</c:v>
                </c:pt>
                <c:pt idx="70861">
                  <c:v>11.144206000000001</c:v>
                </c:pt>
                <c:pt idx="70862">
                  <c:v>11.148695</c:v>
                </c:pt>
                <c:pt idx="70863">
                  <c:v>11.143537</c:v>
                </c:pt>
                <c:pt idx="70864">
                  <c:v>11.14106</c:v>
                </c:pt>
                <c:pt idx="70865">
                  <c:v>11.150565</c:v>
                </c:pt>
                <c:pt idx="70866">
                  <c:v>11.149493</c:v>
                </c:pt>
                <c:pt idx="70867">
                  <c:v>11.141909999999999</c:v>
                </c:pt>
                <c:pt idx="70868">
                  <c:v>11.147161000000001</c:v>
                </c:pt>
                <c:pt idx="70869">
                  <c:v>11.150157999999999</c:v>
                </c:pt>
                <c:pt idx="70870">
                  <c:v>11.142310999999999</c:v>
                </c:pt>
                <c:pt idx="70871">
                  <c:v>11.139091000000001</c:v>
                </c:pt>
                <c:pt idx="70872">
                  <c:v>11.146093</c:v>
                </c:pt>
                <c:pt idx="70873">
                  <c:v>11.146317</c:v>
                </c:pt>
                <c:pt idx="70874">
                  <c:v>11.140686000000001</c:v>
                </c:pt>
                <c:pt idx="70875">
                  <c:v>11.143896</c:v>
                </c:pt>
                <c:pt idx="70876">
                  <c:v>11.143651</c:v>
                </c:pt>
                <c:pt idx="70877">
                  <c:v>11.141451</c:v>
                </c:pt>
                <c:pt idx="70878">
                  <c:v>11.147232000000001</c:v>
                </c:pt>
                <c:pt idx="70879">
                  <c:v>11.146328</c:v>
                </c:pt>
                <c:pt idx="70880">
                  <c:v>11.13921</c:v>
                </c:pt>
                <c:pt idx="70881">
                  <c:v>11.140610000000001</c:v>
                </c:pt>
                <c:pt idx="70882">
                  <c:v>11.146036</c:v>
                </c:pt>
                <c:pt idx="70883">
                  <c:v>11.145667</c:v>
                </c:pt>
                <c:pt idx="70884">
                  <c:v>11.14841</c:v>
                </c:pt>
                <c:pt idx="70885">
                  <c:v>11.150048</c:v>
                </c:pt>
                <c:pt idx="70886">
                  <c:v>11.141359</c:v>
                </c:pt>
                <c:pt idx="70887">
                  <c:v>11.143367</c:v>
                </c:pt>
                <c:pt idx="70888">
                  <c:v>11.152595</c:v>
                </c:pt>
                <c:pt idx="70889">
                  <c:v>11.147182000000001</c:v>
                </c:pt>
                <c:pt idx="70890">
                  <c:v>11.138325999999999</c:v>
                </c:pt>
                <c:pt idx="70891">
                  <c:v>11.143037</c:v>
                </c:pt>
                <c:pt idx="70892">
                  <c:v>11.149065</c:v>
                </c:pt>
                <c:pt idx="70893">
                  <c:v>11.144003</c:v>
                </c:pt>
                <c:pt idx="70894">
                  <c:v>11.147418</c:v>
                </c:pt>
                <c:pt idx="70895">
                  <c:v>11.154381000000001</c:v>
                </c:pt>
                <c:pt idx="70896">
                  <c:v>11.14503</c:v>
                </c:pt>
                <c:pt idx="70897">
                  <c:v>11.142291</c:v>
                </c:pt>
                <c:pt idx="70898">
                  <c:v>11.152640999999999</c:v>
                </c:pt>
                <c:pt idx="70899">
                  <c:v>11.152044</c:v>
                </c:pt>
                <c:pt idx="70900">
                  <c:v>11.143523</c:v>
                </c:pt>
                <c:pt idx="70901">
                  <c:v>11.150263000000001</c:v>
                </c:pt>
                <c:pt idx="70902">
                  <c:v>11.158194</c:v>
                </c:pt>
                <c:pt idx="70903">
                  <c:v>11.148649000000001</c:v>
                </c:pt>
                <c:pt idx="70904">
                  <c:v>11.148657</c:v>
                </c:pt>
                <c:pt idx="70905">
                  <c:v>11.154999</c:v>
                </c:pt>
                <c:pt idx="70906">
                  <c:v>11.148725000000001</c:v>
                </c:pt>
                <c:pt idx="70907">
                  <c:v>11.147491</c:v>
                </c:pt>
                <c:pt idx="70908">
                  <c:v>11.153029999999999</c:v>
                </c:pt>
                <c:pt idx="70909">
                  <c:v>11.153376</c:v>
                </c:pt>
                <c:pt idx="70910">
                  <c:v>11.154571000000001</c:v>
                </c:pt>
                <c:pt idx="70911">
                  <c:v>11.158814</c:v>
                </c:pt>
                <c:pt idx="70912">
                  <c:v>11.154047</c:v>
                </c:pt>
                <c:pt idx="70913">
                  <c:v>11.146102000000001</c:v>
                </c:pt>
                <c:pt idx="70914">
                  <c:v>11.149926000000001</c:v>
                </c:pt>
                <c:pt idx="70915">
                  <c:v>11.152199</c:v>
                </c:pt>
                <c:pt idx="70916">
                  <c:v>11.148315999999999</c:v>
                </c:pt>
                <c:pt idx="70917">
                  <c:v>11.149335000000001</c:v>
                </c:pt>
                <c:pt idx="70918">
                  <c:v>11.151942</c:v>
                </c:pt>
                <c:pt idx="70919">
                  <c:v>11.15232</c:v>
                </c:pt>
                <c:pt idx="70920">
                  <c:v>11.156103</c:v>
                </c:pt>
                <c:pt idx="70921">
                  <c:v>11.160178</c:v>
                </c:pt>
                <c:pt idx="70922">
                  <c:v>11.154296</c:v>
                </c:pt>
                <c:pt idx="70923">
                  <c:v>11.150278</c:v>
                </c:pt>
                <c:pt idx="70924">
                  <c:v>11.153846</c:v>
                </c:pt>
                <c:pt idx="70925">
                  <c:v>11.148323</c:v>
                </c:pt>
                <c:pt idx="70926">
                  <c:v>11.143293</c:v>
                </c:pt>
                <c:pt idx="70927">
                  <c:v>11.146477000000001</c:v>
                </c:pt>
                <c:pt idx="70928">
                  <c:v>11.148046000000001</c:v>
                </c:pt>
                <c:pt idx="70929">
                  <c:v>11.147372000000001</c:v>
                </c:pt>
                <c:pt idx="70930">
                  <c:v>11.150378999999999</c:v>
                </c:pt>
                <c:pt idx="70931">
                  <c:v>11.159701999999999</c:v>
                </c:pt>
                <c:pt idx="70932">
                  <c:v>11.162696</c:v>
                </c:pt>
                <c:pt idx="70933">
                  <c:v>11.159060999999999</c:v>
                </c:pt>
                <c:pt idx="70934">
                  <c:v>11.158647</c:v>
                </c:pt>
                <c:pt idx="70935">
                  <c:v>11.15713</c:v>
                </c:pt>
                <c:pt idx="70936">
                  <c:v>11.155135</c:v>
                </c:pt>
                <c:pt idx="70937">
                  <c:v>11.155360999999999</c:v>
                </c:pt>
                <c:pt idx="70938">
                  <c:v>11.154204</c:v>
                </c:pt>
                <c:pt idx="70939">
                  <c:v>11.149874000000001</c:v>
                </c:pt>
                <c:pt idx="70940">
                  <c:v>11.149054</c:v>
                </c:pt>
                <c:pt idx="70941">
                  <c:v>11.153992000000001</c:v>
                </c:pt>
                <c:pt idx="70942">
                  <c:v>11.153036999999999</c:v>
                </c:pt>
                <c:pt idx="70943">
                  <c:v>11.15283</c:v>
                </c:pt>
                <c:pt idx="70944">
                  <c:v>11.16384</c:v>
                </c:pt>
                <c:pt idx="70945">
                  <c:v>11.167831</c:v>
                </c:pt>
                <c:pt idx="70946">
                  <c:v>11.157622</c:v>
                </c:pt>
                <c:pt idx="70947">
                  <c:v>11.154396999999999</c:v>
                </c:pt>
                <c:pt idx="70948">
                  <c:v>11.161667</c:v>
                </c:pt>
                <c:pt idx="70949">
                  <c:v>11.156769000000001</c:v>
                </c:pt>
                <c:pt idx="70950">
                  <c:v>11.148406</c:v>
                </c:pt>
                <c:pt idx="70951">
                  <c:v>11.152958</c:v>
                </c:pt>
                <c:pt idx="70952">
                  <c:v>11.157479</c:v>
                </c:pt>
                <c:pt idx="70953">
                  <c:v>11.157857999999999</c:v>
                </c:pt>
                <c:pt idx="70954">
                  <c:v>11.159496000000001</c:v>
                </c:pt>
                <c:pt idx="70955">
                  <c:v>11.156024</c:v>
                </c:pt>
                <c:pt idx="70956">
                  <c:v>11.154023</c:v>
                </c:pt>
                <c:pt idx="70957">
                  <c:v>11.163212</c:v>
                </c:pt>
                <c:pt idx="70958">
                  <c:v>11.165623999999999</c:v>
                </c:pt>
                <c:pt idx="70959">
                  <c:v>11.153046</c:v>
                </c:pt>
                <c:pt idx="70960">
                  <c:v>11.153670999999999</c:v>
                </c:pt>
                <c:pt idx="70961">
                  <c:v>11.159554999999999</c:v>
                </c:pt>
                <c:pt idx="70962">
                  <c:v>11.151026999999999</c:v>
                </c:pt>
                <c:pt idx="70963">
                  <c:v>11.149894</c:v>
                </c:pt>
                <c:pt idx="70964">
                  <c:v>11.15813</c:v>
                </c:pt>
                <c:pt idx="70965">
                  <c:v>11.160297999999999</c:v>
                </c:pt>
                <c:pt idx="70966">
                  <c:v>11.160767999999999</c:v>
                </c:pt>
                <c:pt idx="70967">
                  <c:v>11.165677000000001</c:v>
                </c:pt>
                <c:pt idx="70968">
                  <c:v>11.164422</c:v>
                </c:pt>
                <c:pt idx="70969">
                  <c:v>11.157664</c:v>
                </c:pt>
                <c:pt idx="70970">
                  <c:v>11.161614</c:v>
                </c:pt>
                <c:pt idx="70971">
                  <c:v>11.165794</c:v>
                </c:pt>
                <c:pt idx="70972">
                  <c:v>11.159795000000001</c:v>
                </c:pt>
                <c:pt idx="70973">
                  <c:v>11.156064000000001</c:v>
                </c:pt>
                <c:pt idx="70974">
                  <c:v>11.160657</c:v>
                </c:pt>
                <c:pt idx="70975">
                  <c:v>11.162801999999999</c:v>
                </c:pt>
                <c:pt idx="70976">
                  <c:v>11.159345</c:v>
                </c:pt>
                <c:pt idx="70977">
                  <c:v>11.164937999999999</c:v>
                </c:pt>
                <c:pt idx="70978">
                  <c:v>11.167624999999999</c:v>
                </c:pt>
                <c:pt idx="70979">
                  <c:v>11.160958000000001</c:v>
                </c:pt>
                <c:pt idx="70980">
                  <c:v>11.160625</c:v>
                </c:pt>
                <c:pt idx="70981">
                  <c:v>11.161918999999999</c:v>
                </c:pt>
                <c:pt idx="70982">
                  <c:v>11.160239000000001</c:v>
                </c:pt>
                <c:pt idx="70983">
                  <c:v>11.161852</c:v>
                </c:pt>
                <c:pt idx="70984">
                  <c:v>11.165328000000001</c:v>
                </c:pt>
                <c:pt idx="70985">
                  <c:v>11.163672999999999</c:v>
                </c:pt>
                <c:pt idx="70986">
                  <c:v>11.161206999999999</c:v>
                </c:pt>
                <c:pt idx="70987">
                  <c:v>11.162595</c:v>
                </c:pt>
                <c:pt idx="70988">
                  <c:v>11.161205000000001</c:v>
                </c:pt>
                <c:pt idx="70989">
                  <c:v>11.159958</c:v>
                </c:pt>
                <c:pt idx="70990">
                  <c:v>11.164187</c:v>
                </c:pt>
                <c:pt idx="70991">
                  <c:v>11.164699000000001</c:v>
                </c:pt>
                <c:pt idx="70992">
                  <c:v>11.161764</c:v>
                </c:pt>
                <c:pt idx="70993">
                  <c:v>11.163947</c:v>
                </c:pt>
                <c:pt idx="70994">
                  <c:v>11.16982</c:v>
                </c:pt>
                <c:pt idx="70995">
                  <c:v>11.168352000000001</c:v>
                </c:pt>
                <c:pt idx="70996">
                  <c:v>11.163796</c:v>
                </c:pt>
                <c:pt idx="70997">
                  <c:v>11.167809</c:v>
                </c:pt>
                <c:pt idx="70998">
                  <c:v>11.164523000000001</c:v>
                </c:pt>
                <c:pt idx="70999">
                  <c:v>11.159729</c:v>
                </c:pt>
                <c:pt idx="71000">
                  <c:v>11.165647</c:v>
                </c:pt>
                <c:pt idx="71001">
                  <c:v>11.166876</c:v>
                </c:pt>
                <c:pt idx="71002">
                  <c:v>11.165265</c:v>
                </c:pt>
                <c:pt idx="71003">
                  <c:v>11.166805999999999</c:v>
                </c:pt>
                <c:pt idx="71004">
                  <c:v>11.166781</c:v>
                </c:pt>
                <c:pt idx="71005">
                  <c:v>11.163543000000001</c:v>
                </c:pt>
                <c:pt idx="71006">
                  <c:v>11.168308</c:v>
                </c:pt>
                <c:pt idx="71007">
                  <c:v>11.177818</c:v>
                </c:pt>
                <c:pt idx="71008">
                  <c:v>11.169335999999999</c:v>
                </c:pt>
                <c:pt idx="71009">
                  <c:v>11.160591999999999</c:v>
                </c:pt>
                <c:pt idx="71010">
                  <c:v>11.163201000000001</c:v>
                </c:pt>
                <c:pt idx="71011">
                  <c:v>11.16493</c:v>
                </c:pt>
                <c:pt idx="71012">
                  <c:v>11.16728</c:v>
                </c:pt>
                <c:pt idx="71013">
                  <c:v>11.172181</c:v>
                </c:pt>
                <c:pt idx="71014">
                  <c:v>11.173696</c:v>
                </c:pt>
                <c:pt idx="71015">
                  <c:v>11.170757</c:v>
                </c:pt>
                <c:pt idx="71016">
                  <c:v>11.167818</c:v>
                </c:pt>
                <c:pt idx="71017">
                  <c:v>11.166862</c:v>
                </c:pt>
                <c:pt idx="71018">
                  <c:v>11.168358</c:v>
                </c:pt>
                <c:pt idx="71019">
                  <c:v>11.171683</c:v>
                </c:pt>
                <c:pt idx="71020">
                  <c:v>11.170144000000001</c:v>
                </c:pt>
                <c:pt idx="71021">
                  <c:v>11.166264</c:v>
                </c:pt>
                <c:pt idx="71022">
                  <c:v>11.165343</c:v>
                </c:pt>
                <c:pt idx="71023">
                  <c:v>11.166581000000001</c:v>
                </c:pt>
                <c:pt idx="71024">
                  <c:v>11.165876000000001</c:v>
                </c:pt>
                <c:pt idx="71025">
                  <c:v>11.162394000000001</c:v>
                </c:pt>
                <c:pt idx="71026">
                  <c:v>11.166302999999999</c:v>
                </c:pt>
                <c:pt idx="71027">
                  <c:v>11.172223000000001</c:v>
                </c:pt>
                <c:pt idx="71028">
                  <c:v>11.17314</c:v>
                </c:pt>
                <c:pt idx="71029">
                  <c:v>11.173781999999999</c:v>
                </c:pt>
                <c:pt idx="71030">
                  <c:v>11.170035</c:v>
                </c:pt>
                <c:pt idx="71031">
                  <c:v>11.167106</c:v>
                </c:pt>
                <c:pt idx="71032">
                  <c:v>11.170059</c:v>
                </c:pt>
                <c:pt idx="71033">
                  <c:v>11.173116</c:v>
                </c:pt>
                <c:pt idx="71034">
                  <c:v>11.168570000000001</c:v>
                </c:pt>
                <c:pt idx="71035">
                  <c:v>11.161104</c:v>
                </c:pt>
                <c:pt idx="71036">
                  <c:v>11.168998</c:v>
                </c:pt>
                <c:pt idx="71037">
                  <c:v>11.175034999999999</c:v>
                </c:pt>
                <c:pt idx="71038">
                  <c:v>11.16883</c:v>
                </c:pt>
                <c:pt idx="71039">
                  <c:v>11.17163</c:v>
                </c:pt>
                <c:pt idx="71040">
                  <c:v>11.177388000000001</c:v>
                </c:pt>
                <c:pt idx="71041">
                  <c:v>11.173526000000001</c:v>
                </c:pt>
                <c:pt idx="71042">
                  <c:v>11.172719000000001</c:v>
                </c:pt>
                <c:pt idx="71043">
                  <c:v>11.180493999999999</c:v>
                </c:pt>
                <c:pt idx="71044">
                  <c:v>11.176555</c:v>
                </c:pt>
                <c:pt idx="71045">
                  <c:v>11.169919</c:v>
                </c:pt>
                <c:pt idx="71046">
                  <c:v>11.177898000000001</c:v>
                </c:pt>
                <c:pt idx="71047">
                  <c:v>11.179788</c:v>
                </c:pt>
                <c:pt idx="71048">
                  <c:v>11.172916000000001</c:v>
                </c:pt>
                <c:pt idx="71049">
                  <c:v>11.171654</c:v>
                </c:pt>
                <c:pt idx="71050">
                  <c:v>11.175522000000001</c:v>
                </c:pt>
                <c:pt idx="71051">
                  <c:v>11.175407999999999</c:v>
                </c:pt>
                <c:pt idx="71052">
                  <c:v>11.173629999999999</c:v>
                </c:pt>
                <c:pt idx="71053">
                  <c:v>11.176399999999999</c:v>
                </c:pt>
                <c:pt idx="71054">
                  <c:v>11.174450999999999</c:v>
                </c:pt>
                <c:pt idx="71055">
                  <c:v>11.176852999999999</c:v>
                </c:pt>
                <c:pt idx="71056">
                  <c:v>11.187557999999999</c:v>
                </c:pt>
                <c:pt idx="71057">
                  <c:v>11.180440000000001</c:v>
                </c:pt>
                <c:pt idx="71058">
                  <c:v>11.167114</c:v>
                </c:pt>
                <c:pt idx="71059">
                  <c:v>11.175198999999999</c:v>
                </c:pt>
                <c:pt idx="71060">
                  <c:v>11.183025000000001</c:v>
                </c:pt>
                <c:pt idx="71061">
                  <c:v>11.173665</c:v>
                </c:pt>
                <c:pt idx="71062">
                  <c:v>11.173746</c:v>
                </c:pt>
                <c:pt idx="71063">
                  <c:v>11.181444000000001</c:v>
                </c:pt>
                <c:pt idx="71064">
                  <c:v>11.173532</c:v>
                </c:pt>
                <c:pt idx="71065">
                  <c:v>11.168915</c:v>
                </c:pt>
                <c:pt idx="71066">
                  <c:v>11.17464</c:v>
                </c:pt>
                <c:pt idx="71067">
                  <c:v>11.175174</c:v>
                </c:pt>
                <c:pt idx="71068">
                  <c:v>11.175095000000001</c:v>
                </c:pt>
                <c:pt idx="71069">
                  <c:v>11.180289</c:v>
                </c:pt>
                <c:pt idx="71070">
                  <c:v>11.183318</c:v>
                </c:pt>
                <c:pt idx="71071">
                  <c:v>11.176641999999999</c:v>
                </c:pt>
                <c:pt idx="71072">
                  <c:v>11.174021</c:v>
                </c:pt>
                <c:pt idx="71073">
                  <c:v>11.177429</c:v>
                </c:pt>
                <c:pt idx="71074">
                  <c:v>11.174064</c:v>
                </c:pt>
                <c:pt idx="71075">
                  <c:v>11.172482</c:v>
                </c:pt>
                <c:pt idx="71076">
                  <c:v>11.175374</c:v>
                </c:pt>
                <c:pt idx="71077">
                  <c:v>11.177595999999999</c:v>
                </c:pt>
                <c:pt idx="71078">
                  <c:v>11.177588999999999</c:v>
                </c:pt>
                <c:pt idx="71079">
                  <c:v>11.176940999999999</c:v>
                </c:pt>
                <c:pt idx="71080">
                  <c:v>11.180202</c:v>
                </c:pt>
                <c:pt idx="71081">
                  <c:v>11.178989</c:v>
                </c:pt>
                <c:pt idx="71082">
                  <c:v>11.178103</c:v>
                </c:pt>
                <c:pt idx="71083">
                  <c:v>11.179224</c:v>
                </c:pt>
                <c:pt idx="71084">
                  <c:v>11.174201999999999</c:v>
                </c:pt>
                <c:pt idx="71085">
                  <c:v>11.175506</c:v>
                </c:pt>
                <c:pt idx="71086">
                  <c:v>11.182515</c:v>
                </c:pt>
                <c:pt idx="71087">
                  <c:v>11.181568</c:v>
                </c:pt>
                <c:pt idx="71088">
                  <c:v>11.178167</c:v>
                </c:pt>
                <c:pt idx="71089">
                  <c:v>11.180795</c:v>
                </c:pt>
                <c:pt idx="71090">
                  <c:v>11.178551000000001</c:v>
                </c:pt>
                <c:pt idx="71091">
                  <c:v>11.175734</c:v>
                </c:pt>
                <c:pt idx="71092">
                  <c:v>11.182238999999999</c:v>
                </c:pt>
                <c:pt idx="71093">
                  <c:v>11.178523</c:v>
                </c:pt>
                <c:pt idx="71094">
                  <c:v>11.172840000000001</c:v>
                </c:pt>
                <c:pt idx="71095">
                  <c:v>11.181569</c:v>
                </c:pt>
                <c:pt idx="71096">
                  <c:v>11.18431</c:v>
                </c:pt>
                <c:pt idx="71097">
                  <c:v>11.178710000000001</c:v>
                </c:pt>
                <c:pt idx="71098">
                  <c:v>11.179263000000001</c:v>
                </c:pt>
                <c:pt idx="71099">
                  <c:v>11.187873</c:v>
                </c:pt>
                <c:pt idx="71100">
                  <c:v>11.189515</c:v>
                </c:pt>
                <c:pt idx="71101">
                  <c:v>11.185786</c:v>
                </c:pt>
                <c:pt idx="71102">
                  <c:v>11.189582</c:v>
                </c:pt>
                <c:pt idx="71103">
                  <c:v>11.189273</c:v>
                </c:pt>
                <c:pt idx="71104">
                  <c:v>11.182777</c:v>
                </c:pt>
                <c:pt idx="71105">
                  <c:v>11.184483</c:v>
                </c:pt>
                <c:pt idx="71106">
                  <c:v>11.186970000000001</c:v>
                </c:pt>
                <c:pt idx="71107">
                  <c:v>11.181066</c:v>
                </c:pt>
                <c:pt idx="71108">
                  <c:v>11.178179</c:v>
                </c:pt>
                <c:pt idx="71109">
                  <c:v>11.184661</c:v>
                </c:pt>
                <c:pt idx="71110">
                  <c:v>11.185394000000001</c:v>
                </c:pt>
                <c:pt idx="71111">
                  <c:v>11.179302</c:v>
                </c:pt>
                <c:pt idx="71112">
                  <c:v>11.179961</c:v>
                </c:pt>
                <c:pt idx="71113">
                  <c:v>11.181784</c:v>
                </c:pt>
                <c:pt idx="71114">
                  <c:v>11.180808000000001</c:v>
                </c:pt>
                <c:pt idx="71115">
                  <c:v>11.183657999999999</c:v>
                </c:pt>
                <c:pt idx="71116">
                  <c:v>11.184747</c:v>
                </c:pt>
                <c:pt idx="71117">
                  <c:v>11.180125</c:v>
                </c:pt>
                <c:pt idx="71118">
                  <c:v>11.182798</c:v>
                </c:pt>
                <c:pt idx="71119">
                  <c:v>11.192508999999999</c:v>
                </c:pt>
                <c:pt idx="71120">
                  <c:v>11.190918999999999</c:v>
                </c:pt>
                <c:pt idx="71121">
                  <c:v>11.186540000000001</c:v>
                </c:pt>
                <c:pt idx="71122">
                  <c:v>11.188463</c:v>
                </c:pt>
                <c:pt idx="71123">
                  <c:v>11.185142000000001</c:v>
                </c:pt>
                <c:pt idx="71124">
                  <c:v>11.181927999999999</c:v>
                </c:pt>
                <c:pt idx="71125">
                  <c:v>11.185255</c:v>
                </c:pt>
                <c:pt idx="71126">
                  <c:v>11.185510000000001</c:v>
                </c:pt>
                <c:pt idx="71127">
                  <c:v>11.180386</c:v>
                </c:pt>
                <c:pt idx="71128">
                  <c:v>11.185416999999999</c:v>
                </c:pt>
                <c:pt idx="71129">
                  <c:v>11.191754</c:v>
                </c:pt>
                <c:pt idx="71130">
                  <c:v>11.184986</c:v>
                </c:pt>
                <c:pt idx="71131">
                  <c:v>11.185596</c:v>
                </c:pt>
                <c:pt idx="71132">
                  <c:v>11.195778000000001</c:v>
                </c:pt>
                <c:pt idx="71133">
                  <c:v>11.193312000000001</c:v>
                </c:pt>
                <c:pt idx="71134">
                  <c:v>11.183142999999999</c:v>
                </c:pt>
                <c:pt idx="71135">
                  <c:v>11.183196000000001</c:v>
                </c:pt>
                <c:pt idx="71136">
                  <c:v>11.188072999999999</c:v>
                </c:pt>
                <c:pt idx="71137">
                  <c:v>11.184305999999999</c:v>
                </c:pt>
                <c:pt idx="71138">
                  <c:v>11.185326</c:v>
                </c:pt>
                <c:pt idx="71139">
                  <c:v>11.188826000000001</c:v>
                </c:pt>
                <c:pt idx="71140">
                  <c:v>11.183963</c:v>
                </c:pt>
                <c:pt idx="71141">
                  <c:v>11.189263</c:v>
                </c:pt>
                <c:pt idx="71142">
                  <c:v>11.196278</c:v>
                </c:pt>
                <c:pt idx="71143">
                  <c:v>11.189594</c:v>
                </c:pt>
                <c:pt idx="71144">
                  <c:v>11.185855</c:v>
                </c:pt>
                <c:pt idx="71145">
                  <c:v>11.19209</c:v>
                </c:pt>
                <c:pt idx="71146">
                  <c:v>11.191957</c:v>
                </c:pt>
                <c:pt idx="71147">
                  <c:v>11.181336</c:v>
                </c:pt>
                <c:pt idx="71148">
                  <c:v>11.182732</c:v>
                </c:pt>
                <c:pt idx="71149">
                  <c:v>11.189992999999999</c:v>
                </c:pt>
                <c:pt idx="71150">
                  <c:v>11.190455999999999</c:v>
                </c:pt>
                <c:pt idx="71151">
                  <c:v>11.195677</c:v>
                </c:pt>
                <c:pt idx="71152">
                  <c:v>11.19646</c:v>
                </c:pt>
                <c:pt idx="71153">
                  <c:v>11.189556</c:v>
                </c:pt>
                <c:pt idx="71154">
                  <c:v>11.190215999999999</c:v>
                </c:pt>
                <c:pt idx="71155">
                  <c:v>11.196576</c:v>
                </c:pt>
                <c:pt idx="71156">
                  <c:v>11.194538</c:v>
                </c:pt>
                <c:pt idx="71157">
                  <c:v>11.189406</c:v>
                </c:pt>
                <c:pt idx="71158">
                  <c:v>11.191432000000001</c:v>
                </c:pt>
                <c:pt idx="71159">
                  <c:v>11.189875000000001</c:v>
                </c:pt>
                <c:pt idx="71160">
                  <c:v>11.190049</c:v>
                </c:pt>
                <c:pt idx="71161">
                  <c:v>11.197507999999999</c:v>
                </c:pt>
                <c:pt idx="71162">
                  <c:v>11.196111999999999</c:v>
                </c:pt>
                <c:pt idx="71163">
                  <c:v>11.192845</c:v>
                </c:pt>
                <c:pt idx="71164">
                  <c:v>11.193333000000001</c:v>
                </c:pt>
                <c:pt idx="71165">
                  <c:v>11.191857000000001</c:v>
                </c:pt>
                <c:pt idx="71166">
                  <c:v>11.18985</c:v>
                </c:pt>
                <c:pt idx="71167">
                  <c:v>11.193386</c:v>
                </c:pt>
                <c:pt idx="71168">
                  <c:v>11.197735</c:v>
                </c:pt>
                <c:pt idx="71169">
                  <c:v>11.188834</c:v>
                </c:pt>
                <c:pt idx="71170">
                  <c:v>11.184409</c:v>
                </c:pt>
                <c:pt idx="71171">
                  <c:v>11.192074</c:v>
                </c:pt>
                <c:pt idx="71172">
                  <c:v>11.191464</c:v>
                </c:pt>
                <c:pt idx="71173">
                  <c:v>11.186192</c:v>
                </c:pt>
                <c:pt idx="71174">
                  <c:v>11.191423</c:v>
                </c:pt>
                <c:pt idx="71175">
                  <c:v>11.199776999999999</c:v>
                </c:pt>
                <c:pt idx="71176">
                  <c:v>11.199166</c:v>
                </c:pt>
                <c:pt idx="71177">
                  <c:v>11.197419999999999</c:v>
                </c:pt>
                <c:pt idx="71178">
                  <c:v>11.200798000000001</c:v>
                </c:pt>
                <c:pt idx="71179">
                  <c:v>11.197661</c:v>
                </c:pt>
                <c:pt idx="71180">
                  <c:v>11.195796</c:v>
                </c:pt>
                <c:pt idx="71181">
                  <c:v>11.199168999999999</c:v>
                </c:pt>
                <c:pt idx="71182">
                  <c:v>11.199320999999999</c:v>
                </c:pt>
                <c:pt idx="71183">
                  <c:v>11.199814</c:v>
                </c:pt>
                <c:pt idx="71184">
                  <c:v>11.203725</c:v>
                </c:pt>
                <c:pt idx="71185">
                  <c:v>11.203023999999999</c:v>
                </c:pt>
                <c:pt idx="71186">
                  <c:v>11.192525</c:v>
                </c:pt>
                <c:pt idx="71187">
                  <c:v>11.196438000000001</c:v>
                </c:pt>
                <c:pt idx="71188">
                  <c:v>11.206022000000001</c:v>
                </c:pt>
                <c:pt idx="71189">
                  <c:v>11.195765</c:v>
                </c:pt>
                <c:pt idx="71190">
                  <c:v>11.194148</c:v>
                </c:pt>
                <c:pt idx="71191">
                  <c:v>11.206880999999999</c:v>
                </c:pt>
                <c:pt idx="71192">
                  <c:v>11.203576999999999</c:v>
                </c:pt>
                <c:pt idx="71193">
                  <c:v>11.196065000000001</c:v>
                </c:pt>
                <c:pt idx="71194">
                  <c:v>11.19886</c:v>
                </c:pt>
                <c:pt idx="71195">
                  <c:v>11.195297</c:v>
                </c:pt>
                <c:pt idx="71196">
                  <c:v>11.188965</c:v>
                </c:pt>
                <c:pt idx="71197">
                  <c:v>11.194076000000001</c:v>
                </c:pt>
                <c:pt idx="71198">
                  <c:v>11.194385</c:v>
                </c:pt>
                <c:pt idx="71199">
                  <c:v>11.187934</c:v>
                </c:pt>
                <c:pt idx="71200">
                  <c:v>11.193687000000001</c:v>
                </c:pt>
                <c:pt idx="71201">
                  <c:v>11.201188999999999</c:v>
                </c:pt>
                <c:pt idx="71202">
                  <c:v>11.200507999999999</c:v>
                </c:pt>
                <c:pt idx="71203">
                  <c:v>11.199725000000001</c:v>
                </c:pt>
                <c:pt idx="71204">
                  <c:v>11.200533999999999</c:v>
                </c:pt>
                <c:pt idx="71205">
                  <c:v>11.197175</c:v>
                </c:pt>
                <c:pt idx="71206">
                  <c:v>11.196604000000001</c:v>
                </c:pt>
                <c:pt idx="71207">
                  <c:v>11.205347</c:v>
                </c:pt>
                <c:pt idx="71208">
                  <c:v>11.205617</c:v>
                </c:pt>
                <c:pt idx="71209">
                  <c:v>11.196515</c:v>
                </c:pt>
                <c:pt idx="71210">
                  <c:v>11.197259000000001</c:v>
                </c:pt>
                <c:pt idx="71211">
                  <c:v>11.200013999999999</c:v>
                </c:pt>
                <c:pt idx="71212">
                  <c:v>11.196592000000001</c:v>
                </c:pt>
                <c:pt idx="71213">
                  <c:v>11.198130000000001</c:v>
                </c:pt>
                <c:pt idx="71214">
                  <c:v>11.205595000000001</c:v>
                </c:pt>
                <c:pt idx="71215">
                  <c:v>11.200886000000001</c:v>
                </c:pt>
                <c:pt idx="71216">
                  <c:v>11.193191000000001</c:v>
                </c:pt>
                <c:pt idx="71217">
                  <c:v>11.198853</c:v>
                </c:pt>
                <c:pt idx="71218">
                  <c:v>11.198371</c:v>
                </c:pt>
                <c:pt idx="71219">
                  <c:v>11.195389</c:v>
                </c:pt>
                <c:pt idx="71220">
                  <c:v>11.202396</c:v>
                </c:pt>
                <c:pt idx="71221">
                  <c:v>11.206656000000001</c:v>
                </c:pt>
                <c:pt idx="71222">
                  <c:v>11.20374</c:v>
                </c:pt>
                <c:pt idx="71223">
                  <c:v>11.204126</c:v>
                </c:pt>
                <c:pt idx="71224">
                  <c:v>11.208157</c:v>
                </c:pt>
                <c:pt idx="71225">
                  <c:v>11.20208</c:v>
                </c:pt>
                <c:pt idx="71226">
                  <c:v>11.200134</c:v>
                </c:pt>
                <c:pt idx="71227">
                  <c:v>11.208721000000001</c:v>
                </c:pt>
                <c:pt idx="71228">
                  <c:v>11.207103</c:v>
                </c:pt>
                <c:pt idx="71229">
                  <c:v>11.202805</c:v>
                </c:pt>
                <c:pt idx="71230">
                  <c:v>11.205612</c:v>
                </c:pt>
                <c:pt idx="71231">
                  <c:v>11.205012</c:v>
                </c:pt>
                <c:pt idx="71232">
                  <c:v>11.198867</c:v>
                </c:pt>
                <c:pt idx="71233">
                  <c:v>11.203243000000001</c:v>
                </c:pt>
                <c:pt idx="71234">
                  <c:v>11.209832</c:v>
                </c:pt>
                <c:pt idx="71235">
                  <c:v>11.197844</c:v>
                </c:pt>
                <c:pt idx="71236">
                  <c:v>11.197305</c:v>
                </c:pt>
                <c:pt idx="71237">
                  <c:v>11.211100999999999</c:v>
                </c:pt>
                <c:pt idx="71238">
                  <c:v>11.208456999999999</c:v>
                </c:pt>
                <c:pt idx="71239">
                  <c:v>11.203379999999999</c:v>
                </c:pt>
                <c:pt idx="71240">
                  <c:v>11.211634</c:v>
                </c:pt>
                <c:pt idx="71241">
                  <c:v>11.212004</c:v>
                </c:pt>
                <c:pt idx="71242">
                  <c:v>11.198539999999999</c:v>
                </c:pt>
                <c:pt idx="71243">
                  <c:v>11.202291000000001</c:v>
                </c:pt>
                <c:pt idx="71244">
                  <c:v>11.211262</c:v>
                </c:pt>
                <c:pt idx="71245">
                  <c:v>11.202977000000001</c:v>
                </c:pt>
                <c:pt idx="71246">
                  <c:v>11.202019999999999</c:v>
                </c:pt>
                <c:pt idx="71247">
                  <c:v>11.209882</c:v>
                </c:pt>
                <c:pt idx="71248">
                  <c:v>11.209676999999999</c:v>
                </c:pt>
                <c:pt idx="71249">
                  <c:v>11.208233</c:v>
                </c:pt>
                <c:pt idx="71250">
                  <c:v>11.208197999999999</c:v>
                </c:pt>
                <c:pt idx="71251">
                  <c:v>11.205973999999999</c:v>
                </c:pt>
                <c:pt idx="71252">
                  <c:v>11.204219999999999</c:v>
                </c:pt>
                <c:pt idx="71253">
                  <c:v>11.208919</c:v>
                </c:pt>
                <c:pt idx="71254">
                  <c:v>11.205866</c:v>
                </c:pt>
                <c:pt idx="71255">
                  <c:v>11.197226000000001</c:v>
                </c:pt>
                <c:pt idx="71256">
                  <c:v>11.205442</c:v>
                </c:pt>
                <c:pt idx="71257">
                  <c:v>11.211995999999999</c:v>
                </c:pt>
                <c:pt idx="71258">
                  <c:v>11.206189999999999</c:v>
                </c:pt>
                <c:pt idx="71259">
                  <c:v>11.204604</c:v>
                </c:pt>
                <c:pt idx="71260">
                  <c:v>11.208704000000001</c:v>
                </c:pt>
                <c:pt idx="71261">
                  <c:v>11.208081</c:v>
                </c:pt>
                <c:pt idx="71262">
                  <c:v>11.207595</c:v>
                </c:pt>
                <c:pt idx="71263">
                  <c:v>11.218216999999999</c:v>
                </c:pt>
                <c:pt idx="71264">
                  <c:v>11.217734999999999</c:v>
                </c:pt>
                <c:pt idx="71265">
                  <c:v>11.205621000000001</c:v>
                </c:pt>
                <c:pt idx="71266">
                  <c:v>11.209193000000001</c:v>
                </c:pt>
                <c:pt idx="71267">
                  <c:v>11.214562000000001</c:v>
                </c:pt>
                <c:pt idx="71268">
                  <c:v>11.208121999999999</c:v>
                </c:pt>
                <c:pt idx="71269">
                  <c:v>11.205422</c:v>
                </c:pt>
                <c:pt idx="71270">
                  <c:v>11.212122000000001</c:v>
                </c:pt>
                <c:pt idx="71271">
                  <c:v>11.212953000000001</c:v>
                </c:pt>
                <c:pt idx="71272">
                  <c:v>11.207864000000001</c:v>
                </c:pt>
                <c:pt idx="71273">
                  <c:v>11.211978999999999</c:v>
                </c:pt>
                <c:pt idx="71274">
                  <c:v>11.21392</c:v>
                </c:pt>
                <c:pt idx="71275">
                  <c:v>11.210540999999999</c:v>
                </c:pt>
                <c:pt idx="71276">
                  <c:v>11.214136</c:v>
                </c:pt>
                <c:pt idx="71277">
                  <c:v>11.217938999999999</c:v>
                </c:pt>
                <c:pt idx="71278">
                  <c:v>11.212771999999999</c:v>
                </c:pt>
                <c:pt idx="71279">
                  <c:v>11.213372</c:v>
                </c:pt>
                <c:pt idx="71280">
                  <c:v>11.217765999999999</c:v>
                </c:pt>
                <c:pt idx="71281">
                  <c:v>11.208449</c:v>
                </c:pt>
                <c:pt idx="71282">
                  <c:v>11.207050000000001</c:v>
                </c:pt>
                <c:pt idx="71283">
                  <c:v>11.219756</c:v>
                </c:pt>
                <c:pt idx="71284">
                  <c:v>11.217597</c:v>
                </c:pt>
                <c:pt idx="71285">
                  <c:v>11.209588</c:v>
                </c:pt>
                <c:pt idx="71286">
                  <c:v>11.215843</c:v>
                </c:pt>
                <c:pt idx="71287">
                  <c:v>11.221373</c:v>
                </c:pt>
                <c:pt idx="71288">
                  <c:v>11.212024</c:v>
                </c:pt>
                <c:pt idx="71289">
                  <c:v>11.209909</c:v>
                </c:pt>
                <c:pt idx="71290">
                  <c:v>11.219388</c:v>
                </c:pt>
                <c:pt idx="71291">
                  <c:v>11.214098</c:v>
                </c:pt>
                <c:pt idx="71292">
                  <c:v>11.208856000000001</c:v>
                </c:pt>
                <c:pt idx="71293">
                  <c:v>11.213056</c:v>
                </c:pt>
                <c:pt idx="71294">
                  <c:v>11.205926</c:v>
                </c:pt>
                <c:pt idx="71295">
                  <c:v>11.20271</c:v>
                </c:pt>
                <c:pt idx="71296">
                  <c:v>11.212672</c:v>
                </c:pt>
                <c:pt idx="71297">
                  <c:v>11.216689000000001</c:v>
                </c:pt>
                <c:pt idx="71298">
                  <c:v>11.211179</c:v>
                </c:pt>
                <c:pt idx="71299">
                  <c:v>11.211221</c:v>
                </c:pt>
                <c:pt idx="71300">
                  <c:v>11.216542</c:v>
                </c:pt>
                <c:pt idx="71301">
                  <c:v>11.216934999999999</c:v>
                </c:pt>
                <c:pt idx="71302">
                  <c:v>11.217155</c:v>
                </c:pt>
                <c:pt idx="71303">
                  <c:v>11.215298000000001</c:v>
                </c:pt>
                <c:pt idx="71304">
                  <c:v>11.207758</c:v>
                </c:pt>
                <c:pt idx="71305">
                  <c:v>11.207511999999999</c:v>
                </c:pt>
                <c:pt idx="71306">
                  <c:v>11.216941</c:v>
                </c:pt>
                <c:pt idx="71307">
                  <c:v>11.220837</c:v>
                </c:pt>
                <c:pt idx="71308">
                  <c:v>11.216405999999999</c:v>
                </c:pt>
                <c:pt idx="71309">
                  <c:v>11.218562</c:v>
                </c:pt>
                <c:pt idx="71310">
                  <c:v>11.222490000000001</c:v>
                </c:pt>
                <c:pt idx="71311">
                  <c:v>11.220748</c:v>
                </c:pt>
                <c:pt idx="71312">
                  <c:v>11.224202</c:v>
                </c:pt>
                <c:pt idx="71313">
                  <c:v>11.225709</c:v>
                </c:pt>
                <c:pt idx="71314">
                  <c:v>11.22091</c:v>
                </c:pt>
                <c:pt idx="71315">
                  <c:v>11.219376</c:v>
                </c:pt>
                <c:pt idx="71316">
                  <c:v>11.223295999999999</c:v>
                </c:pt>
                <c:pt idx="71317">
                  <c:v>11.22058</c:v>
                </c:pt>
                <c:pt idx="71318">
                  <c:v>11.211505000000001</c:v>
                </c:pt>
                <c:pt idx="71319">
                  <c:v>11.215539</c:v>
                </c:pt>
                <c:pt idx="71320">
                  <c:v>11.221812999999999</c:v>
                </c:pt>
                <c:pt idx="71321">
                  <c:v>11.218639</c:v>
                </c:pt>
                <c:pt idx="71322">
                  <c:v>11.222612</c:v>
                </c:pt>
                <c:pt idx="71323">
                  <c:v>11.224587</c:v>
                </c:pt>
                <c:pt idx="71324">
                  <c:v>11.215868</c:v>
                </c:pt>
                <c:pt idx="71325">
                  <c:v>11.216452</c:v>
                </c:pt>
                <c:pt idx="71326">
                  <c:v>11.223800000000001</c:v>
                </c:pt>
                <c:pt idx="71327">
                  <c:v>11.221667999999999</c:v>
                </c:pt>
                <c:pt idx="71328">
                  <c:v>11.217138</c:v>
                </c:pt>
                <c:pt idx="71329">
                  <c:v>11.220915</c:v>
                </c:pt>
                <c:pt idx="71330">
                  <c:v>11.221522999999999</c:v>
                </c:pt>
                <c:pt idx="71331">
                  <c:v>11.220461999999999</c:v>
                </c:pt>
                <c:pt idx="71332">
                  <c:v>11.225258</c:v>
                </c:pt>
                <c:pt idx="71333">
                  <c:v>11.225647</c:v>
                </c:pt>
                <c:pt idx="71334">
                  <c:v>11.220179</c:v>
                </c:pt>
                <c:pt idx="71335">
                  <c:v>11.218828</c:v>
                </c:pt>
                <c:pt idx="71336">
                  <c:v>11.223082</c:v>
                </c:pt>
                <c:pt idx="71337">
                  <c:v>11.224162</c:v>
                </c:pt>
                <c:pt idx="71338">
                  <c:v>11.221759</c:v>
                </c:pt>
                <c:pt idx="71339">
                  <c:v>11.222816999999999</c:v>
                </c:pt>
                <c:pt idx="71340">
                  <c:v>11.220205999999999</c:v>
                </c:pt>
                <c:pt idx="71341">
                  <c:v>11.215742000000001</c:v>
                </c:pt>
                <c:pt idx="71342">
                  <c:v>11.219714</c:v>
                </c:pt>
                <c:pt idx="71343">
                  <c:v>11.225326000000001</c:v>
                </c:pt>
                <c:pt idx="71344">
                  <c:v>11.21998</c:v>
                </c:pt>
                <c:pt idx="71345">
                  <c:v>11.213376</c:v>
                </c:pt>
                <c:pt idx="71346">
                  <c:v>11.218533000000001</c:v>
                </c:pt>
                <c:pt idx="71347">
                  <c:v>11.219771</c:v>
                </c:pt>
                <c:pt idx="71348">
                  <c:v>11.217889</c:v>
                </c:pt>
                <c:pt idx="71349">
                  <c:v>11.225313</c:v>
                </c:pt>
                <c:pt idx="71350">
                  <c:v>11.229084</c:v>
                </c:pt>
                <c:pt idx="71351">
                  <c:v>11.22297</c:v>
                </c:pt>
                <c:pt idx="71352">
                  <c:v>11.219220999999999</c:v>
                </c:pt>
                <c:pt idx="71353">
                  <c:v>11.224622</c:v>
                </c:pt>
                <c:pt idx="71354">
                  <c:v>11.224175000000001</c:v>
                </c:pt>
                <c:pt idx="71355">
                  <c:v>11.220278</c:v>
                </c:pt>
                <c:pt idx="71356">
                  <c:v>11.222947</c:v>
                </c:pt>
                <c:pt idx="71357">
                  <c:v>11.219535</c:v>
                </c:pt>
                <c:pt idx="71358">
                  <c:v>11.220761</c:v>
                </c:pt>
                <c:pt idx="71359">
                  <c:v>11.231273</c:v>
                </c:pt>
                <c:pt idx="71360">
                  <c:v>11.229381999999999</c:v>
                </c:pt>
                <c:pt idx="71361">
                  <c:v>11.225393</c:v>
                </c:pt>
                <c:pt idx="71362">
                  <c:v>11.231278</c:v>
                </c:pt>
                <c:pt idx="71363">
                  <c:v>11.230529000000001</c:v>
                </c:pt>
                <c:pt idx="71364">
                  <c:v>11.221666000000001</c:v>
                </c:pt>
                <c:pt idx="71365">
                  <c:v>11.223376</c:v>
                </c:pt>
                <c:pt idx="71366">
                  <c:v>11.230276999999999</c:v>
                </c:pt>
                <c:pt idx="71367">
                  <c:v>11.225341999999999</c:v>
                </c:pt>
                <c:pt idx="71368">
                  <c:v>11.220247000000001</c:v>
                </c:pt>
                <c:pt idx="71369">
                  <c:v>11.223813</c:v>
                </c:pt>
                <c:pt idx="71370">
                  <c:v>11.226435</c:v>
                </c:pt>
                <c:pt idx="71371">
                  <c:v>11.226652</c:v>
                </c:pt>
                <c:pt idx="71372">
                  <c:v>11.228828999999999</c:v>
                </c:pt>
                <c:pt idx="71373">
                  <c:v>11.22992</c:v>
                </c:pt>
                <c:pt idx="71374">
                  <c:v>11.227027</c:v>
                </c:pt>
                <c:pt idx="71375">
                  <c:v>11.232075999999999</c:v>
                </c:pt>
                <c:pt idx="71376">
                  <c:v>11.233933</c:v>
                </c:pt>
                <c:pt idx="71377">
                  <c:v>11.225415999999999</c:v>
                </c:pt>
                <c:pt idx="71378">
                  <c:v>11.225657999999999</c:v>
                </c:pt>
                <c:pt idx="71379">
                  <c:v>11.227302999999999</c:v>
                </c:pt>
                <c:pt idx="71380">
                  <c:v>11.224022</c:v>
                </c:pt>
                <c:pt idx="71381">
                  <c:v>11.225611000000001</c:v>
                </c:pt>
                <c:pt idx="71382">
                  <c:v>11.234266999999999</c:v>
                </c:pt>
                <c:pt idx="71383">
                  <c:v>11.235277999999999</c:v>
                </c:pt>
                <c:pt idx="71384">
                  <c:v>11.226793000000001</c:v>
                </c:pt>
                <c:pt idx="71385">
                  <c:v>11.228513</c:v>
                </c:pt>
                <c:pt idx="71386">
                  <c:v>11.232184999999999</c:v>
                </c:pt>
                <c:pt idx="71387">
                  <c:v>11.228572</c:v>
                </c:pt>
                <c:pt idx="71388">
                  <c:v>11.229528</c:v>
                </c:pt>
                <c:pt idx="71389">
                  <c:v>11.232445</c:v>
                </c:pt>
                <c:pt idx="71390">
                  <c:v>11.229506000000001</c:v>
                </c:pt>
                <c:pt idx="71391">
                  <c:v>11.228023</c:v>
                </c:pt>
                <c:pt idx="71392">
                  <c:v>11.235044</c:v>
                </c:pt>
                <c:pt idx="71393">
                  <c:v>11.235663000000001</c:v>
                </c:pt>
                <c:pt idx="71394">
                  <c:v>11.228840999999999</c:v>
                </c:pt>
                <c:pt idx="71395">
                  <c:v>11.232692</c:v>
                </c:pt>
                <c:pt idx="71396">
                  <c:v>11.233188999999999</c:v>
                </c:pt>
                <c:pt idx="71397">
                  <c:v>11.227805</c:v>
                </c:pt>
                <c:pt idx="71398">
                  <c:v>11.230551999999999</c:v>
                </c:pt>
                <c:pt idx="71399">
                  <c:v>11.232151999999999</c:v>
                </c:pt>
                <c:pt idx="71400">
                  <c:v>11.225768</c:v>
                </c:pt>
                <c:pt idx="71401">
                  <c:v>11.225155000000001</c:v>
                </c:pt>
                <c:pt idx="71402">
                  <c:v>11.234346</c:v>
                </c:pt>
                <c:pt idx="71403">
                  <c:v>11.230694</c:v>
                </c:pt>
                <c:pt idx="71404">
                  <c:v>11.226368000000001</c:v>
                </c:pt>
                <c:pt idx="71405">
                  <c:v>11.239356000000001</c:v>
                </c:pt>
                <c:pt idx="71406">
                  <c:v>11.243423</c:v>
                </c:pt>
                <c:pt idx="71407">
                  <c:v>11.234996000000001</c:v>
                </c:pt>
                <c:pt idx="71408">
                  <c:v>11.232475000000001</c:v>
                </c:pt>
                <c:pt idx="71409">
                  <c:v>11.237163000000001</c:v>
                </c:pt>
                <c:pt idx="71410">
                  <c:v>11.239008999999999</c:v>
                </c:pt>
                <c:pt idx="71411">
                  <c:v>11.235822000000001</c:v>
                </c:pt>
                <c:pt idx="71412">
                  <c:v>11.236993999999999</c:v>
                </c:pt>
                <c:pt idx="71413">
                  <c:v>11.237541</c:v>
                </c:pt>
                <c:pt idx="71414">
                  <c:v>11.234521000000001</c:v>
                </c:pt>
                <c:pt idx="71415">
                  <c:v>11.233726000000001</c:v>
                </c:pt>
                <c:pt idx="71416">
                  <c:v>11.233177</c:v>
                </c:pt>
                <c:pt idx="71417">
                  <c:v>11.233885000000001</c:v>
                </c:pt>
                <c:pt idx="71418">
                  <c:v>11.237883999999999</c:v>
                </c:pt>
                <c:pt idx="71419">
                  <c:v>11.239985000000001</c:v>
                </c:pt>
                <c:pt idx="71420">
                  <c:v>11.233933</c:v>
                </c:pt>
                <c:pt idx="71421">
                  <c:v>11.231814</c:v>
                </c:pt>
                <c:pt idx="71422">
                  <c:v>11.237933999999999</c:v>
                </c:pt>
                <c:pt idx="71423">
                  <c:v>11.236154000000001</c:v>
                </c:pt>
                <c:pt idx="71424">
                  <c:v>11.233617000000001</c:v>
                </c:pt>
                <c:pt idx="71425">
                  <c:v>11.237735000000001</c:v>
                </c:pt>
                <c:pt idx="71426">
                  <c:v>11.237564000000001</c:v>
                </c:pt>
                <c:pt idx="71427">
                  <c:v>11.236236</c:v>
                </c:pt>
                <c:pt idx="71428">
                  <c:v>11.238906999999999</c:v>
                </c:pt>
                <c:pt idx="71429">
                  <c:v>11.237838999999999</c:v>
                </c:pt>
                <c:pt idx="71430">
                  <c:v>11.232696000000001</c:v>
                </c:pt>
                <c:pt idx="71431">
                  <c:v>11.238079000000001</c:v>
                </c:pt>
                <c:pt idx="71432">
                  <c:v>11.243271999999999</c:v>
                </c:pt>
                <c:pt idx="71433">
                  <c:v>11.234066</c:v>
                </c:pt>
                <c:pt idx="71434">
                  <c:v>11.231563</c:v>
                </c:pt>
                <c:pt idx="71435">
                  <c:v>11.236022999999999</c:v>
                </c:pt>
                <c:pt idx="71436">
                  <c:v>11.234522999999999</c:v>
                </c:pt>
                <c:pt idx="71437">
                  <c:v>11.233464</c:v>
                </c:pt>
                <c:pt idx="71438">
                  <c:v>11.236155</c:v>
                </c:pt>
                <c:pt idx="71439">
                  <c:v>11.236265</c:v>
                </c:pt>
                <c:pt idx="71440">
                  <c:v>11.235659</c:v>
                </c:pt>
                <c:pt idx="71441">
                  <c:v>11.241580000000001</c:v>
                </c:pt>
                <c:pt idx="71442">
                  <c:v>11.24089</c:v>
                </c:pt>
                <c:pt idx="71443">
                  <c:v>11.235204</c:v>
                </c:pt>
                <c:pt idx="71444">
                  <c:v>11.241478000000001</c:v>
                </c:pt>
                <c:pt idx="71445">
                  <c:v>11.242796999999999</c:v>
                </c:pt>
                <c:pt idx="71446">
                  <c:v>11.236691</c:v>
                </c:pt>
                <c:pt idx="71447">
                  <c:v>11.238611000000001</c:v>
                </c:pt>
                <c:pt idx="71448">
                  <c:v>11.243532</c:v>
                </c:pt>
                <c:pt idx="71449">
                  <c:v>11.24023</c:v>
                </c:pt>
                <c:pt idx="71450">
                  <c:v>11.236641000000001</c:v>
                </c:pt>
                <c:pt idx="71451">
                  <c:v>11.241819</c:v>
                </c:pt>
                <c:pt idx="71452">
                  <c:v>11.239837</c:v>
                </c:pt>
                <c:pt idx="71453">
                  <c:v>11.237238</c:v>
                </c:pt>
                <c:pt idx="71454">
                  <c:v>11.242405</c:v>
                </c:pt>
                <c:pt idx="71455">
                  <c:v>11.241932</c:v>
                </c:pt>
                <c:pt idx="71456">
                  <c:v>11.242251</c:v>
                </c:pt>
                <c:pt idx="71457">
                  <c:v>11.245668999999999</c:v>
                </c:pt>
                <c:pt idx="71458">
                  <c:v>11.245811</c:v>
                </c:pt>
                <c:pt idx="71459">
                  <c:v>11.241612</c:v>
                </c:pt>
                <c:pt idx="71460">
                  <c:v>11.241088</c:v>
                </c:pt>
                <c:pt idx="71461">
                  <c:v>11.246458000000001</c:v>
                </c:pt>
                <c:pt idx="71462">
                  <c:v>11.244681999999999</c:v>
                </c:pt>
                <c:pt idx="71463">
                  <c:v>11.240235</c:v>
                </c:pt>
                <c:pt idx="71464">
                  <c:v>11.244033</c:v>
                </c:pt>
                <c:pt idx="71465">
                  <c:v>11.245756</c:v>
                </c:pt>
                <c:pt idx="71466">
                  <c:v>11.239029</c:v>
                </c:pt>
                <c:pt idx="71467">
                  <c:v>11.236841</c:v>
                </c:pt>
                <c:pt idx="71468">
                  <c:v>11.242269</c:v>
                </c:pt>
                <c:pt idx="71469">
                  <c:v>11.239369999999999</c:v>
                </c:pt>
                <c:pt idx="71470">
                  <c:v>11.242891</c:v>
                </c:pt>
                <c:pt idx="71471">
                  <c:v>11.250731</c:v>
                </c:pt>
                <c:pt idx="71472">
                  <c:v>11.240339000000001</c:v>
                </c:pt>
                <c:pt idx="71473">
                  <c:v>11.237797</c:v>
                </c:pt>
                <c:pt idx="71474">
                  <c:v>11.246751</c:v>
                </c:pt>
                <c:pt idx="71475">
                  <c:v>11.245113999999999</c:v>
                </c:pt>
                <c:pt idx="71476">
                  <c:v>11.241792999999999</c:v>
                </c:pt>
                <c:pt idx="71477">
                  <c:v>11.246038</c:v>
                </c:pt>
                <c:pt idx="71478">
                  <c:v>11.247678000000001</c:v>
                </c:pt>
                <c:pt idx="71479">
                  <c:v>11.246040000000001</c:v>
                </c:pt>
                <c:pt idx="71480">
                  <c:v>11.250263</c:v>
                </c:pt>
                <c:pt idx="71481">
                  <c:v>11.247444</c:v>
                </c:pt>
                <c:pt idx="71482">
                  <c:v>11.239758999999999</c:v>
                </c:pt>
                <c:pt idx="71483">
                  <c:v>11.244471000000001</c:v>
                </c:pt>
                <c:pt idx="71484">
                  <c:v>11.249909000000001</c:v>
                </c:pt>
                <c:pt idx="71485">
                  <c:v>11.245739</c:v>
                </c:pt>
                <c:pt idx="71486">
                  <c:v>11.240330999999999</c:v>
                </c:pt>
                <c:pt idx="71487">
                  <c:v>11.244014</c:v>
                </c:pt>
                <c:pt idx="71488">
                  <c:v>11.249126</c:v>
                </c:pt>
                <c:pt idx="71489">
                  <c:v>11.246924999999999</c:v>
                </c:pt>
                <c:pt idx="71490">
                  <c:v>11.250992999999999</c:v>
                </c:pt>
                <c:pt idx="71491">
                  <c:v>11.250005</c:v>
                </c:pt>
                <c:pt idx="71492">
                  <c:v>11.241865000000001</c:v>
                </c:pt>
                <c:pt idx="71493">
                  <c:v>11.247215000000001</c:v>
                </c:pt>
                <c:pt idx="71494">
                  <c:v>11.250431000000001</c:v>
                </c:pt>
                <c:pt idx="71495">
                  <c:v>11.246309</c:v>
                </c:pt>
                <c:pt idx="71496">
                  <c:v>11.247493</c:v>
                </c:pt>
                <c:pt idx="71497">
                  <c:v>11.250173</c:v>
                </c:pt>
                <c:pt idx="71498">
                  <c:v>11.246822999999999</c:v>
                </c:pt>
                <c:pt idx="71499">
                  <c:v>11.244443</c:v>
                </c:pt>
                <c:pt idx="71500">
                  <c:v>11.251203</c:v>
                </c:pt>
                <c:pt idx="71501">
                  <c:v>11.256337</c:v>
                </c:pt>
                <c:pt idx="71502">
                  <c:v>11.254742</c:v>
                </c:pt>
                <c:pt idx="71503">
                  <c:v>11.251111</c:v>
                </c:pt>
                <c:pt idx="71504">
                  <c:v>11.250686</c:v>
                </c:pt>
                <c:pt idx="71505">
                  <c:v>11.249193999999999</c:v>
                </c:pt>
                <c:pt idx="71506">
                  <c:v>11.243798999999999</c:v>
                </c:pt>
                <c:pt idx="71507">
                  <c:v>11.248783</c:v>
                </c:pt>
                <c:pt idx="71508">
                  <c:v>11.252737</c:v>
                </c:pt>
                <c:pt idx="71509">
                  <c:v>11.247354</c:v>
                </c:pt>
                <c:pt idx="71510">
                  <c:v>11.249401000000001</c:v>
                </c:pt>
                <c:pt idx="71511">
                  <c:v>11.25296</c:v>
                </c:pt>
                <c:pt idx="71512">
                  <c:v>11.246934</c:v>
                </c:pt>
                <c:pt idx="71513">
                  <c:v>11.243976999999999</c:v>
                </c:pt>
                <c:pt idx="71514">
                  <c:v>11.251374999999999</c:v>
                </c:pt>
                <c:pt idx="71515">
                  <c:v>11.250942999999999</c:v>
                </c:pt>
                <c:pt idx="71516">
                  <c:v>11.244842999999999</c:v>
                </c:pt>
                <c:pt idx="71517">
                  <c:v>11.253868000000001</c:v>
                </c:pt>
                <c:pt idx="71518">
                  <c:v>11.260365999999999</c:v>
                </c:pt>
                <c:pt idx="71519">
                  <c:v>11.255127999999999</c:v>
                </c:pt>
                <c:pt idx="71520">
                  <c:v>11.255862</c:v>
                </c:pt>
                <c:pt idx="71521">
                  <c:v>11.256152999999999</c:v>
                </c:pt>
                <c:pt idx="71522">
                  <c:v>11.24724</c:v>
                </c:pt>
                <c:pt idx="71523">
                  <c:v>11.248889</c:v>
                </c:pt>
                <c:pt idx="71524">
                  <c:v>11.260845</c:v>
                </c:pt>
                <c:pt idx="71525">
                  <c:v>11.256805</c:v>
                </c:pt>
                <c:pt idx="71526">
                  <c:v>11.252837</c:v>
                </c:pt>
                <c:pt idx="71527">
                  <c:v>11.260433000000001</c:v>
                </c:pt>
                <c:pt idx="71528">
                  <c:v>11.254555999999999</c:v>
                </c:pt>
                <c:pt idx="71529">
                  <c:v>11.248628</c:v>
                </c:pt>
                <c:pt idx="71530">
                  <c:v>11.252230000000001</c:v>
                </c:pt>
                <c:pt idx="71531">
                  <c:v>11.248464999999999</c:v>
                </c:pt>
                <c:pt idx="71532">
                  <c:v>11.249185000000001</c:v>
                </c:pt>
                <c:pt idx="71533">
                  <c:v>11.259138999999999</c:v>
                </c:pt>
                <c:pt idx="71534">
                  <c:v>11.255011</c:v>
                </c:pt>
                <c:pt idx="71535">
                  <c:v>11.245962</c:v>
                </c:pt>
                <c:pt idx="71536">
                  <c:v>11.255420000000001</c:v>
                </c:pt>
                <c:pt idx="71537">
                  <c:v>11.259997</c:v>
                </c:pt>
                <c:pt idx="71538">
                  <c:v>11.249446000000001</c:v>
                </c:pt>
                <c:pt idx="71539">
                  <c:v>11.254339999999999</c:v>
                </c:pt>
                <c:pt idx="71540">
                  <c:v>11.262593000000001</c:v>
                </c:pt>
                <c:pt idx="71541">
                  <c:v>11.258024000000001</c:v>
                </c:pt>
                <c:pt idx="71542">
                  <c:v>11.255834999999999</c:v>
                </c:pt>
                <c:pt idx="71543">
                  <c:v>11.258651</c:v>
                </c:pt>
                <c:pt idx="71544">
                  <c:v>11.256117</c:v>
                </c:pt>
                <c:pt idx="71545">
                  <c:v>11.255439000000001</c:v>
                </c:pt>
                <c:pt idx="71546">
                  <c:v>11.26239</c:v>
                </c:pt>
                <c:pt idx="71547">
                  <c:v>11.25755</c:v>
                </c:pt>
                <c:pt idx="71548">
                  <c:v>11.248882</c:v>
                </c:pt>
                <c:pt idx="71549">
                  <c:v>11.254917000000001</c:v>
                </c:pt>
                <c:pt idx="71550">
                  <c:v>11.254632000000001</c:v>
                </c:pt>
                <c:pt idx="71551">
                  <c:v>11.249712000000001</c:v>
                </c:pt>
                <c:pt idx="71552">
                  <c:v>11.257933</c:v>
                </c:pt>
                <c:pt idx="71553">
                  <c:v>11.264208999999999</c:v>
                </c:pt>
                <c:pt idx="71554">
                  <c:v>11.258471</c:v>
                </c:pt>
                <c:pt idx="71555">
                  <c:v>11.255565000000001</c:v>
                </c:pt>
                <c:pt idx="71556">
                  <c:v>11.260819</c:v>
                </c:pt>
                <c:pt idx="71557">
                  <c:v>11.257047999999999</c:v>
                </c:pt>
                <c:pt idx="71558">
                  <c:v>11.255782</c:v>
                </c:pt>
                <c:pt idx="71559">
                  <c:v>11.262475999999999</c:v>
                </c:pt>
                <c:pt idx="71560">
                  <c:v>11.258944</c:v>
                </c:pt>
                <c:pt idx="71561">
                  <c:v>11.254224000000001</c:v>
                </c:pt>
                <c:pt idx="71562">
                  <c:v>11.256748</c:v>
                </c:pt>
                <c:pt idx="71563">
                  <c:v>11.259048999999999</c:v>
                </c:pt>
                <c:pt idx="71564">
                  <c:v>11.255622000000001</c:v>
                </c:pt>
                <c:pt idx="71565">
                  <c:v>11.258343</c:v>
                </c:pt>
                <c:pt idx="71566">
                  <c:v>11.266434</c:v>
                </c:pt>
                <c:pt idx="71567">
                  <c:v>11.262183</c:v>
                </c:pt>
                <c:pt idx="71568">
                  <c:v>11.257467999999999</c:v>
                </c:pt>
                <c:pt idx="71569">
                  <c:v>11.261055000000001</c:v>
                </c:pt>
                <c:pt idx="71570">
                  <c:v>11.261710000000001</c:v>
                </c:pt>
                <c:pt idx="71571">
                  <c:v>11.260501</c:v>
                </c:pt>
                <c:pt idx="71572">
                  <c:v>11.260807</c:v>
                </c:pt>
                <c:pt idx="71573">
                  <c:v>11.258592</c:v>
                </c:pt>
                <c:pt idx="71574">
                  <c:v>11.252871000000001</c:v>
                </c:pt>
                <c:pt idx="71575">
                  <c:v>11.258983000000001</c:v>
                </c:pt>
                <c:pt idx="71576">
                  <c:v>11.270538999999999</c:v>
                </c:pt>
                <c:pt idx="71577">
                  <c:v>11.266873</c:v>
                </c:pt>
                <c:pt idx="71578">
                  <c:v>11.264582000000001</c:v>
                </c:pt>
                <c:pt idx="71579">
                  <c:v>11.267507</c:v>
                </c:pt>
                <c:pt idx="71580">
                  <c:v>11.265006</c:v>
                </c:pt>
                <c:pt idx="71581">
                  <c:v>11.264340000000001</c:v>
                </c:pt>
                <c:pt idx="71582">
                  <c:v>11.269888999999999</c:v>
                </c:pt>
                <c:pt idx="71583">
                  <c:v>11.271022</c:v>
                </c:pt>
                <c:pt idx="71584">
                  <c:v>11.263216999999999</c:v>
                </c:pt>
                <c:pt idx="71585">
                  <c:v>11.263864</c:v>
                </c:pt>
                <c:pt idx="71586">
                  <c:v>11.265506999999999</c:v>
                </c:pt>
                <c:pt idx="71587">
                  <c:v>11.256406</c:v>
                </c:pt>
                <c:pt idx="71588">
                  <c:v>11.254808000000001</c:v>
                </c:pt>
                <c:pt idx="71589">
                  <c:v>11.259186</c:v>
                </c:pt>
                <c:pt idx="71590">
                  <c:v>11.259301000000001</c:v>
                </c:pt>
                <c:pt idx="71591">
                  <c:v>11.258592999999999</c:v>
                </c:pt>
                <c:pt idx="71592">
                  <c:v>11.263188</c:v>
                </c:pt>
                <c:pt idx="71593">
                  <c:v>11.264241999999999</c:v>
                </c:pt>
                <c:pt idx="71594">
                  <c:v>11.261424</c:v>
                </c:pt>
                <c:pt idx="71595">
                  <c:v>11.264998</c:v>
                </c:pt>
                <c:pt idx="71596">
                  <c:v>11.261628999999999</c:v>
                </c:pt>
                <c:pt idx="71597">
                  <c:v>11.255425000000001</c:v>
                </c:pt>
                <c:pt idx="71598">
                  <c:v>11.260585000000001</c:v>
                </c:pt>
                <c:pt idx="71599">
                  <c:v>11.264583999999999</c:v>
                </c:pt>
                <c:pt idx="71600">
                  <c:v>11.26544</c:v>
                </c:pt>
                <c:pt idx="71601">
                  <c:v>11.269632</c:v>
                </c:pt>
                <c:pt idx="71602">
                  <c:v>11.273016999999999</c:v>
                </c:pt>
                <c:pt idx="71603">
                  <c:v>11.270047</c:v>
                </c:pt>
                <c:pt idx="71604">
                  <c:v>11.270842999999999</c:v>
                </c:pt>
                <c:pt idx="71605">
                  <c:v>11.276146000000001</c:v>
                </c:pt>
                <c:pt idx="71606">
                  <c:v>11.273236000000001</c:v>
                </c:pt>
                <c:pt idx="71607">
                  <c:v>11.269838</c:v>
                </c:pt>
                <c:pt idx="71608">
                  <c:v>11.270944999999999</c:v>
                </c:pt>
                <c:pt idx="71609">
                  <c:v>11.27117</c:v>
                </c:pt>
                <c:pt idx="71610">
                  <c:v>11.269803</c:v>
                </c:pt>
                <c:pt idx="71611">
                  <c:v>11.268751999999999</c:v>
                </c:pt>
                <c:pt idx="71612">
                  <c:v>11.271518</c:v>
                </c:pt>
                <c:pt idx="71613">
                  <c:v>11.268698000000001</c:v>
                </c:pt>
                <c:pt idx="71614">
                  <c:v>11.265684</c:v>
                </c:pt>
                <c:pt idx="71615">
                  <c:v>11.270918</c:v>
                </c:pt>
                <c:pt idx="71616">
                  <c:v>11.271561</c:v>
                </c:pt>
                <c:pt idx="71617">
                  <c:v>11.269076</c:v>
                </c:pt>
                <c:pt idx="71618">
                  <c:v>11.26878</c:v>
                </c:pt>
                <c:pt idx="71619">
                  <c:v>11.266109</c:v>
                </c:pt>
                <c:pt idx="71620">
                  <c:v>11.261304000000001</c:v>
                </c:pt>
                <c:pt idx="71621">
                  <c:v>11.265060999999999</c:v>
                </c:pt>
                <c:pt idx="71622">
                  <c:v>11.276244</c:v>
                </c:pt>
                <c:pt idx="71623">
                  <c:v>11.270621</c:v>
                </c:pt>
                <c:pt idx="71624">
                  <c:v>11.26329</c:v>
                </c:pt>
                <c:pt idx="71625">
                  <c:v>11.273108000000001</c:v>
                </c:pt>
                <c:pt idx="71626">
                  <c:v>11.273975</c:v>
                </c:pt>
                <c:pt idx="71627">
                  <c:v>11.267101</c:v>
                </c:pt>
                <c:pt idx="71628">
                  <c:v>11.270924000000001</c:v>
                </c:pt>
                <c:pt idx="71629">
                  <c:v>11.275429000000001</c:v>
                </c:pt>
                <c:pt idx="71630">
                  <c:v>11.270358999999999</c:v>
                </c:pt>
                <c:pt idx="71631">
                  <c:v>11.267301</c:v>
                </c:pt>
                <c:pt idx="71632">
                  <c:v>11.268449</c:v>
                </c:pt>
                <c:pt idx="71633">
                  <c:v>11.264652</c:v>
                </c:pt>
                <c:pt idx="71634">
                  <c:v>11.269401</c:v>
                </c:pt>
                <c:pt idx="71635">
                  <c:v>11.275040000000001</c:v>
                </c:pt>
                <c:pt idx="71636">
                  <c:v>11.269252</c:v>
                </c:pt>
                <c:pt idx="71637">
                  <c:v>11.268230000000001</c:v>
                </c:pt>
                <c:pt idx="71638">
                  <c:v>11.273929000000001</c:v>
                </c:pt>
                <c:pt idx="71639">
                  <c:v>11.274417</c:v>
                </c:pt>
                <c:pt idx="71640">
                  <c:v>11.267656000000001</c:v>
                </c:pt>
                <c:pt idx="71641">
                  <c:v>11.267656000000001</c:v>
                </c:pt>
                <c:pt idx="71642">
                  <c:v>11.270671999999999</c:v>
                </c:pt>
                <c:pt idx="71643">
                  <c:v>11.266938</c:v>
                </c:pt>
                <c:pt idx="71644">
                  <c:v>11.270020000000001</c:v>
                </c:pt>
                <c:pt idx="71645">
                  <c:v>11.270327</c:v>
                </c:pt>
                <c:pt idx="71646">
                  <c:v>11.265105</c:v>
                </c:pt>
                <c:pt idx="71647">
                  <c:v>11.270605</c:v>
                </c:pt>
                <c:pt idx="71648">
                  <c:v>11.275119</c:v>
                </c:pt>
                <c:pt idx="71649">
                  <c:v>11.267125999999999</c:v>
                </c:pt>
                <c:pt idx="71650">
                  <c:v>11.267262000000001</c:v>
                </c:pt>
                <c:pt idx="71651">
                  <c:v>11.281857</c:v>
                </c:pt>
                <c:pt idx="71652">
                  <c:v>11.278183</c:v>
                </c:pt>
                <c:pt idx="71653">
                  <c:v>11.264996999999999</c:v>
                </c:pt>
                <c:pt idx="71654">
                  <c:v>11.273</c:v>
                </c:pt>
                <c:pt idx="71655">
                  <c:v>11.280503</c:v>
                </c:pt>
                <c:pt idx="71656">
                  <c:v>11.273807</c:v>
                </c:pt>
                <c:pt idx="71657">
                  <c:v>11.273325</c:v>
                </c:pt>
                <c:pt idx="71658">
                  <c:v>11.28181</c:v>
                </c:pt>
                <c:pt idx="71659">
                  <c:v>11.280042</c:v>
                </c:pt>
                <c:pt idx="71660">
                  <c:v>11.274846</c:v>
                </c:pt>
                <c:pt idx="71661">
                  <c:v>11.279947</c:v>
                </c:pt>
                <c:pt idx="71662">
                  <c:v>11.276213</c:v>
                </c:pt>
                <c:pt idx="71663">
                  <c:v>11.271995</c:v>
                </c:pt>
                <c:pt idx="71664">
                  <c:v>11.279254</c:v>
                </c:pt>
                <c:pt idx="71665">
                  <c:v>11.278426</c:v>
                </c:pt>
                <c:pt idx="71666">
                  <c:v>11.274241</c:v>
                </c:pt>
                <c:pt idx="71667">
                  <c:v>11.278708999999999</c:v>
                </c:pt>
                <c:pt idx="71668">
                  <c:v>11.281682</c:v>
                </c:pt>
                <c:pt idx="71669">
                  <c:v>11.276437</c:v>
                </c:pt>
                <c:pt idx="71670">
                  <c:v>11.276164</c:v>
                </c:pt>
                <c:pt idx="71671">
                  <c:v>11.279207</c:v>
                </c:pt>
                <c:pt idx="71672">
                  <c:v>11.273512</c:v>
                </c:pt>
                <c:pt idx="71673">
                  <c:v>11.273332</c:v>
                </c:pt>
                <c:pt idx="71674">
                  <c:v>11.276142</c:v>
                </c:pt>
                <c:pt idx="71675">
                  <c:v>11.273205000000001</c:v>
                </c:pt>
                <c:pt idx="71676">
                  <c:v>11.272957999999999</c:v>
                </c:pt>
                <c:pt idx="71677">
                  <c:v>11.274144</c:v>
                </c:pt>
                <c:pt idx="71678">
                  <c:v>11.275231</c:v>
                </c:pt>
                <c:pt idx="71679">
                  <c:v>11.275859000000001</c:v>
                </c:pt>
                <c:pt idx="71680">
                  <c:v>11.280042999999999</c:v>
                </c:pt>
                <c:pt idx="71681">
                  <c:v>11.283144</c:v>
                </c:pt>
                <c:pt idx="71682">
                  <c:v>11.278753</c:v>
                </c:pt>
                <c:pt idx="71683">
                  <c:v>11.277683</c:v>
                </c:pt>
                <c:pt idx="71684">
                  <c:v>11.282419000000001</c:v>
                </c:pt>
                <c:pt idx="71685">
                  <c:v>11.283279</c:v>
                </c:pt>
                <c:pt idx="71686">
                  <c:v>11.280099999999999</c:v>
                </c:pt>
                <c:pt idx="71687">
                  <c:v>11.284174</c:v>
                </c:pt>
                <c:pt idx="71688">
                  <c:v>11.288683000000001</c:v>
                </c:pt>
                <c:pt idx="71689">
                  <c:v>11.278983</c:v>
                </c:pt>
                <c:pt idx="71690">
                  <c:v>11.279793</c:v>
                </c:pt>
                <c:pt idx="71691">
                  <c:v>11.288242</c:v>
                </c:pt>
                <c:pt idx="71692">
                  <c:v>11.279168</c:v>
                </c:pt>
                <c:pt idx="71693">
                  <c:v>11.271952000000001</c:v>
                </c:pt>
                <c:pt idx="71694">
                  <c:v>11.280198</c:v>
                </c:pt>
                <c:pt idx="71695">
                  <c:v>11.286270999999999</c:v>
                </c:pt>
                <c:pt idx="71696">
                  <c:v>11.280381999999999</c:v>
                </c:pt>
                <c:pt idx="71697">
                  <c:v>11.280538</c:v>
                </c:pt>
                <c:pt idx="71698">
                  <c:v>11.282076</c:v>
                </c:pt>
                <c:pt idx="71699">
                  <c:v>11.273189</c:v>
                </c:pt>
                <c:pt idx="71700">
                  <c:v>11.281644999999999</c:v>
                </c:pt>
                <c:pt idx="71701">
                  <c:v>11.291467000000001</c:v>
                </c:pt>
                <c:pt idx="71702">
                  <c:v>11.277649</c:v>
                </c:pt>
                <c:pt idx="71703">
                  <c:v>11.275798999999999</c:v>
                </c:pt>
                <c:pt idx="71704">
                  <c:v>11.289300000000001</c:v>
                </c:pt>
                <c:pt idx="71705">
                  <c:v>11.283408</c:v>
                </c:pt>
                <c:pt idx="71706">
                  <c:v>11.272805</c:v>
                </c:pt>
                <c:pt idx="71707">
                  <c:v>11.283035</c:v>
                </c:pt>
                <c:pt idx="71708">
                  <c:v>11.284848999999999</c:v>
                </c:pt>
                <c:pt idx="71709">
                  <c:v>11.276415</c:v>
                </c:pt>
                <c:pt idx="71710">
                  <c:v>11.285973</c:v>
                </c:pt>
                <c:pt idx="71711">
                  <c:v>11.289147</c:v>
                </c:pt>
                <c:pt idx="71712">
                  <c:v>11.282648999999999</c:v>
                </c:pt>
                <c:pt idx="71713">
                  <c:v>11.28839</c:v>
                </c:pt>
                <c:pt idx="71714">
                  <c:v>11.292337</c:v>
                </c:pt>
                <c:pt idx="71715">
                  <c:v>11.285829</c:v>
                </c:pt>
                <c:pt idx="71716">
                  <c:v>11.281351000000001</c:v>
                </c:pt>
                <c:pt idx="71717">
                  <c:v>11.286122000000001</c:v>
                </c:pt>
                <c:pt idx="71718">
                  <c:v>11.288713</c:v>
                </c:pt>
                <c:pt idx="71719">
                  <c:v>11.283828</c:v>
                </c:pt>
                <c:pt idx="71720">
                  <c:v>11.283989999999999</c:v>
                </c:pt>
                <c:pt idx="71721">
                  <c:v>11.288016000000001</c:v>
                </c:pt>
                <c:pt idx="71722">
                  <c:v>11.281923000000001</c:v>
                </c:pt>
                <c:pt idx="71723">
                  <c:v>11.278306000000001</c:v>
                </c:pt>
                <c:pt idx="71724">
                  <c:v>11.288432999999999</c:v>
                </c:pt>
                <c:pt idx="71725">
                  <c:v>11.287235000000001</c:v>
                </c:pt>
                <c:pt idx="71726">
                  <c:v>11.278535</c:v>
                </c:pt>
                <c:pt idx="71727">
                  <c:v>11.287368000000001</c:v>
                </c:pt>
                <c:pt idx="71728">
                  <c:v>11.289754</c:v>
                </c:pt>
                <c:pt idx="71729">
                  <c:v>11.282489999999999</c:v>
                </c:pt>
                <c:pt idx="71730">
                  <c:v>11.288442999999999</c:v>
                </c:pt>
                <c:pt idx="71731">
                  <c:v>11.29247</c:v>
                </c:pt>
                <c:pt idx="71732">
                  <c:v>11.285990999999999</c:v>
                </c:pt>
                <c:pt idx="71733">
                  <c:v>11.286246999999999</c:v>
                </c:pt>
                <c:pt idx="71734">
                  <c:v>11.294229</c:v>
                </c:pt>
                <c:pt idx="71735">
                  <c:v>11.290705000000001</c:v>
                </c:pt>
                <c:pt idx="71736">
                  <c:v>11.283954</c:v>
                </c:pt>
                <c:pt idx="71737">
                  <c:v>11.288608999999999</c:v>
                </c:pt>
                <c:pt idx="71738">
                  <c:v>11.288014</c:v>
                </c:pt>
                <c:pt idx="71739">
                  <c:v>11.285598</c:v>
                </c:pt>
                <c:pt idx="71740">
                  <c:v>11.291819</c:v>
                </c:pt>
                <c:pt idx="71741">
                  <c:v>11.290727</c:v>
                </c:pt>
                <c:pt idx="71742">
                  <c:v>11.281836</c:v>
                </c:pt>
                <c:pt idx="71743">
                  <c:v>11.286781</c:v>
                </c:pt>
                <c:pt idx="71744">
                  <c:v>11.2949</c:v>
                </c:pt>
                <c:pt idx="71745">
                  <c:v>11.283416000000001</c:v>
                </c:pt>
                <c:pt idx="71746">
                  <c:v>11.279863000000001</c:v>
                </c:pt>
                <c:pt idx="71747">
                  <c:v>11.293782999999999</c:v>
                </c:pt>
                <c:pt idx="71748">
                  <c:v>11.295498</c:v>
                </c:pt>
                <c:pt idx="71749">
                  <c:v>11.292289999999999</c:v>
                </c:pt>
                <c:pt idx="71750">
                  <c:v>11.295351</c:v>
                </c:pt>
                <c:pt idx="71751">
                  <c:v>11.295343000000001</c:v>
                </c:pt>
                <c:pt idx="71752">
                  <c:v>11.295154999999999</c:v>
                </c:pt>
                <c:pt idx="71753">
                  <c:v>11.29729</c:v>
                </c:pt>
                <c:pt idx="71754">
                  <c:v>11.296277999999999</c:v>
                </c:pt>
                <c:pt idx="71755">
                  <c:v>11.292935999999999</c:v>
                </c:pt>
                <c:pt idx="71756">
                  <c:v>11.294216</c:v>
                </c:pt>
                <c:pt idx="71757">
                  <c:v>11.294230000000001</c:v>
                </c:pt>
                <c:pt idx="71758">
                  <c:v>11.288925000000001</c:v>
                </c:pt>
                <c:pt idx="71759">
                  <c:v>11.286882</c:v>
                </c:pt>
                <c:pt idx="71760">
                  <c:v>11.29016</c:v>
                </c:pt>
                <c:pt idx="71761">
                  <c:v>11.291971</c:v>
                </c:pt>
                <c:pt idx="71762">
                  <c:v>11.286511000000001</c:v>
                </c:pt>
                <c:pt idx="71763">
                  <c:v>11.286595999999999</c:v>
                </c:pt>
                <c:pt idx="71764">
                  <c:v>11.295154999999999</c:v>
                </c:pt>
                <c:pt idx="71765">
                  <c:v>11.294574000000001</c:v>
                </c:pt>
                <c:pt idx="71766">
                  <c:v>11.289021</c:v>
                </c:pt>
                <c:pt idx="71767">
                  <c:v>11.290689</c:v>
                </c:pt>
                <c:pt idx="71768">
                  <c:v>11.292346999999999</c:v>
                </c:pt>
                <c:pt idx="71769">
                  <c:v>11.286474</c:v>
                </c:pt>
                <c:pt idx="71770">
                  <c:v>11.28749</c:v>
                </c:pt>
                <c:pt idx="71771">
                  <c:v>11.296752</c:v>
                </c:pt>
                <c:pt idx="71772">
                  <c:v>11.295752</c:v>
                </c:pt>
                <c:pt idx="71773">
                  <c:v>11.296478</c:v>
                </c:pt>
                <c:pt idx="71774">
                  <c:v>11.299740999999999</c:v>
                </c:pt>
                <c:pt idx="71775">
                  <c:v>11.292857</c:v>
                </c:pt>
                <c:pt idx="71776">
                  <c:v>11.292077000000001</c:v>
                </c:pt>
                <c:pt idx="71777">
                  <c:v>11.298601</c:v>
                </c:pt>
                <c:pt idx="71778">
                  <c:v>11.296417999999999</c:v>
                </c:pt>
                <c:pt idx="71779">
                  <c:v>11.29008</c:v>
                </c:pt>
                <c:pt idx="71780">
                  <c:v>11.295705</c:v>
                </c:pt>
                <c:pt idx="71781">
                  <c:v>11.303203999999999</c:v>
                </c:pt>
                <c:pt idx="71782">
                  <c:v>11.297503000000001</c:v>
                </c:pt>
                <c:pt idx="71783">
                  <c:v>11.294188</c:v>
                </c:pt>
                <c:pt idx="71784">
                  <c:v>11.294072</c:v>
                </c:pt>
                <c:pt idx="71785">
                  <c:v>11.288849000000001</c:v>
                </c:pt>
                <c:pt idx="71786">
                  <c:v>11.292574999999999</c:v>
                </c:pt>
                <c:pt idx="71787">
                  <c:v>11.302329</c:v>
                </c:pt>
                <c:pt idx="71788">
                  <c:v>11.301826999999999</c:v>
                </c:pt>
                <c:pt idx="71789">
                  <c:v>11.295389</c:v>
                </c:pt>
                <c:pt idx="71790">
                  <c:v>11.298888</c:v>
                </c:pt>
                <c:pt idx="71791">
                  <c:v>11.301323</c:v>
                </c:pt>
                <c:pt idx="71792">
                  <c:v>11.291515</c:v>
                </c:pt>
                <c:pt idx="71793">
                  <c:v>11.292571000000001</c:v>
                </c:pt>
                <c:pt idx="71794">
                  <c:v>11.300810999999999</c:v>
                </c:pt>
                <c:pt idx="71795">
                  <c:v>11.296052</c:v>
                </c:pt>
                <c:pt idx="71796">
                  <c:v>11.293574</c:v>
                </c:pt>
                <c:pt idx="71797">
                  <c:v>11.300831000000001</c:v>
                </c:pt>
                <c:pt idx="71798">
                  <c:v>11.299523000000001</c:v>
                </c:pt>
                <c:pt idx="71799">
                  <c:v>11.291741</c:v>
                </c:pt>
                <c:pt idx="71800">
                  <c:v>11.301173</c:v>
                </c:pt>
                <c:pt idx="71801">
                  <c:v>11.308918999999999</c:v>
                </c:pt>
                <c:pt idx="71802">
                  <c:v>11.296265999999999</c:v>
                </c:pt>
                <c:pt idx="71803">
                  <c:v>11.294143999999999</c:v>
                </c:pt>
                <c:pt idx="71804">
                  <c:v>11.303001999999999</c:v>
                </c:pt>
                <c:pt idx="71805">
                  <c:v>11.297979</c:v>
                </c:pt>
                <c:pt idx="71806">
                  <c:v>11.292496</c:v>
                </c:pt>
                <c:pt idx="71807">
                  <c:v>11.300856</c:v>
                </c:pt>
                <c:pt idx="71808">
                  <c:v>11.303032</c:v>
                </c:pt>
                <c:pt idx="71809">
                  <c:v>11.295425</c:v>
                </c:pt>
                <c:pt idx="71810">
                  <c:v>11.300732</c:v>
                </c:pt>
                <c:pt idx="71811">
                  <c:v>11.307055999999999</c:v>
                </c:pt>
                <c:pt idx="71812">
                  <c:v>11.303041</c:v>
                </c:pt>
                <c:pt idx="71813">
                  <c:v>11.301003</c:v>
                </c:pt>
                <c:pt idx="71814">
                  <c:v>11.302350000000001</c:v>
                </c:pt>
                <c:pt idx="71815">
                  <c:v>11.302491</c:v>
                </c:pt>
                <c:pt idx="71816">
                  <c:v>11.302754</c:v>
                </c:pt>
                <c:pt idx="71817">
                  <c:v>11.307358000000001</c:v>
                </c:pt>
                <c:pt idx="71818">
                  <c:v>11.301363</c:v>
                </c:pt>
                <c:pt idx="71819">
                  <c:v>11.292557</c:v>
                </c:pt>
                <c:pt idx="71820">
                  <c:v>11.299975999999999</c:v>
                </c:pt>
                <c:pt idx="71821">
                  <c:v>11.303319</c:v>
                </c:pt>
                <c:pt idx="71822">
                  <c:v>11.298264</c:v>
                </c:pt>
                <c:pt idx="71823">
                  <c:v>11.301928</c:v>
                </c:pt>
                <c:pt idx="71824">
                  <c:v>11.306767000000001</c:v>
                </c:pt>
                <c:pt idx="71825">
                  <c:v>11.302607</c:v>
                </c:pt>
                <c:pt idx="71826">
                  <c:v>11.29965</c:v>
                </c:pt>
                <c:pt idx="71827">
                  <c:v>11.303494000000001</c:v>
                </c:pt>
                <c:pt idx="71828">
                  <c:v>11.301572999999999</c:v>
                </c:pt>
                <c:pt idx="71829">
                  <c:v>11.296753000000001</c:v>
                </c:pt>
                <c:pt idx="71830">
                  <c:v>11.299268</c:v>
                </c:pt>
                <c:pt idx="71831">
                  <c:v>11.303846999999999</c:v>
                </c:pt>
                <c:pt idx="71832">
                  <c:v>11.307351000000001</c:v>
                </c:pt>
                <c:pt idx="71833">
                  <c:v>11.310105</c:v>
                </c:pt>
                <c:pt idx="71834">
                  <c:v>11.311451999999999</c:v>
                </c:pt>
                <c:pt idx="71835">
                  <c:v>11.305697</c:v>
                </c:pt>
                <c:pt idx="71836">
                  <c:v>11.304945999999999</c:v>
                </c:pt>
                <c:pt idx="71837">
                  <c:v>11.316347</c:v>
                </c:pt>
                <c:pt idx="71838">
                  <c:v>11.315253</c:v>
                </c:pt>
                <c:pt idx="71839">
                  <c:v>11.306281999999999</c:v>
                </c:pt>
                <c:pt idx="71840">
                  <c:v>11.30635</c:v>
                </c:pt>
                <c:pt idx="71841">
                  <c:v>11.306626</c:v>
                </c:pt>
                <c:pt idx="71842">
                  <c:v>11.3025</c:v>
                </c:pt>
                <c:pt idx="71843">
                  <c:v>11.30303</c:v>
                </c:pt>
                <c:pt idx="71844">
                  <c:v>11.309575000000001</c:v>
                </c:pt>
                <c:pt idx="71845">
                  <c:v>11.304951000000001</c:v>
                </c:pt>
                <c:pt idx="71846">
                  <c:v>11.299087</c:v>
                </c:pt>
                <c:pt idx="71847">
                  <c:v>11.308674</c:v>
                </c:pt>
                <c:pt idx="71848">
                  <c:v>11.313167</c:v>
                </c:pt>
                <c:pt idx="71849">
                  <c:v>11.307585</c:v>
                </c:pt>
                <c:pt idx="71850">
                  <c:v>11.306891999999999</c:v>
                </c:pt>
                <c:pt idx="71851">
                  <c:v>11.307352</c:v>
                </c:pt>
                <c:pt idx="71852">
                  <c:v>11.303338</c:v>
                </c:pt>
                <c:pt idx="71853">
                  <c:v>11.303357</c:v>
                </c:pt>
                <c:pt idx="71854">
                  <c:v>11.310432</c:v>
                </c:pt>
                <c:pt idx="71855">
                  <c:v>11.308621</c:v>
                </c:pt>
                <c:pt idx="71856">
                  <c:v>11.30705</c:v>
                </c:pt>
                <c:pt idx="71857">
                  <c:v>11.315542000000001</c:v>
                </c:pt>
                <c:pt idx="71858">
                  <c:v>11.312923</c:v>
                </c:pt>
                <c:pt idx="71859">
                  <c:v>11.306763999999999</c:v>
                </c:pt>
                <c:pt idx="71860">
                  <c:v>11.311612</c:v>
                </c:pt>
                <c:pt idx="71861">
                  <c:v>11.311862</c:v>
                </c:pt>
                <c:pt idx="71862">
                  <c:v>11.304845</c:v>
                </c:pt>
                <c:pt idx="71863">
                  <c:v>11.306606</c:v>
                </c:pt>
                <c:pt idx="71864">
                  <c:v>11.309748000000001</c:v>
                </c:pt>
                <c:pt idx="71865">
                  <c:v>11.306406000000001</c:v>
                </c:pt>
                <c:pt idx="71866">
                  <c:v>11.309547999999999</c:v>
                </c:pt>
                <c:pt idx="71867">
                  <c:v>11.310418</c:v>
                </c:pt>
                <c:pt idx="71868">
                  <c:v>11.304067999999999</c:v>
                </c:pt>
                <c:pt idx="71869">
                  <c:v>11.305778999999999</c:v>
                </c:pt>
                <c:pt idx="71870">
                  <c:v>11.310549999999999</c:v>
                </c:pt>
                <c:pt idx="71871">
                  <c:v>11.310388</c:v>
                </c:pt>
                <c:pt idx="71872">
                  <c:v>11.304527</c:v>
                </c:pt>
                <c:pt idx="71873">
                  <c:v>11.308721</c:v>
                </c:pt>
                <c:pt idx="71874">
                  <c:v>11.317365000000001</c:v>
                </c:pt>
                <c:pt idx="71875">
                  <c:v>11.308757999999999</c:v>
                </c:pt>
                <c:pt idx="71876">
                  <c:v>11.306546000000001</c:v>
                </c:pt>
                <c:pt idx="71877">
                  <c:v>11.318322</c:v>
                </c:pt>
                <c:pt idx="71878">
                  <c:v>11.315063</c:v>
                </c:pt>
                <c:pt idx="71879">
                  <c:v>11.301705</c:v>
                </c:pt>
                <c:pt idx="71880">
                  <c:v>11.304062999999999</c:v>
                </c:pt>
                <c:pt idx="71881">
                  <c:v>11.312654999999999</c:v>
                </c:pt>
                <c:pt idx="71882">
                  <c:v>11.309530000000001</c:v>
                </c:pt>
                <c:pt idx="71883">
                  <c:v>11.312747999999999</c:v>
                </c:pt>
                <c:pt idx="71884">
                  <c:v>11.319887</c:v>
                </c:pt>
                <c:pt idx="71885">
                  <c:v>11.314367000000001</c:v>
                </c:pt>
                <c:pt idx="71886">
                  <c:v>11.312595</c:v>
                </c:pt>
                <c:pt idx="71887">
                  <c:v>11.315189</c:v>
                </c:pt>
                <c:pt idx="71888">
                  <c:v>11.312825</c:v>
                </c:pt>
                <c:pt idx="71889">
                  <c:v>11.310695000000001</c:v>
                </c:pt>
                <c:pt idx="71890">
                  <c:v>11.317119999999999</c:v>
                </c:pt>
                <c:pt idx="71891">
                  <c:v>11.318947</c:v>
                </c:pt>
                <c:pt idx="71892">
                  <c:v>11.306283000000001</c:v>
                </c:pt>
                <c:pt idx="71893">
                  <c:v>11.304900999999999</c:v>
                </c:pt>
                <c:pt idx="71894">
                  <c:v>11.314746</c:v>
                </c:pt>
                <c:pt idx="71895">
                  <c:v>11.314334000000001</c:v>
                </c:pt>
                <c:pt idx="71896">
                  <c:v>11.314314</c:v>
                </c:pt>
                <c:pt idx="71897">
                  <c:v>11.323256000000001</c:v>
                </c:pt>
                <c:pt idx="71898">
                  <c:v>11.32287</c:v>
                </c:pt>
                <c:pt idx="71899">
                  <c:v>11.314415</c:v>
                </c:pt>
                <c:pt idx="71900">
                  <c:v>11.318930999999999</c:v>
                </c:pt>
                <c:pt idx="71901">
                  <c:v>11.318825</c:v>
                </c:pt>
                <c:pt idx="71902">
                  <c:v>11.310127</c:v>
                </c:pt>
                <c:pt idx="71903">
                  <c:v>11.313976</c:v>
                </c:pt>
                <c:pt idx="71904">
                  <c:v>11.317323</c:v>
                </c:pt>
                <c:pt idx="71905">
                  <c:v>11.317216</c:v>
                </c:pt>
                <c:pt idx="71906">
                  <c:v>11.316295999999999</c:v>
                </c:pt>
                <c:pt idx="71907">
                  <c:v>11.316983</c:v>
                </c:pt>
                <c:pt idx="71908">
                  <c:v>11.321458</c:v>
                </c:pt>
                <c:pt idx="71909">
                  <c:v>11.317518</c:v>
                </c:pt>
                <c:pt idx="71910">
                  <c:v>11.315481999999999</c:v>
                </c:pt>
                <c:pt idx="71911">
                  <c:v>11.319547</c:v>
                </c:pt>
                <c:pt idx="71912">
                  <c:v>11.318735</c:v>
                </c:pt>
                <c:pt idx="71913">
                  <c:v>11.315526999999999</c:v>
                </c:pt>
                <c:pt idx="71914">
                  <c:v>11.314527</c:v>
                </c:pt>
                <c:pt idx="71915">
                  <c:v>11.312651000000001</c:v>
                </c:pt>
                <c:pt idx="71916">
                  <c:v>11.312647</c:v>
                </c:pt>
                <c:pt idx="71917">
                  <c:v>11.321631999999999</c:v>
                </c:pt>
                <c:pt idx="71918">
                  <c:v>11.323349</c:v>
                </c:pt>
                <c:pt idx="71919">
                  <c:v>11.315178</c:v>
                </c:pt>
                <c:pt idx="71920">
                  <c:v>11.319279999999999</c:v>
                </c:pt>
                <c:pt idx="71921">
                  <c:v>11.323815</c:v>
                </c:pt>
                <c:pt idx="71922">
                  <c:v>11.317935</c:v>
                </c:pt>
                <c:pt idx="71923">
                  <c:v>11.316943999999999</c:v>
                </c:pt>
                <c:pt idx="71924">
                  <c:v>11.320766000000001</c:v>
                </c:pt>
                <c:pt idx="71925">
                  <c:v>11.318267000000001</c:v>
                </c:pt>
                <c:pt idx="71926">
                  <c:v>11.314310000000001</c:v>
                </c:pt>
                <c:pt idx="71927">
                  <c:v>11.317671000000001</c:v>
                </c:pt>
                <c:pt idx="71928">
                  <c:v>11.316147000000001</c:v>
                </c:pt>
                <c:pt idx="71929">
                  <c:v>11.313667000000001</c:v>
                </c:pt>
                <c:pt idx="71930">
                  <c:v>11.322758</c:v>
                </c:pt>
                <c:pt idx="71931">
                  <c:v>11.325426999999999</c:v>
                </c:pt>
                <c:pt idx="71932">
                  <c:v>11.319476</c:v>
                </c:pt>
                <c:pt idx="71933">
                  <c:v>11.321478000000001</c:v>
                </c:pt>
                <c:pt idx="71934">
                  <c:v>11.325820999999999</c:v>
                </c:pt>
                <c:pt idx="71935">
                  <c:v>11.322588</c:v>
                </c:pt>
                <c:pt idx="71936">
                  <c:v>11.321966</c:v>
                </c:pt>
                <c:pt idx="71937">
                  <c:v>11.327745999999999</c:v>
                </c:pt>
                <c:pt idx="71938">
                  <c:v>11.325974</c:v>
                </c:pt>
                <c:pt idx="71939">
                  <c:v>11.320311</c:v>
                </c:pt>
                <c:pt idx="71940">
                  <c:v>11.321002</c:v>
                </c:pt>
                <c:pt idx="71941">
                  <c:v>11.327633000000001</c:v>
                </c:pt>
                <c:pt idx="71942">
                  <c:v>11.326608</c:v>
                </c:pt>
                <c:pt idx="71943">
                  <c:v>11.31963</c:v>
                </c:pt>
                <c:pt idx="71944">
                  <c:v>11.323771000000001</c:v>
                </c:pt>
                <c:pt idx="71945">
                  <c:v>11.324547000000001</c:v>
                </c:pt>
                <c:pt idx="71946">
                  <c:v>11.320618</c:v>
                </c:pt>
                <c:pt idx="71947">
                  <c:v>11.327971</c:v>
                </c:pt>
                <c:pt idx="71948">
                  <c:v>11.328324</c:v>
                </c:pt>
                <c:pt idx="71949">
                  <c:v>11.319901</c:v>
                </c:pt>
                <c:pt idx="71950">
                  <c:v>11.322682</c:v>
                </c:pt>
                <c:pt idx="71951">
                  <c:v>11.325979999999999</c:v>
                </c:pt>
                <c:pt idx="71952">
                  <c:v>11.320529000000001</c:v>
                </c:pt>
                <c:pt idx="71953">
                  <c:v>11.323653999999999</c:v>
                </c:pt>
                <c:pt idx="71954">
                  <c:v>11.329110999999999</c:v>
                </c:pt>
                <c:pt idx="71955">
                  <c:v>11.317693</c:v>
                </c:pt>
                <c:pt idx="71956">
                  <c:v>11.315337</c:v>
                </c:pt>
                <c:pt idx="71957">
                  <c:v>11.32771</c:v>
                </c:pt>
                <c:pt idx="71958">
                  <c:v>11.325172999999999</c:v>
                </c:pt>
                <c:pt idx="71959">
                  <c:v>11.317723000000001</c:v>
                </c:pt>
                <c:pt idx="71960">
                  <c:v>11.323862999999999</c:v>
                </c:pt>
                <c:pt idx="71961">
                  <c:v>11.327126</c:v>
                </c:pt>
                <c:pt idx="71962">
                  <c:v>11.31892</c:v>
                </c:pt>
                <c:pt idx="71963">
                  <c:v>11.321032000000001</c:v>
                </c:pt>
                <c:pt idx="71964">
                  <c:v>11.329566</c:v>
                </c:pt>
                <c:pt idx="71965">
                  <c:v>11.32607</c:v>
                </c:pt>
                <c:pt idx="71966">
                  <c:v>11.324261</c:v>
                </c:pt>
                <c:pt idx="71967">
                  <c:v>11.326998</c:v>
                </c:pt>
                <c:pt idx="71968">
                  <c:v>11.327026999999999</c:v>
                </c:pt>
                <c:pt idx="71969">
                  <c:v>11.326373999999999</c:v>
                </c:pt>
                <c:pt idx="71970">
                  <c:v>11.327501</c:v>
                </c:pt>
                <c:pt idx="71971">
                  <c:v>11.330971999999999</c:v>
                </c:pt>
                <c:pt idx="71972">
                  <c:v>11.326394000000001</c:v>
                </c:pt>
                <c:pt idx="71973">
                  <c:v>11.324312000000001</c:v>
                </c:pt>
                <c:pt idx="71974">
                  <c:v>11.332557</c:v>
                </c:pt>
                <c:pt idx="71975">
                  <c:v>11.329141999999999</c:v>
                </c:pt>
                <c:pt idx="71976">
                  <c:v>11.322571</c:v>
                </c:pt>
                <c:pt idx="71977">
                  <c:v>11.330857</c:v>
                </c:pt>
                <c:pt idx="71978">
                  <c:v>11.332191999999999</c:v>
                </c:pt>
                <c:pt idx="71979">
                  <c:v>11.324930999999999</c:v>
                </c:pt>
                <c:pt idx="71980">
                  <c:v>11.331875999999999</c:v>
                </c:pt>
                <c:pt idx="71981">
                  <c:v>11.336869999999999</c:v>
                </c:pt>
                <c:pt idx="71982">
                  <c:v>11.328611</c:v>
                </c:pt>
                <c:pt idx="71983">
                  <c:v>11.330867</c:v>
                </c:pt>
                <c:pt idx="71984">
                  <c:v>11.334125</c:v>
                </c:pt>
                <c:pt idx="71985">
                  <c:v>11.326336</c:v>
                </c:pt>
                <c:pt idx="71986">
                  <c:v>11.32681</c:v>
                </c:pt>
                <c:pt idx="71987">
                  <c:v>11.330831999999999</c:v>
                </c:pt>
                <c:pt idx="71988">
                  <c:v>11.326055</c:v>
                </c:pt>
                <c:pt idx="71989">
                  <c:v>11.322094</c:v>
                </c:pt>
                <c:pt idx="71990">
                  <c:v>11.330149</c:v>
                </c:pt>
                <c:pt idx="71991">
                  <c:v>11.334236000000001</c:v>
                </c:pt>
                <c:pt idx="71992">
                  <c:v>11.323448000000001</c:v>
                </c:pt>
                <c:pt idx="71993">
                  <c:v>11.327814</c:v>
                </c:pt>
                <c:pt idx="71994">
                  <c:v>11.342824</c:v>
                </c:pt>
                <c:pt idx="71995">
                  <c:v>11.337204</c:v>
                </c:pt>
                <c:pt idx="71996">
                  <c:v>11.328713</c:v>
                </c:pt>
                <c:pt idx="71997">
                  <c:v>11.337691</c:v>
                </c:pt>
                <c:pt idx="71998">
                  <c:v>11.340646</c:v>
                </c:pt>
                <c:pt idx="71999">
                  <c:v>11.329173000000001</c:v>
                </c:pt>
                <c:pt idx="72000">
                  <c:v>11.331702</c:v>
                </c:pt>
                <c:pt idx="72001">
                  <c:v>11.338291</c:v>
                </c:pt>
                <c:pt idx="72002">
                  <c:v>11.330079</c:v>
                </c:pt>
                <c:pt idx="72003">
                  <c:v>11.328344</c:v>
                </c:pt>
                <c:pt idx="72004">
                  <c:v>11.335544000000001</c:v>
                </c:pt>
                <c:pt idx="72005">
                  <c:v>11.335901</c:v>
                </c:pt>
                <c:pt idx="72006">
                  <c:v>11.333112</c:v>
                </c:pt>
                <c:pt idx="72007">
                  <c:v>11.335031000000001</c:v>
                </c:pt>
                <c:pt idx="72008">
                  <c:v>11.334612999999999</c:v>
                </c:pt>
                <c:pt idx="72009">
                  <c:v>11.331035999999999</c:v>
                </c:pt>
                <c:pt idx="72010">
                  <c:v>11.336963000000001</c:v>
                </c:pt>
                <c:pt idx="72011">
                  <c:v>11.33581</c:v>
                </c:pt>
                <c:pt idx="72012">
                  <c:v>11.324515</c:v>
                </c:pt>
                <c:pt idx="72013">
                  <c:v>11.329940000000001</c:v>
                </c:pt>
                <c:pt idx="72014">
                  <c:v>11.338523</c:v>
                </c:pt>
                <c:pt idx="72015">
                  <c:v>11.330144000000001</c:v>
                </c:pt>
                <c:pt idx="72016">
                  <c:v>11.326805</c:v>
                </c:pt>
                <c:pt idx="72017">
                  <c:v>11.338075999999999</c:v>
                </c:pt>
                <c:pt idx="72018">
                  <c:v>11.336435</c:v>
                </c:pt>
                <c:pt idx="72019">
                  <c:v>11.327229000000001</c:v>
                </c:pt>
                <c:pt idx="72020">
                  <c:v>11.334256</c:v>
                </c:pt>
                <c:pt idx="72021">
                  <c:v>11.33677</c:v>
                </c:pt>
                <c:pt idx="72022">
                  <c:v>11.332029</c:v>
                </c:pt>
                <c:pt idx="72023">
                  <c:v>11.335791</c:v>
                </c:pt>
                <c:pt idx="72024">
                  <c:v>11.339086999999999</c:v>
                </c:pt>
                <c:pt idx="72025">
                  <c:v>11.337668000000001</c:v>
                </c:pt>
                <c:pt idx="72026">
                  <c:v>11.335290000000001</c:v>
                </c:pt>
                <c:pt idx="72027">
                  <c:v>11.336793999999999</c:v>
                </c:pt>
                <c:pt idx="72028">
                  <c:v>11.338585999999999</c:v>
                </c:pt>
                <c:pt idx="72029">
                  <c:v>11.339676000000001</c:v>
                </c:pt>
                <c:pt idx="72030">
                  <c:v>11.340407000000001</c:v>
                </c:pt>
                <c:pt idx="72031">
                  <c:v>11.336240999999999</c:v>
                </c:pt>
                <c:pt idx="72032">
                  <c:v>11.335091</c:v>
                </c:pt>
                <c:pt idx="72033">
                  <c:v>11.335559999999999</c:v>
                </c:pt>
                <c:pt idx="72034">
                  <c:v>11.335796999999999</c:v>
                </c:pt>
                <c:pt idx="72035">
                  <c:v>11.338426</c:v>
                </c:pt>
                <c:pt idx="72036">
                  <c:v>11.336812999999999</c:v>
                </c:pt>
                <c:pt idx="72037">
                  <c:v>11.336871</c:v>
                </c:pt>
                <c:pt idx="72038">
                  <c:v>11.337510999999999</c:v>
                </c:pt>
                <c:pt idx="72039">
                  <c:v>11.336994000000001</c:v>
                </c:pt>
                <c:pt idx="72040">
                  <c:v>11.338321000000001</c:v>
                </c:pt>
                <c:pt idx="72041">
                  <c:v>11.338552</c:v>
                </c:pt>
                <c:pt idx="72042">
                  <c:v>11.339169</c:v>
                </c:pt>
                <c:pt idx="72043">
                  <c:v>11.337496</c:v>
                </c:pt>
                <c:pt idx="72044">
                  <c:v>11.337548</c:v>
                </c:pt>
                <c:pt idx="72045">
                  <c:v>11.337909</c:v>
                </c:pt>
                <c:pt idx="72046">
                  <c:v>11.340353</c:v>
                </c:pt>
                <c:pt idx="72047">
                  <c:v>11.348286999999999</c:v>
                </c:pt>
                <c:pt idx="72048">
                  <c:v>11.344313</c:v>
                </c:pt>
                <c:pt idx="72049">
                  <c:v>11.336456999999999</c:v>
                </c:pt>
                <c:pt idx="72050">
                  <c:v>11.344533</c:v>
                </c:pt>
                <c:pt idx="72051">
                  <c:v>11.347026</c:v>
                </c:pt>
                <c:pt idx="72052">
                  <c:v>11.333947999999999</c:v>
                </c:pt>
                <c:pt idx="72053">
                  <c:v>11.333021</c:v>
                </c:pt>
                <c:pt idx="72054">
                  <c:v>11.344908</c:v>
                </c:pt>
                <c:pt idx="72055">
                  <c:v>11.341752</c:v>
                </c:pt>
                <c:pt idx="72056">
                  <c:v>11.336909</c:v>
                </c:pt>
                <c:pt idx="72057">
                  <c:v>11.348013</c:v>
                </c:pt>
                <c:pt idx="72058">
                  <c:v>11.34573</c:v>
                </c:pt>
                <c:pt idx="72059">
                  <c:v>11.335432000000001</c:v>
                </c:pt>
                <c:pt idx="72060">
                  <c:v>11.342834</c:v>
                </c:pt>
                <c:pt idx="72061">
                  <c:v>11.347474999999999</c:v>
                </c:pt>
                <c:pt idx="72062">
                  <c:v>11.339435999999999</c:v>
                </c:pt>
                <c:pt idx="72063">
                  <c:v>11.342378</c:v>
                </c:pt>
                <c:pt idx="72064">
                  <c:v>11.348743000000001</c:v>
                </c:pt>
                <c:pt idx="72065">
                  <c:v>11.338983000000001</c:v>
                </c:pt>
                <c:pt idx="72066">
                  <c:v>11.33625</c:v>
                </c:pt>
                <c:pt idx="72067">
                  <c:v>11.344599000000001</c:v>
                </c:pt>
                <c:pt idx="72068">
                  <c:v>11.345046</c:v>
                </c:pt>
                <c:pt idx="72069">
                  <c:v>11.34103</c:v>
                </c:pt>
                <c:pt idx="72070">
                  <c:v>11.341063</c:v>
                </c:pt>
                <c:pt idx="72071">
                  <c:v>11.346869</c:v>
                </c:pt>
                <c:pt idx="72072">
                  <c:v>11.345283</c:v>
                </c:pt>
                <c:pt idx="72073">
                  <c:v>11.34117</c:v>
                </c:pt>
                <c:pt idx="72074">
                  <c:v>11.344101999999999</c:v>
                </c:pt>
                <c:pt idx="72075">
                  <c:v>11.344609</c:v>
                </c:pt>
                <c:pt idx="72076">
                  <c:v>11.343019</c:v>
                </c:pt>
                <c:pt idx="72077">
                  <c:v>11.345613999999999</c:v>
                </c:pt>
                <c:pt idx="72078">
                  <c:v>11.349265000000001</c:v>
                </c:pt>
                <c:pt idx="72079">
                  <c:v>11.344227999999999</c:v>
                </c:pt>
                <c:pt idx="72080">
                  <c:v>11.340294</c:v>
                </c:pt>
                <c:pt idx="72081">
                  <c:v>11.347125999999999</c:v>
                </c:pt>
                <c:pt idx="72082">
                  <c:v>11.345014000000001</c:v>
                </c:pt>
                <c:pt idx="72083">
                  <c:v>11.339331</c:v>
                </c:pt>
                <c:pt idx="72084">
                  <c:v>11.344766</c:v>
                </c:pt>
                <c:pt idx="72085">
                  <c:v>11.346844000000001</c:v>
                </c:pt>
                <c:pt idx="72086">
                  <c:v>11.345881</c:v>
                </c:pt>
                <c:pt idx="72087">
                  <c:v>11.347922000000001</c:v>
                </c:pt>
                <c:pt idx="72088">
                  <c:v>11.348144</c:v>
                </c:pt>
                <c:pt idx="72089">
                  <c:v>11.350198000000001</c:v>
                </c:pt>
                <c:pt idx="72090">
                  <c:v>11.357248</c:v>
                </c:pt>
                <c:pt idx="72091">
                  <c:v>11.351768</c:v>
                </c:pt>
                <c:pt idx="72092">
                  <c:v>11.340911</c:v>
                </c:pt>
                <c:pt idx="72093">
                  <c:v>11.349862999999999</c:v>
                </c:pt>
                <c:pt idx="72094">
                  <c:v>11.355123000000001</c:v>
                </c:pt>
                <c:pt idx="72095">
                  <c:v>11.344848000000001</c:v>
                </c:pt>
                <c:pt idx="72096">
                  <c:v>11.344251</c:v>
                </c:pt>
                <c:pt idx="72097">
                  <c:v>11.348587999999999</c:v>
                </c:pt>
                <c:pt idx="72098">
                  <c:v>11.343109999999999</c:v>
                </c:pt>
                <c:pt idx="72099">
                  <c:v>11.340273</c:v>
                </c:pt>
                <c:pt idx="72100">
                  <c:v>11.3477</c:v>
                </c:pt>
                <c:pt idx="72101">
                  <c:v>11.348808999999999</c:v>
                </c:pt>
                <c:pt idx="72102">
                  <c:v>11.348466</c:v>
                </c:pt>
                <c:pt idx="72103">
                  <c:v>11.355854000000001</c:v>
                </c:pt>
                <c:pt idx="72104">
                  <c:v>11.358036999999999</c:v>
                </c:pt>
                <c:pt idx="72105">
                  <c:v>11.354221000000001</c:v>
                </c:pt>
                <c:pt idx="72106">
                  <c:v>11.352065</c:v>
                </c:pt>
                <c:pt idx="72107">
                  <c:v>11.350814</c:v>
                </c:pt>
                <c:pt idx="72108">
                  <c:v>11.350044</c:v>
                </c:pt>
                <c:pt idx="72109">
                  <c:v>11.351367</c:v>
                </c:pt>
                <c:pt idx="72110">
                  <c:v>11.354089</c:v>
                </c:pt>
                <c:pt idx="72111">
                  <c:v>11.347903000000001</c:v>
                </c:pt>
                <c:pt idx="72112">
                  <c:v>11.342449</c:v>
                </c:pt>
                <c:pt idx="72113">
                  <c:v>11.350733</c:v>
                </c:pt>
                <c:pt idx="72114">
                  <c:v>11.354564</c:v>
                </c:pt>
                <c:pt idx="72115">
                  <c:v>11.351594</c:v>
                </c:pt>
                <c:pt idx="72116">
                  <c:v>11.356826</c:v>
                </c:pt>
                <c:pt idx="72117">
                  <c:v>11.358753</c:v>
                </c:pt>
                <c:pt idx="72118">
                  <c:v>11.347498999999999</c:v>
                </c:pt>
                <c:pt idx="72119">
                  <c:v>11.343355000000001</c:v>
                </c:pt>
                <c:pt idx="72120">
                  <c:v>11.351189</c:v>
                </c:pt>
                <c:pt idx="72121">
                  <c:v>11.349912</c:v>
                </c:pt>
                <c:pt idx="72122">
                  <c:v>11.349228999999999</c:v>
                </c:pt>
                <c:pt idx="72123">
                  <c:v>11.355252999999999</c:v>
                </c:pt>
                <c:pt idx="72124">
                  <c:v>11.350728999999999</c:v>
                </c:pt>
                <c:pt idx="72125">
                  <c:v>11.349316</c:v>
                </c:pt>
                <c:pt idx="72126">
                  <c:v>11.360132999999999</c:v>
                </c:pt>
                <c:pt idx="72127">
                  <c:v>11.360817000000001</c:v>
                </c:pt>
                <c:pt idx="72128">
                  <c:v>11.348224999999999</c:v>
                </c:pt>
                <c:pt idx="72129">
                  <c:v>11.349784</c:v>
                </c:pt>
                <c:pt idx="72130">
                  <c:v>11.358912</c:v>
                </c:pt>
                <c:pt idx="72131">
                  <c:v>11.350521000000001</c:v>
                </c:pt>
                <c:pt idx="72132">
                  <c:v>11.349978</c:v>
                </c:pt>
                <c:pt idx="72133">
                  <c:v>11.36143</c:v>
                </c:pt>
                <c:pt idx="72134">
                  <c:v>11.355295999999999</c:v>
                </c:pt>
                <c:pt idx="72135">
                  <c:v>11.34674</c:v>
                </c:pt>
                <c:pt idx="72136">
                  <c:v>11.351989</c:v>
                </c:pt>
                <c:pt idx="72137">
                  <c:v>11.354277</c:v>
                </c:pt>
                <c:pt idx="72138">
                  <c:v>11.350244</c:v>
                </c:pt>
                <c:pt idx="72139">
                  <c:v>11.355318</c:v>
                </c:pt>
                <c:pt idx="72140">
                  <c:v>11.358457</c:v>
                </c:pt>
                <c:pt idx="72141">
                  <c:v>11.352182000000001</c:v>
                </c:pt>
                <c:pt idx="72142">
                  <c:v>11.355193</c:v>
                </c:pt>
                <c:pt idx="72143">
                  <c:v>11.359916999999999</c:v>
                </c:pt>
                <c:pt idx="72144">
                  <c:v>11.356774</c:v>
                </c:pt>
                <c:pt idx="72145">
                  <c:v>11.354685</c:v>
                </c:pt>
                <c:pt idx="72146">
                  <c:v>11.357841000000001</c:v>
                </c:pt>
                <c:pt idx="72147">
                  <c:v>11.356699000000001</c:v>
                </c:pt>
                <c:pt idx="72148">
                  <c:v>11.350239999999999</c:v>
                </c:pt>
                <c:pt idx="72149">
                  <c:v>11.359245</c:v>
                </c:pt>
                <c:pt idx="72150">
                  <c:v>11.365959</c:v>
                </c:pt>
                <c:pt idx="72151">
                  <c:v>11.353192999999999</c:v>
                </c:pt>
                <c:pt idx="72152">
                  <c:v>11.352504</c:v>
                </c:pt>
                <c:pt idx="72153">
                  <c:v>11.362083</c:v>
                </c:pt>
                <c:pt idx="72154">
                  <c:v>11.362304999999999</c:v>
                </c:pt>
                <c:pt idx="72155">
                  <c:v>11.359944</c:v>
                </c:pt>
                <c:pt idx="72156">
                  <c:v>11.361587999999999</c:v>
                </c:pt>
                <c:pt idx="72157">
                  <c:v>11.356745999999999</c:v>
                </c:pt>
                <c:pt idx="72158">
                  <c:v>11.349221</c:v>
                </c:pt>
                <c:pt idx="72159">
                  <c:v>11.357991</c:v>
                </c:pt>
                <c:pt idx="72160">
                  <c:v>11.365278999999999</c:v>
                </c:pt>
                <c:pt idx="72161">
                  <c:v>11.360393999999999</c:v>
                </c:pt>
                <c:pt idx="72162">
                  <c:v>11.357029000000001</c:v>
                </c:pt>
                <c:pt idx="72163">
                  <c:v>11.356603</c:v>
                </c:pt>
                <c:pt idx="72164">
                  <c:v>11.357044999999999</c:v>
                </c:pt>
                <c:pt idx="72165">
                  <c:v>11.357412</c:v>
                </c:pt>
                <c:pt idx="72166">
                  <c:v>11.364716</c:v>
                </c:pt>
                <c:pt idx="72167">
                  <c:v>11.367478</c:v>
                </c:pt>
                <c:pt idx="72168">
                  <c:v>11.360898000000001</c:v>
                </c:pt>
                <c:pt idx="72169">
                  <c:v>11.36004</c:v>
                </c:pt>
                <c:pt idx="72170">
                  <c:v>11.36115</c:v>
                </c:pt>
                <c:pt idx="72171">
                  <c:v>11.359399</c:v>
                </c:pt>
                <c:pt idx="72172">
                  <c:v>11.361656</c:v>
                </c:pt>
                <c:pt idx="72173">
                  <c:v>11.366432</c:v>
                </c:pt>
                <c:pt idx="72174">
                  <c:v>11.360875999999999</c:v>
                </c:pt>
                <c:pt idx="72175">
                  <c:v>11.352747000000001</c:v>
                </c:pt>
                <c:pt idx="72176">
                  <c:v>11.360666999999999</c:v>
                </c:pt>
                <c:pt idx="72177">
                  <c:v>11.364701999999999</c:v>
                </c:pt>
                <c:pt idx="72178">
                  <c:v>11.360977999999999</c:v>
                </c:pt>
                <c:pt idx="72179">
                  <c:v>11.36356</c:v>
                </c:pt>
                <c:pt idx="72180">
                  <c:v>11.362199</c:v>
                </c:pt>
                <c:pt idx="72181">
                  <c:v>11.358158</c:v>
                </c:pt>
                <c:pt idx="72182">
                  <c:v>11.359389</c:v>
                </c:pt>
                <c:pt idx="72183">
                  <c:v>11.359693999999999</c:v>
                </c:pt>
                <c:pt idx="72184">
                  <c:v>11.354068</c:v>
                </c:pt>
                <c:pt idx="72185">
                  <c:v>11.357602999999999</c:v>
                </c:pt>
                <c:pt idx="72186">
                  <c:v>11.36759</c:v>
                </c:pt>
                <c:pt idx="72187">
                  <c:v>11.364601</c:v>
                </c:pt>
                <c:pt idx="72188">
                  <c:v>11.366982</c:v>
                </c:pt>
                <c:pt idx="72189">
                  <c:v>11.371399</c:v>
                </c:pt>
                <c:pt idx="72190">
                  <c:v>11.364113</c:v>
                </c:pt>
                <c:pt idx="72191">
                  <c:v>11.366892999999999</c:v>
                </c:pt>
                <c:pt idx="72192">
                  <c:v>11.373733</c:v>
                </c:pt>
                <c:pt idx="72193">
                  <c:v>11.368974</c:v>
                </c:pt>
                <c:pt idx="72194">
                  <c:v>11.364394000000001</c:v>
                </c:pt>
                <c:pt idx="72195">
                  <c:v>11.367691000000001</c:v>
                </c:pt>
                <c:pt idx="72196">
                  <c:v>11.36712</c:v>
                </c:pt>
                <c:pt idx="72197">
                  <c:v>11.359836</c:v>
                </c:pt>
                <c:pt idx="72198">
                  <c:v>11.361075</c:v>
                </c:pt>
                <c:pt idx="72199">
                  <c:v>11.365033</c:v>
                </c:pt>
                <c:pt idx="72200">
                  <c:v>11.36511</c:v>
                </c:pt>
                <c:pt idx="72201">
                  <c:v>11.366225</c:v>
                </c:pt>
                <c:pt idx="72202">
                  <c:v>11.370777</c:v>
                </c:pt>
                <c:pt idx="72203">
                  <c:v>11.372624</c:v>
                </c:pt>
                <c:pt idx="72204">
                  <c:v>11.365891</c:v>
                </c:pt>
                <c:pt idx="72205">
                  <c:v>11.365394999999999</c:v>
                </c:pt>
                <c:pt idx="72206">
                  <c:v>11.36814</c:v>
                </c:pt>
                <c:pt idx="72207">
                  <c:v>11.364709</c:v>
                </c:pt>
                <c:pt idx="72208">
                  <c:v>11.364509</c:v>
                </c:pt>
                <c:pt idx="72209">
                  <c:v>11.363659999999999</c:v>
                </c:pt>
                <c:pt idx="72210">
                  <c:v>11.362289000000001</c:v>
                </c:pt>
                <c:pt idx="72211">
                  <c:v>11.367755000000001</c:v>
                </c:pt>
                <c:pt idx="72212">
                  <c:v>11.372372</c:v>
                </c:pt>
                <c:pt idx="72213">
                  <c:v>11.368900999999999</c:v>
                </c:pt>
                <c:pt idx="72214">
                  <c:v>11.362493000000001</c:v>
                </c:pt>
                <c:pt idx="72215">
                  <c:v>11.368402</c:v>
                </c:pt>
                <c:pt idx="72216">
                  <c:v>11.372104999999999</c:v>
                </c:pt>
                <c:pt idx="72217">
                  <c:v>11.363708000000001</c:v>
                </c:pt>
                <c:pt idx="72218">
                  <c:v>11.365254</c:v>
                </c:pt>
                <c:pt idx="72219">
                  <c:v>11.369979000000001</c:v>
                </c:pt>
                <c:pt idx="72220">
                  <c:v>11.364689</c:v>
                </c:pt>
                <c:pt idx="72221">
                  <c:v>11.361641000000001</c:v>
                </c:pt>
                <c:pt idx="72222">
                  <c:v>11.365401</c:v>
                </c:pt>
                <c:pt idx="72223">
                  <c:v>11.365646</c:v>
                </c:pt>
                <c:pt idx="72224">
                  <c:v>11.366006</c:v>
                </c:pt>
                <c:pt idx="72225">
                  <c:v>11.373837</c:v>
                </c:pt>
                <c:pt idx="72226">
                  <c:v>11.371688000000001</c:v>
                </c:pt>
                <c:pt idx="72227">
                  <c:v>11.366153000000001</c:v>
                </c:pt>
                <c:pt idx="72228">
                  <c:v>11.370386</c:v>
                </c:pt>
                <c:pt idx="72229">
                  <c:v>11.371980000000001</c:v>
                </c:pt>
                <c:pt idx="72230">
                  <c:v>11.368948</c:v>
                </c:pt>
                <c:pt idx="72231">
                  <c:v>11.369023</c:v>
                </c:pt>
                <c:pt idx="72232">
                  <c:v>11.371760999999999</c:v>
                </c:pt>
                <c:pt idx="72233">
                  <c:v>11.370817000000001</c:v>
                </c:pt>
                <c:pt idx="72234">
                  <c:v>11.371126</c:v>
                </c:pt>
                <c:pt idx="72235">
                  <c:v>11.376815000000001</c:v>
                </c:pt>
                <c:pt idx="72236">
                  <c:v>11.377957</c:v>
                </c:pt>
                <c:pt idx="72237">
                  <c:v>11.375102999999999</c:v>
                </c:pt>
                <c:pt idx="72238">
                  <c:v>11.370898</c:v>
                </c:pt>
                <c:pt idx="72239">
                  <c:v>11.370245000000001</c:v>
                </c:pt>
                <c:pt idx="72240">
                  <c:v>11.372648</c:v>
                </c:pt>
                <c:pt idx="72241">
                  <c:v>11.373595999999999</c:v>
                </c:pt>
                <c:pt idx="72242">
                  <c:v>11.374897000000001</c:v>
                </c:pt>
                <c:pt idx="72243">
                  <c:v>11.365076999999999</c:v>
                </c:pt>
                <c:pt idx="72244">
                  <c:v>11.362126</c:v>
                </c:pt>
                <c:pt idx="72245">
                  <c:v>11.372911999999999</c:v>
                </c:pt>
                <c:pt idx="72246">
                  <c:v>11.371969</c:v>
                </c:pt>
                <c:pt idx="72247">
                  <c:v>11.371934</c:v>
                </c:pt>
                <c:pt idx="72248">
                  <c:v>11.376587000000001</c:v>
                </c:pt>
                <c:pt idx="72249">
                  <c:v>11.371383</c:v>
                </c:pt>
                <c:pt idx="72250">
                  <c:v>11.368546</c:v>
                </c:pt>
                <c:pt idx="72251">
                  <c:v>11.374036</c:v>
                </c:pt>
                <c:pt idx="72252">
                  <c:v>11.377758</c:v>
                </c:pt>
                <c:pt idx="72253">
                  <c:v>11.378247999999999</c:v>
                </c:pt>
                <c:pt idx="72254">
                  <c:v>11.383302</c:v>
                </c:pt>
                <c:pt idx="72255">
                  <c:v>11.381002000000001</c:v>
                </c:pt>
                <c:pt idx="72256">
                  <c:v>11.370501000000001</c:v>
                </c:pt>
                <c:pt idx="72257">
                  <c:v>11.371575</c:v>
                </c:pt>
                <c:pt idx="72258">
                  <c:v>11.375565</c:v>
                </c:pt>
                <c:pt idx="72259">
                  <c:v>11.371427000000001</c:v>
                </c:pt>
                <c:pt idx="72260">
                  <c:v>11.373635999999999</c:v>
                </c:pt>
                <c:pt idx="72261">
                  <c:v>11.384005</c:v>
                </c:pt>
                <c:pt idx="72262">
                  <c:v>11.381550000000001</c:v>
                </c:pt>
                <c:pt idx="72263">
                  <c:v>11.375444999999999</c:v>
                </c:pt>
                <c:pt idx="72264">
                  <c:v>11.379006</c:v>
                </c:pt>
                <c:pt idx="72265">
                  <c:v>11.375245</c:v>
                </c:pt>
                <c:pt idx="72266">
                  <c:v>11.369476000000001</c:v>
                </c:pt>
                <c:pt idx="72267">
                  <c:v>11.378105</c:v>
                </c:pt>
                <c:pt idx="72268">
                  <c:v>11.382484</c:v>
                </c:pt>
                <c:pt idx="72269">
                  <c:v>11.374840000000001</c:v>
                </c:pt>
                <c:pt idx="72270">
                  <c:v>11.371579000000001</c:v>
                </c:pt>
                <c:pt idx="72271">
                  <c:v>11.376110000000001</c:v>
                </c:pt>
                <c:pt idx="72272">
                  <c:v>11.374658</c:v>
                </c:pt>
                <c:pt idx="72273">
                  <c:v>11.373823</c:v>
                </c:pt>
                <c:pt idx="72274">
                  <c:v>11.381773000000001</c:v>
                </c:pt>
                <c:pt idx="72275">
                  <c:v>11.379051</c:v>
                </c:pt>
                <c:pt idx="72276">
                  <c:v>11.371478</c:v>
                </c:pt>
                <c:pt idx="72277">
                  <c:v>11.375861</c:v>
                </c:pt>
                <c:pt idx="72278">
                  <c:v>11.381081</c:v>
                </c:pt>
                <c:pt idx="72279">
                  <c:v>11.379422999999999</c:v>
                </c:pt>
                <c:pt idx="72280">
                  <c:v>11.376618000000001</c:v>
                </c:pt>
                <c:pt idx="72281">
                  <c:v>11.376016</c:v>
                </c:pt>
                <c:pt idx="72282">
                  <c:v>11.372567</c:v>
                </c:pt>
                <c:pt idx="72283">
                  <c:v>11.37359</c:v>
                </c:pt>
                <c:pt idx="72284">
                  <c:v>11.384327000000001</c:v>
                </c:pt>
                <c:pt idx="72285">
                  <c:v>11.388123</c:v>
                </c:pt>
                <c:pt idx="72286">
                  <c:v>11.381773000000001</c:v>
                </c:pt>
                <c:pt idx="72287">
                  <c:v>11.381607000000001</c:v>
                </c:pt>
                <c:pt idx="72288">
                  <c:v>11.383666</c:v>
                </c:pt>
                <c:pt idx="72289">
                  <c:v>11.378541</c:v>
                </c:pt>
                <c:pt idx="72290">
                  <c:v>11.377894</c:v>
                </c:pt>
                <c:pt idx="72291">
                  <c:v>11.379529</c:v>
                </c:pt>
                <c:pt idx="72292">
                  <c:v>11.37627</c:v>
                </c:pt>
                <c:pt idx="72293">
                  <c:v>11.379073</c:v>
                </c:pt>
                <c:pt idx="72294">
                  <c:v>11.383149</c:v>
                </c:pt>
                <c:pt idx="72295">
                  <c:v>11.379372</c:v>
                </c:pt>
                <c:pt idx="72296">
                  <c:v>11.375064999999999</c:v>
                </c:pt>
                <c:pt idx="72297">
                  <c:v>11.378083999999999</c:v>
                </c:pt>
                <c:pt idx="72298">
                  <c:v>11.382133</c:v>
                </c:pt>
                <c:pt idx="72299">
                  <c:v>11.382479</c:v>
                </c:pt>
                <c:pt idx="72300">
                  <c:v>11.383808</c:v>
                </c:pt>
                <c:pt idx="72301">
                  <c:v>11.386013999999999</c:v>
                </c:pt>
                <c:pt idx="72302">
                  <c:v>11.384137000000001</c:v>
                </c:pt>
                <c:pt idx="72303">
                  <c:v>11.385</c:v>
                </c:pt>
                <c:pt idx="72304">
                  <c:v>11.388024</c:v>
                </c:pt>
                <c:pt idx="72305">
                  <c:v>11.38293</c:v>
                </c:pt>
                <c:pt idx="72306">
                  <c:v>11.380285000000001</c:v>
                </c:pt>
                <c:pt idx="72307">
                  <c:v>11.386217</c:v>
                </c:pt>
                <c:pt idx="72308">
                  <c:v>11.3874</c:v>
                </c:pt>
                <c:pt idx="72309">
                  <c:v>11.383049</c:v>
                </c:pt>
                <c:pt idx="72310">
                  <c:v>11.387055999999999</c:v>
                </c:pt>
                <c:pt idx="72311">
                  <c:v>11.388725000000001</c:v>
                </c:pt>
                <c:pt idx="72312">
                  <c:v>11.380121000000001</c:v>
                </c:pt>
                <c:pt idx="72313">
                  <c:v>11.386521</c:v>
                </c:pt>
                <c:pt idx="72314">
                  <c:v>11.396305999999999</c:v>
                </c:pt>
                <c:pt idx="72315">
                  <c:v>11.385828</c:v>
                </c:pt>
                <c:pt idx="72316">
                  <c:v>11.380178000000001</c:v>
                </c:pt>
                <c:pt idx="72317">
                  <c:v>11.388316</c:v>
                </c:pt>
                <c:pt idx="72318">
                  <c:v>11.386430000000001</c:v>
                </c:pt>
                <c:pt idx="72319">
                  <c:v>11.380751999999999</c:v>
                </c:pt>
                <c:pt idx="72320">
                  <c:v>11.38823</c:v>
                </c:pt>
                <c:pt idx="72321">
                  <c:v>11.387416</c:v>
                </c:pt>
                <c:pt idx="72322">
                  <c:v>11.37992</c:v>
                </c:pt>
                <c:pt idx="72323">
                  <c:v>11.387651</c:v>
                </c:pt>
                <c:pt idx="72324">
                  <c:v>11.39617</c:v>
                </c:pt>
                <c:pt idx="72325">
                  <c:v>11.389711</c:v>
                </c:pt>
                <c:pt idx="72326">
                  <c:v>11.380902000000001</c:v>
                </c:pt>
                <c:pt idx="72327">
                  <c:v>11.384733000000001</c:v>
                </c:pt>
                <c:pt idx="72328">
                  <c:v>11.38556</c:v>
                </c:pt>
                <c:pt idx="72329">
                  <c:v>11.379552</c:v>
                </c:pt>
                <c:pt idx="72330">
                  <c:v>11.382389999999999</c:v>
                </c:pt>
                <c:pt idx="72331">
                  <c:v>11.383564</c:v>
                </c:pt>
                <c:pt idx="72332">
                  <c:v>11.382393</c:v>
                </c:pt>
                <c:pt idx="72333">
                  <c:v>11.389618</c:v>
                </c:pt>
                <c:pt idx="72334">
                  <c:v>11.393421</c:v>
                </c:pt>
                <c:pt idx="72335">
                  <c:v>11.384779</c:v>
                </c:pt>
                <c:pt idx="72336">
                  <c:v>11.382650999999999</c:v>
                </c:pt>
                <c:pt idx="72337">
                  <c:v>11.390726000000001</c:v>
                </c:pt>
                <c:pt idx="72338">
                  <c:v>11.387048999999999</c:v>
                </c:pt>
                <c:pt idx="72339">
                  <c:v>11.383502999999999</c:v>
                </c:pt>
                <c:pt idx="72340">
                  <c:v>11.391798</c:v>
                </c:pt>
                <c:pt idx="72341">
                  <c:v>11.386694</c:v>
                </c:pt>
                <c:pt idx="72342">
                  <c:v>11.380008999999999</c:v>
                </c:pt>
                <c:pt idx="72343">
                  <c:v>11.389507</c:v>
                </c:pt>
                <c:pt idx="72344">
                  <c:v>11.392877</c:v>
                </c:pt>
                <c:pt idx="72345">
                  <c:v>11.386512</c:v>
                </c:pt>
                <c:pt idx="72346">
                  <c:v>11.388968</c:v>
                </c:pt>
                <c:pt idx="72347">
                  <c:v>11.394729999999999</c:v>
                </c:pt>
                <c:pt idx="72348">
                  <c:v>11.388476000000001</c:v>
                </c:pt>
                <c:pt idx="72349">
                  <c:v>11.387209</c:v>
                </c:pt>
                <c:pt idx="72350">
                  <c:v>11.39602</c:v>
                </c:pt>
                <c:pt idx="72351">
                  <c:v>11.39123</c:v>
                </c:pt>
                <c:pt idx="72352">
                  <c:v>11.385757</c:v>
                </c:pt>
                <c:pt idx="72353">
                  <c:v>11.394275</c:v>
                </c:pt>
                <c:pt idx="72354">
                  <c:v>11.396955</c:v>
                </c:pt>
                <c:pt idx="72355">
                  <c:v>11.387131999999999</c:v>
                </c:pt>
                <c:pt idx="72356">
                  <c:v>11.388183</c:v>
                </c:pt>
                <c:pt idx="72357">
                  <c:v>11.397693</c:v>
                </c:pt>
                <c:pt idx="72358">
                  <c:v>11.393323000000001</c:v>
                </c:pt>
                <c:pt idx="72359">
                  <c:v>11.391534</c:v>
                </c:pt>
                <c:pt idx="72360">
                  <c:v>11.39672</c:v>
                </c:pt>
                <c:pt idx="72361">
                  <c:v>11.391458</c:v>
                </c:pt>
                <c:pt idx="72362">
                  <c:v>11.389517</c:v>
                </c:pt>
                <c:pt idx="72363">
                  <c:v>11.397705999999999</c:v>
                </c:pt>
                <c:pt idx="72364">
                  <c:v>11.398441999999999</c:v>
                </c:pt>
                <c:pt idx="72365">
                  <c:v>11.391189000000001</c:v>
                </c:pt>
                <c:pt idx="72366">
                  <c:v>11.392478000000001</c:v>
                </c:pt>
                <c:pt idx="72367">
                  <c:v>11.392683</c:v>
                </c:pt>
                <c:pt idx="72368">
                  <c:v>11.384561</c:v>
                </c:pt>
                <c:pt idx="72369">
                  <c:v>11.386358</c:v>
                </c:pt>
                <c:pt idx="72370">
                  <c:v>11.392833</c:v>
                </c:pt>
                <c:pt idx="72371">
                  <c:v>11.394575</c:v>
                </c:pt>
                <c:pt idx="72372">
                  <c:v>11.394508</c:v>
                </c:pt>
                <c:pt idx="72373">
                  <c:v>11.39486</c:v>
                </c:pt>
                <c:pt idx="72374">
                  <c:v>11.396568</c:v>
                </c:pt>
                <c:pt idx="72375">
                  <c:v>11.397309999999999</c:v>
                </c:pt>
                <c:pt idx="72376">
                  <c:v>11.399490999999999</c:v>
                </c:pt>
                <c:pt idx="72377">
                  <c:v>11.394632</c:v>
                </c:pt>
                <c:pt idx="72378">
                  <c:v>11.388088</c:v>
                </c:pt>
                <c:pt idx="72379">
                  <c:v>11.391855</c:v>
                </c:pt>
                <c:pt idx="72380">
                  <c:v>11.393069000000001</c:v>
                </c:pt>
                <c:pt idx="72381">
                  <c:v>11.391944000000001</c:v>
                </c:pt>
                <c:pt idx="72382">
                  <c:v>11.398225999999999</c:v>
                </c:pt>
                <c:pt idx="72383">
                  <c:v>11.404607</c:v>
                </c:pt>
                <c:pt idx="72384">
                  <c:v>11.402774000000001</c:v>
                </c:pt>
                <c:pt idx="72385">
                  <c:v>11.398474999999999</c:v>
                </c:pt>
                <c:pt idx="72386">
                  <c:v>11.402049</c:v>
                </c:pt>
                <c:pt idx="72387">
                  <c:v>11.401778</c:v>
                </c:pt>
                <c:pt idx="72388">
                  <c:v>11.398237</c:v>
                </c:pt>
                <c:pt idx="72389">
                  <c:v>11.399063</c:v>
                </c:pt>
                <c:pt idx="72390">
                  <c:v>11.394261999999999</c:v>
                </c:pt>
                <c:pt idx="72391">
                  <c:v>11.390300999999999</c:v>
                </c:pt>
                <c:pt idx="72392">
                  <c:v>11.395669</c:v>
                </c:pt>
                <c:pt idx="72393">
                  <c:v>11.401128999999999</c:v>
                </c:pt>
                <c:pt idx="72394">
                  <c:v>11.397883999999999</c:v>
                </c:pt>
                <c:pt idx="72395">
                  <c:v>11.398666</c:v>
                </c:pt>
                <c:pt idx="72396">
                  <c:v>11.403613999999999</c:v>
                </c:pt>
                <c:pt idx="72397">
                  <c:v>11.399744999999999</c:v>
                </c:pt>
                <c:pt idx="72398">
                  <c:v>11.398543</c:v>
                </c:pt>
                <c:pt idx="72399">
                  <c:v>11.403337000000001</c:v>
                </c:pt>
                <c:pt idx="72400">
                  <c:v>11.402615000000001</c:v>
                </c:pt>
                <c:pt idx="72401">
                  <c:v>11.39669</c:v>
                </c:pt>
                <c:pt idx="72402">
                  <c:v>11.395336</c:v>
                </c:pt>
                <c:pt idx="72403">
                  <c:v>11.397040000000001</c:v>
                </c:pt>
                <c:pt idx="72404">
                  <c:v>11.391876</c:v>
                </c:pt>
                <c:pt idx="72405">
                  <c:v>11.395592000000001</c:v>
                </c:pt>
                <c:pt idx="72406">
                  <c:v>11.402450999999999</c:v>
                </c:pt>
                <c:pt idx="72407">
                  <c:v>11.395588</c:v>
                </c:pt>
                <c:pt idx="72408">
                  <c:v>11.396649</c:v>
                </c:pt>
                <c:pt idx="72409">
                  <c:v>11.404928</c:v>
                </c:pt>
                <c:pt idx="72410">
                  <c:v>11.401835999999999</c:v>
                </c:pt>
                <c:pt idx="72411">
                  <c:v>11.396763999999999</c:v>
                </c:pt>
                <c:pt idx="72412">
                  <c:v>11.394938</c:v>
                </c:pt>
                <c:pt idx="72413">
                  <c:v>11.393611999999999</c:v>
                </c:pt>
                <c:pt idx="72414">
                  <c:v>11.396172</c:v>
                </c:pt>
                <c:pt idx="72415">
                  <c:v>11.403083000000001</c:v>
                </c:pt>
                <c:pt idx="72416">
                  <c:v>11.407209</c:v>
                </c:pt>
                <c:pt idx="72417">
                  <c:v>11.402205</c:v>
                </c:pt>
                <c:pt idx="72418">
                  <c:v>11.398407000000001</c:v>
                </c:pt>
                <c:pt idx="72419">
                  <c:v>11.401885999999999</c:v>
                </c:pt>
                <c:pt idx="72420">
                  <c:v>11.403245999999999</c:v>
                </c:pt>
                <c:pt idx="72421">
                  <c:v>11.401356</c:v>
                </c:pt>
                <c:pt idx="72422">
                  <c:v>11.405127999999999</c:v>
                </c:pt>
                <c:pt idx="72423">
                  <c:v>11.410313</c:v>
                </c:pt>
                <c:pt idx="72424">
                  <c:v>11.404254999999999</c:v>
                </c:pt>
                <c:pt idx="72425">
                  <c:v>11.400308000000001</c:v>
                </c:pt>
                <c:pt idx="72426">
                  <c:v>11.403494999999999</c:v>
                </c:pt>
                <c:pt idx="72427">
                  <c:v>11.402072</c:v>
                </c:pt>
                <c:pt idx="72428">
                  <c:v>11.400706</c:v>
                </c:pt>
                <c:pt idx="72429">
                  <c:v>11.402908999999999</c:v>
                </c:pt>
                <c:pt idx="72430">
                  <c:v>11.40436</c:v>
                </c:pt>
                <c:pt idx="72431">
                  <c:v>11.405495999999999</c:v>
                </c:pt>
                <c:pt idx="72432">
                  <c:v>11.406317</c:v>
                </c:pt>
                <c:pt idx="72433">
                  <c:v>11.406568</c:v>
                </c:pt>
                <c:pt idx="72434">
                  <c:v>11.409373</c:v>
                </c:pt>
                <c:pt idx="72435">
                  <c:v>11.410175000000001</c:v>
                </c:pt>
                <c:pt idx="72436">
                  <c:v>11.406454999999999</c:v>
                </c:pt>
                <c:pt idx="72437">
                  <c:v>11.404798</c:v>
                </c:pt>
                <c:pt idx="72438">
                  <c:v>11.405502</c:v>
                </c:pt>
                <c:pt idx="72439">
                  <c:v>11.407142</c:v>
                </c:pt>
                <c:pt idx="72440">
                  <c:v>11.404730000000001</c:v>
                </c:pt>
                <c:pt idx="72441">
                  <c:v>11.399395999999999</c:v>
                </c:pt>
                <c:pt idx="72442">
                  <c:v>11.402937</c:v>
                </c:pt>
                <c:pt idx="72443">
                  <c:v>11.403226999999999</c:v>
                </c:pt>
                <c:pt idx="72444">
                  <c:v>11.398795</c:v>
                </c:pt>
                <c:pt idx="72445">
                  <c:v>11.406995999999999</c:v>
                </c:pt>
                <c:pt idx="72446">
                  <c:v>11.407401999999999</c:v>
                </c:pt>
                <c:pt idx="72447">
                  <c:v>11.396660000000001</c:v>
                </c:pt>
                <c:pt idx="72448">
                  <c:v>11.399990000000001</c:v>
                </c:pt>
                <c:pt idx="72449">
                  <c:v>11.409027</c:v>
                </c:pt>
                <c:pt idx="72450">
                  <c:v>11.40962</c:v>
                </c:pt>
                <c:pt idx="72451">
                  <c:v>11.409402</c:v>
                </c:pt>
                <c:pt idx="72452">
                  <c:v>11.41117</c:v>
                </c:pt>
                <c:pt idx="72453">
                  <c:v>11.406634</c:v>
                </c:pt>
                <c:pt idx="72454">
                  <c:v>11.4069</c:v>
                </c:pt>
                <c:pt idx="72455">
                  <c:v>11.414508</c:v>
                </c:pt>
                <c:pt idx="72456">
                  <c:v>11.409534000000001</c:v>
                </c:pt>
                <c:pt idx="72457">
                  <c:v>11.401023</c:v>
                </c:pt>
                <c:pt idx="72458">
                  <c:v>11.407902</c:v>
                </c:pt>
                <c:pt idx="72459">
                  <c:v>11.416147</c:v>
                </c:pt>
                <c:pt idx="72460">
                  <c:v>11.409610000000001</c:v>
                </c:pt>
                <c:pt idx="72461">
                  <c:v>11.406231999999999</c:v>
                </c:pt>
                <c:pt idx="72462">
                  <c:v>11.411899</c:v>
                </c:pt>
                <c:pt idx="72463">
                  <c:v>11.409224</c:v>
                </c:pt>
                <c:pt idx="72464">
                  <c:v>11.408083</c:v>
                </c:pt>
                <c:pt idx="72465">
                  <c:v>11.410551999999999</c:v>
                </c:pt>
                <c:pt idx="72466">
                  <c:v>11.409171000000001</c:v>
                </c:pt>
                <c:pt idx="72467">
                  <c:v>11.409708</c:v>
                </c:pt>
                <c:pt idx="72468">
                  <c:v>11.412675</c:v>
                </c:pt>
                <c:pt idx="72469">
                  <c:v>11.412519</c:v>
                </c:pt>
                <c:pt idx="72470">
                  <c:v>11.406715</c:v>
                </c:pt>
                <c:pt idx="72471">
                  <c:v>11.412089999999999</c:v>
                </c:pt>
                <c:pt idx="72472">
                  <c:v>11.418907000000001</c:v>
                </c:pt>
                <c:pt idx="72473">
                  <c:v>11.408310999999999</c:v>
                </c:pt>
                <c:pt idx="72474">
                  <c:v>11.404451999999999</c:v>
                </c:pt>
                <c:pt idx="72475">
                  <c:v>11.414268</c:v>
                </c:pt>
                <c:pt idx="72476">
                  <c:v>11.414307000000001</c:v>
                </c:pt>
                <c:pt idx="72477">
                  <c:v>11.405537000000001</c:v>
                </c:pt>
                <c:pt idx="72478">
                  <c:v>11.407237</c:v>
                </c:pt>
                <c:pt idx="72479">
                  <c:v>11.409670999999999</c:v>
                </c:pt>
                <c:pt idx="72480">
                  <c:v>11.406141999999999</c:v>
                </c:pt>
                <c:pt idx="72481">
                  <c:v>11.414622</c:v>
                </c:pt>
                <c:pt idx="72482">
                  <c:v>11.418958</c:v>
                </c:pt>
                <c:pt idx="72483">
                  <c:v>11.409723</c:v>
                </c:pt>
                <c:pt idx="72484">
                  <c:v>11.414434</c:v>
                </c:pt>
                <c:pt idx="72485">
                  <c:v>11.421742999999999</c:v>
                </c:pt>
                <c:pt idx="72486">
                  <c:v>11.414458</c:v>
                </c:pt>
                <c:pt idx="72487">
                  <c:v>11.407548</c:v>
                </c:pt>
                <c:pt idx="72488">
                  <c:v>11.413091</c:v>
                </c:pt>
                <c:pt idx="72489">
                  <c:v>11.413544</c:v>
                </c:pt>
                <c:pt idx="72490">
                  <c:v>11.406275000000001</c:v>
                </c:pt>
                <c:pt idx="72491">
                  <c:v>11.416615999999999</c:v>
                </c:pt>
                <c:pt idx="72492">
                  <c:v>11.42215</c:v>
                </c:pt>
                <c:pt idx="72493">
                  <c:v>11.409492</c:v>
                </c:pt>
                <c:pt idx="72494">
                  <c:v>11.409545</c:v>
                </c:pt>
                <c:pt idx="72495">
                  <c:v>11.417878999999999</c:v>
                </c:pt>
                <c:pt idx="72496">
                  <c:v>11.413392</c:v>
                </c:pt>
                <c:pt idx="72497">
                  <c:v>11.406915</c:v>
                </c:pt>
                <c:pt idx="72498">
                  <c:v>11.413657000000001</c:v>
                </c:pt>
                <c:pt idx="72499">
                  <c:v>11.416968000000001</c:v>
                </c:pt>
                <c:pt idx="72500">
                  <c:v>11.409763</c:v>
                </c:pt>
                <c:pt idx="72501">
                  <c:v>11.410314</c:v>
                </c:pt>
                <c:pt idx="72502">
                  <c:v>11.413057999999999</c:v>
                </c:pt>
                <c:pt idx="72503">
                  <c:v>11.41347</c:v>
                </c:pt>
                <c:pt idx="72504">
                  <c:v>11.419988</c:v>
                </c:pt>
                <c:pt idx="72505">
                  <c:v>11.424939</c:v>
                </c:pt>
                <c:pt idx="72506">
                  <c:v>11.420736</c:v>
                </c:pt>
                <c:pt idx="72507">
                  <c:v>11.415269</c:v>
                </c:pt>
                <c:pt idx="72508">
                  <c:v>11.421307000000001</c:v>
                </c:pt>
                <c:pt idx="72509">
                  <c:v>11.424130999999999</c:v>
                </c:pt>
                <c:pt idx="72510">
                  <c:v>11.415755000000001</c:v>
                </c:pt>
                <c:pt idx="72511">
                  <c:v>11.418346</c:v>
                </c:pt>
                <c:pt idx="72512">
                  <c:v>11.423476000000001</c:v>
                </c:pt>
                <c:pt idx="72513">
                  <c:v>11.417384</c:v>
                </c:pt>
                <c:pt idx="72514">
                  <c:v>11.416674</c:v>
                </c:pt>
                <c:pt idx="72515">
                  <c:v>11.421355</c:v>
                </c:pt>
                <c:pt idx="72516">
                  <c:v>11.416841</c:v>
                </c:pt>
                <c:pt idx="72517">
                  <c:v>11.416297999999999</c:v>
                </c:pt>
                <c:pt idx="72518">
                  <c:v>11.425259</c:v>
                </c:pt>
                <c:pt idx="72519">
                  <c:v>11.418984999999999</c:v>
                </c:pt>
                <c:pt idx="72520">
                  <c:v>11.410605</c:v>
                </c:pt>
                <c:pt idx="72521">
                  <c:v>11.419833000000001</c:v>
                </c:pt>
                <c:pt idx="72522">
                  <c:v>11.423022</c:v>
                </c:pt>
                <c:pt idx="72523">
                  <c:v>11.414925</c:v>
                </c:pt>
                <c:pt idx="72524">
                  <c:v>11.414251999999999</c:v>
                </c:pt>
                <c:pt idx="72525">
                  <c:v>11.419727</c:v>
                </c:pt>
                <c:pt idx="72526">
                  <c:v>11.41586</c:v>
                </c:pt>
                <c:pt idx="72527">
                  <c:v>11.41422</c:v>
                </c:pt>
                <c:pt idx="72528">
                  <c:v>11.423472</c:v>
                </c:pt>
                <c:pt idx="72529">
                  <c:v>11.421581</c:v>
                </c:pt>
                <c:pt idx="72530">
                  <c:v>11.41569</c:v>
                </c:pt>
                <c:pt idx="72531">
                  <c:v>11.421606000000001</c:v>
                </c:pt>
                <c:pt idx="72532">
                  <c:v>11.422756</c:v>
                </c:pt>
                <c:pt idx="72533">
                  <c:v>11.416573</c:v>
                </c:pt>
                <c:pt idx="72534">
                  <c:v>11.422311000000001</c:v>
                </c:pt>
                <c:pt idx="72535">
                  <c:v>11.430123</c:v>
                </c:pt>
                <c:pt idx="72536">
                  <c:v>11.421117000000001</c:v>
                </c:pt>
                <c:pt idx="72537">
                  <c:v>11.419141</c:v>
                </c:pt>
                <c:pt idx="72538">
                  <c:v>11.424713000000001</c:v>
                </c:pt>
                <c:pt idx="72539">
                  <c:v>11.416790000000001</c:v>
                </c:pt>
                <c:pt idx="72540">
                  <c:v>11.414785999999999</c:v>
                </c:pt>
                <c:pt idx="72541">
                  <c:v>11.421412999999999</c:v>
                </c:pt>
                <c:pt idx="72542">
                  <c:v>11.420907</c:v>
                </c:pt>
                <c:pt idx="72543">
                  <c:v>11.418822</c:v>
                </c:pt>
                <c:pt idx="72544">
                  <c:v>11.425869</c:v>
                </c:pt>
                <c:pt idx="72545">
                  <c:v>11.430668000000001</c:v>
                </c:pt>
                <c:pt idx="72546">
                  <c:v>11.425765</c:v>
                </c:pt>
                <c:pt idx="72547">
                  <c:v>11.424585</c:v>
                </c:pt>
                <c:pt idx="72548">
                  <c:v>11.425169</c:v>
                </c:pt>
                <c:pt idx="72549">
                  <c:v>11.420958000000001</c:v>
                </c:pt>
                <c:pt idx="72550">
                  <c:v>11.415716</c:v>
                </c:pt>
                <c:pt idx="72551">
                  <c:v>11.417766</c:v>
                </c:pt>
                <c:pt idx="72552">
                  <c:v>11.426399999999999</c:v>
                </c:pt>
                <c:pt idx="72553">
                  <c:v>11.426686999999999</c:v>
                </c:pt>
                <c:pt idx="72554">
                  <c:v>11.426811000000001</c:v>
                </c:pt>
                <c:pt idx="72555">
                  <c:v>11.432426</c:v>
                </c:pt>
                <c:pt idx="72556">
                  <c:v>11.428394000000001</c:v>
                </c:pt>
                <c:pt idx="72557">
                  <c:v>11.423470999999999</c:v>
                </c:pt>
                <c:pt idx="72558">
                  <c:v>11.42595</c:v>
                </c:pt>
                <c:pt idx="72559">
                  <c:v>11.426871</c:v>
                </c:pt>
                <c:pt idx="72560">
                  <c:v>11.42229</c:v>
                </c:pt>
                <c:pt idx="72561">
                  <c:v>11.421797</c:v>
                </c:pt>
                <c:pt idx="72562">
                  <c:v>11.425623</c:v>
                </c:pt>
                <c:pt idx="72563">
                  <c:v>11.423260000000001</c:v>
                </c:pt>
                <c:pt idx="72564">
                  <c:v>11.423878</c:v>
                </c:pt>
                <c:pt idx="72565">
                  <c:v>11.42798</c:v>
                </c:pt>
                <c:pt idx="72566">
                  <c:v>11.425210999999999</c:v>
                </c:pt>
                <c:pt idx="72567">
                  <c:v>11.422776000000001</c:v>
                </c:pt>
                <c:pt idx="72568">
                  <c:v>11.425756</c:v>
                </c:pt>
                <c:pt idx="72569">
                  <c:v>11.431055000000001</c:v>
                </c:pt>
                <c:pt idx="72570">
                  <c:v>11.432707000000001</c:v>
                </c:pt>
                <c:pt idx="72571">
                  <c:v>11.43472</c:v>
                </c:pt>
                <c:pt idx="72572">
                  <c:v>11.435772</c:v>
                </c:pt>
                <c:pt idx="72573">
                  <c:v>11.427934</c:v>
                </c:pt>
                <c:pt idx="72574">
                  <c:v>11.424353</c:v>
                </c:pt>
                <c:pt idx="72575">
                  <c:v>11.429271</c:v>
                </c:pt>
                <c:pt idx="72576">
                  <c:v>11.426683000000001</c:v>
                </c:pt>
                <c:pt idx="72577">
                  <c:v>11.420703</c:v>
                </c:pt>
                <c:pt idx="72578">
                  <c:v>11.427915</c:v>
                </c:pt>
                <c:pt idx="72579">
                  <c:v>11.43289</c:v>
                </c:pt>
                <c:pt idx="72580">
                  <c:v>11.422866000000001</c:v>
                </c:pt>
                <c:pt idx="72581">
                  <c:v>11.427295000000001</c:v>
                </c:pt>
                <c:pt idx="72582">
                  <c:v>11.440701000000001</c:v>
                </c:pt>
                <c:pt idx="72583">
                  <c:v>11.432601999999999</c:v>
                </c:pt>
                <c:pt idx="72584">
                  <c:v>11.422915</c:v>
                </c:pt>
                <c:pt idx="72585">
                  <c:v>11.43005</c:v>
                </c:pt>
                <c:pt idx="72586">
                  <c:v>11.432686</c:v>
                </c:pt>
                <c:pt idx="72587">
                  <c:v>11.425083000000001</c:v>
                </c:pt>
                <c:pt idx="72588">
                  <c:v>11.425598000000001</c:v>
                </c:pt>
                <c:pt idx="72589">
                  <c:v>11.429816000000001</c:v>
                </c:pt>
                <c:pt idx="72590">
                  <c:v>11.427533</c:v>
                </c:pt>
                <c:pt idx="72591">
                  <c:v>11.428977</c:v>
                </c:pt>
                <c:pt idx="72592">
                  <c:v>11.432371</c:v>
                </c:pt>
                <c:pt idx="72593">
                  <c:v>11.428993999999999</c:v>
                </c:pt>
                <c:pt idx="72594">
                  <c:v>11.428535</c:v>
                </c:pt>
                <c:pt idx="72595">
                  <c:v>11.434683</c:v>
                </c:pt>
                <c:pt idx="72596">
                  <c:v>11.431779000000001</c:v>
                </c:pt>
                <c:pt idx="72597">
                  <c:v>11.423185999999999</c:v>
                </c:pt>
                <c:pt idx="72598">
                  <c:v>11.42878</c:v>
                </c:pt>
                <c:pt idx="72599">
                  <c:v>11.430318</c:v>
                </c:pt>
                <c:pt idx="72600">
                  <c:v>11.423605999999999</c:v>
                </c:pt>
                <c:pt idx="72601">
                  <c:v>11.433700999999999</c:v>
                </c:pt>
                <c:pt idx="72602">
                  <c:v>11.438219</c:v>
                </c:pt>
                <c:pt idx="72603">
                  <c:v>11.430834000000001</c:v>
                </c:pt>
                <c:pt idx="72604">
                  <c:v>11.435241</c:v>
                </c:pt>
                <c:pt idx="72605">
                  <c:v>11.439902999999999</c:v>
                </c:pt>
                <c:pt idx="72606">
                  <c:v>11.435441000000001</c:v>
                </c:pt>
                <c:pt idx="72607">
                  <c:v>11.432624000000001</c:v>
                </c:pt>
                <c:pt idx="72608">
                  <c:v>11.436461</c:v>
                </c:pt>
                <c:pt idx="72609">
                  <c:v>11.436852</c:v>
                </c:pt>
                <c:pt idx="72610">
                  <c:v>11.432536000000001</c:v>
                </c:pt>
                <c:pt idx="72611">
                  <c:v>11.436518</c:v>
                </c:pt>
                <c:pt idx="72612">
                  <c:v>11.437122</c:v>
                </c:pt>
                <c:pt idx="72613">
                  <c:v>11.431069000000001</c:v>
                </c:pt>
                <c:pt idx="72614">
                  <c:v>11.432588000000001</c:v>
                </c:pt>
                <c:pt idx="72615">
                  <c:v>11.437817000000001</c:v>
                </c:pt>
                <c:pt idx="72616">
                  <c:v>11.434937</c:v>
                </c:pt>
                <c:pt idx="72617">
                  <c:v>11.431732999999999</c:v>
                </c:pt>
                <c:pt idx="72618">
                  <c:v>11.437438999999999</c:v>
                </c:pt>
                <c:pt idx="72619">
                  <c:v>11.436451</c:v>
                </c:pt>
                <c:pt idx="72620">
                  <c:v>11.431195000000001</c:v>
                </c:pt>
                <c:pt idx="72621">
                  <c:v>11.43674</c:v>
                </c:pt>
                <c:pt idx="72622">
                  <c:v>11.438516999999999</c:v>
                </c:pt>
                <c:pt idx="72623">
                  <c:v>11.430127000000001</c:v>
                </c:pt>
                <c:pt idx="72624">
                  <c:v>11.428471999999999</c:v>
                </c:pt>
                <c:pt idx="72625">
                  <c:v>11.436489</c:v>
                </c:pt>
                <c:pt idx="72626">
                  <c:v>11.434132</c:v>
                </c:pt>
                <c:pt idx="72627">
                  <c:v>11.430811</c:v>
                </c:pt>
                <c:pt idx="72628">
                  <c:v>11.441155</c:v>
                </c:pt>
                <c:pt idx="72629">
                  <c:v>11.441115999999999</c:v>
                </c:pt>
                <c:pt idx="72630">
                  <c:v>11.435307999999999</c:v>
                </c:pt>
                <c:pt idx="72631">
                  <c:v>11.441005000000001</c:v>
                </c:pt>
                <c:pt idx="72632">
                  <c:v>11.443033</c:v>
                </c:pt>
                <c:pt idx="72633">
                  <c:v>11.436887</c:v>
                </c:pt>
                <c:pt idx="72634">
                  <c:v>11.435017999999999</c:v>
                </c:pt>
                <c:pt idx="72635">
                  <c:v>11.439911</c:v>
                </c:pt>
                <c:pt idx="72636">
                  <c:v>11.439114999999999</c:v>
                </c:pt>
                <c:pt idx="72637">
                  <c:v>11.437728</c:v>
                </c:pt>
                <c:pt idx="72638">
                  <c:v>11.443054</c:v>
                </c:pt>
                <c:pt idx="72639">
                  <c:v>11.440410999999999</c:v>
                </c:pt>
                <c:pt idx="72640">
                  <c:v>11.434620000000001</c:v>
                </c:pt>
                <c:pt idx="72641">
                  <c:v>11.439263</c:v>
                </c:pt>
                <c:pt idx="72642">
                  <c:v>11.445644</c:v>
                </c:pt>
                <c:pt idx="72643">
                  <c:v>11.438267</c:v>
                </c:pt>
                <c:pt idx="72644">
                  <c:v>11.432893</c:v>
                </c:pt>
                <c:pt idx="72645">
                  <c:v>11.441141999999999</c:v>
                </c:pt>
                <c:pt idx="72646">
                  <c:v>11.439294</c:v>
                </c:pt>
                <c:pt idx="72647">
                  <c:v>11.436844000000001</c:v>
                </c:pt>
                <c:pt idx="72648">
                  <c:v>11.448166000000001</c:v>
                </c:pt>
                <c:pt idx="72649">
                  <c:v>11.448428</c:v>
                </c:pt>
                <c:pt idx="72650">
                  <c:v>11.439095999999999</c:v>
                </c:pt>
                <c:pt idx="72651">
                  <c:v>11.440804</c:v>
                </c:pt>
                <c:pt idx="72652">
                  <c:v>11.443752</c:v>
                </c:pt>
                <c:pt idx="72653">
                  <c:v>11.440315</c:v>
                </c:pt>
                <c:pt idx="72654">
                  <c:v>11.443291</c:v>
                </c:pt>
                <c:pt idx="72655">
                  <c:v>11.442213000000001</c:v>
                </c:pt>
                <c:pt idx="72656">
                  <c:v>11.431163</c:v>
                </c:pt>
                <c:pt idx="72657">
                  <c:v>11.433896000000001</c:v>
                </c:pt>
                <c:pt idx="72658">
                  <c:v>11.442347</c:v>
                </c:pt>
                <c:pt idx="72659">
                  <c:v>11.4391</c:v>
                </c:pt>
                <c:pt idx="72660">
                  <c:v>11.436194</c:v>
                </c:pt>
                <c:pt idx="72661">
                  <c:v>11.441143</c:v>
                </c:pt>
                <c:pt idx="72662">
                  <c:v>11.443953</c:v>
                </c:pt>
                <c:pt idx="72663">
                  <c:v>11.441445</c:v>
                </c:pt>
                <c:pt idx="72664">
                  <c:v>11.445444999999999</c:v>
                </c:pt>
                <c:pt idx="72665">
                  <c:v>11.447753000000001</c:v>
                </c:pt>
                <c:pt idx="72666">
                  <c:v>11.43914</c:v>
                </c:pt>
                <c:pt idx="72667">
                  <c:v>11.440321000000001</c:v>
                </c:pt>
                <c:pt idx="72668">
                  <c:v>11.448479000000001</c:v>
                </c:pt>
                <c:pt idx="72669">
                  <c:v>11.445166</c:v>
                </c:pt>
                <c:pt idx="72670">
                  <c:v>11.438852000000001</c:v>
                </c:pt>
                <c:pt idx="72671">
                  <c:v>11.439844000000001</c:v>
                </c:pt>
                <c:pt idx="72672">
                  <c:v>11.442798</c:v>
                </c:pt>
                <c:pt idx="72673">
                  <c:v>11.439776</c:v>
                </c:pt>
                <c:pt idx="72674">
                  <c:v>11.441587999999999</c:v>
                </c:pt>
                <c:pt idx="72675">
                  <c:v>11.450456000000001</c:v>
                </c:pt>
                <c:pt idx="72676">
                  <c:v>11.451746999999999</c:v>
                </c:pt>
                <c:pt idx="72677">
                  <c:v>11.445180000000001</c:v>
                </c:pt>
                <c:pt idx="72678">
                  <c:v>11.444354000000001</c:v>
                </c:pt>
                <c:pt idx="72679">
                  <c:v>11.451255</c:v>
                </c:pt>
                <c:pt idx="72680">
                  <c:v>11.451071000000001</c:v>
                </c:pt>
                <c:pt idx="72681">
                  <c:v>11.448501</c:v>
                </c:pt>
                <c:pt idx="72682">
                  <c:v>11.451359999999999</c:v>
                </c:pt>
                <c:pt idx="72683">
                  <c:v>11.446564</c:v>
                </c:pt>
                <c:pt idx="72684">
                  <c:v>11.440315</c:v>
                </c:pt>
                <c:pt idx="72685">
                  <c:v>11.444651</c:v>
                </c:pt>
                <c:pt idx="72686">
                  <c:v>11.445427</c:v>
                </c:pt>
                <c:pt idx="72687">
                  <c:v>11.43939</c:v>
                </c:pt>
                <c:pt idx="72688">
                  <c:v>11.441962999999999</c:v>
                </c:pt>
                <c:pt idx="72689">
                  <c:v>11.445976</c:v>
                </c:pt>
                <c:pt idx="72690">
                  <c:v>11.441701999999999</c:v>
                </c:pt>
                <c:pt idx="72691">
                  <c:v>11.44482</c:v>
                </c:pt>
                <c:pt idx="72692">
                  <c:v>11.449285</c:v>
                </c:pt>
                <c:pt idx="72693">
                  <c:v>11.446133</c:v>
                </c:pt>
                <c:pt idx="72694">
                  <c:v>11.45182</c:v>
                </c:pt>
                <c:pt idx="72695">
                  <c:v>11.457642</c:v>
                </c:pt>
                <c:pt idx="72696">
                  <c:v>11.450708000000001</c:v>
                </c:pt>
                <c:pt idx="72697">
                  <c:v>11.445005999999999</c:v>
                </c:pt>
                <c:pt idx="72698">
                  <c:v>11.450225</c:v>
                </c:pt>
                <c:pt idx="72699">
                  <c:v>11.453932</c:v>
                </c:pt>
                <c:pt idx="72700">
                  <c:v>11.449935999999999</c:v>
                </c:pt>
                <c:pt idx="72701">
                  <c:v>11.449036</c:v>
                </c:pt>
                <c:pt idx="72702">
                  <c:v>11.449426000000001</c:v>
                </c:pt>
                <c:pt idx="72703">
                  <c:v>11.447231</c:v>
                </c:pt>
                <c:pt idx="72704">
                  <c:v>11.448619000000001</c:v>
                </c:pt>
                <c:pt idx="72705">
                  <c:v>11.452892</c:v>
                </c:pt>
                <c:pt idx="72706">
                  <c:v>11.449852</c:v>
                </c:pt>
                <c:pt idx="72707">
                  <c:v>11.444417</c:v>
                </c:pt>
                <c:pt idx="72708">
                  <c:v>11.448878000000001</c:v>
                </c:pt>
                <c:pt idx="72709">
                  <c:v>11.447521</c:v>
                </c:pt>
                <c:pt idx="72710">
                  <c:v>11.44111</c:v>
                </c:pt>
                <c:pt idx="72711">
                  <c:v>11.451143</c:v>
                </c:pt>
                <c:pt idx="72712">
                  <c:v>11.454587</c:v>
                </c:pt>
                <c:pt idx="72713">
                  <c:v>11.447546000000001</c:v>
                </c:pt>
                <c:pt idx="72714">
                  <c:v>11.453372999999999</c:v>
                </c:pt>
                <c:pt idx="72715">
                  <c:v>11.458534</c:v>
                </c:pt>
                <c:pt idx="72716">
                  <c:v>11.451047000000001</c:v>
                </c:pt>
                <c:pt idx="72717">
                  <c:v>11.449539</c:v>
                </c:pt>
                <c:pt idx="72718">
                  <c:v>11.458285</c:v>
                </c:pt>
                <c:pt idx="72719">
                  <c:v>11.453549000000001</c:v>
                </c:pt>
                <c:pt idx="72720">
                  <c:v>11.443242</c:v>
                </c:pt>
                <c:pt idx="72721">
                  <c:v>11.448696</c:v>
                </c:pt>
                <c:pt idx="72722">
                  <c:v>11.4504</c:v>
                </c:pt>
                <c:pt idx="72723">
                  <c:v>11.446916999999999</c:v>
                </c:pt>
                <c:pt idx="72724">
                  <c:v>11.454418</c:v>
                </c:pt>
                <c:pt idx="72725">
                  <c:v>11.456693</c:v>
                </c:pt>
                <c:pt idx="72726">
                  <c:v>11.450804</c:v>
                </c:pt>
                <c:pt idx="72727">
                  <c:v>11.452999</c:v>
                </c:pt>
                <c:pt idx="72728">
                  <c:v>11.457919</c:v>
                </c:pt>
                <c:pt idx="72729">
                  <c:v>11.451696999999999</c:v>
                </c:pt>
                <c:pt idx="72730">
                  <c:v>11.448948</c:v>
                </c:pt>
                <c:pt idx="72731">
                  <c:v>11.452000999999999</c:v>
                </c:pt>
                <c:pt idx="72732">
                  <c:v>11.451302999999999</c:v>
                </c:pt>
                <c:pt idx="72733">
                  <c:v>11.455000999999999</c:v>
                </c:pt>
                <c:pt idx="72734">
                  <c:v>11.456287</c:v>
                </c:pt>
                <c:pt idx="72735">
                  <c:v>11.455904</c:v>
                </c:pt>
                <c:pt idx="72736">
                  <c:v>11.456407</c:v>
                </c:pt>
                <c:pt idx="72737">
                  <c:v>11.454890000000001</c:v>
                </c:pt>
                <c:pt idx="72738">
                  <c:v>11.45762</c:v>
                </c:pt>
                <c:pt idx="72739">
                  <c:v>11.46059</c:v>
                </c:pt>
                <c:pt idx="72740">
                  <c:v>11.461398000000001</c:v>
                </c:pt>
                <c:pt idx="72741">
                  <c:v>11.459773</c:v>
                </c:pt>
                <c:pt idx="72742">
                  <c:v>11.457537</c:v>
                </c:pt>
                <c:pt idx="72743">
                  <c:v>11.458226</c:v>
                </c:pt>
                <c:pt idx="72744">
                  <c:v>11.458371</c:v>
                </c:pt>
                <c:pt idx="72745">
                  <c:v>11.45237</c:v>
                </c:pt>
                <c:pt idx="72746">
                  <c:v>11.445883</c:v>
                </c:pt>
                <c:pt idx="72747">
                  <c:v>11.453359000000001</c:v>
                </c:pt>
                <c:pt idx="72748">
                  <c:v>11.461826</c:v>
                </c:pt>
                <c:pt idx="72749">
                  <c:v>11.455985</c:v>
                </c:pt>
                <c:pt idx="72750">
                  <c:v>11.452766</c:v>
                </c:pt>
                <c:pt idx="72751">
                  <c:v>11.456889</c:v>
                </c:pt>
                <c:pt idx="72752">
                  <c:v>11.456580000000001</c:v>
                </c:pt>
                <c:pt idx="72753">
                  <c:v>11.452779</c:v>
                </c:pt>
                <c:pt idx="72754">
                  <c:v>11.461717999999999</c:v>
                </c:pt>
                <c:pt idx="72755">
                  <c:v>11.469239</c:v>
                </c:pt>
                <c:pt idx="72756">
                  <c:v>11.46105</c:v>
                </c:pt>
                <c:pt idx="72757">
                  <c:v>11.458824</c:v>
                </c:pt>
                <c:pt idx="72758">
                  <c:v>11.458204</c:v>
                </c:pt>
                <c:pt idx="72759">
                  <c:v>11.453174000000001</c:v>
                </c:pt>
                <c:pt idx="72760">
                  <c:v>11.456822000000001</c:v>
                </c:pt>
                <c:pt idx="72761">
                  <c:v>11.459625000000001</c:v>
                </c:pt>
                <c:pt idx="72762">
                  <c:v>11.456951999999999</c:v>
                </c:pt>
                <c:pt idx="72763">
                  <c:v>11.456415</c:v>
                </c:pt>
                <c:pt idx="72764">
                  <c:v>11.459334999999999</c:v>
                </c:pt>
                <c:pt idx="72765">
                  <c:v>11.459875</c:v>
                </c:pt>
                <c:pt idx="72766">
                  <c:v>11.459341</c:v>
                </c:pt>
                <c:pt idx="72767">
                  <c:v>11.462211</c:v>
                </c:pt>
                <c:pt idx="72768">
                  <c:v>11.45964</c:v>
                </c:pt>
                <c:pt idx="72769">
                  <c:v>11.454336</c:v>
                </c:pt>
                <c:pt idx="72770">
                  <c:v>11.454874</c:v>
                </c:pt>
                <c:pt idx="72771">
                  <c:v>11.455247999999999</c:v>
                </c:pt>
                <c:pt idx="72772">
                  <c:v>11.457231</c:v>
                </c:pt>
                <c:pt idx="72773">
                  <c:v>11.461997999999999</c:v>
                </c:pt>
                <c:pt idx="72774">
                  <c:v>11.463471999999999</c:v>
                </c:pt>
                <c:pt idx="72775">
                  <c:v>11.458992</c:v>
                </c:pt>
                <c:pt idx="72776">
                  <c:v>11.461650000000001</c:v>
                </c:pt>
                <c:pt idx="72777">
                  <c:v>11.471342</c:v>
                </c:pt>
                <c:pt idx="72778">
                  <c:v>11.470325000000001</c:v>
                </c:pt>
                <c:pt idx="72779">
                  <c:v>11.468347</c:v>
                </c:pt>
                <c:pt idx="72780">
                  <c:v>11.467468999999999</c:v>
                </c:pt>
                <c:pt idx="72781">
                  <c:v>11.463461000000001</c:v>
                </c:pt>
                <c:pt idx="72782">
                  <c:v>11.463488</c:v>
                </c:pt>
                <c:pt idx="72783">
                  <c:v>11.469236</c:v>
                </c:pt>
                <c:pt idx="72784">
                  <c:v>11.467618</c:v>
                </c:pt>
                <c:pt idx="72785">
                  <c:v>11.458145999999999</c:v>
                </c:pt>
                <c:pt idx="72786">
                  <c:v>11.461058</c:v>
                </c:pt>
                <c:pt idx="72787">
                  <c:v>11.46801</c:v>
                </c:pt>
                <c:pt idx="72788">
                  <c:v>11.464760999999999</c:v>
                </c:pt>
                <c:pt idx="72789">
                  <c:v>11.463526999999999</c:v>
                </c:pt>
                <c:pt idx="72790">
                  <c:v>11.467010999999999</c:v>
                </c:pt>
                <c:pt idx="72791">
                  <c:v>11.468413999999999</c:v>
                </c:pt>
                <c:pt idx="72792">
                  <c:v>11.463706999999999</c:v>
                </c:pt>
                <c:pt idx="72793">
                  <c:v>11.461174</c:v>
                </c:pt>
                <c:pt idx="72794">
                  <c:v>11.462536</c:v>
                </c:pt>
                <c:pt idx="72795">
                  <c:v>11.459466000000001</c:v>
                </c:pt>
                <c:pt idx="72796">
                  <c:v>11.462474</c:v>
                </c:pt>
                <c:pt idx="72797">
                  <c:v>11.466047</c:v>
                </c:pt>
                <c:pt idx="72798">
                  <c:v>11.459678</c:v>
                </c:pt>
                <c:pt idx="72799">
                  <c:v>11.457121000000001</c:v>
                </c:pt>
                <c:pt idx="72800">
                  <c:v>11.462065000000001</c:v>
                </c:pt>
                <c:pt idx="72801">
                  <c:v>11.46345</c:v>
                </c:pt>
                <c:pt idx="72802">
                  <c:v>11.462194999999999</c:v>
                </c:pt>
                <c:pt idx="72803">
                  <c:v>11.468762999999999</c:v>
                </c:pt>
                <c:pt idx="72804">
                  <c:v>11.473122</c:v>
                </c:pt>
                <c:pt idx="72805">
                  <c:v>11.467416</c:v>
                </c:pt>
                <c:pt idx="72806">
                  <c:v>11.464233999999999</c:v>
                </c:pt>
                <c:pt idx="72807">
                  <c:v>11.464309999999999</c:v>
                </c:pt>
                <c:pt idx="72808">
                  <c:v>11.466256</c:v>
                </c:pt>
                <c:pt idx="72809">
                  <c:v>11.46588</c:v>
                </c:pt>
                <c:pt idx="72810">
                  <c:v>11.461449</c:v>
                </c:pt>
                <c:pt idx="72811">
                  <c:v>11.459892999999999</c:v>
                </c:pt>
                <c:pt idx="72812">
                  <c:v>11.462054999999999</c:v>
                </c:pt>
                <c:pt idx="72813">
                  <c:v>11.471306</c:v>
                </c:pt>
                <c:pt idx="72814">
                  <c:v>11.476452</c:v>
                </c:pt>
                <c:pt idx="72815">
                  <c:v>11.473758999999999</c:v>
                </c:pt>
                <c:pt idx="72816">
                  <c:v>11.474631</c:v>
                </c:pt>
                <c:pt idx="72817">
                  <c:v>11.473231999999999</c:v>
                </c:pt>
                <c:pt idx="72818">
                  <c:v>11.46912</c:v>
                </c:pt>
                <c:pt idx="72819">
                  <c:v>11.467999000000001</c:v>
                </c:pt>
                <c:pt idx="72820">
                  <c:v>11.467831</c:v>
                </c:pt>
                <c:pt idx="72821">
                  <c:v>11.465686</c:v>
                </c:pt>
                <c:pt idx="72822">
                  <c:v>11.466848000000001</c:v>
                </c:pt>
                <c:pt idx="72823">
                  <c:v>11.473174999999999</c:v>
                </c:pt>
                <c:pt idx="72824">
                  <c:v>11.472329999999999</c:v>
                </c:pt>
                <c:pt idx="72825">
                  <c:v>11.471598999999999</c:v>
                </c:pt>
                <c:pt idx="72826">
                  <c:v>11.477437</c:v>
                </c:pt>
                <c:pt idx="72827">
                  <c:v>11.47513</c:v>
                </c:pt>
                <c:pt idx="72828">
                  <c:v>11.466257000000001</c:v>
                </c:pt>
                <c:pt idx="72829">
                  <c:v>11.46565</c:v>
                </c:pt>
                <c:pt idx="72830">
                  <c:v>11.469581</c:v>
                </c:pt>
                <c:pt idx="72831">
                  <c:v>11.4659</c:v>
                </c:pt>
                <c:pt idx="72832">
                  <c:v>11.463501000000001</c:v>
                </c:pt>
                <c:pt idx="72833">
                  <c:v>11.468871999999999</c:v>
                </c:pt>
                <c:pt idx="72834">
                  <c:v>11.469182999999999</c:v>
                </c:pt>
                <c:pt idx="72835">
                  <c:v>11.467681000000001</c:v>
                </c:pt>
                <c:pt idx="72836">
                  <c:v>11.472583999999999</c:v>
                </c:pt>
                <c:pt idx="72837">
                  <c:v>11.474738</c:v>
                </c:pt>
                <c:pt idx="72838">
                  <c:v>11.472402000000001</c:v>
                </c:pt>
                <c:pt idx="72839">
                  <c:v>11.472479999999999</c:v>
                </c:pt>
                <c:pt idx="72840">
                  <c:v>11.473898999999999</c:v>
                </c:pt>
                <c:pt idx="72841">
                  <c:v>11.470618</c:v>
                </c:pt>
                <c:pt idx="72842">
                  <c:v>11.468014</c:v>
                </c:pt>
                <c:pt idx="72843">
                  <c:v>11.467314</c:v>
                </c:pt>
                <c:pt idx="72844">
                  <c:v>11.466613000000001</c:v>
                </c:pt>
                <c:pt idx="72845">
                  <c:v>11.471399999999999</c:v>
                </c:pt>
                <c:pt idx="72846">
                  <c:v>11.476629000000001</c:v>
                </c:pt>
                <c:pt idx="72847">
                  <c:v>11.47411</c:v>
                </c:pt>
                <c:pt idx="72848">
                  <c:v>11.468913000000001</c:v>
                </c:pt>
                <c:pt idx="72849">
                  <c:v>11.470542</c:v>
                </c:pt>
                <c:pt idx="72850">
                  <c:v>11.473972</c:v>
                </c:pt>
                <c:pt idx="72851">
                  <c:v>11.46838</c:v>
                </c:pt>
                <c:pt idx="72852">
                  <c:v>11.470729</c:v>
                </c:pt>
                <c:pt idx="72853">
                  <c:v>11.479744999999999</c:v>
                </c:pt>
                <c:pt idx="72854">
                  <c:v>11.475303</c:v>
                </c:pt>
                <c:pt idx="72855">
                  <c:v>11.474107</c:v>
                </c:pt>
                <c:pt idx="72856">
                  <c:v>11.479571</c:v>
                </c:pt>
                <c:pt idx="72857">
                  <c:v>11.475978</c:v>
                </c:pt>
                <c:pt idx="72858">
                  <c:v>11.472744</c:v>
                </c:pt>
                <c:pt idx="72859">
                  <c:v>11.478498999999999</c:v>
                </c:pt>
                <c:pt idx="72860">
                  <c:v>11.481033999999999</c:v>
                </c:pt>
                <c:pt idx="72861">
                  <c:v>11.476016</c:v>
                </c:pt>
                <c:pt idx="72862">
                  <c:v>11.476831000000001</c:v>
                </c:pt>
                <c:pt idx="72863">
                  <c:v>11.478287</c:v>
                </c:pt>
                <c:pt idx="72864">
                  <c:v>11.474696</c:v>
                </c:pt>
                <c:pt idx="72865">
                  <c:v>11.479419</c:v>
                </c:pt>
                <c:pt idx="72866">
                  <c:v>11.481954999999999</c:v>
                </c:pt>
                <c:pt idx="72867">
                  <c:v>11.477715</c:v>
                </c:pt>
                <c:pt idx="72868">
                  <c:v>11.481729</c:v>
                </c:pt>
                <c:pt idx="72869">
                  <c:v>11.484988</c:v>
                </c:pt>
                <c:pt idx="72870">
                  <c:v>11.479659</c:v>
                </c:pt>
                <c:pt idx="72871">
                  <c:v>11.479733</c:v>
                </c:pt>
                <c:pt idx="72872">
                  <c:v>11.48325</c:v>
                </c:pt>
                <c:pt idx="72873">
                  <c:v>11.475675000000001</c:v>
                </c:pt>
                <c:pt idx="72874">
                  <c:v>11.474575</c:v>
                </c:pt>
                <c:pt idx="72875">
                  <c:v>11.484864</c:v>
                </c:pt>
                <c:pt idx="72876">
                  <c:v>11.481273</c:v>
                </c:pt>
                <c:pt idx="72877">
                  <c:v>11.473205999999999</c:v>
                </c:pt>
                <c:pt idx="72878">
                  <c:v>11.476743000000001</c:v>
                </c:pt>
                <c:pt idx="72879">
                  <c:v>11.481801000000001</c:v>
                </c:pt>
                <c:pt idx="72880">
                  <c:v>11.477734999999999</c:v>
                </c:pt>
                <c:pt idx="72881">
                  <c:v>11.474008</c:v>
                </c:pt>
                <c:pt idx="72882">
                  <c:v>11.477302</c:v>
                </c:pt>
                <c:pt idx="72883">
                  <c:v>11.473962999999999</c:v>
                </c:pt>
                <c:pt idx="72884">
                  <c:v>11.471822</c:v>
                </c:pt>
                <c:pt idx="72885">
                  <c:v>11.482765000000001</c:v>
                </c:pt>
                <c:pt idx="72886">
                  <c:v>11.484965000000001</c:v>
                </c:pt>
                <c:pt idx="72887">
                  <c:v>11.472664</c:v>
                </c:pt>
                <c:pt idx="72888">
                  <c:v>11.473786</c:v>
                </c:pt>
                <c:pt idx="72889">
                  <c:v>11.484874</c:v>
                </c:pt>
                <c:pt idx="72890">
                  <c:v>11.479677000000001</c:v>
                </c:pt>
                <c:pt idx="72891">
                  <c:v>11.475488</c:v>
                </c:pt>
                <c:pt idx="72892">
                  <c:v>11.478894</c:v>
                </c:pt>
                <c:pt idx="72893">
                  <c:v>11.475211</c:v>
                </c:pt>
                <c:pt idx="72894">
                  <c:v>11.474909999999999</c:v>
                </c:pt>
                <c:pt idx="72895">
                  <c:v>11.478668000000001</c:v>
                </c:pt>
                <c:pt idx="72896">
                  <c:v>11.479338</c:v>
                </c:pt>
                <c:pt idx="72897">
                  <c:v>11.483420000000001</c:v>
                </c:pt>
                <c:pt idx="72898">
                  <c:v>11.488892</c:v>
                </c:pt>
                <c:pt idx="72899">
                  <c:v>11.4864</c:v>
                </c:pt>
                <c:pt idx="72900">
                  <c:v>11.479526999999999</c:v>
                </c:pt>
                <c:pt idx="72901">
                  <c:v>11.482258</c:v>
                </c:pt>
                <c:pt idx="72902">
                  <c:v>11.487705999999999</c:v>
                </c:pt>
                <c:pt idx="72903">
                  <c:v>11.486222</c:v>
                </c:pt>
                <c:pt idx="72904">
                  <c:v>11.484216</c:v>
                </c:pt>
                <c:pt idx="72905">
                  <c:v>11.484394999999999</c:v>
                </c:pt>
                <c:pt idx="72906">
                  <c:v>11.484521000000001</c:v>
                </c:pt>
                <c:pt idx="72907">
                  <c:v>11.483355</c:v>
                </c:pt>
                <c:pt idx="72908">
                  <c:v>11.487558</c:v>
                </c:pt>
                <c:pt idx="72909">
                  <c:v>11.493211000000001</c:v>
                </c:pt>
                <c:pt idx="72910">
                  <c:v>11.487285999999999</c:v>
                </c:pt>
                <c:pt idx="72911">
                  <c:v>11.482348</c:v>
                </c:pt>
                <c:pt idx="72912">
                  <c:v>11.483786</c:v>
                </c:pt>
                <c:pt idx="72913">
                  <c:v>11.483483</c:v>
                </c:pt>
                <c:pt idx="72914">
                  <c:v>11.482054</c:v>
                </c:pt>
                <c:pt idx="72915">
                  <c:v>11.482234</c:v>
                </c:pt>
                <c:pt idx="72916">
                  <c:v>11.482613000000001</c:v>
                </c:pt>
                <c:pt idx="72917">
                  <c:v>11.482395</c:v>
                </c:pt>
                <c:pt idx="72918">
                  <c:v>11.486416</c:v>
                </c:pt>
                <c:pt idx="72919">
                  <c:v>11.484964</c:v>
                </c:pt>
                <c:pt idx="72920">
                  <c:v>11.477987000000001</c:v>
                </c:pt>
                <c:pt idx="72921">
                  <c:v>11.485967</c:v>
                </c:pt>
                <c:pt idx="72922">
                  <c:v>11.490220000000001</c:v>
                </c:pt>
                <c:pt idx="72923">
                  <c:v>11.481472999999999</c:v>
                </c:pt>
                <c:pt idx="72924">
                  <c:v>11.481700999999999</c:v>
                </c:pt>
                <c:pt idx="72925">
                  <c:v>11.489539000000001</c:v>
                </c:pt>
                <c:pt idx="72926">
                  <c:v>11.486043</c:v>
                </c:pt>
                <c:pt idx="72927">
                  <c:v>11.476649</c:v>
                </c:pt>
                <c:pt idx="72928">
                  <c:v>11.480038</c:v>
                </c:pt>
                <c:pt idx="72929">
                  <c:v>11.482056</c:v>
                </c:pt>
                <c:pt idx="72930">
                  <c:v>11.481415</c:v>
                </c:pt>
                <c:pt idx="72931">
                  <c:v>11.491158</c:v>
                </c:pt>
                <c:pt idx="72932">
                  <c:v>11.495348999999999</c:v>
                </c:pt>
                <c:pt idx="72933">
                  <c:v>11.488807</c:v>
                </c:pt>
                <c:pt idx="72934">
                  <c:v>11.48653</c:v>
                </c:pt>
                <c:pt idx="72935">
                  <c:v>11.491731</c:v>
                </c:pt>
                <c:pt idx="72936">
                  <c:v>11.493467000000001</c:v>
                </c:pt>
                <c:pt idx="72937">
                  <c:v>11.493202</c:v>
                </c:pt>
                <c:pt idx="72938">
                  <c:v>11.496433</c:v>
                </c:pt>
                <c:pt idx="72939">
                  <c:v>11.490906000000001</c:v>
                </c:pt>
                <c:pt idx="72940">
                  <c:v>11.484843</c:v>
                </c:pt>
                <c:pt idx="72941">
                  <c:v>11.486613999999999</c:v>
                </c:pt>
                <c:pt idx="72942">
                  <c:v>11.484904</c:v>
                </c:pt>
                <c:pt idx="72943">
                  <c:v>11.483199000000001</c:v>
                </c:pt>
                <c:pt idx="72944">
                  <c:v>11.488987</c:v>
                </c:pt>
                <c:pt idx="72945">
                  <c:v>11.493123000000001</c:v>
                </c:pt>
                <c:pt idx="72946">
                  <c:v>11.485381</c:v>
                </c:pt>
                <c:pt idx="72947">
                  <c:v>11.484985</c:v>
                </c:pt>
                <c:pt idx="72948">
                  <c:v>11.498474</c:v>
                </c:pt>
                <c:pt idx="72949">
                  <c:v>11.496648</c:v>
                </c:pt>
                <c:pt idx="72950">
                  <c:v>11.485229</c:v>
                </c:pt>
                <c:pt idx="72951">
                  <c:v>11.489990000000001</c:v>
                </c:pt>
                <c:pt idx="72952">
                  <c:v>11.496544999999999</c:v>
                </c:pt>
                <c:pt idx="72953">
                  <c:v>11.487601</c:v>
                </c:pt>
                <c:pt idx="72954">
                  <c:v>11.484028</c:v>
                </c:pt>
                <c:pt idx="72955">
                  <c:v>11.491737000000001</c:v>
                </c:pt>
                <c:pt idx="72956">
                  <c:v>11.487468</c:v>
                </c:pt>
                <c:pt idx="72957">
                  <c:v>11.485714</c:v>
                </c:pt>
                <c:pt idx="72958">
                  <c:v>11.497058000000001</c:v>
                </c:pt>
                <c:pt idx="72959">
                  <c:v>11.496264</c:v>
                </c:pt>
                <c:pt idx="72960">
                  <c:v>11.489739</c:v>
                </c:pt>
                <c:pt idx="72961">
                  <c:v>11.495615000000001</c:v>
                </c:pt>
                <c:pt idx="72962">
                  <c:v>11.496219999999999</c:v>
                </c:pt>
                <c:pt idx="72963">
                  <c:v>11.485678</c:v>
                </c:pt>
                <c:pt idx="72964">
                  <c:v>11.488367999999999</c:v>
                </c:pt>
                <c:pt idx="72965">
                  <c:v>11.492754</c:v>
                </c:pt>
                <c:pt idx="72966">
                  <c:v>11.484181</c:v>
                </c:pt>
                <c:pt idx="72967">
                  <c:v>11.489278000000001</c:v>
                </c:pt>
                <c:pt idx="72968">
                  <c:v>11.497980999999999</c:v>
                </c:pt>
                <c:pt idx="72969">
                  <c:v>11.493409</c:v>
                </c:pt>
                <c:pt idx="72970">
                  <c:v>11.497706000000001</c:v>
                </c:pt>
                <c:pt idx="72971">
                  <c:v>11.503037000000001</c:v>
                </c:pt>
                <c:pt idx="72972">
                  <c:v>11.496687</c:v>
                </c:pt>
                <c:pt idx="72973">
                  <c:v>11.493897</c:v>
                </c:pt>
                <c:pt idx="72974">
                  <c:v>11.495949</c:v>
                </c:pt>
                <c:pt idx="72975">
                  <c:v>11.493892000000001</c:v>
                </c:pt>
                <c:pt idx="72976">
                  <c:v>11.489853</c:v>
                </c:pt>
                <c:pt idx="72977">
                  <c:v>11.493981</c:v>
                </c:pt>
                <c:pt idx="72978">
                  <c:v>11.496877</c:v>
                </c:pt>
                <c:pt idx="72979">
                  <c:v>11.491443</c:v>
                </c:pt>
                <c:pt idx="72980">
                  <c:v>11.492335000000001</c:v>
                </c:pt>
                <c:pt idx="72981">
                  <c:v>11.499039</c:v>
                </c:pt>
                <c:pt idx="72982">
                  <c:v>11.499473999999999</c:v>
                </c:pt>
                <c:pt idx="72983">
                  <c:v>11.496926999999999</c:v>
                </c:pt>
                <c:pt idx="72984">
                  <c:v>11.499615</c:v>
                </c:pt>
                <c:pt idx="72985">
                  <c:v>11.496506999999999</c:v>
                </c:pt>
                <c:pt idx="72986">
                  <c:v>11.494456</c:v>
                </c:pt>
                <c:pt idx="72987">
                  <c:v>11.499442</c:v>
                </c:pt>
                <c:pt idx="72988">
                  <c:v>11.494464000000001</c:v>
                </c:pt>
                <c:pt idx="72989">
                  <c:v>11.490845</c:v>
                </c:pt>
                <c:pt idx="72990">
                  <c:v>11.494063000000001</c:v>
                </c:pt>
                <c:pt idx="72991">
                  <c:v>11.494263999999999</c:v>
                </c:pt>
                <c:pt idx="72992">
                  <c:v>11.495165</c:v>
                </c:pt>
                <c:pt idx="72993">
                  <c:v>11.496366999999999</c:v>
                </c:pt>
                <c:pt idx="72994">
                  <c:v>11.498751</c:v>
                </c:pt>
                <c:pt idx="72995">
                  <c:v>11.499463</c:v>
                </c:pt>
                <c:pt idx="72996">
                  <c:v>11.499116000000001</c:v>
                </c:pt>
                <c:pt idx="72997">
                  <c:v>11.500266</c:v>
                </c:pt>
                <c:pt idx="72998">
                  <c:v>11.497862</c:v>
                </c:pt>
                <c:pt idx="72999">
                  <c:v>11.496883</c:v>
                </c:pt>
                <c:pt idx="73000">
                  <c:v>11.49954</c:v>
                </c:pt>
                <c:pt idx="73001">
                  <c:v>11.499822999999999</c:v>
                </c:pt>
                <c:pt idx="73002">
                  <c:v>11.495142</c:v>
                </c:pt>
                <c:pt idx="73003">
                  <c:v>11.496389000000001</c:v>
                </c:pt>
                <c:pt idx="73004">
                  <c:v>11.506131</c:v>
                </c:pt>
                <c:pt idx="73005">
                  <c:v>11.506055999999999</c:v>
                </c:pt>
                <c:pt idx="73006">
                  <c:v>11.502006</c:v>
                </c:pt>
                <c:pt idx="73007">
                  <c:v>11.506297999999999</c:v>
                </c:pt>
                <c:pt idx="73008">
                  <c:v>11.505623999999999</c:v>
                </c:pt>
                <c:pt idx="73009">
                  <c:v>11.499039</c:v>
                </c:pt>
                <c:pt idx="73010">
                  <c:v>11.500302</c:v>
                </c:pt>
                <c:pt idx="73011">
                  <c:v>11.503462000000001</c:v>
                </c:pt>
                <c:pt idx="73012">
                  <c:v>11.497078999999999</c:v>
                </c:pt>
                <c:pt idx="73013">
                  <c:v>11.498066</c:v>
                </c:pt>
                <c:pt idx="73014">
                  <c:v>11.505722</c:v>
                </c:pt>
                <c:pt idx="73015">
                  <c:v>11.502272</c:v>
                </c:pt>
                <c:pt idx="73016">
                  <c:v>11.501666999999999</c:v>
                </c:pt>
                <c:pt idx="73017">
                  <c:v>11.506909</c:v>
                </c:pt>
                <c:pt idx="73018">
                  <c:v>11.499608</c:v>
                </c:pt>
                <c:pt idx="73019">
                  <c:v>11.492588</c:v>
                </c:pt>
                <c:pt idx="73020">
                  <c:v>11.501739000000001</c:v>
                </c:pt>
                <c:pt idx="73021">
                  <c:v>11.506076</c:v>
                </c:pt>
                <c:pt idx="73022">
                  <c:v>11.493857999999999</c:v>
                </c:pt>
                <c:pt idx="73023">
                  <c:v>11.494361</c:v>
                </c:pt>
                <c:pt idx="73024">
                  <c:v>11.504664999999999</c:v>
                </c:pt>
                <c:pt idx="73025">
                  <c:v>11.500109999999999</c:v>
                </c:pt>
                <c:pt idx="73026">
                  <c:v>11.499261000000001</c:v>
                </c:pt>
                <c:pt idx="73027">
                  <c:v>11.509864</c:v>
                </c:pt>
                <c:pt idx="73028">
                  <c:v>11.511359000000001</c:v>
                </c:pt>
                <c:pt idx="73029">
                  <c:v>11.503924</c:v>
                </c:pt>
                <c:pt idx="73030">
                  <c:v>11.5067</c:v>
                </c:pt>
                <c:pt idx="73031">
                  <c:v>11.510623000000001</c:v>
                </c:pt>
                <c:pt idx="73032">
                  <c:v>11.503552000000001</c:v>
                </c:pt>
                <c:pt idx="73033">
                  <c:v>11.504913999999999</c:v>
                </c:pt>
                <c:pt idx="73034">
                  <c:v>11.508741000000001</c:v>
                </c:pt>
                <c:pt idx="73035">
                  <c:v>11.502927</c:v>
                </c:pt>
                <c:pt idx="73036">
                  <c:v>11.501526</c:v>
                </c:pt>
                <c:pt idx="73037">
                  <c:v>11.504026</c:v>
                </c:pt>
                <c:pt idx="73038">
                  <c:v>11.499489000000001</c:v>
                </c:pt>
                <c:pt idx="73039">
                  <c:v>11.496499999999999</c:v>
                </c:pt>
                <c:pt idx="73040">
                  <c:v>11.502674000000001</c:v>
                </c:pt>
                <c:pt idx="73041">
                  <c:v>11.505903</c:v>
                </c:pt>
                <c:pt idx="73042">
                  <c:v>11.50508</c:v>
                </c:pt>
                <c:pt idx="73043">
                  <c:v>11.510726</c:v>
                </c:pt>
                <c:pt idx="73044">
                  <c:v>11.512444</c:v>
                </c:pt>
                <c:pt idx="73045">
                  <c:v>11.505148999999999</c:v>
                </c:pt>
                <c:pt idx="73046">
                  <c:v>11.505919</c:v>
                </c:pt>
                <c:pt idx="73047">
                  <c:v>11.513686</c:v>
                </c:pt>
                <c:pt idx="73048">
                  <c:v>11.510972000000001</c:v>
                </c:pt>
                <c:pt idx="73049">
                  <c:v>11.502912999999999</c:v>
                </c:pt>
                <c:pt idx="73050">
                  <c:v>11.506828000000001</c:v>
                </c:pt>
                <c:pt idx="73051">
                  <c:v>11.506792000000001</c:v>
                </c:pt>
                <c:pt idx="73052">
                  <c:v>11.501452</c:v>
                </c:pt>
                <c:pt idx="73053">
                  <c:v>11.512233999999999</c:v>
                </c:pt>
                <c:pt idx="73054">
                  <c:v>11.513458</c:v>
                </c:pt>
                <c:pt idx="73055">
                  <c:v>11.502086</c:v>
                </c:pt>
                <c:pt idx="73056">
                  <c:v>11.506451999999999</c:v>
                </c:pt>
                <c:pt idx="73057">
                  <c:v>11.514576999999999</c:v>
                </c:pt>
                <c:pt idx="73058">
                  <c:v>11.507243000000001</c:v>
                </c:pt>
                <c:pt idx="73059">
                  <c:v>11.502542</c:v>
                </c:pt>
                <c:pt idx="73060">
                  <c:v>11.509604</c:v>
                </c:pt>
                <c:pt idx="73061">
                  <c:v>11.505087</c:v>
                </c:pt>
                <c:pt idx="73062">
                  <c:v>11.500284000000001</c:v>
                </c:pt>
                <c:pt idx="73063">
                  <c:v>11.508012000000001</c:v>
                </c:pt>
                <c:pt idx="73064">
                  <c:v>11.509293</c:v>
                </c:pt>
                <c:pt idx="73065">
                  <c:v>11.505844</c:v>
                </c:pt>
                <c:pt idx="73066">
                  <c:v>11.509130000000001</c:v>
                </c:pt>
                <c:pt idx="73067">
                  <c:v>11.512363000000001</c:v>
                </c:pt>
                <c:pt idx="73068">
                  <c:v>11.510634</c:v>
                </c:pt>
                <c:pt idx="73069">
                  <c:v>11.513721</c:v>
                </c:pt>
                <c:pt idx="73070">
                  <c:v>11.518153999999999</c:v>
                </c:pt>
                <c:pt idx="73071">
                  <c:v>11.512392999999999</c:v>
                </c:pt>
                <c:pt idx="73072">
                  <c:v>11.510816</c:v>
                </c:pt>
                <c:pt idx="73073">
                  <c:v>11.511687</c:v>
                </c:pt>
                <c:pt idx="73074">
                  <c:v>11.507624</c:v>
                </c:pt>
                <c:pt idx="73075">
                  <c:v>11.509543000000001</c:v>
                </c:pt>
                <c:pt idx="73076">
                  <c:v>11.513703</c:v>
                </c:pt>
                <c:pt idx="73077">
                  <c:v>11.509131</c:v>
                </c:pt>
                <c:pt idx="73078">
                  <c:v>11.504498</c:v>
                </c:pt>
                <c:pt idx="73079">
                  <c:v>11.515069</c:v>
                </c:pt>
                <c:pt idx="73080">
                  <c:v>11.519371</c:v>
                </c:pt>
                <c:pt idx="73081">
                  <c:v>11.508616999999999</c:v>
                </c:pt>
                <c:pt idx="73082">
                  <c:v>11.509493000000001</c:v>
                </c:pt>
                <c:pt idx="73083">
                  <c:v>11.516405000000001</c:v>
                </c:pt>
                <c:pt idx="73084">
                  <c:v>11.511780999999999</c:v>
                </c:pt>
                <c:pt idx="73085">
                  <c:v>11.507733999999999</c:v>
                </c:pt>
                <c:pt idx="73086">
                  <c:v>11.513446999999999</c:v>
                </c:pt>
                <c:pt idx="73087">
                  <c:v>11.512446000000001</c:v>
                </c:pt>
                <c:pt idx="73088">
                  <c:v>11.503389</c:v>
                </c:pt>
                <c:pt idx="73089">
                  <c:v>11.512307</c:v>
                </c:pt>
                <c:pt idx="73090">
                  <c:v>11.521868</c:v>
                </c:pt>
                <c:pt idx="73091">
                  <c:v>11.513335</c:v>
                </c:pt>
                <c:pt idx="73092">
                  <c:v>11.514182999999999</c:v>
                </c:pt>
                <c:pt idx="73093">
                  <c:v>11.519970000000001</c:v>
                </c:pt>
                <c:pt idx="73094">
                  <c:v>11.516582</c:v>
                </c:pt>
                <c:pt idx="73095">
                  <c:v>11.516541</c:v>
                </c:pt>
                <c:pt idx="73096">
                  <c:v>11.522671000000001</c:v>
                </c:pt>
                <c:pt idx="73097">
                  <c:v>11.519906000000001</c:v>
                </c:pt>
                <c:pt idx="73098">
                  <c:v>11.512669000000001</c:v>
                </c:pt>
                <c:pt idx="73099">
                  <c:v>11.518573999999999</c:v>
                </c:pt>
                <c:pt idx="73100">
                  <c:v>11.522672999999999</c:v>
                </c:pt>
                <c:pt idx="73101">
                  <c:v>11.518691</c:v>
                </c:pt>
                <c:pt idx="73102">
                  <c:v>11.516848</c:v>
                </c:pt>
                <c:pt idx="73103">
                  <c:v>11.518564</c:v>
                </c:pt>
                <c:pt idx="73104">
                  <c:v>11.517759</c:v>
                </c:pt>
                <c:pt idx="73105">
                  <c:v>11.511782999999999</c:v>
                </c:pt>
                <c:pt idx="73106">
                  <c:v>11.51319</c:v>
                </c:pt>
                <c:pt idx="73107">
                  <c:v>11.517473000000001</c:v>
                </c:pt>
                <c:pt idx="73108">
                  <c:v>11.514665000000001</c:v>
                </c:pt>
                <c:pt idx="73109">
                  <c:v>11.515651999999999</c:v>
                </c:pt>
                <c:pt idx="73110">
                  <c:v>11.516277000000001</c:v>
                </c:pt>
                <c:pt idx="73111">
                  <c:v>11.513802999999999</c:v>
                </c:pt>
                <c:pt idx="73112">
                  <c:v>11.519551999999999</c:v>
                </c:pt>
                <c:pt idx="73113">
                  <c:v>11.522562000000001</c:v>
                </c:pt>
                <c:pt idx="73114">
                  <c:v>11.511752</c:v>
                </c:pt>
                <c:pt idx="73115">
                  <c:v>11.51108</c:v>
                </c:pt>
                <c:pt idx="73116">
                  <c:v>11.520692</c:v>
                </c:pt>
                <c:pt idx="73117">
                  <c:v>11.515399</c:v>
                </c:pt>
                <c:pt idx="73118">
                  <c:v>11.512502</c:v>
                </c:pt>
                <c:pt idx="73119">
                  <c:v>11.521148999999999</c:v>
                </c:pt>
                <c:pt idx="73120">
                  <c:v>11.519628000000001</c:v>
                </c:pt>
                <c:pt idx="73121">
                  <c:v>11.518007000000001</c:v>
                </c:pt>
                <c:pt idx="73122">
                  <c:v>11.522967</c:v>
                </c:pt>
                <c:pt idx="73123">
                  <c:v>11.521233000000001</c:v>
                </c:pt>
                <c:pt idx="73124">
                  <c:v>11.512325000000001</c:v>
                </c:pt>
                <c:pt idx="73125">
                  <c:v>11.512700000000001</c:v>
                </c:pt>
                <c:pt idx="73126">
                  <c:v>11.51979</c:v>
                </c:pt>
                <c:pt idx="73127">
                  <c:v>11.512622</c:v>
                </c:pt>
                <c:pt idx="73128">
                  <c:v>11.512966</c:v>
                </c:pt>
                <c:pt idx="73129">
                  <c:v>11.525683000000001</c:v>
                </c:pt>
                <c:pt idx="73130">
                  <c:v>11.521902000000001</c:v>
                </c:pt>
                <c:pt idx="73131">
                  <c:v>11.517227999999999</c:v>
                </c:pt>
                <c:pt idx="73132">
                  <c:v>11.524407999999999</c:v>
                </c:pt>
                <c:pt idx="73133">
                  <c:v>11.524588</c:v>
                </c:pt>
                <c:pt idx="73134">
                  <c:v>11.518862</c:v>
                </c:pt>
                <c:pt idx="73135">
                  <c:v>11.522421</c:v>
                </c:pt>
                <c:pt idx="73136">
                  <c:v>11.522586</c:v>
                </c:pt>
                <c:pt idx="73137">
                  <c:v>11.517173</c:v>
                </c:pt>
                <c:pt idx="73138">
                  <c:v>11.52289</c:v>
                </c:pt>
                <c:pt idx="73139">
                  <c:v>11.524438</c:v>
                </c:pt>
                <c:pt idx="73140">
                  <c:v>11.520011999999999</c:v>
                </c:pt>
                <c:pt idx="73141">
                  <c:v>11.524288</c:v>
                </c:pt>
                <c:pt idx="73142">
                  <c:v>11.52623</c:v>
                </c:pt>
                <c:pt idx="73143">
                  <c:v>11.522615</c:v>
                </c:pt>
                <c:pt idx="73144">
                  <c:v>11.517129000000001</c:v>
                </c:pt>
                <c:pt idx="73145">
                  <c:v>11.521191</c:v>
                </c:pt>
                <c:pt idx="73146">
                  <c:v>11.526638999999999</c:v>
                </c:pt>
                <c:pt idx="73147">
                  <c:v>11.522632</c:v>
                </c:pt>
                <c:pt idx="73148">
                  <c:v>11.524392000000001</c:v>
                </c:pt>
                <c:pt idx="73149">
                  <c:v>11.52228</c:v>
                </c:pt>
                <c:pt idx="73150">
                  <c:v>11.514592</c:v>
                </c:pt>
                <c:pt idx="73151">
                  <c:v>11.522083</c:v>
                </c:pt>
                <c:pt idx="73152">
                  <c:v>11.532482999999999</c:v>
                </c:pt>
                <c:pt idx="73153">
                  <c:v>11.526649000000001</c:v>
                </c:pt>
                <c:pt idx="73154">
                  <c:v>11.521091999999999</c:v>
                </c:pt>
                <c:pt idx="73155">
                  <c:v>11.528898999999999</c:v>
                </c:pt>
                <c:pt idx="73156">
                  <c:v>11.530395</c:v>
                </c:pt>
                <c:pt idx="73157">
                  <c:v>11.526792</c:v>
                </c:pt>
                <c:pt idx="73158">
                  <c:v>11.529674</c:v>
                </c:pt>
                <c:pt idx="73159">
                  <c:v>11.525346000000001</c:v>
                </c:pt>
                <c:pt idx="73160">
                  <c:v>11.519100999999999</c:v>
                </c:pt>
                <c:pt idx="73161">
                  <c:v>11.522791</c:v>
                </c:pt>
                <c:pt idx="73162">
                  <c:v>11.526859</c:v>
                </c:pt>
                <c:pt idx="73163">
                  <c:v>11.525315000000001</c:v>
                </c:pt>
                <c:pt idx="73164">
                  <c:v>11.525529000000001</c:v>
                </c:pt>
                <c:pt idx="73165">
                  <c:v>11.529207</c:v>
                </c:pt>
                <c:pt idx="73166">
                  <c:v>11.524841</c:v>
                </c:pt>
                <c:pt idx="73167">
                  <c:v>11.520918</c:v>
                </c:pt>
                <c:pt idx="73168">
                  <c:v>11.526287999999999</c:v>
                </c:pt>
                <c:pt idx="73169">
                  <c:v>11.528449999999999</c:v>
                </c:pt>
                <c:pt idx="73170">
                  <c:v>11.525808</c:v>
                </c:pt>
                <c:pt idx="73171">
                  <c:v>11.524050000000001</c:v>
                </c:pt>
                <c:pt idx="73172">
                  <c:v>11.524187</c:v>
                </c:pt>
                <c:pt idx="73173">
                  <c:v>11.522456</c:v>
                </c:pt>
                <c:pt idx="73174">
                  <c:v>11.525180000000001</c:v>
                </c:pt>
                <c:pt idx="73175">
                  <c:v>11.533429</c:v>
                </c:pt>
                <c:pt idx="73176">
                  <c:v>11.532711000000001</c:v>
                </c:pt>
                <c:pt idx="73177">
                  <c:v>11.529462000000001</c:v>
                </c:pt>
                <c:pt idx="73178">
                  <c:v>11.531969999999999</c:v>
                </c:pt>
                <c:pt idx="73179">
                  <c:v>11.533047</c:v>
                </c:pt>
                <c:pt idx="73180">
                  <c:v>11.53229</c:v>
                </c:pt>
                <c:pt idx="73181">
                  <c:v>11.532049000000001</c:v>
                </c:pt>
                <c:pt idx="73182">
                  <c:v>11.534596000000001</c:v>
                </c:pt>
                <c:pt idx="73183">
                  <c:v>11.53641</c:v>
                </c:pt>
                <c:pt idx="73184">
                  <c:v>11.534936</c:v>
                </c:pt>
                <c:pt idx="73185">
                  <c:v>11.531361</c:v>
                </c:pt>
                <c:pt idx="73186">
                  <c:v>11.526776</c:v>
                </c:pt>
                <c:pt idx="73187">
                  <c:v>11.528095</c:v>
                </c:pt>
                <c:pt idx="73188">
                  <c:v>11.529666000000001</c:v>
                </c:pt>
                <c:pt idx="73189">
                  <c:v>11.527718999999999</c:v>
                </c:pt>
                <c:pt idx="73190">
                  <c:v>11.527388</c:v>
                </c:pt>
                <c:pt idx="73191">
                  <c:v>11.532474000000001</c:v>
                </c:pt>
                <c:pt idx="73192">
                  <c:v>11.533245000000001</c:v>
                </c:pt>
                <c:pt idx="73193">
                  <c:v>11.526253000000001</c:v>
                </c:pt>
                <c:pt idx="73194">
                  <c:v>11.529647000000001</c:v>
                </c:pt>
                <c:pt idx="73195">
                  <c:v>11.533068</c:v>
                </c:pt>
                <c:pt idx="73196">
                  <c:v>11.529313999999999</c:v>
                </c:pt>
                <c:pt idx="73197">
                  <c:v>11.53209</c:v>
                </c:pt>
                <c:pt idx="73198">
                  <c:v>11.530608000000001</c:v>
                </c:pt>
                <c:pt idx="73199">
                  <c:v>11.52478</c:v>
                </c:pt>
                <c:pt idx="73200">
                  <c:v>11.529787000000001</c:v>
                </c:pt>
                <c:pt idx="73201">
                  <c:v>11.537977</c:v>
                </c:pt>
                <c:pt idx="73202">
                  <c:v>11.532881</c:v>
                </c:pt>
                <c:pt idx="73203">
                  <c:v>11.527754</c:v>
                </c:pt>
                <c:pt idx="73204">
                  <c:v>11.538066000000001</c:v>
                </c:pt>
                <c:pt idx="73205">
                  <c:v>11.538575</c:v>
                </c:pt>
                <c:pt idx="73206">
                  <c:v>11.528722999999999</c:v>
                </c:pt>
                <c:pt idx="73207">
                  <c:v>11.533272</c:v>
                </c:pt>
                <c:pt idx="73208">
                  <c:v>11.538943</c:v>
                </c:pt>
                <c:pt idx="73209">
                  <c:v>11.531304</c:v>
                </c:pt>
                <c:pt idx="73210">
                  <c:v>11.522783</c:v>
                </c:pt>
                <c:pt idx="73211">
                  <c:v>11.530373000000001</c:v>
                </c:pt>
                <c:pt idx="73212">
                  <c:v>11.537523999999999</c:v>
                </c:pt>
                <c:pt idx="73213">
                  <c:v>11.532845999999999</c:v>
                </c:pt>
                <c:pt idx="73214">
                  <c:v>11.532073</c:v>
                </c:pt>
                <c:pt idx="73215">
                  <c:v>11.531802000000001</c:v>
                </c:pt>
                <c:pt idx="73216">
                  <c:v>11.52957</c:v>
                </c:pt>
                <c:pt idx="73217">
                  <c:v>11.532971999999999</c:v>
                </c:pt>
                <c:pt idx="73218">
                  <c:v>11.538084</c:v>
                </c:pt>
                <c:pt idx="73219">
                  <c:v>11.536727000000001</c:v>
                </c:pt>
                <c:pt idx="73220">
                  <c:v>11.532824</c:v>
                </c:pt>
                <c:pt idx="73221">
                  <c:v>11.537072</c:v>
                </c:pt>
                <c:pt idx="73222">
                  <c:v>11.5357</c:v>
                </c:pt>
                <c:pt idx="73223">
                  <c:v>11.531017</c:v>
                </c:pt>
                <c:pt idx="73224">
                  <c:v>11.537000000000001</c:v>
                </c:pt>
                <c:pt idx="73225">
                  <c:v>11.5398</c:v>
                </c:pt>
                <c:pt idx="73226">
                  <c:v>11.534689999999999</c:v>
                </c:pt>
                <c:pt idx="73227">
                  <c:v>11.535332</c:v>
                </c:pt>
                <c:pt idx="73228">
                  <c:v>11.538618</c:v>
                </c:pt>
                <c:pt idx="73229">
                  <c:v>11.535080000000001</c:v>
                </c:pt>
                <c:pt idx="73230">
                  <c:v>11.536685</c:v>
                </c:pt>
                <c:pt idx="73231">
                  <c:v>11.541998</c:v>
                </c:pt>
                <c:pt idx="73232">
                  <c:v>11.537202000000001</c:v>
                </c:pt>
                <c:pt idx="73233">
                  <c:v>11.53641</c:v>
                </c:pt>
                <c:pt idx="73234">
                  <c:v>11.539054</c:v>
                </c:pt>
                <c:pt idx="73235">
                  <c:v>11.534763</c:v>
                </c:pt>
                <c:pt idx="73236">
                  <c:v>11.537891999999999</c:v>
                </c:pt>
                <c:pt idx="73237">
                  <c:v>11.545417</c:v>
                </c:pt>
                <c:pt idx="73238">
                  <c:v>11.541321</c:v>
                </c:pt>
                <c:pt idx="73239">
                  <c:v>11.537129999999999</c:v>
                </c:pt>
                <c:pt idx="73240">
                  <c:v>11.543566999999999</c:v>
                </c:pt>
                <c:pt idx="73241">
                  <c:v>11.543618</c:v>
                </c:pt>
                <c:pt idx="73242">
                  <c:v>11.534072</c:v>
                </c:pt>
                <c:pt idx="73243">
                  <c:v>11.5365</c:v>
                </c:pt>
                <c:pt idx="73244">
                  <c:v>11.541562000000001</c:v>
                </c:pt>
                <c:pt idx="73245">
                  <c:v>11.537849</c:v>
                </c:pt>
                <c:pt idx="73246">
                  <c:v>11.537939</c:v>
                </c:pt>
                <c:pt idx="73247">
                  <c:v>11.540006999999999</c:v>
                </c:pt>
                <c:pt idx="73248">
                  <c:v>11.536561000000001</c:v>
                </c:pt>
                <c:pt idx="73249">
                  <c:v>11.532704000000001</c:v>
                </c:pt>
                <c:pt idx="73250">
                  <c:v>11.538845999999999</c:v>
                </c:pt>
                <c:pt idx="73251">
                  <c:v>11.542881</c:v>
                </c:pt>
                <c:pt idx="73252">
                  <c:v>11.538435</c:v>
                </c:pt>
                <c:pt idx="73253">
                  <c:v>11.541743</c:v>
                </c:pt>
                <c:pt idx="73254">
                  <c:v>11.544112999999999</c:v>
                </c:pt>
                <c:pt idx="73255">
                  <c:v>11.540478</c:v>
                </c:pt>
                <c:pt idx="73256">
                  <c:v>11.540149</c:v>
                </c:pt>
                <c:pt idx="73257">
                  <c:v>11.544741999999999</c:v>
                </c:pt>
                <c:pt idx="73258">
                  <c:v>11.546569999999999</c:v>
                </c:pt>
                <c:pt idx="73259">
                  <c:v>11.539175999999999</c:v>
                </c:pt>
                <c:pt idx="73260">
                  <c:v>11.539369000000001</c:v>
                </c:pt>
                <c:pt idx="73261">
                  <c:v>11.543794</c:v>
                </c:pt>
                <c:pt idx="73262">
                  <c:v>11.542313</c:v>
                </c:pt>
                <c:pt idx="73263">
                  <c:v>11.546139999999999</c:v>
                </c:pt>
                <c:pt idx="73264">
                  <c:v>11.548408</c:v>
                </c:pt>
                <c:pt idx="73265">
                  <c:v>11.547204000000001</c:v>
                </c:pt>
                <c:pt idx="73266">
                  <c:v>11.548006000000001</c:v>
                </c:pt>
                <c:pt idx="73267">
                  <c:v>11.548921</c:v>
                </c:pt>
                <c:pt idx="73268">
                  <c:v>11.544891</c:v>
                </c:pt>
                <c:pt idx="73269">
                  <c:v>11.539292</c:v>
                </c:pt>
                <c:pt idx="73270">
                  <c:v>11.543670000000001</c:v>
                </c:pt>
                <c:pt idx="73271">
                  <c:v>11.540258</c:v>
                </c:pt>
                <c:pt idx="73272">
                  <c:v>11.533033</c:v>
                </c:pt>
                <c:pt idx="73273">
                  <c:v>11.542275999999999</c:v>
                </c:pt>
                <c:pt idx="73274">
                  <c:v>11.545028</c:v>
                </c:pt>
                <c:pt idx="73275">
                  <c:v>11.538413</c:v>
                </c:pt>
                <c:pt idx="73276">
                  <c:v>11.543348999999999</c:v>
                </c:pt>
                <c:pt idx="73277">
                  <c:v>11.551561</c:v>
                </c:pt>
                <c:pt idx="73278">
                  <c:v>11.544562000000001</c:v>
                </c:pt>
                <c:pt idx="73279">
                  <c:v>11.541015</c:v>
                </c:pt>
                <c:pt idx="73280">
                  <c:v>11.549612</c:v>
                </c:pt>
                <c:pt idx="73281">
                  <c:v>11.543559</c:v>
                </c:pt>
                <c:pt idx="73282">
                  <c:v>11.537107000000001</c:v>
                </c:pt>
                <c:pt idx="73283">
                  <c:v>11.547992000000001</c:v>
                </c:pt>
                <c:pt idx="73284">
                  <c:v>11.552339</c:v>
                </c:pt>
                <c:pt idx="73285">
                  <c:v>11.542541</c:v>
                </c:pt>
                <c:pt idx="73286">
                  <c:v>11.542196000000001</c:v>
                </c:pt>
                <c:pt idx="73287">
                  <c:v>11.552251999999999</c:v>
                </c:pt>
                <c:pt idx="73288">
                  <c:v>11.546039</c:v>
                </c:pt>
                <c:pt idx="73289">
                  <c:v>11.54304</c:v>
                </c:pt>
                <c:pt idx="73290">
                  <c:v>11.553305999999999</c:v>
                </c:pt>
                <c:pt idx="73291">
                  <c:v>11.545778</c:v>
                </c:pt>
                <c:pt idx="73292">
                  <c:v>11.541479000000001</c:v>
                </c:pt>
                <c:pt idx="73293">
                  <c:v>11.557251000000001</c:v>
                </c:pt>
                <c:pt idx="73294">
                  <c:v>11.559005000000001</c:v>
                </c:pt>
                <c:pt idx="73295">
                  <c:v>11.546531999999999</c:v>
                </c:pt>
                <c:pt idx="73296">
                  <c:v>11.546730999999999</c:v>
                </c:pt>
                <c:pt idx="73297">
                  <c:v>11.550891999999999</c:v>
                </c:pt>
                <c:pt idx="73298">
                  <c:v>11.544501</c:v>
                </c:pt>
                <c:pt idx="73299">
                  <c:v>11.546916</c:v>
                </c:pt>
                <c:pt idx="73300">
                  <c:v>11.553259000000001</c:v>
                </c:pt>
                <c:pt idx="73301">
                  <c:v>11.549459000000001</c:v>
                </c:pt>
                <c:pt idx="73302">
                  <c:v>11.550492</c:v>
                </c:pt>
                <c:pt idx="73303">
                  <c:v>11.554319</c:v>
                </c:pt>
                <c:pt idx="73304">
                  <c:v>11.546817000000001</c:v>
                </c:pt>
                <c:pt idx="73305">
                  <c:v>11.538130000000001</c:v>
                </c:pt>
                <c:pt idx="73306">
                  <c:v>11.544938999999999</c:v>
                </c:pt>
                <c:pt idx="73307">
                  <c:v>11.551302</c:v>
                </c:pt>
                <c:pt idx="73308">
                  <c:v>11.545560999999999</c:v>
                </c:pt>
                <c:pt idx="73309">
                  <c:v>11.551199</c:v>
                </c:pt>
                <c:pt idx="73310">
                  <c:v>11.55974</c:v>
                </c:pt>
                <c:pt idx="73311">
                  <c:v>11.551807</c:v>
                </c:pt>
                <c:pt idx="73312">
                  <c:v>11.548655</c:v>
                </c:pt>
                <c:pt idx="73313">
                  <c:v>11.555923</c:v>
                </c:pt>
                <c:pt idx="73314">
                  <c:v>11.550979</c:v>
                </c:pt>
                <c:pt idx="73315">
                  <c:v>11.543184999999999</c:v>
                </c:pt>
                <c:pt idx="73316">
                  <c:v>11.554387999999999</c:v>
                </c:pt>
                <c:pt idx="73317">
                  <c:v>11.555899999999999</c:v>
                </c:pt>
                <c:pt idx="73318">
                  <c:v>11.544047000000001</c:v>
                </c:pt>
                <c:pt idx="73319">
                  <c:v>11.551887000000001</c:v>
                </c:pt>
                <c:pt idx="73320">
                  <c:v>11.556321000000001</c:v>
                </c:pt>
                <c:pt idx="73321">
                  <c:v>11.543486</c:v>
                </c:pt>
                <c:pt idx="73322">
                  <c:v>11.543234</c:v>
                </c:pt>
                <c:pt idx="73323">
                  <c:v>11.553826000000001</c:v>
                </c:pt>
                <c:pt idx="73324">
                  <c:v>11.555071999999999</c:v>
                </c:pt>
                <c:pt idx="73325">
                  <c:v>11.552422</c:v>
                </c:pt>
                <c:pt idx="73326">
                  <c:v>11.557371</c:v>
                </c:pt>
                <c:pt idx="73327">
                  <c:v>11.558738</c:v>
                </c:pt>
                <c:pt idx="73328">
                  <c:v>11.554824</c:v>
                </c:pt>
                <c:pt idx="73329">
                  <c:v>11.556025</c:v>
                </c:pt>
                <c:pt idx="73330">
                  <c:v>11.558641</c:v>
                </c:pt>
                <c:pt idx="73331">
                  <c:v>11.555745999999999</c:v>
                </c:pt>
                <c:pt idx="73332">
                  <c:v>11.552217000000001</c:v>
                </c:pt>
                <c:pt idx="73333">
                  <c:v>11.552220999999999</c:v>
                </c:pt>
                <c:pt idx="73334">
                  <c:v>11.551147</c:v>
                </c:pt>
                <c:pt idx="73335">
                  <c:v>11.550454</c:v>
                </c:pt>
                <c:pt idx="73336">
                  <c:v>11.552897</c:v>
                </c:pt>
                <c:pt idx="73337">
                  <c:v>11.552766999999999</c:v>
                </c:pt>
                <c:pt idx="73338">
                  <c:v>11.553656999999999</c:v>
                </c:pt>
                <c:pt idx="73339">
                  <c:v>11.556207000000001</c:v>
                </c:pt>
                <c:pt idx="73340">
                  <c:v>11.556388999999999</c:v>
                </c:pt>
                <c:pt idx="73341">
                  <c:v>11.552823999999999</c:v>
                </c:pt>
                <c:pt idx="73342">
                  <c:v>11.554633000000001</c:v>
                </c:pt>
                <c:pt idx="73343">
                  <c:v>11.566273000000001</c:v>
                </c:pt>
                <c:pt idx="73344">
                  <c:v>11.559877999999999</c:v>
                </c:pt>
                <c:pt idx="73345">
                  <c:v>11.549253</c:v>
                </c:pt>
                <c:pt idx="73346">
                  <c:v>11.557829999999999</c:v>
                </c:pt>
                <c:pt idx="73347">
                  <c:v>11.561097999999999</c:v>
                </c:pt>
                <c:pt idx="73348">
                  <c:v>11.555446999999999</c:v>
                </c:pt>
                <c:pt idx="73349">
                  <c:v>11.554335</c:v>
                </c:pt>
                <c:pt idx="73350">
                  <c:v>11.558130999999999</c:v>
                </c:pt>
                <c:pt idx="73351">
                  <c:v>11.559462999999999</c:v>
                </c:pt>
                <c:pt idx="73352">
                  <c:v>11.556521</c:v>
                </c:pt>
                <c:pt idx="73353">
                  <c:v>11.555846000000001</c:v>
                </c:pt>
                <c:pt idx="73354">
                  <c:v>11.553236</c:v>
                </c:pt>
                <c:pt idx="73355">
                  <c:v>11.553564</c:v>
                </c:pt>
                <c:pt idx="73356">
                  <c:v>11.560485999999999</c:v>
                </c:pt>
                <c:pt idx="73357">
                  <c:v>11.559663</c:v>
                </c:pt>
                <c:pt idx="73358">
                  <c:v>11.555933</c:v>
                </c:pt>
                <c:pt idx="73359">
                  <c:v>11.560259</c:v>
                </c:pt>
                <c:pt idx="73360">
                  <c:v>11.5633</c:v>
                </c:pt>
                <c:pt idx="73361">
                  <c:v>11.55401</c:v>
                </c:pt>
                <c:pt idx="73362">
                  <c:v>11.550461</c:v>
                </c:pt>
                <c:pt idx="73363">
                  <c:v>11.556945000000001</c:v>
                </c:pt>
                <c:pt idx="73364">
                  <c:v>11.558139000000001</c:v>
                </c:pt>
                <c:pt idx="73365">
                  <c:v>11.55941</c:v>
                </c:pt>
                <c:pt idx="73366">
                  <c:v>11.560358000000001</c:v>
                </c:pt>
                <c:pt idx="73367">
                  <c:v>11.557831</c:v>
                </c:pt>
                <c:pt idx="73368">
                  <c:v>11.557217</c:v>
                </c:pt>
                <c:pt idx="73369">
                  <c:v>11.560603</c:v>
                </c:pt>
                <c:pt idx="73370">
                  <c:v>11.5642</c:v>
                </c:pt>
                <c:pt idx="73371">
                  <c:v>11.563567000000001</c:v>
                </c:pt>
                <c:pt idx="73372">
                  <c:v>11.565860000000001</c:v>
                </c:pt>
                <c:pt idx="73373">
                  <c:v>11.568301999999999</c:v>
                </c:pt>
                <c:pt idx="73374">
                  <c:v>11.563205999999999</c:v>
                </c:pt>
                <c:pt idx="73375">
                  <c:v>11.562559</c:v>
                </c:pt>
                <c:pt idx="73376">
                  <c:v>11.56508</c:v>
                </c:pt>
                <c:pt idx="73377">
                  <c:v>11.560967</c:v>
                </c:pt>
                <c:pt idx="73378">
                  <c:v>11.559939</c:v>
                </c:pt>
                <c:pt idx="73379">
                  <c:v>11.565932</c:v>
                </c:pt>
                <c:pt idx="73380">
                  <c:v>11.565315</c:v>
                </c:pt>
                <c:pt idx="73381">
                  <c:v>11.558583</c:v>
                </c:pt>
                <c:pt idx="73382">
                  <c:v>11.560093</c:v>
                </c:pt>
                <c:pt idx="73383">
                  <c:v>11.563103</c:v>
                </c:pt>
                <c:pt idx="73384">
                  <c:v>11.563848999999999</c:v>
                </c:pt>
                <c:pt idx="73385">
                  <c:v>11.567990999999999</c:v>
                </c:pt>
                <c:pt idx="73386">
                  <c:v>11.567593</c:v>
                </c:pt>
                <c:pt idx="73387">
                  <c:v>11.564301</c:v>
                </c:pt>
                <c:pt idx="73388">
                  <c:v>11.565277</c:v>
                </c:pt>
                <c:pt idx="73389">
                  <c:v>11.566379</c:v>
                </c:pt>
                <c:pt idx="73390">
                  <c:v>11.563359</c:v>
                </c:pt>
                <c:pt idx="73391">
                  <c:v>11.561778</c:v>
                </c:pt>
                <c:pt idx="73392">
                  <c:v>11.563566</c:v>
                </c:pt>
                <c:pt idx="73393">
                  <c:v>11.560922</c:v>
                </c:pt>
                <c:pt idx="73394">
                  <c:v>11.560841</c:v>
                </c:pt>
                <c:pt idx="73395">
                  <c:v>11.565666</c:v>
                </c:pt>
                <c:pt idx="73396">
                  <c:v>11.562250000000001</c:v>
                </c:pt>
                <c:pt idx="73397">
                  <c:v>11.558424</c:v>
                </c:pt>
                <c:pt idx="73398">
                  <c:v>11.564844000000001</c:v>
                </c:pt>
                <c:pt idx="73399">
                  <c:v>11.572145000000001</c:v>
                </c:pt>
                <c:pt idx="73400">
                  <c:v>11.567102</c:v>
                </c:pt>
                <c:pt idx="73401">
                  <c:v>11.562129000000001</c:v>
                </c:pt>
                <c:pt idx="73402">
                  <c:v>11.568277</c:v>
                </c:pt>
                <c:pt idx="73403">
                  <c:v>11.566958</c:v>
                </c:pt>
                <c:pt idx="73404">
                  <c:v>11.559856</c:v>
                </c:pt>
                <c:pt idx="73405">
                  <c:v>11.561131</c:v>
                </c:pt>
                <c:pt idx="73406">
                  <c:v>11.561083999999999</c:v>
                </c:pt>
                <c:pt idx="73407">
                  <c:v>11.559132</c:v>
                </c:pt>
                <c:pt idx="73408">
                  <c:v>11.565638</c:v>
                </c:pt>
                <c:pt idx="73409">
                  <c:v>11.574282</c:v>
                </c:pt>
                <c:pt idx="73410">
                  <c:v>11.571946000000001</c:v>
                </c:pt>
                <c:pt idx="73411">
                  <c:v>11.569533</c:v>
                </c:pt>
                <c:pt idx="73412">
                  <c:v>11.573354999999999</c:v>
                </c:pt>
                <c:pt idx="73413">
                  <c:v>11.567563</c:v>
                </c:pt>
                <c:pt idx="73414">
                  <c:v>11.559464999999999</c:v>
                </c:pt>
                <c:pt idx="73415">
                  <c:v>11.563153</c:v>
                </c:pt>
                <c:pt idx="73416">
                  <c:v>11.568524</c:v>
                </c:pt>
                <c:pt idx="73417">
                  <c:v>11.566917999999999</c:v>
                </c:pt>
                <c:pt idx="73418">
                  <c:v>11.56845</c:v>
                </c:pt>
                <c:pt idx="73419">
                  <c:v>11.57119</c:v>
                </c:pt>
                <c:pt idx="73420">
                  <c:v>11.565932</c:v>
                </c:pt>
                <c:pt idx="73421">
                  <c:v>11.56995</c:v>
                </c:pt>
                <c:pt idx="73422">
                  <c:v>11.576403000000001</c:v>
                </c:pt>
                <c:pt idx="73423">
                  <c:v>11.566832</c:v>
                </c:pt>
                <c:pt idx="73424">
                  <c:v>11.566185000000001</c:v>
                </c:pt>
                <c:pt idx="73425">
                  <c:v>11.575939999999999</c:v>
                </c:pt>
                <c:pt idx="73426">
                  <c:v>11.571878999999999</c:v>
                </c:pt>
                <c:pt idx="73427">
                  <c:v>11.562315999999999</c:v>
                </c:pt>
                <c:pt idx="73428">
                  <c:v>11.567966999999999</c:v>
                </c:pt>
                <c:pt idx="73429">
                  <c:v>11.574858000000001</c:v>
                </c:pt>
                <c:pt idx="73430">
                  <c:v>11.566229</c:v>
                </c:pt>
                <c:pt idx="73431">
                  <c:v>11.566017</c:v>
                </c:pt>
                <c:pt idx="73432">
                  <c:v>11.575625</c:v>
                </c:pt>
                <c:pt idx="73433">
                  <c:v>11.577536</c:v>
                </c:pt>
                <c:pt idx="73434">
                  <c:v>11.572881000000001</c:v>
                </c:pt>
                <c:pt idx="73435">
                  <c:v>11.573327000000001</c:v>
                </c:pt>
                <c:pt idx="73436">
                  <c:v>11.574462</c:v>
                </c:pt>
                <c:pt idx="73437">
                  <c:v>11.565480000000001</c:v>
                </c:pt>
                <c:pt idx="73438">
                  <c:v>11.567545000000001</c:v>
                </c:pt>
                <c:pt idx="73439">
                  <c:v>11.571576</c:v>
                </c:pt>
                <c:pt idx="73440">
                  <c:v>11.564683</c:v>
                </c:pt>
                <c:pt idx="73441">
                  <c:v>11.570644</c:v>
                </c:pt>
                <c:pt idx="73442">
                  <c:v>11.580223999999999</c:v>
                </c:pt>
                <c:pt idx="73443">
                  <c:v>11.571486</c:v>
                </c:pt>
                <c:pt idx="73444">
                  <c:v>11.565027000000001</c:v>
                </c:pt>
                <c:pt idx="73445">
                  <c:v>11.574786</c:v>
                </c:pt>
                <c:pt idx="73446">
                  <c:v>11.574747</c:v>
                </c:pt>
                <c:pt idx="73447">
                  <c:v>11.568279</c:v>
                </c:pt>
                <c:pt idx="73448">
                  <c:v>11.5799</c:v>
                </c:pt>
                <c:pt idx="73449">
                  <c:v>11.580722</c:v>
                </c:pt>
                <c:pt idx="73450">
                  <c:v>11.569634000000001</c:v>
                </c:pt>
                <c:pt idx="73451">
                  <c:v>11.579186</c:v>
                </c:pt>
                <c:pt idx="73452">
                  <c:v>11.584206999999999</c:v>
                </c:pt>
                <c:pt idx="73453">
                  <c:v>11.572221000000001</c:v>
                </c:pt>
                <c:pt idx="73454">
                  <c:v>11.571569</c:v>
                </c:pt>
                <c:pt idx="73455">
                  <c:v>11.57769</c:v>
                </c:pt>
                <c:pt idx="73456">
                  <c:v>11.575364</c:v>
                </c:pt>
                <c:pt idx="73457">
                  <c:v>11.57183</c:v>
                </c:pt>
                <c:pt idx="73458">
                  <c:v>11.575418000000001</c:v>
                </c:pt>
                <c:pt idx="73459">
                  <c:v>11.576775</c:v>
                </c:pt>
                <c:pt idx="73460">
                  <c:v>11.573973000000001</c:v>
                </c:pt>
                <c:pt idx="73461">
                  <c:v>11.578813999999999</c:v>
                </c:pt>
                <c:pt idx="73462">
                  <c:v>11.582039</c:v>
                </c:pt>
                <c:pt idx="73463">
                  <c:v>11.573385</c:v>
                </c:pt>
                <c:pt idx="73464">
                  <c:v>11.572198</c:v>
                </c:pt>
                <c:pt idx="73465">
                  <c:v>11.580487</c:v>
                </c:pt>
                <c:pt idx="73466">
                  <c:v>11.572191</c:v>
                </c:pt>
                <c:pt idx="73467">
                  <c:v>11.565130999999999</c:v>
                </c:pt>
                <c:pt idx="73468">
                  <c:v>11.579241</c:v>
                </c:pt>
                <c:pt idx="73469">
                  <c:v>11.579864000000001</c:v>
                </c:pt>
                <c:pt idx="73470">
                  <c:v>11.568967000000001</c:v>
                </c:pt>
                <c:pt idx="73471">
                  <c:v>11.574225999999999</c:v>
                </c:pt>
                <c:pt idx="73472">
                  <c:v>11.584446</c:v>
                </c:pt>
                <c:pt idx="73473">
                  <c:v>11.580657</c:v>
                </c:pt>
                <c:pt idx="73474">
                  <c:v>11.573681000000001</c:v>
                </c:pt>
                <c:pt idx="73475">
                  <c:v>11.580981</c:v>
                </c:pt>
                <c:pt idx="73476">
                  <c:v>11.584849999999999</c:v>
                </c:pt>
                <c:pt idx="73477">
                  <c:v>11.577396</c:v>
                </c:pt>
                <c:pt idx="73478">
                  <c:v>11.577591999999999</c:v>
                </c:pt>
                <c:pt idx="73479">
                  <c:v>11.580909</c:v>
                </c:pt>
                <c:pt idx="73480">
                  <c:v>11.576753999999999</c:v>
                </c:pt>
                <c:pt idx="73481">
                  <c:v>11.574214</c:v>
                </c:pt>
                <c:pt idx="73482">
                  <c:v>11.579383</c:v>
                </c:pt>
                <c:pt idx="73483">
                  <c:v>11.577043</c:v>
                </c:pt>
                <c:pt idx="73484">
                  <c:v>11.574483000000001</c:v>
                </c:pt>
                <c:pt idx="73485">
                  <c:v>11.58121</c:v>
                </c:pt>
                <c:pt idx="73486">
                  <c:v>11.576420000000001</c:v>
                </c:pt>
                <c:pt idx="73487">
                  <c:v>11.573027</c:v>
                </c:pt>
                <c:pt idx="73488">
                  <c:v>11.584619999999999</c:v>
                </c:pt>
                <c:pt idx="73489">
                  <c:v>11.58465</c:v>
                </c:pt>
                <c:pt idx="73490">
                  <c:v>11.576369</c:v>
                </c:pt>
                <c:pt idx="73491">
                  <c:v>11.580209</c:v>
                </c:pt>
                <c:pt idx="73492">
                  <c:v>11.585917</c:v>
                </c:pt>
                <c:pt idx="73493">
                  <c:v>11.578417</c:v>
                </c:pt>
                <c:pt idx="73494">
                  <c:v>11.576908</c:v>
                </c:pt>
                <c:pt idx="73495">
                  <c:v>11.583633000000001</c:v>
                </c:pt>
                <c:pt idx="73496">
                  <c:v>11.580671000000001</c:v>
                </c:pt>
                <c:pt idx="73497">
                  <c:v>11.576140000000001</c:v>
                </c:pt>
                <c:pt idx="73498">
                  <c:v>11.579117999999999</c:v>
                </c:pt>
                <c:pt idx="73499">
                  <c:v>11.585126000000001</c:v>
                </c:pt>
                <c:pt idx="73500">
                  <c:v>11.583318999999999</c:v>
                </c:pt>
                <c:pt idx="73501">
                  <c:v>11.579625</c:v>
                </c:pt>
                <c:pt idx="73502">
                  <c:v>11.585369999999999</c:v>
                </c:pt>
                <c:pt idx="73503">
                  <c:v>11.583672999999999</c:v>
                </c:pt>
                <c:pt idx="73504">
                  <c:v>11.582172</c:v>
                </c:pt>
                <c:pt idx="73505">
                  <c:v>11.590685000000001</c:v>
                </c:pt>
                <c:pt idx="73506">
                  <c:v>11.590044000000001</c:v>
                </c:pt>
                <c:pt idx="73507">
                  <c:v>11.583728000000001</c:v>
                </c:pt>
                <c:pt idx="73508">
                  <c:v>11.584917000000001</c:v>
                </c:pt>
                <c:pt idx="73509">
                  <c:v>11.585611999999999</c:v>
                </c:pt>
                <c:pt idx="73510">
                  <c:v>11.578331</c:v>
                </c:pt>
                <c:pt idx="73511">
                  <c:v>11.582991</c:v>
                </c:pt>
                <c:pt idx="73512">
                  <c:v>11.591412999999999</c:v>
                </c:pt>
                <c:pt idx="73513">
                  <c:v>11.585208</c:v>
                </c:pt>
                <c:pt idx="73514">
                  <c:v>11.585967</c:v>
                </c:pt>
                <c:pt idx="73515">
                  <c:v>11.589188999999999</c:v>
                </c:pt>
                <c:pt idx="73516">
                  <c:v>11.585221000000001</c:v>
                </c:pt>
                <c:pt idx="73517">
                  <c:v>11.586150999999999</c:v>
                </c:pt>
                <c:pt idx="73518">
                  <c:v>11.586994000000001</c:v>
                </c:pt>
                <c:pt idx="73519">
                  <c:v>11.586738</c:v>
                </c:pt>
                <c:pt idx="73520">
                  <c:v>11.587697</c:v>
                </c:pt>
                <c:pt idx="73521">
                  <c:v>11.593195</c:v>
                </c:pt>
                <c:pt idx="73522">
                  <c:v>11.592756</c:v>
                </c:pt>
                <c:pt idx="73523">
                  <c:v>11.58351</c:v>
                </c:pt>
                <c:pt idx="73524">
                  <c:v>11.580638</c:v>
                </c:pt>
                <c:pt idx="73525">
                  <c:v>11.5839</c:v>
                </c:pt>
                <c:pt idx="73526">
                  <c:v>11.582545</c:v>
                </c:pt>
                <c:pt idx="73527">
                  <c:v>11.576755</c:v>
                </c:pt>
                <c:pt idx="73528">
                  <c:v>11.580503</c:v>
                </c:pt>
                <c:pt idx="73529">
                  <c:v>11.584358999999999</c:v>
                </c:pt>
                <c:pt idx="73530">
                  <c:v>11.575524</c:v>
                </c:pt>
                <c:pt idx="73531">
                  <c:v>11.577305000000001</c:v>
                </c:pt>
                <c:pt idx="73532">
                  <c:v>11.58957</c:v>
                </c:pt>
                <c:pt idx="73533">
                  <c:v>11.591263</c:v>
                </c:pt>
                <c:pt idx="73534">
                  <c:v>11.589237000000001</c:v>
                </c:pt>
                <c:pt idx="73535">
                  <c:v>11.591611</c:v>
                </c:pt>
                <c:pt idx="73536">
                  <c:v>11.592323</c:v>
                </c:pt>
                <c:pt idx="73537">
                  <c:v>11.588625</c:v>
                </c:pt>
                <c:pt idx="73538">
                  <c:v>11.590418</c:v>
                </c:pt>
                <c:pt idx="73539">
                  <c:v>11.59389</c:v>
                </c:pt>
                <c:pt idx="73540">
                  <c:v>11.591913</c:v>
                </c:pt>
                <c:pt idx="73541">
                  <c:v>11.592383999999999</c:v>
                </c:pt>
                <c:pt idx="73542">
                  <c:v>11.591443999999999</c:v>
                </c:pt>
                <c:pt idx="73543">
                  <c:v>11.588357999999999</c:v>
                </c:pt>
                <c:pt idx="73544">
                  <c:v>11.590821999999999</c:v>
                </c:pt>
                <c:pt idx="73545">
                  <c:v>11.594801</c:v>
                </c:pt>
                <c:pt idx="73546">
                  <c:v>11.588525000000001</c:v>
                </c:pt>
                <c:pt idx="73547">
                  <c:v>11.581518000000001</c:v>
                </c:pt>
                <c:pt idx="73548">
                  <c:v>11.589676000000001</c:v>
                </c:pt>
                <c:pt idx="73549">
                  <c:v>11.591286</c:v>
                </c:pt>
                <c:pt idx="73550">
                  <c:v>11.585474</c:v>
                </c:pt>
                <c:pt idx="73551">
                  <c:v>11.592026000000001</c:v>
                </c:pt>
                <c:pt idx="73552">
                  <c:v>11.594704</c:v>
                </c:pt>
                <c:pt idx="73553">
                  <c:v>11.584806</c:v>
                </c:pt>
                <c:pt idx="73554">
                  <c:v>11.583902</c:v>
                </c:pt>
                <c:pt idx="73555">
                  <c:v>11.593617999999999</c:v>
                </c:pt>
                <c:pt idx="73556">
                  <c:v>11.594848000000001</c:v>
                </c:pt>
                <c:pt idx="73557">
                  <c:v>11.591013999999999</c:v>
                </c:pt>
                <c:pt idx="73558">
                  <c:v>11.593664</c:v>
                </c:pt>
                <c:pt idx="73559">
                  <c:v>11.596406999999999</c:v>
                </c:pt>
                <c:pt idx="73560">
                  <c:v>11.594676</c:v>
                </c:pt>
                <c:pt idx="73561">
                  <c:v>11.592648000000001</c:v>
                </c:pt>
                <c:pt idx="73562">
                  <c:v>11.594276000000001</c:v>
                </c:pt>
                <c:pt idx="73563">
                  <c:v>11.595135000000001</c:v>
                </c:pt>
                <c:pt idx="73564">
                  <c:v>11.589556999999999</c:v>
                </c:pt>
                <c:pt idx="73565">
                  <c:v>11.589086999999999</c:v>
                </c:pt>
                <c:pt idx="73566">
                  <c:v>11.589551</c:v>
                </c:pt>
                <c:pt idx="73567">
                  <c:v>11.587101000000001</c:v>
                </c:pt>
                <c:pt idx="73568">
                  <c:v>11.597258999999999</c:v>
                </c:pt>
                <c:pt idx="73569">
                  <c:v>11.599593</c:v>
                </c:pt>
                <c:pt idx="73570">
                  <c:v>11.587396999999999</c:v>
                </c:pt>
                <c:pt idx="73571">
                  <c:v>11.59064</c:v>
                </c:pt>
                <c:pt idx="73572">
                  <c:v>11.601801999999999</c:v>
                </c:pt>
                <c:pt idx="73573">
                  <c:v>11.593862</c:v>
                </c:pt>
                <c:pt idx="73574">
                  <c:v>11.585485</c:v>
                </c:pt>
                <c:pt idx="73575">
                  <c:v>11.594445</c:v>
                </c:pt>
                <c:pt idx="73576">
                  <c:v>11.593698</c:v>
                </c:pt>
                <c:pt idx="73577">
                  <c:v>11.588164000000001</c:v>
                </c:pt>
                <c:pt idx="73578">
                  <c:v>11.598461</c:v>
                </c:pt>
                <c:pt idx="73579">
                  <c:v>11.601535</c:v>
                </c:pt>
                <c:pt idx="73580">
                  <c:v>11.593916</c:v>
                </c:pt>
                <c:pt idx="73581">
                  <c:v>11.597873</c:v>
                </c:pt>
                <c:pt idx="73582">
                  <c:v>11.603989</c:v>
                </c:pt>
                <c:pt idx="73583">
                  <c:v>11.595302999999999</c:v>
                </c:pt>
                <c:pt idx="73584">
                  <c:v>11.59309</c:v>
                </c:pt>
                <c:pt idx="73585">
                  <c:v>11.600574999999999</c:v>
                </c:pt>
                <c:pt idx="73586">
                  <c:v>11.594166</c:v>
                </c:pt>
                <c:pt idx="73587">
                  <c:v>11.590721</c:v>
                </c:pt>
                <c:pt idx="73588">
                  <c:v>11.596767</c:v>
                </c:pt>
                <c:pt idx="73589">
                  <c:v>11.594975</c:v>
                </c:pt>
                <c:pt idx="73590">
                  <c:v>11.590449</c:v>
                </c:pt>
                <c:pt idx="73591">
                  <c:v>11.592843</c:v>
                </c:pt>
                <c:pt idx="73592">
                  <c:v>11.600394</c:v>
                </c:pt>
                <c:pt idx="73593">
                  <c:v>11.597626</c:v>
                </c:pt>
                <c:pt idx="73594">
                  <c:v>11.595224999999999</c:v>
                </c:pt>
                <c:pt idx="73595">
                  <c:v>11.604084</c:v>
                </c:pt>
                <c:pt idx="73596">
                  <c:v>11.602900999999999</c:v>
                </c:pt>
                <c:pt idx="73597">
                  <c:v>11.597775</c:v>
                </c:pt>
                <c:pt idx="73598">
                  <c:v>11.603377999999999</c:v>
                </c:pt>
                <c:pt idx="73599">
                  <c:v>11.60524</c:v>
                </c:pt>
                <c:pt idx="73600">
                  <c:v>11.596507000000001</c:v>
                </c:pt>
                <c:pt idx="73601">
                  <c:v>11.594621999999999</c:v>
                </c:pt>
                <c:pt idx="73602">
                  <c:v>11.601853999999999</c:v>
                </c:pt>
                <c:pt idx="73603">
                  <c:v>11.597026</c:v>
                </c:pt>
                <c:pt idx="73604">
                  <c:v>11.592681000000001</c:v>
                </c:pt>
                <c:pt idx="73605">
                  <c:v>11.602755999999999</c:v>
                </c:pt>
                <c:pt idx="73606">
                  <c:v>11.605790000000001</c:v>
                </c:pt>
                <c:pt idx="73607">
                  <c:v>11.596652000000001</c:v>
                </c:pt>
                <c:pt idx="73608">
                  <c:v>11.592965</c:v>
                </c:pt>
                <c:pt idx="73609">
                  <c:v>11.601476</c:v>
                </c:pt>
                <c:pt idx="73610">
                  <c:v>11.603790999999999</c:v>
                </c:pt>
                <c:pt idx="73611">
                  <c:v>11.598841999999999</c:v>
                </c:pt>
                <c:pt idx="73612">
                  <c:v>11.599484</c:v>
                </c:pt>
                <c:pt idx="73613">
                  <c:v>11.593301</c:v>
                </c:pt>
                <c:pt idx="73614">
                  <c:v>11.591785</c:v>
                </c:pt>
                <c:pt idx="73615">
                  <c:v>11.607297000000001</c:v>
                </c:pt>
                <c:pt idx="73616">
                  <c:v>11.610773999999999</c:v>
                </c:pt>
                <c:pt idx="73617">
                  <c:v>11.601861</c:v>
                </c:pt>
                <c:pt idx="73618">
                  <c:v>11.605861000000001</c:v>
                </c:pt>
                <c:pt idx="73619">
                  <c:v>11.611931999999999</c:v>
                </c:pt>
                <c:pt idx="73620">
                  <c:v>11.603877000000001</c:v>
                </c:pt>
                <c:pt idx="73621">
                  <c:v>11.602842000000001</c:v>
                </c:pt>
                <c:pt idx="73622">
                  <c:v>11.606593</c:v>
                </c:pt>
                <c:pt idx="73623">
                  <c:v>11.599394</c:v>
                </c:pt>
                <c:pt idx="73624">
                  <c:v>11.599930000000001</c:v>
                </c:pt>
                <c:pt idx="73625">
                  <c:v>11.606598</c:v>
                </c:pt>
                <c:pt idx="73626">
                  <c:v>11.605494999999999</c:v>
                </c:pt>
                <c:pt idx="73627">
                  <c:v>11.601851</c:v>
                </c:pt>
                <c:pt idx="73628">
                  <c:v>11.605601</c:v>
                </c:pt>
                <c:pt idx="73629">
                  <c:v>11.609634</c:v>
                </c:pt>
                <c:pt idx="73630">
                  <c:v>11.599715</c:v>
                </c:pt>
                <c:pt idx="73631">
                  <c:v>11.598352999999999</c:v>
                </c:pt>
                <c:pt idx="73632">
                  <c:v>11.608764000000001</c:v>
                </c:pt>
                <c:pt idx="73633">
                  <c:v>11.603387</c:v>
                </c:pt>
                <c:pt idx="73634">
                  <c:v>11.595755</c:v>
                </c:pt>
                <c:pt idx="73635">
                  <c:v>11.602173000000001</c:v>
                </c:pt>
                <c:pt idx="73636">
                  <c:v>11.607195000000001</c:v>
                </c:pt>
                <c:pt idx="73637">
                  <c:v>11.601768</c:v>
                </c:pt>
                <c:pt idx="73638">
                  <c:v>11.60126</c:v>
                </c:pt>
                <c:pt idx="73639">
                  <c:v>11.60496</c:v>
                </c:pt>
                <c:pt idx="73640">
                  <c:v>11.602715999999999</c:v>
                </c:pt>
                <c:pt idx="73641">
                  <c:v>11.605485</c:v>
                </c:pt>
                <c:pt idx="73642">
                  <c:v>11.607986</c:v>
                </c:pt>
                <c:pt idx="73643">
                  <c:v>11.602772</c:v>
                </c:pt>
                <c:pt idx="73644">
                  <c:v>11.602489</c:v>
                </c:pt>
                <c:pt idx="73645">
                  <c:v>11.607654</c:v>
                </c:pt>
                <c:pt idx="73646">
                  <c:v>11.607865</c:v>
                </c:pt>
                <c:pt idx="73647">
                  <c:v>11.603892</c:v>
                </c:pt>
                <c:pt idx="73648">
                  <c:v>11.606852999999999</c:v>
                </c:pt>
                <c:pt idx="73649">
                  <c:v>11.604844</c:v>
                </c:pt>
                <c:pt idx="73650">
                  <c:v>11.597958999999999</c:v>
                </c:pt>
                <c:pt idx="73651">
                  <c:v>11.605912999999999</c:v>
                </c:pt>
                <c:pt idx="73652">
                  <c:v>11.612852</c:v>
                </c:pt>
                <c:pt idx="73653">
                  <c:v>11.605641</c:v>
                </c:pt>
                <c:pt idx="73654">
                  <c:v>11.602509</c:v>
                </c:pt>
                <c:pt idx="73655">
                  <c:v>11.611853</c:v>
                </c:pt>
                <c:pt idx="73656">
                  <c:v>11.610256</c:v>
                </c:pt>
                <c:pt idx="73657">
                  <c:v>11.600059999999999</c:v>
                </c:pt>
                <c:pt idx="73658">
                  <c:v>11.610298</c:v>
                </c:pt>
                <c:pt idx="73659">
                  <c:v>11.620832</c:v>
                </c:pt>
                <c:pt idx="73660">
                  <c:v>11.613654</c:v>
                </c:pt>
                <c:pt idx="73661">
                  <c:v>11.610404000000001</c:v>
                </c:pt>
                <c:pt idx="73662">
                  <c:v>11.614758999999999</c:v>
                </c:pt>
                <c:pt idx="73663">
                  <c:v>11.610201999999999</c:v>
                </c:pt>
                <c:pt idx="73664">
                  <c:v>11.604851</c:v>
                </c:pt>
                <c:pt idx="73665">
                  <c:v>11.610723</c:v>
                </c:pt>
                <c:pt idx="73666">
                  <c:v>11.613291</c:v>
                </c:pt>
                <c:pt idx="73667">
                  <c:v>11.611478</c:v>
                </c:pt>
                <c:pt idx="73668">
                  <c:v>11.616075</c:v>
                </c:pt>
                <c:pt idx="73669">
                  <c:v>11.616903000000001</c:v>
                </c:pt>
                <c:pt idx="73670">
                  <c:v>11.611750000000001</c:v>
                </c:pt>
                <c:pt idx="73671">
                  <c:v>11.60871</c:v>
                </c:pt>
                <c:pt idx="73672">
                  <c:v>11.611370000000001</c:v>
                </c:pt>
                <c:pt idx="73673">
                  <c:v>11.612526000000001</c:v>
                </c:pt>
                <c:pt idx="73674">
                  <c:v>11.609807</c:v>
                </c:pt>
                <c:pt idx="73675">
                  <c:v>11.61408</c:v>
                </c:pt>
                <c:pt idx="73676">
                  <c:v>11.610872000000001</c:v>
                </c:pt>
                <c:pt idx="73677">
                  <c:v>11.603730000000001</c:v>
                </c:pt>
                <c:pt idx="73678">
                  <c:v>11.612719</c:v>
                </c:pt>
                <c:pt idx="73679">
                  <c:v>11.619042</c:v>
                </c:pt>
                <c:pt idx="73680">
                  <c:v>11.611084999999999</c:v>
                </c:pt>
                <c:pt idx="73681">
                  <c:v>11.612640000000001</c:v>
                </c:pt>
                <c:pt idx="73682">
                  <c:v>11.619832000000001</c:v>
                </c:pt>
                <c:pt idx="73683">
                  <c:v>11.612854</c:v>
                </c:pt>
                <c:pt idx="73684">
                  <c:v>11.609387</c:v>
                </c:pt>
                <c:pt idx="73685">
                  <c:v>11.61491</c:v>
                </c:pt>
                <c:pt idx="73686">
                  <c:v>11.609106000000001</c:v>
                </c:pt>
                <c:pt idx="73687">
                  <c:v>11.607066</c:v>
                </c:pt>
                <c:pt idx="73688">
                  <c:v>11.614782</c:v>
                </c:pt>
                <c:pt idx="73689">
                  <c:v>11.614355</c:v>
                </c:pt>
                <c:pt idx="73690">
                  <c:v>11.611746999999999</c:v>
                </c:pt>
                <c:pt idx="73691">
                  <c:v>11.612302</c:v>
                </c:pt>
                <c:pt idx="73692">
                  <c:v>11.614307999999999</c:v>
                </c:pt>
                <c:pt idx="73693">
                  <c:v>11.612622999999999</c:v>
                </c:pt>
                <c:pt idx="73694">
                  <c:v>11.610446</c:v>
                </c:pt>
                <c:pt idx="73695">
                  <c:v>11.614478999999999</c:v>
                </c:pt>
                <c:pt idx="73696">
                  <c:v>11.613391</c:v>
                </c:pt>
                <c:pt idx="73697">
                  <c:v>11.607653000000001</c:v>
                </c:pt>
                <c:pt idx="73698">
                  <c:v>11.608033000000001</c:v>
                </c:pt>
                <c:pt idx="73699">
                  <c:v>11.6127</c:v>
                </c:pt>
                <c:pt idx="73700">
                  <c:v>11.611362</c:v>
                </c:pt>
                <c:pt idx="73701">
                  <c:v>11.610262000000001</c:v>
                </c:pt>
                <c:pt idx="73702">
                  <c:v>11.618264</c:v>
                </c:pt>
                <c:pt idx="73703">
                  <c:v>11.617236</c:v>
                </c:pt>
                <c:pt idx="73704">
                  <c:v>11.61281</c:v>
                </c:pt>
                <c:pt idx="73705">
                  <c:v>11.619819</c:v>
                </c:pt>
                <c:pt idx="73706">
                  <c:v>11.621833000000001</c:v>
                </c:pt>
                <c:pt idx="73707">
                  <c:v>11.62011</c:v>
                </c:pt>
                <c:pt idx="73708">
                  <c:v>11.625078</c:v>
                </c:pt>
                <c:pt idx="73709">
                  <c:v>11.624191</c:v>
                </c:pt>
                <c:pt idx="73710">
                  <c:v>11.616377</c:v>
                </c:pt>
                <c:pt idx="73711">
                  <c:v>11.618902</c:v>
                </c:pt>
                <c:pt idx="73712">
                  <c:v>11.624074</c:v>
                </c:pt>
                <c:pt idx="73713">
                  <c:v>11.614769000000001</c:v>
                </c:pt>
                <c:pt idx="73714">
                  <c:v>11.609973</c:v>
                </c:pt>
                <c:pt idx="73715">
                  <c:v>11.620374999999999</c:v>
                </c:pt>
                <c:pt idx="73716">
                  <c:v>11.623252000000001</c:v>
                </c:pt>
                <c:pt idx="73717">
                  <c:v>11.615342999999999</c:v>
                </c:pt>
                <c:pt idx="73718">
                  <c:v>11.618233999999999</c:v>
                </c:pt>
                <c:pt idx="73719">
                  <c:v>11.627141999999999</c:v>
                </c:pt>
                <c:pt idx="73720">
                  <c:v>11.621515</c:v>
                </c:pt>
                <c:pt idx="73721">
                  <c:v>11.616315</c:v>
                </c:pt>
                <c:pt idx="73722">
                  <c:v>11.622249</c:v>
                </c:pt>
                <c:pt idx="73723">
                  <c:v>11.618415000000001</c:v>
                </c:pt>
                <c:pt idx="73724">
                  <c:v>11.613405999999999</c:v>
                </c:pt>
                <c:pt idx="73725">
                  <c:v>11.621390999999999</c:v>
                </c:pt>
                <c:pt idx="73726">
                  <c:v>11.623079000000001</c:v>
                </c:pt>
                <c:pt idx="73727">
                  <c:v>11.614437000000001</c:v>
                </c:pt>
                <c:pt idx="73728">
                  <c:v>11.615797000000001</c:v>
                </c:pt>
                <c:pt idx="73729">
                  <c:v>11.623837999999999</c:v>
                </c:pt>
                <c:pt idx="73730">
                  <c:v>11.621136999999999</c:v>
                </c:pt>
                <c:pt idx="73731">
                  <c:v>11.619047999999999</c:v>
                </c:pt>
                <c:pt idx="73732">
                  <c:v>11.620055000000001</c:v>
                </c:pt>
                <c:pt idx="73733">
                  <c:v>11.617839999999999</c:v>
                </c:pt>
                <c:pt idx="73734">
                  <c:v>11.616358</c:v>
                </c:pt>
                <c:pt idx="73735">
                  <c:v>11.616038</c:v>
                </c:pt>
                <c:pt idx="73736">
                  <c:v>11.615432999999999</c:v>
                </c:pt>
                <c:pt idx="73737">
                  <c:v>11.613643</c:v>
                </c:pt>
                <c:pt idx="73738">
                  <c:v>11.618721000000001</c:v>
                </c:pt>
                <c:pt idx="73739">
                  <c:v>11.624805</c:v>
                </c:pt>
                <c:pt idx="73740">
                  <c:v>11.623239</c:v>
                </c:pt>
                <c:pt idx="73741">
                  <c:v>11.625158000000001</c:v>
                </c:pt>
                <c:pt idx="73742">
                  <c:v>11.627625</c:v>
                </c:pt>
                <c:pt idx="73743">
                  <c:v>11.622729</c:v>
                </c:pt>
                <c:pt idx="73744">
                  <c:v>11.621047000000001</c:v>
                </c:pt>
                <c:pt idx="73745">
                  <c:v>11.626122000000001</c:v>
                </c:pt>
                <c:pt idx="73746">
                  <c:v>11.626166</c:v>
                </c:pt>
                <c:pt idx="73747">
                  <c:v>11.620614</c:v>
                </c:pt>
                <c:pt idx="73748">
                  <c:v>11.624971</c:v>
                </c:pt>
                <c:pt idx="73749">
                  <c:v>11.630246</c:v>
                </c:pt>
                <c:pt idx="73750">
                  <c:v>11.623704999999999</c:v>
                </c:pt>
                <c:pt idx="73751">
                  <c:v>11.623751</c:v>
                </c:pt>
                <c:pt idx="73752">
                  <c:v>11.629045</c:v>
                </c:pt>
                <c:pt idx="73753">
                  <c:v>11.624980000000001</c:v>
                </c:pt>
                <c:pt idx="73754">
                  <c:v>11.621036</c:v>
                </c:pt>
                <c:pt idx="73755">
                  <c:v>11.627577</c:v>
                </c:pt>
                <c:pt idx="73756">
                  <c:v>11.629707</c:v>
                </c:pt>
                <c:pt idx="73757">
                  <c:v>11.618869999999999</c:v>
                </c:pt>
                <c:pt idx="73758">
                  <c:v>11.619272</c:v>
                </c:pt>
                <c:pt idx="73759">
                  <c:v>11.627928000000001</c:v>
                </c:pt>
                <c:pt idx="73760">
                  <c:v>11.624034</c:v>
                </c:pt>
                <c:pt idx="73761">
                  <c:v>11.619032000000001</c:v>
                </c:pt>
                <c:pt idx="73762">
                  <c:v>11.623132999999999</c:v>
                </c:pt>
                <c:pt idx="73763">
                  <c:v>11.627791</c:v>
                </c:pt>
                <c:pt idx="73764">
                  <c:v>11.626424</c:v>
                </c:pt>
                <c:pt idx="73765">
                  <c:v>11.630454</c:v>
                </c:pt>
                <c:pt idx="73766">
                  <c:v>11.63067</c:v>
                </c:pt>
                <c:pt idx="73767">
                  <c:v>11.621759000000001</c:v>
                </c:pt>
                <c:pt idx="73768">
                  <c:v>11.625603</c:v>
                </c:pt>
                <c:pt idx="73769">
                  <c:v>11.629232999999999</c:v>
                </c:pt>
                <c:pt idx="73770">
                  <c:v>11.623913</c:v>
                </c:pt>
                <c:pt idx="73771">
                  <c:v>11.625876</c:v>
                </c:pt>
                <c:pt idx="73772">
                  <c:v>11.628911</c:v>
                </c:pt>
                <c:pt idx="73773">
                  <c:v>11.624442</c:v>
                </c:pt>
                <c:pt idx="73774">
                  <c:v>11.619251</c:v>
                </c:pt>
                <c:pt idx="73775">
                  <c:v>11.622776999999999</c:v>
                </c:pt>
                <c:pt idx="73776">
                  <c:v>11.625567999999999</c:v>
                </c:pt>
                <c:pt idx="73777">
                  <c:v>11.623761</c:v>
                </c:pt>
                <c:pt idx="73778">
                  <c:v>11.630685</c:v>
                </c:pt>
                <c:pt idx="73779">
                  <c:v>11.630258</c:v>
                </c:pt>
                <c:pt idx="73780">
                  <c:v>11.620647999999999</c:v>
                </c:pt>
                <c:pt idx="73781">
                  <c:v>11.626825999999999</c:v>
                </c:pt>
                <c:pt idx="73782">
                  <c:v>11.636625</c:v>
                </c:pt>
                <c:pt idx="73783">
                  <c:v>11.631600000000001</c:v>
                </c:pt>
                <c:pt idx="73784">
                  <c:v>11.628663</c:v>
                </c:pt>
                <c:pt idx="73785">
                  <c:v>11.633512</c:v>
                </c:pt>
                <c:pt idx="73786">
                  <c:v>11.632534</c:v>
                </c:pt>
                <c:pt idx="73787">
                  <c:v>11.63204</c:v>
                </c:pt>
                <c:pt idx="73788">
                  <c:v>11.638216</c:v>
                </c:pt>
                <c:pt idx="73789">
                  <c:v>11.638619</c:v>
                </c:pt>
                <c:pt idx="73790">
                  <c:v>11.6309</c:v>
                </c:pt>
                <c:pt idx="73791">
                  <c:v>11.630208</c:v>
                </c:pt>
                <c:pt idx="73792">
                  <c:v>11.638752</c:v>
                </c:pt>
                <c:pt idx="73793">
                  <c:v>11.63442</c:v>
                </c:pt>
                <c:pt idx="73794">
                  <c:v>11.628494</c:v>
                </c:pt>
                <c:pt idx="73795">
                  <c:v>11.633865</c:v>
                </c:pt>
                <c:pt idx="73796">
                  <c:v>11.630185000000001</c:v>
                </c:pt>
                <c:pt idx="73797">
                  <c:v>11.627370000000001</c:v>
                </c:pt>
                <c:pt idx="73798">
                  <c:v>11.634655</c:v>
                </c:pt>
                <c:pt idx="73799">
                  <c:v>11.635266</c:v>
                </c:pt>
                <c:pt idx="73800">
                  <c:v>11.630281</c:v>
                </c:pt>
                <c:pt idx="73801">
                  <c:v>11.629405999999999</c:v>
                </c:pt>
                <c:pt idx="73802">
                  <c:v>11.63316</c:v>
                </c:pt>
                <c:pt idx="73803">
                  <c:v>11.631057</c:v>
                </c:pt>
                <c:pt idx="73804">
                  <c:v>11.631525999999999</c:v>
                </c:pt>
                <c:pt idx="73805">
                  <c:v>11.635054</c:v>
                </c:pt>
                <c:pt idx="73806">
                  <c:v>11.628016000000001</c:v>
                </c:pt>
                <c:pt idx="73807">
                  <c:v>11.627348</c:v>
                </c:pt>
                <c:pt idx="73808">
                  <c:v>11.633167</c:v>
                </c:pt>
                <c:pt idx="73809">
                  <c:v>11.631065</c:v>
                </c:pt>
                <c:pt idx="73810">
                  <c:v>11.627314</c:v>
                </c:pt>
                <c:pt idx="73811">
                  <c:v>11.630672000000001</c:v>
                </c:pt>
                <c:pt idx="73812">
                  <c:v>11.635863000000001</c:v>
                </c:pt>
                <c:pt idx="73813">
                  <c:v>11.630042</c:v>
                </c:pt>
                <c:pt idx="73814">
                  <c:v>11.631294</c:v>
                </c:pt>
                <c:pt idx="73815">
                  <c:v>11.639984999999999</c:v>
                </c:pt>
                <c:pt idx="73816">
                  <c:v>11.633698000000001</c:v>
                </c:pt>
                <c:pt idx="73817">
                  <c:v>11.631054000000001</c:v>
                </c:pt>
                <c:pt idx="73818">
                  <c:v>11.636656</c:v>
                </c:pt>
                <c:pt idx="73819">
                  <c:v>11.635586</c:v>
                </c:pt>
                <c:pt idx="73820">
                  <c:v>11.632163</c:v>
                </c:pt>
                <c:pt idx="73821">
                  <c:v>11.635904</c:v>
                </c:pt>
                <c:pt idx="73822">
                  <c:v>11.639379999999999</c:v>
                </c:pt>
                <c:pt idx="73823">
                  <c:v>11.633608000000001</c:v>
                </c:pt>
                <c:pt idx="73824">
                  <c:v>11.636533</c:v>
                </c:pt>
                <c:pt idx="73825">
                  <c:v>11.641233</c:v>
                </c:pt>
                <c:pt idx="73826">
                  <c:v>11.635277</c:v>
                </c:pt>
                <c:pt idx="73827">
                  <c:v>11.632161</c:v>
                </c:pt>
                <c:pt idx="73828">
                  <c:v>11.637598000000001</c:v>
                </c:pt>
                <c:pt idx="73829">
                  <c:v>11.639908</c:v>
                </c:pt>
                <c:pt idx="73830">
                  <c:v>11.633976000000001</c:v>
                </c:pt>
                <c:pt idx="73831">
                  <c:v>11.639357</c:v>
                </c:pt>
                <c:pt idx="73832">
                  <c:v>11.644119999999999</c:v>
                </c:pt>
                <c:pt idx="73833">
                  <c:v>11.635856</c:v>
                </c:pt>
                <c:pt idx="73834">
                  <c:v>11.637884</c:v>
                </c:pt>
                <c:pt idx="73835">
                  <c:v>11.640976</c:v>
                </c:pt>
                <c:pt idx="73836">
                  <c:v>11.635358</c:v>
                </c:pt>
                <c:pt idx="73837">
                  <c:v>11.637073000000001</c:v>
                </c:pt>
                <c:pt idx="73838">
                  <c:v>11.642173</c:v>
                </c:pt>
                <c:pt idx="73839">
                  <c:v>11.637593000000001</c:v>
                </c:pt>
                <c:pt idx="73840">
                  <c:v>11.631658</c:v>
                </c:pt>
                <c:pt idx="73841">
                  <c:v>11.636974</c:v>
                </c:pt>
                <c:pt idx="73842">
                  <c:v>11.635923</c:v>
                </c:pt>
                <c:pt idx="73843">
                  <c:v>11.632154999999999</c:v>
                </c:pt>
                <c:pt idx="73844">
                  <c:v>11.642897</c:v>
                </c:pt>
                <c:pt idx="73845">
                  <c:v>11.646267999999999</c:v>
                </c:pt>
                <c:pt idx="73846">
                  <c:v>11.640238</c:v>
                </c:pt>
                <c:pt idx="73847">
                  <c:v>11.643741</c:v>
                </c:pt>
                <c:pt idx="73848">
                  <c:v>11.649039</c:v>
                </c:pt>
                <c:pt idx="73849">
                  <c:v>11.642474</c:v>
                </c:pt>
                <c:pt idx="73850">
                  <c:v>11.638123999999999</c:v>
                </c:pt>
                <c:pt idx="73851">
                  <c:v>11.644136</c:v>
                </c:pt>
                <c:pt idx="73852">
                  <c:v>11.642485000000001</c:v>
                </c:pt>
                <c:pt idx="73853">
                  <c:v>11.636760000000001</c:v>
                </c:pt>
                <c:pt idx="73854">
                  <c:v>11.638237</c:v>
                </c:pt>
                <c:pt idx="73855">
                  <c:v>11.640547</c:v>
                </c:pt>
                <c:pt idx="73856">
                  <c:v>11.641185</c:v>
                </c:pt>
                <c:pt idx="73857">
                  <c:v>11.643767</c:v>
                </c:pt>
                <c:pt idx="73858">
                  <c:v>11.648273</c:v>
                </c:pt>
                <c:pt idx="73859">
                  <c:v>11.646952000000001</c:v>
                </c:pt>
                <c:pt idx="73860">
                  <c:v>11.64049</c:v>
                </c:pt>
                <c:pt idx="73861">
                  <c:v>11.640295999999999</c:v>
                </c:pt>
                <c:pt idx="73862">
                  <c:v>11.645338000000001</c:v>
                </c:pt>
                <c:pt idx="73863">
                  <c:v>11.644795</c:v>
                </c:pt>
                <c:pt idx="73864">
                  <c:v>11.641823</c:v>
                </c:pt>
                <c:pt idx="73865">
                  <c:v>11.641731</c:v>
                </c:pt>
                <c:pt idx="73866">
                  <c:v>11.641931</c:v>
                </c:pt>
                <c:pt idx="73867">
                  <c:v>11.641019999999999</c:v>
                </c:pt>
                <c:pt idx="73868">
                  <c:v>11.641260000000001</c:v>
                </c:pt>
                <c:pt idx="73869">
                  <c:v>11.643291</c:v>
                </c:pt>
                <c:pt idx="73870">
                  <c:v>11.645300000000001</c:v>
                </c:pt>
                <c:pt idx="73871">
                  <c:v>11.641999</c:v>
                </c:pt>
                <c:pt idx="73872">
                  <c:v>11.636865</c:v>
                </c:pt>
                <c:pt idx="73873">
                  <c:v>11.64012</c:v>
                </c:pt>
                <c:pt idx="73874">
                  <c:v>11.643613</c:v>
                </c:pt>
                <c:pt idx="73875">
                  <c:v>11.642753000000001</c:v>
                </c:pt>
                <c:pt idx="73876">
                  <c:v>11.644975000000001</c:v>
                </c:pt>
                <c:pt idx="73877">
                  <c:v>11.650428</c:v>
                </c:pt>
                <c:pt idx="73878">
                  <c:v>11.653155999999999</c:v>
                </c:pt>
                <c:pt idx="73879">
                  <c:v>11.648966</c:v>
                </c:pt>
                <c:pt idx="73880">
                  <c:v>11.646177</c:v>
                </c:pt>
                <c:pt idx="73881">
                  <c:v>11.645723</c:v>
                </c:pt>
                <c:pt idx="73882">
                  <c:v>11.640385</c:v>
                </c:pt>
                <c:pt idx="73883">
                  <c:v>11.641804</c:v>
                </c:pt>
                <c:pt idx="73884">
                  <c:v>11.652191</c:v>
                </c:pt>
                <c:pt idx="73885">
                  <c:v>11.650547</c:v>
                </c:pt>
                <c:pt idx="73886">
                  <c:v>11.640734999999999</c:v>
                </c:pt>
                <c:pt idx="73887">
                  <c:v>11.644968</c:v>
                </c:pt>
                <c:pt idx="73888">
                  <c:v>11.650641</c:v>
                </c:pt>
                <c:pt idx="73889">
                  <c:v>11.644515</c:v>
                </c:pt>
                <c:pt idx="73890">
                  <c:v>11.644394999999999</c:v>
                </c:pt>
                <c:pt idx="73891">
                  <c:v>11.645891000000001</c:v>
                </c:pt>
                <c:pt idx="73892">
                  <c:v>11.641686</c:v>
                </c:pt>
                <c:pt idx="73893">
                  <c:v>11.642894</c:v>
                </c:pt>
                <c:pt idx="73894">
                  <c:v>11.647030000000001</c:v>
                </c:pt>
                <c:pt idx="73895">
                  <c:v>11.647622</c:v>
                </c:pt>
                <c:pt idx="73896">
                  <c:v>11.648016</c:v>
                </c:pt>
                <c:pt idx="73897">
                  <c:v>11.654655</c:v>
                </c:pt>
                <c:pt idx="73898">
                  <c:v>11.654405000000001</c:v>
                </c:pt>
                <c:pt idx="73899">
                  <c:v>11.646334</c:v>
                </c:pt>
                <c:pt idx="73900">
                  <c:v>11.648701000000001</c:v>
                </c:pt>
                <c:pt idx="73901">
                  <c:v>11.651878999999999</c:v>
                </c:pt>
                <c:pt idx="73902">
                  <c:v>11.648521000000001</c:v>
                </c:pt>
                <c:pt idx="73903">
                  <c:v>11.647239000000001</c:v>
                </c:pt>
                <c:pt idx="73904">
                  <c:v>11.648388000000001</c:v>
                </c:pt>
                <c:pt idx="73905">
                  <c:v>11.646246</c:v>
                </c:pt>
                <c:pt idx="73906">
                  <c:v>11.645239999999999</c:v>
                </c:pt>
                <c:pt idx="73907">
                  <c:v>11.651844000000001</c:v>
                </c:pt>
                <c:pt idx="73908">
                  <c:v>11.649095000000001</c:v>
                </c:pt>
                <c:pt idx="73909">
                  <c:v>11.642692</c:v>
                </c:pt>
                <c:pt idx="73910">
                  <c:v>11.654529999999999</c:v>
                </c:pt>
                <c:pt idx="73911">
                  <c:v>11.661842999999999</c:v>
                </c:pt>
                <c:pt idx="73912">
                  <c:v>11.65272</c:v>
                </c:pt>
                <c:pt idx="73913">
                  <c:v>11.654024</c:v>
                </c:pt>
                <c:pt idx="73914">
                  <c:v>11.660209999999999</c:v>
                </c:pt>
                <c:pt idx="73915">
                  <c:v>11.650321</c:v>
                </c:pt>
                <c:pt idx="73916">
                  <c:v>11.648351</c:v>
                </c:pt>
                <c:pt idx="73917">
                  <c:v>11.657562</c:v>
                </c:pt>
                <c:pt idx="73918">
                  <c:v>11.649775</c:v>
                </c:pt>
                <c:pt idx="73919">
                  <c:v>11.644093</c:v>
                </c:pt>
                <c:pt idx="73920">
                  <c:v>11.655751</c:v>
                </c:pt>
                <c:pt idx="73921">
                  <c:v>11.655856999999999</c:v>
                </c:pt>
                <c:pt idx="73922">
                  <c:v>11.644799000000001</c:v>
                </c:pt>
                <c:pt idx="73923">
                  <c:v>11.646023</c:v>
                </c:pt>
                <c:pt idx="73924">
                  <c:v>11.654192</c:v>
                </c:pt>
                <c:pt idx="73925">
                  <c:v>11.651284</c:v>
                </c:pt>
                <c:pt idx="73926">
                  <c:v>11.646424</c:v>
                </c:pt>
                <c:pt idx="73927">
                  <c:v>11.650214</c:v>
                </c:pt>
                <c:pt idx="73928">
                  <c:v>11.650332000000001</c:v>
                </c:pt>
                <c:pt idx="73929">
                  <c:v>11.652053</c:v>
                </c:pt>
                <c:pt idx="73930">
                  <c:v>11.657137000000001</c:v>
                </c:pt>
                <c:pt idx="73931">
                  <c:v>11.652262</c:v>
                </c:pt>
                <c:pt idx="73932">
                  <c:v>11.645830999999999</c:v>
                </c:pt>
                <c:pt idx="73933">
                  <c:v>11.655702</c:v>
                </c:pt>
                <c:pt idx="73934">
                  <c:v>11.665406000000001</c:v>
                </c:pt>
                <c:pt idx="73935">
                  <c:v>11.660703</c:v>
                </c:pt>
                <c:pt idx="73936">
                  <c:v>11.663957999999999</c:v>
                </c:pt>
                <c:pt idx="73937">
                  <c:v>11.668623999999999</c:v>
                </c:pt>
                <c:pt idx="73938">
                  <c:v>11.65878</c:v>
                </c:pt>
                <c:pt idx="73939">
                  <c:v>11.656859000000001</c:v>
                </c:pt>
                <c:pt idx="73940">
                  <c:v>11.662485999999999</c:v>
                </c:pt>
                <c:pt idx="73941">
                  <c:v>11.658194999999999</c:v>
                </c:pt>
                <c:pt idx="73942">
                  <c:v>11.654317000000001</c:v>
                </c:pt>
                <c:pt idx="73943">
                  <c:v>11.658514</c:v>
                </c:pt>
                <c:pt idx="73944">
                  <c:v>11.656362</c:v>
                </c:pt>
                <c:pt idx="73945">
                  <c:v>11.648997</c:v>
                </c:pt>
                <c:pt idx="73946">
                  <c:v>11.654458</c:v>
                </c:pt>
                <c:pt idx="73947">
                  <c:v>11.659344000000001</c:v>
                </c:pt>
                <c:pt idx="73948">
                  <c:v>11.65245</c:v>
                </c:pt>
                <c:pt idx="73949">
                  <c:v>11.651662999999999</c:v>
                </c:pt>
                <c:pt idx="73950">
                  <c:v>11.657458</c:v>
                </c:pt>
                <c:pt idx="73951">
                  <c:v>11.658583999999999</c:v>
                </c:pt>
                <c:pt idx="73952">
                  <c:v>11.657698</c:v>
                </c:pt>
                <c:pt idx="73953">
                  <c:v>11.660937000000001</c:v>
                </c:pt>
                <c:pt idx="73954">
                  <c:v>11.657975</c:v>
                </c:pt>
                <c:pt idx="73955">
                  <c:v>11.649088000000001</c:v>
                </c:pt>
                <c:pt idx="73956">
                  <c:v>11.657088999999999</c:v>
                </c:pt>
                <c:pt idx="73957">
                  <c:v>11.667624999999999</c:v>
                </c:pt>
                <c:pt idx="73958">
                  <c:v>11.659513</c:v>
                </c:pt>
                <c:pt idx="73959">
                  <c:v>11.654688</c:v>
                </c:pt>
                <c:pt idx="73960">
                  <c:v>11.663665999999999</c:v>
                </c:pt>
                <c:pt idx="73961">
                  <c:v>11.662986</c:v>
                </c:pt>
                <c:pt idx="73962">
                  <c:v>11.653561</c:v>
                </c:pt>
                <c:pt idx="73963">
                  <c:v>11.657944000000001</c:v>
                </c:pt>
                <c:pt idx="73964">
                  <c:v>11.661277999999999</c:v>
                </c:pt>
                <c:pt idx="73965">
                  <c:v>11.651903000000001</c:v>
                </c:pt>
                <c:pt idx="73966">
                  <c:v>11.650129</c:v>
                </c:pt>
                <c:pt idx="73967">
                  <c:v>11.653783000000001</c:v>
                </c:pt>
                <c:pt idx="73968">
                  <c:v>11.653031</c:v>
                </c:pt>
                <c:pt idx="73969">
                  <c:v>11.658385000000001</c:v>
                </c:pt>
                <c:pt idx="73970">
                  <c:v>11.66602</c:v>
                </c:pt>
                <c:pt idx="73971">
                  <c:v>11.655566</c:v>
                </c:pt>
                <c:pt idx="73972">
                  <c:v>11.648987</c:v>
                </c:pt>
                <c:pt idx="73973">
                  <c:v>11.6675</c:v>
                </c:pt>
                <c:pt idx="73974">
                  <c:v>11.672122999999999</c:v>
                </c:pt>
                <c:pt idx="73975">
                  <c:v>11.660358</c:v>
                </c:pt>
                <c:pt idx="73976">
                  <c:v>11.663603</c:v>
                </c:pt>
                <c:pt idx="73977">
                  <c:v>11.665991</c:v>
                </c:pt>
                <c:pt idx="73978">
                  <c:v>11.660835000000001</c:v>
                </c:pt>
                <c:pt idx="73979">
                  <c:v>11.664619</c:v>
                </c:pt>
                <c:pt idx="73980">
                  <c:v>11.669955</c:v>
                </c:pt>
                <c:pt idx="73981">
                  <c:v>11.662454</c:v>
                </c:pt>
                <c:pt idx="73982">
                  <c:v>11.657957</c:v>
                </c:pt>
                <c:pt idx="73983">
                  <c:v>11.664364000000001</c:v>
                </c:pt>
                <c:pt idx="73984">
                  <c:v>11.667973999999999</c:v>
                </c:pt>
                <c:pt idx="73985">
                  <c:v>11.668277</c:v>
                </c:pt>
                <c:pt idx="73986">
                  <c:v>11.668842</c:v>
                </c:pt>
                <c:pt idx="73987">
                  <c:v>11.665017000000001</c:v>
                </c:pt>
                <c:pt idx="73988">
                  <c:v>11.658837</c:v>
                </c:pt>
                <c:pt idx="73989">
                  <c:v>11.662165</c:v>
                </c:pt>
                <c:pt idx="73990">
                  <c:v>11.671607</c:v>
                </c:pt>
                <c:pt idx="73991">
                  <c:v>11.664918</c:v>
                </c:pt>
                <c:pt idx="73992">
                  <c:v>11.656784999999999</c:v>
                </c:pt>
                <c:pt idx="73993">
                  <c:v>11.668991999999999</c:v>
                </c:pt>
                <c:pt idx="73994">
                  <c:v>11.669359</c:v>
                </c:pt>
                <c:pt idx="73995">
                  <c:v>11.658279</c:v>
                </c:pt>
                <c:pt idx="73996">
                  <c:v>11.665202000000001</c:v>
                </c:pt>
                <c:pt idx="73997">
                  <c:v>11.671722000000001</c:v>
                </c:pt>
                <c:pt idx="73998">
                  <c:v>11.663162</c:v>
                </c:pt>
                <c:pt idx="73999">
                  <c:v>11.660079</c:v>
                </c:pt>
                <c:pt idx="74000">
                  <c:v>11.665539000000001</c:v>
                </c:pt>
                <c:pt idx="74001">
                  <c:v>11.660167</c:v>
                </c:pt>
                <c:pt idx="74002">
                  <c:v>11.658016</c:v>
                </c:pt>
                <c:pt idx="74003">
                  <c:v>11.665646000000001</c:v>
                </c:pt>
                <c:pt idx="74004">
                  <c:v>11.661951</c:v>
                </c:pt>
                <c:pt idx="74005">
                  <c:v>11.658393999999999</c:v>
                </c:pt>
                <c:pt idx="74006">
                  <c:v>11.6706</c:v>
                </c:pt>
                <c:pt idx="74007">
                  <c:v>11.670805</c:v>
                </c:pt>
                <c:pt idx="74008">
                  <c:v>11.656794</c:v>
                </c:pt>
                <c:pt idx="74009">
                  <c:v>11.662934</c:v>
                </c:pt>
                <c:pt idx="74010">
                  <c:v>11.673158000000001</c:v>
                </c:pt>
                <c:pt idx="74011">
                  <c:v>11.662604999999999</c:v>
                </c:pt>
                <c:pt idx="74012">
                  <c:v>11.659166000000001</c:v>
                </c:pt>
                <c:pt idx="74013">
                  <c:v>11.666624000000001</c:v>
                </c:pt>
                <c:pt idx="74014">
                  <c:v>11.66452</c:v>
                </c:pt>
                <c:pt idx="74015">
                  <c:v>11.663836</c:v>
                </c:pt>
                <c:pt idx="74016">
                  <c:v>11.672642</c:v>
                </c:pt>
                <c:pt idx="74017">
                  <c:v>11.6739</c:v>
                </c:pt>
                <c:pt idx="74018">
                  <c:v>11.664418</c:v>
                </c:pt>
                <c:pt idx="74019">
                  <c:v>11.664973</c:v>
                </c:pt>
                <c:pt idx="74020">
                  <c:v>11.671089</c:v>
                </c:pt>
                <c:pt idx="74021">
                  <c:v>11.669136</c:v>
                </c:pt>
                <c:pt idx="74022">
                  <c:v>11.670607</c:v>
                </c:pt>
                <c:pt idx="74023">
                  <c:v>11.671212000000001</c:v>
                </c:pt>
                <c:pt idx="74024">
                  <c:v>11.663823000000001</c:v>
                </c:pt>
                <c:pt idx="74025">
                  <c:v>11.662665000000001</c:v>
                </c:pt>
                <c:pt idx="74026">
                  <c:v>11.671882</c:v>
                </c:pt>
                <c:pt idx="74027">
                  <c:v>11.67149</c:v>
                </c:pt>
                <c:pt idx="74028">
                  <c:v>11.663574000000001</c:v>
                </c:pt>
                <c:pt idx="74029">
                  <c:v>11.668331999999999</c:v>
                </c:pt>
                <c:pt idx="74030">
                  <c:v>11.673173</c:v>
                </c:pt>
                <c:pt idx="74031">
                  <c:v>11.670607</c:v>
                </c:pt>
                <c:pt idx="74032">
                  <c:v>11.672639</c:v>
                </c:pt>
                <c:pt idx="74033">
                  <c:v>11.677199999999999</c:v>
                </c:pt>
                <c:pt idx="74034">
                  <c:v>11.677688</c:v>
                </c:pt>
                <c:pt idx="74035">
                  <c:v>11.675874</c:v>
                </c:pt>
                <c:pt idx="74036">
                  <c:v>11.677258999999999</c:v>
                </c:pt>
                <c:pt idx="74037">
                  <c:v>11.676237</c:v>
                </c:pt>
                <c:pt idx="74038">
                  <c:v>11.672988999999999</c:v>
                </c:pt>
                <c:pt idx="74039">
                  <c:v>11.675648000000001</c:v>
                </c:pt>
                <c:pt idx="74040">
                  <c:v>11.675364</c:v>
                </c:pt>
                <c:pt idx="74041">
                  <c:v>11.672052000000001</c:v>
                </c:pt>
                <c:pt idx="74042">
                  <c:v>11.673681999999999</c:v>
                </c:pt>
                <c:pt idx="74043">
                  <c:v>11.674861</c:v>
                </c:pt>
                <c:pt idx="74044">
                  <c:v>11.670959999999999</c:v>
                </c:pt>
                <c:pt idx="74045">
                  <c:v>11.66948</c:v>
                </c:pt>
                <c:pt idx="74046">
                  <c:v>11.677989999999999</c:v>
                </c:pt>
                <c:pt idx="74047">
                  <c:v>11.677369000000001</c:v>
                </c:pt>
                <c:pt idx="74048">
                  <c:v>11.668901</c:v>
                </c:pt>
                <c:pt idx="74049">
                  <c:v>11.673432999999999</c:v>
                </c:pt>
                <c:pt idx="74050">
                  <c:v>11.674104</c:v>
                </c:pt>
                <c:pt idx="74051">
                  <c:v>11.667748</c:v>
                </c:pt>
                <c:pt idx="74052">
                  <c:v>11.671013</c:v>
                </c:pt>
                <c:pt idx="74053">
                  <c:v>11.673657</c:v>
                </c:pt>
                <c:pt idx="74054">
                  <c:v>11.668646000000001</c:v>
                </c:pt>
                <c:pt idx="74055">
                  <c:v>11.670598</c:v>
                </c:pt>
                <c:pt idx="74056">
                  <c:v>11.678614</c:v>
                </c:pt>
                <c:pt idx="74057">
                  <c:v>11.676793999999999</c:v>
                </c:pt>
                <c:pt idx="74058">
                  <c:v>11.673883</c:v>
                </c:pt>
                <c:pt idx="74059">
                  <c:v>11.676477999999999</c:v>
                </c:pt>
                <c:pt idx="74060">
                  <c:v>11.676574</c:v>
                </c:pt>
                <c:pt idx="74061">
                  <c:v>11.678245</c:v>
                </c:pt>
                <c:pt idx="74062">
                  <c:v>11.679385</c:v>
                </c:pt>
                <c:pt idx="74063">
                  <c:v>11.676841</c:v>
                </c:pt>
                <c:pt idx="74064">
                  <c:v>11.671051</c:v>
                </c:pt>
                <c:pt idx="74065">
                  <c:v>11.671309000000001</c:v>
                </c:pt>
                <c:pt idx="74066">
                  <c:v>11.676985</c:v>
                </c:pt>
                <c:pt idx="74067">
                  <c:v>11.671486</c:v>
                </c:pt>
                <c:pt idx="74068">
                  <c:v>11.672784999999999</c:v>
                </c:pt>
                <c:pt idx="74069">
                  <c:v>11.679360000000001</c:v>
                </c:pt>
                <c:pt idx="74070">
                  <c:v>11.671313</c:v>
                </c:pt>
                <c:pt idx="74071">
                  <c:v>11.668946</c:v>
                </c:pt>
                <c:pt idx="74072">
                  <c:v>11.678879999999999</c:v>
                </c:pt>
                <c:pt idx="74073">
                  <c:v>11.681188000000001</c:v>
                </c:pt>
                <c:pt idx="74074">
                  <c:v>11.673759</c:v>
                </c:pt>
                <c:pt idx="74075">
                  <c:v>11.675606999999999</c:v>
                </c:pt>
                <c:pt idx="74076">
                  <c:v>11.681635</c:v>
                </c:pt>
                <c:pt idx="74077">
                  <c:v>11.674249</c:v>
                </c:pt>
                <c:pt idx="74078">
                  <c:v>11.679938999999999</c:v>
                </c:pt>
                <c:pt idx="74079">
                  <c:v>11.691027999999999</c:v>
                </c:pt>
                <c:pt idx="74080">
                  <c:v>11.677790999999999</c:v>
                </c:pt>
                <c:pt idx="74081">
                  <c:v>11.671878</c:v>
                </c:pt>
                <c:pt idx="74082">
                  <c:v>11.682767</c:v>
                </c:pt>
                <c:pt idx="74083">
                  <c:v>11.685416</c:v>
                </c:pt>
                <c:pt idx="74084">
                  <c:v>11.681967999999999</c:v>
                </c:pt>
                <c:pt idx="74085">
                  <c:v>11.682416999999999</c:v>
                </c:pt>
                <c:pt idx="74086">
                  <c:v>11.678138000000001</c:v>
                </c:pt>
                <c:pt idx="74087">
                  <c:v>11.674458</c:v>
                </c:pt>
                <c:pt idx="74088">
                  <c:v>11.682041</c:v>
                </c:pt>
                <c:pt idx="74089">
                  <c:v>11.682040000000001</c:v>
                </c:pt>
                <c:pt idx="74090">
                  <c:v>11.673894000000001</c:v>
                </c:pt>
                <c:pt idx="74091">
                  <c:v>11.676137000000001</c:v>
                </c:pt>
                <c:pt idx="74092">
                  <c:v>11.683082000000001</c:v>
                </c:pt>
                <c:pt idx="74093">
                  <c:v>11.684915999999999</c:v>
                </c:pt>
                <c:pt idx="74094">
                  <c:v>11.684388999999999</c:v>
                </c:pt>
                <c:pt idx="74095">
                  <c:v>11.686933</c:v>
                </c:pt>
                <c:pt idx="74096">
                  <c:v>11.684274</c:v>
                </c:pt>
                <c:pt idx="74097">
                  <c:v>11.679544</c:v>
                </c:pt>
                <c:pt idx="74098">
                  <c:v>11.679987000000001</c:v>
                </c:pt>
                <c:pt idx="74099">
                  <c:v>11.676614000000001</c:v>
                </c:pt>
                <c:pt idx="74100">
                  <c:v>11.675024000000001</c:v>
                </c:pt>
                <c:pt idx="74101">
                  <c:v>11.679748999999999</c:v>
                </c:pt>
                <c:pt idx="74102">
                  <c:v>11.684442000000001</c:v>
                </c:pt>
                <c:pt idx="74103">
                  <c:v>11.683248000000001</c:v>
                </c:pt>
                <c:pt idx="74104">
                  <c:v>11.68144</c:v>
                </c:pt>
                <c:pt idx="74105">
                  <c:v>11.688127</c:v>
                </c:pt>
                <c:pt idx="74106">
                  <c:v>11.687211</c:v>
                </c:pt>
                <c:pt idx="74107">
                  <c:v>11.681663</c:v>
                </c:pt>
                <c:pt idx="74108">
                  <c:v>11.685978</c:v>
                </c:pt>
                <c:pt idx="74109">
                  <c:v>11.687244</c:v>
                </c:pt>
                <c:pt idx="74110">
                  <c:v>11.677735999999999</c:v>
                </c:pt>
                <c:pt idx="74111">
                  <c:v>11.673209</c:v>
                </c:pt>
                <c:pt idx="74112">
                  <c:v>11.682361999999999</c:v>
                </c:pt>
                <c:pt idx="74113">
                  <c:v>11.685701</c:v>
                </c:pt>
                <c:pt idx="74114">
                  <c:v>11.682211000000001</c:v>
                </c:pt>
                <c:pt idx="74115">
                  <c:v>11.683233</c:v>
                </c:pt>
                <c:pt idx="74116">
                  <c:v>11.680761</c:v>
                </c:pt>
                <c:pt idx="74117">
                  <c:v>11.682853</c:v>
                </c:pt>
                <c:pt idx="74118">
                  <c:v>11.691395999999999</c:v>
                </c:pt>
                <c:pt idx="74119">
                  <c:v>11.691473999999999</c:v>
                </c:pt>
                <c:pt idx="74120">
                  <c:v>11.686709</c:v>
                </c:pt>
                <c:pt idx="74121">
                  <c:v>11.689636</c:v>
                </c:pt>
                <c:pt idx="74122">
                  <c:v>11.693047</c:v>
                </c:pt>
                <c:pt idx="74123">
                  <c:v>11.686033</c:v>
                </c:pt>
                <c:pt idx="74124">
                  <c:v>11.685611</c:v>
                </c:pt>
                <c:pt idx="74125">
                  <c:v>11.689855</c:v>
                </c:pt>
                <c:pt idx="74126">
                  <c:v>11.683922000000001</c:v>
                </c:pt>
                <c:pt idx="74127">
                  <c:v>11.681124000000001</c:v>
                </c:pt>
                <c:pt idx="74128">
                  <c:v>11.684027</c:v>
                </c:pt>
                <c:pt idx="74129">
                  <c:v>11.682945999999999</c:v>
                </c:pt>
                <c:pt idx="74130">
                  <c:v>11.681756999999999</c:v>
                </c:pt>
                <c:pt idx="74131">
                  <c:v>11.688402999999999</c:v>
                </c:pt>
                <c:pt idx="74132">
                  <c:v>11.692753</c:v>
                </c:pt>
                <c:pt idx="74133">
                  <c:v>11.689085</c:v>
                </c:pt>
                <c:pt idx="74134">
                  <c:v>11.689019999999999</c:v>
                </c:pt>
                <c:pt idx="74135">
                  <c:v>11.689774999999999</c:v>
                </c:pt>
                <c:pt idx="74136">
                  <c:v>11.687343</c:v>
                </c:pt>
                <c:pt idx="74137">
                  <c:v>11.688589</c:v>
                </c:pt>
                <c:pt idx="74138">
                  <c:v>11.684982</c:v>
                </c:pt>
                <c:pt idx="74139">
                  <c:v>11.681288</c:v>
                </c:pt>
                <c:pt idx="74140">
                  <c:v>11.684949</c:v>
                </c:pt>
                <c:pt idx="74141">
                  <c:v>11.687849999999999</c:v>
                </c:pt>
                <c:pt idx="74142">
                  <c:v>11.685643000000001</c:v>
                </c:pt>
                <c:pt idx="74143">
                  <c:v>11.685298</c:v>
                </c:pt>
                <c:pt idx="74144">
                  <c:v>11.692667</c:v>
                </c:pt>
                <c:pt idx="74145">
                  <c:v>11.693657999999999</c:v>
                </c:pt>
                <c:pt idx="74146">
                  <c:v>11.689159999999999</c:v>
                </c:pt>
                <c:pt idx="74147">
                  <c:v>11.687780999999999</c:v>
                </c:pt>
                <c:pt idx="74148">
                  <c:v>11.687996999999999</c:v>
                </c:pt>
                <c:pt idx="74149">
                  <c:v>11.689335</c:v>
                </c:pt>
                <c:pt idx="74150">
                  <c:v>11.687403</c:v>
                </c:pt>
                <c:pt idx="74151">
                  <c:v>11.688867</c:v>
                </c:pt>
                <c:pt idx="74152">
                  <c:v>11.692354</c:v>
                </c:pt>
                <c:pt idx="74153">
                  <c:v>11.693350000000001</c:v>
                </c:pt>
                <c:pt idx="74154">
                  <c:v>11.697138000000001</c:v>
                </c:pt>
                <c:pt idx="74155">
                  <c:v>11.696096000000001</c:v>
                </c:pt>
                <c:pt idx="74156">
                  <c:v>11.691405</c:v>
                </c:pt>
                <c:pt idx="74157">
                  <c:v>11.691473999999999</c:v>
                </c:pt>
                <c:pt idx="74158">
                  <c:v>11.694371</c:v>
                </c:pt>
                <c:pt idx="74159">
                  <c:v>11.693129000000001</c:v>
                </c:pt>
                <c:pt idx="74160">
                  <c:v>11.689966999999999</c:v>
                </c:pt>
                <c:pt idx="74161">
                  <c:v>11.693224000000001</c:v>
                </c:pt>
                <c:pt idx="74162">
                  <c:v>11.690996999999999</c:v>
                </c:pt>
                <c:pt idx="74163">
                  <c:v>11.688841</c:v>
                </c:pt>
                <c:pt idx="74164">
                  <c:v>11.695341000000001</c:v>
                </c:pt>
                <c:pt idx="74165">
                  <c:v>11.692627999999999</c:v>
                </c:pt>
                <c:pt idx="74166">
                  <c:v>11.69121</c:v>
                </c:pt>
                <c:pt idx="74167">
                  <c:v>11.697251</c:v>
                </c:pt>
                <c:pt idx="74168">
                  <c:v>11.696355000000001</c:v>
                </c:pt>
                <c:pt idx="74169">
                  <c:v>11.694494000000001</c:v>
                </c:pt>
                <c:pt idx="74170">
                  <c:v>11.7018</c:v>
                </c:pt>
                <c:pt idx="74171">
                  <c:v>11.703742999999999</c:v>
                </c:pt>
                <c:pt idx="74172">
                  <c:v>11.692368</c:v>
                </c:pt>
                <c:pt idx="74173">
                  <c:v>11.692899000000001</c:v>
                </c:pt>
                <c:pt idx="74174">
                  <c:v>11.697263</c:v>
                </c:pt>
                <c:pt idx="74175">
                  <c:v>11.688888</c:v>
                </c:pt>
                <c:pt idx="74176">
                  <c:v>11.691514</c:v>
                </c:pt>
                <c:pt idx="74177">
                  <c:v>11.698718</c:v>
                </c:pt>
                <c:pt idx="74178">
                  <c:v>11.692702000000001</c:v>
                </c:pt>
                <c:pt idx="74179">
                  <c:v>11.687421000000001</c:v>
                </c:pt>
                <c:pt idx="74180">
                  <c:v>11.695638000000001</c:v>
                </c:pt>
                <c:pt idx="74181">
                  <c:v>11.696339999999999</c:v>
                </c:pt>
                <c:pt idx="74182">
                  <c:v>11.687227999999999</c:v>
                </c:pt>
                <c:pt idx="74183">
                  <c:v>11.693609</c:v>
                </c:pt>
                <c:pt idx="74184">
                  <c:v>11.698748999999999</c:v>
                </c:pt>
                <c:pt idx="74185">
                  <c:v>11.693574999999999</c:v>
                </c:pt>
                <c:pt idx="74186">
                  <c:v>11.694604</c:v>
                </c:pt>
                <c:pt idx="74187">
                  <c:v>11.697587</c:v>
                </c:pt>
                <c:pt idx="74188">
                  <c:v>11.69641</c:v>
                </c:pt>
                <c:pt idx="74189">
                  <c:v>11.698823000000001</c:v>
                </c:pt>
                <c:pt idx="74190">
                  <c:v>11.706367999999999</c:v>
                </c:pt>
                <c:pt idx="74191">
                  <c:v>11.701021000000001</c:v>
                </c:pt>
                <c:pt idx="74192">
                  <c:v>11.693364000000001</c:v>
                </c:pt>
                <c:pt idx="74193">
                  <c:v>11.697319</c:v>
                </c:pt>
                <c:pt idx="74194">
                  <c:v>11.695836</c:v>
                </c:pt>
                <c:pt idx="74195">
                  <c:v>11.694209000000001</c:v>
                </c:pt>
                <c:pt idx="74196">
                  <c:v>11.69769</c:v>
                </c:pt>
                <c:pt idx="74197">
                  <c:v>11.695439</c:v>
                </c:pt>
                <c:pt idx="74198">
                  <c:v>11.694642999999999</c:v>
                </c:pt>
                <c:pt idx="74199">
                  <c:v>11.698510000000001</c:v>
                </c:pt>
                <c:pt idx="74200">
                  <c:v>11.700049999999999</c:v>
                </c:pt>
                <c:pt idx="74201">
                  <c:v>11.695563999999999</c:v>
                </c:pt>
                <c:pt idx="74202">
                  <c:v>11.699825000000001</c:v>
                </c:pt>
                <c:pt idx="74203">
                  <c:v>11.704761</c:v>
                </c:pt>
                <c:pt idx="74204">
                  <c:v>11.696120000000001</c:v>
                </c:pt>
                <c:pt idx="74205">
                  <c:v>11.694773</c:v>
                </c:pt>
                <c:pt idx="74206">
                  <c:v>11.703177999999999</c:v>
                </c:pt>
                <c:pt idx="74207">
                  <c:v>11.703749999999999</c:v>
                </c:pt>
                <c:pt idx="74208">
                  <c:v>11.697834</c:v>
                </c:pt>
                <c:pt idx="74209">
                  <c:v>11.699121999999999</c:v>
                </c:pt>
                <c:pt idx="74210">
                  <c:v>11.704506</c:v>
                </c:pt>
                <c:pt idx="74211">
                  <c:v>11.702686999999999</c:v>
                </c:pt>
                <c:pt idx="74212">
                  <c:v>11.706018</c:v>
                </c:pt>
                <c:pt idx="74213">
                  <c:v>11.705214</c:v>
                </c:pt>
                <c:pt idx="74214">
                  <c:v>11.698867</c:v>
                </c:pt>
                <c:pt idx="74215">
                  <c:v>11.703753000000001</c:v>
                </c:pt>
                <c:pt idx="74216">
                  <c:v>11.703201</c:v>
                </c:pt>
                <c:pt idx="74217">
                  <c:v>11.697934999999999</c:v>
                </c:pt>
                <c:pt idx="74218">
                  <c:v>11.703652999999999</c:v>
                </c:pt>
                <c:pt idx="74219">
                  <c:v>11.713079</c:v>
                </c:pt>
                <c:pt idx="74220">
                  <c:v>11.706431</c:v>
                </c:pt>
                <c:pt idx="74221">
                  <c:v>11.693918</c:v>
                </c:pt>
                <c:pt idx="74222">
                  <c:v>11.698675</c:v>
                </c:pt>
                <c:pt idx="74223">
                  <c:v>11.701758999999999</c:v>
                </c:pt>
                <c:pt idx="74224">
                  <c:v>11.696042</c:v>
                </c:pt>
                <c:pt idx="74225">
                  <c:v>11.699984000000001</c:v>
                </c:pt>
                <c:pt idx="74226">
                  <c:v>11.707497</c:v>
                </c:pt>
                <c:pt idx="74227">
                  <c:v>11.706434</c:v>
                </c:pt>
                <c:pt idx="74228">
                  <c:v>11.706737</c:v>
                </c:pt>
                <c:pt idx="74229">
                  <c:v>11.710198999999999</c:v>
                </c:pt>
                <c:pt idx="74230">
                  <c:v>11.700005000000001</c:v>
                </c:pt>
                <c:pt idx="74231">
                  <c:v>11.694359</c:v>
                </c:pt>
                <c:pt idx="74232">
                  <c:v>11.704669000000001</c:v>
                </c:pt>
                <c:pt idx="74233">
                  <c:v>11.702491</c:v>
                </c:pt>
                <c:pt idx="74234">
                  <c:v>11.699983</c:v>
                </c:pt>
                <c:pt idx="74235">
                  <c:v>11.707519</c:v>
                </c:pt>
                <c:pt idx="74236">
                  <c:v>11.704529000000001</c:v>
                </c:pt>
                <c:pt idx="74237">
                  <c:v>11.699650999999999</c:v>
                </c:pt>
                <c:pt idx="74238">
                  <c:v>11.706466000000001</c:v>
                </c:pt>
                <c:pt idx="74239">
                  <c:v>11.708106000000001</c:v>
                </c:pt>
                <c:pt idx="74240">
                  <c:v>11.700613000000001</c:v>
                </c:pt>
                <c:pt idx="74241">
                  <c:v>11.707732999999999</c:v>
                </c:pt>
                <c:pt idx="74242">
                  <c:v>11.715089000000001</c:v>
                </c:pt>
                <c:pt idx="74243">
                  <c:v>11.703889</c:v>
                </c:pt>
                <c:pt idx="74244">
                  <c:v>11.701237000000001</c:v>
                </c:pt>
                <c:pt idx="74245">
                  <c:v>11.708807</c:v>
                </c:pt>
                <c:pt idx="74246">
                  <c:v>11.707041</c:v>
                </c:pt>
                <c:pt idx="74247">
                  <c:v>11.702415</c:v>
                </c:pt>
                <c:pt idx="74248">
                  <c:v>11.705676</c:v>
                </c:pt>
                <c:pt idx="74249">
                  <c:v>11.708506</c:v>
                </c:pt>
                <c:pt idx="74250">
                  <c:v>11.70438</c:v>
                </c:pt>
                <c:pt idx="74251">
                  <c:v>11.707262</c:v>
                </c:pt>
                <c:pt idx="74252">
                  <c:v>11.709925999999999</c:v>
                </c:pt>
                <c:pt idx="74253">
                  <c:v>11.702712999999999</c:v>
                </c:pt>
                <c:pt idx="74254">
                  <c:v>11.703544000000001</c:v>
                </c:pt>
                <c:pt idx="74255">
                  <c:v>11.710687999999999</c:v>
                </c:pt>
                <c:pt idx="74256">
                  <c:v>11.708970000000001</c:v>
                </c:pt>
                <c:pt idx="74257">
                  <c:v>11.702997999999999</c:v>
                </c:pt>
                <c:pt idx="74258">
                  <c:v>11.707209000000001</c:v>
                </c:pt>
                <c:pt idx="74259">
                  <c:v>11.710549</c:v>
                </c:pt>
                <c:pt idx="74260">
                  <c:v>11.706497000000001</c:v>
                </c:pt>
                <c:pt idx="74261">
                  <c:v>11.70942</c:v>
                </c:pt>
                <c:pt idx="74262">
                  <c:v>11.710597999999999</c:v>
                </c:pt>
                <c:pt idx="74263">
                  <c:v>11.706934</c:v>
                </c:pt>
                <c:pt idx="74264">
                  <c:v>11.709415999999999</c:v>
                </c:pt>
                <c:pt idx="74265">
                  <c:v>11.712109999999999</c:v>
                </c:pt>
                <c:pt idx="74266">
                  <c:v>11.710910999999999</c:v>
                </c:pt>
                <c:pt idx="74267">
                  <c:v>11.709644000000001</c:v>
                </c:pt>
                <c:pt idx="74268">
                  <c:v>11.713236</c:v>
                </c:pt>
                <c:pt idx="74269">
                  <c:v>11.713927</c:v>
                </c:pt>
                <c:pt idx="74270">
                  <c:v>11.708038999999999</c:v>
                </c:pt>
                <c:pt idx="74271">
                  <c:v>11.711570999999999</c:v>
                </c:pt>
                <c:pt idx="74272">
                  <c:v>11.715293000000001</c:v>
                </c:pt>
                <c:pt idx="74273">
                  <c:v>11.708216999999999</c:v>
                </c:pt>
                <c:pt idx="74274">
                  <c:v>11.711739</c:v>
                </c:pt>
                <c:pt idx="74275">
                  <c:v>11.719269000000001</c:v>
                </c:pt>
                <c:pt idx="74276">
                  <c:v>11.708966</c:v>
                </c:pt>
                <c:pt idx="74277">
                  <c:v>11.70539</c:v>
                </c:pt>
                <c:pt idx="74278">
                  <c:v>11.719441</c:v>
                </c:pt>
                <c:pt idx="74279">
                  <c:v>11.714836999999999</c:v>
                </c:pt>
                <c:pt idx="74280">
                  <c:v>11.702987</c:v>
                </c:pt>
                <c:pt idx="74281">
                  <c:v>11.711133999999999</c:v>
                </c:pt>
                <c:pt idx="74282">
                  <c:v>11.711754000000001</c:v>
                </c:pt>
                <c:pt idx="74283">
                  <c:v>11.702154999999999</c:v>
                </c:pt>
                <c:pt idx="74284">
                  <c:v>11.70853</c:v>
                </c:pt>
                <c:pt idx="74285">
                  <c:v>11.716226000000001</c:v>
                </c:pt>
                <c:pt idx="74286">
                  <c:v>11.712408999999999</c:v>
                </c:pt>
                <c:pt idx="74287">
                  <c:v>11.715543</c:v>
                </c:pt>
                <c:pt idx="74288">
                  <c:v>11.721306</c:v>
                </c:pt>
                <c:pt idx="74289">
                  <c:v>11.717577</c:v>
                </c:pt>
                <c:pt idx="74290">
                  <c:v>11.718902</c:v>
                </c:pt>
                <c:pt idx="74291">
                  <c:v>11.724301000000001</c:v>
                </c:pt>
                <c:pt idx="74292">
                  <c:v>11.719993000000001</c:v>
                </c:pt>
                <c:pt idx="74293">
                  <c:v>11.715631</c:v>
                </c:pt>
                <c:pt idx="74294">
                  <c:v>11.717079</c:v>
                </c:pt>
                <c:pt idx="74295">
                  <c:v>11.716623999999999</c:v>
                </c:pt>
                <c:pt idx="74296">
                  <c:v>11.711717999999999</c:v>
                </c:pt>
                <c:pt idx="74297">
                  <c:v>11.712642000000001</c:v>
                </c:pt>
                <c:pt idx="74298">
                  <c:v>11.718441</c:v>
                </c:pt>
                <c:pt idx="74299">
                  <c:v>11.712756000000001</c:v>
                </c:pt>
                <c:pt idx="74300">
                  <c:v>11.709413</c:v>
                </c:pt>
                <c:pt idx="74301">
                  <c:v>11.716400999999999</c:v>
                </c:pt>
                <c:pt idx="74302">
                  <c:v>11.716474</c:v>
                </c:pt>
                <c:pt idx="74303">
                  <c:v>11.712916999999999</c:v>
                </c:pt>
                <c:pt idx="74304">
                  <c:v>11.713857000000001</c:v>
                </c:pt>
                <c:pt idx="74305">
                  <c:v>11.715861</c:v>
                </c:pt>
                <c:pt idx="74306">
                  <c:v>11.710431</c:v>
                </c:pt>
                <c:pt idx="74307">
                  <c:v>11.709016999999999</c:v>
                </c:pt>
                <c:pt idx="74308">
                  <c:v>11.716392000000001</c:v>
                </c:pt>
                <c:pt idx="74309">
                  <c:v>11.711026</c:v>
                </c:pt>
                <c:pt idx="74310">
                  <c:v>11.706211</c:v>
                </c:pt>
                <c:pt idx="74311">
                  <c:v>11.717536000000001</c:v>
                </c:pt>
                <c:pt idx="74312">
                  <c:v>11.724247999999999</c:v>
                </c:pt>
                <c:pt idx="74313">
                  <c:v>11.71843</c:v>
                </c:pt>
                <c:pt idx="74314">
                  <c:v>11.721162</c:v>
                </c:pt>
                <c:pt idx="74315">
                  <c:v>11.730188999999999</c:v>
                </c:pt>
                <c:pt idx="74316">
                  <c:v>11.720939</c:v>
                </c:pt>
                <c:pt idx="74317">
                  <c:v>11.714727999999999</c:v>
                </c:pt>
                <c:pt idx="74318">
                  <c:v>11.722780999999999</c:v>
                </c:pt>
                <c:pt idx="74319">
                  <c:v>11.719309000000001</c:v>
                </c:pt>
                <c:pt idx="74320">
                  <c:v>11.714285</c:v>
                </c:pt>
                <c:pt idx="74321">
                  <c:v>11.719483</c:v>
                </c:pt>
                <c:pt idx="74322">
                  <c:v>11.719789</c:v>
                </c:pt>
                <c:pt idx="74323">
                  <c:v>11.715399</c:v>
                </c:pt>
                <c:pt idx="74324">
                  <c:v>11.718923999999999</c:v>
                </c:pt>
                <c:pt idx="74325">
                  <c:v>11.722013</c:v>
                </c:pt>
                <c:pt idx="74326">
                  <c:v>11.716626</c:v>
                </c:pt>
                <c:pt idx="74327">
                  <c:v>11.720819000000001</c:v>
                </c:pt>
                <c:pt idx="74328">
                  <c:v>11.724289000000001</c:v>
                </c:pt>
                <c:pt idx="74329">
                  <c:v>11.713359000000001</c:v>
                </c:pt>
                <c:pt idx="74330">
                  <c:v>11.715144</c:v>
                </c:pt>
                <c:pt idx="74331">
                  <c:v>11.728031</c:v>
                </c:pt>
                <c:pt idx="74332">
                  <c:v>11.726145000000001</c:v>
                </c:pt>
                <c:pt idx="74333">
                  <c:v>11.718527</c:v>
                </c:pt>
                <c:pt idx="74334">
                  <c:v>11.72152</c:v>
                </c:pt>
                <c:pt idx="74335">
                  <c:v>11.724334000000001</c:v>
                </c:pt>
                <c:pt idx="74336">
                  <c:v>11.718199</c:v>
                </c:pt>
                <c:pt idx="74337">
                  <c:v>11.716882</c:v>
                </c:pt>
                <c:pt idx="74338">
                  <c:v>11.719837999999999</c:v>
                </c:pt>
                <c:pt idx="74339">
                  <c:v>11.720841</c:v>
                </c:pt>
                <c:pt idx="74340">
                  <c:v>11.726068</c:v>
                </c:pt>
                <c:pt idx="74341">
                  <c:v>11.728339</c:v>
                </c:pt>
                <c:pt idx="74342">
                  <c:v>11.719174000000001</c:v>
                </c:pt>
                <c:pt idx="74343">
                  <c:v>11.715123999999999</c:v>
                </c:pt>
                <c:pt idx="74344">
                  <c:v>11.721807</c:v>
                </c:pt>
                <c:pt idx="74345">
                  <c:v>11.719885</c:v>
                </c:pt>
                <c:pt idx="74346">
                  <c:v>11.715427999999999</c:v>
                </c:pt>
                <c:pt idx="74347">
                  <c:v>11.720454999999999</c:v>
                </c:pt>
                <c:pt idx="74348">
                  <c:v>11.72025</c:v>
                </c:pt>
                <c:pt idx="74349">
                  <c:v>11.719227999999999</c:v>
                </c:pt>
                <c:pt idx="74350">
                  <c:v>11.727176999999999</c:v>
                </c:pt>
                <c:pt idx="74351">
                  <c:v>11.734233</c:v>
                </c:pt>
                <c:pt idx="74352">
                  <c:v>11.731255000000001</c:v>
                </c:pt>
                <c:pt idx="74353">
                  <c:v>11.726869000000001</c:v>
                </c:pt>
                <c:pt idx="74354">
                  <c:v>11.72963</c:v>
                </c:pt>
                <c:pt idx="74355">
                  <c:v>11.727957999999999</c:v>
                </c:pt>
                <c:pt idx="74356">
                  <c:v>11.724819999999999</c:v>
                </c:pt>
                <c:pt idx="74357">
                  <c:v>11.729903999999999</c:v>
                </c:pt>
                <c:pt idx="74358">
                  <c:v>11.727732</c:v>
                </c:pt>
                <c:pt idx="74359">
                  <c:v>11.720352</c:v>
                </c:pt>
                <c:pt idx="74360">
                  <c:v>11.728070000000001</c:v>
                </c:pt>
                <c:pt idx="74361">
                  <c:v>11.737653</c:v>
                </c:pt>
                <c:pt idx="74362">
                  <c:v>11.727956000000001</c:v>
                </c:pt>
                <c:pt idx="74363">
                  <c:v>11.721579</c:v>
                </c:pt>
                <c:pt idx="74364">
                  <c:v>11.730079999999999</c:v>
                </c:pt>
                <c:pt idx="74365">
                  <c:v>11.729490999999999</c:v>
                </c:pt>
                <c:pt idx="74366">
                  <c:v>11.724667</c:v>
                </c:pt>
                <c:pt idx="74367">
                  <c:v>11.727187000000001</c:v>
                </c:pt>
                <c:pt idx="74368">
                  <c:v>11.727816000000001</c:v>
                </c:pt>
                <c:pt idx="74369">
                  <c:v>11.726577000000001</c:v>
                </c:pt>
                <c:pt idx="74370">
                  <c:v>11.728801000000001</c:v>
                </c:pt>
                <c:pt idx="74371">
                  <c:v>11.729252000000001</c:v>
                </c:pt>
                <c:pt idx="74372">
                  <c:v>11.720572000000001</c:v>
                </c:pt>
                <c:pt idx="74373">
                  <c:v>11.721403</c:v>
                </c:pt>
                <c:pt idx="74374">
                  <c:v>11.731411</c:v>
                </c:pt>
                <c:pt idx="74375">
                  <c:v>11.726848</c:v>
                </c:pt>
                <c:pt idx="74376">
                  <c:v>11.722552</c:v>
                </c:pt>
                <c:pt idx="74377">
                  <c:v>11.727684</c:v>
                </c:pt>
                <c:pt idx="74378">
                  <c:v>11.729641000000001</c:v>
                </c:pt>
                <c:pt idx="74379">
                  <c:v>11.72573</c:v>
                </c:pt>
                <c:pt idx="74380">
                  <c:v>11.727990999999999</c:v>
                </c:pt>
                <c:pt idx="74381">
                  <c:v>11.732003000000001</c:v>
                </c:pt>
                <c:pt idx="74382">
                  <c:v>11.727377000000001</c:v>
                </c:pt>
                <c:pt idx="74383">
                  <c:v>11.727819999999999</c:v>
                </c:pt>
                <c:pt idx="74384">
                  <c:v>11.7287</c:v>
                </c:pt>
                <c:pt idx="74385">
                  <c:v>11.724345</c:v>
                </c:pt>
                <c:pt idx="74386">
                  <c:v>11.724396</c:v>
                </c:pt>
                <c:pt idx="74387">
                  <c:v>11.728572</c:v>
                </c:pt>
                <c:pt idx="74388">
                  <c:v>11.728526</c:v>
                </c:pt>
                <c:pt idx="74389">
                  <c:v>11.726763999999999</c:v>
                </c:pt>
                <c:pt idx="74390">
                  <c:v>11.729749</c:v>
                </c:pt>
                <c:pt idx="74391">
                  <c:v>11.729594000000001</c:v>
                </c:pt>
                <c:pt idx="74392">
                  <c:v>11.728182</c:v>
                </c:pt>
                <c:pt idx="74393">
                  <c:v>11.731185</c:v>
                </c:pt>
                <c:pt idx="74394">
                  <c:v>11.735059</c:v>
                </c:pt>
                <c:pt idx="74395">
                  <c:v>11.736567000000001</c:v>
                </c:pt>
                <c:pt idx="74396">
                  <c:v>11.733022999999999</c:v>
                </c:pt>
                <c:pt idx="74397">
                  <c:v>11.732753000000001</c:v>
                </c:pt>
                <c:pt idx="74398">
                  <c:v>11.733434000000001</c:v>
                </c:pt>
                <c:pt idx="74399">
                  <c:v>11.730197</c:v>
                </c:pt>
                <c:pt idx="74400">
                  <c:v>11.735023</c:v>
                </c:pt>
                <c:pt idx="74401">
                  <c:v>11.735787999999999</c:v>
                </c:pt>
                <c:pt idx="74402">
                  <c:v>11.724577999999999</c:v>
                </c:pt>
                <c:pt idx="74403">
                  <c:v>11.726381999999999</c:v>
                </c:pt>
                <c:pt idx="74404">
                  <c:v>11.735529</c:v>
                </c:pt>
                <c:pt idx="74405">
                  <c:v>11.731687000000001</c:v>
                </c:pt>
                <c:pt idx="74406">
                  <c:v>11.726945000000001</c:v>
                </c:pt>
                <c:pt idx="74407">
                  <c:v>11.734897999999999</c:v>
                </c:pt>
                <c:pt idx="74408">
                  <c:v>11.735617</c:v>
                </c:pt>
                <c:pt idx="74409">
                  <c:v>11.72715</c:v>
                </c:pt>
                <c:pt idx="74410">
                  <c:v>11.730578</c:v>
                </c:pt>
                <c:pt idx="74411">
                  <c:v>11.734726</c:v>
                </c:pt>
                <c:pt idx="74412">
                  <c:v>11.733276</c:v>
                </c:pt>
                <c:pt idx="74413">
                  <c:v>11.734964</c:v>
                </c:pt>
                <c:pt idx="74414">
                  <c:v>11.734909</c:v>
                </c:pt>
                <c:pt idx="74415">
                  <c:v>11.731608</c:v>
                </c:pt>
                <c:pt idx="74416">
                  <c:v>11.729248</c:v>
                </c:pt>
                <c:pt idx="74417">
                  <c:v>11.734124</c:v>
                </c:pt>
                <c:pt idx="74418">
                  <c:v>11.738612</c:v>
                </c:pt>
                <c:pt idx="74419">
                  <c:v>11.737829</c:v>
                </c:pt>
                <c:pt idx="74420">
                  <c:v>11.736412</c:v>
                </c:pt>
                <c:pt idx="74421">
                  <c:v>11.734327</c:v>
                </c:pt>
                <c:pt idx="74422">
                  <c:v>11.736701</c:v>
                </c:pt>
                <c:pt idx="74423">
                  <c:v>11.742568</c:v>
                </c:pt>
                <c:pt idx="74424">
                  <c:v>11.740766000000001</c:v>
                </c:pt>
                <c:pt idx="74425">
                  <c:v>11.734897</c:v>
                </c:pt>
                <c:pt idx="74426">
                  <c:v>11.734776</c:v>
                </c:pt>
                <c:pt idx="74427">
                  <c:v>11.738322</c:v>
                </c:pt>
                <c:pt idx="74428">
                  <c:v>11.73394</c:v>
                </c:pt>
                <c:pt idx="74429">
                  <c:v>11.730242000000001</c:v>
                </c:pt>
                <c:pt idx="74430">
                  <c:v>11.738529</c:v>
                </c:pt>
                <c:pt idx="74431">
                  <c:v>11.744216</c:v>
                </c:pt>
                <c:pt idx="74432">
                  <c:v>11.737197999999999</c:v>
                </c:pt>
                <c:pt idx="74433">
                  <c:v>11.733862</c:v>
                </c:pt>
                <c:pt idx="74434">
                  <c:v>11.740679</c:v>
                </c:pt>
                <c:pt idx="74435">
                  <c:v>11.737506</c:v>
                </c:pt>
                <c:pt idx="74436">
                  <c:v>11.731901000000001</c:v>
                </c:pt>
                <c:pt idx="74437">
                  <c:v>11.737669</c:v>
                </c:pt>
                <c:pt idx="74438">
                  <c:v>11.737667999999999</c:v>
                </c:pt>
                <c:pt idx="74439">
                  <c:v>11.735868999999999</c:v>
                </c:pt>
                <c:pt idx="74440">
                  <c:v>11.742554</c:v>
                </c:pt>
                <c:pt idx="74441">
                  <c:v>11.74127</c:v>
                </c:pt>
                <c:pt idx="74442">
                  <c:v>11.733162</c:v>
                </c:pt>
                <c:pt idx="74443">
                  <c:v>11.736898999999999</c:v>
                </c:pt>
                <c:pt idx="74444">
                  <c:v>11.742475000000001</c:v>
                </c:pt>
                <c:pt idx="74445">
                  <c:v>11.735837999999999</c:v>
                </c:pt>
                <c:pt idx="74446">
                  <c:v>11.735802</c:v>
                </c:pt>
                <c:pt idx="74447">
                  <c:v>11.745654</c:v>
                </c:pt>
                <c:pt idx="74448">
                  <c:v>11.743658</c:v>
                </c:pt>
                <c:pt idx="74449">
                  <c:v>11.742791</c:v>
                </c:pt>
                <c:pt idx="74450">
                  <c:v>11.748963</c:v>
                </c:pt>
                <c:pt idx="74451">
                  <c:v>11.743308000000001</c:v>
                </c:pt>
                <c:pt idx="74452">
                  <c:v>11.736337000000001</c:v>
                </c:pt>
                <c:pt idx="74453">
                  <c:v>11.741778999999999</c:v>
                </c:pt>
                <c:pt idx="74454">
                  <c:v>11.744351</c:v>
                </c:pt>
                <c:pt idx="74455">
                  <c:v>11.740627999999999</c:v>
                </c:pt>
                <c:pt idx="74456">
                  <c:v>11.745679000000001</c:v>
                </c:pt>
                <c:pt idx="74457">
                  <c:v>11.746643000000001</c:v>
                </c:pt>
                <c:pt idx="74458">
                  <c:v>11.736853999999999</c:v>
                </c:pt>
                <c:pt idx="74459">
                  <c:v>11.740104000000001</c:v>
                </c:pt>
                <c:pt idx="74460">
                  <c:v>11.749392</c:v>
                </c:pt>
                <c:pt idx="74461">
                  <c:v>11.745106</c:v>
                </c:pt>
                <c:pt idx="74462">
                  <c:v>11.740067</c:v>
                </c:pt>
                <c:pt idx="74463">
                  <c:v>11.743003</c:v>
                </c:pt>
                <c:pt idx="74464">
                  <c:v>11.742597</c:v>
                </c:pt>
                <c:pt idx="74465">
                  <c:v>11.737802</c:v>
                </c:pt>
                <c:pt idx="74466">
                  <c:v>11.74414</c:v>
                </c:pt>
                <c:pt idx="74467">
                  <c:v>11.745391</c:v>
                </c:pt>
                <c:pt idx="74468">
                  <c:v>11.734734</c:v>
                </c:pt>
                <c:pt idx="74469">
                  <c:v>11.736934</c:v>
                </c:pt>
                <c:pt idx="74470">
                  <c:v>11.741702999999999</c:v>
                </c:pt>
                <c:pt idx="74471">
                  <c:v>11.742034</c:v>
                </c:pt>
                <c:pt idx="74472">
                  <c:v>11.745167</c:v>
                </c:pt>
                <c:pt idx="74473">
                  <c:v>11.748483</c:v>
                </c:pt>
                <c:pt idx="74474">
                  <c:v>11.746586000000001</c:v>
                </c:pt>
                <c:pt idx="74475">
                  <c:v>11.744177000000001</c:v>
                </c:pt>
                <c:pt idx="74476">
                  <c:v>11.747271</c:v>
                </c:pt>
                <c:pt idx="74477">
                  <c:v>11.744081</c:v>
                </c:pt>
                <c:pt idx="74478">
                  <c:v>11.741391999999999</c:v>
                </c:pt>
                <c:pt idx="74479">
                  <c:v>11.747275999999999</c:v>
                </c:pt>
                <c:pt idx="74480">
                  <c:v>11.750842</c:v>
                </c:pt>
                <c:pt idx="74481">
                  <c:v>11.746188999999999</c:v>
                </c:pt>
                <c:pt idx="74482">
                  <c:v>11.74118</c:v>
                </c:pt>
                <c:pt idx="74483">
                  <c:v>11.745732</c:v>
                </c:pt>
                <c:pt idx="74484">
                  <c:v>11.748219000000001</c:v>
                </c:pt>
                <c:pt idx="74485">
                  <c:v>11.744045</c:v>
                </c:pt>
                <c:pt idx="74486">
                  <c:v>11.747849</c:v>
                </c:pt>
                <c:pt idx="74487">
                  <c:v>11.752245</c:v>
                </c:pt>
                <c:pt idx="74488">
                  <c:v>11.748459</c:v>
                </c:pt>
                <c:pt idx="74489">
                  <c:v>11.744251999999999</c:v>
                </c:pt>
                <c:pt idx="74490">
                  <c:v>11.743028000000001</c:v>
                </c:pt>
                <c:pt idx="74491">
                  <c:v>11.739005000000001</c:v>
                </c:pt>
                <c:pt idx="74492">
                  <c:v>11.740103</c:v>
                </c:pt>
                <c:pt idx="74493">
                  <c:v>11.746480999999999</c:v>
                </c:pt>
                <c:pt idx="74494">
                  <c:v>11.746231</c:v>
                </c:pt>
                <c:pt idx="74495">
                  <c:v>11.750018000000001</c:v>
                </c:pt>
                <c:pt idx="74496">
                  <c:v>11.75428</c:v>
                </c:pt>
                <c:pt idx="74497">
                  <c:v>11.746798999999999</c:v>
                </c:pt>
                <c:pt idx="74498">
                  <c:v>11.746665</c:v>
                </c:pt>
                <c:pt idx="74499">
                  <c:v>11.755561</c:v>
                </c:pt>
                <c:pt idx="74500">
                  <c:v>11.753412000000001</c:v>
                </c:pt>
                <c:pt idx="74501">
                  <c:v>11.743039</c:v>
                </c:pt>
                <c:pt idx="74502">
                  <c:v>11.742404000000001</c:v>
                </c:pt>
                <c:pt idx="74503">
                  <c:v>11.747237</c:v>
                </c:pt>
                <c:pt idx="74504">
                  <c:v>11.748514999999999</c:v>
                </c:pt>
                <c:pt idx="74505">
                  <c:v>11.757968999999999</c:v>
                </c:pt>
                <c:pt idx="74506">
                  <c:v>11.763134000000001</c:v>
                </c:pt>
                <c:pt idx="74507">
                  <c:v>11.75315</c:v>
                </c:pt>
                <c:pt idx="74508">
                  <c:v>11.749376</c:v>
                </c:pt>
                <c:pt idx="74509">
                  <c:v>11.753199</c:v>
                </c:pt>
                <c:pt idx="74510">
                  <c:v>11.755545</c:v>
                </c:pt>
                <c:pt idx="74511">
                  <c:v>11.75648</c:v>
                </c:pt>
                <c:pt idx="74512">
                  <c:v>11.755614</c:v>
                </c:pt>
                <c:pt idx="74513">
                  <c:v>11.748745</c:v>
                </c:pt>
                <c:pt idx="74514">
                  <c:v>11.743807</c:v>
                </c:pt>
                <c:pt idx="74515">
                  <c:v>11.753064999999999</c:v>
                </c:pt>
                <c:pt idx="74516">
                  <c:v>11.757607</c:v>
                </c:pt>
                <c:pt idx="74517">
                  <c:v>11.749992000000001</c:v>
                </c:pt>
                <c:pt idx="74518">
                  <c:v>11.750310000000001</c:v>
                </c:pt>
                <c:pt idx="74519">
                  <c:v>11.754911</c:v>
                </c:pt>
                <c:pt idx="74520">
                  <c:v>11.754592000000001</c:v>
                </c:pt>
                <c:pt idx="74521">
                  <c:v>11.751823</c:v>
                </c:pt>
                <c:pt idx="74522">
                  <c:v>11.753869</c:v>
                </c:pt>
                <c:pt idx="74523">
                  <c:v>11.753906000000001</c:v>
                </c:pt>
                <c:pt idx="74524">
                  <c:v>11.747517999999999</c:v>
                </c:pt>
                <c:pt idx="74525">
                  <c:v>11.75038</c:v>
                </c:pt>
                <c:pt idx="74526">
                  <c:v>11.755269</c:v>
                </c:pt>
                <c:pt idx="74527">
                  <c:v>11.750970000000001</c:v>
                </c:pt>
                <c:pt idx="74528">
                  <c:v>11.751215</c:v>
                </c:pt>
                <c:pt idx="74529">
                  <c:v>11.755561999999999</c:v>
                </c:pt>
                <c:pt idx="74530">
                  <c:v>11.753394</c:v>
                </c:pt>
                <c:pt idx="74531">
                  <c:v>11.754099</c:v>
                </c:pt>
                <c:pt idx="74532">
                  <c:v>11.758096</c:v>
                </c:pt>
                <c:pt idx="74533">
                  <c:v>11.752560000000001</c:v>
                </c:pt>
                <c:pt idx="74534">
                  <c:v>11.750785</c:v>
                </c:pt>
                <c:pt idx="74535">
                  <c:v>11.756290999999999</c:v>
                </c:pt>
                <c:pt idx="74536">
                  <c:v>11.755189</c:v>
                </c:pt>
                <c:pt idx="74537">
                  <c:v>11.750709000000001</c:v>
                </c:pt>
                <c:pt idx="74538">
                  <c:v>11.748089999999999</c:v>
                </c:pt>
                <c:pt idx="74539">
                  <c:v>11.750299</c:v>
                </c:pt>
                <c:pt idx="74540">
                  <c:v>11.751894999999999</c:v>
                </c:pt>
                <c:pt idx="74541">
                  <c:v>11.75464</c:v>
                </c:pt>
                <c:pt idx="74542">
                  <c:v>11.762168000000001</c:v>
                </c:pt>
                <c:pt idx="74543">
                  <c:v>11.756610999999999</c:v>
                </c:pt>
                <c:pt idx="74544">
                  <c:v>11.750951000000001</c:v>
                </c:pt>
                <c:pt idx="74545">
                  <c:v>11.756135</c:v>
                </c:pt>
                <c:pt idx="74546">
                  <c:v>11.757434999999999</c:v>
                </c:pt>
                <c:pt idx="74547">
                  <c:v>11.755266000000001</c:v>
                </c:pt>
                <c:pt idx="74548">
                  <c:v>11.756511</c:v>
                </c:pt>
                <c:pt idx="74549">
                  <c:v>11.758613</c:v>
                </c:pt>
                <c:pt idx="74550">
                  <c:v>11.752965</c:v>
                </c:pt>
                <c:pt idx="74551">
                  <c:v>11.74784</c:v>
                </c:pt>
                <c:pt idx="74552">
                  <c:v>11.753488000000001</c:v>
                </c:pt>
                <c:pt idx="74553">
                  <c:v>11.755822999999999</c:v>
                </c:pt>
                <c:pt idx="74554">
                  <c:v>11.756735000000001</c:v>
                </c:pt>
                <c:pt idx="74555">
                  <c:v>11.762485</c:v>
                </c:pt>
                <c:pt idx="74556">
                  <c:v>11.7638</c:v>
                </c:pt>
                <c:pt idx="74557">
                  <c:v>11.758773</c:v>
                </c:pt>
                <c:pt idx="74558">
                  <c:v>11.757032000000001</c:v>
                </c:pt>
                <c:pt idx="74559">
                  <c:v>11.759855999999999</c:v>
                </c:pt>
                <c:pt idx="74560">
                  <c:v>11.756145999999999</c:v>
                </c:pt>
                <c:pt idx="74561">
                  <c:v>11.757318</c:v>
                </c:pt>
                <c:pt idx="74562">
                  <c:v>11.763774</c:v>
                </c:pt>
                <c:pt idx="74563">
                  <c:v>11.758412999999999</c:v>
                </c:pt>
                <c:pt idx="74564">
                  <c:v>11.756982000000001</c:v>
                </c:pt>
                <c:pt idx="74565">
                  <c:v>11.762157</c:v>
                </c:pt>
                <c:pt idx="74566">
                  <c:v>11.760951</c:v>
                </c:pt>
                <c:pt idx="74567">
                  <c:v>11.760909</c:v>
                </c:pt>
                <c:pt idx="74568">
                  <c:v>11.762369</c:v>
                </c:pt>
                <c:pt idx="74569">
                  <c:v>11.758673999999999</c:v>
                </c:pt>
                <c:pt idx="74570">
                  <c:v>11.753251000000001</c:v>
                </c:pt>
                <c:pt idx="74571">
                  <c:v>11.761411000000001</c:v>
                </c:pt>
                <c:pt idx="74572">
                  <c:v>11.768185000000001</c:v>
                </c:pt>
                <c:pt idx="74573">
                  <c:v>11.761075</c:v>
                </c:pt>
                <c:pt idx="74574">
                  <c:v>11.762798</c:v>
                </c:pt>
                <c:pt idx="74575">
                  <c:v>11.765343</c:v>
                </c:pt>
                <c:pt idx="74576">
                  <c:v>11.759722</c:v>
                </c:pt>
                <c:pt idx="74577">
                  <c:v>11.758632</c:v>
                </c:pt>
                <c:pt idx="74578">
                  <c:v>11.762183</c:v>
                </c:pt>
                <c:pt idx="74579">
                  <c:v>11.76224</c:v>
                </c:pt>
                <c:pt idx="74580">
                  <c:v>11.757766999999999</c:v>
                </c:pt>
                <c:pt idx="74581">
                  <c:v>11.757797</c:v>
                </c:pt>
                <c:pt idx="74582">
                  <c:v>11.759375</c:v>
                </c:pt>
                <c:pt idx="74583">
                  <c:v>11.759589999999999</c:v>
                </c:pt>
                <c:pt idx="74584">
                  <c:v>11.765135000000001</c:v>
                </c:pt>
                <c:pt idx="74585">
                  <c:v>11.768503000000001</c:v>
                </c:pt>
                <c:pt idx="74586">
                  <c:v>11.766105</c:v>
                </c:pt>
                <c:pt idx="74587">
                  <c:v>11.76641</c:v>
                </c:pt>
                <c:pt idx="74588">
                  <c:v>11.76882</c:v>
                </c:pt>
                <c:pt idx="74589">
                  <c:v>11.7639</c:v>
                </c:pt>
                <c:pt idx="74590">
                  <c:v>11.75928</c:v>
                </c:pt>
                <c:pt idx="74591">
                  <c:v>11.764783</c:v>
                </c:pt>
                <c:pt idx="74592">
                  <c:v>11.765324</c:v>
                </c:pt>
                <c:pt idx="74593">
                  <c:v>11.760374000000001</c:v>
                </c:pt>
                <c:pt idx="74594">
                  <c:v>11.763048</c:v>
                </c:pt>
                <c:pt idx="74595">
                  <c:v>11.767032</c:v>
                </c:pt>
                <c:pt idx="74596">
                  <c:v>11.761689000000001</c:v>
                </c:pt>
                <c:pt idx="74597">
                  <c:v>11.762326</c:v>
                </c:pt>
                <c:pt idx="74598">
                  <c:v>11.770068999999999</c:v>
                </c:pt>
                <c:pt idx="74599">
                  <c:v>11.760508</c:v>
                </c:pt>
                <c:pt idx="74600">
                  <c:v>11.756328999999999</c:v>
                </c:pt>
                <c:pt idx="74601">
                  <c:v>11.768186</c:v>
                </c:pt>
                <c:pt idx="74602">
                  <c:v>11.766901000000001</c:v>
                </c:pt>
                <c:pt idx="74603">
                  <c:v>11.762622</c:v>
                </c:pt>
                <c:pt idx="74604">
                  <c:v>11.767861999999999</c:v>
                </c:pt>
                <c:pt idx="74605">
                  <c:v>11.771324999999999</c:v>
                </c:pt>
                <c:pt idx="74606">
                  <c:v>11.768616</c:v>
                </c:pt>
                <c:pt idx="74607">
                  <c:v>11.769072</c:v>
                </c:pt>
                <c:pt idx="74608">
                  <c:v>11.773268</c:v>
                </c:pt>
                <c:pt idx="74609">
                  <c:v>11.766399</c:v>
                </c:pt>
                <c:pt idx="74610">
                  <c:v>11.765561</c:v>
                </c:pt>
                <c:pt idx="74611">
                  <c:v>11.773377</c:v>
                </c:pt>
                <c:pt idx="74612">
                  <c:v>11.769645000000001</c:v>
                </c:pt>
                <c:pt idx="74613">
                  <c:v>11.767524</c:v>
                </c:pt>
                <c:pt idx="74614">
                  <c:v>11.772183</c:v>
                </c:pt>
                <c:pt idx="74615">
                  <c:v>11.771231999999999</c:v>
                </c:pt>
                <c:pt idx="74616">
                  <c:v>11.769256</c:v>
                </c:pt>
                <c:pt idx="74617">
                  <c:v>11.770837</c:v>
                </c:pt>
                <c:pt idx="74618">
                  <c:v>11.767561000000001</c:v>
                </c:pt>
                <c:pt idx="74619">
                  <c:v>11.761905</c:v>
                </c:pt>
                <c:pt idx="74620">
                  <c:v>11.766813000000001</c:v>
                </c:pt>
                <c:pt idx="74621">
                  <c:v>11.770512</c:v>
                </c:pt>
                <c:pt idx="74622">
                  <c:v>11.767256</c:v>
                </c:pt>
                <c:pt idx="74623">
                  <c:v>11.766125000000001</c:v>
                </c:pt>
                <c:pt idx="74624">
                  <c:v>11.766417000000001</c:v>
                </c:pt>
                <c:pt idx="74625">
                  <c:v>11.765791</c:v>
                </c:pt>
                <c:pt idx="74626">
                  <c:v>11.764097</c:v>
                </c:pt>
                <c:pt idx="74627">
                  <c:v>11.767616</c:v>
                </c:pt>
                <c:pt idx="74628">
                  <c:v>11.770231000000001</c:v>
                </c:pt>
                <c:pt idx="74629">
                  <c:v>11.76728</c:v>
                </c:pt>
                <c:pt idx="74630">
                  <c:v>11.769316999999999</c:v>
                </c:pt>
                <c:pt idx="74631">
                  <c:v>11.772455000000001</c:v>
                </c:pt>
                <c:pt idx="74632">
                  <c:v>11.773304</c:v>
                </c:pt>
                <c:pt idx="74633">
                  <c:v>11.770863</c:v>
                </c:pt>
                <c:pt idx="74634">
                  <c:v>11.769228999999999</c:v>
                </c:pt>
                <c:pt idx="74635">
                  <c:v>11.769453</c:v>
                </c:pt>
                <c:pt idx="74636">
                  <c:v>11.768106</c:v>
                </c:pt>
                <c:pt idx="74637">
                  <c:v>11.774231</c:v>
                </c:pt>
                <c:pt idx="74638">
                  <c:v>11.774569</c:v>
                </c:pt>
                <c:pt idx="74639">
                  <c:v>11.768274</c:v>
                </c:pt>
                <c:pt idx="74640">
                  <c:v>11.77314</c:v>
                </c:pt>
                <c:pt idx="74641">
                  <c:v>11.778549</c:v>
                </c:pt>
                <c:pt idx="74642">
                  <c:v>11.772365000000001</c:v>
                </c:pt>
                <c:pt idx="74643">
                  <c:v>11.767583999999999</c:v>
                </c:pt>
                <c:pt idx="74644">
                  <c:v>11.776095</c:v>
                </c:pt>
                <c:pt idx="74645">
                  <c:v>11.775304999999999</c:v>
                </c:pt>
                <c:pt idx="74646">
                  <c:v>11.767385000000001</c:v>
                </c:pt>
                <c:pt idx="74647">
                  <c:v>11.775410000000001</c:v>
                </c:pt>
                <c:pt idx="74648">
                  <c:v>11.776512</c:v>
                </c:pt>
                <c:pt idx="74649">
                  <c:v>11.77233</c:v>
                </c:pt>
                <c:pt idx="74650">
                  <c:v>11.779500000000001</c:v>
                </c:pt>
                <c:pt idx="74651">
                  <c:v>11.780421</c:v>
                </c:pt>
                <c:pt idx="74652">
                  <c:v>11.773165000000001</c:v>
                </c:pt>
                <c:pt idx="74653">
                  <c:v>11.772783</c:v>
                </c:pt>
                <c:pt idx="74654">
                  <c:v>11.776707999999999</c:v>
                </c:pt>
                <c:pt idx="74655">
                  <c:v>11.773294999999999</c:v>
                </c:pt>
                <c:pt idx="74656">
                  <c:v>11.773012</c:v>
                </c:pt>
                <c:pt idx="74657">
                  <c:v>11.779315</c:v>
                </c:pt>
                <c:pt idx="74658">
                  <c:v>11.773904999999999</c:v>
                </c:pt>
                <c:pt idx="74659">
                  <c:v>11.768852000000001</c:v>
                </c:pt>
                <c:pt idx="74660">
                  <c:v>11.772009000000001</c:v>
                </c:pt>
                <c:pt idx="74661">
                  <c:v>11.770623000000001</c:v>
                </c:pt>
                <c:pt idx="74662">
                  <c:v>11.767149</c:v>
                </c:pt>
                <c:pt idx="74663">
                  <c:v>11.769021</c:v>
                </c:pt>
                <c:pt idx="74664">
                  <c:v>11.775015</c:v>
                </c:pt>
                <c:pt idx="74665">
                  <c:v>11.775115</c:v>
                </c:pt>
                <c:pt idx="74666">
                  <c:v>11.776593999999999</c:v>
                </c:pt>
                <c:pt idx="74667">
                  <c:v>11.782470999999999</c:v>
                </c:pt>
                <c:pt idx="74668">
                  <c:v>11.780882</c:v>
                </c:pt>
                <c:pt idx="74669">
                  <c:v>11.779461</c:v>
                </c:pt>
                <c:pt idx="74670">
                  <c:v>11.779807</c:v>
                </c:pt>
                <c:pt idx="74671">
                  <c:v>11.780289</c:v>
                </c:pt>
                <c:pt idx="74672">
                  <c:v>11.779711000000001</c:v>
                </c:pt>
                <c:pt idx="74673">
                  <c:v>11.780882</c:v>
                </c:pt>
                <c:pt idx="74674">
                  <c:v>11.784224999999999</c:v>
                </c:pt>
                <c:pt idx="74675">
                  <c:v>11.779233</c:v>
                </c:pt>
                <c:pt idx="74676">
                  <c:v>11.780089</c:v>
                </c:pt>
                <c:pt idx="74677">
                  <c:v>11.787378</c:v>
                </c:pt>
                <c:pt idx="74678">
                  <c:v>11.783841000000001</c:v>
                </c:pt>
                <c:pt idx="74679">
                  <c:v>11.780514999999999</c:v>
                </c:pt>
                <c:pt idx="74680">
                  <c:v>11.783970999999999</c:v>
                </c:pt>
                <c:pt idx="74681">
                  <c:v>11.779154999999999</c:v>
                </c:pt>
                <c:pt idx="74682">
                  <c:v>11.770028999999999</c:v>
                </c:pt>
                <c:pt idx="74683">
                  <c:v>11.776714999999999</c:v>
                </c:pt>
                <c:pt idx="74684">
                  <c:v>11.78091</c:v>
                </c:pt>
                <c:pt idx="74685">
                  <c:v>11.774152000000001</c:v>
                </c:pt>
                <c:pt idx="74686">
                  <c:v>11.780434</c:v>
                </c:pt>
                <c:pt idx="74687">
                  <c:v>11.785947999999999</c:v>
                </c:pt>
                <c:pt idx="74688">
                  <c:v>11.778949000000001</c:v>
                </c:pt>
                <c:pt idx="74689">
                  <c:v>11.779298000000001</c:v>
                </c:pt>
                <c:pt idx="74690">
                  <c:v>11.780791000000001</c:v>
                </c:pt>
                <c:pt idx="74691">
                  <c:v>11.776896000000001</c:v>
                </c:pt>
                <c:pt idx="74692">
                  <c:v>11.778066000000001</c:v>
                </c:pt>
                <c:pt idx="74693">
                  <c:v>11.783251</c:v>
                </c:pt>
                <c:pt idx="74694">
                  <c:v>11.779305000000001</c:v>
                </c:pt>
                <c:pt idx="74695">
                  <c:v>11.775724</c:v>
                </c:pt>
                <c:pt idx="74696">
                  <c:v>11.782681</c:v>
                </c:pt>
                <c:pt idx="74697">
                  <c:v>11.779598999999999</c:v>
                </c:pt>
                <c:pt idx="74698">
                  <c:v>11.772136</c:v>
                </c:pt>
                <c:pt idx="74699">
                  <c:v>11.775859000000001</c:v>
                </c:pt>
                <c:pt idx="74700">
                  <c:v>11.778966</c:v>
                </c:pt>
                <c:pt idx="74701">
                  <c:v>11.775739</c:v>
                </c:pt>
                <c:pt idx="74702">
                  <c:v>11.779178999999999</c:v>
                </c:pt>
                <c:pt idx="74703">
                  <c:v>11.787020999999999</c:v>
                </c:pt>
                <c:pt idx="74704">
                  <c:v>11.784979999999999</c:v>
                </c:pt>
                <c:pt idx="74705">
                  <c:v>11.785328</c:v>
                </c:pt>
                <c:pt idx="74706">
                  <c:v>11.79116</c:v>
                </c:pt>
                <c:pt idx="74707">
                  <c:v>11.788235999999999</c:v>
                </c:pt>
                <c:pt idx="74708">
                  <c:v>11.786092999999999</c:v>
                </c:pt>
                <c:pt idx="74709">
                  <c:v>11.787334</c:v>
                </c:pt>
                <c:pt idx="74710">
                  <c:v>11.784713</c:v>
                </c:pt>
                <c:pt idx="74711">
                  <c:v>11.780512999999999</c:v>
                </c:pt>
                <c:pt idx="74712">
                  <c:v>11.781751</c:v>
                </c:pt>
                <c:pt idx="74713">
                  <c:v>11.789524999999999</c:v>
                </c:pt>
                <c:pt idx="74714">
                  <c:v>11.786626999999999</c:v>
                </c:pt>
                <c:pt idx="74715">
                  <c:v>11.781211000000001</c:v>
                </c:pt>
                <c:pt idx="74716">
                  <c:v>11.788187000000001</c:v>
                </c:pt>
                <c:pt idx="74717">
                  <c:v>11.7944</c:v>
                </c:pt>
                <c:pt idx="74718">
                  <c:v>11.789925999999999</c:v>
                </c:pt>
                <c:pt idx="74719">
                  <c:v>11.785943</c:v>
                </c:pt>
                <c:pt idx="74720">
                  <c:v>11.788622</c:v>
                </c:pt>
                <c:pt idx="74721">
                  <c:v>11.784914000000001</c:v>
                </c:pt>
                <c:pt idx="74722">
                  <c:v>11.781204000000001</c:v>
                </c:pt>
                <c:pt idx="74723">
                  <c:v>11.783227999999999</c:v>
                </c:pt>
                <c:pt idx="74724">
                  <c:v>11.781841</c:v>
                </c:pt>
                <c:pt idx="74725">
                  <c:v>11.7827</c:v>
                </c:pt>
                <c:pt idx="74726">
                  <c:v>11.78744</c:v>
                </c:pt>
                <c:pt idx="74727">
                  <c:v>11.788444999999999</c:v>
                </c:pt>
                <c:pt idx="74728">
                  <c:v>11.784387000000001</c:v>
                </c:pt>
                <c:pt idx="74729">
                  <c:v>11.783899</c:v>
                </c:pt>
                <c:pt idx="74730">
                  <c:v>11.785469000000001</c:v>
                </c:pt>
                <c:pt idx="74731">
                  <c:v>11.784198</c:v>
                </c:pt>
                <c:pt idx="74732">
                  <c:v>11.78792</c:v>
                </c:pt>
                <c:pt idx="74733">
                  <c:v>11.788368</c:v>
                </c:pt>
                <c:pt idx="74734">
                  <c:v>11.783588</c:v>
                </c:pt>
                <c:pt idx="74735">
                  <c:v>11.784689</c:v>
                </c:pt>
                <c:pt idx="74736">
                  <c:v>11.786121</c:v>
                </c:pt>
                <c:pt idx="74737">
                  <c:v>11.786296</c:v>
                </c:pt>
                <c:pt idx="74738">
                  <c:v>11.785921</c:v>
                </c:pt>
                <c:pt idx="74739">
                  <c:v>11.79069</c:v>
                </c:pt>
                <c:pt idx="74740">
                  <c:v>11.795579</c:v>
                </c:pt>
                <c:pt idx="74741">
                  <c:v>11.791471</c:v>
                </c:pt>
                <c:pt idx="74742">
                  <c:v>11.793837999999999</c:v>
                </c:pt>
                <c:pt idx="74743">
                  <c:v>11.792942999999999</c:v>
                </c:pt>
                <c:pt idx="74744">
                  <c:v>11.783871</c:v>
                </c:pt>
                <c:pt idx="74745">
                  <c:v>11.788793999999999</c:v>
                </c:pt>
                <c:pt idx="74746">
                  <c:v>11.791867</c:v>
                </c:pt>
                <c:pt idx="74747">
                  <c:v>11.784314999999999</c:v>
                </c:pt>
                <c:pt idx="74748">
                  <c:v>11.785181</c:v>
                </c:pt>
                <c:pt idx="74749">
                  <c:v>11.791596999999999</c:v>
                </c:pt>
                <c:pt idx="74750">
                  <c:v>11.786516000000001</c:v>
                </c:pt>
                <c:pt idx="74751">
                  <c:v>11.782975</c:v>
                </c:pt>
                <c:pt idx="74752">
                  <c:v>11.792458999999999</c:v>
                </c:pt>
                <c:pt idx="74753">
                  <c:v>11.791278</c:v>
                </c:pt>
                <c:pt idx="74754">
                  <c:v>11.786961</c:v>
                </c:pt>
                <c:pt idx="74755">
                  <c:v>11.794570999999999</c:v>
                </c:pt>
                <c:pt idx="74756">
                  <c:v>11.794311</c:v>
                </c:pt>
                <c:pt idx="74757">
                  <c:v>11.788565</c:v>
                </c:pt>
                <c:pt idx="74758">
                  <c:v>11.789014</c:v>
                </c:pt>
                <c:pt idx="74759">
                  <c:v>11.791069999999999</c:v>
                </c:pt>
                <c:pt idx="74760">
                  <c:v>11.787834999999999</c:v>
                </c:pt>
                <c:pt idx="74761">
                  <c:v>11.791458</c:v>
                </c:pt>
                <c:pt idx="74762">
                  <c:v>11.802849999999999</c:v>
                </c:pt>
                <c:pt idx="74763">
                  <c:v>11.798942</c:v>
                </c:pt>
                <c:pt idx="74764">
                  <c:v>11.792591</c:v>
                </c:pt>
                <c:pt idx="74765">
                  <c:v>11.795912</c:v>
                </c:pt>
                <c:pt idx="74766">
                  <c:v>11.796716</c:v>
                </c:pt>
                <c:pt idx="74767">
                  <c:v>11.793657</c:v>
                </c:pt>
                <c:pt idx="74768">
                  <c:v>11.793620000000001</c:v>
                </c:pt>
                <c:pt idx="74769">
                  <c:v>11.793144</c:v>
                </c:pt>
                <c:pt idx="74770">
                  <c:v>11.788853</c:v>
                </c:pt>
                <c:pt idx="74771">
                  <c:v>11.789707</c:v>
                </c:pt>
                <c:pt idx="74772">
                  <c:v>11.792927000000001</c:v>
                </c:pt>
                <c:pt idx="74773">
                  <c:v>11.788945</c:v>
                </c:pt>
                <c:pt idx="74774">
                  <c:v>11.7896</c:v>
                </c:pt>
                <c:pt idx="74775">
                  <c:v>11.794551</c:v>
                </c:pt>
                <c:pt idx="74776">
                  <c:v>11.795078</c:v>
                </c:pt>
                <c:pt idx="74777">
                  <c:v>11.79461</c:v>
                </c:pt>
                <c:pt idx="74778">
                  <c:v>11.799901</c:v>
                </c:pt>
                <c:pt idx="74779">
                  <c:v>11.803046999999999</c:v>
                </c:pt>
                <c:pt idx="74780">
                  <c:v>11.797329</c:v>
                </c:pt>
                <c:pt idx="74781">
                  <c:v>11.800379</c:v>
                </c:pt>
                <c:pt idx="74782">
                  <c:v>11.805123</c:v>
                </c:pt>
                <c:pt idx="74783">
                  <c:v>11.79787</c:v>
                </c:pt>
                <c:pt idx="74784">
                  <c:v>11.795052</c:v>
                </c:pt>
                <c:pt idx="74785">
                  <c:v>11.799384999999999</c:v>
                </c:pt>
                <c:pt idx="74786">
                  <c:v>11.799996999999999</c:v>
                </c:pt>
                <c:pt idx="74787">
                  <c:v>11.795939000000001</c:v>
                </c:pt>
                <c:pt idx="74788">
                  <c:v>11.796588</c:v>
                </c:pt>
                <c:pt idx="74789">
                  <c:v>11.794644</c:v>
                </c:pt>
                <c:pt idx="74790">
                  <c:v>11.78773</c:v>
                </c:pt>
                <c:pt idx="74791">
                  <c:v>11.792773</c:v>
                </c:pt>
                <c:pt idx="74792">
                  <c:v>11.799086000000001</c:v>
                </c:pt>
                <c:pt idx="74793">
                  <c:v>11.796233000000001</c:v>
                </c:pt>
                <c:pt idx="74794">
                  <c:v>11.797832</c:v>
                </c:pt>
                <c:pt idx="74795">
                  <c:v>11.797699</c:v>
                </c:pt>
                <c:pt idx="74796">
                  <c:v>11.787468000000001</c:v>
                </c:pt>
                <c:pt idx="74797">
                  <c:v>11.789740999999999</c:v>
                </c:pt>
                <c:pt idx="74798">
                  <c:v>11.804087000000001</c:v>
                </c:pt>
                <c:pt idx="74799">
                  <c:v>11.800938</c:v>
                </c:pt>
                <c:pt idx="74800">
                  <c:v>11.797779999999999</c:v>
                </c:pt>
                <c:pt idx="74801">
                  <c:v>11.807271</c:v>
                </c:pt>
                <c:pt idx="74802">
                  <c:v>11.803644</c:v>
                </c:pt>
                <c:pt idx="74803">
                  <c:v>11.799613000000001</c:v>
                </c:pt>
                <c:pt idx="74804">
                  <c:v>11.804893</c:v>
                </c:pt>
                <c:pt idx="74805">
                  <c:v>11.800409</c:v>
                </c:pt>
                <c:pt idx="74806">
                  <c:v>11.793850000000001</c:v>
                </c:pt>
                <c:pt idx="74807">
                  <c:v>11.79914</c:v>
                </c:pt>
                <c:pt idx="74808">
                  <c:v>11.802004</c:v>
                </c:pt>
                <c:pt idx="74809">
                  <c:v>11.792413</c:v>
                </c:pt>
                <c:pt idx="74810">
                  <c:v>11.794516</c:v>
                </c:pt>
                <c:pt idx="74811">
                  <c:v>11.805793</c:v>
                </c:pt>
                <c:pt idx="74812">
                  <c:v>11.801228999999999</c:v>
                </c:pt>
                <c:pt idx="74813">
                  <c:v>11.796288000000001</c:v>
                </c:pt>
                <c:pt idx="74814">
                  <c:v>11.80125</c:v>
                </c:pt>
                <c:pt idx="74815">
                  <c:v>11.804582</c:v>
                </c:pt>
                <c:pt idx="74816">
                  <c:v>11.798861</c:v>
                </c:pt>
                <c:pt idx="74817">
                  <c:v>11.798641999999999</c:v>
                </c:pt>
                <c:pt idx="74818">
                  <c:v>11.802064</c:v>
                </c:pt>
                <c:pt idx="74819">
                  <c:v>11.792313999999999</c:v>
                </c:pt>
                <c:pt idx="74820">
                  <c:v>11.792972000000001</c:v>
                </c:pt>
                <c:pt idx="74821">
                  <c:v>11.805256</c:v>
                </c:pt>
                <c:pt idx="74822">
                  <c:v>11.807867999999999</c:v>
                </c:pt>
                <c:pt idx="74823">
                  <c:v>11.808097999999999</c:v>
                </c:pt>
                <c:pt idx="74824">
                  <c:v>11.809025999999999</c:v>
                </c:pt>
                <c:pt idx="74825">
                  <c:v>11.804358000000001</c:v>
                </c:pt>
                <c:pt idx="74826">
                  <c:v>11.79989</c:v>
                </c:pt>
                <c:pt idx="74827">
                  <c:v>11.804493000000001</c:v>
                </c:pt>
                <c:pt idx="74828">
                  <c:v>11.805128</c:v>
                </c:pt>
                <c:pt idx="74829">
                  <c:v>11.795052999999999</c:v>
                </c:pt>
                <c:pt idx="74830">
                  <c:v>11.799776</c:v>
                </c:pt>
                <c:pt idx="74831">
                  <c:v>11.809426</c:v>
                </c:pt>
                <c:pt idx="74832">
                  <c:v>11.805709</c:v>
                </c:pt>
                <c:pt idx="74833">
                  <c:v>11.800784999999999</c:v>
                </c:pt>
                <c:pt idx="74834">
                  <c:v>11.801451999999999</c:v>
                </c:pt>
                <c:pt idx="74835">
                  <c:v>11.802151</c:v>
                </c:pt>
                <c:pt idx="74836">
                  <c:v>11.804392</c:v>
                </c:pt>
                <c:pt idx="74837">
                  <c:v>11.812989999999999</c:v>
                </c:pt>
                <c:pt idx="74838">
                  <c:v>11.80963</c:v>
                </c:pt>
                <c:pt idx="74839">
                  <c:v>11.798845999999999</c:v>
                </c:pt>
                <c:pt idx="74840">
                  <c:v>11.804524000000001</c:v>
                </c:pt>
                <c:pt idx="74841">
                  <c:v>11.808211</c:v>
                </c:pt>
                <c:pt idx="74842">
                  <c:v>11.801418999999999</c:v>
                </c:pt>
                <c:pt idx="74843">
                  <c:v>11.802899999999999</c:v>
                </c:pt>
                <c:pt idx="74844">
                  <c:v>11.808714999999999</c:v>
                </c:pt>
                <c:pt idx="74845">
                  <c:v>11.804399999999999</c:v>
                </c:pt>
                <c:pt idx="74846">
                  <c:v>11.805731</c:v>
                </c:pt>
                <c:pt idx="74847">
                  <c:v>11.816452999999999</c:v>
                </c:pt>
                <c:pt idx="74848">
                  <c:v>11.811489</c:v>
                </c:pt>
                <c:pt idx="74849">
                  <c:v>11.807620999999999</c:v>
                </c:pt>
                <c:pt idx="74850">
                  <c:v>11.810955999999999</c:v>
                </c:pt>
                <c:pt idx="74851">
                  <c:v>11.804444</c:v>
                </c:pt>
                <c:pt idx="74852">
                  <c:v>11.801831999999999</c:v>
                </c:pt>
                <c:pt idx="74853">
                  <c:v>11.809595</c:v>
                </c:pt>
                <c:pt idx="74854">
                  <c:v>11.811426000000001</c:v>
                </c:pt>
                <c:pt idx="74855">
                  <c:v>11.801634999999999</c:v>
                </c:pt>
                <c:pt idx="74856">
                  <c:v>11.800882</c:v>
                </c:pt>
                <c:pt idx="74857">
                  <c:v>11.810695000000001</c:v>
                </c:pt>
                <c:pt idx="74858">
                  <c:v>11.811534999999999</c:v>
                </c:pt>
                <c:pt idx="74859">
                  <c:v>11.811147</c:v>
                </c:pt>
                <c:pt idx="74860">
                  <c:v>11.80982</c:v>
                </c:pt>
                <c:pt idx="74861">
                  <c:v>11.805178</c:v>
                </c:pt>
                <c:pt idx="74862">
                  <c:v>11.806312999999999</c:v>
                </c:pt>
                <c:pt idx="74863">
                  <c:v>11.80827</c:v>
                </c:pt>
                <c:pt idx="74864">
                  <c:v>11.809442000000001</c:v>
                </c:pt>
                <c:pt idx="74865">
                  <c:v>11.809865</c:v>
                </c:pt>
                <c:pt idx="74866">
                  <c:v>11.808771999999999</c:v>
                </c:pt>
                <c:pt idx="74867">
                  <c:v>11.810573</c:v>
                </c:pt>
                <c:pt idx="74868">
                  <c:v>11.807428</c:v>
                </c:pt>
                <c:pt idx="74869">
                  <c:v>11.803635999999999</c:v>
                </c:pt>
                <c:pt idx="74870">
                  <c:v>11.808130999999999</c:v>
                </c:pt>
                <c:pt idx="74871">
                  <c:v>11.810499999999999</c:v>
                </c:pt>
                <c:pt idx="74872">
                  <c:v>11.809043000000001</c:v>
                </c:pt>
                <c:pt idx="74873">
                  <c:v>11.812481999999999</c:v>
                </c:pt>
                <c:pt idx="74874">
                  <c:v>11.816024000000001</c:v>
                </c:pt>
                <c:pt idx="74875">
                  <c:v>11.812362</c:v>
                </c:pt>
                <c:pt idx="74876">
                  <c:v>11.81244</c:v>
                </c:pt>
                <c:pt idx="74877">
                  <c:v>11.817091</c:v>
                </c:pt>
                <c:pt idx="74878">
                  <c:v>11.817098</c:v>
                </c:pt>
                <c:pt idx="74879">
                  <c:v>11.815702</c:v>
                </c:pt>
                <c:pt idx="74880">
                  <c:v>11.815951999999999</c:v>
                </c:pt>
                <c:pt idx="74881">
                  <c:v>11.815619</c:v>
                </c:pt>
                <c:pt idx="74882">
                  <c:v>11.812034000000001</c:v>
                </c:pt>
                <c:pt idx="74883">
                  <c:v>11.810476</c:v>
                </c:pt>
                <c:pt idx="74884">
                  <c:v>11.812060000000001</c:v>
                </c:pt>
                <c:pt idx="74885">
                  <c:v>11.810079</c:v>
                </c:pt>
                <c:pt idx="74886">
                  <c:v>11.814166</c:v>
                </c:pt>
                <c:pt idx="74887">
                  <c:v>11.816889</c:v>
                </c:pt>
                <c:pt idx="74888">
                  <c:v>11.811717</c:v>
                </c:pt>
                <c:pt idx="74889">
                  <c:v>11.812621999999999</c:v>
                </c:pt>
                <c:pt idx="74890">
                  <c:v>11.815671999999999</c:v>
                </c:pt>
                <c:pt idx="74891">
                  <c:v>11.810790000000001</c:v>
                </c:pt>
                <c:pt idx="74892">
                  <c:v>11.806418000000001</c:v>
                </c:pt>
                <c:pt idx="74893">
                  <c:v>11.81456</c:v>
                </c:pt>
                <c:pt idx="74894">
                  <c:v>11.821365</c:v>
                </c:pt>
                <c:pt idx="74895">
                  <c:v>11.815296</c:v>
                </c:pt>
                <c:pt idx="74896">
                  <c:v>11.813898999999999</c:v>
                </c:pt>
                <c:pt idx="74897">
                  <c:v>11.815954</c:v>
                </c:pt>
                <c:pt idx="74898">
                  <c:v>11.813444</c:v>
                </c:pt>
                <c:pt idx="74899">
                  <c:v>11.816494</c:v>
                </c:pt>
                <c:pt idx="74900">
                  <c:v>11.820754000000001</c:v>
                </c:pt>
                <c:pt idx="74901">
                  <c:v>11.816421</c:v>
                </c:pt>
                <c:pt idx="74902">
                  <c:v>11.810214</c:v>
                </c:pt>
                <c:pt idx="74903">
                  <c:v>11.813264</c:v>
                </c:pt>
                <c:pt idx="74904">
                  <c:v>11.813977</c:v>
                </c:pt>
                <c:pt idx="74905">
                  <c:v>11.811344</c:v>
                </c:pt>
                <c:pt idx="74906">
                  <c:v>11.818224000000001</c:v>
                </c:pt>
                <c:pt idx="74907">
                  <c:v>11.817491</c:v>
                </c:pt>
                <c:pt idx="74908">
                  <c:v>11.809321000000001</c:v>
                </c:pt>
                <c:pt idx="74909">
                  <c:v>11.816210999999999</c:v>
                </c:pt>
                <c:pt idx="74910">
                  <c:v>11.822725999999999</c:v>
                </c:pt>
                <c:pt idx="74911">
                  <c:v>11.811059999999999</c:v>
                </c:pt>
                <c:pt idx="74912">
                  <c:v>11.810978</c:v>
                </c:pt>
                <c:pt idx="74913">
                  <c:v>11.826777999999999</c:v>
                </c:pt>
                <c:pt idx="74914">
                  <c:v>11.820040000000001</c:v>
                </c:pt>
                <c:pt idx="74915">
                  <c:v>11.807636</c:v>
                </c:pt>
                <c:pt idx="74916">
                  <c:v>11.813393</c:v>
                </c:pt>
                <c:pt idx="74917">
                  <c:v>11.817318999999999</c:v>
                </c:pt>
                <c:pt idx="74918">
                  <c:v>11.815768</c:v>
                </c:pt>
                <c:pt idx="74919">
                  <c:v>11.821206999999999</c:v>
                </c:pt>
                <c:pt idx="74920">
                  <c:v>11.826321999999999</c:v>
                </c:pt>
                <c:pt idx="74921">
                  <c:v>11.82175</c:v>
                </c:pt>
                <c:pt idx="74922">
                  <c:v>11.823342</c:v>
                </c:pt>
                <c:pt idx="74923">
                  <c:v>11.827076999999999</c:v>
                </c:pt>
                <c:pt idx="74924">
                  <c:v>11.819691000000001</c:v>
                </c:pt>
                <c:pt idx="74925">
                  <c:v>11.819072999999999</c:v>
                </c:pt>
                <c:pt idx="74926">
                  <c:v>11.826485999999999</c:v>
                </c:pt>
                <c:pt idx="74927">
                  <c:v>11.824236000000001</c:v>
                </c:pt>
                <c:pt idx="74928">
                  <c:v>11.820176999999999</c:v>
                </c:pt>
                <c:pt idx="74929">
                  <c:v>11.824358</c:v>
                </c:pt>
                <c:pt idx="74930">
                  <c:v>11.824389</c:v>
                </c:pt>
                <c:pt idx="74931">
                  <c:v>11.817527</c:v>
                </c:pt>
                <c:pt idx="74932">
                  <c:v>11.818809</c:v>
                </c:pt>
                <c:pt idx="74933">
                  <c:v>11.822101</c:v>
                </c:pt>
                <c:pt idx="74934">
                  <c:v>11.818887</c:v>
                </c:pt>
                <c:pt idx="74935">
                  <c:v>11.823327000000001</c:v>
                </c:pt>
                <c:pt idx="74936">
                  <c:v>11.830648</c:v>
                </c:pt>
                <c:pt idx="74937">
                  <c:v>11.826946</c:v>
                </c:pt>
                <c:pt idx="74938">
                  <c:v>11.81854</c:v>
                </c:pt>
                <c:pt idx="74939">
                  <c:v>11.818186000000001</c:v>
                </c:pt>
                <c:pt idx="74940">
                  <c:v>11.819762000000001</c:v>
                </c:pt>
                <c:pt idx="74941">
                  <c:v>11.815807</c:v>
                </c:pt>
                <c:pt idx="74942">
                  <c:v>11.820703</c:v>
                </c:pt>
                <c:pt idx="74943">
                  <c:v>11.822336</c:v>
                </c:pt>
                <c:pt idx="74944">
                  <c:v>11.812721</c:v>
                </c:pt>
                <c:pt idx="74945">
                  <c:v>11.816236999999999</c:v>
                </c:pt>
                <c:pt idx="74946">
                  <c:v>11.824902</c:v>
                </c:pt>
                <c:pt idx="74947">
                  <c:v>11.820304999999999</c:v>
                </c:pt>
                <c:pt idx="74948">
                  <c:v>11.819039</c:v>
                </c:pt>
                <c:pt idx="74949">
                  <c:v>11.826582999999999</c:v>
                </c:pt>
                <c:pt idx="74950">
                  <c:v>11.824213</c:v>
                </c:pt>
                <c:pt idx="74951">
                  <c:v>11.819712000000001</c:v>
                </c:pt>
                <c:pt idx="74952">
                  <c:v>11.826517000000001</c:v>
                </c:pt>
                <c:pt idx="74953">
                  <c:v>11.824608</c:v>
                </c:pt>
                <c:pt idx="74954">
                  <c:v>11.815583999999999</c:v>
                </c:pt>
                <c:pt idx="74955">
                  <c:v>11.819870999999999</c:v>
                </c:pt>
                <c:pt idx="74956">
                  <c:v>11.827722</c:v>
                </c:pt>
                <c:pt idx="74957">
                  <c:v>11.82836</c:v>
                </c:pt>
                <c:pt idx="74958">
                  <c:v>11.825664</c:v>
                </c:pt>
                <c:pt idx="74959">
                  <c:v>11.826547</c:v>
                </c:pt>
                <c:pt idx="74960">
                  <c:v>11.825452</c:v>
                </c:pt>
                <c:pt idx="74961">
                  <c:v>11.824557</c:v>
                </c:pt>
                <c:pt idx="74962">
                  <c:v>11.831587000000001</c:v>
                </c:pt>
                <c:pt idx="74963">
                  <c:v>11.829559</c:v>
                </c:pt>
                <c:pt idx="74964">
                  <c:v>11.822858</c:v>
                </c:pt>
                <c:pt idx="74965">
                  <c:v>11.825405</c:v>
                </c:pt>
                <c:pt idx="74966">
                  <c:v>11.828063999999999</c:v>
                </c:pt>
                <c:pt idx="74967">
                  <c:v>11.827358</c:v>
                </c:pt>
                <c:pt idx="74968">
                  <c:v>11.826343</c:v>
                </c:pt>
                <c:pt idx="74969">
                  <c:v>11.826549999999999</c:v>
                </c:pt>
                <c:pt idx="74970">
                  <c:v>11.821059</c:v>
                </c:pt>
                <c:pt idx="74971">
                  <c:v>11.820505000000001</c:v>
                </c:pt>
                <c:pt idx="74972">
                  <c:v>11.828435000000001</c:v>
                </c:pt>
                <c:pt idx="74973">
                  <c:v>11.824592000000001</c:v>
                </c:pt>
                <c:pt idx="74974">
                  <c:v>11.823289000000001</c:v>
                </c:pt>
                <c:pt idx="74975">
                  <c:v>11.831875999999999</c:v>
                </c:pt>
                <c:pt idx="74976">
                  <c:v>11.83067</c:v>
                </c:pt>
                <c:pt idx="74977">
                  <c:v>11.823696999999999</c:v>
                </c:pt>
                <c:pt idx="74978">
                  <c:v>11.828706</c:v>
                </c:pt>
                <c:pt idx="74979">
                  <c:v>11.836785000000001</c:v>
                </c:pt>
                <c:pt idx="74980">
                  <c:v>11.829499999999999</c:v>
                </c:pt>
                <c:pt idx="74981">
                  <c:v>11.828621</c:v>
                </c:pt>
                <c:pt idx="74982">
                  <c:v>11.838346</c:v>
                </c:pt>
                <c:pt idx="74983">
                  <c:v>11.835648000000001</c:v>
                </c:pt>
                <c:pt idx="74984">
                  <c:v>11.832247000000001</c:v>
                </c:pt>
                <c:pt idx="74985">
                  <c:v>11.835647</c:v>
                </c:pt>
                <c:pt idx="74986">
                  <c:v>11.83263</c:v>
                </c:pt>
                <c:pt idx="74987">
                  <c:v>11.827654000000001</c:v>
                </c:pt>
                <c:pt idx="74988">
                  <c:v>11.832338999999999</c:v>
                </c:pt>
                <c:pt idx="74989">
                  <c:v>11.832948999999999</c:v>
                </c:pt>
                <c:pt idx="74990">
                  <c:v>11.821462</c:v>
                </c:pt>
                <c:pt idx="74991">
                  <c:v>11.824742000000001</c:v>
                </c:pt>
                <c:pt idx="74992">
                  <c:v>11.835592</c:v>
                </c:pt>
                <c:pt idx="74993">
                  <c:v>11.830525</c:v>
                </c:pt>
                <c:pt idx="74994">
                  <c:v>11.825006999999999</c:v>
                </c:pt>
                <c:pt idx="74995">
                  <c:v>11.8302</c:v>
                </c:pt>
                <c:pt idx="74996">
                  <c:v>11.835751999999999</c:v>
                </c:pt>
                <c:pt idx="74997">
                  <c:v>11.836022</c:v>
                </c:pt>
                <c:pt idx="74998">
                  <c:v>11.835827999999999</c:v>
                </c:pt>
                <c:pt idx="74999">
                  <c:v>11.835732999999999</c:v>
                </c:pt>
                <c:pt idx="75000">
                  <c:v>11.833076</c:v>
                </c:pt>
                <c:pt idx="75001">
                  <c:v>11.828798000000001</c:v>
                </c:pt>
                <c:pt idx="75002">
                  <c:v>11.82371</c:v>
                </c:pt>
                <c:pt idx="75003">
                  <c:v>11.826117999999999</c:v>
                </c:pt>
                <c:pt idx="75004">
                  <c:v>11.832233</c:v>
                </c:pt>
                <c:pt idx="75005">
                  <c:v>11.835395999999999</c:v>
                </c:pt>
                <c:pt idx="75006">
                  <c:v>11.835571</c:v>
                </c:pt>
                <c:pt idx="75007">
                  <c:v>11.831844</c:v>
                </c:pt>
                <c:pt idx="75008">
                  <c:v>11.833394</c:v>
                </c:pt>
                <c:pt idx="75009">
                  <c:v>11.832587</c:v>
                </c:pt>
                <c:pt idx="75010">
                  <c:v>11.829176</c:v>
                </c:pt>
                <c:pt idx="75011">
                  <c:v>11.831867000000001</c:v>
                </c:pt>
                <c:pt idx="75012">
                  <c:v>11.833964999999999</c:v>
                </c:pt>
                <c:pt idx="75013">
                  <c:v>11.834489</c:v>
                </c:pt>
                <c:pt idx="75014">
                  <c:v>11.832098</c:v>
                </c:pt>
                <c:pt idx="75015">
                  <c:v>11.831075</c:v>
                </c:pt>
                <c:pt idx="75016">
                  <c:v>11.83286</c:v>
                </c:pt>
                <c:pt idx="75017">
                  <c:v>11.832806</c:v>
                </c:pt>
                <c:pt idx="75018">
                  <c:v>11.836015</c:v>
                </c:pt>
                <c:pt idx="75019">
                  <c:v>11.838050000000001</c:v>
                </c:pt>
                <c:pt idx="75020">
                  <c:v>11.841428000000001</c:v>
                </c:pt>
                <c:pt idx="75021">
                  <c:v>11.843182000000001</c:v>
                </c:pt>
                <c:pt idx="75022">
                  <c:v>11.836444999999999</c:v>
                </c:pt>
                <c:pt idx="75023">
                  <c:v>11.833318999999999</c:v>
                </c:pt>
                <c:pt idx="75024">
                  <c:v>11.838200000000001</c:v>
                </c:pt>
                <c:pt idx="75025">
                  <c:v>11.843196000000001</c:v>
                </c:pt>
                <c:pt idx="75026">
                  <c:v>11.841817000000001</c:v>
                </c:pt>
                <c:pt idx="75027">
                  <c:v>11.838209000000001</c:v>
                </c:pt>
                <c:pt idx="75028">
                  <c:v>11.838296</c:v>
                </c:pt>
                <c:pt idx="75029">
                  <c:v>11.837439</c:v>
                </c:pt>
                <c:pt idx="75030">
                  <c:v>11.836414</c:v>
                </c:pt>
                <c:pt idx="75031">
                  <c:v>11.835324999999999</c:v>
                </c:pt>
                <c:pt idx="75032">
                  <c:v>11.834908</c:v>
                </c:pt>
                <c:pt idx="75033">
                  <c:v>11.837707</c:v>
                </c:pt>
                <c:pt idx="75034">
                  <c:v>11.841058</c:v>
                </c:pt>
                <c:pt idx="75035">
                  <c:v>11.839496</c:v>
                </c:pt>
                <c:pt idx="75036">
                  <c:v>11.831097</c:v>
                </c:pt>
                <c:pt idx="75037">
                  <c:v>11.831436999999999</c:v>
                </c:pt>
                <c:pt idx="75038">
                  <c:v>11.839532999999999</c:v>
                </c:pt>
                <c:pt idx="75039">
                  <c:v>11.836798</c:v>
                </c:pt>
                <c:pt idx="75040">
                  <c:v>11.830303000000001</c:v>
                </c:pt>
                <c:pt idx="75041">
                  <c:v>11.833359</c:v>
                </c:pt>
                <c:pt idx="75042">
                  <c:v>11.836921999999999</c:v>
                </c:pt>
                <c:pt idx="75043">
                  <c:v>11.835335000000001</c:v>
                </c:pt>
                <c:pt idx="75044">
                  <c:v>11.839207999999999</c:v>
                </c:pt>
                <c:pt idx="75045">
                  <c:v>11.844939</c:v>
                </c:pt>
                <c:pt idx="75046">
                  <c:v>11.840258</c:v>
                </c:pt>
                <c:pt idx="75047">
                  <c:v>11.840431000000001</c:v>
                </c:pt>
                <c:pt idx="75048">
                  <c:v>11.847972</c:v>
                </c:pt>
                <c:pt idx="75049">
                  <c:v>11.84564</c:v>
                </c:pt>
                <c:pt idx="75050">
                  <c:v>11.843286000000001</c:v>
                </c:pt>
                <c:pt idx="75051">
                  <c:v>11.84703</c:v>
                </c:pt>
                <c:pt idx="75052">
                  <c:v>11.842606</c:v>
                </c:pt>
                <c:pt idx="75053">
                  <c:v>11.836368999999999</c:v>
                </c:pt>
                <c:pt idx="75054">
                  <c:v>11.842147000000001</c:v>
                </c:pt>
                <c:pt idx="75055">
                  <c:v>11.84276</c:v>
                </c:pt>
                <c:pt idx="75056">
                  <c:v>11.833489999999999</c:v>
                </c:pt>
                <c:pt idx="75057">
                  <c:v>11.838839999999999</c:v>
                </c:pt>
                <c:pt idx="75058">
                  <c:v>11.845521</c:v>
                </c:pt>
                <c:pt idx="75059">
                  <c:v>11.841851</c:v>
                </c:pt>
                <c:pt idx="75060">
                  <c:v>11.842456</c:v>
                </c:pt>
                <c:pt idx="75061">
                  <c:v>11.843888</c:v>
                </c:pt>
                <c:pt idx="75062">
                  <c:v>11.842575999999999</c:v>
                </c:pt>
                <c:pt idx="75063">
                  <c:v>11.845374</c:v>
                </c:pt>
                <c:pt idx="75064">
                  <c:v>11.850720000000001</c:v>
                </c:pt>
                <c:pt idx="75065">
                  <c:v>11.843133999999999</c:v>
                </c:pt>
                <c:pt idx="75066">
                  <c:v>11.833546</c:v>
                </c:pt>
                <c:pt idx="75067">
                  <c:v>11.843529</c:v>
                </c:pt>
                <c:pt idx="75068">
                  <c:v>11.849227000000001</c:v>
                </c:pt>
                <c:pt idx="75069">
                  <c:v>11.842117999999999</c:v>
                </c:pt>
                <c:pt idx="75070">
                  <c:v>11.843412000000001</c:v>
                </c:pt>
                <c:pt idx="75071">
                  <c:v>11.847405</c:v>
                </c:pt>
                <c:pt idx="75072">
                  <c:v>11.844127</c:v>
                </c:pt>
                <c:pt idx="75073">
                  <c:v>11.842076</c:v>
                </c:pt>
                <c:pt idx="75074">
                  <c:v>11.849354999999999</c:v>
                </c:pt>
                <c:pt idx="75075">
                  <c:v>11.851151</c:v>
                </c:pt>
                <c:pt idx="75076">
                  <c:v>11.843294</c:v>
                </c:pt>
                <c:pt idx="75077">
                  <c:v>11.839762</c:v>
                </c:pt>
                <c:pt idx="75078">
                  <c:v>11.839812</c:v>
                </c:pt>
                <c:pt idx="75079">
                  <c:v>11.841113999999999</c:v>
                </c:pt>
                <c:pt idx="75080">
                  <c:v>11.845342</c:v>
                </c:pt>
                <c:pt idx="75081">
                  <c:v>11.847942</c:v>
                </c:pt>
                <c:pt idx="75082">
                  <c:v>11.839458</c:v>
                </c:pt>
                <c:pt idx="75083">
                  <c:v>11.839527</c:v>
                </c:pt>
                <c:pt idx="75084">
                  <c:v>11.851848</c:v>
                </c:pt>
                <c:pt idx="75085">
                  <c:v>11.845943</c:v>
                </c:pt>
                <c:pt idx="75086">
                  <c:v>11.837346999999999</c:v>
                </c:pt>
                <c:pt idx="75087">
                  <c:v>11.842176</c:v>
                </c:pt>
                <c:pt idx="75088">
                  <c:v>11.845034</c:v>
                </c:pt>
                <c:pt idx="75089">
                  <c:v>11.846263</c:v>
                </c:pt>
                <c:pt idx="75090">
                  <c:v>11.850287</c:v>
                </c:pt>
                <c:pt idx="75091">
                  <c:v>11.853033999999999</c:v>
                </c:pt>
                <c:pt idx="75092">
                  <c:v>11.845097000000001</c:v>
                </c:pt>
                <c:pt idx="75093">
                  <c:v>11.844053000000001</c:v>
                </c:pt>
                <c:pt idx="75094">
                  <c:v>11.855057</c:v>
                </c:pt>
                <c:pt idx="75095">
                  <c:v>11.850514</c:v>
                </c:pt>
                <c:pt idx="75096">
                  <c:v>11.844044999999999</c:v>
                </c:pt>
                <c:pt idx="75097">
                  <c:v>11.846783</c:v>
                </c:pt>
                <c:pt idx="75098">
                  <c:v>11.844803000000001</c:v>
                </c:pt>
                <c:pt idx="75099">
                  <c:v>11.843776</c:v>
                </c:pt>
                <c:pt idx="75100">
                  <c:v>11.849591999999999</c:v>
                </c:pt>
                <c:pt idx="75101">
                  <c:v>11.851186</c:v>
                </c:pt>
                <c:pt idx="75102">
                  <c:v>11.84657</c:v>
                </c:pt>
                <c:pt idx="75103">
                  <c:v>11.850262000000001</c:v>
                </c:pt>
                <c:pt idx="75104">
                  <c:v>11.852653999999999</c:v>
                </c:pt>
                <c:pt idx="75105">
                  <c:v>11.846092000000001</c:v>
                </c:pt>
                <c:pt idx="75106">
                  <c:v>11.846546999999999</c:v>
                </c:pt>
                <c:pt idx="75107">
                  <c:v>11.8514</c:v>
                </c:pt>
                <c:pt idx="75108">
                  <c:v>11.853465</c:v>
                </c:pt>
                <c:pt idx="75109">
                  <c:v>11.853945</c:v>
                </c:pt>
                <c:pt idx="75110">
                  <c:v>11.855955</c:v>
                </c:pt>
                <c:pt idx="75111">
                  <c:v>11.854611</c:v>
                </c:pt>
                <c:pt idx="75112">
                  <c:v>11.846199</c:v>
                </c:pt>
                <c:pt idx="75113">
                  <c:v>11.850209</c:v>
                </c:pt>
                <c:pt idx="75114">
                  <c:v>11.860483</c:v>
                </c:pt>
                <c:pt idx="75115">
                  <c:v>11.852335</c:v>
                </c:pt>
                <c:pt idx="75116">
                  <c:v>11.843196000000001</c:v>
                </c:pt>
                <c:pt idx="75117">
                  <c:v>11.851946999999999</c:v>
                </c:pt>
                <c:pt idx="75118">
                  <c:v>11.856509000000001</c:v>
                </c:pt>
                <c:pt idx="75119">
                  <c:v>11.84764</c:v>
                </c:pt>
                <c:pt idx="75120">
                  <c:v>11.850353</c:v>
                </c:pt>
                <c:pt idx="75121">
                  <c:v>11.856464000000001</c:v>
                </c:pt>
                <c:pt idx="75122">
                  <c:v>11.84923</c:v>
                </c:pt>
                <c:pt idx="75123">
                  <c:v>11.847564</c:v>
                </c:pt>
                <c:pt idx="75124">
                  <c:v>11.849186</c:v>
                </c:pt>
                <c:pt idx="75125">
                  <c:v>11.843235</c:v>
                </c:pt>
                <c:pt idx="75126">
                  <c:v>11.843525</c:v>
                </c:pt>
                <c:pt idx="75127">
                  <c:v>11.853251</c:v>
                </c:pt>
                <c:pt idx="75128">
                  <c:v>11.857618</c:v>
                </c:pt>
                <c:pt idx="75129">
                  <c:v>11.859119</c:v>
                </c:pt>
                <c:pt idx="75130">
                  <c:v>11.864506</c:v>
                </c:pt>
                <c:pt idx="75131">
                  <c:v>11.858686000000001</c:v>
                </c:pt>
                <c:pt idx="75132">
                  <c:v>11.852769</c:v>
                </c:pt>
                <c:pt idx="75133">
                  <c:v>11.86154</c:v>
                </c:pt>
                <c:pt idx="75134">
                  <c:v>11.860749999999999</c:v>
                </c:pt>
                <c:pt idx="75135">
                  <c:v>11.851290000000001</c:v>
                </c:pt>
                <c:pt idx="75136">
                  <c:v>11.852441000000001</c:v>
                </c:pt>
                <c:pt idx="75137">
                  <c:v>11.857519999999999</c:v>
                </c:pt>
                <c:pt idx="75138">
                  <c:v>11.853597000000001</c:v>
                </c:pt>
                <c:pt idx="75139">
                  <c:v>11.851438</c:v>
                </c:pt>
                <c:pt idx="75140">
                  <c:v>11.862273</c:v>
                </c:pt>
                <c:pt idx="75141">
                  <c:v>11.865401</c:v>
                </c:pt>
                <c:pt idx="75142">
                  <c:v>11.857578</c:v>
                </c:pt>
                <c:pt idx="75143">
                  <c:v>11.858719000000001</c:v>
                </c:pt>
                <c:pt idx="75144">
                  <c:v>11.860479</c:v>
                </c:pt>
                <c:pt idx="75145">
                  <c:v>11.853923999999999</c:v>
                </c:pt>
                <c:pt idx="75146">
                  <c:v>11.855858</c:v>
                </c:pt>
                <c:pt idx="75147">
                  <c:v>11.866317</c:v>
                </c:pt>
                <c:pt idx="75148">
                  <c:v>11.859532</c:v>
                </c:pt>
                <c:pt idx="75149">
                  <c:v>11.847317</c:v>
                </c:pt>
                <c:pt idx="75150">
                  <c:v>11.854734000000001</c:v>
                </c:pt>
                <c:pt idx="75151">
                  <c:v>11.858575</c:v>
                </c:pt>
                <c:pt idx="75152">
                  <c:v>11.852204</c:v>
                </c:pt>
                <c:pt idx="75153">
                  <c:v>11.858741999999999</c:v>
                </c:pt>
                <c:pt idx="75154">
                  <c:v>11.865072</c:v>
                </c:pt>
                <c:pt idx="75155">
                  <c:v>11.856805</c:v>
                </c:pt>
                <c:pt idx="75156">
                  <c:v>11.851965999999999</c:v>
                </c:pt>
                <c:pt idx="75157">
                  <c:v>11.856718000000001</c:v>
                </c:pt>
                <c:pt idx="75158">
                  <c:v>11.854279</c:v>
                </c:pt>
                <c:pt idx="75159">
                  <c:v>11.853498999999999</c:v>
                </c:pt>
                <c:pt idx="75160">
                  <c:v>11.860938000000001</c:v>
                </c:pt>
                <c:pt idx="75161">
                  <c:v>11.859038</c:v>
                </c:pt>
                <c:pt idx="75162">
                  <c:v>11.854717000000001</c:v>
                </c:pt>
                <c:pt idx="75163">
                  <c:v>11.859156</c:v>
                </c:pt>
                <c:pt idx="75164">
                  <c:v>11.860077</c:v>
                </c:pt>
                <c:pt idx="75165">
                  <c:v>11.855796</c:v>
                </c:pt>
                <c:pt idx="75166">
                  <c:v>11.860282</c:v>
                </c:pt>
                <c:pt idx="75167">
                  <c:v>11.864863</c:v>
                </c:pt>
                <c:pt idx="75168">
                  <c:v>11.853071999999999</c:v>
                </c:pt>
                <c:pt idx="75169">
                  <c:v>11.848969</c:v>
                </c:pt>
                <c:pt idx="75170">
                  <c:v>11.860566</c:v>
                </c:pt>
                <c:pt idx="75171">
                  <c:v>11.860041000000001</c:v>
                </c:pt>
                <c:pt idx="75172">
                  <c:v>11.858404</c:v>
                </c:pt>
                <c:pt idx="75173">
                  <c:v>11.866545</c:v>
                </c:pt>
                <c:pt idx="75174">
                  <c:v>11.865977000000001</c:v>
                </c:pt>
                <c:pt idx="75175">
                  <c:v>11.856059</c:v>
                </c:pt>
                <c:pt idx="75176">
                  <c:v>11.857924000000001</c:v>
                </c:pt>
                <c:pt idx="75177">
                  <c:v>11.869558</c:v>
                </c:pt>
                <c:pt idx="75178">
                  <c:v>11.867239</c:v>
                </c:pt>
                <c:pt idx="75179">
                  <c:v>11.860626999999999</c:v>
                </c:pt>
                <c:pt idx="75180">
                  <c:v>11.864731000000001</c:v>
                </c:pt>
                <c:pt idx="75181">
                  <c:v>11.864839999999999</c:v>
                </c:pt>
                <c:pt idx="75182">
                  <c:v>11.858859000000001</c:v>
                </c:pt>
                <c:pt idx="75183">
                  <c:v>11.861825</c:v>
                </c:pt>
                <c:pt idx="75184">
                  <c:v>11.868522</c:v>
                </c:pt>
                <c:pt idx="75185">
                  <c:v>11.860376</c:v>
                </c:pt>
                <c:pt idx="75186">
                  <c:v>11.856687000000001</c:v>
                </c:pt>
                <c:pt idx="75187">
                  <c:v>11.864221000000001</c:v>
                </c:pt>
                <c:pt idx="75188">
                  <c:v>11.858919999999999</c:v>
                </c:pt>
                <c:pt idx="75189">
                  <c:v>11.856123</c:v>
                </c:pt>
                <c:pt idx="75190">
                  <c:v>11.867209000000001</c:v>
                </c:pt>
                <c:pt idx="75191">
                  <c:v>11.869432</c:v>
                </c:pt>
                <c:pt idx="75192">
                  <c:v>11.862189000000001</c:v>
                </c:pt>
                <c:pt idx="75193">
                  <c:v>11.865954</c:v>
                </c:pt>
                <c:pt idx="75194">
                  <c:v>11.870008</c:v>
                </c:pt>
                <c:pt idx="75195">
                  <c:v>11.859605999999999</c:v>
                </c:pt>
                <c:pt idx="75196">
                  <c:v>11.860711999999999</c:v>
                </c:pt>
                <c:pt idx="75197">
                  <c:v>11.868061000000001</c:v>
                </c:pt>
                <c:pt idx="75198">
                  <c:v>11.861993</c:v>
                </c:pt>
                <c:pt idx="75199">
                  <c:v>11.861971</c:v>
                </c:pt>
                <c:pt idx="75200">
                  <c:v>11.868712</c:v>
                </c:pt>
                <c:pt idx="75201">
                  <c:v>11.866206999999999</c:v>
                </c:pt>
                <c:pt idx="75202">
                  <c:v>11.860946</c:v>
                </c:pt>
                <c:pt idx="75203">
                  <c:v>11.866382</c:v>
                </c:pt>
                <c:pt idx="75204">
                  <c:v>11.870459</c:v>
                </c:pt>
                <c:pt idx="75205">
                  <c:v>11.863398999999999</c:v>
                </c:pt>
                <c:pt idx="75206">
                  <c:v>11.864647</c:v>
                </c:pt>
                <c:pt idx="75207">
                  <c:v>11.868314</c:v>
                </c:pt>
                <c:pt idx="75208">
                  <c:v>11.866092</c:v>
                </c:pt>
                <c:pt idx="75209">
                  <c:v>11.8668</c:v>
                </c:pt>
                <c:pt idx="75210">
                  <c:v>11.864984</c:v>
                </c:pt>
                <c:pt idx="75211">
                  <c:v>11.862380999999999</c:v>
                </c:pt>
                <c:pt idx="75212">
                  <c:v>11.867452999999999</c:v>
                </c:pt>
                <c:pt idx="75213">
                  <c:v>11.873435000000001</c:v>
                </c:pt>
                <c:pt idx="75214">
                  <c:v>11.868947</c:v>
                </c:pt>
                <c:pt idx="75215">
                  <c:v>11.864397</c:v>
                </c:pt>
                <c:pt idx="75216">
                  <c:v>11.868852</c:v>
                </c:pt>
                <c:pt idx="75217">
                  <c:v>11.872586</c:v>
                </c:pt>
                <c:pt idx="75218">
                  <c:v>11.871513</c:v>
                </c:pt>
                <c:pt idx="75219">
                  <c:v>11.870058</c:v>
                </c:pt>
                <c:pt idx="75220">
                  <c:v>11.871601</c:v>
                </c:pt>
                <c:pt idx="75221">
                  <c:v>11.8683</c:v>
                </c:pt>
                <c:pt idx="75222">
                  <c:v>11.866042999999999</c:v>
                </c:pt>
                <c:pt idx="75223">
                  <c:v>11.874639</c:v>
                </c:pt>
                <c:pt idx="75224">
                  <c:v>11.873502</c:v>
                </c:pt>
                <c:pt idx="75225">
                  <c:v>11.865235999999999</c:v>
                </c:pt>
                <c:pt idx="75226">
                  <c:v>11.868667</c:v>
                </c:pt>
                <c:pt idx="75227">
                  <c:v>11.870873</c:v>
                </c:pt>
                <c:pt idx="75228">
                  <c:v>11.864981</c:v>
                </c:pt>
                <c:pt idx="75229">
                  <c:v>11.863378000000001</c:v>
                </c:pt>
                <c:pt idx="75230">
                  <c:v>11.870105000000001</c:v>
                </c:pt>
                <c:pt idx="75231">
                  <c:v>11.868729999999999</c:v>
                </c:pt>
                <c:pt idx="75232">
                  <c:v>11.865978</c:v>
                </c:pt>
                <c:pt idx="75233">
                  <c:v>11.870931000000001</c:v>
                </c:pt>
                <c:pt idx="75234">
                  <c:v>11.868297999999999</c:v>
                </c:pt>
                <c:pt idx="75235">
                  <c:v>11.867578</c:v>
                </c:pt>
                <c:pt idx="75236">
                  <c:v>11.873075</c:v>
                </c:pt>
                <c:pt idx="75237">
                  <c:v>11.875973999999999</c:v>
                </c:pt>
                <c:pt idx="75238">
                  <c:v>11.877518999999999</c:v>
                </c:pt>
                <c:pt idx="75239">
                  <c:v>11.876552</c:v>
                </c:pt>
                <c:pt idx="75240">
                  <c:v>11.877238</c:v>
                </c:pt>
                <c:pt idx="75241">
                  <c:v>11.878277000000001</c:v>
                </c:pt>
                <c:pt idx="75242">
                  <c:v>11.87922</c:v>
                </c:pt>
                <c:pt idx="75243">
                  <c:v>11.878907</c:v>
                </c:pt>
                <c:pt idx="75244">
                  <c:v>11.87373</c:v>
                </c:pt>
                <c:pt idx="75245">
                  <c:v>11.872102</c:v>
                </c:pt>
                <c:pt idx="75246">
                  <c:v>11.873922</c:v>
                </c:pt>
                <c:pt idx="75247">
                  <c:v>11.873498</c:v>
                </c:pt>
                <c:pt idx="75248">
                  <c:v>11.868562000000001</c:v>
                </c:pt>
                <c:pt idx="75249">
                  <c:v>11.867642999999999</c:v>
                </c:pt>
                <c:pt idx="75250">
                  <c:v>11.875749000000001</c:v>
                </c:pt>
                <c:pt idx="75251">
                  <c:v>11.875102</c:v>
                </c:pt>
                <c:pt idx="75252">
                  <c:v>11.870426999999999</c:v>
                </c:pt>
                <c:pt idx="75253">
                  <c:v>11.87462</c:v>
                </c:pt>
                <c:pt idx="75254">
                  <c:v>11.877684</c:v>
                </c:pt>
                <c:pt idx="75255">
                  <c:v>11.876163</c:v>
                </c:pt>
                <c:pt idx="75256">
                  <c:v>11.877568</c:v>
                </c:pt>
                <c:pt idx="75257">
                  <c:v>11.879129000000001</c:v>
                </c:pt>
                <c:pt idx="75258">
                  <c:v>11.873405999999999</c:v>
                </c:pt>
                <c:pt idx="75259">
                  <c:v>11.875522999999999</c:v>
                </c:pt>
                <c:pt idx="75260">
                  <c:v>11.881691</c:v>
                </c:pt>
                <c:pt idx="75261">
                  <c:v>11.871778000000001</c:v>
                </c:pt>
                <c:pt idx="75262">
                  <c:v>11.868952999999999</c:v>
                </c:pt>
                <c:pt idx="75263">
                  <c:v>11.880769000000001</c:v>
                </c:pt>
                <c:pt idx="75264">
                  <c:v>11.879113</c:v>
                </c:pt>
                <c:pt idx="75265">
                  <c:v>11.872223999999999</c:v>
                </c:pt>
                <c:pt idx="75266">
                  <c:v>11.8795</c:v>
                </c:pt>
                <c:pt idx="75267">
                  <c:v>11.883481</c:v>
                </c:pt>
                <c:pt idx="75268">
                  <c:v>11.871634999999999</c:v>
                </c:pt>
                <c:pt idx="75269">
                  <c:v>11.867969</c:v>
                </c:pt>
                <c:pt idx="75270">
                  <c:v>11.874045000000001</c:v>
                </c:pt>
                <c:pt idx="75271">
                  <c:v>11.868900999999999</c:v>
                </c:pt>
                <c:pt idx="75272">
                  <c:v>11.867609</c:v>
                </c:pt>
                <c:pt idx="75273">
                  <c:v>11.875128999999999</c:v>
                </c:pt>
                <c:pt idx="75274">
                  <c:v>11.875904999999999</c:v>
                </c:pt>
                <c:pt idx="75275">
                  <c:v>11.875818000000001</c:v>
                </c:pt>
                <c:pt idx="75276">
                  <c:v>11.882809</c:v>
                </c:pt>
                <c:pt idx="75277">
                  <c:v>11.884287</c:v>
                </c:pt>
                <c:pt idx="75278">
                  <c:v>11.879284</c:v>
                </c:pt>
                <c:pt idx="75279">
                  <c:v>11.881869999999999</c:v>
                </c:pt>
                <c:pt idx="75280">
                  <c:v>11.884003999999999</c:v>
                </c:pt>
                <c:pt idx="75281">
                  <c:v>11.878333</c:v>
                </c:pt>
                <c:pt idx="75282">
                  <c:v>11.874692</c:v>
                </c:pt>
                <c:pt idx="75283">
                  <c:v>11.880623</c:v>
                </c:pt>
                <c:pt idx="75284">
                  <c:v>11.883521</c:v>
                </c:pt>
                <c:pt idx="75285">
                  <c:v>11.87527</c:v>
                </c:pt>
                <c:pt idx="75286">
                  <c:v>11.877057000000001</c:v>
                </c:pt>
                <c:pt idx="75287">
                  <c:v>11.885407000000001</c:v>
                </c:pt>
                <c:pt idx="75288">
                  <c:v>11.880001999999999</c:v>
                </c:pt>
                <c:pt idx="75289">
                  <c:v>11.875887000000001</c:v>
                </c:pt>
                <c:pt idx="75290">
                  <c:v>11.881684</c:v>
                </c:pt>
                <c:pt idx="75291">
                  <c:v>11.880585</c:v>
                </c:pt>
                <c:pt idx="75292">
                  <c:v>11.87294</c:v>
                </c:pt>
                <c:pt idx="75293">
                  <c:v>11.873609999999999</c:v>
                </c:pt>
                <c:pt idx="75294">
                  <c:v>11.878011000000001</c:v>
                </c:pt>
                <c:pt idx="75295">
                  <c:v>11.876071</c:v>
                </c:pt>
                <c:pt idx="75296">
                  <c:v>11.879697</c:v>
                </c:pt>
                <c:pt idx="75297">
                  <c:v>11.886224</c:v>
                </c:pt>
                <c:pt idx="75298">
                  <c:v>11.88288</c:v>
                </c:pt>
                <c:pt idx="75299">
                  <c:v>11.880903999999999</c:v>
                </c:pt>
                <c:pt idx="75300">
                  <c:v>11.884278999999999</c:v>
                </c:pt>
                <c:pt idx="75301">
                  <c:v>11.884715999999999</c:v>
                </c:pt>
                <c:pt idx="75302">
                  <c:v>11.880188</c:v>
                </c:pt>
                <c:pt idx="75303">
                  <c:v>11.881646</c:v>
                </c:pt>
                <c:pt idx="75304">
                  <c:v>11.886813999999999</c:v>
                </c:pt>
                <c:pt idx="75305">
                  <c:v>11.882474</c:v>
                </c:pt>
                <c:pt idx="75306">
                  <c:v>11.882569</c:v>
                </c:pt>
                <c:pt idx="75307">
                  <c:v>11.884285999999999</c:v>
                </c:pt>
                <c:pt idx="75308">
                  <c:v>11.877408000000001</c:v>
                </c:pt>
                <c:pt idx="75309">
                  <c:v>11.878546999999999</c:v>
                </c:pt>
                <c:pt idx="75310">
                  <c:v>11.886582000000001</c:v>
                </c:pt>
                <c:pt idx="75311">
                  <c:v>11.885016</c:v>
                </c:pt>
                <c:pt idx="75312">
                  <c:v>11.880174999999999</c:v>
                </c:pt>
                <c:pt idx="75313">
                  <c:v>11.885389</c:v>
                </c:pt>
                <c:pt idx="75314">
                  <c:v>11.886714</c:v>
                </c:pt>
                <c:pt idx="75315">
                  <c:v>11.880635</c:v>
                </c:pt>
                <c:pt idx="75316">
                  <c:v>11.884729</c:v>
                </c:pt>
                <c:pt idx="75317">
                  <c:v>11.888377999999999</c:v>
                </c:pt>
                <c:pt idx="75318">
                  <c:v>11.885365</c:v>
                </c:pt>
                <c:pt idx="75319">
                  <c:v>11.886172999999999</c:v>
                </c:pt>
                <c:pt idx="75320">
                  <c:v>11.888814</c:v>
                </c:pt>
                <c:pt idx="75321">
                  <c:v>11.885935</c:v>
                </c:pt>
                <c:pt idx="75322">
                  <c:v>11.881645000000001</c:v>
                </c:pt>
                <c:pt idx="75323">
                  <c:v>11.890008999999999</c:v>
                </c:pt>
                <c:pt idx="75324">
                  <c:v>11.895025</c:v>
                </c:pt>
                <c:pt idx="75325">
                  <c:v>11.884964</c:v>
                </c:pt>
                <c:pt idx="75326">
                  <c:v>11.888261999999999</c:v>
                </c:pt>
                <c:pt idx="75327">
                  <c:v>11.895967000000001</c:v>
                </c:pt>
                <c:pt idx="75328">
                  <c:v>11.887639999999999</c:v>
                </c:pt>
                <c:pt idx="75329">
                  <c:v>11.881995</c:v>
                </c:pt>
                <c:pt idx="75330">
                  <c:v>11.888707</c:v>
                </c:pt>
                <c:pt idx="75331">
                  <c:v>11.888028</c:v>
                </c:pt>
                <c:pt idx="75332">
                  <c:v>11.879301</c:v>
                </c:pt>
                <c:pt idx="75333">
                  <c:v>11.885317000000001</c:v>
                </c:pt>
                <c:pt idx="75334">
                  <c:v>11.889347000000001</c:v>
                </c:pt>
                <c:pt idx="75335">
                  <c:v>11.882282999999999</c:v>
                </c:pt>
                <c:pt idx="75336">
                  <c:v>11.885887</c:v>
                </c:pt>
                <c:pt idx="75337">
                  <c:v>11.892991</c:v>
                </c:pt>
                <c:pt idx="75338">
                  <c:v>11.887518999999999</c:v>
                </c:pt>
                <c:pt idx="75339">
                  <c:v>11.882516000000001</c:v>
                </c:pt>
                <c:pt idx="75340">
                  <c:v>11.888973</c:v>
                </c:pt>
                <c:pt idx="75341">
                  <c:v>11.890236</c:v>
                </c:pt>
                <c:pt idx="75342">
                  <c:v>11.886374</c:v>
                </c:pt>
                <c:pt idx="75343">
                  <c:v>11.890667000000001</c:v>
                </c:pt>
                <c:pt idx="75344">
                  <c:v>11.890195</c:v>
                </c:pt>
                <c:pt idx="75345">
                  <c:v>11.886955</c:v>
                </c:pt>
                <c:pt idx="75346">
                  <c:v>11.888088</c:v>
                </c:pt>
                <c:pt idx="75347">
                  <c:v>11.890204000000001</c:v>
                </c:pt>
                <c:pt idx="75348">
                  <c:v>11.891394999999999</c:v>
                </c:pt>
                <c:pt idx="75349">
                  <c:v>11.89245</c:v>
                </c:pt>
                <c:pt idx="75350">
                  <c:v>11.895360999999999</c:v>
                </c:pt>
                <c:pt idx="75351">
                  <c:v>11.892848000000001</c:v>
                </c:pt>
                <c:pt idx="75352">
                  <c:v>11.890822</c:v>
                </c:pt>
                <c:pt idx="75353">
                  <c:v>11.893362</c:v>
                </c:pt>
                <c:pt idx="75354">
                  <c:v>11.890364</c:v>
                </c:pt>
                <c:pt idx="75355">
                  <c:v>11.886447</c:v>
                </c:pt>
                <c:pt idx="75356">
                  <c:v>11.886415</c:v>
                </c:pt>
                <c:pt idx="75357">
                  <c:v>11.889224</c:v>
                </c:pt>
                <c:pt idx="75358">
                  <c:v>11.888529999999999</c:v>
                </c:pt>
                <c:pt idx="75359">
                  <c:v>11.88908</c:v>
                </c:pt>
                <c:pt idx="75360">
                  <c:v>11.897719</c:v>
                </c:pt>
                <c:pt idx="75361">
                  <c:v>11.899068</c:v>
                </c:pt>
                <c:pt idx="75362">
                  <c:v>11.890917</c:v>
                </c:pt>
                <c:pt idx="75363">
                  <c:v>11.89015</c:v>
                </c:pt>
                <c:pt idx="75364">
                  <c:v>11.893872999999999</c:v>
                </c:pt>
                <c:pt idx="75365">
                  <c:v>11.890276</c:v>
                </c:pt>
                <c:pt idx="75366">
                  <c:v>11.890777</c:v>
                </c:pt>
                <c:pt idx="75367">
                  <c:v>11.897166</c:v>
                </c:pt>
                <c:pt idx="75368">
                  <c:v>11.891963000000001</c:v>
                </c:pt>
                <c:pt idx="75369">
                  <c:v>11.888868</c:v>
                </c:pt>
                <c:pt idx="75370">
                  <c:v>11.896324999999999</c:v>
                </c:pt>
                <c:pt idx="75371">
                  <c:v>11.895170999999999</c:v>
                </c:pt>
                <c:pt idx="75372">
                  <c:v>11.891045</c:v>
                </c:pt>
                <c:pt idx="75373">
                  <c:v>11.896689</c:v>
                </c:pt>
                <c:pt idx="75374">
                  <c:v>11.900974</c:v>
                </c:pt>
                <c:pt idx="75375">
                  <c:v>11.892253</c:v>
                </c:pt>
                <c:pt idx="75376">
                  <c:v>11.892410999999999</c:v>
                </c:pt>
                <c:pt idx="75377">
                  <c:v>11.901462</c:v>
                </c:pt>
                <c:pt idx="75378">
                  <c:v>11.894736</c:v>
                </c:pt>
                <c:pt idx="75379">
                  <c:v>11.890738000000001</c:v>
                </c:pt>
                <c:pt idx="75380">
                  <c:v>11.900454</c:v>
                </c:pt>
                <c:pt idx="75381">
                  <c:v>11.898038</c:v>
                </c:pt>
                <c:pt idx="75382">
                  <c:v>11.887236</c:v>
                </c:pt>
                <c:pt idx="75383">
                  <c:v>11.891055</c:v>
                </c:pt>
                <c:pt idx="75384">
                  <c:v>11.89898</c:v>
                </c:pt>
                <c:pt idx="75385">
                  <c:v>11.898313999999999</c:v>
                </c:pt>
                <c:pt idx="75386">
                  <c:v>11.900041999999999</c:v>
                </c:pt>
                <c:pt idx="75387">
                  <c:v>11.904064</c:v>
                </c:pt>
                <c:pt idx="75388">
                  <c:v>11.898892</c:v>
                </c:pt>
                <c:pt idx="75389">
                  <c:v>11.896006</c:v>
                </c:pt>
                <c:pt idx="75390">
                  <c:v>11.901209</c:v>
                </c:pt>
                <c:pt idx="75391">
                  <c:v>11.90225</c:v>
                </c:pt>
                <c:pt idx="75392">
                  <c:v>11.897703</c:v>
                </c:pt>
                <c:pt idx="75393">
                  <c:v>11.898762</c:v>
                </c:pt>
                <c:pt idx="75394">
                  <c:v>11.900256000000001</c:v>
                </c:pt>
                <c:pt idx="75395">
                  <c:v>11.89306</c:v>
                </c:pt>
                <c:pt idx="75396">
                  <c:v>11.894778000000001</c:v>
                </c:pt>
                <c:pt idx="75397">
                  <c:v>11.896737999999999</c:v>
                </c:pt>
                <c:pt idx="75398">
                  <c:v>11.886631</c:v>
                </c:pt>
                <c:pt idx="75399">
                  <c:v>11.891683</c:v>
                </c:pt>
                <c:pt idx="75400">
                  <c:v>11.903378</c:v>
                </c:pt>
                <c:pt idx="75401">
                  <c:v>11.901959</c:v>
                </c:pt>
                <c:pt idx="75402">
                  <c:v>11.901979000000001</c:v>
                </c:pt>
                <c:pt idx="75403">
                  <c:v>11.905802</c:v>
                </c:pt>
                <c:pt idx="75404">
                  <c:v>11.905766</c:v>
                </c:pt>
                <c:pt idx="75405">
                  <c:v>11.903238</c:v>
                </c:pt>
                <c:pt idx="75406">
                  <c:v>11.900315000000001</c:v>
                </c:pt>
                <c:pt idx="75407">
                  <c:v>11.896395</c:v>
                </c:pt>
                <c:pt idx="75408">
                  <c:v>11.892478000000001</c:v>
                </c:pt>
                <c:pt idx="75409">
                  <c:v>11.895058000000001</c:v>
                </c:pt>
                <c:pt idx="75410">
                  <c:v>11.900299</c:v>
                </c:pt>
                <c:pt idx="75411">
                  <c:v>11.896675</c:v>
                </c:pt>
                <c:pt idx="75412">
                  <c:v>11.893522000000001</c:v>
                </c:pt>
                <c:pt idx="75413">
                  <c:v>11.902093000000001</c:v>
                </c:pt>
                <c:pt idx="75414">
                  <c:v>11.907325999999999</c:v>
                </c:pt>
                <c:pt idx="75415">
                  <c:v>11.901087</c:v>
                </c:pt>
                <c:pt idx="75416">
                  <c:v>11.898682000000001</c:v>
                </c:pt>
                <c:pt idx="75417">
                  <c:v>11.900854000000001</c:v>
                </c:pt>
                <c:pt idx="75418">
                  <c:v>11.899319999999999</c:v>
                </c:pt>
                <c:pt idx="75419">
                  <c:v>11.897309</c:v>
                </c:pt>
                <c:pt idx="75420">
                  <c:v>11.901873999999999</c:v>
                </c:pt>
                <c:pt idx="75421">
                  <c:v>11.904481000000001</c:v>
                </c:pt>
                <c:pt idx="75422">
                  <c:v>11.897774</c:v>
                </c:pt>
                <c:pt idx="75423">
                  <c:v>11.902775</c:v>
                </c:pt>
                <c:pt idx="75424">
                  <c:v>11.912482000000001</c:v>
                </c:pt>
                <c:pt idx="75425">
                  <c:v>11.905900000000001</c:v>
                </c:pt>
                <c:pt idx="75426">
                  <c:v>11.904232</c:v>
                </c:pt>
                <c:pt idx="75427">
                  <c:v>11.913722</c:v>
                </c:pt>
                <c:pt idx="75428">
                  <c:v>11.910174</c:v>
                </c:pt>
                <c:pt idx="75429">
                  <c:v>11.900952</c:v>
                </c:pt>
                <c:pt idx="75430">
                  <c:v>11.903362</c:v>
                </c:pt>
                <c:pt idx="75431">
                  <c:v>11.901574999999999</c:v>
                </c:pt>
                <c:pt idx="75432">
                  <c:v>11.893371</c:v>
                </c:pt>
                <c:pt idx="75433">
                  <c:v>11.901935</c:v>
                </c:pt>
                <c:pt idx="75434">
                  <c:v>11.909095000000001</c:v>
                </c:pt>
                <c:pt idx="75435">
                  <c:v>11.903591</c:v>
                </c:pt>
                <c:pt idx="75436">
                  <c:v>11.904794000000001</c:v>
                </c:pt>
                <c:pt idx="75437">
                  <c:v>11.907249</c:v>
                </c:pt>
                <c:pt idx="75438">
                  <c:v>11.904388000000001</c:v>
                </c:pt>
                <c:pt idx="75439">
                  <c:v>11.902483</c:v>
                </c:pt>
                <c:pt idx="75440">
                  <c:v>11.905421</c:v>
                </c:pt>
                <c:pt idx="75441">
                  <c:v>11.904154</c:v>
                </c:pt>
                <c:pt idx="75442">
                  <c:v>11.901646</c:v>
                </c:pt>
                <c:pt idx="75443">
                  <c:v>11.905842</c:v>
                </c:pt>
                <c:pt idx="75444">
                  <c:v>11.904787000000001</c:v>
                </c:pt>
                <c:pt idx="75445">
                  <c:v>11.903463</c:v>
                </c:pt>
                <c:pt idx="75446">
                  <c:v>11.911880999999999</c:v>
                </c:pt>
                <c:pt idx="75447">
                  <c:v>11.913869</c:v>
                </c:pt>
                <c:pt idx="75448">
                  <c:v>11.902092</c:v>
                </c:pt>
                <c:pt idx="75449">
                  <c:v>11.898637000000001</c:v>
                </c:pt>
                <c:pt idx="75450">
                  <c:v>11.914894</c:v>
                </c:pt>
                <c:pt idx="75451">
                  <c:v>11.918843000000001</c:v>
                </c:pt>
                <c:pt idx="75452">
                  <c:v>11.906091999999999</c:v>
                </c:pt>
                <c:pt idx="75453">
                  <c:v>11.907693</c:v>
                </c:pt>
                <c:pt idx="75454">
                  <c:v>11.911428000000001</c:v>
                </c:pt>
                <c:pt idx="75455">
                  <c:v>11.901973</c:v>
                </c:pt>
                <c:pt idx="75456">
                  <c:v>11.899644</c:v>
                </c:pt>
                <c:pt idx="75457">
                  <c:v>11.910639</c:v>
                </c:pt>
                <c:pt idx="75458">
                  <c:v>11.909805</c:v>
                </c:pt>
                <c:pt idx="75459">
                  <c:v>11.901593999999999</c:v>
                </c:pt>
                <c:pt idx="75460">
                  <c:v>11.906665</c:v>
                </c:pt>
                <c:pt idx="75461">
                  <c:v>11.909247000000001</c:v>
                </c:pt>
                <c:pt idx="75462">
                  <c:v>11.908193000000001</c:v>
                </c:pt>
                <c:pt idx="75463">
                  <c:v>11.913275000000001</c:v>
                </c:pt>
                <c:pt idx="75464">
                  <c:v>11.912233000000001</c:v>
                </c:pt>
                <c:pt idx="75465">
                  <c:v>11.903665999999999</c:v>
                </c:pt>
                <c:pt idx="75466">
                  <c:v>11.901392</c:v>
                </c:pt>
                <c:pt idx="75467">
                  <c:v>11.910321</c:v>
                </c:pt>
                <c:pt idx="75468">
                  <c:v>11.909979</c:v>
                </c:pt>
                <c:pt idx="75469">
                  <c:v>11.906575999999999</c:v>
                </c:pt>
                <c:pt idx="75470">
                  <c:v>11.914771</c:v>
                </c:pt>
                <c:pt idx="75471">
                  <c:v>11.915464</c:v>
                </c:pt>
                <c:pt idx="75472">
                  <c:v>11.913019</c:v>
                </c:pt>
                <c:pt idx="75473">
                  <c:v>11.917412000000001</c:v>
                </c:pt>
                <c:pt idx="75474">
                  <c:v>11.916173000000001</c:v>
                </c:pt>
                <c:pt idx="75475">
                  <c:v>11.912864000000001</c:v>
                </c:pt>
                <c:pt idx="75476">
                  <c:v>11.914896000000001</c:v>
                </c:pt>
                <c:pt idx="75477">
                  <c:v>11.914522</c:v>
                </c:pt>
                <c:pt idx="75478">
                  <c:v>11.907851000000001</c:v>
                </c:pt>
                <c:pt idx="75479">
                  <c:v>11.908749</c:v>
                </c:pt>
                <c:pt idx="75480">
                  <c:v>11.913693</c:v>
                </c:pt>
                <c:pt idx="75481">
                  <c:v>11.913413</c:v>
                </c:pt>
                <c:pt idx="75482">
                  <c:v>11.912712000000001</c:v>
                </c:pt>
                <c:pt idx="75483">
                  <c:v>11.911061999999999</c:v>
                </c:pt>
                <c:pt idx="75484">
                  <c:v>11.911979000000001</c:v>
                </c:pt>
                <c:pt idx="75485">
                  <c:v>11.910561</c:v>
                </c:pt>
                <c:pt idx="75486">
                  <c:v>11.909495</c:v>
                </c:pt>
                <c:pt idx="75487">
                  <c:v>11.916404999999999</c:v>
                </c:pt>
                <c:pt idx="75488">
                  <c:v>11.916509</c:v>
                </c:pt>
                <c:pt idx="75489">
                  <c:v>11.910342999999999</c:v>
                </c:pt>
                <c:pt idx="75490">
                  <c:v>11.911765000000001</c:v>
                </c:pt>
                <c:pt idx="75491">
                  <c:v>11.912799</c:v>
                </c:pt>
                <c:pt idx="75492">
                  <c:v>11.908192</c:v>
                </c:pt>
                <c:pt idx="75493">
                  <c:v>11.913316</c:v>
                </c:pt>
                <c:pt idx="75494">
                  <c:v>11.920737000000001</c:v>
                </c:pt>
                <c:pt idx="75495">
                  <c:v>11.915793000000001</c:v>
                </c:pt>
                <c:pt idx="75496">
                  <c:v>11.914508</c:v>
                </c:pt>
                <c:pt idx="75497">
                  <c:v>11.916065</c:v>
                </c:pt>
                <c:pt idx="75498">
                  <c:v>11.909079999999999</c:v>
                </c:pt>
                <c:pt idx="75499">
                  <c:v>11.908844</c:v>
                </c:pt>
                <c:pt idx="75500">
                  <c:v>11.916199000000001</c:v>
                </c:pt>
                <c:pt idx="75501">
                  <c:v>11.914469</c:v>
                </c:pt>
                <c:pt idx="75502">
                  <c:v>11.908346</c:v>
                </c:pt>
                <c:pt idx="75503">
                  <c:v>11.913119999999999</c:v>
                </c:pt>
                <c:pt idx="75504">
                  <c:v>11.918183000000001</c:v>
                </c:pt>
                <c:pt idx="75505">
                  <c:v>11.913599</c:v>
                </c:pt>
                <c:pt idx="75506">
                  <c:v>11.917156</c:v>
                </c:pt>
                <c:pt idx="75507">
                  <c:v>11.923170000000001</c:v>
                </c:pt>
                <c:pt idx="75508">
                  <c:v>11.918691000000001</c:v>
                </c:pt>
                <c:pt idx="75509">
                  <c:v>11.918597</c:v>
                </c:pt>
                <c:pt idx="75510">
                  <c:v>11.922985000000001</c:v>
                </c:pt>
                <c:pt idx="75511">
                  <c:v>11.921621999999999</c:v>
                </c:pt>
                <c:pt idx="75512">
                  <c:v>11.919069</c:v>
                </c:pt>
                <c:pt idx="75513">
                  <c:v>11.92197</c:v>
                </c:pt>
                <c:pt idx="75514">
                  <c:v>11.919404</c:v>
                </c:pt>
                <c:pt idx="75515">
                  <c:v>11.913081</c:v>
                </c:pt>
                <c:pt idx="75516">
                  <c:v>11.917878999999999</c:v>
                </c:pt>
                <c:pt idx="75517">
                  <c:v>11.920189000000001</c:v>
                </c:pt>
                <c:pt idx="75518">
                  <c:v>11.915749999999999</c:v>
                </c:pt>
                <c:pt idx="75519">
                  <c:v>11.917355000000001</c:v>
                </c:pt>
                <c:pt idx="75520">
                  <c:v>11.92047</c:v>
                </c:pt>
                <c:pt idx="75521">
                  <c:v>11.919767</c:v>
                </c:pt>
                <c:pt idx="75522">
                  <c:v>11.921866</c:v>
                </c:pt>
                <c:pt idx="75523">
                  <c:v>11.928091</c:v>
                </c:pt>
                <c:pt idx="75524">
                  <c:v>11.925052000000001</c:v>
                </c:pt>
                <c:pt idx="75525">
                  <c:v>11.915854</c:v>
                </c:pt>
                <c:pt idx="75526">
                  <c:v>11.91484</c:v>
                </c:pt>
                <c:pt idx="75527">
                  <c:v>11.91947</c:v>
                </c:pt>
                <c:pt idx="75528">
                  <c:v>11.920230999999999</c:v>
                </c:pt>
                <c:pt idx="75529">
                  <c:v>11.916827</c:v>
                </c:pt>
                <c:pt idx="75530">
                  <c:v>11.919025</c:v>
                </c:pt>
                <c:pt idx="75531">
                  <c:v>11.921932</c:v>
                </c:pt>
                <c:pt idx="75532">
                  <c:v>11.914529</c:v>
                </c:pt>
                <c:pt idx="75533">
                  <c:v>11.915879</c:v>
                </c:pt>
                <c:pt idx="75534">
                  <c:v>11.923237</c:v>
                </c:pt>
                <c:pt idx="75535">
                  <c:v>11.918350999999999</c:v>
                </c:pt>
                <c:pt idx="75536">
                  <c:v>11.914459000000001</c:v>
                </c:pt>
                <c:pt idx="75537">
                  <c:v>11.919760999999999</c:v>
                </c:pt>
                <c:pt idx="75538">
                  <c:v>11.921552999999999</c:v>
                </c:pt>
                <c:pt idx="75539">
                  <c:v>11.915677000000001</c:v>
                </c:pt>
                <c:pt idx="75540">
                  <c:v>11.919964</c:v>
                </c:pt>
                <c:pt idx="75541">
                  <c:v>11.924414000000001</c:v>
                </c:pt>
                <c:pt idx="75542">
                  <c:v>11.921257000000001</c:v>
                </c:pt>
                <c:pt idx="75543">
                  <c:v>11.927388000000001</c:v>
                </c:pt>
                <c:pt idx="75544">
                  <c:v>11.931768999999999</c:v>
                </c:pt>
                <c:pt idx="75545">
                  <c:v>11.927697999999999</c:v>
                </c:pt>
                <c:pt idx="75546">
                  <c:v>11.926532</c:v>
                </c:pt>
                <c:pt idx="75547">
                  <c:v>11.929562000000001</c:v>
                </c:pt>
                <c:pt idx="75548">
                  <c:v>11.926494999999999</c:v>
                </c:pt>
                <c:pt idx="75549">
                  <c:v>11.92202</c:v>
                </c:pt>
                <c:pt idx="75550">
                  <c:v>11.929715</c:v>
                </c:pt>
                <c:pt idx="75551">
                  <c:v>11.926715</c:v>
                </c:pt>
                <c:pt idx="75552">
                  <c:v>11.91539</c:v>
                </c:pt>
                <c:pt idx="75553">
                  <c:v>11.924182</c:v>
                </c:pt>
                <c:pt idx="75554">
                  <c:v>11.933396</c:v>
                </c:pt>
                <c:pt idx="75555">
                  <c:v>11.92693</c:v>
                </c:pt>
                <c:pt idx="75556">
                  <c:v>11.922988999999999</c:v>
                </c:pt>
                <c:pt idx="75557">
                  <c:v>11.929192</c:v>
                </c:pt>
                <c:pt idx="75558">
                  <c:v>11.927383000000001</c:v>
                </c:pt>
                <c:pt idx="75559">
                  <c:v>11.922541000000001</c:v>
                </c:pt>
                <c:pt idx="75560">
                  <c:v>11.931141999999999</c:v>
                </c:pt>
                <c:pt idx="75561">
                  <c:v>11.932651</c:v>
                </c:pt>
                <c:pt idx="75562">
                  <c:v>11.924414000000001</c:v>
                </c:pt>
                <c:pt idx="75563">
                  <c:v>11.925715</c:v>
                </c:pt>
                <c:pt idx="75564">
                  <c:v>11.927963</c:v>
                </c:pt>
                <c:pt idx="75565">
                  <c:v>11.925973000000001</c:v>
                </c:pt>
                <c:pt idx="75566">
                  <c:v>11.92623</c:v>
                </c:pt>
                <c:pt idx="75567">
                  <c:v>11.927092</c:v>
                </c:pt>
                <c:pt idx="75568">
                  <c:v>11.927725000000001</c:v>
                </c:pt>
                <c:pt idx="75569">
                  <c:v>11.928352</c:v>
                </c:pt>
                <c:pt idx="75570">
                  <c:v>11.931414</c:v>
                </c:pt>
                <c:pt idx="75571">
                  <c:v>11.930199999999999</c:v>
                </c:pt>
                <c:pt idx="75572">
                  <c:v>11.92666</c:v>
                </c:pt>
                <c:pt idx="75573">
                  <c:v>11.928635999999999</c:v>
                </c:pt>
                <c:pt idx="75574">
                  <c:v>11.930377</c:v>
                </c:pt>
                <c:pt idx="75575">
                  <c:v>11.924630000000001</c:v>
                </c:pt>
                <c:pt idx="75576">
                  <c:v>11.918953999999999</c:v>
                </c:pt>
                <c:pt idx="75577">
                  <c:v>11.924754999999999</c:v>
                </c:pt>
                <c:pt idx="75578">
                  <c:v>11.928084</c:v>
                </c:pt>
                <c:pt idx="75579">
                  <c:v>11.925929</c:v>
                </c:pt>
                <c:pt idx="75580">
                  <c:v>11.929278</c:v>
                </c:pt>
                <c:pt idx="75581">
                  <c:v>11.930849</c:v>
                </c:pt>
                <c:pt idx="75582">
                  <c:v>11.926392999999999</c:v>
                </c:pt>
                <c:pt idx="75583">
                  <c:v>11.924359000000001</c:v>
                </c:pt>
                <c:pt idx="75584">
                  <c:v>11.929005999999999</c:v>
                </c:pt>
                <c:pt idx="75585">
                  <c:v>11.929963000000001</c:v>
                </c:pt>
                <c:pt idx="75586">
                  <c:v>11.927009</c:v>
                </c:pt>
                <c:pt idx="75587">
                  <c:v>11.926762999999999</c:v>
                </c:pt>
                <c:pt idx="75588">
                  <c:v>11.923147999999999</c:v>
                </c:pt>
                <c:pt idx="75589">
                  <c:v>11.919930000000001</c:v>
                </c:pt>
                <c:pt idx="75590">
                  <c:v>11.923768000000001</c:v>
                </c:pt>
                <c:pt idx="75591">
                  <c:v>11.927553</c:v>
                </c:pt>
                <c:pt idx="75592">
                  <c:v>11.926268</c:v>
                </c:pt>
                <c:pt idx="75593">
                  <c:v>11.92882</c:v>
                </c:pt>
                <c:pt idx="75594">
                  <c:v>11.937258999999999</c:v>
                </c:pt>
                <c:pt idx="75595">
                  <c:v>11.936011000000001</c:v>
                </c:pt>
                <c:pt idx="75596">
                  <c:v>11.933173999999999</c:v>
                </c:pt>
                <c:pt idx="75597">
                  <c:v>11.936507000000001</c:v>
                </c:pt>
                <c:pt idx="75598">
                  <c:v>11.933742000000001</c:v>
                </c:pt>
                <c:pt idx="75599">
                  <c:v>11.933966</c:v>
                </c:pt>
                <c:pt idx="75600">
                  <c:v>11.941477000000001</c:v>
                </c:pt>
                <c:pt idx="75601">
                  <c:v>11.942626000000001</c:v>
                </c:pt>
                <c:pt idx="75602">
                  <c:v>11.9292</c:v>
                </c:pt>
                <c:pt idx="75603">
                  <c:v>11.925865999999999</c:v>
                </c:pt>
                <c:pt idx="75604">
                  <c:v>11.935102000000001</c:v>
                </c:pt>
                <c:pt idx="75605">
                  <c:v>11.927565</c:v>
                </c:pt>
                <c:pt idx="75606">
                  <c:v>11.925458000000001</c:v>
                </c:pt>
                <c:pt idx="75607">
                  <c:v>11.936704000000001</c:v>
                </c:pt>
                <c:pt idx="75608">
                  <c:v>11.932703</c:v>
                </c:pt>
                <c:pt idx="75609">
                  <c:v>11.929304999999999</c:v>
                </c:pt>
                <c:pt idx="75610">
                  <c:v>11.938767</c:v>
                </c:pt>
                <c:pt idx="75611">
                  <c:v>11.937663000000001</c:v>
                </c:pt>
                <c:pt idx="75612">
                  <c:v>11.928367</c:v>
                </c:pt>
                <c:pt idx="75613">
                  <c:v>11.934218</c:v>
                </c:pt>
                <c:pt idx="75614">
                  <c:v>11.939392</c:v>
                </c:pt>
                <c:pt idx="75615">
                  <c:v>11.928405</c:v>
                </c:pt>
                <c:pt idx="75616">
                  <c:v>11.928037</c:v>
                </c:pt>
                <c:pt idx="75617">
                  <c:v>11.938808</c:v>
                </c:pt>
                <c:pt idx="75618">
                  <c:v>11.936161</c:v>
                </c:pt>
                <c:pt idx="75619">
                  <c:v>11.930370999999999</c:v>
                </c:pt>
                <c:pt idx="75620">
                  <c:v>11.937690999999999</c:v>
                </c:pt>
                <c:pt idx="75621">
                  <c:v>11.941274</c:v>
                </c:pt>
                <c:pt idx="75622">
                  <c:v>11.936749000000001</c:v>
                </c:pt>
                <c:pt idx="75623">
                  <c:v>11.938561999999999</c:v>
                </c:pt>
                <c:pt idx="75624">
                  <c:v>11.936228</c:v>
                </c:pt>
                <c:pt idx="75625">
                  <c:v>11.931291999999999</c:v>
                </c:pt>
                <c:pt idx="75626">
                  <c:v>11.935148999999999</c:v>
                </c:pt>
                <c:pt idx="75627">
                  <c:v>11.934849</c:v>
                </c:pt>
                <c:pt idx="75628">
                  <c:v>11.928967999999999</c:v>
                </c:pt>
                <c:pt idx="75629">
                  <c:v>11.929657000000001</c:v>
                </c:pt>
                <c:pt idx="75630">
                  <c:v>11.939431000000001</c:v>
                </c:pt>
                <c:pt idx="75631">
                  <c:v>11.943345000000001</c:v>
                </c:pt>
                <c:pt idx="75632">
                  <c:v>11.938744</c:v>
                </c:pt>
                <c:pt idx="75633">
                  <c:v>11.941782999999999</c:v>
                </c:pt>
                <c:pt idx="75634">
                  <c:v>11.944523</c:v>
                </c:pt>
                <c:pt idx="75635">
                  <c:v>11.940735999999999</c:v>
                </c:pt>
                <c:pt idx="75636">
                  <c:v>11.936953000000001</c:v>
                </c:pt>
                <c:pt idx="75637">
                  <c:v>11.934761</c:v>
                </c:pt>
                <c:pt idx="75638">
                  <c:v>11.933334</c:v>
                </c:pt>
                <c:pt idx="75639">
                  <c:v>11.930653</c:v>
                </c:pt>
                <c:pt idx="75640">
                  <c:v>11.933933</c:v>
                </c:pt>
                <c:pt idx="75641">
                  <c:v>11.938363000000001</c:v>
                </c:pt>
                <c:pt idx="75642">
                  <c:v>11.936726</c:v>
                </c:pt>
                <c:pt idx="75643">
                  <c:v>11.942608999999999</c:v>
                </c:pt>
                <c:pt idx="75644">
                  <c:v>11.948091</c:v>
                </c:pt>
                <c:pt idx="75645">
                  <c:v>11.943782000000001</c:v>
                </c:pt>
                <c:pt idx="75646">
                  <c:v>11.94021</c:v>
                </c:pt>
                <c:pt idx="75647">
                  <c:v>11.944787</c:v>
                </c:pt>
                <c:pt idx="75648">
                  <c:v>11.943974000000001</c:v>
                </c:pt>
                <c:pt idx="75649">
                  <c:v>11.937035</c:v>
                </c:pt>
                <c:pt idx="75650">
                  <c:v>11.94007</c:v>
                </c:pt>
                <c:pt idx="75651">
                  <c:v>11.942957</c:v>
                </c:pt>
                <c:pt idx="75652">
                  <c:v>11.940972</c:v>
                </c:pt>
                <c:pt idx="75653">
                  <c:v>11.942000999999999</c:v>
                </c:pt>
                <c:pt idx="75654">
                  <c:v>11.939609000000001</c:v>
                </c:pt>
                <c:pt idx="75655">
                  <c:v>11.938658</c:v>
                </c:pt>
                <c:pt idx="75656">
                  <c:v>11.940068999999999</c:v>
                </c:pt>
                <c:pt idx="75657">
                  <c:v>11.941182</c:v>
                </c:pt>
                <c:pt idx="75658">
                  <c:v>11.942133</c:v>
                </c:pt>
                <c:pt idx="75659">
                  <c:v>11.940524999999999</c:v>
                </c:pt>
                <c:pt idx="75660">
                  <c:v>11.943068</c:v>
                </c:pt>
                <c:pt idx="75661">
                  <c:v>11.943744000000001</c:v>
                </c:pt>
                <c:pt idx="75662">
                  <c:v>11.942061000000001</c:v>
                </c:pt>
                <c:pt idx="75663">
                  <c:v>11.940787</c:v>
                </c:pt>
                <c:pt idx="75664">
                  <c:v>11.933372</c:v>
                </c:pt>
                <c:pt idx="75665">
                  <c:v>11.932349</c:v>
                </c:pt>
                <c:pt idx="75666">
                  <c:v>11.944044</c:v>
                </c:pt>
                <c:pt idx="75667">
                  <c:v>11.948577</c:v>
                </c:pt>
                <c:pt idx="75668">
                  <c:v>11.939553999999999</c:v>
                </c:pt>
                <c:pt idx="75669">
                  <c:v>11.939317000000001</c:v>
                </c:pt>
                <c:pt idx="75670">
                  <c:v>11.947206</c:v>
                </c:pt>
                <c:pt idx="75671">
                  <c:v>11.944908</c:v>
                </c:pt>
                <c:pt idx="75672">
                  <c:v>11.942114</c:v>
                </c:pt>
                <c:pt idx="75673">
                  <c:v>11.944383999999999</c:v>
                </c:pt>
                <c:pt idx="75674">
                  <c:v>11.945207999999999</c:v>
                </c:pt>
                <c:pt idx="75675">
                  <c:v>11.945936</c:v>
                </c:pt>
                <c:pt idx="75676">
                  <c:v>11.946863</c:v>
                </c:pt>
                <c:pt idx="75677">
                  <c:v>11.943502000000001</c:v>
                </c:pt>
                <c:pt idx="75678">
                  <c:v>11.935326</c:v>
                </c:pt>
                <c:pt idx="75679">
                  <c:v>11.941051</c:v>
                </c:pt>
                <c:pt idx="75680">
                  <c:v>11.955939000000001</c:v>
                </c:pt>
                <c:pt idx="75681">
                  <c:v>11.956709</c:v>
                </c:pt>
                <c:pt idx="75682">
                  <c:v>11.951423999999999</c:v>
                </c:pt>
                <c:pt idx="75683">
                  <c:v>11.952104</c:v>
                </c:pt>
                <c:pt idx="75684">
                  <c:v>11.949543999999999</c:v>
                </c:pt>
                <c:pt idx="75685">
                  <c:v>11.942952999999999</c:v>
                </c:pt>
                <c:pt idx="75686">
                  <c:v>11.945</c:v>
                </c:pt>
                <c:pt idx="75687">
                  <c:v>11.95036</c:v>
                </c:pt>
                <c:pt idx="75688">
                  <c:v>11.943754999999999</c:v>
                </c:pt>
                <c:pt idx="75689">
                  <c:v>11.942921</c:v>
                </c:pt>
                <c:pt idx="75690">
                  <c:v>11.950905000000001</c:v>
                </c:pt>
                <c:pt idx="75691">
                  <c:v>11.94462</c:v>
                </c:pt>
                <c:pt idx="75692">
                  <c:v>11.941614</c:v>
                </c:pt>
                <c:pt idx="75693">
                  <c:v>11.948145</c:v>
                </c:pt>
                <c:pt idx="75694">
                  <c:v>11.945557000000001</c:v>
                </c:pt>
                <c:pt idx="75695">
                  <c:v>11.942379000000001</c:v>
                </c:pt>
                <c:pt idx="75696">
                  <c:v>11.947594</c:v>
                </c:pt>
                <c:pt idx="75697">
                  <c:v>11.949918</c:v>
                </c:pt>
                <c:pt idx="75698">
                  <c:v>11.944666</c:v>
                </c:pt>
                <c:pt idx="75699">
                  <c:v>11.945942000000001</c:v>
                </c:pt>
                <c:pt idx="75700">
                  <c:v>11.948019</c:v>
                </c:pt>
                <c:pt idx="75701">
                  <c:v>11.946273</c:v>
                </c:pt>
                <c:pt idx="75702">
                  <c:v>11.948039</c:v>
                </c:pt>
                <c:pt idx="75703">
                  <c:v>11.946740999999999</c:v>
                </c:pt>
                <c:pt idx="75704">
                  <c:v>11.946236000000001</c:v>
                </c:pt>
                <c:pt idx="75705">
                  <c:v>11.954124999999999</c:v>
                </c:pt>
                <c:pt idx="75706">
                  <c:v>11.960424</c:v>
                </c:pt>
                <c:pt idx="75707">
                  <c:v>11.952439999999999</c:v>
                </c:pt>
                <c:pt idx="75708">
                  <c:v>11.946937</c:v>
                </c:pt>
                <c:pt idx="75709">
                  <c:v>11.959490000000001</c:v>
                </c:pt>
                <c:pt idx="75710">
                  <c:v>11.963387000000001</c:v>
                </c:pt>
                <c:pt idx="75711">
                  <c:v>11.951822999999999</c:v>
                </c:pt>
                <c:pt idx="75712">
                  <c:v>11.948570999999999</c:v>
                </c:pt>
                <c:pt idx="75713">
                  <c:v>11.949287999999999</c:v>
                </c:pt>
                <c:pt idx="75714">
                  <c:v>11.943108000000001</c:v>
                </c:pt>
                <c:pt idx="75715">
                  <c:v>11.944257</c:v>
                </c:pt>
                <c:pt idx="75716">
                  <c:v>11.955157</c:v>
                </c:pt>
                <c:pt idx="75717">
                  <c:v>11.953642</c:v>
                </c:pt>
                <c:pt idx="75718">
                  <c:v>11.949780000000001</c:v>
                </c:pt>
                <c:pt idx="75719">
                  <c:v>11.960300999999999</c:v>
                </c:pt>
                <c:pt idx="75720">
                  <c:v>11.959797</c:v>
                </c:pt>
                <c:pt idx="75721">
                  <c:v>11.947473</c:v>
                </c:pt>
                <c:pt idx="75722">
                  <c:v>11.948937000000001</c:v>
                </c:pt>
                <c:pt idx="75723">
                  <c:v>11.955045</c:v>
                </c:pt>
                <c:pt idx="75724">
                  <c:v>11.949458</c:v>
                </c:pt>
                <c:pt idx="75725">
                  <c:v>11.947709</c:v>
                </c:pt>
                <c:pt idx="75726">
                  <c:v>11.953632000000001</c:v>
                </c:pt>
                <c:pt idx="75727">
                  <c:v>11.946693</c:v>
                </c:pt>
                <c:pt idx="75728">
                  <c:v>11.942225000000001</c:v>
                </c:pt>
                <c:pt idx="75729">
                  <c:v>11.955681999999999</c:v>
                </c:pt>
                <c:pt idx="75730">
                  <c:v>11.960001999999999</c:v>
                </c:pt>
                <c:pt idx="75731">
                  <c:v>11.953359000000001</c:v>
                </c:pt>
                <c:pt idx="75732">
                  <c:v>11.960926000000001</c:v>
                </c:pt>
                <c:pt idx="75733">
                  <c:v>11.967516</c:v>
                </c:pt>
                <c:pt idx="75734">
                  <c:v>11.955709000000001</c:v>
                </c:pt>
                <c:pt idx="75735">
                  <c:v>11.953583999999999</c:v>
                </c:pt>
                <c:pt idx="75736">
                  <c:v>11.959949999999999</c:v>
                </c:pt>
                <c:pt idx="75737">
                  <c:v>11.949624999999999</c:v>
                </c:pt>
                <c:pt idx="75738">
                  <c:v>11.946668000000001</c:v>
                </c:pt>
                <c:pt idx="75739">
                  <c:v>11.958387999999999</c:v>
                </c:pt>
                <c:pt idx="75740">
                  <c:v>11.959733</c:v>
                </c:pt>
                <c:pt idx="75741">
                  <c:v>11.954031000000001</c:v>
                </c:pt>
                <c:pt idx="75742">
                  <c:v>11.954482</c:v>
                </c:pt>
                <c:pt idx="75743">
                  <c:v>11.959338000000001</c:v>
                </c:pt>
                <c:pt idx="75744">
                  <c:v>11.959972</c:v>
                </c:pt>
                <c:pt idx="75745">
                  <c:v>11.957924999999999</c:v>
                </c:pt>
                <c:pt idx="75746">
                  <c:v>11.954706</c:v>
                </c:pt>
                <c:pt idx="75747">
                  <c:v>11.953167000000001</c:v>
                </c:pt>
                <c:pt idx="75748">
                  <c:v>11.958439</c:v>
                </c:pt>
                <c:pt idx="75749">
                  <c:v>11.958679</c:v>
                </c:pt>
                <c:pt idx="75750">
                  <c:v>11.951831</c:v>
                </c:pt>
                <c:pt idx="75751">
                  <c:v>11.948444</c:v>
                </c:pt>
                <c:pt idx="75752">
                  <c:v>11.954155</c:v>
                </c:pt>
                <c:pt idx="75753">
                  <c:v>11.959045</c:v>
                </c:pt>
                <c:pt idx="75754">
                  <c:v>11.957713</c:v>
                </c:pt>
                <c:pt idx="75755">
                  <c:v>11.959239999999999</c:v>
                </c:pt>
                <c:pt idx="75756">
                  <c:v>11.957393</c:v>
                </c:pt>
                <c:pt idx="75757">
                  <c:v>11.953484</c:v>
                </c:pt>
                <c:pt idx="75758">
                  <c:v>11.958734</c:v>
                </c:pt>
                <c:pt idx="75759">
                  <c:v>11.962178</c:v>
                </c:pt>
                <c:pt idx="75760">
                  <c:v>11.955292999999999</c:v>
                </c:pt>
                <c:pt idx="75761">
                  <c:v>11.951580999999999</c:v>
                </c:pt>
                <c:pt idx="75762">
                  <c:v>11.959873999999999</c:v>
                </c:pt>
                <c:pt idx="75763">
                  <c:v>11.961665</c:v>
                </c:pt>
                <c:pt idx="75764">
                  <c:v>11.954624000000001</c:v>
                </c:pt>
                <c:pt idx="75765">
                  <c:v>11.957532</c:v>
                </c:pt>
                <c:pt idx="75766">
                  <c:v>11.961862</c:v>
                </c:pt>
                <c:pt idx="75767">
                  <c:v>11.958216</c:v>
                </c:pt>
                <c:pt idx="75768">
                  <c:v>11.960156</c:v>
                </c:pt>
                <c:pt idx="75769">
                  <c:v>11.967432000000001</c:v>
                </c:pt>
                <c:pt idx="75770">
                  <c:v>11.965743</c:v>
                </c:pt>
                <c:pt idx="75771">
                  <c:v>11.961458</c:v>
                </c:pt>
                <c:pt idx="75772">
                  <c:v>11.961831</c:v>
                </c:pt>
                <c:pt idx="75773">
                  <c:v>11.960073</c:v>
                </c:pt>
                <c:pt idx="75774">
                  <c:v>11.962128999999999</c:v>
                </c:pt>
                <c:pt idx="75775">
                  <c:v>11.964586000000001</c:v>
                </c:pt>
                <c:pt idx="75776">
                  <c:v>11.956531</c:v>
                </c:pt>
                <c:pt idx="75777">
                  <c:v>11.955334000000001</c:v>
                </c:pt>
                <c:pt idx="75778">
                  <c:v>11.964973000000001</c:v>
                </c:pt>
                <c:pt idx="75779">
                  <c:v>11.968780000000001</c:v>
                </c:pt>
                <c:pt idx="75780">
                  <c:v>11.963213</c:v>
                </c:pt>
                <c:pt idx="75781">
                  <c:v>11.960202000000001</c:v>
                </c:pt>
                <c:pt idx="75782">
                  <c:v>11.966150000000001</c:v>
                </c:pt>
                <c:pt idx="75783">
                  <c:v>11.966759</c:v>
                </c:pt>
                <c:pt idx="75784">
                  <c:v>11.962835</c:v>
                </c:pt>
                <c:pt idx="75785">
                  <c:v>11.962109</c:v>
                </c:pt>
                <c:pt idx="75786">
                  <c:v>11.958349999999999</c:v>
                </c:pt>
                <c:pt idx="75787">
                  <c:v>11.958337999999999</c:v>
                </c:pt>
                <c:pt idx="75788">
                  <c:v>11.964936</c:v>
                </c:pt>
                <c:pt idx="75789">
                  <c:v>11.967853</c:v>
                </c:pt>
                <c:pt idx="75790">
                  <c:v>11.964926999999999</c:v>
                </c:pt>
                <c:pt idx="75791">
                  <c:v>11.962012</c:v>
                </c:pt>
                <c:pt idx="75792">
                  <c:v>11.962192</c:v>
                </c:pt>
                <c:pt idx="75793">
                  <c:v>11.958147</c:v>
                </c:pt>
                <c:pt idx="75794">
                  <c:v>11.958247</c:v>
                </c:pt>
                <c:pt idx="75795">
                  <c:v>11.967732</c:v>
                </c:pt>
                <c:pt idx="75796">
                  <c:v>11.965703</c:v>
                </c:pt>
                <c:pt idx="75797">
                  <c:v>11.959137999999999</c:v>
                </c:pt>
                <c:pt idx="75798">
                  <c:v>11.966799999999999</c:v>
                </c:pt>
                <c:pt idx="75799">
                  <c:v>11.972925999999999</c:v>
                </c:pt>
                <c:pt idx="75800">
                  <c:v>11.965464000000001</c:v>
                </c:pt>
                <c:pt idx="75801">
                  <c:v>11.964496</c:v>
                </c:pt>
                <c:pt idx="75802">
                  <c:v>11.970786</c:v>
                </c:pt>
                <c:pt idx="75803">
                  <c:v>11.966419</c:v>
                </c:pt>
                <c:pt idx="75804">
                  <c:v>11.964700000000001</c:v>
                </c:pt>
                <c:pt idx="75805">
                  <c:v>11.968843</c:v>
                </c:pt>
                <c:pt idx="75806">
                  <c:v>11.964428</c:v>
                </c:pt>
                <c:pt idx="75807">
                  <c:v>11.957348</c:v>
                </c:pt>
                <c:pt idx="75808">
                  <c:v>11.963939</c:v>
                </c:pt>
                <c:pt idx="75809">
                  <c:v>11.972321000000001</c:v>
                </c:pt>
                <c:pt idx="75810">
                  <c:v>11.967279</c:v>
                </c:pt>
                <c:pt idx="75811">
                  <c:v>11.965087</c:v>
                </c:pt>
                <c:pt idx="75812">
                  <c:v>11.965087</c:v>
                </c:pt>
                <c:pt idx="75813">
                  <c:v>11.959353999999999</c:v>
                </c:pt>
                <c:pt idx="75814">
                  <c:v>11.964778000000001</c:v>
                </c:pt>
                <c:pt idx="75815">
                  <c:v>11.97316</c:v>
                </c:pt>
                <c:pt idx="75816">
                  <c:v>11.966946</c:v>
                </c:pt>
                <c:pt idx="75817">
                  <c:v>11.963253</c:v>
                </c:pt>
                <c:pt idx="75818">
                  <c:v>11.970972</c:v>
                </c:pt>
                <c:pt idx="75819">
                  <c:v>11.973829</c:v>
                </c:pt>
                <c:pt idx="75820">
                  <c:v>11.971154</c:v>
                </c:pt>
                <c:pt idx="75821">
                  <c:v>11.973378</c:v>
                </c:pt>
                <c:pt idx="75822">
                  <c:v>11.972201999999999</c:v>
                </c:pt>
                <c:pt idx="75823">
                  <c:v>11.968724</c:v>
                </c:pt>
                <c:pt idx="75824">
                  <c:v>11.971862</c:v>
                </c:pt>
                <c:pt idx="75825">
                  <c:v>11.974677</c:v>
                </c:pt>
                <c:pt idx="75826">
                  <c:v>11.971156000000001</c:v>
                </c:pt>
                <c:pt idx="75827">
                  <c:v>11.968683</c:v>
                </c:pt>
                <c:pt idx="75828">
                  <c:v>11.971914999999999</c:v>
                </c:pt>
                <c:pt idx="75829">
                  <c:v>11.97128</c:v>
                </c:pt>
                <c:pt idx="75830">
                  <c:v>11.965683</c:v>
                </c:pt>
                <c:pt idx="75831">
                  <c:v>11.973298</c:v>
                </c:pt>
                <c:pt idx="75832">
                  <c:v>11.975209</c:v>
                </c:pt>
                <c:pt idx="75833">
                  <c:v>11.963431</c:v>
                </c:pt>
                <c:pt idx="75834">
                  <c:v>11.968127000000001</c:v>
                </c:pt>
                <c:pt idx="75835">
                  <c:v>11.978742</c:v>
                </c:pt>
                <c:pt idx="75836">
                  <c:v>11.972022000000001</c:v>
                </c:pt>
                <c:pt idx="75837">
                  <c:v>11.963602</c:v>
                </c:pt>
                <c:pt idx="75838">
                  <c:v>11.970393</c:v>
                </c:pt>
                <c:pt idx="75839">
                  <c:v>11.97213</c:v>
                </c:pt>
                <c:pt idx="75840">
                  <c:v>11.965209</c:v>
                </c:pt>
                <c:pt idx="75841">
                  <c:v>11.970625999999999</c:v>
                </c:pt>
                <c:pt idx="75842">
                  <c:v>11.973839999999999</c:v>
                </c:pt>
                <c:pt idx="75843">
                  <c:v>11.970832</c:v>
                </c:pt>
                <c:pt idx="75844">
                  <c:v>11.973628</c:v>
                </c:pt>
                <c:pt idx="75845">
                  <c:v>11.975158</c:v>
                </c:pt>
                <c:pt idx="75846">
                  <c:v>11.971697000000001</c:v>
                </c:pt>
                <c:pt idx="75847">
                  <c:v>11.972690999999999</c:v>
                </c:pt>
                <c:pt idx="75848">
                  <c:v>11.977912999999999</c:v>
                </c:pt>
                <c:pt idx="75849">
                  <c:v>11.974002</c:v>
                </c:pt>
                <c:pt idx="75850">
                  <c:v>11.97261</c:v>
                </c:pt>
                <c:pt idx="75851">
                  <c:v>11.981328</c:v>
                </c:pt>
                <c:pt idx="75852">
                  <c:v>11.980086999999999</c:v>
                </c:pt>
                <c:pt idx="75853">
                  <c:v>11.970967</c:v>
                </c:pt>
                <c:pt idx="75854">
                  <c:v>11.971378</c:v>
                </c:pt>
                <c:pt idx="75855">
                  <c:v>11.976851</c:v>
                </c:pt>
                <c:pt idx="75856">
                  <c:v>11.974262</c:v>
                </c:pt>
                <c:pt idx="75857">
                  <c:v>11.971209999999999</c:v>
                </c:pt>
                <c:pt idx="75858">
                  <c:v>11.976298999999999</c:v>
                </c:pt>
                <c:pt idx="75859">
                  <c:v>11.97405</c:v>
                </c:pt>
                <c:pt idx="75860">
                  <c:v>11.969327</c:v>
                </c:pt>
                <c:pt idx="75861">
                  <c:v>11.972258</c:v>
                </c:pt>
                <c:pt idx="75862">
                  <c:v>11.970686000000001</c:v>
                </c:pt>
                <c:pt idx="75863">
                  <c:v>11.971447</c:v>
                </c:pt>
                <c:pt idx="75864">
                  <c:v>11.982079000000001</c:v>
                </c:pt>
                <c:pt idx="75865">
                  <c:v>11.983822</c:v>
                </c:pt>
                <c:pt idx="75866">
                  <c:v>11.974772</c:v>
                </c:pt>
                <c:pt idx="75867">
                  <c:v>11.977461999999999</c:v>
                </c:pt>
                <c:pt idx="75868">
                  <c:v>11.982745</c:v>
                </c:pt>
                <c:pt idx="75869">
                  <c:v>11.976409</c:v>
                </c:pt>
                <c:pt idx="75870">
                  <c:v>11.976789999999999</c:v>
                </c:pt>
                <c:pt idx="75871">
                  <c:v>11.980708</c:v>
                </c:pt>
                <c:pt idx="75872">
                  <c:v>11.976552999999999</c:v>
                </c:pt>
                <c:pt idx="75873">
                  <c:v>11.975841000000001</c:v>
                </c:pt>
                <c:pt idx="75874">
                  <c:v>11.981351999999999</c:v>
                </c:pt>
                <c:pt idx="75875">
                  <c:v>11.982322</c:v>
                </c:pt>
                <c:pt idx="75876">
                  <c:v>11.979545999999999</c:v>
                </c:pt>
                <c:pt idx="75877">
                  <c:v>11.98305</c:v>
                </c:pt>
                <c:pt idx="75878">
                  <c:v>11.98227</c:v>
                </c:pt>
                <c:pt idx="75879">
                  <c:v>11.976646000000001</c:v>
                </c:pt>
                <c:pt idx="75880">
                  <c:v>11.981263999999999</c:v>
                </c:pt>
                <c:pt idx="75881">
                  <c:v>11.983333</c:v>
                </c:pt>
                <c:pt idx="75882">
                  <c:v>11.977648</c:v>
                </c:pt>
                <c:pt idx="75883">
                  <c:v>11.978225</c:v>
                </c:pt>
                <c:pt idx="75884">
                  <c:v>11.983155999999999</c:v>
                </c:pt>
                <c:pt idx="75885">
                  <c:v>11.978787000000001</c:v>
                </c:pt>
                <c:pt idx="75886">
                  <c:v>11.973364</c:v>
                </c:pt>
                <c:pt idx="75887">
                  <c:v>11.980979</c:v>
                </c:pt>
                <c:pt idx="75888">
                  <c:v>11.983791999999999</c:v>
                </c:pt>
                <c:pt idx="75889">
                  <c:v>11.977802000000001</c:v>
                </c:pt>
                <c:pt idx="75890">
                  <c:v>11.97974</c:v>
                </c:pt>
                <c:pt idx="75891">
                  <c:v>11.982329999999999</c:v>
                </c:pt>
                <c:pt idx="75892">
                  <c:v>11.979317</c:v>
                </c:pt>
                <c:pt idx="75893">
                  <c:v>11.978249</c:v>
                </c:pt>
                <c:pt idx="75894">
                  <c:v>11.981120000000001</c:v>
                </c:pt>
                <c:pt idx="75895">
                  <c:v>11.977368999999999</c:v>
                </c:pt>
                <c:pt idx="75896">
                  <c:v>11.975212000000001</c:v>
                </c:pt>
                <c:pt idx="75897">
                  <c:v>11.981415999999999</c:v>
                </c:pt>
                <c:pt idx="75898">
                  <c:v>11.979244</c:v>
                </c:pt>
                <c:pt idx="75899">
                  <c:v>11.977677</c:v>
                </c:pt>
                <c:pt idx="75900">
                  <c:v>11.982253</c:v>
                </c:pt>
                <c:pt idx="75901">
                  <c:v>11.980324</c:v>
                </c:pt>
                <c:pt idx="75902">
                  <c:v>11.974133999999999</c:v>
                </c:pt>
                <c:pt idx="75903">
                  <c:v>11.975246</c:v>
                </c:pt>
                <c:pt idx="75904">
                  <c:v>11.986488</c:v>
                </c:pt>
                <c:pt idx="75905">
                  <c:v>11.988345000000001</c:v>
                </c:pt>
                <c:pt idx="75906">
                  <c:v>11.985104</c:v>
                </c:pt>
                <c:pt idx="75907">
                  <c:v>11.988071</c:v>
                </c:pt>
                <c:pt idx="75908">
                  <c:v>11.982498</c:v>
                </c:pt>
                <c:pt idx="75909">
                  <c:v>11.979590999999999</c:v>
                </c:pt>
                <c:pt idx="75910">
                  <c:v>11.986409</c:v>
                </c:pt>
                <c:pt idx="75911">
                  <c:v>11.986155</c:v>
                </c:pt>
                <c:pt idx="75912">
                  <c:v>11.985817000000001</c:v>
                </c:pt>
                <c:pt idx="75913">
                  <c:v>11.990812999999999</c:v>
                </c:pt>
                <c:pt idx="75914">
                  <c:v>11.988212000000001</c:v>
                </c:pt>
                <c:pt idx="75915">
                  <c:v>11.98176</c:v>
                </c:pt>
                <c:pt idx="75916">
                  <c:v>11.985125</c:v>
                </c:pt>
                <c:pt idx="75917">
                  <c:v>11.986643000000001</c:v>
                </c:pt>
                <c:pt idx="75918">
                  <c:v>11.979806999999999</c:v>
                </c:pt>
                <c:pt idx="75919">
                  <c:v>11.982685</c:v>
                </c:pt>
                <c:pt idx="75920">
                  <c:v>11.987427</c:v>
                </c:pt>
                <c:pt idx="75921">
                  <c:v>11.985338</c:v>
                </c:pt>
                <c:pt idx="75922">
                  <c:v>11.984152999999999</c:v>
                </c:pt>
                <c:pt idx="75923">
                  <c:v>11.986967</c:v>
                </c:pt>
                <c:pt idx="75924">
                  <c:v>11.98992</c:v>
                </c:pt>
                <c:pt idx="75925">
                  <c:v>11.986013</c:v>
                </c:pt>
                <c:pt idx="75926">
                  <c:v>11.985962000000001</c:v>
                </c:pt>
                <c:pt idx="75927">
                  <c:v>11.987641</c:v>
                </c:pt>
                <c:pt idx="75928">
                  <c:v>11.983453000000001</c:v>
                </c:pt>
                <c:pt idx="75929">
                  <c:v>11.986272</c:v>
                </c:pt>
                <c:pt idx="75930">
                  <c:v>11.991255000000001</c:v>
                </c:pt>
                <c:pt idx="75931">
                  <c:v>11.986154000000001</c:v>
                </c:pt>
                <c:pt idx="75932">
                  <c:v>11.981215000000001</c:v>
                </c:pt>
                <c:pt idx="75933">
                  <c:v>11.985317999999999</c:v>
                </c:pt>
                <c:pt idx="75934">
                  <c:v>11.986257</c:v>
                </c:pt>
                <c:pt idx="75935">
                  <c:v>11.984627</c:v>
                </c:pt>
                <c:pt idx="75936">
                  <c:v>11.992133000000001</c:v>
                </c:pt>
                <c:pt idx="75937">
                  <c:v>11.989966000000001</c:v>
                </c:pt>
                <c:pt idx="75938">
                  <c:v>11.98536</c:v>
                </c:pt>
                <c:pt idx="75939">
                  <c:v>11.9895</c:v>
                </c:pt>
                <c:pt idx="75940">
                  <c:v>11.986468</c:v>
                </c:pt>
                <c:pt idx="75941">
                  <c:v>11.98413</c:v>
                </c:pt>
                <c:pt idx="75942">
                  <c:v>11.991574</c:v>
                </c:pt>
                <c:pt idx="75943">
                  <c:v>11.996370000000001</c:v>
                </c:pt>
                <c:pt idx="75944">
                  <c:v>11.987171999999999</c:v>
                </c:pt>
                <c:pt idx="75945">
                  <c:v>11.985725</c:v>
                </c:pt>
                <c:pt idx="75946">
                  <c:v>11.994335</c:v>
                </c:pt>
                <c:pt idx="75947">
                  <c:v>11.987325</c:v>
                </c:pt>
                <c:pt idx="75948">
                  <c:v>11.986501000000001</c:v>
                </c:pt>
                <c:pt idx="75949">
                  <c:v>11.999700000000001</c:v>
                </c:pt>
                <c:pt idx="75950">
                  <c:v>11.99719</c:v>
                </c:pt>
                <c:pt idx="75951">
                  <c:v>11.988205000000001</c:v>
                </c:pt>
                <c:pt idx="75952">
                  <c:v>11.990978</c:v>
                </c:pt>
                <c:pt idx="75953">
                  <c:v>11.99311</c:v>
                </c:pt>
                <c:pt idx="75954">
                  <c:v>11.985984999999999</c:v>
                </c:pt>
                <c:pt idx="75955">
                  <c:v>11.989077</c:v>
                </c:pt>
                <c:pt idx="75956">
                  <c:v>11.995875</c:v>
                </c:pt>
                <c:pt idx="75957">
                  <c:v>11.99001</c:v>
                </c:pt>
                <c:pt idx="75958">
                  <c:v>11.988607999999999</c:v>
                </c:pt>
                <c:pt idx="75959">
                  <c:v>11.992345</c:v>
                </c:pt>
                <c:pt idx="75960">
                  <c:v>11.991688</c:v>
                </c:pt>
                <c:pt idx="75961">
                  <c:v>11.987667999999999</c:v>
                </c:pt>
                <c:pt idx="75962">
                  <c:v>11.990278999999999</c:v>
                </c:pt>
                <c:pt idx="75963">
                  <c:v>11.999971</c:v>
                </c:pt>
                <c:pt idx="75964">
                  <c:v>11.999639</c:v>
                </c:pt>
                <c:pt idx="75965">
                  <c:v>11.993727</c:v>
                </c:pt>
                <c:pt idx="75966">
                  <c:v>11.992543</c:v>
                </c:pt>
                <c:pt idx="75967">
                  <c:v>11.992108999999999</c:v>
                </c:pt>
                <c:pt idx="75968">
                  <c:v>11.989566</c:v>
                </c:pt>
                <c:pt idx="75969">
                  <c:v>11.990799000000001</c:v>
                </c:pt>
                <c:pt idx="75970">
                  <c:v>11.994992</c:v>
                </c:pt>
                <c:pt idx="75971">
                  <c:v>11.991201</c:v>
                </c:pt>
                <c:pt idx="75972">
                  <c:v>11.992201</c:v>
                </c:pt>
                <c:pt idx="75973">
                  <c:v>12.000218</c:v>
                </c:pt>
                <c:pt idx="75974">
                  <c:v>11.990802</c:v>
                </c:pt>
                <c:pt idx="75975">
                  <c:v>11.987361</c:v>
                </c:pt>
                <c:pt idx="75976">
                  <c:v>12.002463000000001</c:v>
                </c:pt>
                <c:pt idx="75977">
                  <c:v>12.005049</c:v>
                </c:pt>
                <c:pt idx="75978">
                  <c:v>11.994786</c:v>
                </c:pt>
                <c:pt idx="75979">
                  <c:v>11.990314</c:v>
                </c:pt>
                <c:pt idx="75980">
                  <c:v>11.990133999999999</c:v>
                </c:pt>
                <c:pt idx="75981">
                  <c:v>11.986977</c:v>
                </c:pt>
                <c:pt idx="75982">
                  <c:v>11.989032</c:v>
                </c:pt>
                <c:pt idx="75983">
                  <c:v>11.994856</c:v>
                </c:pt>
                <c:pt idx="75984">
                  <c:v>11.995798000000001</c:v>
                </c:pt>
                <c:pt idx="75985">
                  <c:v>12.000083</c:v>
                </c:pt>
                <c:pt idx="75986">
                  <c:v>12.008466</c:v>
                </c:pt>
                <c:pt idx="75987">
                  <c:v>12.003332</c:v>
                </c:pt>
                <c:pt idx="75988">
                  <c:v>11.994863</c:v>
                </c:pt>
                <c:pt idx="75989">
                  <c:v>12.000893</c:v>
                </c:pt>
                <c:pt idx="75990">
                  <c:v>12.002981999999999</c:v>
                </c:pt>
                <c:pt idx="75991">
                  <c:v>11.995328000000001</c:v>
                </c:pt>
                <c:pt idx="75992">
                  <c:v>11.998863999999999</c:v>
                </c:pt>
                <c:pt idx="75993">
                  <c:v>11.999502</c:v>
                </c:pt>
                <c:pt idx="75994">
                  <c:v>11.995068</c:v>
                </c:pt>
                <c:pt idx="75995">
                  <c:v>12.005091999999999</c:v>
                </c:pt>
                <c:pt idx="75996">
                  <c:v>12.010234000000001</c:v>
                </c:pt>
                <c:pt idx="75997">
                  <c:v>11.999668</c:v>
                </c:pt>
                <c:pt idx="75998">
                  <c:v>11.997192</c:v>
                </c:pt>
                <c:pt idx="75999">
                  <c:v>12.006413</c:v>
                </c:pt>
                <c:pt idx="76000">
                  <c:v>12.001962000000001</c:v>
                </c:pt>
                <c:pt idx="76001">
                  <c:v>11.991251999999999</c:v>
                </c:pt>
                <c:pt idx="76002">
                  <c:v>11.993482999999999</c:v>
                </c:pt>
                <c:pt idx="76003">
                  <c:v>11.994825000000001</c:v>
                </c:pt>
                <c:pt idx="76004">
                  <c:v>11.998730999999999</c:v>
                </c:pt>
                <c:pt idx="76005">
                  <c:v>12.005939</c:v>
                </c:pt>
                <c:pt idx="76006">
                  <c:v>12.001096</c:v>
                </c:pt>
                <c:pt idx="76007">
                  <c:v>11.994562</c:v>
                </c:pt>
                <c:pt idx="76008">
                  <c:v>11.998900000000001</c:v>
                </c:pt>
                <c:pt idx="76009">
                  <c:v>12.003177000000001</c:v>
                </c:pt>
                <c:pt idx="76010">
                  <c:v>11.997415999999999</c:v>
                </c:pt>
                <c:pt idx="76011">
                  <c:v>11.997669999999999</c:v>
                </c:pt>
                <c:pt idx="76012">
                  <c:v>12.005280000000001</c:v>
                </c:pt>
                <c:pt idx="76013">
                  <c:v>12.000334000000001</c:v>
                </c:pt>
                <c:pt idx="76014">
                  <c:v>11.995626</c:v>
                </c:pt>
                <c:pt idx="76015">
                  <c:v>12.001891000000001</c:v>
                </c:pt>
                <c:pt idx="76016">
                  <c:v>12.002129999999999</c:v>
                </c:pt>
                <c:pt idx="76017">
                  <c:v>11.996674000000001</c:v>
                </c:pt>
                <c:pt idx="76018">
                  <c:v>11.999966000000001</c:v>
                </c:pt>
                <c:pt idx="76019">
                  <c:v>12.004982999999999</c:v>
                </c:pt>
                <c:pt idx="76020">
                  <c:v>11.999088</c:v>
                </c:pt>
                <c:pt idx="76021">
                  <c:v>11.998123</c:v>
                </c:pt>
                <c:pt idx="76022">
                  <c:v>12.002796999999999</c:v>
                </c:pt>
                <c:pt idx="76023">
                  <c:v>11.997526000000001</c:v>
                </c:pt>
                <c:pt idx="76024">
                  <c:v>11.996748</c:v>
                </c:pt>
                <c:pt idx="76025">
                  <c:v>12.000133</c:v>
                </c:pt>
                <c:pt idx="76026">
                  <c:v>11.995620000000001</c:v>
                </c:pt>
                <c:pt idx="76027">
                  <c:v>11.994035</c:v>
                </c:pt>
                <c:pt idx="76028">
                  <c:v>12.000814999999999</c:v>
                </c:pt>
                <c:pt idx="76029">
                  <c:v>12.006102</c:v>
                </c:pt>
                <c:pt idx="76030">
                  <c:v>12.004047</c:v>
                </c:pt>
                <c:pt idx="76031">
                  <c:v>12.005153</c:v>
                </c:pt>
                <c:pt idx="76032">
                  <c:v>12.013470999999999</c:v>
                </c:pt>
                <c:pt idx="76033">
                  <c:v>12.010896000000001</c:v>
                </c:pt>
                <c:pt idx="76034">
                  <c:v>12.002679000000001</c:v>
                </c:pt>
                <c:pt idx="76035">
                  <c:v>12.007223</c:v>
                </c:pt>
                <c:pt idx="76036">
                  <c:v>12.01075</c:v>
                </c:pt>
                <c:pt idx="76037">
                  <c:v>12.005277</c:v>
                </c:pt>
                <c:pt idx="76038">
                  <c:v>12.012568999999999</c:v>
                </c:pt>
                <c:pt idx="76039">
                  <c:v>12.01667</c:v>
                </c:pt>
                <c:pt idx="76040">
                  <c:v>12.003988</c:v>
                </c:pt>
                <c:pt idx="76041">
                  <c:v>12.001776</c:v>
                </c:pt>
                <c:pt idx="76042">
                  <c:v>12.005177</c:v>
                </c:pt>
                <c:pt idx="76043">
                  <c:v>12.002470000000001</c:v>
                </c:pt>
                <c:pt idx="76044">
                  <c:v>12.003696</c:v>
                </c:pt>
                <c:pt idx="76045">
                  <c:v>12.007985</c:v>
                </c:pt>
                <c:pt idx="76046">
                  <c:v>12.005998</c:v>
                </c:pt>
                <c:pt idx="76047">
                  <c:v>12.002037</c:v>
                </c:pt>
                <c:pt idx="76048">
                  <c:v>12.004536999999999</c:v>
                </c:pt>
                <c:pt idx="76049">
                  <c:v>12.004174000000001</c:v>
                </c:pt>
                <c:pt idx="76050">
                  <c:v>12.002034999999999</c:v>
                </c:pt>
                <c:pt idx="76051">
                  <c:v>12.00765</c:v>
                </c:pt>
                <c:pt idx="76052">
                  <c:v>12.009961000000001</c:v>
                </c:pt>
                <c:pt idx="76053">
                  <c:v>12.007671</c:v>
                </c:pt>
                <c:pt idx="76054">
                  <c:v>12.010439</c:v>
                </c:pt>
                <c:pt idx="76055">
                  <c:v>12.014018999999999</c:v>
                </c:pt>
                <c:pt idx="76056">
                  <c:v>12.005755000000001</c:v>
                </c:pt>
                <c:pt idx="76057">
                  <c:v>11.998452</c:v>
                </c:pt>
                <c:pt idx="76058">
                  <c:v>12.007916</c:v>
                </c:pt>
                <c:pt idx="76059">
                  <c:v>12.009776</c:v>
                </c:pt>
                <c:pt idx="76060">
                  <c:v>12.006342999999999</c:v>
                </c:pt>
                <c:pt idx="76061">
                  <c:v>12.011036000000001</c:v>
                </c:pt>
                <c:pt idx="76062">
                  <c:v>12.008746</c:v>
                </c:pt>
                <c:pt idx="76063">
                  <c:v>12.003071</c:v>
                </c:pt>
                <c:pt idx="76064">
                  <c:v>12.009855</c:v>
                </c:pt>
                <c:pt idx="76065">
                  <c:v>12.014792999999999</c:v>
                </c:pt>
                <c:pt idx="76066">
                  <c:v>12.005463000000001</c:v>
                </c:pt>
                <c:pt idx="76067">
                  <c:v>12.007241</c:v>
                </c:pt>
                <c:pt idx="76068">
                  <c:v>12.015689</c:v>
                </c:pt>
                <c:pt idx="76069">
                  <c:v>12.00479</c:v>
                </c:pt>
                <c:pt idx="76070">
                  <c:v>12.002186999999999</c:v>
                </c:pt>
                <c:pt idx="76071">
                  <c:v>12.018224999999999</c:v>
                </c:pt>
                <c:pt idx="76072">
                  <c:v>12.018750000000001</c:v>
                </c:pt>
                <c:pt idx="76073">
                  <c:v>12.008948999999999</c:v>
                </c:pt>
                <c:pt idx="76074">
                  <c:v>12.010794000000001</c:v>
                </c:pt>
                <c:pt idx="76075">
                  <c:v>12.016954</c:v>
                </c:pt>
                <c:pt idx="76076">
                  <c:v>12.014165999999999</c:v>
                </c:pt>
                <c:pt idx="76077">
                  <c:v>12.012105999999999</c:v>
                </c:pt>
                <c:pt idx="76078">
                  <c:v>12.013496</c:v>
                </c:pt>
                <c:pt idx="76079">
                  <c:v>12.00914</c:v>
                </c:pt>
                <c:pt idx="76080">
                  <c:v>12.009888999999999</c:v>
                </c:pt>
                <c:pt idx="76081">
                  <c:v>12.012943</c:v>
                </c:pt>
                <c:pt idx="76082">
                  <c:v>12.011456000000001</c:v>
                </c:pt>
                <c:pt idx="76083">
                  <c:v>12.011820999999999</c:v>
                </c:pt>
                <c:pt idx="76084">
                  <c:v>12.0154</c:v>
                </c:pt>
                <c:pt idx="76085">
                  <c:v>12.015516</c:v>
                </c:pt>
                <c:pt idx="76086">
                  <c:v>12.012752000000001</c:v>
                </c:pt>
                <c:pt idx="76087">
                  <c:v>12.015503000000001</c:v>
                </c:pt>
                <c:pt idx="76088">
                  <c:v>12.01735</c:v>
                </c:pt>
                <c:pt idx="76089">
                  <c:v>12.015593000000001</c:v>
                </c:pt>
                <c:pt idx="76090">
                  <c:v>12.012541000000001</c:v>
                </c:pt>
                <c:pt idx="76091">
                  <c:v>12.009563999999999</c:v>
                </c:pt>
                <c:pt idx="76092">
                  <c:v>12.009864</c:v>
                </c:pt>
                <c:pt idx="76093">
                  <c:v>12.008547999999999</c:v>
                </c:pt>
                <c:pt idx="76094">
                  <c:v>12.010578000000001</c:v>
                </c:pt>
                <c:pt idx="76095">
                  <c:v>12.015136</c:v>
                </c:pt>
                <c:pt idx="76096">
                  <c:v>12.012857</c:v>
                </c:pt>
                <c:pt idx="76097">
                  <c:v>12.015349000000001</c:v>
                </c:pt>
                <c:pt idx="76098">
                  <c:v>12.021680999999999</c:v>
                </c:pt>
                <c:pt idx="76099">
                  <c:v>12.017397000000001</c:v>
                </c:pt>
                <c:pt idx="76100">
                  <c:v>12.013703</c:v>
                </c:pt>
                <c:pt idx="76101">
                  <c:v>12.016652000000001</c:v>
                </c:pt>
                <c:pt idx="76102">
                  <c:v>12.013337999999999</c:v>
                </c:pt>
                <c:pt idx="76103">
                  <c:v>12.007638</c:v>
                </c:pt>
                <c:pt idx="76104">
                  <c:v>12.013857</c:v>
                </c:pt>
                <c:pt idx="76105">
                  <c:v>12.016629999999999</c:v>
                </c:pt>
                <c:pt idx="76106">
                  <c:v>12.009301000000001</c:v>
                </c:pt>
                <c:pt idx="76107">
                  <c:v>12.012924999999999</c:v>
                </c:pt>
                <c:pt idx="76108">
                  <c:v>12.020745</c:v>
                </c:pt>
                <c:pt idx="76109">
                  <c:v>12.021264</c:v>
                </c:pt>
                <c:pt idx="76110">
                  <c:v>12.019088999999999</c:v>
                </c:pt>
                <c:pt idx="76111">
                  <c:v>12.017071</c:v>
                </c:pt>
                <c:pt idx="76112">
                  <c:v>12.014998</c:v>
                </c:pt>
                <c:pt idx="76113">
                  <c:v>12.015007000000001</c:v>
                </c:pt>
                <c:pt idx="76114">
                  <c:v>12.018776000000001</c:v>
                </c:pt>
                <c:pt idx="76115">
                  <c:v>12.018065</c:v>
                </c:pt>
                <c:pt idx="76116">
                  <c:v>12.016983</c:v>
                </c:pt>
                <c:pt idx="76117">
                  <c:v>12.021568</c:v>
                </c:pt>
                <c:pt idx="76118">
                  <c:v>12.020258</c:v>
                </c:pt>
                <c:pt idx="76119">
                  <c:v>12.015281</c:v>
                </c:pt>
                <c:pt idx="76120">
                  <c:v>12.018499</c:v>
                </c:pt>
                <c:pt idx="76121">
                  <c:v>12.026909</c:v>
                </c:pt>
                <c:pt idx="76122">
                  <c:v>12.025238</c:v>
                </c:pt>
                <c:pt idx="76123">
                  <c:v>12.018421</c:v>
                </c:pt>
                <c:pt idx="76124">
                  <c:v>12.020737</c:v>
                </c:pt>
                <c:pt idx="76125">
                  <c:v>12.019385</c:v>
                </c:pt>
                <c:pt idx="76126">
                  <c:v>12.017234999999999</c:v>
                </c:pt>
                <c:pt idx="76127">
                  <c:v>12.022734</c:v>
                </c:pt>
                <c:pt idx="76128">
                  <c:v>12.020519</c:v>
                </c:pt>
                <c:pt idx="76129">
                  <c:v>12.017298</c:v>
                </c:pt>
                <c:pt idx="76130">
                  <c:v>12.019721000000001</c:v>
                </c:pt>
                <c:pt idx="76131">
                  <c:v>12.017968</c:v>
                </c:pt>
                <c:pt idx="76132">
                  <c:v>12.014513000000001</c:v>
                </c:pt>
                <c:pt idx="76133">
                  <c:v>12.020909</c:v>
                </c:pt>
                <c:pt idx="76134">
                  <c:v>12.026408999999999</c:v>
                </c:pt>
                <c:pt idx="76135">
                  <c:v>12.023414000000001</c:v>
                </c:pt>
                <c:pt idx="76136">
                  <c:v>12.026605</c:v>
                </c:pt>
                <c:pt idx="76137">
                  <c:v>12.029247</c:v>
                </c:pt>
                <c:pt idx="76138">
                  <c:v>12.022410000000001</c:v>
                </c:pt>
                <c:pt idx="76139">
                  <c:v>12.018380000000001</c:v>
                </c:pt>
                <c:pt idx="76140">
                  <c:v>12.019838</c:v>
                </c:pt>
                <c:pt idx="76141">
                  <c:v>12.020739000000001</c:v>
                </c:pt>
                <c:pt idx="76142">
                  <c:v>12.021687</c:v>
                </c:pt>
                <c:pt idx="76143">
                  <c:v>12.027041000000001</c:v>
                </c:pt>
                <c:pt idx="76144">
                  <c:v>12.027233000000001</c:v>
                </c:pt>
                <c:pt idx="76145">
                  <c:v>12.019681</c:v>
                </c:pt>
                <c:pt idx="76146">
                  <c:v>12.017906</c:v>
                </c:pt>
                <c:pt idx="76147">
                  <c:v>12.018416</c:v>
                </c:pt>
                <c:pt idx="76148">
                  <c:v>12.018670999999999</c:v>
                </c:pt>
                <c:pt idx="76149">
                  <c:v>12.023681</c:v>
                </c:pt>
                <c:pt idx="76150">
                  <c:v>12.02713</c:v>
                </c:pt>
                <c:pt idx="76151">
                  <c:v>12.0245</c:v>
                </c:pt>
                <c:pt idx="76152">
                  <c:v>12.023759999999999</c:v>
                </c:pt>
                <c:pt idx="76153">
                  <c:v>12.027476999999999</c:v>
                </c:pt>
                <c:pt idx="76154">
                  <c:v>12.023975</c:v>
                </c:pt>
                <c:pt idx="76155">
                  <c:v>12.021793000000001</c:v>
                </c:pt>
                <c:pt idx="76156">
                  <c:v>12.028688000000001</c:v>
                </c:pt>
                <c:pt idx="76157">
                  <c:v>12.027450999999999</c:v>
                </c:pt>
                <c:pt idx="76158">
                  <c:v>12.020739000000001</c:v>
                </c:pt>
                <c:pt idx="76159">
                  <c:v>12.025105</c:v>
                </c:pt>
                <c:pt idx="76160">
                  <c:v>12.034656999999999</c:v>
                </c:pt>
                <c:pt idx="76161">
                  <c:v>12.031889</c:v>
                </c:pt>
                <c:pt idx="76162">
                  <c:v>12.025879</c:v>
                </c:pt>
                <c:pt idx="76163">
                  <c:v>12.027054</c:v>
                </c:pt>
                <c:pt idx="76164">
                  <c:v>12.022830000000001</c:v>
                </c:pt>
                <c:pt idx="76165">
                  <c:v>12.020552</c:v>
                </c:pt>
                <c:pt idx="76166">
                  <c:v>12.026711000000001</c:v>
                </c:pt>
                <c:pt idx="76167">
                  <c:v>12.026464000000001</c:v>
                </c:pt>
                <c:pt idx="76168">
                  <c:v>12.020614999999999</c:v>
                </c:pt>
                <c:pt idx="76169">
                  <c:v>12.019511</c:v>
                </c:pt>
                <c:pt idx="76170">
                  <c:v>12.024262999999999</c:v>
                </c:pt>
                <c:pt idx="76171">
                  <c:v>12.022662</c:v>
                </c:pt>
                <c:pt idx="76172">
                  <c:v>12.021193999999999</c:v>
                </c:pt>
                <c:pt idx="76173">
                  <c:v>12.027974</c:v>
                </c:pt>
                <c:pt idx="76174">
                  <c:v>12.02718</c:v>
                </c:pt>
                <c:pt idx="76175">
                  <c:v>12.027934999999999</c:v>
                </c:pt>
                <c:pt idx="76176">
                  <c:v>12.036702999999999</c:v>
                </c:pt>
                <c:pt idx="76177">
                  <c:v>12.03539</c:v>
                </c:pt>
                <c:pt idx="76178">
                  <c:v>12.029237999999999</c:v>
                </c:pt>
                <c:pt idx="76179">
                  <c:v>12.034238</c:v>
                </c:pt>
                <c:pt idx="76180">
                  <c:v>12.037369999999999</c:v>
                </c:pt>
                <c:pt idx="76181">
                  <c:v>12.028782</c:v>
                </c:pt>
                <c:pt idx="76182">
                  <c:v>12.029928</c:v>
                </c:pt>
                <c:pt idx="76183">
                  <c:v>12.037032</c:v>
                </c:pt>
                <c:pt idx="76184">
                  <c:v>12.029451</c:v>
                </c:pt>
                <c:pt idx="76185">
                  <c:v>12.025283</c:v>
                </c:pt>
                <c:pt idx="76186">
                  <c:v>12.032154999999999</c:v>
                </c:pt>
                <c:pt idx="76187">
                  <c:v>12.031359</c:v>
                </c:pt>
                <c:pt idx="76188">
                  <c:v>12.025603</c:v>
                </c:pt>
                <c:pt idx="76189">
                  <c:v>12.031179</c:v>
                </c:pt>
                <c:pt idx="76190">
                  <c:v>12.032638</c:v>
                </c:pt>
                <c:pt idx="76191">
                  <c:v>12.022990999999999</c:v>
                </c:pt>
                <c:pt idx="76192">
                  <c:v>12.030505</c:v>
                </c:pt>
                <c:pt idx="76193">
                  <c:v>12.038481000000001</c:v>
                </c:pt>
                <c:pt idx="76194">
                  <c:v>12.027399000000001</c:v>
                </c:pt>
                <c:pt idx="76195">
                  <c:v>12.025501999999999</c:v>
                </c:pt>
                <c:pt idx="76196">
                  <c:v>12.035773000000001</c:v>
                </c:pt>
                <c:pt idx="76197">
                  <c:v>12.035470999999999</c:v>
                </c:pt>
                <c:pt idx="76198">
                  <c:v>12.026102</c:v>
                </c:pt>
                <c:pt idx="76199">
                  <c:v>12.029679</c:v>
                </c:pt>
                <c:pt idx="76200">
                  <c:v>12.035149000000001</c:v>
                </c:pt>
                <c:pt idx="76201">
                  <c:v>12.028874999999999</c:v>
                </c:pt>
                <c:pt idx="76202">
                  <c:v>12.031117999999999</c:v>
                </c:pt>
                <c:pt idx="76203">
                  <c:v>12.034655000000001</c:v>
                </c:pt>
                <c:pt idx="76204">
                  <c:v>12.029686999999999</c:v>
                </c:pt>
                <c:pt idx="76205">
                  <c:v>12.032063000000001</c:v>
                </c:pt>
                <c:pt idx="76206">
                  <c:v>12.034371</c:v>
                </c:pt>
                <c:pt idx="76207">
                  <c:v>12.031204000000001</c:v>
                </c:pt>
                <c:pt idx="76208">
                  <c:v>12.033141000000001</c:v>
                </c:pt>
                <c:pt idx="76209">
                  <c:v>12.039052999999999</c:v>
                </c:pt>
                <c:pt idx="76210">
                  <c:v>12.030367</c:v>
                </c:pt>
                <c:pt idx="76211">
                  <c:v>12.020559</c:v>
                </c:pt>
                <c:pt idx="76212">
                  <c:v>12.029764</c:v>
                </c:pt>
                <c:pt idx="76213">
                  <c:v>12.033624</c:v>
                </c:pt>
                <c:pt idx="76214">
                  <c:v>12.028034</c:v>
                </c:pt>
                <c:pt idx="76215">
                  <c:v>12.031919</c:v>
                </c:pt>
                <c:pt idx="76216">
                  <c:v>12.039337</c:v>
                </c:pt>
                <c:pt idx="76217">
                  <c:v>12.038688</c:v>
                </c:pt>
                <c:pt idx="76218">
                  <c:v>12.036809999999999</c:v>
                </c:pt>
                <c:pt idx="76219">
                  <c:v>12.040255</c:v>
                </c:pt>
                <c:pt idx="76220">
                  <c:v>12.036598</c:v>
                </c:pt>
                <c:pt idx="76221">
                  <c:v>12.034236</c:v>
                </c:pt>
                <c:pt idx="76222">
                  <c:v>12.042268999999999</c:v>
                </c:pt>
                <c:pt idx="76223">
                  <c:v>12.039629</c:v>
                </c:pt>
                <c:pt idx="76224">
                  <c:v>12.033136000000001</c:v>
                </c:pt>
                <c:pt idx="76225">
                  <c:v>12.039789000000001</c:v>
                </c:pt>
                <c:pt idx="76226">
                  <c:v>12.044648</c:v>
                </c:pt>
                <c:pt idx="76227">
                  <c:v>12.038354999999999</c:v>
                </c:pt>
                <c:pt idx="76228">
                  <c:v>12.036405</c:v>
                </c:pt>
                <c:pt idx="76229">
                  <c:v>12.042659</c:v>
                </c:pt>
                <c:pt idx="76230">
                  <c:v>12.039489</c:v>
                </c:pt>
                <c:pt idx="76231">
                  <c:v>12.033604</c:v>
                </c:pt>
                <c:pt idx="76232">
                  <c:v>12.037564</c:v>
                </c:pt>
                <c:pt idx="76233">
                  <c:v>12.039367</c:v>
                </c:pt>
                <c:pt idx="76234">
                  <c:v>12.03631</c:v>
                </c:pt>
                <c:pt idx="76235">
                  <c:v>12.035864999999999</c:v>
                </c:pt>
                <c:pt idx="76236">
                  <c:v>12.039088</c:v>
                </c:pt>
                <c:pt idx="76237">
                  <c:v>12.03689</c:v>
                </c:pt>
                <c:pt idx="76238">
                  <c:v>12.032643999999999</c:v>
                </c:pt>
                <c:pt idx="76239">
                  <c:v>12.036738</c:v>
                </c:pt>
                <c:pt idx="76240">
                  <c:v>12.038192</c:v>
                </c:pt>
                <c:pt idx="76241">
                  <c:v>12.036125</c:v>
                </c:pt>
                <c:pt idx="76242">
                  <c:v>12.037316000000001</c:v>
                </c:pt>
                <c:pt idx="76243">
                  <c:v>12.040132</c:v>
                </c:pt>
                <c:pt idx="76244">
                  <c:v>12.037756</c:v>
                </c:pt>
                <c:pt idx="76245">
                  <c:v>12.036033</c:v>
                </c:pt>
                <c:pt idx="76246">
                  <c:v>12.042369000000001</c:v>
                </c:pt>
                <c:pt idx="76247">
                  <c:v>12.040113</c:v>
                </c:pt>
                <c:pt idx="76248">
                  <c:v>12.035527999999999</c:v>
                </c:pt>
                <c:pt idx="76249">
                  <c:v>12.039149</c:v>
                </c:pt>
                <c:pt idx="76250">
                  <c:v>12.037554</c:v>
                </c:pt>
                <c:pt idx="76251">
                  <c:v>12.035003</c:v>
                </c:pt>
                <c:pt idx="76252">
                  <c:v>12.038905</c:v>
                </c:pt>
                <c:pt idx="76253">
                  <c:v>12.042241000000001</c:v>
                </c:pt>
                <c:pt idx="76254">
                  <c:v>12.038038</c:v>
                </c:pt>
                <c:pt idx="76255">
                  <c:v>12.041166</c:v>
                </c:pt>
                <c:pt idx="76256">
                  <c:v>12.050033000000001</c:v>
                </c:pt>
                <c:pt idx="76257">
                  <c:v>12.03952</c:v>
                </c:pt>
                <c:pt idx="76258">
                  <c:v>12.035525</c:v>
                </c:pt>
                <c:pt idx="76259">
                  <c:v>12.047378</c:v>
                </c:pt>
                <c:pt idx="76260">
                  <c:v>12.044600000000001</c:v>
                </c:pt>
                <c:pt idx="76261">
                  <c:v>12.038423999999999</c:v>
                </c:pt>
                <c:pt idx="76262">
                  <c:v>12.043170999999999</c:v>
                </c:pt>
                <c:pt idx="76263">
                  <c:v>12.045817</c:v>
                </c:pt>
                <c:pt idx="76264">
                  <c:v>12.040457</c:v>
                </c:pt>
                <c:pt idx="76265">
                  <c:v>12.041382</c:v>
                </c:pt>
                <c:pt idx="76266">
                  <c:v>12.046063</c:v>
                </c:pt>
                <c:pt idx="76267">
                  <c:v>12.042327999999999</c:v>
                </c:pt>
                <c:pt idx="76268">
                  <c:v>12.045102</c:v>
                </c:pt>
                <c:pt idx="76269">
                  <c:v>12.050739999999999</c:v>
                </c:pt>
                <c:pt idx="76270">
                  <c:v>12.047993999999999</c:v>
                </c:pt>
                <c:pt idx="76271">
                  <c:v>12.042216</c:v>
                </c:pt>
                <c:pt idx="76272">
                  <c:v>12.038193</c:v>
                </c:pt>
                <c:pt idx="76273">
                  <c:v>12.037236999999999</c:v>
                </c:pt>
                <c:pt idx="76274">
                  <c:v>12.036232999999999</c:v>
                </c:pt>
                <c:pt idx="76275">
                  <c:v>12.04283</c:v>
                </c:pt>
                <c:pt idx="76276">
                  <c:v>12.05095</c:v>
                </c:pt>
                <c:pt idx="76277">
                  <c:v>12.045142</c:v>
                </c:pt>
                <c:pt idx="76278">
                  <c:v>12.042608</c:v>
                </c:pt>
                <c:pt idx="76279">
                  <c:v>12.049564</c:v>
                </c:pt>
                <c:pt idx="76280">
                  <c:v>12.048246000000001</c:v>
                </c:pt>
                <c:pt idx="76281">
                  <c:v>12.040963</c:v>
                </c:pt>
                <c:pt idx="76282">
                  <c:v>12.046703000000001</c:v>
                </c:pt>
                <c:pt idx="76283">
                  <c:v>12.05086</c:v>
                </c:pt>
                <c:pt idx="76284">
                  <c:v>12.045254999999999</c:v>
                </c:pt>
                <c:pt idx="76285">
                  <c:v>12.047851</c:v>
                </c:pt>
                <c:pt idx="76286">
                  <c:v>12.048534</c:v>
                </c:pt>
                <c:pt idx="76287">
                  <c:v>12.04345</c:v>
                </c:pt>
                <c:pt idx="76288">
                  <c:v>12.043348</c:v>
                </c:pt>
                <c:pt idx="76289">
                  <c:v>12.047395</c:v>
                </c:pt>
                <c:pt idx="76290">
                  <c:v>12.051053</c:v>
                </c:pt>
                <c:pt idx="76291">
                  <c:v>12.047537999999999</c:v>
                </c:pt>
                <c:pt idx="76292">
                  <c:v>12.047675999999999</c:v>
                </c:pt>
                <c:pt idx="76293">
                  <c:v>12.051187000000001</c:v>
                </c:pt>
                <c:pt idx="76294">
                  <c:v>12.048009</c:v>
                </c:pt>
                <c:pt idx="76295">
                  <c:v>12.049659</c:v>
                </c:pt>
                <c:pt idx="76296">
                  <c:v>12.053466999999999</c:v>
                </c:pt>
                <c:pt idx="76297">
                  <c:v>12.046809</c:v>
                </c:pt>
                <c:pt idx="76298">
                  <c:v>12.040379</c:v>
                </c:pt>
                <c:pt idx="76299">
                  <c:v>12.048894000000001</c:v>
                </c:pt>
                <c:pt idx="76300">
                  <c:v>12.051371</c:v>
                </c:pt>
                <c:pt idx="76301">
                  <c:v>12.039908</c:v>
                </c:pt>
                <c:pt idx="76302">
                  <c:v>12.042299999999999</c:v>
                </c:pt>
                <c:pt idx="76303">
                  <c:v>12.050182</c:v>
                </c:pt>
                <c:pt idx="76304">
                  <c:v>12.049141000000001</c:v>
                </c:pt>
                <c:pt idx="76305">
                  <c:v>12.054429000000001</c:v>
                </c:pt>
                <c:pt idx="76306">
                  <c:v>12.061863000000001</c:v>
                </c:pt>
                <c:pt idx="76307">
                  <c:v>12.058056000000001</c:v>
                </c:pt>
                <c:pt idx="76308">
                  <c:v>12.051869999999999</c:v>
                </c:pt>
                <c:pt idx="76309">
                  <c:v>12.051856000000001</c:v>
                </c:pt>
                <c:pt idx="76310">
                  <c:v>12.047756</c:v>
                </c:pt>
                <c:pt idx="76311">
                  <c:v>12.043151999999999</c:v>
                </c:pt>
                <c:pt idx="76312">
                  <c:v>12.049640999999999</c:v>
                </c:pt>
                <c:pt idx="76313">
                  <c:v>12.052783</c:v>
                </c:pt>
                <c:pt idx="76314">
                  <c:v>12.047637999999999</c:v>
                </c:pt>
                <c:pt idx="76315">
                  <c:v>12.046495</c:v>
                </c:pt>
                <c:pt idx="76316">
                  <c:v>12.05</c:v>
                </c:pt>
                <c:pt idx="76317">
                  <c:v>12.052333000000001</c:v>
                </c:pt>
                <c:pt idx="76318">
                  <c:v>12.054983</c:v>
                </c:pt>
                <c:pt idx="76319">
                  <c:v>12.054995999999999</c:v>
                </c:pt>
                <c:pt idx="76320">
                  <c:v>12.047529000000001</c:v>
                </c:pt>
                <c:pt idx="76321">
                  <c:v>12.050378</c:v>
                </c:pt>
                <c:pt idx="76322">
                  <c:v>12.057454999999999</c:v>
                </c:pt>
                <c:pt idx="76323">
                  <c:v>12.047167999999999</c:v>
                </c:pt>
                <c:pt idx="76324">
                  <c:v>12.043125</c:v>
                </c:pt>
                <c:pt idx="76325">
                  <c:v>12.055</c:v>
                </c:pt>
                <c:pt idx="76326">
                  <c:v>12.06006</c:v>
                </c:pt>
                <c:pt idx="76327">
                  <c:v>12.054508999999999</c:v>
                </c:pt>
                <c:pt idx="76328">
                  <c:v>12.054015</c:v>
                </c:pt>
                <c:pt idx="76329">
                  <c:v>12.05757</c:v>
                </c:pt>
                <c:pt idx="76330">
                  <c:v>12.054109</c:v>
                </c:pt>
                <c:pt idx="76331">
                  <c:v>12.055011</c:v>
                </c:pt>
                <c:pt idx="76332">
                  <c:v>12.055975</c:v>
                </c:pt>
                <c:pt idx="76333">
                  <c:v>12.050174</c:v>
                </c:pt>
                <c:pt idx="76334">
                  <c:v>12.050932</c:v>
                </c:pt>
                <c:pt idx="76335">
                  <c:v>12.052847999999999</c:v>
                </c:pt>
                <c:pt idx="76336">
                  <c:v>12.047355</c:v>
                </c:pt>
                <c:pt idx="76337">
                  <c:v>12.046721</c:v>
                </c:pt>
                <c:pt idx="76338">
                  <c:v>12.058742000000001</c:v>
                </c:pt>
                <c:pt idx="76339">
                  <c:v>12.06437</c:v>
                </c:pt>
                <c:pt idx="76340">
                  <c:v>12.058444</c:v>
                </c:pt>
                <c:pt idx="76341">
                  <c:v>12.059555</c:v>
                </c:pt>
                <c:pt idx="76342">
                  <c:v>12.059085</c:v>
                </c:pt>
                <c:pt idx="76343">
                  <c:v>12.053779</c:v>
                </c:pt>
                <c:pt idx="76344">
                  <c:v>12.058529</c:v>
                </c:pt>
                <c:pt idx="76345">
                  <c:v>12.066881</c:v>
                </c:pt>
                <c:pt idx="76346">
                  <c:v>12.063853</c:v>
                </c:pt>
                <c:pt idx="76347">
                  <c:v>12.056340000000001</c:v>
                </c:pt>
                <c:pt idx="76348">
                  <c:v>12.059224</c:v>
                </c:pt>
                <c:pt idx="76349">
                  <c:v>12.060375000000001</c:v>
                </c:pt>
                <c:pt idx="76350">
                  <c:v>12.051784</c:v>
                </c:pt>
                <c:pt idx="76351">
                  <c:v>12.051392999999999</c:v>
                </c:pt>
                <c:pt idx="76352">
                  <c:v>12.057700000000001</c:v>
                </c:pt>
                <c:pt idx="76353">
                  <c:v>12.059922</c:v>
                </c:pt>
                <c:pt idx="76354">
                  <c:v>12.059424999999999</c:v>
                </c:pt>
                <c:pt idx="76355">
                  <c:v>12.059818</c:v>
                </c:pt>
                <c:pt idx="76356">
                  <c:v>12.060819</c:v>
                </c:pt>
                <c:pt idx="76357">
                  <c:v>12.058797999999999</c:v>
                </c:pt>
                <c:pt idx="76358">
                  <c:v>12.059004</c:v>
                </c:pt>
                <c:pt idx="76359">
                  <c:v>12.056713999999999</c:v>
                </c:pt>
                <c:pt idx="76360">
                  <c:v>12.053516</c:v>
                </c:pt>
                <c:pt idx="76361">
                  <c:v>12.060340999999999</c:v>
                </c:pt>
                <c:pt idx="76362">
                  <c:v>12.063090000000001</c:v>
                </c:pt>
                <c:pt idx="76363">
                  <c:v>12.054527999999999</c:v>
                </c:pt>
                <c:pt idx="76364">
                  <c:v>12.052849</c:v>
                </c:pt>
                <c:pt idx="76365">
                  <c:v>12.059851999999999</c:v>
                </c:pt>
                <c:pt idx="76366">
                  <c:v>12.05958</c:v>
                </c:pt>
                <c:pt idx="76367">
                  <c:v>12.055032000000001</c:v>
                </c:pt>
                <c:pt idx="76368">
                  <c:v>12.060446000000001</c:v>
                </c:pt>
                <c:pt idx="76369">
                  <c:v>12.060256000000001</c:v>
                </c:pt>
                <c:pt idx="76370">
                  <c:v>12.054605</c:v>
                </c:pt>
                <c:pt idx="76371">
                  <c:v>12.062457</c:v>
                </c:pt>
                <c:pt idx="76372">
                  <c:v>12.064707</c:v>
                </c:pt>
                <c:pt idx="76373">
                  <c:v>12.055584</c:v>
                </c:pt>
                <c:pt idx="76374">
                  <c:v>12.056246</c:v>
                </c:pt>
                <c:pt idx="76375">
                  <c:v>12.061574999999999</c:v>
                </c:pt>
                <c:pt idx="76376">
                  <c:v>12.057684</c:v>
                </c:pt>
                <c:pt idx="76377">
                  <c:v>12.060739999999999</c:v>
                </c:pt>
                <c:pt idx="76378">
                  <c:v>12.067525</c:v>
                </c:pt>
                <c:pt idx="76379">
                  <c:v>12.057435</c:v>
                </c:pt>
                <c:pt idx="76380">
                  <c:v>12.053991999999999</c:v>
                </c:pt>
                <c:pt idx="76381">
                  <c:v>12.065092999999999</c:v>
                </c:pt>
                <c:pt idx="76382">
                  <c:v>12.065345000000001</c:v>
                </c:pt>
                <c:pt idx="76383">
                  <c:v>12.057483</c:v>
                </c:pt>
                <c:pt idx="76384">
                  <c:v>12.060729</c:v>
                </c:pt>
                <c:pt idx="76385">
                  <c:v>12.067494</c:v>
                </c:pt>
                <c:pt idx="76386">
                  <c:v>12.061209</c:v>
                </c:pt>
                <c:pt idx="76387">
                  <c:v>12.064137000000001</c:v>
                </c:pt>
                <c:pt idx="76388">
                  <c:v>12.075286</c:v>
                </c:pt>
                <c:pt idx="76389">
                  <c:v>12.067288</c:v>
                </c:pt>
                <c:pt idx="76390">
                  <c:v>12.063325000000001</c:v>
                </c:pt>
                <c:pt idx="76391">
                  <c:v>12.07048</c:v>
                </c:pt>
                <c:pt idx="76392">
                  <c:v>12.069198</c:v>
                </c:pt>
                <c:pt idx="76393">
                  <c:v>12.064230999999999</c:v>
                </c:pt>
                <c:pt idx="76394">
                  <c:v>12.065466000000001</c:v>
                </c:pt>
                <c:pt idx="76395">
                  <c:v>12.070387999999999</c:v>
                </c:pt>
                <c:pt idx="76396">
                  <c:v>12.069243999999999</c:v>
                </c:pt>
                <c:pt idx="76397">
                  <c:v>12.06743</c:v>
                </c:pt>
                <c:pt idx="76398">
                  <c:v>12.067216</c:v>
                </c:pt>
                <c:pt idx="76399">
                  <c:v>12.062865</c:v>
                </c:pt>
                <c:pt idx="76400">
                  <c:v>12.06213</c:v>
                </c:pt>
                <c:pt idx="76401">
                  <c:v>12.068410999999999</c:v>
                </c:pt>
                <c:pt idx="76402">
                  <c:v>12.067644</c:v>
                </c:pt>
                <c:pt idx="76403">
                  <c:v>12.059457</c:v>
                </c:pt>
                <c:pt idx="76404">
                  <c:v>12.064280999999999</c:v>
                </c:pt>
                <c:pt idx="76405">
                  <c:v>12.071517999999999</c:v>
                </c:pt>
                <c:pt idx="76406">
                  <c:v>12.061842</c:v>
                </c:pt>
                <c:pt idx="76407">
                  <c:v>12.059604999999999</c:v>
                </c:pt>
                <c:pt idx="76408">
                  <c:v>12.067667</c:v>
                </c:pt>
                <c:pt idx="76409">
                  <c:v>12.066317</c:v>
                </c:pt>
                <c:pt idx="76410">
                  <c:v>12.061513</c:v>
                </c:pt>
                <c:pt idx="76411">
                  <c:v>12.063167</c:v>
                </c:pt>
                <c:pt idx="76412">
                  <c:v>12.067493000000001</c:v>
                </c:pt>
                <c:pt idx="76413">
                  <c:v>12.063898999999999</c:v>
                </c:pt>
                <c:pt idx="76414">
                  <c:v>12.068301999999999</c:v>
                </c:pt>
                <c:pt idx="76415">
                  <c:v>12.071623000000001</c:v>
                </c:pt>
                <c:pt idx="76416">
                  <c:v>12.06101</c:v>
                </c:pt>
                <c:pt idx="76417">
                  <c:v>12.067399999999999</c:v>
                </c:pt>
                <c:pt idx="76418">
                  <c:v>12.076041999999999</c:v>
                </c:pt>
                <c:pt idx="76419">
                  <c:v>12.064264</c:v>
                </c:pt>
                <c:pt idx="76420">
                  <c:v>12.061543</c:v>
                </c:pt>
                <c:pt idx="76421">
                  <c:v>12.074415</c:v>
                </c:pt>
                <c:pt idx="76422">
                  <c:v>12.069418000000001</c:v>
                </c:pt>
                <c:pt idx="76423">
                  <c:v>12.058221</c:v>
                </c:pt>
                <c:pt idx="76424">
                  <c:v>12.071284</c:v>
                </c:pt>
                <c:pt idx="76425">
                  <c:v>12.074937</c:v>
                </c:pt>
                <c:pt idx="76426">
                  <c:v>12.062849</c:v>
                </c:pt>
                <c:pt idx="76427">
                  <c:v>12.067724</c:v>
                </c:pt>
                <c:pt idx="76428">
                  <c:v>12.072047</c:v>
                </c:pt>
                <c:pt idx="76429">
                  <c:v>12.068702999999999</c:v>
                </c:pt>
                <c:pt idx="76430">
                  <c:v>12.073128000000001</c:v>
                </c:pt>
                <c:pt idx="76431">
                  <c:v>12.077363</c:v>
                </c:pt>
                <c:pt idx="76432">
                  <c:v>12.071346</c:v>
                </c:pt>
                <c:pt idx="76433">
                  <c:v>12.069317</c:v>
                </c:pt>
                <c:pt idx="76434">
                  <c:v>12.075472</c:v>
                </c:pt>
                <c:pt idx="76435">
                  <c:v>12.074377999999999</c:v>
                </c:pt>
                <c:pt idx="76436">
                  <c:v>12.07349</c:v>
                </c:pt>
                <c:pt idx="76437">
                  <c:v>12.074351999999999</c:v>
                </c:pt>
                <c:pt idx="76438">
                  <c:v>12.070603999999999</c:v>
                </c:pt>
                <c:pt idx="76439">
                  <c:v>12.073715</c:v>
                </c:pt>
                <c:pt idx="76440">
                  <c:v>12.077112</c:v>
                </c:pt>
                <c:pt idx="76441">
                  <c:v>12.072138000000001</c:v>
                </c:pt>
                <c:pt idx="76442">
                  <c:v>12.066516999999999</c:v>
                </c:pt>
                <c:pt idx="76443">
                  <c:v>12.067043999999999</c:v>
                </c:pt>
                <c:pt idx="76444">
                  <c:v>12.072100000000001</c:v>
                </c:pt>
                <c:pt idx="76445">
                  <c:v>12.069146</c:v>
                </c:pt>
                <c:pt idx="76446">
                  <c:v>12.060822</c:v>
                </c:pt>
                <c:pt idx="76447">
                  <c:v>12.065984</c:v>
                </c:pt>
                <c:pt idx="76448">
                  <c:v>12.079128000000001</c:v>
                </c:pt>
                <c:pt idx="76449">
                  <c:v>12.076942000000001</c:v>
                </c:pt>
                <c:pt idx="76450">
                  <c:v>12.074598999999999</c:v>
                </c:pt>
                <c:pt idx="76451">
                  <c:v>12.083729999999999</c:v>
                </c:pt>
                <c:pt idx="76452">
                  <c:v>12.082011</c:v>
                </c:pt>
                <c:pt idx="76453">
                  <c:v>12.074825000000001</c:v>
                </c:pt>
                <c:pt idx="76454">
                  <c:v>12.082287000000001</c:v>
                </c:pt>
                <c:pt idx="76455">
                  <c:v>12.082558000000001</c:v>
                </c:pt>
                <c:pt idx="76456">
                  <c:v>12.069748000000001</c:v>
                </c:pt>
                <c:pt idx="76457">
                  <c:v>12.072744999999999</c:v>
                </c:pt>
                <c:pt idx="76458">
                  <c:v>12.082659</c:v>
                </c:pt>
                <c:pt idx="76459">
                  <c:v>12.077351999999999</c:v>
                </c:pt>
                <c:pt idx="76460">
                  <c:v>12.072694</c:v>
                </c:pt>
                <c:pt idx="76461">
                  <c:v>12.073551999999999</c:v>
                </c:pt>
                <c:pt idx="76462">
                  <c:v>12.069720999999999</c:v>
                </c:pt>
                <c:pt idx="76463">
                  <c:v>12.070748999999999</c:v>
                </c:pt>
                <c:pt idx="76464">
                  <c:v>12.075317999999999</c:v>
                </c:pt>
                <c:pt idx="76465">
                  <c:v>12.075059</c:v>
                </c:pt>
                <c:pt idx="76466">
                  <c:v>12.073521</c:v>
                </c:pt>
                <c:pt idx="76467">
                  <c:v>12.076219</c:v>
                </c:pt>
                <c:pt idx="76468">
                  <c:v>12.079067</c:v>
                </c:pt>
                <c:pt idx="76469">
                  <c:v>12.075243</c:v>
                </c:pt>
                <c:pt idx="76470">
                  <c:v>12.073795</c:v>
                </c:pt>
                <c:pt idx="76471">
                  <c:v>12.077088</c:v>
                </c:pt>
                <c:pt idx="76472">
                  <c:v>12.073028000000001</c:v>
                </c:pt>
                <c:pt idx="76473">
                  <c:v>12.071624999999999</c:v>
                </c:pt>
                <c:pt idx="76474">
                  <c:v>12.078913</c:v>
                </c:pt>
                <c:pt idx="76475">
                  <c:v>12.083252999999999</c:v>
                </c:pt>
                <c:pt idx="76476">
                  <c:v>12.080192</c:v>
                </c:pt>
                <c:pt idx="76477">
                  <c:v>12.079927</c:v>
                </c:pt>
                <c:pt idx="76478">
                  <c:v>12.083432</c:v>
                </c:pt>
                <c:pt idx="76479">
                  <c:v>12.080551</c:v>
                </c:pt>
                <c:pt idx="76480">
                  <c:v>12.076432</c:v>
                </c:pt>
                <c:pt idx="76481">
                  <c:v>12.075854</c:v>
                </c:pt>
                <c:pt idx="76482">
                  <c:v>12.077559000000001</c:v>
                </c:pt>
                <c:pt idx="76483">
                  <c:v>12.077044000000001</c:v>
                </c:pt>
                <c:pt idx="76484">
                  <c:v>12.07217</c:v>
                </c:pt>
                <c:pt idx="76485">
                  <c:v>12.074913</c:v>
                </c:pt>
                <c:pt idx="76486">
                  <c:v>12.076482</c:v>
                </c:pt>
                <c:pt idx="76487">
                  <c:v>12.077404</c:v>
                </c:pt>
                <c:pt idx="76488">
                  <c:v>12.084799</c:v>
                </c:pt>
                <c:pt idx="76489">
                  <c:v>12.080005</c:v>
                </c:pt>
                <c:pt idx="76490">
                  <c:v>12.076772999999999</c:v>
                </c:pt>
                <c:pt idx="76491">
                  <c:v>12.087768000000001</c:v>
                </c:pt>
                <c:pt idx="76492">
                  <c:v>12.088044999999999</c:v>
                </c:pt>
                <c:pt idx="76493">
                  <c:v>12.076188</c:v>
                </c:pt>
                <c:pt idx="76494">
                  <c:v>12.078002</c:v>
                </c:pt>
                <c:pt idx="76495">
                  <c:v>12.087357000000001</c:v>
                </c:pt>
                <c:pt idx="76496">
                  <c:v>12.081217000000001</c:v>
                </c:pt>
                <c:pt idx="76497">
                  <c:v>12.078979</c:v>
                </c:pt>
                <c:pt idx="76498">
                  <c:v>12.090192999999999</c:v>
                </c:pt>
                <c:pt idx="76499">
                  <c:v>12.088663</c:v>
                </c:pt>
                <c:pt idx="76500">
                  <c:v>12.081794</c:v>
                </c:pt>
                <c:pt idx="76501">
                  <c:v>12.084432</c:v>
                </c:pt>
                <c:pt idx="76502">
                  <c:v>12.085742</c:v>
                </c:pt>
                <c:pt idx="76503">
                  <c:v>12.083677</c:v>
                </c:pt>
                <c:pt idx="76504">
                  <c:v>12.086876</c:v>
                </c:pt>
                <c:pt idx="76505">
                  <c:v>12.086168000000001</c:v>
                </c:pt>
                <c:pt idx="76506">
                  <c:v>12.074973999999999</c:v>
                </c:pt>
                <c:pt idx="76507">
                  <c:v>12.074427999999999</c:v>
                </c:pt>
                <c:pt idx="76508">
                  <c:v>12.082820999999999</c:v>
                </c:pt>
                <c:pt idx="76509">
                  <c:v>12.081004999999999</c:v>
                </c:pt>
                <c:pt idx="76510">
                  <c:v>12.080945</c:v>
                </c:pt>
                <c:pt idx="76511">
                  <c:v>12.089016000000001</c:v>
                </c:pt>
                <c:pt idx="76512">
                  <c:v>12.087254</c:v>
                </c:pt>
                <c:pt idx="76513">
                  <c:v>12.078901</c:v>
                </c:pt>
                <c:pt idx="76514">
                  <c:v>12.085698000000001</c:v>
                </c:pt>
                <c:pt idx="76515">
                  <c:v>12.090088</c:v>
                </c:pt>
                <c:pt idx="76516">
                  <c:v>12.078989999999999</c:v>
                </c:pt>
                <c:pt idx="76517">
                  <c:v>12.077919</c:v>
                </c:pt>
                <c:pt idx="76518">
                  <c:v>12.081944999999999</c:v>
                </c:pt>
                <c:pt idx="76519">
                  <c:v>12.077533000000001</c:v>
                </c:pt>
                <c:pt idx="76520">
                  <c:v>12.078022000000001</c:v>
                </c:pt>
                <c:pt idx="76521">
                  <c:v>12.088621</c:v>
                </c:pt>
                <c:pt idx="76522">
                  <c:v>12.094143000000001</c:v>
                </c:pt>
                <c:pt idx="76523">
                  <c:v>12.090206999999999</c:v>
                </c:pt>
                <c:pt idx="76524">
                  <c:v>12.091742</c:v>
                </c:pt>
                <c:pt idx="76525">
                  <c:v>12.095081</c:v>
                </c:pt>
                <c:pt idx="76526">
                  <c:v>12.092771000000001</c:v>
                </c:pt>
                <c:pt idx="76527">
                  <c:v>12.089482</c:v>
                </c:pt>
                <c:pt idx="76528">
                  <c:v>12.084569</c:v>
                </c:pt>
                <c:pt idx="76529">
                  <c:v>12.082672000000001</c:v>
                </c:pt>
                <c:pt idx="76530">
                  <c:v>12.084327999999999</c:v>
                </c:pt>
                <c:pt idx="76531">
                  <c:v>12.085164000000001</c:v>
                </c:pt>
                <c:pt idx="76532">
                  <c:v>12.086152999999999</c:v>
                </c:pt>
                <c:pt idx="76533">
                  <c:v>12.086315000000001</c:v>
                </c:pt>
                <c:pt idx="76534">
                  <c:v>12.089192000000001</c:v>
                </c:pt>
                <c:pt idx="76535">
                  <c:v>12.091963</c:v>
                </c:pt>
                <c:pt idx="76536">
                  <c:v>12.088355999999999</c:v>
                </c:pt>
                <c:pt idx="76537">
                  <c:v>12.086625</c:v>
                </c:pt>
                <c:pt idx="76538">
                  <c:v>12.091777</c:v>
                </c:pt>
                <c:pt idx="76539">
                  <c:v>12.087329</c:v>
                </c:pt>
                <c:pt idx="76540">
                  <c:v>12.077565</c:v>
                </c:pt>
                <c:pt idx="76541">
                  <c:v>12.088704</c:v>
                </c:pt>
                <c:pt idx="76542">
                  <c:v>12.094844999999999</c:v>
                </c:pt>
                <c:pt idx="76543">
                  <c:v>12.082929</c:v>
                </c:pt>
                <c:pt idx="76544">
                  <c:v>12.085651</c:v>
                </c:pt>
                <c:pt idx="76545">
                  <c:v>12.092264</c:v>
                </c:pt>
                <c:pt idx="76546">
                  <c:v>12.087372</c:v>
                </c:pt>
                <c:pt idx="76547">
                  <c:v>12.088106</c:v>
                </c:pt>
                <c:pt idx="76548">
                  <c:v>12.092352999999999</c:v>
                </c:pt>
                <c:pt idx="76549">
                  <c:v>12.090225999999999</c:v>
                </c:pt>
                <c:pt idx="76550">
                  <c:v>12.088584000000001</c:v>
                </c:pt>
                <c:pt idx="76551">
                  <c:v>12.093026999999999</c:v>
                </c:pt>
                <c:pt idx="76552">
                  <c:v>12.092109000000001</c:v>
                </c:pt>
                <c:pt idx="76553">
                  <c:v>12.087107</c:v>
                </c:pt>
                <c:pt idx="76554">
                  <c:v>12.089054000000001</c:v>
                </c:pt>
                <c:pt idx="76555">
                  <c:v>12.09146</c:v>
                </c:pt>
                <c:pt idx="76556">
                  <c:v>12.089549999999999</c:v>
                </c:pt>
                <c:pt idx="76557">
                  <c:v>12.089226</c:v>
                </c:pt>
                <c:pt idx="76558">
                  <c:v>12.096515999999999</c:v>
                </c:pt>
                <c:pt idx="76559">
                  <c:v>12.101024000000001</c:v>
                </c:pt>
                <c:pt idx="76560">
                  <c:v>12.093567999999999</c:v>
                </c:pt>
                <c:pt idx="76561">
                  <c:v>12.095732</c:v>
                </c:pt>
                <c:pt idx="76562">
                  <c:v>12.102575</c:v>
                </c:pt>
                <c:pt idx="76563">
                  <c:v>12.094618000000001</c:v>
                </c:pt>
                <c:pt idx="76564">
                  <c:v>12.088737</c:v>
                </c:pt>
                <c:pt idx="76565">
                  <c:v>12.094215</c:v>
                </c:pt>
                <c:pt idx="76566">
                  <c:v>12.093237</c:v>
                </c:pt>
                <c:pt idx="76567">
                  <c:v>12.088317999999999</c:v>
                </c:pt>
                <c:pt idx="76568">
                  <c:v>12.094576</c:v>
                </c:pt>
                <c:pt idx="76569">
                  <c:v>12.097279</c:v>
                </c:pt>
                <c:pt idx="76570">
                  <c:v>12.092376</c:v>
                </c:pt>
                <c:pt idx="76571">
                  <c:v>12.095718</c:v>
                </c:pt>
                <c:pt idx="76572">
                  <c:v>12.098658</c:v>
                </c:pt>
                <c:pt idx="76573">
                  <c:v>12.093503999999999</c:v>
                </c:pt>
                <c:pt idx="76574">
                  <c:v>12.092309999999999</c:v>
                </c:pt>
                <c:pt idx="76575">
                  <c:v>12.095363000000001</c:v>
                </c:pt>
                <c:pt idx="76576">
                  <c:v>12.090546</c:v>
                </c:pt>
                <c:pt idx="76577">
                  <c:v>12.08864</c:v>
                </c:pt>
                <c:pt idx="76578">
                  <c:v>12.096491</c:v>
                </c:pt>
                <c:pt idx="76579">
                  <c:v>12.096372000000001</c:v>
                </c:pt>
                <c:pt idx="76580">
                  <c:v>12.092548000000001</c:v>
                </c:pt>
                <c:pt idx="76581">
                  <c:v>12.094704999999999</c:v>
                </c:pt>
                <c:pt idx="76582">
                  <c:v>12.094267</c:v>
                </c:pt>
                <c:pt idx="76583">
                  <c:v>12.093133999999999</c:v>
                </c:pt>
                <c:pt idx="76584">
                  <c:v>12.094115</c:v>
                </c:pt>
                <c:pt idx="76585">
                  <c:v>12.097669</c:v>
                </c:pt>
                <c:pt idx="76586">
                  <c:v>12.097102</c:v>
                </c:pt>
                <c:pt idx="76587">
                  <c:v>12.093904</c:v>
                </c:pt>
                <c:pt idx="76588">
                  <c:v>12.098737</c:v>
                </c:pt>
                <c:pt idx="76589">
                  <c:v>12.100158</c:v>
                </c:pt>
                <c:pt idx="76590">
                  <c:v>12.094098000000001</c:v>
                </c:pt>
                <c:pt idx="76591">
                  <c:v>12.096048</c:v>
                </c:pt>
                <c:pt idx="76592">
                  <c:v>12.102266999999999</c:v>
                </c:pt>
                <c:pt idx="76593">
                  <c:v>12.092271999999999</c:v>
                </c:pt>
                <c:pt idx="76594">
                  <c:v>12.085826000000001</c:v>
                </c:pt>
                <c:pt idx="76595">
                  <c:v>12.099152</c:v>
                </c:pt>
                <c:pt idx="76596">
                  <c:v>12.101684000000001</c:v>
                </c:pt>
                <c:pt idx="76597">
                  <c:v>12.096316</c:v>
                </c:pt>
                <c:pt idx="76598">
                  <c:v>12.101843000000001</c:v>
                </c:pt>
                <c:pt idx="76599">
                  <c:v>12.100429</c:v>
                </c:pt>
                <c:pt idx="76600">
                  <c:v>12.095264999999999</c:v>
                </c:pt>
                <c:pt idx="76601">
                  <c:v>12.098658</c:v>
                </c:pt>
                <c:pt idx="76602">
                  <c:v>12.101801</c:v>
                </c:pt>
                <c:pt idx="76603">
                  <c:v>12.096263</c:v>
                </c:pt>
                <c:pt idx="76604">
                  <c:v>12.095131</c:v>
                </c:pt>
                <c:pt idx="76605">
                  <c:v>12.104348</c:v>
                </c:pt>
                <c:pt idx="76606">
                  <c:v>12.103515</c:v>
                </c:pt>
                <c:pt idx="76607">
                  <c:v>12.100216</c:v>
                </c:pt>
                <c:pt idx="76608">
                  <c:v>12.10229</c:v>
                </c:pt>
                <c:pt idx="76609">
                  <c:v>12.098962999999999</c:v>
                </c:pt>
                <c:pt idx="76610">
                  <c:v>12.097652999999999</c:v>
                </c:pt>
                <c:pt idx="76611">
                  <c:v>12.101614</c:v>
                </c:pt>
                <c:pt idx="76612">
                  <c:v>12.101964000000001</c:v>
                </c:pt>
                <c:pt idx="76613">
                  <c:v>12.094795</c:v>
                </c:pt>
                <c:pt idx="76614">
                  <c:v>12.098049</c:v>
                </c:pt>
                <c:pt idx="76615">
                  <c:v>12.107912000000001</c:v>
                </c:pt>
                <c:pt idx="76616">
                  <c:v>12.10106</c:v>
                </c:pt>
                <c:pt idx="76617">
                  <c:v>12.099486000000001</c:v>
                </c:pt>
                <c:pt idx="76618">
                  <c:v>12.107392000000001</c:v>
                </c:pt>
                <c:pt idx="76619">
                  <c:v>12.102981</c:v>
                </c:pt>
                <c:pt idx="76620">
                  <c:v>12.099105</c:v>
                </c:pt>
                <c:pt idx="76621">
                  <c:v>12.10308</c:v>
                </c:pt>
                <c:pt idx="76622">
                  <c:v>12.104504</c:v>
                </c:pt>
                <c:pt idx="76623">
                  <c:v>12.100911999999999</c:v>
                </c:pt>
                <c:pt idx="76624">
                  <c:v>12.098431</c:v>
                </c:pt>
                <c:pt idx="76625">
                  <c:v>12.096997</c:v>
                </c:pt>
                <c:pt idx="76626">
                  <c:v>12.099855</c:v>
                </c:pt>
                <c:pt idx="76627">
                  <c:v>12.10586</c:v>
                </c:pt>
                <c:pt idx="76628">
                  <c:v>12.106705</c:v>
                </c:pt>
                <c:pt idx="76629">
                  <c:v>12.106657999999999</c:v>
                </c:pt>
                <c:pt idx="76630">
                  <c:v>12.104528999999999</c:v>
                </c:pt>
                <c:pt idx="76631">
                  <c:v>12.100318</c:v>
                </c:pt>
                <c:pt idx="76632">
                  <c:v>12.100438</c:v>
                </c:pt>
                <c:pt idx="76633">
                  <c:v>12.103812</c:v>
                </c:pt>
                <c:pt idx="76634">
                  <c:v>12.107766</c:v>
                </c:pt>
                <c:pt idx="76635">
                  <c:v>12.108693000000001</c:v>
                </c:pt>
                <c:pt idx="76636">
                  <c:v>12.107476</c:v>
                </c:pt>
                <c:pt idx="76637">
                  <c:v>12.105694</c:v>
                </c:pt>
                <c:pt idx="76638">
                  <c:v>12.102650000000001</c:v>
                </c:pt>
                <c:pt idx="76639">
                  <c:v>12.101051999999999</c:v>
                </c:pt>
                <c:pt idx="76640">
                  <c:v>12.102040000000001</c:v>
                </c:pt>
                <c:pt idx="76641">
                  <c:v>12.106188</c:v>
                </c:pt>
                <c:pt idx="76642">
                  <c:v>12.105197</c:v>
                </c:pt>
                <c:pt idx="76643">
                  <c:v>12.102486000000001</c:v>
                </c:pt>
                <c:pt idx="76644">
                  <c:v>12.109073</c:v>
                </c:pt>
                <c:pt idx="76645">
                  <c:v>12.109500000000001</c:v>
                </c:pt>
                <c:pt idx="76646">
                  <c:v>12.10511</c:v>
                </c:pt>
                <c:pt idx="76647">
                  <c:v>12.111863</c:v>
                </c:pt>
                <c:pt idx="76648">
                  <c:v>12.115425999999999</c:v>
                </c:pt>
                <c:pt idx="76649">
                  <c:v>12.110251</c:v>
                </c:pt>
                <c:pt idx="76650">
                  <c:v>12.109280999999999</c:v>
                </c:pt>
                <c:pt idx="76651">
                  <c:v>12.112653</c:v>
                </c:pt>
                <c:pt idx="76652">
                  <c:v>12.109971</c:v>
                </c:pt>
                <c:pt idx="76653">
                  <c:v>12.105622</c:v>
                </c:pt>
                <c:pt idx="76654">
                  <c:v>12.107889999999999</c:v>
                </c:pt>
                <c:pt idx="76655">
                  <c:v>12.107265999999999</c:v>
                </c:pt>
                <c:pt idx="76656">
                  <c:v>12.106508</c:v>
                </c:pt>
                <c:pt idx="76657">
                  <c:v>12.112518</c:v>
                </c:pt>
                <c:pt idx="76658">
                  <c:v>12.112228</c:v>
                </c:pt>
                <c:pt idx="76659">
                  <c:v>12.107259000000001</c:v>
                </c:pt>
                <c:pt idx="76660">
                  <c:v>12.110548</c:v>
                </c:pt>
                <c:pt idx="76661">
                  <c:v>12.114262</c:v>
                </c:pt>
                <c:pt idx="76662">
                  <c:v>12.107175</c:v>
                </c:pt>
                <c:pt idx="76663">
                  <c:v>12.108193999999999</c:v>
                </c:pt>
                <c:pt idx="76664">
                  <c:v>12.115755</c:v>
                </c:pt>
                <c:pt idx="76665">
                  <c:v>12.104692999999999</c:v>
                </c:pt>
                <c:pt idx="76666">
                  <c:v>12.100251999999999</c:v>
                </c:pt>
                <c:pt idx="76667">
                  <c:v>12.112727</c:v>
                </c:pt>
                <c:pt idx="76668">
                  <c:v>12.1134</c:v>
                </c:pt>
                <c:pt idx="76669">
                  <c:v>12.106263</c:v>
                </c:pt>
                <c:pt idx="76670">
                  <c:v>12.109785</c:v>
                </c:pt>
                <c:pt idx="76671">
                  <c:v>12.112678000000001</c:v>
                </c:pt>
                <c:pt idx="76672">
                  <c:v>12.105957999999999</c:v>
                </c:pt>
                <c:pt idx="76673">
                  <c:v>12.113424999999999</c:v>
                </c:pt>
                <c:pt idx="76674">
                  <c:v>12.120200000000001</c:v>
                </c:pt>
                <c:pt idx="76675">
                  <c:v>12.107457</c:v>
                </c:pt>
                <c:pt idx="76676">
                  <c:v>12.104215999999999</c:v>
                </c:pt>
                <c:pt idx="76677">
                  <c:v>12.113263</c:v>
                </c:pt>
                <c:pt idx="76678">
                  <c:v>12.110329999999999</c:v>
                </c:pt>
                <c:pt idx="76679">
                  <c:v>12.105055</c:v>
                </c:pt>
                <c:pt idx="76680">
                  <c:v>12.111764000000001</c:v>
                </c:pt>
                <c:pt idx="76681">
                  <c:v>12.113251999999999</c:v>
                </c:pt>
                <c:pt idx="76682">
                  <c:v>12.104867</c:v>
                </c:pt>
                <c:pt idx="76683">
                  <c:v>12.107023</c:v>
                </c:pt>
                <c:pt idx="76684">
                  <c:v>12.112144000000001</c:v>
                </c:pt>
                <c:pt idx="76685">
                  <c:v>12.108063</c:v>
                </c:pt>
                <c:pt idx="76686">
                  <c:v>12.110312</c:v>
                </c:pt>
                <c:pt idx="76687">
                  <c:v>12.116603</c:v>
                </c:pt>
                <c:pt idx="76688">
                  <c:v>12.113935</c:v>
                </c:pt>
                <c:pt idx="76689">
                  <c:v>12.111076000000001</c:v>
                </c:pt>
                <c:pt idx="76690">
                  <c:v>12.118048999999999</c:v>
                </c:pt>
                <c:pt idx="76691">
                  <c:v>12.11838</c:v>
                </c:pt>
                <c:pt idx="76692">
                  <c:v>12.111815999999999</c:v>
                </c:pt>
                <c:pt idx="76693">
                  <c:v>12.1168</c:v>
                </c:pt>
                <c:pt idx="76694">
                  <c:v>12.118055999999999</c:v>
                </c:pt>
                <c:pt idx="76695">
                  <c:v>12.108005</c:v>
                </c:pt>
                <c:pt idx="76696">
                  <c:v>12.108608</c:v>
                </c:pt>
                <c:pt idx="76697">
                  <c:v>12.118124999999999</c:v>
                </c:pt>
                <c:pt idx="76698">
                  <c:v>12.118425999999999</c:v>
                </c:pt>
                <c:pt idx="76699">
                  <c:v>12.114417</c:v>
                </c:pt>
                <c:pt idx="76700">
                  <c:v>12.117442</c:v>
                </c:pt>
                <c:pt idx="76701">
                  <c:v>12.117623999999999</c:v>
                </c:pt>
                <c:pt idx="76702">
                  <c:v>12.114445</c:v>
                </c:pt>
                <c:pt idx="76703">
                  <c:v>12.118633000000001</c:v>
                </c:pt>
                <c:pt idx="76704">
                  <c:v>12.119928</c:v>
                </c:pt>
                <c:pt idx="76705">
                  <c:v>12.113201</c:v>
                </c:pt>
                <c:pt idx="76706">
                  <c:v>12.114223000000001</c:v>
                </c:pt>
                <c:pt idx="76707">
                  <c:v>12.119866</c:v>
                </c:pt>
                <c:pt idx="76708">
                  <c:v>12.114834</c:v>
                </c:pt>
                <c:pt idx="76709">
                  <c:v>12.110336999999999</c:v>
                </c:pt>
                <c:pt idx="76710">
                  <c:v>12.11894</c:v>
                </c:pt>
                <c:pt idx="76711">
                  <c:v>12.118582</c:v>
                </c:pt>
                <c:pt idx="76712">
                  <c:v>12.112533000000001</c:v>
                </c:pt>
                <c:pt idx="76713">
                  <c:v>12.119064</c:v>
                </c:pt>
                <c:pt idx="76714">
                  <c:v>12.121969999999999</c:v>
                </c:pt>
                <c:pt idx="76715">
                  <c:v>12.115178</c:v>
                </c:pt>
                <c:pt idx="76716">
                  <c:v>12.117863</c:v>
                </c:pt>
                <c:pt idx="76717">
                  <c:v>12.1249</c:v>
                </c:pt>
                <c:pt idx="76718">
                  <c:v>12.119020000000001</c:v>
                </c:pt>
                <c:pt idx="76719">
                  <c:v>12.11805</c:v>
                </c:pt>
                <c:pt idx="76720">
                  <c:v>12.12351</c:v>
                </c:pt>
                <c:pt idx="76721">
                  <c:v>12.118219</c:v>
                </c:pt>
                <c:pt idx="76722">
                  <c:v>12.116557</c:v>
                </c:pt>
                <c:pt idx="76723">
                  <c:v>12.122833</c:v>
                </c:pt>
                <c:pt idx="76724">
                  <c:v>12.121655000000001</c:v>
                </c:pt>
                <c:pt idx="76725">
                  <c:v>12.114990000000001</c:v>
                </c:pt>
                <c:pt idx="76726">
                  <c:v>12.116232</c:v>
                </c:pt>
                <c:pt idx="76727">
                  <c:v>12.124858</c:v>
                </c:pt>
                <c:pt idx="76728">
                  <c:v>12.121722</c:v>
                </c:pt>
                <c:pt idx="76729">
                  <c:v>12.116751000000001</c:v>
                </c:pt>
                <c:pt idx="76730">
                  <c:v>12.121278999999999</c:v>
                </c:pt>
                <c:pt idx="76731">
                  <c:v>12.121369</c:v>
                </c:pt>
                <c:pt idx="76732">
                  <c:v>12.116984</c:v>
                </c:pt>
                <c:pt idx="76733">
                  <c:v>12.118233999999999</c:v>
                </c:pt>
                <c:pt idx="76734">
                  <c:v>12.120907000000001</c:v>
                </c:pt>
                <c:pt idx="76735">
                  <c:v>12.114769000000001</c:v>
                </c:pt>
                <c:pt idx="76736">
                  <c:v>12.116403999999999</c:v>
                </c:pt>
                <c:pt idx="76737">
                  <c:v>12.125142</c:v>
                </c:pt>
                <c:pt idx="76738">
                  <c:v>12.120312999999999</c:v>
                </c:pt>
                <c:pt idx="76739">
                  <c:v>12.119790999999999</c:v>
                </c:pt>
                <c:pt idx="76740">
                  <c:v>12.125730000000001</c:v>
                </c:pt>
                <c:pt idx="76741">
                  <c:v>12.126268</c:v>
                </c:pt>
                <c:pt idx="76742">
                  <c:v>12.125156</c:v>
                </c:pt>
                <c:pt idx="76743">
                  <c:v>12.124069</c:v>
                </c:pt>
                <c:pt idx="76744">
                  <c:v>12.125019</c:v>
                </c:pt>
                <c:pt idx="76745">
                  <c:v>12.123507</c:v>
                </c:pt>
                <c:pt idx="76746">
                  <c:v>12.125311999999999</c:v>
                </c:pt>
                <c:pt idx="76747">
                  <c:v>12.131627999999999</c:v>
                </c:pt>
                <c:pt idx="76748">
                  <c:v>12.126404000000001</c:v>
                </c:pt>
                <c:pt idx="76749">
                  <c:v>12.120549</c:v>
                </c:pt>
                <c:pt idx="76750">
                  <c:v>12.122902</c:v>
                </c:pt>
                <c:pt idx="76751">
                  <c:v>12.122591999999999</c:v>
                </c:pt>
                <c:pt idx="76752">
                  <c:v>12.121176999999999</c:v>
                </c:pt>
                <c:pt idx="76753">
                  <c:v>12.125375</c:v>
                </c:pt>
                <c:pt idx="76754">
                  <c:v>12.124980000000001</c:v>
                </c:pt>
                <c:pt idx="76755">
                  <c:v>12.117671</c:v>
                </c:pt>
                <c:pt idx="76756">
                  <c:v>12.122961</c:v>
                </c:pt>
                <c:pt idx="76757">
                  <c:v>12.130428</c:v>
                </c:pt>
                <c:pt idx="76758">
                  <c:v>12.123865</c:v>
                </c:pt>
                <c:pt idx="76759">
                  <c:v>12.120777</c:v>
                </c:pt>
                <c:pt idx="76760">
                  <c:v>12.127155999999999</c:v>
                </c:pt>
                <c:pt idx="76761">
                  <c:v>12.123286999999999</c:v>
                </c:pt>
                <c:pt idx="76762">
                  <c:v>12.115327000000001</c:v>
                </c:pt>
                <c:pt idx="76763">
                  <c:v>12.122134000000001</c:v>
                </c:pt>
                <c:pt idx="76764">
                  <c:v>12.126162000000001</c:v>
                </c:pt>
                <c:pt idx="76765">
                  <c:v>12.123844</c:v>
                </c:pt>
                <c:pt idx="76766">
                  <c:v>12.13199</c:v>
                </c:pt>
                <c:pt idx="76767">
                  <c:v>12.133559999999999</c:v>
                </c:pt>
                <c:pt idx="76768">
                  <c:v>12.128268</c:v>
                </c:pt>
                <c:pt idx="76769">
                  <c:v>12.131607000000001</c:v>
                </c:pt>
                <c:pt idx="76770">
                  <c:v>12.130385</c:v>
                </c:pt>
                <c:pt idx="76771">
                  <c:v>12.124719000000001</c:v>
                </c:pt>
                <c:pt idx="76772">
                  <c:v>12.123689000000001</c:v>
                </c:pt>
                <c:pt idx="76773">
                  <c:v>12.128565999999999</c:v>
                </c:pt>
                <c:pt idx="76774">
                  <c:v>12.131308000000001</c:v>
                </c:pt>
                <c:pt idx="76775">
                  <c:v>12.125230999999999</c:v>
                </c:pt>
                <c:pt idx="76776">
                  <c:v>12.125226</c:v>
                </c:pt>
                <c:pt idx="76777">
                  <c:v>12.129924000000001</c:v>
                </c:pt>
                <c:pt idx="76778">
                  <c:v>12.129220999999999</c:v>
                </c:pt>
                <c:pt idx="76779">
                  <c:v>12.128239000000001</c:v>
                </c:pt>
                <c:pt idx="76780">
                  <c:v>12.131762999999999</c:v>
                </c:pt>
                <c:pt idx="76781">
                  <c:v>12.131361999999999</c:v>
                </c:pt>
                <c:pt idx="76782">
                  <c:v>12.126678</c:v>
                </c:pt>
                <c:pt idx="76783">
                  <c:v>12.128149000000001</c:v>
                </c:pt>
                <c:pt idx="76784">
                  <c:v>12.126353</c:v>
                </c:pt>
                <c:pt idx="76785">
                  <c:v>12.125197</c:v>
                </c:pt>
                <c:pt idx="76786">
                  <c:v>12.132676</c:v>
                </c:pt>
                <c:pt idx="76787">
                  <c:v>12.129851</c:v>
                </c:pt>
                <c:pt idx="76788">
                  <c:v>12.12546</c:v>
                </c:pt>
                <c:pt idx="76789">
                  <c:v>12.133549</c:v>
                </c:pt>
                <c:pt idx="76790">
                  <c:v>12.137283999999999</c:v>
                </c:pt>
                <c:pt idx="76791">
                  <c:v>12.130471</c:v>
                </c:pt>
                <c:pt idx="76792">
                  <c:v>12.131385</c:v>
                </c:pt>
                <c:pt idx="76793">
                  <c:v>12.135114</c:v>
                </c:pt>
                <c:pt idx="76794">
                  <c:v>12.126922</c:v>
                </c:pt>
                <c:pt idx="76795">
                  <c:v>12.128954999999999</c:v>
                </c:pt>
                <c:pt idx="76796">
                  <c:v>12.134102</c:v>
                </c:pt>
                <c:pt idx="76797">
                  <c:v>12.127584000000001</c:v>
                </c:pt>
                <c:pt idx="76798">
                  <c:v>12.130267</c:v>
                </c:pt>
                <c:pt idx="76799">
                  <c:v>12.134334000000001</c:v>
                </c:pt>
                <c:pt idx="76800">
                  <c:v>12.129163999999999</c:v>
                </c:pt>
                <c:pt idx="76801">
                  <c:v>12.12982</c:v>
                </c:pt>
                <c:pt idx="76802">
                  <c:v>12.135234000000001</c:v>
                </c:pt>
                <c:pt idx="76803">
                  <c:v>12.131724999999999</c:v>
                </c:pt>
                <c:pt idx="76804">
                  <c:v>12.126704</c:v>
                </c:pt>
                <c:pt idx="76805">
                  <c:v>12.135007</c:v>
                </c:pt>
                <c:pt idx="76806">
                  <c:v>12.139708000000001</c:v>
                </c:pt>
                <c:pt idx="76807">
                  <c:v>12.132609</c:v>
                </c:pt>
                <c:pt idx="76808">
                  <c:v>12.134822</c:v>
                </c:pt>
                <c:pt idx="76809">
                  <c:v>12.140727999999999</c:v>
                </c:pt>
                <c:pt idx="76810">
                  <c:v>12.13354</c:v>
                </c:pt>
                <c:pt idx="76811">
                  <c:v>12.129777000000001</c:v>
                </c:pt>
                <c:pt idx="76812">
                  <c:v>12.138399</c:v>
                </c:pt>
                <c:pt idx="76813">
                  <c:v>12.137762</c:v>
                </c:pt>
                <c:pt idx="76814">
                  <c:v>12.134494999999999</c:v>
                </c:pt>
                <c:pt idx="76815">
                  <c:v>12.137836</c:v>
                </c:pt>
                <c:pt idx="76816">
                  <c:v>12.132441</c:v>
                </c:pt>
                <c:pt idx="76817">
                  <c:v>12.127858</c:v>
                </c:pt>
                <c:pt idx="76818">
                  <c:v>12.132755</c:v>
                </c:pt>
                <c:pt idx="76819">
                  <c:v>12.133800000000001</c:v>
                </c:pt>
                <c:pt idx="76820">
                  <c:v>12.128765</c:v>
                </c:pt>
                <c:pt idx="76821">
                  <c:v>12.129856</c:v>
                </c:pt>
                <c:pt idx="76822">
                  <c:v>12.140643000000001</c:v>
                </c:pt>
                <c:pt idx="76823">
                  <c:v>12.138215000000001</c:v>
                </c:pt>
                <c:pt idx="76824">
                  <c:v>12.128189000000001</c:v>
                </c:pt>
                <c:pt idx="76825">
                  <c:v>12.133834999999999</c:v>
                </c:pt>
                <c:pt idx="76826">
                  <c:v>12.137434000000001</c:v>
                </c:pt>
                <c:pt idx="76827">
                  <c:v>12.136126000000001</c:v>
                </c:pt>
                <c:pt idx="76828">
                  <c:v>12.143679000000001</c:v>
                </c:pt>
                <c:pt idx="76829">
                  <c:v>12.146576</c:v>
                </c:pt>
                <c:pt idx="76830">
                  <c:v>12.140472000000001</c:v>
                </c:pt>
                <c:pt idx="76831">
                  <c:v>12.143746</c:v>
                </c:pt>
                <c:pt idx="76832">
                  <c:v>12.148895</c:v>
                </c:pt>
                <c:pt idx="76833">
                  <c:v>12.138755</c:v>
                </c:pt>
                <c:pt idx="76834">
                  <c:v>12.13255</c:v>
                </c:pt>
                <c:pt idx="76835">
                  <c:v>12.137483</c:v>
                </c:pt>
                <c:pt idx="76836">
                  <c:v>12.135916999999999</c:v>
                </c:pt>
                <c:pt idx="76837">
                  <c:v>12.134938999999999</c:v>
                </c:pt>
                <c:pt idx="76838">
                  <c:v>12.139664</c:v>
                </c:pt>
                <c:pt idx="76839">
                  <c:v>12.139529</c:v>
                </c:pt>
                <c:pt idx="76840">
                  <c:v>12.136536</c:v>
                </c:pt>
                <c:pt idx="76841">
                  <c:v>12.141555</c:v>
                </c:pt>
                <c:pt idx="76842">
                  <c:v>12.143967</c:v>
                </c:pt>
                <c:pt idx="76843">
                  <c:v>12.134886</c:v>
                </c:pt>
                <c:pt idx="76844">
                  <c:v>12.136498</c:v>
                </c:pt>
                <c:pt idx="76845">
                  <c:v>12.141076</c:v>
                </c:pt>
                <c:pt idx="76846">
                  <c:v>12.132460999999999</c:v>
                </c:pt>
                <c:pt idx="76847">
                  <c:v>12.13058</c:v>
                </c:pt>
                <c:pt idx="76848">
                  <c:v>12.138919</c:v>
                </c:pt>
                <c:pt idx="76849">
                  <c:v>12.138885999999999</c:v>
                </c:pt>
                <c:pt idx="76850">
                  <c:v>12.137029</c:v>
                </c:pt>
                <c:pt idx="76851">
                  <c:v>12.144545000000001</c:v>
                </c:pt>
                <c:pt idx="76852">
                  <c:v>12.144449</c:v>
                </c:pt>
                <c:pt idx="76853">
                  <c:v>12.136412</c:v>
                </c:pt>
                <c:pt idx="76854">
                  <c:v>12.139268</c:v>
                </c:pt>
                <c:pt idx="76855">
                  <c:v>12.140806</c:v>
                </c:pt>
                <c:pt idx="76856">
                  <c:v>12.135839000000001</c:v>
                </c:pt>
                <c:pt idx="76857">
                  <c:v>12.139673</c:v>
                </c:pt>
                <c:pt idx="76858">
                  <c:v>12.145968</c:v>
                </c:pt>
                <c:pt idx="76859">
                  <c:v>12.143739999999999</c:v>
                </c:pt>
                <c:pt idx="76860">
                  <c:v>12.140529000000001</c:v>
                </c:pt>
                <c:pt idx="76861">
                  <c:v>12.144233</c:v>
                </c:pt>
                <c:pt idx="76862">
                  <c:v>12.144997999999999</c:v>
                </c:pt>
                <c:pt idx="76863">
                  <c:v>12.141923</c:v>
                </c:pt>
                <c:pt idx="76864">
                  <c:v>12.145565</c:v>
                </c:pt>
                <c:pt idx="76865">
                  <c:v>12.144501999999999</c:v>
                </c:pt>
                <c:pt idx="76866">
                  <c:v>12.139839</c:v>
                </c:pt>
                <c:pt idx="76867">
                  <c:v>12.143832</c:v>
                </c:pt>
                <c:pt idx="76868">
                  <c:v>12.1487</c:v>
                </c:pt>
                <c:pt idx="76869">
                  <c:v>12.143653</c:v>
                </c:pt>
                <c:pt idx="76870">
                  <c:v>12.138954</c:v>
                </c:pt>
                <c:pt idx="76871">
                  <c:v>12.144166999999999</c:v>
                </c:pt>
                <c:pt idx="76872">
                  <c:v>12.145555</c:v>
                </c:pt>
                <c:pt idx="76873">
                  <c:v>12.144888999999999</c:v>
                </c:pt>
                <c:pt idx="76874">
                  <c:v>12.149635999999999</c:v>
                </c:pt>
                <c:pt idx="76875">
                  <c:v>12.147553</c:v>
                </c:pt>
                <c:pt idx="76876">
                  <c:v>12.141534</c:v>
                </c:pt>
                <c:pt idx="76877">
                  <c:v>12.146580999999999</c:v>
                </c:pt>
                <c:pt idx="76878">
                  <c:v>12.15293</c:v>
                </c:pt>
                <c:pt idx="76879">
                  <c:v>12.143784999999999</c:v>
                </c:pt>
                <c:pt idx="76880">
                  <c:v>12.142671</c:v>
                </c:pt>
                <c:pt idx="76881">
                  <c:v>12.152751</c:v>
                </c:pt>
                <c:pt idx="76882">
                  <c:v>12.142010000000001</c:v>
                </c:pt>
                <c:pt idx="76883">
                  <c:v>12.133229999999999</c:v>
                </c:pt>
                <c:pt idx="76884">
                  <c:v>12.143257</c:v>
                </c:pt>
                <c:pt idx="76885">
                  <c:v>12.144966</c:v>
                </c:pt>
                <c:pt idx="76886">
                  <c:v>12.142882999999999</c:v>
                </c:pt>
                <c:pt idx="76887">
                  <c:v>12.152113999999999</c:v>
                </c:pt>
                <c:pt idx="76888">
                  <c:v>12.154419000000001</c:v>
                </c:pt>
                <c:pt idx="76889">
                  <c:v>12.144302</c:v>
                </c:pt>
                <c:pt idx="76890">
                  <c:v>12.149437000000001</c:v>
                </c:pt>
                <c:pt idx="76891">
                  <c:v>12.155174000000001</c:v>
                </c:pt>
                <c:pt idx="76892">
                  <c:v>12.145035</c:v>
                </c:pt>
                <c:pt idx="76893">
                  <c:v>12.145023</c:v>
                </c:pt>
                <c:pt idx="76894">
                  <c:v>12.149165</c:v>
                </c:pt>
                <c:pt idx="76895">
                  <c:v>12.145438</c:v>
                </c:pt>
                <c:pt idx="76896">
                  <c:v>12.147563</c:v>
                </c:pt>
                <c:pt idx="76897">
                  <c:v>12.153776000000001</c:v>
                </c:pt>
                <c:pt idx="76898">
                  <c:v>12.151142</c:v>
                </c:pt>
                <c:pt idx="76899">
                  <c:v>12.146383999999999</c:v>
                </c:pt>
                <c:pt idx="76900">
                  <c:v>12.149781000000001</c:v>
                </c:pt>
                <c:pt idx="76901">
                  <c:v>12.14733</c:v>
                </c:pt>
                <c:pt idx="76902">
                  <c:v>12.139951999999999</c:v>
                </c:pt>
                <c:pt idx="76903">
                  <c:v>12.145032</c:v>
                </c:pt>
                <c:pt idx="76904">
                  <c:v>12.15174</c:v>
                </c:pt>
                <c:pt idx="76905">
                  <c:v>12.149373000000001</c:v>
                </c:pt>
                <c:pt idx="76906">
                  <c:v>12.147879</c:v>
                </c:pt>
                <c:pt idx="76907">
                  <c:v>12.154322000000001</c:v>
                </c:pt>
                <c:pt idx="76908">
                  <c:v>12.152208999999999</c:v>
                </c:pt>
                <c:pt idx="76909">
                  <c:v>12.142784000000001</c:v>
                </c:pt>
                <c:pt idx="76910">
                  <c:v>12.145185</c:v>
                </c:pt>
                <c:pt idx="76911">
                  <c:v>12.147163000000001</c:v>
                </c:pt>
                <c:pt idx="76912">
                  <c:v>12.147478</c:v>
                </c:pt>
                <c:pt idx="76913">
                  <c:v>12.155030999999999</c:v>
                </c:pt>
                <c:pt idx="76914">
                  <c:v>12.154434999999999</c:v>
                </c:pt>
                <c:pt idx="76915">
                  <c:v>12.146423</c:v>
                </c:pt>
                <c:pt idx="76916">
                  <c:v>12.151709</c:v>
                </c:pt>
                <c:pt idx="76917">
                  <c:v>12.162678</c:v>
                </c:pt>
                <c:pt idx="76918">
                  <c:v>12.15611</c:v>
                </c:pt>
                <c:pt idx="76919">
                  <c:v>12.149767000000001</c:v>
                </c:pt>
                <c:pt idx="76920">
                  <c:v>12.157318</c:v>
                </c:pt>
                <c:pt idx="76921">
                  <c:v>12.153999000000001</c:v>
                </c:pt>
                <c:pt idx="76922">
                  <c:v>12.147536000000001</c:v>
                </c:pt>
                <c:pt idx="76923">
                  <c:v>12.155039</c:v>
                </c:pt>
                <c:pt idx="76924">
                  <c:v>12.155548</c:v>
                </c:pt>
                <c:pt idx="76925">
                  <c:v>12.148785999999999</c:v>
                </c:pt>
                <c:pt idx="76926">
                  <c:v>12.149926000000001</c:v>
                </c:pt>
                <c:pt idx="76927">
                  <c:v>12.153924999999999</c:v>
                </c:pt>
                <c:pt idx="76928">
                  <c:v>12.149946</c:v>
                </c:pt>
                <c:pt idx="76929">
                  <c:v>12.148198000000001</c:v>
                </c:pt>
                <c:pt idx="76930">
                  <c:v>12.150853</c:v>
                </c:pt>
                <c:pt idx="76931">
                  <c:v>12.148929000000001</c:v>
                </c:pt>
                <c:pt idx="76932">
                  <c:v>12.150575</c:v>
                </c:pt>
                <c:pt idx="76933">
                  <c:v>12.154588</c:v>
                </c:pt>
                <c:pt idx="76934">
                  <c:v>12.154858000000001</c:v>
                </c:pt>
                <c:pt idx="76935">
                  <c:v>12.157123</c:v>
                </c:pt>
                <c:pt idx="76936">
                  <c:v>12.161631</c:v>
                </c:pt>
                <c:pt idx="76937">
                  <c:v>12.159625</c:v>
                </c:pt>
                <c:pt idx="76938">
                  <c:v>12.154097</c:v>
                </c:pt>
                <c:pt idx="76939">
                  <c:v>12.158409000000001</c:v>
                </c:pt>
                <c:pt idx="76940">
                  <c:v>12.163796</c:v>
                </c:pt>
                <c:pt idx="76941">
                  <c:v>12.158658000000001</c:v>
                </c:pt>
                <c:pt idx="76942">
                  <c:v>12.157503999999999</c:v>
                </c:pt>
                <c:pt idx="76943">
                  <c:v>12.160511</c:v>
                </c:pt>
                <c:pt idx="76944">
                  <c:v>12.156628</c:v>
                </c:pt>
                <c:pt idx="76945">
                  <c:v>12.156067</c:v>
                </c:pt>
                <c:pt idx="76946">
                  <c:v>12.161690999999999</c:v>
                </c:pt>
                <c:pt idx="76947">
                  <c:v>12.158333000000001</c:v>
                </c:pt>
                <c:pt idx="76948">
                  <c:v>12.153817</c:v>
                </c:pt>
                <c:pt idx="76949">
                  <c:v>12.161166</c:v>
                </c:pt>
                <c:pt idx="76950">
                  <c:v>12.15997</c:v>
                </c:pt>
                <c:pt idx="76951">
                  <c:v>12.150767</c:v>
                </c:pt>
                <c:pt idx="76952">
                  <c:v>12.153585</c:v>
                </c:pt>
                <c:pt idx="76953">
                  <c:v>12.1576</c:v>
                </c:pt>
                <c:pt idx="76954">
                  <c:v>12.155877</c:v>
                </c:pt>
                <c:pt idx="76955">
                  <c:v>12.15419</c:v>
                </c:pt>
                <c:pt idx="76956">
                  <c:v>12.160130000000001</c:v>
                </c:pt>
                <c:pt idx="76957">
                  <c:v>12.163573</c:v>
                </c:pt>
                <c:pt idx="76958">
                  <c:v>12.158865</c:v>
                </c:pt>
                <c:pt idx="76959">
                  <c:v>12.157161</c:v>
                </c:pt>
                <c:pt idx="76960">
                  <c:v>12.155028</c:v>
                </c:pt>
                <c:pt idx="76961">
                  <c:v>12.154393000000001</c:v>
                </c:pt>
                <c:pt idx="76962">
                  <c:v>12.158557</c:v>
                </c:pt>
                <c:pt idx="76963">
                  <c:v>12.162863</c:v>
                </c:pt>
                <c:pt idx="76964">
                  <c:v>12.159478999999999</c:v>
                </c:pt>
                <c:pt idx="76965">
                  <c:v>12.154874</c:v>
                </c:pt>
                <c:pt idx="76966">
                  <c:v>12.160075000000001</c:v>
                </c:pt>
                <c:pt idx="76967">
                  <c:v>12.158365</c:v>
                </c:pt>
                <c:pt idx="76968">
                  <c:v>12.154154999999999</c:v>
                </c:pt>
                <c:pt idx="76969">
                  <c:v>12.157624999999999</c:v>
                </c:pt>
                <c:pt idx="76970">
                  <c:v>12.156677999999999</c:v>
                </c:pt>
                <c:pt idx="76971">
                  <c:v>12.155689000000001</c:v>
                </c:pt>
                <c:pt idx="76972">
                  <c:v>12.158847</c:v>
                </c:pt>
                <c:pt idx="76973">
                  <c:v>12.160985</c:v>
                </c:pt>
                <c:pt idx="76974">
                  <c:v>12.161664999999999</c:v>
                </c:pt>
                <c:pt idx="76975">
                  <c:v>12.163679</c:v>
                </c:pt>
                <c:pt idx="76976">
                  <c:v>12.166302999999999</c:v>
                </c:pt>
                <c:pt idx="76977">
                  <c:v>12.162625</c:v>
                </c:pt>
                <c:pt idx="76978">
                  <c:v>12.163945</c:v>
                </c:pt>
                <c:pt idx="76979">
                  <c:v>12.169495</c:v>
                </c:pt>
                <c:pt idx="76980">
                  <c:v>12.162345999999999</c:v>
                </c:pt>
                <c:pt idx="76981">
                  <c:v>12.155723999999999</c:v>
                </c:pt>
                <c:pt idx="76982">
                  <c:v>12.162312</c:v>
                </c:pt>
                <c:pt idx="76983">
                  <c:v>12.168507999999999</c:v>
                </c:pt>
                <c:pt idx="76984">
                  <c:v>12.162781000000001</c:v>
                </c:pt>
                <c:pt idx="76985">
                  <c:v>12.161317</c:v>
                </c:pt>
                <c:pt idx="76986">
                  <c:v>12.168288</c:v>
                </c:pt>
                <c:pt idx="76987">
                  <c:v>12.163729999999999</c:v>
                </c:pt>
                <c:pt idx="76988">
                  <c:v>12.161484</c:v>
                </c:pt>
                <c:pt idx="76989">
                  <c:v>12.169407</c:v>
                </c:pt>
                <c:pt idx="76990">
                  <c:v>12.166339000000001</c:v>
                </c:pt>
                <c:pt idx="76991">
                  <c:v>12.157631</c:v>
                </c:pt>
                <c:pt idx="76992">
                  <c:v>12.157679</c:v>
                </c:pt>
                <c:pt idx="76993">
                  <c:v>12.158989</c:v>
                </c:pt>
                <c:pt idx="76994">
                  <c:v>12.155669</c:v>
                </c:pt>
                <c:pt idx="76995">
                  <c:v>12.161232999999999</c:v>
                </c:pt>
                <c:pt idx="76996">
                  <c:v>12.172416</c:v>
                </c:pt>
                <c:pt idx="76997">
                  <c:v>12.167536999999999</c:v>
                </c:pt>
                <c:pt idx="76998">
                  <c:v>12.161654</c:v>
                </c:pt>
                <c:pt idx="76999">
                  <c:v>12.170119</c:v>
                </c:pt>
                <c:pt idx="77000">
                  <c:v>12.171837</c:v>
                </c:pt>
                <c:pt idx="77001">
                  <c:v>12.165004</c:v>
                </c:pt>
                <c:pt idx="77002">
                  <c:v>12.169067</c:v>
                </c:pt>
                <c:pt idx="77003">
                  <c:v>12.167135999999999</c:v>
                </c:pt>
                <c:pt idx="77004">
                  <c:v>12.156098999999999</c:v>
                </c:pt>
                <c:pt idx="77005">
                  <c:v>12.162766</c:v>
                </c:pt>
                <c:pt idx="77006">
                  <c:v>12.168644</c:v>
                </c:pt>
                <c:pt idx="77007">
                  <c:v>12.158058</c:v>
                </c:pt>
                <c:pt idx="77008">
                  <c:v>12.159922999999999</c:v>
                </c:pt>
                <c:pt idx="77009">
                  <c:v>12.173481000000001</c:v>
                </c:pt>
                <c:pt idx="77010">
                  <c:v>12.172679</c:v>
                </c:pt>
                <c:pt idx="77011">
                  <c:v>12.168697</c:v>
                </c:pt>
                <c:pt idx="77012">
                  <c:v>12.17234</c:v>
                </c:pt>
                <c:pt idx="77013">
                  <c:v>12.167913</c:v>
                </c:pt>
                <c:pt idx="77014">
                  <c:v>12.161809</c:v>
                </c:pt>
                <c:pt idx="77015">
                  <c:v>12.167287999999999</c:v>
                </c:pt>
                <c:pt idx="77016">
                  <c:v>12.165208</c:v>
                </c:pt>
                <c:pt idx="77017">
                  <c:v>12.158597</c:v>
                </c:pt>
                <c:pt idx="77018">
                  <c:v>12.165051</c:v>
                </c:pt>
                <c:pt idx="77019">
                  <c:v>12.172885000000001</c:v>
                </c:pt>
                <c:pt idx="77020">
                  <c:v>12.169881</c:v>
                </c:pt>
                <c:pt idx="77021">
                  <c:v>12.172065</c:v>
                </c:pt>
                <c:pt idx="77022">
                  <c:v>12.181330000000001</c:v>
                </c:pt>
                <c:pt idx="77023">
                  <c:v>12.173178999999999</c:v>
                </c:pt>
                <c:pt idx="77024">
                  <c:v>12.164733999999999</c:v>
                </c:pt>
                <c:pt idx="77025">
                  <c:v>12.176612</c:v>
                </c:pt>
                <c:pt idx="77026">
                  <c:v>12.176607000000001</c:v>
                </c:pt>
                <c:pt idx="77027">
                  <c:v>12.167481</c:v>
                </c:pt>
                <c:pt idx="77028">
                  <c:v>12.169235</c:v>
                </c:pt>
                <c:pt idx="77029">
                  <c:v>12.171652999999999</c:v>
                </c:pt>
                <c:pt idx="77030">
                  <c:v>12.173417000000001</c:v>
                </c:pt>
                <c:pt idx="77031">
                  <c:v>12.172905999999999</c:v>
                </c:pt>
                <c:pt idx="77032">
                  <c:v>12.171514</c:v>
                </c:pt>
                <c:pt idx="77033">
                  <c:v>12.168981</c:v>
                </c:pt>
                <c:pt idx="77034">
                  <c:v>12.165601000000001</c:v>
                </c:pt>
                <c:pt idx="77035">
                  <c:v>12.170635000000001</c:v>
                </c:pt>
                <c:pt idx="77036">
                  <c:v>12.174956</c:v>
                </c:pt>
                <c:pt idx="77037">
                  <c:v>12.170306</c:v>
                </c:pt>
                <c:pt idx="77038">
                  <c:v>12.165867</c:v>
                </c:pt>
                <c:pt idx="77039">
                  <c:v>12.171640999999999</c:v>
                </c:pt>
                <c:pt idx="77040">
                  <c:v>12.172800000000001</c:v>
                </c:pt>
                <c:pt idx="77041">
                  <c:v>12.166866000000001</c:v>
                </c:pt>
                <c:pt idx="77042">
                  <c:v>12.172148</c:v>
                </c:pt>
                <c:pt idx="77043">
                  <c:v>12.176811000000001</c:v>
                </c:pt>
                <c:pt idx="77044">
                  <c:v>12.172549999999999</c:v>
                </c:pt>
                <c:pt idx="77045">
                  <c:v>12.171155000000001</c:v>
                </c:pt>
                <c:pt idx="77046">
                  <c:v>12.173215000000001</c:v>
                </c:pt>
                <c:pt idx="77047">
                  <c:v>12.175167999999999</c:v>
                </c:pt>
                <c:pt idx="77048">
                  <c:v>12.175103999999999</c:v>
                </c:pt>
                <c:pt idx="77049">
                  <c:v>12.173662</c:v>
                </c:pt>
                <c:pt idx="77050">
                  <c:v>12.168525000000001</c:v>
                </c:pt>
                <c:pt idx="77051">
                  <c:v>12.169777</c:v>
                </c:pt>
                <c:pt idx="77052">
                  <c:v>12.179550000000001</c:v>
                </c:pt>
                <c:pt idx="77053">
                  <c:v>12.176053</c:v>
                </c:pt>
                <c:pt idx="77054">
                  <c:v>12.166926999999999</c:v>
                </c:pt>
                <c:pt idx="77055">
                  <c:v>12.170406</c:v>
                </c:pt>
                <c:pt idx="77056">
                  <c:v>12.17365</c:v>
                </c:pt>
                <c:pt idx="77057">
                  <c:v>12.170521000000001</c:v>
                </c:pt>
                <c:pt idx="77058">
                  <c:v>12.172796</c:v>
                </c:pt>
                <c:pt idx="77059">
                  <c:v>12.176555</c:v>
                </c:pt>
                <c:pt idx="77060">
                  <c:v>12.174189</c:v>
                </c:pt>
                <c:pt idx="77061">
                  <c:v>12.174486999999999</c:v>
                </c:pt>
                <c:pt idx="77062">
                  <c:v>12.179601</c:v>
                </c:pt>
                <c:pt idx="77063">
                  <c:v>12.180172000000001</c:v>
                </c:pt>
                <c:pt idx="77064">
                  <c:v>12.177642000000001</c:v>
                </c:pt>
                <c:pt idx="77065">
                  <c:v>12.178502999999999</c:v>
                </c:pt>
                <c:pt idx="77066">
                  <c:v>12.179855</c:v>
                </c:pt>
                <c:pt idx="77067">
                  <c:v>12.174071</c:v>
                </c:pt>
                <c:pt idx="77068">
                  <c:v>12.171125999999999</c:v>
                </c:pt>
                <c:pt idx="77069">
                  <c:v>12.176116</c:v>
                </c:pt>
                <c:pt idx="77070">
                  <c:v>12.176164</c:v>
                </c:pt>
                <c:pt idx="77071">
                  <c:v>12.177737</c:v>
                </c:pt>
                <c:pt idx="77072">
                  <c:v>12.181906</c:v>
                </c:pt>
                <c:pt idx="77073">
                  <c:v>12.178476</c:v>
                </c:pt>
                <c:pt idx="77074">
                  <c:v>12.180795</c:v>
                </c:pt>
                <c:pt idx="77075">
                  <c:v>12.186360000000001</c:v>
                </c:pt>
                <c:pt idx="77076">
                  <c:v>12.181009</c:v>
                </c:pt>
                <c:pt idx="77077">
                  <c:v>12.178349000000001</c:v>
                </c:pt>
                <c:pt idx="77078">
                  <c:v>12.187231000000001</c:v>
                </c:pt>
                <c:pt idx="77079">
                  <c:v>12.181939</c:v>
                </c:pt>
                <c:pt idx="77080">
                  <c:v>12.171143000000001</c:v>
                </c:pt>
                <c:pt idx="77081">
                  <c:v>12.181709</c:v>
                </c:pt>
                <c:pt idx="77082">
                  <c:v>12.181281</c:v>
                </c:pt>
                <c:pt idx="77083">
                  <c:v>12.169582</c:v>
                </c:pt>
                <c:pt idx="77084">
                  <c:v>12.177497000000001</c:v>
                </c:pt>
                <c:pt idx="77085">
                  <c:v>12.186858000000001</c:v>
                </c:pt>
                <c:pt idx="77086">
                  <c:v>12.181801</c:v>
                </c:pt>
                <c:pt idx="77087">
                  <c:v>12.179656</c:v>
                </c:pt>
                <c:pt idx="77088">
                  <c:v>12.188514</c:v>
                </c:pt>
                <c:pt idx="77089">
                  <c:v>12.185328999999999</c:v>
                </c:pt>
                <c:pt idx="77090">
                  <c:v>12.174678999999999</c:v>
                </c:pt>
                <c:pt idx="77091">
                  <c:v>12.178203999999999</c:v>
                </c:pt>
                <c:pt idx="77092">
                  <c:v>12.180294999999999</c:v>
                </c:pt>
                <c:pt idx="77093">
                  <c:v>12.173569000000001</c:v>
                </c:pt>
                <c:pt idx="77094">
                  <c:v>12.177261</c:v>
                </c:pt>
                <c:pt idx="77095">
                  <c:v>12.184735999999999</c:v>
                </c:pt>
                <c:pt idx="77096">
                  <c:v>12.182648</c:v>
                </c:pt>
                <c:pt idx="77097">
                  <c:v>12.182248</c:v>
                </c:pt>
                <c:pt idx="77098">
                  <c:v>12.184913</c:v>
                </c:pt>
                <c:pt idx="77099">
                  <c:v>12.175867999999999</c:v>
                </c:pt>
                <c:pt idx="77100">
                  <c:v>12.172188</c:v>
                </c:pt>
                <c:pt idx="77101">
                  <c:v>12.183775000000001</c:v>
                </c:pt>
                <c:pt idx="77102">
                  <c:v>12.18463</c:v>
                </c:pt>
                <c:pt idx="77103">
                  <c:v>12.177757</c:v>
                </c:pt>
                <c:pt idx="77104">
                  <c:v>12.180778</c:v>
                </c:pt>
                <c:pt idx="77105">
                  <c:v>12.184241999999999</c:v>
                </c:pt>
                <c:pt idx="77106">
                  <c:v>12.178234</c:v>
                </c:pt>
                <c:pt idx="77107">
                  <c:v>12.17999</c:v>
                </c:pt>
                <c:pt idx="77108">
                  <c:v>12.188074</c:v>
                </c:pt>
                <c:pt idx="77109">
                  <c:v>12.181087</c:v>
                </c:pt>
                <c:pt idx="77110">
                  <c:v>12.177379</c:v>
                </c:pt>
                <c:pt idx="77111">
                  <c:v>12.18369</c:v>
                </c:pt>
                <c:pt idx="77112">
                  <c:v>12.184229999999999</c:v>
                </c:pt>
                <c:pt idx="77113">
                  <c:v>12.185052000000001</c:v>
                </c:pt>
                <c:pt idx="77114">
                  <c:v>12.188368000000001</c:v>
                </c:pt>
                <c:pt idx="77115">
                  <c:v>12.187927</c:v>
                </c:pt>
                <c:pt idx="77116">
                  <c:v>12.178367</c:v>
                </c:pt>
                <c:pt idx="77117">
                  <c:v>12.178145000000001</c:v>
                </c:pt>
                <c:pt idx="77118">
                  <c:v>12.188110999999999</c:v>
                </c:pt>
                <c:pt idx="77119">
                  <c:v>12.186719999999999</c:v>
                </c:pt>
                <c:pt idx="77120">
                  <c:v>12.184127</c:v>
                </c:pt>
                <c:pt idx="77121">
                  <c:v>12.188756</c:v>
                </c:pt>
                <c:pt idx="77122">
                  <c:v>12.190447000000001</c:v>
                </c:pt>
                <c:pt idx="77123">
                  <c:v>12.187837999999999</c:v>
                </c:pt>
                <c:pt idx="77124">
                  <c:v>12.185401000000001</c:v>
                </c:pt>
                <c:pt idx="77125">
                  <c:v>12.184742999999999</c:v>
                </c:pt>
                <c:pt idx="77126">
                  <c:v>12.181945000000001</c:v>
                </c:pt>
                <c:pt idx="77127">
                  <c:v>12.184578</c:v>
                </c:pt>
                <c:pt idx="77128">
                  <c:v>12.189558</c:v>
                </c:pt>
                <c:pt idx="77129">
                  <c:v>12.185542</c:v>
                </c:pt>
                <c:pt idx="77130">
                  <c:v>12.186107</c:v>
                </c:pt>
                <c:pt idx="77131">
                  <c:v>12.191592999999999</c:v>
                </c:pt>
                <c:pt idx="77132">
                  <c:v>12.190227999999999</c:v>
                </c:pt>
                <c:pt idx="77133">
                  <c:v>12.185271999999999</c:v>
                </c:pt>
                <c:pt idx="77134">
                  <c:v>12.187450999999999</c:v>
                </c:pt>
                <c:pt idx="77135">
                  <c:v>12.187051</c:v>
                </c:pt>
                <c:pt idx="77136">
                  <c:v>12.182065</c:v>
                </c:pt>
                <c:pt idx="77137">
                  <c:v>12.188689</c:v>
                </c:pt>
                <c:pt idx="77138">
                  <c:v>12.192736</c:v>
                </c:pt>
                <c:pt idx="77139">
                  <c:v>12.182423</c:v>
                </c:pt>
                <c:pt idx="77140">
                  <c:v>12.182774</c:v>
                </c:pt>
                <c:pt idx="77141">
                  <c:v>12.195702000000001</c:v>
                </c:pt>
                <c:pt idx="77142">
                  <c:v>12.194865</c:v>
                </c:pt>
                <c:pt idx="77143">
                  <c:v>12.184865</c:v>
                </c:pt>
                <c:pt idx="77144">
                  <c:v>12.190765000000001</c:v>
                </c:pt>
                <c:pt idx="77145">
                  <c:v>12.196491999999999</c:v>
                </c:pt>
                <c:pt idx="77146">
                  <c:v>12.189785000000001</c:v>
                </c:pt>
                <c:pt idx="77147">
                  <c:v>12.192838999999999</c:v>
                </c:pt>
                <c:pt idx="77148">
                  <c:v>12.19453</c:v>
                </c:pt>
                <c:pt idx="77149">
                  <c:v>12.189232000000001</c:v>
                </c:pt>
                <c:pt idx="77150">
                  <c:v>12.191954000000001</c:v>
                </c:pt>
                <c:pt idx="77151">
                  <c:v>12.193785</c:v>
                </c:pt>
                <c:pt idx="77152">
                  <c:v>12.187519999999999</c:v>
                </c:pt>
                <c:pt idx="77153">
                  <c:v>12.185896</c:v>
                </c:pt>
                <c:pt idx="77154">
                  <c:v>12.193512999999999</c:v>
                </c:pt>
                <c:pt idx="77155">
                  <c:v>12.189926</c:v>
                </c:pt>
                <c:pt idx="77156">
                  <c:v>12.183344999999999</c:v>
                </c:pt>
                <c:pt idx="77157">
                  <c:v>12.193947</c:v>
                </c:pt>
                <c:pt idx="77158">
                  <c:v>12.198891</c:v>
                </c:pt>
                <c:pt idx="77159">
                  <c:v>12.193951</c:v>
                </c:pt>
                <c:pt idx="77160">
                  <c:v>12.194176000000001</c:v>
                </c:pt>
                <c:pt idx="77161">
                  <c:v>12.196910000000001</c:v>
                </c:pt>
                <c:pt idx="77162">
                  <c:v>12.191271</c:v>
                </c:pt>
                <c:pt idx="77163">
                  <c:v>12.183334</c:v>
                </c:pt>
                <c:pt idx="77164">
                  <c:v>12.189831999999999</c:v>
                </c:pt>
                <c:pt idx="77165">
                  <c:v>12.192252999999999</c:v>
                </c:pt>
                <c:pt idx="77166">
                  <c:v>12.187265</c:v>
                </c:pt>
                <c:pt idx="77167">
                  <c:v>12.192665999999999</c:v>
                </c:pt>
                <c:pt idx="77168">
                  <c:v>12.196626</c:v>
                </c:pt>
                <c:pt idx="77169">
                  <c:v>12.194131</c:v>
                </c:pt>
                <c:pt idx="77170">
                  <c:v>12.195195</c:v>
                </c:pt>
                <c:pt idx="77171">
                  <c:v>12.197469</c:v>
                </c:pt>
                <c:pt idx="77172">
                  <c:v>12.194153999999999</c:v>
                </c:pt>
                <c:pt idx="77173">
                  <c:v>12.196379</c:v>
                </c:pt>
                <c:pt idx="77174">
                  <c:v>12.204533</c:v>
                </c:pt>
                <c:pt idx="77175">
                  <c:v>12.199236000000001</c:v>
                </c:pt>
                <c:pt idx="77176">
                  <c:v>12.192038</c:v>
                </c:pt>
                <c:pt idx="77177">
                  <c:v>12.196747</c:v>
                </c:pt>
                <c:pt idx="77178">
                  <c:v>12.196934000000001</c:v>
                </c:pt>
                <c:pt idx="77179">
                  <c:v>12.191981999999999</c:v>
                </c:pt>
                <c:pt idx="77180">
                  <c:v>12.194189</c:v>
                </c:pt>
                <c:pt idx="77181">
                  <c:v>12.197149</c:v>
                </c:pt>
                <c:pt idx="77182">
                  <c:v>12.190721999999999</c:v>
                </c:pt>
                <c:pt idx="77183">
                  <c:v>12.190397000000001</c:v>
                </c:pt>
                <c:pt idx="77184">
                  <c:v>12.195163000000001</c:v>
                </c:pt>
                <c:pt idx="77185">
                  <c:v>12.193554000000001</c:v>
                </c:pt>
                <c:pt idx="77186">
                  <c:v>12.195417000000001</c:v>
                </c:pt>
                <c:pt idx="77187">
                  <c:v>12.198921</c:v>
                </c:pt>
                <c:pt idx="77188">
                  <c:v>12.197070999999999</c:v>
                </c:pt>
                <c:pt idx="77189">
                  <c:v>12.194908</c:v>
                </c:pt>
                <c:pt idx="77190">
                  <c:v>12.19669</c:v>
                </c:pt>
                <c:pt idx="77191">
                  <c:v>12.198850999999999</c:v>
                </c:pt>
                <c:pt idx="77192">
                  <c:v>12.191670999999999</c:v>
                </c:pt>
                <c:pt idx="77193">
                  <c:v>12.191469</c:v>
                </c:pt>
                <c:pt idx="77194">
                  <c:v>12.201898</c:v>
                </c:pt>
                <c:pt idx="77195">
                  <c:v>12.201878000000001</c:v>
                </c:pt>
                <c:pt idx="77196">
                  <c:v>12.20091</c:v>
                </c:pt>
                <c:pt idx="77197">
                  <c:v>12.204253</c:v>
                </c:pt>
                <c:pt idx="77198">
                  <c:v>12.199693</c:v>
                </c:pt>
                <c:pt idx="77199">
                  <c:v>12.195311</c:v>
                </c:pt>
                <c:pt idx="77200">
                  <c:v>12.200716</c:v>
                </c:pt>
                <c:pt idx="77201">
                  <c:v>12.20086</c:v>
                </c:pt>
                <c:pt idx="77202">
                  <c:v>12.193562</c:v>
                </c:pt>
                <c:pt idx="77203">
                  <c:v>12.196078999999999</c:v>
                </c:pt>
                <c:pt idx="77204">
                  <c:v>12.199906</c:v>
                </c:pt>
                <c:pt idx="77205">
                  <c:v>12.197466</c:v>
                </c:pt>
                <c:pt idx="77206">
                  <c:v>12.197791</c:v>
                </c:pt>
                <c:pt idx="77207">
                  <c:v>12.20391</c:v>
                </c:pt>
                <c:pt idx="77208">
                  <c:v>12.204971</c:v>
                </c:pt>
                <c:pt idx="77209">
                  <c:v>12.199517</c:v>
                </c:pt>
                <c:pt idx="77210">
                  <c:v>12.201866000000001</c:v>
                </c:pt>
                <c:pt idx="77211">
                  <c:v>12.203207000000001</c:v>
                </c:pt>
                <c:pt idx="77212">
                  <c:v>12.198804000000001</c:v>
                </c:pt>
                <c:pt idx="77213">
                  <c:v>12.199233</c:v>
                </c:pt>
                <c:pt idx="77214">
                  <c:v>12.197868</c:v>
                </c:pt>
                <c:pt idx="77215">
                  <c:v>12.193595</c:v>
                </c:pt>
                <c:pt idx="77216">
                  <c:v>12.196946000000001</c:v>
                </c:pt>
                <c:pt idx="77217">
                  <c:v>12.203832</c:v>
                </c:pt>
                <c:pt idx="77218">
                  <c:v>12.202892</c:v>
                </c:pt>
                <c:pt idx="77219">
                  <c:v>12.198658999999999</c:v>
                </c:pt>
                <c:pt idx="77220">
                  <c:v>12.203913</c:v>
                </c:pt>
                <c:pt idx="77221">
                  <c:v>12.208171</c:v>
                </c:pt>
                <c:pt idx="77222">
                  <c:v>12.205107999999999</c:v>
                </c:pt>
                <c:pt idx="77223">
                  <c:v>12.201938</c:v>
                </c:pt>
                <c:pt idx="77224">
                  <c:v>12.202093</c:v>
                </c:pt>
                <c:pt idx="77225">
                  <c:v>12.202477</c:v>
                </c:pt>
                <c:pt idx="77226">
                  <c:v>12.204075</c:v>
                </c:pt>
                <c:pt idx="77227">
                  <c:v>12.207903</c:v>
                </c:pt>
                <c:pt idx="77228">
                  <c:v>12.202324000000001</c:v>
                </c:pt>
                <c:pt idx="77229">
                  <c:v>12.201326999999999</c:v>
                </c:pt>
                <c:pt idx="77230">
                  <c:v>12.213475000000001</c:v>
                </c:pt>
                <c:pt idx="77231">
                  <c:v>12.213958999999999</c:v>
                </c:pt>
                <c:pt idx="77232">
                  <c:v>12.207147000000001</c:v>
                </c:pt>
                <c:pt idx="77233">
                  <c:v>12.211836</c:v>
                </c:pt>
                <c:pt idx="77234">
                  <c:v>12.211830000000001</c:v>
                </c:pt>
                <c:pt idx="77235">
                  <c:v>12.200274</c:v>
                </c:pt>
                <c:pt idx="77236">
                  <c:v>12.20073</c:v>
                </c:pt>
                <c:pt idx="77237">
                  <c:v>12.207508000000001</c:v>
                </c:pt>
                <c:pt idx="77238">
                  <c:v>12.198093</c:v>
                </c:pt>
                <c:pt idx="77239">
                  <c:v>12.195195</c:v>
                </c:pt>
                <c:pt idx="77240">
                  <c:v>12.204329</c:v>
                </c:pt>
                <c:pt idx="77241">
                  <c:v>12.199835999999999</c:v>
                </c:pt>
                <c:pt idx="77242">
                  <c:v>12.200602</c:v>
                </c:pt>
                <c:pt idx="77243">
                  <c:v>12.214048</c:v>
                </c:pt>
                <c:pt idx="77244">
                  <c:v>12.210146</c:v>
                </c:pt>
                <c:pt idx="77245">
                  <c:v>12.200726</c:v>
                </c:pt>
                <c:pt idx="77246">
                  <c:v>12.207689999999999</c:v>
                </c:pt>
                <c:pt idx="77247">
                  <c:v>12.208366</c:v>
                </c:pt>
                <c:pt idx="77248">
                  <c:v>12.197611</c:v>
                </c:pt>
                <c:pt idx="77249">
                  <c:v>12.201498000000001</c:v>
                </c:pt>
                <c:pt idx="77250">
                  <c:v>12.207279</c:v>
                </c:pt>
                <c:pt idx="77251">
                  <c:v>12.202389</c:v>
                </c:pt>
                <c:pt idx="77252">
                  <c:v>12.206170999999999</c:v>
                </c:pt>
                <c:pt idx="77253">
                  <c:v>12.212609</c:v>
                </c:pt>
                <c:pt idx="77254">
                  <c:v>12.211328999999999</c:v>
                </c:pt>
                <c:pt idx="77255">
                  <c:v>12.206243000000001</c:v>
                </c:pt>
                <c:pt idx="77256">
                  <c:v>12.206443</c:v>
                </c:pt>
                <c:pt idx="77257">
                  <c:v>12.210046999999999</c:v>
                </c:pt>
                <c:pt idx="77258">
                  <c:v>12.206948000000001</c:v>
                </c:pt>
                <c:pt idx="77259">
                  <c:v>12.208520999999999</c:v>
                </c:pt>
                <c:pt idx="77260">
                  <c:v>12.212961999999999</c:v>
                </c:pt>
                <c:pt idx="77261">
                  <c:v>12.206821</c:v>
                </c:pt>
                <c:pt idx="77262">
                  <c:v>12.202736</c:v>
                </c:pt>
                <c:pt idx="77263">
                  <c:v>12.208000999999999</c:v>
                </c:pt>
                <c:pt idx="77264">
                  <c:v>12.210309000000001</c:v>
                </c:pt>
                <c:pt idx="77265">
                  <c:v>12.204958</c:v>
                </c:pt>
                <c:pt idx="77266">
                  <c:v>12.206343</c:v>
                </c:pt>
                <c:pt idx="77267">
                  <c:v>12.211363</c:v>
                </c:pt>
                <c:pt idx="77268">
                  <c:v>12.208581000000001</c:v>
                </c:pt>
                <c:pt idx="77269">
                  <c:v>12.210972</c:v>
                </c:pt>
                <c:pt idx="77270">
                  <c:v>12.214021000000001</c:v>
                </c:pt>
                <c:pt idx="77271">
                  <c:v>12.211516</c:v>
                </c:pt>
                <c:pt idx="77272">
                  <c:v>12.211009000000001</c:v>
                </c:pt>
                <c:pt idx="77273">
                  <c:v>12.213657</c:v>
                </c:pt>
                <c:pt idx="77274">
                  <c:v>12.217456</c:v>
                </c:pt>
                <c:pt idx="77275">
                  <c:v>12.211323999999999</c:v>
                </c:pt>
                <c:pt idx="77276">
                  <c:v>12.206595</c:v>
                </c:pt>
                <c:pt idx="77277">
                  <c:v>12.209185</c:v>
                </c:pt>
                <c:pt idx="77278">
                  <c:v>12.209379</c:v>
                </c:pt>
                <c:pt idx="77279">
                  <c:v>12.212579</c:v>
                </c:pt>
                <c:pt idx="77280">
                  <c:v>12.216294</c:v>
                </c:pt>
                <c:pt idx="77281">
                  <c:v>12.212122000000001</c:v>
                </c:pt>
                <c:pt idx="77282">
                  <c:v>12.209429</c:v>
                </c:pt>
                <c:pt idx="77283">
                  <c:v>12.215646</c:v>
                </c:pt>
                <c:pt idx="77284">
                  <c:v>12.211713</c:v>
                </c:pt>
                <c:pt idx="77285">
                  <c:v>12.204325000000001</c:v>
                </c:pt>
                <c:pt idx="77286">
                  <c:v>12.212211</c:v>
                </c:pt>
                <c:pt idx="77287">
                  <c:v>12.212262000000001</c:v>
                </c:pt>
                <c:pt idx="77288">
                  <c:v>12.206492000000001</c:v>
                </c:pt>
                <c:pt idx="77289">
                  <c:v>12.21644</c:v>
                </c:pt>
                <c:pt idx="77290">
                  <c:v>12.221295</c:v>
                </c:pt>
                <c:pt idx="77291">
                  <c:v>12.214969999999999</c:v>
                </c:pt>
                <c:pt idx="77292">
                  <c:v>12.217027</c:v>
                </c:pt>
                <c:pt idx="77293">
                  <c:v>12.223067</c:v>
                </c:pt>
                <c:pt idx="77294">
                  <c:v>12.216279</c:v>
                </c:pt>
                <c:pt idx="77295">
                  <c:v>12.214943</c:v>
                </c:pt>
                <c:pt idx="77296">
                  <c:v>12.224482999999999</c:v>
                </c:pt>
                <c:pt idx="77297">
                  <c:v>12.216854</c:v>
                </c:pt>
                <c:pt idx="77298">
                  <c:v>12.208598</c:v>
                </c:pt>
                <c:pt idx="77299">
                  <c:v>12.219087</c:v>
                </c:pt>
                <c:pt idx="77300">
                  <c:v>12.223958</c:v>
                </c:pt>
                <c:pt idx="77301">
                  <c:v>12.213473</c:v>
                </c:pt>
                <c:pt idx="77302">
                  <c:v>12.213260999999999</c:v>
                </c:pt>
                <c:pt idx="77303">
                  <c:v>12.221316</c:v>
                </c:pt>
                <c:pt idx="77304">
                  <c:v>12.21171</c:v>
                </c:pt>
                <c:pt idx="77305">
                  <c:v>12.210137</c:v>
                </c:pt>
                <c:pt idx="77306">
                  <c:v>12.22245</c:v>
                </c:pt>
                <c:pt idx="77307">
                  <c:v>12.217041</c:v>
                </c:pt>
                <c:pt idx="77308">
                  <c:v>12.211497</c:v>
                </c:pt>
                <c:pt idx="77309">
                  <c:v>12.218833</c:v>
                </c:pt>
                <c:pt idx="77310">
                  <c:v>12.220648000000001</c:v>
                </c:pt>
                <c:pt idx="77311">
                  <c:v>12.21537</c:v>
                </c:pt>
                <c:pt idx="77312">
                  <c:v>12.218775000000001</c:v>
                </c:pt>
                <c:pt idx="77313">
                  <c:v>12.222595999999999</c:v>
                </c:pt>
                <c:pt idx="77314">
                  <c:v>12.212437</c:v>
                </c:pt>
                <c:pt idx="77315">
                  <c:v>12.210577000000001</c:v>
                </c:pt>
                <c:pt idx="77316">
                  <c:v>12.215335</c:v>
                </c:pt>
                <c:pt idx="77317">
                  <c:v>12.213004</c:v>
                </c:pt>
                <c:pt idx="77318">
                  <c:v>12.217817999999999</c:v>
                </c:pt>
                <c:pt idx="77319">
                  <c:v>12.223628</c:v>
                </c:pt>
                <c:pt idx="77320">
                  <c:v>12.216062000000001</c:v>
                </c:pt>
                <c:pt idx="77321">
                  <c:v>12.209279</c:v>
                </c:pt>
                <c:pt idx="77322">
                  <c:v>12.213480000000001</c:v>
                </c:pt>
                <c:pt idx="77323">
                  <c:v>12.216253</c:v>
                </c:pt>
                <c:pt idx="77324">
                  <c:v>12.213951</c:v>
                </c:pt>
                <c:pt idx="77325">
                  <c:v>12.222576</c:v>
                </c:pt>
                <c:pt idx="77326">
                  <c:v>12.230746</c:v>
                </c:pt>
                <c:pt idx="77327">
                  <c:v>12.221088999999999</c:v>
                </c:pt>
                <c:pt idx="77328">
                  <c:v>12.216119000000001</c:v>
                </c:pt>
                <c:pt idx="77329">
                  <c:v>12.222231000000001</c:v>
                </c:pt>
                <c:pt idx="77330">
                  <c:v>12.219443</c:v>
                </c:pt>
                <c:pt idx="77331">
                  <c:v>12.213906</c:v>
                </c:pt>
                <c:pt idx="77332">
                  <c:v>12.220656</c:v>
                </c:pt>
                <c:pt idx="77333">
                  <c:v>12.221959</c:v>
                </c:pt>
                <c:pt idx="77334">
                  <c:v>12.215335</c:v>
                </c:pt>
                <c:pt idx="77335">
                  <c:v>12.223215</c:v>
                </c:pt>
                <c:pt idx="77336">
                  <c:v>12.230945</c:v>
                </c:pt>
                <c:pt idx="77337">
                  <c:v>12.223386</c:v>
                </c:pt>
                <c:pt idx="77338">
                  <c:v>12.223349000000001</c:v>
                </c:pt>
                <c:pt idx="77339">
                  <c:v>12.232436</c:v>
                </c:pt>
                <c:pt idx="77340">
                  <c:v>12.226774000000001</c:v>
                </c:pt>
                <c:pt idx="77341">
                  <c:v>12.220541000000001</c:v>
                </c:pt>
                <c:pt idx="77342">
                  <c:v>12.22786</c:v>
                </c:pt>
                <c:pt idx="77343">
                  <c:v>12.223300999999999</c:v>
                </c:pt>
                <c:pt idx="77344">
                  <c:v>12.214418999999999</c:v>
                </c:pt>
                <c:pt idx="77345">
                  <c:v>12.221192</c:v>
                </c:pt>
                <c:pt idx="77346">
                  <c:v>12.223786</c:v>
                </c:pt>
                <c:pt idx="77347">
                  <c:v>12.218688</c:v>
                </c:pt>
                <c:pt idx="77348">
                  <c:v>12.223616</c:v>
                </c:pt>
                <c:pt idx="77349">
                  <c:v>12.228717</c:v>
                </c:pt>
                <c:pt idx="77350">
                  <c:v>12.220188</c:v>
                </c:pt>
                <c:pt idx="77351">
                  <c:v>12.215545000000001</c:v>
                </c:pt>
                <c:pt idx="77352">
                  <c:v>12.224213000000001</c:v>
                </c:pt>
                <c:pt idx="77353">
                  <c:v>12.224715</c:v>
                </c:pt>
                <c:pt idx="77354">
                  <c:v>12.2242</c:v>
                </c:pt>
                <c:pt idx="77355">
                  <c:v>12.233814000000001</c:v>
                </c:pt>
                <c:pt idx="77356">
                  <c:v>12.231344999999999</c:v>
                </c:pt>
                <c:pt idx="77357">
                  <c:v>12.220757000000001</c:v>
                </c:pt>
                <c:pt idx="77358">
                  <c:v>12.224515999999999</c:v>
                </c:pt>
                <c:pt idx="77359">
                  <c:v>12.231678</c:v>
                </c:pt>
                <c:pt idx="77360">
                  <c:v>12.225038</c:v>
                </c:pt>
                <c:pt idx="77361">
                  <c:v>12.222545999999999</c:v>
                </c:pt>
                <c:pt idx="77362">
                  <c:v>12.228216</c:v>
                </c:pt>
                <c:pt idx="77363">
                  <c:v>12.221514000000001</c:v>
                </c:pt>
                <c:pt idx="77364">
                  <c:v>12.217988</c:v>
                </c:pt>
                <c:pt idx="77365">
                  <c:v>12.225346</c:v>
                </c:pt>
                <c:pt idx="77366">
                  <c:v>12.225477</c:v>
                </c:pt>
                <c:pt idx="77367">
                  <c:v>12.224323</c:v>
                </c:pt>
                <c:pt idx="77368">
                  <c:v>12.22526</c:v>
                </c:pt>
                <c:pt idx="77369">
                  <c:v>12.224656</c:v>
                </c:pt>
                <c:pt idx="77370">
                  <c:v>12.225262000000001</c:v>
                </c:pt>
                <c:pt idx="77371">
                  <c:v>12.228348</c:v>
                </c:pt>
                <c:pt idx="77372">
                  <c:v>12.227812999999999</c:v>
                </c:pt>
                <c:pt idx="77373">
                  <c:v>12.226122999999999</c:v>
                </c:pt>
                <c:pt idx="77374">
                  <c:v>12.229371</c:v>
                </c:pt>
                <c:pt idx="77375">
                  <c:v>12.22927</c:v>
                </c:pt>
                <c:pt idx="77376">
                  <c:v>12.228087</c:v>
                </c:pt>
                <c:pt idx="77377">
                  <c:v>12.22852</c:v>
                </c:pt>
                <c:pt idx="77378">
                  <c:v>12.229538</c:v>
                </c:pt>
                <c:pt idx="77379">
                  <c:v>12.23183</c:v>
                </c:pt>
                <c:pt idx="77380">
                  <c:v>12.23068</c:v>
                </c:pt>
                <c:pt idx="77381">
                  <c:v>12.229561</c:v>
                </c:pt>
                <c:pt idx="77382">
                  <c:v>12.228171</c:v>
                </c:pt>
                <c:pt idx="77383">
                  <c:v>12.222918999999999</c:v>
                </c:pt>
                <c:pt idx="77384">
                  <c:v>12.222647</c:v>
                </c:pt>
                <c:pt idx="77385">
                  <c:v>12.225925999999999</c:v>
                </c:pt>
                <c:pt idx="77386">
                  <c:v>12.222609</c:v>
                </c:pt>
                <c:pt idx="77387">
                  <c:v>12.223585999999999</c:v>
                </c:pt>
                <c:pt idx="77388">
                  <c:v>12.234904</c:v>
                </c:pt>
                <c:pt idx="77389">
                  <c:v>12.233445</c:v>
                </c:pt>
                <c:pt idx="77390">
                  <c:v>12.226938000000001</c:v>
                </c:pt>
                <c:pt idx="77391">
                  <c:v>12.237159</c:v>
                </c:pt>
                <c:pt idx="77392">
                  <c:v>12.242194</c:v>
                </c:pt>
                <c:pt idx="77393">
                  <c:v>12.234286000000001</c:v>
                </c:pt>
                <c:pt idx="77394">
                  <c:v>12.23165</c:v>
                </c:pt>
                <c:pt idx="77395">
                  <c:v>12.235431999999999</c:v>
                </c:pt>
                <c:pt idx="77396">
                  <c:v>12.232957000000001</c:v>
                </c:pt>
                <c:pt idx="77397">
                  <c:v>12.225301999999999</c:v>
                </c:pt>
                <c:pt idx="77398">
                  <c:v>12.227504</c:v>
                </c:pt>
                <c:pt idx="77399">
                  <c:v>12.231586</c:v>
                </c:pt>
                <c:pt idx="77400">
                  <c:v>12.233292</c:v>
                </c:pt>
                <c:pt idx="77401">
                  <c:v>12.240803</c:v>
                </c:pt>
                <c:pt idx="77402">
                  <c:v>12.242533999999999</c:v>
                </c:pt>
                <c:pt idx="77403">
                  <c:v>12.236359</c:v>
                </c:pt>
                <c:pt idx="77404">
                  <c:v>12.233757000000001</c:v>
                </c:pt>
                <c:pt idx="77405">
                  <c:v>12.234897999999999</c:v>
                </c:pt>
                <c:pt idx="77406">
                  <c:v>12.228740999999999</c:v>
                </c:pt>
                <c:pt idx="77407">
                  <c:v>12.226511</c:v>
                </c:pt>
                <c:pt idx="77408">
                  <c:v>12.233553000000001</c:v>
                </c:pt>
                <c:pt idx="77409">
                  <c:v>12.229727</c:v>
                </c:pt>
                <c:pt idx="77410">
                  <c:v>12.225349</c:v>
                </c:pt>
                <c:pt idx="77411">
                  <c:v>12.235747999999999</c:v>
                </c:pt>
                <c:pt idx="77412">
                  <c:v>12.2377</c:v>
                </c:pt>
                <c:pt idx="77413">
                  <c:v>12.230477</c:v>
                </c:pt>
                <c:pt idx="77414">
                  <c:v>12.232416000000001</c:v>
                </c:pt>
                <c:pt idx="77415">
                  <c:v>12.237097</c:v>
                </c:pt>
                <c:pt idx="77416">
                  <c:v>12.236807000000001</c:v>
                </c:pt>
                <c:pt idx="77417">
                  <c:v>12.238517</c:v>
                </c:pt>
                <c:pt idx="77418">
                  <c:v>12.241279</c:v>
                </c:pt>
                <c:pt idx="77419">
                  <c:v>12.234500000000001</c:v>
                </c:pt>
                <c:pt idx="77420">
                  <c:v>12.230532</c:v>
                </c:pt>
                <c:pt idx="77421">
                  <c:v>12.234852999999999</c:v>
                </c:pt>
                <c:pt idx="77422">
                  <c:v>12.235205000000001</c:v>
                </c:pt>
                <c:pt idx="77423">
                  <c:v>12.23667</c:v>
                </c:pt>
                <c:pt idx="77424">
                  <c:v>12.240591</c:v>
                </c:pt>
                <c:pt idx="77425">
                  <c:v>12.238913999999999</c:v>
                </c:pt>
                <c:pt idx="77426">
                  <c:v>12.233280000000001</c:v>
                </c:pt>
                <c:pt idx="77427">
                  <c:v>12.233731000000001</c:v>
                </c:pt>
                <c:pt idx="77428">
                  <c:v>12.235844999999999</c:v>
                </c:pt>
                <c:pt idx="77429">
                  <c:v>12.230308000000001</c:v>
                </c:pt>
                <c:pt idx="77430">
                  <c:v>12.23494</c:v>
                </c:pt>
                <c:pt idx="77431">
                  <c:v>12.243062</c:v>
                </c:pt>
                <c:pt idx="77432">
                  <c:v>12.233395</c:v>
                </c:pt>
                <c:pt idx="77433">
                  <c:v>12.224848</c:v>
                </c:pt>
                <c:pt idx="77434">
                  <c:v>12.235722000000001</c:v>
                </c:pt>
                <c:pt idx="77435">
                  <c:v>12.239926000000001</c:v>
                </c:pt>
                <c:pt idx="77436">
                  <c:v>12.231204</c:v>
                </c:pt>
                <c:pt idx="77437">
                  <c:v>12.238591</c:v>
                </c:pt>
                <c:pt idx="77438">
                  <c:v>12.246850999999999</c:v>
                </c:pt>
                <c:pt idx="77439">
                  <c:v>12.238725000000001</c:v>
                </c:pt>
                <c:pt idx="77440">
                  <c:v>12.240133999999999</c:v>
                </c:pt>
                <c:pt idx="77441">
                  <c:v>12.249186</c:v>
                </c:pt>
                <c:pt idx="77442">
                  <c:v>12.245587</c:v>
                </c:pt>
                <c:pt idx="77443">
                  <c:v>12.240781</c:v>
                </c:pt>
                <c:pt idx="77444">
                  <c:v>12.24696</c:v>
                </c:pt>
                <c:pt idx="77445">
                  <c:v>12.245333</c:v>
                </c:pt>
                <c:pt idx="77446">
                  <c:v>12.234417000000001</c:v>
                </c:pt>
                <c:pt idx="77447">
                  <c:v>12.234837000000001</c:v>
                </c:pt>
                <c:pt idx="77448">
                  <c:v>12.236829999999999</c:v>
                </c:pt>
                <c:pt idx="77449">
                  <c:v>12.236656</c:v>
                </c:pt>
                <c:pt idx="77450">
                  <c:v>12.242874</c:v>
                </c:pt>
                <c:pt idx="77451">
                  <c:v>12.243095</c:v>
                </c:pt>
                <c:pt idx="77452">
                  <c:v>12.240780000000001</c:v>
                </c:pt>
                <c:pt idx="77453">
                  <c:v>12.245692</c:v>
                </c:pt>
                <c:pt idx="77454">
                  <c:v>12.247221</c:v>
                </c:pt>
                <c:pt idx="77455">
                  <c:v>12.237880000000001</c:v>
                </c:pt>
                <c:pt idx="77456">
                  <c:v>12.234567</c:v>
                </c:pt>
                <c:pt idx="77457">
                  <c:v>12.240022</c:v>
                </c:pt>
                <c:pt idx="77458">
                  <c:v>12.236287000000001</c:v>
                </c:pt>
                <c:pt idx="77459">
                  <c:v>12.235935</c:v>
                </c:pt>
                <c:pt idx="77460">
                  <c:v>12.244356</c:v>
                </c:pt>
                <c:pt idx="77461">
                  <c:v>12.244453999999999</c:v>
                </c:pt>
                <c:pt idx="77462">
                  <c:v>12.239853</c:v>
                </c:pt>
                <c:pt idx="77463">
                  <c:v>12.243052</c:v>
                </c:pt>
                <c:pt idx="77464">
                  <c:v>12.247662</c:v>
                </c:pt>
                <c:pt idx="77465">
                  <c:v>12.244427</c:v>
                </c:pt>
                <c:pt idx="77466">
                  <c:v>12.243370000000001</c:v>
                </c:pt>
                <c:pt idx="77467">
                  <c:v>12.245104</c:v>
                </c:pt>
                <c:pt idx="77468">
                  <c:v>12.239509</c:v>
                </c:pt>
                <c:pt idx="77469">
                  <c:v>12.237712999999999</c:v>
                </c:pt>
                <c:pt idx="77470">
                  <c:v>12.244603</c:v>
                </c:pt>
                <c:pt idx="77471">
                  <c:v>12.244317000000001</c:v>
                </c:pt>
                <c:pt idx="77472">
                  <c:v>12.240176999999999</c:v>
                </c:pt>
                <c:pt idx="77473">
                  <c:v>12.241578000000001</c:v>
                </c:pt>
                <c:pt idx="77474">
                  <c:v>12.242514</c:v>
                </c:pt>
                <c:pt idx="77475">
                  <c:v>12.239328</c:v>
                </c:pt>
                <c:pt idx="77476">
                  <c:v>12.245039999999999</c:v>
                </c:pt>
                <c:pt idx="77477">
                  <c:v>12.253679999999999</c:v>
                </c:pt>
                <c:pt idx="77478">
                  <c:v>12.245101</c:v>
                </c:pt>
                <c:pt idx="77479">
                  <c:v>12.239212</c:v>
                </c:pt>
                <c:pt idx="77480">
                  <c:v>12.248036000000001</c:v>
                </c:pt>
                <c:pt idx="77481">
                  <c:v>12.249231</c:v>
                </c:pt>
                <c:pt idx="77482">
                  <c:v>12.24479</c:v>
                </c:pt>
                <c:pt idx="77483">
                  <c:v>12.248612</c:v>
                </c:pt>
                <c:pt idx="77484">
                  <c:v>12.250147</c:v>
                </c:pt>
                <c:pt idx="77485">
                  <c:v>12.245468000000001</c:v>
                </c:pt>
                <c:pt idx="77486">
                  <c:v>12.249339000000001</c:v>
                </c:pt>
                <c:pt idx="77487">
                  <c:v>12.250557000000001</c:v>
                </c:pt>
                <c:pt idx="77488">
                  <c:v>12.242937</c:v>
                </c:pt>
                <c:pt idx="77489">
                  <c:v>12.244300000000001</c:v>
                </c:pt>
                <c:pt idx="77490">
                  <c:v>12.247134000000001</c:v>
                </c:pt>
                <c:pt idx="77491">
                  <c:v>12.244403999999999</c:v>
                </c:pt>
                <c:pt idx="77492">
                  <c:v>12.244028999999999</c:v>
                </c:pt>
                <c:pt idx="77493">
                  <c:v>12.247569</c:v>
                </c:pt>
                <c:pt idx="77494">
                  <c:v>12.249596</c:v>
                </c:pt>
                <c:pt idx="77495">
                  <c:v>12.245939</c:v>
                </c:pt>
                <c:pt idx="77496">
                  <c:v>12.246918000000001</c:v>
                </c:pt>
                <c:pt idx="77497">
                  <c:v>12.249317</c:v>
                </c:pt>
                <c:pt idx="77498">
                  <c:v>12.247266</c:v>
                </c:pt>
                <c:pt idx="77499">
                  <c:v>12.249053999999999</c:v>
                </c:pt>
                <c:pt idx="77500">
                  <c:v>12.250358</c:v>
                </c:pt>
                <c:pt idx="77501">
                  <c:v>12.249283</c:v>
                </c:pt>
                <c:pt idx="77502">
                  <c:v>12.251695</c:v>
                </c:pt>
                <c:pt idx="77503">
                  <c:v>12.253185999999999</c:v>
                </c:pt>
                <c:pt idx="77504">
                  <c:v>12.251631</c:v>
                </c:pt>
                <c:pt idx="77505">
                  <c:v>12.252421</c:v>
                </c:pt>
                <c:pt idx="77506">
                  <c:v>12.254201999999999</c:v>
                </c:pt>
                <c:pt idx="77507">
                  <c:v>12.250946000000001</c:v>
                </c:pt>
                <c:pt idx="77508">
                  <c:v>12.245457</c:v>
                </c:pt>
                <c:pt idx="77509">
                  <c:v>12.243043</c:v>
                </c:pt>
                <c:pt idx="77510">
                  <c:v>12.243880000000001</c:v>
                </c:pt>
                <c:pt idx="77511">
                  <c:v>12.245106</c:v>
                </c:pt>
                <c:pt idx="77512">
                  <c:v>12.246613999999999</c:v>
                </c:pt>
                <c:pt idx="77513">
                  <c:v>12.256577999999999</c:v>
                </c:pt>
                <c:pt idx="77514">
                  <c:v>12.257694000000001</c:v>
                </c:pt>
                <c:pt idx="77515">
                  <c:v>12.24949</c:v>
                </c:pt>
                <c:pt idx="77516">
                  <c:v>12.252573999999999</c:v>
                </c:pt>
                <c:pt idx="77517">
                  <c:v>12.254082</c:v>
                </c:pt>
                <c:pt idx="77518">
                  <c:v>12.248583999999999</c:v>
                </c:pt>
                <c:pt idx="77519">
                  <c:v>12.249537999999999</c:v>
                </c:pt>
                <c:pt idx="77520">
                  <c:v>12.256319</c:v>
                </c:pt>
                <c:pt idx="77521">
                  <c:v>12.255402</c:v>
                </c:pt>
                <c:pt idx="77522">
                  <c:v>12.251068</c:v>
                </c:pt>
                <c:pt idx="77523">
                  <c:v>12.255163</c:v>
                </c:pt>
                <c:pt idx="77524">
                  <c:v>12.253102</c:v>
                </c:pt>
                <c:pt idx="77525">
                  <c:v>12.249510000000001</c:v>
                </c:pt>
                <c:pt idx="77526">
                  <c:v>12.254583</c:v>
                </c:pt>
                <c:pt idx="77527">
                  <c:v>12.253076</c:v>
                </c:pt>
                <c:pt idx="77528">
                  <c:v>12.244748</c:v>
                </c:pt>
                <c:pt idx="77529">
                  <c:v>12.246687</c:v>
                </c:pt>
                <c:pt idx="77530">
                  <c:v>12.254605</c:v>
                </c:pt>
                <c:pt idx="77531">
                  <c:v>12.252841999999999</c:v>
                </c:pt>
                <c:pt idx="77532">
                  <c:v>12.253325</c:v>
                </c:pt>
                <c:pt idx="77533">
                  <c:v>12.261612</c:v>
                </c:pt>
                <c:pt idx="77534">
                  <c:v>12.256259</c:v>
                </c:pt>
                <c:pt idx="77535">
                  <c:v>12.250247999999999</c:v>
                </c:pt>
                <c:pt idx="77536">
                  <c:v>12.255539000000001</c:v>
                </c:pt>
                <c:pt idx="77537">
                  <c:v>12.254986000000001</c:v>
                </c:pt>
                <c:pt idx="77538">
                  <c:v>12.248296</c:v>
                </c:pt>
                <c:pt idx="77539">
                  <c:v>12.252547</c:v>
                </c:pt>
                <c:pt idx="77540">
                  <c:v>12.262527</c:v>
                </c:pt>
                <c:pt idx="77541">
                  <c:v>12.259681</c:v>
                </c:pt>
                <c:pt idx="77542">
                  <c:v>12.258279999999999</c:v>
                </c:pt>
                <c:pt idx="77543">
                  <c:v>12.264901</c:v>
                </c:pt>
                <c:pt idx="77544">
                  <c:v>12.259492</c:v>
                </c:pt>
                <c:pt idx="77545">
                  <c:v>12.253005999999999</c:v>
                </c:pt>
                <c:pt idx="77546">
                  <c:v>12.260484</c:v>
                </c:pt>
                <c:pt idx="77547">
                  <c:v>12.264025</c:v>
                </c:pt>
                <c:pt idx="77548">
                  <c:v>12.255672000000001</c:v>
                </c:pt>
                <c:pt idx="77549">
                  <c:v>12.254016999999999</c:v>
                </c:pt>
                <c:pt idx="77550">
                  <c:v>12.258758</c:v>
                </c:pt>
                <c:pt idx="77551">
                  <c:v>12.254060000000001</c:v>
                </c:pt>
                <c:pt idx="77552">
                  <c:v>12.255667000000001</c:v>
                </c:pt>
                <c:pt idx="77553">
                  <c:v>12.261671</c:v>
                </c:pt>
                <c:pt idx="77554">
                  <c:v>12.254219000000001</c:v>
                </c:pt>
                <c:pt idx="77555">
                  <c:v>12.251166</c:v>
                </c:pt>
                <c:pt idx="77556">
                  <c:v>12.25656</c:v>
                </c:pt>
                <c:pt idx="77557">
                  <c:v>12.254492000000001</c:v>
                </c:pt>
                <c:pt idx="77558">
                  <c:v>12.252565000000001</c:v>
                </c:pt>
                <c:pt idx="77559">
                  <c:v>12.262038</c:v>
                </c:pt>
                <c:pt idx="77560">
                  <c:v>12.264647999999999</c:v>
                </c:pt>
                <c:pt idx="77561">
                  <c:v>12.256443000000001</c:v>
                </c:pt>
                <c:pt idx="77562">
                  <c:v>12.259045</c:v>
                </c:pt>
                <c:pt idx="77563">
                  <c:v>12.262242000000001</c:v>
                </c:pt>
                <c:pt idx="77564">
                  <c:v>12.257735</c:v>
                </c:pt>
                <c:pt idx="77565">
                  <c:v>12.260191000000001</c:v>
                </c:pt>
                <c:pt idx="77566">
                  <c:v>12.262679</c:v>
                </c:pt>
                <c:pt idx="77567">
                  <c:v>12.255592999999999</c:v>
                </c:pt>
                <c:pt idx="77568">
                  <c:v>12.252136999999999</c:v>
                </c:pt>
                <c:pt idx="77569">
                  <c:v>12.261974</c:v>
                </c:pt>
                <c:pt idx="77570">
                  <c:v>12.263505</c:v>
                </c:pt>
                <c:pt idx="77571">
                  <c:v>12.256373999999999</c:v>
                </c:pt>
                <c:pt idx="77572">
                  <c:v>12.263792</c:v>
                </c:pt>
                <c:pt idx="77573">
                  <c:v>12.266897</c:v>
                </c:pt>
                <c:pt idx="77574">
                  <c:v>12.255231</c:v>
                </c:pt>
                <c:pt idx="77575">
                  <c:v>12.254116</c:v>
                </c:pt>
                <c:pt idx="77576">
                  <c:v>12.26343</c:v>
                </c:pt>
                <c:pt idx="77577">
                  <c:v>12.26268</c:v>
                </c:pt>
                <c:pt idx="77578">
                  <c:v>12.26239</c:v>
                </c:pt>
                <c:pt idx="77579">
                  <c:v>12.270350000000001</c:v>
                </c:pt>
                <c:pt idx="77580">
                  <c:v>12.265123000000001</c:v>
                </c:pt>
                <c:pt idx="77581">
                  <c:v>12.255692</c:v>
                </c:pt>
                <c:pt idx="77582">
                  <c:v>12.261791000000001</c:v>
                </c:pt>
                <c:pt idx="77583">
                  <c:v>12.268824</c:v>
                </c:pt>
                <c:pt idx="77584">
                  <c:v>12.265480999999999</c:v>
                </c:pt>
                <c:pt idx="77585">
                  <c:v>12.262885000000001</c:v>
                </c:pt>
                <c:pt idx="77586">
                  <c:v>12.265492</c:v>
                </c:pt>
                <c:pt idx="77587">
                  <c:v>12.261348</c:v>
                </c:pt>
                <c:pt idx="77588">
                  <c:v>12.258848</c:v>
                </c:pt>
                <c:pt idx="77589">
                  <c:v>12.266776</c:v>
                </c:pt>
                <c:pt idx="77590">
                  <c:v>12.266094000000001</c:v>
                </c:pt>
                <c:pt idx="77591">
                  <c:v>12.260588</c:v>
                </c:pt>
                <c:pt idx="77592">
                  <c:v>12.266399</c:v>
                </c:pt>
                <c:pt idx="77593">
                  <c:v>12.268856</c:v>
                </c:pt>
                <c:pt idx="77594">
                  <c:v>12.259456</c:v>
                </c:pt>
                <c:pt idx="77595">
                  <c:v>12.258527000000001</c:v>
                </c:pt>
                <c:pt idx="77596">
                  <c:v>12.266538000000001</c:v>
                </c:pt>
                <c:pt idx="77597">
                  <c:v>12.261827</c:v>
                </c:pt>
                <c:pt idx="77598">
                  <c:v>12.259831</c:v>
                </c:pt>
                <c:pt idx="77599">
                  <c:v>12.268029</c:v>
                </c:pt>
                <c:pt idx="77600">
                  <c:v>12.262199000000001</c:v>
                </c:pt>
                <c:pt idx="77601">
                  <c:v>12.258309000000001</c:v>
                </c:pt>
                <c:pt idx="77602">
                  <c:v>12.266579999999999</c:v>
                </c:pt>
                <c:pt idx="77603">
                  <c:v>12.268300999999999</c:v>
                </c:pt>
                <c:pt idx="77604">
                  <c:v>12.264967</c:v>
                </c:pt>
                <c:pt idx="77605">
                  <c:v>12.269019999999999</c:v>
                </c:pt>
                <c:pt idx="77606">
                  <c:v>12.270436999999999</c:v>
                </c:pt>
                <c:pt idx="77607">
                  <c:v>12.263467</c:v>
                </c:pt>
                <c:pt idx="77608">
                  <c:v>12.265228</c:v>
                </c:pt>
                <c:pt idx="77609">
                  <c:v>12.272435</c:v>
                </c:pt>
                <c:pt idx="77610">
                  <c:v>12.269669</c:v>
                </c:pt>
                <c:pt idx="77611">
                  <c:v>12.265207</c:v>
                </c:pt>
                <c:pt idx="77612">
                  <c:v>12.27094</c:v>
                </c:pt>
                <c:pt idx="77613">
                  <c:v>12.276446</c:v>
                </c:pt>
                <c:pt idx="77614">
                  <c:v>12.267169000000001</c:v>
                </c:pt>
                <c:pt idx="77615">
                  <c:v>12.261274</c:v>
                </c:pt>
                <c:pt idx="77616">
                  <c:v>12.269785000000001</c:v>
                </c:pt>
                <c:pt idx="77617">
                  <c:v>12.269441</c:v>
                </c:pt>
                <c:pt idx="77618">
                  <c:v>12.265167</c:v>
                </c:pt>
                <c:pt idx="77619">
                  <c:v>12.269007</c:v>
                </c:pt>
                <c:pt idx="77620">
                  <c:v>12.269755999999999</c:v>
                </c:pt>
                <c:pt idx="77621">
                  <c:v>12.263608</c:v>
                </c:pt>
                <c:pt idx="77622">
                  <c:v>12.266317000000001</c:v>
                </c:pt>
                <c:pt idx="77623">
                  <c:v>12.273061</c:v>
                </c:pt>
                <c:pt idx="77624">
                  <c:v>12.26721</c:v>
                </c:pt>
                <c:pt idx="77625">
                  <c:v>12.270061</c:v>
                </c:pt>
                <c:pt idx="77626">
                  <c:v>12.279756000000001</c:v>
                </c:pt>
                <c:pt idx="77627">
                  <c:v>12.272506999999999</c:v>
                </c:pt>
                <c:pt idx="77628">
                  <c:v>12.263748</c:v>
                </c:pt>
                <c:pt idx="77629">
                  <c:v>12.268955</c:v>
                </c:pt>
                <c:pt idx="77630">
                  <c:v>12.275217</c:v>
                </c:pt>
                <c:pt idx="77631">
                  <c:v>12.268883000000001</c:v>
                </c:pt>
                <c:pt idx="77632">
                  <c:v>12.264645</c:v>
                </c:pt>
                <c:pt idx="77633">
                  <c:v>12.270106</c:v>
                </c:pt>
                <c:pt idx="77634">
                  <c:v>12.268644</c:v>
                </c:pt>
                <c:pt idx="77635">
                  <c:v>12.269924</c:v>
                </c:pt>
                <c:pt idx="77636">
                  <c:v>12.273343000000001</c:v>
                </c:pt>
                <c:pt idx="77637">
                  <c:v>12.268973000000001</c:v>
                </c:pt>
                <c:pt idx="77638">
                  <c:v>12.271300999999999</c:v>
                </c:pt>
                <c:pt idx="77639">
                  <c:v>12.274568</c:v>
                </c:pt>
                <c:pt idx="77640">
                  <c:v>12.270080999999999</c:v>
                </c:pt>
                <c:pt idx="77641">
                  <c:v>12.267810000000001</c:v>
                </c:pt>
                <c:pt idx="77642">
                  <c:v>12.272159</c:v>
                </c:pt>
                <c:pt idx="77643">
                  <c:v>12.273080999999999</c:v>
                </c:pt>
                <c:pt idx="77644">
                  <c:v>12.271668999999999</c:v>
                </c:pt>
                <c:pt idx="77645">
                  <c:v>12.274594</c:v>
                </c:pt>
                <c:pt idx="77646">
                  <c:v>12.275746</c:v>
                </c:pt>
                <c:pt idx="77647">
                  <c:v>12.274056</c:v>
                </c:pt>
                <c:pt idx="77648">
                  <c:v>12.271298</c:v>
                </c:pt>
                <c:pt idx="77649">
                  <c:v>12.272962</c:v>
                </c:pt>
                <c:pt idx="77650">
                  <c:v>12.273596</c:v>
                </c:pt>
                <c:pt idx="77651">
                  <c:v>12.269302</c:v>
                </c:pt>
                <c:pt idx="77652">
                  <c:v>12.274374</c:v>
                </c:pt>
                <c:pt idx="77653">
                  <c:v>12.281831</c:v>
                </c:pt>
                <c:pt idx="77654">
                  <c:v>12.279572</c:v>
                </c:pt>
                <c:pt idx="77655">
                  <c:v>12.275463</c:v>
                </c:pt>
                <c:pt idx="77656">
                  <c:v>12.272359</c:v>
                </c:pt>
                <c:pt idx="77657">
                  <c:v>12.271712000000001</c:v>
                </c:pt>
                <c:pt idx="77658">
                  <c:v>12.270996</c:v>
                </c:pt>
                <c:pt idx="77659">
                  <c:v>12.275368</c:v>
                </c:pt>
                <c:pt idx="77660">
                  <c:v>12.278669000000001</c:v>
                </c:pt>
                <c:pt idx="77661">
                  <c:v>12.272026</c:v>
                </c:pt>
                <c:pt idx="77662">
                  <c:v>12.273954</c:v>
                </c:pt>
                <c:pt idx="77663">
                  <c:v>12.277545999999999</c:v>
                </c:pt>
                <c:pt idx="77664">
                  <c:v>12.271993999999999</c:v>
                </c:pt>
                <c:pt idx="77665">
                  <c:v>12.273709999999999</c:v>
                </c:pt>
                <c:pt idx="77666">
                  <c:v>12.281867999999999</c:v>
                </c:pt>
                <c:pt idx="77667">
                  <c:v>12.278813</c:v>
                </c:pt>
                <c:pt idx="77668">
                  <c:v>12.272205</c:v>
                </c:pt>
                <c:pt idx="77669">
                  <c:v>12.280711999999999</c:v>
                </c:pt>
                <c:pt idx="77670">
                  <c:v>12.281871000000001</c:v>
                </c:pt>
                <c:pt idx="77671">
                  <c:v>12.273749</c:v>
                </c:pt>
                <c:pt idx="77672">
                  <c:v>12.280317</c:v>
                </c:pt>
                <c:pt idx="77673">
                  <c:v>12.282697000000001</c:v>
                </c:pt>
                <c:pt idx="77674">
                  <c:v>12.274743000000001</c:v>
                </c:pt>
                <c:pt idx="77675">
                  <c:v>12.275444</c:v>
                </c:pt>
                <c:pt idx="77676">
                  <c:v>12.27919</c:v>
                </c:pt>
                <c:pt idx="77677">
                  <c:v>12.277388999999999</c:v>
                </c:pt>
                <c:pt idx="77678">
                  <c:v>12.275600000000001</c:v>
                </c:pt>
                <c:pt idx="77679">
                  <c:v>12.277884</c:v>
                </c:pt>
                <c:pt idx="77680">
                  <c:v>12.273764</c:v>
                </c:pt>
                <c:pt idx="77681">
                  <c:v>12.270376000000001</c:v>
                </c:pt>
                <c:pt idx="77682">
                  <c:v>12.277806</c:v>
                </c:pt>
                <c:pt idx="77683">
                  <c:v>12.279952</c:v>
                </c:pt>
                <c:pt idx="77684">
                  <c:v>12.278323</c:v>
                </c:pt>
                <c:pt idx="77685">
                  <c:v>12.285049000000001</c:v>
                </c:pt>
                <c:pt idx="77686">
                  <c:v>12.290099</c:v>
                </c:pt>
                <c:pt idx="77687">
                  <c:v>12.280695</c:v>
                </c:pt>
                <c:pt idx="77688">
                  <c:v>12.276460999999999</c:v>
                </c:pt>
                <c:pt idx="77689">
                  <c:v>12.288868000000001</c:v>
                </c:pt>
                <c:pt idx="77690">
                  <c:v>12.286785999999999</c:v>
                </c:pt>
                <c:pt idx="77691">
                  <c:v>12.27731</c:v>
                </c:pt>
                <c:pt idx="77692">
                  <c:v>12.282719999999999</c:v>
                </c:pt>
                <c:pt idx="77693">
                  <c:v>12.284651</c:v>
                </c:pt>
                <c:pt idx="77694">
                  <c:v>12.283712</c:v>
                </c:pt>
                <c:pt idx="77695">
                  <c:v>12.290089999999999</c:v>
                </c:pt>
                <c:pt idx="77696">
                  <c:v>12.288667999999999</c:v>
                </c:pt>
                <c:pt idx="77697">
                  <c:v>12.279344</c:v>
                </c:pt>
                <c:pt idx="77698">
                  <c:v>12.281624000000001</c:v>
                </c:pt>
                <c:pt idx="77699">
                  <c:v>12.290587</c:v>
                </c:pt>
                <c:pt idx="77700">
                  <c:v>12.287962</c:v>
                </c:pt>
                <c:pt idx="77701">
                  <c:v>12.281013</c:v>
                </c:pt>
                <c:pt idx="77702">
                  <c:v>12.280742999999999</c:v>
                </c:pt>
                <c:pt idx="77703">
                  <c:v>12.281681000000001</c:v>
                </c:pt>
                <c:pt idx="77704">
                  <c:v>12.276721</c:v>
                </c:pt>
                <c:pt idx="77705">
                  <c:v>12.274787999999999</c:v>
                </c:pt>
                <c:pt idx="77706">
                  <c:v>12.282449</c:v>
                </c:pt>
                <c:pt idx="77707">
                  <c:v>12.281863</c:v>
                </c:pt>
                <c:pt idx="77708">
                  <c:v>12.277983000000001</c:v>
                </c:pt>
                <c:pt idx="77709">
                  <c:v>12.285735000000001</c:v>
                </c:pt>
                <c:pt idx="77710">
                  <c:v>12.289009</c:v>
                </c:pt>
                <c:pt idx="77711">
                  <c:v>12.284371</c:v>
                </c:pt>
                <c:pt idx="77712">
                  <c:v>12.287438999999999</c:v>
                </c:pt>
                <c:pt idx="77713">
                  <c:v>12.289481</c:v>
                </c:pt>
                <c:pt idx="77714">
                  <c:v>12.282284000000001</c:v>
                </c:pt>
                <c:pt idx="77715">
                  <c:v>12.285099000000001</c:v>
                </c:pt>
                <c:pt idx="77716">
                  <c:v>12.289393</c:v>
                </c:pt>
                <c:pt idx="77717">
                  <c:v>12.279949</c:v>
                </c:pt>
                <c:pt idx="77718">
                  <c:v>12.278858</c:v>
                </c:pt>
                <c:pt idx="77719">
                  <c:v>12.284335</c:v>
                </c:pt>
                <c:pt idx="77720">
                  <c:v>12.281224</c:v>
                </c:pt>
                <c:pt idx="77721">
                  <c:v>12.278211000000001</c:v>
                </c:pt>
                <c:pt idx="77722">
                  <c:v>12.284974</c:v>
                </c:pt>
                <c:pt idx="77723">
                  <c:v>12.291092000000001</c:v>
                </c:pt>
                <c:pt idx="77724">
                  <c:v>12.281798</c:v>
                </c:pt>
                <c:pt idx="77725">
                  <c:v>12.276472999999999</c:v>
                </c:pt>
                <c:pt idx="77726">
                  <c:v>12.283196</c:v>
                </c:pt>
                <c:pt idx="77727">
                  <c:v>12.281649</c:v>
                </c:pt>
                <c:pt idx="77728">
                  <c:v>12.280984999999999</c:v>
                </c:pt>
                <c:pt idx="77729">
                  <c:v>12.289057</c:v>
                </c:pt>
                <c:pt idx="77730">
                  <c:v>12.291700000000001</c:v>
                </c:pt>
                <c:pt idx="77731">
                  <c:v>12.287993999999999</c:v>
                </c:pt>
                <c:pt idx="77732">
                  <c:v>12.289431</c:v>
                </c:pt>
                <c:pt idx="77733">
                  <c:v>12.292776999999999</c:v>
                </c:pt>
                <c:pt idx="77734">
                  <c:v>12.287148999999999</c:v>
                </c:pt>
                <c:pt idx="77735">
                  <c:v>12.285909999999999</c:v>
                </c:pt>
                <c:pt idx="77736">
                  <c:v>12.29293</c:v>
                </c:pt>
                <c:pt idx="77737">
                  <c:v>12.293516</c:v>
                </c:pt>
                <c:pt idx="77738">
                  <c:v>12.289942</c:v>
                </c:pt>
                <c:pt idx="77739">
                  <c:v>12.290789</c:v>
                </c:pt>
                <c:pt idx="77740">
                  <c:v>12.290722000000001</c:v>
                </c:pt>
                <c:pt idx="77741">
                  <c:v>12.285784</c:v>
                </c:pt>
                <c:pt idx="77742">
                  <c:v>12.288306</c:v>
                </c:pt>
                <c:pt idx="77743">
                  <c:v>12.293829000000001</c:v>
                </c:pt>
                <c:pt idx="77744">
                  <c:v>12.286365</c:v>
                </c:pt>
                <c:pt idx="77745">
                  <c:v>12.286289999999999</c:v>
                </c:pt>
                <c:pt idx="77746">
                  <c:v>12.293875</c:v>
                </c:pt>
                <c:pt idx="77747">
                  <c:v>12.287763</c:v>
                </c:pt>
                <c:pt idx="77748">
                  <c:v>12.282336000000001</c:v>
                </c:pt>
                <c:pt idx="77749">
                  <c:v>12.290623999999999</c:v>
                </c:pt>
                <c:pt idx="77750">
                  <c:v>12.293475000000001</c:v>
                </c:pt>
                <c:pt idx="77751">
                  <c:v>12.288347999999999</c:v>
                </c:pt>
                <c:pt idx="77752">
                  <c:v>12.293290000000001</c:v>
                </c:pt>
                <c:pt idx="77753">
                  <c:v>12.293518000000001</c:v>
                </c:pt>
                <c:pt idx="77754">
                  <c:v>12.283735</c:v>
                </c:pt>
                <c:pt idx="77755">
                  <c:v>12.287288</c:v>
                </c:pt>
                <c:pt idx="77756">
                  <c:v>12.294928000000001</c:v>
                </c:pt>
                <c:pt idx="77757">
                  <c:v>12.292163</c:v>
                </c:pt>
                <c:pt idx="77758">
                  <c:v>12.286391999999999</c:v>
                </c:pt>
                <c:pt idx="77759">
                  <c:v>12.288449</c:v>
                </c:pt>
                <c:pt idx="77760">
                  <c:v>12.294335999999999</c:v>
                </c:pt>
                <c:pt idx="77761">
                  <c:v>12.292007</c:v>
                </c:pt>
                <c:pt idx="77762">
                  <c:v>12.292593</c:v>
                </c:pt>
                <c:pt idx="77763">
                  <c:v>12.296514</c:v>
                </c:pt>
                <c:pt idx="77764">
                  <c:v>12.29382</c:v>
                </c:pt>
                <c:pt idx="77765">
                  <c:v>12.289031</c:v>
                </c:pt>
                <c:pt idx="77766">
                  <c:v>12.288303000000001</c:v>
                </c:pt>
                <c:pt idx="77767">
                  <c:v>12.290395999999999</c:v>
                </c:pt>
                <c:pt idx="77768">
                  <c:v>12.290160999999999</c:v>
                </c:pt>
                <c:pt idx="77769">
                  <c:v>12.294460000000001</c:v>
                </c:pt>
                <c:pt idx="77770">
                  <c:v>12.297203</c:v>
                </c:pt>
                <c:pt idx="77771">
                  <c:v>12.289698</c:v>
                </c:pt>
                <c:pt idx="77772">
                  <c:v>12.291240999999999</c:v>
                </c:pt>
                <c:pt idx="77773">
                  <c:v>12.298607000000001</c:v>
                </c:pt>
                <c:pt idx="77774">
                  <c:v>12.299189999999999</c:v>
                </c:pt>
                <c:pt idx="77775">
                  <c:v>12.29777</c:v>
                </c:pt>
                <c:pt idx="77776">
                  <c:v>12.298042000000001</c:v>
                </c:pt>
                <c:pt idx="77777">
                  <c:v>12.298487</c:v>
                </c:pt>
                <c:pt idx="77778">
                  <c:v>12.296811999999999</c:v>
                </c:pt>
                <c:pt idx="77779">
                  <c:v>12.298691</c:v>
                </c:pt>
                <c:pt idx="77780">
                  <c:v>12.299885</c:v>
                </c:pt>
                <c:pt idx="77781">
                  <c:v>12.295653</c:v>
                </c:pt>
                <c:pt idx="77782">
                  <c:v>12.29391</c:v>
                </c:pt>
                <c:pt idx="77783">
                  <c:v>12.294057</c:v>
                </c:pt>
                <c:pt idx="77784">
                  <c:v>12.292823</c:v>
                </c:pt>
                <c:pt idx="77785">
                  <c:v>12.292668000000001</c:v>
                </c:pt>
                <c:pt idx="77786">
                  <c:v>12.295317000000001</c:v>
                </c:pt>
                <c:pt idx="77787">
                  <c:v>12.292991000000001</c:v>
                </c:pt>
                <c:pt idx="77788">
                  <c:v>12.29156</c:v>
                </c:pt>
                <c:pt idx="77789">
                  <c:v>12.298499</c:v>
                </c:pt>
                <c:pt idx="77790">
                  <c:v>12.295553</c:v>
                </c:pt>
                <c:pt idx="77791">
                  <c:v>12.290151</c:v>
                </c:pt>
                <c:pt idx="77792">
                  <c:v>12.297392</c:v>
                </c:pt>
                <c:pt idx="77793">
                  <c:v>12.301809</c:v>
                </c:pt>
                <c:pt idx="77794">
                  <c:v>12.297653</c:v>
                </c:pt>
                <c:pt idx="77795">
                  <c:v>12.295807999999999</c:v>
                </c:pt>
                <c:pt idx="77796">
                  <c:v>12.299462999999999</c:v>
                </c:pt>
                <c:pt idx="77797">
                  <c:v>12.297905</c:v>
                </c:pt>
                <c:pt idx="77798">
                  <c:v>12.296994</c:v>
                </c:pt>
                <c:pt idx="77799">
                  <c:v>12.303395</c:v>
                </c:pt>
                <c:pt idx="77800">
                  <c:v>12.303532000000001</c:v>
                </c:pt>
                <c:pt idx="77801">
                  <c:v>12.301081</c:v>
                </c:pt>
                <c:pt idx="77802">
                  <c:v>12.302804</c:v>
                </c:pt>
                <c:pt idx="77803">
                  <c:v>12.303418000000001</c:v>
                </c:pt>
                <c:pt idx="77804">
                  <c:v>12.298489</c:v>
                </c:pt>
                <c:pt idx="77805">
                  <c:v>12.294506</c:v>
                </c:pt>
                <c:pt idx="77806">
                  <c:v>12.298517</c:v>
                </c:pt>
                <c:pt idx="77807">
                  <c:v>12.296953999999999</c:v>
                </c:pt>
                <c:pt idx="77808">
                  <c:v>12.295216999999999</c:v>
                </c:pt>
                <c:pt idx="77809">
                  <c:v>12.301899000000001</c:v>
                </c:pt>
                <c:pt idx="77810">
                  <c:v>12.299740999999999</c:v>
                </c:pt>
                <c:pt idx="77811">
                  <c:v>12.294572000000001</c:v>
                </c:pt>
                <c:pt idx="77812">
                  <c:v>12.301076</c:v>
                </c:pt>
                <c:pt idx="77813">
                  <c:v>12.308934000000001</c:v>
                </c:pt>
                <c:pt idx="77814">
                  <c:v>12.304831999999999</c:v>
                </c:pt>
                <c:pt idx="77815">
                  <c:v>12.301845999999999</c:v>
                </c:pt>
                <c:pt idx="77816">
                  <c:v>12.30951</c:v>
                </c:pt>
                <c:pt idx="77817">
                  <c:v>12.306986</c:v>
                </c:pt>
                <c:pt idx="77818">
                  <c:v>12.300407999999999</c:v>
                </c:pt>
                <c:pt idx="77819">
                  <c:v>12.302225</c:v>
                </c:pt>
                <c:pt idx="77820">
                  <c:v>12.304487</c:v>
                </c:pt>
                <c:pt idx="77821">
                  <c:v>12.304382</c:v>
                </c:pt>
                <c:pt idx="77822">
                  <c:v>12.301909</c:v>
                </c:pt>
                <c:pt idx="77823">
                  <c:v>12.302728999999999</c:v>
                </c:pt>
                <c:pt idx="77824">
                  <c:v>12.30175</c:v>
                </c:pt>
                <c:pt idx="77825">
                  <c:v>12.302341</c:v>
                </c:pt>
                <c:pt idx="77826">
                  <c:v>12.307658</c:v>
                </c:pt>
                <c:pt idx="77827">
                  <c:v>12.304187000000001</c:v>
                </c:pt>
                <c:pt idx="77828">
                  <c:v>12.301402</c:v>
                </c:pt>
                <c:pt idx="77829">
                  <c:v>12.303674000000001</c:v>
                </c:pt>
                <c:pt idx="77830">
                  <c:v>12.305135</c:v>
                </c:pt>
                <c:pt idx="77831">
                  <c:v>12.302902</c:v>
                </c:pt>
                <c:pt idx="77832">
                  <c:v>12.298444</c:v>
                </c:pt>
                <c:pt idx="77833">
                  <c:v>12.297378</c:v>
                </c:pt>
                <c:pt idx="77834">
                  <c:v>12.295178</c:v>
                </c:pt>
                <c:pt idx="77835">
                  <c:v>12.301949</c:v>
                </c:pt>
                <c:pt idx="77836">
                  <c:v>12.311012</c:v>
                </c:pt>
                <c:pt idx="77837">
                  <c:v>12.302121</c:v>
                </c:pt>
                <c:pt idx="77838">
                  <c:v>12.298742000000001</c:v>
                </c:pt>
                <c:pt idx="77839">
                  <c:v>12.30978</c:v>
                </c:pt>
                <c:pt idx="77840">
                  <c:v>12.313032</c:v>
                </c:pt>
                <c:pt idx="77841">
                  <c:v>12.304328999999999</c:v>
                </c:pt>
                <c:pt idx="77842">
                  <c:v>12.302414000000001</c:v>
                </c:pt>
                <c:pt idx="77843">
                  <c:v>12.308548</c:v>
                </c:pt>
                <c:pt idx="77844">
                  <c:v>12.303663</c:v>
                </c:pt>
                <c:pt idx="77845">
                  <c:v>12.302466000000001</c:v>
                </c:pt>
                <c:pt idx="77846">
                  <c:v>12.308225999999999</c:v>
                </c:pt>
                <c:pt idx="77847">
                  <c:v>12.300345999999999</c:v>
                </c:pt>
                <c:pt idx="77848">
                  <c:v>12.295031</c:v>
                </c:pt>
                <c:pt idx="77849">
                  <c:v>12.307036999999999</c:v>
                </c:pt>
                <c:pt idx="77850">
                  <c:v>12.314584999999999</c:v>
                </c:pt>
                <c:pt idx="77851">
                  <c:v>12.308631</c:v>
                </c:pt>
                <c:pt idx="77852">
                  <c:v>12.314139000000001</c:v>
                </c:pt>
                <c:pt idx="77853">
                  <c:v>12.31813</c:v>
                </c:pt>
                <c:pt idx="77854">
                  <c:v>12.307449999999999</c:v>
                </c:pt>
                <c:pt idx="77855">
                  <c:v>12.309485</c:v>
                </c:pt>
                <c:pt idx="77856">
                  <c:v>12.317128</c:v>
                </c:pt>
                <c:pt idx="77857">
                  <c:v>12.312481</c:v>
                </c:pt>
                <c:pt idx="77858">
                  <c:v>12.307494</c:v>
                </c:pt>
                <c:pt idx="77859">
                  <c:v>12.310812</c:v>
                </c:pt>
                <c:pt idx="77860">
                  <c:v>12.309566999999999</c:v>
                </c:pt>
                <c:pt idx="77861">
                  <c:v>12.305508</c:v>
                </c:pt>
                <c:pt idx="77862">
                  <c:v>12.309865</c:v>
                </c:pt>
                <c:pt idx="77863">
                  <c:v>12.30808</c:v>
                </c:pt>
                <c:pt idx="77864">
                  <c:v>12.302911999999999</c:v>
                </c:pt>
                <c:pt idx="77865">
                  <c:v>12.311985</c:v>
                </c:pt>
                <c:pt idx="77866">
                  <c:v>12.317833</c:v>
                </c:pt>
                <c:pt idx="77867">
                  <c:v>12.309108</c:v>
                </c:pt>
                <c:pt idx="77868">
                  <c:v>12.305356</c:v>
                </c:pt>
                <c:pt idx="77869">
                  <c:v>12.314238</c:v>
                </c:pt>
                <c:pt idx="77870">
                  <c:v>12.311546</c:v>
                </c:pt>
                <c:pt idx="77871">
                  <c:v>12.302040999999999</c:v>
                </c:pt>
                <c:pt idx="77872">
                  <c:v>12.311557000000001</c:v>
                </c:pt>
                <c:pt idx="77873">
                  <c:v>12.315044</c:v>
                </c:pt>
                <c:pt idx="77874">
                  <c:v>12.305336</c:v>
                </c:pt>
                <c:pt idx="77875">
                  <c:v>12.308654000000001</c:v>
                </c:pt>
                <c:pt idx="77876">
                  <c:v>12.312861</c:v>
                </c:pt>
                <c:pt idx="77877">
                  <c:v>12.309048000000001</c:v>
                </c:pt>
                <c:pt idx="77878">
                  <c:v>12.309205</c:v>
                </c:pt>
                <c:pt idx="77879">
                  <c:v>12.312431</c:v>
                </c:pt>
                <c:pt idx="77880">
                  <c:v>12.309649</c:v>
                </c:pt>
                <c:pt idx="77881">
                  <c:v>12.310973000000001</c:v>
                </c:pt>
                <c:pt idx="77882">
                  <c:v>12.317955</c:v>
                </c:pt>
                <c:pt idx="77883">
                  <c:v>12.3108</c:v>
                </c:pt>
                <c:pt idx="77884">
                  <c:v>12.303350999999999</c:v>
                </c:pt>
                <c:pt idx="77885">
                  <c:v>12.309041000000001</c:v>
                </c:pt>
                <c:pt idx="77886">
                  <c:v>12.311773000000001</c:v>
                </c:pt>
                <c:pt idx="77887">
                  <c:v>12.309372</c:v>
                </c:pt>
                <c:pt idx="77888">
                  <c:v>12.317059</c:v>
                </c:pt>
                <c:pt idx="77889">
                  <c:v>12.323173000000001</c:v>
                </c:pt>
                <c:pt idx="77890">
                  <c:v>12.311375</c:v>
                </c:pt>
                <c:pt idx="77891">
                  <c:v>12.312697999999999</c:v>
                </c:pt>
                <c:pt idx="77892">
                  <c:v>12.322763</c:v>
                </c:pt>
                <c:pt idx="77893">
                  <c:v>12.315186000000001</c:v>
                </c:pt>
                <c:pt idx="77894">
                  <c:v>12.313977</c:v>
                </c:pt>
                <c:pt idx="77895">
                  <c:v>12.319309000000001</c:v>
                </c:pt>
                <c:pt idx="77896">
                  <c:v>12.31256</c:v>
                </c:pt>
                <c:pt idx="77897">
                  <c:v>12.308229000000001</c:v>
                </c:pt>
                <c:pt idx="77898">
                  <c:v>12.31536</c:v>
                </c:pt>
                <c:pt idx="77899">
                  <c:v>12.317524000000001</c:v>
                </c:pt>
                <c:pt idx="77900">
                  <c:v>12.311532</c:v>
                </c:pt>
                <c:pt idx="77901">
                  <c:v>12.313160999999999</c:v>
                </c:pt>
                <c:pt idx="77902">
                  <c:v>12.316998999999999</c:v>
                </c:pt>
                <c:pt idx="77903">
                  <c:v>12.314762</c:v>
                </c:pt>
                <c:pt idx="77904">
                  <c:v>12.315586</c:v>
                </c:pt>
                <c:pt idx="77905">
                  <c:v>12.320077</c:v>
                </c:pt>
                <c:pt idx="77906">
                  <c:v>12.318781</c:v>
                </c:pt>
                <c:pt idx="77907">
                  <c:v>12.312837999999999</c:v>
                </c:pt>
                <c:pt idx="77908">
                  <c:v>12.316109000000001</c:v>
                </c:pt>
                <c:pt idx="77909">
                  <c:v>12.317303000000001</c:v>
                </c:pt>
                <c:pt idx="77910">
                  <c:v>12.308151000000001</c:v>
                </c:pt>
                <c:pt idx="77911">
                  <c:v>12.30974</c:v>
                </c:pt>
                <c:pt idx="77912">
                  <c:v>12.318332</c:v>
                </c:pt>
                <c:pt idx="77913">
                  <c:v>12.319512</c:v>
                </c:pt>
                <c:pt idx="77914">
                  <c:v>12.319687999999999</c:v>
                </c:pt>
                <c:pt idx="77915">
                  <c:v>12.322329</c:v>
                </c:pt>
                <c:pt idx="77916">
                  <c:v>12.319108999999999</c:v>
                </c:pt>
                <c:pt idx="77917">
                  <c:v>12.316523999999999</c:v>
                </c:pt>
                <c:pt idx="77918">
                  <c:v>12.322051999999999</c:v>
                </c:pt>
                <c:pt idx="77919">
                  <c:v>12.317869</c:v>
                </c:pt>
                <c:pt idx="77920">
                  <c:v>12.31185</c:v>
                </c:pt>
                <c:pt idx="77921">
                  <c:v>12.319412</c:v>
                </c:pt>
                <c:pt idx="77922">
                  <c:v>12.320867</c:v>
                </c:pt>
                <c:pt idx="77923">
                  <c:v>12.316065</c:v>
                </c:pt>
                <c:pt idx="77924">
                  <c:v>12.32019</c:v>
                </c:pt>
                <c:pt idx="77925">
                  <c:v>12.324211999999999</c:v>
                </c:pt>
                <c:pt idx="77926">
                  <c:v>12.320679999999999</c:v>
                </c:pt>
                <c:pt idx="77927">
                  <c:v>12.318735</c:v>
                </c:pt>
                <c:pt idx="77928">
                  <c:v>12.324643999999999</c:v>
                </c:pt>
                <c:pt idx="77929">
                  <c:v>12.325418000000001</c:v>
                </c:pt>
                <c:pt idx="77930">
                  <c:v>12.320767999999999</c:v>
                </c:pt>
                <c:pt idx="77931">
                  <c:v>12.32081</c:v>
                </c:pt>
                <c:pt idx="77932">
                  <c:v>12.320072</c:v>
                </c:pt>
                <c:pt idx="77933">
                  <c:v>12.320043999999999</c:v>
                </c:pt>
                <c:pt idx="77934">
                  <c:v>12.320059000000001</c:v>
                </c:pt>
                <c:pt idx="77935">
                  <c:v>12.318082</c:v>
                </c:pt>
                <c:pt idx="77936">
                  <c:v>12.315811</c:v>
                </c:pt>
                <c:pt idx="77937">
                  <c:v>12.317195999999999</c:v>
                </c:pt>
                <c:pt idx="77938">
                  <c:v>12.323416999999999</c:v>
                </c:pt>
                <c:pt idx="77939">
                  <c:v>12.320627</c:v>
                </c:pt>
                <c:pt idx="77940">
                  <c:v>12.318599000000001</c:v>
                </c:pt>
                <c:pt idx="77941">
                  <c:v>12.327029</c:v>
                </c:pt>
                <c:pt idx="77942">
                  <c:v>12.329305</c:v>
                </c:pt>
                <c:pt idx="77943">
                  <c:v>12.32672</c:v>
                </c:pt>
                <c:pt idx="77944">
                  <c:v>12.329533</c:v>
                </c:pt>
                <c:pt idx="77945">
                  <c:v>12.330603</c:v>
                </c:pt>
                <c:pt idx="77946">
                  <c:v>12.324980999999999</c:v>
                </c:pt>
                <c:pt idx="77947">
                  <c:v>12.32452</c:v>
                </c:pt>
                <c:pt idx="77948">
                  <c:v>12.328507999999999</c:v>
                </c:pt>
                <c:pt idx="77949">
                  <c:v>12.3231</c:v>
                </c:pt>
                <c:pt idx="77950">
                  <c:v>12.321745</c:v>
                </c:pt>
                <c:pt idx="77951">
                  <c:v>12.326658999999999</c:v>
                </c:pt>
                <c:pt idx="77952">
                  <c:v>12.323130000000001</c:v>
                </c:pt>
                <c:pt idx="77953">
                  <c:v>12.323372000000001</c:v>
                </c:pt>
                <c:pt idx="77954">
                  <c:v>12.329613999999999</c:v>
                </c:pt>
                <c:pt idx="77955">
                  <c:v>12.324764999999999</c:v>
                </c:pt>
                <c:pt idx="77956">
                  <c:v>12.316388</c:v>
                </c:pt>
                <c:pt idx="77957">
                  <c:v>12.320491000000001</c:v>
                </c:pt>
                <c:pt idx="77958">
                  <c:v>12.325517</c:v>
                </c:pt>
                <c:pt idx="77959">
                  <c:v>12.319597</c:v>
                </c:pt>
                <c:pt idx="77960">
                  <c:v>12.319812000000001</c:v>
                </c:pt>
                <c:pt idx="77961">
                  <c:v>12.324183</c:v>
                </c:pt>
                <c:pt idx="77962">
                  <c:v>12.324178</c:v>
                </c:pt>
                <c:pt idx="77963">
                  <c:v>12.325188000000001</c:v>
                </c:pt>
                <c:pt idx="77964">
                  <c:v>12.329855999999999</c:v>
                </c:pt>
                <c:pt idx="77965">
                  <c:v>12.325568000000001</c:v>
                </c:pt>
                <c:pt idx="77966">
                  <c:v>12.315011</c:v>
                </c:pt>
                <c:pt idx="77967">
                  <c:v>12.323326</c:v>
                </c:pt>
                <c:pt idx="77968">
                  <c:v>12.331201999999999</c:v>
                </c:pt>
                <c:pt idx="77969">
                  <c:v>12.324586999999999</c:v>
                </c:pt>
                <c:pt idx="77970">
                  <c:v>12.326689</c:v>
                </c:pt>
                <c:pt idx="77971">
                  <c:v>12.331638999999999</c:v>
                </c:pt>
                <c:pt idx="77972">
                  <c:v>12.329605000000001</c:v>
                </c:pt>
                <c:pt idx="77973">
                  <c:v>12.331235</c:v>
                </c:pt>
                <c:pt idx="77974">
                  <c:v>12.332945</c:v>
                </c:pt>
                <c:pt idx="77975">
                  <c:v>12.326029999999999</c:v>
                </c:pt>
                <c:pt idx="77976">
                  <c:v>12.324145</c:v>
                </c:pt>
                <c:pt idx="77977">
                  <c:v>12.332147000000001</c:v>
                </c:pt>
                <c:pt idx="77978">
                  <c:v>12.328595</c:v>
                </c:pt>
                <c:pt idx="77979">
                  <c:v>12.324595</c:v>
                </c:pt>
                <c:pt idx="77980">
                  <c:v>12.332051</c:v>
                </c:pt>
                <c:pt idx="77981">
                  <c:v>12.330659000000001</c:v>
                </c:pt>
                <c:pt idx="77982">
                  <c:v>12.324828</c:v>
                </c:pt>
                <c:pt idx="77983">
                  <c:v>12.327982</c:v>
                </c:pt>
                <c:pt idx="77984">
                  <c:v>12.33412</c:v>
                </c:pt>
                <c:pt idx="77985">
                  <c:v>12.32929</c:v>
                </c:pt>
                <c:pt idx="77986">
                  <c:v>12.322822</c:v>
                </c:pt>
                <c:pt idx="77987">
                  <c:v>12.33347</c:v>
                </c:pt>
                <c:pt idx="77988">
                  <c:v>12.336188999999999</c:v>
                </c:pt>
                <c:pt idx="77989">
                  <c:v>12.327977000000001</c:v>
                </c:pt>
                <c:pt idx="77990">
                  <c:v>12.332300999999999</c:v>
                </c:pt>
                <c:pt idx="77991">
                  <c:v>12.334941000000001</c:v>
                </c:pt>
                <c:pt idx="77992">
                  <c:v>12.326250999999999</c:v>
                </c:pt>
                <c:pt idx="77993">
                  <c:v>12.324271</c:v>
                </c:pt>
                <c:pt idx="77994">
                  <c:v>12.327484</c:v>
                </c:pt>
                <c:pt idx="77995">
                  <c:v>12.321630000000001</c:v>
                </c:pt>
                <c:pt idx="77996">
                  <c:v>12.323866000000001</c:v>
                </c:pt>
                <c:pt idx="77997">
                  <c:v>12.337942999999999</c:v>
                </c:pt>
                <c:pt idx="77998">
                  <c:v>12.339461</c:v>
                </c:pt>
                <c:pt idx="77999">
                  <c:v>12.33587</c:v>
                </c:pt>
                <c:pt idx="78000">
                  <c:v>12.342772</c:v>
                </c:pt>
                <c:pt idx="78001">
                  <c:v>12.341576</c:v>
                </c:pt>
                <c:pt idx="78002">
                  <c:v>12.331129000000001</c:v>
                </c:pt>
                <c:pt idx="78003">
                  <c:v>12.335559</c:v>
                </c:pt>
                <c:pt idx="78004">
                  <c:v>12.340508</c:v>
                </c:pt>
                <c:pt idx="78005">
                  <c:v>12.330857999999999</c:v>
                </c:pt>
                <c:pt idx="78006">
                  <c:v>12.335521</c:v>
                </c:pt>
                <c:pt idx="78007">
                  <c:v>12.342169</c:v>
                </c:pt>
                <c:pt idx="78008">
                  <c:v>12.332345999999999</c:v>
                </c:pt>
                <c:pt idx="78009">
                  <c:v>12.330844000000001</c:v>
                </c:pt>
                <c:pt idx="78010">
                  <c:v>12.337369000000001</c:v>
                </c:pt>
                <c:pt idx="78011">
                  <c:v>12.338668</c:v>
                </c:pt>
                <c:pt idx="78012">
                  <c:v>12.334633</c:v>
                </c:pt>
                <c:pt idx="78013">
                  <c:v>12.334377</c:v>
                </c:pt>
                <c:pt idx="78014">
                  <c:v>12.335525000000001</c:v>
                </c:pt>
                <c:pt idx="78015">
                  <c:v>12.333392</c:v>
                </c:pt>
                <c:pt idx="78016">
                  <c:v>12.338448</c:v>
                </c:pt>
                <c:pt idx="78017">
                  <c:v>12.337992</c:v>
                </c:pt>
                <c:pt idx="78018">
                  <c:v>12.329098</c:v>
                </c:pt>
                <c:pt idx="78019">
                  <c:v>12.331794</c:v>
                </c:pt>
                <c:pt idx="78020">
                  <c:v>12.337491</c:v>
                </c:pt>
                <c:pt idx="78021">
                  <c:v>12.331499000000001</c:v>
                </c:pt>
                <c:pt idx="78022">
                  <c:v>12.326835000000001</c:v>
                </c:pt>
                <c:pt idx="78023">
                  <c:v>12.337382</c:v>
                </c:pt>
                <c:pt idx="78024">
                  <c:v>12.340144</c:v>
                </c:pt>
                <c:pt idx="78025">
                  <c:v>12.331026</c:v>
                </c:pt>
                <c:pt idx="78026">
                  <c:v>12.338977</c:v>
                </c:pt>
                <c:pt idx="78027">
                  <c:v>12.346728000000001</c:v>
                </c:pt>
                <c:pt idx="78028">
                  <c:v>12.334109</c:v>
                </c:pt>
                <c:pt idx="78029">
                  <c:v>12.331270999999999</c:v>
                </c:pt>
                <c:pt idx="78030">
                  <c:v>12.344227999999999</c:v>
                </c:pt>
                <c:pt idx="78031">
                  <c:v>12.34032</c:v>
                </c:pt>
                <c:pt idx="78032">
                  <c:v>12.330403</c:v>
                </c:pt>
                <c:pt idx="78033">
                  <c:v>12.338905</c:v>
                </c:pt>
                <c:pt idx="78034">
                  <c:v>12.338065</c:v>
                </c:pt>
                <c:pt idx="78035">
                  <c:v>12.328671999999999</c:v>
                </c:pt>
                <c:pt idx="78036">
                  <c:v>12.333926</c:v>
                </c:pt>
                <c:pt idx="78037">
                  <c:v>12.335965</c:v>
                </c:pt>
                <c:pt idx="78038">
                  <c:v>12.331243000000001</c:v>
                </c:pt>
                <c:pt idx="78039">
                  <c:v>12.333638000000001</c:v>
                </c:pt>
                <c:pt idx="78040">
                  <c:v>12.337818</c:v>
                </c:pt>
                <c:pt idx="78041">
                  <c:v>12.335210999999999</c:v>
                </c:pt>
                <c:pt idx="78042">
                  <c:v>12.336494</c:v>
                </c:pt>
                <c:pt idx="78043">
                  <c:v>12.343310000000001</c:v>
                </c:pt>
                <c:pt idx="78044">
                  <c:v>12.341108</c:v>
                </c:pt>
                <c:pt idx="78045">
                  <c:v>12.338316000000001</c:v>
                </c:pt>
                <c:pt idx="78046">
                  <c:v>12.336634999999999</c:v>
                </c:pt>
                <c:pt idx="78047">
                  <c:v>12.334409000000001</c:v>
                </c:pt>
                <c:pt idx="78048">
                  <c:v>12.338087</c:v>
                </c:pt>
                <c:pt idx="78049">
                  <c:v>12.344408</c:v>
                </c:pt>
                <c:pt idx="78050">
                  <c:v>12.348753</c:v>
                </c:pt>
                <c:pt idx="78051">
                  <c:v>12.346648999999999</c:v>
                </c:pt>
                <c:pt idx="78052">
                  <c:v>12.34449</c:v>
                </c:pt>
                <c:pt idx="78053">
                  <c:v>12.346487</c:v>
                </c:pt>
                <c:pt idx="78054">
                  <c:v>12.34257</c:v>
                </c:pt>
                <c:pt idx="78055">
                  <c:v>12.339696999999999</c:v>
                </c:pt>
                <c:pt idx="78056">
                  <c:v>12.340921</c:v>
                </c:pt>
                <c:pt idx="78057">
                  <c:v>12.342375000000001</c:v>
                </c:pt>
                <c:pt idx="78058">
                  <c:v>12.34188</c:v>
                </c:pt>
                <c:pt idx="78059">
                  <c:v>12.342515000000001</c:v>
                </c:pt>
                <c:pt idx="78060">
                  <c:v>12.344457999999999</c:v>
                </c:pt>
                <c:pt idx="78061">
                  <c:v>12.340178</c:v>
                </c:pt>
                <c:pt idx="78062">
                  <c:v>12.341649</c:v>
                </c:pt>
                <c:pt idx="78063">
                  <c:v>12.346723000000001</c:v>
                </c:pt>
                <c:pt idx="78064">
                  <c:v>12.338812000000001</c:v>
                </c:pt>
                <c:pt idx="78065">
                  <c:v>12.338421</c:v>
                </c:pt>
                <c:pt idx="78066">
                  <c:v>12.347939</c:v>
                </c:pt>
                <c:pt idx="78067">
                  <c:v>12.345208</c:v>
                </c:pt>
                <c:pt idx="78068">
                  <c:v>12.33417</c:v>
                </c:pt>
                <c:pt idx="78069">
                  <c:v>12.336921</c:v>
                </c:pt>
                <c:pt idx="78070">
                  <c:v>12.343792000000001</c:v>
                </c:pt>
                <c:pt idx="78071">
                  <c:v>12.337869</c:v>
                </c:pt>
                <c:pt idx="78072">
                  <c:v>12.340417</c:v>
                </c:pt>
                <c:pt idx="78073">
                  <c:v>12.349062</c:v>
                </c:pt>
                <c:pt idx="78074">
                  <c:v>12.344015000000001</c:v>
                </c:pt>
                <c:pt idx="78075">
                  <c:v>12.342889</c:v>
                </c:pt>
                <c:pt idx="78076">
                  <c:v>12.352190999999999</c:v>
                </c:pt>
                <c:pt idx="78077">
                  <c:v>12.350237</c:v>
                </c:pt>
                <c:pt idx="78078">
                  <c:v>12.340116</c:v>
                </c:pt>
                <c:pt idx="78079">
                  <c:v>12.343158000000001</c:v>
                </c:pt>
                <c:pt idx="78080">
                  <c:v>12.346814999999999</c:v>
                </c:pt>
                <c:pt idx="78081">
                  <c:v>12.338177999999999</c:v>
                </c:pt>
                <c:pt idx="78082">
                  <c:v>12.338441</c:v>
                </c:pt>
                <c:pt idx="78083">
                  <c:v>12.345720999999999</c:v>
                </c:pt>
                <c:pt idx="78084">
                  <c:v>12.344919000000001</c:v>
                </c:pt>
                <c:pt idx="78085">
                  <c:v>12.344044999999999</c:v>
                </c:pt>
                <c:pt idx="78086">
                  <c:v>12.351196</c:v>
                </c:pt>
                <c:pt idx="78087">
                  <c:v>12.351777999999999</c:v>
                </c:pt>
                <c:pt idx="78088">
                  <c:v>12.343683</c:v>
                </c:pt>
                <c:pt idx="78089">
                  <c:v>12.345259</c:v>
                </c:pt>
                <c:pt idx="78090">
                  <c:v>12.347427</c:v>
                </c:pt>
                <c:pt idx="78091">
                  <c:v>12.345860999999999</c:v>
                </c:pt>
                <c:pt idx="78092">
                  <c:v>12.349429000000001</c:v>
                </c:pt>
                <c:pt idx="78093">
                  <c:v>12.349729999999999</c:v>
                </c:pt>
                <c:pt idx="78094">
                  <c:v>12.346442</c:v>
                </c:pt>
                <c:pt idx="78095">
                  <c:v>12.350182</c:v>
                </c:pt>
                <c:pt idx="78096">
                  <c:v>12.353343000000001</c:v>
                </c:pt>
                <c:pt idx="78097">
                  <c:v>12.345846</c:v>
                </c:pt>
                <c:pt idx="78098">
                  <c:v>12.343717</c:v>
                </c:pt>
                <c:pt idx="78099">
                  <c:v>12.353125</c:v>
                </c:pt>
                <c:pt idx="78100">
                  <c:v>12.351406000000001</c:v>
                </c:pt>
                <c:pt idx="78101">
                  <c:v>12.344066</c:v>
                </c:pt>
                <c:pt idx="78102">
                  <c:v>12.348443</c:v>
                </c:pt>
                <c:pt idx="78103">
                  <c:v>12.350671</c:v>
                </c:pt>
                <c:pt idx="78104">
                  <c:v>12.345955999999999</c:v>
                </c:pt>
                <c:pt idx="78105">
                  <c:v>12.344837</c:v>
                </c:pt>
                <c:pt idx="78106">
                  <c:v>12.350285</c:v>
                </c:pt>
                <c:pt idx="78107">
                  <c:v>12.351872</c:v>
                </c:pt>
                <c:pt idx="78108">
                  <c:v>12.350619</c:v>
                </c:pt>
                <c:pt idx="78109">
                  <c:v>12.354637</c:v>
                </c:pt>
                <c:pt idx="78110">
                  <c:v>12.353536</c:v>
                </c:pt>
                <c:pt idx="78111">
                  <c:v>12.350555</c:v>
                </c:pt>
                <c:pt idx="78112">
                  <c:v>12.352379000000001</c:v>
                </c:pt>
                <c:pt idx="78113">
                  <c:v>12.354205</c:v>
                </c:pt>
                <c:pt idx="78114">
                  <c:v>12.352595000000001</c:v>
                </c:pt>
                <c:pt idx="78115">
                  <c:v>12.349123000000001</c:v>
                </c:pt>
                <c:pt idx="78116">
                  <c:v>12.348962999999999</c:v>
                </c:pt>
                <c:pt idx="78117">
                  <c:v>12.344898000000001</c:v>
                </c:pt>
                <c:pt idx="78118">
                  <c:v>12.344142</c:v>
                </c:pt>
                <c:pt idx="78119">
                  <c:v>12.352567000000001</c:v>
                </c:pt>
                <c:pt idx="78120">
                  <c:v>12.355058</c:v>
                </c:pt>
                <c:pt idx="78121">
                  <c:v>12.350809</c:v>
                </c:pt>
                <c:pt idx="78122">
                  <c:v>12.350989999999999</c:v>
                </c:pt>
                <c:pt idx="78123">
                  <c:v>12.353586999999999</c:v>
                </c:pt>
                <c:pt idx="78124">
                  <c:v>12.351182</c:v>
                </c:pt>
                <c:pt idx="78125">
                  <c:v>12.351571</c:v>
                </c:pt>
                <c:pt idx="78126">
                  <c:v>12.355092000000001</c:v>
                </c:pt>
                <c:pt idx="78127">
                  <c:v>12.349940999999999</c:v>
                </c:pt>
                <c:pt idx="78128">
                  <c:v>12.351341</c:v>
                </c:pt>
                <c:pt idx="78129">
                  <c:v>12.362527</c:v>
                </c:pt>
                <c:pt idx="78130">
                  <c:v>12.361618</c:v>
                </c:pt>
                <c:pt idx="78131">
                  <c:v>12.354969000000001</c:v>
                </c:pt>
                <c:pt idx="78132">
                  <c:v>12.357469999999999</c:v>
                </c:pt>
                <c:pt idx="78133">
                  <c:v>12.361041999999999</c:v>
                </c:pt>
                <c:pt idx="78134">
                  <c:v>12.355981999999999</c:v>
                </c:pt>
                <c:pt idx="78135">
                  <c:v>12.353153000000001</c:v>
                </c:pt>
                <c:pt idx="78136">
                  <c:v>12.353945</c:v>
                </c:pt>
                <c:pt idx="78137">
                  <c:v>12.351413000000001</c:v>
                </c:pt>
                <c:pt idx="78138">
                  <c:v>12.354915999999999</c:v>
                </c:pt>
                <c:pt idx="78139">
                  <c:v>12.357670000000001</c:v>
                </c:pt>
                <c:pt idx="78140">
                  <c:v>12.35192</c:v>
                </c:pt>
                <c:pt idx="78141">
                  <c:v>12.350236000000001</c:v>
                </c:pt>
                <c:pt idx="78142">
                  <c:v>12.354850000000001</c:v>
                </c:pt>
                <c:pt idx="78143">
                  <c:v>12.356202</c:v>
                </c:pt>
                <c:pt idx="78144">
                  <c:v>12.353178</c:v>
                </c:pt>
                <c:pt idx="78145">
                  <c:v>12.356394</c:v>
                </c:pt>
                <c:pt idx="78146">
                  <c:v>12.360474</c:v>
                </c:pt>
                <c:pt idx="78147">
                  <c:v>12.353961</c:v>
                </c:pt>
                <c:pt idx="78148">
                  <c:v>12.353503999999999</c:v>
                </c:pt>
                <c:pt idx="78149">
                  <c:v>12.359667999999999</c:v>
                </c:pt>
                <c:pt idx="78150">
                  <c:v>12.357188000000001</c:v>
                </c:pt>
                <c:pt idx="78151">
                  <c:v>12.354274</c:v>
                </c:pt>
                <c:pt idx="78152">
                  <c:v>12.357131000000001</c:v>
                </c:pt>
                <c:pt idx="78153">
                  <c:v>12.359759</c:v>
                </c:pt>
                <c:pt idx="78154">
                  <c:v>12.357588</c:v>
                </c:pt>
                <c:pt idx="78155">
                  <c:v>12.359507000000001</c:v>
                </c:pt>
                <c:pt idx="78156">
                  <c:v>12.362019</c:v>
                </c:pt>
                <c:pt idx="78157">
                  <c:v>12.357811</c:v>
                </c:pt>
                <c:pt idx="78158">
                  <c:v>12.360052</c:v>
                </c:pt>
                <c:pt idx="78159">
                  <c:v>12.364675999999999</c:v>
                </c:pt>
                <c:pt idx="78160">
                  <c:v>12.359156</c:v>
                </c:pt>
                <c:pt idx="78161">
                  <c:v>12.352062999999999</c:v>
                </c:pt>
                <c:pt idx="78162">
                  <c:v>12.358044</c:v>
                </c:pt>
                <c:pt idx="78163">
                  <c:v>12.361802000000001</c:v>
                </c:pt>
                <c:pt idx="78164">
                  <c:v>12.354324999999999</c:v>
                </c:pt>
                <c:pt idx="78165">
                  <c:v>12.356306</c:v>
                </c:pt>
                <c:pt idx="78166">
                  <c:v>12.359569</c:v>
                </c:pt>
                <c:pt idx="78167">
                  <c:v>12.358318000000001</c:v>
                </c:pt>
                <c:pt idx="78168">
                  <c:v>12.360721</c:v>
                </c:pt>
                <c:pt idx="78169">
                  <c:v>12.361274</c:v>
                </c:pt>
                <c:pt idx="78170">
                  <c:v>12.359833</c:v>
                </c:pt>
                <c:pt idx="78171">
                  <c:v>12.360303</c:v>
                </c:pt>
                <c:pt idx="78172">
                  <c:v>12.366555</c:v>
                </c:pt>
                <c:pt idx="78173">
                  <c:v>12.360974000000001</c:v>
                </c:pt>
                <c:pt idx="78174">
                  <c:v>12.347868</c:v>
                </c:pt>
                <c:pt idx="78175">
                  <c:v>12.354502999999999</c:v>
                </c:pt>
                <c:pt idx="78176">
                  <c:v>12.366742</c:v>
                </c:pt>
                <c:pt idx="78177">
                  <c:v>12.366630000000001</c:v>
                </c:pt>
                <c:pt idx="78178">
                  <c:v>12.36356</c:v>
                </c:pt>
                <c:pt idx="78179">
                  <c:v>12.364677</c:v>
                </c:pt>
                <c:pt idx="78180">
                  <c:v>12.364246</c:v>
                </c:pt>
                <c:pt idx="78181">
                  <c:v>12.359685000000001</c:v>
                </c:pt>
                <c:pt idx="78182">
                  <c:v>12.358648000000001</c:v>
                </c:pt>
                <c:pt idx="78183">
                  <c:v>12.359437</c:v>
                </c:pt>
                <c:pt idx="78184">
                  <c:v>12.361189</c:v>
                </c:pt>
                <c:pt idx="78185">
                  <c:v>12.365228</c:v>
                </c:pt>
                <c:pt idx="78186">
                  <c:v>12.362629</c:v>
                </c:pt>
                <c:pt idx="78187">
                  <c:v>12.362501999999999</c:v>
                </c:pt>
                <c:pt idx="78188">
                  <c:v>12.365906000000001</c:v>
                </c:pt>
                <c:pt idx="78189">
                  <c:v>12.363889</c:v>
                </c:pt>
                <c:pt idx="78190">
                  <c:v>12.357581</c:v>
                </c:pt>
                <c:pt idx="78191">
                  <c:v>12.360777000000001</c:v>
                </c:pt>
                <c:pt idx="78192">
                  <c:v>12.369887</c:v>
                </c:pt>
                <c:pt idx="78193">
                  <c:v>12.362187</c:v>
                </c:pt>
                <c:pt idx="78194">
                  <c:v>12.359305000000001</c:v>
                </c:pt>
                <c:pt idx="78195">
                  <c:v>12.370856</c:v>
                </c:pt>
                <c:pt idx="78196">
                  <c:v>12.369846000000001</c:v>
                </c:pt>
                <c:pt idx="78197">
                  <c:v>12.363377</c:v>
                </c:pt>
                <c:pt idx="78198">
                  <c:v>12.367179</c:v>
                </c:pt>
                <c:pt idx="78199">
                  <c:v>12.371601</c:v>
                </c:pt>
                <c:pt idx="78200">
                  <c:v>12.365311999999999</c:v>
                </c:pt>
                <c:pt idx="78201">
                  <c:v>12.364875</c:v>
                </c:pt>
                <c:pt idx="78202">
                  <c:v>12.368786</c:v>
                </c:pt>
                <c:pt idx="78203">
                  <c:v>12.362299999999999</c:v>
                </c:pt>
                <c:pt idx="78204">
                  <c:v>12.362899000000001</c:v>
                </c:pt>
                <c:pt idx="78205">
                  <c:v>12.368455000000001</c:v>
                </c:pt>
                <c:pt idx="78206">
                  <c:v>12.364451000000001</c:v>
                </c:pt>
                <c:pt idx="78207">
                  <c:v>12.363308</c:v>
                </c:pt>
                <c:pt idx="78208">
                  <c:v>12.369047999999999</c:v>
                </c:pt>
                <c:pt idx="78209">
                  <c:v>12.369327</c:v>
                </c:pt>
                <c:pt idx="78210">
                  <c:v>12.363353999999999</c:v>
                </c:pt>
                <c:pt idx="78211">
                  <c:v>12.366572</c:v>
                </c:pt>
                <c:pt idx="78212">
                  <c:v>12.371632</c:v>
                </c:pt>
                <c:pt idx="78213">
                  <c:v>12.366899</c:v>
                </c:pt>
                <c:pt idx="78214">
                  <c:v>12.366941000000001</c:v>
                </c:pt>
                <c:pt idx="78215">
                  <c:v>12.369384</c:v>
                </c:pt>
                <c:pt idx="78216">
                  <c:v>12.366479999999999</c:v>
                </c:pt>
                <c:pt idx="78217">
                  <c:v>12.366495</c:v>
                </c:pt>
                <c:pt idx="78218">
                  <c:v>12.371083</c:v>
                </c:pt>
                <c:pt idx="78219">
                  <c:v>12.371217</c:v>
                </c:pt>
                <c:pt idx="78220">
                  <c:v>12.37003</c:v>
                </c:pt>
                <c:pt idx="78221">
                  <c:v>12.374687</c:v>
                </c:pt>
                <c:pt idx="78222">
                  <c:v>12.371029999999999</c:v>
                </c:pt>
                <c:pt idx="78223">
                  <c:v>12.364891</c:v>
                </c:pt>
                <c:pt idx="78224">
                  <c:v>12.365543000000001</c:v>
                </c:pt>
                <c:pt idx="78225">
                  <c:v>12.362549</c:v>
                </c:pt>
                <c:pt idx="78226">
                  <c:v>12.361405</c:v>
                </c:pt>
                <c:pt idx="78227">
                  <c:v>12.364948999999999</c:v>
                </c:pt>
                <c:pt idx="78228">
                  <c:v>12.371568</c:v>
                </c:pt>
                <c:pt idx="78229">
                  <c:v>12.374216000000001</c:v>
                </c:pt>
                <c:pt idx="78230">
                  <c:v>12.369930999999999</c:v>
                </c:pt>
                <c:pt idx="78231">
                  <c:v>12.372460999999999</c:v>
                </c:pt>
                <c:pt idx="78232">
                  <c:v>12.373671</c:v>
                </c:pt>
                <c:pt idx="78233">
                  <c:v>12.371703</c:v>
                </c:pt>
                <c:pt idx="78234">
                  <c:v>12.376141000000001</c:v>
                </c:pt>
                <c:pt idx="78235">
                  <c:v>12.378352</c:v>
                </c:pt>
                <c:pt idx="78236">
                  <c:v>12.371090000000001</c:v>
                </c:pt>
                <c:pt idx="78237">
                  <c:v>12.367488</c:v>
                </c:pt>
                <c:pt idx="78238">
                  <c:v>12.377020999999999</c:v>
                </c:pt>
                <c:pt idx="78239">
                  <c:v>12.378178999999999</c:v>
                </c:pt>
                <c:pt idx="78240">
                  <c:v>12.370799999999999</c:v>
                </c:pt>
                <c:pt idx="78241">
                  <c:v>12.37382</c:v>
                </c:pt>
                <c:pt idx="78242">
                  <c:v>12.378349999999999</c:v>
                </c:pt>
                <c:pt idx="78243">
                  <c:v>12.376745</c:v>
                </c:pt>
                <c:pt idx="78244">
                  <c:v>12.373322999999999</c:v>
                </c:pt>
                <c:pt idx="78245">
                  <c:v>12.374734999999999</c:v>
                </c:pt>
                <c:pt idx="78246">
                  <c:v>12.375209999999999</c:v>
                </c:pt>
                <c:pt idx="78247">
                  <c:v>12.370606</c:v>
                </c:pt>
                <c:pt idx="78248">
                  <c:v>12.373309000000001</c:v>
                </c:pt>
                <c:pt idx="78249">
                  <c:v>12.374283</c:v>
                </c:pt>
                <c:pt idx="78250">
                  <c:v>12.368109</c:v>
                </c:pt>
                <c:pt idx="78251">
                  <c:v>12.368935</c:v>
                </c:pt>
                <c:pt idx="78252">
                  <c:v>12.371238</c:v>
                </c:pt>
                <c:pt idx="78253">
                  <c:v>12.368976</c:v>
                </c:pt>
                <c:pt idx="78254">
                  <c:v>12.372317000000001</c:v>
                </c:pt>
                <c:pt idx="78255">
                  <c:v>12.378536</c:v>
                </c:pt>
                <c:pt idx="78256">
                  <c:v>12.374957999999999</c:v>
                </c:pt>
                <c:pt idx="78257">
                  <c:v>12.37468</c:v>
                </c:pt>
                <c:pt idx="78258">
                  <c:v>12.378866</c:v>
                </c:pt>
                <c:pt idx="78259">
                  <c:v>12.372994</c:v>
                </c:pt>
                <c:pt idx="78260">
                  <c:v>12.370412</c:v>
                </c:pt>
                <c:pt idx="78261">
                  <c:v>12.376875</c:v>
                </c:pt>
                <c:pt idx="78262">
                  <c:v>12.378873</c:v>
                </c:pt>
                <c:pt idx="78263">
                  <c:v>12.374069</c:v>
                </c:pt>
                <c:pt idx="78264">
                  <c:v>12.376651000000001</c:v>
                </c:pt>
                <c:pt idx="78265">
                  <c:v>12.378456999999999</c:v>
                </c:pt>
                <c:pt idx="78266">
                  <c:v>12.365482</c:v>
                </c:pt>
                <c:pt idx="78267">
                  <c:v>12.367205</c:v>
                </c:pt>
                <c:pt idx="78268">
                  <c:v>12.380233</c:v>
                </c:pt>
                <c:pt idx="78269">
                  <c:v>12.375987</c:v>
                </c:pt>
                <c:pt idx="78270">
                  <c:v>12.375496</c:v>
                </c:pt>
                <c:pt idx="78271">
                  <c:v>12.382844</c:v>
                </c:pt>
                <c:pt idx="78272">
                  <c:v>12.377333999999999</c:v>
                </c:pt>
                <c:pt idx="78273">
                  <c:v>12.370009</c:v>
                </c:pt>
                <c:pt idx="78274">
                  <c:v>12.379637000000001</c:v>
                </c:pt>
                <c:pt idx="78275">
                  <c:v>12.385602</c:v>
                </c:pt>
                <c:pt idx="78276">
                  <c:v>12.377046999999999</c:v>
                </c:pt>
                <c:pt idx="78277">
                  <c:v>12.380392000000001</c:v>
                </c:pt>
                <c:pt idx="78278">
                  <c:v>12.384651</c:v>
                </c:pt>
                <c:pt idx="78279">
                  <c:v>12.376374</c:v>
                </c:pt>
                <c:pt idx="78280">
                  <c:v>12.37515</c:v>
                </c:pt>
                <c:pt idx="78281">
                  <c:v>12.378937000000001</c:v>
                </c:pt>
                <c:pt idx="78282">
                  <c:v>12.376469</c:v>
                </c:pt>
                <c:pt idx="78283">
                  <c:v>12.373633999999999</c:v>
                </c:pt>
                <c:pt idx="78284">
                  <c:v>12.378534</c:v>
                </c:pt>
                <c:pt idx="78285">
                  <c:v>12.381834</c:v>
                </c:pt>
                <c:pt idx="78286">
                  <c:v>12.377634</c:v>
                </c:pt>
                <c:pt idx="78287">
                  <c:v>12.379588999999999</c:v>
                </c:pt>
                <c:pt idx="78288">
                  <c:v>12.380428</c:v>
                </c:pt>
                <c:pt idx="78289">
                  <c:v>12.374354</c:v>
                </c:pt>
                <c:pt idx="78290">
                  <c:v>12.379758000000001</c:v>
                </c:pt>
                <c:pt idx="78291">
                  <c:v>12.390527000000001</c:v>
                </c:pt>
                <c:pt idx="78292">
                  <c:v>12.382706000000001</c:v>
                </c:pt>
                <c:pt idx="78293">
                  <c:v>12.375473</c:v>
                </c:pt>
                <c:pt idx="78294">
                  <c:v>12.383649999999999</c:v>
                </c:pt>
                <c:pt idx="78295">
                  <c:v>12.382728</c:v>
                </c:pt>
                <c:pt idx="78296">
                  <c:v>12.375488000000001</c:v>
                </c:pt>
                <c:pt idx="78297">
                  <c:v>12.380055</c:v>
                </c:pt>
                <c:pt idx="78298">
                  <c:v>12.385297</c:v>
                </c:pt>
                <c:pt idx="78299">
                  <c:v>12.384631000000001</c:v>
                </c:pt>
                <c:pt idx="78300">
                  <c:v>12.382137</c:v>
                </c:pt>
                <c:pt idx="78301">
                  <c:v>12.380948</c:v>
                </c:pt>
                <c:pt idx="78302">
                  <c:v>12.383946</c:v>
                </c:pt>
                <c:pt idx="78303">
                  <c:v>12.386767000000001</c:v>
                </c:pt>
                <c:pt idx="78304">
                  <c:v>12.387428</c:v>
                </c:pt>
                <c:pt idx="78305">
                  <c:v>12.383725</c:v>
                </c:pt>
                <c:pt idx="78306">
                  <c:v>12.383077</c:v>
                </c:pt>
                <c:pt idx="78307">
                  <c:v>12.386958999999999</c:v>
                </c:pt>
                <c:pt idx="78308">
                  <c:v>12.383554</c:v>
                </c:pt>
                <c:pt idx="78309">
                  <c:v>12.379638</c:v>
                </c:pt>
                <c:pt idx="78310">
                  <c:v>12.379982999999999</c:v>
                </c:pt>
                <c:pt idx="78311">
                  <c:v>12.382372</c:v>
                </c:pt>
                <c:pt idx="78312">
                  <c:v>12.384335999999999</c:v>
                </c:pt>
                <c:pt idx="78313">
                  <c:v>12.383241999999999</c:v>
                </c:pt>
                <c:pt idx="78314">
                  <c:v>12.383824000000001</c:v>
                </c:pt>
                <c:pt idx="78315">
                  <c:v>12.383174</c:v>
                </c:pt>
                <c:pt idx="78316">
                  <c:v>12.381246000000001</c:v>
                </c:pt>
                <c:pt idx="78317">
                  <c:v>12.384062999999999</c:v>
                </c:pt>
                <c:pt idx="78318">
                  <c:v>12.386853</c:v>
                </c:pt>
                <c:pt idx="78319">
                  <c:v>12.384133</c:v>
                </c:pt>
                <c:pt idx="78320">
                  <c:v>12.381971</c:v>
                </c:pt>
                <c:pt idx="78321">
                  <c:v>12.387506</c:v>
                </c:pt>
                <c:pt idx="78322">
                  <c:v>12.387810999999999</c:v>
                </c:pt>
                <c:pt idx="78323">
                  <c:v>12.383298</c:v>
                </c:pt>
                <c:pt idx="78324">
                  <c:v>12.389392000000001</c:v>
                </c:pt>
                <c:pt idx="78325">
                  <c:v>12.39077</c:v>
                </c:pt>
                <c:pt idx="78326">
                  <c:v>12.385081</c:v>
                </c:pt>
                <c:pt idx="78327">
                  <c:v>12.389965999999999</c:v>
                </c:pt>
                <c:pt idx="78328">
                  <c:v>12.393933000000001</c:v>
                </c:pt>
                <c:pt idx="78329">
                  <c:v>12.38325</c:v>
                </c:pt>
                <c:pt idx="78330">
                  <c:v>12.379905000000001</c:v>
                </c:pt>
                <c:pt idx="78331">
                  <c:v>12.387884</c:v>
                </c:pt>
                <c:pt idx="78332">
                  <c:v>12.380846</c:v>
                </c:pt>
                <c:pt idx="78333">
                  <c:v>12.377675</c:v>
                </c:pt>
                <c:pt idx="78334">
                  <c:v>12.390483</c:v>
                </c:pt>
                <c:pt idx="78335">
                  <c:v>12.390782</c:v>
                </c:pt>
                <c:pt idx="78336">
                  <c:v>12.384814</c:v>
                </c:pt>
                <c:pt idx="78337">
                  <c:v>12.390698</c:v>
                </c:pt>
                <c:pt idx="78338">
                  <c:v>12.396661999999999</c:v>
                </c:pt>
                <c:pt idx="78339">
                  <c:v>12.391488000000001</c:v>
                </c:pt>
                <c:pt idx="78340">
                  <c:v>12.390368</c:v>
                </c:pt>
                <c:pt idx="78341">
                  <c:v>12.395583999999999</c:v>
                </c:pt>
                <c:pt idx="78342">
                  <c:v>12.390594</c:v>
                </c:pt>
                <c:pt idx="78343">
                  <c:v>12.388187</c:v>
                </c:pt>
                <c:pt idx="78344">
                  <c:v>12.394169</c:v>
                </c:pt>
                <c:pt idx="78345">
                  <c:v>12.392398</c:v>
                </c:pt>
                <c:pt idx="78346">
                  <c:v>12.390352</c:v>
                </c:pt>
                <c:pt idx="78347">
                  <c:v>12.393687999999999</c:v>
                </c:pt>
                <c:pt idx="78348">
                  <c:v>12.392557</c:v>
                </c:pt>
                <c:pt idx="78349">
                  <c:v>12.389201</c:v>
                </c:pt>
                <c:pt idx="78350">
                  <c:v>12.392728</c:v>
                </c:pt>
                <c:pt idx="78351">
                  <c:v>12.393509999999999</c:v>
                </c:pt>
                <c:pt idx="78352">
                  <c:v>12.388197</c:v>
                </c:pt>
                <c:pt idx="78353">
                  <c:v>12.391954999999999</c:v>
                </c:pt>
                <c:pt idx="78354">
                  <c:v>12.395168999999999</c:v>
                </c:pt>
                <c:pt idx="78355">
                  <c:v>12.3889</c:v>
                </c:pt>
                <c:pt idx="78356">
                  <c:v>12.387801</c:v>
                </c:pt>
                <c:pt idx="78357">
                  <c:v>12.393750000000001</c:v>
                </c:pt>
                <c:pt idx="78358">
                  <c:v>12.39199</c:v>
                </c:pt>
                <c:pt idx="78359">
                  <c:v>12.385411</c:v>
                </c:pt>
                <c:pt idx="78360">
                  <c:v>12.393309</c:v>
                </c:pt>
                <c:pt idx="78361">
                  <c:v>12.397937000000001</c:v>
                </c:pt>
                <c:pt idx="78362">
                  <c:v>12.390033000000001</c:v>
                </c:pt>
                <c:pt idx="78363">
                  <c:v>12.389305</c:v>
                </c:pt>
                <c:pt idx="78364">
                  <c:v>12.390434000000001</c:v>
                </c:pt>
                <c:pt idx="78365">
                  <c:v>12.390438</c:v>
                </c:pt>
                <c:pt idx="78366">
                  <c:v>12.3901</c:v>
                </c:pt>
                <c:pt idx="78367">
                  <c:v>12.390523</c:v>
                </c:pt>
                <c:pt idx="78368">
                  <c:v>12.389194</c:v>
                </c:pt>
                <c:pt idx="78369">
                  <c:v>12.384255</c:v>
                </c:pt>
                <c:pt idx="78370">
                  <c:v>12.391140999999999</c:v>
                </c:pt>
                <c:pt idx="78371">
                  <c:v>12.39695</c:v>
                </c:pt>
                <c:pt idx="78372">
                  <c:v>12.391640000000001</c:v>
                </c:pt>
                <c:pt idx="78373">
                  <c:v>12.388233</c:v>
                </c:pt>
                <c:pt idx="78374">
                  <c:v>12.391743</c:v>
                </c:pt>
                <c:pt idx="78375">
                  <c:v>12.392885</c:v>
                </c:pt>
                <c:pt idx="78376">
                  <c:v>12.392502</c:v>
                </c:pt>
                <c:pt idx="78377">
                  <c:v>12.39696</c:v>
                </c:pt>
                <c:pt idx="78378">
                  <c:v>12.395178</c:v>
                </c:pt>
                <c:pt idx="78379">
                  <c:v>12.395447000000001</c:v>
                </c:pt>
                <c:pt idx="78380">
                  <c:v>12.402443</c:v>
                </c:pt>
                <c:pt idx="78381">
                  <c:v>12.396972</c:v>
                </c:pt>
                <c:pt idx="78382">
                  <c:v>12.393789999999999</c:v>
                </c:pt>
                <c:pt idx="78383">
                  <c:v>12.40446</c:v>
                </c:pt>
                <c:pt idx="78384">
                  <c:v>12.407700999999999</c:v>
                </c:pt>
                <c:pt idx="78385">
                  <c:v>12.399711</c:v>
                </c:pt>
                <c:pt idx="78386">
                  <c:v>12.398723</c:v>
                </c:pt>
                <c:pt idx="78387">
                  <c:v>12.406167999999999</c:v>
                </c:pt>
                <c:pt idx="78388">
                  <c:v>12.401336000000001</c:v>
                </c:pt>
                <c:pt idx="78389">
                  <c:v>12.395891000000001</c:v>
                </c:pt>
                <c:pt idx="78390">
                  <c:v>12.401028</c:v>
                </c:pt>
                <c:pt idx="78391">
                  <c:v>12.399483</c:v>
                </c:pt>
                <c:pt idx="78392">
                  <c:v>12.395507</c:v>
                </c:pt>
                <c:pt idx="78393">
                  <c:v>12.395927</c:v>
                </c:pt>
                <c:pt idx="78394">
                  <c:v>12.398467999999999</c:v>
                </c:pt>
                <c:pt idx="78395">
                  <c:v>12.399317999999999</c:v>
                </c:pt>
                <c:pt idx="78396">
                  <c:v>12.399070999999999</c:v>
                </c:pt>
                <c:pt idx="78397">
                  <c:v>12.398436</c:v>
                </c:pt>
                <c:pt idx="78398">
                  <c:v>12.392529</c:v>
                </c:pt>
                <c:pt idx="78399">
                  <c:v>12.393046</c:v>
                </c:pt>
                <c:pt idx="78400">
                  <c:v>12.400169</c:v>
                </c:pt>
                <c:pt idx="78401">
                  <c:v>12.400974</c:v>
                </c:pt>
                <c:pt idx="78402">
                  <c:v>12.400301000000001</c:v>
                </c:pt>
                <c:pt idx="78403">
                  <c:v>12.404693999999999</c:v>
                </c:pt>
                <c:pt idx="78404">
                  <c:v>12.405322</c:v>
                </c:pt>
                <c:pt idx="78405">
                  <c:v>12.400873000000001</c:v>
                </c:pt>
                <c:pt idx="78406">
                  <c:v>12.402272999999999</c:v>
                </c:pt>
                <c:pt idx="78407">
                  <c:v>12.400301000000001</c:v>
                </c:pt>
                <c:pt idx="78408">
                  <c:v>12.393597</c:v>
                </c:pt>
                <c:pt idx="78409">
                  <c:v>12.396845000000001</c:v>
                </c:pt>
                <c:pt idx="78410">
                  <c:v>12.397130000000001</c:v>
                </c:pt>
                <c:pt idx="78411">
                  <c:v>12.392725</c:v>
                </c:pt>
                <c:pt idx="78412">
                  <c:v>12.396737999999999</c:v>
                </c:pt>
                <c:pt idx="78413">
                  <c:v>12.401484</c:v>
                </c:pt>
                <c:pt idx="78414">
                  <c:v>12.399338999999999</c:v>
                </c:pt>
                <c:pt idx="78415">
                  <c:v>12.397551</c:v>
                </c:pt>
                <c:pt idx="78416">
                  <c:v>12.402126000000001</c:v>
                </c:pt>
                <c:pt idx="78417">
                  <c:v>12.402749</c:v>
                </c:pt>
                <c:pt idx="78418">
                  <c:v>12.399838000000001</c:v>
                </c:pt>
                <c:pt idx="78419">
                  <c:v>12.402264000000001</c:v>
                </c:pt>
                <c:pt idx="78420">
                  <c:v>12.401548999999999</c:v>
                </c:pt>
                <c:pt idx="78421">
                  <c:v>12.395008000000001</c:v>
                </c:pt>
                <c:pt idx="78422">
                  <c:v>12.392481</c:v>
                </c:pt>
                <c:pt idx="78423">
                  <c:v>12.396414999999999</c:v>
                </c:pt>
                <c:pt idx="78424">
                  <c:v>12.401406</c:v>
                </c:pt>
                <c:pt idx="78425">
                  <c:v>12.405319</c:v>
                </c:pt>
                <c:pt idx="78426">
                  <c:v>12.411898000000001</c:v>
                </c:pt>
                <c:pt idx="78427">
                  <c:v>12.412335000000001</c:v>
                </c:pt>
                <c:pt idx="78428">
                  <c:v>12.406618</c:v>
                </c:pt>
                <c:pt idx="78429">
                  <c:v>12.407450000000001</c:v>
                </c:pt>
                <c:pt idx="78430">
                  <c:v>12.409693000000001</c:v>
                </c:pt>
                <c:pt idx="78431">
                  <c:v>12.408734000000001</c:v>
                </c:pt>
                <c:pt idx="78432">
                  <c:v>12.405308</c:v>
                </c:pt>
                <c:pt idx="78433">
                  <c:v>12.404489999999999</c:v>
                </c:pt>
                <c:pt idx="78434">
                  <c:v>12.403715</c:v>
                </c:pt>
                <c:pt idx="78435">
                  <c:v>12.399787999999999</c:v>
                </c:pt>
                <c:pt idx="78436">
                  <c:v>12.399761</c:v>
                </c:pt>
                <c:pt idx="78437">
                  <c:v>12.403565</c:v>
                </c:pt>
                <c:pt idx="78438">
                  <c:v>12.407526000000001</c:v>
                </c:pt>
                <c:pt idx="78439">
                  <c:v>12.408742999999999</c:v>
                </c:pt>
                <c:pt idx="78440">
                  <c:v>12.403795000000001</c:v>
                </c:pt>
                <c:pt idx="78441">
                  <c:v>12.400307</c:v>
                </c:pt>
                <c:pt idx="78442">
                  <c:v>12.403817999999999</c:v>
                </c:pt>
                <c:pt idx="78443">
                  <c:v>12.408655</c:v>
                </c:pt>
                <c:pt idx="78444">
                  <c:v>12.405118</c:v>
                </c:pt>
                <c:pt idx="78445">
                  <c:v>12.400634</c:v>
                </c:pt>
                <c:pt idx="78446">
                  <c:v>12.405590999999999</c:v>
                </c:pt>
                <c:pt idx="78447">
                  <c:v>12.404892</c:v>
                </c:pt>
                <c:pt idx="78448">
                  <c:v>12.402543</c:v>
                </c:pt>
                <c:pt idx="78449">
                  <c:v>12.406147000000001</c:v>
                </c:pt>
                <c:pt idx="78450">
                  <c:v>12.402084</c:v>
                </c:pt>
                <c:pt idx="78451">
                  <c:v>12.400563999999999</c:v>
                </c:pt>
                <c:pt idx="78452">
                  <c:v>12.412141999999999</c:v>
                </c:pt>
                <c:pt idx="78453">
                  <c:v>12.414963999999999</c:v>
                </c:pt>
                <c:pt idx="78454">
                  <c:v>12.406454</c:v>
                </c:pt>
                <c:pt idx="78455">
                  <c:v>12.411398</c:v>
                </c:pt>
                <c:pt idx="78456">
                  <c:v>12.418545999999999</c:v>
                </c:pt>
                <c:pt idx="78457">
                  <c:v>12.413188999999999</c:v>
                </c:pt>
                <c:pt idx="78458">
                  <c:v>12.409243</c:v>
                </c:pt>
                <c:pt idx="78459">
                  <c:v>12.406358000000001</c:v>
                </c:pt>
                <c:pt idx="78460">
                  <c:v>12.406893999999999</c:v>
                </c:pt>
                <c:pt idx="78461">
                  <c:v>12.410313</c:v>
                </c:pt>
                <c:pt idx="78462">
                  <c:v>12.411574</c:v>
                </c:pt>
                <c:pt idx="78463">
                  <c:v>12.412352</c:v>
                </c:pt>
                <c:pt idx="78464">
                  <c:v>12.411446</c:v>
                </c:pt>
                <c:pt idx="78465">
                  <c:v>12.413857999999999</c:v>
                </c:pt>
                <c:pt idx="78466">
                  <c:v>12.411422</c:v>
                </c:pt>
                <c:pt idx="78467">
                  <c:v>12.404484999999999</c:v>
                </c:pt>
                <c:pt idx="78468">
                  <c:v>12.406641</c:v>
                </c:pt>
                <c:pt idx="78469">
                  <c:v>12.408223</c:v>
                </c:pt>
                <c:pt idx="78470">
                  <c:v>12.403323</c:v>
                </c:pt>
                <c:pt idx="78471">
                  <c:v>12.403472000000001</c:v>
                </c:pt>
                <c:pt idx="78472">
                  <c:v>12.408339</c:v>
                </c:pt>
                <c:pt idx="78473">
                  <c:v>12.407052</c:v>
                </c:pt>
                <c:pt idx="78474">
                  <c:v>12.409402999999999</c:v>
                </c:pt>
                <c:pt idx="78475">
                  <c:v>12.420717</c:v>
                </c:pt>
                <c:pt idx="78476">
                  <c:v>12.417691</c:v>
                </c:pt>
                <c:pt idx="78477">
                  <c:v>12.408972</c:v>
                </c:pt>
                <c:pt idx="78478">
                  <c:v>12.413872</c:v>
                </c:pt>
                <c:pt idx="78479">
                  <c:v>12.416978</c:v>
                </c:pt>
                <c:pt idx="78480">
                  <c:v>12.411474999999999</c:v>
                </c:pt>
                <c:pt idx="78481">
                  <c:v>12.408538</c:v>
                </c:pt>
                <c:pt idx="78482">
                  <c:v>12.409791999999999</c:v>
                </c:pt>
                <c:pt idx="78483">
                  <c:v>12.405056</c:v>
                </c:pt>
                <c:pt idx="78484">
                  <c:v>12.404726999999999</c:v>
                </c:pt>
                <c:pt idx="78485">
                  <c:v>12.414002</c:v>
                </c:pt>
                <c:pt idx="78486">
                  <c:v>12.412736000000001</c:v>
                </c:pt>
                <c:pt idx="78487">
                  <c:v>12.409656</c:v>
                </c:pt>
                <c:pt idx="78488">
                  <c:v>12.415048000000001</c:v>
                </c:pt>
                <c:pt idx="78489">
                  <c:v>12.418443999999999</c:v>
                </c:pt>
                <c:pt idx="78490">
                  <c:v>12.419414</c:v>
                </c:pt>
                <c:pt idx="78491">
                  <c:v>12.419506</c:v>
                </c:pt>
                <c:pt idx="78492">
                  <c:v>12.417852999999999</c:v>
                </c:pt>
                <c:pt idx="78493">
                  <c:v>12.412531</c:v>
                </c:pt>
                <c:pt idx="78494">
                  <c:v>12.412773</c:v>
                </c:pt>
                <c:pt idx="78495">
                  <c:v>12.420322000000001</c:v>
                </c:pt>
                <c:pt idx="78496">
                  <c:v>12.414199999999999</c:v>
                </c:pt>
                <c:pt idx="78497">
                  <c:v>12.406506</c:v>
                </c:pt>
                <c:pt idx="78498">
                  <c:v>12.414327999999999</c:v>
                </c:pt>
                <c:pt idx="78499">
                  <c:v>12.418989</c:v>
                </c:pt>
                <c:pt idx="78500">
                  <c:v>12.413558999999999</c:v>
                </c:pt>
                <c:pt idx="78501">
                  <c:v>12.417932</c:v>
                </c:pt>
                <c:pt idx="78502">
                  <c:v>12.423525</c:v>
                </c:pt>
                <c:pt idx="78503">
                  <c:v>12.413383</c:v>
                </c:pt>
                <c:pt idx="78504">
                  <c:v>12.410964</c:v>
                </c:pt>
                <c:pt idx="78505">
                  <c:v>12.417370999999999</c:v>
                </c:pt>
                <c:pt idx="78506">
                  <c:v>12.410553</c:v>
                </c:pt>
                <c:pt idx="78507">
                  <c:v>12.40732</c:v>
                </c:pt>
                <c:pt idx="78508">
                  <c:v>12.419278</c:v>
                </c:pt>
                <c:pt idx="78509">
                  <c:v>12.419650000000001</c:v>
                </c:pt>
                <c:pt idx="78510">
                  <c:v>12.411911</c:v>
                </c:pt>
                <c:pt idx="78511">
                  <c:v>12.418279999999999</c:v>
                </c:pt>
                <c:pt idx="78512">
                  <c:v>12.422008</c:v>
                </c:pt>
                <c:pt idx="78513">
                  <c:v>12.415423000000001</c:v>
                </c:pt>
                <c:pt idx="78514">
                  <c:v>12.414082000000001</c:v>
                </c:pt>
                <c:pt idx="78515">
                  <c:v>12.415614</c:v>
                </c:pt>
                <c:pt idx="78516">
                  <c:v>12.416423999999999</c:v>
                </c:pt>
                <c:pt idx="78517">
                  <c:v>12.415400999999999</c:v>
                </c:pt>
                <c:pt idx="78518">
                  <c:v>12.417414000000001</c:v>
                </c:pt>
                <c:pt idx="78519">
                  <c:v>12.424106999999999</c:v>
                </c:pt>
                <c:pt idx="78520">
                  <c:v>12.421407</c:v>
                </c:pt>
                <c:pt idx="78521">
                  <c:v>12.418373000000001</c:v>
                </c:pt>
                <c:pt idx="78522">
                  <c:v>12.419945999999999</c:v>
                </c:pt>
                <c:pt idx="78523">
                  <c:v>12.414733</c:v>
                </c:pt>
                <c:pt idx="78524">
                  <c:v>12.416976999999999</c:v>
                </c:pt>
                <c:pt idx="78525">
                  <c:v>12.424053000000001</c:v>
                </c:pt>
                <c:pt idx="78526">
                  <c:v>12.418751</c:v>
                </c:pt>
                <c:pt idx="78527">
                  <c:v>12.416294000000001</c:v>
                </c:pt>
                <c:pt idx="78528">
                  <c:v>12.425406000000001</c:v>
                </c:pt>
                <c:pt idx="78529">
                  <c:v>12.423266</c:v>
                </c:pt>
                <c:pt idx="78530">
                  <c:v>12.418412999999999</c:v>
                </c:pt>
                <c:pt idx="78531">
                  <c:v>12.426881</c:v>
                </c:pt>
                <c:pt idx="78532">
                  <c:v>12.428134</c:v>
                </c:pt>
                <c:pt idx="78533">
                  <c:v>12.420959999999999</c:v>
                </c:pt>
                <c:pt idx="78534">
                  <c:v>12.421301</c:v>
                </c:pt>
                <c:pt idx="78535">
                  <c:v>12.421371000000001</c:v>
                </c:pt>
                <c:pt idx="78536">
                  <c:v>12.416777</c:v>
                </c:pt>
                <c:pt idx="78537">
                  <c:v>12.418174</c:v>
                </c:pt>
                <c:pt idx="78538">
                  <c:v>12.424181000000001</c:v>
                </c:pt>
                <c:pt idx="78539">
                  <c:v>12.420400000000001</c:v>
                </c:pt>
                <c:pt idx="78540">
                  <c:v>12.415452999999999</c:v>
                </c:pt>
                <c:pt idx="78541">
                  <c:v>12.422552</c:v>
                </c:pt>
                <c:pt idx="78542">
                  <c:v>12.421872</c:v>
                </c:pt>
                <c:pt idx="78543">
                  <c:v>12.416537</c:v>
                </c:pt>
                <c:pt idx="78544">
                  <c:v>12.42296</c:v>
                </c:pt>
                <c:pt idx="78545">
                  <c:v>12.425864000000001</c:v>
                </c:pt>
                <c:pt idx="78546">
                  <c:v>12.423691</c:v>
                </c:pt>
                <c:pt idx="78547">
                  <c:v>12.424685</c:v>
                </c:pt>
                <c:pt idx="78548">
                  <c:v>12.428637</c:v>
                </c:pt>
                <c:pt idx="78549">
                  <c:v>12.426866</c:v>
                </c:pt>
                <c:pt idx="78550">
                  <c:v>12.422936</c:v>
                </c:pt>
                <c:pt idx="78551">
                  <c:v>12.424754</c:v>
                </c:pt>
                <c:pt idx="78552">
                  <c:v>12.423978999999999</c:v>
                </c:pt>
                <c:pt idx="78553">
                  <c:v>12.421722000000001</c:v>
                </c:pt>
                <c:pt idx="78554">
                  <c:v>12.421669</c:v>
                </c:pt>
                <c:pt idx="78555">
                  <c:v>12.424337</c:v>
                </c:pt>
                <c:pt idx="78556">
                  <c:v>12.425924</c:v>
                </c:pt>
                <c:pt idx="78557">
                  <c:v>12.423629</c:v>
                </c:pt>
                <c:pt idx="78558">
                  <c:v>12.426176999999999</c:v>
                </c:pt>
                <c:pt idx="78559">
                  <c:v>12.425348</c:v>
                </c:pt>
                <c:pt idx="78560">
                  <c:v>12.421924000000001</c:v>
                </c:pt>
                <c:pt idx="78561">
                  <c:v>12.429658999999999</c:v>
                </c:pt>
                <c:pt idx="78562">
                  <c:v>12.430918</c:v>
                </c:pt>
                <c:pt idx="78563">
                  <c:v>12.420795</c:v>
                </c:pt>
                <c:pt idx="78564">
                  <c:v>12.422704</c:v>
                </c:pt>
                <c:pt idx="78565">
                  <c:v>12.428663999999999</c:v>
                </c:pt>
                <c:pt idx="78566">
                  <c:v>12.418892</c:v>
                </c:pt>
                <c:pt idx="78567">
                  <c:v>12.420766</c:v>
                </c:pt>
                <c:pt idx="78568">
                  <c:v>12.437305</c:v>
                </c:pt>
                <c:pt idx="78569">
                  <c:v>12.433291000000001</c:v>
                </c:pt>
                <c:pt idx="78570">
                  <c:v>12.424244</c:v>
                </c:pt>
                <c:pt idx="78571">
                  <c:v>12.430104</c:v>
                </c:pt>
                <c:pt idx="78572">
                  <c:v>12.433502000000001</c:v>
                </c:pt>
                <c:pt idx="78573">
                  <c:v>12.429314</c:v>
                </c:pt>
                <c:pt idx="78574">
                  <c:v>12.426422000000001</c:v>
                </c:pt>
                <c:pt idx="78575">
                  <c:v>12.428132</c:v>
                </c:pt>
                <c:pt idx="78576">
                  <c:v>12.427204</c:v>
                </c:pt>
                <c:pt idx="78577">
                  <c:v>12.426835000000001</c:v>
                </c:pt>
                <c:pt idx="78578">
                  <c:v>12.4293</c:v>
                </c:pt>
                <c:pt idx="78579">
                  <c:v>12.426738</c:v>
                </c:pt>
                <c:pt idx="78580">
                  <c:v>12.424947</c:v>
                </c:pt>
                <c:pt idx="78581">
                  <c:v>12.426561</c:v>
                </c:pt>
                <c:pt idx="78582">
                  <c:v>12.426942</c:v>
                </c:pt>
                <c:pt idx="78583">
                  <c:v>12.428369999999999</c:v>
                </c:pt>
                <c:pt idx="78584">
                  <c:v>12.432366999999999</c:v>
                </c:pt>
                <c:pt idx="78585">
                  <c:v>12.433521000000001</c:v>
                </c:pt>
                <c:pt idx="78586">
                  <c:v>12.427826</c:v>
                </c:pt>
                <c:pt idx="78587">
                  <c:v>12.428747</c:v>
                </c:pt>
                <c:pt idx="78588">
                  <c:v>12.433846000000001</c:v>
                </c:pt>
                <c:pt idx="78589">
                  <c:v>12.432055</c:v>
                </c:pt>
                <c:pt idx="78590">
                  <c:v>12.431024000000001</c:v>
                </c:pt>
                <c:pt idx="78591">
                  <c:v>12.433192999999999</c:v>
                </c:pt>
                <c:pt idx="78592">
                  <c:v>12.433534999999999</c:v>
                </c:pt>
                <c:pt idx="78593">
                  <c:v>12.428454</c:v>
                </c:pt>
                <c:pt idx="78594">
                  <c:v>12.430156</c:v>
                </c:pt>
                <c:pt idx="78595">
                  <c:v>12.436335</c:v>
                </c:pt>
                <c:pt idx="78596">
                  <c:v>12.429498000000001</c:v>
                </c:pt>
                <c:pt idx="78597">
                  <c:v>12.426565999999999</c:v>
                </c:pt>
                <c:pt idx="78598">
                  <c:v>12.433471000000001</c:v>
                </c:pt>
                <c:pt idx="78599">
                  <c:v>12.430573000000001</c:v>
                </c:pt>
                <c:pt idx="78600">
                  <c:v>12.425041999999999</c:v>
                </c:pt>
                <c:pt idx="78601">
                  <c:v>12.433128999999999</c:v>
                </c:pt>
                <c:pt idx="78602">
                  <c:v>12.438554999999999</c:v>
                </c:pt>
                <c:pt idx="78603">
                  <c:v>12.429949000000001</c:v>
                </c:pt>
                <c:pt idx="78604">
                  <c:v>12.430197</c:v>
                </c:pt>
                <c:pt idx="78605">
                  <c:v>12.43469</c:v>
                </c:pt>
                <c:pt idx="78606">
                  <c:v>12.431272999999999</c:v>
                </c:pt>
                <c:pt idx="78607">
                  <c:v>12.431804</c:v>
                </c:pt>
                <c:pt idx="78608">
                  <c:v>12.432831999999999</c:v>
                </c:pt>
                <c:pt idx="78609">
                  <c:v>12.429012</c:v>
                </c:pt>
                <c:pt idx="78610">
                  <c:v>12.427979000000001</c:v>
                </c:pt>
                <c:pt idx="78611">
                  <c:v>12.438329</c:v>
                </c:pt>
                <c:pt idx="78612">
                  <c:v>12.443434999999999</c:v>
                </c:pt>
                <c:pt idx="78613">
                  <c:v>12.432435999999999</c:v>
                </c:pt>
                <c:pt idx="78614">
                  <c:v>12.435059000000001</c:v>
                </c:pt>
                <c:pt idx="78615">
                  <c:v>12.441839999999999</c:v>
                </c:pt>
                <c:pt idx="78616">
                  <c:v>12.433808000000001</c:v>
                </c:pt>
                <c:pt idx="78617">
                  <c:v>12.431976000000001</c:v>
                </c:pt>
                <c:pt idx="78618">
                  <c:v>12.439268</c:v>
                </c:pt>
                <c:pt idx="78619">
                  <c:v>12.440495</c:v>
                </c:pt>
                <c:pt idx="78620">
                  <c:v>12.432880000000001</c:v>
                </c:pt>
                <c:pt idx="78621">
                  <c:v>12.435757000000001</c:v>
                </c:pt>
                <c:pt idx="78622">
                  <c:v>12.441062000000001</c:v>
                </c:pt>
                <c:pt idx="78623">
                  <c:v>12.433233</c:v>
                </c:pt>
                <c:pt idx="78624">
                  <c:v>12.436692000000001</c:v>
                </c:pt>
                <c:pt idx="78625">
                  <c:v>12.44422</c:v>
                </c:pt>
                <c:pt idx="78626">
                  <c:v>12.435701</c:v>
                </c:pt>
                <c:pt idx="78627">
                  <c:v>12.431668</c:v>
                </c:pt>
                <c:pt idx="78628">
                  <c:v>12.439399999999999</c:v>
                </c:pt>
                <c:pt idx="78629">
                  <c:v>12.439399</c:v>
                </c:pt>
                <c:pt idx="78630">
                  <c:v>12.433846000000001</c:v>
                </c:pt>
                <c:pt idx="78631">
                  <c:v>12.439348000000001</c:v>
                </c:pt>
                <c:pt idx="78632">
                  <c:v>12.437903</c:v>
                </c:pt>
                <c:pt idx="78633">
                  <c:v>12.429327000000001</c:v>
                </c:pt>
                <c:pt idx="78634">
                  <c:v>12.433154</c:v>
                </c:pt>
                <c:pt idx="78635">
                  <c:v>12.435897000000001</c:v>
                </c:pt>
                <c:pt idx="78636">
                  <c:v>12.433667</c:v>
                </c:pt>
                <c:pt idx="78637">
                  <c:v>12.437044</c:v>
                </c:pt>
                <c:pt idx="78638">
                  <c:v>12.442097</c:v>
                </c:pt>
                <c:pt idx="78639">
                  <c:v>12.438851</c:v>
                </c:pt>
                <c:pt idx="78640">
                  <c:v>12.433945</c:v>
                </c:pt>
                <c:pt idx="78641">
                  <c:v>12.438663999999999</c:v>
                </c:pt>
                <c:pt idx="78642">
                  <c:v>12.438017</c:v>
                </c:pt>
                <c:pt idx="78643">
                  <c:v>12.432055</c:v>
                </c:pt>
                <c:pt idx="78644">
                  <c:v>12.443899999999999</c:v>
                </c:pt>
                <c:pt idx="78645">
                  <c:v>12.453605</c:v>
                </c:pt>
                <c:pt idx="78646">
                  <c:v>12.440061</c:v>
                </c:pt>
                <c:pt idx="78647">
                  <c:v>12.434694</c:v>
                </c:pt>
                <c:pt idx="78648">
                  <c:v>12.444355</c:v>
                </c:pt>
                <c:pt idx="78649">
                  <c:v>12.441163</c:v>
                </c:pt>
                <c:pt idx="78650">
                  <c:v>12.435636000000001</c:v>
                </c:pt>
                <c:pt idx="78651">
                  <c:v>12.440663000000001</c:v>
                </c:pt>
                <c:pt idx="78652">
                  <c:v>12.441852000000001</c:v>
                </c:pt>
                <c:pt idx="78653">
                  <c:v>12.442073000000001</c:v>
                </c:pt>
                <c:pt idx="78654">
                  <c:v>12.441985000000001</c:v>
                </c:pt>
                <c:pt idx="78655">
                  <c:v>12.438882</c:v>
                </c:pt>
                <c:pt idx="78656">
                  <c:v>12.440056</c:v>
                </c:pt>
                <c:pt idx="78657">
                  <c:v>12.443180999999999</c:v>
                </c:pt>
                <c:pt idx="78658">
                  <c:v>12.446298000000001</c:v>
                </c:pt>
                <c:pt idx="78659">
                  <c:v>12.444844</c:v>
                </c:pt>
                <c:pt idx="78660">
                  <c:v>12.440699</c:v>
                </c:pt>
                <c:pt idx="78661">
                  <c:v>12.442291000000001</c:v>
                </c:pt>
                <c:pt idx="78662">
                  <c:v>12.442396</c:v>
                </c:pt>
                <c:pt idx="78663">
                  <c:v>12.438287000000001</c:v>
                </c:pt>
                <c:pt idx="78664">
                  <c:v>12.438211000000001</c:v>
                </c:pt>
                <c:pt idx="78665">
                  <c:v>12.442667</c:v>
                </c:pt>
                <c:pt idx="78666">
                  <c:v>12.439018000000001</c:v>
                </c:pt>
                <c:pt idx="78667">
                  <c:v>12.437184</c:v>
                </c:pt>
                <c:pt idx="78668">
                  <c:v>12.447340000000001</c:v>
                </c:pt>
                <c:pt idx="78669">
                  <c:v>12.442807999999999</c:v>
                </c:pt>
                <c:pt idx="78670">
                  <c:v>12.438648000000001</c:v>
                </c:pt>
                <c:pt idx="78671">
                  <c:v>12.449684</c:v>
                </c:pt>
                <c:pt idx="78672">
                  <c:v>12.450238000000001</c:v>
                </c:pt>
                <c:pt idx="78673">
                  <c:v>12.442750999999999</c:v>
                </c:pt>
                <c:pt idx="78674">
                  <c:v>12.443</c:v>
                </c:pt>
                <c:pt idx="78675">
                  <c:v>12.448549</c:v>
                </c:pt>
                <c:pt idx="78676">
                  <c:v>12.447691000000001</c:v>
                </c:pt>
                <c:pt idx="78677">
                  <c:v>12.443168</c:v>
                </c:pt>
                <c:pt idx="78678">
                  <c:v>12.444668</c:v>
                </c:pt>
                <c:pt idx="78679">
                  <c:v>12.445345</c:v>
                </c:pt>
                <c:pt idx="78680">
                  <c:v>12.442119</c:v>
                </c:pt>
                <c:pt idx="78681">
                  <c:v>12.443821</c:v>
                </c:pt>
                <c:pt idx="78682">
                  <c:v>12.449602000000001</c:v>
                </c:pt>
                <c:pt idx="78683">
                  <c:v>12.446346999999999</c:v>
                </c:pt>
                <c:pt idx="78684">
                  <c:v>12.442043</c:v>
                </c:pt>
                <c:pt idx="78685">
                  <c:v>12.446471000000001</c:v>
                </c:pt>
                <c:pt idx="78686">
                  <c:v>12.442247999999999</c:v>
                </c:pt>
                <c:pt idx="78687">
                  <c:v>12.43985</c:v>
                </c:pt>
                <c:pt idx="78688">
                  <c:v>12.446052</c:v>
                </c:pt>
                <c:pt idx="78689">
                  <c:v>12.446923999999999</c:v>
                </c:pt>
                <c:pt idx="78690">
                  <c:v>12.450025</c:v>
                </c:pt>
                <c:pt idx="78691">
                  <c:v>12.452837000000001</c:v>
                </c:pt>
                <c:pt idx="78692">
                  <c:v>12.450404000000001</c:v>
                </c:pt>
                <c:pt idx="78693">
                  <c:v>12.447461000000001</c:v>
                </c:pt>
                <c:pt idx="78694">
                  <c:v>12.454637999999999</c:v>
                </c:pt>
                <c:pt idx="78695">
                  <c:v>12.456841000000001</c:v>
                </c:pt>
                <c:pt idx="78696">
                  <c:v>12.444913</c:v>
                </c:pt>
                <c:pt idx="78697">
                  <c:v>12.448831</c:v>
                </c:pt>
                <c:pt idx="78698">
                  <c:v>12.455252</c:v>
                </c:pt>
                <c:pt idx="78699">
                  <c:v>12.446612999999999</c:v>
                </c:pt>
                <c:pt idx="78700">
                  <c:v>12.447039</c:v>
                </c:pt>
                <c:pt idx="78701">
                  <c:v>12.451259</c:v>
                </c:pt>
                <c:pt idx="78702">
                  <c:v>12.447941999999999</c:v>
                </c:pt>
                <c:pt idx="78703">
                  <c:v>12.448895</c:v>
                </c:pt>
                <c:pt idx="78704">
                  <c:v>12.45665</c:v>
                </c:pt>
                <c:pt idx="78705">
                  <c:v>12.45017</c:v>
                </c:pt>
                <c:pt idx="78706">
                  <c:v>12.439831999999999</c:v>
                </c:pt>
                <c:pt idx="78707">
                  <c:v>12.448786</c:v>
                </c:pt>
                <c:pt idx="78708">
                  <c:v>12.455875000000001</c:v>
                </c:pt>
                <c:pt idx="78709">
                  <c:v>12.449463</c:v>
                </c:pt>
                <c:pt idx="78710">
                  <c:v>12.447946999999999</c:v>
                </c:pt>
                <c:pt idx="78711">
                  <c:v>12.453153</c:v>
                </c:pt>
                <c:pt idx="78712">
                  <c:v>12.448038</c:v>
                </c:pt>
                <c:pt idx="78713">
                  <c:v>12.440445</c:v>
                </c:pt>
                <c:pt idx="78714">
                  <c:v>12.446159</c:v>
                </c:pt>
                <c:pt idx="78715">
                  <c:v>12.447357999999999</c:v>
                </c:pt>
                <c:pt idx="78716">
                  <c:v>12.444235000000001</c:v>
                </c:pt>
                <c:pt idx="78717">
                  <c:v>12.450759</c:v>
                </c:pt>
                <c:pt idx="78718">
                  <c:v>12.456357000000001</c:v>
                </c:pt>
                <c:pt idx="78719">
                  <c:v>12.455033999999999</c:v>
                </c:pt>
                <c:pt idx="78720">
                  <c:v>12.457547</c:v>
                </c:pt>
                <c:pt idx="78721">
                  <c:v>12.461982000000001</c:v>
                </c:pt>
                <c:pt idx="78722">
                  <c:v>12.455325999999999</c:v>
                </c:pt>
                <c:pt idx="78723">
                  <c:v>12.450200000000001</c:v>
                </c:pt>
                <c:pt idx="78724">
                  <c:v>12.454088</c:v>
                </c:pt>
                <c:pt idx="78725">
                  <c:v>12.449612</c:v>
                </c:pt>
                <c:pt idx="78726">
                  <c:v>12.448591</c:v>
                </c:pt>
                <c:pt idx="78727">
                  <c:v>12.458850999999999</c:v>
                </c:pt>
                <c:pt idx="78728">
                  <c:v>12.456531</c:v>
                </c:pt>
                <c:pt idx="78729">
                  <c:v>12.447251</c:v>
                </c:pt>
                <c:pt idx="78730">
                  <c:v>12.448907999999999</c:v>
                </c:pt>
                <c:pt idx="78731">
                  <c:v>12.454389000000001</c:v>
                </c:pt>
                <c:pt idx="78732">
                  <c:v>12.453218</c:v>
                </c:pt>
                <c:pt idx="78733">
                  <c:v>12.454677</c:v>
                </c:pt>
                <c:pt idx="78734">
                  <c:v>12.459464000000001</c:v>
                </c:pt>
                <c:pt idx="78735">
                  <c:v>12.450844</c:v>
                </c:pt>
                <c:pt idx="78736">
                  <c:v>12.446281000000001</c:v>
                </c:pt>
                <c:pt idx="78737">
                  <c:v>12.459319000000001</c:v>
                </c:pt>
                <c:pt idx="78738">
                  <c:v>12.461527</c:v>
                </c:pt>
                <c:pt idx="78739">
                  <c:v>12.449814</c:v>
                </c:pt>
                <c:pt idx="78740">
                  <c:v>12.449925</c:v>
                </c:pt>
                <c:pt idx="78741">
                  <c:v>12.456186000000001</c:v>
                </c:pt>
                <c:pt idx="78742">
                  <c:v>12.449417</c:v>
                </c:pt>
                <c:pt idx="78743">
                  <c:v>12.449189000000001</c:v>
                </c:pt>
                <c:pt idx="78744">
                  <c:v>12.461103</c:v>
                </c:pt>
                <c:pt idx="78745">
                  <c:v>12.459530000000001</c:v>
                </c:pt>
                <c:pt idx="78746">
                  <c:v>12.454597</c:v>
                </c:pt>
                <c:pt idx="78747">
                  <c:v>12.460786000000001</c:v>
                </c:pt>
                <c:pt idx="78748">
                  <c:v>12.461933</c:v>
                </c:pt>
                <c:pt idx="78749">
                  <c:v>12.452456</c:v>
                </c:pt>
                <c:pt idx="78750">
                  <c:v>12.452756000000001</c:v>
                </c:pt>
                <c:pt idx="78751">
                  <c:v>12.463088000000001</c:v>
                </c:pt>
                <c:pt idx="78752">
                  <c:v>12.460514999999999</c:v>
                </c:pt>
                <c:pt idx="78753">
                  <c:v>12.45905</c:v>
                </c:pt>
                <c:pt idx="78754">
                  <c:v>12.464064</c:v>
                </c:pt>
                <c:pt idx="78755">
                  <c:v>12.458133</c:v>
                </c:pt>
                <c:pt idx="78756">
                  <c:v>12.454802000000001</c:v>
                </c:pt>
                <c:pt idx="78757">
                  <c:v>12.458641</c:v>
                </c:pt>
                <c:pt idx="78758">
                  <c:v>12.458354999999999</c:v>
                </c:pt>
                <c:pt idx="78759">
                  <c:v>12.456439</c:v>
                </c:pt>
                <c:pt idx="78760">
                  <c:v>12.462826</c:v>
                </c:pt>
                <c:pt idx="78761">
                  <c:v>12.467499</c:v>
                </c:pt>
                <c:pt idx="78762">
                  <c:v>12.457407</c:v>
                </c:pt>
                <c:pt idx="78763">
                  <c:v>12.45401</c:v>
                </c:pt>
                <c:pt idx="78764">
                  <c:v>12.463392000000001</c:v>
                </c:pt>
                <c:pt idx="78765">
                  <c:v>12.461532</c:v>
                </c:pt>
                <c:pt idx="78766">
                  <c:v>12.454972</c:v>
                </c:pt>
                <c:pt idx="78767">
                  <c:v>12.459747</c:v>
                </c:pt>
                <c:pt idx="78768">
                  <c:v>12.462550999999999</c:v>
                </c:pt>
                <c:pt idx="78769">
                  <c:v>12.456981000000001</c:v>
                </c:pt>
                <c:pt idx="78770">
                  <c:v>12.459586</c:v>
                </c:pt>
                <c:pt idx="78771">
                  <c:v>12.460813999999999</c:v>
                </c:pt>
                <c:pt idx="78772">
                  <c:v>12.453296</c:v>
                </c:pt>
                <c:pt idx="78773">
                  <c:v>12.457807000000001</c:v>
                </c:pt>
                <c:pt idx="78774">
                  <c:v>12.461636</c:v>
                </c:pt>
                <c:pt idx="78775">
                  <c:v>12.454024</c:v>
                </c:pt>
                <c:pt idx="78776">
                  <c:v>12.454503000000001</c:v>
                </c:pt>
                <c:pt idx="78777">
                  <c:v>12.464176</c:v>
                </c:pt>
                <c:pt idx="78778">
                  <c:v>12.463922999999999</c:v>
                </c:pt>
                <c:pt idx="78779">
                  <c:v>12.457101</c:v>
                </c:pt>
                <c:pt idx="78780">
                  <c:v>12.465453999999999</c:v>
                </c:pt>
                <c:pt idx="78781">
                  <c:v>12.470518</c:v>
                </c:pt>
                <c:pt idx="78782">
                  <c:v>12.461544999999999</c:v>
                </c:pt>
                <c:pt idx="78783">
                  <c:v>12.464681000000001</c:v>
                </c:pt>
                <c:pt idx="78784">
                  <c:v>12.471902999999999</c:v>
                </c:pt>
                <c:pt idx="78785">
                  <c:v>12.4666</c:v>
                </c:pt>
                <c:pt idx="78786">
                  <c:v>12.460300999999999</c:v>
                </c:pt>
                <c:pt idx="78787">
                  <c:v>12.463789</c:v>
                </c:pt>
                <c:pt idx="78788">
                  <c:v>12.465567999999999</c:v>
                </c:pt>
                <c:pt idx="78789">
                  <c:v>12.461024999999999</c:v>
                </c:pt>
                <c:pt idx="78790">
                  <c:v>12.462521000000001</c:v>
                </c:pt>
                <c:pt idx="78791">
                  <c:v>12.459600999999999</c:v>
                </c:pt>
                <c:pt idx="78792">
                  <c:v>12.455931</c:v>
                </c:pt>
                <c:pt idx="78793">
                  <c:v>12.466111</c:v>
                </c:pt>
                <c:pt idx="78794">
                  <c:v>12.470995</c:v>
                </c:pt>
                <c:pt idx="78795">
                  <c:v>12.46336</c:v>
                </c:pt>
                <c:pt idx="78796">
                  <c:v>12.460342000000001</c:v>
                </c:pt>
                <c:pt idx="78797">
                  <c:v>12.466279</c:v>
                </c:pt>
                <c:pt idx="78798">
                  <c:v>12.466240000000001</c:v>
                </c:pt>
                <c:pt idx="78799">
                  <c:v>12.462865000000001</c:v>
                </c:pt>
                <c:pt idx="78800">
                  <c:v>12.466149</c:v>
                </c:pt>
                <c:pt idx="78801">
                  <c:v>12.463138000000001</c:v>
                </c:pt>
                <c:pt idx="78802">
                  <c:v>12.456581999999999</c:v>
                </c:pt>
                <c:pt idx="78803">
                  <c:v>12.46139</c:v>
                </c:pt>
                <c:pt idx="78804">
                  <c:v>12.470924999999999</c:v>
                </c:pt>
                <c:pt idx="78805">
                  <c:v>12.470603000000001</c:v>
                </c:pt>
                <c:pt idx="78806">
                  <c:v>12.467012</c:v>
                </c:pt>
                <c:pt idx="78807">
                  <c:v>12.470521</c:v>
                </c:pt>
                <c:pt idx="78808">
                  <c:v>12.467558</c:v>
                </c:pt>
                <c:pt idx="78809">
                  <c:v>12.465437</c:v>
                </c:pt>
                <c:pt idx="78810">
                  <c:v>12.473044</c:v>
                </c:pt>
                <c:pt idx="78811">
                  <c:v>12.471961</c:v>
                </c:pt>
                <c:pt idx="78812">
                  <c:v>12.465885999999999</c:v>
                </c:pt>
                <c:pt idx="78813">
                  <c:v>12.466162000000001</c:v>
                </c:pt>
                <c:pt idx="78814">
                  <c:v>12.467532</c:v>
                </c:pt>
                <c:pt idx="78815">
                  <c:v>12.465261</c:v>
                </c:pt>
                <c:pt idx="78816">
                  <c:v>12.467278</c:v>
                </c:pt>
                <c:pt idx="78817">
                  <c:v>12.471183999999999</c:v>
                </c:pt>
                <c:pt idx="78818">
                  <c:v>12.465896000000001</c:v>
                </c:pt>
                <c:pt idx="78819">
                  <c:v>12.464584</c:v>
                </c:pt>
                <c:pt idx="78820">
                  <c:v>12.470746999999999</c:v>
                </c:pt>
                <c:pt idx="78821">
                  <c:v>12.470392</c:v>
                </c:pt>
                <c:pt idx="78822">
                  <c:v>12.468481000000001</c:v>
                </c:pt>
                <c:pt idx="78823">
                  <c:v>12.474684</c:v>
                </c:pt>
                <c:pt idx="78824">
                  <c:v>12.474477</c:v>
                </c:pt>
                <c:pt idx="78825">
                  <c:v>12.462752999999999</c:v>
                </c:pt>
                <c:pt idx="78826">
                  <c:v>12.46443</c:v>
                </c:pt>
                <c:pt idx="78827">
                  <c:v>12.471503999999999</c:v>
                </c:pt>
                <c:pt idx="78828">
                  <c:v>12.468973999999999</c:v>
                </c:pt>
                <c:pt idx="78829">
                  <c:v>12.472415</c:v>
                </c:pt>
                <c:pt idx="78830">
                  <c:v>12.472417999999999</c:v>
                </c:pt>
                <c:pt idx="78831">
                  <c:v>12.466431999999999</c:v>
                </c:pt>
                <c:pt idx="78832">
                  <c:v>12.470195</c:v>
                </c:pt>
                <c:pt idx="78833">
                  <c:v>12.475327</c:v>
                </c:pt>
                <c:pt idx="78834">
                  <c:v>12.472028999999999</c:v>
                </c:pt>
                <c:pt idx="78835">
                  <c:v>12.469357</c:v>
                </c:pt>
                <c:pt idx="78836">
                  <c:v>12.471684</c:v>
                </c:pt>
                <c:pt idx="78837">
                  <c:v>12.469567</c:v>
                </c:pt>
                <c:pt idx="78838">
                  <c:v>12.467575</c:v>
                </c:pt>
                <c:pt idx="78839">
                  <c:v>12.472130999999999</c:v>
                </c:pt>
                <c:pt idx="78840">
                  <c:v>12.470795000000001</c:v>
                </c:pt>
                <c:pt idx="78841">
                  <c:v>12.467749</c:v>
                </c:pt>
                <c:pt idx="78842">
                  <c:v>12.471083999999999</c:v>
                </c:pt>
                <c:pt idx="78843">
                  <c:v>12.476379</c:v>
                </c:pt>
                <c:pt idx="78844">
                  <c:v>12.472785</c:v>
                </c:pt>
                <c:pt idx="78845">
                  <c:v>12.467138</c:v>
                </c:pt>
                <c:pt idx="78846">
                  <c:v>12.476756</c:v>
                </c:pt>
                <c:pt idx="78847">
                  <c:v>12.482678</c:v>
                </c:pt>
                <c:pt idx="78848">
                  <c:v>12.474954</c:v>
                </c:pt>
                <c:pt idx="78849">
                  <c:v>12.471251000000001</c:v>
                </c:pt>
                <c:pt idx="78850">
                  <c:v>12.473787</c:v>
                </c:pt>
                <c:pt idx="78851">
                  <c:v>12.475407000000001</c:v>
                </c:pt>
                <c:pt idx="78852">
                  <c:v>12.475178</c:v>
                </c:pt>
                <c:pt idx="78853">
                  <c:v>12.474188</c:v>
                </c:pt>
                <c:pt idx="78854">
                  <c:v>12.473416</c:v>
                </c:pt>
                <c:pt idx="78855">
                  <c:v>12.474427</c:v>
                </c:pt>
                <c:pt idx="78856">
                  <c:v>12.479616999999999</c:v>
                </c:pt>
                <c:pt idx="78857">
                  <c:v>12.477052</c:v>
                </c:pt>
                <c:pt idx="78858">
                  <c:v>12.470957</c:v>
                </c:pt>
                <c:pt idx="78859">
                  <c:v>12.471897</c:v>
                </c:pt>
                <c:pt idx="78860">
                  <c:v>12.47443</c:v>
                </c:pt>
                <c:pt idx="78861">
                  <c:v>12.471308000000001</c:v>
                </c:pt>
                <c:pt idx="78862">
                  <c:v>12.469554</c:v>
                </c:pt>
                <c:pt idx="78863">
                  <c:v>12.475830999999999</c:v>
                </c:pt>
                <c:pt idx="78864">
                  <c:v>12.476732999999999</c:v>
                </c:pt>
                <c:pt idx="78865">
                  <c:v>12.479613000000001</c:v>
                </c:pt>
                <c:pt idx="78866">
                  <c:v>12.485671999999999</c:v>
                </c:pt>
                <c:pt idx="78867">
                  <c:v>12.478178</c:v>
                </c:pt>
                <c:pt idx="78868">
                  <c:v>12.478123999999999</c:v>
                </c:pt>
                <c:pt idx="78869">
                  <c:v>12.484287</c:v>
                </c:pt>
                <c:pt idx="78870">
                  <c:v>12.480126</c:v>
                </c:pt>
                <c:pt idx="78871">
                  <c:v>12.476777</c:v>
                </c:pt>
                <c:pt idx="78872">
                  <c:v>12.480600000000001</c:v>
                </c:pt>
                <c:pt idx="78873">
                  <c:v>12.479810000000001</c:v>
                </c:pt>
                <c:pt idx="78874">
                  <c:v>12.472469</c:v>
                </c:pt>
                <c:pt idx="78875">
                  <c:v>12.478774</c:v>
                </c:pt>
                <c:pt idx="78876">
                  <c:v>12.490733000000001</c:v>
                </c:pt>
                <c:pt idx="78877">
                  <c:v>12.482158</c:v>
                </c:pt>
                <c:pt idx="78878">
                  <c:v>12.473898999999999</c:v>
                </c:pt>
                <c:pt idx="78879">
                  <c:v>12.479742999999999</c:v>
                </c:pt>
                <c:pt idx="78880">
                  <c:v>12.478884000000001</c:v>
                </c:pt>
                <c:pt idx="78881">
                  <c:v>12.474049000000001</c:v>
                </c:pt>
                <c:pt idx="78882">
                  <c:v>12.480180000000001</c:v>
                </c:pt>
                <c:pt idx="78883">
                  <c:v>12.482326</c:v>
                </c:pt>
                <c:pt idx="78884">
                  <c:v>12.474688</c:v>
                </c:pt>
                <c:pt idx="78885">
                  <c:v>12.480223000000001</c:v>
                </c:pt>
                <c:pt idx="78886">
                  <c:v>12.482011999999999</c:v>
                </c:pt>
                <c:pt idx="78887">
                  <c:v>12.471669</c:v>
                </c:pt>
                <c:pt idx="78888">
                  <c:v>12.476632</c:v>
                </c:pt>
                <c:pt idx="78889">
                  <c:v>12.487496</c:v>
                </c:pt>
                <c:pt idx="78890">
                  <c:v>12.479881000000001</c:v>
                </c:pt>
                <c:pt idx="78891">
                  <c:v>12.469222</c:v>
                </c:pt>
                <c:pt idx="78892">
                  <c:v>12.478239</c:v>
                </c:pt>
                <c:pt idx="78893">
                  <c:v>12.482862000000001</c:v>
                </c:pt>
                <c:pt idx="78894">
                  <c:v>12.474537</c:v>
                </c:pt>
                <c:pt idx="78895">
                  <c:v>12.477607000000001</c:v>
                </c:pt>
                <c:pt idx="78896">
                  <c:v>12.477676000000001</c:v>
                </c:pt>
                <c:pt idx="78897">
                  <c:v>12.472251999999999</c:v>
                </c:pt>
                <c:pt idx="78898">
                  <c:v>12.479278000000001</c:v>
                </c:pt>
                <c:pt idx="78899">
                  <c:v>12.487450000000001</c:v>
                </c:pt>
                <c:pt idx="78900">
                  <c:v>12.486283999999999</c:v>
                </c:pt>
                <c:pt idx="78901">
                  <c:v>12.483394000000001</c:v>
                </c:pt>
                <c:pt idx="78902">
                  <c:v>12.485440000000001</c:v>
                </c:pt>
                <c:pt idx="78903">
                  <c:v>12.483879</c:v>
                </c:pt>
                <c:pt idx="78904">
                  <c:v>12.482670000000001</c:v>
                </c:pt>
                <c:pt idx="78905">
                  <c:v>12.487966</c:v>
                </c:pt>
                <c:pt idx="78906">
                  <c:v>12.486361</c:v>
                </c:pt>
                <c:pt idx="78907">
                  <c:v>12.480172</c:v>
                </c:pt>
                <c:pt idx="78908">
                  <c:v>12.479501000000001</c:v>
                </c:pt>
                <c:pt idx="78909">
                  <c:v>12.482749</c:v>
                </c:pt>
                <c:pt idx="78910">
                  <c:v>12.481192</c:v>
                </c:pt>
                <c:pt idx="78911">
                  <c:v>12.481057</c:v>
                </c:pt>
                <c:pt idx="78912">
                  <c:v>12.490424000000001</c:v>
                </c:pt>
                <c:pt idx="78913">
                  <c:v>12.488193000000001</c:v>
                </c:pt>
                <c:pt idx="78914">
                  <c:v>12.481016</c:v>
                </c:pt>
                <c:pt idx="78915">
                  <c:v>12.486459999999999</c:v>
                </c:pt>
                <c:pt idx="78916">
                  <c:v>12.487572999999999</c:v>
                </c:pt>
                <c:pt idx="78917">
                  <c:v>12.486065</c:v>
                </c:pt>
                <c:pt idx="78918">
                  <c:v>12.490868000000001</c:v>
                </c:pt>
                <c:pt idx="78919">
                  <c:v>12.490577999999999</c:v>
                </c:pt>
                <c:pt idx="78920">
                  <c:v>12.479516</c:v>
                </c:pt>
                <c:pt idx="78921">
                  <c:v>12.476416</c:v>
                </c:pt>
                <c:pt idx="78922">
                  <c:v>12.485047</c:v>
                </c:pt>
                <c:pt idx="78923">
                  <c:v>12.484764999999999</c:v>
                </c:pt>
                <c:pt idx="78924">
                  <c:v>12.479115999999999</c:v>
                </c:pt>
                <c:pt idx="78925">
                  <c:v>12.479912000000001</c:v>
                </c:pt>
                <c:pt idx="78926">
                  <c:v>12.4823</c:v>
                </c:pt>
                <c:pt idx="78927">
                  <c:v>12.486952</c:v>
                </c:pt>
                <c:pt idx="78928">
                  <c:v>12.491725000000001</c:v>
                </c:pt>
                <c:pt idx="78929">
                  <c:v>12.490446</c:v>
                </c:pt>
                <c:pt idx="78930">
                  <c:v>12.489205</c:v>
                </c:pt>
                <c:pt idx="78931">
                  <c:v>12.495304000000001</c:v>
                </c:pt>
                <c:pt idx="78932">
                  <c:v>12.498538</c:v>
                </c:pt>
                <c:pt idx="78933">
                  <c:v>12.488289999999999</c:v>
                </c:pt>
                <c:pt idx="78934">
                  <c:v>12.484012999999999</c:v>
                </c:pt>
                <c:pt idx="78935">
                  <c:v>12.490916</c:v>
                </c:pt>
                <c:pt idx="78936">
                  <c:v>12.487423</c:v>
                </c:pt>
                <c:pt idx="78937">
                  <c:v>12.482996</c:v>
                </c:pt>
                <c:pt idx="78938">
                  <c:v>12.489236</c:v>
                </c:pt>
                <c:pt idx="78939">
                  <c:v>12.48704</c:v>
                </c:pt>
                <c:pt idx="78940">
                  <c:v>12.478994999999999</c:v>
                </c:pt>
                <c:pt idx="78941">
                  <c:v>12.487743999999999</c:v>
                </c:pt>
                <c:pt idx="78942">
                  <c:v>12.492357</c:v>
                </c:pt>
                <c:pt idx="78943">
                  <c:v>12.484878</c:v>
                </c:pt>
                <c:pt idx="78944">
                  <c:v>12.490679999999999</c:v>
                </c:pt>
                <c:pt idx="78945">
                  <c:v>12.499229</c:v>
                </c:pt>
                <c:pt idx="78946">
                  <c:v>12.492252000000001</c:v>
                </c:pt>
                <c:pt idx="78947">
                  <c:v>12.483536000000001</c:v>
                </c:pt>
                <c:pt idx="78948">
                  <c:v>12.487073000000001</c:v>
                </c:pt>
                <c:pt idx="78949">
                  <c:v>12.487406</c:v>
                </c:pt>
                <c:pt idx="78950">
                  <c:v>12.482602</c:v>
                </c:pt>
                <c:pt idx="78951">
                  <c:v>12.487724</c:v>
                </c:pt>
                <c:pt idx="78952">
                  <c:v>12.491557</c:v>
                </c:pt>
                <c:pt idx="78953">
                  <c:v>12.493505000000001</c:v>
                </c:pt>
                <c:pt idx="78954">
                  <c:v>12.495706</c:v>
                </c:pt>
                <c:pt idx="78955">
                  <c:v>12.492781000000001</c:v>
                </c:pt>
                <c:pt idx="78956">
                  <c:v>12.494142999999999</c:v>
                </c:pt>
                <c:pt idx="78957">
                  <c:v>12.496722</c:v>
                </c:pt>
                <c:pt idx="78958">
                  <c:v>12.492626</c:v>
                </c:pt>
                <c:pt idx="78959">
                  <c:v>12.485078</c:v>
                </c:pt>
                <c:pt idx="78960">
                  <c:v>12.487367000000001</c:v>
                </c:pt>
                <c:pt idx="78961">
                  <c:v>12.495834</c:v>
                </c:pt>
                <c:pt idx="78962">
                  <c:v>12.491016</c:v>
                </c:pt>
                <c:pt idx="78963">
                  <c:v>12.487727</c:v>
                </c:pt>
                <c:pt idx="78964">
                  <c:v>12.494194999999999</c:v>
                </c:pt>
                <c:pt idx="78965">
                  <c:v>12.493918000000001</c:v>
                </c:pt>
                <c:pt idx="78966">
                  <c:v>12.489068</c:v>
                </c:pt>
                <c:pt idx="78967">
                  <c:v>12.489889</c:v>
                </c:pt>
                <c:pt idx="78968">
                  <c:v>12.494731</c:v>
                </c:pt>
                <c:pt idx="78969">
                  <c:v>12.492248</c:v>
                </c:pt>
                <c:pt idx="78970">
                  <c:v>12.49001</c:v>
                </c:pt>
                <c:pt idx="78971">
                  <c:v>12.495161</c:v>
                </c:pt>
                <c:pt idx="78972">
                  <c:v>12.493091</c:v>
                </c:pt>
                <c:pt idx="78973">
                  <c:v>12.494149999999999</c:v>
                </c:pt>
                <c:pt idx="78974">
                  <c:v>12.500553999999999</c:v>
                </c:pt>
                <c:pt idx="78975">
                  <c:v>12.497462000000001</c:v>
                </c:pt>
                <c:pt idx="78976">
                  <c:v>12.49287</c:v>
                </c:pt>
                <c:pt idx="78977">
                  <c:v>12.496387</c:v>
                </c:pt>
                <c:pt idx="78978">
                  <c:v>12.498457</c:v>
                </c:pt>
                <c:pt idx="78979">
                  <c:v>12.494764</c:v>
                </c:pt>
                <c:pt idx="78980">
                  <c:v>12.497788</c:v>
                </c:pt>
                <c:pt idx="78981">
                  <c:v>12.500311999999999</c:v>
                </c:pt>
                <c:pt idx="78982">
                  <c:v>12.49286</c:v>
                </c:pt>
                <c:pt idx="78983">
                  <c:v>12.489655000000001</c:v>
                </c:pt>
                <c:pt idx="78984">
                  <c:v>12.489023</c:v>
                </c:pt>
                <c:pt idx="78985">
                  <c:v>12.488999</c:v>
                </c:pt>
                <c:pt idx="78986">
                  <c:v>12.495594000000001</c:v>
                </c:pt>
                <c:pt idx="78987">
                  <c:v>12.501435000000001</c:v>
                </c:pt>
                <c:pt idx="78988">
                  <c:v>12.499401000000001</c:v>
                </c:pt>
                <c:pt idx="78989">
                  <c:v>12.497328</c:v>
                </c:pt>
                <c:pt idx="78990">
                  <c:v>12.506141</c:v>
                </c:pt>
                <c:pt idx="78991">
                  <c:v>12.509373</c:v>
                </c:pt>
                <c:pt idx="78992">
                  <c:v>12.498993</c:v>
                </c:pt>
                <c:pt idx="78993">
                  <c:v>12.493864</c:v>
                </c:pt>
                <c:pt idx="78994">
                  <c:v>12.496597</c:v>
                </c:pt>
                <c:pt idx="78995">
                  <c:v>12.496378</c:v>
                </c:pt>
                <c:pt idx="78996">
                  <c:v>12.49432</c:v>
                </c:pt>
                <c:pt idx="78997">
                  <c:v>12.498986</c:v>
                </c:pt>
                <c:pt idx="78998">
                  <c:v>12.499492</c:v>
                </c:pt>
                <c:pt idx="78999">
                  <c:v>12.49347</c:v>
                </c:pt>
                <c:pt idx="79000">
                  <c:v>12.500531000000001</c:v>
                </c:pt>
                <c:pt idx="79001">
                  <c:v>12.506663</c:v>
                </c:pt>
                <c:pt idx="79002">
                  <c:v>12.499487</c:v>
                </c:pt>
                <c:pt idx="79003">
                  <c:v>12.496178</c:v>
                </c:pt>
                <c:pt idx="79004">
                  <c:v>12.502513</c:v>
                </c:pt>
                <c:pt idx="79005">
                  <c:v>12.504194999999999</c:v>
                </c:pt>
                <c:pt idx="79006">
                  <c:v>12.496409999999999</c:v>
                </c:pt>
                <c:pt idx="79007">
                  <c:v>12.495226000000001</c:v>
                </c:pt>
                <c:pt idx="79008">
                  <c:v>12.493242</c:v>
                </c:pt>
                <c:pt idx="79009">
                  <c:v>12.492739</c:v>
                </c:pt>
                <c:pt idx="79010">
                  <c:v>12.504314000000001</c:v>
                </c:pt>
                <c:pt idx="79011">
                  <c:v>12.506004000000001</c:v>
                </c:pt>
                <c:pt idx="79012">
                  <c:v>12.500246000000001</c:v>
                </c:pt>
                <c:pt idx="79013">
                  <c:v>12.500332</c:v>
                </c:pt>
                <c:pt idx="79014">
                  <c:v>12.502483</c:v>
                </c:pt>
                <c:pt idx="79015">
                  <c:v>12.498364</c:v>
                </c:pt>
                <c:pt idx="79016">
                  <c:v>12.496472000000001</c:v>
                </c:pt>
                <c:pt idx="79017">
                  <c:v>12.503944000000001</c:v>
                </c:pt>
                <c:pt idx="79018">
                  <c:v>12.503556</c:v>
                </c:pt>
                <c:pt idx="79019">
                  <c:v>12.499962</c:v>
                </c:pt>
                <c:pt idx="79020">
                  <c:v>12.50475</c:v>
                </c:pt>
                <c:pt idx="79021">
                  <c:v>12.503942</c:v>
                </c:pt>
                <c:pt idx="79022">
                  <c:v>12.498298</c:v>
                </c:pt>
                <c:pt idx="79023">
                  <c:v>12.498006999999999</c:v>
                </c:pt>
                <c:pt idx="79024">
                  <c:v>12.500011000000001</c:v>
                </c:pt>
                <c:pt idx="79025">
                  <c:v>12.498519999999999</c:v>
                </c:pt>
                <c:pt idx="79026">
                  <c:v>12.503529</c:v>
                </c:pt>
                <c:pt idx="79027">
                  <c:v>12.511434</c:v>
                </c:pt>
                <c:pt idx="79028">
                  <c:v>12.506624</c:v>
                </c:pt>
                <c:pt idx="79029">
                  <c:v>12.504284</c:v>
                </c:pt>
                <c:pt idx="79030">
                  <c:v>12.509067</c:v>
                </c:pt>
                <c:pt idx="79031">
                  <c:v>12.505579000000001</c:v>
                </c:pt>
                <c:pt idx="79032">
                  <c:v>12.502079999999999</c:v>
                </c:pt>
                <c:pt idx="79033">
                  <c:v>12.506494</c:v>
                </c:pt>
                <c:pt idx="79034">
                  <c:v>12.506938999999999</c:v>
                </c:pt>
                <c:pt idx="79035">
                  <c:v>12.502998</c:v>
                </c:pt>
                <c:pt idx="79036">
                  <c:v>12.511148</c:v>
                </c:pt>
                <c:pt idx="79037">
                  <c:v>12.517296</c:v>
                </c:pt>
                <c:pt idx="79038">
                  <c:v>12.504809</c:v>
                </c:pt>
                <c:pt idx="79039">
                  <c:v>12.501067000000001</c:v>
                </c:pt>
                <c:pt idx="79040">
                  <c:v>12.507128</c:v>
                </c:pt>
                <c:pt idx="79041">
                  <c:v>12.504515</c:v>
                </c:pt>
                <c:pt idx="79042">
                  <c:v>12.502630999999999</c:v>
                </c:pt>
                <c:pt idx="79043">
                  <c:v>12.508967</c:v>
                </c:pt>
                <c:pt idx="79044">
                  <c:v>12.51038</c:v>
                </c:pt>
                <c:pt idx="79045">
                  <c:v>12.50163</c:v>
                </c:pt>
                <c:pt idx="79046">
                  <c:v>12.504034000000001</c:v>
                </c:pt>
                <c:pt idx="79047">
                  <c:v>12.509179</c:v>
                </c:pt>
                <c:pt idx="79048">
                  <c:v>12.503367000000001</c:v>
                </c:pt>
                <c:pt idx="79049">
                  <c:v>12.504057</c:v>
                </c:pt>
                <c:pt idx="79050">
                  <c:v>12.508794</c:v>
                </c:pt>
                <c:pt idx="79051">
                  <c:v>12.507103000000001</c:v>
                </c:pt>
                <c:pt idx="79052">
                  <c:v>12.503888</c:v>
                </c:pt>
                <c:pt idx="79053">
                  <c:v>12.506252999999999</c:v>
                </c:pt>
                <c:pt idx="79054">
                  <c:v>12.505879999999999</c:v>
                </c:pt>
                <c:pt idx="79055">
                  <c:v>12.502428999999999</c:v>
                </c:pt>
                <c:pt idx="79056">
                  <c:v>12.509942000000001</c:v>
                </c:pt>
                <c:pt idx="79057">
                  <c:v>12.510519</c:v>
                </c:pt>
                <c:pt idx="79058">
                  <c:v>12.499964</c:v>
                </c:pt>
                <c:pt idx="79059">
                  <c:v>12.50131</c:v>
                </c:pt>
                <c:pt idx="79060">
                  <c:v>12.506830000000001</c:v>
                </c:pt>
                <c:pt idx="79061">
                  <c:v>12.508744</c:v>
                </c:pt>
                <c:pt idx="79062">
                  <c:v>12.514491</c:v>
                </c:pt>
                <c:pt idx="79063">
                  <c:v>12.519828</c:v>
                </c:pt>
                <c:pt idx="79064">
                  <c:v>12.513514000000001</c:v>
                </c:pt>
                <c:pt idx="79065">
                  <c:v>12.509861000000001</c:v>
                </c:pt>
                <c:pt idx="79066">
                  <c:v>12.515601999999999</c:v>
                </c:pt>
                <c:pt idx="79067">
                  <c:v>12.511698000000001</c:v>
                </c:pt>
                <c:pt idx="79068">
                  <c:v>12.505947000000001</c:v>
                </c:pt>
                <c:pt idx="79069">
                  <c:v>12.510073999999999</c:v>
                </c:pt>
                <c:pt idx="79070">
                  <c:v>12.513534999999999</c:v>
                </c:pt>
                <c:pt idx="79071">
                  <c:v>12.505685</c:v>
                </c:pt>
                <c:pt idx="79072">
                  <c:v>12.501704999999999</c:v>
                </c:pt>
                <c:pt idx="79073">
                  <c:v>12.512966</c:v>
                </c:pt>
                <c:pt idx="79074">
                  <c:v>12.512855999999999</c:v>
                </c:pt>
                <c:pt idx="79075">
                  <c:v>12.505742</c:v>
                </c:pt>
                <c:pt idx="79076">
                  <c:v>12.513674999999999</c:v>
                </c:pt>
                <c:pt idx="79077">
                  <c:v>12.517699</c:v>
                </c:pt>
                <c:pt idx="79078">
                  <c:v>12.511886000000001</c:v>
                </c:pt>
                <c:pt idx="79079">
                  <c:v>12.510543999999999</c:v>
                </c:pt>
                <c:pt idx="79080">
                  <c:v>12.512532</c:v>
                </c:pt>
                <c:pt idx="79081">
                  <c:v>12.509785000000001</c:v>
                </c:pt>
                <c:pt idx="79082">
                  <c:v>12.509774999999999</c:v>
                </c:pt>
                <c:pt idx="79083">
                  <c:v>12.515397</c:v>
                </c:pt>
                <c:pt idx="79084">
                  <c:v>12.512157</c:v>
                </c:pt>
                <c:pt idx="79085">
                  <c:v>12.50938</c:v>
                </c:pt>
                <c:pt idx="79086">
                  <c:v>12.513590000000001</c:v>
                </c:pt>
                <c:pt idx="79087">
                  <c:v>12.511958999999999</c:v>
                </c:pt>
                <c:pt idx="79088">
                  <c:v>12.508995000000001</c:v>
                </c:pt>
                <c:pt idx="79089">
                  <c:v>12.513866</c:v>
                </c:pt>
                <c:pt idx="79090">
                  <c:v>12.517302000000001</c:v>
                </c:pt>
                <c:pt idx="79091">
                  <c:v>12.508903</c:v>
                </c:pt>
                <c:pt idx="79092">
                  <c:v>12.507649000000001</c:v>
                </c:pt>
                <c:pt idx="79093">
                  <c:v>12.517498</c:v>
                </c:pt>
                <c:pt idx="79094">
                  <c:v>12.515694</c:v>
                </c:pt>
                <c:pt idx="79095">
                  <c:v>12.513419000000001</c:v>
                </c:pt>
                <c:pt idx="79096">
                  <c:v>12.517918</c:v>
                </c:pt>
                <c:pt idx="79097">
                  <c:v>12.516037000000001</c:v>
                </c:pt>
                <c:pt idx="79098">
                  <c:v>12.515378999999999</c:v>
                </c:pt>
                <c:pt idx="79099">
                  <c:v>12.521514</c:v>
                </c:pt>
                <c:pt idx="79100">
                  <c:v>12.521089</c:v>
                </c:pt>
                <c:pt idx="79101">
                  <c:v>12.512250999999999</c:v>
                </c:pt>
                <c:pt idx="79102">
                  <c:v>12.51446</c:v>
                </c:pt>
                <c:pt idx="79103">
                  <c:v>12.519871999999999</c:v>
                </c:pt>
                <c:pt idx="79104">
                  <c:v>12.512152</c:v>
                </c:pt>
                <c:pt idx="79105">
                  <c:v>12.511642</c:v>
                </c:pt>
                <c:pt idx="79106">
                  <c:v>12.517651000000001</c:v>
                </c:pt>
                <c:pt idx="79107">
                  <c:v>12.514419</c:v>
                </c:pt>
                <c:pt idx="79108">
                  <c:v>12.511568</c:v>
                </c:pt>
                <c:pt idx="79109">
                  <c:v>12.521527000000001</c:v>
                </c:pt>
                <c:pt idx="79110">
                  <c:v>12.523569</c:v>
                </c:pt>
                <c:pt idx="79111">
                  <c:v>12.511061</c:v>
                </c:pt>
                <c:pt idx="79112">
                  <c:v>12.515375000000001</c:v>
                </c:pt>
                <c:pt idx="79113">
                  <c:v>12.521682999999999</c:v>
                </c:pt>
                <c:pt idx="79114">
                  <c:v>12.512513999999999</c:v>
                </c:pt>
                <c:pt idx="79115">
                  <c:v>12.512639</c:v>
                </c:pt>
                <c:pt idx="79116">
                  <c:v>12.521526</c:v>
                </c:pt>
                <c:pt idx="79117">
                  <c:v>12.520602</c:v>
                </c:pt>
                <c:pt idx="79118">
                  <c:v>12.513717</c:v>
                </c:pt>
                <c:pt idx="79119">
                  <c:v>12.518502</c:v>
                </c:pt>
                <c:pt idx="79120">
                  <c:v>12.526281000000001</c:v>
                </c:pt>
                <c:pt idx="79121">
                  <c:v>12.519208000000001</c:v>
                </c:pt>
                <c:pt idx="79122">
                  <c:v>12.517467</c:v>
                </c:pt>
                <c:pt idx="79123">
                  <c:v>12.524234</c:v>
                </c:pt>
                <c:pt idx="79124">
                  <c:v>12.523107</c:v>
                </c:pt>
                <c:pt idx="79125">
                  <c:v>12.521784999999999</c:v>
                </c:pt>
                <c:pt idx="79126">
                  <c:v>12.525024</c:v>
                </c:pt>
                <c:pt idx="79127">
                  <c:v>12.521470000000001</c:v>
                </c:pt>
                <c:pt idx="79128">
                  <c:v>12.515494</c:v>
                </c:pt>
                <c:pt idx="79129">
                  <c:v>12.519055</c:v>
                </c:pt>
                <c:pt idx="79130">
                  <c:v>12.516368999999999</c:v>
                </c:pt>
                <c:pt idx="79131">
                  <c:v>12.510579999999999</c:v>
                </c:pt>
                <c:pt idx="79132">
                  <c:v>12.520341999999999</c:v>
                </c:pt>
                <c:pt idx="79133">
                  <c:v>12.526726</c:v>
                </c:pt>
                <c:pt idx="79134">
                  <c:v>12.522219</c:v>
                </c:pt>
                <c:pt idx="79135">
                  <c:v>12.521604</c:v>
                </c:pt>
                <c:pt idx="79136">
                  <c:v>12.528098999999999</c:v>
                </c:pt>
                <c:pt idx="79137">
                  <c:v>12.528226</c:v>
                </c:pt>
                <c:pt idx="79138">
                  <c:v>12.521020999999999</c:v>
                </c:pt>
                <c:pt idx="79139">
                  <c:v>12.52384</c:v>
                </c:pt>
                <c:pt idx="79140">
                  <c:v>12.524186</c:v>
                </c:pt>
                <c:pt idx="79141">
                  <c:v>12.514329999999999</c:v>
                </c:pt>
                <c:pt idx="79142">
                  <c:v>12.515252</c:v>
                </c:pt>
                <c:pt idx="79143">
                  <c:v>12.522558999999999</c:v>
                </c:pt>
                <c:pt idx="79144">
                  <c:v>12.520928</c:v>
                </c:pt>
                <c:pt idx="79145">
                  <c:v>12.519909999999999</c:v>
                </c:pt>
                <c:pt idx="79146">
                  <c:v>12.525978</c:v>
                </c:pt>
                <c:pt idx="79147">
                  <c:v>12.525532</c:v>
                </c:pt>
                <c:pt idx="79148">
                  <c:v>12.522724</c:v>
                </c:pt>
                <c:pt idx="79149">
                  <c:v>12.526263999999999</c:v>
                </c:pt>
                <c:pt idx="79150">
                  <c:v>12.524450999999999</c:v>
                </c:pt>
                <c:pt idx="79151">
                  <c:v>12.517307000000001</c:v>
                </c:pt>
                <c:pt idx="79152">
                  <c:v>12.517301</c:v>
                </c:pt>
                <c:pt idx="79153">
                  <c:v>12.521768</c:v>
                </c:pt>
                <c:pt idx="79154">
                  <c:v>12.520806</c:v>
                </c:pt>
                <c:pt idx="79155">
                  <c:v>12.520626999999999</c:v>
                </c:pt>
                <c:pt idx="79156">
                  <c:v>12.532363999999999</c:v>
                </c:pt>
                <c:pt idx="79157">
                  <c:v>12.531650000000001</c:v>
                </c:pt>
                <c:pt idx="79158">
                  <c:v>12.520061999999999</c:v>
                </c:pt>
                <c:pt idx="79159">
                  <c:v>12.526145</c:v>
                </c:pt>
                <c:pt idx="79160">
                  <c:v>12.533265</c:v>
                </c:pt>
                <c:pt idx="79161">
                  <c:v>12.53138</c:v>
                </c:pt>
                <c:pt idx="79162">
                  <c:v>12.533147</c:v>
                </c:pt>
                <c:pt idx="79163">
                  <c:v>12.53558</c:v>
                </c:pt>
                <c:pt idx="79164">
                  <c:v>12.530825</c:v>
                </c:pt>
                <c:pt idx="79165">
                  <c:v>12.527697</c:v>
                </c:pt>
                <c:pt idx="79166">
                  <c:v>12.530211</c:v>
                </c:pt>
                <c:pt idx="79167">
                  <c:v>12.524876000000001</c:v>
                </c:pt>
                <c:pt idx="79168">
                  <c:v>12.520505999999999</c:v>
                </c:pt>
                <c:pt idx="79169">
                  <c:v>12.527199</c:v>
                </c:pt>
                <c:pt idx="79170">
                  <c:v>12.531288999999999</c:v>
                </c:pt>
                <c:pt idx="79171">
                  <c:v>12.526846000000001</c:v>
                </c:pt>
                <c:pt idx="79172">
                  <c:v>12.526161</c:v>
                </c:pt>
                <c:pt idx="79173">
                  <c:v>12.530889</c:v>
                </c:pt>
                <c:pt idx="79174">
                  <c:v>12.524024000000001</c:v>
                </c:pt>
                <c:pt idx="79175">
                  <c:v>12.520135</c:v>
                </c:pt>
                <c:pt idx="79176">
                  <c:v>12.531109000000001</c:v>
                </c:pt>
                <c:pt idx="79177">
                  <c:v>12.530329</c:v>
                </c:pt>
                <c:pt idx="79178">
                  <c:v>12.524552999999999</c:v>
                </c:pt>
                <c:pt idx="79179">
                  <c:v>12.527426</c:v>
                </c:pt>
                <c:pt idx="79180">
                  <c:v>12.527768999999999</c:v>
                </c:pt>
                <c:pt idx="79181">
                  <c:v>12.526414000000001</c:v>
                </c:pt>
                <c:pt idx="79182">
                  <c:v>12.52852</c:v>
                </c:pt>
                <c:pt idx="79183">
                  <c:v>12.530059</c:v>
                </c:pt>
                <c:pt idx="79184">
                  <c:v>12.528508</c:v>
                </c:pt>
                <c:pt idx="79185">
                  <c:v>12.530957000000001</c:v>
                </c:pt>
                <c:pt idx="79186">
                  <c:v>12.531954000000001</c:v>
                </c:pt>
                <c:pt idx="79187">
                  <c:v>12.525978</c:v>
                </c:pt>
                <c:pt idx="79188">
                  <c:v>12.523543999999999</c:v>
                </c:pt>
                <c:pt idx="79189">
                  <c:v>12.527127</c:v>
                </c:pt>
                <c:pt idx="79190">
                  <c:v>12.53007</c:v>
                </c:pt>
                <c:pt idx="79191">
                  <c:v>12.52487</c:v>
                </c:pt>
                <c:pt idx="79192">
                  <c:v>12.525071000000001</c:v>
                </c:pt>
                <c:pt idx="79193">
                  <c:v>12.534679000000001</c:v>
                </c:pt>
                <c:pt idx="79194">
                  <c:v>12.52962</c:v>
                </c:pt>
                <c:pt idx="79195">
                  <c:v>12.525871</c:v>
                </c:pt>
                <c:pt idx="79196">
                  <c:v>12.539804</c:v>
                </c:pt>
                <c:pt idx="79197">
                  <c:v>12.540938000000001</c:v>
                </c:pt>
                <c:pt idx="79198">
                  <c:v>12.530443</c:v>
                </c:pt>
                <c:pt idx="79199">
                  <c:v>12.533937</c:v>
                </c:pt>
                <c:pt idx="79200">
                  <c:v>12.539564</c:v>
                </c:pt>
                <c:pt idx="79201">
                  <c:v>12.531115</c:v>
                </c:pt>
                <c:pt idx="79202">
                  <c:v>12.528613999999999</c:v>
                </c:pt>
                <c:pt idx="79203">
                  <c:v>12.536083</c:v>
                </c:pt>
                <c:pt idx="79204">
                  <c:v>12.531872</c:v>
                </c:pt>
                <c:pt idx="79205">
                  <c:v>12.527882</c:v>
                </c:pt>
                <c:pt idx="79206">
                  <c:v>12.534789</c:v>
                </c:pt>
                <c:pt idx="79207">
                  <c:v>12.536689000000001</c:v>
                </c:pt>
                <c:pt idx="79208">
                  <c:v>12.53149</c:v>
                </c:pt>
                <c:pt idx="79209">
                  <c:v>12.532346</c:v>
                </c:pt>
                <c:pt idx="79210">
                  <c:v>12.53586</c:v>
                </c:pt>
                <c:pt idx="79211">
                  <c:v>12.529296</c:v>
                </c:pt>
                <c:pt idx="79212">
                  <c:v>12.529553</c:v>
                </c:pt>
                <c:pt idx="79213">
                  <c:v>12.536123</c:v>
                </c:pt>
                <c:pt idx="79214">
                  <c:v>12.529444</c:v>
                </c:pt>
                <c:pt idx="79215">
                  <c:v>12.527150000000001</c:v>
                </c:pt>
                <c:pt idx="79216">
                  <c:v>12.538010999999999</c:v>
                </c:pt>
                <c:pt idx="79217">
                  <c:v>12.538784</c:v>
                </c:pt>
                <c:pt idx="79218">
                  <c:v>12.531891</c:v>
                </c:pt>
                <c:pt idx="79219">
                  <c:v>12.537155</c:v>
                </c:pt>
                <c:pt idx="79220">
                  <c:v>12.541544999999999</c:v>
                </c:pt>
                <c:pt idx="79221">
                  <c:v>12.532940999999999</c:v>
                </c:pt>
                <c:pt idx="79222">
                  <c:v>12.534215</c:v>
                </c:pt>
                <c:pt idx="79223">
                  <c:v>12.540126000000001</c:v>
                </c:pt>
                <c:pt idx="79224">
                  <c:v>12.532889000000001</c:v>
                </c:pt>
                <c:pt idx="79225">
                  <c:v>12.528076</c:v>
                </c:pt>
                <c:pt idx="79226">
                  <c:v>12.536324</c:v>
                </c:pt>
                <c:pt idx="79227">
                  <c:v>12.53844</c:v>
                </c:pt>
                <c:pt idx="79228">
                  <c:v>12.529484999999999</c:v>
                </c:pt>
                <c:pt idx="79229">
                  <c:v>12.532788999999999</c:v>
                </c:pt>
                <c:pt idx="79230">
                  <c:v>12.539949</c:v>
                </c:pt>
                <c:pt idx="79231">
                  <c:v>12.538404</c:v>
                </c:pt>
                <c:pt idx="79232">
                  <c:v>12.541319</c:v>
                </c:pt>
                <c:pt idx="79233">
                  <c:v>12.542773</c:v>
                </c:pt>
                <c:pt idx="79234">
                  <c:v>12.538735000000001</c:v>
                </c:pt>
                <c:pt idx="79235">
                  <c:v>12.533491</c:v>
                </c:pt>
                <c:pt idx="79236">
                  <c:v>12.537102000000001</c:v>
                </c:pt>
                <c:pt idx="79237">
                  <c:v>12.546169000000001</c:v>
                </c:pt>
                <c:pt idx="79238">
                  <c:v>12.539443</c:v>
                </c:pt>
                <c:pt idx="79239">
                  <c:v>12.536833</c:v>
                </c:pt>
                <c:pt idx="79240">
                  <c:v>12.544320000000001</c:v>
                </c:pt>
                <c:pt idx="79241">
                  <c:v>12.540298999999999</c:v>
                </c:pt>
                <c:pt idx="79242">
                  <c:v>12.53656</c:v>
                </c:pt>
                <c:pt idx="79243">
                  <c:v>12.543001</c:v>
                </c:pt>
                <c:pt idx="79244">
                  <c:v>12.543761</c:v>
                </c:pt>
                <c:pt idx="79245">
                  <c:v>12.539512</c:v>
                </c:pt>
                <c:pt idx="79246">
                  <c:v>12.546212000000001</c:v>
                </c:pt>
                <c:pt idx="79247">
                  <c:v>12.548553999999999</c:v>
                </c:pt>
                <c:pt idx="79248">
                  <c:v>12.540013999999999</c:v>
                </c:pt>
                <c:pt idx="79249">
                  <c:v>12.542225</c:v>
                </c:pt>
                <c:pt idx="79250">
                  <c:v>12.542752999999999</c:v>
                </c:pt>
                <c:pt idx="79251">
                  <c:v>12.533707</c:v>
                </c:pt>
                <c:pt idx="79252">
                  <c:v>12.535793999999999</c:v>
                </c:pt>
                <c:pt idx="79253">
                  <c:v>12.543917</c:v>
                </c:pt>
                <c:pt idx="79254">
                  <c:v>12.53993</c:v>
                </c:pt>
                <c:pt idx="79255">
                  <c:v>12.533564</c:v>
                </c:pt>
                <c:pt idx="79256">
                  <c:v>12.542339999999999</c:v>
                </c:pt>
                <c:pt idx="79257">
                  <c:v>12.542927000000001</c:v>
                </c:pt>
                <c:pt idx="79258">
                  <c:v>12.534492</c:v>
                </c:pt>
                <c:pt idx="79259">
                  <c:v>12.542878</c:v>
                </c:pt>
                <c:pt idx="79260">
                  <c:v>12.546334</c:v>
                </c:pt>
                <c:pt idx="79261">
                  <c:v>12.536063</c:v>
                </c:pt>
                <c:pt idx="79262">
                  <c:v>12.535425999999999</c:v>
                </c:pt>
                <c:pt idx="79263">
                  <c:v>12.544612000000001</c:v>
                </c:pt>
                <c:pt idx="79264">
                  <c:v>12.541933</c:v>
                </c:pt>
                <c:pt idx="79265">
                  <c:v>12.534791</c:v>
                </c:pt>
                <c:pt idx="79266">
                  <c:v>12.543456000000001</c:v>
                </c:pt>
                <c:pt idx="79267">
                  <c:v>12.546279</c:v>
                </c:pt>
                <c:pt idx="79268">
                  <c:v>12.540729000000001</c:v>
                </c:pt>
                <c:pt idx="79269">
                  <c:v>12.542661000000001</c:v>
                </c:pt>
                <c:pt idx="79270">
                  <c:v>12.544024</c:v>
                </c:pt>
                <c:pt idx="79271">
                  <c:v>12.542047999999999</c:v>
                </c:pt>
                <c:pt idx="79272">
                  <c:v>12.540615000000001</c:v>
                </c:pt>
                <c:pt idx="79273">
                  <c:v>12.542004</c:v>
                </c:pt>
                <c:pt idx="79274">
                  <c:v>12.53881</c:v>
                </c:pt>
                <c:pt idx="79275">
                  <c:v>12.539218</c:v>
                </c:pt>
                <c:pt idx="79276">
                  <c:v>12.549904</c:v>
                </c:pt>
                <c:pt idx="79277">
                  <c:v>12.551272000000001</c:v>
                </c:pt>
                <c:pt idx="79278">
                  <c:v>12.545909</c:v>
                </c:pt>
                <c:pt idx="79279">
                  <c:v>12.548147999999999</c:v>
                </c:pt>
                <c:pt idx="79280">
                  <c:v>12.551147</c:v>
                </c:pt>
                <c:pt idx="79281">
                  <c:v>12.547292000000001</c:v>
                </c:pt>
                <c:pt idx="79282">
                  <c:v>12.546414</c:v>
                </c:pt>
                <c:pt idx="79283">
                  <c:v>12.552967000000001</c:v>
                </c:pt>
                <c:pt idx="79284">
                  <c:v>12.549903</c:v>
                </c:pt>
                <c:pt idx="79285">
                  <c:v>12.543956</c:v>
                </c:pt>
                <c:pt idx="79286">
                  <c:v>12.551026999999999</c:v>
                </c:pt>
                <c:pt idx="79287">
                  <c:v>12.550767</c:v>
                </c:pt>
                <c:pt idx="79288">
                  <c:v>12.542586</c:v>
                </c:pt>
                <c:pt idx="79289">
                  <c:v>12.548323999999999</c:v>
                </c:pt>
                <c:pt idx="79290">
                  <c:v>12.554448000000001</c:v>
                </c:pt>
                <c:pt idx="79291">
                  <c:v>12.545743999999999</c:v>
                </c:pt>
                <c:pt idx="79292">
                  <c:v>12.544140000000001</c:v>
                </c:pt>
                <c:pt idx="79293">
                  <c:v>12.554767999999999</c:v>
                </c:pt>
                <c:pt idx="79294">
                  <c:v>12.549464</c:v>
                </c:pt>
                <c:pt idx="79295">
                  <c:v>12.543504</c:v>
                </c:pt>
                <c:pt idx="79296">
                  <c:v>12.551456</c:v>
                </c:pt>
                <c:pt idx="79297">
                  <c:v>12.551311999999999</c:v>
                </c:pt>
                <c:pt idx="79298">
                  <c:v>12.546322999999999</c:v>
                </c:pt>
                <c:pt idx="79299">
                  <c:v>12.547573999999999</c:v>
                </c:pt>
                <c:pt idx="79300">
                  <c:v>12.548807</c:v>
                </c:pt>
                <c:pt idx="79301">
                  <c:v>12.548117</c:v>
                </c:pt>
                <c:pt idx="79302">
                  <c:v>12.549303</c:v>
                </c:pt>
                <c:pt idx="79303">
                  <c:v>12.549732000000001</c:v>
                </c:pt>
                <c:pt idx="79304">
                  <c:v>12.547067999999999</c:v>
                </c:pt>
                <c:pt idx="79305">
                  <c:v>12.549144999999999</c:v>
                </c:pt>
                <c:pt idx="79306">
                  <c:v>12.549769</c:v>
                </c:pt>
                <c:pt idx="79307">
                  <c:v>12.548465999999999</c:v>
                </c:pt>
                <c:pt idx="79308">
                  <c:v>12.551401</c:v>
                </c:pt>
                <c:pt idx="79309">
                  <c:v>12.55104</c:v>
                </c:pt>
                <c:pt idx="79310">
                  <c:v>12.552389</c:v>
                </c:pt>
                <c:pt idx="79311">
                  <c:v>12.551346000000001</c:v>
                </c:pt>
                <c:pt idx="79312">
                  <c:v>12.547718</c:v>
                </c:pt>
                <c:pt idx="79313">
                  <c:v>12.552671</c:v>
                </c:pt>
                <c:pt idx="79314">
                  <c:v>12.552306</c:v>
                </c:pt>
                <c:pt idx="79315">
                  <c:v>12.546123</c:v>
                </c:pt>
                <c:pt idx="79316">
                  <c:v>12.547573999999999</c:v>
                </c:pt>
                <c:pt idx="79317">
                  <c:v>12.551048</c:v>
                </c:pt>
                <c:pt idx="79318">
                  <c:v>12.549241</c:v>
                </c:pt>
                <c:pt idx="79319">
                  <c:v>12.550076000000001</c:v>
                </c:pt>
                <c:pt idx="79320">
                  <c:v>12.553477000000001</c:v>
                </c:pt>
                <c:pt idx="79321">
                  <c:v>12.550075</c:v>
                </c:pt>
                <c:pt idx="79322">
                  <c:v>12.548306999999999</c:v>
                </c:pt>
                <c:pt idx="79323">
                  <c:v>12.549215999999999</c:v>
                </c:pt>
                <c:pt idx="79324">
                  <c:v>12.547669000000001</c:v>
                </c:pt>
                <c:pt idx="79325">
                  <c:v>12.549015000000001</c:v>
                </c:pt>
                <c:pt idx="79326">
                  <c:v>12.553088000000001</c:v>
                </c:pt>
                <c:pt idx="79327">
                  <c:v>12.557311</c:v>
                </c:pt>
                <c:pt idx="79328">
                  <c:v>12.553865999999999</c:v>
                </c:pt>
                <c:pt idx="79329">
                  <c:v>12.551266</c:v>
                </c:pt>
                <c:pt idx="79330">
                  <c:v>12.557542</c:v>
                </c:pt>
                <c:pt idx="79331">
                  <c:v>12.557054000000001</c:v>
                </c:pt>
                <c:pt idx="79332">
                  <c:v>12.555194</c:v>
                </c:pt>
                <c:pt idx="79333">
                  <c:v>12.558562</c:v>
                </c:pt>
                <c:pt idx="79334">
                  <c:v>12.556029000000001</c:v>
                </c:pt>
                <c:pt idx="79335">
                  <c:v>12.552341999999999</c:v>
                </c:pt>
                <c:pt idx="79336">
                  <c:v>12.557582</c:v>
                </c:pt>
                <c:pt idx="79337">
                  <c:v>12.556253</c:v>
                </c:pt>
                <c:pt idx="79338">
                  <c:v>12.546647</c:v>
                </c:pt>
                <c:pt idx="79339">
                  <c:v>12.551802</c:v>
                </c:pt>
                <c:pt idx="79340">
                  <c:v>12.556819000000001</c:v>
                </c:pt>
                <c:pt idx="79341">
                  <c:v>12.548116</c:v>
                </c:pt>
                <c:pt idx="79342">
                  <c:v>12.549177</c:v>
                </c:pt>
                <c:pt idx="79343">
                  <c:v>12.558145</c:v>
                </c:pt>
                <c:pt idx="79344">
                  <c:v>12.557947</c:v>
                </c:pt>
                <c:pt idx="79345">
                  <c:v>12.556074000000001</c:v>
                </c:pt>
                <c:pt idx="79346">
                  <c:v>12.560858</c:v>
                </c:pt>
                <c:pt idx="79347">
                  <c:v>12.56038</c:v>
                </c:pt>
                <c:pt idx="79348">
                  <c:v>12.555421000000001</c:v>
                </c:pt>
                <c:pt idx="79349">
                  <c:v>12.560729</c:v>
                </c:pt>
                <c:pt idx="79350">
                  <c:v>12.557831999999999</c:v>
                </c:pt>
                <c:pt idx="79351">
                  <c:v>12.546339</c:v>
                </c:pt>
                <c:pt idx="79352">
                  <c:v>12.552244999999999</c:v>
                </c:pt>
                <c:pt idx="79353">
                  <c:v>12.564112</c:v>
                </c:pt>
                <c:pt idx="79354">
                  <c:v>12.560967</c:v>
                </c:pt>
                <c:pt idx="79355">
                  <c:v>12.554854000000001</c:v>
                </c:pt>
                <c:pt idx="79356">
                  <c:v>12.56165</c:v>
                </c:pt>
                <c:pt idx="79357">
                  <c:v>12.565182999999999</c:v>
                </c:pt>
                <c:pt idx="79358">
                  <c:v>12.560067999999999</c:v>
                </c:pt>
                <c:pt idx="79359">
                  <c:v>12.560064000000001</c:v>
                </c:pt>
                <c:pt idx="79360">
                  <c:v>12.558819</c:v>
                </c:pt>
                <c:pt idx="79361">
                  <c:v>12.558249</c:v>
                </c:pt>
                <c:pt idx="79362">
                  <c:v>12.560311</c:v>
                </c:pt>
                <c:pt idx="79363">
                  <c:v>12.557651</c:v>
                </c:pt>
                <c:pt idx="79364">
                  <c:v>12.554694</c:v>
                </c:pt>
                <c:pt idx="79365">
                  <c:v>12.556596000000001</c:v>
                </c:pt>
                <c:pt idx="79366">
                  <c:v>12.562462999999999</c:v>
                </c:pt>
                <c:pt idx="79367">
                  <c:v>12.562618000000001</c:v>
                </c:pt>
                <c:pt idx="79368">
                  <c:v>12.559077</c:v>
                </c:pt>
                <c:pt idx="79369">
                  <c:v>12.562749</c:v>
                </c:pt>
                <c:pt idx="79370">
                  <c:v>12.564957</c:v>
                </c:pt>
                <c:pt idx="79371">
                  <c:v>12.560803999999999</c:v>
                </c:pt>
                <c:pt idx="79372">
                  <c:v>12.559111</c:v>
                </c:pt>
                <c:pt idx="79373">
                  <c:v>12.562511000000001</c:v>
                </c:pt>
                <c:pt idx="79374">
                  <c:v>12.558196000000001</c:v>
                </c:pt>
                <c:pt idx="79375">
                  <c:v>12.554062</c:v>
                </c:pt>
                <c:pt idx="79376">
                  <c:v>12.561496</c:v>
                </c:pt>
                <c:pt idx="79377">
                  <c:v>12.56109</c:v>
                </c:pt>
                <c:pt idx="79378">
                  <c:v>12.559557</c:v>
                </c:pt>
                <c:pt idx="79379">
                  <c:v>12.567766000000001</c:v>
                </c:pt>
                <c:pt idx="79380">
                  <c:v>12.568408</c:v>
                </c:pt>
                <c:pt idx="79381">
                  <c:v>12.558035</c:v>
                </c:pt>
                <c:pt idx="79382">
                  <c:v>12.556141999999999</c:v>
                </c:pt>
                <c:pt idx="79383">
                  <c:v>12.565401</c:v>
                </c:pt>
                <c:pt idx="79384">
                  <c:v>12.560816000000001</c:v>
                </c:pt>
                <c:pt idx="79385">
                  <c:v>12.555070000000001</c:v>
                </c:pt>
                <c:pt idx="79386">
                  <c:v>12.567764</c:v>
                </c:pt>
                <c:pt idx="79387">
                  <c:v>12.568514</c:v>
                </c:pt>
                <c:pt idx="79388">
                  <c:v>12.558503</c:v>
                </c:pt>
                <c:pt idx="79389">
                  <c:v>12.563305</c:v>
                </c:pt>
                <c:pt idx="79390">
                  <c:v>12.571266</c:v>
                </c:pt>
                <c:pt idx="79391">
                  <c:v>12.564145</c:v>
                </c:pt>
                <c:pt idx="79392">
                  <c:v>12.5595</c:v>
                </c:pt>
                <c:pt idx="79393">
                  <c:v>12.567149000000001</c:v>
                </c:pt>
                <c:pt idx="79394">
                  <c:v>12.56353</c:v>
                </c:pt>
                <c:pt idx="79395">
                  <c:v>12.561534</c:v>
                </c:pt>
                <c:pt idx="79396">
                  <c:v>12.571016</c:v>
                </c:pt>
                <c:pt idx="79397">
                  <c:v>12.564190999999999</c:v>
                </c:pt>
                <c:pt idx="79398">
                  <c:v>12.553637</c:v>
                </c:pt>
                <c:pt idx="79399">
                  <c:v>12.560396000000001</c:v>
                </c:pt>
                <c:pt idx="79400">
                  <c:v>12.566022</c:v>
                </c:pt>
                <c:pt idx="79401">
                  <c:v>12.563328</c:v>
                </c:pt>
                <c:pt idx="79402">
                  <c:v>12.567252</c:v>
                </c:pt>
                <c:pt idx="79403">
                  <c:v>12.571574</c:v>
                </c:pt>
                <c:pt idx="79404">
                  <c:v>12.56545</c:v>
                </c:pt>
                <c:pt idx="79405">
                  <c:v>12.564085</c:v>
                </c:pt>
                <c:pt idx="79406">
                  <c:v>12.569974999999999</c:v>
                </c:pt>
                <c:pt idx="79407">
                  <c:v>12.567887000000001</c:v>
                </c:pt>
                <c:pt idx="79408">
                  <c:v>12.560152</c:v>
                </c:pt>
                <c:pt idx="79409">
                  <c:v>12.563753999999999</c:v>
                </c:pt>
                <c:pt idx="79410">
                  <c:v>12.572236</c:v>
                </c:pt>
                <c:pt idx="79411">
                  <c:v>12.570962</c:v>
                </c:pt>
                <c:pt idx="79412">
                  <c:v>12.570116000000001</c:v>
                </c:pt>
                <c:pt idx="79413">
                  <c:v>12.569568</c:v>
                </c:pt>
                <c:pt idx="79414">
                  <c:v>12.563281</c:v>
                </c:pt>
                <c:pt idx="79415">
                  <c:v>12.566331999999999</c:v>
                </c:pt>
                <c:pt idx="79416">
                  <c:v>12.573233</c:v>
                </c:pt>
                <c:pt idx="79417">
                  <c:v>12.569285000000001</c:v>
                </c:pt>
                <c:pt idx="79418">
                  <c:v>12.567804000000001</c:v>
                </c:pt>
                <c:pt idx="79419">
                  <c:v>12.57443</c:v>
                </c:pt>
                <c:pt idx="79420">
                  <c:v>12.569580999999999</c:v>
                </c:pt>
                <c:pt idx="79421">
                  <c:v>12.558989</c:v>
                </c:pt>
                <c:pt idx="79422">
                  <c:v>12.564703</c:v>
                </c:pt>
                <c:pt idx="79423">
                  <c:v>12.571045</c:v>
                </c:pt>
                <c:pt idx="79424">
                  <c:v>12.565305</c:v>
                </c:pt>
                <c:pt idx="79425">
                  <c:v>12.566933000000001</c:v>
                </c:pt>
                <c:pt idx="79426">
                  <c:v>12.574490000000001</c:v>
                </c:pt>
                <c:pt idx="79427">
                  <c:v>12.572868</c:v>
                </c:pt>
                <c:pt idx="79428">
                  <c:v>12.568343</c:v>
                </c:pt>
                <c:pt idx="79429">
                  <c:v>12.570741999999999</c:v>
                </c:pt>
                <c:pt idx="79430">
                  <c:v>12.572756</c:v>
                </c:pt>
                <c:pt idx="79431">
                  <c:v>12.567164</c:v>
                </c:pt>
                <c:pt idx="79432">
                  <c:v>12.569535999999999</c:v>
                </c:pt>
                <c:pt idx="79433">
                  <c:v>12.575309000000001</c:v>
                </c:pt>
                <c:pt idx="79434">
                  <c:v>12.569671</c:v>
                </c:pt>
                <c:pt idx="79435">
                  <c:v>12.567019999999999</c:v>
                </c:pt>
                <c:pt idx="79436">
                  <c:v>12.575784000000001</c:v>
                </c:pt>
                <c:pt idx="79437">
                  <c:v>12.576764000000001</c:v>
                </c:pt>
                <c:pt idx="79438">
                  <c:v>12.56873</c:v>
                </c:pt>
                <c:pt idx="79439">
                  <c:v>12.572442000000001</c:v>
                </c:pt>
                <c:pt idx="79440">
                  <c:v>12.576712000000001</c:v>
                </c:pt>
                <c:pt idx="79441">
                  <c:v>12.570040000000001</c:v>
                </c:pt>
                <c:pt idx="79442">
                  <c:v>12.571565</c:v>
                </c:pt>
                <c:pt idx="79443">
                  <c:v>12.575393</c:v>
                </c:pt>
                <c:pt idx="79444">
                  <c:v>12.570287</c:v>
                </c:pt>
                <c:pt idx="79445">
                  <c:v>12.568809</c:v>
                </c:pt>
                <c:pt idx="79446">
                  <c:v>12.573962999999999</c:v>
                </c:pt>
                <c:pt idx="79447">
                  <c:v>12.573869</c:v>
                </c:pt>
                <c:pt idx="79448">
                  <c:v>12.569772</c:v>
                </c:pt>
                <c:pt idx="79449">
                  <c:v>12.574923999999999</c:v>
                </c:pt>
                <c:pt idx="79450">
                  <c:v>12.577926</c:v>
                </c:pt>
                <c:pt idx="79451">
                  <c:v>12.571566000000001</c:v>
                </c:pt>
                <c:pt idx="79452">
                  <c:v>12.573314</c:v>
                </c:pt>
                <c:pt idx="79453">
                  <c:v>12.581797</c:v>
                </c:pt>
                <c:pt idx="79454">
                  <c:v>12.58067</c:v>
                </c:pt>
                <c:pt idx="79455">
                  <c:v>12.574847999999999</c:v>
                </c:pt>
                <c:pt idx="79456">
                  <c:v>12.576810999999999</c:v>
                </c:pt>
                <c:pt idx="79457">
                  <c:v>12.576635</c:v>
                </c:pt>
                <c:pt idx="79458">
                  <c:v>12.572975</c:v>
                </c:pt>
                <c:pt idx="79459">
                  <c:v>12.578438999999999</c:v>
                </c:pt>
                <c:pt idx="79460">
                  <c:v>12.578673</c:v>
                </c:pt>
                <c:pt idx="79461">
                  <c:v>12.571024</c:v>
                </c:pt>
                <c:pt idx="79462">
                  <c:v>12.570959999999999</c:v>
                </c:pt>
                <c:pt idx="79463">
                  <c:v>12.575988000000001</c:v>
                </c:pt>
                <c:pt idx="79464">
                  <c:v>12.576051</c:v>
                </c:pt>
                <c:pt idx="79465">
                  <c:v>12.576045000000001</c:v>
                </c:pt>
                <c:pt idx="79466">
                  <c:v>12.580905</c:v>
                </c:pt>
                <c:pt idx="79467">
                  <c:v>12.573472000000001</c:v>
                </c:pt>
                <c:pt idx="79468">
                  <c:v>12.565175999999999</c:v>
                </c:pt>
                <c:pt idx="79469">
                  <c:v>12.57579</c:v>
                </c:pt>
                <c:pt idx="79470">
                  <c:v>12.583190999999999</c:v>
                </c:pt>
                <c:pt idx="79471">
                  <c:v>12.575685</c:v>
                </c:pt>
                <c:pt idx="79472">
                  <c:v>12.574170000000001</c:v>
                </c:pt>
                <c:pt idx="79473">
                  <c:v>12.579840000000001</c:v>
                </c:pt>
                <c:pt idx="79474">
                  <c:v>12.57428</c:v>
                </c:pt>
                <c:pt idx="79475">
                  <c:v>12.569939</c:v>
                </c:pt>
                <c:pt idx="79476">
                  <c:v>12.581002</c:v>
                </c:pt>
                <c:pt idx="79477">
                  <c:v>12.582680999999999</c:v>
                </c:pt>
                <c:pt idx="79478">
                  <c:v>12.575499000000001</c:v>
                </c:pt>
                <c:pt idx="79479">
                  <c:v>12.579373</c:v>
                </c:pt>
                <c:pt idx="79480">
                  <c:v>12.582185000000001</c:v>
                </c:pt>
                <c:pt idx="79481">
                  <c:v>12.579178000000001</c:v>
                </c:pt>
                <c:pt idx="79482">
                  <c:v>12.581652</c:v>
                </c:pt>
                <c:pt idx="79483">
                  <c:v>12.584210000000001</c:v>
                </c:pt>
                <c:pt idx="79484">
                  <c:v>12.575901999999999</c:v>
                </c:pt>
                <c:pt idx="79485">
                  <c:v>12.576003</c:v>
                </c:pt>
                <c:pt idx="79486">
                  <c:v>12.582794</c:v>
                </c:pt>
                <c:pt idx="79487">
                  <c:v>12.577116</c:v>
                </c:pt>
                <c:pt idx="79488">
                  <c:v>12.575953999999999</c:v>
                </c:pt>
                <c:pt idx="79489">
                  <c:v>12.584415</c:v>
                </c:pt>
                <c:pt idx="79490">
                  <c:v>12.584522</c:v>
                </c:pt>
                <c:pt idx="79491">
                  <c:v>12.578457</c:v>
                </c:pt>
                <c:pt idx="79492">
                  <c:v>12.580741</c:v>
                </c:pt>
                <c:pt idx="79493">
                  <c:v>12.586411</c:v>
                </c:pt>
                <c:pt idx="79494">
                  <c:v>12.579299000000001</c:v>
                </c:pt>
                <c:pt idx="79495">
                  <c:v>12.57497</c:v>
                </c:pt>
                <c:pt idx="79496">
                  <c:v>12.585072</c:v>
                </c:pt>
                <c:pt idx="79497">
                  <c:v>12.585521999999999</c:v>
                </c:pt>
                <c:pt idx="79498">
                  <c:v>12.578189999999999</c:v>
                </c:pt>
                <c:pt idx="79499">
                  <c:v>12.580144000000001</c:v>
                </c:pt>
                <c:pt idx="79500">
                  <c:v>12.582886</c:v>
                </c:pt>
                <c:pt idx="79501">
                  <c:v>12.578332</c:v>
                </c:pt>
                <c:pt idx="79502">
                  <c:v>12.580097</c:v>
                </c:pt>
                <c:pt idx="79503">
                  <c:v>12.584509000000001</c:v>
                </c:pt>
                <c:pt idx="79504">
                  <c:v>12.580961</c:v>
                </c:pt>
                <c:pt idx="79505">
                  <c:v>12.58323</c:v>
                </c:pt>
                <c:pt idx="79506">
                  <c:v>12.583568</c:v>
                </c:pt>
                <c:pt idx="79507">
                  <c:v>12.579480999999999</c:v>
                </c:pt>
                <c:pt idx="79508">
                  <c:v>12.583494999999999</c:v>
                </c:pt>
                <c:pt idx="79509">
                  <c:v>12.586308000000001</c:v>
                </c:pt>
                <c:pt idx="79510">
                  <c:v>12.579955999999999</c:v>
                </c:pt>
                <c:pt idx="79511">
                  <c:v>12.577344</c:v>
                </c:pt>
                <c:pt idx="79512">
                  <c:v>12.587726</c:v>
                </c:pt>
                <c:pt idx="79513">
                  <c:v>12.592043</c:v>
                </c:pt>
                <c:pt idx="79514">
                  <c:v>12.586546</c:v>
                </c:pt>
                <c:pt idx="79515">
                  <c:v>12.591530000000001</c:v>
                </c:pt>
                <c:pt idx="79516">
                  <c:v>12.593332</c:v>
                </c:pt>
                <c:pt idx="79517">
                  <c:v>12.585438</c:v>
                </c:pt>
                <c:pt idx="79518">
                  <c:v>12.586301000000001</c:v>
                </c:pt>
                <c:pt idx="79519">
                  <c:v>12.591585</c:v>
                </c:pt>
                <c:pt idx="79520">
                  <c:v>12.590324000000001</c:v>
                </c:pt>
                <c:pt idx="79521">
                  <c:v>12.582165</c:v>
                </c:pt>
                <c:pt idx="79522">
                  <c:v>12.581778</c:v>
                </c:pt>
                <c:pt idx="79523">
                  <c:v>12.586368999999999</c:v>
                </c:pt>
                <c:pt idx="79524">
                  <c:v>12.586176999999999</c:v>
                </c:pt>
                <c:pt idx="79525">
                  <c:v>12.586884</c:v>
                </c:pt>
                <c:pt idx="79526">
                  <c:v>12.585667000000001</c:v>
                </c:pt>
                <c:pt idx="79527">
                  <c:v>12.585001</c:v>
                </c:pt>
                <c:pt idx="79528">
                  <c:v>12.587425</c:v>
                </c:pt>
                <c:pt idx="79529">
                  <c:v>12.589117999999999</c:v>
                </c:pt>
                <c:pt idx="79530">
                  <c:v>12.591492000000001</c:v>
                </c:pt>
                <c:pt idx="79531">
                  <c:v>12.587127000000001</c:v>
                </c:pt>
                <c:pt idx="79532">
                  <c:v>12.580698</c:v>
                </c:pt>
                <c:pt idx="79533">
                  <c:v>12.581733</c:v>
                </c:pt>
                <c:pt idx="79534">
                  <c:v>12.586458</c:v>
                </c:pt>
                <c:pt idx="79535">
                  <c:v>12.590407000000001</c:v>
                </c:pt>
                <c:pt idx="79536">
                  <c:v>12.586486000000001</c:v>
                </c:pt>
                <c:pt idx="79537">
                  <c:v>12.583517000000001</c:v>
                </c:pt>
                <c:pt idx="79538">
                  <c:v>12.588086000000001</c:v>
                </c:pt>
                <c:pt idx="79539">
                  <c:v>12.592174999999999</c:v>
                </c:pt>
                <c:pt idx="79540">
                  <c:v>12.592280000000001</c:v>
                </c:pt>
                <c:pt idx="79541">
                  <c:v>12.590192</c:v>
                </c:pt>
                <c:pt idx="79542">
                  <c:v>12.591727000000001</c:v>
                </c:pt>
                <c:pt idx="79543">
                  <c:v>12.590583000000001</c:v>
                </c:pt>
                <c:pt idx="79544">
                  <c:v>12.582444000000001</c:v>
                </c:pt>
                <c:pt idx="79545">
                  <c:v>12.582617000000001</c:v>
                </c:pt>
                <c:pt idx="79546">
                  <c:v>12.592415000000001</c:v>
                </c:pt>
                <c:pt idx="79547">
                  <c:v>12.591286999999999</c:v>
                </c:pt>
                <c:pt idx="79548">
                  <c:v>12.582696</c:v>
                </c:pt>
                <c:pt idx="79549">
                  <c:v>12.587327</c:v>
                </c:pt>
                <c:pt idx="79550">
                  <c:v>12.590405000000001</c:v>
                </c:pt>
                <c:pt idx="79551">
                  <c:v>12.589781</c:v>
                </c:pt>
                <c:pt idx="79552">
                  <c:v>12.592352</c:v>
                </c:pt>
                <c:pt idx="79553">
                  <c:v>12.588958</c:v>
                </c:pt>
                <c:pt idx="79554">
                  <c:v>12.589976</c:v>
                </c:pt>
                <c:pt idx="79555">
                  <c:v>12.597286</c:v>
                </c:pt>
                <c:pt idx="79556">
                  <c:v>12.596432999999999</c:v>
                </c:pt>
                <c:pt idx="79557">
                  <c:v>12.587930999999999</c:v>
                </c:pt>
                <c:pt idx="79558">
                  <c:v>12.588324999999999</c:v>
                </c:pt>
                <c:pt idx="79559">
                  <c:v>12.597023</c:v>
                </c:pt>
                <c:pt idx="79560">
                  <c:v>12.59606</c:v>
                </c:pt>
                <c:pt idx="79561">
                  <c:v>12.592364999999999</c:v>
                </c:pt>
                <c:pt idx="79562">
                  <c:v>12.592764000000001</c:v>
                </c:pt>
                <c:pt idx="79563">
                  <c:v>12.590832000000001</c:v>
                </c:pt>
                <c:pt idx="79564">
                  <c:v>12.59198</c:v>
                </c:pt>
                <c:pt idx="79565">
                  <c:v>12.595159000000001</c:v>
                </c:pt>
                <c:pt idx="79566">
                  <c:v>12.594932</c:v>
                </c:pt>
                <c:pt idx="79567">
                  <c:v>12.588479</c:v>
                </c:pt>
                <c:pt idx="79568">
                  <c:v>12.586463999999999</c:v>
                </c:pt>
                <c:pt idx="79569">
                  <c:v>12.593619</c:v>
                </c:pt>
                <c:pt idx="79570">
                  <c:v>12.592523999999999</c:v>
                </c:pt>
                <c:pt idx="79571">
                  <c:v>12.590085999999999</c:v>
                </c:pt>
                <c:pt idx="79572">
                  <c:v>12.593776999999999</c:v>
                </c:pt>
                <c:pt idx="79573">
                  <c:v>12.591642999999999</c:v>
                </c:pt>
                <c:pt idx="79574">
                  <c:v>12.593579</c:v>
                </c:pt>
                <c:pt idx="79575">
                  <c:v>12.602904000000001</c:v>
                </c:pt>
                <c:pt idx="79576">
                  <c:v>12.600282999999999</c:v>
                </c:pt>
                <c:pt idx="79577">
                  <c:v>12.589853</c:v>
                </c:pt>
                <c:pt idx="79578">
                  <c:v>12.59347</c:v>
                </c:pt>
                <c:pt idx="79579">
                  <c:v>12.597405999999999</c:v>
                </c:pt>
                <c:pt idx="79580">
                  <c:v>12.590125</c:v>
                </c:pt>
                <c:pt idx="79581">
                  <c:v>12.595249000000001</c:v>
                </c:pt>
                <c:pt idx="79582">
                  <c:v>12.599784</c:v>
                </c:pt>
                <c:pt idx="79583">
                  <c:v>12.590913</c:v>
                </c:pt>
                <c:pt idx="79584">
                  <c:v>12.592008999999999</c:v>
                </c:pt>
                <c:pt idx="79585">
                  <c:v>12.599919999999999</c:v>
                </c:pt>
                <c:pt idx="79586">
                  <c:v>12.596503999999999</c:v>
                </c:pt>
                <c:pt idx="79587">
                  <c:v>12.592847000000001</c:v>
                </c:pt>
                <c:pt idx="79588">
                  <c:v>12.600583</c:v>
                </c:pt>
                <c:pt idx="79589">
                  <c:v>12.599867</c:v>
                </c:pt>
                <c:pt idx="79590">
                  <c:v>12.591354000000001</c:v>
                </c:pt>
                <c:pt idx="79591">
                  <c:v>12.595359</c:v>
                </c:pt>
                <c:pt idx="79592">
                  <c:v>12.597949</c:v>
                </c:pt>
                <c:pt idx="79593">
                  <c:v>12.594452</c:v>
                </c:pt>
                <c:pt idx="79594">
                  <c:v>12.597628</c:v>
                </c:pt>
                <c:pt idx="79595">
                  <c:v>12.603451</c:v>
                </c:pt>
                <c:pt idx="79596">
                  <c:v>12.603135</c:v>
                </c:pt>
                <c:pt idx="79597">
                  <c:v>12.600951999999999</c:v>
                </c:pt>
                <c:pt idx="79598">
                  <c:v>12.602081</c:v>
                </c:pt>
                <c:pt idx="79599">
                  <c:v>12.599819999999999</c:v>
                </c:pt>
                <c:pt idx="79600">
                  <c:v>12.597801</c:v>
                </c:pt>
                <c:pt idx="79601">
                  <c:v>12.601405</c:v>
                </c:pt>
                <c:pt idx="79602">
                  <c:v>12.600837</c:v>
                </c:pt>
                <c:pt idx="79603">
                  <c:v>12.597407</c:v>
                </c:pt>
                <c:pt idx="79604">
                  <c:v>12.601376999999999</c:v>
                </c:pt>
                <c:pt idx="79605">
                  <c:v>12.608898999999999</c:v>
                </c:pt>
                <c:pt idx="79606">
                  <c:v>12.603794000000001</c:v>
                </c:pt>
                <c:pt idx="79607">
                  <c:v>12.596018000000001</c:v>
                </c:pt>
                <c:pt idx="79608">
                  <c:v>12.601317999999999</c:v>
                </c:pt>
                <c:pt idx="79609">
                  <c:v>12.602145</c:v>
                </c:pt>
                <c:pt idx="79610">
                  <c:v>12.595738000000001</c:v>
                </c:pt>
                <c:pt idx="79611">
                  <c:v>12.596940999999999</c:v>
                </c:pt>
                <c:pt idx="79612">
                  <c:v>12.600698</c:v>
                </c:pt>
                <c:pt idx="79613">
                  <c:v>12.60008</c:v>
                </c:pt>
                <c:pt idx="79614">
                  <c:v>12.599383</c:v>
                </c:pt>
                <c:pt idx="79615">
                  <c:v>12.60337</c:v>
                </c:pt>
                <c:pt idx="79616">
                  <c:v>12.600769</c:v>
                </c:pt>
                <c:pt idx="79617">
                  <c:v>12.599621000000001</c:v>
                </c:pt>
                <c:pt idx="79618">
                  <c:v>12.606218</c:v>
                </c:pt>
                <c:pt idx="79619">
                  <c:v>12.600303</c:v>
                </c:pt>
                <c:pt idx="79620">
                  <c:v>12.593997</c:v>
                </c:pt>
                <c:pt idx="79621">
                  <c:v>12.601160999999999</c:v>
                </c:pt>
                <c:pt idx="79622">
                  <c:v>12.605661</c:v>
                </c:pt>
                <c:pt idx="79623">
                  <c:v>12.599911000000001</c:v>
                </c:pt>
                <c:pt idx="79624">
                  <c:v>12.597108</c:v>
                </c:pt>
                <c:pt idx="79625">
                  <c:v>12.601588</c:v>
                </c:pt>
                <c:pt idx="79626">
                  <c:v>12.600329</c:v>
                </c:pt>
                <c:pt idx="79627">
                  <c:v>12.601369999999999</c:v>
                </c:pt>
                <c:pt idx="79628">
                  <c:v>12.607623</c:v>
                </c:pt>
                <c:pt idx="79629">
                  <c:v>12.603686</c:v>
                </c:pt>
                <c:pt idx="79630">
                  <c:v>12.603232</c:v>
                </c:pt>
                <c:pt idx="79631">
                  <c:v>12.612766000000001</c:v>
                </c:pt>
                <c:pt idx="79632">
                  <c:v>12.609938</c:v>
                </c:pt>
                <c:pt idx="79633">
                  <c:v>12.599361999999999</c:v>
                </c:pt>
                <c:pt idx="79634">
                  <c:v>12.604198999999999</c:v>
                </c:pt>
                <c:pt idx="79635">
                  <c:v>12.609753</c:v>
                </c:pt>
                <c:pt idx="79636">
                  <c:v>12.601630999999999</c:v>
                </c:pt>
                <c:pt idx="79637">
                  <c:v>12.602289000000001</c:v>
                </c:pt>
                <c:pt idx="79638">
                  <c:v>12.608688000000001</c:v>
                </c:pt>
                <c:pt idx="79639">
                  <c:v>12.601829</c:v>
                </c:pt>
                <c:pt idx="79640">
                  <c:v>12.593396</c:v>
                </c:pt>
                <c:pt idx="79641">
                  <c:v>12.598411</c:v>
                </c:pt>
                <c:pt idx="79642">
                  <c:v>12.611208</c:v>
                </c:pt>
                <c:pt idx="79643">
                  <c:v>12.613697</c:v>
                </c:pt>
                <c:pt idx="79644">
                  <c:v>12.610072000000001</c:v>
                </c:pt>
                <c:pt idx="79645">
                  <c:v>12.60688</c:v>
                </c:pt>
                <c:pt idx="79646">
                  <c:v>12.605008</c:v>
                </c:pt>
                <c:pt idx="79647">
                  <c:v>12.607614</c:v>
                </c:pt>
                <c:pt idx="79648">
                  <c:v>12.606477999999999</c:v>
                </c:pt>
                <c:pt idx="79649">
                  <c:v>12.605157</c:v>
                </c:pt>
                <c:pt idx="79650">
                  <c:v>12.607888000000001</c:v>
                </c:pt>
                <c:pt idx="79651">
                  <c:v>12.612280999999999</c:v>
                </c:pt>
                <c:pt idx="79652">
                  <c:v>12.612443000000001</c:v>
                </c:pt>
                <c:pt idx="79653">
                  <c:v>12.607131000000001</c:v>
                </c:pt>
                <c:pt idx="79654">
                  <c:v>12.609681999999999</c:v>
                </c:pt>
                <c:pt idx="79655">
                  <c:v>12.609907</c:v>
                </c:pt>
                <c:pt idx="79656">
                  <c:v>12.602736</c:v>
                </c:pt>
                <c:pt idx="79657">
                  <c:v>12.606983</c:v>
                </c:pt>
                <c:pt idx="79658">
                  <c:v>12.613803000000001</c:v>
                </c:pt>
                <c:pt idx="79659">
                  <c:v>12.608480999999999</c:v>
                </c:pt>
                <c:pt idx="79660">
                  <c:v>12.604324999999999</c:v>
                </c:pt>
                <c:pt idx="79661">
                  <c:v>12.611285000000001</c:v>
                </c:pt>
                <c:pt idx="79662">
                  <c:v>12.609982</c:v>
                </c:pt>
                <c:pt idx="79663">
                  <c:v>12.602338</c:v>
                </c:pt>
                <c:pt idx="79664">
                  <c:v>12.612109</c:v>
                </c:pt>
                <c:pt idx="79665">
                  <c:v>12.616004999999999</c:v>
                </c:pt>
                <c:pt idx="79666">
                  <c:v>12.606845</c:v>
                </c:pt>
                <c:pt idx="79667">
                  <c:v>12.608834999999999</c:v>
                </c:pt>
                <c:pt idx="79668">
                  <c:v>12.615005999999999</c:v>
                </c:pt>
                <c:pt idx="79669">
                  <c:v>12.611027</c:v>
                </c:pt>
                <c:pt idx="79670">
                  <c:v>12.60655</c:v>
                </c:pt>
                <c:pt idx="79671">
                  <c:v>12.611548000000001</c:v>
                </c:pt>
                <c:pt idx="79672">
                  <c:v>12.607927</c:v>
                </c:pt>
                <c:pt idx="79673">
                  <c:v>12.603427</c:v>
                </c:pt>
                <c:pt idx="79674">
                  <c:v>12.610908</c:v>
                </c:pt>
                <c:pt idx="79675">
                  <c:v>12.610562</c:v>
                </c:pt>
                <c:pt idx="79676">
                  <c:v>12.605486000000001</c:v>
                </c:pt>
                <c:pt idx="79677">
                  <c:v>12.608302</c:v>
                </c:pt>
                <c:pt idx="79678">
                  <c:v>12.610773</c:v>
                </c:pt>
                <c:pt idx="79679">
                  <c:v>12.608568</c:v>
                </c:pt>
                <c:pt idx="79680">
                  <c:v>12.613792999999999</c:v>
                </c:pt>
                <c:pt idx="79681">
                  <c:v>12.622068000000001</c:v>
                </c:pt>
                <c:pt idx="79682">
                  <c:v>12.618944000000001</c:v>
                </c:pt>
                <c:pt idx="79683">
                  <c:v>12.617701</c:v>
                </c:pt>
                <c:pt idx="79684">
                  <c:v>12.620127</c:v>
                </c:pt>
                <c:pt idx="79685">
                  <c:v>12.616080999999999</c:v>
                </c:pt>
                <c:pt idx="79686">
                  <c:v>12.612664000000001</c:v>
                </c:pt>
                <c:pt idx="79687">
                  <c:v>12.611674000000001</c:v>
                </c:pt>
                <c:pt idx="79688">
                  <c:v>12.609759</c:v>
                </c:pt>
                <c:pt idx="79689">
                  <c:v>12.610120999999999</c:v>
                </c:pt>
                <c:pt idx="79690">
                  <c:v>12.616872000000001</c:v>
                </c:pt>
                <c:pt idx="79691">
                  <c:v>12.620615000000001</c:v>
                </c:pt>
                <c:pt idx="79692">
                  <c:v>12.611791</c:v>
                </c:pt>
                <c:pt idx="79693">
                  <c:v>12.610080999999999</c:v>
                </c:pt>
                <c:pt idx="79694">
                  <c:v>12.617483</c:v>
                </c:pt>
                <c:pt idx="79695">
                  <c:v>12.618117</c:v>
                </c:pt>
                <c:pt idx="79696">
                  <c:v>12.614914000000001</c:v>
                </c:pt>
                <c:pt idx="79697">
                  <c:v>12.614958</c:v>
                </c:pt>
                <c:pt idx="79698">
                  <c:v>12.615119</c:v>
                </c:pt>
                <c:pt idx="79699">
                  <c:v>12.612621000000001</c:v>
                </c:pt>
                <c:pt idx="79700">
                  <c:v>12.614882</c:v>
                </c:pt>
                <c:pt idx="79701">
                  <c:v>12.613200000000001</c:v>
                </c:pt>
                <c:pt idx="79702">
                  <c:v>12.610030999999999</c:v>
                </c:pt>
                <c:pt idx="79703">
                  <c:v>12.619694000000001</c:v>
                </c:pt>
                <c:pt idx="79704">
                  <c:v>12.622142999999999</c:v>
                </c:pt>
                <c:pt idx="79705">
                  <c:v>12.612475999999999</c:v>
                </c:pt>
                <c:pt idx="79706">
                  <c:v>12.610775</c:v>
                </c:pt>
                <c:pt idx="79707">
                  <c:v>12.611186999999999</c:v>
                </c:pt>
                <c:pt idx="79708">
                  <c:v>12.610898000000001</c:v>
                </c:pt>
                <c:pt idx="79709">
                  <c:v>12.615691</c:v>
                </c:pt>
                <c:pt idx="79710">
                  <c:v>12.622379</c:v>
                </c:pt>
                <c:pt idx="79711">
                  <c:v>12.620680999999999</c:v>
                </c:pt>
                <c:pt idx="79712">
                  <c:v>12.613382</c:v>
                </c:pt>
                <c:pt idx="79713">
                  <c:v>12.616016999999999</c:v>
                </c:pt>
                <c:pt idx="79714">
                  <c:v>12.616524</c:v>
                </c:pt>
                <c:pt idx="79715">
                  <c:v>12.612437</c:v>
                </c:pt>
                <c:pt idx="79716">
                  <c:v>12.616719</c:v>
                </c:pt>
                <c:pt idx="79717">
                  <c:v>12.623476999999999</c:v>
                </c:pt>
                <c:pt idx="79718">
                  <c:v>12.620746</c:v>
                </c:pt>
                <c:pt idx="79719">
                  <c:v>12.612164999999999</c:v>
                </c:pt>
                <c:pt idx="79720">
                  <c:v>12.614633</c:v>
                </c:pt>
                <c:pt idx="79721">
                  <c:v>12.620092</c:v>
                </c:pt>
                <c:pt idx="79722">
                  <c:v>12.619911</c:v>
                </c:pt>
                <c:pt idx="79723">
                  <c:v>12.620611999999999</c:v>
                </c:pt>
                <c:pt idx="79724">
                  <c:v>12.619847999999999</c:v>
                </c:pt>
                <c:pt idx="79725">
                  <c:v>12.616149</c:v>
                </c:pt>
                <c:pt idx="79726">
                  <c:v>12.615216</c:v>
                </c:pt>
                <c:pt idx="79727">
                  <c:v>12.617406000000001</c:v>
                </c:pt>
                <c:pt idx="79728">
                  <c:v>12.617684000000001</c:v>
                </c:pt>
                <c:pt idx="79729">
                  <c:v>12.622443000000001</c:v>
                </c:pt>
                <c:pt idx="79730">
                  <c:v>12.628746</c:v>
                </c:pt>
                <c:pt idx="79731">
                  <c:v>12.625318999999999</c:v>
                </c:pt>
                <c:pt idx="79732">
                  <c:v>12.624567000000001</c:v>
                </c:pt>
                <c:pt idx="79733">
                  <c:v>12.627456</c:v>
                </c:pt>
                <c:pt idx="79734">
                  <c:v>12.622441</c:v>
                </c:pt>
                <c:pt idx="79735">
                  <c:v>12.61992</c:v>
                </c:pt>
                <c:pt idx="79736">
                  <c:v>12.626169000000001</c:v>
                </c:pt>
                <c:pt idx="79737">
                  <c:v>12.628016000000001</c:v>
                </c:pt>
                <c:pt idx="79738">
                  <c:v>12.620519</c:v>
                </c:pt>
                <c:pt idx="79739">
                  <c:v>12.622343000000001</c:v>
                </c:pt>
                <c:pt idx="79740">
                  <c:v>12.629206</c:v>
                </c:pt>
                <c:pt idx="79741">
                  <c:v>12.622553999999999</c:v>
                </c:pt>
                <c:pt idx="79742">
                  <c:v>12.618551</c:v>
                </c:pt>
                <c:pt idx="79743">
                  <c:v>12.627673</c:v>
                </c:pt>
                <c:pt idx="79744">
                  <c:v>12.629389</c:v>
                </c:pt>
                <c:pt idx="79745">
                  <c:v>12.625463</c:v>
                </c:pt>
                <c:pt idx="79746">
                  <c:v>12.628560999999999</c:v>
                </c:pt>
                <c:pt idx="79747">
                  <c:v>12.627753999999999</c:v>
                </c:pt>
                <c:pt idx="79748">
                  <c:v>12.620276</c:v>
                </c:pt>
                <c:pt idx="79749">
                  <c:v>12.622968999999999</c:v>
                </c:pt>
                <c:pt idx="79750">
                  <c:v>12.626355</c:v>
                </c:pt>
                <c:pt idx="79751">
                  <c:v>12.620652</c:v>
                </c:pt>
                <c:pt idx="79752">
                  <c:v>12.623154</c:v>
                </c:pt>
                <c:pt idx="79753">
                  <c:v>12.626417</c:v>
                </c:pt>
                <c:pt idx="79754">
                  <c:v>12.619678</c:v>
                </c:pt>
                <c:pt idx="79755">
                  <c:v>12.618796</c:v>
                </c:pt>
                <c:pt idx="79756">
                  <c:v>12.627228000000001</c:v>
                </c:pt>
                <c:pt idx="79757">
                  <c:v>12.626042</c:v>
                </c:pt>
                <c:pt idx="79758">
                  <c:v>12.620594000000001</c:v>
                </c:pt>
                <c:pt idx="79759">
                  <c:v>12.627257999999999</c:v>
                </c:pt>
                <c:pt idx="79760">
                  <c:v>12.628394999999999</c:v>
                </c:pt>
                <c:pt idx="79761">
                  <c:v>12.621881999999999</c:v>
                </c:pt>
                <c:pt idx="79762">
                  <c:v>12.621627999999999</c:v>
                </c:pt>
                <c:pt idx="79763">
                  <c:v>12.623552999999999</c:v>
                </c:pt>
                <c:pt idx="79764">
                  <c:v>12.624152</c:v>
                </c:pt>
                <c:pt idx="79765">
                  <c:v>12.623360999999999</c:v>
                </c:pt>
                <c:pt idx="79766">
                  <c:v>12.626325</c:v>
                </c:pt>
                <c:pt idx="79767">
                  <c:v>12.628197999999999</c:v>
                </c:pt>
                <c:pt idx="79768">
                  <c:v>12.624286</c:v>
                </c:pt>
                <c:pt idx="79769">
                  <c:v>12.627882</c:v>
                </c:pt>
                <c:pt idx="79770">
                  <c:v>12.628693</c:v>
                </c:pt>
                <c:pt idx="79771">
                  <c:v>12.621924999999999</c:v>
                </c:pt>
                <c:pt idx="79772">
                  <c:v>12.623435000000001</c:v>
                </c:pt>
                <c:pt idx="79773">
                  <c:v>12.626999</c:v>
                </c:pt>
                <c:pt idx="79774">
                  <c:v>12.622172000000001</c:v>
                </c:pt>
                <c:pt idx="79775">
                  <c:v>12.621252999999999</c:v>
                </c:pt>
                <c:pt idx="79776">
                  <c:v>12.628123</c:v>
                </c:pt>
                <c:pt idx="79777">
                  <c:v>12.624718</c:v>
                </c:pt>
                <c:pt idx="79778">
                  <c:v>12.620628</c:v>
                </c:pt>
                <c:pt idx="79779">
                  <c:v>12.630050000000001</c:v>
                </c:pt>
                <c:pt idx="79780">
                  <c:v>12.631948</c:v>
                </c:pt>
                <c:pt idx="79781">
                  <c:v>12.625025000000001</c:v>
                </c:pt>
                <c:pt idx="79782">
                  <c:v>12.629756</c:v>
                </c:pt>
                <c:pt idx="79783">
                  <c:v>12.636182</c:v>
                </c:pt>
                <c:pt idx="79784">
                  <c:v>12.631576000000001</c:v>
                </c:pt>
                <c:pt idx="79785">
                  <c:v>12.630817</c:v>
                </c:pt>
                <c:pt idx="79786">
                  <c:v>12.638706000000001</c:v>
                </c:pt>
                <c:pt idx="79787">
                  <c:v>12.638723000000001</c:v>
                </c:pt>
                <c:pt idx="79788">
                  <c:v>12.631762999999999</c:v>
                </c:pt>
                <c:pt idx="79789">
                  <c:v>12.628867</c:v>
                </c:pt>
                <c:pt idx="79790">
                  <c:v>12.629108</c:v>
                </c:pt>
                <c:pt idx="79791">
                  <c:v>12.630110999999999</c:v>
                </c:pt>
                <c:pt idx="79792">
                  <c:v>12.634008</c:v>
                </c:pt>
                <c:pt idx="79793">
                  <c:v>12.636025999999999</c:v>
                </c:pt>
                <c:pt idx="79794">
                  <c:v>12.629372</c:v>
                </c:pt>
                <c:pt idx="79795">
                  <c:v>12.628536</c:v>
                </c:pt>
                <c:pt idx="79796">
                  <c:v>12.634802000000001</c:v>
                </c:pt>
                <c:pt idx="79797">
                  <c:v>12.629440000000001</c:v>
                </c:pt>
                <c:pt idx="79798">
                  <c:v>12.627113</c:v>
                </c:pt>
                <c:pt idx="79799">
                  <c:v>12.635089000000001</c:v>
                </c:pt>
                <c:pt idx="79800">
                  <c:v>12.631907999999999</c:v>
                </c:pt>
                <c:pt idx="79801">
                  <c:v>12.624121000000001</c:v>
                </c:pt>
                <c:pt idx="79802">
                  <c:v>12.628208000000001</c:v>
                </c:pt>
                <c:pt idx="79803">
                  <c:v>12.633126000000001</c:v>
                </c:pt>
                <c:pt idx="79804">
                  <c:v>12.625073</c:v>
                </c:pt>
                <c:pt idx="79805">
                  <c:v>12.626334</c:v>
                </c:pt>
                <c:pt idx="79806">
                  <c:v>12.639058</c:v>
                </c:pt>
                <c:pt idx="79807">
                  <c:v>12.635907</c:v>
                </c:pt>
                <c:pt idx="79808">
                  <c:v>12.631716000000001</c:v>
                </c:pt>
                <c:pt idx="79809">
                  <c:v>12.638966</c:v>
                </c:pt>
                <c:pt idx="79810">
                  <c:v>12.638778</c:v>
                </c:pt>
                <c:pt idx="79811">
                  <c:v>12.631982000000001</c:v>
                </c:pt>
                <c:pt idx="79812">
                  <c:v>12.635303</c:v>
                </c:pt>
                <c:pt idx="79813">
                  <c:v>12.638361</c:v>
                </c:pt>
                <c:pt idx="79814">
                  <c:v>12.629205000000001</c:v>
                </c:pt>
                <c:pt idx="79815">
                  <c:v>12.628560999999999</c:v>
                </c:pt>
                <c:pt idx="79816">
                  <c:v>12.635721999999999</c:v>
                </c:pt>
                <c:pt idx="79817">
                  <c:v>12.630979999999999</c:v>
                </c:pt>
                <c:pt idx="79818">
                  <c:v>12.628437999999999</c:v>
                </c:pt>
                <c:pt idx="79819">
                  <c:v>12.632758000000001</c:v>
                </c:pt>
                <c:pt idx="79820">
                  <c:v>12.634741999999999</c:v>
                </c:pt>
                <c:pt idx="79821">
                  <c:v>12.636339</c:v>
                </c:pt>
                <c:pt idx="79822">
                  <c:v>12.638423</c:v>
                </c:pt>
                <c:pt idx="79823">
                  <c:v>12.634810999999999</c:v>
                </c:pt>
                <c:pt idx="79824">
                  <c:v>12.628906000000001</c:v>
                </c:pt>
                <c:pt idx="79825">
                  <c:v>12.631087000000001</c:v>
                </c:pt>
                <c:pt idx="79826">
                  <c:v>12.634734999999999</c:v>
                </c:pt>
                <c:pt idx="79827">
                  <c:v>12.63645</c:v>
                </c:pt>
                <c:pt idx="79828">
                  <c:v>12.640129</c:v>
                </c:pt>
                <c:pt idx="79829">
                  <c:v>12.642818999999999</c:v>
                </c:pt>
                <c:pt idx="79830">
                  <c:v>12.640421999999999</c:v>
                </c:pt>
                <c:pt idx="79831">
                  <c:v>12.636637</c:v>
                </c:pt>
                <c:pt idx="79832">
                  <c:v>12.642148000000001</c:v>
                </c:pt>
                <c:pt idx="79833">
                  <c:v>12.645158</c:v>
                </c:pt>
                <c:pt idx="79834">
                  <c:v>12.637733000000001</c:v>
                </c:pt>
                <c:pt idx="79835">
                  <c:v>12.638317000000001</c:v>
                </c:pt>
                <c:pt idx="79836">
                  <c:v>12.642441</c:v>
                </c:pt>
                <c:pt idx="79837">
                  <c:v>12.63857</c:v>
                </c:pt>
                <c:pt idx="79838">
                  <c:v>12.635353</c:v>
                </c:pt>
                <c:pt idx="79839">
                  <c:v>12.643178000000001</c:v>
                </c:pt>
                <c:pt idx="79840">
                  <c:v>12.645118999999999</c:v>
                </c:pt>
                <c:pt idx="79841">
                  <c:v>12.63456</c:v>
                </c:pt>
                <c:pt idx="79842">
                  <c:v>12.635626999999999</c:v>
                </c:pt>
                <c:pt idx="79843">
                  <c:v>12.642637000000001</c:v>
                </c:pt>
                <c:pt idx="79844">
                  <c:v>12.640442</c:v>
                </c:pt>
                <c:pt idx="79845">
                  <c:v>12.642334999999999</c:v>
                </c:pt>
                <c:pt idx="79846">
                  <c:v>12.647057999999999</c:v>
                </c:pt>
                <c:pt idx="79847">
                  <c:v>12.638527</c:v>
                </c:pt>
                <c:pt idx="79848">
                  <c:v>12.635009</c:v>
                </c:pt>
                <c:pt idx="79849">
                  <c:v>12.646125</c:v>
                </c:pt>
                <c:pt idx="79850">
                  <c:v>12.643853</c:v>
                </c:pt>
                <c:pt idx="79851">
                  <c:v>12.635289999999999</c:v>
                </c:pt>
                <c:pt idx="79852">
                  <c:v>12.640768</c:v>
                </c:pt>
                <c:pt idx="79853">
                  <c:v>12.64006</c:v>
                </c:pt>
                <c:pt idx="79854">
                  <c:v>12.631079</c:v>
                </c:pt>
                <c:pt idx="79855">
                  <c:v>12.634722999999999</c:v>
                </c:pt>
                <c:pt idx="79856">
                  <c:v>12.643091</c:v>
                </c:pt>
                <c:pt idx="79857">
                  <c:v>12.639129000000001</c:v>
                </c:pt>
                <c:pt idx="79858">
                  <c:v>12.635396999999999</c:v>
                </c:pt>
                <c:pt idx="79859">
                  <c:v>12.642541</c:v>
                </c:pt>
                <c:pt idx="79860">
                  <c:v>12.640382000000001</c:v>
                </c:pt>
                <c:pt idx="79861">
                  <c:v>12.632057</c:v>
                </c:pt>
                <c:pt idx="79862">
                  <c:v>12.639098000000001</c:v>
                </c:pt>
                <c:pt idx="79863">
                  <c:v>12.64353</c:v>
                </c:pt>
                <c:pt idx="79864">
                  <c:v>12.638279000000001</c:v>
                </c:pt>
                <c:pt idx="79865">
                  <c:v>12.642804999999999</c:v>
                </c:pt>
                <c:pt idx="79866">
                  <c:v>12.652728</c:v>
                </c:pt>
                <c:pt idx="79867">
                  <c:v>12.651871999999999</c:v>
                </c:pt>
                <c:pt idx="79868">
                  <c:v>12.646385</c:v>
                </c:pt>
                <c:pt idx="79869">
                  <c:v>12.650646</c:v>
                </c:pt>
                <c:pt idx="79870">
                  <c:v>12.652443</c:v>
                </c:pt>
                <c:pt idx="79871">
                  <c:v>12.648402000000001</c:v>
                </c:pt>
                <c:pt idx="79872">
                  <c:v>12.648989</c:v>
                </c:pt>
                <c:pt idx="79873">
                  <c:v>12.647534</c:v>
                </c:pt>
                <c:pt idx="79874">
                  <c:v>12.642366000000001</c:v>
                </c:pt>
                <c:pt idx="79875">
                  <c:v>12.642988000000001</c:v>
                </c:pt>
                <c:pt idx="79876">
                  <c:v>12.649958</c:v>
                </c:pt>
                <c:pt idx="79877">
                  <c:v>12.645727000000001</c:v>
                </c:pt>
                <c:pt idx="79878">
                  <c:v>12.640196</c:v>
                </c:pt>
                <c:pt idx="79879">
                  <c:v>12.650983</c:v>
                </c:pt>
                <c:pt idx="79880">
                  <c:v>12.652222</c:v>
                </c:pt>
                <c:pt idx="79881">
                  <c:v>12.643203</c:v>
                </c:pt>
                <c:pt idx="79882">
                  <c:v>12.64676</c:v>
                </c:pt>
                <c:pt idx="79883">
                  <c:v>12.648139</c:v>
                </c:pt>
                <c:pt idx="79884">
                  <c:v>12.639875</c:v>
                </c:pt>
                <c:pt idx="79885">
                  <c:v>12.640706</c:v>
                </c:pt>
                <c:pt idx="79886">
                  <c:v>12.6503</c:v>
                </c:pt>
                <c:pt idx="79887">
                  <c:v>12.644166</c:v>
                </c:pt>
                <c:pt idx="79888">
                  <c:v>12.639001</c:v>
                </c:pt>
                <c:pt idx="79889">
                  <c:v>12.648485000000001</c:v>
                </c:pt>
                <c:pt idx="79890">
                  <c:v>12.64676</c:v>
                </c:pt>
                <c:pt idx="79891">
                  <c:v>12.64175</c:v>
                </c:pt>
                <c:pt idx="79892">
                  <c:v>12.64738</c:v>
                </c:pt>
                <c:pt idx="79893">
                  <c:v>12.651794000000001</c:v>
                </c:pt>
                <c:pt idx="79894">
                  <c:v>12.649198</c:v>
                </c:pt>
                <c:pt idx="79895">
                  <c:v>12.650395</c:v>
                </c:pt>
                <c:pt idx="79896">
                  <c:v>12.653525</c:v>
                </c:pt>
                <c:pt idx="79897">
                  <c:v>12.643609</c:v>
                </c:pt>
                <c:pt idx="79898">
                  <c:v>12.641909</c:v>
                </c:pt>
                <c:pt idx="79899">
                  <c:v>12.650672999999999</c:v>
                </c:pt>
                <c:pt idx="79900">
                  <c:v>12.646879</c:v>
                </c:pt>
                <c:pt idx="79901">
                  <c:v>12.642318</c:v>
                </c:pt>
                <c:pt idx="79902">
                  <c:v>12.647245</c:v>
                </c:pt>
                <c:pt idx="79903">
                  <c:v>12.649452999999999</c:v>
                </c:pt>
                <c:pt idx="79904">
                  <c:v>12.644492</c:v>
                </c:pt>
                <c:pt idx="79905">
                  <c:v>12.645512</c:v>
                </c:pt>
                <c:pt idx="79906">
                  <c:v>12.650465000000001</c:v>
                </c:pt>
                <c:pt idx="79907">
                  <c:v>12.646274</c:v>
                </c:pt>
                <c:pt idx="79908">
                  <c:v>12.645353</c:v>
                </c:pt>
                <c:pt idx="79909">
                  <c:v>12.648374</c:v>
                </c:pt>
                <c:pt idx="79910">
                  <c:v>12.647558</c:v>
                </c:pt>
                <c:pt idx="79911">
                  <c:v>12.648816</c:v>
                </c:pt>
                <c:pt idx="79912">
                  <c:v>12.653568</c:v>
                </c:pt>
                <c:pt idx="79913">
                  <c:v>12.651948000000001</c:v>
                </c:pt>
                <c:pt idx="79914">
                  <c:v>12.645531999999999</c:v>
                </c:pt>
                <c:pt idx="79915">
                  <c:v>12.650767</c:v>
                </c:pt>
                <c:pt idx="79916">
                  <c:v>12.655965999999999</c:v>
                </c:pt>
                <c:pt idx="79917">
                  <c:v>12.6501</c:v>
                </c:pt>
                <c:pt idx="79918">
                  <c:v>12.655246999999999</c:v>
                </c:pt>
                <c:pt idx="79919">
                  <c:v>12.664654000000001</c:v>
                </c:pt>
                <c:pt idx="79920">
                  <c:v>12.656136999999999</c:v>
                </c:pt>
                <c:pt idx="79921">
                  <c:v>12.648747</c:v>
                </c:pt>
                <c:pt idx="79922">
                  <c:v>12.656675</c:v>
                </c:pt>
                <c:pt idx="79923">
                  <c:v>12.654878</c:v>
                </c:pt>
                <c:pt idx="79924">
                  <c:v>12.645339</c:v>
                </c:pt>
                <c:pt idx="79925">
                  <c:v>12.652048000000001</c:v>
                </c:pt>
                <c:pt idx="79926">
                  <c:v>12.654888</c:v>
                </c:pt>
                <c:pt idx="79927">
                  <c:v>12.646796999999999</c:v>
                </c:pt>
                <c:pt idx="79928">
                  <c:v>12.650029999999999</c:v>
                </c:pt>
                <c:pt idx="79929">
                  <c:v>12.653912</c:v>
                </c:pt>
                <c:pt idx="79930">
                  <c:v>12.652079000000001</c:v>
                </c:pt>
                <c:pt idx="79931">
                  <c:v>12.652142</c:v>
                </c:pt>
                <c:pt idx="79932">
                  <c:v>12.654937</c:v>
                </c:pt>
                <c:pt idx="79933">
                  <c:v>12.656673</c:v>
                </c:pt>
                <c:pt idx="79934">
                  <c:v>12.652539000000001</c:v>
                </c:pt>
                <c:pt idx="79935">
                  <c:v>12.651973999999999</c:v>
                </c:pt>
                <c:pt idx="79936">
                  <c:v>12.65236</c:v>
                </c:pt>
                <c:pt idx="79937">
                  <c:v>12.650501</c:v>
                </c:pt>
                <c:pt idx="79938">
                  <c:v>12.654843</c:v>
                </c:pt>
                <c:pt idx="79939">
                  <c:v>12.662794999999999</c:v>
                </c:pt>
                <c:pt idx="79940">
                  <c:v>12.659435999999999</c:v>
                </c:pt>
                <c:pt idx="79941">
                  <c:v>12.651078</c:v>
                </c:pt>
                <c:pt idx="79942">
                  <c:v>12.656094</c:v>
                </c:pt>
                <c:pt idx="79943">
                  <c:v>12.656333</c:v>
                </c:pt>
                <c:pt idx="79944">
                  <c:v>12.650226</c:v>
                </c:pt>
                <c:pt idx="79945">
                  <c:v>12.655531999999999</c:v>
                </c:pt>
                <c:pt idx="79946">
                  <c:v>12.656978000000001</c:v>
                </c:pt>
                <c:pt idx="79947">
                  <c:v>12.653354</c:v>
                </c:pt>
                <c:pt idx="79948">
                  <c:v>12.655647999999999</c:v>
                </c:pt>
                <c:pt idx="79949">
                  <c:v>12.659155999999999</c:v>
                </c:pt>
                <c:pt idx="79950">
                  <c:v>12.656228</c:v>
                </c:pt>
                <c:pt idx="79951">
                  <c:v>12.652018</c:v>
                </c:pt>
                <c:pt idx="79952">
                  <c:v>12.657870000000001</c:v>
                </c:pt>
                <c:pt idx="79953">
                  <c:v>12.661049999999999</c:v>
                </c:pt>
                <c:pt idx="79954">
                  <c:v>12.657482999999999</c:v>
                </c:pt>
                <c:pt idx="79955">
                  <c:v>12.659369</c:v>
                </c:pt>
                <c:pt idx="79956">
                  <c:v>12.66202</c:v>
                </c:pt>
                <c:pt idx="79957">
                  <c:v>12.658422</c:v>
                </c:pt>
                <c:pt idx="79958">
                  <c:v>12.657612</c:v>
                </c:pt>
                <c:pt idx="79959">
                  <c:v>12.66441</c:v>
                </c:pt>
                <c:pt idx="79960">
                  <c:v>12.663152</c:v>
                </c:pt>
                <c:pt idx="79961">
                  <c:v>12.65898</c:v>
                </c:pt>
                <c:pt idx="79962">
                  <c:v>12.66597</c:v>
                </c:pt>
                <c:pt idx="79963">
                  <c:v>12.665794999999999</c:v>
                </c:pt>
                <c:pt idx="79964">
                  <c:v>12.656945</c:v>
                </c:pt>
                <c:pt idx="79965">
                  <c:v>12.65817</c:v>
                </c:pt>
                <c:pt idx="79966">
                  <c:v>12.663952</c:v>
                </c:pt>
                <c:pt idx="79967">
                  <c:v>12.662212999999999</c:v>
                </c:pt>
                <c:pt idx="79968">
                  <c:v>12.657163000000001</c:v>
                </c:pt>
                <c:pt idx="79969">
                  <c:v>12.657405000000001</c:v>
                </c:pt>
                <c:pt idx="79970">
                  <c:v>12.657002</c:v>
                </c:pt>
                <c:pt idx="79971">
                  <c:v>12.657881</c:v>
                </c:pt>
                <c:pt idx="79972">
                  <c:v>12.663009000000001</c:v>
                </c:pt>
                <c:pt idx="79973">
                  <c:v>12.659354</c:v>
                </c:pt>
                <c:pt idx="79974">
                  <c:v>12.656758999999999</c:v>
                </c:pt>
                <c:pt idx="79975">
                  <c:v>12.662062000000001</c:v>
                </c:pt>
                <c:pt idx="79976">
                  <c:v>12.662072</c:v>
                </c:pt>
                <c:pt idx="79977">
                  <c:v>12.657145999999999</c:v>
                </c:pt>
                <c:pt idx="79978">
                  <c:v>12.661923</c:v>
                </c:pt>
                <c:pt idx="79979">
                  <c:v>12.671927999999999</c:v>
                </c:pt>
                <c:pt idx="79980">
                  <c:v>12.662632</c:v>
                </c:pt>
                <c:pt idx="79981">
                  <c:v>12.654154</c:v>
                </c:pt>
                <c:pt idx="79982">
                  <c:v>12.663936</c:v>
                </c:pt>
                <c:pt idx="79983">
                  <c:v>12.663689</c:v>
                </c:pt>
                <c:pt idx="79984">
                  <c:v>12.65676</c:v>
                </c:pt>
                <c:pt idx="79985">
                  <c:v>12.661369000000001</c:v>
                </c:pt>
                <c:pt idx="79986">
                  <c:v>12.667794000000001</c:v>
                </c:pt>
                <c:pt idx="79987">
                  <c:v>12.660600000000001</c:v>
                </c:pt>
                <c:pt idx="79988">
                  <c:v>12.65795</c:v>
                </c:pt>
                <c:pt idx="79989">
                  <c:v>12.665768999999999</c:v>
                </c:pt>
                <c:pt idx="79990">
                  <c:v>12.664223</c:v>
                </c:pt>
                <c:pt idx="79991">
                  <c:v>12.663463</c:v>
                </c:pt>
                <c:pt idx="79992">
                  <c:v>12.666366999999999</c:v>
                </c:pt>
                <c:pt idx="79993">
                  <c:v>12.663924</c:v>
                </c:pt>
                <c:pt idx="79994">
                  <c:v>12.660138</c:v>
                </c:pt>
                <c:pt idx="79995">
                  <c:v>12.664042</c:v>
                </c:pt>
                <c:pt idx="79996">
                  <c:v>12.668181000000001</c:v>
                </c:pt>
                <c:pt idx="79997">
                  <c:v>12.659212</c:v>
                </c:pt>
                <c:pt idx="79998">
                  <c:v>12.661130999999999</c:v>
                </c:pt>
                <c:pt idx="79999">
                  <c:v>12.671325</c:v>
                </c:pt>
                <c:pt idx="80000">
                  <c:v>12.664643999999999</c:v>
                </c:pt>
                <c:pt idx="80001">
                  <c:v>12.664206999999999</c:v>
                </c:pt>
                <c:pt idx="80002">
                  <c:v>12.672936</c:v>
                </c:pt>
                <c:pt idx="80003">
                  <c:v>12.669259</c:v>
                </c:pt>
                <c:pt idx="80004">
                  <c:v>12.663437</c:v>
                </c:pt>
                <c:pt idx="80005">
                  <c:v>12.668607</c:v>
                </c:pt>
                <c:pt idx="80006">
                  <c:v>12.672992000000001</c:v>
                </c:pt>
                <c:pt idx="80007">
                  <c:v>12.666034</c:v>
                </c:pt>
                <c:pt idx="80008">
                  <c:v>12.662108</c:v>
                </c:pt>
                <c:pt idx="80009">
                  <c:v>12.665452999999999</c:v>
                </c:pt>
                <c:pt idx="80010">
                  <c:v>12.665823</c:v>
                </c:pt>
                <c:pt idx="80011">
                  <c:v>12.665132</c:v>
                </c:pt>
                <c:pt idx="80012">
                  <c:v>12.665747</c:v>
                </c:pt>
                <c:pt idx="80013">
                  <c:v>12.66568</c:v>
                </c:pt>
                <c:pt idx="80014">
                  <c:v>12.665514</c:v>
                </c:pt>
                <c:pt idx="80015">
                  <c:v>12.669700000000001</c:v>
                </c:pt>
                <c:pt idx="80016">
                  <c:v>12.673942</c:v>
                </c:pt>
                <c:pt idx="80017">
                  <c:v>12.671065</c:v>
                </c:pt>
                <c:pt idx="80018">
                  <c:v>12.670204999999999</c:v>
                </c:pt>
                <c:pt idx="80019">
                  <c:v>12.669813</c:v>
                </c:pt>
                <c:pt idx="80020">
                  <c:v>12.665120999999999</c:v>
                </c:pt>
                <c:pt idx="80021">
                  <c:v>12.666574000000001</c:v>
                </c:pt>
                <c:pt idx="80022">
                  <c:v>12.672006</c:v>
                </c:pt>
                <c:pt idx="80023">
                  <c:v>12.672488</c:v>
                </c:pt>
                <c:pt idx="80024">
                  <c:v>12.667906</c:v>
                </c:pt>
                <c:pt idx="80025">
                  <c:v>12.669667</c:v>
                </c:pt>
                <c:pt idx="80026">
                  <c:v>12.670767</c:v>
                </c:pt>
                <c:pt idx="80027">
                  <c:v>12.667042</c:v>
                </c:pt>
                <c:pt idx="80028">
                  <c:v>12.670192999999999</c:v>
                </c:pt>
                <c:pt idx="80029">
                  <c:v>12.669760999999999</c:v>
                </c:pt>
                <c:pt idx="80030">
                  <c:v>12.665633</c:v>
                </c:pt>
                <c:pt idx="80031">
                  <c:v>12.668608000000001</c:v>
                </c:pt>
                <c:pt idx="80032">
                  <c:v>12.669948</c:v>
                </c:pt>
                <c:pt idx="80033">
                  <c:v>12.664911</c:v>
                </c:pt>
                <c:pt idx="80034">
                  <c:v>12.663629</c:v>
                </c:pt>
                <c:pt idx="80035">
                  <c:v>12.670994</c:v>
                </c:pt>
                <c:pt idx="80036">
                  <c:v>12.673232</c:v>
                </c:pt>
                <c:pt idx="80037">
                  <c:v>12.670016</c:v>
                </c:pt>
                <c:pt idx="80038">
                  <c:v>12.674305</c:v>
                </c:pt>
                <c:pt idx="80039">
                  <c:v>12.678805000000001</c:v>
                </c:pt>
                <c:pt idx="80040">
                  <c:v>12.679926</c:v>
                </c:pt>
                <c:pt idx="80041">
                  <c:v>12.6831</c:v>
                </c:pt>
                <c:pt idx="80042">
                  <c:v>12.683954</c:v>
                </c:pt>
                <c:pt idx="80043">
                  <c:v>12.677809999999999</c:v>
                </c:pt>
                <c:pt idx="80044">
                  <c:v>12.67714</c:v>
                </c:pt>
                <c:pt idx="80045">
                  <c:v>12.678528999999999</c:v>
                </c:pt>
                <c:pt idx="80046">
                  <c:v>12.670674999999999</c:v>
                </c:pt>
                <c:pt idx="80047">
                  <c:v>12.669048999999999</c:v>
                </c:pt>
                <c:pt idx="80048">
                  <c:v>12.675898</c:v>
                </c:pt>
                <c:pt idx="80049">
                  <c:v>12.676223</c:v>
                </c:pt>
                <c:pt idx="80050">
                  <c:v>12.675342000000001</c:v>
                </c:pt>
                <c:pt idx="80051">
                  <c:v>12.672433</c:v>
                </c:pt>
                <c:pt idx="80052">
                  <c:v>12.667789000000001</c:v>
                </c:pt>
                <c:pt idx="80053">
                  <c:v>12.670031</c:v>
                </c:pt>
                <c:pt idx="80054">
                  <c:v>12.674683</c:v>
                </c:pt>
                <c:pt idx="80055">
                  <c:v>12.676209</c:v>
                </c:pt>
                <c:pt idx="80056">
                  <c:v>12.671802</c:v>
                </c:pt>
                <c:pt idx="80057">
                  <c:v>12.671404000000001</c:v>
                </c:pt>
                <c:pt idx="80058">
                  <c:v>12.677232</c:v>
                </c:pt>
                <c:pt idx="80059">
                  <c:v>12.676112</c:v>
                </c:pt>
                <c:pt idx="80060">
                  <c:v>12.673156000000001</c:v>
                </c:pt>
                <c:pt idx="80061">
                  <c:v>12.678245</c:v>
                </c:pt>
                <c:pt idx="80062">
                  <c:v>12.679786</c:v>
                </c:pt>
                <c:pt idx="80063">
                  <c:v>12.673703</c:v>
                </c:pt>
                <c:pt idx="80064">
                  <c:v>12.676347</c:v>
                </c:pt>
                <c:pt idx="80065">
                  <c:v>12.678582</c:v>
                </c:pt>
                <c:pt idx="80066">
                  <c:v>12.671115</c:v>
                </c:pt>
                <c:pt idx="80067">
                  <c:v>12.674086000000001</c:v>
                </c:pt>
                <c:pt idx="80068">
                  <c:v>12.680458</c:v>
                </c:pt>
                <c:pt idx="80069">
                  <c:v>12.674518000000001</c:v>
                </c:pt>
                <c:pt idx="80070">
                  <c:v>12.669786</c:v>
                </c:pt>
                <c:pt idx="80071">
                  <c:v>12.676112</c:v>
                </c:pt>
                <c:pt idx="80072">
                  <c:v>12.678777</c:v>
                </c:pt>
                <c:pt idx="80073">
                  <c:v>12.673378</c:v>
                </c:pt>
                <c:pt idx="80074">
                  <c:v>12.674585</c:v>
                </c:pt>
                <c:pt idx="80075">
                  <c:v>12.673534</c:v>
                </c:pt>
                <c:pt idx="80076">
                  <c:v>12.669435999999999</c:v>
                </c:pt>
                <c:pt idx="80077">
                  <c:v>12.675905</c:v>
                </c:pt>
                <c:pt idx="80078">
                  <c:v>12.681628</c:v>
                </c:pt>
                <c:pt idx="80079">
                  <c:v>12.67793</c:v>
                </c:pt>
                <c:pt idx="80080">
                  <c:v>12.674695</c:v>
                </c:pt>
                <c:pt idx="80081">
                  <c:v>12.680498999999999</c:v>
                </c:pt>
                <c:pt idx="80082">
                  <c:v>12.684759</c:v>
                </c:pt>
                <c:pt idx="80083">
                  <c:v>12.682255</c:v>
                </c:pt>
                <c:pt idx="80084">
                  <c:v>12.684383</c:v>
                </c:pt>
                <c:pt idx="80085">
                  <c:v>12.683792</c:v>
                </c:pt>
                <c:pt idx="80086">
                  <c:v>12.681283000000001</c:v>
                </c:pt>
                <c:pt idx="80087">
                  <c:v>12.681812000000001</c:v>
                </c:pt>
                <c:pt idx="80088">
                  <c:v>12.680965</c:v>
                </c:pt>
                <c:pt idx="80089">
                  <c:v>12.678153</c:v>
                </c:pt>
                <c:pt idx="80090">
                  <c:v>12.679795</c:v>
                </c:pt>
                <c:pt idx="80091">
                  <c:v>12.689899</c:v>
                </c:pt>
                <c:pt idx="80092">
                  <c:v>12.682596999999999</c:v>
                </c:pt>
                <c:pt idx="80093">
                  <c:v>12.670769999999999</c:v>
                </c:pt>
                <c:pt idx="80094">
                  <c:v>12.677673</c:v>
                </c:pt>
                <c:pt idx="80095">
                  <c:v>12.678906</c:v>
                </c:pt>
                <c:pt idx="80096">
                  <c:v>12.674564</c:v>
                </c:pt>
                <c:pt idx="80097">
                  <c:v>12.677645999999999</c:v>
                </c:pt>
                <c:pt idx="80098">
                  <c:v>12.681324999999999</c:v>
                </c:pt>
                <c:pt idx="80099">
                  <c:v>12.680714999999999</c:v>
                </c:pt>
                <c:pt idx="80100">
                  <c:v>12.679817</c:v>
                </c:pt>
                <c:pt idx="80101">
                  <c:v>12.681889999999999</c:v>
                </c:pt>
                <c:pt idx="80102">
                  <c:v>12.68005</c:v>
                </c:pt>
                <c:pt idx="80103">
                  <c:v>12.681768</c:v>
                </c:pt>
                <c:pt idx="80104">
                  <c:v>12.688041</c:v>
                </c:pt>
                <c:pt idx="80105">
                  <c:v>12.691402</c:v>
                </c:pt>
                <c:pt idx="80106">
                  <c:v>12.689398000000001</c:v>
                </c:pt>
                <c:pt idx="80107">
                  <c:v>12.685041</c:v>
                </c:pt>
                <c:pt idx="80108">
                  <c:v>12.685741</c:v>
                </c:pt>
                <c:pt idx="80109">
                  <c:v>12.684924000000001</c:v>
                </c:pt>
                <c:pt idx="80110">
                  <c:v>12.685387</c:v>
                </c:pt>
                <c:pt idx="80111">
                  <c:v>12.685831</c:v>
                </c:pt>
                <c:pt idx="80112">
                  <c:v>12.681487000000001</c:v>
                </c:pt>
                <c:pt idx="80113">
                  <c:v>12.683723000000001</c:v>
                </c:pt>
                <c:pt idx="80114">
                  <c:v>12.690666</c:v>
                </c:pt>
                <c:pt idx="80115">
                  <c:v>12.687037</c:v>
                </c:pt>
                <c:pt idx="80116">
                  <c:v>12.68235</c:v>
                </c:pt>
                <c:pt idx="80117">
                  <c:v>12.692608</c:v>
                </c:pt>
                <c:pt idx="80118">
                  <c:v>12.696083</c:v>
                </c:pt>
                <c:pt idx="80119">
                  <c:v>12.679304</c:v>
                </c:pt>
                <c:pt idx="80120">
                  <c:v>12.676622999999999</c:v>
                </c:pt>
                <c:pt idx="80121">
                  <c:v>12.688048</c:v>
                </c:pt>
                <c:pt idx="80122">
                  <c:v>12.686284000000001</c:v>
                </c:pt>
                <c:pt idx="80123">
                  <c:v>12.682446000000001</c:v>
                </c:pt>
                <c:pt idx="80124">
                  <c:v>12.686185</c:v>
                </c:pt>
                <c:pt idx="80125">
                  <c:v>12.686234000000001</c:v>
                </c:pt>
                <c:pt idx="80126">
                  <c:v>12.684761999999999</c:v>
                </c:pt>
                <c:pt idx="80127">
                  <c:v>12.689339</c:v>
                </c:pt>
                <c:pt idx="80128">
                  <c:v>12.689033</c:v>
                </c:pt>
                <c:pt idx="80129">
                  <c:v>12.683312000000001</c:v>
                </c:pt>
                <c:pt idx="80130">
                  <c:v>12.686087000000001</c:v>
                </c:pt>
                <c:pt idx="80131">
                  <c:v>12.687078</c:v>
                </c:pt>
                <c:pt idx="80132">
                  <c:v>12.681711</c:v>
                </c:pt>
                <c:pt idx="80133">
                  <c:v>12.682074</c:v>
                </c:pt>
                <c:pt idx="80134">
                  <c:v>12.682929</c:v>
                </c:pt>
                <c:pt idx="80135">
                  <c:v>12.681031000000001</c:v>
                </c:pt>
                <c:pt idx="80136">
                  <c:v>12.683636</c:v>
                </c:pt>
                <c:pt idx="80137">
                  <c:v>12.690099</c:v>
                </c:pt>
                <c:pt idx="80138">
                  <c:v>12.688214</c:v>
                </c:pt>
                <c:pt idx="80139">
                  <c:v>12.686424000000001</c:v>
                </c:pt>
                <c:pt idx="80140">
                  <c:v>12.691183000000001</c:v>
                </c:pt>
                <c:pt idx="80141">
                  <c:v>12.687974000000001</c:v>
                </c:pt>
                <c:pt idx="80142">
                  <c:v>12.684945000000001</c:v>
                </c:pt>
                <c:pt idx="80143">
                  <c:v>12.688305</c:v>
                </c:pt>
                <c:pt idx="80144">
                  <c:v>12.690371000000001</c:v>
                </c:pt>
                <c:pt idx="80145">
                  <c:v>12.690211</c:v>
                </c:pt>
                <c:pt idx="80146">
                  <c:v>12.689799000000001</c:v>
                </c:pt>
                <c:pt idx="80147">
                  <c:v>12.695138</c:v>
                </c:pt>
                <c:pt idx="80148">
                  <c:v>12.696508</c:v>
                </c:pt>
                <c:pt idx="80149">
                  <c:v>12.692047000000001</c:v>
                </c:pt>
                <c:pt idx="80150">
                  <c:v>12.692155</c:v>
                </c:pt>
                <c:pt idx="80151">
                  <c:v>12.692295</c:v>
                </c:pt>
                <c:pt idx="80152">
                  <c:v>12.693345000000001</c:v>
                </c:pt>
                <c:pt idx="80153">
                  <c:v>12.697480000000001</c:v>
                </c:pt>
                <c:pt idx="80154">
                  <c:v>12.693657999999999</c:v>
                </c:pt>
                <c:pt idx="80155">
                  <c:v>12.684215</c:v>
                </c:pt>
                <c:pt idx="80156">
                  <c:v>12.686023</c:v>
                </c:pt>
                <c:pt idx="80157">
                  <c:v>12.691727</c:v>
                </c:pt>
                <c:pt idx="80158">
                  <c:v>12.684979</c:v>
                </c:pt>
                <c:pt idx="80159">
                  <c:v>12.686007</c:v>
                </c:pt>
                <c:pt idx="80160">
                  <c:v>12.697023</c:v>
                </c:pt>
                <c:pt idx="80161">
                  <c:v>12.690664999999999</c:v>
                </c:pt>
                <c:pt idx="80162">
                  <c:v>12.684279</c:v>
                </c:pt>
                <c:pt idx="80163">
                  <c:v>12.694267</c:v>
                </c:pt>
                <c:pt idx="80164">
                  <c:v>12.696752</c:v>
                </c:pt>
                <c:pt idx="80165">
                  <c:v>12.687957000000001</c:v>
                </c:pt>
                <c:pt idx="80166">
                  <c:v>12.691969</c:v>
                </c:pt>
                <c:pt idx="80167">
                  <c:v>12.697137</c:v>
                </c:pt>
                <c:pt idx="80168">
                  <c:v>12.686449</c:v>
                </c:pt>
                <c:pt idx="80169">
                  <c:v>12.686572999999999</c:v>
                </c:pt>
                <c:pt idx="80170">
                  <c:v>12.696196</c:v>
                </c:pt>
                <c:pt idx="80171">
                  <c:v>12.694559</c:v>
                </c:pt>
                <c:pt idx="80172">
                  <c:v>12.694842</c:v>
                </c:pt>
                <c:pt idx="80173">
                  <c:v>12.700377</c:v>
                </c:pt>
                <c:pt idx="80174">
                  <c:v>12.699109999999999</c:v>
                </c:pt>
                <c:pt idx="80175">
                  <c:v>12.696033999999999</c:v>
                </c:pt>
                <c:pt idx="80176">
                  <c:v>12.700018</c:v>
                </c:pt>
                <c:pt idx="80177">
                  <c:v>12.703075999999999</c:v>
                </c:pt>
                <c:pt idx="80178">
                  <c:v>12.700794999999999</c:v>
                </c:pt>
                <c:pt idx="80179">
                  <c:v>12.699541</c:v>
                </c:pt>
                <c:pt idx="80180">
                  <c:v>12.695727</c:v>
                </c:pt>
                <c:pt idx="80181">
                  <c:v>12.695259999999999</c:v>
                </c:pt>
                <c:pt idx="80182">
                  <c:v>12.699623000000001</c:v>
                </c:pt>
                <c:pt idx="80183">
                  <c:v>12.697063999999999</c:v>
                </c:pt>
                <c:pt idx="80184">
                  <c:v>12.692729999999999</c:v>
                </c:pt>
                <c:pt idx="80185">
                  <c:v>12.694870999999999</c:v>
                </c:pt>
                <c:pt idx="80186">
                  <c:v>12.701444</c:v>
                </c:pt>
                <c:pt idx="80187">
                  <c:v>12.704871000000001</c:v>
                </c:pt>
                <c:pt idx="80188">
                  <c:v>12.701601999999999</c:v>
                </c:pt>
                <c:pt idx="80189">
                  <c:v>12.697260999999999</c:v>
                </c:pt>
                <c:pt idx="80190">
                  <c:v>12.692916</c:v>
                </c:pt>
                <c:pt idx="80191">
                  <c:v>12.692819999999999</c:v>
                </c:pt>
                <c:pt idx="80192">
                  <c:v>12.693924000000001</c:v>
                </c:pt>
                <c:pt idx="80193">
                  <c:v>12.692717999999999</c:v>
                </c:pt>
                <c:pt idx="80194">
                  <c:v>12.694181</c:v>
                </c:pt>
                <c:pt idx="80195">
                  <c:v>12.694414</c:v>
                </c:pt>
                <c:pt idx="80196">
                  <c:v>12.697791</c:v>
                </c:pt>
                <c:pt idx="80197">
                  <c:v>12.698831</c:v>
                </c:pt>
                <c:pt idx="80198">
                  <c:v>12.694673999999999</c:v>
                </c:pt>
                <c:pt idx="80199">
                  <c:v>12.697728</c:v>
                </c:pt>
                <c:pt idx="80200">
                  <c:v>12.700485</c:v>
                </c:pt>
                <c:pt idx="80201">
                  <c:v>12.69675</c:v>
                </c:pt>
                <c:pt idx="80202">
                  <c:v>12.692902</c:v>
                </c:pt>
                <c:pt idx="80203">
                  <c:v>12.694993</c:v>
                </c:pt>
                <c:pt idx="80204">
                  <c:v>12.693916</c:v>
                </c:pt>
                <c:pt idx="80205">
                  <c:v>12.693597</c:v>
                </c:pt>
                <c:pt idx="80206">
                  <c:v>12.705845</c:v>
                </c:pt>
                <c:pt idx="80207">
                  <c:v>12.706391999999999</c:v>
                </c:pt>
                <c:pt idx="80208">
                  <c:v>12.699063000000001</c:v>
                </c:pt>
                <c:pt idx="80209">
                  <c:v>12.707762000000001</c:v>
                </c:pt>
                <c:pt idx="80210">
                  <c:v>12.710430000000001</c:v>
                </c:pt>
                <c:pt idx="80211">
                  <c:v>12.699979000000001</c:v>
                </c:pt>
                <c:pt idx="80212">
                  <c:v>12.701211000000001</c:v>
                </c:pt>
                <c:pt idx="80213">
                  <c:v>12.707264</c:v>
                </c:pt>
                <c:pt idx="80214">
                  <c:v>12.698998</c:v>
                </c:pt>
                <c:pt idx="80215">
                  <c:v>12.696768</c:v>
                </c:pt>
                <c:pt idx="80216">
                  <c:v>12.704637999999999</c:v>
                </c:pt>
                <c:pt idx="80217">
                  <c:v>12.701722</c:v>
                </c:pt>
                <c:pt idx="80218">
                  <c:v>12.700404000000001</c:v>
                </c:pt>
                <c:pt idx="80219">
                  <c:v>12.708259999999999</c:v>
                </c:pt>
                <c:pt idx="80220">
                  <c:v>12.707594</c:v>
                </c:pt>
                <c:pt idx="80221">
                  <c:v>12.696066</c:v>
                </c:pt>
                <c:pt idx="80222">
                  <c:v>12.695392</c:v>
                </c:pt>
                <c:pt idx="80223">
                  <c:v>12.702068000000001</c:v>
                </c:pt>
                <c:pt idx="80224">
                  <c:v>12.697314</c:v>
                </c:pt>
                <c:pt idx="80225">
                  <c:v>12.699490000000001</c:v>
                </c:pt>
                <c:pt idx="80226">
                  <c:v>12.708757</c:v>
                </c:pt>
                <c:pt idx="80227">
                  <c:v>12.705776</c:v>
                </c:pt>
                <c:pt idx="80228">
                  <c:v>12.698014000000001</c:v>
                </c:pt>
                <c:pt idx="80229">
                  <c:v>12.695625</c:v>
                </c:pt>
                <c:pt idx="80230">
                  <c:v>12.697193</c:v>
                </c:pt>
                <c:pt idx="80231">
                  <c:v>12.699140999999999</c:v>
                </c:pt>
                <c:pt idx="80232">
                  <c:v>12.703616999999999</c:v>
                </c:pt>
                <c:pt idx="80233">
                  <c:v>12.705133999999999</c:v>
                </c:pt>
                <c:pt idx="80234">
                  <c:v>12.698544999999999</c:v>
                </c:pt>
                <c:pt idx="80235">
                  <c:v>12.703132</c:v>
                </c:pt>
                <c:pt idx="80236">
                  <c:v>12.709792</c:v>
                </c:pt>
                <c:pt idx="80237">
                  <c:v>12.703651000000001</c:v>
                </c:pt>
                <c:pt idx="80238">
                  <c:v>12.703998</c:v>
                </c:pt>
                <c:pt idx="80239">
                  <c:v>12.705507000000001</c:v>
                </c:pt>
                <c:pt idx="80240">
                  <c:v>12.697423000000001</c:v>
                </c:pt>
                <c:pt idx="80241">
                  <c:v>12.697646000000001</c:v>
                </c:pt>
                <c:pt idx="80242">
                  <c:v>12.708867</c:v>
                </c:pt>
                <c:pt idx="80243">
                  <c:v>12.714117999999999</c:v>
                </c:pt>
                <c:pt idx="80244">
                  <c:v>12.711779999999999</c:v>
                </c:pt>
                <c:pt idx="80245">
                  <c:v>12.711055999999999</c:v>
                </c:pt>
                <c:pt idx="80246">
                  <c:v>12.706386999999999</c:v>
                </c:pt>
                <c:pt idx="80247">
                  <c:v>12.705171</c:v>
                </c:pt>
                <c:pt idx="80248">
                  <c:v>12.713971000000001</c:v>
                </c:pt>
                <c:pt idx="80249">
                  <c:v>12.713067000000001</c:v>
                </c:pt>
                <c:pt idx="80250">
                  <c:v>12.706633999999999</c:v>
                </c:pt>
                <c:pt idx="80251">
                  <c:v>12.707414999999999</c:v>
                </c:pt>
                <c:pt idx="80252">
                  <c:v>12.709078</c:v>
                </c:pt>
                <c:pt idx="80253">
                  <c:v>12.704909000000001</c:v>
                </c:pt>
                <c:pt idx="80254">
                  <c:v>12.706186000000001</c:v>
                </c:pt>
                <c:pt idx="80255">
                  <c:v>12.716862000000001</c:v>
                </c:pt>
                <c:pt idx="80256">
                  <c:v>12.711855</c:v>
                </c:pt>
                <c:pt idx="80257">
                  <c:v>12.701235</c:v>
                </c:pt>
                <c:pt idx="80258">
                  <c:v>12.708133999999999</c:v>
                </c:pt>
                <c:pt idx="80259">
                  <c:v>12.711954</c:v>
                </c:pt>
                <c:pt idx="80260">
                  <c:v>12.704015999999999</c:v>
                </c:pt>
                <c:pt idx="80261">
                  <c:v>12.705835</c:v>
                </c:pt>
                <c:pt idx="80262">
                  <c:v>12.714955</c:v>
                </c:pt>
                <c:pt idx="80263">
                  <c:v>12.707884</c:v>
                </c:pt>
                <c:pt idx="80264">
                  <c:v>12.699876</c:v>
                </c:pt>
                <c:pt idx="80265">
                  <c:v>12.706885</c:v>
                </c:pt>
                <c:pt idx="80266">
                  <c:v>12.70964</c:v>
                </c:pt>
                <c:pt idx="80267">
                  <c:v>12.707224999999999</c:v>
                </c:pt>
                <c:pt idx="80268">
                  <c:v>12.713475000000001</c:v>
                </c:pt>
                <c:pt idx="80269">
                  <c:v>12.718912</c:v>
                </c:pt>
                <c:pt idx="80270">
                  <c:v>12.710879</c:v>
                </c:pt>
                <c:pt idx="80271">
                  <c:v>12.708978999999999</c:v>
                </c:pt>
                <c:pt idx="80272">
                  <c:v>12.714289000000001</c:v>
                </c:pt>
                <c:pt idx="80273">
                  <c:v>12.704964</c:v>
                </c:pt>
                <c:pt idx="80274">
                  <c:v>12.703116</c:v>
                </c:pt>
                <c:pt idx="80275">
                  <c:v>12.712339</c:v>
                </c:pt>
                <c:pt idx="80276">
                  <c:v>12.709735999999999</c:v>
                </c:pt>
                <c:pt idx="80277">
                  <c:v>12.706013</c:v>
                </c:pt>
                <c:pt idx="80278">
                  <c:v>12.711596999999999</c:v>
                </c:pt>
                <c:pt idx="80279">
                  <c:v>12.716282</c:v>
                </c:pt>
                <c:pt idx="80280">
                  <c:v>12.713587</c:v>
                </c:pt>
                <c:pt idx="80281">
                  <c:v>12.712331000000001</c:v>
                </c:pt>
                <c:pt idx="80282">
                  <c:v>12.714567000000001</c:v>
                </c:pt>
                <c:pt idx="80283">
                  <c:v>12.711482</c:v>
                </c:pt>
                <c:pt idx="80284">
                  <c:v>12.712008000000001</c:v>
                </c:pt>
                <c:pt idx="80285">
                  <c:v>12.715605</c:v>
                </c:pt>
                <c:pt idx="80286">
                  <c:v>12.713266000000001</c:v>
                </c:pt>
                <c:pt idx="80287">
                  <c:v>12.711912</c:v>
                </c:pt>
                <c:pt idx="80288">
                  <c:v>12.715244</c:v>
                </c:pt>
                <c:pt idx="80289">
                  <c:v>12.714737</c:v>
                </c:pt>
                <c:pt idx="80290">
                  <c:v>12.708275</c:v>
                </c:pt>
                <c:pt idx="80291">
                  <c:v>12.713433</c:v>
                </c:pt>
                <c:pt idx="80292">
                  <c:v>12.719419</c:v>
                </c:pt>
                <c:pt idx="80293">
                  <c:v>12.710255999999999</c:v>
                </c:pt>
                <c:pt idx="80294">
                  <c:v>12.709084000000001</c:v>
                </c:pt>
                <c:pt idx="80295">
                  <c:v>12.716863</c:v>
                </c:pt>
                <c:pt idx="80296">
                  <c:v>12.71532</c:v>
                </c:pt>
                <c:pt idx="80297">
                  <c:v>12.710862000000001</c:v>
                </c:pt>
                <c:pt idx="80298">
                  <c:v>12.714600000000001</c:v>
                </c:pt>
                <c:pt idx="80299">
                  <c:v>12.718427</c:v>
                </c:pt>
                <c:pt idx="80300">
                  <c:v>12.713137</c:v>
                </c:pt>
                <c:pt idx="80301">
                  <c:v>12.714615</c:v>
                </c:pt>
                <c:pt idx="80302">
                  <c:v>12.715735</c:v>
                </c:pt>
                <c:pt idx="80303">
                  <c:v>12.710286</c:v>
                </c:pt>
                <c:pt idx="80304">
                  <c:v>12.715387</c:v>
                </c:pt>
                <c:pt idx="80305">
                  <c:v>12.723853</c:v>
                </c:pt>
                <c:pt idx="80306">
                  <c:v>12.720957</c:v>
                </c:pt>
                <c:pt idx="80307">
                  <c:v>12.716783</c:v>
                </c:pt>
                <c:pt idx="80308">
                  <c:v>12.722181000000001</c:v>
                </c:pt>
                <c:pt idx="80309">
                  <c:v>12.718678000000001</c:v>
                </c:pt>
                <c:pt idx="80310">
                  <c:v>12.710366</c:v>
                </c:pt>
                <c:pt idx="80311">
                  <c:v>12.720566</c:v>
                </c:pt>
                <c:pt idx="80312">
                  <c:v>12.721629</c:v>
                </c:pt>
                <c:pt idx="80313">
                  <c:v>12.712901</c:v>
                </c:pt>
                <c:pt idx="80314">
                  <c:v>12.717694</c:v>
                </c:pt>
                <c:pt idx="80315">
                  <c:v>12.720272</c:v>
                </c:pt>
                <c:pt idx="80316">
                  <c:v>12.716049</c:v>
                </c:pt>
                <c:pt idx="80317">
                  <c:v>12.717238</c:v>
                </c:pt>
                <c:pt idx="80318">
                  <c:v>12.722993000000001</c:v>
                </c:pt>
                <c:pt idx="80319">
                  <c:v>12.72099</c:v>
                </c:pt>
                <c:pt idx="80320">
                  <c:v>12.71655</c:v>
                </c:pt>
                <c:pt idx="80321">
                  <c:v>12.721182000000001</c:v>
                </c:pt>
                <c:pt idx="80322">
                  <c:v>12.721807999999999</c:v>
                </c:pt>
                <c:pt idx="80323">
                  <c:v>12.717615</c:v>
                </c:pt>
                <c:pt idx="80324">
                  <c:v>12.715578000000001</c:v>
                </c:pt>
                <c:pt idx="80325">
                  <c:v>12.71725</c:v>
                </c:pt>
                <c:pt idx="80326">
                  <c:v>12.71522</c:v>
                </c:pt>
                <c:pt idx="80327">
                  <c:v>12.710811</c:v>
                </c:pt>
                <c:pt idx="80328">
                  <c:v>12.718498</c:v>
                </c:pt>
                <c:pt idx="80329">
                  <c:v>12.721496</c:v>
                </c:pt>
                <c:pt idx="80330">
                  <c:v>12.715216</c:v>
                </c:pt>
                <c:pt idx="80331">
                  <c:v>12.720855</c:v>
                </c:pt>
                <c:pt idx="80332">
                  <c:v>12.727582</c:v>
                </c:pt>
                <c:pt idx="80333">
                  <c:v>12.724895</c:v>
                </c:pt>
                <c:pt idx="80334">
                  <c:v>12.726231</c:v>
                </c:pt>
                <c:pt idx="80335">
                  <c:v>12.730627</c:v>
                </c:pt>
                <c:pt idx="80336">
                  <c:v>12.72186</c:v>
                </c:pt>
                <c:pt idx="80337">
                  <c:v>12.717079</c:v>
                </c:pt>
                <c:pt idx="80338">
                  <c:v>12.727606</c:v>
                </c:pt>
                <c:pt idx="80339">
                  <c:v>12.726699</c:v>
                </c:pt>
                <c:pt idx="80340">
                  <c:v>12.717649</c:v>
                </c:pt>
                <c:pt idx="80341">
                  <c:v>12.719374999999999</c:v>
                </c:pt>
                <c:pt idx="80342">
                  <c:v>12.723134</c:v>
                </c:pt>
                <c:pt idx="80343">
                  <c:v>12.721470999999999</c:v>
                </c:pt>
                <c:pt idx="80344">
                  <c:v>12.722485000000001</c:v>
                </c:pt>
                <c:pt idx="80345">
                  <c:v>12.727074999999999</c:v>
                </c:pt>
                <c:pt idx="80346">
                  <c:v>12.719776</c:v>
                </c:pt>
                <c:pt idx="80347">
                  <c:v>12.715467</c:v>
                </c:pt>
                <c:pt idx="80348">
                  <c:v>12.72489</c:v>
                </c:pt>
                <c:pt idx="80349">
                  <c:v>12.722345000000001</c:v>
                </c:pt>
                <c:pt idx="80350">
                  <c:v>12.716094</c:v>
                </c:pt>
                <c:pt idx="80351">
                  <c:v>12.723329</c:v>
                </c:pt>
                <c:pt idx="80352">
                  <c:v>12.727297999999999</c:v>
                </c:pt>
                <c:pt idx="80353">
                  <c:v>12.722369</c:v>
                </c:pt>
                <c:pt idx="80354">
                  <c:v>12.727725</c:v>
                </c:pt>
                <c:pt idx="80355">
                  <c:v>12.7323</c:v>
                </c:pt>
                <c:pt idx="80356">
                  <c:v>12.720739</c:v>
                </c:pt>
                <c:pt idx="80357">
                  <c:v>12.720352</c:v>
                </c:pt>
                <c:pt idx="80358">
                  <c:v>12.728899999999999</c:v>
                </c:pt>
                <c:pt idx="80359">
                  <c:v>12.721083999999999</c:v>
                </c:pt>
                <c:pt idx="80360">
                  <c:v>12.713635</c:v>
                </c:pt>
                <c:pt idx="80361">
                  <c:v>12.722275</c:v>
                </c:pt>
                <c:pt idx="80362">
                  <c:v>12.730321999999999</c:v>
                </c:pt>
                <c:pt idx="80363">
                  <c:v>12.723496000000001</c:v>
                </c:pt>
                <c:pt idx="80364">
                  <c:v>12.72353</c:v>
                </c:pt>
                <c:pt idx="80365">
                  <c:v>12.732343</c:v>
                </c:pt>
                <c:pt idx="80366">
                  <c:v>12.729212</c:v>
                </c:pt>
                <c:pt idx="80367">
                  <c:v>12.727721000000001</c:v>
                </c:pt>
                <c:pt idx="80368">
                  <c:v>12.733221</c:v>
                </c:pt>
                <c:pt idx="80369">
                  <c:v>12.730117</c:v>
                </c:pt>
                <c:pt idx="80370">
                  <c:v>12.72465</c:v>
                </c:pt>
                <c:pt idx="80371">
                  <c:v>12.730238999999999</c:v>
                </c:pt>
                <c:pt idx="80372">
                  <c:v>12.732431999999999</c:v>
                </c:pt>
                <c:pt idx="80373">
                  <c:v>12.722296999999999</c:v>
                </c:pt>
                <c:pt idx="80374">
                  <c:v>12.725503</c:v>
                </c:pt>
                <c:pt idx="80375">
                  <c:v>12.736788000000001</c:v>
                </c:pt>
                <c:pt idx="80376">
                  <c:v>12.730943999999999</c:v>
                </c:pt>
                <c:pt idx="80377">
                  <c:v>12.727323</c:v>
                </c:pt>
                <c:pt idx="80378">
                  <c:v>12.734067</c:v>
                </c:pt>
                <c:pt idx="80379">
                  <c:v>12.732334</c:v>
                </c:pt>
                <c:pt idx="80380">
                  <c:v>12.726749</c:v>
                </c:pt>
                <c:pt idx="80381">
                  <c:v>12.729832999999999</c:v>
                </c:pt>
                <c:pt idx="80382">
                  <c:v>12.732264000000001</c:v>
                </c:pt>
                <c:pt idx="80383">
                  <c:v>12.726944</c:v>
                </c:pt>
                <c:pt idx="80384">
                  <c:v>12.731135</c:v>
                </c:pt>
                <c:pt idx="80385">
                  <c:v>12.735765000000001</c:v>
                </c:pt>
                <c:pt idx="80386">
                  <c:v>12.724468999999999</c:v>
                </c:pt>
                <c:pt idx="80387">
                  <c:v>12.720916000000001</c:v>
                </c:pt>
                <c:pt idx="80388">
                  <c:v>12.729518000000001</c:v>
                </c:pt>
                <c:pt idx="80389">
                  <c:v>12.731794000000001</c:v>
                </c:pt>
                <c:pt idx="80390">
                  <c:v>12.727879</c:v>
                </c:pt>
                <c:pt idx="80391">
                  <c:v>12.728178</c:v>
                </c:pt>
                <c:pt idx="80392">
                  <c:v>12.729528</c:v>
                </c:pt>
                <c:pt idx="80393">
                  <c:v>12.729063999999999</c:v>
                </c:pt>
                <c:pt idx="80394">
                  <c:v>12.731197999999999</c:v>
                </c:pt>
                <c:pt idx="80395">
                  <c:v>12.729201</c:v>
                </c:pt>
                <c:pt idx="80396">
                  <c:v>12.726796</c:v>
                </c:pt>
                <c:pt idx="80397">
                  <c:v>12.729614</c:v>
                </c:pt>
                <c:pt idx="80398">
                  <c:v>12.732642999999999</c:v>
                </c:pt>
                <c:pt idx="80399">
                  <c:v>12.732604</c:v>
                </c:pt>
                <c:pt idx="80400">
                  <c:v>12.732295000000001</c:v>
                </c:pt>
                <c:pt idx="80401">
                  <c:v>12.733841</c:v>
                </c:pt>
                <c:pt idx="80402">
                  <c:v>12.729958999999999</c:v>
                </c:pt>
                <c:pt idx="80403">
                  <c:v>12.725612</c:v>
                </c:pt>
                <c:pt idx="80404">
                  <c:v>12.733606999999999</c:v>
                </c:pt>
                <c:pt idx="80405">
                  <c:v>12.736578</c:v>
                </c:pt>
                <c:pt idx="80406">
                  <c:v>12.730881</c:v>
                </c:pt>
                <c:pt idx="80407">
                  <c:v>12.733919</c:v>
                </c:pt>
                <c:pt idx="80408">
                  <c:v>12.736815999999999</c:v>
                </c:pt>
                <c:pt idx="80409">
                  <c:v>12.729146</c:v>
                </c:pt>
                <c:pt idx="80410">
                  <c:v>12.727266999999999</c:v>
                </c:pt>
                <c:pt idx="80411">
                  <c:v>12.736974</c:v>
                </c:pt>
                <c:pt idx="80412">
                  <c:v>12.738791000000001</c:v>
                </c:pt>
                <c:pt idx="80413">
                  <c:v>12.733798999999999</c:v>
                </c:pt>
                <c:pt idx="80414">
                  <c:v>12.733034</c:v>
                </c:pt>
                <c:pt idx="80415">
                  <c:v>12.735757</c:v>
                </c:pt>
                <c:pt idx="80416">
                  <c:v>12.737617</c:v>
                </c:pt>
                <c:pt idx="80417">
                  <c:v>12.734785</c:v>
                </c:pt>
                <c:pt idx="80418">
                  <c:v>12.736264</c:v>
                </c:pt>
                <c:pt idx="80419">
                  <c:v>12.734541999999999</c:v>
                </c:pt>
                <c:pt idx="80420">
                  <c:v>12.732046</c:v>
                </c:pt>
                <c:pt idx="80421">
                  <c:v>12.741018</c:v>
                </c:pt>
                <c:pt idx="80422">
                  <c:v>12.742668</c:v>
                </c:pt>
                <c:pt idx="80423">
                  <c:v>12.734722</c:v>
                </c:pt>
                <c:pt idx="80424">
                  <c:v>12.733753999999999</c:v>
                </c:pt>
                <c:pt idx="80425">
                  <c:v>12.739198999999999</c:v>
                </c:pt>
                <c:pt idx="80426">
                  <c:v>12.735746000000001</c:v>
                </c:pt>
                <c:pt idx="80427">
                  <c:v>12.731166999999999</c:v>
                </c:pt>
                <c:pt idx="80428">
                  <c:v>12.740347999999999</c:v>
                </c:pt>
                <c:pt idx="80429">
                  <c:v>12.740918000000001</c:v>
                </c:pt>
                <c:pt idx="80430">
                  <c:v>12.733537999999999</c:v>
                </c:pt>
                <c:pt idx="80431">
                  <c:v>12.739884999999999</c:v>
                </c:pt>
                <c:pt idx="80432">
                  <c:v>12.743306</c:v>
                </c:pt>
                <c:pt idx="80433">
                  <c:v>12.736833000000001</c:v>
                </c:pt>
                <c:pt idx="80434">
                  <c:v>12.738416000000001</c:v>
                </c:pt>
                <c:pt idx="80435">
                  <c:v>12.74427</c:v>
                </c:pt>
                <c:pt idx="80436">
                  <c:v>12.73691</c:v>
                </c:pt>
                <c:pt idx="80437">
                  <c:v>12.731460999999999</c:v>
                </c:pt>
                <c:pt idx="80438">
                  <c:v>12.737606</c:v>
                </c:pt>
                <c:pt idx="80439">
                  <c:v>12.736105999999999</c:v>
                </c:pt>
                <c:pt idx="80440">
                  <c:v>12.733522000000001</c:v>
                </c:pt>
                <c:pt idx="80441">
                  <c:v>12.738689000000001</c:v>
                </c:pt>
                <c:pt idx="80442">
                  <c:v>12.739395999999999</c:v>
                </c:pt>
                <c:pt idx="80443">
                  <c:v>12.735927999999999</c:v>
                </c:pt>
                <c:pt idx="80444">
                  <c:v>12.739993</c:v>
                </c:pt>
                <c:pt idx="80445">
                  <c:v>12.743907999999999</c:v>
                </c:pt>
                <c:pt idx="80446">
                  <c:v>12.734715</c:v>
                </c:pt>
                <c:pt idx="80447">
                  <c:v>12.733000000000001</c:v>
                </c:pt>
                <c:pt idx="80448">
                  <c:v>12.739826000000001</c:v>
                </c:pt>
                <c:pt idx="80449">
                  <c:v>12.735497000000001</c:v>
                </c:pt>
                <c:pt idx="80450">
                  <c:v>12.734515999999999</c:v>
                </c:pt>
                <c:pt idx="80451">
                  <c:v>12.741092</c:v>
                </c:pt>
                <c:pt idx="80452">
                  <c:v>12.743615999999999</c:v>
                </c:pt>
                <c:pt idx="80453">
                  <c:v>12.745727</c:v>
                </c:pt>
                <c:pt idx="80454">
                  <c:v>12.750681</c:v>
                </c:pt>
                <c:pt idx="80455">
                  <c:v>12.74877</c:v>
                </c:pt>
                <c:pt idx="80456">
                  <c:v>12.738818999999999</c:v>
                </c:pt>
                <c:pt idx="80457">
                  <c:v>12.743619000000001</c:v>
                </c:pt>
                <c:pt idx="80458">
                  <c:v>12.751291</c:v>
                </c:pt>
                <c:pt idx="80459">
                  <c:v>12.743931</c:v>
                </c:pt>
                <c:pt idx="80460">
                  <c:v>12.745215</c:v>
                </c:pt>
                <c:pt idx="80461">
                  <c:v>12.752869</c:v>
                </c:pt>
                <c:pt idx="80462">
                  <c:v>12.745753000000001</c:v>
                </c:pt>
                <c:pt idx="80463">
                  <c:v>12.737379000000001</c:v>
                </c:pt>
                <c:pt idx="80464">
                  <c:v>12.745628999999999</c:v>
                </c:pt>
                <c:pt idx="80465">
                  <c:v>12.751048000000001</c:v>
                </c:pt>
                <c:pt idx="80466">
                  <c:v>12.743523</c:v>
                </c:pt>
                <c:pt idx="80467">
                  <c:v>12.745262</c:v>
                </c:pt>
                <c:pt idx="80468">
                  <c:v>12.746041</c:v>
                </c:pt>
                <c:pt idx="80469">
                  <c:v>12.736573</c:v>
                </c:pt>
                <c:pt idx="80470">
                  <c:v>12.737754000000001</c:v>
                </c:pt>
                <c:pt idx="80471">
                  <c:v>12.746107</c:v>
                </c:pt>
                <c:pt idx="80472">
                  <c:v>12.74404</c:v>
                </c:pt>
                <c:pt idx="80473">
                  <c:v>12.73635</c:v>
                </c:pt>
                <c:pt idx="80474">
                  <c:v>12.740192</c:v>
                </c:pt>
                <c:pt idx="80475">
                  <c:v>12.745872</c:v>
                </c:pt>
                <c:pt idx="80476">
                  <c:v>12.741137</c:v>
                </c:pt>
                <c:pt idx="80477">
                  <c:v>12.740320000000001</c:v>
                </c:pt>
                <c:pt idx="80478">
                  <c:v>12.747206</c:v>
                </c:pt>
                <c:pt idx="80479">
                  <c:v>12.748873</c:v>
                </c:pt>
                <c:pt idx="80480">
                  <c:v>12.744272</c:v>
                </c:pt>
                <c:pt idx="80481">
                  <c:v>12.743418999999999</c:v>
                </c:pt>
                <c:pt idx="80482">
                  <c:v>12.745336999999999</c:v>
                </c:pt>
                <c:pt idx="80483">
                  <c:v>12.741697</c:v>
                </c:pt>
                <c:pt idx="80484">
                  <c:v>12.743581000000001</c:v>
                </c:pt>
                <c:pt idx="80485">
                  <c:v>12.747799000000001</c:v>
                </c:pt>
                <c:pt idx="80486">
                  <c:v>12.744272</c:v>
                </c:pt>
                <c:pt idx="80487">
                  <c:v>12.742262999999999</c:v>
                </c:pt>
                <c:pt idx="80488">
                  <c:v>12.744313999999999</c:v>
                </c:pt>
                <c:pt idx="80489">
                  <c:v>12.745611999999999</c:v>
                </c:pt>
                <c:pt idx="80490">
                  <c:v>12.744678</c:v>
                </c:pt>
                <c:pt idx="80491">
                  <c:v>12.746854000000001</c:v>
                </c:pt>
                <c:pt idx="80492">
                  <c:v>12.746803999999999</c:v>
                </c:pt>
                <c:pt idx="80493">
                  <c:v>12.741448</c:v>
                </c:pt>
                <c:pt idx="80494">
                  <c:v>12.746484000000001</c:v>
                </c:pt>
                <c:pt idx="80495">
                  <c:v>12.750885999999999</c:v>
                </c:pt>
                <c:pt idx="80496">
                  <c:v>12.744744000000001</c:v>
                </c:pt>
                <c:pt idx="80497">
                  <c:v>12.748678999999999</c:v>
                </c:pt>
                <c:pt idx="80498">
                  <c:v>12.755032</c:v>
                </c:pt>
                <c:pt idx="80499">
                  <c:v>12.747794000000001</c:v>
                </c:pt>
                <c:pt idx="80500">
                  <c:v>12.74386</c:v>
                </c:pt>
                <c:pt idx="80501">
                  <c:v>12.751075999999999</c:v>
                </c:pt>
                <c:pt idx="80502">
                  <c:v>12.751450999999999</c:v>
                </c:pt>
                <c:pt idx="80503">
                  <c:v>12.749195</c:v>
                </c:pt>
                <c:pt idx="80504">
                  <c:v>12.753288</c:v>
                </c:pt>
                <c:pt idx="80505">
                  <c:v>12.749919999999999</c:v>
                </c:pt>
                <c:pt idx="80506">
                  <c:v>12.746485</c:v>
                </c:pt>
                <c:pt idx="80507">
                  <c:v>12.749257</c:v>
                </c:pt>
                <c:pt idx="80508">
                  <c:v>12.751488999999999</c:v>
                </c:pt>
                <c:pt idx="80509">
                  <c:v>12.750241000000001</c:v>
                </c:pt>
                <c:pt idx="80510">
                  <c:v>12.746439000000001</c:v>
                </c:pt>
                <c:pt idx="80511">
                  <c:v>12.749174999999999</c:v>
                </c:pt>
                <c:pt idx="80512">
                  <c:v>12.749072999999999</c:v>
                </c:pt>
                <c:pt idx="80513">
                  <c:v>12.747491</c:v>
                </c:pt>
                <c:pt idx="80514">
                  <c:v>12.759527</c:v>
                </c:pt>
                <c:pt idx="80515">
                  <c:v>12.762186</c:v>
                </c:pt>
                <c:pt idx="80516">
                  <c:v>12.748637</c:v>
                </c:pt>
                <c:pt idx="80517">
                  <c:v>12.747547000000001</c:v>
                </c:pt>
                <c:pt idx="80518">
                  <c:v>12.757842</c:v>
                </c:pt>
                <c:pt idx="80519">
                  <c:v>12.756456999999999</c:v>
                </c:pt>
                <c:pt idx="80520">
                  <c:v>12.752381</c:v>
                </c:pt>
                <c:pt idx="80521">
                  <c:v>12.755483999999999</c:v>
                </c:pt>
                <c:pt idx="80522">
                  <c:v>12.751125</c:v>
                </c:pt>
                <c:pt idx="80523">
                  <c:v>12.746236</c:v>
                </c:pt>
                <c:pt idx="80524">
                  <c:v>12.751530000000001</c:v>
                </c:pt>
                <c:pt idx="80525">
                  <c:v>12.75483</c:v>
                </c:pt>
                <c:pt idx="80526">
                  <c:v>12.751785</c:v>
                </c:pt>
                <c:pt idx="80527">
                  <c:v>12.753215000000001</c:v>
                </c:pt>
                <c:pt idx="80528">
                  <c:v>12.758645</c:v>
                </c:pt>
                <c:pt idx="80529">
                  <c:v>12.753220000000001</c:v>
                </c:pt>
                <c:pt idx="80530">
                  <c:v>12.748602</c:v>
                </c:pt>
                <c:pt idx="80531">
                  <c:v>12.752463000000001</c:v>
                </c:pt>
                <c:pt idx="80532">
                  <c:v>12.748787</c:v>
                </c:pt>
                <c:pt idx="80533">
                  <c:v>12.745507999999999</c:v>
                </c:pt>
                <c:pt idx="80534">
                  <c:v>12.75305</c:v>
                </c:pt>
                <c:pt idx="80535">
                  <c:v>12.757159</c:v>
                </c:pt>
                <c:pt idx="80536">
                  <c:v>12.752214</c:v>
                </c:pt>
                <c:pt idx="80537">
                  <c:v>12.75423</c:v>
                </c:pt>
                <c:pt idx="80538">
                  <c:v>12.761595</c:v>
                </c:pt>
                <c:pt idx="80539">
                  <c:v>12.756356</c:v>
                </c:pt>
                <c:pt idx="80540">
                  <c:v>12.753253000000001</c:v>
                </c:pt>
                <c:pt idx="80541">
                  <c:v>12.760241000000001</c:v>
                </c:pt>
                <c:pt idx="80542">
                  <c:v>12.759525</c:v>
                </c:pt>
                <c:pt idx="80543">
                  <c:v>12.755559999999999</c:v>
                </c:pt>
                <c:pt idx="80544">
                  <c:v>12.757135999999999</c:v>
                </c:pt>
                <c:pt idx="80545">
                  <c:v>12.758741000000001</c:v>
                </c:pt>
                <c:pt idx="80546">
                  <c:v>12.756614000000001</c:v>
                </c:pt>
                <c:pt idx="80547">
                  <c:v>12.758164000000001</c:v>
                </c:pt>
                <c:pt idx="80548">
                  <c:v>12.758906</c:v>
                </c:pt>
                <c:pt idx="80549">
                  <c:v>12.750648</c:v>
                </c:pt>
                <c:pt idx="80550">
                  <c:v>12.755667000000001</c:v>
                </c:pt>
                <c:pt idx="80551">
                  <c:v>12.768974</c:v>
                </c:pt>
                <c:pt idx="80552">
                  <c:v>12.761832999999999</c:v>
                </c:pt>
                <c:pt idx="80553">
                  <c:v>12.749454</c:v>
                </c:pt>
                <c:pt idx="80554">
                  <c:v>12.75332</c:v>
                </c:pt>
                <c:pt idx="80555">
                  <c:v>12.758637999999999</c:v>
                </c:pt>
                <c:pt idx="80556">
                  <c:v>12.753335999999999</c:v>
                </c:pt>
                <c:pt idx="80557">
                  <c:v>12.754101</c:v>
                </c:pt>
                <c:pt idx="80558">
                  <c:v>12.761062000000001</c:v>
                </c:pt>
                <c:pt idx="80559">
                  <c:v>12.758692999999999</c:v>
                </c:pt>
                <c:pt idx="80560">
                  <c:v>12.755323000000001</c:v>
                </c:pt>
                <c:pt idx="80561">
                  <c:v>12.762202</c:v>
                </c:pt>
                <c:pt idx="80562">
                  <c:v>12.765169</c:v>
                </c:pt>
                <c:pt idx="80563">
                  <c:v>12.757835</c:v>
                </c:pt>
                <c:pt idx="80564">
                  <c:v>12.757975</c:v>
                </c:pt>
                <c:pt idx="80565">
                  <c:v>12.762324</c:v>
                </c:pt>
                <c:pt idx="80566">
                  <c:v>12.756383</c:v>
                </c:pt>
                <c:pt idx="80567">
                  <c:v>12.75465</c:v>
                </c:pt>
                <c:pt idx="80568">
                  <c:v>12.761302000000001</c:v>
                </c:pt>
                <c:pt idx="80569">
                  <c:v>12.760441</c:v>
                </c:pt>
                <c:pt idx="80570">
                  <c:v>12.757761</c:v>
                </c:pt>
                <c:pt idx="80571">
                  <c:v>12.764607</c:v>
                </c:pt>
                <c:pt idx="80572">
                  <c:v>12.765700000000001</c:v>
                </c:pt>
                <c:pt idx="80573">
                  <c:v>12.755118</c:v>
                </c:pt>
                <c:pt idx="80574">
                  <c:v>12.757941000000001</c:v>
                </c:pt>
                <c:pt idx="80575">
                  <c:v>12.765625</c:v>
                </c:pt>
                <c:pt idx="80576">
                  <c:v>12.758727</c:v>
                </c:pt>
                <c:pt idx="80577">
                  <c:v>12.757469</c:v>
                </c:pt>
                <c:pt idx="80578">
                  <c:v>12.762554</c:v>
                </c:pt>
                <c:pt idx="80579">
                  <c:v>12.760488</c:v>
                </c:pt>
                <c:pt idx="80580">
                  <c:v>12.762335</c:v>
                </c:pt>
                <c:pt idx="80581">
                  <c:v>12.768632999999999</c:v>
                </c:pt>
                <c:pt idx="80582">
                  <c:v>12.764345</c:v>
                </c:pt>
                <c:pt idx="80583">
                  <c:v>12.758495</c:v>
                </c:pt>
                <c:pt idx="80584">
                  <c:v>12.765743000000001</c:v>
                </c:pt>
                <c:pt idx="80585">
                  <c:v>12.765561999999999</c:v>
                </c:pt>
                <c:pt idx="80586">
                  <c:v>12.756677</c:v>
                </c:pt>
                <c:pt idx="80587">
                  <c:v>12.764506000000001</c:v>
                </c:pt>
                <c:pt idx="80588">
                  <c:v>12.771860999999999</c:v>
                </c:pt>
                <c:pt idx="80589">
                  <c:v>12.764533999999999</c:v>
                </c:pt>
                <c:pt idx="80590">
                  <c:v>12.760462</c:v>
                </c:pt>
                <c:pt idx="80591">
                  <c:v>12.766565</c:v>
                </c:pt>
                <c:pt idx="80592">
                  <c:v>12.766638</c:v>
                </c:pt>
                <c:pt idx="80593">
                  <c:v>12.758044999999999</c:v>
                </c:pt>
                <c:pt idx="80594">
                  <c:v>12.760633</c:v>
                </c:pt>
                <c:pt idx="80595">
                  <c:v>12.765669000000001</c:v>
                </c:pt>
                <c:pt idx="80596">
                  <c:v>12.760965000000001</c:v>
                </c:pt>
                <c:pt idx="80597">
                  <c:v>12.760897999999999</c:v>
                </c:pt>
                <c:pt idx="80598">
                  <c:v>12.76699</c:v>
                </c:pt>
                <c:pt idx="80599">
                  <c:v>12.768091999999999</c:v>
                </c:pt>
                <c:pt idx="80600">
                  <c:v>12.764863</c:v>
                </c:pt>
                <c:pt idx="80601">
                  <c:v>12.766783</c:v>
                </c:pt>
                <c:pt idx="80602">
                  <c:v>12.76989</c:v>
                </c:pt>
                <c:pt idx="80603">
                  <c:v>12.767832</c:v>
                </c:pt>
                <c:pt idx="80604">
                  <c:v>12.769871999999999</c:v>
                </c:pt>
                <c:pt idx="80605">
                  <c:v>12.770020000000001</c:v>
                </c:pt>
                <c:pt idx="80606">
                  <c:v>12.765426</c:v>
                </c:pt>
                <c:pt idx="80607">
                  <c:v>12.76633</c:v>
                </c:pt>
                <c:pt idx="80608">
                  <c:v>12.7691</c:v>
                </c:pt>
                <c:pt idx="80609">
                  <c:v>12.768276</c:v>
                </c:pt>
                <c:pt idx="80610">
                  <c:v>12.770026</c:v>
                </c:pt>
                <c:pt idx="80611">
                  <c:v>12.774667000000001</c:v>
                </c:pt>
                <c:pt idx="80612">
                  <c:v>12.769382999999999</c:v>
                </c:pt>
                <c:pt idx="80613">
                  <c:v>12.765385999999999</c:v>
                </c:pt>
                <c:pt idx="80614">
                  <c:v>12.768734</c:v>
                </c:pt>
                <c:pt idx="80615">
                  <c:v>12.764635</c:v>
                </c:pt>
                <c:pt idx="80616">
                  <c:v>12.761006</c:v>
                </c:pt>
                <c:pt idx="80617">
                  <c:v>12.763206</c:v>
                </c:pt>
                <c:pt idx="80618">
                  <c:v>12.767144999999999</c:v>
                </c:pt>
                <c:pt idx="80619">
                  <c:v>12.768151</c:v>
                </c:pt>
                <c:pt idx="80620">
                  <c:v>12.763824</c:v>
                </c:pt>
                <c:pt idx="80621">
                  <c:v>12.765447999999999</c:v>
                </c:pt>
                <c:pt idx="80622">
                  <c:v>12.768689</c:v>
                </c:pt>
                <c:pt idx="80623">
                  <c:v>12.769007999999999</c:v>
                </c:pt>
                <c:pt idx="80624">
                  <c:v>12.770979000000001</c:v>
                </c:pt>
                <c:pt idx="80625">
                  <c:v>12.773045</c:v>
                </c:pt>
                <c:pt idx="80626">
                  <c:v>12.772956000000001</c:v>
                </c:pt>
                <c:pt idx="80627">
                  <c:v>12.770578</c:v>
                </c:pt>
                <c:pt idx="80628">
                  <c:v>12.767917000000001</c:v>
                </c:pt>
                <c:pt idx="80629">
                  <c:v>12.76253</c:v>
                </c:pt>
                <c:pt idx="80630">
                  <c:v>12.766257</c:v>
                </c:pt>
                <c:pt idx="80631">
                  <c:v>12.776147</c:v>
                </c:pt>
                <c:pt idx="80632">
                  <c:v>12.772201000000001</c:v>
                </c:pt>
                <c:pt idx="80633">
                  <c:v>12.768919</c:v>
                </c:pt>
                <c:pt idx="80634">
                  <c:v>12.775294000000001</c:v>
                </c:pt>
                <c:pt idx="80635">
                  <c:v>12.774266000000001</c:v>
                </c:pt>
                <c:pt idx="80636">
                  <c:v>12.767958</c:v>
                </c:pt>
                <c:pt idx="80637">
                  <c:v>12.769532999999999</c:v>
                </c:pt>
                <c:pt idx="80638">
                  <c:v>12.773701000000001</c:v>
                </c:pt>
                <c:pt idx="80639">
                  <c:v>12.769920000000001</c:v>
                </c:pt>
                <c:pt idx="80640">
                  <c:v>12.76947</c:v>
                </c:pt>
                <c:pt idx="80641">
                  <c:v>12.77394</c:v>
                </c:pt>
                <c:pt idx="80642">
                  <c:v>12.770015000000001</c:v>
                </c:pt>
                <c:pt idx="80643">
                  <c:v>12.767645</c:v>
                </c:pt>
                <c:pt idx="80644">
                  <c:v>12.771682999999999</c:v>
                </c:pt>
                <c:pt idx="80645">
                  <c:v>12.771158</c:v>
                </c:pt>
                <c:pt idx="80646">
                  <c:v>12.769577999999999</c:v>
                </c:pt>
                <c:pt idx="80647">
                  <c:v>12.774641000000001</c:v>
                </c:pt>
                <c:pt idx="80648">
                  <c:v>12.778636000000001</c:v>
                </c:pt>
                <c:pt idx="80649">
                  <c:v>12.773486</c:v>
                </c:pt>
                <c:pt idx="80650">
                  <c:v>12.774870999999999</c:v>
                </c:pt>
                <c:pt idx="80651">
                  <c:v>12.779685000000001</c:v>
                </c:pt>
                <c:pt idx="80652">
                  <c:v>12.773391</c:v>
                </c:pt>
                <c:pt idx="80653">
                  <c:v>12.77075</c:v>
                </c:pt>
                <c:pt idx="80654">
                  <c:v>12.776667</c:v>
                </c:pt>
                <c:pt idx="80655">
                  <c:v>12.775129</c:v>
                </c:pt>
                <c:pt idx="80656">
                  <c:v>12.767236</c:v>
                </c:pt>
                <c:pt idx="80657">
                  <c:v>12.77308</c:v>
                </c:pt>
                <c:pt idx="80658">
                  <c:v>12.780236</c:v>
                </c:pt>
                <c:pt idx="80659">
                  <c:v>12.776967000000001</c:v>
                </c:pt>
                <c:pt idx="80660">
                  <c:v>12.778192000000001</c:v>
                </c:pt>
                <c:pt idx="80661">
                  <c:v>12.776987</c:v>
                </c:pt>
                <c:pt idx="80662">
                  <c:v>12.772475</c:v>
                </c:pt>
                <c:pt idx="80663">
                  <c:v>12.776621</c:v>
                </c:pt>
                <c:pt idx="80664">
                  <c:v>12.782054</c:v>
                </c:pt>
                <c:pt idx="80665">
                  <c:v>12.777787</c:v>
                </c:pt>
                <c:pt idx="80666">
                  <c:v>12.772565</c:v>
                </c:pt>
                <c:pt idx="80667">
                  <c:v>12.780874000000001</c:v>
                </c:pt>
                <c:pt idx="80668">
                  <c:v>12.781176</c:v>
                </c:pt>
                <c:pt idx="80669">
                  <c:v>12.770034000000001</c:v>
                </c:pt>
                <c:pt idx="80670">
                  <c:v>12.773524</c:v>
                </c:pt>
                <c:pt idx="80671">
                  <c:v>12.779738999999999</c:v>
                </c:pt>
                <c:pt idx="80672">
                  <c:v>12.779018000000001</c:v>
                </c:pt>
                <c:pt idx="80673">
                  <c:v>12.779483000000001</c:v>
                </c:pt>
                <c:pt idx="80674">
                  <c:v>12.780390000000001</c:v>
                </c:pt>
                <c:pt idx="80675">
                  <c:v>12.779491</c:v>
                </c:pt>
                <c:pt idx="80676">
                  <c:v>12.777213</c:v>
                </c:pt>
                <c:pt idx="80677">
                  <c:v>12.777244</c:v>
                </c:pt>
                <c:pt idx="80678">
                  <c:v>12.774540999999999</c:v>
                </c:pt>
                <c:pt idx="80679">
                  <c:v>12.770336</c:v>
                </c:pt>
                <c:pt idx="80680">
                  <c:v>12.774134999999999</c:v>
                </c:pt>
                <c:pt idx="80681">
                  <c:v>12.778511999999999</c:v>
                </c:pt>
                <c:pt idx="80682">
                  <c:v>12.774545</c:v>
                </c:pt>
                <c:pt idx="80683">
                  <c:v>12.773092</c:v>
                </c:pt>
                <c:pt idx="80684">
                  <c:v>12.783744</c:v>
                </c:pt>
                <c:pt idx="80685">
                  <c:v>12.78585</c:v>
                </c:pt>
                <c:pt idx="80686">
                  <c:v>12.778544</c:v>
                </c:pt>
                <c:pt idx="80687">
                  <c:v>12.785246000000001</c:v>
                </c:pt>
                <c:pt idx="80688">
                  <c:v>12.791001</c:v>
                </c:pt>
                <c:pt idx="80689">
                  <c:v>12.781484000000001</c:v>
                </c:pt>
                <c:pt idx="80690">
                  <c:v>12.779681999999999</c:v>
                </c:pt>
                <c:pt idx="80691">
                  <c:v>12.788404999999999</c:v>
                </c:pt>
                <c:pt idx="80692">
                  <c:v>12.784312</c:v>
                </c:pt>
                <c:pt idx="80693">
                  <c:v>12.776854999999999</c:v>
                </c:pt>
                <c:pt idx="80694">
                  <c:v>12.785342</c:v>
                </c:pt>
                <c:pt idx="80695">
                  <c:v>12.785129</c:v>
                </c:pt>
                <c:pt idx="80696">
                  <c:v>12.776516000000001</c:v>
                </c:pt>
                <c:pt idx="80697">
                  <c:v>12.783431</c:v>
                </c:pt>
                <c:pt idx="80698">
                  <c:v>12.786996</c:v>
                </c:pt>
                <c:pt idx="80699">
                  <c:v>12.782692000000001</c:v>
                </c:pt>
                <c:pt idx="80700">
                  <c:v>12.78318</c:v>
                </c:pt>
                <c:pt idx="80701">
                  <c:v>12.784756</c:v>
                </c:pt>
                <c:pt idx="80702">
                  <c:v>12.781044</c:v>
                </c:pt>
                <c:pt idx="80703">
                  <c:v>12.778034</c:v>
                </c:pt>
                <c:pt idx="80704">
                  <c:v>12.782145</c:v>
                </c:pt>
                <c:pt idx="80705">
                  <c:v>12.779227000000001</c:v>
                </c:pt>
                <c:pt idx="80706">
                  <c:v>12.776592000000001</c:v>
                </c:pt>
                <c:pt idx="80707">
                  <c:v>12.78505</c:v>
                </c:pt>
                <c:pt idx="80708">
                  <c:v>12.785119</c:v>
                </c:pt>
                <c:pt idx="80709">
                  <c:v>12.780161</c:v>
                </c:pt>
                <c:pt idx="80710">
                  <c:v>12.782678000000001</c:v>
                </c:pt>
                <c:pt idx="80711">
                  <c:v>12.788268</c:v>
                </c:pt>
                <c:pt idx="80712">
                  <c:v>12.783934</c:v>
                </c:pt>
                <c:pt idx="80713">
                  <c:v>12.779233</c:v>
                </c:pt>
                <c:pt idx="80714">
                  <c:v>12.784941999999999</c:v>
                </c:pt>
                <c:pt idx="80715">
                  <c:v>12.783580000000001</c:v>
                </c:pt>
                <c:pt idx="80716">
                  <c:v>12.781489000000001</c:v>
                </c:pt>
                <c:pt idx="80717">
                  <c:v>12.787884999999999</c:v>
                </c:pt>
                <c:pt idx="80718">
                  <c:v>12.79007</c:v>
                </c:pt>
                <c:pt idx="80719">
                  <c:v>12.782712</c:v>
                </c:pt>
                <c:pt idx="80720">
                  <c:v>12.778724</c:v>
                </c:pt>
                <c:pt idx="80721">
                  <c:v>12.786028</c:v>
                </c:pt>
                <c:pt idx="80722">
                  <c:v>12.783007</c:v>
                </c:pt>
                <c:pt idx="80723">
                  <c:v>12.778451</c:v>
                </c:pt>
                <c:pt idx="80724">
                  <c:v>12.785997</c:v>
                </c:pt>
                <c:pt idx="80725">
                  <c:v>12.785458999999999</c:v>
                </c:pt>
                <c:pt idx="80726">
                  <c:v>12.782052</c:v>
                </c:pt>
                <c:pt idx="80727">
                  <c:v>12.78647</c:v>
                </c:pt>
                <c:pt idx="80728">
                  <c:v>12.790336999999999</c:v>
                </c:pt>
                <c:pt idx="80729">
                  <c:v>12.786579</c:v>
                </c:pt>
                <c:pt idx="80730">
                  <c:v>12.785831999999999</c:v>
                </c:pt>
                <c:pt idx="80731">
                  <c:v>12.791976999999999</c:v>
                </c:pt>
                <c:pt idx="80732">
                  <c:v>12.786619</c:v>
                </c:pt>
                <c:pt idx="80733">
                  <c:v>12.787250999999999</c:v>
                </c:pt>
                <c:pt idx="80734">
                  <c:v>12.796638</c:v>
                </c:pt>
                <c:pt idx="80735">
                  <c:v>12.792351999999999</c:v>
                </c:pt>
                <c:pt idx="80736">
                  <c:v>12.78608</c:v>
                </c:pt>
                <c:pt idx="80737">
                  <c:v>12.788171999999999</c:v>
                </c:pt>
                <c:pt idx="80738">
                  <c:v>12.790058</c:v>
                </c:pt>
                <c:pt idx="80739">
                  <c:v>12.787053</c:v>
                </c:pt>
                <c:pt idx="80740">
                  <c:v>12.789013000000001</c:v>
                </c:pt>
                <c:pt idx="80741">
                  <c:v>12.791321</c:v>
                </c:pt>
                <c:pt idx="80742">
                  <c:v>12.784402999999999</c:v>
                </c:pt>
                <c:pt idx="80743">
                  <c:v>12.78866</c:v>
                </c:pt>
                <c:pt idx="80744">
                  <c:v>12.793984</c:v>
                </c:pt>
                <c:pt idx="80745">
                  <c:v>12.784284</c:v>
                </c:pt>
                <c:pt idx="80746">
                  <c:v>12.783728999999999</c:v>
                </c:pt>
                <c:pt idx="80747">
                  <c:v>12.794017999999999</c:v>
                </c:pt>
                <c:pt idx="80748">
                  <c:v>12.793953</c:v>
                </c:pt>
                <c:pt idx="80749">
                  <c:v>12.78886</c:v>
                </c:pt>
                <c:pt idx="80750">
                  <c:v>12.791449999999999</c:v>
                </c:pt>
                <c:pt idx="80751">
                  <c:v>12.789954</c:v>
                </c:pt>
                <c:pt idx="80752">
                  <c:v>12.784936</c:v>
                </c:pt>
                <c:pt idx="80753">
                  <c:v>12.787993</c:v>
                </c:pt>
                <c:pt idx="80754">
                  <c:v>12.787995</c:v>
                </c:pt>
                <c:pt idx="80755">
                  <c:v>12.787182</c:v>
                </c:pt>
                <c:pt idx="80756">
                  <c:v>12.792218999999999</c:v>
                </c:pt>
                <c:pt idx="80757">
                  <c:v>12.795358</c:v>
                </c:pt>
                <c:pt idx="80758">
                  <c:v>12.795980999999999</c:v>
                </c:pt>
                <c:pt idx="80759">
                  <c:v>12.795221</c:v>
                </c:pt>
                <c:pt idx="80760">
                  <c:v>12.797779999999999</c:v>
                </c:pt>
                <c:pt idx="80761">
                  <c:v>12.796905000000001</c:v>
                </c:pt>
                <c:pt idx="80762">
                  <c:v>12.789885999999999</c:v>
                </c:pt>
                <c:pt idx="80763">
                  <c:v>12.792465999999999</c:v>
                </c:pt>
                <c:pt idx="80764">
                  <c:v>12.798391000000001</c:v>
                </c:pt>
                <c:pt idx="80765">
                  <c:v>12.794197</c:v>
                </c:pt>
                <c:pt idx="80766">
                  <c:v>12.790699</c:v>
                </c:pt>
                <c:pt idx="80767">
                  <c:v>12.797473999999999</c:v>
                </c:pt>
                <c:pt idx="80768">
                  <c:v>12.79514</c:v>
                </c:pt>
                <c:pt idx="80769">
                  <c:v>12.788062</c:v>
                </c:pt>
                <c:pt idx="80770">
                  <c:v>12.793801999999999</c:v>
                </c:pt>
                <c:pt idx="80771">
                  <c:v>12.795090999999999</c:v>
                </c:pt>
                <c:pt idx="80772">
                  <c:v>12.791634999999999</c:v>
                </c:pt>
                <c:pt idx="80773">
                  <c:v>12.794157999999999</c:v>
                </c:pt>
                <c:pt idx="80774">
                  <c:v>12.795545000000001</c:v>
                </c:pt>
                <c:pt idx="80775">
                  <c:v>12.790523</c:v>
                </c:pt>
                <c:pt idx="80776">
                  <c:v>12.790533</c:v>
                </c:pt>
                <c:pt idx="80777">
                  <c:v>12.800610000000001</c:v>
                </c:pt>
                <c:pt idx="80778">
                  <c:v>12.79749</c:v>
                </c:pt>
                <c:pt idx="80779">
                  <c:v>12.78604</c:v>
                </c:pt>
                <c:pt idx="80780">
                  <c:v>12.791937000000001</c:v>
                </c:pt>
                <c:pt idx="80781">
                  <c:v>12.797789</c:v>
                </c:pt>
                <c:pt idx="80782">
                  <c:v>12.790181</c:v>
                </c:pt>
                <c:pt idx="80783">
                  <c:v>12.789776</c:v>
                </c:pt>
                <c:pt idx="80784">
                  <c:v>12.799073</c:v>
                </c:pt>
                <c:pt idx="80785">
                  <c:v>12.795344999999999</c:v>
                </c:pt>
                <c:pt idx="80786">
                  <c:v>12.791999000000001</c:v>
                </c:pt>
                <c:pt idx="80787">
                  <c:v>12.804126</c:v>
                </c:pt>
                <c:pt idx="80788">
                  <c:v>12.805095</c:v>
                </c:pt>
                <c:pt idx="80789">
                  <c:v>12.795207</c:v>
                </c:pt>
                <c:pt idx="80790">
                  <c:v>12.795105</c:v>
                </c:pt>
                <c:pt idx="80791">
                  <c:v>12.798963000000001</c:v>
                </c:pt>
                <c:pt idx="80792">
                  <c:v>12.797381</c:v>
                </c:pt>
                <c:pt idx="80793">
                  <c:v>12.792987</c:v>
                </c:pt>
                <c:pt idx="80794">
                  <c:v>12.79533</c:v>
                </c:pt>
                <c:pt idx="80795">
                  <c:v>12.798283</c:v>
                </c:pt>
                <c:pt idx="80796">
                  <c:v>12.796455999999999</c:v>
                </c:pt>
                <c:pt idx="80797">
                  <c:v>12.801648</c:v>
                </c:pt>
                <c:pt idx="80798">
                  <c:v>12.805367</c:v>
                </c:pt>
                <c:pt idx="80799">
                  <c:v>12.800414</c:v>
                </c:pt>
                <c:pt idx="80800">
                  <c:v>12.801427</c:v>
                </c:pt>
                <c:pt idx="80801">
                  <c:v>12.806179</c:v>
                </c:pt>
                <c:pt idx="80802">
                  <c:v>12.798056000000001</c:v>
                </c:pt>
                <c:pt idx="80803">
                  <c:v>12.795138</c:v>
                </c:pt>
                <c:pt idx="80804">
                  <c:v>12.807337</c:v>
                </c:pt>
                <c:pt idx="80805">
                  <c:v>12.799987</c:v>
                </c:pt>
                <c:pt idx="80806">
                  <c:v>12.789908</c:v>
                </c:pt>
                <c:pt idx="80807">
                  <c:v>12.801211</c:v>
                </c:pt>
                <c:pt idx="80808">
                  <c:v>12.802511000000001</c:v>
                </c:pt>
                <c:pt idx="80809">
                  <c:v>12.795026999999999</c:v>
                </c:pt>
                <c:pt idx="80810">
                  <c:v>12.798228</c:v>
                </c:pt>
                <c:pt idx="80811">
                  <c:v>12.800616</c:v>
                </c:pt>
                <c:pt idx="80812">
                  <c:v>12.797105</c:v>
                </c:pt>
                <c:pt idx="80813">
                  <c:v>12.800354</c:v>
                </c:pt>
                <c:pt idx="80814">
                  <c:v>12.801624</c:v>
                </c:pt>
                <c:pt idx="80815">
                  <c:v>12.792028999999999</c:v>
                </c:pt>
                <c:pt idx="80816">
                  <c:v>12.793326</c:v>
                </c:pt>
                <c:pt idx="80817">
                  <c:v>12.802327</c:v>
                </c:pt>
                <c:pt idx="80818">
                  <c:v>12.801367000000001</c:v>
                </c:pt>
                <c:pt idx="80819">
                  <c:v>12.801800999999999</c:v>
                </c:pt>
                <c:pt idx="80820">
                  <c:v>12.808405</c:v>
                </c:pt>
                <c:pt idx="80821">
                  <c:v>12.81048</c:v>
                </c:pt>
                <c:pt idx="80822">
                  <c:v>12.805503</c:v>
                </c:pt>
                <c:pt idx="80823">
                  <c:v>12.805529999999999</c:v>
                </c:pt>
                <c:pt idx="80824">
                  <c:v>12.807676000000001</c:v>
                </c:pt>
                <c:pt idx="80825">
                  <c:v>12.802189</c:v>
                </c:pt>
                <c:pt idx="80826">
                  <c:v>12.800815999999999</c:v>
                </c:pt>
                <c:pt idx="80827">
                  <c:v>12.803519</c:v>
                </c:pt>
                <c:pt idx="80828">
                  <c:v>12.802571</c:v>
                </c:pt>
                <c:pt idx="80829">
                  <c:v>12.802035</c:v>
                </c:pt>
                <c:pt idx="80830">
                  <c:v>12.803457999999999</c:v>
                </c:pt>
                <c:pt idx="80831">
                  <c:v>12.804938999999999</c:v>
                </c:pt>
                <c:pt idx="80832">
                  <c:v>12.802432</c:v>
                </c:pt>
                <c:pt idx="80833">
                  <c:v>12.803331</c:v>
                </c:pt>
                <c:pt idx="80834">
                  <c:v>12.807601999999999</c:v>
                </c:pt>
                <c:pt idx="80835">
                  <c:v>12.805588</c:v>
                </c:pt>
                <c:pt idx="80836">
                  <c:v>12.804561</c:v>
                </c:pt>
                <c:pt idx="80837">
                  <c:v>12.807164999999999</c:v>
                </c:pt>
                <c:pt idx="80838">
                  <c:v>12.806843000000001</c:v>
                </c:pt>
                <c:pt idx="80839">
                  <c:v>12.803398</c:v>
                </c:pt>
                <c:pt idx="80840">
                  <c:v>12.808868</c:v>
                </c:pt>
                <c:pt idx="80841">
                  <c:v>12.812911</c:v>
                </c:pt>
                <c:pt idx="80842">
                  <c:v>12.804786999999999</c:v>
                </c:pt>
                <c:pt idx="80843">
                  <c:v>12.805482</c:v>
                </c:pt>
                <c:pt idx="80844">
                  <c:v>12.811588</c:v>
                </c:pt>
                <c:pt idx="80845">
                  <c:v>12.806407999999999</c:v>
                </c:pt>
                <c:pt idx="80846">
                  <c:v>12.801092000000001</c:v>
                </c:pt>
                <c:pt idx="80847">
                  <c:v>12.806073</c:v>
                </c:pt>
                <c:pt idx="80848">
                  <c:v>12.808596</c:v>
                </c:pt>
                <c:pt idx="80849">
                  <c:v>12.799227</c:v>
                </c:pt>
                <c:pt idx="80850">
                  <c:v>12.801522</c:v>
                </c:pt>
                <c:pt idx="80851">
                  <c:v>12.809357</c:v>
                </c:pt>
                <c:pt idx="80852">
                  <c:v>12.801674</c:v>
                </c:pt>
                <c:pt idx="80853">
                  <c:v>12.802902</c:v>
                </c:pt>
                <c:pt idx="80854">
                  <c:v>12.810359</c:v>
                </c:pt>
                <c:pt idx="80855">
                  <c:v>12.805234</c:v>
                </c:pt>
                <c:pt idx="80856">
                  <c:v>12.801833</c:v>
                </c:pt>
                <c:pt idx="80857">
                  <c:v>12.807556999999999</c:v>
                </c:pt>
                <c:pt idx="80858">
                  <c:v>12.811766</c:v>
                </c:pt>
                <c:pt idx="80859">
                  <c:v>12.806881000000001</c:v>
                </c:pt>
                <c:pt idx="80860">
                  <c:v>12.805351</c:v>
                </c:pt>
                <c:pt idx="80861">
                  <c:v>12.807845</c:v>
                </c:pt>
                <c:pt idx="80862">
                  <c:v>12.808062</c:v>
                </c:pt>
                <c:pt idx="80863">
                  <c:v>12.81291</c:v>
                </c:pt>
                <c:pt idx="80864">
                  <c:v>12.815944999999999</c:v>
                </c:pt>
                <c:pt idx="80865">
                  <c:v>12.81062</c:v>
                </c:pt>
                <c:pt idx="80866">
                  <c:v>12.803569</c:v>
                </c:pt>
                <c:pt idx="80867">
                  <c:v>12.804539999999999</c:v>
                </c:pt>
                <c:pt idx="80868">
                  <c:v>12.810044</c:v>
                </c:pt>
                <c:pt idx="80869">
                  <c:v>12.809479</c:v>
                </c:pt>
                <c:pt idx="80870">
                  <c:v>12.811527</c:v>
                </c:pt>
                <c:pt idx="80871">
                  <c:v>12.814135</c:v>
                </c:pt>
                <c:pt idx="80872">
                  <c:v>12.809234999999999</c:v>
                </c:pt>
                <c:pt idx="80873">
                  <c:v>12.811183</c:v>
                </c:pt>
                <c:pt idx="80874">
                  <c:v>12.816426</c:v>
                </c:pt>
                <c:pt idx="80875">
                  <c:v>12.809804</c:v>
                </c:pt>
                <c:pt idx="80876">
                  <c:v>12.806309000000001</c:v>
                </c:pt>
                <c:pt idx="80877">
                  <c:v>12.815213999999999</c:v>
                </c:pt>
                <c:pt idx="80878">
                  <c:v>12.816687999999999</c:v>
                </c:pt>
                <c:pt idx="80879">
                  <c:v>12.811258</c:v>
                </c:pt>
                <c:pt idx="80880">
                  <c:v>12.812196999999999</c:v>
                </c:pt>
                <c:pt idx="80881">
                  <c:v>12.813165</c:v>
                </c:pt>
                <c:pt idx="80882">
                  <c:v>12.814711000000001</c:v>
                </c:pt>
                <c:pt idx="80883">
                  <c:v>12.814966</c:v>
                </c:pt>
                <c:pt idx="80884">
                  <c:v>12.812696000000001</c:v>
                </c:pt>
                <c:pt idx="80885">
                  <c:v>12.809552</c:v>
                </c:pt>
                <c:pt idx="80886">
                  <c:v>12.806881000000001</c:v>
                </c:pt>
                <c:pt idx="80887">
                  <c:v>12.812039</c:v>
                </c:pt>
                <c:pt idx="80888">
                  <c:v>12.812481</c:v>
                </c:pt>
                <c:pt idx="80889">
                  <c:v>12.807536000000001</c:v>
                </c:pt>
                <c:pt idx="80890">
                  <c:v>12.811729</c:v>
                </c:pt>
                <c:pt idx="80891">
                  <c:v>12.813038000000001</c:v>
                </c:pt>
                <c:pt idx="80892">
                  <c:v>12.810789</c:v>
                </c:pt>
                <c:pt idx="80893">
                  <c:v>12.817093</c:v>
                </c:pt>
                <c:pt idx="80894">
                  <c:v>12.824479999999999</c:v>
                </c:pt>
                <c:pt idx="80895">
                  <c:v>12.817945999999999</c:v>
                </c:pt>
                <c:pt idx="80896">
                  <c:v>12.813561</c:v>
                </c:pt>
                <c:pt idx="80897">
                  <c:v>12.82038</c:v>
                </c:pt>
                <c:pt idx="80898">
                  <c:v>12.815917000000001</c:v>
                </c:pt>
                <c:pt idx="80899">
                  <c:v>12.811883999999999</c:v>
                </c:pt>
                <c:pt idx="80900">
                  <c:v>12.817474000000001</c:v>
                </c:pt>
                <c:pt idx="80901">
                  <c:v>12.817542</c:v>
                </c:pt>
                <c:pt idx="80902">
                  <c:v>12.816523999999999</c:v>
                </c:pt>
                <c:pt idx="80903">
                  <c:v>12.816058</c:v>
                </c:pt>
                <c:pt idx="80904">
                  <c:v>12.816201</c:v>
                </c:pt>
                <c:pt idx="80905">
                  <c:v>12.814114</c:v>
                </c:pt>
                <c:pt idx="80906">
                  <c:v>12.815483</c:v>
                </c:pt>
                <c:pt idx="80907">
                  <c:v>12.821408</c:v>
                </c:pt>
                <c:pt idx="80908">
                  <c:v>12.819466</c:v>
                </c:pt>
                <c:pt idx="80909">
                  <c:v>12.817643</c:v>
                </c:pt>
                <c:pt idx="80910">
                  <c:v>12.818218</c:v>
                </c:pt>
                <c:pt idx="80911">
                  <c:v>12.815384999999999</c:v>
                </c:pt>
                <c:pt idx="80912">
                  <c:v>12.813103999999999</c:v>
                </c:pt>
                <c:pt idx="80913">
                  <c:v>12.816492999999999</c:v>
                </c:pt>
                <c:pt idx="80914">
                  <c:v>12.821225</c:v>
                </c:pt>
                <c:pt idx="80915">
                  <c:v>12.817693</c:v>
                </c:pt>
                <c:pt idx="80916">
                  <c:v>12.816243999999999</c:v>
                </c:pt>
                <c:pt idx="80917">
                  <c:v>12.82274</c:v>
                </c:pt>
                <c:pt idx="80918">
                  <c:v>12.818018</c:v>
                </c:pt>
                <c:pt idx="80919">
                  <c:v>12.811182000000001</c:v>
                </c:pt>
                <c:pt idx="80920">
                  <c:v>12.819629000000001</c:v>
                </c:pt>
                <c:pt idx="80921">
                  <c:v>12.825112000000001</c:v>
                </c:pt>
                <c:pt idx="80922">
                  <c:v>12.814683</c:v>
                </c:pt>
                <c:pt idx="80923">
                  <c:v>12.812984</c:v>
                </c:pt>
                <c:pt idx="80924">
                  <c:v>12.820282000000001</c:v>
                </c:pt>
                <c:pt idx="80925">
                  <c:v>12.816845000000001</c:v>
                </c:pt>
                <c:pt idx="80926">
                  <c:v>12.818002</c:v>
                </c:pt>
                <c:pt idx="80927">
                  <c:v>12.821892</c:v>
                </c:pt>
                <c:pt idx="80928">
                  <c:v>12.816131</c:v>
                </c:pt>
                <c:pt idx="80929">
                  <c:v>12.816579000000001</c:v>
                </c:pt>
                <c:pt idx="80930">
                  <c:v>12.823169999999999</c:v>
                </c:pt>
                <c:pt idx="80931">
                  <c:v>12.824422999999999</c:v>
                </c:pt>
                <c:pt idx="80932">
                  <c:v>12.821020000000001</c:v>
                </c:pt>
                <c:pt idx="80933">
                  <c:v>12.822907000000001</c:v>
                </c:pt>
                <c:pt idx="80934">
                  <c:v>12.823314999999999</c:v>
                </c:pt>
                <c:pt idx="80935">
                  <c:v>12.814676</c:v>
                </c:pt>
                <c:pt idx="80936">
                  <c:v>12.817003</c:v>
                </c:pt>
                <c:pt idx="80937">
                  <c:v>12.825514</c:v>
                </c:pt>
                <c:pt idx="80938">
                  <c:v>12.821434</c:v>
                </c:pt>
                <c:pt idx="80939">
                  <c:v>12.818863</c:v>
                </c:pt>
                <c:pt idx="80940">
                  <c:v>12.828841000000001</c:v>
                </c:pt>
                <c:pt idx="80941">
                  <c:v>12.829456</c:v>
                </c:pt>
                <c:pt idx="80942">
                  <c:v>12.819481</c:v>
                </c:pt>
                <c:pt idx="80943">
                  <c:v>12.823548000000001</c:v>
                </c:pt>
                <c:pt idx="80944">
                  <c:v>12.826591000000001</c:v>
                </c:pt>
                <c:pt idx="80945">
                  <c:v>12.819175</c:v>
                </c:pt>
                <c:pt idx="80946">
                  <c:v>12.818847999999999</c:v>
                </c:pt>
                <c:pt idx="80947">
                  <c:v>12.824472</c:v>
                </c:pt>
                <c:pt idx="80948">
                  <c:v>12.826817999999999</c:v>
                </c:pt>
                <c:pt idx="80949">
                  <c:v>12.823565</c:v>
                </c:pt>
                <c:pt idx="80950">
                  <c:v>12.826038</c:v>
                </c:pt>
                <c:pt idx="80951">
                  <c:v>12.825775999999999</c:v>
                </c:pt>
                <c:pt idx="80952">
                  <c:v>12.821239</c:v>
                </c:pt>
                <c:pt idx="80953">
                  <c:v>12.827384</c:v>
                </c:pt>
                <c:pt idx="80954">
                  <c:v>12.826522000000001</c:v>
                </c:pt>
                <c:pt idx="80955">
                  <c:v>12.816345999999999</c:v>
                </c:pt>
                <c:pt idx="80956">
                  <c:v>12.816891</c:v>
                </c:pt>
                <c:pt idx="80957">
                  <c:v>12.82555</c:v>
                </c:pt>
                <c:pt idx="80958">
                  <c:v>12.829909000000001</c:v>
                </c:pt>
                <c:pt idx="80959">
                  <c:v>12.82873</c:v>
                </c:pt>
                <c:pt idx="80960">
                  <c:v>12.828022000000001</c:v>
                </c:pt>
                <c:pt idx="80961">
                  <c:v>12.827731</c:v>
                </c:pt>
                <c:pt idx="80962">
                  <c:v>12.828156999999999</c:v>
                </c:pt>
                <c:pt idx="80963">
                  <c:v>12.831013</c:v>
                </c:pt>
                <c:pt idx="80964">
                  <c:v>12.827028</c:v>
                </c:pt>
                <c:pt idx="80965">
                  <c:v>12.819576</c:v>
                </c:pt>
                <c:pt idx="80966">
                  <c:v>12.822663</c:v>
                </c:pt>
                <c:pt idx="80967">
                  <c:v>12.832412</c:v>
                </c:pt>
                <c:pt idx="80968">
                  <c:v>12.831431</c:v>
                </c:pt>
                <c:pt idx="80969">
                  <c:v>12.825540999999999</c:v>
                </c:pt>
                <c:pt idx="80970">
                  <c:v>12.828580000000001</c:v>
                </c:pt>
                <c:pt idx="80971">
                  <c:v>12.829727</c:v>
                </c:pt>
                <c:pt idx="80972">
                  <c:v>12.826108</c:v>
                </c:pt>
                <c:pt idx="80973">
                  <c:v>12.825386999999999</c:v>
                </c:pt>
                <c:pt idx="80974">
                  <c:v>12.822816</c:v>
                </c:pt>
                <c:pt idx="80975">
                  <c:v>12.819805000000001</c:v>
                </c:pt>
                <c:pt idx="80976">
                  <c:v>12.824813000000001</c:v>
                </c:pt>
                <c:pt idx="80977">
                  <c:v>12.8332</c:v>
                </c:pt>
                <c:pt idx="80978">
                  <c:v>12.829602</c:v>
                </c:pt>
                <c:pt idx="80979">
                  <c:v>12.824112</c:v>
                </c:pt>
                <c:pt idx="80980">
                  <c:v>12.830693999999999</c:v>
                </c:pt>
                <c:pt idx="80981">
                  <c:v>12.832948999999999</c:v>
                </c:pt>
                <c:pt idx="80982">
                  <c:v>12.829955999999999</c:v>
                </c:pt>
                <c:pt idx="80983">
                  <c:v>12.831181000000001</c:v>
                </c:pt>
                <c:pt idx="80984">
                  <c:v>12.831740999999999</c:v>
                </c:pt>
                <c:pt idx="80985">
                  <c:v>12.825775</c:v>
                </c:pt>
                <c:pt idx="80986">
                  <c:v>12.822877</c:v>
                </c:pt>
                <c:pt idx="80987">
                  <c:v>12.830807999999999</c:v>
                </c:pt>
                <c:pt idx="80988">
                  <c:v>12.830653</c:v>
                </c:pt>
                <c:pt idx="80989">
                  <c:v>12.826237000000001</c:v>
                </c:pt>
                <c:pt idx="80990">
                  <c:v>12.832986999999999</c:v>
                </c:pt>
                <c:pt idx="80991">
                  <c:v>12.832241</c:v>
                </c:pt>
                <c:pt idx="80992">
                  <c:v>12.826917999999999</c:v>
                </c:pt>
                <c:pt idx="80993">
                  <c:v>12.833111000000001</c:v>
                </c:pt>
                <c:pt idx="80994">
                  <c:v>12.833012</c:v>
                </c:pt>
                <c:pt idx="80995">
                  <c:v>12.823684</c:v>
                </c:pt>
                <c:pt idx="80996">
                  <c:v>12.827197999999999</c:v>
                </c:pt>
                <c:pt idx="80997">
                  <c:v>12.837061</c:v>
                </c:pt>
                <c:pt idx="80998">
                  <c:v>12.834180999999999</c:v>
                </c:pt>
                <c:pt idx="80999">
                  <c:v>12.830036</c:v>
                </c:pt>
                <c:pt idx="81000">
                  <c:v>12.836055</c:v>
                </c:pt>
                <c:pt idx="81001">
                  <c:v>12.840920000000001</c:v>
                </c:pt>
                <c:pt idx="81002">
                  <c:v>12.836898</c:v>
                </c:pt>
                <c:pt idx="81003">
                  <c:v>12.832573999999999</c:v>
                </c:pt>
                <c:pt idx="81004">
                  <c:v>12.834133</c:v>
                </c:pt>
                <c:pt idx="81005">
                  <c:v>12.832865999999999</c:v>
                </c:pt>
                <c:pt idx="81006">
                  <c:v>12.832039</c:v>
                </c:pt>
                <c:pt idx="81007">
                  <c:v>12.838494000000001</c:v>
                </c:pt>
                <c:pt idx="81008">
                  <c:v>12.837291</c:v>
                </c:pt>
                <c:pt idx="81009">
                  <c:v>12.831893000000001</c:v>
                </c:pt>
                <c:pt idx="81010">
                  <c:v>12.835000000000001</c:v>
                </c:pt>
                <c:pt idx="81011">
                  <c:v>12.835749</c:v>
                </c:pt>
                <c:pt idx="81012">
                  <c:v>12.832649999999999</c:v>
                </c:pt>
                <c:pt idx="81013">
                  <c:v>12.836205</c:v>
                </c:pt>
                <c:pt idx="81014">
                  <c:v>12.839197</c:v>
                </c:pt>
                <c:pt idx="81015">
                  <c:v>12.832801</c:v>
                </c:pt>
                <c:pt idx="81016">
                  <c:v>12.832157</c:v>
                </c:pt>
                <c:pt idx="81017">
                  <c:v>12.840194</c:v>
                </c:pt>
                <c:pt idx="81018">
                  <c:v>12.836352</c:v>
                </c:pt>
                <c:pt idx="81019">
                  <c:v>12.829698</c:v>
                </c:pt>
                <c:pt idx="81020">
                  <c:v>12.833175000000001</c:v>
                </c:pt>
                <c:pt idx="81021">
                  <c:v>12.831557999999999</c:v>
                </c:pt>
                <c:pt idx="81022">
                  <c:v>12.826345999999999</c:v>
                </c:pt>
                <c:pt idx="81023">
                  <c:v>12.835649999999999</c:v>
                </c:pt>
                <c:pt idx="81024">
                  <c:v>12.843378</c:v>
                </c:pt>
                <c:pt idx="81025">
                  <c:v>12.833534999999999</c:v>
                </c:pt>
                <c:pt idx="81026">
                  <c:v>12.833546</c:v>
                </c:pt>
                <c:pt idx="81027">
                  <c:v>12.842368</c:v>
                </c:pt>
                <c:pt idx="81028">
                  <c:v>12.835709</c:v>
                </c:pt>
                <c:pt idx="81029">
                  <c:v>12.829566</c:v>
                </c:pt>
                <c:pt idx="81030">
                  <c:v>12.834509000000001</c:v>
                </c:pt>
                <c:pt idx="81031">
                  <c:v>12.838107000000001</c:v>
                </c:pt>
                <c:pt idx="81032">
                  <c:v>12.836321</c:v>
                </c:pt>
                <c:pt idx="81033">
                  <c:v>12.836130000000001</c:v>
                </c:pt>
                <c:pt idx="81034">
                  <c:v>12.836366999999999</c:v>
                </c:pt>
                <c:pt idx="81035">
                  <c:v>12.829853</c:v>
                </c:pt>
                <c:pt idx="81036">
                  <c:v>12.830945</c:v>
                </c:pt>
                <c:pt idx="81037">
                  <c:v>12.839378999999999</c:v>
                </c:pt>
                <c:pt idx="81038">
                  <c:v>12.838583</c:v>
                </c:pt>
                <c:pt idx="81039">
                  <c:v>12.836643</c:v>
                </c:pt>
                <c:pt idx="81040">
                  <c:v>12.843116</c:v>
                </c:pt>
                <c:pt idx="81041">
                  <c:v>12.842715</c:v>
                </c:pt>
                <c:pt idx="81042">
                  <c:v>12.834664</c:v>
                </c:pt>
                <c:pt idx="81043">
                  <c:v>12.840586999999999</c:v>
                </c:pt>
                <c:pt idx="81044">
                  <c:v>12.847667</c:v>
                </c:pt>
                <c:pt idx="81045">
                  <c:v>12.842658</c:v>
                </c:pt>
                <c:pt idx="81046">
                  <c:v>12.840820000000001</c:v>
                </c:pt>
                <c:pt idx="81047">
                  <c:v>12.842867</c:v>
                </c:pt>
                <c:pt idx="81048">
                  <c:v>12.840458999999999</c:v>
                </c:pt>
                <c:pt idx="81049">
                  <c:v>12.836808</c:v>
                </c:pt>
                <c:pt idx="81050">
                  <c:v>12.839262</c:v>
                </c:pt>
                <c:pt idx="81051">
                  <c:v>12.841327</c:v>
                </c:pt>
                <c:pt idx="81052">
                  <c:v>12.837341</c:v>
                </c:pt>
                <c:pt idx="81053">
                  <c:v>12.844328000000001</c:v>
                </c:pt>
                <c:pt idx="81054">
                  <c:v>12.852548000000001</c:v>
                </c:pt>
                <c:pt idx="81055">
                  <c:v>12.841173</c:v>
                </c:pt>
                <c:pt idx="81056">
                  <c:v>12.835312</c:v>
                </c:pt>
                <c:pt idx="81057">
                  <c:v>12.84498</c:v>
                </c:pt>
                <c:pt idx="81058">
                  <c:v>12.842565</c:v>
                </c:pt>
                <c:pt idx="81059">
                  <c:v>12.831617</c:v>
                </c:pt>
                <c:pt idx="81060">
                  <c:v>12.839665</c:v>
                </c:pt>
                <c:pt idx="81061">
                  <c:v>12.845117</c:v>
                </c:pt>
                <c:pt idx="81062">
                  <c:v>12.835502999999999</c:v>
                </c:pt>
                <c:pt idx="81063">
                  <c:v>12.839816000000001</c:v>
                </c:pt>
                <c:pt idx="81064">
                  <c:v>12.844656000000001</c:v>
                </c:pt>
                <c:pt idx="81065">
                  <c:v>12.839031</c:v>
                </c:pt>
                <c:pt idx="81066">
                  <c:v>12.841415</c:v>
                </c:pt>
                <c:pt idx="81067">
                  <c:v>12.846003</c:v>
                </c:pt>
                <c:pt idx="81068">
                  <c:v>12.842693000000001</c:v>
                </c:pt>
                <c:pt idx="81069">
                  <c:v>12.839665</c:v>
                </c:pt>
                <c:pt idx="81070">
                  <c:v>12.847038</c:v>
                </c:pt>
                <c:pt idx="81071">
                  <c:v>12.852233</c:v>
                </c:pt>
                <c:pt idx="81072">
                  <c:v>12.847516000000001</c:v>
                </c:pt>
                <c:pt idx="81073">
                  <c:v>12.846678000000001</c:v>
                </c:pt>
                <c:pt idx="81074">
                  <c:v>12.85028</c:v>
                </c:pt>
                <c:pt idx="81075">
                  <c:v>12.848782999999999</c:v>
                </c:pt>
                <c:pt idx="81076">
                  <c:v>12.844545999999999</c:v>
                </c:pt>
                <c:pt idx="81077">
                  <c:v>12.847243000000001</c:v>
                </c:pt>
                <c:pt idx="81078">
                  <c:v>12.845293</c:v>
                </c:pt>
                <c:pt idx="81079">
                  <c:v>12.840471000000001</c:v>
                </c:pt>
                <c:pt idx="81080">
                  <c:v>12.848725999999999</c:v>
                </c:pt>
                <c:pt idx="81081">
                  <c:v>12.849302</c:v>
                </c:pt>
                <c:pt idx="81082">
                  <c:v>12.841282</c:v>
                </c:pt>
                <c:pt idx="81083">
                  <c:v>12.845807000000001</c:v>
                </c:pt>
                <c:pt idx="81084">
                  <c:v>12.848958</c:v>
                </c:pt>
                <c:pt idx="81085">
                  <c:v>12.841011</c:v>
                </c:pt>
                <c:pt idx="81086">
                  <c:v>12.840885</c:v>
                </c:pt>
                <c:pt idx="81087">
                  <c:v>12.851578</c:v>
                </c:pt>
                <c:pt idx="81088">
                  <c:v>12.847649000000001</c:v>
                </c:pt>
                <c:pt idx="81089">
                  <c:v>12.839854000000001</c:v>
                </c:pt>
                <c:pt idx="81090">
                  <c:v>12.849327000000001</c:v>
                </c:pt>
                <c:pt idx="81091">
                  <c:v>12.850626</c:v>
                </c:pt>
                <c:pt idx="81092">
                  <c:v>12.842736</c:v>
                </c:pt>
                <c:pt idx="81093">
                  <c:v>12.846951000000001</c:v>
                </c:pt>
                <c:pt idx="81094">
                  <c:v>12.852105999999999</c:v>
                </c:pt>
                <c:pt idx="81095">
                  <c:v>12.847298</c:v>
                </c:pt>
                <c:pt idx="81096">
                  <c:v>12.847728</c:v>
                </c:pt>
                <c:pt idx="81097">
                  <c:v>12.850061</c:v>
                </c:pt>
                <c:pt idx="81098">
                  <c:v>12.839560000000001</c:v>
                </c:pt>
                <c:pt idx="81099">
                  <c:v>12.839708999999999</c:v>
                </c:pt>
                <c:pt idx="81100">
                  <c:v>12.849962</c:v>
                </c:pt>
                <c:pt idx="81101">
                  <c:v>12.845513</c:v>
                </c:pt>
                <c:pt idx="81102">
                  <c:v>12.843387</c:v>
                </c:pt>
                <c:pt idx="81103">
                  <c:v>12.851808</c:v>
                </c:pt>
                <c:pt idx="81104">
                  <c:v>12.855079</c:v>
                </c:pt>
                <c:pt idx="81105">
                  <c:v>12.850536</c:v>
                </c:pt>
                <c:pt idx="81106">
                  <c:v>12.851232</c:v>
                </c:pt>
                <c:pt idx="81107">
                  <c:v>12.853923</c:v>
                </c:pt>
                <c:pt idx="81108">
                  <c:v>12.850011</c:v>
                </c:pt>
                <c:pt idx="81109">
                  <c:v>12.852188999999999</c:v>
                </c:pt>
                <c:pt idx="81110">
                  <c:v>12.853729</c:v>
                </c:pt>
                <c:pt idx="81111">
                  <c:v>12.848655000000001</c:v>
                </c:pt>
                <c:pt idx="81112">
                  <c:v>12.851224999999999</c:v>
                </c:pt>
                <c:pt idx="81113">
                  <c:v>12.858561999999999</c:v>
                </c:pt>
                <c:pt idx="81114">
                  <c:v>12.858158</c:v>
                </c:pt>
                <c:pt idx="81115">
                  <c:v>12.850695</c:v>
                </c:pt>
                <c:pt idx="81116">
                  <c:v>12.851831000000001</c:v>
                </c:pt>
                <c:pt idx="81117">
                  <c:v>12.856904</c:v>
                </c:pt>
                <c:pt idx="81118">
                  <c:v>12.847321000000001</c:v>
                </c:pt>
                <c:pt idx="81119">
                  <c:v>12.845171000000001</c:v>
                </c:pt>
                <c:pt idx="81120">
                  <c:v>12.855442999999999</c:v>
                </c:pt>
                <c:pt idx="81121">
                  <c:v>12.851141999999999</c:v>
                </c:pt>
                <c:pt idx="81122">
                  <c:v>12.845267</c:v>
                </c:pt>
                <c:pt idx="81123">
                  <c:v>12.854872</c:v>
                </c:pt>
                <c:pt idx="81124">
                  <c:v>12.856491999999999</c:v>
                </c:pt>
                <c:pt idx="81125">
                  <c:v>12.846024</c:v>
                </c:pt>
                <c:pt idx="81126">
                  <c:v>12.850948000000001</c:v>
                </c:pt>
                <c:pt idx="81127">
                  <c:v>12.859323</c:v>
                </c:pt>
                <c:pt idx="81128">
                  <c:v>12.850505999999999</c:v>
                </c:pt>
                <c:pt idx="81129">
                  <c:v>12.846363</c:v>
                </c:pt>
                <c:pt idx="81130">
                  <c:v>12.854974</c:v>
                </c:pt>
                <c:pt idx="81131">
                  <c:v>12.857873</c:v>
                </c:pt>
                <c:pt idx="81132">
                  <c:v>12.853337</c:v>
                </c:pt>
                <c:pt idx="81133">
                  <c:v>12.856742000000001</c:v>
                </c:pt>
                <c:pt idx="81134">
                  <c:v>12.859040999999999</c:v>
                </c:pt>
                <c:pt idx="81135">
                  <c:v>12.850652999999999</c:v>
                </c:pt>
                <c:pt idx="81136">
                  <c:v>12.851526</c:v>
                </c:pt>
                <c:pt idx="81137">
                  <c:v>12.855449</c:v>
                </c:pt>
                <c:pt idx="81138">
                  <c:v>12.850785999999999</c:v>
                </c:pt>
                <c:pt idx="81139">
                  <c:v>12.850998000000001</c:v>
                </c:pt>
                <c:pt idx="81140">
                  <c:v>12.855136999999999</c:v>
                </c:pt>
                <c:pt idx="81141">
                  <c:v>12.855150999999999</c:v>
                </c:pt>
                <c:pt idx="81142">
                  <c:v>12.852373</c:v>
                </c:pt>
                <c:pt idx="81143">
                  <c:v>12.851546000000001</c:v>
                </c:pt>
                <c:pt idx="81144">
                  <c:v>12.853578000000001</c:v>
                </c:pt>
                <c:pt idx="81145">
                  <c:v>12.853358999999999</c:v>
                </c:pt>
                <c:pt idx="81146">
                  <c:v>12.856292</c:v>
                </c:pt>
                <c:pt idx="81147">
                  <c:v>12.858231</c:v>
                </c:pt>
                <c:pt idx="81148">
                  <c:v>12.854323000000001</c:v>
                </c:pt>
                <c:pt idx="81149">
                  <c:v>12.857206</c:v>
                </c:pt>
                <c:pt idx="81150">
                  <c:v>12.864331</c:v>
                </c:pt>
                <c:pt idx="81151">
                  <c:v>12.859783999999999</c:v>
                </c:pt>
                <c:pt idx="81152">
                  <c:v>12.853121</c:v>
                </c:pt>
                <c:pt idx="81153">
                  <c:v>12.861713</c:v>
                </c:pt>
                <c:pt idx="81154">
                  <c:v>12.865788999999999</c:v>
                </c:pt>
                <c:pt idx="81155">
                  <c:v>12.857903</c:v>
                </c:pt>
                <c:pt idx="81156">
                  <c:v>12.857946</c:v>
                </c:pt>
                <c:pt idx="81157">
                  <c:v>12.864435</c:v>
                </c:pt>
                <c:pt idx="81158">
                  <c:v>12.860333000000001</c:v>
                </c:pt>
                <c:pt idx="81159">
                  <c:v>12.853205000000001</c:v>
                </c:pt>
                <c:pt idx="81160">
                  <c:v>12.858167999999999</c:v>
                </c:pt>
                <c:pt idx="81161">
                  <c:v>12.861276</c:v>
                </c:pt>
                <c:pt idx="81162">
                  <c:v>12.856788</c:v>
                </c:pt>
                <c:pt idx="81163">
                  <c:v>12.861587999999999</c:v>
                </c:pt>
                <c:pt idx="81164">
                  <c:v>12.864998999999999</c:v>
                </c:pt>
                <c:pt idx="81165">
                  <c:v>12.856655999999999</c:v>
                </c:pt>
                <c:pt idx="81166">
                  <c:v>12.856242999999999</c:v>
                </c:pt>
                <c:pt idx="81167">
                  <c:v>12.862420999999999</c:v>
                </c:pt>
                <c:pt idx="81168">
                  <c:v>12.858734999999999</c:v>
                </c:pt>
                <c:pt idx="81169">
                  <c:v>12.855899000000001</c:v>
                </c:pt>
                <c:pt idx="81170">
                  <c:v>12.864303</c:v>
                </c:pt>
                <c:pt idx="81171">
                  <c:v>12.859503</c:v>
                </c:pt>
                <c:pt idx="81172">
                  <c:v>12.848649999999999</c:v>
                </c:pt>
                <c:pt idx="81173">
                  <c:v>12.860161</c:v>
                </c:pt>
                <c:pt idx="81174">
                  <c:v>12.869071999999999</c:v>
                </c:pt>
                <c:pt idx="81175">
                  <c:v>12.861356000000001</c:v>
                </c:pt>
                <c:pt idx="81176">
                  <c:v>12.860257000000001</c:v>
                </c:pt>
                <c:pt idx="81177">
                  <c:v>12.865750999999999</c:v>
                </c:pt>
                <c:pt idx="81178">
                  <c:v>12.859738999999999</c:v>
                </c:pt>
                <c:pt idx="81179">
                  <c:v>12.856387</c:v>
                </c:pt>
                <c:pt idx="81180">
                  <c:v>12.864388</c:v>
                </c:pt>
                <c:pt idx="81181">
                  <c:v>12.858658999999999</c:v>
                </c:pt>
                <c:pt idx="81182">
                  <c:v>12.852494999999999</c:v>
                </c:pt>
                <c:pt idx="81183">
                  <c:v>12.861526</c:v>
                </c:pt>
                <c:pt idx="81184">
                  <c:v>12.862719999999999</c:v>
                </c:pt>
                <c:pt idx="81185">
                  <c:v>12.860122</c:v>
                </c:pt>
                <c:pt idx="81186">
                  <c:v>12.865778000000001</c:v>
                </c:pt>
                <c:pt idx="81187">
                  <c:v>12.868594999999999</c:v>
                </c:pt>
                <c:pt idx="81188">
                  <c:v>12.862030000000001</c:v>
                </c:pt>
                <c:pt idx="81189">
                  <c:v>12.860707</c:v>
                </c:pt>
                <c:pt idx="81190">
                  <c:v>12.865698999999999</c:v>
                </c:pt>
                <c:pt idx="81191">
                  <c:v>12.865576000000001</c:v>
                </c:pt>
                <c:pt idx="81192">
                  <c:v>12.866495</c:v>
                </c:pt>
                <c:pt idx="81193">
                  <c:v>12.871847000000001</c:v>
                </c:pt>
                <c:pt idx="81194">
                  <c:v>12.869738</c:v>
                </c:pt>
                <c:pt idx="81195">
                  <c:v>12.862111000000001</c:v>
                </c:pt>
                <c:pt idx="81196">
                  <c:v>12.864552</c:v>
                </c:pt>
                <c:pt idx="81197">
                  <c:v>12.873272999999999</c:v>
                </c:pt>
                <c:pt idx="81198">
                  <c:v>12.866875</c:v>
                </c:pt>
                <c:pt idx="81199">
                  <c:v>12.861533</c:v>
                </c:pt>
                <c:pt idx="81200">
                  <c:v>12.867349000000001</c:v>
                </c:pt>
                <c:pt idx="81201">
                  <c:v>12.864998999999999</c:v>
                </c:pt>
                <c:pt idx="81202">
                  <c:v>12.863355</c:v>
                </c:pt>
                <c:pt idx="81203">
                  <c:v>12.865652000000001</c:v>
                </c:pt>
                <c:pt idx="81204">
                  <c:v>12.863223</c:v>
                </c:pt>
                <c:pt idx="81205">
                  <c:v>12.861172</c:v>
                </c:pt>
                <c:pt idx="81206">
                  <c:v>12.863682000000001</c:v>
                </c:pt>
                <c:pt idx="81207">
                  <c:v>12.867316000000001</c:v>
                </c:pt>
                <c:pt idx="81208">
                  <c:v>12.865603999999999</c:v>
                </c:pt>
                <c:pt idx="81209">
                  <c:v>12.866258999999999</c:v>
                </c:pt>
                <c:pt idx="81210">
                  <c:v>12.868956000000001</c:v>
                </c:pt>
                <c:pt idx="81211">
                  <c:v>12.868461999999999</c:v>
                </c:pt>
                <c:pt idx="81212">
                  <c:v>12.870319</c:v>
                </c:pt>
                <c:pt idx="81213">
                  <c:v>12.872672</c:v>
                </c:pt>
                <c:pt idx="81214">
                  <c:v>12.868903</c:v>
                </c:pt>
                <c:pt idx="81215">
                  <c:v>12.862819</c:v>
                </c:pt>
                <c:pt idx="81216">
                  <c:v>12.869272</c:v>
                </c:pt>
                <c:pt idx="81217">
                  <c:v>12.872014999999999</c:v>
                </c:pt>
                <c:pt idx="81218">
                  <c:v>12.860555</c:v>
                </c:pt>
                <c:pt idx="81219">
                  <c:v>12.862888999999999</c:v>
                </c:pt>
                <c:pt idx="81220">
                  <c:v>12.869816999999999</c:v>
                </c:pt>
                <c:pt idx="81221">
                  <c:v>12.866996</c:v>
                </c:pt>
                <c:pt idx="81222">
                  <c:v>12.869388000000001</c:v>
                </c:pt>
                <c:pt idx="81223">
                  <c:v>12.873920999999999</c:v>
                </c:pt>
                <c:pt idx="81224">
                  <c:v>12.870153</c:v>
                </c:pt>
                <c:pt idx="81225">
                  <c:v>12.866801000000001</c:v>
                </c:pt>
                <c:pt idx="81226">
                  <c:v>12.87269</c:v>
                </c:pt>
                <c:pt idx="81227">
                  <c:v>12.869552000000001</c:v>
                </c:pt>
                <c:pt idx="81228">
                  <c:v>12.858534000000001</c:v>
                </c:pt>
                <c:pt idx="81229">
                  <c:v>12.866762</c:v>
                </c:pt>
                <c:pt idx="81230">
                  <c:v>12.876458</c:v>
                </c:pt>
                <c:pt idx="81231">
                  <c:v>12.869998000000001</c:v>
                </c:pt>
                <c:pt idx="81232">
                  <c:v>12.870350999999999</c:v>
                </c:pt>
                <c:pt idx="81233">
                  <c:v>12.881346000000001</c:v>
                </c:pt>
                <c:pt idx="81234">
                  <c:v>12.879632000000001</c:v>
                </c:pt>
                <c:pt idx="81235">
                  <c:v>12.870426</c:v>
                </c:pt>
                <c:pt idx="81236">
                  <c:v>12.873868999999999</c:v>
                </c:pt>
                <c:pt idx="81237">
                  <c:v>12.873578999999999</c:v>
                </c:pt>
                <c:pt idx="81238">
                  <c:v>12.869358999999999</c:v>
                </c:pt>
                <c:pt idx="81239">
                  <c:v>12.875572999999999</c:v>
                </c:pt>
                <c:pt idx="81240">
                  <c:v>12.876844</c:v>
                </c:pt>
                <c:pt idx="81241">
                  <c:v>12.869857</c:v>
                </c:pt>
                <c:pt idx="81242">
                  <c:v>12.868489</c:v>
                </c:pt>
                <c:pt idx="81243">
                  <c:v>12.872090999999999</c:v>
                </c:pt>
                <c:pt idx="81244">
                  <c:v>12.872337</c:v>
                </c:pt>
                <c:pt idx="81245">
                  <c:v>12.871883</c:v>
                </c:pt>
                <c:pt idx="81246">
                  <c:v>12.877511</c:v>
                </c:pt>
                <c:pt idx="81247">
                  <c:v>12.876153</c:v>
                </c:pt>
                <c:pt idx="81248">
                  <c:v>12.870843000000001</c:v>
                </c:pt>
                <c:pt idx="81249">
                  <c:v>12.874311000000001</c:v>
                </c:pt>
                <c:pt idx="81250">
                  <c:v>12.873445</c:v>
                </c:pt>
                <c:pt idx="81251">
                  <c:v>12.863746000000001</c:v>
                </c:pt>
                <c:pt idx="81252">
                  <c:v>12.86406</c:v>
                </c:pt>
                <c:pt idx="81253">
                  <c:v>12.876276000000001</c:v>
                </c:pt>
                <c:pt idx="81254">
                  <c:v>12.875774</c:v>
                </c:pt>
                <c:pt idx="81255">
                  <c:v>12.870259000000001</c:v>
                </c:pt>
                <c:pt idx="81256">
                  <c:v>12.880419</c:v>
                </c:pt>
                <c:pt idx="81257">
                  <c:v>12.884721000000001</c:v>
                </c:pt>
                <c:pt idx="81258">
                  <c:v>12.877043</c:v>
                </c:pt>
                <c:pt idx="81259">
                  <c:v>12.876263</c:v>
                </c:pt>
                <c:pt idx="81260">
                  <c:v>12.880153</c:v>
                </c:pt>
                <c:pt idx="81261">
                  <c:v>12.875321</c:v>
                </c:pt>
                <c:pt idx="81262">
                  <c:v>12.872287</c:v>
                </c:pt>
                <c:pt idx="81263">
                  <c:v>12.878508</c:v>
                </c:pt>
                <c:pt idx="81264">
                  <c:v>12.87454</c:v>
                </c:pt>
                <c:pt idx="81265">
                  <c:v>12.866683999999999</c:v>
                </c:pt>
                <c:pt idx="81266">
                  <c:v>12.869654000000001</c:v>
                </c:pt>
                <c:pt idx="81267">
                  <c:v>12.870718</c:v>
                </c:pt>
                <c:pt idx="81268">
                  <c:v>12.869516000000001</c:v>
                </c:pt>
                <c:pt idx="81269">
                  <c:v>12.875025000000001</c:v>
                </c:pt>
                <c:pt idx="81270">
                  <c:v>12.879794</c:v>
                </c:pt>
                <c:pt idx="81271">
                  <c:v>12.880414</c:v>
                </c:pt>
                <c:pt idx="81272">
                  <c:v>12.884594999999999</c:v>
                </c:pt>
                <c:pt idx="81273">
                  <c:v>12.885852999999999</c:v>
                </c:pt>
                <c:pt idx="81274">
                  <c:v>12.881883999999999</c:v>
                </c:pt>
                <c:pt idx="81275">
                  <c:v>12.88198</c:v>
                </c:pt>
                <c:pt idx="81276">
                  <c:v>12.882488</c:v>
                </c:pt>
                <c:pt idx="81277">
                  <c:v>12.88002</c:v>
                </c:pt>
                <c:pt idx="81278">
                  <c:v>12.877641000000001</c:v>
                </c:pt>
                <c:pt idx="81279">
                  <c:v>12.877497</c:v>
                </c:pt>
                <c:pt idx="81280">
                  <c:v>12.880898999999999</c:v>
                </c:pt>
                <c:pt idx="81281">
                  <c:v>12.877886</c:v>
                </c:pt>
                <c:pt idx="81282">
                  <c:v>12.875539</c:v>
                </c:pt>
                <c:pt idx="81283">
                  <c:v>12.882429</c:v>
                </c:pt>
                <c:pt idx="81284">
                  <c:v>12.881517000000001</c:v>
                </c:pt>
                <c:pt idx="81285">
                  <c:v>12.877768</c:v>
                </c:pt>
                <c:pt idx="81286">
                  <c:v>12.879296999999999</c:v>
                </c:pt>
                <c:pt idx="81287">
                  <c:v>12.87884</c:v>
                </c:pt>
                <c:pt idx="81288">
                  <c:v>12.875349</c:v>
                </c:pt>
                <c:pt idx="81289">
                  <c:v>12.876597</c:v>
                </c:pt>
                <c:pt idx="81290">
                  <c:v>12.880703</c:v>
                </c:pt>
                <c:pt idx="81291">
                  <c:v>12.878121999999999</c:v>
                </c:pt>
                <c:pt idx="81292">
                  <c:v>12.877898999999999</c:v>
                </c:pt>
                <c:pt idx="81293">
                  <c:v>12.880242000000001</c:v>
                </c:pt>
                <c:pt idx="81294">
                  <c:v>12.878337</c:v>
                </c:pt>
                <c:pt idx="81295">
                  <c:v>12.880841999999999</c:v>
                </c:pt>
                <c:pt idx="81296">
                  <c:v>12.884641</c:v>
                </c:pt>
                <c:pt idx="81297">
                  <c:v>12.884900999999999</c:v>
                </c:pt>
                <c:pt idx="81298">
                  <c:v>12.884508</c:v>
                </c:pt>
                <c:pt idx="81299">
                  <c:v>12.883894</c:v>
                </c:pt>
                <c:pt idx="81300">
                  <c:v>12.882063</c:v>
                </c:pt>
                <c:pt idx="81301">
                  <c:v>12.880689</c:v>
                </c:pt>
                <c:pt idx="81302">
                  <c:v>12.885260000000001</c:v>
                </c:pt>
                <c:pt idx="81303">
                  <c:v>12.884781</c:v>
                </c:pt>
                <c:pt idx="81304">
                  <c:v>12.880808999999999</c:v>
                </c:pt>
                <c:pt idx="81305">
                  <c:v>12.881360000000001</c:v>
                </c:pt>
                <c:pt idx="81306">
                  <c:v>12.882237</c:v>
                </c:pt>
                <c:pt idx="81307">
                  <c:v>12.882250000000001</c:v>
                </c:pt>
                <c:pt idx="81308">
                  <c:v>12.879530000000001</c:v>
                </c:pt>
                <c:pt idx="81309">
                  <c:v>12.883126000000001</c:v>
                </c:pt>
                <c:pt idx="81310">
                  <c:v>12.884917</c:v>
                </c:pt>
                <c:pt idx="81311">
                  <c:v>12.876321000000001</c:v>
                </c:pt>
                <c:pt idx="81312">
                  <c:v>12.879415</c:v>
                </c:pt>
                <c:pt idx="81313">
                  <c:v>12.889567</c:v>
                </c:pt>
                <c:pt idx="81314">
                  <c:v>12.887316999999999</c:v>
                </c:pt>
                <c:pt idx="81315">
                  <c:v>12.880435</c:v>
                </c:pt>
                <c:pt idx="81316">
                  <c:v>12.880328</c:v>
                </c:pt>
                <c:pt idx="81317">
                  <c:v>12.882391</c:v>
                </c:pt>
                <c:pt idx="81318">
                  <c:v>12.881975000000001</c:v>
                </c:pt>
                <c:pt idx="81319">
                  <c:v>12.887596</c:v>
                </c:pt>
                <c:pt idx="81320">
                  <c:v>12.892427</c:v>
                </c:pt>
                <c:pt idx="81321">
                  <c:v>12.885406</c:v>
                </c:pt>
                <c:pt idx="81322">
                  <c:v>12.882733999999999</c:v>
                </c:pt>
                <c:pt idx="81323">
                  <c:v>12.888090999999999</c:v>
                </c:pt>
                <c:pt idx="81324">
                  <c:v>12.888747</c:v>
                </c:pt>
                <c:pt idx="81325">
                  <c:v>12.887142000000001</c:v>
                </c:pt>
                <c:pt idx="81326">
                  <c:v>12.889664</c:v>
                </c:pt>
                <c:pt idx="81327">
                  <c:v>12.887934</c:v>
                </c:pt>
                <c:pt idx="81328">
                  <c:v>12.885313</c:v>
                </c:pt>
                <c:pt idx="81329">
                  <c:v>12.889436999999999</c:v>
                </c:pt>
                <c:pt idx="81330">
                  <c:v>12.888712</c:v>
                </c:pt>
                <c:pt idx="81331">
                  <c:v>12.885845</c:v>
                </c:pt>
                <c:pt idx="81332">
                  <c:v>12.888915000000001</c:v>
                </c:pt>
                <c:pt idx="81333">
                  <c:v>12.892087</c:v>
                </c:pt>
                <c:pt idx="81334">
                  <c:v>12.889001</c:v>
                </c:pt>
                <c:pt idx="81335">
                  <c:v>12.885730000000001</c:v>
                </c:pt>
                <c:pt idx="81336">
                  <c:v>12.890579000000001</c:v>
                </c:pt>
                <c:pt idx="81337">
                  <c:v>12.888895</c:v>
                </c:pt>
                <c:pt idx="81338">
                  <c:v>12.88261</c:v>
                </c:pt>
                <c:pt idx="81339">
                  <c:v>12.889365</c:v>
                </c:pt>
                <c:pt idx="81340">
                  <c:v>12.893898999999999</c:v>
                </c:pt>
                <c:pt idx="81341">
                  <c:v>12.887162</c:v>
                </c:pt>
                <c:pt idx="81342">
                  <c:v>12.883782</c:v>
                </c:pt>
                <c:pt idx="81343">
                  <c:v>12.888249999999999</c:v>
                </c:pt>
                <c:pt idx="81344">
                  <c:v>12.889485000000001</c:v>
                </c:pt>
                <c:pt idx="81345">
                  <c:v>12.886761999999999</c:v>
                </c:pt>
                <c:pt idx="81346">
                  <c:v>12.889132</c:v>
                </c:pt>
                <c:pt idx="81347">
                  <c:v>12.88963</c:v>
                </c:pt>
                <c:pt idx="81348">
                  <c:v>12.886896999999999</c:v>
                </c:pt>
                <c:pt idx="81349">
                  <c:v>12.889652999999999</c:v>
                </c:pt>
                <c:pt idx="81350">
                  <c:v>12.894470999999999</c:v>
                </c:pt>
                <c:pt idx="81351">
                  <c:v>12.89152</c:v>
                </c:pt>
                <c:pt idx="81352">
                  <c:v>12.886882999999999</c:v>
                </c:pt>
                <c:pt idx="81353">
                  <c:v>12.890300999999999</c:v>
                </c:pt>
                <c:pt idx="81354">
                  <c:v>12.889146999999999</c:v>
                </c:pt>
                <c:pt idx="81355">
                  <c:v>12.887269</c:v>
                </c:pt>
                <c:pt idx="81356">
                  <c:v>12.894519000000001</c:v>
                </c:pt>
                <c:pt idx="81357">
                  <c:v>12.891797</c:v>
                </c:pt>
                <c:pt idx="81358">
                  <c:v>12.887791</c:v>
                </c:pt>
                <c:pt idx="81359">
                  <c:v>12.895301</c:v>
                </c:pt>
                <c:pt idx="81360">
                  <c:v>12.898642000000001</c:v>
                </c:pt>
                <c:pt idx="81361">
                  <c:v>12.894254</c:v>
                </c:pt>
                <c:pt idx="81362">
                  <c:v>12.895625000000001</c:v>
                </c:pt>
                <c:pt idx="81363">
                  <c:v>12.899136</c:v>
                </c:pt>
                <c:pt idx="81364">
                  <c:v>12.891213</c:v>
                </c:pt>
                <c:pt idx="81365">
                  <c:v>12.889715000000001</c:v>
                </c:pt>
                <c:pt idx="81366">
                  <c:v>12.895770000000001</c:v>
                </c:pt>
                <c:pt idx="81367">
                  <c:v>12.886995000000001</c:v>
                </c:pt>
                <c:pt idx="81368">
                  <c:v>12.884168000000001</c:v>
                </c:pt>
                <c:pt idx="81369">
                  <c:v>12.892970999999999</c:v>
                </c:pt>
                <c:pt idx="81370">
                  <c:v>12.892251999999999</c:v>
                </c:pt>
                <c:pt idx="81371">
                  <c:v>12.890046</c:v>
                </c:pt>
                <c:pt idx="81372">
                  <c:v>12.900186</c:v>
                </c:pt>
                <c:pt idx="81373">
                  <c:v>12.904598</c:v>
                </c:pt>
                <c:pt idx="81374">
                  <c:v>12.894235</c:v>
                </c:pt>
                <c:pt idx="81375">
                  <c:v>12.894257</c:v>
                </c:pt>
                <c:pt idx="81376">
                  <c:v>12.899463000000001</c:v>
                </c:pt>
                <c:pt idx="81377">
                  <c:v>12.892150000000001</c:v>
                </c:pt>
                <c:pt idx="81378">
                  <c:v>12.890518999999999</c:v>
                </c:pt>
                <c:pt idx="81379">
                  <c:v>12.895991</c:v>
                </c:pt>
                <c:pt idx="81380">
                  <c:v>12.895951</c:v>
                </c:pt>
                <c:pt idx="81381">
                  <c:v>12.895732000000001</c:v>
                </c:pt>
                <c:pt idx="81382">
                  <c:v>12.899927999999999</c:v>
                </c:pt>
                <c:pt idx="81383">
                  <c:v>12.898868</c:v>
                </c:pt>
                <c:pt idx="81384">
                  <c:v>12.894156000000001</c:v>
                </c:pt>
                <c:pt idx="81385">
                  <c:v>12.897556</c:v>
                </c:pt>
                <c:pt idx="81386">
                  <c:v>12.896197000000001</c:v>
                </c:pt>
                <c:pt idx="81387">
                  <c:v>12.888487</c:v>
                </c:pt>
                <c:pt idx="81388">
                  <c:v>12.891583000000001</c:v>
                </c:pt>
                <c:pt idx="81389">
                  <c:v>12.89705</c:v>
                </c:pt>
                <c:pt idx="81390">
                  <c:v>12.894667</c:v>
                </c:pt>
                <c:pt idx="81391">
                  <c:v>12.889732</c:v>
                </c:pt>
                <c:pt idx="81392">
                  <c:v>12.896603000000001</c:v>
                </c:pt>
                <c:pt idx="81393">
                  <c:v>12.909060999999999</c:v>
                </c:pt>
                <c:pt idx="81394">
                  <c:v>12.905716999999999</c:v>
                </c:pt>
                <c:pt idx="81395">
                  <c:v>12.898527</c:v>
                </c:pt>
                <c:pt idx="81396">
                  <c:v>12.900547</c:v>
                </c:pt>
                <c:pt idx="81397">
                  <c:v>12.903521</c:v>
                </c:pt>
                <c:pt idx="81398">
                  <c:v>12.90086</c:v>
                </c:pt>
                <c:pt idx="81399">
                  <c:v>12.899739</c:v>
                </c:pt>
                <c:pt idx="81400">
                  <c:v>12.901160000000001</c:v>
                </c:pt>
                <c:pt idx="81401">
                  <c:v>12.898417999999999</c:v>
                </c:pt>
                <c:pt idx="81402">
                  <c:v>12.900118000000001</c:v>
                </c:pt>
                <c:pt idx="81403">
                  <c:v>12.903532</c:v>
                </c:pt>
                <c:pt idx="81404">
                  <c:v>12.901069</c:v>
                </c:pt>
                <c:pt idx="81405">
                  <c:v>12.900988</c:v>
                </c:pt>
                <c:pt idx="81406">
                  <c:v>12.90319</c:v>
                </c:pt>
                <c:pt idx="81407">
                  <c:v>12.901719999999999</c:v>
                </c:pt>
                <c:pt idx="81408">
                  <c:v>12.89941</c:v>
                </c:pt>
                <c:pt idx="81409">
                  <c:v>12.903295</c:v>
                </c:pt>
                <c:pt idx="81410">
                  <c:v>12.90123</c:v>
                </c:pt>
                <c:pt idx="81411">
                  <c:v>12.891939000000001</c:v>
                </c:pt>
                <c:pt idx="81412">
                  <c:v>12.900088999999999</c:v>
                </c:pt>
                <c:pt idx="81413">
                  <c:v>12.907419000000001</c:v>
                </c:pt>
                <c:pt idx="81414">
                  <c:v>12.897729</c:v>
                </c:pt>
                <c:pt idx="81415">
                  <c:v>12.896888000000001</c:v>
                </c:pt>
                <c:pt idx="81416">
                  <c:v>12.902514999999999</c:v>
                </c:pt>
                <c:pt idx="81417">
                  <c:v>12.899998</c:v>
                </c:pt>
                <c:pt idx="81418">
                  <c:v>12.896642</c:v>
                </c:pt>
                <c:pt idx="81419">
                  <c:v>12.902013</c:v>
                </c:pt>
                <c:pt idx="81420">
                  <c:v>12.902817000000001</c:v>
                </c:pt>
                <c:pt idx="81421">
                  <c:v>12.898323</c:v>
                </c:pt>
                <c:pt idx="81422">
                  <c:v>12.902293</c:v>
                </c:pt>
                <c:pt idx="81423">
                  <c:v>12.901681999999999</c:v>
                </c:pt>
                <c:pt idx="81424">
                  <c:v>12.897837000000001</c:v>
                </c:pt>
                <c:pt idx="81425">
                  <c:v>12.901529999999999</c:v>
                </c:pt>
                <c:pt idx="81426">
                  <c:v>12.90476</c:v>
                </c:pt>
                <c:pt idx="81427">
                  <c:v>12.901336000000001</c:v>
                </c:pt>
                <c:pt idx="81428">
                  <c:v>12.898261</c:v>
                </c:pt>
                <c:pt idx="81429">
                  <c:v>12.904489</c:v>
                </c:pt>
                <c:pt idx="81430">
                  <c:v>12.908306</c:v>
                </c:pt>
                <c:pt idx="81431">
                  <c:v>12.905205</c:v>
                </c:pt>
                <c:pt idx="81432">
                  <c:v>12.904769</c:v>
                </c:pt>
                <c:pt idx="81433">
                  <c:v>12.904296</c:v>
                </c:pt>
                <c:pt idx="81434">
                  <c:v>12.900467000000001</c:v>
                </c:pt>
                <c:pt idx="81435">
                  <c:v>12.898199</c:v>
                </c:pt>
                <c:pt idx="81436">
                  <c:v>12.904559000000001</c:v>
                </c:pt>
                <c:pt idx="81437">
                  <c:v>12.905474</c:v>
                </c:pt>
                <c:pt idx="81438">
                  <c:v>12.900746</c:v>
                </c:pt>
                <c:pt idx="81439">
                  <c:v>12.907368</c:v>
                </c:pt>
                <c:pt idx="81440">
                  <c:v>12.907819</c:v>
                </c:pt>
                <c:pt idx="81441">
                  <c:v>12.902749999999999</c:v>
                </c:pt>
                <c:pt idx="81442">
                  <c:v>12.90673</c:v>
                </c:pt>
                <c:pt idx="81443">
                  <c:v>12.910563</c:v>
                </c:pt>
                <c:pt idx="81444">
                  <c:v>12.907368999999999</c:v>
                </c:pt>
                <c:pt idx="81445">
                  <c:v>12.904259</c:v>
                </c:pt>
                <c:pt idx="81446">
                  <c:v>12.909369</c:v>
                </c:pt>
                <c:pt idx="81447">
                  <c:v>12.905798000000001</c:v>
                </c:pt>
                <c:pt idx="81448">
                  <c:v>12.901153000000001</c:v>
                </c:pt>
                <c:pt idx="81449">
                  <c:v>12.911860000000001</c:v>
                </c:pt>
                <c:pt idx="81450">
                  <c:v>12.911598</c:v>
                </c:pt>
                <c:pt idx="81451">
                  <c:v>12.902828</c:v>
                </c:pt>
                <c:pt idx="81452">
                  <c:v>12.907996000000001</c:v>
                </c:pt>
                <c:pt idx="81453">
                  <c:v>12.915221000000001</c:v>
                </c:pt>
                <c:pt idx="81454">
                  <c:v>12.906058</c:v>
                </c:pt>
                <c:pt idx="81455">
                  <c:v>12.900327000000001</c:v>
                </c:pt>
                <c:pt idx="81456">
                  <c:v>12.906978000000001</c:v>
                </c:pt>
                <c:pt idx="81457">
                  <c:v>12.902404000000001</c:v>
                </c:pt>
                <c:pt idx="81458">
                  <c:v>12.901161</c:v>
                </c:pt>
                <c:pt idx="81459">
                  <c:v>12.910793</c:v>
                </c:pt>
                <c:pt idx="81460">
                  <c:v>12.907894000000001</c:v>
                </c:pt>
                <c:pt idx="81461">
                  <c:v>12.903667</c:v>
                </c:pt>
                <c:pt idx="81462">
                  <c:v>12.911956</c:v>
                </c:pt>
                <c:pt idx="81463">
                  <c:v>12.918920999999999</c:v>
                </c:pt>
                <c:pt idx="81464">
                  <c:v>12.911217000000001</c:v>
                </c:pt>
                <c:pt idx="81465">
                  <c:v>12.906193999999999</c:v>
                </c:pt>
                <c:pt idx="81466">
                  <c:v>12.914206999999999</c:v>
                </c:pt>
                <c:pt idx="81467">
                  <c:v>12.913933999999999</c:v>
                </c:pt>
                <c:pt idx="81468">
                  <c:v>12.910553</c:v>
                </c:pt>
                <c:pt idx="81469">
                  <c:v>12.914497000000001</c:v>
                </c:pt>
                <c:pt idx="81470">
                  <c:v>12.913878</c:v>
                </c:pt>
                <c:pt idx="81471">
                  <c:v>12.912661</c:v>
                </c:pt>
                <c:pt idx="81472">
                  <c:v>12.917643</c:v>
                </c:pt>
                <c:pt idx="81473">
                  <c:v>12.917845</c:v>
                </c:pt>
                <c:pt idx="81474">
                  <c:v>12.910603999999999</c:v>
                </c:pt>
                <c:pt idx="81475">
                  <c:v>12.912013999999999</c:v>
                </c:pt>
                <c:pt idx="81476">
                  <c:v>12.914493</c:v>
                </c:pt>
                <c:pt idx="81477">
                  <c:v>12.905889999999999</c:v>
                </c:pt>
                <c:pt idx="81478">
                  <c:v>12.90494</c:v>
                </c:pt>
                <c:pt idx="81479">
                  <c:v>12.914349</c:v>
                </c:pt>
                <c:pt idx="81480">
                  <c:v>12.915286</c:v>
                </c:pt>
                <c:pt idx="81481">
                  <c:v>12.908435000000001</c:v>
                </c:pt>
                <c:pt idx="81482">
                  <c:v>12.908483</c:v>
                </c:pt>
                <c:pt idx="81483">
                  <c:v>12.913455000000001</c:v>
                </c:pt>
                <c:pt idx="81484">
                  <c:v>12.911205000000001</c:v>
                </c:pt>
                <c:pt idx="81485">
                  <c:v>12.912203999999999</c:v>
                </c:pt>
                <c:pt idx="81486">
                  <c:v>12.913646999999999</c:v>
                </c:pt>
                <c:pt idx="81487">
                  <c:v>12.910024</c:v>
                </c:pt>
                <c:pt idx="81488">
                  <c:v>12.910723000000001</c:v>
                </c:pt>
                <c:pt idx="81489">
                  <c:v>12.911492000000001</c:v>
                </c:pt>
                <c:pt idx="81490">
                  <c:v>12.909916000000001</c:v>
                </c:pt>
                <c:pt idx="81491">
                  <c:v>12.908336</c:v>
                </c:pt>
                <c:pt idx="81492">
                  <c:v>12.91076</c:v>
                </c:pt>
                <c:pt idx="81493">
                  <c:v>12.915775999999999</c:v>
                </c:pt>
                <c:pt idx="81494">
                  <c:v>12.914596</c:v>
                </c:pt>
                <c:pt idx="81495">
                  <c:v>12.915342000000001</c:v>
                </c:pt>
                <c:pt idx="81496">
                  <c:v>12.916117</c:v>
                </c:pt>
                <c:pt idx="81497">
                  <c:v>12.910880000000001</c:v>
                </c:pt>
                <c:pt idx="81498">
                  <c:v>12.911276000000001</c:v>
                </c:pt>
                <c:pt idx="81499">
                  <c:v>12.914510999999999</c:v>
                </c:pt>
                <c:pt idx="81500">
                  <c:v>12.913539999999999</c:v>
                </c:pt>
                <c:pt idx="81501">
                  <c:v>12.913404</c:v>
                </c:pt>
                <c:pt idx="81502">
                  <c:v>12.918022000000001</c:v>
                </c:pt>
                <c:pt idx="81503">
                  <c:v>12.921613000000001</c:v>
                </c:pt>
                <c:pt idx="81504">
                  <c:v>12.919841999999999</c:v>
                </c:pt>
                <c:pt idx="81505">
                  <c:v>12.922261000000001</c:v>
                </c:pt>
                <c:pt idx="81506">
                  <c:v>12.925751</c:v>
                </c:pt>
                <c:pt idx="81507">
                  <c:v>12.918063</c:v>
                </c:pt>
                <c:pt idx="81508">
                  <c:v>12.91479</c:v>
                </c:pt>
                <c:pt idx="81509">
                  <c:v>12.925124</c:v>
                </c:pt>
                <c:pt idx="81510">
                  <c:v>12.923788999999999</c:v>
                </c:pt>
                <c:pt idx="81511">
                  <c:v>12.912734</c:v>
                </c:pt>
                <c:pt idx="81512">
                  <c:v>12.919568</c:v>
                </c:pt>
                <c:pt idx="81513">
                  <c:v>12.924562</c:v>
                </c:pt>
                <c:pt idx="81514">
                  <c:v>12.913869999999999</c:v>
                </c:pt>
                <c:pt idx="81515">
                  <c:v>12.91555</c:v>
                </c:pt>
                <c:pt idx="81516">
                  <c:v>12.924052</c:v>
                </c:pt>
                <c:pt idx="81517">
                  <c:v>12.919017999999999</c:v>
                </c:pt>
                <c:pt idx="81518">
                  <c:v>12.912788000000001</c:v>
                </c:pt>
                <c:pt idx="81519">
                  <c:v>12.917462</c:v>
                </c:pt>
                <c:pt idx="81520">
                  <c:v>12.916259999999999</c:v>
                </c:pt>
                <c:pt idx="81521">
                  <c:v>12.909755000000001</c:v>
                </c:pt>
                <c:pt idx="81522">
                  <c:v>12.916498000000001</c:v>
                </c:pt>
                <c:pt idx="81523">
                  <c:v>12.918627000000001</c:v>
                </c:pt>
                <c:pt idx="81524">
                  <c:v>12.912466999999999</c:v>
                </c:pt>
                <c:pt idx="81525">
                  <c:v>12.918093000000001</c:v>
                </c:pt>
                <c:pt idx="81526">
                  <c:v>12.923158000000001</c:v>
                </c:pt>
                <c:pt idx="81527">
                  <c:v>12.915188000000001</c:v>
                </c:pt>
                <c:pt idx="81528">
                  <c:v>12.914987999999999</c:v>
                </c:pt>
                <c:pt idx="81529">
                  <c:v>12.925069000000001</c:v>
                </c:pt>
                <c:pt idx="81530">
                  <c:v>12.920577</c:v>
                </c:pt>
                <c:pt idx="81531">
                  <c:v>12.914267000000001</c:v>
                </c:pt>
                <c:pt idx="81532">
                  <c:v>12.921535</c:v>
                </c:pt>
                <c:pt idx="81533">
                  <c:v>12.923214</c:v>
                </c:pt>
                <c:pt idx="81534">
                  <c:v>12.921151</c:v>
                </c:pt>
                <c:pt idx="81535">
                  <c:v>12.924697</c:v>
                </c:pt>
                <c:pt idx="81536">
                  <c:v>12.924063</c:v>
                </c:pt>
                <c:pt idx="81537">
                  <c:v>12.917942</c:v>
                </c:pt>
                <c:pt idx="81538">
                  <c:v>12.918428</c:v>
                </c:pt>
                <c:pt idx="81539">
                  <c:v>12.924450999999999</c:v>
                </c:pt>
                <c:pt idx="81540">
                  <c:v>12.922091</c:v>
                </c:pt>
                <c:pt idx="81541">
                  <c:v>12.920952</c:v>
                </c:pt>
                <c:pt idx="81542">
                  <c:v>12.923230999999999</c:v>
                </c:pt>
                <c:pt idx="81543">
                  <c:v>12.92</c:v>
                </c:pt>
                <c:pt idx="81544">
                  <c:v>12.919188999999999</c:v>
                </c:pt>
                <c:pt idx="81545">
                  <c:v>12.924231000000001</c:v>
                </c:pt>
                <c:pt idx="81546">
                  <c:v>12.928516</c:v>
                </c:pt>
                <c:pt idx="81547">
                  <c:v>12.925663</c:v>
                </c:pt>
                <c:pt idx="81548">
                  <c:v>12.923401999999999</c:v>
                </c:pt>
                <c:pt idx="81549">
                  <c:v>12.926693</c:v>
                </c:pt>
                <c:pt idx="81550">
                  <c:v>12.923914999999999</c:v>
                </c:pt>
                <c:pt idx="81551">
                  <c:v>12.922013</c:v>
                </c:pt>
                <c:pt idx="81552">
                  <c:v>12.926705999999999</c:v>
                </c:pt>
                <c:pt idx="81553">
                  <c:v>12.926641999999999</c:v>
                </c:pt>
                <c:pt idx="81554">
                  <c:v>12.924453</c:v>
                </c:pt>
                <c:pt idx="81555">
                  <c:v>12.927897</c:v>
                </c:pt>
                <c:pt idx="81556">
                  <c:v>12.928750000000001</c:v>
                </c:pt>
                <c:pt idx="81557">
                  <c:v>12.919736</c:v>
                </c:pt>
                <c:pt idx="81558">
                  <c:v>12.917804</c:v>
                </c:pt>
                <c:pt idx="81559">
                  <c:v>12.924182999999999</c:v>
                </c:pt>
                <c:pt idx="81560">
                  <c:v>12.922278</c:v>
                </c:pt>
                <c:pt idx="81561">
                  <c:v>12.920391</c:v>
                </c:pt>
                <c:pt idx="81562">
                  <c:v>12.923444999999999</c:v>
                </c:pt>
                <c:pt idx="81563">
                  <c:v>12.926766000000001</c:v>
                </c:pt>
                <c:pt idx="81564">
                  <c:v>12.928518</c:v>
                </c:pt>
                <c:pt idx="81565">
                  <c:v>12.929307</c:v>
                </c:pt>
                <c:pt idx="81566">
                  <c:v>12.927652999999999</c:v>
                </c:pt>
                <c:pt idx="81567">
                  <c:v>12.922551</c:v>
                </c:pt>
                <c:pt idx="81568">
                  <c:v>12.92595</c:v>
                </c:pt>
                <c:pt idx="81569">
                  <c:v>12.929741</c:v>
                </c:pt>
                <c:pt idx="81570">
                  <c:v>12.923329000000001</c:v>
                </c:pt>
                <c:pt idx="81571">
                  <c:v>12.924763</c:v>
                </c:pt>
                <c:pt idx="81572">
                  <c:v>12.933346</c:v>
                </c:pt>
                <c:pt idx="81573">
                  <c:v>12.929313</c:v>
                </c:pt>
                <c:pt idx="81574">
                  <c:v>12.922587999999999</c:v>
                </c:pt>
                <c:pt idx="81575">
                  <c:v>12.928623999999999</c:v>
                </c:pt>
                <c:pt idx="81576">
                  <c:v>12.93181</c:v>
                </c:pt>
                <c:pt idx="81577">
                  <c:v>12.923869</c:v>
                </c:pt>
                <c:pt idx="81578">
                  <c:v>12.928523999999999</c:v>
                </c:pt>
                <c:pt idx="81579">
                  <c:v>12.934613000000001</c:v>
                </c:pt>
                <c:pt idx="81580">
                  <c:v>12.927006</c:v>
                </c:pt>
                <c:pt idx="81581">
                  <c:v>12.926743999999999</c:v>
                </c:pt>
                <c:pt idx="81582">
                  <c:v>12.934203</c:v>
                </c:pt>
                <c:pt idx="81583">
                  <c:v>12.930820000000001</c:v>
                </c:pt>
                <c:pt idx="81584">
                  <c:v>12.922064000000001</c:v>
                </c:pt>
                <c:pt idx="81585">
                  <c:v>12.926019</c:v>
                </c:pt>
                <c:pt idx="81586">
                  <c:v>12.930313</c:v>
                </c:pt>
                <c:pt idx="81587">
                  <c:v>12.925898999999999</c:v>
                </c:pt>
                <c:pt idx="81588">
                  <c:v>12.927578</c:v>
                </c:pt>
                <c:pt idx="81589">
                  <c:v>12.933536</c:v>
                </c:pt>
                <c:pt idx="81590">
                  <c:v>12.931922999999999</c:v>
                </c:pt>
                <c:pt idx="81591">
                  <c:v>12.928015</c:v>
                </c:pt>
                <c:pt idx="81592">
                  <c:v>12.932903</c:v>
                </c:pt>
                <c:pt idx="81593">
                  <c:v>12.936434999999999</c:v>
                </c:pt>
                <c:pt idx="81594">
                  <c:v>12.932518</c:v>
                </c:pt>
                <c:pt idx="81595">
                  <c:v>12.933895</c:v>
                </c:pt>
                <c:pt idx="81596">
                  <c:v>12.934227</c:v>
                </c:pt>
                <c:pt idx="81597">
                  <c:v>12.930522</c:v>
                </c:pt>
                <c:pt idx="81598">
                  <c:v>12.931203</c:v>
                </c:pt>
                <c:pt idx="81599">
                  <c:v>12.931492</c:v>
                </c:pt>
                <c:pt idx="81600">
                  <c:v>12.929652000000001</c:v>
                </c:pt>
                <c:pt idx="81601">
                  <c:v>12.929878</c:v>
                </c:pt>
                <c:pt idx="81602">
                  <c:v>12.933434999999999</c:v>
                </c:pt>
                <c:pt idx="81603">
                  <c:v>12.931754</c:v>
                </c:pt>
                <c:pt idx="81604">
                  <c:v>12.928065</c:v>
                </c:pt>
                <c:pt idx="81605">
                  <c:v>12.935441000000001</c:v>
                </c:pt>
                <c:pt idx="81606">
                  <c:v>12.940402000000001</c:v>
                </c:pt>
                <c:pt idx="81607">
                  <c:v>12.935589999999999</c:v>
                </c:pt>
                <c:pt idx="81608">
                  <c:v>12.93397</c:v>
                </c:pt>
                <c:pt idx="81609">
                  <c:v>12.935154000000001</c:v>
                </c:pt>
                <c:pt idx="81610">
                  <c:v>12.932746</c:v>
                </c:pt>
                <c:pt idx="81611">
                  <c:v>12.930281000000001</c:v>
                </c:pt>
                <c:pt idx="81612">
                  <c:v>12.935231999999999</c:v>
                </c:pt>
                <c:pt idx="81613">
                  <c:v>12.934699</c:v>
                </c:pt>
                <c:pt idx="81614">
                  <c:v>12.929171999999999</c:v>
                </c:pt>
                <c:pt idx="81615">
                  <c:v>12.936684</c:v>
                </c:pt>
                <c:pt idx="81616">
                  <c:v>12.940135</c:v>
                </c:pt>
                <c:pt idx="81617">
                  <c:v>12.93214</c:v>
                </c:pt>
                <c:pt idx="81618">
                  <c:v>12.932924999999999</c:v>
                </c:pt>
                <c:pt idx="81619">
                  <c:v>12.939052999999999</c:v>
                </c:pt>
                <c:pt idx="81620">
                  <c:v>12.933543999999999</c:v>
                </c:pt>
                <c:pt idx="81621">
                  <c:v>12.928732</c:v>
                </c:pt>
                <c:pt idx="81622">
                  <c:v>12.9374</c:v>
                </c:pt>
                <c:pt idx="81623">
                  <c:v>12.940531</c:v>
                </c:pt>
                <c:pt idx="81624">
                  <c:v>12.936533000000001</c:v>
                </c:pt>
                <c:pt idx="81625">
                  <c:v>12.936033</c:v>
                </c:pt>
                <c:pt idx="81626">
                  <c:v>12.934035</c:v>
                </c:pt>
                <c:pt idx="81627">
                  <c:v>12.931133000000001</c:v>
                </c:pt>
                <c:pt idx="81628">
                  <c:v>12.933973</c:v>
                </c:pt>
                <c:pt idx="81629">
                  <c:v>12.941568999999999</c:v>
                </c:pt>
                <c:pt idx="81630">
                  <c:v>12.938933</c:v>
                </c:pt>
                <c:pt idx="81631">
                  <c:v>12.932295</c:v>
                </c:pt>
                <c:pt idx="81632">
                  <c:v>12.936564000000001</c:v>
                </c:pt>
                <c:pt idx="81633">
                  <c:v>12.938803999999999</c:v>
                </c:pt>
                <c:pt idx="81634">
                  <c:v>12.939660999999999</c:v>
                </c:pt>
                <c:pt idx="81635">
                  <c:v>12.940381</c:v>
                </c:pt>
                <c:pt idx="81636">
                  <c:v>12.937256</c:v>
                </c:pt>
                <c:pt idx="81637">
                  <c:v>12.937408</c:v>
                </c:pt>
                <c:pt idx="81638">
                  <c:v>12.942625</c:v>
                </c:pt>
                <c:pt idx="81639">
                  <c:v>12.946377</c:v>
                </c:pt>
                <c:pt idx="81640">
                  <c:v>12.940614</c:v>
                </c:pt>
                <c:pt idx="81641">
                  <c:v>12.93679</c:v>
                </c:pt>
                <c:pt idx="81642">
                  <c:v>12.94239</c:v>
                </c:pt>
                <c:pt idx="81643">
                  <c:v>12.938886999999999</c:v>
                </c:pt>
                <c:pt idx="81644">
                  <c:v>12.932973</c:v>
                </c:pt>
                <c:pt idx="81645">
                  <c:v>12.940412</c:v>
                </c:pt>
                <c:pt idx="81646">
                  <c:v>12.947153</c:v>
                </c:pt>
                <c:pt idx="81647">
                  <c:v>12.938037</c:v>
                </c:pt>
                <c:pt idx="81648">
                  <c:v>12.935584</c:v>
                </c:pt>
                <c:pt idx="81649">
                  <c:v>12.941782999999999</c:v>
                </c:pt>
                <c:pt idx="81650">
                  <c:v>12.934536</c:v>
                </c:pt>
                <c:pt idx="81651">
                  <c:v>12.935053</c:v>
                </c:pt>
                <c:pt idx="81652">
                  <c:v>12.947891</c:v>
                </c:pt>
                <c:pt idx="81653">
                  <c:v>12.946959</c:v>
                </c:pt>
                <c:pt idx="81654">
                  <c:v>12.938701</c:v>
                </c:pt>
                <c:pt idx="81655">
                  <c:v>12.939780000000001</c:v>
                </c:pt>
                <c:pt idx="81656">
                  <c:v>12.940951999999999</c:v>
                </c:pt>
                <c:pt idx="81657">
                  <c:v>12.934939999999999</c:v>
                </c:pt>
                <c:pt idx="81658">
                  <c:v>12.937457999999999</c:v>
                </c:pt>
                <c:pt idx="81659">
                  <c:v>12.945042000000001</c:v>
                </c:pt>
                <c:pt idx="81660">
                  <c:v>12.940417999999999</c:v>
                </c:pt>
                <c:pt idx="81661">
                  <c:v>12.937823</c:v>
                </c:pt>
                <c:pt idx="81662">
                  <c:v>12.944056</c:v>
                </c:pt>
                <c:pt idx="81663">
                  <c:v>12.942683000000001</c:v>
                </c:pt>
                <c:pt idx="81664">
                  <c:v>12.937002</c:v>
                </c:pt>
                <c:pt idx="81665">
                  <c:v>12.943402000000001</c:v>
                </c:pt>
                <c:pt idx="81666">
                  <c:v>12.949453999999999</c:v>
                </c:pt>
                <c:pt idx="81667">
                  <c:v>12.944044</c:v>
                </c:pt>
                <c:pt idx="81668">
                  <c:v>12.946842</c:v>
                </c:pt>
                <c:pt idx="81669">
                  <c:v>12.948169</c:v>
                </c:pt>
                <c:pt idx="81670">
                  <c:v>12.938867999999999</c:v>
                </c:pt>
                <c:pt idx="81671">
                  <c:v>12.940841000000001</c:v>
                </c:pt>
                <c:pt idx="81672">
                  <c:v>12.947818</c:v>
                </c:pt>
                <c:pt idx="81673">
                  <c:v>12.946593999999999</c:v>
                </c:pt>
                <c:pt idx="81674">
                  <c:v>12.944995</c:v>
                </c:pt>
                <c:pt idx="81675">
                  <c:v>12.948961000000001</c:v>
                </c:pt>
                <c:pt idx="81676">
                  <c:v>12.947626</c:v>
                </c:pt>
                <c:pt idx="81677">
                  <c:v>12.939325999999999</c:v>
                </c:pt>
                <c:pt idx="81678">
                  <c:v>12.942952999999999</c:v>
                </c:pt>
                <c:pt idx="81679">
                  <c:v>12.947502</c:v>
                </c:pt>
                <c:pt idx="81680">
                  <c:v>12.944770999999999</c:v>
                </c:pt>
                <c:pt idx="81681">
                  <c:v>12.945796</c:v>
                </c:pt>
                <c:pt idx="81682">
                  <c:v>12.945855999999999</c:v>
                </c:pt>
                <c:pt idx="81683">
                  <c:v>12.940471000000001</c:v>
                </c:pt>
                <c:pt idx="81684">
                  <c:v>12.937877</c:v>
                </c:pt>
                <c:pt idx="81685">
                  <c:v>12.946959</c:v>
                </c:pt>
                <c:pt idx="81686">
                  <c:v>12.950511000000001</c:v>
                </c:pt>
                <c:pt idx="81687">
                  <c:v>12.942774999999999</c:v>
                </c:pt>
                <c:pt idx="81688">
                  <c:v>12.948098999999999</c:v>
                </c:pt>
                <c:pt idx="81689">
                  <c:v>12.957765</c:v>
                </c:pt>
                <c:pt idx="81690">
                  <c:v>12.951732</c:v>
                </c:pt>
                <c:pt idx="81691">
                  <c:v>12.943557</c:v>
                </c:pt>
                <c:pt idx="81692">
                  <c:v>12.947053</c:v>
                </c:pt>
                <c:pt idx="81693">
                  <c:v>12.945964999999999</c:v>
                </c:pt>
                <c:pt idx="81694">
                  <c:v>12.939511</c:v>
                </c:pt>
                <c:pt idx="81695">
                  <c:v>12.947965</c:v>
                </c:pt>
                <c:pt idx="81696">
                  <c:v>12.95201</c:v>
                </c:pt>
                <c:pt idx="81697">
                  <c:v>12.943455</c:v>
                </c:pt>
                <c:pt idx="81698">
                  <c:v>12.946572</c:v>
                </c:pt>
                <c:pt idx="81699">
                  <c:v>12.953849999999999</c:v>
                </c:pt>
                <c:pt idx="81700">
                  <c:v>12.951271999999999</c:v>
                </c:pt>
                <c:pt idx="81701">
                  <c:v>12.948245999999999</c:v>
                </c:pt>
                <c:pt idx="81702">
                  <c:v>12.949698</c:v>
                </c:pt>
                <c:pt idx="81703">
                  <c:v>12.946332999999999</c:v>
                </c:pt>
                <c:pt idx="81704">
                  <c:v>12.944322</c:v>
                </c:pt>
                <c:pt idx="81705">
                  <c:v>12.951029</c:v>
                </c:pt>
                <c:pt idx="81706">
                  <c:v>12.949984000000001</c:v>
                </c:pt>
                <c:pt idx="81707">
                  <c:v>12.944853999999999</c:v>
                </c:pt>
                <c:pt idx="81708">
                  <c:v>12.951777999999999</c:v>
                </c:pt>
                <c:pt idx="81709">
                  <c:v>12.958589999999999</c:v>
                </c:pt>
                <c:pt idx="81710">
                  <c:v>12.951248</c:v>
                </c:pt>
                <c:pt idx="81711">
                  <c:v>12.948776000000001</c:v>
                </c:pt>
                <c:pt idx="81712">
                  <c:v>12.957710000000001</c:v>
                </c:pt>
                <c:pt idx="81713">
                  <c:v>12.953222999999999</c:v>
                </c:pt>
                <c:pt idx="81714">
                  <c:v>12.944938</c:v>
                </c:pt>
                <c:pt idx="81715">
                  <c:v>12.952396999999999</c:v>
                </c:pt>
                <c:pt idx="81716">
                  <c:v>12.956026</c:v>
                </c:pt>
                <c:pt idx="81717">
                  <c:v>12.952306999999999</c:v>
                </c:pt>
                <c:pt idx="81718">
                  <c:v>12.952762999999999</c:v>
                </c:pt>
                <c:pt idx="81719">
                  <c:v>12.952676</c:v>
                </c:pt>
                <c:pt idx="81720">
                  <c:v>12.950634000000001</c:v>
                </c:pt>
                <c:pt idx="81721">
                  <c:v>12.953749</c:v>
                </c:pt>
                <c:pt idx="81722">
                  <c:v>12.958570999999999</c:v>
                </c:pt>
                <c:pt idx="81723">
                  <c:v>12.953575000000001</c:v>
                </c:pt>
                <c:pt idx="81724">
                  <c:v>12.94769</c:v>
                </c:pt>
                <c:pt idx="81725">
                  <c:v>12.952393000000001</c:v>
                </c:pt>
                <c:pt idx="81726">
                  <c:v>12.954079999999999</c:v>
                </c:pt>
                <c:pt idx="81727">
                  <c:v>12.947393999999999</c:v>
                </c:pt>
                <c:pt idx="81728">
                  <c:v>12.94698</c:v>
                </c:pt>
                <c:pt idx="81729">
                  <c:v>12.954412</c:v>
                </c:pt>
                <c:pt idx="81730">
                  <c:v>12.954285</c:v>
                </c:pt>
                <c:pt idx="81731">
                  <c:v>12.950692</c:v>
                </c:pt>
                <c:pt idx="81732">
                  <c:v>12.954386</c:v>
                </c:pt>
                <c:pt idx="81733">
                  <c:v>12.954247000000001</c:v>
                </c:pt>
                <c:pt idx="81734">
                  <c:v>12.952724</c:v>
                </c:pt>
                <c:pt idx="81735">
                  <c:v>12.956123</c:v>
                </c:pt>
                <c:pt idx="81736">
                  <c:v>12.95363</c:v>
                </c:pt>
                <c:pt idx="81737">
                  <c:v>12.950120999999999</c:v>
                </c:pt>
                <c:pt idx="81738">
                  <c:v>12.957005000000001</c:v>
                </c:pt>
                <c:pt idx="81739">
                  <c:v>12.96354</c:v>
                </c:pt>
                <c:pt idx="81740">
                  <c:v>12.957492</c:v>
                </c:pt>
                <c:pt idx="81741">
                  <c:v>12.953430000000001</c:v>
                </c:pt>
                <c:pt idx="81742">
                  <c:v>12.955306</c:v>
                </c:pt>
                <c:pt idx="81743">
                  <c:v>12.951430999999999</c:v>
                </c:pt>
                <c:pt idx="81744">
                  <c:v>12.952624999999999</c:v>
                </c:pt>
                <c:pt idx="81745">
                  <c:v>12.955890999999999</c:v>
                </c:pt>
                <c:pt idx="81746">
                  <c:v>12.952629999999999</c:v>
                </c:pt>
                <c:pt idx="81747">
                  <c:v>12.954174</c:v>
                </c:pt>
                <c:pt idx="81748">
                  <c:v>12.958569000000001</c:v>
                </c:pt>
                <c:pt idx="81749">
                  <c:v>12.959728</c:v>
                </c:pt>
                <c:pt idx="81750">
                  <c:v>12.959892999999999</c:v>
                </c:pt>
                <c:pt idx="81751">
                  <c:v>12.961308000000001</c:v>
                </c:pt>
                <c:pt idx="81752">
                  <c:v>12.95964</c:v>
                </c:pt>
                <c:pt idx="81753">
                  <c:v>12.952811000000001</c:v>
                </c:pt>
                <c:pt idx="81754">
                  <c:v>12.953836000000001</c:v>
                </c:pt>
                <c:pt idx="81755">
                  <c:v>12.963160999999999</c:v>
                </c:pt>
                <c:pt idx="81756">
                  <c:v>12.961926</c:v>
                </c:pt>
                <c:pt idx="81757">
                  <c:v>12.951024</c:v>
                </c:pt>
                <c:pt idx="81758">
                  <c:v>12.954921000000001</c:v>
                </c:pt>
                <c:pt idx="81759">
                  <c:v>12.961992</c:v>
                </c:pt>
                <c:pt idx="81760">
                  <c:v>12.954727</c:v>
                </c:pt>
                <c:pt idx="81761">
                  <c:v>12.957295</c:v>
                </c:pt>
                <c:pt idx="81762">
                  <c:v>12.963952000000001</c:v>
                </c:pt>
                <c:pt idx="81763">
                  <c:v>12.95829</c:v>
                </c:pt>
                <c:pt idx="81764">
                  <c:v>12.96027</c:v>
                </c:pt>
                <c:pt idx="81765">
                  <c:v>12.966416000000001</c:v>
                </c:pt>
                <c:pt idx="81766">
                  <c:v>12.963348999999999</c:v>
                </c:pt>
                <c:pt idx="81767">
                  <c:v>12.957983</c:v>
                </c:pt>
                <c:pt idx="81768">
                  <c:v>12.958299999999999</c:v>
                </c:pt>
                <c:pt idx="81769">
                  <c:v>12.960057000000001</c:v>
                </c:pt>
                <c:pt idx="81770">
                  <c:v>12.955071999999999</c:v>
                </c:pt>
                <c:pt idx="81771">
                  <c:v>12.959649000000001</c:v>
                </c:pt>
                <c:pt idx="81772">
                  <c:v>12.969009</c:v>
                </c:pt>
                <c:pt idx="81773">
                  <c:v>12.96327</c:v>
                </c:pt>
                <c:pt idx="81774">
                  <c:v>12.955015</c:v>
                </c:pt>
                <c:pt idx="81775">
                  <c:v>12.959197</c:v>
                </c:pt>
                <c:pt idx="81776">
                  <c:v>12.962711000000001</c:v>
                </c:pt>
                <c:pt idx="81777">
                  <c:v>12.957224999999999</c:v>
                </c:pt>
                <c:pt idx="81778">
                  <c:v>12.963164000000001</c:v>
                </c:pt>
                <c:pt idx="81779">
                  <c:v>12.967677999999999</c:v>
                </c:pt>
                <c:pt idx="81780">
                  <c:v>12.958743999999999</c:v>
                </c:pt>
                <c:pt idx="81781">
                  <c:v>12.961461</c:v>
                </c:pt>
                <c:pt idx="81782">
                  <c:v>12.96865</c:v>
                </c:pt>
                <c:pt idx="81783">
                  <c:v>12.962407000000001</c:v>
                </c:pt>
                <c:pt idx="81784">
                  <c:v>12.959853000000001</c:v>
                </c:pt>
                <c:pt idx="81785">
                  <c:v>12.967753</c:v>
                </c:pt>
                <c:pt idx="81786">
                  <c:v>12.963989</c:v>
                </c:pt>
                <c:pt idx="81787">
                  <c:v>12.956688</c:v>
                </c:pt>
                <c:pt idx="81788">
                  <c:v>12.967207</c:v>
                </c:pt>
                <c:pt idx="81789">
                  <c:v>12.967074999999999</c:v>
                </c:pt>
                <c:pt idx="81790">
                  <c:v>12.954321999999999</c:v>
                </c:pt>
                <c:pt idx="81791">
                  <c:v>12.958868000000001</c:v>
                </c:pt>
                <c:pt idx="81792">
                  <c:v>12.967454999999999</c:v>
                </c:pt>
                <c:pt idx="81793">
                  <c:v>12.960478</c:v>
                </c:pt>
                <c:pt idx="81794">
                  <c:v>12.959554000000001</c:v>
                </c:pt>
                <c:pt idx="81795">
                  <c:v>12.971869</c:v>
                </c:pt>
                <c:pt idx="81796">
                  <c:v>12.967919</c:v>
                </c:pt>
                <c:pt idx="81797">
                  <c:v>12.959180999999999</c:v>
                </c:pt>
                <c:pt idx="81798">
                  <c:v>12.968439</c:v>
                </c:pt>
                <c:pt idx="81799">
                  <c:v>12.969996999999999</c:v>
                </c:pt>
                <c:pt idx="81800">
                  <c:v>12.962224000000001</c:v>
                </c:pt>
                <c:pt idx="81801">
                  <c:v>12.964646999999999</c:v>
                </c:pt>
                <c:pt idx="81802">
                  <c:v>12.969383000000001</c:v>
                </c:pt>
                <c:pt idx="81803">
                  <c:v>12.967529000000001</c:v>
                </c:pt>
                <c:pt idx="81804">
                  <c:v>12.965159999999999</c:v>
                </c:pt>
                <c:pt idx="81805">
                  <c:v>12.969189999999999</c:v>
                </c:pt>
                <c:pt idx="81806">
                  <c:v>12.96846</c:v>
                </c:pt>
                <c:pt idx="81807">
                  <c:v>12.965436</c:v>
                </c:pt>
                <c:pt idx="81808">
                  <c:v>12.970628</c:v>
                </c:pt>
                <c:pt idx="81809">
                  <c:v>12.968527999999999</c:v>
                </c:pt>
                <c:pt idx="81810">
                  <c:v>12.960077999999999</c:v>
                </c:pt>
                <c:pt idx="81811">
                  <c:v>12.963149</c:v>
                </c:pt>
                <c:pt idx="81812">
                  <c:v>12.971864</c:v>
                </c:pt>
                <c:pt idx="81813">
                  <c:v>12.970050000000001</c:v>
                </c:pt>
                <c:pt idx="81814">
                  <c:v>12.9655</c:v>
                </c:pt>
                <c:pt idx="81815">
                  <c:v>12.96851</c:v>
                </c:pt>
                <c:pt idx="81816">
                  <c:v>12.967401000000001</c:v>
                </c:pt>
                <c:pt idx="81817">
                  <c:v>12.964974</c:v>
                </c:pt>
                <c:pt idx="81818">
                  <c:v>12.965743</c:v>
                </c:pt>
                <c:pt idx="81819">
                  <c:v>12.965252</c:v>
                </c:pt>
                <c:pt idx="81820">
                  <c:v>12.966134</c:v>
                </c:pt>
                <c:pt idx="81821">
                  <c:v>12.970288999999999</c:v>
                </c:pt>
                <c:pt idx="81822">
                  <c:v>12.974156000000001</c:v>
                </c:pt>
                <c:pt idx="81823">
                  <c:v>12.969404000000001</c:v>
                </c:pt>
                <c:pt idx="81824">
                  <c:v>12.966794</c:v>
                </c:pt>
                <c:pt idx="81825">
                  <c:v>12.972211</c:v>
                </c:pt>
                <c:pt idx="81826">
                  <c:v>12.972754999999999</c:v>
                </c:pt>
                <c:pt idx="81827">
                  <c:v>12.967886999999999</c:v>
                </c:pt>
                <c:pt idx="81828">
                  <c:v>12.96979</c:v>
                </c:pt>
                <c:pt idx="81829">
                  <c:v>12.974686</c:v>
                </c:pt>
                <c:pt idx="81830">
                  <c:v>12.968159</c:v>
                </c:pt>
                <c:pt idx="81831">
                  <c:v>12.963900000000001</c:v>
                </c:pt>
                <c:pt idx="81832">
                  <c:v>12.971304999999999</c:v>
                </c:pt>
                <c:pt idx="81833">
                  <c:v>12.970768</c:v>
                </c:pt>
                <c:pt idx="81834">
                  <c:v>12.969150000000001</c:v>
                </c:pt>
                <c:pt idx="81835">
                  <c:v>12.975123</c:v>
                </c:pt>
                <c:pt idx="81836">
                  <c:v>12.974879</c:v>
                </c:pt>
                <c:pt idx="81837">
                  <c:v>12.970026000000001</c:v>
                </c:pt>
                <c:pt idx="81838">
                  <c:v>12.970675</c:v>
                </c:pt>
                <c:pt idx="81839">
                  <c:v>12.970587</c:v>
                </c:pt>
                <c:pt idx="81840">
                  <c:v>12.965699000000001</c:v>
                </c:pt>
                <c:pt idx="81841">
                  <c:v>12.972407</c:v>
                </c:pt>
                <c:pt idx="81842">
                  <c:v>12.981127000000001</c:v>
                </c:pt>
                <c:pt idx="81843">
                  <c:v>12.972989</c:v>
                </c:pt>
                <c:pt idx="81844">
                  <c:v>12.973321</c:v>
                </c:pt>
                <c:pt idx="81845">
                  <c:v>12.982150000000001</c:v>
                </c:pt>
                <c:pt idx="81846">
                  <c:v>12.977721000000001</c:v>
                </c:pt>
                <c:pt idx="81847">
                  <c:v>12.971695</c:v>
                </c:pt>
                <c:pt idx="81848">
                  <c:v>12.971916999999999</c:v>
                </c:pt>
                <c:pt idx="81849">
                  <c:v>12.971238</c:v>
                </c:pt>
                <c:pt idx="81850">
                  <c:v>12.968135</c:v>
                </c:pt>
                <c:pt idx="81851">
                  <c:v>12.969127</c:v>
                </c:pt>
                <c:pt idx="81852">
                  <c:v>12.972934</c:v>
                </c:pt>
                <c:pt idx="81853">
                  <c:v>12.969778</c:v>
                </c:pt>
                <c:pt idx="81854">
                  <c:v>12.968852999999999</c:v>
                </c:pt>
                <c:pt idx="81855">
                  <c:v>12.977715</c:v>
                </c:pt>
                <c:pt idx="81856">
                  <c:v>12.979702</c:v>
                </c:pt>
                <c:pt idx="81857">
                  <c:v>12.973204000000001</c:v>
                </c:pt>
                <c:pt idx="81858">
                  <c:v>12.974693</c:v>
                </c:pt>
                <c:pt idx="81859">
                  <c:v>12.977551999999999</c:v>
                </c:pt>
                <c:pt idx="81860">
                  <c:v>12.971371</c:v>
                </c:pt>
                <c:pt idx="81861">
                  <c:v>12.974740000000001</c:v>
                </c:pt>
                <c:pt idx="81862">
                  <c:v>12.981385</c:v>
                </c:pt>
                <c:pt idx="81863">
                  <c:v>12.974855</c:v>
                </c:pt>
                <c:pt idx="81864">
                  <c:v>12.971461</c:v>
                </c:pt>
                <c:pt idx="81865">
                  <c:v>12.980119999999999</c:v>
                </c:pt>
                <c:pt idx="81866">
                  <c:v>12.982381</c:v>
                </c:pt>
                <c:pt idx="81867">
                  <c:v>12.975398</c:v>
                </c:pt>
                <c:pt idx="81868">
                  <c:v>12.977592</c:v>
                </c:pt>
                <c:pt idx="81869">
                  <c:v>12.979901</c:v>
                </c:pt>
                <c:pt idx="81870">
                  <c:v>12.975368</c:v>
                </c:pt>
                <c:pt idx="81871">
                  <c:v>12.979642999999999</c:v>
                </c:pt>
                <c:pt idx="81872">
                  <c:v>12.981726</c:v>
                </c:pt>
                <c:pt idx="81873">
                  <c:v>12.975429999999999</c:v>
                </c:pt>
                <c:pt idx="81874">
                  <c:v>12.97626</c:v>
                </c:pt>
                <c:pt idx="81875">
                  <c:v>12.979639000000001</c:v>
                </c:pt>
                <c:pt idx="81876">
                  <c:v>12.975522</c:v>
                </c:pt>
                <c:pt idx="81877">
                  <c:v>12.973338</c:v>
                </c:pt>
                <c:pt idx="81878">
                  <c:v>12.980734</c:v>
                </c:pt>
                <c:pt idx="81879">
                  <c:v>12.979224</c:v>
                </c:pt>
                <c:pt idx="81880">
                  <c:v>12.970812</c:v>
                </c:pt>
                <c:pt idx="81881">
                  <c:v>12.979362</c:v>
                </c:pt>
                <c:pt idx="81882">
                  <c:v>12.987914</c:v>
                </c:pt>
                <c:pt idx="81883">
                  <c:v>12.981881</c:v>
                </c:pt>
                <c:pt idx="81884">
                  <c:v>12.977477</c:v>
                </c:pt>
                <c:pt idx="81885">
                  <c:v>12.980641</c:v>
                </c:pt>
                <c:pt idx="81886">
                  <c:v>12.980848999999999</c:v>
                </c:pt>
                <c:pt idx="81887">
                  <c:v>12.977232000000001</c:v>
                </c:pt>
                <c:pt idx="81888">
                  <c:v>12.980261</c:v>
                </c:pt>
                <c:pt idx="81889">
                  <c:v>12.984302</c:v>
                </c:pt>
                <c:pt idx="81890">
                  <c:v>12.979723999999999</c:v>
                </c:pt>
                <c:pt idx="81891">
                  <c:v>12.978044000000001</c:v>
                </c:pt>
                <c:pt idx="81892">
                  <c:v>12.981439999999999</c:v>
                </c:pt>
                <c:pt idx="81893">
                  <c:v>12.979675</c:v>
                </c:pt>
                <c:pt idx="81894">
                  <c:v>12.976888000000001</c:v>
                </c:pt>
                <c:pt idx="81895">
                  <c:v>12.981921</c:v>
                </c:pt>
                <c:pt idx="81896">
                  <c:v>12.981657</c:v>
                </c:pt>
                <c:pt idx="81897">
                  <c:v>12.975381</c:v>
                </c:pt>
                <c:pt idx="81898">
                  <c:v>12.984007999999999</c:v>
                </c:pt>
                <c:pt idx="81899">
                  <c:v>12.985550999999999</c:v>
                </c:pt>
                <c:pt idx="81900">
                  <c:v>12.977339000000001</c:v>
                </c:pt>
                <c:pt idx="81901">
                  <c:v>12.983794</c:v>
                </c:pt>
                <c:pt idx="81902">
                  <c:v>12.986124999999999</c:v>
                </c:pt>
                <c:pt idx="81903">
                  <c:v>12.979247000000001</c:v>
                </c:pt>
                <c:pt idx="81904">
                  <c:v>12.984024</c:v>
                </c:pt>
                <c:pt idx="81905">
                  <c:v>12.98882</c:v>
                </c:pt>
                <c:pt idx="81906">
                  <c:v>12.980016000000001</c:v>
                </c:pt>
                <c:pt idx="81907">
                  <c:v>12.978743</c:v>
                </c:pt>
                <c:pt idx="81908">
                  <c:v>12.987731</c:v>
                </c:pt>
                <c:pt idx="81909">
                  <c:v>12.986171000000001</c:v>
                </c:pt>
                <c:pt idx="81910">
                  <c:v>12.981835</c:v>
                </c:pt>
                <c:pt idx="81911">
                  <c:v>12.984726</c:v>
                </c:pt>
                <c:pt idx="81912">
                  <c:v>12.986273000000001</c:v>
                </c:pt>
                <c:pt idx="81913">
                  <c:v>12.980392</c:v>
                </c:pt>
                <c:pt idx="81914">
                  <c:v>12.974171999999999</c:v>
                </c:pt>
                <c:pt idx="81915">
                  <c:v>12.97912</c:v>
                </c:pt>
                <c:pt idx="81916">
                  <c:v>12.984219</c:v>
                </c:pt>
                <c:pt idx="81917">
                  <c:v>12.987612</c:v>
                </c:pt>
                <c:pt idx="81918">
                  <c:v>12.994230999999999</c:v>
                </c:pt>
                <c:pt idx="81919">
                  <c:v>12.989659</c:v>
                </c:pt>
                <c:pt idx="81920">
                  <c:v>12.98249</c:v>
                </c:pt>
                <c:pt idx="81921">
                  <c:v>12.987833999999999</c:v>
                </c:pt>
                <c:pt idx="81922">
                  <c:v>12.992099</c:v>
                </c:pt>
                <c:pt idx="81923">
                  <c:v>12.985175999999999</c:v>
                </c:pt>
                <c:pt idx="81924">
                  <c:v>12.984787000000001</c:v>
                </c:pt>
                <c:pt idx="81925">
                  <c:v>12.989521</c:v>
                </c:pt>
                <c:pt idx="81926">
                  <c:v>12.984572</c:v>
                </c:pt>
                <c:pt idx="81927">
                  <c:v>12.985856</c:v>
                </c:pt>
                <c:pt idx="81928">
                  <c:v>12.989271</c:v>
                </c:pt>
                <c:pt idx="81929">
                  <c:v>12.987493000000001</c:v>
                </c:pt>
                <c:pt idx="81930">
                  <c:v>12.989701999999999</c:v>
                </c:pt>
                <c:pt idx="81931">
                  <c:v>12.990424000000001</c:v>
                </c:pt>
                <c:pt idx="81932">
                  <c:v>12.989757000000001</c:v>
                </c:pt>
                <c:pt idx="81933">
                  <c:v>12.986649999999999</c:v>
                </c:pt>
                <c:pt idx="81934">
                  <c:v>12.986929999999999</c:v>
                </c:pt>
                <c:pt idx="81935">
                  <c:v>12.990686999999999</c:v>
                </c:pt>
                <c:pt idx="81936">
                  <c:v>12.986366</c:v>
                </c:pt>
                <c:pt idx="81937">
                  <c:v>12.98034</c:v>
                </c:pt>
                <c:pt idx="81938">
                  <c:v>12.982286</c:v>
                </c:pt>
                <c:pt idx="81939">
                  <c:v>12.984783999999999</c:v>
                </c:pt>
                <c:pt idx="81940">
                  <c:v>12.984294</c:v>
                </c:pt>
                <c:pt idx="81941">
                  <c:v>12.991379</c:v>
                </c:pt>
                <c:pt idx="81942">
                  <c:v>12.996418</c:v>
                </c:pt>
                <c:pt idx="81943">
                  <c:v>12.988163</c:v>
                </c:pt>
                <c:pt idx="81944">
                  <c:v>12.985817000000001</c:v>
                </c:pt>
                <c:pt idx="81945">
                  <c:v>12.992425000000001</c:v>
                </c:pt>
                <c:pt idx="81946">
                  <c:v>12.99231</c:v>
                </c:pt>
                <c:pt idx="81947">
                  <c:v>12.989437000000001</c:v>
                </c:pt>
                <c:pt idx="81948">
                  <c:v>12.989254000000001</c:v>
                </c:pt>
                <c:pt idx="81949">
                  <c:v>12.989981999999999</c:v>
                </c:pt>
                <c:pt idx="81950">
                  <c:v>12.986231</c:v>
                </c:pt>
                <c:pt idx="81951">
                  <c:v>12.985746000000001</c:v>
                </c:pt>
                <c:pt idx="81952">
                  <c:v>12.990411999999999</c:v>
                </c:pt>
                <c:pt idx="81953">
                  <c:v>12.990074</c:v>
                </c:pt>
                <c:pt idx="81954">
                  <c:v>12.990714000000001</c:v>
                </c:pt>
                <c:pt idx="81955">
                  <c:v>12.991617</c:v>
                </c:pt>
                <c:pt idx="81956">
                  <c:v>12.989324</c:v>
                </c:pt>
                <c:pt idx="81957">
                  <c:v>12.990728000000001</c:v>
                </c:pt>
                <c:pt idx="81958">
                  <c:v>12.994035</c:v>
                </c:pt>
                <c:pt idx="81959">
                  <c:v>12.995372</c:v>
                </c:pt>
                <c:pt idx="81960">
                  <c:v>12.995960999999999</c:v>
                </c:pt>
                <c:pt idx="81961">
                  <c:v>12.998196</c:v>
                </c:pt>
                <c:pt idx="81962">
                  <c:v>12.994600999999999</c:v>
                </c:pt>
                <c:pt idx="81963">
                  <c:v>12.990216</c:v>
                </c:pt>
                <c:pt idx="81964">
                  <c:v>12.992620000000001</c:v>
                </c:pt>
                <c:pt idx="81965">
                  <c:v>12.9945</c:v>
                </c:pt>
                <c:pt idx="81966">
                  <c:v>12.996872</c:v>
                </c:pt>
                <c:pt idx="81967">
                  <c:v>12.997411</c:v>
                </c:pt>
                <c:pt idx="81968">
                  <c:v>12.995295</c:v>
                </c:pt>
                <c:pt idx="81969">
                  <c:v>12.993603999999999</c:v>
                </c:pt>
                <c:pt idx="81970">
                  <c:v>12.992319999999999</c:v>
                </c:pt>
                <c:pt idx="81971">
                  <c:v>12.998081000000001</c:v>
                </c:pt>
                <c:pt idx="81972">
                  <c:v>12.999549</c:v>
                </c:pt>
                <c:pt idx="81973">
                  <c:v>12.994465</c:v>
                </c:pt>
                <c:pt idx="81974">
                  <c:v>12.992103999999999</c:v>
                </c:pt>
                <c:pt idx="81975">
                  <c:v>12.992611999999999</c:v>
                </c:pt>
                <c:pt idx="81976">
                  <c:v>12.994075</c:v>
                </c:pt>
                <c:pt idx="81977">
                  <c:v>12.992343999999999</c:v>
                </c:pt>
                <c:pt idx="81978">
                  <c:v>12.993202999999999</c:v>
                </c:pt>
                <c:pt idx="81979">
                  <c:v>12.991068</c:v>
                </c:pt>
                <c:pt idx="81980">
                  <c:v>12.987041</c:v>
                </c:pt>
                <c:pt idx="81981">
                  <c:v>12.998014</c:v>
                </c:pt>
                <c:pt idx="81982">
                  <c:v>13.000778</c:v>
                </c:pt>
                <c:pt idx="81983">
                  <c:v>12.988054</c:v>
                </c:pt>
                <c:pt idx="81984">
                  <c:v>12.988827000000001</c:v>
                </c:pt>
                <c:pt idx="81985">
                  <c:v>12.996402</c:v>
                </c:pt>
                <c:pt idx="81986">
                  <c:v>12.993145</c:v>
                </c:pt>
                <c:pt idx="81987">
                  <c:v>12.997182</c:v>
                </c:pt>
                <c:pt idx="81988">
                  <c:v>13.006375999999999</c:v>
                </c:pt>
                <c:pt idx="81989">
                  <c:v>12.995801999999999</c:v>
                </c:pt>
                <c:pt idx="81990">
                  <c:v>12.990589</c:v>
                </c:pt>
                <c:pt idx="81991">
                  <c:v>13.004761</c:v>
                </c:pt>
                <c:pt idx="81992">
                  <c:v>13.00179</c:v>
                </c:pt>
                <c:pt idx="81993">
                  <c:v>12.992682</c:v>
                </c:pt>
                <c:pt idx="81994">
                  <c:v>13.00333</c:v>
                </c:pt>
                <c:pt idx="81995">
                  <c:v>13.009157</c:v>
                </c:pt>
                <c:pt idx="81996">
                  <c:v>12.997887</c:v>
                </c:pt>
                <c:pt idx="81997">
                  <c:v>12.995547999999999</c:v>
                </c:pt>
                <c:pt idx="81998">
                  <c:v>13.00093</c:v>
                </c:pt>
                <c:pt idx="81999">
                  <c:v>12.994049</c:v>
                </c:pt>
                <c:pt idx="82000">
                  <c:v>12.991821</c:v>
                </c:pt>
                <c:pt idx="82001">
                  <c:v>12.999148</c:v>
                </c:pt>
                <c:pt idx="82002">
                  <c:v>12.996186</c:v>
                </c:pt>
                <c:pt idx="82003">
                  <c:v>12.994401999999999</c:v>
                </c:pt>
                <c:pt idx="82004">
                  <c:v>13.006413</c:v>
                </c:pt>
                <c:pt idx="82005">
                  <c:v>13.00826</c:v>
                </c:pt>
                <c:pt idx="82006">
                  <c:v>12.995061</c:v>
                </c:pt>
                <c:pt idx="82007">
                  <c:v>12.997992</c:v>
                </c:pt>
                <c:pt idx="82008">
                  <c:v>13.004068</c:v>
                </c:pt>
                <c:pt idx="82009">
                  <c:v>12.99424</c:v>
                </c:pt>
                <c:pt idx="82010">
                  <c:v>12.994457000000001</c:v>
                </c:pt>
                <c:pt idx="82011">
                  <c:v>12.999625999999999</c:v>
                </c:pt>
                <c:pt idx="82012">
                  <c:v>12.997413</c:v>
                </c:pt>
                <c:pt idx="82013">
                  <c:v>13.001588</c:v>
                </c:pt>
                <c:pt idx="82014">
                  <c:v>13.004299</c:v>
                </c:pt>
                <c:pt idx="82015">
                  <c:v>12.999653</c:v>
                </c:pt>
                <c:pt idx="82016">
                  <c:v>12.995951</c:v>
                </c:pt>
                <c:pt idx="82017">
                  <c:v>13.000169</c:v>
                </c:pt>
                <c:pt idx="82018">
                  <c:v>13.007644000000001</c:v>
                </c:pt>
                <c:pt idx="82019">
                  <c:v>13.005088000000001</c:v>
                </c:pt>
                <c:pt idx="82020">
                  <c:v>12.999803</c:v>
                </c:pt>
                <c:pt idx="82021">
                  <c:v>13.001678999999999</c:v>
                </c:pt>
                <c:pt idx="82022">
                  <c:v>13.000976</c:v>
                </c:pt>
                <c:pt idx="82023">
                  <c:v>12.998943000000001</c:v>
                </c:pt>
                <c:pt idx="82024">
                  <c:v>13.005786000000001</c:v>
                </c:pt>
                <c:pt idx="82025">
                  <c:v>13.005464</c:v>
                </c:pt>
                <c:pt idx="82026">
                  <c:v>12.996356</c:v>
                </c:pt>
                <c:pt idx="82027">
                  <c:v>13.000641999999999</c:v>
                </c:pt>
                <c:pt idx="82028">
                  <c:v>13.004975999999999</c:v>
                </c:pt>
                <c:pt idx="82029">
                  <c:v>13.00319</c:v>
                </c:pt>
                <c:pt idx="82030">
                  <c:v>13.009221999999999</c:v>
                </c:pt>
                <c:pt idx="82031">
                  <c:v>13.008846</c:v>
                </c:pt>
                <c:pt idx="82032">
                  <c:v>13.002328</c:v>
                </c:pt>
                <c:pt idx="82033">
                  <c:v>13.004111</c:v>
                </c:pt>
                <c:pt idx="82034">
                  <c:v>13.008160999999999</c:v>
                </c:pt>
                <c:pt idx="82035">
                  <c:v>13.004647</c:v>
                </c:pt>
                <c:pt idx="82036">
                  <c:v>13.00116</c:v>
                </c:pt>
                <c:pt idx="82037">
                  <c:v>13.005882</c:v>
                </c:pt>
                <c:pt idx="82038">
                  <c:v>13.005326999999999</c:v>
                </c:pt>
                <c:pt idx="82039">
                  <c:v>13.003270000000001</c:v>
                </c:pt>
                <c:pt idx="82040">
                  <c:v>13.006277000000001</c:v>
                </c:pt>
                <c:pt idx="82041">
                  <c:v>13.003833</c:v>
                </c:pt>
                <c:pt idx="82042">
                  <c:v>13.003325999999999</c:v>
                </c:pt>
                <c:pt idx="82043">
                  <c:v>13.005858</c:v>
                </c:pt>
                <c:pt idx="82044">
                  <c:v>13.008046</c:v>
                </c:pt>
                <c:pt idx="82045">
                  <c:v>13.005181</c:v>
                </c:pt>
                <c:pt idx="82046">
                  <c:v>13.002299000000001</c:v>
                </c:pt>
                <c:pt idx="82047">
                  <c:v>13.010158000000001</c:v>
                </c:pt>
                <c:pt idx="82048">
                  <c:v>13.013267000000001</c:v>
                </c:pt>
                <c:pt idx="82049">
                  <c:v>13.008543</c:v>
                </c:pt>
                <c:pt idx="82050">
                  <c:v>13.007472</c:v>
                </c:pt>
                <c:pt idx="82051">
                  <c:v>13.00761</c:v>
                </c:pt>
                <c:pt idx="82052">
                  <c:v>13.009477</c:v>
                </c:pt>
                <c:pt idx="82053">
                  <c:v>13.013207</c:v>
                </c:pt>
                <c:pt idx="82054">
                  <c:v>13.013648999999999</c:v>
                </c:pt>
                <c:pt idx="82055">
                  <c:v>13.004508</c:v>
                </c:pt>
                <c:pt idx="82056">
                  <c:v>13.001760000000001</c:v>
                </c:pt>
                <c:pt idx="82057">
                  <c:v>13.011653000000001</c:v>
                </c:pt>
                <c:pt idx="82058">
                  <c:v>13.009679</c:v>
                </c:pt>
                <c:pt idx="82059">
                  <c:v>13.003965000000001</c:v>
                </c:pt>
                <c:pt idx="82060">
                  <c:v>13.009304</c:v>
                </c:pt>
                <c:pt idx="82061">
                  <c:v>13.011801999999999</c:v>
                </c:pt>
                <c:pt idx="82062">
                  <c:v>13.008578999999999</c:v>
                </c:pt>
                <c:pt idx="82063">
                  <c:v>13.007004</c:v>
                </c:pt>
                <c:pt idx="82064">
                  <c:v>13.005753</c:v>
                </c:pt>
                <c:pt idx="82065">
                  <c:v>13.004678999999999</c:v>
                </c:pt>
                <c:pt idx="82066">
                  <c:v>13.012829</c:v>
                </c:pt>
                <c:pt idx="82067">
                  <c:v>13.016473</c:v>
                </c:pt>
                <c:pt idx="82068">
                  <c:v>13.005352</c:v>
                </c:pt>
                <c:pt idx="82069">
                  <c:v>13.005957</c:v>
                </c:pt>
                <c:pt idx="82070">
                  <c:v>13.014606000000001</c:v>
                </c:pt>
                <c:pt idx="82071">
                  <c:v>13.008241999999999</c:v>
                </c:pt>
                <c:pt idx="82072">
                  <c:v>13.00442</c:v>
                </c:pt>
                <c:pt idx="82073">
                  <c:v>13.016780000000001</c:v>
                </c:pt>
                <c:pt idx="82074">
                  <c:v>13.014533</c:v>
                </c:pt>
                <c:pt idx="82075">
                  <c:v>13.000852</c:v>
                </c:pt>
                <c:pt idx="82076">
                  <c:v>13.008274999999999</c:v>
                </c:pt>
                <c:pt idx="82077">
                  <c:v>13.015483</c:v>
                </c:pt>
                <c:pt idx="82078">
                  <c:v>13.01141</c:v>
                </c:pt>
                <c:pt idx="82079">
                  <c:v>13.013913000000001</c:v>
                </c:pt>
                <c:pt idx="82080">
                  <c:v>13.01587</c:v>
                </c:pt>
                <c:pt idx="82081">
                  <c:v>13.011251</c:v>
                </c:pt>
                <c:pt idx="82082">
                  <c:v>13.008283</c:v>
                </c:pt>
                <c:pt idx="82083">
                  <c:v>13.012224</c:v>
                </c:pt>
                <c:pt idx="82084">
                  <c:v>13.013014999999999</c:v>
                </c:pt>
                <c:pt idx="82085">
                  <c:v>13.011215999999999</c:v>
                </c:pt>
                <c:pt idx="82086">
                  <c:v>13.01352</c:v>
                </c:pt>
                <c:pt idx="82087">
                  <c:v>13.012935000000001</c:v>
                </c:pt>
                <c:pt idx="82088">
                  <c:v>13.010733999999999</c:v>
                </c:pt>
                <c:pt idx="82089">
                  <c:v>13.011941999999999</c:v>
                </c:pt>
                <c:pt idx="82090">
                  <c:v>13.016048</c:v>
                </c:pt>
                <c:pt idx="82091">
                  <c:v>13.01723</c:v>
                </c:pt>
                <c:pt idx="82092">
                  <c:v>13.016289</c:v>
                </c:pt>
                <c:pt idx="82093">
                  <c:v>13.016897999999999</c:v>
                </c:pt>
                <c:pt idx="82094">
                  <c:v>13.015596</c:v>
                </c:pt>
                <c:pt idx="82095">
                  <c:v>13.016295</c:v>
                </c:pt>
                <c:pt idx="82096">
                  <c:v>13.018711</c:v>
                </c:pt>
                <c:pt idx="82097">
                  <c:v>13.014785</c:v>
                </c:pt>
                <c:pt idx="82098">
                  <c:v>13.010142</c:v>
                </c:pt>
                <c:pt idx="82099">
                  <c:v>13.01187</c:v>
                </c:pt>
                <c:pt idx="82100">
                  <c:v>13.011486</c:v>
                </c:pt>
                <c:pt idx="82101">
                  <c:v>13.009618</c:v>
                </c:pt>
                <c:pt idx="82102">
                  <c:v>13.019138999999999</c:v>
                </c:pt>
                <c:pt idx="82103">
                  <c:v>13.028997</c:v>
                </c:pt>
                <c:pt idx="82104">
                  <c:v>13.022408</c:v>
                </c:pt>
                <c:pt idx="82105">
                  <c:v>13.016648999999999</c:v>
                </c:pt>
                <c:pt idx="82106">
                  <c:v>13.017327999999999</c:v>
                </c:pt>
                <c:pt idx="82107">
                  <c:v>13.014606000000001</c:v>
                </c:pt>
                <c:pt idx="82108">
                  <c:v>13.015691</c:v>
                </c:pt>
                <c:pt idx="82109">
                  <c:v>13.020322</c:v>
                </c:pt>
                <c:pt idx="82110">
                  <c:v>13.022164999999999</c:v>
                </c:pt>
                <c:pt idx="82111">
                  <c:v>13.017887999999999</c:v>
                </c:pt>
                <c:pt idx="82112">
                  <c:v>13.018000000000001</c:v>
                </c:pt>
                <c:pt idx="82113">
                  <c:v>13.024706999999999</c:v>
                </c:pt>
                <c:pt idx="82114">
                  <c:v>13.018888</c:v>
                </c:pt>
                <c:pt idx="82115">
                  <c:v>13.017177</c:v>
                </c:pt>
                <c:pt idx="82116">
                  <c:v>13.028663</c:v>
                </c:pt>
                <c:pt idx="82117">
                  <c:v>13.025236</c:v>
                </c:pt>
                <c:pt idx="82118">
                  <c:v>13.014974</c:v>
                </c:pt>
                <c:pt idx="82119">
                  <c:v>13.01892</c:v>
                </c:pt>
                <c:pt idx="82120">
                  <c:v>13.0246</c:v>
                </c:pt>
                <c:pt idx="82121">
                  <c:v>13.021241</c:v>
                </c:pt>
                <c:pt idx="82122">
                  <c:v>13.02144</c:v>
                </c:pt>
                <c:pt idx="82123">
                  <c:v>13.019038999999999</c:v>
                </c:pt>
                <c:pt idx="82124">
                  <c:v>13.011092</c:v>
                </c:pt>
                <c:pt idx="82125">
                  <c:v>13.016553999999999</c:v>
                </c:pt>
                <c:pt idx="82126">
                  <c:v>13.022024</c:v>
                </c:pt>
                <c:pt idx="82127">
                  <c:v>13.014457</c:v>
                </c:pt>
                <c:pt idx="82128">
                  <c:v>13.01275</c:v>
                </c:pt>
                <c:pt idx="82129">
                  <c:v>13.019913000000001</c:v>
                </c:pt>
                <c:pt idx="82130">
                  <c:v>13.020277999999999</c:v>
                </c:pt>
                <c:pt idx="82131">
                  <c:v>13.013693</c:v>
                </c:pt>
                <c:pt idx="82132">
                  <c:v>13.018559</c:v>
                </c:pt>
                <c:pt idx="82133">
                  <c:v>13.022707</c:v>
                </c:pt>
                <c:pt idx="82134">
                  <c:v>13.014146999999999</c:v>
                </c:pt>
                <c:pt idx="82135">
                  <c:v>13.01342</c:v>
                </c:pt>
                <c:pt idx="82136">
                  <c:v>13.018803</c:v>
                </c:pt>
                <c:pt idx="82137">
                  <c:v>13.019458999999999</c:v>
                </c:pt>
                <c:pt idx="82138">
                  <c:v>13.021336</c:v>
                </c:pt>
                <c:pt idx="82139">
                  <c:v>13.025377000000001</c:v>
                </c:pt>
                <c:pt idx="82140">
                  <c:v>13.027315</c:v>
                </c:pt>
                <c:pt idx="82141">
                  <c:v>13.026854999999999</c:v>
                </c:pt>
                <c:pt idx="82142">
                  <c:v>13.026237</c:v>
                </c:pt>
                <c:pt idx="82143">
                  <c:v>13.023911999999999</c:v>
                </c:pt>
                <c:pt idx="82144">
                  <c:v>13.020128</c:v>
                </c:pt>
                <c:pt idx="82145">
                  <c:v>13.020098000000001</c:v>
                </c:pt>
                <c:pt idx="82146">
                  <c:v>13.026122000000001</c:v>
                </c:pt>
                <c:pt idx="82147">
                  <c:v>13.024483</c:v>
                </c:pt>
                <c:pt idx="82148">
                  <c:v>13.016503</c:v>
                </c:pt>
                <c:pt idx="82149">
                  <c:v>13.021087</c:v>
                </c:pt>
                <c:pt idx="82150">
                  <c:v>13.022239000000001</c:v>
                </c:pt>
                <c:pt idx="82151">
                  <c:v>13.016778</c:v>
                </c:pt>
                <c:pt idx="82152">
                  <c:v>13.021329</c:v>
                </c:pt>
                <c:pt idx="82153">
                  <c:v>13.025157999999999</c:v>
                </c:pt>
                <c:pt idx="82154">
                  <c:v>13.023719</c:v>
                </c:pt>
                <c:pt idx="82155">
                  <c:v>13.023717</c:v>
                </c:pt>
                <c:pt idx="82156">
                  <c:v>13.028572</c:v>
                </c:pt>
                <c:pt idx="82157">
                  <c:v>13.02882</c:v>
                </c:pt>
                <c:pt idx="82158">
                  <c:v>13.024762000000001</c:v>
                </c:pt>
                <c:pt idx="82159">
                  <c:v>13.031181</c:v>
                </c:pt>
                <c:pt idx="82160">
                  <c:v>13.031295999999999</c:v>
                </c:pt>
                <c:pt idx="82161">
                  <c:v>13.022613</c:v>
                </c:pt>
                <c:pt idx="82162">
                  <c:v>13.025142000000001</c:v>
                </c:pt>
                <c:pt idx="82163">
                  <c:v>13.030429</c:v>
                </c:pt>
                <c:pt idx="82164">
                  <c:v>13.028081999999999</c:v>
                </c:pt>
                <c:pt idx="82165">
                  <c:v>13.023982</c:v>
                </c:pt>
                <c:pt idx="82166">
                  <c:v>13.02666</c:v>
                </c:pt>
                <c:pt idx="82167">
                  <c:v>13.027201</c:v>
                </c:pt>
                <c:pt idx="82168">
                  <c:v>13.023419000000001</c:v>
                </c:pt>
                <c:pt idx="82169">
                  <c:v>13.028644</c:v>
                </c:pt>
                <c:pt idx="82170">
                  <c:v>13.026937999999999</c:v>
                </c:pt>
                <c:pt idx="82171">
                  <c:v>13.019995</c:v>
                </c:pt>
                <c:pt idx="82172">
                  <c:v>13.026612999999999</c:v>
                </c:pt>
                <c:pt idx="82173">
                  <c:v>13.030956</c:v>
                </c:pt>
                <c:pt idx="82174">
                  <c:v>13.025114</c:v>
                </c:pt>
                <c:pt idx="82175">
                  <c:v>13.025442999999999</c:v>
                </c:pt>
                <c:pt idx="82176">
                  <c:v>13.034233</c:v>
                </c:pt>
                <c:pt idx="82177">
                  <c:v>13.03129</c:v>
                </c:pt>
                <c:pt idx="82178">
                  <c:v>13.025021000000001</c:v>
                </c:pt>
                <c:pt idx="82179">
                  <c:v>13.029854</c:v>
                </c:pt>
                <c:pt idx="82180">
                  <c:v>13.029329000000001</c:v>
                </c:pt>
                <c:pt idx="82181">
                  <c:v>13.026007999999999</c:v>
                </c:pt>
                <c:pt idx="82182">
                  <c:v>13.029229000000001</c:v>
                </c:pt>
                <c:pt idx="82183">
                  <c:v>13.031471</c:v>
                </c:pt>
                <c:pt idx="82184">
                  <c:v>13.025594</c:v>
                </c:pt>
                <c:pt idx="82185">
                  <c:v>13.025496</c:v>
                </c:pt>
                <c:pt idx="82186">
                  <c:v>13.033021</c:v>
                </c:pt>
                <c:pt idx="82187">
                  <c:v>13.025446000000001</c:v>
                </c:pt>
                <c:pt idx="82188">
                  <c:v>13.023141000000001</c:v>
                </c:pt>
                <c:pt idx="82189">
                  <c:v>13.038702000000001</c:v>
                </c:pt>
                <c:pt idx="82190">
                  <c:v>13.037184</c:v>
                </c:pt>
                <c:pt idx="82191">
                  <c:v>13.025460000000001</c:v>
                </c:pt>
                <c:pt idx="82192">
                  <c:v>13.028581000000001</c:v>
                </c:pt>
                <c:pt idx="82193">
                  <c:v>13.032679</c:v>
                </c:pt>
                <c:pt idx="82194">
                  <c:v>13.026783</c:v>
                </c:pt>
                <c:pt idx="82195">
                  <c:v>13.02712</c:v>
                </c:pt>
                <c:pt idx="82196">
                  <c:v>13.036595</c:v>
                </c:pt>
                <c:pt idx="82197">
                  <c:v>13.037701</c:v>
                </c:pt>
                <c:pt idx="82198">
                  <c:v>13.033303</c:v>
                </c:pt>
                <c:pt idx="82199">
                  <c:v>13.035170000000001</c:v>
                </c:pt>
                <c:pt idx="82200">
                  <c:v>13.03623</c:v>
                </c:pt>
                <c:pt idx="82201">
                  <c:v>13.029092</c:v>
                </c:pt>
                <c:pt idx="82202">
                  <c:v>13.028757000000001</c:v>
                </c:pt>
                <c:pt idx="82203">
                  <c:v>13.035469000000001</c:v>
                </c:pt>
                <c:pt idx="82204">
                  <c:v>13.034509</c:v>
                </c:pt>
                <c:pt idx="82205">
                  <c:v>13.033469999999999</c:v>
                </c:pt>
                <c:pt idx="82206">
                  <c:v>13.033953</c:v>
                </c:pt>
                <c:pt idx="82207">
                  <c:v>13.033166</c:v>
                </c:pt>
                <c:pt idx="82208">
                  <c:v>13.034649</c:v>
                </c:pt>
                <c:pt idx="82209">
                  <c:v>13.032525</c:v>
                </c:pt>
                <c:pt idx="82210">
                  <c:v>13.028694</c:v>
                </c:pt>
                <c:pt idx="82211">
                  <c:v>13.030158</c:v>
                </c:pt>
                <c:pt idx="82212">
                  <c:v>13.042482</c:v>
                </c:pt>
                <c:pt idx="82213">
                  <c:v>13.043035</c:v>
                </c:pt>
                <c:pt idx="82214">
                  <c:v>13.024074000000001</c:v>
                </c:pt>
                <c:pt idx="82215">
                  <c:v>13.028383</c:v>
                </c:pt>
                <c:pt idx="82216">
                  <c:v>13.040804</c:v>
                </c:pt>
                <c:pt idx="82217">
                  <c:v>13.028335</c:v>
                </c:pt>
                <c:pt idx="82218">
                  <c:v>13.027851</c:v>
                </c:pt>
                <c:pt idx="82219">
                  <c:v>13.041498000000001</c:v>
                </c:pt>
                <c:pt idx="82220">
                  <c:v>13.034561999999999</c:v>
                </c:pt>
                <c:pt idx="82221">
                  <c:v>13.02463</c:v>
                </c:pt>
                <c:pt idx="82222">
                  <c:v>13.037380000000001</c:v>
                </c:pt>
                <c:pt idx="82223">
                  <c:v>13.048565999999999</c:v>
                </c:pt>
                <c:pt idx="82224">
                  <c:v>13.039427</c:v>
                </c:pt>
                <c:pt idx="82225">
                  <c:v>13.037592999999999</c:v>
                </c:pt>
                <c:pt idx="82226">
                  <c:v>13.045522</c:v>
                </c:pt>
                <c:pt idx="82227">
                  <c:v>13.042669</c:v>
                </c:pt>
                <c:pt idx="82228">
                  <c:v>13.034784</c:v>
                </c:pt>
                <c:pt idx="82229">
                  <c:v>13.036085999999999</c:v>
                </c:pt>
                <c:pt idx="82230">
                  <c:v>13.039701000000001</c:v>
                </c:pt>
                <c:pt idx="82231">
                  <c:v>13.032889000000001</c:v>
                </c:pt>
                <c:pt idx="82232">
                  <c:v>13.030516</c:v>
                </c:pt>
                <c:pt idx="82233">
                  <c:v>13.034383</c:v>
                </c:pt>
                <c:pt idx="82234">
                  <c:v>13.035894000000001</c:v>
                </c:pt>
                <c:pt idx="82235">
                  <c:v>13.041681000000001</c:v>
                </c:pt>
                <c:pt idx="82236">
                  <c:v>13.043953999999999</c:v>
                </c:pt>
                <c:pt idx="82237">
                  <c:v>13.039801000000001</c:v>
                </c:pt>
                <c:pt idx="82238">
                  <c:v>13.036811999999999</c:v>
                </c:pt>
                <c:pt idx="82239">
                  <c:v>13.038088</c:v>
                </c:pt>
                <c:pt idx="82240">
                  <c:v>13.037316000000001</c:v>
                </c:pt>
                <c:pt idx="82241">
                  <c:v>13.033488999999999</c:v>
                </c:pt>
                <c:pt idx="82242">
                  <c:v>13.036922000000001</c:v>
                </c:pt>
                <c:pt idx="82243">
                  <c:v>13.036958</c:v>
                </c:pt>
                <c:pt idx="82244">
                  <c:v>13.032529</c:v>
                </c:pt>
                <c:pt idx="82245">
                  <c:v>13.039838</c:v>
                </c:pt>
                <c:pt idx="82246">
                  <c:v>13.044976999999999</c:v>
                </c:pt>
                <c:pt idx="82247">
                  <c:v>13.037718999999999</c:v>
                </c:pt>
                <c:pt idx="82248">
                  <c:v>13.037943</c:v>
                </c:pt>
                <c:pt idx="82249">
                  <c:v>13.046332</c:v>
                </c:pt>
                <c:pt idx="82250">
                  <c:v>13.03965</c:v>
                </c:pt>
                <c:pt idx="82251">
                  <c:v>13.031067</c:v>
                </c:pt>
                <c:pt idx="82252">
                  <c:v>13.037796</c:v>
                </c:pt>
                <c:pt idx="82253">
                  <c:v>13.039358</c:v>
                </c:pt>
                <c:pt idx="82254">
                  <c:v>13.039898000000001</c:v>
                </c:pt>
                <c:pt idx="82255">
                  <c:v>13.043347000000001</c:v>
                </c:pt>
                <c:pt idx="82256">
                  <c:v>13.03998</c:v>
                </c:pt>
                <c:pt idx="82257">
                  <c:v>13.040153999999999</c:v>
                </c:pt>
                <c:pt idx="82258">
                  <c:v>13.041925000000001</c:v>
                </c:pt>
                <c:pt idx="82259">
                  <c:v>13.042745</c:v>
                </c:pt>
                <c:pt idx="82260">
                  <c:v>13.041886</c:v>
                </c:pt>
                <c:pt idx="82261">
                  <c:v>13.038887000000001</c:v>
                </c:pt>
                <c:pt idx="82262">
                  <c:v>13.044138</c:v>
                </c:pt>
                <c:pt idx="82263">
                  <c:v>13.044244000000001</c:v>
                </c:pt>
                <c:pt idx="82264">
                  <c:v>13.03759</c:v>
                </c:pt>
                <c:pt idx="82265">
                  <c:v>13.042761</c:v>
                </c:pt>
                <c:pt idx="82266">
                  <c:v>13.051793999999999</c:v>
                </c:pt>
                <c:pt idx="82267">
                  <c:v>13.047546000000001</c:v>
                </c:pt>
                <c:pt idx="82268">
                  <c:v>13.041772</c:v>
                </c:pt>
                <c:pt idx="82269">
                  <c:v>13.050032</c:v>
                </c:pt>
                <c:pt idx="82270">
                  <c:v>13.051173</c:v>
                </c:pt>
                <c:pt idx="82271">
                  <c:v>13.042578000000001</c:v>
                </c:pt>
                <c:pt idx="82272">
                  <c:v>13.041741</c:v>
                </c:pt>
                <c:pt idx="82273">
                  <c:v>13.044259</c:v>
                </c:pt>
                <c:pt idx="82274">
                  <c:v>13.045245</c:v>
                </c:pt>
                <c:pt idx="82275">
                  <c:v>13.046307000000001</c:v>
                </c:pt>
                <c:pt idx="82276">
                  <c:v>13.046716</c:v>
                </c:pt>
                <c:pt idx="82277">
                  <c:v>13.042351999999999</c:v>
                </c:pt>
                <c:pt idx="82278">
                  <c:v>13.041515</c:v>
                </c:pt>
                <c:pt idx="82279">
                  <c:v>13.04627</c:v>
                </c:pt>
                <c:pt idx="82280">
                  <c:v>13.041186</c:v>
                </c:pt>
                <c:pt idx="82281">
                  <c:v>13.039005</c:v>
                </c:pt>
                <c:pt idx="82282">
                  <c:v>13.046809</c:v>
                </c:pt>
                <c:pt idx="82283">
                  <c:v>13.046697</c:v>
                </c:pt>
                <c:pt idx="82284">
                  <c:v>13.040502999999999</c:v>
                </c:pt>
                <c:pt idx="82285">
                  <c:v>13.044790000000001</c:v>
                </c:pt>
                <c:pt idx="82286">
                  <c:v>13.053825</c:v>
                </c:pt>
                <c:pt idx="82287">
                  <c:v>13.048361999999999</c:v>
                </c:pt>
                <c:pt idx="82288">
                  <c:v>13.042222000000001</c:v>
                </c:pt>
                <c:pt idx="82289">
                  <c:v>13.047238999999999</c:v>
                </c:pt>
                <c:pt idx="82290">
                  <c:v>13.046538999999999</c:v>
                </c:pt>
                <c:pt idx="82291">
                  <c:v>13.042939000000001</c:v>
                </c:pt>
                <c:pt idx="82292">
                  <c:v>13.046492000000001</c:v>
                </c:pt>
                <c:pt idx="82293">
                  <c:v>13.047955</c:v>
                </c:pt>
                <c:pt idx="82294">
                  <c:v>13.042622</c:v>
                </c:pt>
                <c:pt idx="82295">
                  <c:v>13.045090999999999</c:v>
                </c:pt>
                <c:pt idx="82296">
                  <c:v>13.053696</c:v>
                </c:pt>
                <c:pt idx="82297">
                  <c:v>13.051323</c:v>
                </c:pt>
                <c:pt idx="82298">
                  <c:v>13.046901999999999</c:v>
                </c:pt>
                <c:pt idx="82299">
                  <c:v>13.04879</c:v>
                </c:pt>
                <c:pt idx="82300">
                  <c:v>13.050115999999999</c:v>
                </c:pt>
                <c:pt idx="82301">
                  <c:v>13.050171000000001</c:v>
                </c:pt>
                <c:pt idx="82302">
                  <c:v>13.049915</c:v>
                </c:pt>
                <c:pt idx="82303">
                  <c:v>13.047746</c:v>
                </c:pt>
                <c:pt idx="82304">
                  <c:v>13.043594000000001</c:v>
                </c:pt>
                <c:pt idx="82305">
                  <c:v>13.045674</c:v>
                </c:pt>
                <c:pt idx="82306">
                  <c:v>13.051769</c:v>
                </c:pt>
                <c:pt idx="82307">
                  <c:v>13.050535999999999</c:v>
                </c:pt>
                <c:pt idx="82308">
                  <c:v>13.049374</c:v>
                </c:pt>
                <c:pt idx="82309">
                  <c:v>13.053955999999999</c:v>
                </c:pt>
                <c:pt idx="82310">
                  <c:v>13.055524</c:v>
                </c:pt>
                <c:pt idx="82311">
                  <c:v>13.049161</c:v>
                </c:pt>
                <c:pt idx="82312">
                  <c:v>13.048681</c:v>
                </c:pt>
                <c:pt idx="82313">
                  <c:v>13.050689</c:v>
                </c:pt>
                <c:pt idx="82314">
                  <c:v>13.044746999999999</c:v>
                </c:pt>
                <c:pt idx="82315">
                  <c:v>13.051962</c:v>
                </c:pt>
                <c:pt idx="82316">
                  <c:v>13.058403999999999</c:v>
                </c:pt>
                <c:pt idx="82317">
                  <c:v>13.046993000000001</c:v>
                </c:pt>
                <c:pt idx="82318">
                  <c:v>13.047063</c:v>
                </c:pt>
                <c:pt idx="82319">
                  <c:v>13.055827000000001</c:v>
                </c:pt>
                <c:pt idx="82320">
                  <c:v>13.052579</c:v>
                </c:pt>
                <c:pt idx="82321">
                  <c:v>13.050113</c:v>
                </c:pt>
                <c:pt idx="82322">
                  <c:v>13.056278000000001</c:v>
                </c:pt>
                <c:pt idx="82323">
                  <c:v>13.056238</c:v>
                </c:pt>
                <c:pt idx="82324">
                  <c:v>13.051952</c:v>
                </c:pt>
                <c:pt idx="82325">
                  <c:v>13.056160999999999</c:v>
                </c:pt>
                <c:pt idx="82326">
                  <c:v>13.056336</c:v>
                </c:pt>
                <c:pt idx="82327">
                  <c:v>13.048556</c:v>
                </c:pt>
                <c:pt idx="82328">
                  <c:v>13.053404</c:v>
                </c:pt>
                <c:pt idx="82329">
                  <c:v>13.062963</c:v>
                </c:pt>
                <c:pt idx="82330">
                  <c:v>13.055467</c:v>
                </c:pt>
                <c:pt idx="82331">
                  <c:v>13.045832000000001</c:v>
                </c:pt>
                <c:pt idx="82332">
                  <c:v>13.053174</c:v>
                </c:pt>
                <c:pt idx="82333">
                  <c:v>13.055607</c:v>
                </c:pt>
                <c:pt idx="82334">
                  <c:v>13.049193000000001</c:v>
                </c:pt>
                <c:pt idx="82335">
                  <c:v>13.054568</c:v>
                </c:pt>
                <c:pt idx="82336">
                  <c:v>13.056514</c:v>
                </c:pt>
                <c:pt idx="82337">
                  <c:v>13.050727</c:v>
                </c:pt>
                <c:pt idx="82338">
                  <c:v>13.051653999999999</c:v>
                </c:pt>
                <c:pt idx="82339">
                  <c:v>13.053644</c:v>
                </c:pt>
                <c:pt idx="82340">
                  <c:v>13.053023</c:v>
                </c:pt>
                <c:pt idx="82341">
                  <c:v>13.054161000000001</c:v>
                </c:pt>
                <c:pt idx="82342">
                  <c:v>13.054570999999999</c:v>
                </c:pt>
                <c:pt idx="82343">
                  <c:v>13.052467999999999</c:v>
                </c:pt>
                <c:pt idx="82344">
                  <c:v>13.053407999999999</c:v>
                </c:pt>
                <c:pt idx="82345">
                  <c:v>13.060268000000001</c:v>
                </c:pt>
                <c:pt idx="82346">
                  <c:v>13.062633</c:v>
                </c:pt>
                <c:pt idx="82347">
                  <c:v>13.058396</c:v>
                </c:pt>
                <c:pt idx="82348">
                  <c:v>13.058431000000001</c:v>
                </c:pt>
                <c:pt idx="82349">
                  <c:v>13.063631000000001</c:v>
                </c:pt>
                <c:pt idx="82350">
                  <c:v>13.060797000000001</c:v>
                </c:pt>
                <c:pt idx="82351">
                  <c:v>13.057475</c:v>
                </c:pt>
                <c:pt idx="82352">
                  <c:v>13.065014</c:v>
                </c:pt>
                <c:pt idx="82353">
                  <c:v>13.065288000000001</c:v>
                </c:pt>
                <c:pt idx="82354">
                  <c:v>13.057223</c:v>
                </c:pt>
                <c:pt idx="82355">
                  <c:v>13.055239</c:v>
                </c:pt>
                <c:pt idx="82356">
                  <c:v>13.056168</c:v>
                </c:pt>
                <c:pt idx="82357">
                  <c:v>13.056281999999999</c:v>
                </c:pt>
                <c:pt idx="82358">
                  <c:v>13.059436</c:v>
                </c:pt>
                <c:pt idx="82359">
                  <c:v>13.063238999999999</c:v>
                </c:pt>
                <c:pt idx="82360">
                  <c:v>13.061180999999999</c:v>
                </c:pt>
                <c:pt idx="82361">
                  <c:v>13.062252000000001</c:v>
                </c:pt>
                <c:pt idx="82362">
                  <c:v>13.064534999999999</c:v>
                </c:pt>
                <c:pt idx="82363">
                  <c:v>13.059884</c:v>
                </c:pt>
                <c:pt idx="82364">
                  <c:v>13.060183</c:v>
                </c:pt>
                <c:pt idx="82365">
                  <c:v>13.062893000000001</c:v>
                </c:pt>
                <c:pt idx="82366">
                  <c:v>13.058161999999999</c:v>
                </c:pt>
                <c:pt idx="82367">
                  <c:v>13.053112</c:v>
                </c:pt>
                <c:pt idx="82368">
                  <c:v>13.056806</c:v>
                </c:pt>
                <c:pt idx="82369">
                  <c:v>13.064392</c:v>
                </c:pt>
                <c:pt idx="82370">
                  <c:v>13.063062</c:v>
                </c:pt>
                <c:pt idx="82371">
                  <c:v>13.059191</c:v>
                </c:pt>
                <c:pt idx="82372">
                  <c:v>13.060408000000001</c:v>
                </c:pt>
                <c:pt idx="82373">
                  <c:v>13.060134</c:v>
                </c:pt>
                <c:pt idx="82374">
                  <c:v>13.055645</c:v>
                </c:pt>
                <c:pt idx="82375">
                  <c:v>13.056139999999999</c:v>
                </c:pt>
                <c:pt idx="82376">
                  <c:v>13.060466</c:v>
                </c:pt>
                <c:pt idx="82377">
                  <c:v>13.055153000000001</c:v>
                </c:pt>
                <c:pt idx="82378">
                  <c:v>13.053979</c:v>
                </c:pt>
                <c:pt idx="82379">
                  <c:v>13.062839</c:v>
                </c:pt>
                <c:pt idx="82380">
                  <c:v>13.059505</c:v>
                </c:pt>
                <c:pt idx="82381">
                  <c:v>13.058498999999999</c:v>
                </c:pt>
                <c:pt idx="82382">
                  <c:v>13.065569999999999</c:v>
                </c:pt>
                <c:pt idx="82383">
                  <c:v>13.061745999999999</c:v>
                </c:pt>
                <c:pt idx="82384">
                  <c:v>13.058590000000001</c:v>
                </c:pt>
                <c:pt idx="82385">
                  <c:v>13.065982</c:v>
                </c:pt>
                <c:pt idx="82386">
                  <c:v>13.069122999999999</c:v>
                </c:pt>
                <c:pt idx="82387">
                  <c:v>13.05965</c:v>
                </c:pt>
                <c:pt idx="82388">
                  <c:v>13.061377999999999</c:v>
                </c:pt>
                <c:pt idx="82389">
                  <c:v>13.071607</c:v>
                </c:pt>
                <c:pt idx="82390">
                  <c:v>13.062642</c:v>
                </c:pt>
                <c:pt idx="82391">
                  <c:v>13.056975</c:v>
                </c:pt>
                <c:pt idx="82392">
                  <c:v>13.068182999999999</c:v>
                </c:pt>
                <c:pt idx="82393">
                  <c:v>13.070028000000001</c:v>
                </c:pt>
                <c:pt idx="82394">
                  <c:v>13.065189999999999</c:v>
                </c:pt>
                <c:pt idx="82395">
                  <c:v>13.070683000000001</c:v>
                </c:pt>
                <c:pt idx="82396">
                  <c:v>13.069877999999999</c:v>
                </c:pt>
                <c:pt idx="82397">
                  <c:v>13.057992</c:v>
                </c:pt>
                <c:pt idx="82398">
                  <c:v>13.059063999999999</c:v>
                </c:pt>
                <c:pt idx="82399">
                  <c:v>13.063184</c:v>
                </c:pt>
                <c:pt idx="82400">
                  <c:v>13.056834</c:v>
                </c:pt>
                <c:pt idx="82401">
                  <c:v>13.058203000000001</c:v>
                </c:pt>
                <c:pt idx="82402">
                  <c:v>13.065054</c:v>
                </c:pt>
                <c:pt idx="82403">
                  <c:v>13.06611</c:v>
                </c:pt>
                <c:pt idx="82404">
                  <c:v>13.067515</c:v>
                </c:pt>
                <c:pt idx="82405">
                  <c:v>13.072872</c:v>
                </c:pt>
                <c:pt idx="82406">
                  <c:v>13.073645000000001</c:v>
                </c:pt>
                <c:pt idx="82407">
                  <c:v>13.070285</c:v>
                </c:pt>
                <c:pt idx="82408">
                  <c:v>13.073917</c:v>
                </c:pt>
                <c:pt idx="82409">
                  <c:v>13.075507999999999</c:v>
                </c:pt>
                <c:pt idx="82410">
                  <c:v>13.070142000000001</c:v>
                </c:pt>
                <c:pt idx="82411">
                  <c:v>13.068094</c:v>
                </c:pt>
                <c:pt idx="82412">
                  <c:v>13.070004000000001</c:v>
                </c:pt>
                <c:pt idx="82413">
                  <c:v>13.067105</c:v>
                </c:pt>
                <c:pt idx="82414">
                  <c:v>13.062739000000001</c:v>
                </c:pt>
                <c:pt idx="82415">
                  <c:v>13.067301</c:v>
                </c:pt>
                <c:pt idx="82416">
                  <c:v>13.071145</c:v>
                </c:pt>
                <c:pt idx="82417">
                  <c:v>13.069436</c:v>
                </c:pt>
                <c:pt idx="82418">
                  <c:v>13.071666</c:v>
                </c:pt>
                <c:pt idx="82419">
                  <c:v>13.073117999999999</c:v>
                </c:pt>
                <c:pt idx="82420">
                  <c:v>13.069051</c:v>
                </c:pt>
                <c:pt idx="82421">
                  <c:v>13.064786</c:v>
                </c:pt>
                <c:pt idx="82422">
                  <c:v>13.067346000000001</c:v>
                </c:pt>
                <c:pt idx="82423">
                  <c:v>13.067755</c:v>
                </c:pt>
                <c:pt idx="82424">
                  <c:v>13.063223000000001</c:v>
                </c:pt>
                <c:pt idx="82425">
                  <c:v>13.067335</c:v>
                </c:pt>
                <c:pt idx="82426">
                  <c:v>13.068329</c:v>
                </c:pt>
                <c:pt idx="82427">
                  <c:v>13.065087</c:v>
                </c:pt>
                <c:pt idx="82428">
                  <c:v>13.069789</c:v>
                </c:pt>
                <c:pt idx="82429">
                  <c:v>13.076280000000001</c:v>
                </c:pt>
                <c:pt idx="82430">
                  <c:v>13.075086000000001</c:v>
                </c:pt>
                <c:pt idx="82431">
                  <c:v>13.068175999999999</c:v>
                </c:pt>
                <c:pt idx="82432">
                  <c:v>13.073672999999999</c:v>
                </c:pt>
                <c:pt idx="82433">
                  <c:v>13.07784</c:v>
                </c:pt>
                <c:pt idx="82434">
                  <c:v>13.066138</c:v>
                </c:pt>
                <c:pt idx="82435">
                  <c:v>13.065777000000001</c:v>
                </c:pt>
                <c:pt idx="82436">
                  <c:v>13.071414000000001</c:v>
                </c:pt>
                <c:pt idx="82437">
                  <c:v>13.068534</c:v>
                </c:pt>
                <c:pt idx="82438">
                  <c:v>13.067147</c:v>
                </c:pt>
                <c:pt idx="82439">
                  <c:v>13.068864</c:v>
                </c:pt>
                <c:pt idx="82440">
                  <c:v>13.069369</c:v>
                </c:pt>
                <c:pt idx="82441">
                  <c:v>13.072692</c:v>
                </c:pt>
                <c:pt idx="82442">
                  <c:v>13.078771</c:v>
                </c:pt>
                <c:pt idx="82443">
                  <c:v>13.073888</c:v>
                </c:pt>
                <c:pt idx="82444">
                  <c:v>13.069825</c:v>
                </c:pt>
                <c:pt idx="82445">
                  <c:v>13.07422</c:v>
                </c:pt>
                <c:pt idx="82446">
                  <c:v>13.069591000000001</c:v>
                </c:pt>
                <c:pt idx="82447">
                  <c:v>13.067665</c:v>
                </c:pt>
                <c:pt idx="82448">
                  <c:v>13.070644</c:v>
                </c:pt>
                <c:pt idx="82449">
                  <c:v>13.068790999999999</c:v>
                </c:pt>
                <c:pt idx="82450">
                  <c:v>13.069599</c:v>
                </c:pt>
                <c:pt idx="82451">
                  <c:v>13.072301</c:v>
                </c:pt>
                <c:pt idx="82452">
                  <c:v>13.075547</c:v>
                </c:pt>
                <c:pt idx="82453">
                  <c:v>13.073587</c:v>
                </c:pt>
                <c:pt idx="82454">
                  <c:v>13.073273</c:v>
                </c:pt>
                <c:pt idx="82455">
                  <c:v>13.082081000000001</c:v>
                </c:pt>
                <c:pt idx="82456">
                  <c:v>13.082439000000001</c:v>
                </c:pt>
                <c:pt idx="82457">
                  <c:v>13.076684999999999</c:v>
                </c:pt>
                <c:pt idx="82458">
                  <c:v>13.079472000000001</c:v>
                </c:pt>
                <c:pt idx="82459">
                  <c:v>13.082469</c:v>
                </c:pt>
                <c:pt idx="82460">
                  <c:v>13.073788</c:v>
                </c:pt>
                <c:pt idx="82461">
                  <c:v>13.070461</c:v>
                </c:pt>
                <c:pt idx="82462">
                  <c:v>13.075468000000001</c:v>
                </c:pt>
                <c:pt idx="82463">
                  <c:v>13.071565</c:v>
                </c:pt>
                <c:pt idx="82464">
                  <c:v>13.071837</c:v>
                </c:pt>
                <c:pt idx="82465">
                  <c:v>13.077745</c:v>
                </c:pt>
                <c:pt idx="82466">
                  <c:v>13.075039</c:v>
                </c:pt>
                <c:pt idx="82467">
                  <c:v>13.074346</c:v>
                </c:pt>
                <c:pt idx="82468">
                  <c:v>13.076419</c:v>
                </c:pt>
                <c:pt idx="82469">
                  <c:v>13.076494</c:v>
                </c:pt>
                <c:pt idx="82470">
                  <c:v>13.075799</c:v>
                </c:pt>
                <c:pt idx="82471">
                  <c:v>13.077491</c:v>
                </c:pt>
                <c:pt idx="82472">
                  <c:v>13.079981</c:v>
                </c:pt>
                <c:pt idx="82473">
                  <c:v>13.074405</c:v>
                </c:pt>
                <c:pt idx="82474">
                  <c:v>13.072755000000001</c:v>
                </c:pt>
                <c:pt idx="82475">
                  <c:v>13.078438</c:v>
                </c:pt>
                <c:pt idx="82476">
                  <c:v>13.079132</c:v>
                </c:pt>
                <c:pt idx="82477">
                  <c:v>13.079362</c:v>
                </c:pt>
                <c:pt idx="82478">
                  <c:v>13.084671</c:v>
                </c:pt>
                <c:pt idx="82479">
                  <c:v>13.084648</c:v>
                </c:pt>
                <c:pt idx="82480">
                  <c:v>13.077793</c:v>
                </c:pt>
                <c:pt idx="82481">
                  <c:v>13.079136</c:v>
                </c:pt>
                <c:pt idx="82482">
                  <c:v>13.082997000000001</c:v>
                </c:pt>
                <c:pt idx="82483">
                  <c:v>13.077627</c:v>
                </c:pt>
                <c:pt idx="82484">
                  <c:v>13.074154999999999</c:v>
                </c:pt>
                <c:pt idx="82485">
                  <c:v>13.079245</c:v>
                </c:pt>
                <c:pt idx="82486">
                  <c:v>13.082336</c:v>
                </c:pt>
                <c:pt idx="82487">
                  <c:v>13.077347</c:v>
                </c:pt>
                <c:pt idx="82488">
                  <c:v>13.077788999999999</c:v>
                </c:pt>
                <c:pt idx="82489">
                  <c:v>13.081770000000001</c:v>
                </c:pt>
                <c:pt idx="82490">
                  <c:v>13.078367999999999</c:v>
                </c:pt>
                <c:pt idx="82491">
                  <c:v>13.079164</c:v>
                </c:pt>
                <c:pt idx="82492">
                  <c:v>13.080356999999999</c:v>
                </c:pt>
                <c:pt idx="82493">
                  <c:v>13.080287</c:v>
                </c:pt>
                <c:pt idx="82494">
                  <c:v>13.084135</c:v>
                </c:pt>
                <c:pt idx="82495">
                  <c:v>13.083016000000001</c:v>
                </c:pt>
                <c:pt idx="82496">
                  <c:v>13.078735999999999</c:v>
                </c:pt>
                <c:pt idx="82497">
                  <c:v>13.073808</c:v>
                </c:pt>
                <c:pt idx="82498">
                  <c:v>13.075734000000001</c:v>
                </c:pt>
                <c:pt idx="82499">
                  <c:v>13.082831000000001</c:v>
                </c:pt>
                <c:pt idx="82500">
                  <c:v>13.083537</c:v>
                </c:pt>
                <c:pt idx="82501">
                  <c:v>13.085197000000001</c:v>
                </c:pt>
                <c:pt idx="82502">
                  <c:v>13.090494</c:v>
                </c:pt>
                <c:pt idx="82503">
                  <c:v>13.089475</c:v>
                </c:pt>
                <c:pt idx="82504">
                  <c:v>13.085556</c:v>
                </c:pt>
                <c:pt idx="82505">
                  <c:v>13.087173999999999</c:v>
                </c:pt>
                <c:pt idx="82506">
                  <c:v>13.085050000000001</c:v>
                </c:pt>
                <c:pt idx="82507">
                  <c:v>13.07671</c:v>
                </c:pt>
                <c:pt idx="82508">
                  <c:v>13.082153</c:v>
                </c:pt>
                <c:pt idx="82509">
                  <c:v>13.088801</c:v>
                </c:pt>
                <c:pt idx="82510">
                  <c:v>13.080169</c:v>
                </c:pt>
                <c:pt idx="82511">
                  <c:v>13.077543</c:v>
                </c:pt>
                <c:pt idx="82512">
                  <c:v>13.086202</c:v>
                </c:pt>
                <c:pt idx="82513">
                  <c:v>13.086399999999999</c:v>
                </c:pt>
                <c:pt idx="82514">
                  <c:v>13.081009999999999</c:v>
                </c:pt>
                <c:pt idx="82515">
                  <c:v>13.087828</c:v>
                </c:pt>
                <c:pt idx="82516">
                  <c:v>13.094957000000001</c:v>
                </c:pt>
                <c:pt idx="82517">
                  <c:v>13.091620000000001</c:v>
                </c:pt>
                <c:pt idx="82518">
                  <c:v>13.088327</c:v>
                </c:pt>
                <c:pt idx="82519">
                  <c:v>13.084697</c:v>
                </c:pt>
                <c:pt idx="82520">
                  <c:v>13.081664</c:v>
                </c:pt>
                <c:pt idx="82521">
                  <c:v>13.084353999999999</c:v>
                </c:pt>
                <c:pt idx="82522">
                  <c:v>13.085016</c:v>
                </c:pt>
                <c:pt idx="82523">
                  <c:v>13.080787000000001</c:v>
                </c:pt>
                <c:pt idx="82524">
                  <c:v>13.080952</c:v>
                </c:pt>
                <c:pt idx="82525">
                  <c:v>13.087942</c:v>
                </c:pt>
                <c:pt idx="82526">
                  <c:v>13.08745</c:v>
                </c:pt>
                <c:pt idx="82527">
                  <c:v>13.080473</c:v>
                </c:pt>
                <c:pt idx="82528">
                  <c:v>13.083624</c:v>
                </c:pt>
                <c:pt idx="82529">
                  <c:v>13.088939</c:v>
                </c:pt>
                <c:pt idx="82530">
                  <c:v>13.084819</c:v>
                </c:pt>
                <c:pt idx="82531">
                  <c:v>13.081253</c:v>
                </c:pt>
                <c:pt idx="82532">
                  <c:v>13.08684</c:v>
                </c:pt>
                <c:pt idx="82533">
                  <c:v>13.087597000000001</c:v>
                </c:pt>
                <c:pt idx="82534">
                  <c:v>13.083097</c:v>
                </c:pt>
                <c:pt idx="82535">
                  <c:v>13.089057</c:v>
                </c:pt>
                <c:pt idx="82536">
                  <c:v>13.090909</c:v>
                </c:pt>
                <c:pt idx="82537">
                  <c:v>13.084993000000001</c:v>
                </c:pt>
                <c:pt idx="82538">
                  <c:v>13.09179</c:v>
                </c:pt>
                <c:pt idx="82539">
                  <c:v>13.100101</c:v>
                </c:pt>
                <c:pt idx="82540">
                  <c:v>13.092307999999999</c:v>
                </c:pt>
                <c:pt idx="82541">
                  <c:v>13.083295</c:v>
                </c:pt>
                <c:pt idx="82542">
                  <c:v>13.086961000000001</c:v>
                </c:pt>
                <c:pt idx="82543">
                  <c:v>13.093633000000001</c:v>
                </c:pt>
                <c:pt idx="82544">
                  <c:v>13.096125000000001</c:v>
                </c:pt>
                <c:pt idx="82545">
                  <c:v>13.095395</c:v>
                </c:pt>
                <c:pt idx="82546">
                  <c:v>13.089282000000001</c:v>
                </c:pt>
                <c:pt idx="82547">
                  <c:v>13.081939999999999</c:v>
                </c:pt>
                <c:pt idx="82548">
                  <c:v>13.084398</c:v>
                </c:pt>
                <c:pt idx="82549">
                  <c:v>13.094319</c:v>
                </c:pt>
                <c:pt idx="82550">
                  <c:v>13.088753000000001</c:v>
                </c:pt>
                <c:pt idx="82551">
                  <c:v>13.078364000000001</c:v>
                </c:pt>
                <c:pt idx="82552">
                  <c:v>13.090439</c:v>
                </c:pt>
                <c:pt idx="82553">
                  <c:v>13.093676</c:v>
                </c:pt>
                <c:pt idx="82554">
                  <c:v>13.085907000000001</c:v>
                </c:pt>
                <c:pt idx="82555">
                  <c:v>13.095204000000001</c:v>
                </c:pt>
                <c:pt idx="82556">
                  <c:v>13.099707</c:v>
                </c:pt>
                <c:pt idx="82557">
                  <c:v>13.091761</c:v>
                </c:pt>
                <c:pt idx="82558">
                  <c:v>13.092542</c:v>
                </c:pt>
                <c:pt idx="82559">
                  <c:v>13.096022</c:v>
                </c:pt>
                <c:pt idx="82560">
                  <c:v>13.089168000000001</c:v>
                </c:pt>
                <c:pt idx="82561">
                  <c:v>13.087607</c:v>
                </c:pt>
                <c:pt idx="82562">
                  <c:v>13.096206</c:v>
                </c:pt>
                <c:pt idx="82563">
                  <c:v>13.09172</c:v>
                </c:pt>
                <c:pt idx="82564">
                  <c:v>13.086144000000001</c:v>
                </c:pt>
                <c:pt idx="82565">
                  <c:v>13.093006000000001</c:v>
                </c:pt>
                <c:pt idx="82566">
                  <c:v>13.092950999999999</c:v>
                </c:pt>
                <c:pt idx="82567">
                  <c:v>13.092482</c:v>
                </c:pt>
                <c:pt idx="82568">
                  <c:v>13.099173</c:v>
                </c:pt>
                <c:pt idx="82569">
                  <c:v>13.096514000000001</c:v>
                </c:pt>
                <c:pt idx="82570">
                  <c:v>13.087884000000001</c:v>
                </c:pt>
                <c:pt idx="82571">
                  <c:v>13.089131</c:v>
                </c:pt>
                <c:pt idx="82572">
                  <c:v>13.091132</c:v>
                </c:pt>
                <c:pt idx="82573">
                  <c:v>13.086755</c:v>
                </c:pt>
                <c:pt idx="82574">
                  <c:v>13.093313999999999</c:v>
                </c:pt>
                <c:pt idx="82575">
                  <c:v>13.102446</c:v>
                </c:pt>
                <c:pt idx="82576">
                  <c:v>13.100636</c:v>
                </c:pt>
                <c:pt idx="82577">
                  <c:v>13.097375</c:v>
                </c:pt>
                <c:pt idx="82578">
                  <c:v>13.097714</c:v>
                </c:pt>
                <c:pt idx="82579">
                  <c:v>13.096764</c:v>
                </c:pt>
                <c:pt idx="82580">
                  <c:v>13.093175</c:v>
                </c:pt>
                <c:pt idx="82581">
                  <c:v>13.098335000000001</c:v>
                </c:pt>
                <c:pt idx="82582">
                  <c:v>13.103177000000001</c:v>
                </c:pt>
                <c:pt idx="82583">
                  <c:v>13.097861999999999</c:v>
                </c:pt>
                <c:pt idx="82584">
                  <c:v>13.097886000000001</c:v>
                </c:pt>
                <c:pt idx="82585">
                  <c:v>13.102774999999999</c:v>
                </c:pt>
                <c:pt idx="82586">
                  <c:v>13.101228000000001</c:v>
                </c:pt>
                <c:pt idx="82587">
                  <c:v>13.096465999999999</c:v>
                </c:pt>
                <c:pt idx="82588">
                  <c:v>13.097441999999999</c:v>
                </c:pt>
                <c:pt idx="82589">
                  <c:v>13.095473999999999</c:v>
                </c:pt>
                <c:pt idx="82590">
                  <c:v>13.090248000000001</c:v>
                </c:pt>
                <c:pt idx="82591">
                  <c:v>13.097956</c:v>
                </c:pt>
                <c:pt idx="82592">
                  <c:v>13.102024999999999</c:v>
                </c:pt>
                <c:pt idx="82593">
                  <c:v>13.092274</c:v>
                </c:pt>
                <c:pt idx="82594">
                  <c:v>13.092872</c:v>
                </c:pt>
                <c:pt idx="82595">
                  <c:v>13.098647</c:v>
                </c:pt>
                <c:pt idx="82596">
                  <c:v>13.096546999999999</c:v>
                </c:pt>
                <c:pt idx="82597">
                  <c:v>13.09886</c:v>
                </c:pt>
                <c:pt idx="82598">
                  <c:v>13.106031</c:v>
                </c:pt>
                <c:pt idx="82599">
                  <c:v>13.098082</c:v>
                </c:pt>
                <c:pt idx="82600">
                  <c:v>13.087839000000001</c:v>
                </c:pt>
                <c:pt idx="82601">
                  <c:v>13.093515</c:v>
                </c:pt>
                <c:pt idx="82602">
                  <c:v>13.096944000000001</c:v>
                </c:pt>
                <c:pt idx="82603">
                  <c:v>13.095447999999999</c:v>
                </c:pt>
                <c:pt idx="82604">
                  <c:v>13.097712</c:v>
                </c:pt>
                <c:pt idx="82605">
                  <c:v>13.098497999999999</c:v>
                </c:pt>
                <c:pt idx="82606">
                  <c:v>13.098084999999999</c:v>
                </c:pt>
                <c:pt idx="82607">
                  <c:v>13.096776</c:v>
                </c:pt>
                <c:pt idx="82608">
                  <c:v>13.094533999999999</c:v>
                </c:pt>
                <c:pt idx="82609">
                  <c:v>13.0931</c:v>
                </c:pt>
                <c:pt idx="82610">
                  <c:v>13.098744</c:v>
                </c:pt>
                <c:pt idx="82611">
                  <c:v>13.105347</c:v>
                </c:pt>
                <c:pt idx="82612">
                  <c:v>13.10411</c:v>
                </c:pt>
                <c:pt idx="82613">
                  <c:v>13.104943</c:v>
                </c:pt>
                <c:pt idx="82614">
                  <c:v>13.107131000000001</c:v>
                </c:pt>
                <c:pt idx="82615">
                  <c:v>13.10234</c:v>
                </c:pt>
                <c:pt idx="82616">
                  <c:v>13.10028</c:v>
                </c:pt>
                <c:pt idx="82617">
                  <c:v>13.105483</c:v>
                </c:pt>
                <c:pt idx="82618">
                  <c:v>13.103747</c:v>
                </c:pt>
                <c:pt idx="82619">
                  <c:v>13.094362</c:v>
                </c:pt>
                <c:pt idx="82620">
                  <c:v>13.099610999999999</c:v>
                </c:pt>
                <c:pt idx="82621">
                  <c:v>13.106115000000001</c:v>
                </c:pt>
                <c:pt idx="82622">
                  <c:v>13.096329000000001</c:v>
                </c:pt>
                <c:pt idx="82623">
                  <c:v>13.098803999999999</c:v>
                </c:pt>
                <c:pt idx="82624">
                  <c:v>13.112311</c:v>
                </c:pt>
                <c:pt idx="82625">
                  <c:v>13.108392</c:v>
                </c:pt>
                <c:pt idx="82626">
                  <c:v>13.099583000000001</c:v>
                </c:pt>
                <c:pt idx="82627">
                  <c:v>13.103880999999999</c:v>
                </c:pt>
                <c:pt idx="82628">
                  <c:v>13.107900000000001</c:v>
                </c:pt>
                <c:pt idx="82629">
                  <c:v>13.102398000000001</c:v>
                </c:pt>
                <c:pt idx="82630">
                  <c:v>13.102022</c:v>
                </c:pt>
                <c:pt idx="82631">
                  <c:v>13.10284</c:v>
                </c:pt>
                <c:pt idx="82632">
                  <c:v>13.098219</c:v>
                </c:pt>
                <c:pt idx="82633">
                  <c:v>13.100674</c:v>
                </c:pt>
                <c:pt idx="82634">
                  <c:v>13.104518000000001</c:v>
                </c:pt>
                <c:pt idx="82635">
                  <c:v>13.102423999999999</c:v>
                </c:pt>
                <c:pt idx="82636">
                  <c:v>13.104656</c:v>
                </c:pt>
                <c:pt idx="82637">
                  <c:v>13.110443</c:v>
                </c:pt>
                <c:pt idx="82638">
                  <c:v>13.104393</c:v>
                </c:pt>
                <c:pt idx="82639">
                  <c:v>13.100809</c:v>
                </c:pt>
                <c:pt idx="82640">
                  <c:v>13.112942</c:v>
                </c:pt>
                <c:pt idx="82641">
                  <c:v>13.111349000000001</c:v>
                </c:pt>
                <c:pt idx="82642">
                  <c:v>13.098488</c:v>
                </c:pt>
                <c:pt idx="82643">
                  <c:v>13.104281</c:v>
                </c:pt>
                <c:pt idx="82644">
                  <c:v>13.112969</c:v>
                </c:pt>
                <c:pt idx="82645">
                  <c:v>13.108561</c:v>
                </c:pt>
                <c:pt idx="82646">
                  <c:v>13.107875</c:v>
                </c:pt>
                <c:pt idx="82647">
                  <c:v>13.111964</c:v>
                </c:pt>
                <c:pt idx="82648">
                  <c:v>13.106398</c:v>
                </c:pt>
                <c:pt idx="82649">
                  <c:v>13.101786000000001</c:v>
                </c:pt>
                <c:pt idx="82650">
                  <c:v>13.107214000000001</c:v>
                </c:pt>
                <c:pt idx="82651">
                  <c:v>13.107436999999999</c:v>
                </c:pt>
                <c:pt idx="82652">
                  <c:v>13.102124999999999</c:v>
                </c:pt>
                <c:pt idx="82653">
                  <c:v>13.106152</c:v>
                </c:pt>
                <c:pt idx="82654">
                  <c:v>13.111015</c:v>
                </c:pt>
                <c:pt idx="82655">
                  <c:v>13.107068999999999</c:v>
                </c:pt>
                <c:pt idx="82656">
                  <c:v>13.106998000000001</c:v>
                </c:pt>
                <c:pt idx="82657">
                  <c:v>13.110891000000001</c:v>
                </c:pt>
                <c:pt idx="82658">
                  <c:v>13.10402</c:v>
                </c:pt>
                <c:pt idx="82659">
                  <c:v>13.101803</c:v>
                </c:pt>
                <c:pt idx="82660">
                  <c:v>13.11004</c:v>
                </c:pt>
                <c:pt idx="82661">
                  <c:v>13.10633</c:v>
                </c:pt>
                <c:pt idx="82662">
                  <c:v>13.101357999999999</c:v>
                </c:pt>
                <c:pt idx="82663">
                  <c:v>13.112188</c:v>
                </c:pt>
                <c:pt idx="82664">
                  <c:v>13.117146</c:v>
                </c:pt>
                <c:pt idx="82665">
                  <c:v>13.107556000000001</c:v>
                </c:pt>
                <c:pt idx="82666">
                  <c:v>13.107956</c:v>
                </c:pt>
                <c:pt idx="82667">
                  <c:v>13.115506999999999</c:v>
                </c:pt>
                <c:pt idx="82668">
                  <c:v>13.112823000000001</c:v>
                </c:pt>
                <c:pt idx="82669">
                  <c:v>13.110027000000001</c:v>
                </c:pt>
                <c:pt idx="82670">
                  <c:v>13.112204999999999</c:v>
                </c:pt>
                <c:pt idx="82671">
                  <c:v>13.112235999999999</c:v>
                </c:pt>
                <c:pt idx="82672">
                  <c:v>13.108750000000001</c:v>
                </c:pt>
                <c:pt idx="82673">
                  <c:v>13.109154</c:v>
                </c:pt>
                <c:pt idx="82674">
                  <c:v>13.114065999999999</c:v>
                </c:pt>
                <c:pt idx="82675">
                  <c:v>13.112465</c:v>
                </c:pt>
                <c:pt idx="82676">
                  <c:v>13.11144</c:v>
                </c:pt>
                <c:pt idx="82677">
                  <c:v>13.115555000000001</c:v>
                </c:pt>
                <c:pt idx="82678">
                  <c:v>13.112028</c:v>
                </c:pt>
                <c:pt idx="82679">
                  <c:v>13.114750000000001</c:v>
                </c:pt>
                <c:pt idx="82680">
                  <c:v>13.123298</c:v>
                </c:pt>
                <c:pt idx="82681">
                  <c:v>13.117105</c:v>
                </c:pt>
                <c:pt idx="82682">
                  <c:v>13.107196</c:v>
                </c:pt>
                <c:pt idx="82683">
                  <c:v>13.109363</c:v>
                </c:pt>
                <c:pt idx="82684">
                  <c:v>13.113908</c:v>
                </c:pt>
                <c:pt idx="82685">
                  <c:v>13.109704000000001</c:v>
                </c:pt>
                <c:pt idx="82686">
                  <c:v>13.108817999999999</c:v>
                </c:pt>
                <c:pt idx="82687">
                  <c:v>13.114363000000001</c:v>
                </c:pt>
                <c:pt idx="82688">
                  <c:v>13.113985</c:v>
                </c:pt>
                <c:pt idx="82689">
                  <c:v>13.114447999999999</c:v>
                </c:pt>
                <c:pt idx="82690">
                  <c:v>13.116709</c:v>
                </c:pt>
                <c:pt idx="82691">
                  <c:v>13.113377</c:v>
                </c:pt>
                <c:pt idx="82692">
                  <c:v>13.114602</c:v>
                </c:pt>
                <c:pt idx="82693">
                  <c:v>13.119865000000001</c:v>
                </c:pt>
                <c:pt idx="82694">
                  <c:v>13.11232</c:v>
                </c:pt>
                <c:pt idx="82695">
                  <c:v>13.105942000000001</c:v>
                </c:pt>
                <c:pt idx="82696">
                  <c:v>13.112916999999999</c:v>
                </c:pt>
                <c:pt idx="82697">
                  <c:v>13.111865999999999</c:v>
                </c:pt>
                <c:pt idx="82698">
                  <c:v>13.109978</c:v>
                </c:pt>
                <c:pt idx="82699">
                  <c:v>13.117347000000001</c:v>
                </c:pt>
                <c:pt idx="82700">
                  <c:v>13.117623999999999</c:v>
                </c:pt>
                <c:pt idx="82701">
                  <c:v>13.114909000000001</c:v>
                </c:pt>
                <c:pt idx="82702">
                  <c:v>13.116175999999999</c:v>
                </c:pt>
                <c:pt idx="82703">
                  <c:v>13.114580999999999</c:v>
                </c:pt>
                <c:pt idx="82704">
                  <c:v>13.109437</c:v>
                </c:pt>
                <c:pt idx="82705">
                  <c:v>13.112501</c:v>
                </c:pt>
                <c:pt idx="82706">
                  <c:v>13.119795999999999</c:v>
                </c:pt>
                <c:pt idx="82707">
                  <c:v>13.113174000000001</c:v>
                </c:pt>
                <c:pt idx="82708">
                  <c:v>13.111224999999999</c:v>
                </c:pt>
                <c:pt idx="82709">
                  <c:v>13.121600000000001</c:v>
                </c:pt>
                <c:pt idx="82710">
                  <c:v>13.120355</c:v>
                </c:pt>
                <c:pt idx="82711">
                  <c:v>13.114471</c:v>
                </c:pt>
                <c:pt idx="82712">
                  <c:v>13.116277</c:v>
                </c:pt>
                <c:pt idx="82713">
                  <c:v>13.119623000000001</c:v>
                </c:pt>
                <c:pt idx="82714">
                  <c:v>13.116398999999999</c:v>
                </c:pt>
                <c:pt idx="82715">
                  <c:v>13.115505000000001</c:v>
                </c:pt>
                <c:pt idx="82716">
                  <c:v>13.121561</c:v>
                </c:pt>
                <c:pt idx="82717">
                  <c:v>13.117836</c:v>
                </c:pt>
                <c:pt idx="82718">
                  <c:v>13.113535000000001</c:v>
                </c:pt>
                <c:pt idx="82719">
                  <c:v>13.120016</c:v>
                </c:pt>
                <c:pt idx="82720">
                  <c:v>13.122131</c:v>
                </c:pt>
                <c:pt idx="82721">
                  <c:v>13.115655</c:v>
                </c:pt>
                <c:pt idx="82722">
                  <c:v>13.11899</c:v>
                </c:pt>
                <c:pt idx="82723">
                  <c:v>13.127083000000001</c:v>
                </c:pt>
                <c:pt idx="82724">
                  <c:v>13.123215</c:v>
                </c:pt>
                <c:pt idx="82725">
                  <c:v>13.12088</c:v>
                </c:pt>
                <c:pt idx="82726">
                  <c:v>13.124966000000001</c:v>
                </c:pt>
                <c:pt idx="82727">
                  <c:v>13.123188000000001</c:v>
                </c:pt>
                <c:pt idx="82728">
                  <c:v>13.120495999999999</c:v>
                </c:pt>
                <c:pt idx="82729">
                  <c:v>13.123369</c:v>
                </c:pt>
                <c:pt idx="82730">
                  <c:v>13.123027</c:v>
                </c:pt>
                <c:pt idx="82731">
                  <c:v>13.119808000000001</c:v>
                </c:pt>
                <c:pt idx="82732">
                  <c:v>13.124667000000001</c:v>
                </c:pt>
                <c:pt idx="82733">
                  <c:v>13.123780999999999</c:v>
                </c:pt>
                <c:pt idx="82734">
                  <c:v>13.114846</c:v>
                </c:pt>
                <c:pt idx="82735">
                  <c:v>13.122271</c:v>
                </c:pt>
                <c:pt idx="82736">
                  <c:v>13.128387999999999</c:v>
                </c:pt>
                <c:pt idx="82737">
                  <c:v>13.117508000000001</c:v>
                </c:pt>
                <c:pt idx="82738">
                  <c:v>13.117393</c:v>
                </c:pt>
                <c:pt idx="82739">
                  <c:v>13.127834</c:v>
                </c:pt>
                <c:pt idx="82740">
                  <c:v>13.125835</c:v>
                </c:pt>
                <c:pt idx="82741">
                  <c:v>13.120188000000001</c:v>
                </c:pt>
                <c:pt idx="82742">
                  <c:v>13.122583000000001</c:v>
                </c:pt>
                <c:pt idx="82743">
                  <c:v>13.123286</c:v>
                </c:pt>
                <c:pt idx="82744">
                  <c:v>13.123372</c:v>
                </c:pt>
                <c:pt idx="82745">
                  <c:v>13.125021</c:v>
                </c:pt>
                <c:pt idx="82746">
                  <c:v>13.119320999999999</c:v>
                </c:pt>
                <c:pt idx="82747">
                  <c:v>13.115475999999999</c:v>
                </c:pt>
                <c:pt idx="82748">
                  <c:v>13.122671</c:v>
                </c:pt>
                <c:pt idx="82749">
                  <c:v>13.126263</c:v>
                </c:pt>
                <c:pt idx="82750">
                  <c:v>13.120229</c:v>
                </c:pt>
                <c:pt idx="82751">
                  <c:v>13.121074</c:v>
                </c:pt>
                <c:pt idx="82752">
                  <c:v>13.127416</c:v>
                </c:pt>
                <c:pt idx="82753">
                  <c:v>13.122443000000001</c:v>
                </c:pt>
                <c:pt idx="82754">
                  <c:v>13.120835</c:v>
                </c:pt>
                <c:pt idx="82755">
                  <c:v>13.125693999999999</c:v>
                </c:pt>
                <c:pt idx="82756">
                  <c:v>13.118569000000001</c:v>
                </c:pt>
                <c:pt idx="82757">
                  <c:v>13.116225</c:v>
                </c:pt>
                <c:pt idx="82758">
                  <c:v>13.123099</c:v>
                </c:pt>
                <c:pt idx="82759">
                  <c:v>13.12011</c:v>
                </c:pt>
                <c:pt idx="82760">
                  <c:v>13.120162000000001</c:v>
                </c:pt>
                <c:pt idx="82761">
                  <c:v>13.132909</c:v>
                </c:pt>
                <c:pt idx="82762">
                  <c:v>13.13757</c:v>
                </c:pt>
                <c:pt idx="82763">
                  <c:v>13.129166</c:v>
                </c:pt>
                <c:pt idx="82764">
                  <c:v>13.129085999999999</c:v>
                </c:pt>
                <c:pt idx="82765">
                  <c:v>13.131261</c:v>
                </c:pt>
                <c:pt idx="82766">
                  <c:v>13.125444</c:v>
                </c:pt>
                <c:pt idx="82767">
                  <c:v>13.128091</c:v>
                </c:pt>
                <c:pt idx="82768">
                  <c:v>13.132721</c:v>
                </c:pt>
                <c:pt idx="82769">
                  <c:v>13.128975000000001</c:v>
                </c:pt>
                <c:pt idx="82770">
                  <c:v>13.124352</c:v>
                </c:pt>
                <c:pt idx="82771">
                  <c:v>13.127447</c:v>
                </c:pt>
                <c:pt idx="82772">
                  <c:v>13.133621</c:v>
                </c:pt>
                <c:pt idx="82773">
                  <c:v>13.130608000000001</c:v>
                </c:pt>
                <c:pt idx="82774">
                  <c:v>13.128095</c:v>
                </c:pt>
                <c:pt idx="82775">
                  <c:v>13.129273</c:v>
                </c:pt>
                <c:pt idx="82776">
                  <c:v>13.126199</c:v>
                </c:pt>
                <c:pt idx="82777">
                  <c:v>13.126182999999999</c:v>
                </c:pt>
                <c:pt idx="82778">
                  <c:v>13.130585</c:v>
                </c:pt>
                <c:pt idx="82779">
                  <c:v>13.131904</c:v>
                </c:pt>
                <c:pt idx="82780">
                  <c:v>13.127146</c:v>
                </c:pt>
                <c:pt idx="82781">
                  <c:v>13.123533</c:v>
                </c:pt>
                <c:pt idx="82782">
                  <c:v>13.125045</c:v>
                </c:pt>
                <c:pt idx="82783">
                  <c:v>13.126716999999999</c:v>
                </c:pt>
                <c:pt idx="82784">
                  <c:v>13.133575</c:v>
                </c:pt>
                <c:pt idx="82785">
                  <c:v>13.137570999999999</c:v>
                </c:pt>
                <c:pt idx="82786">
                  <c:v>13.129773</c:v>
                </c:pt>
                <c:pt idx="82787">
                  <c:v>13.124451000000001</c:v>
                </c:pt>
                <c:pt idx="82788">
                  <c:v>13.130826000000001</c:v>
                </c:pt>
                <c:pt idx="82789">
                  <c:v>13.131951000000001</c:v>
                </c:pt>
                <c:pt idx="82790">
                  <c:v>13.125590000000001</c:v>
                </c:pt>
                <c:pt idx="82791">
                  <c:v>13.132362000000001</c:v>
                </c:pt>
                <c:pt idx="82792">
                  <c:v>13.132531</c:v>
                </c:pt>
                <c:pt idx="82793">
                  <c:v>13.122166</c:v>
                </c:pt>
                <c:pt idx="82794">
                  <c:v>13.12791</c:v>
                </c:pt>
                <c:pt idx="82795">
                  <c:v>13.131030000000001</c:v>
                </c:pt>
                <c:pt idx="82796">
                  <c:v>13.125158000000001</c:v>
                </c:pt>
                <c:pt idx="82797">
                  <c:v>13.12818</c:v>
                </c:pt>
                <c:pt idx="82798">
                  <c:v>13.132061</c:v>
                </c:pt>
                <c:pt idx="82799">
                  <c:v>13.128225</c:v>
                </c:pt>
                <c:pt idx="82800">
                  <c:v>13.127800000000001</c:v>
                </c:pt>
                <c:pt idx="82801">
                  <c:v>13.136812000000001</c:v>
                </c:pt>
                <c:pt idx="82802">
                  <c:v>13.136240000000001</c:v>
                </c:pt>
                <c:pt idx="82803">
                  <c:v>13.127706</c:v>
                </c:pt>
                <c:pt idx="82804">
                  <c:v>13.129868</c:v>
                </c:pt>
                <c:pt idx="82805">
                  <c:v>13.132489</c:v>
                </c:pt>
                <c:pt idx="82806">
                  <c:v>13.130692</c:v>
                </c:pt>
                <c:pt idx="82807">
                  <c:v>13.134334000000001</c:v>
                </c:pt>
                <c:pt idx="82808">
                  <c:v>13.139616</c:v>
                </c:pt>
                <c:pt idx="82809">
                  <c:v>13.137809000000001</c:v>
                </c:pt>
                <c:pt idx="82810">
                  <c:v>13.135237999999999</c:v>
                </c:pt>
                <c:pt idx="82811">
                  <c:v>13.138820000000001</c:v>
                </c:pt>
                <c:pt idx="82812">
                  <c:v>13.136119000000001</c:v>
                </c:pt>
                <c:pt idx="82813">
                  <c:v>13.135469000000001</c:v>
                </c:pt>
                <c:pt idx="82814">
                  <c:v>13.138558</c:v>
                </c:pt>
                <c:pt idx="82815">
                  <c:v>13.132612</c:v>
                </c:pt>
                <c:pt idx="82816">
                  <c:v>13.129446</c:v>
                </c:pt>
                <c:pt idx="82817">
                  <c:v>13.132619999999999</c:v>
                </c:pt>
                <c:pt idx="82818">
                  <c:v>13.133570000000001</c:v>
                </c:pt>
                <c:pt idx="82819">
                  <c:v>13.132894</c:v>
                </c:pt>
                <c:pt idx="82820">
                  <c:v>13.136946</c:v>
                </c:pt>
                <c:pt idx="82821">
                  <c:v>13.138595</c:v>
                </c:pt>
                <c:pt idx="82822">
                  <c:v>13.133177999999999</c:v>
                </c:pt>
                <c:pt idx="82823">
                  <c:v>13.137422000000001</c:v>
                </c:pt>
                <c:pt idx="82824">
                  <c:v>13.139144999999999</c:v>
                </c:pt>
                <c:pt idx="82825">
                  <c:v>13.130782</c:v>
                </c:pt>
                <c:pt idx="82826">
                  <c:v>13.132811999999999</c:v>
                </c:pt>
                <c:pt idx="82827">
                  <c:v>13.138857</c:v>
                </c:pt>
                <c:pt idx="82828">
                  <c:v>13.134427000000001</c:v>
                </c:pt>
                <c:pt idx="82829">
                  <c:v>13.136024000000001</c:v>
                </c:pt>
                <c:pt idx="82830">
                  <c:v>13.144943</c:v>
                </c:pt>
                <c:pt idx="82831">
                  <c:v>13.140038000000001</c:v>
                </c:pt>
                <c:pt idx="82832">
                  <c:v>13.132363</c:v>
                </c:pt>
                <c:pt idx="82833">
                  <c:v>13.137582999999999</c:v>
                </c:pt>
                <c:pt idx="82834">
                  <c:v>13.140017</c:v>
                </c:pt>
                <c:pt idx="82835">
                  <c:v>13.136986</c:v>
                </c:pt>
                <c:pt idx="82836">
                  <c:v>13.138177000000001</c:v>
                </c:pt>
                <c:pt idx="82837">
                  <c:v>13.140926</c:v>
                </c:pt>
                <c:pt idx="82838">
                  <c:v>13.14143</c:v>
                </c:pt>
                <c:pt idx="82839">
                  <c:v>13.139643</c:v>
                </c:pt>
                <c:pt idx="82840">
                  <c:v>13.140896</c:v>
                </c:pt>
                <c:pt idx="82841">
                  <c:v>13.138914</c:v>
                </c:pt>
                <c:pt idx="82842">
                  <c:v>13.132084000000001</c:v>
                </c:pt>
                <c:pt idx="82843">
                  <c:v>13.133713</c:v>
                </c:pt>
                <c:pt idx="82844">
                  <c:v>13.134287</c:v>
                </c:pt>
                <c:pt idx="82845">
                  <c:v>13.134316</c:v>
                </c:pt>
                <c:pt idx="82846">
                  <c:v>13.141869</c:v>
                </c:pt>
                <c:pt idx="82847">
                  <c:v>13.147855</c:v>
                </c:pt>
                <c:pt idx="82848">
                  <c:v>13.140587</c:v>
                </c:pt>
                <c:pt idx="82849">
                  <c:v>13.135024</c:v>
                </c:pt>
                <c:pt idx="82850">
                  <c:v>13.145362</c:v>
                </c:pt>
                <c:pt idx="82851">
                  <c:v>13.144485</c:v>
                </c:pt>
                <c:pt idx="82852">
                  <c:v>13.135958</c:v>
                </c:pt>
                <c:pt idx="82853">
                  <c:v>13.138362000000001</c:v>
                </c:pt>
                <c:pt idx="82854">
                  <c:v>13.138033999999999</c:v>
                </c:pt>
                <c:pt idx="82855">
                  <c:v>13.138465999999999</c:v>
                </c:pt>
                <c:pt idx="82856">
                  <c:v>13.146655000000001</c:v>
                </c:pt>
                <c:pt idx="82857">
                  <c:v>13.148910000000001</c:v>
                </c:pt>
                <c:pt idx="82858">
                  <c:v>13.13944</c:v>
                </c:pt>
                <c:pt idx="82859">
                  <c:v>13.136816</c:v>
                </c:pt>
                <c:pt idx="82860">
                  <c:v>13.147197</c:v>
                </c:pt>
                <c:pt idx="82861">
                  <c:v>13.148087</c:v>
                </c:pt>
                <c:pt idx="82862">
                  <c:v>13.139028</c:v>
                </c:pt>
                <c:pt idx="82863">
                  <c:v>13.13871</c:v>
                </c:pt>
                <c:pt idx="82864">
                  <c:v>13.142128</c:v>
                </c:pt>
                <c:pt idx="82865">
                  <c:v>13.138975</c:v>
                </c:pt>
                <c:pt idx="82866">
                  <c:v>13.139284</c:v>
                </c:pt>
                <c:pt idx="82867">
                  <c:v>13.145587000000001</c:v>
                </c:pt>
                <c:pt idx="82868">
                  <c:v>13.142322</c:v>
                </c:pt>
                <c:pt idx="82869">
                  <c:v>13.144878</c:v>
                </c:pt>
                <c:pt idx="82870">
                  <c:v>13.149925</c:v>
                </c:pt>
                <c:pt idx="82871">
                  <c:v>13.140598000000001</c:v>
                </c:pt>
                <c:pt idx="82872">
                  <c:v>13.142161</c:v>
                </c:pt>
                <c:pt idx="82873">
                  <c:v>13.15366</c:v>
                </c:pt>
                <c:pt idx="82874">
                  <c:v>13.147582</c:v>
                </c:pt>
                <c:pt idx="82875">
                  <c:v>13.13941</c:v>
                </c:pt>
                <c:pt idx="82876">
                  <c:v>13.145712</c:v>
                </c:pt>
                <c:pt idx="82877">
                  <c:v>13.148789000000001</c:v>
                </c:pt>
                <c:pt idx="82878">
                  <c:v>13.142806999999999</c:v>
                </c:pt>
                <c:pt idx="82879">
                  <c:v>13.144491</c:v>
                </c:pt>
                <c:pt idx="82880">
                  <c:v>13.146081000000001</c:v>
                </c:pt>
                <c:pt idx="82881">
                  <c:v>13.141942</c:v>
                </c:pt>
                <c:pt idx="82882">
                  <c:v>13.143648000000001</c:v>
                </c:pt>
                <c:pt idx="82883">
                  <c:v>13.143943</c:v>
                </c:pt>
                <c:pt idx="82884">
                  <c:v>13.143064000000001</c:v>
                </c:pt>
                <c:pt idx="82885">
                  <c:v>13.144752</c:v>
                </c:pt>
                <c:pt idx="82886">
                  <c:v>13.149972999999999</c:v>
                </c:pt>
                <c:pt idx="82887">
                  <c:v>13.154023</c:v>
                </c:pt>
                <c:pt idx="82888">
                  <c:v>13.145251999999999</c:v>
                </c:pt>
                <c:pt idx="82889">
                  <c:v>13.142201</c:v>
                </c:pt>
                <c:pt idx="82890">
                  <c:v>13.147411999999999</c:v>
                </c:pt>
                <c:pt idx="82891">
                  <c:v>13.146083000000001</c:v>
                </c:pt>
                <c:pt idx="82892">
                  <c:v>13.143888</c:v>
                </c:pt>
                <c:pt idx="82893">
                  <c:v>13.145910000000001</c:v>
                </c:pt>
                <c:pt idx="82894">
                  <c:v>13.147969</c:v>
                </c:pt>
                <c:pt idx="82895">
                  <c:v>13.145203</c:v>
                </c:pt>
                <c:pt idx="82896">
                  <c:v>13.149175</c:v>
                </c:pt>
                <c:pt idx="82897">
                  <c:v>13.154731999999999</c:v>
                </c:pt>
                <c:pt idx="82898">
                  <c:v>13.149717000000001</c:v>
                </c:pt>
                <c:pt idx="82899">
                  <c:v>13.148426000000001</c:v>
                </c:pt>
                <c:pt idx="82900">
                  <c:v>13.148861</c:v>
                </c:pt>
                <c:pt idx="82901">
                  <c:v>13.143653</c:v>
                </c:pt>
                <c:pt idx="82902">
                  <c:v>13.144783</c:v>
                </c:pt>
                <c:pt idx="82903">
                  <c:v>13.152229999999999</c:v>
                </c:pt>
                <c:pt idx="82904">
                  <c:v>13.149494000000001</c:v>
                </c:pt>
                <c:pt idx="82905">
                  <c:v>13.143159000000001</c:v>
                </c:pt>
                <c:pt idx="82906">
                  <c:v>13.150931</c:v>
                </c:pt>
                <c:pt idx="82907">
                  <c:v>13.153365000000001</c:v>
                </c:pt>
                <c:pt idx="82908">
                  <c:v>13.147192</c:v>
                </c:pt>
                <c:pt idx="82909">
                  <c:v>13.153012</c:v>
                </c:pt>
                <c:pt idx="82910">
                  <c:v>13.158306</c:v>
                </c:pt>
                <c:pt idx="82911">
                  <c:v>13.149794999999999</c:v>
                </c:pt>
                <c:pt idx="82912">
                  <c:v>13.148116</c:v>
                </c:pt>
                <c:pt idx="82913">
                  <c:v>13.158101</c:v>
                </c:pt>
                <c:pt idx="82914">
                  <c:v>13.152215999999999</c:v>
                </c:pt>
                <c:pt idx="82915">
                  <c:v>13.143573</c:v>
                </c:pt>
                <c:pt idx="82916">
                  <c:v>13.154564000000001</c:v>
                </c:pt>
                <c:pt idx="82917">
                  <c:v>13.154662</c:v>
                </c:pt>
                <c:pt idx="82918">
                  <c:v>13.14523</c:v>
                </c:pt>
                <c:pt idx="82919">
                  <c:v>13.148982999999999</c:v>
                </c:pt>
                <c:pt idx="82920">
                  <c:v>13.152816</c:v>
                </c:pt>
                <c:pt idx="82921">
                  <c:v>13.150414</c:v>
                </c:pt>
                <c:pt idx="82922">
                  <c:v>13.149986</c:v>
                </c:pt>
                <c:pt idx="82923">
                  <c:v>13.1531</c:v>
                </c:pt>
                <c:pt idx="82924">
                  <c:v>13.147102</c:v>
                </c:pt>
                <c:pt idx="82925">
                  <c:v>13.144418</c:v>
                </c:pt>
                <c:pt idx="82926">
                  <c:v>13.154508999999999</c:v>
                </c:pt>
                <c:pt idx="82927">
                  <c:v>13.155583</c:v>
                </c:pt>
                <c:pt idx="82928">
                  <c:v>13.151206999999999</c:v>
                </c:pt>
                <c:pt idx="82929">
                  <c:v>13.158018</c:v>
                </c:pt>
                <c:pt idx="82930">
                  <c:v>13.163563999999999</c:v>
                </c:pt>
                <c:pt idx="82931">
                  <c:v>13.158064</c:v>
                </c:pt>
                <c:pt idx="82932">
                  <c:v>13.159894</c:v>
                </c:pt>
                <c:pt idx="82933">
                  <c:v>13.165584000000001</c:v>
                </c:pt>
                <c:pt idx="82934">
                  <c:v>13.155495999999999</c:v>
                </c:pt>
                <c:pt idx="82935">
                  <c:v>13.149461000000001</c:v>
                </c:pt>
                <c:pt idx="82936">
                  <c:v>13.156955</c:v>
                </c:pt>
                <c:pt idx="82937">
                  <c:v>13.157413999999999</c:v>
                </c:pt>
                <c:pt idx="82938">
                  <c:v>13.154123</c:v>
                </c:pt>
                <c:pt idx="82939">
                  <c:v>13.153784</c:v>
                </c:pt>
                <c:pt idx="82940">
                  <c:v>13.156438</c:v>
                </c:pt>
                <c:pt idx="82941">
                  <c:v>13.159708</c:v>
                </c:pt>
                <c:pt idx="82942">
                  <c:v>13.161154</c:v>
                </c:pt>
                <c:pt idx="82943">
                  <c:v>13.161883</c:v>
                </c:pt>
                <c:pt idx="82944">
                  <c:v>13.158731</c:v>
                </c:pt>
                <c:pt idx="82945">
                  <c:v>13.156058</c:v>
                </c:pt>
                <c:pt idx="82946">
                  <c:v>13.157330999999999</c:v>
                </c:pt>
                <c:pt idx="82947">
                  <c:v>13.156421</c:v>
                </c:pt>
                <c:pt idx="82948">
                  <c:v>13.154639</c:v>
                </c:pt>
                <c:pt idx="82949">
                  <c:v>13.156235000000001</c:v>
                </c:pt>
                <c:pt idx="82950">
                  <c:v>13.156995</c:v>
                </c:pt>
                <c:pt idx="82951">
                  <c:v>13.151759</c:v>
                </c:pt>
                <c:pt idx="82952">
                  <c:v>13.155796</c:v>
                </c:pt>
                <c:pt idx="82953">
                  <c:v>13.162468000000001</c:v>
                </c:pt>
                <c:pt idx="82954">
                  <c:v>13.152704999999999</c:v>
                </c:pt>
                <c:pt idx="82955">
                  <c:v>13.152157000000001</c:v>
                </c:pt>
                <c:pt idx="82956">
                  <c:v>13.163083</c:v>
                </c:pt>
                <c:pt idx="82957">
                  <c:v>13.160716000000001</c:v>
                </c:pt>
                <c:pt idx="82958">
                  <c:v>13.155075</c:v>
                </c:pt>
                <c:pt idx="82959">
                  <c:v>13.160149000000001</c:v>
                </c:pt>
                <c:pt idx="82960">
                  <c:v>13.163379000000001</c:v>
                </c:pt>
                <c:pt idx="82961">
                  <c:v>13.154639</c:v>
                </c:pt>
                <c:pt idx="82962">
                  <c:v>13.155150000000001</c:v>
                </c:pt>
                <c:pt idx="82963">
                  <c:v>13.161942</c:v>
                </c:pt>
                <c:pt idx="82964">
                  <c:v>13.157363</c:v>
                </c:pt>
                <c:pt idx="82965">
                  <c:v>13.155144999999999</c:v>
                </c:pt>
                <c:pt idx="82966">
                  <c:v>13.158707</c:v>
                </c:pt>
                <c:pt idx="82967">
                  <c:v>13.158104</c:v>
                </c:pt>
                <c:pt idx="82968">
                  <c:v>13.155096</c:v>
                </c:pt>
                <c:pt idx="82969">
                  <c:v>13.160647000000001</c:v>
                </c:pt>
                <c:pt idx="82970">
                  <c:v>13.164669999999999</c:v>
                </c:pt>
                <c:pt idx="82971">
                  <c:v>13.15512</c:v>
                </c:pt>
                <c:pt idx="82972">
                  <c:v>13.156833000000001</c:v>
                </c:pt>
                <c:pt idx="82973">
                  <c:v>13.16516</c:v>
                </c:pt>
                <c:pt idx="82974">
                  <c:v>13.157671000000001</c:v>
                </c:pt>
                <c:pt idx="82975">
                  <c:v>13.154786</c:v>
                </c:pt>
                <c:pt idx="82976">
                  <c:v>13.162205</c:v>
                </c:pt>
                <c:pt idx="82977">
                  <c:v>13.160807999999999</c:v>
                </c:pt>
                <c:pt idx="82978">
                  <c:v>13.156335</c:v>
                </c:pt>
                <c:pt idx="82979">
                  <c:v>13.163864999999999</c:v>
                </c:pt>
                <c:pt idx="82980">
                  <c:v>13.166681000000001</c:v>
                </c:pt>
                <c:pt idx="82981">
                  <c:v>13.159827</c:v>
                </c:pt>
                <c:pt idx="82982">
                  <c:v>13.164732000000001</c:v>
                </c:pt>
                <c:pt idx="82983">
                  <c:v>13.169306000000001</c:v>
                </c:pt>
                <c:pt idx="82984">
                  <c:v>13.161396</c:v>
                </c:pt>
                <c:pt idx="82985">
                  <c:v>13.158523000000001</c:v>
                </c:pt>
                <c:pt idx="82986">
                  <c:v>13.164554000000001</c:v>
                </c:pt>
                <c:pt idx="82987">
                  <c:v>13.159646</c:v>
                </c:pt>
                <c:pt idx="82988">
                  <c:v>13.153155999999999</c:v>
                </c:pt>
                <c:pt idx="82989">
                  <c:v>13.161473000000001</c:v>
                </c:pt>
                <c:pt idx="82990">
                  <c:v>13.16334</c:v>
                </c:pt>
                <c:pt idx="82991">
                  <c:v>13.161307000000001</c:v>
                </c:pt>
                <c:pt idx="82992">
                  <c:v>13.170564000000001</c:v>
                </c:pt>
                <c:pt idx="82993">
                  <c:v>13.175383999999999</c:v>
                </c:pt>
                <c:pt idx="82994">
                  <c:v>13.170502000000001</c:v>
                </c:pt>
                <c:pt idx="82995">
                  <c:v>13.16488</c:v>
                </c:pt>
                <c:pt idx="82996">
                  <c:v>13.16432</c:v>
                </c:pt>
                <c:pt idx="82997">
                  <c:v>13.164503</c:v>
                </c:pt>
                <c:pt idx="82998">
                  <c:v>13.164762</c:v>
                </c:pt>
                <c:pt idx="82999">
                  <c:v>13.169793</c:v>
                </c:pt>
                <c:pt idx="83000">
                  <c:v>13.169625</c:v>
                </c:pt>
                <c:pt idx="83001">
                  <c:v>13.16334</c:v>
                </c:pt>
                <c:pt idx="83002">
                  <c:v>13.162777</c:v>
                </c:pt>
                <c:pt idx="83003">
                  <c:v>13.168179</c:v>
                </c:pt>
                <c:pt idx="83004">
                  <c:v>13.167142999999999</c:v>
                </c:pt>
                <c:pt idx="83005">
                  <c:v>13.16587</c:v>
                </c:pt>
                <c:pt idx="83006">
                  <c:v>13.172411</c:v>
                </c:pt>
                <c:pt idx="83007">
                  <c:v>13.169021000000001</c:v>
                </c:pt>
                <c:pt idx="83008">
                  <c:v>13.162046999999999</c:v>
                </c:pt>
                <c:pt idx="83009">
                  <c:v>13.167406</c:v>
                </c:pt>
                <c:pt idx="83010">
                  <c:v>13.171901999999999</c:v>
                </c:pt>
                <c:pt idx="83011">
                  <c:v>13.16527</c:v>
                </c:pt>
                <c:pt idx="83012">
                  <c:v>13.161201999999999</c:v>
                </c:pt>
                <c:pt idx="83013">
                  <c:v>13.164701000000001</c:v>
                </c:pt>
                <c:pt idx="83014">
                  <c:v>13.164719</c:v>
                </c:pt>
                <c:pt idx="83015">
                  <c:v>13.166204</c:v>
                </c:pt>
                <c:pt idx="83016">
                  <c:v>13.173857</c:v>
                </c:pt>
                <c:pt idx="83017">
                  <c:v>13.171842</c:v>
                </c:pt>
                <c:pt idx="83018">
                  <c:v>13.168194</c:v>
                </c:pt>
                <c:pt idx="83019">
                  <c:v>13.172069</c:v>
                </c:pt>
                <c:pt idx="83020">
                  <c:v>13.171347000000001</c:v>
                </c:pt>
                <c:pt idx="83021">
                  <c:v>13.166331</c:v>
                </c:pt>
                <c:pt idx="83022">
                  <c:v>13.167044000000001</c:v>
                </c:pt>
                <c:pt idx="83023">
                  <c:v>13.170191000000001</c:v>
                </c:pt>
                <c:pt idx="83024">
                  <c:v>13.165217</c:v>
                </c:pt>
                <c:pt idx="83025">
                  <c:v>13.163657000000001</c:v>
                </c:pt>
                <c:pt idx="83026">
                  <c:v>13.170902</c:v>
                </c:pt>
                <c:pt idx="83027">
                  <c:v>13.169193</c:v>
                </c:pt>
                <c:pt idx="83028">
                  <c:v>13.165416</c:v>
                </c:pt>
                <c:pt idx="83029">
                  <c:v>13.171514</c:v>
                </c:pt>
                <c:pt idx="83030">
                  <c:v>13.177521</c:v>
                </c:pt>
                <c:pt idx="83031">
                  <c:v>13.169776000000001</c:v>
                </c:pt>
                <c:pt idx="83032">
                  <c:v>13.164159</c:v>
                </c:pt>
                <c:pt idx="83033">
                  <c:v>13.173406</c:v>
                </c:pt>
                <c:pt idx="83034">
                  <c:v>13.169338</c:v>
                </c:pt>
                <c:pt idx="83035">
                  <c:v>13.161424</c:v>
                </c:pt>
                <c:pt idx="83036">
                  <c:v>13.170738999999999</c:v>
                </c:pt>
                <c:pt idx="83037">
                  <c:v>13.171996999999999</c:v>
                </c:pt>
                <c:pt idx="83038">
                  <c:v>13.168055000000001</c:v>
                </c:pt>
                <c:pt idx="83039">
                  <c:v>13.174740999999999</c:v>
                </c:pt>
                <c:pt idx="83040">
                  <c:v>13.179086</c:v>
                </c:pt>
                <c:pt idx="83041">
                  <c:v>13.175319999999999</c:v>
                </c:pt>
                <c:pt idx="83042">
                  <c:v>13.173462000000001</c:v>
                </c:pt>
                <c:pt idx="83043">
                  <c:v>13.174903</c:v>
                </c:pt>
                <c:pt idx="83044">
                  <c:v>13.172029</c:v>
                </c:pt>
                <c:pt idx="83045">
                  <c:v>13.172169999999999</c:v>
                </c:pt>
                <c:pt idx="83046">
                  <c:v>13.176365000000001</c:v>
                </c:pt>
                <c:pt idx="83047">
                  <c:v>13.175129</c:v>
                </c:pt>
                <c:pt idx="83048">
                  <c:v>13.170075000000001</c:v>
                </c:pt>
                <c:pt idx="83049">
                  <c:v>13.171467</c:v>
                </c:pt>
                <c:pt idx="83050">
                  <c:v>13.173033</c:v>
                </c:pt>
                <c:pt idx="83051">
                  <c:v>13.166684</c:v>
                </c:pt>
                <c:pt idx="83052">
                  <c:v>13.168602999999999</c:v>
                </c:pt>
                <c:pt idx="83053">
                  <c:v>13.176334000000001</c:v>
                </c:pt>
                <c:pt idx="83054">
                  <c:v>13.172476</c:v>
                </c:pt>
                <c:pt idx="83055">
                  <c:v>13.173044000000001</c:v>
                </c:pt>
                <c:pt idx="83056">
                  <c:v>13.183419000000001</c:v>
                </c:pt>
                <c:pt idx="83057">
                  <c:v>13.182986</c:v>
                </c:pt>
                <c:pt idx="83058">
                  <c:v>13.176244000000001</c:v>
                </c:pt>
                <c:pt idx="83059">
                  <c:v>13.175878000000001</c:v>
                </c:pt>
                <c:pt idx="83060">
                  <c:v>13.173045999999999</c:v>
                </c:pt>
                <c:pt idx="83061">
                  <c:v>13.169171</c:v>
                </c:pt>
                <c:pt idx="83062">
                  <c:v>13.17695</c:v>
                </c:pt>
                <c:pt idx="83063">
                  <c:v>13.182893</c:v>
                </c:pt>
                <c:pt idx="83064">
                  <c:v>13.177</c:v>
                </c:pt>
                <c:pt idx="83065">
                  <c:v>13.176284000000001</c:v>
                </c:pt>
                <c:pt idx="83066">
                  <c:v>13.177745</c:v>
                </c:pt>
                <c:pt idx="83067">
                  <c:v>13.175238999999999</c:v>
                </c:pt>
                <c:pt idx="83068">
                  <c:v>13.175079999999999</c:v>
                </c:pt>
                <c:pt idx="83069">
                  <c:v>13.176842000000001</c:v>
                </c:pt>
                <c:pt idx="83070">
                  <c:v>13.175940000000001</c:v>
                </c:pt>
                <c:pt idx="83071">
                  <c:v>13.170658</c:v>
                </c:pt>
                <c:pt idx="83072">
                  <c:v>13.173431000000001</c:v>
                </c:pt>
                <c:pt idx="83073">
                  <c:v>13.177849999999999</c:v>
                </c:pt>
                <c:pt idx="83074">
                  <c:v>13.173410000000001</c:v>
                </c:pt>
                <c:pt idx="83075">
                  <c:v>13.178872</c:v>
                </c:pt>
                <c:pt idx="83076">
                  <c:v>13.189633000000001</c:v>
                </c:pt>
                <c:pt idx="83077">
                  <c:v>13.182067999999999</c:v>
                </c:pt>
                <c:pt idx="83078">
                  <c:v>13.172986999999999</c:v>
                </c:pt>
                <c:pt idx="83079">
                  <c:v>13.182024999999999</c:v>
                </c:pt>
                <c:pt idx="83080">
                  <c:v>13.182843</c:v>
                </c:pt>
                <c:pt idx="83081">
                  <c:v>13.174822000000001</c:v>
                </c:pt>
                <c:pt idx="83082">
                  <c:v>13.180776</c:v>
                </c:pt>
                <c:pt idx="83083">
                  <c:v>13.181794999999999</c:v>
                </c:pt>
                <c:pt idx="83084">
                  <c:v>13.178217</c:v>
                </c:pt>
                <c:pt idx="83085">
                  <c:v>13.182100999999999</c:v>
                </c:pt>
                <c:pt idx="83086">
                  <c:v>13.180275999999999</c:v>
                </c:pt>
                <c:pt idx="83087">
                  <c:v>13.177727000000001</c:v>
                </c:pt>
                <c:pt idx="83088">
                  <c:v>13.180952</c:v>
                </c:pt>
                <c:pt idx="83089">
                  <c:v>13.184127</c:v>
                </c:pt>
                <c:pt idx="83090">
                  <c:v>13.177422999999999</c:v>
                </c:pt>
                <c:pt idx="83091">
                  <c:v>13.173652000000001</c:v>
                </c:pt>
                <c:pt idx="83092">
                  <c:v>13.179773000000001</c:v>
                </c:pt>
                <c:pt idx="83093">
                  <c:v>13.177409000000001</c:v>
                </c:pt>
                <c:pt idx="83094">
                  <c:v>13.175751999999999</c:v>
                </c:pt>
                <c:pt idx="83095">
                  <c:v>13.182183</c:v>
                </c:pt>
                <c:pt idx="83096">
                  <c:v>13.183574999999999</c:v>
                </c:pt>
                <c:pt idx="83097">
                  <c:v>13.179836</c:v>
                </c:pt>
                <c:pt idx="83098">
                  <c:v>13.181842</c:v>
                </c:pt>
                <c:pt idx="83099">
                  <c:v>13.187709</c:v>
                </c:pt>
                <c:pt idx="83100">
                  <c:v>13.181274999999999</c:v>
                </c:pt>
                <c:pt idx="83101">
                  <c:v>13.177168999999999</c:v>
                </c:pt>
                <c:pt idx="83102">
                  <c:v>13.182358000000001</c:v>
                </c:pt>
                <c:pt idx="83103">
                  <c:v>13.182518999999999</c:v>
                </c:pt>
                <c:pt idx="83104">
                  <c:v>13.182669000000001</c:v>
                </c:pt>
                <c:pt idx="83105">
                  <c:v>13.182855999999999</c:v>
                </c:pt>
                <c:pt idx="83106">
                  <c:v>13.181029000000001</c:v>
                </c:pt>
                <c:pt idx="83107">
                  <c:v>13.181260999999999</c:v>
                </c:pt>
                <c:pt idx="83108">
                  <c:v>13.181696000000001</c:v>
                </c:pt>
                <c:pt idx="83109">
                  <c:v>13.18235</c:v>
                </c:pt>
                <c:pt idx="83110">
                  <c:v>13.181592999999999</c:v>
                </c:pt>
                <c:pt idx="83111">
                  <c:v>13.181722000000001</c:v>
                </c:pt>
                <c:pt idx="83112">
                  <c:v>13.185017</c:v>
                </c:pt>
                <c:pt idx="83113">
                  <c:v>13.185950999999999</c:v>
                </c:pt>
                <c:pt idx="83114">
                  <c:v>13.18122</c:v>
                </c:pt>
                <c:pt idx="83115">
                  <c:v>13.182779999999999</c:v>
                </c:pt>
                <c:pt idx="83116">
                  <c:v>13.190718</c:v>
                </c:pt>
                <c:pt idx="83117">
                  <c:v>13.186343000000001</c:v>
                </c:pt>
                <c:pt idx="83118">
                  <c:v>13.182643000000001</c:v>
                </c:pt>
                <c:pt idx="83119">
                  <c:v>13.191445</c:v>
                </c:pt>
                <c:pt idx="83120">
                  <c:v>13.189342999999999</c:v>
                </c:pt>
                <c:pt idx="83121">
                  <c:v>13.182370000000001</c:v>
                </c:pt>
                <c:pt idx="83122">
                  <c:v>13.1905</c:v>
                </c:pt>
                <c:pt idx="83123">
                  <c:v>13.196567</c:v>
                </c:pt>
                <c:pt idx="83124">
                  <c:v>13.186610999999999</c:v>
                </c:pt>
                <c:pt idx="83125">
                  <c:v>13.184625</c:v>
                </c:pt>
                <c:pt idx="83126">
                  <c:v>13.192803</c:v>
                </c:pt>
                <c:pt idx="83127">
                  <c:v>13.185568</c:v>
                </c:pt>
                <c:pt idx="83128">
                  <c:v>13.183607</c:v>
                </c:pt>
                <c:pt idx="83129">
                  <c:v>13.194284</c:v>
                </c:pt>
                <c:pt idx="83130">
                  <c:v>13.190859</c:v>
                </c:pt>
                <c:pt idx="83131">
                  <c:v>13.186493</c:v>
                </c:pt>
                <c:pt idx="83132">
                  <c:v>13.192138999999999</c:v>
                </c:pt>
                <c:pt idx="83133">
                  <c:v>13.190002</c:v>
                </c:pt>
                <c:pt idx="83134">
                  <c:v>13.184176000000001</c:v>
                </c:pt>
                <c:pt idx="83135">
                  <c:v>13.190060000000001</c:v>
                </c:pt>
                <c:pt idx="83136">
                  <c:v>13.190856</c:v>
                </c:pt>
                <c:pt idx="83137">
                  <c:v>13.179814</c:v>
                </c:pt>
                <c:pt idx="83138">
                  <c:v>13.183729</c:v>
                </c:pt>
                <c:pt idx="83139">
                  <c:v>13.192826</c:v>
                </c:pt>
                <c:pt idx="83140">
                  <c:v>13.186071999999999</c:v>
                </c:pt>
                <c:pt idx="83141">
                  <c:v>13.182677999999999</c:v>
                </c:pt>
                <c:pt idx="83142">
                  <c:v>13.193737</c:v>
                </c:pt>
                <c:pt idx="83143">
                  <c:v>13.1935</c:v>
                </c:pt>
                <c:pt idx="83144">
                  <c:v>13.184240000000001</c:v>
                </c:pt>
                <c:pt idx="83145">
                  <c:v>13.189403</c:v>
                </c:pt>
                <c:pt idx="83146">
                  <c:v>13.192205</c:v>
                </c:pt>
                <c:pt idx="83147">
                  <c:v>13.181781000000001</c:v>
                </c:pt>
                <c:pt idx="83148">
                  <c:v>13.181576</c:v>
                </c:pt>
                <c:pt idx="83149">
                  <c:v>13.190181000000001</c:v>
                </c:pt>
                <c:pt idx="83150">
                  <c:v>13.186653</c:v>
                </c:pt>
                <c:pt idx="83151">
                  <c:v>13.182909</c:v>
                </c:pt>
                <c:pt idx="83152">
                  <c:v>13.190113</c:v>
                </c:pt>
                <c:pt idx="83153">
                  <c:v>13.193825</c:v>
                </c:pt>
                <c:pt idx="83154">
                  <c:v>13.192494999999999</c:v>
                </c:pt>
                <c:pt idx="83155">
                  <c:v>13.195309</c:v>
                </c:pt>
                <c:pt idx="83156">
                  <c:v>13.19476</c:v>
                </c:pt>
                <c:pt idx="83157">
                  <c:v>13.191292000000001</c:v>
                </c:pt>
                <c:pt idx="83158">
                  <c:v>13.191388999999999</c:v>
                </c:pt>
                <c:pt idx="83159">
                  <c:v>13.190245000000001</c:v>
                </c:pt>
                <c:pt idx="83160">
                  <c:v>13.189074</c:v>
                </c:pt>
                <c:pt idx="83161">
                  <c:v>13.190246</c:v>
                </c:pt>
                <c:pt idx="83162">
                  <c:v>13.195546</c:v>
                </c:pt>
                <c:pt idx="83163">
                  <c:v>13.196724</c:v>
                </c:pt>
                <c:pt idx="83164">
                  <c:v>13.191604</c:v>
                </c:pt>
                <c:pt idx="83165">
                  <c:v>13.197495</c:v>
                </c:pt>
                <c:pt idx="83166">
                  <c:v>13.203465</c:v>
                </c:pt>
                <c:pt idx="83167">
                  <c:v>13.194399000000001</c:v>
                </c:pt>
                <c:pt idx="83168">
                  <c:v>13.191323000000001</c:v>
                </c:pt>
                <c:pt idx="83169">
                  <c:v>13.200927</c:v>
                </c:pt>
                <c:pt idx="83170">
                  <c:v>13.196745</c:v>
                </c:pt>
                <c:pt idx="83171">
                  <c:v>13.185579000000001</c:v>
                </c:pt>
                <c:pt idx="83172">
                  <c:v>13.191767</c:v>
                </c:pt>
                <c:pt idx="83173">
                  <c:v>13.195261</c:v>
                </c:pt>
                <c:pt idx="83174">
                  <c:v>13.189045999999999</c:v>
                </c:pt>
                <c:pt idx="83175">
                  <c:v>13.192071</c:v>
                </c:pt>
                <c:pt idx="83176">
                  <c:v>13.19853</c:v>
                </c:pt>
                <c:pt idx="83177">
                  <c:v>13.199197</c:v>
                </c:pt>
                <c:pt idx="83178">
                  <c:v>13.193519999999999</c:v>
                </c:pt>
                <c:pt idx="83179">
                  <c:v>13.192956000000001</c:v>
                </c:pt>
                <c:pt idx="83180">
                  <c:v>13.195503</c:v>
                </c:pt>
                <c:pt idx="83181">
                  <c:v>13.192356999999999</c:v>
                </c:pt>
                <c:pt idx="83182">
                  <c:v>13.195430999999999</c:v>
                </c:pt>
                <c:pt idx="83183">
                  <c:v>13.196451</c:v>
                </c:pt>
                <c:pt idx="83184">
                  <c:v>13.192740000000001</c:v>
                </c:pt>
                <c:pt idx="83185">
                  <c:v>13.19539</c:v>
                </c:pt>
                <c:pt idx="83186">
                  <c:v>13.194632</c:v>
                </c:pt>
                <c:pt idx="83187">
                  <c:v>13.192353000000001</c:v>
                </c:pt>
                <c:pt idx="83188">
                  <c:v>13.193842999999999</c:v>
                </c:pt>
                <c:pt idx="83189">
                  <c:v>13.194488</c:v>
                </c:pt>
                <c:pt idx="83190">
                  <c:v>13.193410999999999</c:v>
                </c:pt>
                <c:pt idx="83191">
                  <c:v>13.199032000000001</c:v>
                </c:pt>
                <c:pt idx="83192">
                  <c:v>13.205923</c:v>
                </c:pt>
                <c:pt idx="83193">
                  <c:v>13.198931999999999</c:v>
                </c:pt>
                <c:pt idx="83194">
                  <c:v>13.194108999999999</c:v>
                </c:pt>
                <c:pt idx="83195">
                  <c:v>13.198781</c:v>
                </c:pt>
                <c:pt idx="83196">
                  <c:v>13.201929</c:v>
                </c:pt>
                <c:pt idx="83197">
                  <c:v>13.201950999999999</c:v>
                </c:pt>
                <c:pt idx="83198">
                  <c:v>13.2014</c:v>
                </c:pt>
                <c:pt idx="83199">
                  <c:v>13.2041</c:v>
                </c:pt>
                <c:pt idx="83200">
                  <c:v>13.198515</c:v>
                </c:pt>
                <c:pt idx="83201">
                  <c:v>13.195531000000001</c:v>
                </c:pt>
                <c:pt idx="83202">
                  <c:v>13.202678000000001</c:v>
                </c:pt>
                <c:pt idx="83203">
                  <c:v>13.202044000000001</c:v>
                </c:pt>
                <c:pt idx="83204">
                  <c:v>13.201699</c:v>
                </c:pt>
                <c:pt idx="83205">
                  <c:v>13.205603999999999</c:v>
                </c:pt>
                <c:pt idx="83206">
                  <c:v>13.199159999999999</c:v>
                </c:pt>
                <c:pt idx="83207">
                  <c:v>13.189826</c:v>
                </c:pt>
                <c:pt idx="83208">
                  <c:v>13.197906</c:v>
                </c:pt>
                <c:pt idx="83209">
                  <c:v>13.207974999999999</c:v>
                </c:pt>
                <c:pt idx="83210">
                  <c:v>13.197723</c:v>
                </c:pt>
                <c:pt idx="83211">
                  <c:v>13.195968000000001</c:v>
                </c:pt>
                <c:pt idx="83212">
                  <c:v>13.203058</c:v>
                </c:pt>
                <c:pt idx="83213">
                  <c:v>13.197050000000001</c:v>
                </c:pt>
                <c:pt idx="83214">
                  <c:v>13.197305999999999</c:v>
                </c:pt>
                <c:pt idx="83215">
                  <c:v>13.203029000000001</c:v>
                </c:pt>
                <c:pt idx="83216">
                  <c:v>13.201148</c:v>
                </c:pt>
                <c:pt idx="83217">
                  <c:v>13.201458000000001</c:v>
                </c:pt>
                <c:pt idx="83218">
                  <c:v>13.206241</c:v>
                </c:pt>
                <c:pt idx="83219">
                  <c:v>13.203804</c:v>
                </c:pt>
                <c:pt idx="83220">
                  <c:v>13.196134000000001</c:v>
                </c:pt>
                <c:pt idx="83221">
                  <c:v>13.200063</c:v>
                </c:pt>
                <c:pt idx="83222">
                  <c:v>13.206137999999999</c:v>
                </c:pt>
                <c:pt idx="83223">
                  <c:v>13.203827</c:v>
                </c:pt>
                <c:pt idx="83224">
                  <c:v>13.201345999999999</c:v>
                </c:pt>
                <c:pt idx="83225">
                  <c:v>13.202133999999999</c:v>
                </c:pt>
                <c:pt idx="83226">
                  <c:v>13.207008</c:v>
                </c:pt>
                <c:pt idx="83227">
                  <c:v>13.204412</c:v>
                </c:pt>
                <c:pt idx="83228">
                  <c:v>13.200125</c:v>
                </c:pt>
                <c:pt idx="83229">
                  <c:v>13.199012</c:v>
                </c:pt>
                <c:pt idx="83230">
                  <c:v>13.195853</c:v>
                </c:pt>
                <c:pt idx="83231">
                  <c:v>13.202138</c:v>
                </c:pt>
                <c:pt idx="83232">
                  <c:v>13.208658</c:v>
                </c:pt>
                <c:pt idx="83233">
                  <c:v>13.205123</c:v>
                </c:pt>
                <c:pt idx="83234">
                  <c:v>13.200710000000001</c:v>
                </c:pt>
                <c:pt idx="83235">
                  <c:v>13.20086</c:v>
                </c:pt>
                <c:pt idx="83236">
                  <c:v>13.202764</c:v>
                </c:pt>
                <c:pt idx="83237">
                  <c:v>13.202833</c:v>
                </c:pt>
                <c:pt idx="83238">
                  <c:v>13.204453000000001</c:v>
                </c:pt>
                <c:pt idx="83239">
                  <c:v>13.205852999999999</c:v>
                </c:pt>
                <c:pt idx="83240">
                  <c:v>13.207557</c:v>
                </c:pt>
                <c:pt idx="83241">
                  <c:v>13.213644</c:v>
                </c:pt>
                <c:pt idx="83242">
                  <c:v>13.209875</c:v>
                </c:pt>
                <c:pt idx="83243">
                  <c:v>13.200309000000001</c:v>
                </c:pt>
                <c:pt idx="83244">
                  <c:v>13.201675</c:v>
                </c:pt>
                <c:pt idx="83245">
                  <c:v>13.208553</c:v>
                </c:pt>
                <c:pt idx="83246">
                  <c:v>13.207719000000001</c:v>
                </c:pt>
                <c:pt idx="83247">
                  <c:v>13.205387999999999</c:v>
                </c:pt>
                <c:pt idx="83248">
                  <c:v>13.210952000000001</c:v>
                </c:pt>
                <c:pt idx="83249">
                  <c:v>13.211096</c:v>
                </c:pt>
                <c:pt idx="83250">
                  <c:v>13.208259999999999</c:v>
                </c:pt>
                <c:pt idx="83251">
                  <c:v>13.215061</c:v>
                </c:pt>
                <c:pt idx="83252">
                  <c:v>13.216127</c:v>
                </c:pt>
                <c:pt idx="83253">
                  <c:v>13.209038</c:v>
                </c:pt>
                <c:pt idx="83254">
                  <c:v>13.209149999999999</c:v>
                </c:pt>
                <c:pt idx="83255">
                  <c:v>13.208779</c:v>
                </c:pt>
                <c:pt idx="83256">
                  <c:v>13.201781</c:v>
                </c:pt>
                <c:pt idx="83257">
                  <c:v>13.207023</c:v>
                </c:pt>
                <c:pt idx="83258">
                  <c:v>13.2155</c:v>
                </c:pt>
                <c:pt idx="83259">
                  <c:v>13.210836</c:v>
                </c:pt>
                <c:pt idx="83260">
                  <c:v>13.208664000000001</c:v>
                </c:pt>
                <c:pt idx="83261">
                  <c:v>13.211270000000001</c:v>
                </c:pt>
                <c:pt idx="83262">
                  <c:v>13.213217999999999</c:v>
                </c:pt>
                <c:pt idx="83263">
                  <c:v>13.209994</c:v>
                </c:pt>
                <c:pt idx="83264">
                  <c:v>13.207913</c:v>
                </c:pt>
                <c:pt idx="83265">
                  <c:v>13.214307</c:v>
                </c:pt>
                <c:pt idx="83266">
                  <c:v>13.211608999999999</c:v>
                </c:pt>
                <c:pt idx="83267">
                  <c:v>13.20431</c:v>
                </c:pt>
                <c:pt idx="83268">
                  <c:v>13.209641</c:v>
                </c:pt>
                <c:pt idx="83269">
                  <c:v>13.209415</c:v>
                </c:pt>
                <c:pt idx="83270">
                  <c:v>13.206651000000001</c:v>
                </c:pt>
                <c:pt idx="83271">
                  <c:v>13.210497</c:v>
                </c:pt>
                <c:pt idx="83272">
                  <c:v>13.21095</c:v>
                </c:pt>
                <c:pt idx="83273">
                  <c:v>13.209115000000001</c:v>
                </c:pt>
                <c:pt idx="83274">
                  <c:v>13.212421000000001</c:v>
                </c:pt>
                <c:pt idx="83275">
                  <c:v>13.211474000000001</c:v>
                </c:pt>
                <c:pt idx="83276">
                  <c:v>13.203378000000001</c:v>
                </c:pt>
                <c:pt idx="83277">
                  <c:v>13.204661</c:v>
                </c:pt>
                <c:pt idx="83278">
                  <c:v>13.209488</c:v>
                </c:pt>
                <c:pt idx="83279">
                  <c:v>13.206594000000001</c:v>
                </c:pt>
                <c:pt idx="83280">
                  <c:v>13.207075</c:v>
                </c:pt>
                <c:pt idx="83281">
                  <c:v>13.212341</c:v>
                </c:pt>
                <c:pt idx="83282">
                  <c:v>13.208413</c:v>
                </c:pt>
                <c:pt idx="83283">
                  <c:v>13.205511</c:v>
                </c:pt>
                <c:pt idx="83284">
                  <c:v>13.213889</c:v>
                </c:pt>
                <c:pt idx="83285">
                  <c:v>13.215217000000001</c:v>
                </c:pt>
                <c:pt idx="83286">
                  <c:v>13.210573</c:v>
                </c:pt>
                <c:pt idx="83287">
                  <c:v>13.215923999999999</c:v>
                </c:pt>
                <c:pt idx="83288">
                  <c:v>13.214712</c:v>
                </c:pt>
                <c:pt idx="83289">
                  <c:v>13.208392999999999</c:v>
                </c:pt>
                <c:pt idx="83290">
                  <c:v>13.213568</c:v>
                </c:pt>
                <c:pt idx="83291">
                  <c:v>13.216405</c:v>
                </c:pt>
                <c:pt idx="83292">
                  <c:v>13.212948000000001</c:v>
                </c:pt>
                <c:pt idx="83293">
                  <c:v>13.214414</c:v>
                </c:pt>
                <c:pt idx="83294">
                  <c:v>13.220241</c:v>
                </c:pt>
                <c:pt idx="83295">
                  <c:v>13.219635999999999</c:v>
                </c:pt>
                <c:pt idx="83296">
                  <c:v>13.217789</c:v>
                </c:pt>
                <c:pt idx="83297">
                  <c:v>13.220392</c:v>
                </c:pt>
                <c:pt idx="83298">
                  <c:v>13.216042</c:v>
                </c:pt>
                <c:pt idx="83299">
                  <c:v>13.211293</c:v>
                </c:pt>
                <c:pt idx="83300">
                  <c:v>13.21566</c:v>
                </c:pt>
                <c:pt idx="83301">
                  <c:v>13.217725</c:v>
                </c:pt>
                <c:pt idx="83302">
                  <c:v>13.214008</c:v>
                </c:pt>
                <c:pt idx="83303">
                  <c:v>13.216167</c:v>
                </c:pt>
                <c:pt idx="83304">
                  <c:v>13.221928</c:v>
                </c:pt>
                <c:pt idx="83305">
                  <c:v>13.216474</c:v>
                </c:pt>
                <c:pt idx="83306">
                  <c:v>13.21172</c:v>
                </c:pt>
                <c:pt idx="83307">
                  <c:v>13.215565</c:v>
                </c:pt>
                <c:pt idx="83308">
                  <c:v>13.215055</c:v>
                </c:pt>
                <c:pt idx="83309">
                  <c:v>13.216087999999999</c:v>
                </c:pt>
                <c:pt idx="83310">
                  <c:v>13.219567</c:v>
                </c:pt>
                <c:pt idx="83311">
                  <c:v>13.219348999999999</c:v>
                </c:pt>
                <c:pt idx="83312">
                  <c:v>13.219455999999999</c:v>
                </c:pt>
                <c:pt idx="83313">
                  <c:v>13.222146</c:v>
                </c:pt>
                <c:pt idx="83314">
                  <c:v>13.221181</c:v>
                </c:pt>
                <c:pt idx="83315">
                  <c:v>13.212797999999999</c:v>
                </c:pt>
                <c:pt idx="83316">
                  <c:v>13.213623</c:v>
                </c:pt>
                <c:pt idx="83317">
                  <c:v>13.218958000000001</c:v>
                </c:pt>
                <c:pt idx="83318">
                  <c:v>13.214931999999999</c:v>
                </c:pt>
                <c:pt idx="83319">
                  <c:v>13.215347</c:v>
                </c:pt>
                <c:pt idx="83320">
                  <c:v>13.220024</c:v>
                </c:pt>
                <c:pt idx="83321">
                  <c:v>13.217237000000001</c:v>
                </c:pt>
                <c:pt idx="83322">
                  <c:v>13.215204999999999</c:v>
                </c:pt>
                <c:pt idx="83323">
                  <c:v>13.221104</c:v>
                </c:pt>
                <c:pt idx="83324">
                  <c:v>13.218788</c:v>
                </c:pt>
                <c:pt idx="83325">
                  <c:v>13.21288</c:v>
                </c:pt>
                <c:pt idx="83326">
                  <c:v>13.222097</c:v>
                </c:pt>
                <c:pt idx="83327">
                  <c:v>13.223608</c:v>
                </c:pt>
                <c:pt idx="83328">
                  <c:v>13.212811</c:v>
                </c:pt>
                <c:pt idx="83329">
                  <c:v>13.215045</c:v>
                </c:pt>
                <c:pt idx="83330">
                  <c:v>13.222963</c:v>
                </c:pt>
                <c:pt idx="83331">
                  <c:v>13.22404</c:v>
                </c:pt>
                <c:pt idx="83332">
                  <c:v>13.224879</c:v>
                </c:pt>
                <c:pt idx="83333">
                  <c:v>13.230456</c:v>
                </c:pt>
                <c:pt idx="83334">
                  <c:v>13.226388</c:v>
                </c:pt>
                <c:pt idx="83335">
                  <c:v>13.218904</c:v>
                </c:pt>
                <c:pt idx="83336">
                  <c:v>13.224080000000001</c:v>
                </c:pt>
                <c:pt idx="83337">
                  <c:v>13.223278000000001</c:v>
                </c:pt>
                <c:pt idx="83338">
                  <c:v>13.217044</c:v>
                </c:pt>
                <c:pt idx="83339">
                  <c:v>13.219225</c:v>
                </c:pt>
                <c:pt idx="83340">
                  <c:v>13.222861999999999</c:v>
                </c:pt>
                <c:pt idx="83341">
                  <c:v>13.221925000000001</c:v>
                </c:pt>
                <c:pt idx="83342">
                  <c:v>13.217957</c:v>
                </c:pt>
                <c:pt idx="83343">
                  <c:v>13.222440000000001</c:v>
                </c:pt>
                <c:pt idx="83344">
                  <c:v>13.227356</c:v>
                </c:pt>
                <c:pt idx="83345">
                  <c:v>13.224005</c:v>
                </c:pt>
                <c:pt idx="83346">
                  <c:v>13.222685999999999</c:v>
                </c:pt>
                <c:pt idx="83347">
                  <c:v>13.221574</c:v>
                </c:pt>
                <c:pt idx="83348">
                  <c:v>13.220236</c:v>
                </c:pt>
                <c:pt idx="83349">
                  <c:v>13.224428</c:v>
                </c:pt>
                <c:pt idx="83350">
                  <c:v>13.227515</c:v>
                </c:pt>
                <c:pt idx="83351">
                  <c:v>13.2226</c:v>
                </c:pt>
                <c:pt idx="83352">
                  <c:v>13.220098999999999</c:v>
                </c:pt>
                <c:pt idx="83353">
                  <c:v>13.225647</c:v>
                </c:pt>
                <c:pt idx="83354">
                  <c:v>13.224881</c:v>
                </c:pt>
                <c:pt idx="83355">
                  <c:v>13.223392</c:v>
                </c:pt>
                <c:pt idx="83356">
                  <c:v>13.224435</c:v>
                </c:pt>
                <c:pt idx="83357">
                  <c:v>13.220186999999999</c:v>
                </c:pt>
                <c:pt idx="83358">
                  <c:v>13.218143</c:v>
                </c:pt>
                <c:pt idx="83359">
                  <c:v>13.225935</c:v>
                </c:pt>
                <c:pt idx="83360">
                  <c:v>13.235486</c:v>
                </c:pt>
                <c:pt idx="83361">
                  <c:v>13.229782</c:v>
                </c:pt>
                <c:pt idx="83362">
                  <c:v>13.224461</c:v>
                </c:pt>
                <c:pt idx="83363">
                  <c:v>13.228688</c:v>
                </c:pt>
                <c:pt idx="83364">
                  <c:v>13.224418</c:v>
                </c:pt>
                <c:pt idx="83365">
                  <c:v>13.224167</c:v>
                </c:pt>
                <c:pt idx="83366">
                  <c:v>13.229763999999999</c:v>
                </c:pt>
                <c:pt idx="83367">
                  <c:v>13.227065</c:v>
                </c:pt>
                <c:pt idx="83368">
                  <c:v>13.222519</c:v>
                </c:pt>
                <c:pt idx="83369">
                  <c:v>13.226519</c:v>
                </c:pt>
                <c:pt idx="83370">
                  <c:v>13.231949999999999</c:v>
                </c:pt>
                <c:pt idx="83371">
                  <c:v>13.225568000000001</c:v>
                </c:pt>
                <c:pt idx="83372">
                  <c:v>13.224119</c:v>
                </c:pt>
                <c:pt idx="83373">
                  <c:v>13.230051</c:v>
                </c:pt>
                <c:pt idx="83374">
                  <c:v>13.22621</c:v>
                </c:pt>
                <c:pt idx="83375">
                  <c:v>13.223311000000001</c:v>
                </c:pt>
                <c:pt idx="83376">
                  <c:v>13.227736</c:v>
                </c:pt>
                <c:pt idx="83377">
                  <c:v>13.228967000000001</c:v>
                </c:pt>
                <c:pt idx="83378">
                  <c:v>13.224487</c:v>
                </c:pt>
                <c:pt idx="83379">
                  <c:v>13.226058999999999</c:v>
                </c:pt>
                <c:pt idx="83380">
                  <c:v>13.232018999999999</c:v>
                </c:pt>
                <c:pt idx="83381">
                  <c:v>13.231965000000001</c:v>
                </c:pt>
                <c:pt idx="83382">
                  <c:v>13.234128999999999</c:v>
                </c:pt>
                <c:pt idx="83383">
                  <c:v>13.235613000000001</c:v>
                </c:pt>
                <c:pt idx="83384">
                  <c:v>13.231351999999999</c:v>
                </c:pt>
                <c:pt idx="83385">
                  <c:v>13.229799</c:v>
                </c:pt>
                <c:pt idx="83386">
                  <c:v>13.228104</c:v>
                </c:pt>
                <c:pt idx="83387">
                  <c:v>13.227949000000001</c:v>
                </c:pt>
                <c:pt idx="83388">
                  <c:v>13.229013</c:v>
                </c:pt>
                <c:pt idx="83389">
                  <c:v>13.232927</c:v>
                </c:pt>
                <c:pt idx="83390">
                  <c:v>13.233949000000001</c:v>
                </c:pt>
                <c:pt idx="83391">
                  <c:v>13.223814000000001</c:v>
                </c:pt>
                <c:pt idx="83392">
                  <c:v>13.226743000000001</c:v>
                </c:pt>
                <c:pt idx="83393">
                  <c:v>13.236554</c:v>
                </c:pt>
                <c:pt idx="83394">
                  <c:v>13.229240000000001</c:v>
                </c:pt>
                <c:pt idx="83395">
                  <c:v>13.222922000000001</c:v>
                </c:pt>
                <c:pt idx="83396">
                  <c:v>13.228085</c:v>
                </c:pt>
                <c:pt idx="83397">
                  <c:v>13.230969999999999</c:v>
                </c:pt>
                <c:pt idx="83398">
                  <c:v>13.231768000000001</c:v>
                </c:pt>
                <c:pt idx="83399">
                  <c:v>13.238759</c:v>
                </c:pt>
                <c:pt idx="83400">
                  <c:v>13.236442</c:v>
                </c:pt>
                <c:pt idx="83401">
                  <c:v>13.22997</c:v>
                </c:pt>
                <c:pt idx="83402">
                  <c:v>13.234617</c:v>
                </c:pt>
                <c:pt idx="83403">
                  <c:v>13.230498000000001</c:v>
                </c:pt>
                <c:pt idx="83404">
                  <c:v>13.223691000000001</c:v>
                </c:pt>
                <c:pt idx="83405">
                  <c:v>13.228968</c:v>
                </c:pt>
                <c:pt idx="83406">
                  <c:v>13.234629999999999</c:v>
                </c:pt>
                <c:pt idx="83407">
                  <c:v>13.233089</c:v>
                </c:pt>
                <c:pt idx="83408">
                  <c:v>13.232485</c:v>
                </c:pt>
                <c:pt idx="83409">
                  <c:v>13.240012</c:v>
                </c:pt>
                <c:pt idx="83410">
                  <c:v>13.241066</c:v>
                </c:pt>
                <c:pt idx="83411">
                  <c:v>13.236261000000001</c:v>
                </c:pt>
                <c:pt idx="83412">
                  <c:v>13.237207</c:v>
                </c:pt>
                <c:pt idx="83413">
                  <c:v>13.235588999999999</c:v>
                </c:pt>
                <c:pt idx="83414">
                  <c:v>13.233368</c:v>
                </c:pt>
                <c:pt idx="83415">
                  <c:v>13.233046</c:v>
                </c:pt>
                <c:pt idx="83416">
                  <c:v>13.230570999999999</c:v>
                </c:pt>
                <c:pt idx="83417">
                  <c:v>13.228634</c:v>
                </c:pt>
                <c:pt idx="83418">
                  <c:v>13.237354</c:v>
                </c:pt>
                <c:pt idx="83419">
                  <c:v>13.249817</c:v>
                </c:pt>
                <c:pt idx="83420">
                  <c:v>13.242607</c:v>
                </c:pt>
                <c:pt idx="83421">
                  <c:v>13.232430000000001</c:v>
                </c:pt>
                <c:pt idx="83422">
                  <c:v>13.238244999999999</c:v>
                </c:pt>
                <c:pt idx="83423">
                  <c:v>13.243758</c:v>
                </c:pt>
                <c:pt idx="83424">
                  <c:v>13.237831</c:v>
                </c:pt>
                <c:pt idx="83425">
                  <c:v>13.230727</c:v>
                </c:pt>
                <c:pt idx="83426">
                  <c:v>13.234064</c:v>
                </c:pt>
                <c:pt idx="83427">
                  <c:v>13.235222</c:v>
                </c:pt>
                <c:pt idx="83428">
                  <c:v>13.233862999999999</c:v>
                </c:pt>
                <c:pt idx="83429">
                  <c:v>13.235135</c:v>
                </c:pt>
                <c:pt idx="83430">
                  <c:v>13.228519</c:v>
                </c:pt>
                <c:pt idx="83431">
                  <c:v>13.231403</c:v>
                </c:pt>
                <c:pt idx="83432">
                  <c:v>13.244009</c:v>
                </c:pt>
                <c:pt idx="83433">
                  <c:v>13.240297</c:v>
                </c:pt>
                <c:pt idx="83434">
                  <c:v>13.229870999999999</c:v>
                </c:pt>
                <c:pt idx="83435">
                  <c:v>13.237610999999999</c:v>
                </c:pt>
                <c:pt idx="83436">
                  <c:v>13.24399</c:v>
                </c:pt>
                <c:pt idx="83437">
                  <c:v>13.23277</c:v>
                </c:pt>
                <c:pt idx="83438">
                  <c:v>13.229518000000001</c:v>
                </c:pt>
                <c:pt idx="83439">
                  <c:v>13.234645</c:v>
                </c:pt>
                <c:pt idx="83440">
                  <c:v>13.235125</c:v>
                </c:pt>
                <c:pt idx="83441">
                  <c:v>13.237943</c:v>
                </c:pt>
                <c:pt idx="83442">
                  <c:v>13.239257</c:v>
                </c:pt>
                <c:pt idx="83443">
                  <c:v>13.238313</c:v>
                </c:pt>
                <c:pt idx="83444">
                  <c:v>13.239841999999999</c:v>
                </c:pt>
                <c:pt idx="83445">
                  <c:v>13.244251</c:v>
                </c:pt>
                <c:pt idx="83446">
                  <c:v>13.243855999999999</c:v>
                </c:pt>
                <c:pt idx="83447">
                  <c:v>13.236554999999999</c:v>
                </c:pt>
                <c:pt idx="83448">
                  <c:v>13.240862</c:v>
                </c:pt>
                <c:pt idx="83449">
                  <c:v>13.243179</c:v>
                </c:pt>
                <c:pt idx="83450">
                  <c:v>13.237296000000001</c:v>
                </c:pt>
                <c:pt idx="83451">
                  <c:v>13.239651</c:v>
                </c:pt>
                <c:pt idx="83452">
                  <c:v>13.241244</c:v>
                </c:pt>
                <c:pt idx="83453">
                  <c:v>13.239903</c:v>
                </c:pt>
                <c:pt idx="83454">
                  <c:v>13.242098</c:v>
                </c:pt>
                <c:pt idx="83455">
                  <c:v>13.244638</c:v>
                </c:pt>
                <c:pt idx="83456">
                  <c:v>13.244306</c:v>
                </c:pt>
                <c:pt idx="83457">
                  <c:v>13.239146</c:v>
                </c:pt>
                <c:pt idx="83458">
                  <c:v>13.241576999999999</c:v>
                </c:pt>
                <c:pt idx="83459">
                  <c:v>13.250056000000001</c:v>
                </c:pt>
                <c:pt idx="83460">
                  <c:v>13.245138000000001</c:v>
                </c:pt>
                <c:pt idx="83461">
                  <c:v>13.239162</c:v>
                </c:pt>
                <c:pt idx="83462">
                  <c:v>13.247058000000001</c:v>
                </c:pt>
                <c:pt idx="83463">
                  <c:v>13.245058999999999</c:v>
                </c:pt>
                <c:pt idx="83464">
                  <c:v>13.235162000000001</c:v>
                </c:pt>
                <c:pt idx="83465">
                  <c:v>13.243311</c:v>
                </c:pt>
                <c:pt idx="83466">
                  <c:v>13.24419</c:v>
                </c:pt>
                <c:pt idx="83467">
                  <c:v>13.236205999999999</c:v>
                </c:pt>
                <c:pt idx="83468">
                  <c:v>13.243852</c:v>
                </c:pt>
                <c:pt idx="83469">
                  <c:v>13.245708</c:v>
                </c:pt>
                <c:pt idx="83470">
                  <c:v>13.239599999999999</c:v>
                </c:pt>
                <c:pt idx="83471">
                  <c:v>13.242817000000001</c:v>
                </c:pt>
                <c:pt idx="83472">
                  <c:v>13.244724</c:v>
                </c:pt>
                <c:pt idx="83473">
                  <c:v>13.243380999999999</c:v>
                </c:pt>
                <c:pt idx="83474">
                  <c:v>13.246703</c:v>
                </c:pt>
                <c:pt idx="83475">
                  <c:v>13.25061</c:v>
                </c:pt>
                <c:pt idx="83476">
                  <c:v>13.245188000000001</c:v>
                </c:pt>
                <c:pt idx="83477">
                  <c:v>13.239136999999999</c:v>
                </c:pt>
                <c:pt idx="83478">
                  <c:v>13.242388999999999</c:v>
                </c:pt>
                <c:pt idx="83479">
                  <c:v>13.244021999999999</c:v>
                </c:pt>
                <c:pt idx="83480">
                  <c:v>13.243522</c:v>
                </c:pt>
                <c:pt idx="83481">
                  <c:v>13.24775</c:v>
                </c:pt>
                <c:pt idx="83482">
                  <c:v>13.251621999999999</c:v>
                </c:pt>
                <c:pt idx="83483">
                  <c:v>13.248424</c:v>
                </c:pt>
                <c:pt idx="83484">
                  <c:v>13.246688000000001</c:v>
                </c:pt>
                <c:pt idx="83485">
                  <c:v>13.253094000000001</c:v>
                </c:pt>
                <c:pt idx="83486">
                  <c:v>13.252907</c:v>
                </c:pt>
                <c:pt idx="83487">
                  <c:v>13.246601999999999</c:v>
                </c:pt>
                <c:pt idx="83488">
                  <c:v>13.248271000000001</c:v>
                </c:pt>
                <c:pt idx="83489">
                  <c:v>13.249876</c:v>
                </c:pt>
                <c:pt idx="83490">
                  <c:v>13.244573000000001</c:v>
                </c:pt>
                <c:pt idx="83491">
                  <c:v>13.242827</c:v>
                </c:pt>
                <c:pt idx="83492">
                  <c:v>13.247268999999999</c:v>
                </c:pt>
                <c:pt idx="83493">
                  <c:v>13.242781000000001</c:v>
                </c:pt>
                <c:pt idx="83494">
                  <c:v>13.240017</c:v>
                </c:pt>
                <c:pt idx="83495">
                  <c:v>13.249105</c:v>
                </c:pt>
                <c:pt idx="83496">
                  <c:v>13.249791999999999</c:v>
                </c:pt>
                <c:pt idx="83497">
                  <c:v>13.245301</c:v>
                </c:pt>
                <c:pt idx="83498">
                  <c:v>13.244832000000001</c:v>
                </c:pt>
                <c:pt idx="83499">
                  <c:v>13.246816000000001</c:v>
                </c:pt>
                <c:pt idx="83500">
                  <c:v>13.247809</c:v>
                </c:pt>
                <c:pt idx="83501">
                  <c:v>13.250780000000001</c:v>
                </c:pt>
                <c:pt idx="83502">
                  <c:v>13.254178</c:v>
                </c:pt>
                <c:pt idx="83503">
                  <c:v>13.249703999999999</c:v>
                </c:pt>
                <c:pt idx="83504">
                  <c:v>13.250344</c:v>
                </c:pt>
                <c:pt idx="83505">
                  <c:v>13.255264</c:v>
                </c:pt>
                <c:pt idx="83506">
                  <c:v>13.250788</c:v>
                </c:pt>
                <c:pt idx="83507">
                  <c:v>13.247741</c:v>
                </c:pt>
                <c:pt idx="83508">
                  <c:v>13.252003</c:v>
                </c:pt>
                <c:pt idx="83509">
                  <c:v>13.251276000000001</c:v>
                </c:pt>
                <c:pt idx="83510">
                  <c:v>13.241269000000001</c:v>
                </c:pt>
                <c:pt idx="83511">
                  <c:v>13.245266000000001</c:v>
                </c:pt>
                <c:pt idx="83512">
                  <c:v>13.254003000000001</c:v>
                </c:pt>
                <c:pt idx="83513">
                  <c:v>13.248716</c:v>
                </c:pt>
                <c:pt idx="83514">
                  <c:v>13.251597</c:v>
                </c:pt>
                <c:pt idx="83515">
                  <c:v>13.257110000000001</c:v>
                </c:pt>
                <c:pt idx="83516">
                  <c:v>13.248725</c:v>
                </c:pt>
                <c:pt idx="83517">
                  <c:v>13.247609000000001</c:v>
                </c:pt>
                <c:pt idx="83518">
                  <c:v>13.258824000000001</c:v>
                </c:pt>
                <c:pt idx="83519">
                  <c:v>13.2583</c:v>
                </c:pt>
                <c:pt idx="83520">
                  <c:v>13.248730999999999</c:v>
                </c:pt>
                <c:pt idx="83521">
                  <c:v>13.253399</c:v>
                </c:pt>
                <c:pt idx="83522">
                  <c:v>13.257865000000001</c:v>
                </c:pt>
                <c:pt idx="83523">
                  <c:v>13.249063</c:v>
                </c:pt>
                <c:pt idx="83524">
                  <c:v>13.24893</c:v>
                </c:pt>
                <c:pt idx="83525">
                  <c:v>13.254828</c:v>
                </c:pt>
                <c:pt idx="83526">
                  <c:v>13.252058</c:v>
                </c:pt>
                <c:pt idx="83527">
                  <c:v>13.249575</c:v>
                </c:pt>
                <c:pt idx="83528">
                  <c:v>13.253905</c:v>
                </c:pt>
                <c:pt idx="83529">
                  <c:v>13.254897</c:v>
                </c:pt>
                <c:pt idx="83530">
                  <c:v>13.247711000000001</c:v>
                </c:pt>
                <c:pt idx="83531">
                  <c:v>13.250540000000001</c:v>
                </c:pt>
                <c:pt idx="83532">
                  <c:v>13.257617</c:v>
                </c:pt>
                <c:pt idx="83533">
                  <c:v>13.255065</c:v>
                </c:pt>
                <c:pt idx="83534">
                  <c:v>13.256631</c:v>
                </c:pt>
                <c:pt idx="83535">
                  <c:v>13.259114</c:v>
                </c:pt>
                <c:pt idx="83536">
                  <c:v>13.251773999999999</c:v>
                </c:pt>
                <c:pt idx="83537">
                  <c:v>13.246701</c:v>
                </c:pt>
                <c:pt idx="83538">
                  <c:v>13.25407</c:v>
                </c:pt>
                <c:pt idx="83539">
                  <c:v>13.257426000000001</c:v>
                </c:pt>
                <c:pt idx="83540">
                  <c:v>13.250825000000001</c:v>
                </c:pt>
                <c:pt idx="83541">
                  <c:v>13.254678999999999</c:v>
                </c:pt>
                <c:pt idx="83542">
                  <c:v>13.261898</c:v>
                </c:pt>
                <c:pt idx="83543">
                  <c:v>13.260723</c:v>
                </c:pt>
                <c:pt idx="83544">
                  <c:v>13.258794999999999</c:v>
                </c:pt>
                <c:pt idx="83545">
                  <c:v>13.258308</c:v>
                </c:pt>
                <c:pt idx="83546">
                  <c:v>13.258156</c:v>
                </c:pt>
                <c:pt idx="83547">
                  <c:v>13.256529</c:v>
                </c:pt>
                <c:pt idx="83548">
                  <c:v>13.257171</c:v>
                </c:pt>
                <c:pt idx="83549">
                  <c:v>13.256868000000001</c:v>
                </c:pt>
                <c:pt idx="83550">
                  <c:v>13.25445</c:v>
                </c:pt>
                <c:pt idx="83551">
                  <c:v>13.257158</c:v>
                </c:pt>
                <c:pt idx="83552">
                  <c:v>13.259859000000001</c:v>
                </c:pt>
                <c:pt idx="83553">
                  <c:v>13.259079</c:v>
                </c:pt>
                <c:pt idx="83554">
                  <c:v>13.258417</c:v>
                </c:pt>
                <c:pt idx="83555">
                  <c:v>13.259499999999999</c:v>
                </c:pt>
                <c:pt idx="83556">
                  <c:v>13.257956999999999</c:v>
                </c:pt>
                <c:pt idx="83557">
                  <c:v>13.253961</c:v>
                </c:pt>
                <c:pt idx="83558">
                  <c:v>13.259468</c:v>
                </c:pt>
                <c:pt idx="83559">
                  <c:v>13.25888</c:v>
                </c:pt>
                <c:pt idx="83560">
                  <c:v>13.25095</c:v>
                </c:pt>
                <c:pt idx="83561">
                  <c:v>13.254441</c:v>
                </c:pt>
                <c:pt idx="83562">
                  <c:v>13.258305</c:v>
                </c:pt>
                <c:pt idx="83563">
                  <c:v>13.255576</c:v>
                </c:pt>
                <c:pt idx="83564">
                  <c:v>13.256212</c:v>
                </c:pt>
                <c:pt idx="83565">
                  <c:v>13.265188999999999</c:v>
                </c:pt>
                <c:pt idx="83566">
                  <c:v>13.266066</c:v>
                </c:pt>
                <c:pt idx="83567">
                  <c:v>13.261908999999999</c:v>
                </c:pt>
                <c:pt idx="83568">
                  <c:v>13.267872000000001</c:v>
                </c:pt>
                <c:pt idx="83569">
                  <c:v>13.264979</c:v>
                </c:pt>
                <c:pt idx="83570">
                  <c:v>13.259961000000001</c:v>
                </c:pt>
                <c:pt idx="83571">
                  <c:v>13.264882</c:v>
                </c:pt>
                <c:pt idx="83572">
                  <c:v>13.264673</c:v>
                </c:pt>
                <c:pt idx="83573">
                  <c:v>13.257763000000001</c:v>
                </c:pt>
                <c:pt idx="83574">
                  <c:v>13.258994</c:v>
                </c:pt>
                <c:pt idx="83575">
                  <c:v>13.264436</c:v>
                </c:pt>
                <c:pt idx="83576">
                  <c:v>13.257387</c:v>
                </c:pt>
                <c:pt idx="83577">
                  <c:v>13.255675</c:v>
                </c:pt>
                <c:pt idx="83578">
                  <c:v>13.266669</c:v>
                </c:pt>
                <c:pt idx="83579">
                  <c:v>13.264824000000001</c:v>
                </c:pt>
                <c:pt idx="83580">
                  <c:v>13.260858000000001</c:v>
                </c:pt>
                <c:pt idx="83581">
                  <c:v>13.266977000000001</c:v>
                </c:pt>
                <c:pt idx="83582">
                  <c:v>13.266260000000001</c:v>
                </c:pt>
                <c:pt idx="83583">
                  <c:v>13.259815</c:v>
                </c:pt>
                <c:pt idx="83584">
                  <c:v>13.26272</c:v>
                </c:pt>
                <c:pt idx="83585">
                  <c:v>13.264158</c:v>
                </c:pt>
                <c:pt idx="83586">
                  <c:v>13.254485000000001</c:v>
                </c:pt>
                <c:pt idx="83587">
                  <c:v>13.254728999999999</c:v>
                </c:pt>
                <c:pt idx="83588">
                  <c:v>13.265253</c:v>
                </c:pt>
                <c:pt idx="83589">
                  <c:v>13.265237000000001</c:v>
                </c:pt>
                <c:pt idx="83590">
                  <c:v>13.259434000000001</c:v>
                </c:pt>
                <c:pt idx="83591">
                  <c:v>13.261359000000001</c:v>
                </c:pt>
                <c:pt idx="83592">
                  <c:v>13.266235</c:v>
                </c:pt>
                <c:pt idx="83593">
                  <c:v>13.265488</c:v>
                </c:pt>
                <c:pt idx="83594">
                  <c:v>13.265413000000001</c:v>
                </c:pt>
                <c:pt idx="83595">
                  <c:v>13.264072000000001</c:v>
                </c:pt>
                <c:pt idx="83596">
                  <c:v>13.257789000000001</c:v>
                </c:pt>
                <c:pt idx="83597">
                  <c:v>13.261874000000001</c:v>
                </c:pt>
                <c:pt idx="83598">
                  <c:v>13.266736</c:v>
                </c:pt>
                <c:pt idx="83599">
                  <c:v>13.266261999999999</c:v>
                </c:pt>
                <c:pt idx="83600">
                  <c:v>13.264865</c:v>
                </c:pt>
                <c:pt idx="83601">
                  <c:v>13.259734</c:v>
                </c:pt>
                <c:pt idx="83602">
                  <c:v>13.261469999999999</c:v>
                </c:pt>
                <c:pt idx="83603">
                  <c:v>13.265917999999999</c:v>
                </c:pt>
                <c:pt idx="83604">
                  <c:v>13.268802000000001</c:v>
                </c:pt>
                <c:pt idx="83605">
                  <c:v>13.272439</c:v>
                </c:pt>
                <c:pt idx="83606">
                  <c:v>13.269303000000001</c:v>
                </c:pt>
                <c:pt idx="83607">
                  <c:v>13.264984</c:v>
                </c:pt>
                <c:pt idx="83608">
                  <c:v>13.264635</c:v>
                </c:pt>
                <c:pt idx="83609">
                  <c:v>13.267117000000001</c:v>
                </c:pt>
                <c:pt idx="83610">
                  <c:v>13.272671000000001</c:v>
                </c:pt>
                <c:pt idx="83611">
                  <c:v>13.277354000000001</c:v>
                </c:pt>
                <c:pt idx="83612">
                  <c:v>13.272054000000001</c:v>
                </c:pt>
                <c:pt idx="83613">
                  <c:v>13.263582</c:v>
                </c:pt>
                <c:pt idx="83614">
                  <c:v>13.267675000000001</c:v>
                </c:pt>
                <c:pt idx="83615">
                  <c:v>13.269549</c:v>
                </c:pt>
                <c:pt idx="83616">
                  <c:v>13.265898</c:v>
                </c:pt>
                <c:pt idx="83617">
                  <c:v>13.269886</c:v>
                </c:pt>
                <c:pt idx="83618">
                  <c:v>13.26989</c:v>
                </c:pt>
                <c:pt idx="83619">
                  <c:v>13.265565</c:v>
                </c:pt>
                <c:pt idx="83620">
                  <c:v>13.269729</c:v>
                </c:pt>
                <c:pt idx="83621">
                  <c:v>13.270687000000001</c:v>
                </c:pt>
                <c:pt idx="83622">
                  <c:v>13.260313</c:v>
                </c:pt>
                <c:pt idx="83623">
                  <c:v>13.260617</c:v>
                </c:pt>
                <c:pt idx="83624">
                  <c:v>13.274046</c:v>
                </c:pt>
                <c:pt idx="83625">
                  <c:v>13.272994000000001</c:v>
                </c:pt>
                <c:pt idx="83626">
                  <c:v>13.26637</c:v>
                </c:pt>
                <c:pt idx="83627">
                  <c:v>13.272432999999999</c:v>
                </c:pt>
                <c:pt idx="83628">
                  <c:v>13.274696</c:v>
                </c:pt>
                <c:pt idx="83629">
                  <c:v>13.268395999999999</c:v>
                </c:pt>
                <c:pt idx="83630">
                  <c:v>13.266997999999999</c:v>
                </c:pt>
                <c:pt idx="83631">
                  <c:v>13.274799</c:v>
                </c:pt>
                <c:pt idx="83632">
                  <c:v>13.275468</c:v>
                </c:pt>
                <c:pt idx="83633">
                  <c:v>13.268917999999999</c:v>
                </c:pt>
                <c:pt idx="83634">
                  <c:v>13.270827000000001</c:v>
                </c:pt>
                <c:pt idx="83635">
                  <c:v>13.269645000000001</c:v>
                </c:pt>
                <c:pt idx="83636">
                  <c:v>13.268026000000001</c:v>
                </c:pt>
                <c:pt idx="83637">
                  <c:v>13.278938</c:v>
                </c:pt>
                <c:pt idx="83638">
                  <c:v>13.279818000000001</c:v>
                </c:pt>
                <c:pt idx="83639">
                  <c:v>13.265060999999999</c:v>
                </c:pt>
                <c:pt idx="83640">
                  <c:v>13.265637</c:v>
                </c:pt>
                <c:pt idx="83641">
                  <c:v>13.276854</c:v>
                </c:pt>
                <c:pt idx="83642">
                  <c:v>13.271155</c:v>
                </c:pt>
                <c:pt idx="83643">
                  <c:v>13.263187</c:v>
                </c:pt>
                <c:pt idx="83644">
                  <c:v>13.266004000000001</c:v>
                </c:pt>
                <c:pt idx="83645">
                  <c:v>13.269004000000001</c:v>
                </c:pt>
                <c:pt idx="83646">
                  <c:v>13.275202</c:v>
                </c:pt>
                <c:pt idx="83647">
                  <c:v>13.283614999999999</c:v>
                </c:pt>
                <c:pt idx="83648">
                  <c:v>13.280132</c:v>
                </c:pt>
                <c:pt idx="83649">
                  <c:v>13.272904</c:v>
                </c:pt>
                <c:pt idx="83650">
                  <c:v>13.280021</c:v>
                </c:pt>
                <c:pt idx="83651">
                  <c:v>13.281625</c:v>
                </c:pt>
                <c:pt idx="83652">
                  <c:v>13.270019</c:v>
                </c:pt>
                <c:pt idx="83653">
                  <c:v>13.270334999999999</c:v>
                </c:pt>
                <c:pt idx="83654">
                  <c:v>13.275142000000001</c:v>
                </c:pt>
                <c:pt idx="83655">
                  <c:v>13.271335000000001</c:v>
                </c:pt>
                <c:pt idx="83656">
                  <c:v>13.274141</c:v>
                </c:pt>
                <c:pt idx="83657">
                  <c:v>13.278753999999999</c:v>
                </c:pt>
                <c:pt idx="83658">
                  <c:v>13.271181</c:v>
                </c:pt>
                <c:pt idx="83659">
                  <c:v>13.267473000000001</c:v>
                </c:pt>
                <c:pt idx="83660">
                  <c:v>13.277459</c:v>
                </c:pt>
                <c:pt idx="83661">
                  <c:v>13.277405</c:v>
                </c:pt>
                <c:pt idx="83662">
                  <c:v>13.267976000000001</c:v>
                </c:pt>
                <c:pt idx="83663">
                  <c:v>13.27506</c:v>
                </c:pt>
                <c:pt idx="83664">
                  <c:v>13.285042000000001</c:v>
                </c:pt>
                <c:pt idx="83665">
                  <c:v>13.280555</c:v>
                </c:pt>
                <c:pt idx="83666">
                  <c:v>13.277051</c:v>
                </c:pt>
                <c:pt idx="83667">
                  <c:v>13.280889999999999</c:v>
                </c:pt>
                <c:pt idx="83668">
                  <c:v>13.277843000000001</c:v>
                </c:pt>
                <c:pt idx="83669">
                  <c:v>13.271239</c:v>
                </c:pt>
                <c:pt idx="83670">
                  <c:v>13.277671</c:v>
                </c:pt>
                <c:pt idx="83671">
                  <c:v>13.278599</c:v>
                </c:pt>
                <c:pt idx="83672">
                  <c:v>13.271065999999999</c:v>
                </c:pt>
                <c:pt idx="83673">
                  <c:v>13.280006999999999</c:v>
                </c:pt>
                <c:pt idx="83674">
                  <c:v>13.282916999999999</c:v>
                </c:pt>
                <c:pt idx="83675">
                  <c:v>13.270298</c:v>
                </c:pt>
                <c:pt idx="83676">
                  <c:v>13.270657999999999</c:v>
                </c:pt>
                <c:pt idx="83677">
                  <c:v>13.278198</c:v>
                </c:pt>
                <c:pt idx="83678">
                  <c:v>13.27464</c:v>
                </c:pt>
                <c:pt idx="83679">
                  <c:v>13.271390999999999</c:v>
                </c:pt>
                <c:pt idx="83680">
                  <c:v>13.277085</c:v>
                </c:pt>
                <c:pt idx="83681">
                  <c:v>13.276615</c:v>
                </c:pt>
                <c:pt idx="83682">
                  <c:v>13.274483</c:v>
                </c:pt>
                <c:pt idx="83683">
                  <c:v>13.280455999999999</c:v>
                </c:pt>
                <c:pt idx="83684">
                  <c:v>13.281355</c:v>
                </c:pt>
                <c:pt idx="83685">
                  <c:v>13.277597999999999</c:v>
                </c:pt>
                <c:pt idx="83686">
                  <c:v>13.280797</c:v>
                </c:pt>
                <c:pt idx="83687">
                  <c:v>13.285897</c:v>
                </c:pt>
                <c:pt idx="83688">
                  <c:v>13.28552</c:v>
                </c:pt>
                <c:pt idx="83689">
                  <c:v>13.285288</c:v>
                </c:pt>
                <c:pt idx="83690">
                  <c:v>13.287997000000001</c:v>
                </c:pt>
                <c:pt idx="83691">
                  <c:v>13.285821</c:v>
                </c:pt>
                <c:pt idx="83692">
                  <c:v>13.28533</c:v>
                </c:pt>
                <c:pt idx="83693">
                  <c:v>13.289070000000001</c:v>
                </c:pt>
                <c:pt idx="83694">
                  <c:v>13.282508999999999</c:v>
                </c:pt>
                <c:pt idx="83695">
                  <c:v>13.275460000000001</c:v>
                </c:pt>
                <c:pt idx="83696">
                  <c:v>13.280452</c:v>
                </c:pt>
                <c:pt idx="83697">
                  <c:v>13.283887</c:v>
                </c:pt>
                <c:pt idx="83698">
                  <c:v>13.279382999999999</c:v>
                </c:pt>
                <c:pt idx="83699">
                  <c:v>13.278063</c:v>
                </c:pt>
                <c:pt idx="83700">
                  <c:v>13.281984</c:v>
                </c:pt>
                <c:pt idx="83701">
                  <c:v>13.281507</c:v>
                </c:pt>
                <c:pt idx="83702">
                  <c:v>13.279147</c:v>
                </c:pt>
                <c:pt idx="83703">
                  <c:v>13.276517999999999</c:v>
                </c:pt>
                <c:pt idx="83704">
                  <c:v>13.278116000000001</c:v>
                </c:pt>
                <c:pt idx="83705">
                  <c:v>13.282375999999999</c:v>
                </c:pt>
                <c:pt idx="83706">
                  <c:v>13.282983</c:v>
                </c:pt>
                <c:pt idx="83707">
                  <c:v>13.282545000000001</c:v>
                </c:pt>
                <c:pt idx="83708">
                  <c:v>13.278727</c:v>
                </c:pt>
                <c:pt idx="83709">
                  <c:v>13.278687</c:v>
                </c:pt>
                <c:pt idx="83710">
                  <c:v>13.284501000000001</c:v>
                </c:pt>
                <c:pt idx="83711">
                  <c:v>13.284064000000001</c:v>
                </c:pt>
                <c:pt idx="83712">
                  <c:v>13.282030000000001</c:v>
                </c:pt>
                <c:pt idx="83713">
                  <c:v>13.288358000000001</c:v>
                </c:pt>
                <c:pt idx="83714">
                  <c:v>13.293049999999999</c:v>
                </c:pt>
                <c:pt idx="83715">
                  <c:v>13.288731</c:v>
                </c:pt>
                <c:pt idx="83716">
                  <c:v>13.288460000000001</c:v>
                </c:pt>
                <c:pt idx="83717">
                  <c:v>13.287979</c:v>
                </c:pt>
                <c:pt idx="83718">
                  <c:v>13.280989999999999</c:v>
                </c:pt>
                <c:pt idx="83719">
                  <c:v>13.282653</c:v>
                </c:pt>
                <c:pt idx="83720">
                  <c:v>13.287409</c:v>
                </c:pt>
                <c:pt idx="83721">
                  <c:v>13.285036</c:v>
                </c:pt>
                <c:pt idx="83722">
                  <c:v>13.286076</c:v>
                </c:pt>
                <c:pt idx="83723">
                  <c:v>13.292274000000001</c:v>
                </c:pt>
                <c:pt idx="83724">
                  <c:v>13.289285</c:v>
                </c:pt>
                <c:pt idx="83725">
                  <c:v>13.280099999999999</c:v>
                </c:pt>
                <c:pt idx="83726">
                  <c:v>13.283632000000001</c:v>
                </c:pt>
                <c:pt idx="83727">
                  <c:v>13.286871</c:v>
                </c:pt>
                <c:pt idx="83728">
                  <c:v>13.279861</c:v>
                </c:pt>
                <c:pt idx="83729">
                  <c:v>13.281677</c:v>
                </c:pt>
                <c:pt idx="83730">
                  <c:v>13.285078</c:v>
                </c:pt>
                <c:pt idx="83731">
                  <c:v>13.283386999999999</c:v>
                </c:pt>
                <c:pt idx="83732">
                  <c:v>13.285847</c:v>
                </c:pt>
                <c:pt idx="83733">
                  <c:v>13.293984999999999</c:v>
                </c:pt>
                <c:pt idx="83734">
                  <c:v>13.291515</c:v>
                </c:pt>
                <c:pt idx="83735">
                  <c:v>13.284166000000001</c:v>
                </c:pt>
                <c:pt idx="83736">
                  <c:v>13.291065</c:v>
                </c:pt>
                <c:pt idx="83737">
                  <c:v>13.293537000000001</c:v>
                </c:pt>
                <c:pt idx="83738">
                  <c:v>13.286311</c:v>
                </c:pt>
                <c:pt idx="83739">
                  <c:v>13.288743999999999</c:v>
                </c:pt>
                <c:pt idx="83740">
                  <c:v>13.290335000000001</c:v>
                </c:pt>
                <c:pt idx="83741">
                  <c:v>13.28368</c:v>
                </c:pt>
                <c:pt idx="83742">
                  <c:v>13.284554999999999</c:v>
                </c:pt>
                <c:pt idx="83743">
                  <c:v>13.294093</c:v>
                </c:pt>
                <c:pt idx="83744">
                  <c:v>13.293175</c:v>
                </c:pt>
                <c:pt idx="83745">
                  <c:v>13.284594999999999</c:v>
                </c:pt>
                <c:pt idx="83746">
                  <c:v>13.286156999999999</c:v>
                </c:pt>
                <c:pt idx="83747">
                  <c:v>13.287046</c:v>
                </c:pt>
                <c:pt idx="83748">
                  <c:v>13.284651999999999</c:v>
                </c:pt>
                <c:pt idx="83749">
                  <c:v>13.290406000000001</c:v>
                </c:pt>
                <c:pt idx="83750">
                  <c:v>13.295325</c:v>
                </c:pt>
                <c:pt idx="83751">
                  <c:v>13.290558000000001</c:v>
                </c:pt>
                <c:pt idx="83752">
                  <c:v>13.290685</c:v>
                </c:pt>
                <c:pt idx="83753">
                  <c:v>13.298303000000001</c:v>
                </c:pt>
                <c:pt idx="83754">
                  <c:v>13.293523</c:v>
                </c:pt>
                <c:pt idx="83755">
                  <c:v>13.288401</c:v>
                </c:pt>
                <c:pt idx="83756">
                  <c:v>13.296446</c:v>
                </c:pt>
                <c:pt idx="83757">
                  <c:v>13.294358000000001</c:v>
                </c:pt>
                <c:pt idx="83758">
                  <c:v>13.287212</c:v>
                </c:pt>
                <c:pt idx="83759">
                  <c:v>13.292591</c:v>
                </c:pt>
                <c:pt idx="83760">
                  <c:v>13.293543</c:v>
                </c:pt>
                <c:pt idx="83761">
                  <c:v>13.288622</c:v>
                </c:pt>
                <c:pt idx="83762">
                  <c:v>13.289975</c:v>
                </c:pt>
                <c:pt idx="83763">
                  <c:v>13.293818</c:v>
                </c:pt>
                <c:pt idx="83764">
                  <c:v>13.289992</c:v>
                </c:pt>
                <c:pt idx="83765">
                  <c:v>13.289097</c:v>
                </c:pt>
                <c:pt idx="83766">
                  <c:v>13.296566</c:v>
                </c:pt>
                <c:pt idx="83767">
                  <c:v>13.291862</c:v>
                </c:pt>
                <c:pt idx="83768">
                  <c:v>13.287435</c:v>
                </c:pt>
                <c:pt idx="83769">
                  <c:v>13.292403</c:v>
                </c:pt>
                <c:pt idx="83770">
                  <c:v>13.294083000000001</c:v>
                </c:pt>
                <c:pt idx="83771">
                  <c:v>13.296099999999999</c:v>
                </c:pt>
                <c:pt idx="83772">
                  <c:v>13.300839</c:v>
                </c:pt>
                <c:pt idx="83773">
                  <c:v>13.298413999999999</c:v>
                </c:pt>
                <c:pt idx="83774">
                  <c:v>13.292016</c:v>
                </c:pt>
                <c:pt idx="83775">
                  <c:v>13.299638</c:v>
                </c:pt>
                <c:pt idx="83776">
                  <c:v>13.300378</c:v>
                </c:pt>
                <c:pt idx="83777">
                  <c:v>13.287419999999999</c:v>
                </c:pt>
                <c:pt idx="83778">
                  <c:v>13.289020000000001</c:v>
                </c:pt>
                <c:pt idx="83779">
                  <c:v>13.299148000000001</c:v>
                </c:pt>
                <c:pt idx="83780">
                  <c:v>13.297940000000001</c:v>
                </c:pt>
                <c:pt idx="83781">
                  <c:v>13.289885</c:v>
                </c:pt>
                <c:pt idx="83782">
                  <c:v>13.291306000000001</c:v>
                </c:pt>
                <c:pt idx="83783">
                  <c:v>13.295911</c:v>
                </c:pt>
                <c:pt idx="83784">
                  <c:v>13.291181999999999</c:v>
                </c:pt>
                <c:pt idx="83785">
                  <c:v>13.292415999999999</c:v>
                </c:pt>
                <c:pt idx="83786">
                  <c:v>13.297129999999999</c:v>
                </c:pt>
                <c:pt idx="83787">
                  <c:v>13.294724</c:v>
                </c:pt>
                <c:pt idx="83788">
                  <c:v>13.295757</c:v>
                </c:pt>
                <c:pt idx="83789">
                  <c:v>13.301078</c:v>
                </c:pt>
                <c:pt idx="83790">
                  <c:v>13.298990999999999</c:v>
                </c:pt>
                <c:pt idx="83791">
                  <c:v>13.293241999999999</c:v>
                </c:pt>
                <c:pt idx="83792">
                  <c:v>13.298640000000001</c:v>
                </c:pt>
                <c:pt idx="83793">
                  <c:v>13.304570999999999</c:v>
                </c:pt>
                <c:pt idx="83794">
                  <c:v>13.297573999999999</c:v>
                </c:pt>
                <c:pt idx="83795">
                  <c:v>13.295597000000001</c:v>
                </c:pt>
                <c:pt idx="83796">
                  <c:v>13.300432000000001</c:v>
                </c:pt>
                <c:pt idx="83797">
                  <c:v>13.30245</c:v>
                </c:pt>
                <c:pt idx="83798">
                  <c:v>13.301817</c:v>
                </c:pt>
                <c:pt idx="83799">
                  <c:v>13.299443999999999</c:v>
                </c:pt>
                <c:pt idx="83800">
                  <c:v>13.297067999999999</c:v>
                </c:pt>
                <c:pt idx="83801">
                  <c:v>13.294625</c:v>
                </c:pt>
                <c:pt idx="83802">
                  <c:v>13.298463999999999</c:v>
                </c:pt>
                <c:pt idx="83803">
                  <c:v>13.302357000000001</c:v>
                </c:pt>
                <c:pt idx="83804">
                  <c:v>13.297219</c:v>
                </c:pt>
                <c:pt idx="83805">
                  <c:v>13.295641</c:v>
                </c:pt>
                <c:pt idx="83806">
                  <c:v>13.297967</c:v>
                </c:pt>
                <c:pt idx="83807">
                  <c:v>13.297122999999999</c:v>
                </c:pt>
                <c:pt idx="83808">
                  <c:v>13.295285</c:v>
                </c:pt>
                <c:pt idx="83809">
                  <c:v>13.300625999999999</c:v>
                </c:pt>
                <c:pt idx="83810">
                  <c:v>13.305783</c:v>
                </c:pt>
                <c:pt idx="83811">
                  <c:v>13.304902</c:v>
                </c:pt>
                <c:pt idx="83812">
                  <c:v>13.308083999999999</c:v>
                </c:pt>
                <c:pt idx="83813">
                  <c:v>13.307062999999999</c:v>
                </c:pt>
                <c:pt idx="83814">
                  <c:v>13.30387</c:v>
                </c:pt>
                <c:pt idx="83815">
                  <c:v>13.306984999999999</c:v>
                </c:pt>
                <c:pt idx="83816">
                  <c:v>13.304662</c:v>
                </c:pt>
                <c:pt idx="83817">
                  <c:v>13.299103000000001</c:v>
                </c:pt>
                <c:pt idx="83818">
                  <c:v>13.305213</c:v>
                </c:pt>
                <c:pt idx="83819">
                  <c:v>13.309341</c:v>
                </c:pt>
                <c:pt idx="83820">
                  <c:v>13.299636</c:v>
                </c:pt>
                <c:pt idx="83821">
                  <c:v>13.300242000000001</c:v>
                </c:pt>
                <c:pt idx="83822">
                  <c:v>13.308605</c:v>
                </c:pt>
                <c:pt idx="83823">
                  <c:v>13.301332</c:v>
                </c:pt>
                <c:pt idx="83824">
                  <c:v>13.300547999999999</c:v>
                </c:pt>
                <c:pt idx="83825">
                  <c:v>13.309524</c:v>
                </c:pt>
                <c:pt idx="83826">
                  <c:v>13.305637000000001</c:v>
                </c:pt>
                <c:pt idx="83827">
                  <c:v>13.299367999999999</c:v>
                </c:pt>
                <c:pt idx="83828">
                  <c:v>13.302737</c:v>
                </c:pt>
                <c:pt idx="83829">
                  <c:v>13.302726</c:v>
                </c:pt>
                <c:pt idx="83830">
                  <c:v>13.296647</c:v>
                </c:pt>
                <c:pt idx="83831">
                  <c:v>13.305110000000001</c:v>
                </c:pt>
                <c:pt idx="83832">
                  <c:v>13.31147</c:v>
                </c:pt>
                <c:pt idx="83833">
                  <c:v>13.298652000000001</c:v>
                </c:pt>
                <c:pt idx="83834">
                  <c:v>13.296631</c:v>
                </c:pt>
                <c:pt idx="83835">
                  <c:v>13.305592000000001</c:v>
                </c:pt>
                <c:pt idx="83836">
                  <c:v>13.304836</c:v>
                </c:pt>
                <c:pt idx="83837">
                  <c:v>13.302452000000001</c:v>
                </c:pt>
                <c:pt idx="83838">
                  <c:v>13.307407</c:v>
                </c:pt>
                <c:pt idx="83839">
                  <c:v>13.304748</c:v>
                </c:pt>
                <c:pt idx="83840">
                  <c:v>13.29673</c:v>
                </c:pt>
                <c:pt idx="83841">
                  <c:v>13.303512</c:v>
                </c:pt>
                <c:pt idx="83842">
                  <c:v>13.308932</c:v>
                </c:pt>
                <c:pt idx="83843">
                  <c:v>13.302477</c:v>
                </c:pt>
                <c:pt idx="83844">
                  <c:v>13.303383999999999</c:v>
                </c:pt>
                <c:pt idx="83845">
                  <c:v>13.310101</c:v>
                </c:pt>
                <c:pt idx="83846">
                  <c:v>13.307655</c:v>
                </c:pt>
                <c:pt idx="83847">
                  <c:v>13.299839</c:v>
                </c:pt>
                <c:pt idx="83848">
                  <c:v>13.305339999999999</c:v>
                </c:pt>
                <c:pt idx="83849">
                  <c:v>13.310938999999999</c:v>
                </c:pt>
                <c:pt idx="83850">
                  <c:v>13.303288999999999</c:v>
                </c:pt>
                <c:pt idx="83851">
                  <c:v>13.305384</c:v>
                </c:pt>
                <c:pt idx="83852">
                  <c:v>13.31114</c:v>
                </c:pt>
                <c:pt idx="83853">
                  <c:v>13.307719000000001</c:v>
                </c:pt>
                <c:pt idx="83854">
                  <c:v>13.308797</c:v>
                </c:pt>
                <c:pt idx="83855">
                  <c:v>13.315146</c:v>
                </c:pt>
                <c:pt idx="83856">
                  <c:v>13.31066</c:v>
                </c:pt>
                <c:pt idx="83857">
                  <c:v>13.30068</c:v>
                </c:pt>
                <c:pt idx="83858">
                  <c:v>13.305090999999999</c:v>
                </c:pt>
                <c:pt idx="83859">
                  <c:v>13.307016000000001</c:v>
                </c:pt>
                <c:pt idx="83860">
                  <c:v>13.304144000000001</c:v>
                </c:pt>
                <c:pt idx="83861">
                  <c:v>13.311553</c:v>
                </c:pt>
                <c:pt idx="83862">
                  <c:v>13.310121000000001</c:v>
                </c:pt>
                <c:pt idx="83863">
                  <c:v>13.304990999999999</c:v>
                </c:pt>
                <c:pt idx="83864">
                  <c:v>13.311719999999999</c:v>
                </c:pt>
                <c:pt idx="83865">
                  <c:v>13.313305</c:v>
                </c:pt>
                <c:pt idx="83866">
                  <c:v>13.303618999999999</c:v>
                </c:pt>
                <c:pt idx="83867">
                  <c:v>13.304665</c:v>
                </c:pt>
                <c:pt idx="83868">
                  <c:v>13.314033</c:v>
                </c:pt>
                <c:pt idx="83869">
                  <c:v>13.310332000000001</c:v>
                </c:pt>
                <c:pt idx="83870">
                  <c:v>13.30866</c:v>
                </c:pt>
                <c:pt idx="83871">
                  <c:v>13.314883999999999</c:v>
                </c:pt>
                <c:pt idx="83872">
                  <c:v>13.312212000000001</c:v>
                </c:pt>
                <c:pt idx="83873">
                  <c:v>13.312493999999999</c:v>
                </c:pt>
                <c:pt idx="83874">
                  <c:v>13.319134999999999</c:v>
                </c:pt>
                <c:pt idx="83875">
                  <c:v>13.317441000000001</c:v>
                </c:pt>
                <c:pt idx="83876">
                  <c:v>13.311017</c:v>
                </c:pt>
                <c:pt idx="83877">
                  <c:v>13.312196</c:v>
                </c:pt>
                <c:pt idx="83878">
                  <c:v>13.315011999999999</c:v>
                </c:pt>
                <c:pt idx="83879">
                  <c:v>13.312161</c:v>
                </c:pt>
                <c:pt idx="83880">
                  <c:v>13.314121</c:v>
                </c:pt>
                <c:pt idx="83881">
                  <c:v>13.314318999999999</c:v>
                </c:pt>
                <c:pt idx="83882">
                  <c:v>13.306914000000001</c:v>
                </c:pt>
                <c:pt idx="83883">
                  <c:v>13.309260999999999</c:v>
                </c:pt>
                <c:pt idx="83884">
                  <c:v>13.316368000000001</c:v>
                </c:pt>
                <c:pt idx="83885">
                  <c:v>13.31644</c:v>
                </c:pt>
                <c:pt idx="83886">
                  <c:v>13.311734</c:v>
                </c:pt>
                <c:pt idx="83887">
                  <c:v>13.310530999999999</c:v>
                </c:pt>
                <c:pt idx="83888">
                  <c:v>13.313641000000001</c:v>
                </c:pt>
                <c:pt idx="83889">
                  <c:v>13.312290000000001</c:v>
                </c:pt>
                <c:pt idx="83890">
                  <c:v>13.310140000000001</c:v>
                </c:pt>
                <c:pt idx="83891">
                  <c:v>13.309507</c:v>
                </c:pt>
                <c:pt idx="83892">
                  <c:v>13.311771</c:v>
                </c:pt>
                <c:pt idx="83893">
                  <c:v>13.315666</c:v>
                </c:pt>
                <c:pt idx="83894">
                  <c:v>13.313307</c:v>
                </c:pt>
                <c:pt idx="83895">
                  <c:v>13.311750999999999</c:v>
                </c:pt>
                <c:pt idx="83896">
                  <c:v>13.312403</c:v>
                </c:pt>
                <c:pt idx="83897">
                  <c:v>13.315239</c:v>
                </c:pt>
                <c:pt idx="83898">
                  <c:v>13.319024000000001</c:v>
                </c:pt>
                <c:pt idx="83899">
                  <c:v>13.317520999999999</c:v>
                </c:pt>
                <c:pt idx="83900">
                  <c:v>13.317465</c:v>
                </c:pt>
                <c:pt idx="83901">
                  <c:v>13.316347</c:v>
                </c:pt>
                <c:pt idx="83902">
                  <c:v>13.310104000000001</c:v>
                </c:pt>
                <c:pt idx="83903">
                  <c:v>13.310390999999999</c:v>
                </c:pt>
                <c:pt idx="83904">
                  <c:v>13.316743000000001</c:v>
                </c:pt>
                <c:pt idx="83905">
                  <c:v>13.314588000000001</c:v>
                </c:pt>
                <c:pt idx="83906">
                  <c:v>13.312014</c:v>
                </c:pt>
                <c:pt idx="83907">
                  <c:v>13.321284</c:v>
                </c:pt>
                <c:pt idx="83908">
                  <c:v>13.318859</c:v>
                </c:pt>
                <c:pt idx="83909">
                  <c:v>13.309721</c:v>
                </c:pt>
                <c:pt idx="83910">
                  <c:v>13.316058999999999</c:v>
                </c:pt>
                <c:pt idx="83911">
                  <c:v>13.31752</c:v>
                </c:pt>
                <c:pt idx="83912">
                  <c:v>13.312447000000001</c:v>
                </c:pt>
                <c:pt idx="83913">
                  <c:v>13.316031000000001</c:v>
                </c:pt>
                <c:pt idx="83914">
                  <c:v>13.321638</c:v>
                </c:pt>
                <c:pt idx="83915">
                  <c:v>13.319383</c:v>
                </c:pt>
                <c:pt idx="83916">
                  <c:v>13.321593999999999</c:v>
                </c:pt>
                <c:pt idx="83917">
                  <c:v>13.327119</c:v>
                </c:pt>
                <c:pt idx="83918">
                  <c:v>13.319148</c:v>
                </c:pt>
                <c:pt idx="83919">
                  <c:v>13.316178000000001</c:v>
                </c:pt>
                <c:pt idx="83920">
                  <c:v>13.324228</c:v>
                </c:pt>
                <c:pt idx="83921">
                  <c:v>13.322641000000001</c:v>
                </c:pt>
                <c:pt idx="83922">
                  <c:v>13.315504000000001</c:v>
                </c:pt>
                <c:pt idx="83923">
                  <c:v>13.31691</c:v>
                </c:pt>
                <c:pt idx="83924">
                  <c:v>13.322452</c:v>
                </c:pt>
                <c:pt idx="83925">
                  <c:v>13.321437</c:v>
                </c:pt>
                <c:pt idx="83926">
                  <c:v>13.317373</c:v>
                </c:pt>
                <c:pt idx="83927">
                  <c:v>13.319977</c:v>
                </c:pt>
                <c:pt idx="83928">
                  <c:v>13.317299999999999</c:v>
                </c:pt>
                <c:pt idx="83929">
                  <c:v>13.313179999999999</c:v>
                </c:pt>
                <c:pt idx="83930">
                  <c:v>13.317518</c:v>
                </c:pt>
                <c:pt idx="83931">
                  <c:v>13.319475000000001</c:v>
                </c:pt>
                <c:pt idx="83932">
                  <c:v>13.319758</c:v>
                </c:pt>
                <c:pt idx="83933">
                  <c:v>13.323416</c:v>
                </c:pt>
                <c:pt idx="83934">
                  <c:v>13.324481</c:v>
                </c:pt>
                <c:pt idx="83935">
                  <c:v>13.318401</c:v>
                </c:pt>
                <c:pt idx="83936">
                  <c:v>13.321732000000001</c:v>
                </c:pt>
                <c:pt idx="83937">
                  <c:v>13.329250999999999</c:v>
                </c:pt>
                <c:pt idx="83938">
                  <c:v>13.323031</c:v>
                </c:pt>
                <c:pt idx="83939">
                  <c:v>13.322187</c:v>
                </c:pt>
                <c:pt idx="83940">
                  <c:v>13.326703</c:v>
                </c:pt>
                <c:pt idx="83941">
                  <c:v>13.319521</c:v>
                </c:pt>
                <c:pt idx="83942">
                  <c:v>13.314667999999999</c:v>
                </c:pt>
                <c:pt idx="83943">
                  <c:v>13.321982</c:v>
                </c:pt>
                <c:pt idx="83944">
                  <c:v>13.325737999999999</c:v>
                </c:pt>
                <c:pt idx="83945">
                  <c:v>13.322054</c:v>
                </c:pt>
                <c:pt idx="83946">
                  <c:v>13.322793000000001</c:v>
                </c:pt>
                <c:pt idx="83947">
                  <c:v>13.321467999999999</c:v>
                </c:pt>
                <c:pt idx="83948">
                  <c:v>13.317804000000001</c:v>
                </c:pt>
                <c:pt idx="83949">
                  <c:v>13.324785</c:v>
                </c:pt>
                <c:pt idx="83950">
                  <c:v>13.329647</c:v>
                </c:pt>
                <c:pt idx="83951">
                  <c:v>13.322039</c:v>
                </c:pt>
                <c:pt idx="83952">
                  <c:v>13.318916</c:v>
                </c:pt>
                <c:pt idx="83953">
                  <c:v>13.325832999999999</c:v>
                </c:pt>
                <c:pt idx="83954">
                  <c:v>13.322502999999999</c:v>
                </c:pt>
                <c:pt idx="83955">
                  <c:v>13.317095</c:v>
                </c:pt>
                <c:pt idx="83956">
                  <c:v>13.326677</c:v>
                </c:pt>
                <c:pt idx="83957">
                  <c:v>13.331975</c:v>
                </c:pt>
                <c:pt idx="83958">
                  <c:v>13.329084</c:v>
                </c:pt>
                <c:pt idx="83959">
                  <c:v>13.328227999999999</c:v>
                </c:pt>
                <c:pt idx="83960">
                  <c:v>13.327757</c:v>
                </c:pt>
                <c:pt idx="83961">
                  <c:v>13.328284999999999</c:v>
                </c:pt>
                <c:pt idx="83962">
                  <c:v>13.328236</c:v>
                </c:pt>
                <c:pt idx="83963">
                  <c:v>13.326711</c:v>
                </c:pt>
                <c:pt idx="83964">
                  <c:v>13.323570999999999</c:v>
                </c:pt>
                <c:pt idx="83965">
                  <c:v>13.325229</c:v>
                </c:pt>
                <c:pt idx="83966">
                  <c:v>13.331788</c:v>
                </c:pt>
                <c:pt idx="83967">
                  <c:v>13.330987</c:v>
                </c:pt>
                <c:pt idx="83968">
                  <c:v>13.327287</c:v>
                </c:pt>
                <c:pt idx="83969">
                  <c:v>13.327009</c:v>
                </c:pt>
                <c:pt idx="83970">
                  <c:v>13.328607</c:v>
                </c:pt>
                <c:pt idx="83971">
                  <c:v>13.328988000000001</c:v>
                </c:pt>
                <c:pt idx="83972">
                  <c:v>13.32802</c:v>
                </c:pt>
                <c:pt idx="83973">
                  <c:v>13.331523000000001</c:v>
                </c:pt>
                <c:pt idx="83974">
                  <c:v>13.329212</c:v>
                </c:pt>
                <c:pt idx="83975">
                  <c:v>13.323083</c:v>
                </c:pt>
                <c:pt idx="83976">
                  <c:v>13.324914</c:v>
                </c:pt>
                <c:pt idx="83977">
                  <c:v>13.324994</c:v>
                </c:pt>
                <c:pt idx="83978">
                  <c:v>13.324669</c:v>
                </c:pt>
                <c:pt idx="83979">
                  <c:v>13.328132</c:v>
                </c:pt>
                <c:pt idx="83980">
                  <c:v>13.32657</c:v>
                </c:pt>
                <c:pt idx="83981">
                  <c:v>13.321599000000001</c:v>
                </c:pt>
                <c:pt idx="83982">
                  <c:v>13.324538</c:v>
                </c:pt>
                <c:pt idx="83983">
                  <c:v>13.330634</c:v>
                </c:pt>
                <c:pt idx="83984">
                  <c:v>13.326729</c:v>
                </c:pt>
                <c:pt idx="83985">
                  <c:v>13.329255</c:v>
                </c:pt>
                <c:pt idx="83986">
                  <c:v>13.337643999999999</c:v>
                </c:pt>
                <c:pt idx="83987">
                  <c:v>13.332359</c:v>
                </c:pt>
                <c:pt idx="83988">
                  <c:v>13.327047</c:v>
                </c:pt>
                <c:pt idx="83989">
                  <c:v>13.329844</c:v>
                </c:pt>
                <c:pt idx="83990">
                  <c:v>13.332122999999999</c:v>
                </c:pt>
                <c:pt idx="83991">
                  <c:v>13.329935000000001</c:v>
                </c:pt>
                <c:pt idx="83992">
                  <c:v>13.328302000000001</c:v>
                </c:pt>
                <c:pt idx="83993">
                  <c:v>13.330249</c:v>
                </c:pt>
                <c:pt idx="83994">
                  <c:v>13.330301</c:v>
                </c:pt>
                <c:pt idx="83995">
                  <c:v>13.331647</c:v>
                </c:pt>
                <c:pt idx="83996">
                  <c:v>13.332428999999999</c:v>
                </c:pt>
                <c:pt idx="83997">
                  <c:v>13.330042000000001</c:v>
                </c:pt>
                <c:pt idx="83998">
                  <c:v>13.330588000000001</c:v>
                </c:pt>
                <c:pt idx="83999">
                  <c:v>13.332782999999999</c:v>
                </c:pt>
                <c:pt idx="84000">
                  <c:v>13.331042999999999</c:v>
                </c:pt>
                <c:pt idx="84001">
                  <c:v>13.328533</c:v>
                </c:pt>
                <c:pt idx="84002">
                  <c:v>13.334675000000001</c:v>
                </c:pt>
                <c:pt idx="84003">
                  <c:v>13.336765</c:v>
                </c:pt>
                <c:pt idx="84004">
                  <c:v>13.328186000000001</c:v>
                </c:pt>
                <c:pt idx="84005">
                  <c:v>13.327280999999999</c:v>
                </c:pt>
                <c:pt idx="84006">
                  <c:v>13.331479</c:v>
                </c:pt>
                <c:pt idx="84007">
                  <c:v>13.331543999999999</c:v>
                </c:pt>
                <c:pt idx="84008">
                  <c:v>13.335808999999999</c:v>
                </c:pt>
                <c:pt idx="84009">
                  <c:v>13.342544</c:v>
                </c:pt>
                <c:pt idx="84010">
                  <c:v>13.337009999999999</c:v>
                </c:pt>
                <c:pt idx="84011">
                  <c:v>13.333342</c:v>
                </c:pt>
                <c:pt idx="84012">
                  <c:v>13.338602</c:v>
                </c:pt>
                <c:pt idx="84013">
                  <c:v>13.330961</c:v>
                </c:pt>
                <c:pt idx="84014">
                  <c:v>13.328868</c:v>
                </c:pt>
                <c:pt idx="84015">
                  <c:v>13.341537000000001</c:v>
                </c:pt>
                <c:pt idx="84016">
                  <c:v>13.337483000000001</c:v>
                </c:pt>
                <c:pt idx="84017">
                  <c:v>13.329803999999999</c:v>
                </c:pt>
                <c:pt idx="84018">
                  <c:v>13.334571</c:v>
                </c:pt>
                <c:pt idx="84019">
                  <c:v>13.336114</c:v>
                </c:pt>
                <c:pt idx="84020">
                  <c:v>13.33159</c:v>
                </c:pt>
                <c:pt idx="84021">
                  <c:v>13.332706</c:v>
                </c:pt>
                <c:pt idx="84022">
                  <c:v>13.337756000000001</c:v>
                </c:pt>
                <c:pt idx="84023">
                  <c:v>13.334033</c:v>
                </c:pt>
                <c:pt idx="84024">
                  <c:v>13.334236000000001</c:v>
                </c:pt>
                <c:pt idx="84025">
                  <c:v>13.341899</c:v>
                </c:pt>
                <c:pt idx="84026">
                  <c:v>13.341362999999999</c:v>
                </c:pt>
                <c:pt idx="84027">
                  <c:v>13.338861</c:v>
                </c:pt>
                <c:pt idx="84028">
                  <c:v>13.341103</c:v>
                </c:pt>
                <c:pt idx="84029">
                  <c:v>13.340731</c:v>
                </c:pt>
                <c:pt idx="84030">
                  <c:v>13.334305000000001</c:v>
                </c:pt>
                <c:pt idx="84031">
                  <c:v>13.336499</c:v>
                </c:pt>
                <c:pt idx="84032">
                  <c:v>13.341243</c:v>
                </c:pt>
                <c:pt idx="84033">
                  <c:v>13.334379999999999</c:v>
                </c:pt>
                <c:pt idx="84034">
                  <c:v>13.334894</c:v>
                </c:pt>
                <c:pt idx="84035">
                  <c:v>13.34342</c:v>
                </c:pt>
                <c:pt idx="84036">
                  <c:v>13.336505000000001</c:v>
                </c:pt>
                <c:pt idx="84037">
                  <c:v>13.330230999999999</c:v>
                </c:pt>
                <c:pt idx="84038">
                  <c:v>13.338516</c:v>
                </c:pt>
                <c:pt idx="84039">
                  <c:v>13.339005999999999</c:v>
                </c:pt>
                <c:pt idx="84040">
                  <c:v>13.331296</c:v>
                </c:pt>
                <c:pt idx="84041">
                  <c:v>13.337490000000001</c:v>
                </c:pt>
                <c:pt idx="84042">
                  <c:v>13.342928000000001</c:v>
                </c:pt>
                <c:pt idx="84043">
                  <c:v>13.334996</c:v>
                </c:pt>
                <c:pt idx="84044">
                  <c:v>13.335694999999999</c:v>
                </c:pt>
                <c:pt idx="84045">
                  <c:v>13.343779</c:v>
                </c:pt>
                <c:pt idx="84046">
                  <c:v>13.343287999999999</c:v>
                </c:pt>
                <c:pt idx="84047">
                  <c:v>13.342437</c:v>
                </c:pt>
                <c:pt idx="84048">
                  <c:v>13.346128999999999</c:v>
                </c:pt>
                <c:pt idx="84049">
                  <c:v>13.34226</c:v>
                </c:pt>
                <c:pt idx="84050">
                  <c:v>13.334284999999999</c:v>
                </c:pt>
                <c:pt idx="84051">
                  <c:v>13.339515</c:v>
                </c:pt>
                <c:pt idx="84052">
                  <c:v>13.344279999999999</c:v>
                </c:pt>
                <c:pt idx="84053">
                  <c:v>13.337291</c:v>
                </c:pt>
                <c:pt idx="84054">
                  <c:v>13.337918999999999</c:v>
                </c:pt>
                <c:pt idx="84055">
                  <c:v>13.344365</c:v>
                </c:pt>
                <c:pt idx="84056">
                  <c:v>13.341964000000001</c:v>
                </c:pt>
                <c:pt idx="84057">
                  <c:v>13.337464000000001</c:v>
                </c:pt>
                <c:pt idx="84058">
                  <c:v>13.343101000000001</c:v>
                </c:pt>
                <c:pt idx="84059">
                  <c:v>13.345642</c:v>
                </c:pt>
                <c:pt idx="84060">
                  <c:v>13.340441999999999</c:v>
                </c:pt>
                <c:pt idx="84061">
                  <c:v>13.343700999999999</c:v>
                </c:pt>
                <c:pt idx="84062">
                  <c:v>13.346432</c:v>
                </c:pt>
                <c:pt idx="84063">
                  <c:v>13.342378999999999</c:v>
                </c:pt>
                <c:pt idx="84064">
                  <c:v>13.341920999999999</c:v>
                </c:pt>
                <c:pt idx="84065">
                  <c:v>13.344879000000001</c:v>
                </c:pt>
                <c:pt idx="84066">
                  <c:v>13.344643</c:v>
                </c:pt>
                <c:pt idx="84067">
                  <c:v>13.341855000000001</c:v>
                </c:pt>
                <c:pt idx="84068">
                  <c:v>13.345371999999999</c:v>
                </c:pt>
                <c:pt idx="84069">
                  <c:v>13.345492</c:v>
                </c:pt>
                <c:pt idx="84070">
                  <c:v>13.34043</c:v>
                </c:pt>
                <c:pt idx="84071">
                  <c:v>13.343028</c:v>
                </c:pt>
                <c:pt idx="84072">
                  <c:v>13.342261000000001</c:v>
                </c:pt>
                <c:pt idx="84073">
                  <c:v>13.337243000000001</c:v>
                </c:pt>
                <c:pt idx="84074">
                  <c:v>13.342394000000001</c:v>
                </c:pt>
                <c:pt idx="84075">
                  <c:v>13.347431</c:v>
                </c:pt>
                <c:pt idx="84076">
                  <c:v>13.343828999999999</c:v>
                </c:pt>
                <c:pt idx="84077">
                  <c:v>13.338948</c:v>
                </c:pt>
                <c:pt idx="84078">
                  <c:v>13.342593000000001</c:v>
                </c:pt>
                <c:pt idx="84079">
                  <c:v>13.346237</c:v>
                </c:pt>
                <c:pt idx="84080">
                  <c:v>13.346015</c:v>
                </c:pt>
                <c:pt idx="84081">
                  <c:v>13.34905</c:v>
                </c:pt>
                <c:pt idx="84082">
                  <c:v>13.349632</c:v>
                </c:pt>
                <c:pt idx="84083">
                  <c:v>13.345392</c:v>
                </c:pt>
                <c:pt idx="84084">
                  <c:v>13.342608</c:v>
                </c:pt>
                <c:pt idx="84085">
                  <c:v>13.346145999999999</c:v>
                </c:pt>
                <c:pt idx="84086">
                  <c:v>13.345896</c:v>
                </c:pt>
                <c:pt idx="84087">
                  <c:v>13.342003999999999</c:v>
                </c:pt>
                <c:pt idx="84088">
                  <c:v>13.347773999999999</c:v>
                </c:pt>
                <c:pt idx="84089">
                  <c:v>13.351034</c:v>
                </c:pt>
                <c:pt idx="84090">
                  <c:v>13.347106</c:v>
                </c:pt>
                <c:pt idx="84091">
                  <c:v>13.349104000000001</c:v>
                </c:pt>
                <c:pt idx="84092">
                  <c:v>13.352983999999999</c:v>
                </c:pt>
                <c:pt idx="84093">
                  <c:v>13.349799000000001</c:v>
                </c:pt>
                <c:pt idx="84094">
                  <c:v>13.348706</c:v>
                </c:pt>
                <c:pt idx="84095">
                  <c:v>13.352862</c:v>
                </c:pt>
                <c:pt idx="84096">
                  <c:v>13.347928</c:v>
                </c:pt>
                <c:pt idx="84097">
                  <c:v>13.343394999999999</c:v>
                </c:pt>
                <c:pt idx="84098">
                  <c:v>13.345986999999999</c:v>
                </c:pt>
                <c:pt idx="84099">
                  <c:v>13.343199</c:v>
                </c:pt>
                <c:pt idx="84100">
                  <c:v>13.340294</c:v>
                </c:pt>
                <c:pt idx="84101">
                  <c:v>13.344925</c:v>
                </c:pt>
                <c:pt idx="84102">
                  <c:v>13.348805</c:v>
                </c:pt>
                <c:pt idx="84103">
                  <c:v>13.347424</c:v>
                </c:pt>
                <c:pt idx="84104">
                  <c:v>13.351404</c:v>
                </c:pt>
                <c:pt idx="84105">
                  <c:v>13.357638</c:v>
                </c:pt>
                <c:pt idx="84106">
                  <c:v>13.352077</c:v>
                </c:pt>
                <c:pt idx="84107">
                  <c:v>13.351851999999999</c:v>
                </c:pt>
                <c:pt idx="84108">
                  <c:v>13.361077999999999</c:v>
                </c:pt>
                <c:pt idx="84109">
                  <c:v>13.359799000000001</c:v>
                </c:pt>
                <c:pt idx="84110">
                  <c:v>13.3514</c:v>
                </c:pt>
                <c:pt idx="84111">
                  <c:v>13.351178000000001</c:v>
                </c:pt>
                <c:pt idx="84112">
                  <c:v>13.353870000000001</c:v>
                </c:pt>
                <c:pt idx="84113">
                  <c:v>13.348179</c:v>
                </c:pt>
                <c:pt idx="84114">
                  <c:v>13.347994999999999</c:v>
                </c:pt>
                <c:pt idx="84115">
                  <c:v>13.355566</c:v>
                </c:pt>
                <c:pt idx="84116">
                  <c:v>13.352795</c:v>
                </c:pt>
                <c:pt idx="84117">
                  <c:v>13.353249999999999</c:v>
                </c:pt>
                <c:pt idx="84118">
                  <c:v>13.359196000000001</c:v>
                </c:pt>
                <c:pt idx="84119">
                  <c:v>13.35562</c:v>
                </c:pt>
                <c:pt idx="84120">
                  <c:v>13.348957</c:v>
                </c:pt>
                <c:pt idx="84121">
                  <c:v>13.349843</c:v>
                </c:pt>
                <c:pt idx="84122">
                  <c:v>13.353591</c:v>
                </c:pt>
                <c:pt idx="84123">
                  <c:v>13.350393</c:v>
                </c:pt>
                <c:pt idx="84124">
                  <c:v>13.350643</c:v>
                </c:pt>
                <c:pt idx="84125">
                  <c:v>13.354601000000001</c:v>
                </c:pt>
                <c:pt idx="84126">
                  <c:v>13.348913</c:v>
                </c:pt>
                <c:pt idx="84127">
                  <c:v>13.350676</c:v>
                </c:pt>
                <c:pt idx="84128">
                  <c:v>13.358819</c:v>
                </c:pt>
                <c:pt idx="84129">
                  <c:v>13.35482</c:v>
                </c:pt>
                <c:pt idx="84130">
                  <c:v>13.348978000000001</c:v>
                </c:pt>
                <c:pt idx="84131">
                  <c:v>13.35568</c:v>
                </c:pt>
                <c:pt idx="84132">
                  <c:v>13.361003999999999</c:v>
                </c:pt>
                <c:pt idx="84133">
                  <c:v>13.353763000000001</c:v>
                </c:pt>
                <c:pt idx="84134">
                  <c:v>13.351442</c:v>
                </c:pt>
                <c:pt idx="84135">
                  <c:v>13.354146999999999</c:v>
                </c:pt>
                <c:pt idx="84136">
                  <c:v>13.349403000000001</c:v>
                </c:pt>
                <c:pt idx="84137">
                  <c:v>13.34876</c:v>
                </c:pt>
                <c:pt idx="84138">
                  <c:v>13.357042</c:v>
                </c:pt>
                <c:pt idx="84139">
                  <c:v>13.356945</c:v>
                </c:pt>
                <c:pt idx="84140">
                  <c:v>13.351323000000001</c:v>
                </c:pt>
                <c:pt idx="84141">
                  <c:v>13.354882999999999</c:v>
                </c:pt>
                <c:pt idx="84142">
                  <c:v>13.356807</c:v>
                </c:pt>
                <c:pt idx="84143">
                  <c:v>13.348390999999999</c:v>
                </c:pt>
                <c:pt idx="84144">
                  <c:v>13.348304000000001</c:v>
                </c:pt>
                <c:pt idx="84145">
                  <c:v>13.354329999999999</c:v>
                </c:pt>
                <c:pt idx="84146">
                  <c:v>13.352085000000001</c:v>
                </c:pt>
                <c:pt idx="84147">
                  <c:v>13.354630999999999</c:v>
                </c:pt>
                <c:pt idx="84148">
                  <c:v>13.365672</c:v>
                </c:pt>
                <c:pt idx="84149">
                  <c:v>13.358485999999999</c:v>
                </c:pt>
                <c:pt idx="84150">
                  <c:v>13.345947000000001</c:v>
                </c:pt>
                <c:pt idx="84151">
                  <c:v>13.358378999999999</c:v>
                </c:pt>
                <c:pt idx="84152">
                  <c:v>13.365921</c:v>
                </c:pt>
                <c:pt idx="84153">
                  <c:v>13.356168</c:v>
                </c:pt>
                <c:pt idx="84154">
                  <c:v>13.358846</c:v>
                </c:pt>
                <c:pt idx="84155">
                  <c:v>13.363395000000001</c:v>
                </c:pt>
                <c:pt idx="84156">
                  <c:v>13.359851000000001</c:v>
                </c:pt>
                <c:pt idx="84157">
                  <c:v>13.362489</c:v>
                </c:pt>
                <c:pt idx="84158">
                  <c:v>13.365026</c:v>
                </c:pt>
                <c:pt idx="84159">
                  <c:v>13.356355000000001</c:v>
                </c:pt>
                <c:pt idx="84160">
                  <c:v>13.349921999999999</c:v>
                </c:pt>
                <c:pt idx="84161">
                  <c:v>13.357215999999999</c:v>
                </c:pt>
                <c:pt idx="84162">
                  <c:v>13.357642999999999</c:v>
                </c:pt>
                <c:pt idx="84163">
                  <c:v>13.349360000000001</c:v>
                </c:pt>
                <c:pt idx="84164">
                  <c:v>13.351781000000001</c:v>
                </c:pt>
                <c:pt idx="84165">
                  <c:v>13.360344</c:v>
                </c:pt>
                <c:pt idx="84166">
                  <c:v>13.362806000000001</c:v>
                </c:pt>
                <c:pt idx="84167">
                  <c:v>13.359759</c:v>
                </c:pt>
                <c:pt idx="84168">
                  <c:v>13.362657</c:v>
                </c:pt>
                <c:pt idx="84169">
                  <c:v>13.364668</c:v>
                </c:pt>
                <c:pt idx="84170">
                  <c:v>13.360047</c:v>
                </c:pt>
                <c:pt idx="84171">
                  <c:v>13.361219999999999</c:v>
                </c:pt>
                <c:pt idx="84172">
                  <c:v>13.362558999999999</c:v>
                </c:pt>
                <c:pt idx="84173">
                  <c:v>13.361273000000001</c:v>
                </c:pt>
                <c:pt idx="84174">
                  <c:v>13.363440000000001</c:v>
                </c:pt>
                <c:pt idx="84175">
                  <c:v>13.367877</c:v>
                </c:pt>
                <c:pt idx="84176">
                  <c:v>13.367894</c:v>
                </c:pt>
                <c:pt idx="84177">
                  <c:v>13.364765</c:v>
                </c:pt>
                <c:pt idx="84178">
                  <c:v>13.365752000000001</c:v>
                </c:pt>
                <c:pt idx="84179">
                  <c:v>13.365587</c:v>
                </c:pt>
                <c:pt idx="84180">
                  <c:v>13.36327</c:v>
                </c:pt>
                <c:pt idx="84181">
                  <c:v>13.362629</c:v>
                </c:pt>
                <c:pt idx="84182">
                  <c:v>13.359828</c:v>
                </c:pt>
                <c:pt idx="84183">
                  <c:v>13.357132</c:v>
                </c:pt>
                <c:pt idx="84184">
                  <c:v>13.359619</c:v>
                </c:pt>
                <c:pt idx="84185">
                  <c:v>13.362557000000001</c:v>
                </c:pt>
                <c:pt idx="84186">
                  <c:v>13.356304</c:v>
                </c:pt>
                <c:pt idx="84187">
                  <c:v>13.355456</c:v>
                </c:pt>
                <c:pt idx="84188">
                  <c:v>13.369289</c:v>
                </c:pt>
                <c:pt idx="84189">
                  <c:v>13.371021000000001</c:v>
                </c:pt>
                <c:pt idx="84190">
                  <c:v>13.361255</c:v>
                </c:pt>
                <c:pt idx="84191">
                  <c:v>13.363788</c:v>
                </c:pt>
                <c:pt idx="84192">
                  <c:v>13.368831999999999</c:v>
                </c:pt>
                <c:pt idx="84193">
                  <c:v>13.364644999999999</c:v>
                </c:pt>
                <c:pt idx="84194">
                  <c:v>13.361325000000001</c:v>
                </c:pt>
                <c:pt idx="84195">
                  <c:v>13.362423</c:v>
                </c:pt>
                <c:pt idx="84196">
                  <c:v>13.359750999999999</c:v>
                </c:pt>
                <c:pt idx="84197">
                  <c:v>13.360894999999999</c:v>
                </c:pt>
                <c:pt idx="84198">
                  <c:v>13.368702000000001</c:v>
                </c:pt>
                <c:pt idx="84199">
                  <c:v>13.367741000000001</c:v>
                </c:pt>
                <c:pt idx="84200">
                  <c:v>13.363327</c:v>
                </c:pt>
                <c:pt idx="84201">
                  <c:v>13.363595999999999</c:v>
                </c:pt>
                <c:pt idx="84202">
                  <c:v>13.365088999999999</c:v>
                </c:pt>
                <c:pt idx="84203">
                  <c:v>13.362685000000001</c:v>
                </c:pt>
                <c:pt idx="84204">
                  <c:v>13.360486999999999</c:v>
                </c:pt>
                <c:pt idx="84205">
                  <c:v>13.365180000000001</c:v>
                </c:pt>
                <c:pt idx="84206">
                  <c:v>13.361416999999999</c:v>
                </c:pt>
                <c:pt idx="84207">
                  <c:v>13.359889000000001</c:v>
                </c:pt>
                <c:pt idx="84208">
                  <c:v>13.371192000000001</c:v>
                </c:pt>
                <c:pt idx="84209">
                  <c:v>13.367267</c:v>
                </c:pt>
                <c:pt idx="84210">
                  <c:v>13.363054999999999</c:v>
                </c:pt>
                <c:pt idx="84211">
                  <c:v>13.37829</c:v>
                </c:pt>
                <c:pt idx="84212">
                  <c:v>13.382358</c:v>
                </c:pt>
                <c:pt idx="84213">
                  <c:v>13.368899000000001</c:v>
                </c:pt>
                <c:pt idx="84214">
                  <c:v>13.367932</c:v>
                </c:pt>
                <c:pt idx="84215">
                  <c:v>13.373571</c:v>
                </c:pt>
                <c:pt idx="84216">
                  <c:v>13.368966</c:v>
                </c:pt>
                <c:pt idx="84217">
                  <c:v>13.370259000000001</c:v>
                </c:pt>
                <c:pt idx="84218">
                  <c:v>13.374038000000001</c:v>
                </c:pt>
                <c:pt idx="84219">
                  <c:v>13.367661</c:v>
                </c:pt>
                <c:pt idx="84220">
                  <c:v>13.367743000000001</c:v>
                </c:pt>
                <c:pt idx="84221">
                  <c:v>13.37397</c:v>
                </c:pt>
                <c:pt idx="84222">
                  <c:v>13.369192</c:v>
                </c:pt>
                <c:pt idx="84223">
                  <c:v>13.36266</c:v>
                </c:pt>
                <c:pt idx="84224">
                  <c:v>13.369562999999999</c:v>
                </c:pt>
                <c:pt idx="84225">
                  <c:v>13.373023</c:v>
                </c:pt>
                <c:pt idx="84226">
                  <c:v>13.362659000000001</c:v>
                </c:pt>
                <c:pt idx="84227">
                  <c:v>13.367760000000001</c:v>
                </c:pt>
                <c:pt idx="84228">
                  <c:v>13.379158</c:v>
                </c:pt>
                <c:pt idx="84229">
                  <c:v>13.368384000000001</c:v>
                </c:pt>
                <c:pt idx="84230">
                  <c:v>13.360334999999999</c:v>
                </c:pt>
                <c:pt idx="84231">
                  <c:v>13.371237000000001</c:v>
                </c:pt>
                <c:pt idx="84232">
                  <c:v>13.374408000000001</c:v>
                </c:pt>
                <c:pt idx="84233">
                  <c:v>13.365404</c:v>
                </c:pt>
                <c:pt idx="84234">
                  <c:v>13.370379</c:v>
                </c:pt>
                <c:pt idx="84235">
                  <c:v>13.373359000000001</c:v>
                </c:pt>
                <c:pt idx="84236">
                  <c:v>13.362515999999999</c:v>
                </c:pt>
                <c:pt idx="84237">
                  <c:v>13.367768</c:v>
                </c:pt>
                <c:pt idx="84238">
                  <c:v>13.379963999999999</c:v>
                </c:pt>
                <c:pt idx="84239">
                  <c:v>13.375097999999999</c:v>
                </c:pt>
                <c:pt idx="84240">
                  <c:v>13.367153</c:v>
                </c:pt>
                <c:pt idx="84241">
                  <c:v>13.37116</c:v>
                </c:pt>
                <c:pt idx="84242">
                  <c:v>13.374001</c:v>
                </c:pt>
                <c:pt idx="84243">
                  <c:v>13.369286000000001</c:v>
                </c:pt>
                <c:pt idx="84244">
                  <c:v>13.369576</c:v>
                </c:pt>
                <c:pt idx="84245">
                  <c:v>13.372557</c:v>
                </c:pt>
                <c:pt idx="84246">
                  <c:v>13.370685999999999</c:v>
                </c:pt>
                <c:pt idx="84247">
                  <c:v>13.366529999999999</c:v>
                </c:pt>
                <c:pt idx="84248">
                  <c:v>13.369486999999999</c:v>
                </c:pt>
                <c:pt idx="84249">
                  <c:v>13.374739999999999</c:v>
                </c:pt>
                <c:pt idx="84250">
                  <c:v>13.373524</c:v>
                </c:pt>
                <c:pt idx="84251">
                  <c:v>13.376575000000001</c:v>
                </c:pt>
                <c:pt idx="84252">
                  <c:v>13.375745</c:v>
                </c:pt>
                <c:pt idx="84253">
                  <c:v>13.368641</c:v>
                </c:pt>
                <c:pt idx="84254">
                  <c:v>13.378548</c:v>
                </c:pt>
                <c:pt idx="84255">
                  <c:v>13.385251</c:v>
                </c:pt>
                <c:pt idx="84256">
                  <c:v>13.372809999999999</c:v>
                </c:pt>
                <c:pt idx="84257">
                  <c:v>13.370578</c:v>
                </c:pt>
                <c:pt idx="84258">
                  <c:v>13.380718</c:v>
                </c:pt>
                <c:pt idx="84259">
                  <c:v>13.379287</c:v>
                </c:pt>
                <c:pt idx="84260">
                  <c:v>13.375745999999999</c:v>
                </c:pt>
                <c:pt idx="84261">
                  <c:v>13.381190999999999</c:v>
                </c:pt>
                <c:pt idx="84262">
                  <c:v>13.378374000000001</c:v>
                </c:pt>
                <c:pt idx="84263">
                  <c:v>13.373396</c:v>
                </c:pt>
                <c:pt idx="84264">
                  <c:v>13.374457</c:v>
                </c:pt>
                <c:pt idx="84265">
                  <c:v>13.371988</c:v>
                </c:pt>
                <c:pt idx="84266">
                  <c:v>13.370355</c:v>
                </c:pt>
                <c:pt idx="84267">
                  <c:v>13.37182</c:v>
                </c:pt>
                <c:pt idx="84268">
                  <c:v>13.374072999999999</c:v>
                </c:pt>
                <c:pt idx="84269">
                  <c:v>13.372491</c:v>
                </c:pt>
                <c:pt idx="84270">
                  <c:v>13.372306999999999</c:v>
                </c:pt>
                <c:pt idx="84271">
                  <c:v>13.382122000000001</c:v>
                </c:pt>
                <c:pt idx="84272">
                  <c:v>13.384357</c:v>
                </c:pt>
                <c:pt idx="84273">
                  <c:v>13.376970999999999</c:v>
                </c:pt>
                <c:pt idx="84274">
                  <c:v>13.379334999999999</c:v>
                </c:pt>
                <c:pt idx="84275">
                  <c:v>13.385923999999999</c:v>
                </c:pt>
                <c:pt idx="84276">
                  <c:v>13.382644000000001</c:v>
                </c:pt>
                <c:pt idx="84277">
                  <c:v>13.379469</c:v>
                </c:pt>
                <c:pt idx="84278">
                  <c:v>13.380502</c:v>
                </c:pt>
                <c:pt idx="84279">
                  <c:v>13.375718000000001</c:v>
                </c:pt>
                <c:pt idx="84280">
                  <c:v>13.375935</c:v>
                </c:pt>
                <c:pt idx="84281">
                  <c:v>13.380288999999999</c:v>
                </c:pt>
                <c:pt idx="84282">
                  <c:v>13.376721999999999</c:v>
                </c:pt>
                <c:pt idx="84283">
                  <c:v>13.375227000000001</c:v>
                </c:pt>
                <c:pt idx="84284">
                  <c:v>13.381494999999999</c:v>
                </c:pt>
                <c:pt idx="84285">
                  <c:v>13.384316999999999</c:v>
                </c:pt>
                <c:pt idx="84286">
                  <c:v>13.379670000000001</c:v>
                </c:pt>
                <c:pt idx="84287">
                  <c:v>13.378843</c:v>
                </c:pt>
                <c:pt idx="84288">
                  <c:v>13.383267</c:v>
                </c:pt>
                <c:pt idx="84289">
                  <c:v>13.379968999999999</c:v>
                </c:pt>
                <c:pt idx="84290">
                  <c:v>13.376481999999999</c:v>
                </c:pt>
                <c:pt idx="84291">
                  <c:v>13.378245</c:v>
                </c:pt>
                <c:pt idx="84292">
                  <c:v>13.376682000000001</c:v>
                </c:pt>
                <c:pt idx="84293">
                  <c:v>13.377087</c:v>
                </c:pt>
                <c:pt idx="84294">
                  <c:v>13.384354999999999</c:v>
                </c:pt>
                <c:pt idx="84295">
                  <c:v>13.384048</c:v>
                </c:pt>
                <c:pt idx="84296">
                  <c:v>13.376378000000001</c:v>
                </c:pt>
                <c:pt idx="84297">
                  <c:v>13.385396</c:v>
                </c:pt>
                <c:pt idx="84298">
                  <c:v>13.392253999999999</c:v>
                </c:pt>
                <c:pt idx="84299">
                  <c:v>13.378724</c:v>
                </c:pt>
                <c:pt idx="84300">
                  <c:v>13.377691</c:v>
                </c:pt>
                <c:pt idx="84301">
                  <c:v>13.38739</c:v>
                </c:pt>
                <c:pt idx="84302">
                  <c:v>13.383964000000001</c:v>
                </c:pt>
                <c:pt idx="84303">
                  <c:v>13.381646999999999</c:v>
                </c:pt>
                <c:pt idx="84304">
                  <c:v>13.386927999999999</c:v>
                </c:pt>
                <c:pt idx="84305">
                  <c:v>13.383167</c:v>
                </c:pt>
                <c:pt idx="84306">
                  <c:v>13.375545000000001</c:v>
                </c:pt>
                <c:pt idx="84307">
                  <c:v>13.380204000000001</c:v>
                </c:pt>
                <c:pt idx="84308">
                  <c:v>13.386982</c:v>
                </c:pt>
                <c:pt idx="84309">
                  <c:v>13.382813000000001</c:v>
                </c:pt>
                <c:pt idx="84310">
                  <c:v>13.379333000000001</c:v>
                </c:pt>
                <c:pt idx="84311">
                  <c:v>13.382595999999999</c:v>
                </c:pt>
                <c:pt idx="84312">
                  <c:v>13.382954</c:v>
                </c:pt>
                <c:pt idx="84313">
                  <c:v>13.379837</c:v>
                </c:pt>
                <c:pt idx="84314">
                  <c:v>13.382671</c:v>
                </c:pt>
                <c:pt idx="84315">
                  <c:v>13.385497000000001</c:v>
                </c:pt>
                <c:pt idx="84316">
                  <c:v>13.379799999999999</c:v>
                </c:pt>
                <c:pt idx="84317">
                  <c:v>13.381937000000001</c:v>
                </c:pt>
                <c:pt idx="84318">
                  <c:v>13.386248</c:v>
                </c:pt>
                <c:pt idx="84319">
                  <c:v>13.382016999999999</c:v>
                </c:pt>
                <c:pt idx="84320">
                  <c:v>13.387221</c:v>
                </c:pt>
                <c:pt idx="84321">
                  <c:v>13.396597999999999</c:v>
                </c:pt>
                <c:pt idx="84322">
                  <c:v>13.391246000000001</c:v>
                </c:pt>
                <c:pt idx="84323">
                  <c:v>13.383820999999999</c:v>
                </c:pt>
                <c:pt idx="84324">
                  <c:v>13.389008</c:v>
                </c:pt>
                <c:pt idx="84325">
                  <c:v>13.392419</c:v>
                </c:pt>
                <c:pt idx="84326">
                  <c:v>13.385156</c:v>
                </c:pt>
                <c:pt idx="84327">
                  <c:v>13.384062999999999</c:v>
                </c:pt>
                <c:pt idx="84328">
                  <c:v>13.385574999999999</c:v>
                </c:pt>
                <c:pt idx="84329">
                  <c:v>13.381392</c:v>
                </c:pt>
                <c:pt idx="84330">
                  <c:v>13.380957</c:v>
                </c:pt>
                <c:pt idx="84331">
                  <c:v>13.384397</c:v>
                </c:pt>
                <c:pt idx="84332">
                  <c:v>13.385861</c:v>
                </c:pt>
                <c:pt idx="84333">
                  <c:v>13.389030999999999</c:v>
                </c:pt>
                <c:pt idx="84334">
                  <c:v>13.394852999999999</c:v>
                </c:pt>
                <c:pt idx="84335">
                  <c:v>13.391505</c:v>
                </c:pt>
                <c:pt idx="84336">
                  <c:v>13.386868</c:v>
                </c:pt>
                <c:pt idx="84337">
                  <c:v>13.393231999999999</c:v>
                </c:pt>
                <c:pt idx="84338">
                  <c:v>13.392476</c:v>
                </c:pt>
                <c:pt idx="84339">
                  <c:v>13.386341</c:v>
                </c:pt>
                <c:pt idx="84340">
                  <c:v>13.387776000000001</c:v>
                </c:pt>
                <c:pt idx="84341">
                  <c:v>13.390703999999999</c:v>
                </c:pt>
                <c:pt idx="84342">
                  <c:v>13.390453000000001</c:v>
                </c:pt>
                <c:pt idx="84343">
                  <c:v>13.388756000000001</c:v>
                </c:pt>
                <c:pt idx="84344">
                  <c:v>13.391686</c:v>
                </c:pt>
                <c:pt idx="84345">
                  <c:v>13.393428</c:v>
                </c:pt>
                <c:pt idx="84346">
                  <c:v>13.390711</c:v>
                </c:pt>
                <c:pt idx="84347">
                  <c:v>13.390601999999999</c:v>
                </c:pt>
                <c:pt idx="84348">
                  <c:v>13.3895</c:v>
                </c:pt>
                <c:pt idx="84349">
                  <c:v>13.387594</c:v>
                </c:pt>
                <c:pt idx="84350">
                  <c:v>13.387917</c:v>
                </c:pt>
                <c:pt idx="84351">
                  <c:v>13.390392</c:v>
                </c:pt>
                <c:pt idx="84352">
                  <c:v>13.385576</c:v>
                </c:pt>
                <c:pt idx="84353">
                  <c:v>13.37975</c:v>
                </c:pt>
                <c:pt idx="84354">
                  <c:v>13.389612</c:v>
                </c:pt>
                <c:pt idx="84355">
                  <c:v>13.393469</c:v>
                </c:pt>
                <c:pt idx="84356">
                  <c:v>13.387221</c:v>
                </c:pt>
                <c:pt idx="84357">
                  <c:v>13.393368000000001</c:v>
                </c:pt>
                <c:pt idx="84358">
                  <c:v>13.40039</c:v>
                </c:pt>
                <c:pt idx="84359">
                  <c:v>13.394717</c:v>
                </c:pt>
                <c:pt idx="84360">
                  <c:v>13.392822000000001</c:v>
                </c:pt>
                <c:pt idx="84361">
                  <c:v>13.399450999999999</c:v>
                </c:pt>
                <c:pt idx="84362">
                  <c:v>13.394477</c:v>
                </c:pt>
                <c:pt idx="84363">
                  <c:v>13.386868</c:v>
                </c:pt>
                <c:pt idx="84364">
                  <c:v>13.391427</c:v>
                </c:pt>
                <c:pt idx="84365">
                  <c:v>13.392688</c:v>
                </c:pt>
                <c:pt idx="84366">
                  <c:v>13.39001</c:v>
                </c:pt>
                <c:pt idx="84367">
                  <c:v>13.394254999999999</c:v>
                </c:pt>
                <c:pt idx="84368">
                  <c:v>13.399349000000001</c:v>
                </c:pt>
                <c:pt idx="84369">
                  <c:v>13.392659999999999</c:v>
                </c:pt>
                <c:pt idx="84370">
                  <c:v>13.387851</c:v>
                </c:pt>
                <c:pt idx="84371">
                  <c:v>13.396667000000001</c:v>
                </c:pt>
                <c:pt idx="84372">
                  <c:v>13.392803000000001</c:v>
                </c:pt>
                <c:pt idx="84373">
                  <c:v>13.385923999999999</c:v>
                </c:pt>
                <c:pt idx="84374">
                  <c:v>13.394803</c:v>
                </c:pt>
                <c:pt idx="84375">
                  <c:v>13.395676999999999</c:v>
                </c:pt>
                <c:pt idx="84376">
                  <c:v>13.390457</c:v>
                </c:pt>
                <c:pt idx="84377">
                  <c:v>13.395446</c:v>
                </c:pt>
                <c:pt idx="84378">
                  <c:v>13.396189</c:v>
                </c:pt>
                <c:pt idx="84379">
                  <c:v>13.387536000000001</c:v>
                </c:pt>
                <c:pt idx="84380">
                  <c:v>13.392115</c:v>
                </c:pt>
                <c:pt idx="84381">
                  <c:v>13.403119999999999</c:v>
                </c:pt>
                <c:pt idx="84382">
                  <c:v>13.395524999999999</c:v>
                </c:pt>
                <c:pt idx="84383">
                  <c:v>13.390775</c:v>
                </c:pt>
                <c:pt idx="84384">
                  <c:v>13.398523000000001</c:v>
                </c:pt>
                <c:pt idx="84385">
                  <c:v>13.398683999999999</c:v>
                </c:pt>
                <c:pt idx="84386">
                  <c:v>13.395372</c:v>
                </c:pt>
                <c:pt idx="84387">
                  <c:v>13.398583</c:v>
                </c:pt>
                <c:pt idx="84388">
                  <c:v>13.403517000000001</c:v>
                </c:pt>
                <c:pt idx="84389">
                  <c:v>13.400823000000001</c:v>
                </c:pt>
                <c:pt idx="84390">
                  <c:v>13.397767999999999</c:v>
                </c:pt>
                <c:pt idx="84391">
                  <c:v>13.399535999999999</c:v>
                </c:pt>
                <c:pt idx="84392">
                  <c:v>13.39747</c:v>
                </c:pt>
                <c:pt idx="84393">
                  <c:v>13.396255</c:v>
                </c:pt>
                <c:pt idx="84394">
                  <c:v>13.398025000000001</c:v>
                </c:pt>
                <c:pt idx="84395">
                  <c:v>13.397456999999999</c:v>
                </c:pt>
                <c:pt idx="84396">
                  <c:v>13.394907</c:v>
                </c:pt>
                <c:pt idx="84397">
                  <c:v>13.398232999999999</c:v>
                </c:pt>
                <c:pt idx="84398">
                  <c:v>13.402232</c:v>
                </c:pt>
                <c:pt idx="84399">
                  <c:v>13.392995000000001</c:v>
                </c:pt>
                <c:pt idx="84400">
                  <c:v>13.393677</c:v>
                </c:pt>
                <c:pt idx="84401">
                  <c:v>13.405761</c:v>
                </c:pt>
                <c:pt idx="84402">
                  <c:v>13.400295</c:v>
                </c:pt>
                <c:pt idx="84403">
                  <c:v>13.393732999999999</c:v>
                </c:pt>
                <c:pt idx="84404">
                  <c:v>13.398424</c:v>
                </c:pt>
                <c:pt idx="84405">
                  <c:v>13.402046</c:v>
                </c:pt>
                <c:pt idx="84406">
                  <c:v>13.399029000000001</c:v>
                </c:pt>
                <c:pt idx="84407">
                  <c:v>13.398113</c:v>
                </c:pt>
                <c:pt idx="84408">
                  <c:v>13.400701</c:v>
                </c:pt>
                <c:pt idx="84409">
                  <c:v>13.398057</c:v>
                </c:pt>
                <c:pt idx="84410">
                  <c:v>13.400003</c:v>
                </c:pt>
                <c:pt idx="84411">
                  <c:v>13.402741000000001</c:v>
                </c:pt>
                <c:pt idx="84412">
                  <c:v>13.399663</c:v>
                </c:pt>
                <c:pt idx="84413">
                  <c:v>13.399704</c:v>
                </c:pt>
                <c:pt idx="84414">
                  <c:v>13.399355</c:v>
                </c:pt>
                <c:pt idx="84415">
                  <c:v>13.399224</c:v>
                </c:pt>
                <c:pt idx="84416">
                  <c:v>13.401052999999999</c:v>
                </c:pt>
                <c:pt idx="84417">
                  <c:v>13.402507999999999</c:v>
                </c:pt>
                <c:pt idx="84418">
                  <c:v>13.403796</c:v>
                </c:pt>
                <c:pt idx="84419">
                  <c:v>13.401939</c:v>
                </c:pt>
                <c:pt idx="84420">
                  <c:v>13.400706</c:v>
                </c:pt>
                <c:pt idx="84421">
                  <c:v>13.40429</c:v>
                </c:pt>
                <c:pt idx="84422">
                  <c:v>13.40767</c:v>
                </c:pt>
                <c:pt idx="84423">
                  <c:v>13.402756999999999</c:v>
                </c:pt>
                <c:pt idx="84424">
                  <c:v>13.398189</c:v>
                </c:pt>
                <c:pt idx="84425">
                  <c:v>13.400817999999999</c:v>
                </c:pt>
                <c:pt idx="84426">
                  <c:v>13.400605000000001</c:v>
                </c:pt>
                <c:pt idx="84427">
                  <c:v>13.402208</c:v>
                </c:pt>
                <c:pt idx="84428">
                  <c:v>13.404253000000001</c:v>
                </c:pt>
                <c:pt idx="84429">
                  <c:v>13.403717</c:v>
                </c:pt>
                <c:pt idx="84430">
                  <c:v>13.406914</c:v>
                </c:pt>
                <c:pt idx="84431">
                  <c:v>13.410703</c:v>
                </c:pt>
                <c:pt idx="84432">
                  <c:v>13.405082999999999</c:v>
                </c:pt>
                <c:pt idx="84433">
                  <c:v>13.399037</c:v>
                </c:pt>
                <c:pt idx="84434">
                  <c:v>13.407301</c:v>
                </c:pt>
                <c:pt idx="84435">
                  <c:v>13.411519</c:v>
                </c:pt>
                <c:pt idx="84436">
                  <c:v>13.40596</c:v>
                </c:pt>
                <c:pt idx="84437">
                  <c:v>13.405336999999999</c:v>
                </c:pt>
                <c:pt idx="84438">
                  <c:v>13.40241</c:v>
                </c:pt>
                <c:pt idx="84439">
                  <c:v>13.399143</c:v>
                </c:pt>
                <c:pt idx="84440">
                  <c:v>13.399564</c:v>
                </c:pt>
                <c:pt idx="84441">
                  <c:v>13.399781000000001</c:v>
                </c:pt>
                <c:pt idx="84442">
                  <c:v>13.405716999999999</c:v>
                </c:pt>
                <c:pt idx="84443">
                  <c:v>13.410871999999999</c:v>
                </c:pt>
                <c:pt idx="84444">
                  <c:v>13.412464</c:v>
                </c:pt>
                <c:pt idx="84445">
                  <c:v>13.40737</c:v>
                </c:pt>
                <c:pt idx="84446">
                  <c:v>13.403088</c:v>
                </c:pt>
                <c:pt idx="84447">
                  <c:v>13.411236000000001</c:v>
                </c:pt>
                <c:pt idx="84448">
                  <c:v>13.413550000000001</c:v>
                </c:pt>
                <c:pt idx="84449">
                  <c:v>13.404992999999999</c:v>
                </c:pt>
                <c:pt idx="84450">
                  <c:v>13.403541000000001</c:v>
                </c:pt>
                <c:pt idx="84451">
                  <c:v>13.408601000000001</c:v>
                </c:pt>
                <c:pt idx="84452">
                  <c:v>13.403966</c:v>
                </c:pt>
                <c:pt idx="84453">
                  <c:v>13.398063</c:v>
                </c:pt>
                <c:pt idx="84454">
                  <c:v>13.406704</c:v>
                </c:pt>
                <c:pt idx="84455">
                  <c:v>13.409535</c:v>
                </c:pt>
                <c:pt idx="84456">
                  <c:v>13.405075999999999</c:v>
                </c:pt>
                <c:pt idx="84457">
                  <c:v>13.411396</c:v>
                </c:pt>
                <c:pt idx="84458">
                  <c:v>13.415172999999999</c:v>
                </c:pt>
                <c:pt idx="84459">
                  <c:v>13.408170999999999</c:v>
                </c:pt>
                <c:pt idx="84460">
                  <c:v>13.405714</c:v>
                </c:pt>
                <c:pt idx="84461">
                  <c:v>13.414232999999999</c:v>
                </c:pt>
                <c:pt idx="84462">
                  <c:v>13.415181</c:v>
                </c:pt>
                <c:pt idx="84463">
                  <c:v>13.411267</c:v>
                </c:pt>
                <c:pt idx="84464">
                  <c:v>13.413171999999999</c:v>
                </c:pt>
                <c:pt idx="84465">
                  <c:v>13.409691</c:v>
                </c:pt>
                <c:pt idx="84466">
                  <c:v>13.406309</c:v>
                </c:pt>
                <c:pt idx="84467">
                  <c:v>13.410436000000001</c:v>
                </c:pt>
                <c:pt idx="84468">
                  <c:v>13.414065000000001</c:v>
                </c:pt>
                <c:pt idx="84469">
                  <c:v>13.411764</c:v>
                </c:pt>
                <c:pt idx="84470">
                  <c:v>13.409446000000001</c:v>
                </c:pt>
                <c:pt idx="84471">
                  <c:v>13.414351</c:v>
                </c:pt>
                <c:pt idx="84472">
                  <c:v>13.411548</c:v>
                </c:pt>
                <c:pt idx="84473">
                  <c:v>13.406338</c:v>
                </c:pt>
                <c:pt idx="84474">
                  <c:v>13.411440000000001</c:v>
                </c:pt>
                <c:pt idx="84475">
                  <c:v>13.412754</c:v>
                </c:pt>
                <c:pt idx="84476">
                  <c:v>13.409326</c:v>
                </c:pt>
                <c:pt idx="84477">
                  <c:v>13.41062</c:v>
                </c:pt>
                <c:pt idx="84478">
                  <c:v>13.410265000000001</c:v>
                </c:pt>
                <c:pt idx="84479">
                  <c:v>13.401557</c:v>
                </c:pt>
                <c:pt idx="84480">
                  <c:v>13.405695</c:v>
                </c:pt>
                <c:pt idx="84481">
                  <c:v>13.417085</c:v>
                </c:pt>
                <c:pt idx="84482">
                  <c:v>13.412043000000001</c:v>
                </c:pt>
                <c:pt idx="84483">
                  <c:v>13.411122000000001</c:v>
                </c:pt>
                <c:pt idx="84484">
                  <c:v>13.415715000000001</c:v>
                </c:pt>
                <c:pt idx="84485">
                  <c:v>13.414699000000001</c:v>
                </c:pt>
                <c:pt idx="84486">
                  <c:v>13.414173999999999</c:v>
                </c:pt>
                <c:pt idx="84487">
                  <c:v>13.413752000000001</c:v>
                </c:pt>
                <c:pt idx="84488">
                  <c:v>13.414431</c:v>
                </c:pt>
                <c:pt idx="84489">
                  <c:v>13.411082</c:v>
                </c:pt>
                <c:pt idx="84490">
                  <c:v>13.4099</c:v>
                </c:pt>
                <c:pt idx="84491">
                  <c:v>13.415526</c:v>
                </c:pt>
                <c:pt idx="84492">
                  <c:v>13.411834000000001</c:v>
                </c:pt>
                <c:pt idx="84493">
                  <c:v>13.411792</c:v>
                </c:pt>
                <c:pt idx="84494">
                  <c:v>13.418661</c:v>
                </c:pt>
                <c:pt idx="84495">
                  <c:v>13.414847</c:v>
                </c:pt>
                <c:pt idx="84496">
                  <c:v>13.410283</c:v>
                </c:pt>
                <c:pt idx="84497">
                  <c:v>13.416667</c:v>
                </c:pt>
                <c:pt idx="84498">
                  <c:v>13.416672999999999</c:v>
                </c:pt>
                <c:pt idx="84499">
                  <c:v>13.406046999999999</c:v>
                </c:pt>
                <c:pt idx="84500">
                  <c:v>13.413059000000001</c:v>
                </c:pt>
                <c:pt idx="84501">
                  <c:v>13.423534999999999</c:v>
                </c:pt>
                <c:pt idx="84502">
                  <c:v>13.416805999999999</c:v>
                </c:pt>
                <c:pt idx="84503">
                  <c:v>13.414491</c:v>
                </c:pt>
                <c:pt idx="84504">
                  <c:v>13.417149999999999</c:v>
                </c:pt>
                <c:pt idx="84505">
                  <c:v>13.416312</c:v>
                </c:pt>
                <c:pt idx="84506">
                  <c:v>13.414331000000001</c:v>
                </c:pt>
                <c:pt idx="84507">
                  <c:v>13.414847999999999</c:v>
                </c:pt>
                <c:pt idx="84508">
                  <c:v>13.419357</c:v>
                </c:pt>
                <c:pt idx="84509">
                  <c:v>13.416485</c:v>
                </c:pt>
                <c:pt idx="84510">
                  <c:v>13.41347</c:v>
                </c:pt>
                <c:pt idx="84511">
                  <c:v>13.417477</c:v>
                </c:pt>
                <c:pt idx="84512">
                  <c:v>13.419192000000001</c:v>
                </c:pt>
                <c:pt idx="84513">
                  <c:v>13.420076</c:v>
                </c:pt>
                <c:pt idx="84514">
                  <c:v>13.423285</c:v>
                </c:pt>
                <c:pt idx="84515">
                  <c:v>13.420017</c:v>
                </c:pt>
                <c:pt idx="84516">
                  <c:v>13.413949000000001</c:v>
                </c:pt>
                <c:pt idx="84517">
                  <c:v>13.419819</c:v>
                </c:pt>
                <c:pt idx="84518">
                  <c:v>13.423078</c:v>
                </c:pt>
                <c:pt idx="84519">
                  <c:v>13.414642000000001</c:v>
                </c:pt>
                <c:pt idx="84520">
                  <c:v>13.416613</c:v>
                </c:pt>
                <c:pt idx="84521">
                  <c:v>13.421530000000001</c:v>
                </c:pt>
                <c:pt idx="84522">
                  <c:v>13.418246</c:v>
                </c:pt>
                <c:pt idx="84523">
                  <c:v>13.419128000000001</c:v>
                </c:pt>
                <c:pt idx="84524">
                  <c:v>13.421365</c:v>
                </c:pt>
                <c:pt idx="84525">
                  <c:v>13.416802000000001</c:v>
                </c:pt>
                <c:pt idx="84526">
                  <c:v>13.414256999999999</c:v>
                </c:pt>
                <c:pt idx="84527">
                  <c:v>13.421519999999999</c:v>
                </c:pt>
                <c:pt idx="84528">
                  <c:v>13.423897999999999</c:v>
                </c:pt>
                <c:pt idx="84529">
                  <c:v>13.418308</c:v>
                </c:pt>
                <c:pt idx="84530">
                  <c:v>13.422553000000001</c:v>
                </c:pt>
                <c:pt idx="84531">
                  <c:v>13.428366</c:v>
                </c:pt>
                <c:pt idx="84532">
                  <c:v>13.423170000000001</c:v>
                </c:pt>
                <c:pt idx="84533">
                  <c:v>13.418263</c:v>
                </c:pt>
                <c:pt idx="84534">
                  <c:v>13.422511</c:v>
                </c:pt>
                <c:pt idx="84535">
                  <c:v>13.422902000000001</c:v>
                </c:pt>
                <c:pt idx="84536">
                  <c:v>13.41722</c:v>
                </c:pt>
                <c:pt idx="84537">
                  <c:v>13.420411</c:v>
                </c:pt>
                <c:pt idx="84538">
                  <c:v>13.420464000000001</c:v>
                </c:pt>
                <c:pt idx="84539">
                  <c:v>13.414683999999999</c:v>
                </c:pt>
                <c:pt idx="84540">
                  <c:v>13.417608</c:v>
                </c:pt>
                <c:pt idx="84541">
                  <c:v>13.419561</c:v>
                </c:pt>
                <c:pt idx="84542">
                  <c:v>13.417528000000001</c:v>
                </c:pt>
                <c:pt idx="84543">
                  <c:v>13.422166000000001</c:v>
                </c:pt>
                <c:pt idx="84544">
                  <c:v>13.430498999999999</c:v>
                </c:pt>
                <c:pt idx="84545">
                  <c:v>13.430581999999999</c:v>
                </c:pt>
                <c:pt idx="84546">
                  <c:v>13.426534</c:v>
                </c:pt>
                <c:pt idx="84547">
                  <c:v>13.427391</c:v>
                </c:pt>
                <c:pt idx="84548">
                  <c:v>13.424655</c:v>
                </c:pt>
                <c:pt idx="84549">
                  <c:v>13.421863999999999</c:v>
                </c:pt>
                <c:pt idx="84550">
                  <c:v>13.426189000000001</c:v>
                </c:pt>
                <c:pt idx="84551">
                  <c:v>13.426793999999999</c:v>
                </c:pt>
                <c:pt idx="84552">
                  <c:v>13.422200999999999</c:v>
                </c:pt>
                <c:pt idx="84553">
                  <c:v>13.422606</c:v>
                </c:pt>
                <c:pt idx="84554">
                  <c:v>13.429525999999999</c:v>
                </c:pt>
                <c:pt idx="84555">
                  <c:v>13.428318000000001</c:v>
                </c:pt>
                <c:pt idx="84556">
                  <c:v>13.423754000000001</c:v>
                </c:pt>
                <c:pt idx="84557">
                  <c:v>13.429790000000001</c:v>
                </c:pt>
                <c:pt idx="84558">
                  <c:v>13.432665999999999</c:v>
                </c:pt>
                <c:pt idx="84559">
                  <c:v>13.425981999999999</c:v>
                </c:pt>
                <c:pt idx="84560">
                  <c:v>13.423724</c:v>
                </c:pt>
                <c:pt idx="84561">
                  <c:v>13.427492000000001</c:v>
                </c:pt>
                <c:pt idx="84562">
                  <c:v>13.423555</c:v>
                </c:pt>
                <c:pt idx="84563">
                  <c:v>13.421671999999999</c:v>
                </c:pt>
                <c:pt idx="84564">
                  <c:v>13.428718</c:v>
                </c:pt>
                <c:pt idx="84565">
                  <c:v>13.425762000000001</c:v>
                </c:pt>
                <c:pt idx="84566">
                  <c:v>13.422330000000001</c:v>
                </c:pt>
                <c:pt idx="84567">
                  <c:v>13.430927000000001</c:v>
                </c:pt>
                <c:pt idx="84568">
                  <c:v>13.433869</c:v>
                </c:pt>
                <c:pt idx="84569">
                  <c:v>13.426283</c:v>
                </c:pt>
                <c:pt idx="84570">
                  <c:v>13.424754999999999</c:v>
                </c:pt>
                <c:pt idx="84571">
                  <c:v>13.430154999999999</c:v>
                </c:pt>
                <c:pt idx="84572">
                  <c:v>13.425158</c:v>
                </c:pt>
                <c:pt idx="84573">
                  <c:v>13.422819</c:v>
                </c:pt>
                <c:pt idx="84574">
                  <c:v>13.428895000000001</c:v>
                </c:pt>
                <c:pt idx="84575">
                  <c:v>13.422069</c:v>
                </c:pt>
                <c:pt idx="84576">
                  <c:v>13.418132999999999</c:v>
                </c:pt>
                <c:pt idx="84577">
                  <c:v>13.428559</c:v>
                </c:pt>
                <c:pt idx="84578">
                  <c:v>13.425205</c:v>
                </c:pt>
                <c:pt idx="84579">
                  <c:v>13.417011</c:v>
                </c:pt>
                <c:pt idx="84580">
                  <c:v>13.427177</c:v>
                </c:pt>
                <c:pt idx="84581">
                  <c:v>13.432496</c:v>
                </c:pt>
                <c:pt idx="84582">
                  <c:v>13.422921000000001</c:v>
                </c:pt>
                <c:pt idx="84583">
                  <c:v>13.425613999999999</c:v>
                </c:pt>
                <c:pt idx="84584">
                  <c:v>13.434718</c:v>
                </c:pt>
                <c:pt idx="84585">
                  <c:v>13.429228999999999</c:v>
                </c:pt>
                <c:pt idx="84586">
                  <c:v>13.426354999999999</c:v>
                </c:pt>
                <c:pt idx="84587">
                  <c:v>13.431246</c:v>
                </c:pt>
                <c:pt idx="84588">
                  <c:v>13.431010000000001</c:v>
                </c:pt>
                <c:pt idx="84589">
                  <c:v>13.426258000000001</c:v>
                </c:pt>
                <c:pt idx="84590">
                  <c:v>13.432213000000001</c:v>
                </c:pt>
                <c:pt idx="84591">
                  <c:v>13.439926</c:v>
                </c:pt>
                <c:pt idx="84592">
                  <c:v>13.429535</c:v>
                </c:pt>
                <c:pt idx="84593">
                  <c:v>13.429303000000001</c:v>
                </c:pt>
                <c:pt idx="84594">
                  <c:v>13.439117</c:v>
                </c:pt>
                <c:pt idx="84595">
                  <c:v>13.429565</c:v>
                </c:pt>
                <c:pt idx="84596">
                  <c:v>13.424175999999999</c:v>
                </c:pt>
                <c:pt idx="84597">
                  <c:v>13.434269</c:v>
                </c:pt>
                <c:pt idx="84598">
                  <c:v>13.435044</c:v>
                </c:pt>
                <c:pt idx="84599">
                  <c:v>13.425179999999999</c:v>
                </c:pt>
                <c:pt idx="84600">
                  <c:v>13.42605</c:v>
                </c:pt>
                <c:pt idx="84601">
                  <c:v>13.431882999999999</c:v>
                </c:pt>
                <c:pt idx="84602">
                  <c:v>13.430555</c:v>
                </c:pt>
                <c:pt idx="84603">
                  <c:v>13.431538</c:v>
                </c:pt>
                <c:pt idx="84604">
                  <c:v>13.436420999999999</c:v>
                </c:pt>
                <c:pt idx="84605">
                  <c:v>13.43914</c:v>
                </c:pt>
                <c:pt idx="84606">
                  <c:v>13.435563</c:v>
                </c:pt>
                <c:pt idx="84607">
                  <c:v>13.433358</c:v>
                </c:pt>
                <c:pt idx="84608">
                  <c:v>13.436684</c:v>
                </c:pt>
                <c:pt idx="84609">
                  <c:v>13.439361999999999</c:v>
                </c:pt>
                <c:pt idx="84610">
                  <c:v>13.439908000000001</c:v>
                </c:pt>
                <c:pt idx="84611">
                  <c:v>13.436787000000001</c:v>
                </c:pt>
                <c:pt idx="84612">
                  <c:v>13.432426</c:v>
                </c:pt>
                <c:pt idx="84613">
                  <c:v>13.434927</c:v>
                </c:pt>
                <c:pt idx="84614">
                  <c:v>13.439111</c:v>
                </c:pt>
                <c:pt idx="84615">
                  <c:v>13.438081</c:v>
                </c:pt>
                <c:pt idx="84616">
                  <c:v>13.438765</c:v>
                </c:pt>
                <c:pt idx="84617">
                  <c:v>13.443875999999999</c:v>
                </c:pt>
                <c:pt idx="84618">
                  <c:v>13.440488</c:v>
                </c:pt>
                <c:pt idx="84619">
                  <c:v>13.434246999999999</c:v>
                </c:pt>
                <c:pt idx="84620">
                  <c:v>13.435881</c:v>
                </c:pt>
                <c:pt idx="84621">
                  <c:v>13.434654999999999</c:v>
                </c:pt>
                <c:pt idx="84622">
                  <c:v>13.430839000000001</c:v>
                </c:pt>
                <c:pt idx="84623">
                  <c:v>13.431381999999999</c:v>
                </c:pt>
                <c:pt idx="84624">
                  <c:v>13.432022999999999</c:v>
                </c:pt>
                <c:pt idx="84625">
                  <c:v>13.431571</c:v>
                </c:pt>
                <c:pt idx="84626">
                  <c:v>13.429876999999999</c:v>
                </c:pt>
                <c:pt idx="84627">
                  <c:v>13.433446999999999</c:v>
                </c:pt>
                <c:pt idx="84628">
                  <c:v>13.437243</c:v>
                </c:pt>
                <c:pt idx="84629">
                  <c:v>13.434348999999999</c:v>
                </c:pt>
                <c:pt idx="84630">
                  <c:v>13.436284000000001</c:v>
                </c:pt>
                <c:pt idx="84631">
                  <c:v>13.439457000000001</c:v>
                </c:pt>
                <c:pt idx="84632">
                  <c:v>13.436226</c:v>
                </c:pt>
                <c:pt idx="84633">
                  <c:v>13.438361</c:v>
                </c:pt>
                <c:pt idx="84634">
                  <c:v>13.441675</c:v>
                </c:pt>
                <c:pt idx="84635">
                  <c:v>13.43268</c:v>
                </c:pt>
                <c:pt idx="84636">
                  <c:v>13.431659</c:v>
                </c:pt>
                <c:pt idx="84637">
                  <c:v>13.441613</c:v>
                </c:pt>
                <c:pt idx="84638">
                  <c:v>13.434874000000001</c:v>
                </c:pt>
                <c:pt idx="84639">
                  <c:v>13.431243</c:v>
                </c:pt>
                <c:pt idx="84640">
                  <c:v>13.4443</c:v>
                </c:pt>
                <c:pt idx="84641">
                  <c:v>13.442361</c:v>
                </c:pt>
                <c:pt idx="84642">
                  <c:v>13.430847999999999</c:v>
                </c:pt>
                <c:pt idx="84643">
                  <c:v>13.433004</c:v>
                </c:pt>
                <c:pt idx="84644">
                  <c:v>13.438938</c:v>
                </c:pt>
                <c:pt idx="84645">
                  <c:v>13.436927000000001</c:v>
                </c:pt>
                <c:pt idx="84646">
                  <c:v>13.436315</c:v>
                </c:pt>
                <c:pt idx="84647">
                  <c:v>13.441758999999999</c:v>
                </c:pt>
                <c:pt idx="84648">
                  <c:v>13.439876</c:v>
                </c:pt>
                <c:pt idx="84649">
                  <c:v>13.439280999999999</c:v>
                </c:pt>
                <c:pt idx="84650">
                  <c:v>13.449460999999999</c:v>
                </c:pt>
                <c:pt idx="84651">
                  <c:v>13.449925</c:v>
                </c:pt>
                <c:pt idx="84652">
                  <c:v>13.439639</c:v>
                </c:pt>
                <c:pt idx="84653">
                  <c:v>13.442551999999999</c:v>
                </c:pt>
                <c:pt idx="84654">
                  <c:v>13.449020000000001</c:v>
                </c:pt>
                <c:pt idx="84655">
                  <c:v>13.439202999999999</c:v>
                </c:pt>
                <c:pt idx="84656">
                  <c:v>13.43496</c:v>
                </c:pt>
                <c:pt idx="84657">
                  <c:v>13.445318</c:v>
                </c:pt>
                <c:pt idx="84658">
                  <c:v>13.442707</c:v>
                </c:pt>
                <c:pt idx="84659">
                  <c:v>13.437493</c:v>
                </c:pt>
                <c:pt idx="84660">
                  <c:v>13.446227</c:v>
                </c:pt>
                <c:pt idx="84661">
                  <c:v>13.44807</c:v>
                </c:pt>
                <c:pt idx="84662">
                  <c:v>13.441731000000001</c:v>
                </c:pt>
                <c:pt idx="84663">
                  <c:v>13.443471000000001</c:v>
                </c:pt>
                <c:pt idx="84664">
                  <c:v>13.446002</c:v>
                </c:pt>
                <c:pt idx="84665">
                  <c:v>13.4398</c:v>
                </c:pt>
                <c:pt idx="84666">
                  <c:v>13.438549999999999</c:v>
                </c:pt>
                <c:pt idx="84667">
                  <c:v>13.443118</c:v>
                </c:pt>
                <c:pt idx="84668">
                  <c:v>13.442316</c:v>
                </c:pt>
                <c:pt idx="84669">
                  <c:v>13.442188</c:v>
                </c:pt>
                <c:pt idx="84670">
                  <c:v>13.444493</c:v>
                </c:pt>
                <c:pt idx="84671">
                  <c:v>13.444376</c:v>
                </c:pt>
                <c:pt idx="84672">
                  <c:v>13.441492999999999</c:v>
                </c:pt>
                <c:pt idx="84673">
                  <c:v>13.444564</c:v>
                </c:pt>
                <c:pt idx="84674">
                  <c:v>13.447716</c:v>
                </c:pt>
                <c:pt idx="84675">
                  <c:v>13.443465</c:v>
                </c:pt>
                <c:pt idx="84676">
                  <c:v>13.447069000000001</c:v>
                </c:pt>
                <c:pt idx="84677">
                  <c:v>13.448216</c:v>
                </c:pt>
                <c:pt idx="84678">
                  <c:v>13.441984</c:v>
                </c:pt>
                <c:pt idx="84679">
                  <c:v>13.441274999999999</c:v>
                </c:pt>
                <c:pt idx="84680">
                  <c:v>13.443353</c:v>
                </c:pt>
                <c:pt idx="84681">
                  <c:v>13.445027</c:v>
                </c:pt>
                <c:pt idx="84682">
                  <c:v>13.442202</c:v>
                </c:pt>
                <c:pt idx="84683">
                  <c:v>13.442005999999999</c:v>
                </c:pt>
                <c:pt idx="84684">
                  <c:v>13.442949</c:v>
                </c:pt>
                <c:pt idx="84685">
                  <c:v>13.441311000000001</c:v>
                </c:pt>
                <c:pt idx="84686">
                  <c:v>13.448406</c:v>
                </c:pt>
                <c:pt idx="84687">
                  <c:v>13.450488999999999</c:v>
                </c:pt>
                <c:pt idx="84688">
                  <c:v>13.444796</c:v>
                </c:pt>
                <c:pt idx="84689">
                  <c:v>13.445220000000001</c:v>
                </c:pt>
                <c:pt idx="84690">
                  <c:v>13.450787</c:v>
                </c:pt>
                <c:pt idx="84691">
                  <c:v>13.449351999999999</c:v>
                </c:pt>
                <c:pt idx="84692">
                  <c:v>13.442297999999999</c:v>
                </c:pt>
                <c:pt idx="84693">
                  <c:v>13.450879</c:v>
                </c:pt>
                <c:pt idx="84694">
                  <c:v>13.458520999999999</c:v>
                </c:pt>
                <c:pt idx="84695">
                  <c:v>13.449085999999999</c:v>
                </c:pt>
                <c:pt idx="84696">
                  <c:v>13.447455</c:v>
                </c:pt>
                <c:pt idx="84697">
                  <c:v>13.453616999999999</c:v>
                </c:pt>
                <c:pt idx="84698">
                  <c:v>13.449225</c:v>
                </c:pt>
                <c:pt idx="84699">
                  <c:v>13.445774</c:v>
                </c:pt>
                <c:pt idx="84700">
                  <c:v>13.455693</c:v>
                </c:pt>
                <c:pt idx="84701">
                  <c:v>13.456276000000001</c:v>
                </c:pt>
                <c:pt idx="84702">
                  <c:v>13.447784</c:v>
                </c:pt>
                <c:pt idx="84703">
                  <c:v>13.450543</c:v>
                </c:pt>
                <c:pt idx="84704">
                  <c:v>13.451074</c:v>
                </c:pt>
                <c:pt idx="84705">
                  <c:v>13.446921</c:v>
                </c:pt>
                <c:pt idx="84706">
                  <c:v>13.447153999999999</c:v>
                </c:pt>
                <c:pt idx="84707">
                  <c:v>13.447592999999999</c:v>
                </c:pt>
                <c:pt idx="84708">
                  <c:v>13.445117</c:v>
                </c:pt>
                <c:pt idx="84709">
                  <c:v>13.442283</c:v>
                </c:pt>
                <c:pt idx="84710">
                  <c:v>13.447604999999999</c:v>
                </c:pt>
                <c:pt idx="84711">
                  <c:v>13.450967</c:v>
                </c:pt>
                <c:pt idx="84712">
                  <c:v>13.449771</c:v>
                </c:pt>
                <c:pt idx="84713">
                  <c:v>13.453379999999999</c:v>
                </c:pt>
                <c:pt idx="84714">
                  <c:v>13.453677000000001</c:v>
                </c:pt>
                <c:pt idx="84715">
                  <c:v>13.450282</c:v>
                </c:pt>
                <c:pt idx="84716">
                  <c:v>13.45345</c:v>
                </c:pt>
                <c:pt idx="84717">
                  <c:v>13.455943</c:v>
                </c:pt>
                <c:pt idx="84718">
                  <c:v>13.447736000000001</c:v>
                </c:pt>
                <c:pt idx="84719">
                  <c:v>13.442351</c:v>
                </c:pt>
                <c:pt idx="84720">
                  <c:v>13.450158</c:v>
                </c:pt>
                <c:pt idx="84721">
                  <c:v>13.451895</c:v>
                </c:pt>
                <c:pt idx="84722">
                  <c:v>13.447538</c:v>
                </c:pt>
                <c:pt idx="84723">
                  <c:v>13.453469999999999</c:v>
                </c:pt>
                <c:pt idx="84724">
                  <c:v>13.457922</c:v>
                </c:pt>
                <c:pt idx="84725">
                  <c:v>13.452559000000001</c:v>
                </c:pt>
                <c:pt idx="84726">
                  <c:v>13.449033</c:v>
                </c:pt>
                <c:pt idx="84727">
                  <c:v>13.454689</c:v>
                </c:pt>
                <c:pt idx="84728">
                  <c:v>13.454525</c:v>
                </c:pt>
                <c:pt idx="84729">
                  <c:v>13.448988</c:v>
                </c:pt>
                <c:pt idx="84730">
                  <c:v>13.455928999999999</c:v>
                </c:pt>
                <c:pt idx="84731">
                  <c:v>13.457667000000001</c:v>
                </c:pt>
                <c:pt idx="84732">
                  <c:v>13.448744</c:v>
                </c:pt>
                <c:pt idx="84733">
                  <c:v>13.451862</c:v>
                </c:pt>
                <c:pt idx="84734">
                  <c:v>13.457074</c:v>
                </c:pt>
                <c:pt idx="84735">
                  <c:v>13.452543</c:v>
                </c:pt>
                <c:pt idx="84736">
                  <c:v>13.453324</c:v>
                </c:pt>
                <c:pt idx="84737">
                  <c:v>13.460103999999999</c:v>
                </c:pt>
                <c:pt idx="84738">
                  <c:v>13.458207</c:v>
                </c:pt>
                <c:pt idx="84739">
                  <c:v>13.459113</c:v>
                </c:pt>
                <c:pt idx="84740">
                  <c:v>13.462866999999999</c:v>
                </c:pt>
                <c:pt idx="84741">
                  <c:v>13.457221000000001</c:v>
                </c:pt>
                <c:pt idx="84742">
                  <c:v>13.453611</c:v>
                </c:pt>
                <c:pt idx="84743">
                  <c:v>13.457242000000001</c:v>
                </c:pt>
                <c:pt idx="84744">
                  <c:v>13.457895000000001</c:v>
                </c:pt>
                <c:pt idx="84745">
                  <c:v>13.451108</c:v>
                </c:pt>
                <c:pt idx="84746">
                  <c:v>13.449510999999999</c:v>
                </c:pt>
                <c:pt idx="84747">
                  <c:v>13.455546</c:v>
                </c:pt>
                <c:pt idx="84748">
                  <c:v>13.452653</c:v>
                </c:pt>
                <c:pt idx="84749">
                  <c:v>13.451979</c:v>
                </c:pt>
                <c:pt idx="84750">
                  <c:v>13.461719</c:v>
                </c:pt>
                <c:pt idx="84751">
                  <c:v>13.461966</c:v>
                </c:pt>
                <c:pt idx="84752">
                  <c:v>13.457947000000001</c:v>
                </c:pt>
                <c:pt idx="84753">
                  <c:v>13.462543999999999</c:v>
                </c:pt>
                <c:pt idx="84754">
                  <c:v>13.463708</c:v>
                </c:pt>
                <c:pt idx="84755">
                  <c:v>13.457015</c:v>
                </c:pt>
                <c:pt idx="84756">
                  <c:v>13.459854</c:v>
                </c:pt>
                <c:pt idx="84757">
                  <c:v>13.465584</c:v>
                </c:pt>
                <c:pt idx="84758">
                  <c:v>13.455261</c:v>
                </c:pt>
                <c:pt idx="84759">
                  <c:v>13.455619</c:v>
                </c:pt>
                <c:pt idx="84760">
                  <c:v>13.466065</c:v>
                </c:pt>
                <c:pt idx="84761">
                  <c:v>13.460274999999999</c:v>
                </c:pt>
                <c:pt idx="84762">
                  <c:v>13.455719999999999</c:v>
                </c:pt>
                <c:pt idx="84763">
                  <c:v>13.462007</c:v>
                </c:pt>
                <c:pt idx="84764">
                  <c:v>13.466284999999999</c:v>
                </c:pt>
                <c:pt idx="84765">
                  <c:v>13.466272999999999</c:v>
                </c:pt>
                <c:pt idx="84766">
                  <c:v>13.464574000000001</c:v>
                </c:pt>
                <c:pt idx="84767">
                  <c:v>13.462247</c:v>
                </c:pt>
                <c:pt idx="84768">
                  <c:v>13.456109</c:v>
                </c:pt>
                <c:pt idx="84769">
                  <c:v>13.452363999999999</c:v>
                </c:pt>
                <c:pt idx="84770">
                  <c:v>13.455806000000001</c:v>
                </c:pt>
                <c:pt idx="84771">
                  <c:v>13.457591000000001</c:v>
                </c:pt>
                <c:pt idx="84772">
                  <c:v>13.455793</c:v>
                </c:pt>
                <c:pt idx="84773">
                  <c:v>13.455574</c:v>
                </c:pt>
                <c:pt idx="84774">
                  <c:v>13.454979</c:v>
                </c:pt>
                <c:pt idx="84775">
                  <c:v>13.455495000000001</c:v>
                </c:pt>
                <c:pt idx="84776">
                  <c:v>13.462796000000001</c:v>
                </c:pt>
                <c:pt idx="84777">
                  <c:v>13.462486999999999</c:v>
                </c:pt>
                <c:pt idx="84778">
                  <c:v>13.457236</c:v>
                </c:pt>
                <c:pt idx="84779">
                  <c:v>13.463418000000001</c:v>
                </c:pt>
                <c:pt idx="84780">
                  <c:v>13.466317</c:v>
                </c:pt>
                <c:pt idx="84781">
                  <c:v>13.458349</c:v>
                </c:pt>
                <c:pt idx="84782">
                  <c:v>13.459204</c:v>
                </c:pt>
                <c:pt idx="84783">
                  <c:v>13.465026</c:v>
                </c:pt>
                <c:pt idx="84784">
                  <c:v>13.463825999999999</c:v>
                </c:pt>
                <c:pt idx="84785">
                  <c:v>13.464126</c:v>
                </c:pt>
                <c:pt idx="84786">
                  <c:v>13.467912</c:v>
                </c:pt>
                <c:pt idx="84787">
                  <c:v>13.463505</c:v>
                </c:pt>
                <c:pt idx="84788">
                  <c:v>13.458268</c:v>
                </c:pt>
                <c:pt idx="84789">
                  <c:v>13.462446</c:v>
                </c:pt>
                <c:pt idx="84790">
                  <c:v>13.465332999999999</c:v>
                </c:pt>
                <c:pt idx="84791">
                  <c:v>13.462956999999999</c:v>
                </c:pt>
                <c:pt idx="84792">
                  <c:v>13.463544000000001</c:v>
                </c:pt>
                <c:pt idx="84793">
                  <c:v>13.468261</c:v>
                </c:pt>
                <c:pt idx="84794">
                  <c:v>13.462872000000001</c:v>
                </c:pt>
                <c:pt idx="84795">
                  <c:v>13.457447</c:v>
                </c:pt>
                <c:pt idx="84796">
                  <c:v>13.466476</c:v>
                </c:pt>
                <c:pt idx="84797">
                  <c:v>13.469803000000001</c:v>
                </c:pt>
                <c:pt idx="84798">
                  <c:v>13.466017000000001</c:v>
                </c:pt>
                <c:pt idx="84799">
                  <c:v>13.468904</c:v>
                </c:pt>
                <c:pt idx="84800">
                  <c:v>13.472217000000001</c:v>
                </c:pt>
                <c:pt idx="84801">
                  <c:v>13.470029</c:v>
                </c:pt>
                <c:pt idx="84802">
                  <c:v>13.468838</c:v>
                </c:pt>
                <c:pt idx="84803">
                  <c:v>13.471344999999999</c:v>
                </c:pt>
                <c:pt idx="84804">
                  <c:v>13.466752</c:v>
                </c:pt>
                <c:pt idx="84805">
                  <c:v>13.462351999999999</c:v>
                </c:pt>
                <c:pt idx="84806">
                  <c:v>13.46471</c:v>
                </c:pt>
                <c:pt idx="84807">
                  <c:v>13.462054</c:v>
                </c:pt>
                <c:pt idx="84808">
                  <c:v>13.460443</c:v>
                </c:pt>
                <c:pt idx="84809">
                  <c:v>13.46618</c:v>
                </c:pt>
                <c:pt idx="84810">
                  <c:v>13.471676</c:v>
                </c:pt>
                <c:pt idx="84811">
                  <c:v>13.469908999999999</c:v>
                </c:pt>
                <c:pt idx="84812">
                  <c:v>13.467155999999999</c:v>
                </c:pt>
                <c:pt idx="84813">
                  <c:v>13.469745</c:v>
                </c:pt>
                <c:pt idx="84814">
                  <c:v>13.467476</c:v>
                </c:pt>
                <c:pt idx="84815">
                  <c:v>13.468798</c:v>
                </c:pt>
                <c:pt idx="84816">
                  <c:v>13.469471</c:v>
                </c:pt>
                <c:pt idx="84817">
                  <c:v>13.460172</c:v>
                </c:pt>
                <c:pt idx="84818">
                  <c:v>13.460791</c:v>
                </c:pt>
                <c:pt idx="84819">
                  <c:v>13.468278</c:v>
                </c:pt>
                <c:pt idx="84820">
                  <c:v>13.466022000000001</c:v>
                </c:pt>
                <c:pt idx="84821">
                  <c:v>13.461022</c:v>
                </c:pt>
                <c:pt idx="84822">
                  <c:v>13.466070999999999</c:v>
                </c:pt>
                <c:pt idx="84823">
                  <c:v>13.470755</c:v>
                </c:pt>
                <c:pt idx="84824">
                  <c:v>13.465870000000001</c:v>
                </c:pt>
                <c:pt idx="84825">
                  <c:v>13.470556</c:v>
                </c:pt>
                <c:pt idx="84826">
                  <c:v>13.476214000000001</c:v>
                </c:pt>
                <c:pt idx="84827">
                  <c:v>13.473231999999999</c:v>
                </c:pt>
                <c:pt idx="84828">
                  <c:v>13.473928000000001</c:v>
                </c:pt>
                <c:pt idx="84829">
                  <c:v>13.474525</c:v>
                </c:pt>
                <c:pt idx="84830">
                  <c:v>13.470915</c:v>
                </c:pt>
                <c:pt idx="84831">
                  <c:v>13.467836</c:v>
                </c:pt>
                <c:pt idx="84832">
                  <c:v>13.471453</c:v>
                </c:pt>
                <c:pt idx="84833">
                  <c:v>13.474195</c:v>
                </c:pt>
                <c:pt idx="84834">
                  <c:v>13.471258000000001</c:v>
                </c:pt>
                <c:pt idx="84835">
                  <c:v>13.472681</c:v>
                </c:pt>
                <c:pt idx="84836">
                  <c:v>13.473699999999999</c:v>
                </c:pt>
                <c:pt idx="84837">
                  <c:v>13.470046999999999</c:v>
                </c:pt>
                <c:pt idx="84838">
                  <c:v>13.475293000000001</c:v>
                </c:pt>
                <c:pt idx="84839">
                  <c:v>13.480549</c:v>
                </c:pt>
                <c:pt idx="84840">
                  <c:v>13.468439999999999</c:v>
                </c:pt>
                <c:pt idx="84841">
                  <c:v>13.460941</c:v>
                </c:pt>
                <c:pt idx="84842">
                  <c:v>13.470542</c:v>
                </c:pt>
                <c:pt idx="84843">
                  <c:v>13.471026999999999</c:v>
                </c:pt>
                <c:pt idx="84844">
                  <c:v>13.467026000000001</c:v>
                </c:pt>
                <c:pt idx="84845">
                  <c:v>13.477506</c:v>
                </c:pt>
                <c:pt idx="84846">
                  <c:v>13.482379</c:v>
                </c:pt>
                <c:pt idx="84847">
                  <c:v>13.472337</c:v>
                </c:pt>
                <c:pt idx="84848">
                  <c:v>13.471016000000001</c:v>
                </c:pt>
                <c:pt idx="84849">
                  <c:v>13.478614</c:v>
                </c:pt>
                <c:pt idx="84850">
                  <c:v>13.473371999999999</c:v>
                </c:pt>
                <c:pt idx="84851">
                  <c:v>13.465602000000001</c:v>
                </c:pt>
                <c:pt idx="84852">
                  <c:v>13.471918000000001</c:v>
                </c:pt>
                <c:pt idx="84853">
                  <c:v>13.472868999999999</c:v>
                </c:pt>
                <c:pt idx="84854">
                  <c:v>13.467802000000001</c:v>
                </c:pt>
                <c:pt idx="84855">
                  <c:v>13.472272</c:v>
                </c:pt>
                <c:pt idx="84856">
                  <c:v>13.475042</c:v>
                </c:pt>
                <c:pt idx="84857">
                  <c:v>13.472745</c:v>
                </c:pt>
                <c:pt idx="84858">
                  <c:v>13.476953</c:v>
                </c:pt>
                <c:pt idx="84859">
                  <c:v>13.480823000000001</c:v>
                </c:pt>
                <c:pt idx="84860">
                  <c:v>13.476806</c:v>
                </c:pt>
                <c:pt idx="84861">
                  <c:v>13.476989</c:v>
                </c:pt>
                <c:pt idx="84862">
                  <c:v>13.479659</c:v>
                </c:pt>
                <c:pt idx="84863">
                  <c:v>13.476922999999999</c:v>
                </c:pt>
                <c:pt idx="84864">
                  <c:v>13.476373000000001</c:v>
                </c:pt>
                <c:pt idx="84865">
                  <c:v>13.476295</c:v>
                </c:pt>
                <c:pt idx="84866">
                  <c:v>13.473915999999999</c:v>
                </c:pt>
                <c:pt idx="84867">
                  <c:v>13.475752</c:v>
                </c:pt>
                <c:pt idx="84868">
                  <c:v>13.481868</c:v>
                </c:pt>
                <c:pt idx="84869">
                  <c:v>13.483586000000001</c:v>
                </c:pt>
                <c:pt idx="84870">
                  <c:v>13.476061</c:v>
                </c:pt>
                <c:pt idx="84871">
                  <c:v>13.4732</c:v>
                </c:pt>
                <c:pt idx="84872">
                  <c:v>13.477297999999999</c:v>
                </c:pt>
                <c:pt idx="84873">
                  <c:v>13.477838999999999</c:v>
                </c:pt>
                <c:pt idx="84874">
                  <c:v>13.476107000000001</c:v>
                </c:pt>
                <c:pt idx="84875">
                  <c:v>13.475147</c:v>
                </c:pt>
                <c:pt idx="84876">
                  <c:v>13.473614</c:v>
                </c:pt>
                <c:pt idx="84877">
                  <c:v>13.472287</c:v>
                </c:pt>
                <c:pt idx="84878">
                  <c:v>13.475287</c:v>
                </c:pt>
                <c:pt idx="84879">
                  <c:v>13.479020999999999</c:v>
                </c:pt>
                <c:pt idx="84880">
                  <c:v>13.478065000000001</c:v>
                </c:pt>
                <c:pt idx="84881">
                  <c:v>13.479112000000001</c:v>
                </c:pt>
                <c:pt idx="84882">
                  <c:v>13.480202</c:v>
                </c:pt>
                <c:pt idx="84883">
                  <c:v>13.476467</c:v>
                </c:pt>
                <c:pt idx="84884">
                  <c:v>13.478419000000001</c:v>
                </c:pt>
                <c:pt idx="84885">
                  <c:v>13.485571999999999</c:v>
                </c:pt>
                <c:pt idx="84886">
                  <c:v>13.486049</c:v>
                </c:pt>
                <c:pt idx="84887">
                  <c:v>13.478706000000001</c:v>
                </c:pt>
                <c:pt idx="84888">
                  <c:v>13.479006999999999</c:v>
                </c:pt>
                <c:pt idx="84889">
                  <c:v>13.484636999999999</c:v>
                </c:pt>
                <c:pt idx="84890">
                  <c:v>13.481494</c:v>
                </c:pt>
                <c:pt idx="84891">
                  <c:v>13.480865</c:v>
                </c:pt>
                <c:pt idx="84892">
                  <c:v>13.484196000000001</c:v>
                </c:pt>
                <c:pt idx="84893">
                  <c:v>13.481821999999999</c:v>
                </c:pt>
                <c:pt idx="84894">
                  <c:v>13.481604000000001</c:v>
                </c:pt>
                <c:pt idx="84895">
                  <c:v>13.484164</c:v>
                </c:pt>
                <c:pt idx="84896">
                  <c:v>13.483312</c:v>
                </c:pt>
                <c:pt idx="84897">
                  <c:v>13.482167</c:v>
                </c:pt>
                <c:pt idx="84898">
                  <c:v>13.483962999999999</c:v>
                </c:pt>
                <c:pt idx="84899">
                  <c:v>13.484394</c:v>
                </c:pt>
                <c:pt idx="84900">
                  <c:v>13.482177</c:v>
                </c:pt>
                <c:pt idx="84901">
                  <c:v>13.482062000000001</c:v>
                </c:pt>
                <c:pt idx="84902">
                  <c:v>13.481764</c:v>
                </c:pt>
                <c:pt idx="84903">
                  <c:v>13.480774</c:v>
                </c:pt>
                <c:pt idx="84904">
                  <c:v>13.478754</c:v>
                </c:pt>
                <c:pt idx="84905">
                  <c:v>13.479716</c:v>
                </c:pt>
                <c:pt idx="84906">
                  <c:v>13.483542</c:v>
                </c:pt>
                <c:pt idx="84907">
                  <c:v>13.481965000000001</c:v>
                </c:pt>
                <c:pt idx="84908">
                  <c:v>13.482429</c:v>
                </c:pt>
                <c:pt idx="84909">
                  <c:v>13.47997</c:v>
                </c:pt>
                <c:pt idx="84910">
                  <c:v>13.477865</c:v>
                </c:pt>
                <c:pt idx="84911">
                  <c:v>13.485818</c:v>
                </c:pt>
                <c:pt idx="84912">
                  <c:v>13.484768000000001</c:v>
                </c:pt>
                <c:pt idx="84913">
                  <c:v>13.474838999999999</c:v>
                </c:pt>
                <c:pt idx="84914">
                  <c:v>13.475650999999999</c:v>
                </c:pt>
                <c:pt idx="84915">
                  <c:v>13.485367</c:v>
                </c:pt>
                <c:pt idx="84916">
                  <c:v>13.487617</c:v>
                </c:pt>
                <c:pt idx="84917">
                  <c:v>13.486815999999999</c:v>
                </c:pt>
                <c:pt idx="84918">
                  <c:v>13.489876000000001</c:v>
                </c:pt>
                <c:pt idx="84919">
                  <c:v>13.484909</c:v>
                </c:pt>
                <c:pt idx="84920">
                  <c:v>13.483705</c:v>
                </c:pt>
                <c:pt idx="84921">
                  <c:v>13.491956</c:v>
                </c:pt>
                <c:pt idx="84922">
                  <c:v>13.490238</c:v>
                </c:pt>
                <c:pt idx="84923">
                  <c:v>13.483921</c:v>
                </c:pt>
                <c:pt idx="84924">
                  <c:v>13.484211999999999</c:v>
                </c:pt>
                <c:pt idx="84925">
                  <c:v>13.490558999999999</c:v>
                </c:pt>
                <c:pt idx="84926">
                  <c:v>13.491724</c:v>
                </c:pt>
                <c:pt idx="84927">
                  <c:v>13.487041</c:v>
                </c:pt>
                <c:pt idx="84928">
                  <c:v>13.486801</c:v>
                </c:pt>
                <c:pt idx="84929">
                  <c:v>13.486832</c:v>
                </c:pt>
                <c:pt idx="84930">
                  <c:v>13.489198999999999</c:v>
                </c:pt>
                <c:pt idx="84931">
                  <c:v>13.495326</c:v>
                </c:pt>
                <c:pt idx="84932">
                  <c:v>13.495545999999999</c:v>
                </c:pt>
                <c:pt idx="84933">
                  <c:v>13.491512</c:v>
                </c:pt>
                <c:pt idx="84934">
                  <c:v>13.493684</c:v>
                </c:pt>
                <c:pt idx="84935">
                  <c:v>13.492683</c:v>
                </c:pt>
                <c:pt idx="84936">
                  <c:v>13.480409</c:v>
                </c:pt>
                <c:pt idx="84937">
                  <c:v>13.481275999999999</c:v>
                </c:pt>
                <c:pt idx="84938">
                  <c:v>13.490792000000001</c:v>
                </c:pt>
                <c:pt idx="84939">
                  <c:v>13.486079</c:v>
                </c:pt>
                <c:pt idx="84940">
                  <c:v>13.48218</c:v>
                </c:pt>
                <c:pt idx="84941">
                  <c:v>13.486746999999999</c:v>
                </c:pt>
                <c:pt idx="84942">
                  <c:v>13.486359999999999</c:v>
                </c:pt>
                <c:pt idx="84943">
                  <c:v>13.483686000000001</c:v>
                </c:pt>
                <c:pt idx="84944">
                  <c:v>13.488796000000001</c:v>
                </c:pt>
                <c:pt idx="84945">
                  <c:v>13.489613</c:v>
                </c:pt>
                <c:pt idx="84946">
                  <c:v>13.4826</c:v>
                </c:pt>
                <c:pt idx="84947">
                  <c:v>13.486634</c:v>
                </c:pt>
                <c:pt idx="84948">
                  <c:v>13.490612</c:v>
                </c:pt>
                <c:pt idx="84949">
                  <c:v>13.486824</c:v>
                </c:pt>
                <c:pt idx="84950">
                  <c:v>13.489694999999999</c:v>
                </c:pt>
                <c:pt idx="84951">
                  <c:v>13.491923</c:v>
                </c:pt>
                <c:pt idx="84952">
                  <c:v>13.488466000000001</c:v>
                </c:pt>
                <c:pt idx="84953">
                  <c:v>13.489426999999999</c:v>
                </c:pt>
                <c:pt idx="84954">
                  <c:v>13.494173</c:v>
                </c:pt>
                <c:pt idx="84955">
                  <c:v>13.490653999999999</c:v>
                </c:pt>
                <c:pt idx="84956">
                  <c:v>13.487644</c:v>
                </c:pt>
                <c:pt idx="84957">
                  <c:v>13.497094000000001</c:v>
                </c:pt>
                <c:pt idx="84958">
                  <c:v>13.498714</c:v>
                </c:pt>
                <c:pt idx="84959">
                  <c:v>13.490779</c:v>
                </c:pt>
                <c:pt idx="84960">
                  <c:v>13.488606000000001</c:v>
                </c:pt>
                <c:pt idx="84961">
                  <c:v>13.489459999999999</c:v>
                </c:pt>
                <c:pt idx="84962">
                  <c:v>13.492991</c:v>
                </c:pt>
                <c:pt idx="84963">
                  <c:v>13.497147999999999</c:v>
                </c:pt>
                <c:pt idx="84964">
                  <c:v>13.49574</c:v>
                </c:pt>
                <c:pt idx="84965">
                  <c:v>13.489147000000001</c:v>
                </c:pt>
                <c:pt idx="84966">
                  <c:v>13.488172</c:v>
                </c:pt>
                <c:pt idx="84967">
                  <c:v>13.493850999999999</c:v>
                </c:pt>
                <c:pt idx="84968">
                  <c:v>13.491315999999999</c:v>
                </c:pt>
                <c:pt idx="84969">
                  <c:v>13.489570000000001</c:v>
                </c:pt>
                <c:pt idx="84970">
                  <c:v>13.495145000000001</c:v>
                </c:pt>
                <c:pt idx="84971">
                  <c:v>13.49691</c:v>
                </c:pt>
                <c:pt idx="84972">
                  <c:v>13.494785</c:v>
                </c:pt>
                <c:pt idx="84973">
                  <c:v>13.494185999999999</c:v>
                </c:pt>
                <c:pt idx="84974">
                  <c:v>13.492807000000001</c:v>
                </c:pt>
                <c:pt idx="84975">
                  <c:v>13.488484</c:v>
                </c:pt>
                <c:pt idx="84976">
                  <c:v>13.493980000000001</c:v>
                </c:pt>
                <c:pt idx="84977">
                  <c:v>13.498217</c:v>
                </c:pt>
                <c:pt idx="84978">
                  <c:v>13.489788000000001</c:v>
                </c:pt>
                <c:pt idx="84979">
                  <c:v>13.491440000000001</c:v>
                </c:pt>
                <c:pt idx="84980">
                  <c:v>13.502776000000001</c:v>
                </c:pt>
                <c:pt idx="84981">
                  <c:v>13.501716</c:v>
                </c:pt>
                <c:pt idx="84982">
                  <c:v>13.49621</c:v>
                </c:pt>
                <c:pt idx="84983">
                  <c:v>13.504227999999999</c:v>
                </c:pt>
                <c:pt idx="84984">
                  <c:v>13.506246000000001</c:v>
                </c:pt>
                <c:pt idx="84985">
                  <c:v>13.496394</c:v>
                </c:pt>
                <c:pt idx="84986">
                  <c:v>13.500729</c:v>
                </c:pt>
                <c:pt idx="84987">
                  <c:v>13.502115</c:v>
                </c:pt>
                <c:pt idx="84988">
                  <c:v>13.492912</c:v>
                </c:pt>
                <c:pt idx="84989">
                  <c:v>13.494827000000001</c:v>
                </c:pt>
                <c:pt idx="84990">
                  <c:v>13.498597999999999</c:v>
                </c:pt>
                <c:pt idx="84991">
                  <c:v>13.497859</c:v>
                </c:pt>
                <c:pt idx="84992">
                  <c:v>13.497479999999999</c:v>
                </c:pt>
                <c:pt idx="84993">
                  <c:v>13.500118000000001</c:v>
                </c:pt>
                <c:pt idx="84994">
                  <c:v>13.500565999999999</c:v>
                </c:pt>
                <c:pt idx="84995">
                  <c:v>13.495143000000001</c:v>
                </c:pt>
                <c:pt idx="84996">
                  <c:v>13.497434</c:v>
                </c:pt>
                <c:pt idx="84997">
                  <c:v>13.498491</c:v>
                </c:pt>
                <c:pt idx="84998">
                  <c:v>13.492722000000001</c:v>
                </c:pt>
                <c:pt idx="84999">
                  <c:v>13.494736</c:v>
                </c:pt>
                <c:pt idx="85000">
                  <c:v>13.498801</c:v>
                </c:pt>
                <c:pt idx="85001">
                  <c:v>13.498018999999999</c:v>
                </c:pt>
                <c:pt idx="85002">
                  <c:v>13.497113000000001</c:v>
                </c:pt>
                <c:pt idx="85003">
                  <c:v>13.499081</c:v>
                </c:pt>
                <c:pt idx="85004">
                  <c:v>13.497018000000001</c:v>
                </c:pt>
                <c:pt idx="85005">
                  <c:v>13.493734999999999</c:v>
                </c:pt>
                <c:pt idx="85006">
                  <c:v>13.497541999999999</c:v>
                </c:pt>
                <c:pt idx="85007">
                  <c:v>13.499703</c:v>
                </c:pt>
                <c:pt idx="85008">
                  <c:v>13.501787</c:v>
                </c:pt>
                <c:pt idx="85009">
                  <c:v>13.502694</c:v>
                </c:pt>
                <c:pt idx="85010">
                  <c:v>13.500992999999999</c:v>
                </c:pt>
                <c:pt idx="85011">
                  <c:v>13.497040999999999</c:v>
                </c:pt>
                <c:pt idx="85012">
                  <c:v>13.497242</c:v>
                </c:pt>
                <c:pt idx="85013">
                  <c:v>13.506971999999999</c:v>
                </c:pt>
                <c:pt idx="85014">
                  <c:v>13.503095</c:v>
                </c:pt>
                <c:pt idx="85015">
                  <c:v>13.492331</c:v>
                </c:pt>
                <c:pt idx="85016">
                  <c:v>13.498417</c:v>
                </c:pt>
                <c:pt idx="85017">
                  <c:v>13.501063</c:v>
                </c:pt>
                <c:pt idx="85018">
                  <c:v>13.497370999999999</c:v>
                </c:pt>
                <c:pt idx="85019">
                  <c:v>13.506962</c:v>
                </c:pt>
                <c:pt idx="85020">
                  <c:v>13.513120000000001</c:v>
                </c:pt>
                <c:pt idx="85021">
                  <c:v>13.503508999999999</c:v>
                </c:pt>
                <c:pt idx="85022">
                  <c:v>13.503012</c:v>
                </c:pt>
                <c:pt idx="85023">
                  <c:v>13.511361000000001</c:v>
                </c:pt>
                <c:pt idx="85024">
                  <c:v>13.504453</c:v>
                </c:pt>
                <c:pt idx="85025">
                  <c:v>13.498787999999999</c:v>
                </c:pt>
                <c:pt idx="85026">
                  <c:v>13.506985999999999</c:v>
                </c:pt>
                <c:pt idx="85027">
                  <c:v>13.506976</c:v>
                </c:pt>
                <c:pt idx="85028">
                  <c:v>13.500465999999999</c:v>
                </c:pt>
                <c:pt idx="85029">
                  <c:v>13.505827</c:v>
                </c:pt>
                <c:pt idx="85030">
                  <c:v>13.511397000000001</c:v>
                </c:pt>
                <c:pt idx="85031">
                  <c:v>13.502856</c:v>
                </c:pt>
                <c:pt idx="85032">
                  <c:v>13.498048000000001</c:v>
                </c:pt>
                <c:pt idx="85033">
                  <c:v>13.503511</c:v>
                </c:pt>
                <c:pt idx="85034">
                  <c:v>13.503833999999999</c:v>
                </c:pt>
                <c:pt idx="85035">
                  <c:v>13.500073</c:v>
                </c:pt>
                <c:pt idx="85036">
                  <c:v>13.501465</c:v>
                </c:pt>
                <c:pt idx="85037">
                  <c:v>13.503652000000001</c:v>
                </c:pt>
                <c:pt idx="85038">
                  <c:v>13.498855000000001</c:v>
                </c:pt>
                <c:pt idx="85039">
                  <c:v>13.49943</c:v>
                </c:pt>
                <c:pt idx="85040">
                  <c:v>13.505235000000001</c:v>
                </c:pt>
                <c:pt idx="85041">
                  <c:v>13.502162</c:v>
                </c:pt>
                <c:pt idx="85042">
                  <c:v>13.501982999999999</c:v>
                </c:pt>
                <c:pt idx="85043">
                  <c:v>13.507758000000001</c:v>
                </c:pt>
                <c:pt idx="85044">
                  <c:v>13.506093</c:v>
                </c:pt>
                <c:pt idx="85045">
                  <c:v>13.505307</c:v>
                </c:pt>
                <c:pt idx="85046">
                  <c:v>13.5091</c:v>
                </c:pt>
                <c:pt idx="85047">
                  <c:v>13.509893</c:v>
                </c:pt>
                <c:pt idx="85048">
                  <c:v>13.506277000000001</c:v>
                </c:pt>
                <c:pt idx="85049">
                  <c:v>13.506659000000001</c:v>
                </c:pt>
                <c:pt idx="85050">
                  <c:v>13.507220999999999</c:v>
                </c:pt>
                <c:pt idx="85051">
                  <c:v>13.502704</c:v>
                </c:pt>
                <c:pt idx="85052">
                  <c:v>13.506542</c:v>
                </c:pt>
                <c:pt idx="85053">
                  <c:v>13.512442</c:v>
                </c:pt>
                <c:pt idx="85054">
                  <c:v>13.509449</c:v>
                </c:pt>
                <c:pt idx="85055">
                  <c:v>13.512454</c:v>
                </c:pt>
                <c:pt idx="85056">
                  <c:v>13.517993000000001</c:v>
                </c:pt>
                <c:pt idx="85057">
                  <c:v>13.51005</c:v>
                </c:pt>
                <c:pt idx="85058">
                  <c:v>13.502629000000001</c:v>
                </c:pt>
                <c:pt idx="85059">
                  <c:v>13.507657999999999</c:v>
                </c:pt>
                <c:pt idx="85060">
                  <c:v>13.506577999999999</c:v>
                </c:pt>
                <c:pt idx="85061">
                  <c:v>13.501227999999999</c:v>
                </c:pt>
                <c:pt idx="85062">
                  <c:v>13.506918000000001</c:v>
                </c:pt>
                <c:pt idx="85063">
                  <c:v>13.506233</c:v>
                </c:pt>
                <c:pt idx="85064">
                  <c:v>13.501525000000001</c:v>
                </c:pt>
                <c:pt idx="85065">
                  <c:v>13.509509</c:v>
                </c:pt>
                <c:pt idx="85066">
                  <c:v>13.515601</c:v>
                </c:pt>
                <c:pt idx="85067">
                  <c:v>13.511666999999999</c:v>
                </c:pt>
                <c:pt idx="85068">
                  <c:v>13.512917</c:v>
                </c:pt>
                <c:pt idx="85069">
                  <c:v>13.518810999999999</c:v>
                </c:pt>
                <c:pt idx="85070">
                  <c:v>13.512767</c:v>
                </c:pt>
                <c:pt idx="85071">
                  <c:v>13.50578</c:v>
                </c:pt>
                <c:pt idx="85072">
                  <c:v>13.510016</c:v>
                </c:pt>
                <c:pt idx="85073">
                  <c:v>13.512013</c:v>
                </c:pt>
                <c:pt idx="85074">
                  <c:v>13.512510000000001</c:v>
                </c:pt>
                <c:pt idx="85075">
                  <c:v>13.515369</c:v>
                </c:pt>
                <c:pt idx="85076">
                  <c:v>13.513776</c:v>
                </c:pt>
                <c:pt idx="85077">
                  <c:v>13.510628000000001</c:v>
                </c:pt>
                <c:pt idx="85078">
                  <c:v>13.512693000000001</c:v>
                </c:pt>
                <c:pt idx="85079">
                  <c:v>13.513204</c:v>
                </c:pt>
                <c:pt idx="85080">
                  <c:v>13.507336</c:v>
                </c:pt>
                <c:pt idx="85081">
                  <c:v>13.506800999999999</c:v>
                </c:pt>
                <c:pt idx="85082">
                  <c:v>13.510122000000001</c:v>
                </c:pt>
                <c:pt idx="85083">
                  <c:v>13.505654</c:v>
                </c:pt>
                <c:pt idx="85084">
                  <c:v>13.505283</c:v>
                </c:pt>
                <c:pt idx="85085">
                  <c:v>13.513748</c:v>
                </c:pt>
                <c:pt idx="85086">
                  <c:v>13.515345999999999</c:v>
                </c:pt>
                <c:pt idx="85087">
                  <c:v>13.508975</c:v>
                </c:pt>
                <c:pt idx="85088">
                  <c:v>13.512366999999999</c:v>
                </c:pt>
                <c:pt idx="85089">
                  <c:v>13.522988</c:v>
                </c:pt>
                <c:pt idx="85090">
                  <c:v>13.524722000000001</c:v>
                </c:pt>
                <c:pt idx="85091">
                  <c:v>13.520733</c:v>
                </c:pt>
                <c:pt idx="85092">
                  <c:v>13.519081999999999</c:v>
                </c:pt>
                <c:pt idx="85093">
                  <c:v>13.517385000000001</c:v>
                </c:pt>
                <c:pt idx="85094">
                  <c:v>13.515357</c:v>
                </c:pt>
                <c:pt idx="85095">
                  <c:v>13.517056</c:v>
                </c:pt>
                <c:pt idx="85096">
                  <c:v>13.517286</c:v>
                </c:pt>
                <c:pt idx="85097">
                  <c:v>13.512561</c:v>
                </c:pt>
                <c:pt idx="85098">
                  <c:v>13.515943999999999</c:v>
                </c:pt>
                <c:pt idx="85099">
                  <c:v>13.52047</c:v>
                </c:pt>
                <c:pt idx="85100">
                  <c:v>13.513522999999999</c:v>
                </c:pt>
                <c:pt idx="85101">
                  <c:v>13.512027</c:v>
                </c:pt>
                <c:pt idx="85102">
                  <c:v>13.514737999999999</c:v>
                </c:pt>
                <c:pt idx="85103">
                  <c:v>13.510854999999999</c:v>
                </c:pt>
                <c:pt idx="85104">
                  <c:v>13.514592</c:v>
                </c:pt>
                <c:pt idx="85105">
                  <c:v>13.524323000000001</c:v>
                </c:pt>
                <c:pt idx="85106">
                  <c:v>13.518276</c:v>
                </c:pt>
                <c:pt idx="85107">
                  <c:v>13.508729000000001</c:v>
                </c:pt>
                <c:pt idx="85108">
                  <c:v>13.519646</c:v>
                </c:pt>
                <c:pt idx="85109">
                  <c:v>13.521417</c:v>
                </c:pt>
                <c:pt idx="85110">
                  <c:v>13.509174</c:v>
                </c:pt>
                <c:pt idx="85111">
                  <c:v>13.512931999999999</c:v>
                </c:pt>
                <c:pt idx="85112">
                  <c:v>13.515903</c:v>
                </c:pt>
                <c:pt idx="85113">
                  <c:v>13.509734999999999</c:v>
                </c:pt>
                <c:pt idx="85114">
                  <c:v>13.517127</c:v>
                </c:pt>
                <c:pt idx="85115">
                  <c:v>13.525966</c:v>
                </c:pt>
                <c:pt idx="85116">
                  <c:v>13.518485</c:v>
                </c:pt>
                <c:pt idx="85117">
                  <c:v>13.514493</c:v>
                </c:pt>
                <c:pt idx="85118">
                  <c:v>13.520572</c:v>
                </c:pt>
                <c:pt idx="85119">
                  <c:v>13.51876</c:v>
                </c:pt>
                <c:pt idx="85120">
                  <c:v>13.518822</c:v>
                </c:pt>
                <c:pt idx="85121">
                  <c:v>13.521951</c:v>
                </c:pt>
                <c:pt idx="85122">
                  <c:v>13.515845000000001</c:v>
                </c:pt>
                <c:pt idx="85123">
                  <c:v>13.511659</c:v>
                </c:pt>
                <c:pt idx="85124">
                  <c:v>13.512589999999999</c:v>
                </c:pt>
                <c:pt idx="85125">
                  <c:v>13.516503</c:v>
                </c:pt>
                <c:pt idx="85126">
                  <c:v>13.520960000000001</c:v>
                </c:pt>
                <c:pt idx="85127">
                  <c:v>13.523529999999999</c:v>
                </c:pt>
                <c:pt idx="85128">
                  <c:v>13.524743000000001</c:v>
                </c:pt>
                <c:pt idx="85129">
                  <c:v>13.522557000000001</c:v>
                </c:pt>
                <c:pt idx="85130">
                  <c:v>13.521146999999999</c:v>
                </c:pt>
                <c:pt idx="85131">
                  <c:v>13.521502999999999</c:v>
                </c:pt>
                <c:pt idx="85132">
                  <c:v>13.520762</c:v>
                </c:pt>
                <c:pt idx="85133">
                  <c:v>13.519135</c:v>
                </c:pt>
                <c:pt idx="85134">
                  <c:v>13.519919</c:v>
                </c:pt>
                <c:pt idx="85135">
                  <c:v>13.522733000000001</c:v>
                </c:pt>
                <c:pt idx="85136">
                  <c:v>13.52065</c:v>
                </c:pt>
                <c:pt idx="85137">
                  <c:v>13.522206000000001</c:v>
                </c:pt>
                <c:pt idx="85138">
                  <c:v>13.529336000000001</c:v>
                </c:pt>
                <c:pt idx="85139">
                  <c:v>13.527257000000001</c:v>
                </c:pt>
                <c:pt idx="85140">
                  <c:v>13.522947</c:v>
                </c:pt>
                <c:pt idx="85141">
                  <c:v>13.523293000000001</c:v>
                </c:pt>
                <c:pt idx="85142">
                  <c:v>13.52121</c:v>
                </c:pt>
                <c:pt idx="85143">
                  <c:v>13.518734</c:v>
                </c:pt>
                <c:pt idx="85144">
                  <c:v>13.521195000000001</c:v>
                </c:pt>
                <c:pt idx="85145">
                  <c:v>13.523782000000001</c:v>
                </c:pt>
                <c:pt idx="85146">
                  <c:v>13.518706</c:v>
                </c:pt>
                <c:pt idx="85147">
                  <c:v>13.520675000000001</c:v>
                </c:pt>
                <c:pt idx="85148">
                  <c:v>13.52703</c:v>
                </c:pt>
                <c:pt idx="85149">
                  <c:v>13.518660000000001</c:v>
                </c:pt>
                <c:pt idx="85150">
                  <c:v>13.517282</c:v>
                </c:pt>
                <c:pt idx="85151">
                  <c:v>13.523145</c:v>
                </c:pt>
                <c:pt idx="85152">
                  <c:v>13.518879</c:v>
                </c:pt>
                <c:pt idx="85153">
                  <c:v>13.519313</c:v>
                </c:pt>
                <c:pt idx="85154">
                  <c:v>13.52802</c:v>
                </c:pt>
                <c:pt idx="85155">
                  <c:v>13.532966</c:v>
                </c:pt>
                <c:pt idx="85156">
                  <c:v>13.528751</c:v>
                </c:pt>
                <c:pt idx="85157">
                  <c:v>13.526904999999999</c:v>
                </c:pt>
                <c:pt idx="85158">
                  <c:v>13.528933</c:v>
                </c:pt>
                <c:pt idx="85159">
                  <c:v>13.525876999999999</c:v>
                </c:pt>
                <c:pt idx="85160">
                  <c:v>13.526763000000001</c:v>
                </c:pt>
                <c:pt idx="85161">
                  <c:v>13.530787999999999</c:v>
                </c:pt>
                <c:pt idx="85162">
                  <c:v>13.527323000000001</c:v>
                </c:pt>
                <c:pt idx="85163">
                  <c:v>13.524585999999999</c:v>
                </c:pt>
                <c:pt idx="85164">
                  <c:v>13.532814</c:v>
                </c:pt>
                <c:pt idx="85165">
                  <c:v>13.531924</c:v>
                </c:pt>
                <c:pt idx="85166">
                  <c:v>13.522106000000001</c:v>
                </c:pt>
                <c:pt idx="85167">
                  <c:v>13.528881999999999</c:v>
                </c:pt>
                <c:pt idx="85168">
                  <c:v>13.532370999999999</c:v>
                </c:pt>
                <c:pt idx="85169">
                  <c:v>13.523357000000001</c:v>
                </c:pt>
                <c:pt idx="85170">
                  <c:v>13.526289</c:v>
                </c:pt>
                <c:pt idx="85171">
                  <c:v>13.5311</c:v>
                </c:pt>
                <c:pt idx="85172">
                  <c:v>13.521178000000001</c:v>
                </c:pt>
                <c:pt idx="85173">
                  <c:v>13.517884</c:v>
                </c:pt>
                <c:pt idx="85174">
                  <c:v>13.526272000000001</c:v>
                </c:pt>
                <c:pt idx="85175">
                  <c:v>13.526396999999999</c:v>
                </c:pt>
                <c:pt idx="85176">
                  <c:v>13.523661000000001</c:v>
                </c:pt>
                <c:pt idx="85177">
                  <c:v>13.529099</c:v>
                </c:pt>
                <c:pt idx="85178">
                  <c:v>13.532045999999999</c:v>
                </c:pt>
                <c:pt idx="85179">
                  <c:v>13.529062</c:v>
                </c:pt>
                <c:pt idx="85180">
                  <c:v>13.530309000000001</c:v>
                </c:pt>
                <c:pt idx="85181">
                  <c:v>13.532272000000001</c:v>
                </c:pt>
                <c:pt idx="85182">
                  <c:v>13.524562</c:v>
                </c:pt>
                <c:pt idx="85183">
                  <c:v>13.520189</c:v>
                </c:pt>
                <c:pt idx="85184">
                  <c:v>13.526222000000001</c:v>
                </c:pt>
                <c:pt idx="85185">
                  <c:v>13.523389999999999</c:v>
                </c:pt>
                <c:pt idx="85186">
                  <c:v>13.523901</c:v>
                </c:pt>
                <c:pt idx="85187">
                  <c:v>13.534865999999999</c:v>
                </c:pt>
                <c:pt idx="85188">
                  <c:v>13.531832</c:v>
                </c:pt>
                <c:pt idx="85189">
                  <c:v>13.52486</c:v>
                </c:pt>
                <c:pt idx="85190">
                  <c:v>13.530374</c:v>
                </c:pt>
                <c:pt idx="85191">
                  <c:v>13.535380999999999</c:v>
                </c:pt>
                <c:pt idx="85192">
                  <c:v>13.532517</c:v>
                </c:pt>
                <c:pt idx="85193">
                  <c:v>13.532118000000001</c:v>
                </c:pt>
                <c:pt idx="85194">
                  <c:v>13.53088</c:v>
                </c:pt>
                <c:pt idx="85195">
                  <c:v>13.522315000000001</c:v>
                </c:pt>
                <c:pt idx="85196">
                  <c:v>13.528238999999999</c:v>
                </c:pt>
                <c:pt idx="85197">
                  <c:v>13.541923000000001</c:v>
                </c:pt>
                <c:pt idx="85198">
                  <c:v>13.539904</c:v>
                </c:pt>
                <c:pt idx="85199">
                  <c:v>13.534776000000001</c:v>
                </c:pt>
                <c:pt idx="85200">
                  <c:v>13.537713999999999</c:v>
                </c:pt>
                <c:pt idx="85201">
                  <c:v>13.536757</c:v>
                </c:pt>
                <c:pt idx="85202">
                  <c:v>13.531775</c:v>
                </c:pt>
                <c:pt idx="85203">
                  <c:v>13.537642999999999</c:v>
                </c:pt>
                <c:pt idx="85204">
                  <c:v>13.539609</c:v>
                </c:pt>
                <c:pt idx="85205">
                  <c:v>13.530374</c:v>
                </c:pt>
                <c:pt idx="85206">
                  <c:v>13.531720999999999</c:v>
                </c:pt>
                <c:pt idx="85207">
                  <c:v>13.532239000000001</c:v>
                </c:pt>
                <c:pt idx="85208">
                  <c:v>13.528187000000001</c:v>
                </c:pt>
                <c:pt idx="85209">
                  <c:v>13.531745000000001</c:v>
                </c:pt>
                <c:pt idx="85210">
                  <c:v>13.533968</c:v>
                </c:pt>
                <c:pt idx="85211">
                  <c:v>13.529173999999999</c:v>
                </c:pt>
                <c:pt idx="85212">
                  <c:v>13.52631</c:v>
                </c:pt>
                <c:pt idx="85213">
                  <c:v>13.531779999999999</c:v>
                </c:pt>
                <c:pt idx="85214">
                  <c:v>13.533585</c:v>
                </c:pt>
                <c:pt idx="85215">
                  <c:v>13.531065999999999</c:v>
                </c:pt>
                <c:pt idx="85216">
                  <c:v>13.537995</c:v>
                </c:pt>
                <c:pt idx="85217">
                  <c:v>13.539728999999999</c:v>
                </c:pt>
                <c:pt idx="85218">
                  <c:v>13.532175000000001</c:v>
                </c:pt>
                <c:pt idx="85219">
                  <c:v>13.530683</c:v>
                </c:pt>
                <c:pt idx="85220">
                  <c:v>13.536365</c:v>
                </c:pt>
                <c:pt idx="85221">
                  <c:v>13.535055</c:v>
                </c:pt>
                <c:pt idx="85222">
                  <c:v>13.532014</c:v>
                </c:pt>
                <c:pt idx="85223">
                  <c:v>13.539006000000001</c:v>
                </c:pt>
                <c:pt idx="85224">
                  <c:v>13.538520999999999</c:v>
                </c:pt>
                <c:pt idx="85225">
                  <c:v>13.535758</c:v>
                </c:pt>
                <c:pt idx="85226">
                  <c:v>13.540654</c:v>
                </c:pt>
                <c:pt idx="85227">
                  <c:v>13.538494999999999</c:v>
                </c:pt>
                <c:pt idx="85228">
                  <c:v>13.533365999999999</c:v>
                </c:pt>
                <c:pt idx="85229">
                  <c:v>13.534423</c:v>
                </c:pt>
                <c:pt idx="85230">
                  <c:v>13.538456999999999</c:v>
                </c:pt>
                <c:pt idx="85231">
                  <c:v>13.536147</c:v>
                </c:pt>
                <c:pt idx="85232">
                  <c:v>13.533951999999999</c:v>
                </c:pt>
                <c:pt idx="85233">
                  <c:v>13.537367</c:v>
                </c:pt>
                <c:pt idx="85234">
                  <c:v>13.530832999999999</c:v>
                </c:pt>
                <c:pt idx="85235">
                  <c:v>13.528677</c:v>
                </c:pt>
                <c:pt idx="85236">
                  <c:v>13.541214999999999</c:v>
                </c:pt>
                <c:pt idx="85237">
                  <c:v>13.543697999999999</c:v>
                </c:pt>
                <c:pt idx="85238">
                  <c:v>13.538430999999999</c:v>
                </c:pt>
                <c:pt idx="85239">
                  <c:v>13.544841</c:v>
                </c:pt>
                <c:pt idx="85240">
                  <c:v>13.545932000000001</c:v>
                </c:pt>
                <c:pt idx="85241">
                  <c:v>13.537905</c:v>
                </c:pt>
                <c:pt idx="85242">
                  <c:v>13.544028000000001</c:v>
                </c:pt>
                <c:pt idx="85243">
                  <c:v>13.550675999999999</c:v>
                </c:pt>
                <c:pt idx="85244">
                  <c:v>13.543208999999999</c:v>
                </c:pt>
                <c:pt idx="85245">
                  <c:v>13.543210999999999</c:v>
                </c:pt>
                <c:pt idx="85246">
                  <c:v>13.548346</c:v>
                </c:pt>
                <c:pt idx="85247">
                  <c:v>13.545074</c:v>
                </c:pt>
                <c:pt idx="85248">
                  <c:v>13.53642</c:v>
                </c:pt>
                <c:pt idx="85249">
                  <c:v>13.535455000000001</c:v>
                </c:pt>
                <c:pt idx="85250">
                  <c:v>13.54392</c:v>
                </c:pt>
                <c:pt idx="85251">
                  <c:v>13.542076</c:v>
                </c:pt>
                <c:pt idx="85252">
                  <c:v>13.536267</c:v>
                </c:pt>
                <c:pt idx="85253">
                  <c:v>13.541308000000001</c:v>
                </c:pt>
                <c:pt idx="85254">
                  <c:v>13.546633</c:v>
                </c:pt>
                <c:pt idx="85255">
                  <c:v>13.543200000000001</c:v>
                </c:pt>
                <c:pt idx="85256">
                  <c:v>13.540457999999999</c:v>
                </c:pt>
                <c:pt idx="85257">
                  <c:v>13.540229</c:v>
                </c:pt>
                <c:pt idx="85258">
                  <c:v>13.535107</c:v>
                </c:pt>
                <c:pt idx="85259">
                  <c:v>13.536649000000001</c:v>
                </c:pt>
                <c:pt idx="85260">
                  <c:v>13.544548000000001</c:v>
                </c:pt>
                <c:pt idx="85261">
                  <c:v>13.539844</c:v>
                </c:pt>
                <c:pt idx="85262">
                  <c:v>13.537891999999999</c:v>
                </c:pt>
                <c:pt idx="85263">
                  <c:v>13.544314999999999</c:v>
                </c:pt>
                <c:pt idx="85264">
                  <c:v>13.542711000000001</c:v>
                </c:pt>
                <c:pt idx="85265">
                  <c:v>13.541719000000001</c:v>
                </c:pt>
                <c:pt idx="85266">
                  <c:v>13.542412000000001</c:v>
                </c:pt>
                <c:pt idx="85267">
                  <c:v>13.536681</c:v>
                </c:pt>
                <c:pt idx="85268">
                  <c:v>13.534134999999999</c:v>
                </c:pt>
                <c:pt idx="85269">
                  <c:v>13.54307</c:v>
                </c:pt>
                <c:pt idx="85270">
                  <c:v>13.543081000000001</c:v>
                </c:pt>
                <c:pt idx="85271">
                  <c:v>13.532158000000001</c:v>
                </c:pt>
                <c:pt idx="85272">
                  <c:v>13.538116</c:v>
                </c:pt>
                <c:pt idx="85273">
                  <c:v>13.549360999999999</c:v>
                </c:pt>
                <c:pt idx="85274">
                  <c:v>13.54637</c:v>
                </c:pt>
                <c:pt idx="85275">
                  <c:v>13.546671999999999</c:v>
                </c:pt>
                <c:pt idx="85276">
                  <c:v>13.550274999999999</c:v>
                </c:pt>
                <c:pt idx="85277">
                  <c:v>13.544758</c:v>
                </c:pt>
                <c:pt idx="85278">
                  <c:v>13.544865</c:v>
                </c:pt>
                <c:pt idx="85279">
                  <c:v>13.551977000000001</c:v>
                </c:pt>
                <c:pt idx="85280">
                  <c:v>13.544159000000001</c:v>
                </c:pt>
                <c:pt idx="85281">
                  <c:v>13.539937999999999</c:v>
                </c:pt>
                <c:pt idx="85282">
                  <c:v>13.549429</c:v>
                </c:pt>
                <c:pt idx="85283">
                  <c:v>13.54538</c:v>
                </c:pt>
                <c:pt idx="85284">
                  <c:v>13.537839</c:v>
                </c:pt>
                <c:pt idx="85285">
                  <c:v>13.544593000000001</c:v>
                </c:pt>
                <c:pt idx="85286">
                  <c:v>13.550495</c:v>
                </c:pt>
                <c:pt idx="85287">
                  <c:v>13.549898000000001</c:v>
                </c:pt>
                <c:pt idx="85288">
                  <c:v>13.549403999999999</c:v>
                </c:pt>
                <c:pt idx="85289">
                  <c:v>13.547865</c:v>
                </c:pt>
                <c:pt idx="85290">
                  <c:v>13.542304</c:v>
                </c:pt>
                <c:pt idx="85291">
                  <c:v>13.544325000000001</c:v>
                </c:pt>
                <c:pt idx="85292">
                  <c:v>13.549559</c:v>
                </c:pt>
                <c:pt idx="85293">
                  <c:v>13.546124000000001</c:v>
                </c:pt>
                <c:pt idx="85294">
                  <c:v>13.546234</c:v>
                </c:pt>
                <c:pt idx="85295">
                  <c:v>13.549253</c:v>
                </c:pt>
                <c:pt idx="85296">
                  <c:v>13.547069</c:v>
                </c:pt>
                <c:pt idx="85297">
                  <c:v>13.543782999999999</c:v>
                </c:pt>
                <c:pt idx="85298">
                  <c:v>13.547928000000001</c:v>
                </c:pt>
                <c:pt idx="85299">
                  <c:v>13.554198</c:v>
                </c:pt>
                <c:pt idx="85300">
                  <c:v>13.550527000000001</c:v>
                </c:pt>
                <c:pt idx="85301">
                  <c:v>13.548306</c:v>
                </c:pt>
                <c:pt idx="85302">
                  <c:v>13.546564999999999</c:v>
                </c:pt>
                <c:pt idx="85303">
                  <c:v>13.54316</c:v>
                </c:pt>
                <c:pt idx="85304">
                  <c:v>13.548477</c:v>
                </c:pt>
                <c:pt idx="85305">
                  <c:v>13.555197</c:v>
                </c:pt>
                <c:pt idx="85306">
                  <c:v>13.554561</c:v>
                </c:pt>
                <c:pt idx="85307">
                  <c:v>13.548724999999999</c:v>
                </c:pt>
                <c:pt idx="85308">
                  <c:v>13.549507</c:v>
                </c:pt>
                <c:pt idx="85309">
                  <c:v>13.554269</c:v>
                </c:pt>
                <c:pt idx="85310">
                  <c:v>13.552538</c:v>
                </c:pt>
                <c:pt idx="85311">
                  <c:v>13.553376999999999</c:v>
                </c:pt>
                <c:pt idx="85312">
                  <c:v>13.551064</c:v>
                </c:pt>
                <c:pt idx="85313">
                  <c:v>13.543535</c:v>
                </c:pt>
                <c:pt idx="85314">
                  <c:v>13.548017</c:v>
                </c:pt>
                <c:pt idx="85315">
                  <c:v>13.552733</c:v>
                </c:pt>
                <c:pt idx="85316">
                  <c:v>13.546938000000001</c:v>
                </c:pt>
                <c:pt idx="85317">
                  <c:v>13.546284</c:v>
                </c:pt>
                <c:pt idx="85318">
                  <c:v>13.556798000000001</c:v>
                </c:pt>
                <c:pt idx="85319">
                  <c:v>13.557422000000001</c:v>
                </c:pt>
                <c:pt idx="85320">
                  <c:v>13.544337000000001</c:v>
                </c:pt>
                <c:pt idx="85321">
                  <c:v>13.546141</c:v>
                </c:pt>
                <c:pt idx="85322">
                  <c:v>13.556391</c:v>
                </c:pt>
                <c:pt idx="85323">
                  <c:v>13.553578999999999</c:v>
                </c:pt>
                <c:pt idx="85324">
                  <c:v>13.553680999999999</c:v>
                </c:pt>
                <c:pt idx="85325">
                  <c:v>13.564575</c:v>
                </c:pt>
                <c:pt idx="85326">
                  <c:v>13.557786999999999</c:v>
                </c:pt>
                <c:pt idx="85327">
                  <c:v>13.546099</c:v>
                </c:pt>
                <c:pt idx="85328">
                  <c:v>13.555398</c:v>
                </c:pt>
                <c:pt idx="85329">
                  <c:v>13.557523</c:v>
                </c:pt>
                <c:pt idx="85330">
                  <c:v>13.552491</c:v>
                </c:pt>
                <c:pt idx="85331">
                  <c:v>13.555828</c:v>
                </c:pt>
                <c:pt idx="85332">
                  <c:v>13.555350000000001</c:v>
                </c:pt>
                <c:pt idx="85333">
                  <c:v>13.550689999999999</c:v>
                </c:pt>
                <c:pt idx="85334">
                  <c:v>13.554254</c:v>
                </c:pt>
                <c:pt idx="85335">
                  <c:v>13.560794</c:v>
                </c:pt>
                <c:pt idx="85336">
                  <c:v>13.555287999999999</c:v>
                </c:pt>
                <c:pt idx="85337">
                  <c:v>13.552479999999999</c:v>
                </c:pt>
                <c:pt idx="85338">
                  <c:v>13.560345</c:v>
                </c:pt>
                <c:pt idx="85339">
                  <c:v>13.556512</c:v>
                </c:pt>
                <c:pt idx="85340">
                  <c:v>13.551068000000001</c:v>
                </c:pt>
                <c:pt idx="85341">
                  <c:v>13.555816</c:v>
                </c:pt>
                <c:pt idx="85342">
                  <c:v>13.557846</c:v>
                </c:pt>
                <c:pt idx="85343">
                  <c:v>13.556312999999999</c:v>
                </c:pt>
                <c:pt idx="85344">
                  <c:v>13.559485</c:v>
                </c:pt>
                <c:pt idx="85345">
                  <c:v>13.560694</c:v>
                </c:pt>
                <c:pt idx="85346">
                  <c:v>13.550451000000001</c:v>
                </c:pt>
                <c:pt idx="85347">
                  <c:v>13.5517</c:v>
                </c:pt>
                <c:pt idx="85348">
                  <c:v>13.563639999999999</c:v>
                </c:pt>
                <c:pt idx="85349">
                  <c:v>13.559203</c:v>
                </c:pt>
                <c:pt idx="85350">
                  <c:v>13.553461</c:v>
                </c:pt>
                <c:pt idx="85351">
                  <c:v>13.556359</c:v>
                </c:pt>
                <c:pt idx="85352">
                  <c:v>13.558313999999999</c:v>
                </c:pt>
                <c:pt idx="85353">
                  <c:v>13.555866</c:v>
                </c:pt>
                <c:pt idx="85354">
                  <c:v>13.554392999999999</c:v>
                </c:pt>
                <c:pt idx="85355">
                  <c:v>13.556246</c:v>
                </c:pt>
                <c:pt idx="85356">
                  <c:v>13.552586</c:v>
                </c:pt>
                <c:pt idx="85357">
                  <c:v>13.554774</c:v>
                </c:pt>
                <c:pt idx="85358">
                  <c:v>13.557896</c:v>
                </c:pt>
                <c:pt idx="85359">
                  <c:v>13.550560000000001</c:v>
                </c:pt>
                <c:pt idx="85360">
                  <c:v>13.552880999999999</c:v>
                </c:pt>
                <c:pt idx="85361">
                  <c:v>13.561686999999999</c:v>
                </c:pt>
                <c:pt idx="85362">
                  <c:v>13.563135000000001</c:v>
                </c:pt>
                <c:pt idx="85363">
                  <c:v>13.564268</c:v>
                </c:pt>
                <c:pt idx="85364">
                  <c:v>13.564442</c:v>
                </c:pt>
                <c:pt idx="85365">
                  <c:v>13.559136000000001</c:v>
                </c:pt>
                <c:pt idx="85366">
                  <c:v>13.55752</c:v>
                </c:pt>
                <c:pt idx="85367">
                  <c:v>13.561436</c:v>
                </c:pt>
                <c:pt idx="85368">
                  <c:v>13.558451</c:v>
                </c:pt>
                <c:pt idx="85369">
                  <c:v>13.552431</c:v>
                </c:pt>
                <c:pt idx="85370">
                  <c:v>13.558242</c:v>
                </c:pt>
                <c:pt idx="85371">
                  <c:v>13.568350000000001</c:v>
                </c:pt>
                <c:pt idx="85372">
                  <c:v>13.56475</c:v>
                </c:pt>
                <c:pt idx="85373">
                  <c:v>13.556834</c:v>
                </c:pt>
                <c:pt idx="85374">
                  <c:v>13.561779</c:v>
                </c:pt>
                <c:pt idx="85375">
                  <c:v>13.564635000000001</c:v>
                </c:pt>
                <c:pt idx="85376">
                  <c:v>13.561669999999999</c:v>
                </c:pt>
                <c:pt idx="85377">
                  <c:v>13.563097000000001</c:v>
                </c:pt>
                <c:pt idx="85378">
                  <c:v>13.56053</c:v>
                </c:pt>
                <c:pt idx="85379">
                  <c:v>13.559246</c:v>
                </c:pt>
                <c:pt idx="85380">
                  <c:v>13.560902</c:v>
                </c:pt>
                <c:pt idx="85381">
                  <c:v>13.561907</c:v>
                </c:pt>
                <c:pt idx="85382">
                  <c:v>13.561218</c:v>
                </c:pt>
                <c:pt idx="85383">
                  <c:v>13.558858000000001</c:v>
                </c:pt>
                <c:pt idx="85384">
                  <c:v>13.565517</c:v>
                </c:pt>
                <c:pt idx="85385">
                  <c:v>13.572827999999999</c:v>
                </c:pt>
                <c:pt idx="85386">
                  <c:v>13.571089000000001</c:v>
                </c:pt>
                <c:pt idx="85387">
                  <c:v>13.568413</c:v>
                </c:pt>
                <c:pt idx="85388">
                  <c:v>13.566762000000001</c:v>
                </c:pt>
                <c:pt idx="85389">
                  <c:v>13.564418</c:v>
                </c:pt>
                <c:pt idx="85390">
                  <c:v>13.561569</c:v>
                </c:pt>
                <c:pt idx="85391">
                  <c:v>13.563475</c:v>
                </c:pt>
                <c:pt idx="85392">
                  <c:v>13.565942</c:v>
                </c:pt>
                <c:pt idx="85393">
                  <c:v>13.563164</c:v>
                </c:pt>
                <c:pt idx="85394">
                  <c:v>13.566967</c:v>
                </c:pt>
                <c:pt idx="85395">
                  <c:v>13.564731</c:v>
                </c:pt>
                <c:pt idx="85396">
                  <c:v>13.559716999999999</c:v>
                </c:pt>
                <c:pt idx="85397">
                  <c:v>13.566957</c:v>
                </c:pt>
                <c:pt idx="85398">
                  <c:v>13.568994999999999</c:v>
                </c:pt>
                <c:pt idx="85399">
                  <c:v>13.564685000000001</c:v>
                </c:pt>
                <c:pt idx="85400">
                  <c:v>13.565431</c:v>
                </c:pt>
                <c:pt idx="85401">
                  <c:v>13.567128</c:v>
                </c:pt>
                <c:pt idx="85402">
                  <c:v>13.564607000000001</c:v>
                </c:pt>
                <c:pt idx="85403">
                  <c:v>13.563326999999999</c:v>
                </c:pt>
                <c:pt idx="85404">
                  <c:v>13.5642</c:v>
                </c:pt>
                <c:pt idx="85405">
                  <c:v>13.563844</c:v>
                </c:pt>
                <c:pt idx="85406">
                  <c:v>13.567192</c:v>
                </c:pt>
                <c:pt idx="85407">
                  <c:v>13.565861999999999</c:v>
                </c:pt>
                <c:pt idx="85408">
                  <c:v>13.559912000000001</c:v>
                </c:pt>
                <c:pt idx="85409">
                  <c:v>13.562033</c:v>
                </c:pt>
                <c:pt idx="85410">
                  <c:v>13.565936000000001</c:v>
                </c:pt>
                <c:pt idx="85411">
                  <c:v>13.566488</c:v>
                </c:pt>
                <c:pt idx="85412">
                  <c:v>13.565599000000001</c:v>
                </c:pt>
                <c:pt idx="85413">
                  <c:v>13.567753</c:v>
                </c:pt>
                <c:pt idx="85414">
                  <c:v>13.569006</c:v>
                </c:pt>
                <c:pt idx="85415">
                  <c:v>13.564771</c:v>
                </c:pt>
                <c:pt idx="85416">
                  <c:v>13.562958</c:v>
                </c:pt>
                <c:pt idx="85417">
                  <c:v>13.564752</c:v>
                </c:pt>
                <c:pt idx="85418">
                  <c:v>13.566188</c:v>
                </c:pt>
                <c:pt idx="85419">
                  <c:v>13.56582</c:v>
                </c:pt>
                <c:pt idx="85420">
                  <c:v>13.568374</c:v>
                </c:pt>
                <c:pt idx="85421">
                  <c:v>13.571863</c:v>
                </c:pt>
                <c:pt idx="85422">
                  <c:v>13.571828999999999</c:v>
                </c:pt>
                <c:pt idx="85423">
                  <c:v>13.573964999999999</c:v>
                </c:pt>
                <c:pt idx="85424">
                  <c:v>13.576396000000001</c:v>
                </c:pt>
                <c:pt idx="85425">
                  <c:v>13.574016</c:v>
                </c:pt>
                <c:pt idx="85426">
                  <c:v>13.570506</c:v>
                </c:pt>
                <c:pt idx="85427">
                  <c:v>13.572072</c:v>
                </c:pt>
                <c:pt idx="85428">
                  <c:v>13.573511</c:v>
                </c:pt>
                <c:pt idx="85429">
                  <c:v>13.567493000000001</c:v>
                </c:pt>
                <c:pt idx="85430">
                  <c:v>13.569424</c:v>
                </c:pt>
                <c:pt idx="85431">
                  <c:v>13.573093</c:v>
                </c:pt>
                <c:pt idx="85432">
                  <c:v>13.568275999999999</c:v>
                </c:pt>
                <c:pt idx="85433">
                  <c:v>13.574579999999999</c:v>
                </c:pt>
                <c:pt idx="85434">
                  <c:v>13.577259</c:v>
                </c:pt>
                <c:pt idx="85435">
                  <c:v>13.566884</c:v>
                </c:pt>
                <c:pt idx="85436">
                  <c:v>13.569701</c:v>
                </c:pt>
                <c:pt idx="85437">
                  <c:v>13.577484999999999</c:v>
                </c:pt>
                <c:pt idx="85438">
                  <c:v>13.570891</c:v>
                </c:pt>
                <c:pt idx="85439">
                  <c:v>13.565557</c:v>
                </c:pt>
                <c:pt idx="85440">
                  <c:v>13.570968000000001</c:v>
                </c:pt>
                <c:pt idx="85441">
                  <c:v>13.571375</c:v>
                </c:pt>
                <c:pt idx="85442">
                  <c:v>13.572683</c:v>
                </c:pt>
                <c:pt idx="85443">
                  <c:v>13.577004000000001</c:v>
                </c:pt>
                <c:pt idx="85444">
                  <c:v>13.569454</c:v>
                </c:pt>
                <c:pt idx="85445">
                  <c:v>13.569112000000001</c:v>
                </c:pt>
                <c:pt idx="85446">
                  <c:v>13.575495</c:v>
                </c:pt>
                <c:pt idx="85447">
                  <c:v>13.572473</c:v>
                </c:pt>
                <c:pt idx="85448">
                  <c:v>13.571375</c:v>
                </c:pt>
                <c:pt idx="85449">
                  <c:v>13.575355</c:v>
                </c:pt>
                <c:pt idx="85450">
                  <c:v>13.576000000000001</c:v>
                </c:pt>
                <c:pt idx="85451">
                  <c:v>13.571455</c:v>
                </c:pt>
                <c:pt idx="85452">
                  <c:v>13.57198</c:v>
                </c:pt>
                <c:pt idx="85453">
                  <c:v>13.574070000000001</c:v>
                </c:pt>
                <c:pt idx="85454">
                  <c:v>13.568987999999999</c:v>
                </c:pt>
                <c:pt idx="85455">
                  <c:v>13.570378</c:v>
                </c:pt>
                <c:pt idx="85456">
                  <c:v>13.57568</c:v>
                </c:pt>
                <c:pt idx="85457">
                  <c:v>13.574557</c:v>
                </c:pt>
                <c:pt idx="85458">
                  <c:v>13.570180000000001</c:v>
                </c:pt>
                <c:pt idx="85459">
                  <c:v>13.571319000000001</c:v>
                </c:pt>
                <c:pt idx="85460">
                  <c:v>13.57742</c:v>
                </c:pt>
                <c:pt idx="85461">
                  <c:v>13.573829999999999</c:v>
                </c:pt>
                <c:pt idx="85462">
                  <c:v>13.575414</c:v>
                </c:pt>
                <c:pt idx="85463">
                  <c:v>13.583462000000001</c:v>
                </c:pt>
                <c:pt idx="85464">
                  <c:v>13.577764</c:v>
                </c:pt>
                <c:pt idx="85465">
                  <c:v>13.569922</c:v>
                </c:pt>
                <c:pt idx="85466">
                  <c:v>13.572582000000001</c:v>
                </c:pt>
                <c:pt idx="85467">
                  <c:v>13.576632999999999</c:v>
                </c:pt>
                <c:pt idx="85468">
                  <c:v>13.575104</c:v>
                </c:pt>
                <c:pt idx="85469">
                  <c:v>13.576155</c:v>
                </c:pt>
                <c:pt idx="85470">
                  <c:v>13.582312</c:v>
                </c:pt>
                <c:pt idx="85471">
                  <c:v>13.581378000000001</c:v>
                </c:pt>
                <c:pt idx="85472">
                  <c:v>13.580145</c:v>
                </c:pt>
                <c:pt idx="85473">
                  <c:v>13.580145999999999</c:v>
                </c:pt>
                <c:pt idx="85474">
                  <c:v>13.579083000000001</c:v>
                </c:pt>
                <c:pt idx="85475">
                  <c:v>13.577776999999999</c:v>
                </c:pt>
                <c:pt idx="85476">
                  <c:v>13.578156</c:v>
                </c:pt>
                <c:pt idx="85477">
                  <c:v>13.579627</c:v>
                </c:pt>
                <c:pt idx="85478">
                  <c:v>13.572456000000001</c:v>
                </c:pt>
                <c:pt idx="85479">
                  <c:v>13.573183999999999</c:v>
                </c:pt>
                <c:pt idx="85480">
                  <c:v>13.585207</c:v>
                </c:pt>
                <c:pt idx="85481">
                  <c:v>13.580409</c:v>
                </c:pt>
                <c:pt idx="85482">
                  <c:v>13.574764</c:v>
                </c:pt>
                <c:pt idx="85483">
                  <c:v>13.583155</c:v>
                </c:pt>
                <c:pt idx="85484">
                  <c:v>13.583656</c:v>
                </c:pt>
                <c:pt idx="85485">
                  <c:v>13.576760999999999</c:v>
                </c:pt>
                <c:pt idx="85486">
                  <c:v>13.582526</c:v>
                </c:pt>
                <c:pt idx="85487">
                  <c:v>13.584702</c:v>
                </c:pt>
                <c:pt idx="85488">
                  <c:v>13.573649</c:v>
                </c:pt>
                <c:pt idx="85489">
                  <c:v>13.580615999999999</c:v>
                </c:pt>
                <c:pt idx="85490">
                  <c:v>13.587619</c:v>
                </c:pt>
                <c:pt idx="85491">
                  <c:v>13.576053999999999</c:v>
                </c:pt>
                <c:pt idx="85492">
                  <c:v>13.573613</c:v>
                </c:pt>
                <c:pt idx="85493">
                  <c:v>13.582345</c:v>
                </c:pt>
                <c:pt idx="85494">
                  <c:v>13.586740000000001</c:v>
                </c:pt>
                <c:pt idx="85495">
                  <c:v>13.581046000000001</c:v>
                </c:pt>
                <c:pt idx="85496">
                  <c:v>13.580826</c:v>
                </c:pt>
                <c:pt idx="85497">
                  <c:v>13.586785000000001</c:v>
                </c:pt>
                <c:pt idx="85498">
                  <c:v>13.581909</c:v>
                </c:pt>
                <c:pt idx="85499">
                  <c:v>13.577019999999999</c:v>
                </c:pt>
                <c:pt idx="85500">
                  <c:v>13.57747</c:v>
                </c:pt>
                <c:pt idx="85501">
                  <c:v>13.577783999999999</c:v>
                </c:pt>
                <c:pt idx="85502">
                  <c:v>13.576802000000001</c:v>
                </c:pt>
                <c:pt idx="85503">
                  <c:v>13.576752000000001</c:v>
                </c:pt>
                <c:pt idx="85504">
                  <c:v>13.580920000000001</c:v>
                </c:pt>
                <c:pt idx="85505">
                  <c:v>13.586014</c:v>
                </c:pt>
                <c:pt idx="85506">
                  <c:v>13.590009999999999</c:v>
                </c:pt>
                <c:pt idx="85507">
                  <c:v>13.589122</c:v>
                </c:pt>
                <c:pt idx="85508">
                  <c:v>13.586093</c:v>
                </c:pt>
                <c:pt idx="85509">
                  <c:v>13.589055999999999</c:v>
                </c:pt>
                <c:pt idx="85510">
                  <c:v>13.590536999999999</c:v>
                </c:pt>
                <c:pt idx="85511">
                  <c:v>13.584638999999999</c:v>
                </c:pt>
                <c:pt idx="85512">
                  <c:v>13.579955999999999</c:v>
                </c:pt>
                <c:pt idx="85513">
                  <c:v>13.587866</c:v>
                </c:pt>
                <c:pt idx="85514">
                  <c:v>13.593</c:v>
                </c:pt>
                <c:pt idx="85515">
                  <c:v>13.585229</c:v>
                </c:pt>
                <c:pt idx="85516">
                  <c:v>13.585842</c:v>
                </c:pt>
                <c:pt idx="85517">
                  <c:v>13.589486000000001</c:v>
                </c:pt>
                <c:pt idx="85518">
                  <c:v>13.587236000000001</c:v>
                </c:pt>
                <c:pt idx="85519">
                  <c:v>13.584797999999999</c:v>
                </c:pt>
                <c:pt idx="85520">
                  <c:v>13.584402000000001</c:v>
                </c:pt>
                <c:pt idx="85521">
                  <c:v>13.584555999999999</c:v>
                </c:pt>
                <c:pt idx="85522">
                  <c:v>13.582432000000001</c:v>
                </c:pt>
                <c:pt idx="85523">
                  <c:v>13.586150999999999</c:v>
                </c:pt>
                <c:pt idx="85524">
                  <c:v>13.587543999999999</c:v>
                </c:pt>
                <c:pt idx="85525">
                  <c:v>13.582096</c:v>
                </c:pt>
                <c:pt idx="85526">
                  <c:v>13.586159</c:v>
                </c:pt>
                <c:pt idx="85527">
                  <c:v>13.589829999999999</c:v>
                </c:pt>
                <c:pt idx="85528">
                  <c:v>13.58431</c:v>
                </c:pt>
                <c:pt idx="85529">
                  <c:v>13.581811</c:v>
                </c:pt>
                <c:pt idx="85530">
                  <c:v>13.587115000000001</c:v>
                </c:pt>
                <c:pt idx="85531">
                  <c:v>13.587196</c:v>
                </c:pt>
                <c:pt idx="85532">
                  <c:v>13.582829</c:v>
                </c:pt>
                <c:pt idx="85533">
                  <c:v>13.588831000000001</c:v>
                </c:pt>
                <c:pt idx="85534">
                  <c:v>13.588526</c:v>
                </c:pt>
                <c:pt idx="85535">
                  <c:v>13.583038999999999</c:v>
                </c:pt>
                <c:pt idx="85536">
                  <c:v>13.59127</c:v>
                </c:pt>
                <c:pt idx="85537">
                  <c:v>13.589734999999999</c:v>
                </c:pt>
                <c:pt idx="85538">
                  <c:v>13.580652000000001</c:v>
                </c:pt>
                <c:pt idx="85539">
                  <c:v>13.586971</c:v>
                </c:pt>
                <c:pt idx="85540">
                  <c:v>13.593044000000001</c:v>
                </c:pt>
                <c:pt idx="85541">
                  <c:v>13.586219</c:v>
                </c:pt>
                <c:pt idx="85542">
                  <c:v>13.586021000000001</c:v>
                </c:pt>
                <c:pt idx="85543">
                  <c:v>13.592765</c:v>
                </c:pt>
                <c:pt idx="85544">
                  <c:v>13.588945000000001</c:v>
                </c:pt>
                <c:pt idx="85545">
                  <c:v>13.582436</c:v>
                </c:pt>
                <c:pt idx="85546">
                  <c:v>13.581656000000001</c:v>
                </c:pt>
                <c:pt idx="85547">
                  <c:v>13.58717</c:v>
                </c:pt>
                <c:pt idx="85548">
                  <c:v>13.591221000000001</c:v>
                </c:pt>
                <c:pt idx="85549">
                  <c:v>13.589555000000001</c:v>
                </c:pt>
                <c:pt idx="85550">
                  <c:v>13.591443999999999</c:v>
                </c:pt>
                <c:pt idx="85551">
                  <c:v>13.591685999999999</c:v>
                </c:pt>
                <c:pt idx="85552">
                  <c:v>13.589945</c:v>
                </c:pt>
                <c:pt idx="85553">
                  <c:v>13.596363</c:v>
                </c:pt>
                <c:pt idx="85554">
                  <c:v>13.600852</c:v>
                </c:pt>
                <c:pt idx="85555">
                  <c:v>13.595075</c:v>
                </c:pt>
                <c:pt idx="85556">
                  <c:v>13.590557</c:v>
                </c:pt>
                <c:pt idx="85557">
                  <c:v>13.593954999999999</c:v>
                </c:pt>
                <c:pt idx="85558">
                  <c:v>13.591884</c:v>
                </c:pt>
                <c:pt idx="85559">
                  <c:v>13.588865999999999</c:v>
                </c:pt>
                <c:pt idx="85560">
                  <c:v>13.592796</c:v>
                </c:pt>
                <c:pt idx="85561">
                  <c:v>13.588865999999999</c:v>
                </c:pt>
                <c:pt idx="85562">
                  <c:v>13.587021999999999</c:v>
                </c:pt>
                <c:pt idx="85563">
                  <c:v>13.592014000000001</c:v>
                </c:pt>
                <c:pt idx="85564">
                  <c:v>13.589696</c:v>
                </c:pt>
                <c:pt idx="85565">
                  <c:v>13.589287000000001</c:v>
                </c:pt>
                <c:pt idx="85566">
                  <c:v>13.594919000000001</c:v>
                </c:pt>
                <c:pt idx="85567">
                  <c:v>13.595572000000001</c:v>
                </c:pt>
                <c:pt idx="85568">
                  <c:v>13.591252000000001</c:v>
                </c:pt>
                <c:pt idx="85569">
                  <c:v>13.595921000000001</c:v>
                </c:pt>
                <c:pt idx="85570">
                  <c:v>13.600856</c:v>
                </c:pt>
                <c:pt idx="85571">
                  <c:v>13.588907000000001</c:v>
                </c:pt>
                <c:pt idx="85572">
                  <c:v>13.587853000000001</c:v>
                </c:pt>
                <c:pt idx="85573">
                  <c:v>13.601001</c:v>
                </c:pt>
                <c:pt idx="85574">
                  <c:v>13.597137999999999</c:v>
                </c:pt>
                <c:pt idx="85575">
                  <c:v>13.590237</c:v>
                </c:pt>
                <c:pt idx="85576">
                  <c:v>13.594984</c:v>
                </c:pt>
                <c:pt idx="85577">
                  <c:v>13.597861999999999</c:v>
                </c:pt>
                <c:pt idx="85578">
                  <c:v>13.592352999999999</c:v>
                </c:pt>
                <c:pt idx="85579">
                  <c:v>13.592299000000001</c:v>
                </c:pt>
                <c:pt idx="85580">
                  <c:v>13.59765</c:v>
                </c:pt>
                <c:pt idx="85581">
                  <c:v>13.59477</c:v>
                </c:pt>
                <c:pt idx="85582">
                  <c:v>13.594409000000001</c:v>
                </c:pt>
                <c:pt idx="85583">
                  <c:v>13.60005</c:v>
                </c:pt>
                <c:pt idx="85584">
                  <c:v>13.598267</c:v>
                </c:pt>
                <c:pt idx="85585">
                  <c:v>13.595373</c:v>
                </c:pt>
                <c:pt idx="85586">
                  <c:v>13.60032</c:v>
                </c:pt>
                <c:pt idx="85587">
                  <c:v>13.601315</c:v>
                </c:pt>
                <c:pt idx="85588">
                  <c:v>13.594528</c:v>
                </c:pt>
                <c:pt idx="85589">
                  <c:v>13.597027000000001</c:v>
                </c:pt>
                <c:pt idx="85590">
                  <c:v>13.598273000000001</c:v>
                </c:pt>
                <c:pt idx="85591">
                  <c:v>13.592404</c:v>
                </c:pt>
                <c:pt idx="85592">
                  <c:v>13.596714</c:v>
                </c:pt>
                <c:pt idx="85593">
                  <c:v>13.599219</c:v>
                </c:pt>
                <c:pt idx="85594">
                  <c:v>13.598318000000001</c:v>
                </c:pt>
                <c:pt idx="85595">
                  <c:v>13.599164999999999</c:v>
                </c:pt>
                <c:pt idx="85596">
                  <c:v>13.598636000000001</c:v>
                </c:pt>
                <c:pt idx="85597">
                  <c:v>13.601350999999999</c:v>
                </c:pt>
                <c:pt idx="85598">
                  <c:v>13.597963</c:v>
                </c:pt>
                <c:pt idx="85599">
                  <c:v>13.597621</c:v>
                </c:pt>
                <c:pt idx="85600">
                  <c:v>13.601201</c:v>
                </c:pt>
                <c:pt idx="85601">
                  <c:v>13.597809</c:v>
                </c:pt>
                <c:pt idx="85602">
                  <c:v>13.597785999999999</c:v>
                </c:pt>
                <c:pt idx="85603">
                  <c:v>13.599785000000001</c:v>
                </c:pt>
                <c:pt idx="85604">
                  <c:v>13.596947999999999</c:v>
                </c:pt>
                <c:pt idx="85605">
                  <c:v>13.595271</c:v>
                </c:pt>
                <c:pt idx="85606">
                  <c:v>13.598514</c:v>
                </c:pt>
                <c:pt idx="85607">
                  <c:v>13.596971999999999</c:v>
                </c:pt>
                <c:pt idx="85608">
                  <c:v>13.595824</c:v>
                </c:pt>
                <c:pt idx="85609">
                  <c:v>13.604024000000001</c:v>
                </c:pt>
                <c:pt idx="85610">
                  <c:v>13.604221000000001</c:v>
                </c:pt>
                <c:pt idx="85611">
                  <c:v>13.598738000000001</c:v>
                </c:pt>
                <c:pt idx="85612">
                  <c:v>13.598969</c:v>
                </c:pt>
                <c:pt idx="85613">
                  <c:v>13.599773000000001</c:v>
                </c:pt>
                <c:pt idx="85614">
                  <c:v>13.599531000000001</c:v>
                </c:pt>
                <c:pt idx="85615">
                  <c:v>13.601867</c:v>
                </c:pt>
                <c:pt idx="85616">
                  <c:v>13.606698</c:v>
                </c:pt>
                <c:pt idx="85617">
                  <c:v>13.604925</c:v>
                </c:pt>
                <c:pt idx="85618">
                  <c:v>13.603293000000001</c:v>
                </c:pt>
                <c:pt idx="85619">
                  <c:v>13.606487</c:v>
                </c:pt>
                <c:pt idx="85620">
                  <c:v>13.601473</c:v>
                </c:pt>
                <c:pt idx="85621">
                  <c:v>13.598972</c:v>
                </c:pt>
                <c:pt idx="85622">
                  <c:v>13.605864</c:v>
                </c:pt>
                <c:pt idx="85623">
                  <c:v>13.608089</c:v>
                </c:pt>
                <c:pt idx="85624">
                  <c:v>13.60192</c:v>
                </c:pt>
                <c:pt idx="85625">
                  <c:v>13.600118</c:v>
                </c:pt>
                <c:pt idx="85626">
                  <c:v>13.605843999999999</c:v>
                </c:pt>
                <c:pt idx="85627">
                  <c:v>13.601991999999999</c:v>
                </c:pt>
                <c:pt idx="85628">
                  <c:v>13.600083</c:v>
                </c:pt>
                <c:pt idx="85629">
                  <c:v>13.607586</c:v>
                </c:pt>
                <c:pt idx="85630">
                  <c:v>13.605465000000001</c:v>
                </c:pt>
                <c:pt idx="85631">
                  <c:v>13.601870999999999</c:v>
                </c:pt>
                <c:pt idx="85632">
                  <c:v>13.606249999999999</c:v>
                </c:pt>
                <c:pt idx="85633">
                  <c:v>13.605131999999999</c:v>
                </c:pt>
                <c:pt idx="85634">
                  <c:v>13.597227999999999</c:v>
                </c:pt>
                <c:pt idx="85635">
                  <c:v>13.599824</c:v>
                </c:pt>
                <c:pt idx="85636">
                  <c:v>13.604207000000001</c:v>
                </c:pt>
                <c:pt idx="85637">
                  <c:v>13.598087</c:v>
                </c:pt>
                <c:pt idx="85638">
                  <c:v>13.601768</c:v>
                </c:pt>
                <c:pt idx="85639">
                  <c:v>13.608451000000001</c:v>
                </c:pt>
                <c:pt idx="85640">
                  <c:v>13.603637000000001</c:v>
                </c:pt>
                <c:pt idx="85641">
                  <c:v>13.604779000000001</c:v>
                </c:pt>
                <c:pt idx="85642">
                  <c:v>13.616918999999999</c:v>
                </c:pt>
                <c:pt idx="85643">
                  <c:v>13.616191000000001</c:v>
                </c:pt>
                <c:pt idx="85644">
                  <c:v>13.603899999999999</c:v>
                </c:pt>
                <c:pt idx="85645">
                  <c:v>13.61004</c:v>
                </c:pt>
                <c:pt idx="85646">
                  <c:v>13.612525</c:v>
                </c:pt>
                <c:pt idx="85647">
                  <c:v>13.599391000000001</c:v>
                </c:pt>
                <c:pt idx="85648">
                  <c:v>13.604086000000001</c:v>
                </c:pt>
                <c:pt idx="85649">
                  <c:v>13.613683</c:v>
                </c:pt>
                <c:pt idx="85650">
                  <c:v>13.608527</c:v>
                </c:pt>
                <c:pt idx="85651">
                  <c:v>13.6069</c:v>
                </c:pt>
                <c:pt idx="85652">
                  <c:v>13.610006</c:v>
                </c:pt>
                <c:pt idx="85653">
                  <c:v>13.608207</c:v>
                </c:pt>
                <c:pt idx="85654">
                  <c:v>13.605988</c:v>
                </c:pt>
                <c:pt idx="85655">
                  <c:v>13.610215</c:v>
                </c:pt>
                <c:pt idx="85656">
                  <c:v>13.607351</c:v>
                </c:pt>
                <c:pt idx="85657">
                  <c:v>13.599648</c:v>
                </c:pt>
                <c:pt idx="85658">
                  <c:v>13.603868</c:v>
                </c:pt>
                <c:pt idx="85659">
                  <c:v>13.610174000000001</c:v>
                </c:pt>
                <c:pt idx="85660">
                  <c:v>13.609346</c:v>
                </c:pt>
                <c:pt idx="85661">
                  <c:v>13.603967000000001</c:v>
                </c:pt>
                <c:pt idx="85662">
                  <c:v>13.60577</c:v>
                </c:pt>
                <c:pt idx="85663">
                  <c:v>13.610582000000001</c:v>
                </c:pt>
                <c:pt idx="85664">
                  <c:v>13.606646</c:v>
                </c:pt>
                <c:pt idx="85665">
                  <c:v>13.607745</c:v>
                </c:pt>
                <c:pt idx="85666">
                  <c:v>13.613588999999999</c:v>
                </c:pt>
                <c:pt idx="85667">
                  <c:v>13.612322000000001</c:v>
                </c:pt>
                <c:pt idx="85668">
                  <c:v>13.606609000000001</c:v>
                </c:pt>
                <c:pt idx="85669">
                  <c:v>13.607798000000001</c:v>
                </c:pt>
                <c:pt idx="85670">
                  <c:v>13.612269</c:v>
                </c:pt>
                <c:pt idx="85671">
                  <c:v>13.607006999999999</c:v>
                </c:pt>
                <c:pt idx="85672">
                  <c:v>13.606135</c:v>
                </c:pt>
                <c:pt idx="85673">
                  <c:v>13.609378</c:v>
                </c:pt>
                <c:pt idx="85674">
                  <c:v>13.607931000000001</c:v>
                </c:pt>
                <c:pt idx="85675">
                  <c:v>13.615344</c:v>
                </c:pt>
                <c:pt idx="85676">
                  <c:v>13.621511</c:v>
                </c:pt>
                <c:pt idx="85677">
                  <c:v>13.612337</c:v>
                </c:pt>
                <c:pt idx="85678">
                  <c:v>13.608998</c:v>
                </c:pt>
                <c:pt idx="85679">
                  <c:v>13.618719</c:v>
                </c:pt>
                <c:pt idx="85680">
                  <c:v>13.614277</c:v>
                </c:pt>
                <c:pt idx="85681">
                  <c:v>13.604698000000001</c:v>
                </c:pt>
                <c:pt idx="85682">
                  <c:v>13.614380000000001</c:v>
                </c:pt>
                <c:pt idx="85683">
                  <c:v>13.616543999999999</c:v>
                </c:pt>
                <c:pt idx="85684">
                  <c:v>13.606522</c:v>
                </c:pt>
                <c:pt idx="85685">
                  <c:v>13.610120999999999</c:v>
                </c:pt>
                <c:pt idx="85686">
                  <c:v>13.617658</c:v>
                </c:pt>
                <c:pt idx="85687">
                  <c:v>13.613293000000001</c:v>
                </c:pt>
                <c:pt idx="85688">
                  <c:v>13.614164000000001</c:v>
                </c:pt>
                <c:pt idx="85689">
                  <c:v>13.623061999999999</c:v>
                </c:pt>
                <c:pt idx="85690">
                  <c:v>13.615239000000001</c:v>
                </c:pt>
                <c:pt idx="85691">
                  <c:v>13.610163</c:v>
                </c:pt>
                <c:pt idx="85692">
                  <c:v>13.617398</c:v>
                </c:pt>
                <c:pt idx="85693">
                  <c:v>13.612968</c:v>
                </c:pt>
                <c:pt idx="85694">
                  <c:v>13.609169</c:v>
                </c:pt>
                <c:pt idx="85695">
                  <c:v>13.612166</c:v>
                </c:pt>
                <c:pt idx="85696">
                  <c:v>13.61054</c:v>
                </c:pt>
                <c:pt idx="85697">
                  <c:v>13.611514</c:v>
                </c:pt>
                <c:pt idx="85698">
                  <c:v>13.615385</c:v>
                </c:pt>
                <c:pt idx="85699">
                  <c:v>13.613918999999999</c:v>
                </c:pt>
                <c:pt idx="85700">
                  <c:v>13.61321</c:v>
                </c:pt>
                <c:pt idx="85701">
                  <c:v>13.619866</c:v>
                </c:pt>
                <c:pt idx="85702">
                  <c:v>13.619566000000001</c:v>
                </c:pt>
                <c:pt idx="85703">
                  <c:v>13.610958999999999</c:v>
                </c:pt>
                <c:pt idx="85704">
                  <c:v>13.614178000000001</c:v>
                </c:pt>
                <c:pt idx="85705">
                  <c:v>13.620324</c:v>
                </c:pt>
                <c:pt idx="85706">
                  <c:v>13.617160999999999</c:v>
                </c:pt>
                <c:pt idx="85707">
                  <c:v>13.6144</c:v>
                </c:pt>
                <c:pt idx="85708">
                  <c:v>13.616638999999999</c:v>
                </c:pt>
                <c:pt idx="85709">
                  <c:v>13.618359</c:v>
                </c:pt>
                <c:pt idx="85710">
                  <c:v>13.612826999999999</c:v>
                </c:pt>
                <c:pt idx="85711">
                  <c:v>13.613572</c:v>
                </c:pt>
                <c:pt idx="85712">
                  <c:v>13.622315</c:v>
                </c:pt>
                <c:pt idx="85713">
                  <c:v>13.620161</c:v>
                </c:pt>
                <c:pt idx="85714">
                  <c:v>13.61619</c:v>
                </c:pt>
                <c:pt idx="85715">
                  <c:v>13.619026</c:v>
                </c:pt>
                <c:pt idx="85716">
                  <c:v>13.619393000000001</c:v>
                </c:pt>
                <c:pt idx="85717">
                  <c:v>13.617948</c:v>
                </c:pt>
                <c:pt idx="85718">
                  <c:v>13.622498</c:v>
                </c:pt>
                <c:pt idx="85719">
                  <c:v>13.620842</c:v>
                </c:pt>
                <c:pt idx="85720">
                  <c:v>13.612218</c:v>
                </c:pt>
                <c:pt idx="85721">
                  <c:v>13.617739</c:v>
                </c:pt>
                <c:pt idx="85722">
                  <c:v>13.622346</c:v>
                </c:pt>
                <c:pt idx="85723">
                  <c:v>13.614508000000001</c:v>
                </c:pt>
                <c:pt idx="85724">
                  <c:v>13.615152999999999</c:v>
                </c:pt>
                <c:pt idx="85725">
                  <c:v>13.622123999999999</c:v>
                </c:pt>
                <c:pt idx="85726">
                  <c:v>13.621074999999999</c:v>
                </c:pt>
                <c:pt idx="85727">
                  <c:v>13.620778</c:v>
                </c:pt>
                <c:pt idx="85728">
                  <c:v>13.628833999999999</c:v>
                </c:pt>
                <c:pt idx="85729">
                  <c:v>13.627136999999999</c:v>
                </c:pt>
                <c:pt idx="85730">
                  <c:v>13.618207</c:v>
                </c:pt>
                <c:pt idx="85731">
                  <c:v>13.62416</c:v>
                </c:pt>
                <c:pt idx="85732">
                  <c:v>13.627801</c:v>
                </c:pt>
                <c:pt idx="85733">
                  <c:v>13.618793</c:v>
                </c:pt>
                <c:pt idx="85734">
                  <c:v>13.6157</c:v>
                </c:pt>
                <c:pt idx="85735">
                  <c:v>13.61847</c:v>
                </c:pt>
                <c:pt idx="85736">
                  <c:v>13.618769</c:v>
                </c:pt>
                <c:pt idx="85737">
                  <c:v>13.621001</c:v>
                </c:pt>
                <c:pt idx="85738">
                  <c:v>13.625859999999999</c:v>
                </c:pt>
                <c:pt idx="85739">
                  <c:v>13.619196000000001</c:v>
                </c:pt>
                <c:pt idx="85740">
                  <c:v>13.612247999999999</c:v>
                </c:pt>
                <c:pt idx="85741">
                  <c:v>13.620298</c:v>
                </c:pt>
                <c:pt idx="85742">
                  <c:v>13.624447</c:v>
                </c:pt>
                <c:pt idx="85743">
                  <c:v>13.618567000000001</c:v>
                </c:pt>
                <c:pt idx="85744">
                  <c:v>13.616934000000001</c:v>
                </c:pt>
                <c:pt idx="85745">
                  <c:v>13.622659000000001</c:v>
                </c:pt>
                <c:pt idx="85746">
                  <c:v>13.623751</c:v>
                </c:pt>
                <c:pt idx="85747">
                  <c:v>13.621721000000001</c:v>
                </c:pt>
                <c:pt idx="85748">
                  <c:v>13.627067</c:v>
                </c:pt>
                <c:pt idx="85749">
                  <c:v>13.625346</c:v>
                </c:pt>
                <c:pt idx="85750">
                  <c:v>13.618816000000001</c:v>
                </c:pt>
                <c:pt idx="85751">
                  <c:v>13.626797</c:v>
                </c:pt>
                <c:pt idx="85752">
                  <c:v>13.632339</c:v>
                </c:pt>
                <c:pt idx="85753">
                  <c:v>13.622097</c:v>
                </c:pt>
                <c:pt idx="85754">
                  <c:v>13.619676999999999</c:v>
                </c:pt>
                <c:pt idx="85755">
                  <c:v>13.630561</c:v>
                </c:pt>
                <c:pt idx="85756">
                  <c:v>13.630568999999999</c:v>
                </c:pt>
                <c:pt idx="85757">
                  <c:v>13.623096</c:v>
                </c:pt>
                <c:pt idx="85758">
                  <c:v>13.624364999999999</c:v>
                </c:pt>
                <c:pt idx="85759">
                  <c:v>13.624941</c:v>
                </c:pt>
                <c:pt idx="85760">
                  <c:v>13.622356999999999</c:v>
                </c:pt>
                <c:pt idx="85761">
                  <c:v>13.626315</c:v>
                </c:pt>
                <c:pt idx="85762">
                  <c:v>13.630151</c:v>
                </c:pt>
                <c:pt idx="85763">
                  <c:v>13.627079</c:v>
                </c:pt>
                <c:pt idx="85764">
                  <c:v>13.625397</c:v>
                </c:pt>
                <c:pt idx="85765">
                  <c:v>13.626753000000001</c:v>
                </c:pt>
                <c:pt idx="85766">
                  <c:v>13.624952</c:v>
                </c:pt>
                <c:pt idx="85767">
                  <c:v>13.626711</c:v>
                </c:pt>
                <c:pt idx="85768">
                  <c:v>13.627879999999999</c:v>
                </c:pt>
                <c:pt idx="85769">
                  <c:v>13.622534999999999</c:v>
                </c:pt>
                <c:pt idx="85770">
                  <c:v>13.624466</c:v>
                </c:pt>
                <c:pt idx="85771">
                  <c:v>13.629809</c:v>
                </c:pt>
                <c:pt idx="85772">
                  <c:v>13.625106000000001</c:v>
                </c:pt>
                <c:pt idx="85773">
                  <c:v>13.620857000000001</c:v>
                </c:pt>
                <c:pt idx="85774">
                  <c:v>13.627094</c:v>
                </c:pt>
                <c:pt idx="85775">
                  <c:v>13.630188</c:v>
                </c:pt>
                <c:pt idx="85776">
                  <c:v>13.624831</c:v>
                </c:pt>
                <c:pt idx="85777">
                  <c:v>13.627041999999999</c:v>
                </c:pt>
                <c:pt idx="85778">
                  <c:v>13.630242000000001</c:v>
                </c:pt>
                <c:pt idx="85779">
                  <c:v>13.627996</c:v>
                </c:pt>
                <c:pt idx="85780">
                  <c:v>13.629200000000001</c:v>
                </c:pt>
                <c:pt idx="85781">
                  <c:v>13.632925999999999</c:v>
                </c:pt>
                <c:pt idx="85782">
                  <c:v>13.631577</c:v>
                </c:pt>
                <c:pt idx="85783">
                  <c:v>13.625458999999999</c:v>
                </c:pt>
                <c:pt idx="85784">
                  <c:v>13.630512</c:v>
                </c:pt>
                <c:pt idx="85785">
                  <c:v>13.638703</c:v>
                </c:pt>
                <c:pt idx="85786">
                  <c:v>13.633424</c:v>
                </c:pt>
                <c:pt idx="85787">
                  <c:v>13.628816</c:v>
                </c:pt>
                <c:pt idx="85788">
                  <c:v>13.62825</c:v>
                </c:pt>
                <c:pt idx="85789">
                  <c:v>13.627172</c:v>
                </c:pt>
                <c:pt idx="85790">
                  <c:v>13.633195000000001</c:v>
                </c:pt>
                <c:pt idx="85791">
                  <c:v>13.639377</c:v>
                </c:pt>
                <c:pt idx="85792">
                  <c:v>13.631831999999999</c:v>
                </c:pt>
                <c:pt idx="85793">
                  <c:v>13.626246</c:v>
                </c:pt>
                <c:pt idx="85794">
                  <c:v>13.634009000000001</c:v>
                </c:pt>
                <c:pt idx="85795">
                  <c:v>13.630158</c:v>
                </c:pt>
                <c:pt idx="85796">
                  <c:v>13.623601000000001</c:v>
                </c:pt>
                <c:pt idx="85797">
                  <c:v>13.631031</c:v>
                </c:pt>
                <c:pt idx="85798">
                  <c:v>13.630846999999999</c:v>
                </c:pt>
                <c:pt idx="85799">
                  <c:v>13.625947</c:v>
                </c:pt>
                <c:pt idx="85800">
                  <c:v>13.629896</c:v>
                </c:pt>
                <c:pt idx="85801">
                  <c:v>13.634561</c:v>
                </c:pt>
                <c:pt idx="85802">
                  <c:v>13.635482</c:v>
                </c:pt>
                <c:pt idx="85803">
                  <c:v>13.634143999999999</c:v>
                </c:pt>
                <c:pt idx="85804">
                  <c:v>13.634586000000001</c:v>
                </c:pt>
                <c:pt idx="85805">
                  <c:v>13.635232999999999</c:v>
                </c:pt>
                <c:pt idx="85806">
                  <c:v>13.634048</c:v>
                </c:pt>
                <c:pt idx="85807">
                  <c:v>13.634681</c:v>
                </c:pt>
                <c:pt idx="85808">
                  <c:v>13.633107000000001</c:v>
                </c:pt>
                <c:pt idx="85809">
                  <c:v>13.630501000000001</c:v>
                </c:pt>
                <c:pt idx="85810">
                  <c:v>13.633902000000001</c:v>
                </c:pt>
                <c:pt idx="85811">
                  <c:v>13.637986</c:v>
                </c:pt>
                <c:pt idx="85812">
                  <c:v>13.633545</c:v>
                </c:pt>
                <c:pt idx="85813">
                  <c:v>13.631430999999999</c:v>
                </c:pt>
                <c:pt idx="85814">
                  <c:v>13.637245999999999</c:v>
                </c:pt>
                <c:pt idx="85815">
                  <c:v>13.634169</c:v>
                </c:pt>
                <c:pt idx="85816">
                  <c:v>13.629686</c:v>
                </c:pt>
                <c:pt idx="85817">
                  <c:v>13.632911999999999</c:v>
                </c:pt>
                <c:pt idx="85818">
                  <c:v>13.632626999999999</c:v>
                </c:pt>
                <c:pt idx="85819">
                  <c:v>13.630938</c:v>
                </c:pt>
                <c:pt idx="85820">
                  <c:v>13.635218</c:v>
                </c:pt>
                <c:pt idx="85821">
                  <c:v>13.639374</c:v>
                </c:pt>
                <c:pt idx="85822">
                  <c:v>13.635130999999999</c:v>
                </c:pt>
                <c:pt idx="85823">
                  <c:v>13.635025000000001</c:v>
                </c:pt>
                <c:pt idx="85824">
                  <c:v>13.641541999999999</c:v>
                </c:pt>
                <c:pt idx="85825">
                  <c:v>13.636232</c:v>
                </c:pt>
                <c:pt idx="85826">
                  <c:v>13.633549</c:v>
                </c:pt>
                <c:pt idx="85827">
                  <c:v>13.642803000000001</c:v>
                </c:pt>
                <c:pt idx="85828">
                  <c:v>13.642052</c:v>
                </c:pt>
                <c:pt idx="85829">
                  <c:v>13.633324</c:v>
                </c:pt>
                <c:pt idx="85830">
                  <c:v>13.635049</c:v>
                </c:pt>
                <c:pt idx="85831">
                  <c:v>13.641398000000001</c:v>
                </c:pt>
                <c:pt idx="85832">
                  <c:v>13.638971</c:v>
                </c:pt>
                <c:pt idx="85833">
                  <c:v>13.637641</c:v>
                </c:pt>
                <c:pt idx="85834">
                  <c:v>13.639355</c:v>
                </c:pt>
                <c:pt idx="85835">
                  <c:v>13.634394</c:v>
                </c:pt>
                <c:pt idx="85836">
                  <c:v>13.634441000000001</c:v>
                </c:pt>
                <c:pt idx="85837">
                  <c:v>13.638049000000001</c:v>
                </c:pt>
                <c:pt idx="85838">
                  <c:v>13.635614</c:v>
                </c:pt>
                <c:pt idx="85839">
                  <c:v>13.633801999999999</c:v>
                </c:pt>
                <c:pt idx="85840">
                  <c:v>13.637999000000001</c:v>
                </c:pt>
                <c:pt idx="85841">
                  <c:v>13.639911</c:v>
                </c:pt>
                <c:pt idx="85842">
                  <c:v>13.637066000000001</c:v>
                </c:pt>
                <c:pt idx="85843">
                  <c:v>13.641555</c:v>
                </c:pt>
                <c:pt idx="85844">
                  <c:v>13.644772</c:v>
                </c:pt>
                <c:pt idx="85845">
                  <c:v>13.638726</c:v>
                </c:pt>
                <c:pt idx="85846">
                  <c:v>13.638640000000001</c:v>
                </c:pt>
                <c:pt idx="85847">
                  <c:v>13.643794</c:v>
                </c:pt>
                <c:pt idx="85848">
                  <c:v>13.643133000000001</c:v>
                </c:pt>
                <c:pt idx="85849">
                  <c:v>13.639502999999999</c:v>
                </c:pt>
                <c:pt idx="85850">
                  <c:v>13.641708</c:v>
                </c:pt>
                <c:pt idx="85851">
                  <c:v>13.640969</c:v>
                </c:pt>
                <c:pt idx="85852">
                  <c:v>13.634738</c:v>
                </c:pt>
                <c:pt idx="85853">
                  <c:v>13.638457000000001</c:v>
                </c:pt>
                <c:pt idx="85854">
                  <c:v>13.641994</c:v>
                </c:pt>
                <c:pt idx="85855">
                  <c:v>13.639849999999999</c:v>
                </c:pt>
                <c:pt idx="85856">
                  <c:v>13.64024</c:v>
                </c:pt>
                <c:pt idx="85857">
                  <c:v>13.642194999999999</c:v>
                </c:pt>
                <c:pt idx="85858">
                  <c:v>13.639006999999999</c:v>
                </c:pt>
                <c:pt idx="85859">
                  <c:v>13.636194</c:v>
                </c:pt>
                <c:pt idx="85860">
                  <c:v>13.642198</c:v>
                </c:pt>
                <c:pt idx="85861">
                  <c:v>13.643801</c:v>
                </c:pt>
                <c:pt idx="85862">
                  <c:v>13.642089</c:v>
                </c:pt>
                <c:pt idx="85863">
                  <c:v>13.647143</c:v>
                </c:pt>
                <c:pt idx="85864">
                  <c:v>13.646039</c:v>
                </c:pt>
                <c:pt idx="85865">
                  <c:v>13.6432</c:v>
                </c:pt>
                <c:pt idx="85866">
                  <c:v>13.645892</c:v>
                </c:pt>
                <c:pt idx="85867">
                  <c:v>13.646852000000001</c:v>
                </c:pt>
                <c:pt idx="85868">
                  <c:v>13.642396</c:v>
                </c:pt>
                <c:pt idx="85869">
                  <c:v>13.638730000000001</c:v>
                </c:pt>
                <c:pt idx="85870">
                  <c:v>13.643997000000001</c:v>
                </c:pt>
                <c:pt idx="85871">
                  <c:v>13.643207</c:v>
                </c:pt>
                <c:pt idx="85872">
                  <c:v>13.641852</c:v>
                </c:pt>
                <c:pt idx="85873">
                  <c:v>13.648382</c:v>
                </c:pt>
                <c:pt idx="85874">
                  <c:v>13.647614000000001</c:v>
                </c:pt>
                <c:pt idx="85875">
                  <c:v>13.643583</c:v>
                </c:pt>
                <c:pt idx="85876">
                  <c:v>13.641284000000001</c:v>
                </c:pt>
                <c:pt idx="85877">
                  <c:v>13.642561000000001</c:v>
                </c:pt>
                <c:pt idx="85878">
                  <c:v>13.641731999999999</c:v>
                </c:pt>
                <c:pt idx="85879">
                  <c:v>13.645168</c:v>
                </c:pt>
                <c:pt idx="85880">
                  <c:v>13.651704000000001</c:v>
                </c:pt>
                <c:pt idx="85881">
                  <c:v>13.645887</c:v>
                </c:pt>
                <c:pt idx="85882">
                  <c:v>13.646248</c:v>
                </c:pt>
                <c:pt idx="85883">
                  <c:v>13.650034</c:v>
                </c:pt>
                <c:pt idx="85884">
                  <c:v>13.646436</c:v>
                </c:pt>
                <c:pt idx="85885">
                  <c:v>13.645648</c:v>
                </c:pt>
                <c:pt idx="85886">
                  <c:v>13.649931</c:v>
                </c:pt>
                <c:pt idx="85887">
                  <c:v>13.653093999999999</c:v>
                </c:pt>
                <c:pt idx="85888">
                  <c:v>13.647823000000001</c:v>
                </c:pt>
                <c:pt idx="85889">
                  <c:v>13.645136000000001</c:v>
                </c:pt>
                <c:pt idx="85890">
                  <c:v>13.647148</c:v>
                </c:pt>
                <c:pt idx="85891">
                  <c:v>13.643564</c:v>
                </c:pt>
                <c:pt idx="85892">
                  <c:v>13.642821</c:v>
                </c:pt>
                <c:pt idx="85893">
                  <c:v>13.647159</c:v>
                </c:pt>
                <c:pt idx="85894">
                  <c:v>13.647883999999999</c:v>
                </c:pt>
                <c:pt idx="85895">
                  <c:v>13.645754999999999</c:v>
                </c:pt>
                <c:pt idx="85896">
                  <c:v>13.646782</c:v>
                </c:pt>
                <c:pt idx="85897">
                  <c:v>13.648300000000001</c:v>
                </c:pt>
                <c:pt idx="85898">
                  <c:v>13.646822999999999</c:v>
                </c:pt>
                <c:pt idx="85899">
                  <c:v>13.650930000000001</c:v>
                </c:pt>
                <c:pt idx="85900">
                  <c:v>13.653964999999999</c:v>
                </c:pt>
                <c:pt idx="85901">
                  <c:v>13.650687</c:v>
                </c:pt>
                <c:pt idx="85902">
                  <c:v>13.652175</c:v>
                </c:pt>
                <c:pt idx="85903">
                  <c:v>13.652488999999999</c:v>
                </c:pt>
                <c:pt idx="85904">
                  <c:v>13.647186</c:v>
                </c:pt>
                <c:pt idx="85905">
                  <c:v>13.646587999999999</c:v>
                </c:pt>
                <c:pt idx="85906">
                  <c:v>13.65001</c:v>
                </c:pt>
                <c:pt idx="85907">
                  <c:v>13.646492</c:v>
                </c:pt>
                <c:pt idx="85908">
                  <c:v>13.644444999999999</c:v>
                </c:pt>
                <c:pt idx="85909">
                  <c:v>13.654723000000001</c:v>
                </c:pt>
                <c:pt idx="85910">
                  <c:v>13.656646</c:v>
                </c:pt>
                <c:pt idx="85911">
                  <c:v>13.650045</c:v>
                </c:pt>
                <c:pt idx="85912">
                  <c:v>13.653067</c:v>
                </c:pt>
                <c:pt idx="85913">
                  <c:v>13.656171000000001</c:v>
                </c:pt>
                <c:pt idx="85914">
                  <c:v>13.65344</c:v>
                </c:pt>
                <c:pt idx="85915">
                  <c:v>13.650357</c:v>
                </c:pt>
                <c:pt idx="85916">
                  <c:v>13.649994</c:v>
                </c:pt>
                <c:pt idx="85917">
                  <c:v>13.647926999999999</c:v>
                </c:pt>
                <c:pt idx="85918">
                  <c:v>13.649171000000001</c:v>
                </c:pt>
                <c:pt idx="85919">
                  <c:v>13.655756999999999</c:v>
                </c:pt>
                <c:pt idx="85920">
                  <c:v>13.6493</c:v>
                </c:pt>
                <c:pt idx="85921">
                  <c:v>13.645826</c:v>
                </c:pt>
                <c:pt idx="85922">
                  <c:v>13.654928999999999</c:v>
                </c:pt>
                <c:pt idx="85923">
                  <c:v>13.654819</c:v>
                </c:pt>
                <c:pt idx="85924">
                  <c:v>13.647608999999999</c:v>
                </c:pt>
                <c:pt idx="85925">
                  <c:v>13.647816000000001</c:v>
                </c:pt>
                <c:pt idx="85926">
                  <c:v>13.654605999999999</c:v>
                </c:pt>
                <c:pt idx="85927">
                  <c:v>13.651073</c:v>
                </c:pt>
                <c:pt idx="85928">
                  <c:v>13.646908</c:v>
                </c:pt>
                <c:pt idx="85929">
                  <c:v>13.654902999999999</c:v>
                </c:pt>
                <c:pt idx="85930">
                  <c:v>13.655905000000001</c:v>
                </c:pt>
                <c:pt idx="85931">
                  <c:v>13.654418</c:v>
                </c:pt>
                <c:pt idx="85932">
                  <c:v>13.658829000000001</c:v>
                </c:pt>
                <c:pt idx="85933">
                  <c:v>13.655662</c:v>
                </c:pt>
                <c:pt idx="85934">
                  <c:v>13.648834000000001</c:v>
                </c:pt>
                <c:pt idx="85935">
                  <c:v>13.653638000000001</c:v>
                </c:pt>
                <c:pt idx="85936">
                  <c:v>13.659481</c:v>
                </c:pt>
                <c:pt idx="85937">
                  <c:v>13.651878999999999</c:v>
                </c:pt>
                <c:pt idx="85938">
                  <c:v>13.651192</c:v>
                </c:pt>
                <c:pt idx="85939">
                  <c:v>13.659929999999999</c:v>
                </c:pt>
                <c:pt idx="85940">
                  <c:v>13.655707</c:v>
                </c:pt>
                <c:pt idx="85941">
                  <c:v>13.650527</c:v>
                </c:pt>
                <c:pt idx="85942">
                  <c:v>13.653734999999999</c:v>
                </c:pt>
                <c:pt idx="85943">
                  <c:v>13.65564</c:v>
                </c:pt>
                <c:pt idx="85944">
                  <c:v>13.657088</c:v>
                </c:pt>
                <c:pt idx="85945">
                  <c:v>13.662125</c:v>
                </c:pt>
                <c:pt idx="85946">
                  <c:v>13.658693</c:v>
                </c:pt>
                <c:pt idx="85947">
                  <c:v>13.650164999999999</c:v>
                </c:pt>
                <c:pt idx="85948">
                  <c:v>13.658105000000001</c:v>
                </c:pt>
                <c:pt idx="85949">
                  <c:v>13.662414999999999</c:v>
                </c:pt>
                <c:pt idx="85950">
                  <c:v>13.654560999999999</c:v>
                </c:pt>
                <c:pt idx="85951">
                  <c:v>13.656961000000001</c:v>
                </c:pt>
                <c:pt idx="85952">
                  <c:v>13.660802</c:v>
                </c:pt>
                <c:pt idx="85953">
                  <c:v>13.659110999999999</c:v>
                </c:pt>
                <c:pt idx="85954">
                  <c:v>13.661099999999999</c:v>
                </c:pt>
                <c:pt idx="85955">
                  <c:v>13.664437</c:v>
                </c:pt>
                <c:pt idx="85956">
                  <c:v>13.658448999999999</c:v>
                </c:pt>
                <c:pt idx="85957">
                  <c:v>13.64973</c:v>
                </c:pt>
                <c:pt idx="85958">
                  <c:v>13.657190999999999</c:v>
                </c:pt>
                <c:pt idx="85959">
                  <c:v>13.665511</c:v>
                </c:pt>
                <c:pt idx="85960">
                  <c:v>13.659050000000001</c:v>
                </c:pt>
                <c:pt idx="85961">
                  <c:v>13.65753</c:v>
                </c:pt>
                <c:pt idx="85962">
                  <c:v>13.663986</c:v>
                </c:pt>
                <c:pt idx="85963">
                  <c:v>13.657465</c:v>
                </c:pt>
                <c:pt idx="85964">
                  <c:v>13.650712</c:v>
                </c:pt>
                <c:pt idx="85965">
                  <c:v>13.658678</c:v>
                </c:pt>
                <c:pt idx="85966">
                  <c:v>13.656738000000001</c:v>
                </c:pt>
                <c:pt idx="85967">
                  <c:v>13.649005000000001</c:v>
                </c:pt>
                <c:pt idx="85968">
                  <c:v>13.656612000000001</c:v>
                </c:pt>
                <c:pt idx="85969">
                  <c:v>13.66254</c:v>
                </c:pt>
                <c:pt idx="85970">
                  <c:v>13.659528</c:v>
                </c:pt>
                <c:pt idx="85971">
                  <c:v>13.658542000000001</c:v>
                </c:pt>
                <c:pt idx="85972">
                  <c:v>13.66282</c:v>
                </c:pt>
                <c:pt idx="85973">
                  <c:v>13.6614</c:v>
                </c:pt>
                <c:pt idx="85974">
                  <c:v>13.657937</c:v>
                </c:pt>
                <c:pt idx="85975">
                  <c:v>13.664770000000001</c:v>
                </c:pt>
                <c:pt idx="85976">
                  <c:v>13.661930999999999</c:v>
                </c:pt>
                <c:pt idx="85977">
                  <c:v>13.656472000000001</c:v>
                </c:pt>
                <c:pt idx="85978">
                  <c:v>13.663779</c:v>
                </c:pt>
                <c:pt idx="85979">
                  <c:v>13.664726999999999</c:v>
                </c:pt>
                <c:pt idx="85980">
                  <c:v>13.658704</c:v>
                </c:pt>
                <c:pt idx="85981">
                  <c:v>13.658609999999999</c:v>
                </c:pt>
                <c:pt idx="85982">
                  <c:v>13.661732000000001</c:v>
                </c:pt>
                <c:pt idx="85983">
                  <c:v>13.659473</c:v>
                </c:pt>
                <c:pt idx="85984">
                  <c:v>13.662421</c:v>
                </c:pt>
                <c:pt idx="85985">
                  <c:v>13.672556999999999</c:v>
                </c:pt>
                <c:pt idx="85986">
                  <c:v>13.668297000000001</c:v>
                </c:pt>
                <c:pt idx="85987">
                  <c:v>13.663294</c:v>
                </c:pt>
                <c:pt idx="85988">
                  <c:v>13.666366999999999</c:v>
                </c:pt>
                <c:pt idx="85989">
                  <c:v>13.664491</c:v>
                </c:pt>
                <c:pt idx="85990">
                  <c:v>13.662706999999999</c:v>
                </c:pt>
                <c:pt idx="85991">
                  <c:v>13.662736000000001</c:v>
                </c:pt>
                <c:pt idx="85992">
                  <c:v>13.663864</c:v>
                </c:pt>
                <c:pt idx="85993">
                  <c:v>13.664510999999999</c:v>
                </c:pt>
                <c:pt idx="85994">
                  <c:v>13.668271000000001</c:v>
                </c:pt>
                <c:pt idx="85995">
                  <c:v>13.67061</c:v>
                </c:pt>
                <c:pt idx="85996">
                  <c:v>13.664315</c:v>
                </c:pt>
                <c:pt idx="85997">
                  <c:v>13.663341000000001</c:v>
                </c:pt>
                <c:pt idx="85998">
                  <c:v>13.66567</c:v>
                </c:pt>
                <c:pt idx="85999">
                  <c:v>13.666153</c:v>
                </c:pt>
                <c:pt idx="86000">
                  <c:v>13.666454999999999</c:v>
                </c:pt>
                <c:pt idx="86001">
                  <c:v>13.665800000000001</c:v>
                </c:pt>
                <c:pt idx="86002">
                  <c:v>13.667859</c:v>
                </c:pt>
                <c:pt idx="86003">
                  <c:v>13.664733</c:v>
                </c:pt>
                <c:pt idx="86004">
                  <c:v>13.665604999999999</c:v>
                </c:pt>
                <c:pt idx="86005">
                  <c:v>13.668483</c:v>
                </c:pt>
                <c:pt idx="86006">
                  <c:v>13.663066000000001</c:v>
                </c:pt>
                <c:pt idx="86007">
                  <c:v>13.663741999999999</c:v>
                </c:pt>
                <c:pt idx="86008">
                  <c:v>13.665556</c:v>
                </c:pt>
                <c:pt idx="86009">
                  <c:v>13.663555000000001</c:v>
                </c:pt>
                <c:pt idx="86010">
                  <c:v>13.663651</c:v>
                </c:pt>
                <c:pt idx="86011">
                  <c:v>13.664944</c:v>
                </c:pt>
                <c:pt idx="86012">
                  <c:v>13.666907999999999</c:v>
                </c:pt>
                <c:pt idx="86013">
                  <c:v>13.666696999999999</c:v>
                </c:pt>
                <c:pt idx="86014">
                  <c:v>13.665716</c:v>
                </c:pt>
                <c:pt idx="86015">
                  <c:v>13.665419</c:v>
                </c:pt>
                <c:pt idx="86016">
                  <c:v>13.665342000000001</c:v>
                </c:pt>
                <c:pt idx="86017">
                  <c:v>13.669263000000001</c:v>
                </c:pt>
                <c:pt idx="86018">
                  <c:v>13.675043000000001</c:v>
                </c:pt>
                <c:pt idx="86019">
                  <c:v>13.670479</c:v>
                </c:pt>
                <c:pt idx="86020">
                  <c:v>13.665373000000001</c:v>
                </c:pt>
                <c:pt idx="86021">
                  <c:v>13.672685</c:v>
                </c:pt>
                <c:pt idx="86022">
                  <c:v>13.668212</c:v>
                </c:pt>
                <c:pt idx="86023">
                  <c:v>13.658248</c:v>
                </c:pt>
                <c:pt idx="86024">
                  <c:v>13.663202999999999</c:v>
                </c:pt>
                <c:pt idx="86025">
                  <c:v>13.666309999999999</c:v>
                </c:pt>
                <c:pt idx="86026">
                  <c:v>13.669565</c:v>
                </c:pt>
                <c:pt idx="86027">
                  <c:v>13.677673</c:v>
                </c:pt>
                <c:pt idx="86028">
                  <c:v>13.678165</c:v>
                </c:pt>
                <c:pt idx="86029">
                  <c:v>13.672326999999999</c:v>
                </c:pt>
                <c:pt idx="86030">
                  <c:v>13.676019999999999</c:v>
                </c:pt>
                <c:pt idx="86031">
                  <c:v>13.680039000000001</c:v>
                </c:pt>
                <c:pt idx="86032">
                  <c:v>13.669748</c:v>
                </c:pt>
                <c:pt idx="86033">
                  <c:v>13.667837</c:v>
                </c:pt>
                <c:pt idx="86034">
                  <c:v>13.677816</c:v>
                </c:pt>
                <c:pt idx="86035">
                  <c:v>13.674613000000001</c:v>
                </c:pt>
                <c:pt idx="86036">
                  <c:v>13.669624000000001</c:v>
                </c:pt>
                <c:pt idx="86037">
                  <c:v>13.67637</c:v>
                </c:pt>
                <c:pt idx="86038">
                  <c:v>13.677728999999999</c:v>
                </c:pt>
                <c:pt idx="86039">
                  <c:v>13.67169</c:v>
                </c:pt>
                <c:pt idx="86040">
                  <c:v>13.671417999999999</c:v>
                </c:pt>
                <c:pt idx="86041">
                  <c:v>13.673728000000001</c:v>
                </c:pt>
                <c:pt idx="86042">
                  <c:v>13.667894</c:v>
                </c:pt>
                <c:pt idx="86043">
                  <c:v>13.668378000000001</c:v>
                </c:pt>
                <c:pt idx="86044">
                  <c:v>13.676709000000001</c:v>
                </c:pt>
                <c:pt idx="86045">
                  <c:v>13.674502</c:v>
                </c:pt>
                <c:pt idx="86046">
                  <c:v>13.672276</c:v>
                </c:pt>
                <c:pt idx="86047">
                  <c:v>13.676193</c:v>
                </c:pt>
                <c:pt idx="86048">
                  <c:v>13.674638</c:v>
                </c:pt>
                <c:pt idx="86049">
                  <c:v>13.666005999999999</c:v>
                </c:pt>
                <c:pt idx="86050">
                  <c:v>13.669547</c:v>
                </c:pt>
                <c:pt idx="86051">
                  <c:v>13.678046</c:v>
                </c:pt>
                <c:pt idx="86052">
                  <c:v>13.670617999999999</c:v>
                </c:pt>
                <c:pt idx="86053">
                  <c:v>13.669802000000001</c:v>
                </c:pt>
                <c:pt idx="86054">
                  <c:v>13.675677</c:v>
                </c:pt>
                <c:pt idx="86055">
                  <c:v>13.672601999999999</c:v>
                </c:pt>
                <c:pt idx="86056">
                  <c:v>13.673273999999999</c:v>
                </c:pt>
                <c:pt idx="86057">
                  <c:v>13.678941</c:v>
                </c:pt>
                <c:pt idx="86058">
                  <c:v>13.677524999999999</c:v>
                </c:pt>
                <c:pt idx="86059">
                  <c:v>13.669978</c:v>
                </c:pt>
                <c:pt idx="86060">
                  <c:v>13.670640000000001</c:v>
                </c:pt>
                <c:pt idx="86061">
                  <c:v>13.677009</c:v>
                </c:pt>
                <c:pt idx="86062">
                  <c:v>13.678447999999999</c:v>
                </c:pt>
                <c:pt idx="86063">
                  <c:v>13.677167000000001</c:v>
                </c:pt>
                <c:pt idx="86064">
                  <c:v>13.675497</c:v>
                </c:pt>
                <c:pt idx="86065">
                  <c:v>13.673752</c:v>
                </c:pt>
                <c:pt idx="86066">
                  <c:v>13.672209000000001</c:v>
                </c:pt>
                <c:pt idx="86067">
                  <c:v>13.673658</c:v>
                </c:pt>
                <c:pt idx="86068">
                  <c:v>13.672919</c:v>
                </c:pt>
                <c:pt idx="86069">
                  <c:v>13.67268</c:v>
                </c:pt>
                <c:pt idx="86070">
                  <c:v>13.680707999999999</c:v>
                </c:pt>
                <c:pt idx="86071">
                  <c:v>13.679379000000001</c:v>
                </c:pt>
                <c:pt idx="86072">
                  <c:v>13.673449</c:v>
                </c:pt>
                <c:pt idx="86073">
                  <c:v>13.679745</c:v>
                </c:pt>
                <c:pt idx="86074">
                  <c:v>13.681912000000001</c:v>
                </c:pt>
                <c:pt idx="86075">
                  <c:v>13.676777</c:v>
                </c:pt>
                <c:pt idx="86076">
                  <c:v>13.675855</c:v>
                </c:pt>
                <c:pt idx="86077">
                  <c:v>13.681677000000001</c:v>
                </c:pt>
                <c:pt idx="86078">
                  <c:v>13.679717</c:v>
                </c:pt>
                <c:pt idx="86079">
                  <c:v>13.672560000000001</c:v>
                </c:pt>
                <c:pt idx="86080">
                  <c:v>13.677989</c:v>
                </c:pt>
                <c:pt idx="86081">
                  <c:v>13.682722</c:v>
                </c:pt>
                <c:pt idx="86082">
                  <c:v>13.677699</c:v>
                </c:pt>
                <c:pt idx="86083">
                  <c:v>13.674666</c:v>
                </c:pt>
                <c:pt idx="86084">
                  <c:v>13.677268</c:v>
                </c:pt>
                <c:pt idx="86085">
                  <c:v>13.678473</c:v>
                </c:pt>
                <c:pt idx="86086">
                  <c:v>13.67864</c:v>
                </c:pt>
                <c:pt idx="86087">
                  <c:v>13.683945</c:v>
                </c:pt>
                <c:pt idx="86088">
                  <c:v>13.679447</c:v>
                </c:pt>
                <c:pt idx="86089">
                  <c:v>13.67144</c:v>
                </c:pt>
                <c:pt idx="86090">
                  <c:v>13.680623000000001</c:v>
                </c:pt>
                <c:pt idx="86091">
                  <c:v>13.683922000000001</c:v>
                </c:pt>
                <c:pt idx="86092">
                  <c:v>13.67854</c:v>
                </c:pt>
                <c:pt idx="86093">
                  <c:v>13.684241999999999</c:v>
                </c:pt>
                <c:pt idx="86094">
                  <c:v>13.689054</c:v>
                </c:pt>
                <c:pt idx="86095">
                  <c:v>13.684307</c:v>
                </c:pt>
                <c:pt idx="86096">
                  <c:v>13.681727</c:v>
                </c:pt>
                <c:pt idx="86097">
                  <c:v>13.684844999999999</c:v>
                </c:pt>
                <c:pt idx="86098">
                  <c:v>13.681388</c:v>
                </c:pt>
                <c:pt idx="86099">
                  <c:v>13.68277</c:v>
                </c:pt>
                <c:pt idx="86100">
                  <c:v>13.690408</c:v>
                </c:pt>
                <c:pt idx="86101">
                  <c:v>13.687173</c:v>
                </c:pt>
                <c:pt idx="86102">
                  <c:v>13.687201</c:v>
                </c:pt>
                <c:pt idx="86103">
                  <c:v>13.691357</c:v>
                </c:pt>
                <c:pt idx="86104">
                  <c:v>13.689249</c:v>
                </c:pt>
                <c:pt idx="86105">
                  <c:v>13.683185999999999</c:v>
                </c:pt>
                <c:pt idx="86106">
                  <c:v>13.681803</c:v>
                </c:pt>
                <c:pt idx="86107">
                  <c:v>13.681711999999999</c:v>
                </c:pt>
                <c:pt idx="86108">
                  <c:v>13.675993</c:v>
                </c:pt>
                <c:pt idx="86109">
                  <c:v>13.681255</c:v>
                </c:pt>
                <c:pt idx="86110">
                  <c:v>13.686802999999999</c:v>
                </c:pt>
                <c:pt idx="86111">
                  <c:v>13.678788000000001</c:v>
                </c:pt>
                <c:pt idx="86112">
                  <c:v>13.680111999999999</c:v>
                </c:pt>
                <c:pt idx="86113">
                  <c:v>13.685930000000001</c:v>
                </c:pt>
                <c:pt idx="86114">
                  <c:v>13.683415999999999</c:v>
                </c:pt>
                <c:pt idx="86115">
                  <c:v>13.684532000000001</c:v>
                </c:pt>
                <c:pt idx="86116">
                  <c:v>13.690106</c:v>
                </c:pt>
                <c:pt idx="86117">
                  <c:v>13.68451</c:v>
                </c:pt>
                <c:pt idx="86118">
                  <c:v>13.673906000000001</c:v>
                </c:pt>
                <c:pt idx="86119">
                  <c:v>13.681483999999999</c:v>
                </c:pt>
                <c:pt idx="86120">
                  <c:v>13.688739</c:v>
                </c:pt>
                <c:pt idx="86121">
                  <c:v>13.682065</c:v>
                </c:pt>
                <c:pt idx="86122">
                  <c:v>13.680393</c:v>
                </c:pt>
                <c:pt idx="86123">
                  <c:v>13.682441000000001</c:v>
                </c:pt>
                <c:pt idx="86124">
                  <c:v>13.682447</c:v>
                </c:pt>
                <c:pt idx="86125">
                  <c:v>13.683399</c:v>
                </c:pt>
                <c:pt idx="86126">
                  <c:v>13.688556999999999</c:v>
                </c:pt>
                <c:pt idx="86127">
                  <c:v>13.692031999999999</c:v>
                </c:pt>
                <c:pt idx="86128">
                  <c:v>13.687495999999999</c:v>
                </c:pt>
                <c:pt idx="86129">
                  <c:v>13.68624</c:v>
                </c:pt>
                <c:pt idx="86130">
                  <c:v>13.687522</c:v>
                </c:pt>
                <c:pt idx="86131">
                  <c:v>13.685922</c:v>
                </c:pt>
                <c:pt idx="86132">
                  <c:v>13.686173</c:v>
                </c:pt>
                <c:pt idx="86133">
                  <c:v>13.688858</c:v>
                </c:pt>
                <c:pt idx="86134">
                  <c:v>13.688888</c:v>
                </c:pt>
                <c:pt idx="86135">
                  <c:v>13.687128</c:v>
                </c:pt>
                <c:pt idx="86136">
                  <c:v>13.689193</c:v>
                </c:pt>
                <c:pt idx="86137">
                  <c:v>13.687503</c:v>
                </c:pt>
                <c:pt idx="86138">
                  <c:v>13.687177999999999</c:v>
                </c:pt>
                <c:pt idx="86139">
                  <c:v>13.695038</c:v>
                </c:pt>
                <c:pt idx="86140">
                  <c:v>13.697366000000001</c:v>
                </c:pt>
                <c:pt idx="86141">
                  <c:v>13.692556</c:v>
                </c:pt>
                <c:pt idx="86142">
                  <c:v>13.688967999999999</c:v>
                </c:pt>
                <c:pt idx="86143">
                  <c:v>13.69214</c:v>
                </c:pt>
                <c:pt idx="86144">
                  <c:v>13.692349999999999</c:v>
                </c:pt>
                <c:pt idx="86145">
                  <c:v>13.688654</c:v>
                </c:pt>
                <c:pt idx="86146">
                  <c:v>13.690931000000001</c:v>
                </c:pt>
                <c:pt idx="86147">
                  <c:v>13.68877</c:v>
                </c:pt>
                <c:pt idx="86148">
                  <c:v>13.686714</c:v>
                </c:pt>
                <c:pt idx="86149">
                  <c:v>13.690758000000001</c:v>
                </c:pt>
                <c:pt idx="86150">
                  <c:v>13.69125</c:v>
                </c:pt>
                <c:pt idx="86151">
                  <c:v>13.687773999999999</c:v>
                </c:pt>
                <c:pt idx="86152">
                  <c:v>13.689443000000001</c:v>
                </c:pt>
                <c:pt idx="86153">
                  <c:v>13.693263</c:v>
                </c:pt>
                <c:pt idx="86154">
                  <c:v>13.687924000000001</c:v>
                </c:pt>
                <c:pt idx="86155">
                  <c:v>13.685885000000001</c:v>
                </c:pt>
                <c:pt idx="86156">
                  <c:v>13.692307</c:v>
                </c:pt>
                <c:pt idx="86157">
                  <c:v>13.691583</c:v>
                </c:pt>
                <c:pt idx="86158">
                  <c:v>13.691162</c:v>
                </c:pt>
                <c:pt idx="86159">
                  <c:v>13.692707</c:v>
                </c:pt>
                <c:pt idx="86160">
                  <c:v>13.688095000000001</c:v>
                </c:pt>
                <c:pt idx="86161">
                  <c:v>13.685835000000001</c:v>
                </c:pt>
                <c:pt idx="86162">
                  <c:v>13.690814</c:v>
                </c:pt>
                <c:pt idx="86163">
                  <c:v>13.692866</c:v>
                </c:pt>
                <c:pt idx="86164">
                  <c:v>13.68942</c:v>
                </c:pt>
                <c:pt idx="86165">
                  <c:v>13.694545</c:v>
                </c:pt>
                <c:pt idx="86166">
                  <c:v>13.696505999999999</c:v>
                </c:pt>
                <c:pt idx="86167">
                  <c:v>13.688091</c:v>
                </c:pt>
                <c:pt idx="86168">
                  <c:v>13.694613</c:v>
                </c:pt>
                <c:pt idx="86169">
                  <c:v>13.701154000000001</c:v>
                </c:pt>
                <c:pt idx="86170">
                  <c:v>13.692893</c:v>
                </c:pt>
                <c:pt idx="86171">
                  <c:v>13.692363</c:v>
                </c:pt>
                <c:pt idx="86172">
                  <c:v>13.697115</c:v>
                </c:pt>
                <c:pt idx="86173">
                  <c:v>13.689332</c:v>
                </c:pt>
                <c:pt idx="86174">
                  <c:v>13.685216</c:v>
                </c:pt>
                <c:pt idx="86175">
                  <c:v>13.698225000000001</c:v>
                </c:pt>
                <c:pt idx="86176">
                  <c:v>13.702605999999999</c:v>
                </c:pt>
                <c:pt idx="86177">
                  <c:v>13.695774999999999</c:v>
                </c:pt>
                <c:pt idx="86178">
                  <c:v>13.699040999999999</c:v>
                </c:pt>
                <c:pt idx="86179">
                  <c:v>13.700277</c:v>
                </c:pt>
                <c:pt idx="86180">
                  <c:v>13.695929</c:v>
                </c:pt>
                <c:pt idx="86181">
                  <c:v>13.699164</c:v>
                </c:pt>
                <c:pt idx="86182">
                  <c:v>13.705856000000001</c:v>
                </c:pt>
                <c:pt idx="86183">
                  <c:v>13.698781</c:v>
                </c:pt>
                <c:pt idx="86184">
                  <c:v>13.689818000000001</c:v>
                </c:pt>
                <c:pt idx="86185">
                  <c:v>13.697285000000001</c:v>
                </c:pt>
                <c:pt idx="86186">
                  <c:v>13.697927</c:v>
                </c:pt>
                <c:pt idx="86187">
                  <c:v>13.692204</c:v>
                </c:pt>
                <c:pt idx="86188">
                  <c:v>13.699064999999999</c:v>
                </c:pt>
                <c:pt idx="86189">
                  <c:v>13.703822000000001</c:v>
                </c:pt>
                <c:pt idx="86190">
                  <c:v>13.700837999999999</c:v>
                </c:pt>
                <c:pt idx="86191">
                  <c:v>13.698199000000001</c:v>
                </c:pt>
                <c:pt idx="86192">
                  <c:v>13.698661</c:v>
                </c:pt>
                <c:pt idx="86193">
                  <c:v>13.695855999999999</c:v>
                </c:pt>
                <c:pt idx="86194">
                  <c:v>13.693838</c:v>
                </c:pt>
                <c:pt idx="86195">
                  <c:v>13.699645</c:v>
                </c:pt>
                <c:pt idx="86196">
                  <c:v>13.698591</c:v>
                </c:pt>
                <c:pt idx="86197">
                  <c:v>13.696740999999999</c:v>
                </c:pt>
                <c:pt idx="86198">
                  <c:v>13.700893000000001</c:v>
                </c:pt>
                <c:pt idx="86199">
                  <c:v>13.696987</c:v>
                </c:pt>
                <c:pt idx="86200">
                  <c:v>13.692252</c:v>
                </c:pt>
                <c:pt idx="86201">
                  <c:v>13.698542</c:v>
                </c:pt>
                <c:pt idx="86202">
                  <c:v>13.702033999999999</c:v>
                </c:pt>
                <c:pt idx="86203">
                  <c:v>13.695392999999999</c:v>
                </c:pt>
                <c:pt idx="86204">
                  <c:v>13.696118999999999</c:v>
                </c:pt>
                <c:pt idx="86205">
                  <c:v>13.696808000000001</c:v>
                </c:pt>
                <c:pt idx="86206">
                  <c:v>13.69021</c:v>
                </c:pt>
                <c:pt idx="86207">
                  <c:v>13.697692999999999</c:v>
                </c:pt>
                <c:pt idx="86208">
                  <c:v>13.709768</c:v>
                </c:pt>
                <c:pt idx="86209">
                  <c:v>13.707630999999999</c:v>
                </c:pt>
                <c:pt idx="86210">
                  <c:v>13.699434</c:v>
                </c:pt>
                <c:pt idx="86211">
                  <c:v>13.700523</c:v>
                </c:pt>
                <c:pt idx="86212">
                  <c:v>13.702321</c:v>
                </c:pt>
                <c:pt idx="86213">
                  <c:v>13.694003</c:v>
                </c:pt>
                <c:pt idx="86214">
                  <c:v>13.695779999999999</c:v>
                </c:pt>
                <c:pt idx="86215">
                  <c:v>13.701366</c:v>
                </c:pt>
                <c:pt idx="86216">
                  <c:v>13.698156000000001</c:v>
                </c:pt>
                <c:pt idx="86217">
                  <c:v>13.70134</c:v>
                </c:pt>
                <c:pt idx="86218">
                  <c:v>13.706108</c:v>
                </c:pt>
                <c:pt idx="86219">
                  <c:v>13.703037</c:v>
                </c:pt>
                <c:pt idx="86220">
                  <c:v>13.699452000000001</c:v>
                </c:pt>
                <c:pt idx="86221">
                  <c:v>13.698506999999999</c:v>
                </c:pt>
                <c:pt idx="86222">
                  <c:v>13.693517</c:v>
                </c:pt>
                <c:pt idx="86223">
                  <c:v>13.692074</c:v>
                </c:pt>
                <c:pt idx="86224">
                  <c:v>13.702578000000001</c:v>
                </c:pt>
                <c:pt idx="86225">
                  <c:v>13.705090999999999</c:v>
                </c:pt>
                <c:pt idx="86226">
                  <c:v>13.700507</c:v>
                </c:pt>
                <c:pt idx="86227">
                  <c:v>13.709906999999999</c:v>
                </c:pt>
                <c:pt idx="86228">
                  <c:v>13.715799000000001</c:v>
                </c:pt>
                <c:pt idx="86229">
                  <c:v>13.706189999999999</c:v>
                </c:pt>
                <c:pt idx="86230">
                  <c:v>13.703854</c:v>
                </c:pt>
                <c:pt idx="86231">
                  <c:v>13.709721999999999</c:v>
                </c:pt>
                <c:pt idx="86232">
                  <c:v>13.703768999999999</c:v>
                </c:pt>
                <c:pt idx="86233">
                  <c:v>13.698361999999999</c:v>
                </c:pt>
                <c:pt idx="86234">
                  <c:v>13.703709</c:v>
                </c:pt>
                <c:pt idx="86235">
                  <c:v>13.702305000000001</c:v>
                </c:pt>
                <c:pt idx="86236">
                  <c:v>13.702051000000001</c:v>
                </c:pt>
                <c:pt idx="86237">
                  <c:v>13.708428</c:v>
                </c:pt>
                <c:pt idx="86238">
                  <c:v>13.706719</c:v>
                </c:pt>
                <c:pt idx="86239">
                  <c:v>13.703213999999999</c:v>
                </c:pt>
                <c:pt idx="86240">
                  <c:v>13.708100999999999</c:v>
                </c:pt>
                <c:pt idx="86241">
                  <c:v>13.708835000000001</c:v>
                </c:pt>
                <c:pt idx="86242">
                  <c:v>13.699927000000001</c:v>
                </c:pt>
                <c:pt idx="86243">
                  <c:v>13.701610000000001</c:v>
                </c:pt>
                <c:pt idx="86244">
                  <c:v>13.710395</c:v>
                </c:pt>
                <c:pt idx="86245">
                  <c:v>13.706413</c:v>
                </c:pt>
                <c:pt idx="86246">
                  <c:v>13.704826000000001</c:v>
                </c:pt>
                <c:pt idx="86247">
                  <c:v>13.711377000000001</c:v>
                </c:pt>
                <c:pt idx="86248">
                  <c:v>13.708747000000001</c:v>
                </c:pt>
                <c:pt idx="86249">
                  <c:v>13.702353</c:v>
                </c:pt>
                <c:pt idx="86250">
                  <c:v>13.706286</c:v>
                </c:pt>
                <c:pt idx="86251">
                  <c:v>13.710696</c:v>
                </c:pt>
                <c:pt idx="86252">
                  <c:v>13.705792000000001</c:v>
                </c:pt>
                <c:pt idx="86253">
                  <c:v>13.705418</c:v>
                </c:pt>
                <c:pt idx="86254">
                  <c:v>13.709751000000001</c:v>
                </c:pt>
                <c:pt idx="86255">
                  <c:v>13.703744</c:v>
                </c:pt>
                <c:pt idx="86256">
                  <c:v>13.700469</c:v>
                </c:pt>
                <c:pt idx="86257">
                  <c:v>13.708814</c:v>
                </c:pt>
                <c:pt idx="86258">
                  <c:v>13.711307</c:v>
                </c:pt>
                <c:pt idx="86259">
                  <c:v>13.710869000000001</c:v>
                </c:pt>
                <c:pt idx="86260">
                  <c:v>13.715187999999999</c:v>
                </c:pt>
                <c:pt idx="86261">
                  <c:v>13.712916</c:v>
                </c:pt>
                <c:pt idx="86262">
                  <c:v>13.703749</c:v>
                </c:pt>
                <c:pt idx="86263">
                  <c:v>13.706464</c:v>
                </c:pt>
                <c:pt idx="86264">
                  <c:v>13.710766</c:v>
                </c:pt>
                <c:pt idx="86265">
                  <c:v>13.704435</c:v>
                </c:pt>
                <c:pt idx="86266">
                  <c:v>13.706666999999999</c:v>
                </c:pt>
                <c:pt idx="86267">
                  <c:v>13.71393</c:v>
                </c:pt>
                <c:pt idx="86268">
                  <c:v>13.711968000000001</c:v>
                </c:pt>
                <c:pt idx="86269">
                  <c:v>13.706184</c:v>
                </c:pt>
                <c:pt idx="86270">
                  <c:v>13.709011</c:v>
                </c:pt>
                <c:pt idx="86271">
                  <c:v>13.710229</c:v>
                </c:pt>
                <c:pt idx="86272">
                  <c:v>13.704386</c:v>
                </c:pt>
                <c:pt idx="86273">
                  <c:v>13.711956000000001</c:v>
                </c:pt>
                <c:pt idx="86274">
                  <c:v>13.717914</c:v>
                </c:pt>
                <c:pt idx="86275">
                  <c:v>13.710789999999999</c:v>
                </c:pt>
                <c:pt idx="86276">
                  <c:v>13.709149</c:v>
                </c:pt>
                <c:pt idx="86277">
                  <c:v>13.711632</c:v>
                </c:pt>
                <c:pt idx="86278">
                  <c:v>13.708307</c:v>
                </c:pt>
                <c:pt idx="86279">
                  <c:v>13.707757000000001</c:v>
                </c:pt>
                <c:pt idx="86280">
                  <c:v>13.71575</c:v>
                </c:pt>
                <c:pt idx="86281">
                  <c:v>13.713839</c:v>
                </c:pt>
                <c:pt idx="86282">
                  <c:v>13.707043000000001</c:v>
                </c:pt>
                <c:pt idx="86283">
                  <c:v>13.707680999999999</c:v>
                </c:pt>
                <c:pt idx="86284">
                  <c:v>13.707516999999999</c:v>
                </c:pt>
                <c:pt idx="86285">
                  <c:v>13.712414000000001</c:v>
                </c:pt>
                <c:pt idx="86286">
                  <c:v>13.721158000000001</c:v>
                </c:pt>
                <c:pt idx="86287">
                  <c:v>13.723367</c:v>
                </c:pt>
                <c:pt idx="86288">
                  <c:v>13.717516</c:v>
                </c:pt>
                <c:pt idx="86289">
                  <c:v>13.713934</c:v>
                </c:pt>
                <c:pt idx="86290">
                  <c:v>13.717159000000001</c:v>
                </c:pt>
                <c:pt idx="86291">
                  <c:v>13.713806</c:v>
                </c:pt>
                <c:pt idx="86292">
                  <c:v>13.714288</c:v>
                </c:pt>
                <c:pt idx="86293">
                  <c:v>13.72439</c:v>
                </c:pt>
                <c:pt idx="86294">
                  <c:v>13.720781000000001</c:v>
                </c:pt>
                <c:pt idx="86295">
                  <c:v>13.710680999999999</c:v>
                </c:pt>
                <c:pt idx="86296">
                  <c:v>13.714549</c:v>
                </c:pt>
                <c:pt idx="86297">
                  <c:v>13.720632</c:v>
                </c:pt>
                <c:pt idx="86298">
                  <c:v>13.714921</c:v>
                </c:pt>
                <c:pt idx="86299">
                  <c:v>13.715222000000001</c:v>
                </c:pt>
                <c:pt idx="86300">
                  <c:v>13.723917</c:v>
                </c:pt>
                <c:pt idx="86301">
                  <c:v>13.72334</c:v>
                </c:pt>
                <c:pt idx="86302">
                  <c:v>13.718285</c:v>
                </c:pt>
                <c:pt idx="86303">
                  <c:v>13.716416000000001</c:v>
                </c:pt>
                <c:pt idx="86304">
                  <c:v>13.717285</c:v>
                </c:pt>
                <c:pt idx="86305">
                  <c:v>13.717155</c:v>
                </c:pt>
                <c:pt idx="86306">
                  <c:v>13.715522</c:v>
                </c:pt>
                <c:pt idx="86307">
                  <c:v>13.714687</c:v>
                </c:pt>
                <c:pt idx="86308">
                  <c:v>13.712175</c:v>
                </c:pt>
                <c:pt idx="86309">
                  <c:v>13.712882</c:v>
                </c:pt>
                <c:pt idx="86310">
                  <c:v>13.714230000000001</c:v>
                </c:pt>
                <c:pt idx="86311">
                  <c:v>13.714551</c:v>
                </c:pt>
                <c:pt idx="86312">
                  <c:v>13.721102999999999</c:v>
                </c:pt>
                <c:pt idx="86313">
                  <c:v>13.723795000000001</c:v>
                </c:pt>
                <c:pt idx="86314">
                  <c:v>13.720605000000001</c:v>
                </c:pt>
                <c:pt idx="86315">
                  <c:v>13.718970000000001</c:v>
                </c:pt>
                <c:pt idx="86316">
                  <c:v>13.718576000000001</c:v>
                </c:pt>
                <c:pt idx="86317">
                  <c:v>13.714122</c:v>
                </c:pt>
                <c:pt idx="86318">
                  <c:v>13.709612999999999</c:v>
                </c:pt>
                <c:pt idx="86319">
                  <c:v>13.715362000000001</c:v>
                </c:pt>
                <c:pt idx="86320">
                  <c:v>13.717892000000001</c:v>
                </c:pt>
                <c:pt idx="86321">
                  <c:v>13.714093999999999</c:v>
                </c:pt>
                <c:pt idx="86322">
                  <c:v>13.71477</c:v>
                </c:pt>
                <c:pt idx="86323">
                  <c:v>13.714410000000001</c:v>
                </c:pt>
                <c:pt idx="86324">
                  <c:v>13.713637</c:v>
                </c:pt>
                <c:pt idx="86325">
                  <c:v>13.719597</c:v>
                </c:pt>
                <c:pt idx="86326">
                  <c:v>13.725</c:v>
                </c:pt>
                <c:pt idx="86327">
                  <c:v>13.719529</c:v>
                </c:pt>
                <c:pt idx="86328">
                  <c:v>13.717012</c:v>
                </c:pt>
                <c:pt idx="86329">
                  <c:v>13.722341999999999</c:v>
                </c:pt>
                <c:pt idx="86330">
                  <c:v>13.719670000000001</c:v>
                </c:pt>
                <c:pt idx="86331">
                  <c:v>13.716578999999999</c:v>
                </c:pt>
                <c:pt idx="86332">
                  <c:v>13.720749</c:v>
                </c:pt>
                <c:pt idx="86333">
                  <c:v>13.71941</c:v>
                </c:pt>
                <c:pt idx="86334">
                  <c:v>13.715071</c:v>
                </c:pt>
                <c:pt idx="86335">
                  <c:v>13.719725</c:v>
                </c:pt>
                <c:pt idx="86336">
                  <c:v>13.727245999999999</c:v>
                </c:pt>
                <c:pt idx="86337">
                  <c:v>13.722529</c:v>
                </c:pt>
                <c:pt idx="86338">
                  <c:v>13.721234000000001</c:v>
                </c:pt>
                <c:pt idx="86339">
                  <c:v>13.731738</c:v>
                </c:pt>
                <c:pt idx="86340">
                  <c:v>13.727228</c:v>
                </c:pt>
                <c:pt idx="86341">
                  <c:v>13.718804</c:v>
                </c:pt>
                <c:pt idx="86342">
                  <c:v>13.722149999999999</c:v>
                </c:pt>
                <c:pt idx="86343">
                  <c:v>13.722951999999999</c:v>
                </c:pt>
                <c:pt idx="86344">
                  <c:v>13.721556</c:v>
                </c:pt>
                <c:pt idx="86345">
                  <c:v>13.724065</c:v>
                </c:pt>
                <c:pt idx="86346">
                  <c:v>13.724824999999999</c:v>
                </c:pt>
                <c:pt idx="86347">
                  <c:v>13.720159000000001</c:v>
                </c:pt>
                <c:pt idx="86348">
                  <c:v>13.720625999999999</c:v>
                </c:pt>
                <c:pt idx="86349">
                  <c:v>13.725004</c:v>
                </c:pt>
                <c:pt idx="86350">
                  <c:v>13.721474000000001</c:v>
                </c:pt>
                <c:pt idx="86351">
                  <c:v>13.722604</c:v>
                </c:pt>
                <c:pt idx="86352">
                  <c:v>13.728185</c:v>
                </c:pt>
                <c:pt idx="86353">
                  <c:v>13.725664999999999</c:v>
                </c:pt>
                <c:pt idx="86354">
                  <c:v>13.726666</c:v>
                </c:pt>
                <c:pt idx="86355">
                  <c:v>13.732155000000001</c:v>
                </c:pt>
                <c:pt idx="86356">
                  <c:v>13.727491000000001</c:v>
                </c:pt>
                <c:pt idx="86357">
                  <c:v>13.718267000000001</c:v>
                </c:pt>
                <c:pt idx="86358">
                  <c:v>13.720276999999999</c:v>
                </c:pt>
                <c:pt idx="86359">
                  <c:v>13.724873000000001</c:v>
                </c:pt>
                <c:pt idx="86360">
                  <c:v>13.722657999999999</c:v>
                </c:pt>
                <c:pt idx="86361">
                  <c:v>13.720943999999999</c:v>
                </c:pt>
                <c:pt idx="86362">
                  <c:v>13.724743999999999</c:v>
                </c:pt>
                <c:pt idx="86363">
                  <c:v>13.726939</c:v>
                </c:pt>
                <c:pt idx="86364">
                  <c:v>13.723573999999999</c:v>
                </c:pt>
                <c:pt idx="86365">
                  <c:v>13.725918999999999</c:v>
                </c:pt>
                <c:pt idx="86366">
                  <c:v>13.725562</c:v>
                </c:pt>
                <c:pt idx="86367">
                  <c:v>13.718131</c:v>
                </c:pt>
                <c:pt idx="86368">
                  <c:v>13.720535999999999</c:v>
                </c:pt>
                <c:pt idx="86369">
                  <c:v>13.72423</c:v>
                </c:pt>
                <c:pt idx="86370">
                  <c:v>13.723784</c:v>
                </c:pt>
                <c:pt idx="86371">
                  <c:v>13.731683</c:v>
                </c:pt>
                <c:pt idx="86372">
                  <c:v>13.737558999999999</c:v>
                </c:pt>
                <c:pt idx="86373">
                  <c:v>13.730236</c:v>
                </c:pt>
                <c:pt idx="86374">
                  <c:v>13.726779000000001</c:v>
                </c:pt>
                <c:pt idx="86375">
                  <c:v>13.736679000000001</c:v>
                </c:pt>
                <c:pt idx="86376">
                  <c:v>13.737688</c:v>
                </c:pt>
                <c:pt idx="86377">
                  <c:v>13.731448</c:v>
                </c:pt>
                <c:pt idx="86378">
                  <c:v>13.735101999999999</c:v>
                </c:pt>
                <c:pt idx="86379">
                  <c:v>13.737105</c:v>
                </c:pt>
                <c:pt idx="86380">
                  <c:v>13.731609000000001</c:v>
                </c:pt>
                <c:pt idx="86381">
                  <c:v>13.725123999999999</c:v>
                </c:pt>
                <c:pt idx="86382">
                  <c:v>13.722944999999999</c:v>
                </c:pt>
                <c:pt idx="86383">
                  <c:v>13.726044999999999</c:v>
                </c:pt>
                <c:pt idx="86384">
                  <c:v>13.730224</c:v>
                </c:pt>
                <c:pt idx="86385">
                  <c:v>13.734076</c:v>
                </c:pt>
                <c:pt idx="86386">
                  <c:v>13.730473</c:v>
                </c:pt>
                <c:pt idx="86387">
                  <c:v>13.727644</c:v>
                </c:pt>
                <c:pt idx="86388">
                  <c:v>13.732424999999999</c:v>
                </c:pt>
                <c:pt idx="86389">
                  <c:v>13.734470999999999</c:v>
                </c:pt>
                <c:pt idx="86390">
                  <c:v>13.730846</c:v>
                </c:pt>
                <c:pt idx="86391">
                  <c:v>13.728871</c:v>
                </c:pt>
                <c:pt idx="86392">
                  <c:v>13.731764999999999</c:v>
                </c:pt>
                <c:pt idx="86393">
                  <c:v>13.728536</c:v>
                </c:pt>
                <c:pt idx="86394">
                  <c:v>13.726015</c:v>
                </c:pt>
                <c:pt idx="86395">
                  <c:v>13.732260999999999</c:v>
                </c:pt>
                <c:pt idx="86396">
                  <c:v>13.728273</c:v>
                </c:pt>
                <c:pt idx="86397">
                  <c:v>13.726063</c:v>
                </c:pt>
                <c:pt idx="86398">
                  <c:v>13.733541000000001</c:v>
                </c:pt>
                <c:pt idx="86399">
                  <c:v>13.730318</c:v>
                </c:pt>
                <c:pt idx="86400">
                  <c:v>13.726319</c:v>
                </c:pt>
                <c:pt idx="86401">
                  <c:v>13.732070999999999</c:v>
                </c:pt>
                <c:pt idx="86402">
                  <c:v>13.733181</c:v>
                </c:pt>
                <c:pt idx="86403">
                  <c:v>13.725835999999999</c:v>
                </c:pt>
                <c:pt idx="86404">
                  <c:v>13.72705</c:v>
                </c:pt>
                <c:pt idx="86405">
                  <c:v>13.730270000000001</c:v>
                </c:pt>
                <c:pt idx="86406">
                  <c:v>13.723001</c:v>
                </c:pt>
                <c:pt idx="86407">
                  <c:v>13.726652</c:v>
                </c:pt>
                <c:pt idx="86408">
                  <c:v>13.737204</c:v>
                </c:pt>
                <c:pt idx="86409">
                  <c:v>13.735345000000001</c:v>
                </c:pt>
                <c:pt idx="86410">
                  <c:v>13.734297</c:v>
                </c:pt>
                <c:pt idx="86411">
                  <c:v>13.743207999999999</c:v>
                </c:pt>
                <c:pt idx="86412">
                  <c:v>13.744154999999999</c:v>
                </c:pt>
                <c:pt idx="86413">
                  <c:v>13.733917999999999</c:v>
                </c:pt>
                <c:pt idx="86414">
                  <c:v>13.736259</c:v>
                </c:pt>
                <c:pt idx="86415">
                  <c:v>13.742079</c:v>
                </c:pt>
                <c:pt idx="86416">
                  <c:v>13.733084</c:v>
                </c:pt>
                <c:pt idx="86417">
                  <c:v>13.732383</c:v>
                </c:pt>
                <c:pt idx="86418">
                  <c:v>13.741944</c:v>
                </c:pt>
                <c:pt idx="86419">
                  <c:v>13.739056</c:v>
                </c:pt>
                <c:pt idx="86420">
                  <c:v>13.730822</c:v>
                </c:pt>
                <c:pt idx="86421">
                  <c:v>13.732924000000001</c:v>
                </c:pt>
                <c:pt idx="86422">
                  <c:v>13.733841999999999</c:v>
                </c:pt>
                <c:pt idx="86423">
                  <c:v>13.730456</c:v>
                </c:pt>
                <c:pt idx="86424">
                  <c:v>13.737420999999999</c:v>
                </c:pt>
                <c:pt idx="86425">
                  <c:v>13.737762999999999</c:v>
                </c:pt>
                <c:pt idx="86426">
                  <c:v>13.730656</c:v>
                </c:pt>
                <c:pt idx="86427">
                  <c:v>13.740442</c:v>
                </c:pt>
                <c:pt idx="86428">
                  <c:v>13.743675</c:v>
                </c:pt>
                <c:pt idx="86429">
                  <c:v>13.729592999999999</c:v>
                </c:pt>
                <c:pt idx="86430">
                  <c:v>13.730130000000001</c:v>
                </c:pt>
                <c:pt idx="86431">
                  <c:v>13.73814</c:v>
                </c:pt>
                <c:pt idx="86432">
                  <c:v>13.730834</c:v>
                </c:pt>
                <c:pt idx="86433">
                  <c:v>13.731163</c:v>
                </c:pt>
                <c:pt idx="86434">
                  <c:v>13.746449999999999</c:v>
                </c:pt>
                <c:pt idx="86435">
                  <c:v>13.746363000000001</c:v>
                </c:pt>
                <c:pt idx="86436">
                  <c:v>13.738593</c:v>
                </c:pt>
                <c:pt idx="86437">
                  <c:v>13.74357</c:v>
                </c:pt>
                <c:pt idx="86438">
                  <c:v>13.748089</c:v>
                </c:pt>
                <c:pt idx="86439">
                  <c:v>13.744025000000001</c:v>
                </c:pt>
                <c:pt idx="86440">
                  <c:v>13.74283</c:v>
                </c:pt>
                <c:pt idx="86441">
                  <c:v>13.744389999999999</c:v>
                </c:pt>
                <c:pt idx="86442">
                  <c:v>13.736677999999999</c:v>
                </c:pt>
                <c:pt idx="86443">
                  <c:v>13.734764</c:v>
                </c:pt>
                <c:pt idx="86444">
                  <c:v>13.740071</c:v>
                </c:pt>
                <c:pt idx="86445">
                  <c:v>13.734851000000001</c:v>
                </c:pt>
                <c:pt idx="86446">
                  <c:v>13.736841</c:v>
                </c:pt>
                <c:pt idx="86447">
                  <c:v>13.749423999999999</c:v>
                </c:pt>
                <c:pt idx="86448">
                  <c:v>13.746013</c:v>
                </c:pt>
                <c:pt idx="86449">
                  <c:v>13.735269000000001</c:v>
                </c:pt>
                <c:pt idx="86450">
                  <c:v>13.739481</c:v>
                </c:pt>
                <c:pt idx="86451">
                  <c:v>13.745293999999999</c:v>
                </c:pt>
                <c:pt idx="86452">
                  <c:v>13.739535999999999</c:v>
                </c:pt>
                <c:pt idx="86453">
                  <c:v>13.739234</c:v>
                </c:pt>
                <c:pt idx="86454">
                  <c:v>13.740213000000001</c:v>
                </c:pt>
                <c:pt idx="86455">
                  <c:v>13.731915000000001</c:v>
                </c:pt>
                <c:pt idx="86456">
                  <c:v>13.733919999999999</c:v>
                </c:pt>
                <c:pt idx="86457">
                  <c:v>13.742455</c:v>
                </c:pt>
                <c:pt idx="86458">
                  <c:v>13.743320000000001</c:v>
                </c:pt>
                <c:pt idx="86459">
                  <c:v>13.742739</c:v>
                </c:pt>
                <c:pt idx="86460">
                  <c:v>13.74465</c:v>
                </c:pt>
                <c:pt idx="86461">
                  <c:v>13.74419</c:v>
                </c:pt>
                <c:pt idx="86462">
                  <c:v>13.740309999999999</c:v>
                </c:pt>
                <c:pt idx="86463">
                  <c:v>13.740429000000001</c:v>
                </c:pt>
                <c:pt idx="86464">
                  <c:v>13.738885</c:v>
                </c:pt>
                <c:pt idx="86465">
                  <c:v>13.733249000000001</c:v>
                </c:pt>
                <c:pt idx="86466">
                  <c:v>13.734475</c:v>
                </c:pt>
                <c:pt idx="86467">
                  <c:v>13.738633</c:v>
                </c:pt>
                <c:pt idx="86468">
                  <c:v>13.740803</c:v>
                </c:pt>
                <c:pt idx="86469">
                  <c:v>13.744774</c:v>
                </c:pt>
                <c:pt idx="86470">
                  <c:v>13.747957</c:v>
                </c:pt>
                <c:pt idx="86471">
                  <c:v>13.745544000000001</c:v>
                </c:pt>
                <c:pt idx="86472">
                  <c:v>13.744647000000001</c:v>
                </c:pt>
                <c:pt idx="86473">
                  <c:v>13.750332</c:v>
                </c:pt>
                <c:pt idx="86474">
                  <c:v>13.750754000000001</c:v>
                </c:pt>
                <c:pt idx="86475">
                  <c:v>13.747353</c:v>
                </c:pt>
                <c:pt idx="86476">
                  <c:v>13.74559</c:v>
                </c:pt>
                <c:pt idx="86477">
                  <c:v>13.744517999999999</c:v>
                </c:pt>
                <c:pt idx="86478">
                  <c:v>13.746459</c:v>
                </c:pt>
                <c:pt idx="86479">
                  <c:v>13.746779</c:v>
                </c:pt>
                <c:pt idx="86480">
                  <c:v>13.750902</c:v>
                </c:pt>
                <c:pt idx="86481">
                  <c:v>13.753549</c:v>
                </c:pt>
                <c:pt idx="86482">
                  <c:v>13.748396</c:v>
                </c:pt>
                <c:pt idx="86483">
                  <c:v>13.748409000000001</c:v>
                </c:pt>
                <c:pt idx="86484">
                  <c:v>13.750748</c:v>
                </c:pt>
                <c:pt idx="86485">
                  <c:v>13.747681999999999</c:v>
                </c:pt>
                <c:pt idx="86486">
                  <c:v>13.746706</c:v>
                </c:pt>
                <c:pt idx="86487">
                  <c:v>13.747679</c:v>
                </c:pt>
                <c:pt idx="86488">
                  <c:v>13.744471000000001</c:v>
                </c:pt>
                <c:pt idx="86489">
                  <c:v>13.742349000000001</c:v>
                </c:pt>
                <c:pt idx="86490">
                  <c:v>13.744711000000001</c:v>
                </c:pt>
                <c:pt idx="86491">
                  <c:v>13.739481</c:v>
                </c:pt>
                <c:pt idx="86492">
                  <c:v>13.73826</c:v>
                </c:pt>
                <c:pt idx="86493">
                  <c:v>13.753059</c:v>
                </c:pt>
                <c:pt idx="86494">
                  <c:v>13.752837</c:v>
                </c:pt>
                <c:pt idx="86495">
                  <c:v>13.742533</c:v>
                </c:pt>
                <c:pt idx="86496">
                  <c:v>13.747717</c:v>
                </c:pt>
                <c:pt idx="86497">
                  <c:v>13.750344</c:v>
                </c:pt>
                <c:pt idx="86498">
                  <c:v>13.743828000000001</c:v>
                </c:pt>
                <c:pt idx="86499">
                  <c:v>13.746048999999999</c:v>
                </c:pt>
                <c:pt idx="86500">
                  <c:v>13.752357999999999</c:v>
                </c:pt>
                <c:pt idx="86501">
                  <c:v>13.744611000000001</c:v>
                </c:pt>
                <c:pt idx="86502">
                  <c:v>13.741182</c:v>
                </c:pt>
                <c:pt idx="86503">
                  <c:v>13.74926</c:v>
                </c:pt>
                <c:pt idx="86504">
                  <c:v>13.746292</c:v>
                </c:pt>
                <c:pt idx="86505">
                  <c:v>13.742849</c:v>
                </c:pt>
                <c:pt idx="86506">
                  <c:v>13.748434</c:v>
                </c:pt>
                <c:pt idx="86507">
                  <c:v>13.750603999999999</c:v>
                </c:pt>
                <c:pt idx="86508">
                  <c:v>13.748917</c:v>
                </c:pt>
                <c:pt idx="86509">
                  <c:v>13.752473999999999</c:v>
                </c:pt>
                <c:pt idx="86510">
                  <c:v>13.757668000000001</c:v>
                </c:pt>
                <c:pt idx="86511">
                  <c:v>13.754675000000001</c:v>
                </c:pt>
                <c:pt idx="86512">
                  <c:v>13.749969999999999</c:v>
                </c:pt>
                <c:pt idx="86513">
                  <c:v>13.748754</c:v>
                </c:pt>
                <c:pt idx="86514">
                  <c:v>13.746069</c:v>
                </c:pt>
                <c:pt idx="86515">
                  <c:v>13.74451</c:v>
                </c:pt>
                <c:pt idx="86516">
                  <c:v>13.748806999999999</c:v>
                </c:pt>
                <c:pt idx="86517">
                  <c:v>13.751499000000001</c:v>
                </c:pt>
                <c:pt idx="86518">
                  <c:v>13.748241999999999</c:v>
                </c:pt>
                <c:pt idx="86519">
                  <c:v>13.752605000000001</c:v>
                </c:pt>
                <c:pt idx="86520">
                  <c:v>13.756938</c:v>
                </c:pt>
                <c:pt idx="86521">
                  <c:v>13.750541</c:v>
                </c:pt>
                <c:pt idx="86522">
                  <c:v>13.755252</c:v>
                </c:pt>
                <c:pt idx="86523">
                  <c:v>13.766048</c:v>
                </c:pt>
                <c:pt idx="86524">
                  <c:v>13.757913</c:v>
                </c:pt>
                <c:pt idx="86525">
                  <c:v>13.748001</c:v>
                </c:pt>
                <c:pt idx="86526">
                  <c:v>13.754072000000001</c:v>
                </c:pt>
                <c:pt idx="86527">
                  <c:v>13.755492</c:v>
                </c:pt>
                <c:pt idx="86528">
                  <c:v>13.746689999999999</c:v>
                </c:pt>
                <c:pt idx="86529">
                  <c:v>13.748803000000001</c:v>
                </c:pt>
                <c:pt idx="86530">
                  <c:v>13.753486000000001</c:v>
                </c:pt>
                <c:pt idx="86531">
                  <c:v>13.751994</c:v>
                </c:pt>
                <c:pt idx="86532">
                  <c:v>13.755597</c:v>
                </c:pt>
                <c:pt idx="86533">
                  <c:v>13.758889999999999</c:v>
                </c:pt>
                <c:pt idx="86534">
                  <c:v>13.755126000000001</c:v>
                </c:pt>
                <c:pt idx="86535">
                  <c:v>13.750816</c:v>
                </c:pt>
                <c:pt idx="86536">
                  <c:v>13.756465</c:v>
                </c:pt>
                <c:pt idx="86537">
                  <c:v>13.757954</c:v>
                </c:pt>
                <c:pt idx="86538">
                  <c:v>13.749988</c:v>
                </c:pt>
                <c:pt idx="86539">
                  <c:v>13.755611999999999</c:v>
                </c:pt>
                <c:pt idx="86540">
                  <c:v>13.759861000000001</c:v>
                </c:pt>
                <c:pt idx="86541">
                  <c:v>13.751538999999999</c:v>
                </c:pt>
                <c:pt idx="86542">
                  <c:v>13.755945000000001</c:v>
                </c:pt>
                <c:pt idx="86543">
                  <c:v>13.761925</c:v>
                </c:pt>
                <c:pt idx="86544">
                  <c:v>13.750737000000001</c:v>
                </c:pt>
                <c:pt idx="86545">
                  <c:v>13.748745</c:v>
                </c:pt>
                <c:pt idx="86546">
                  <c:v>13.764521999999999</c:v>
                </c:pt>
                <c:pt idx="86547">
                  <c:v>13.759893999999999</c:v>
                </c:pt>
                <c:pt idx="86548">
                  <c:v>13.746782</c:v>
                </c:pt>
                <c:pt idx="86549">
                  <c:v>13.756466</c:v>
                </c:pt>
                <c:pt idx="86550">
                  <c:v>13.761145000000001</c:v>
                </c:pt>
                <c:pt idx="86551">
                  <c:v>13.752253</c:v>
                </c:pt>
                <c:pt idx="86552">
                  <c:v>13.751988000000001</c:v>
                </c:pt>
                <c:pt idx="86553">
                  <c:v>13.758271000000001</c:v>
                </c:pt>
                <c:pt idx="86554">
                  <c:v>13.757291</c:v>
                </c:pt>
                <c:pt idx="86555">
                  <c:v>13.757113</c:v>
                </c:pt>
                <c:pt idx="86556">
                  <c:v>13.763766</c:v>
                </c:pt>
                <c:pt idx="86557">
                  <c:v>13.761519</c:v>
                </c:pt>
                <c:pt idx="86558">
                  <c:v>13.756212</c:v>
                </c:pt>
                <c:pt idx="86559">
                  <c:v>13.759415000000001</c:v>
                </c:pt>
                <c:pt idx="86560">
                  <c:v>13.758487000000001</c:v>
                </c:pt>
                <c:pt idx="86561">
                  <c:v>13.756513</c:v>
                </c:pt>
                <c:pt idx="86562">
                  <c:v>13.760573000000001</c:v>
                </c:pt>
                <c:pt idx="86563">
                  <c:v>13.765287000000001</c:v>
                </c:pt>
                <c:pt idx="86564">
                  <c:v>13.764374999999999</c:v>
                </c:pt>
                <c:pt idx="86565">
                  <c:v>13.762069</c:v>
                </c:pt>
                <c:pt idx="86566">
                  <c:v>13.763603</c:v>
                </c:pt>
                <c:pt idx="86567">
                  <c:v>13.757649000000001</c:v>
                </c:pt>
                <c:pt idx="86568">
                  <c:v>13.755331</c:v>
                </c:pt>
                <c:pt idx="86569">
                  <c:v>13.763567</c:v>
                </c:pt>
                <c:pt idx="86570">
                  <c:v>13.76263</c:v>
                </c:pt>
                <c:pt idx="86571">
                  <c:v>13.757806</c:v>
                </c:pt>
                <c:pt idx="86572">
                  <c:v>13.759558</c:v>
                </c:pt>
                <c:pt idx="86573">
                  <c:v>13.76261</c:v>
                </c:pt>
                <c:pt idx="86574">
                  <c:v>13.759686</c:v>
                </c:pt>
                <c:pt idx="86575">
                  <c:v>13.75751</c:v>
                </c:pt>
                <c:pt idx="86576">
                  <c:v>13.761459</c:v>
                </c:pt>
                <c:pt idx="86577">
                  <c:v>13.760180999999999</c:v>
                </c:pt>
                <c:pt idx="86578">
                  <c:v>13.756459</c:v>
                </c:pt>
                <c:pt idx="86579">
                  <c:v>13.759914999999999</c:v>
                </c:pt>
                <c:pt idx="86580">
                  <c:v>13.764252000000001</c:v>
                </c:pt>
                <c:pt idx="86581">
                  <c:v>13.760457000000001</c:v>
                </c:pt>
                <c:pt idx="86582">
                  <c:v>13.761602999999999</c:v>
                </c:pt>
                <c:pt idx="86583">
                  <c:v>13.769933</c:v>
                </c:pt>
                <c:pt idx="86584">
                  <c:v>13.762703</c:v>
                </c:pt>
                <c:pt idx="86585">
                  <c:v>13.757908</c:v>
                </c:pt>
                <c:pt idx="86586">
                  <c:v>13.767984</c:v>
                </c:pt>
                <c:pt idx="86587">
                  <c:v>13.765428</c:v>
                </c:pt>
                <c:pt idx="86588">
                  <c:v>13.759081999999999</c:v>
                </c:pt>
                <c:pt idx="86589">
                  <c:v>13.763961</c:v>
                </c:pt>
                <c:pt idx="86590">
                  <c:v>13.766213</c:v>
                </c:pt>
                <c:pt idx="86591">
                  <c:v>13.758514999999999</c:v>
                </c:pt>
                <c:pt idx="86592">
                  <c:v>13.758599</c:v>
                </c:pt>
                <c:pt idx="86593">
                  <c:v>13.766038</c:v>
                </c:pt>
                <c:pt idx="86594">
                  <c:v>13.760728</c:v>
                </c:pt>
                <c:pt idx="86595">
                  <c:v>13.759975000000001</c:v>
                </c:pt>
                <c:pt idx="86596">
                  <c:v>13.770828</c:v>
                </c:pt>
                <c:pt idx="86597">
                  <c:v>13.769415</c:v>
                </c:pt>
                <c:pt idx="86598">
                  <c:v>13.760774</c:v>
                </c:pt>
                <c:pt idx="86599">
                  <c:v>13.764735</c:v>
                </c:pt>
                <c:pt idx="86600">
                  <c:v>13.77126</c:v>
                </c:pt>
                <c:pt idx="86601">
                  <c:v>13.764821</c:v>
                </c:pt>
                <c:pt idx="86602">
                  <c:v>13.763099</c:v>
                </c:pt>
                <c:pt idx="86603">
                  <c:v>13.770823999999999</c:v>
                </c:pt>
                <c:pt idx="86604">
                  <c:v>13.770343</c:v>
                </c:pt>
                <c:pt idx="86605">
                  <c:v>13.767366000000001</c:v>
                </c:pt>
                <c:pt idx="86606">
                  <c:v>13.771231</c:v>
                </c:pt>
                <c:pt idx="86607">
                  <c:v>13.773481</c:v>
                </c:pt>
                <c:pt idx="86608">
                  <c:v>13.769537</c:v>
                </c:pt>
                <c:pt idx="86609">
                  <c:v>13.76937</c:v>
                </c:pt>
                <c:pt idx="86610">
                  <c:v>13.770732000000001</c:v>
                </c:pt>
                <c:pt idx="86611">
                  <c:v>13.766572999999999</c:v>
                </c:pt>
                <c:pt idx="86612">
                  <c:v>13.767101</c:v>
                </c:pt>
                <c:pt idx="86613">
                  <c:v>13.768065999999999</c:v>
                </c:pt>
                <c:pt idx="86614">
                  <c:v>13.763287</c:v>
                </c:pt>
                <c:pt idx="86615">
                  <c:v>13.764457</c:v>
                </c:pt>
                <c:pt idx="86616">
                  <c:v>13.770579</c:v>
                </c:pt>
                <c:pt idx="86617">
                  <c:v>13.77136</c:v>
                </c:pt>
                <c:pt idx="86618">
                  <c:v>13.766643</c:v>
                </c:pt>
                <c:pt idx="86619">
                  <c:v>13.768049</c:v>
                </c:pt>
                <c:pt idx="86620">
                  <c:v>13.772012</c:v>
                </c:pt>
                <c:pt idx="86621">
                  <c:v>13.767823999999999</c:v>
                </c:pt>
                <c:pt idx="86622">
                  <c:v>13.766762999999999</c:v>
                </c:pt>
                <c:pt idx="86623">
                  <c:v>13.770082</c:v>
                </c:pt>
                <c:pt idx="86624">
                  <c:v>13.767004</c:v>
                </c:pt>
                <c:pt idx="86625">
                  <c:v>13.762662000000001</c:v>
                </c:pt>
                <c:pt idx="86626">
                  <c:v>13.767175</c:v>
                </c:pt>
                <c:pt idx="86627">
                  <c:v>13.768561999999999</c:v>
                </c:pt>
                <c:pt idx="86628">
                  <c:v>13.763799000000001</c:v>
                </c:pt>
                <c:pt idx="86629">
                  <c:v>13.772817999999999</c:v>
                </c:pt>
                <c:pt idx="86630">
                  <c:v>13.781625999999999</c:v>
                </c:pt>
                <c:pt idx="86631">
                  <c:v>13.770917000000001</c:v>
                </c:pt>
                <c:pt idx="86632">
                  <c:v>13.765936</c:v>
                </c:pt>
                <c:pt idx="86633">
                  <c:v>13.772791</c:v>
                </c:pt>
                <c:pt idx="86634">
                  <c:v>13.773095</c:v>
                </c:pt>
                <c:pt idx="86635">
                  <c:v>13.767329</c:v>
                </c:pt>
                <c:pt idx="86636">
                  <c:v>13.767030999999999</c:v>
                </c:pt>
                <c:pt idx="86637">
                  <c:v>13.76881</c:v>
                </c:pt>
                <c:pt idx="86638">
                  <c:v>13.768903</c:v>
                </c:pt>
                <c:pt idx="86639">
                  <c:v>13.773980999999999</c:v>
                </c:pt>
                <c:pt idx="86640">
                  <c:v>13.773009</c:v>
                </c:pt>
                <c:pt idx="86641">
                  <c:v>13.770158</c:v>
                </c:pt>
                <c:pt idx="86642">
                  <c:v>13.778862</c:v>
                </c:pt>
                <c:pt idx="86643">
                  <c:v>13.781527000000001</c:v>
                </c:pt>
                <c:pt idx="86644">
                  <c:v>13.774888000000001</c:v>
                </c:pt>
                <c:pt idx="86645">
                  <c:v>13.774188000000001</c:v>
                </c:pt>
                <c:pt idx="86646">
                  <c:v>13.780526999999999</c:v>
                </c:pt>
                <c:pt idx="86647">
                  <c:v>13.776284</c:v>
                </c:pt>
                <c:pt idx="86648">
                  <c:v>13.767308</c:v>
                </c:pt>
                <c:pt idx="86649">
                  <c:v>13.772994000000001</c:v>
                </c:pt>
                <c:pt idx="86650">
                  <c:v>13.774723</c:v>
                </c:pt>
                <c:pt idx="86651">
                  <c:v>13.769721000000001</c:v>
                </c:pt>
                <c:pt idx="86652">
                  <c:v>13.7743</c:v>
                </c:pt>
                <c:pt idx="86653">
                  <c:v>13.777582000000001</c:v>
                </c:pt>
                <c:pt idx="86654">
                  <c:v>13.774343</c:v>
                </c:pt>
                <c:pt idx="86655">
                  <c:v>13.774195000000001</c:v>
                </c:pt>
                <c:pt idx="86656">
                  <c:v>13.775722</c:v>
                </c:pt>
                <c:pt idx="86657">
                  <c:v>13.77046</c:v>
                </c:pt>
                <c:pt idx="86658">
                  <c:v>13.768110999999999</c:v>
                </c:pt>
                <c:pt idx="86659">
                  <c:v>13.773332</c:v>
                </c:pt>
                <c:pt idx="86660">
                  <c:v>13.772714000000001</c:v>
                </c:pt>
                <c:pt idx="86661">
                  <c:v>13.770934</c:v>
                </c:pt>
                <c:pt idx="86662">
                  <c:v>13.775334000000001</c:v>
                </c:pt>
                <c:pt idx="86663">
                  <c:v>13.778131999999999</c:v>
                </c:pt>
                <c:pt idx="86664">
                  <c:v>13.774699</c:v>
                </c:pt>
                <c:pt idx="86665">
                  <c:v>13.775734999999999</c:v>
                </c:pt>
                <c:pt idx="86666">
                  <c:v>13.784027999999999</c:v>
                </c:pt>
                <c:pt idx="86667">
                  <c:v>13.780332</c:v>
                </c:pt>
                <c:pt idx="86668">
                  <c:v>13.775937000000001</c:v>
                </c:pt>
                <c:pt idx="86669">
                  <c:v>13.779448</c:v>
                </c:pt>
                <c:pt idx="86670">
                  <c:v>13.777269</c:v>
                </c:pt>
                <c:pt idx="86671">
                  <c:v>13.773569</c:v>
                </c:pt>
                <c:pt idx="86672">
                  <c:v>13.774647</c:v>
                </c:pt>
                <c:pt idx="86673">
                  <c:v>13.776992999999999</c:v>
                </c:pt>
                <c:pt idx="86674">
                  <c:v>13.771953</c:v>
                </c:pt>
                <c:pt idx="86675">
                  <c:v>13.770505999999999</c:v>
                </c:pt>
                <c:pt idx="86676">
                  <c:v>13.777917</c:v>
                </c:pt>
                <c:pt idx="86677">
                  <c:v>13.778461</c:v>
                </c:pt>
                <c:pt idx="86678">
                  <c:v>13.779980999999999</c:v>
                </c:pt>
                <c:pt idx="86679">
                  <c:v>13.781416999999999</c:v>
                </c:pt>
                <c:pt idx="86680">
                  <c:v>13.779251</c:v>
                </c:pt>
                <c:pt idx="86681">
                  <c:v>13.780787</c:v>
                </c:pt>
                <c:pt idx="86682">
                  <c:v>13.782863000000001</c:v>
                </c:pt>
                <c:pt idx="86683">
                  <c:v>13.780994</c:v>
                </c:pt>
                <c:pt idx="86684">
                  <c:v>13.774683</c:v>
                </c:pt>
                <c:pt idx="86685">
                  <c:v>13.777274999999999</c:v>
                </c:pt>
                <c:pt idx="86686">
                  <c:v>13.783334999999999</c:v>
                </c:pt>
                <c:pt idx="86687">
                  <c:v>13.781112</c:v>
                </c:pt>
                <c:pt idx="86688">
                  <c:v>13.781062</c:v>
                </c:pt>
                <c:pt idx="86689">
                  <c:v>13.782462000000001</c:v>
                </c:pt>
                <c:pt idx="86690">
                  <c:v>13.781440999999999</c:v>
                </c:pt>
                <c:pt idx="86691">
                  <c:v>13.780015000000001</c:v>
                </c:pt>
                <c:pt idx="86692">
                  <c:v>13.778789</c:v>
                </c:pt>
                <c:pt idx="86693">
                  <c:v>13.778290999999999</c:v>
                </c:pt>
                <c:pt idx="86694">
                  <c:v>13.778772</c:v>
                </c:pt>
                <c:pt idx="86695">
                  <c:v>13.782151000000001</c:v>
                </c:pt>
                <c:pt idx="86696">
                  <c:v>13.776535000000001</c:v>
                </c:pt>
                <c:pt idx="86697">
                  <c:v>13.772765</c:v>
                </c:pt>
                <c:pt idx="86698">
                  <c:v>13.784685</c:v>
                </c:pt>
                <c:pt idx="86699">
                  <c:v>13.790300999999999</c:v>
                </c:pt>
                <c:pt idx="86700">
                  <c:v>13.782690000000001</c:v>
                </c:pt>
                <c:pt idx="86701">
                  <c:v>13.780267</c:v>
                </c:pt>
                <c:pt idx="86702">
                  <c:v>13.785943</c:v>
                </c:pt>
                <c:pt idx="86703">
                  <c:v>13.782983</c:v>
                </c:pt>
                <c:pt idx="86704">
                  <c:v>13.778718</c:v>
                </c:pt>
                <c:pt idx="86705">
                  <c:v>13.786749</c:v>
                </c:pt>
                <c:pt idx="86706">
                  <c:v>13.788076999999999</c:v>
                </c:pt>
                <c:pt idx="86707">
                  <c:v>13.782233</c:v>
                </c:pt>
                <c:pt idx="86708">
                  <c:v>13.786121</c:v>
                </c:pt>
                <c:pt idx="86709">
                  <c:v>13.787801999999999</c:v>
                </c:pt>
                <c:pt idx="86710">
                  <c:v>13.779526000000001</c:v>
                </c:pt>
                <c:pt idx="86711">
                  <c:v>13.775998</c:v>
                </c:pt>
                <c:pt idx="86712">
                  <c:v>13.782918</c:v>
                </c:pt>
                <c:pt idx="86713">
                  <c:v>13.785641</c:v>
                </c:pt>
                <c:pt idx="86714">
                  <c:v>13.782088</c:v>
                </c:pt>
                <c:pt idx="86715">
                  <c:v>13.785162</c:v>
                </c:pt>
                <c:pt idx="86716">
                  <c:v>13.786708000000001</c:v>
                </c:pt>
                <c:pt idx="86717">
                  <c:v>13.782228999999999</c:v>
                </c:pt>
                <c:pt idx="86718">
                  <c:v>13.782823</c:v>
                </c:pt>
                <c:pt idx="86719">
                  <c:v>13.789032000000001</c:v>
                </c:pt>
                <c:pt idx="86720">
                  <c:v>13.789517</c:v>
                </c:pt>
                <c:pt idx="86721">
                  <c:v>13.785545000000001</c:v>
                </c:pt>
                <c:pt idx="86722">
                  <c:v>13.78637</c:v>
                </c:pt>
                <c:pt idx="86723">
                  <c:v>13.782004000000001</c:v>
                </c:pt>
                <c:pt idx="86724">
                  <c:v>13.782222000000001</c:v>
                </c:pt>
                <c:pt idx="86725">
                  <c:v>13.790875</c:v>
                </c:pt>
                <c:pt idx="86726">
                  <c:v>13.791240999999999</c:v>
                </c:pt>
                <c:pt idx="86727">
                  <c:v>13.788929</c:v>
                </c:pt>
                <c:pt idx="86728">
                  <c:v>13.788679999999999</c:v>
                </c:pt>
                <c:pt idx="86729">
                  <c:v>13.788664000000001</c:v>
                </c:pt>
                <c:pt idx="86730">
                  <c:v>13.787632</c:v>
                </c:pt>
                <c:pt idx="86731">
                  <c:v>13.788315000000001</c:v>
                </c:pt>
                <c:pt idx="86732">
                  <c:v>13.790316000000001</c:v>
                </c:pt>
                <c:pt idx="86733">
                  <c:v>13.789975</c:v>
                </c:pt>
                <c:pt idx="86734">
                  <c:v>13.791721000000001</c:v>
                </c:pt>
                <c:pt idx="86735">
                  <c:v>13.78877</c:v>
                </c:pt>
                <c:pt idx="86736">
                  <c:v>13.782287999999999</c:v>
                </c:pt>
                <c:pt idx="86737">
                  <c:v>13.788097</c:v>
                </c:pt>
                <c:pt idx="86738">
                  <c:v>13.791524000000001</c:v>
                </c:pt>
                <c:pt idx="86739">
                  <c:v>13.785971999999999</c:v>
                </c:pt>
                <c:pt idx="86740">
                  <c:v>13.785926</c:v>
                </c:pt>
                <c:pt idx="86741">
                  <c:v>13.790028</c:v>
                </c:pt>
                <c:pt idx="86742">
                  <c:v>13.787032999999999</c:v>
                </c:pt>
                <c:pt idx="86743">
                  <c:v>13.784725</c:v>
                </c:pt>
                <c:pt idx="86744">
                  <c:v>13.791734</c:v>
                </c:pt>
                <c:pt idx="86745">
                  <c:v>13.787646000000001</c:v>
                </c:pt>
                <c:pt idx="86746">
                  <c:v>13.781096</c:v>
                </c:pt>
                <c:pt idx="86747">
                  <c:v>13.787208</c:v>
                </c:pt>
                <c:pt idx="86748">
                  <c:v>13.789355</c:v>
                </c:pt>
                <c:pt idx="86749">
                  <c:v>13.789583</c:v>
                </c:pt>
                <c:pt idx="86750">
                  <c:v>13.793805000000001</c:v>
                </c:pt>
                <c:pt idx="86751">
                  <c:v>13.794836999999999</c:v>
                </c:pt>
                <c:pt idx="86752">
                  <c:v>13.791164</c:v>
                </c:pt>
                <c:pt idx="86753">
                  <c:v>13.793309000000001</c:v>
                </c:pt>
                <c:pt idx="86754">
                  <c:v>13.802504000000001</c:v>
                </c:pt>
                <c:pt idx="86755">
                  <c:v>13.799887999999999</c:v>
                </c:pt>
                <c:pt idx="86756">
                  <c:v>13.793699</c:v>
                </c:pt>
                <c:pt idx="86757">
                  <c:v>13.793369999999999</c:v>
                </c:pt>
                <c:pt idx="86758">
                  <c:v>13.791434000000001</c:v>
                </c:pt>
                <c:pt idx="86759">
                  <c:v>13.790772</c:v>
                </c:pt>
                <c:pt idx="86760">
                  <c:v>13.790877999999999</c:v>
                </c:pt>
                <c:pt idx="86761">
                  <c:v>13.788549</c:v>
                </c:pt>
                <c:pt idx="86762">
                  <c:v>13.786402000000001</c:v>
                </c:pt>
                <c:pt idx="86763">
                  <c:v>13.790679000000001</c:v>
                </c:pt>
                <c:pt idx="86764">
                  <c:v>13.797347</c:v>
                </c:pt>
                <c:pt idx="86765">
                  <c:v>13.793575000000001</c:v>
                </c:pt>
                <c:pt idx="86766">
                  <c:v>13.791916000000001</c:v>
                </c:pt>
                <c:pt idx="86767">
                  <c:v>13.795818000000001</c:v>
                </c:pt>
                <c:pt idx="86768">
                  <c:v>13.792759</c:v>
                </c:pt>
                <c:pt idx="86769">
                  <c:v>13.789963999999999</c:v>
                </c:pt>
                <c:pt idx="86770">
                  <c:v>13.794866000000001</c:v>
                </c:pt>
                <c:pt idx="86771">
                  <c:v>13.797190000000001</c:v>
                </c:pt>
                <c:pt idx="86772">
                  <c:v>13.792647000000001</c:v>
                </c:pt>
                <c:pt idx="86773">
                  <c:v>13.795733999999999</c:v>
                </c:pt>
                <c:pt idx="86774">
                  <c:v>13.796593</c:v>
                </c:pt>
                <c:pt idx="86775">
                  <c:v>13.790025999999999</c:v>
                </c:pt>
                <c:pt idx="86776">
                  <c:v>13.793633</c:v>
                </c:pt>
                <c:pt idx="86777">
                  <c:v>13.797088</c:v>
                </c:pt>
                <c:pt idx="86778">
                  <c:v>13.789808000000001</c:v>
                </c:pt>
                <c:pt idx="86779">
                  <c:v>13.786422</c:v>
                </c:pt>
                <c:pt idx="86780">
                  <c:v>13.791485</c:v>
                </c:pt>
                <c:pt idx="86781">
                  <c:v>13.793236</c:v>
                </c:pt>
                <c:pt idx="86782">
                  <c:v>13.790893000000001</c:v>
                </c:pt>
                <c:pt idx="86783">
                  <c:v>13.794988</c:v>
                </c:pt>
                <c:pt idx="86784">
                  <c:v>13.796538999999999</c:v>
                </c:pt>
                <c:pt idx="86785">
                  <c:v>13.794701</c:v>
                </c:pt>
                <c:pt idx="86786">
                  <c:v>13.801387999999999</c:v>
                </c:pt>
                <c:pt idx="86787">
                  <c:v>13.801842000000001</c:v>
                </c:pt>
                <c:pt idx="86788">
                  <c:v>13.794319</c:v>
                </c:pt>
                <c:pt idx="86789">
                  <c:v>13.795617</c:v>
                </c:pt>
                <c:pt idx="86790">
                  <c:v>13.802149999999999</c:v>
                </c:pt>
                <c:pt idx="86791">
                  <c:v>13.799113</c:v>
                </c:pt>
                <c:pt idx="86792">
                  <c:v>13.79706</c:v>
                </c:pt>
                <c:pt idx="86793">
                  <c:v>13.800983</c:v>
                </c:pt>
                <c:pt idx="86794">
                  <c:v>13.796156999999999</c:v>
                </c:pt>
                <c:pt idx="86795">
                  <c:v>13.795973</c:v>
                </c:pt>
                <c:pt idx="86796">
                  <c:v>13.800032</c:v>
                </c:pt>
                <c:pt idx="86797">
                  <c:v>13.795757999999999</c:v>
                </c:pt>
                <c:pt idx="86798">
                  <c:v>13.796519999999999</c:v>
                </c:pt>
                <c:pt idx="86799">
                  <c:v>13.799661</c:v>
                </c:pt>
                <c:pt idx="86800">
                  <c:v>13.798301</c:v>
                </c:pt>
                <c:pt idx="86801">
                  <c:v>13.796627000000001</c:v>
                </c:pt>
                <c:pt idx="86802">
                  <c:v>13.800051</c:v>
                </c:pt>
                <c:pt idx="86803">
                  <c:v>13.803077999999999</c:v>
                </c:pt>
                <c:pt idx="86804">
                  <c:v>13.798551</c:v>
                </c:pt>
                <c:pt idx="86805">
                  <c:v>13.795786</c:v>
                </c:pt>
                <c:pt idx="86806">
                  <c:v>13.795147999999999</c:v>
                </c:pt>
                <c:pt idx="86807">
                  <c:v>13.790806999999999</c:v>
                </c:pt>
                <c:pt idx="86808">
                  <c:v>13.790630999999999</c:v>
                </c:pt>
                <c:pt idx="86809">
                  <c:v>13.798137000000001</c:v>
                </c:pt>
                <c:pt idx="86810">
                  <c:v>13.802326000000001</c:v>
                </c:pt>
                <c:pt idx="86811">
                  <c:v>13.800350999999999</c:v>
                </c:pt>
                <c:pt idx="86812">
                  <c:v>13.806525000000001</c:v>
                </c:pt>
                <c:pt idx="86813">
                  <c:v>13.8104</c:v>
                </c:pt>
                <c:pt idx="86814">
                  <c:v>13.802008000000001</c:v>
                </c:pt>
                <c:pt idx="86815">
                  <c:v>13.8041</c:v>
                </c:pt>
                <c:pt idx="86816">
                  <c:v>13.810345</c:v>
                </c:pt>
                <c:pt idx="86817">
                  <c:v>13.803972999999999</c:v>
                </c:pt>
                <c:pt idx="86818">
                  <c:v>13.801347</c:v>
                </c:pt>
                <c:pt idx="86819">
                  <c:v>13.806402</c:v>
                </c:pt>
                <c:pt idx="86820">
                  <c:v>13.802968</c:v>
                </c:pt>
                <c:pt idx="86821">
                  <c:v>13.798813000000001</c:v>
                </c:pt>
                <c:pt idx="86822">
                  <c:v>13.806061</c:v>
                </c:pt>
                <c:pt idx="86823">
                  <c:v>13.808396999999999</c:v>
                </c:pt>
                <c:pt idx="86824">
                  <c:v>13.804570999999999</c:v>
                </c:pt>
                <c:pt idx="86825">
                  <c:v>13.807918000000001</c:v>
                </c:pt>
                <c:pt idx="86826">
                  <c:v>13.809485</c:v>
                </c:pt>
                <c:pt idx="86827">
                  <c:v>13.801619000000001</c:v>
                </c:pt>
                <c:pt idx="86828">
                  <c:v>13.795906</c:v>
                </c:pt>
                <c:pt idx="86829">
                  <c:v>13.79876</c:v>
                </c:pt>
                <c:pt idx="86830">
                  <c:v>13.799054999999999</c:v>
                </c:pt>
                <c:pt idx="86831">
                  <c:v>13.799111</c:v>
                </c:pt>
                <c:pt idx="86832">
                  <c:v>13.807662000000001</c:v>
                </c:pt>
                <c:pt idx="86833">
                  <c:v>13.804155</c:v>
                </c:pt>
                <c:pt idx="86834">
                  <c:v>13.795769999999999</c:v>
                </c:pt>
                <c:pt idx="86835">
                  <c:v>13.807539999999999</c:v>
                </c:pt>
                <c:pt idx="86836">
                  <c:v>13.814771</c:v>
                </c:pt>
                <c:pt idx="86837">
                  <c:v>13.802108</c:v>
                </c:pt>
                <c:pt idx="86838">
                  <c:v>13.799068999999999</c:v>
                </c:pt>
                <c:pt idx="86839">
                  <c:v>13.807426</c:v>
                </c:pt>
                <c:pt idx="86840">
                  <c:v>13.799181000000001</c:v>
                </c:pt>
                <c:pt idx="86841">
                  <c:v>13.796481</c:v>
                </c:pt>
                <c:pt idx="86842">
                  <c:v>13.808889000000001</c:v>
                </c:pt>
                <c:pt idx="86843">
                  <c:v>13.803375000000001</c:v>
                </c:pt>
                <c:pt idx="86844">
                  <c:v>13.79636</c:v>
                </c:pt>
                <c:pt idx="86845">
                  <c:v>13.8034</c:v>
                </c:pt>
                <c:pt idx="86846">
                  <c:v>13.807753999999999</c:v>
                </c:pt>
                <c:pt idx="86847">
                  <c:v>13.806215999999999</c:v>
                </c:pt>
                <c:pt idx="86848">
                  <c:v>13.807154000000001</c:v>
                </c:pt>
                <c:pt idx="86849">
                  <c:v>13.81146</c:v>
                </c:pt>
                <c:pt idx="86850">
                  <c:v>13.809616999999999</c:v>
                </c:pt>
                <c:pt idx="86851">
                  <c:v>13.808820000000001</c:v>
                </c:pt>
                <c:pt idx="86852">
                  <c:v>13.809813</c:v>
                </c:pt>
                <c:pt idx="86853">
                  <c:v>13.807299</c:v>
                </c:pt>
                <c:pt idx="86854">
                  <c:v>13.809334</c:v>
                </c:pt>
                <c:pt idx="86855">
                  <c:v>13.812619</c:v>
                </c:pt>
                <c:pt idx="86856">
                  <c:v>13.808343000000001</c:v>
                </c:pt>
                <c:pt idx="86857">
                  <c:v>13.805304</c:v>
                </c:pt>
                <c:pt idx="86858">
                  <c:v>13.812706</c:v>
                </c:pt>
                <c:pt idx="86859">
                  <c:v>13.813376999999999</c:v>
                </c:pt>
                <c:pt idx="86860">
                  <c:v>13.80148</c:v>
                </c:pt>
                <c:pt idx="86861">
                  <c:v>13.802265999999999</c:v>
                </c:pt>
                <c:pt idx="86862">
                  <c:v>13.811695</c:v>
                </c:pt>
                <c:pt idx="86863">
                  <c:v>13.810803999999999</c:v>
                </c:pt>
                <c:pt idx="86864">
                  <c:v>13.808553</c:v>
                </c:pt>
                <c:pt idx="86865">
                  <c:v>13.808204999999999</c:v>
                </c:pt>
                <c:pt idx="86866">
                  <c:v>13.808820000000001</c:v>
                </c:pt>
                <c:pt idx="86867">
                  <c:v>13.810674000000001</c:v>
                </c:pt>
                <c:pt idx="86868">
                  <c:v>13.811221</c:v>
                </c:pt>
                <c:pt idx="86869">
                  <c:v>13.80653</c:v>
                </c:pt>
                <c:pt idx="86870">
                  <c:v>13.802489</c:v>
                </c:pt>
                <c:pt idx="86871">
                  <c:v>13.808160000000001</c:v>
                </c:pt>
                <c:pt idx="86872">
                  <c:v>13.809825999999999</c:v>
                </c:pt>
                <c:pt idx="86873">
                  <c:v>13.808108000000001</c:v>
                </c:pt>
                <c:pt idx="86874">
                  <c:v>13.813886</c:v>
                </c:pt>
                <c:pt idx="86875">
                  <c:v>13.817567</c:v>
                </c:pt>
                <c:pt idx="86876">
                  <c:v>13.817527999999999</c:v>
                </c:pt>
                <c:pt idx="86877">
                  <c:v>13.818307000000001</c:v>
                </c:pt>
                <c:pt idx="86878">
                  <c:v>13.818384999999999</c:v>
                </c:pt>
                <c:pt idx="86879">
                  <c:v>13.812628999999999</c:v>
                </c:pt>
                <c:pt idx="86880">
                  <c:v>13.80822</c:v>
                </c:pt>
                <c:pt idx="86881">
                  <c:v>13.814626000000001</c:v>
                </c:pt>
                <c:pt idx="86882">
                  <c:v>13.814253000000001</c:v>
                </c:pt>
                <c:pt idx="86883">
                  <c:v>13.808521000000001</c:v>
                </c:pt>
                <c:pt idx="86884">
                  <c:v>13.813090000000001</c:v>
                </c:pt>
                <c:pt idx="86885">
                  <c:v>13.812358</c:v>
                </c:pt>
                <c:pt idx="86886">
                  <c:v>13.805555999999999</c:v>
                </c:pt>
                <c:pt idx="86887">
                  <c:v>13.811681999999999</c:v>
                </c:pt>
                <c:pt idx="86888">
                  <c:v>13.819649999999999</c:v>
                </c:pt>
                <c:pt idx="86889">
                  <c:v>13.813145</c:v>
                </c:pt>
                <c:pt idx="86890">
                  <c:v>13.808956999999999</c:v>
                </c:pt>
                <c:pt idx="86891">
                  <c:v>13.812260999999999</c:v>
                </c:pt>
                <c:pt idx="86892">
                  <c:v>13.807492999999999</c:v>
                </c:pt>
                <c:pt idx="86893">
                  <c:v>13.805436</c:v>
                </c:pt>
                <c:pt idx="86894">
                  <c:v>13.814073</c:v>
                </c:pt>
                <c:pt idx="86895">
                  <c:v>13.816782</c:v>
                </c:pt>
                <c:pt idx="86896">
                  <c:v>13.813401000000001</c:v>
                </c:pt>
                <c:pt idx="86897">
                  <c:v>13.813729</c:v>
                </c:pt>
                <c:pt idx="86898">
                  <c:v>13.816373</c:v>
                </c:pt>
                <c:pt idx="86899">
                  <c:v>13.814784</c:v>
                </c:pt>
                <c:pt idx="86900">
                  <c:v>13.816032</c:v>
                </c:pt>
                <c:pt idx="86901">
                  <c:v>13.817285</c:v>
                </c:pt>
                <c:pt idx="86902">
                  <c:v>13.813706</c:v>
                </c:pt>
                <c:pt idx="86903">
                  <c:v>13.817050999999999</c:v>
                </c:pt>
                <c:pt idx="86904">
                  <c:v>13.822094</c:v>
                </c:pt>
                <c:pt idx="86905">
                  <c:v>13.817444</c:v>
                </c:pt>
                <c:pt idx="86906">
                  <c:v>13.810492</c:v>
                </c:pt>
                <c:pt idx="86907">
                  <c:v>13.8146</c:v>
                </c:pt>
                <c:pt idx="86908">
                  <c:v>13.818231000000001</c:v>
                </c:pt>
                <c:pt idx="86909">
                  <c:v>13.811425</c:v>
                </c:pt>
                <c:pt idx="86910">
                  <c:v>13.814387999999999</c:v>
                </c:pt>
                <c:pt idx="86911">
                  <c:v>13.821630000000001</c:v>
                </c:pt>
                <c:pt idx="86912">
                  <c:v>13.82202</c:v>
                </c:pt>
                <c:pt idx="86913">
                  <c:v>13.822900000000001</c:v>
                </c:pt>
                <c:pt idx="86914">
                  <c:v>13.822704999999999</c:v>
                </c:pt>
                <c:pt idx="86915">
                  <c:v>13.820772</c:v>
                </c:pt>
                <c:pt idx="86916">
                  <c:v>13.822647</c:v>
                </c:pt>
                <c:pt idx="86917">
                  <c:v>13.825939999999999</c:v>
                </c:pt>
                <c:pt idx="86918">
                  <c:v>13.821037</c:v>
                </c:pt>
                <c:pt idx="86919">
                  <c:v>13.814550000000001</c:v>
                </c:pt>
                <c:pt idx="86920">
                  <c:v>13.817015</c:v>
                </c:pt>
                <c:pt idx="86921">
                  <c:v>13.818139</c:v>
                </c:pt>
                <c:pt idx="86922">
                  <c:v>13.81723</c:v>
                </c:pt>
                <c:pt idx="86923">
                  <c:v>13.820577999999999</c:v>
                </c:pt>
                <c:pt idx="86924">
                  <c:v>13.823556999999999</c:v>
                </c:pt>
                <c:pt idx="86925">
                  <c:v>13.820081</c:v>
                </c:pt>
                <c:pt idx="86926">
                  <c:v>13.816774000000001</c:v>
                </c:pt>
                <c:pt idx="86927">
                  <c:v>13.823017</c:v>
                </c:pt>
                <c:pt idx="86928">
                  <c:v>13.824280999999999</c:v>
                </c:pt>
                <c:pt idx="86929">
                  <c:v>13.819419</c:v>
                </c:pt>
                <c:pt idx="86930">
                  <c:v>13.819634000000001</c:v>
                </c:pt>
                <c:pt idx="86931">
                  <c:v>13.818434999999999</c:v>
                </c:pt>
                <c:pt idx="86932">
                  <c:v>13.813871000000001</c:v>
                </c:pt>
                <c:pt idx="86933">
                  <c:v>13.816642999999999</c:v>
                </c:pt>
                <c:pt idx="86934">
                  <c:v>13.822989</c:v>
                </c:pt>
                <c:pt idx="86935">
                  <c:v>13.818493999999999</c:v>
                </c:pt>
                <c:pt idx="86936">
                  <c:v>13.814766000000001</c:v>
                </c:pt>
                <c:pt idx="86937">
                  <c:v>13.823885000000001</c:v>
                </c:pt>
                <c:pt idx="86938">
                  <c:v>13.826784999999999</c:v>
                </c:pt>
                <c:pt idx="86939">
                  <c:v>13.821737000000001</c:v>
                </c:pt>
                <c:pt idx="86940">
                  <c:v>13.819288</c:v>
                </c:pt>
                <c:pt idx="86941">
                  <c:v>13.817245</c:v>
                </c:pt>
                <c:pt idx="86942">
                  <c:v>13.818101</c:v>
                </c:pt>
                <c:pt idx="86943">
                  <c:v>13.820584</c:v>
                </c:pt>
                <c:pt idx="86944">
                  <c:v>13.820884</c:v>
                </c:pt>
                <c:pt idx="86945">
                  <c:v>13.818179000000001</c:v>
                </c:pt>
                <c:pt idx="86946">
                  <c:v>13.822322</c:v>
                </c:pt>
                <c:pt idx="86947">
                  <c:v>13.827831</c:v>
                </c:pt>
                <c:pt idx="86948">
                  <c:v>13.820334000000001</c:v>
                </c:pt>
                <c:pt idx="86949">
                  <c:v>13.818809999999999</c:v>
                </c:pt>
                <c:pt idx="86950">
                  <c:v>13.82799</c:v>
                </c:pt>
                <c:pt idx="86951">
                  <c:v>13.826188999999999</c:v>
                </c:pt>
                <c:pt idx="86952">
                  <c:v>13.819376999999999</c:v>
                </c:pt>
                <c:pt idx="86953">
                  <c:v>13.824501</c:v>
                </c:pt>
                <c:pt idx="86954">
                  <c:v>13.827555</c:v>
                </c:pt>
                <c:pt idx="86955">
                  <c:v>13.819043000000001</c:v>
                </c:pt>
                <c:pt idx="86956">
                  <c:v>13.821312000000001</c:v>
                </c:pt>
                <c:pt idx="86957">
                  <c:v>13.825967</c:v>
                </c:pt>
                <c:pt idx="86958">
                  <c:v>13.820383</c:v>
                </c:pt>
                <c:pt idx="86959">
                  <c:v>13.826233999999999</c:v>
                </c:pt>
                <c:pt idx="86960">
                  <c:v>13.834981000000001</c:v>
                </c:pt>
                <c:pt idx="86961">
                  <c:v>13.830074</c:v>
                </c:pt>
                <c:pt idx="86962">
                  <c:v>13.826046</c:v>
                </c:pt>
                <c:pt idx="86963">
                  <c:v>13.829637999999999</c:v>
                </c:pt>
                <c:pt idx="86964">
                  <c:v>13.829110999999999</c:v>
                </c:pt>
                <c:pt idx="86965">
                  <c:v>13.825519999999999</c:v>
                </c:pt>
                <c:pt idx="86966">
                  <c:v>13.829753999999999</c:v>
                </c:pt>
                <c:pt idx="86967">
                  <c:v>13.828830999999999</c:v>
                </c:pt>
                <c:pt idx="86968">
                  <c:v>13.822181</c:v>
                </c:pt>
                <c:pt idx="86969">
                  <c:v>13.829159000000001</c:v>
                </c:pt>
                <c:pt idx="86970">
                  <c:v>13.832425000000001</c:v>
                </c:pt>
                <c:pt idx="86971">
                  <c:v>13.825333000000001</c:v>
                </c:pt>
                <c:pt idx="86972">
                  <c:v>13.824987999999999</c:v>
                </c:pt>
                <c:pt idx="86973">
                  <c:v>13.828441</c:v>
                </c:pt>
                <c:pt idx="86974">
                  <c:v>13.825612</c:v>
                </c:pt>
                <c:pt idx="86975">
                  <c:v>13.825956</c:v>
                </c:pt>
                <c:pt idx="86976">
                  <c:v>13.83211</c:v>
                </c:pt>
                <c:pt idx="86977">
                  <c:v>13.828478</c:v>
                </c:pt>
                <c:pt idx="86978">
                  <c:v>13.827124</c:v>
                </c:pt>
                <c:pt idx="86979">
                  <c:v>13.836252999999999</c:v>
                </c:pt>
                <c:pt idx="86980">
                  <c:v>13.833330999999999</c:v>
                </c:pt>
                <c:pt idx="86981">
                  <c:v>13.825589000000001</c:v>
                </c:pt>
                <c:pt idx="86982">
                  <c:v>13.827952</c:v>
                </c:pt>
                <c:pt idx="86983">
                  <c:v>13.82999</c:v>
                </c:pt>
                <c:pt idx="86984">
                  <c:v>13.825258</c:v>
                </c:pt>
                <c:pt idx="86985">
                  <c:v>13.827793</c:v>
                </c:pt>
                <c:pt idx="86986">
                  <c:v>13.833344</c:v>
                </c:pt>
                <c:pt idx="86987">
                  <c:v>13.825066</c:v>
                </c:pt>
                <c:pt idx="86988">
                  <c:v>13.824225</c:v>
                </c:pt>
                <c:pt idx="86989">
                  <c:v>13.830809</c:v>
                </c:pt>
                <c:pt idx="86990">
                  <c:v>13.825357</c:v>
                </c:pt>
                <c:pt idx="86991">
                  <c:v>13.822445</c:v>
                </c:pt>
                <c:pt idx="86992">
                  <c:v>13.828776</c:v>
                </c:pt>
                <c:pt idx="86993">
                  <c:v>13.831473000000001</c:v>
                </c:pt>
                <c:pt idx="86994">
                  <c:v>13.831621</c:v>
                </c:pt>
                <c:pt idx="86995">
                  <c:v>13.837398</c:v>
                </c:pt>
                <c:pt idx="86996">
                  <c:v>13.838025999999999</c:v>
                </c:pt>
                <c:pt idx="86997">
                  <c:v>13.834141000000001</c:v>
                </c:pt>
                <c:pt idx="86998">
                  <c:v>13.836081999999999</c:v>
                </c:pt>
                <c:pt idx="86999">
                  <c:v>13.833777</c:v>
                </c:pt>
                <c:pt idx="87000">
                  <c:v>13.825956</c:v>
                </c:pt>
                <c:pt idx="87001">
                  <c:v>13.828263</c:v>
                </c:pt>
                <c:pt idx="87002">
                  <c:v>13.835929999999999</c:v>
                </c:pt>
                <c:pt idx="87003">
                  <c:v>13.832336</c:v>
                </c:pt>
                <c:pt idx="87004">
                  <c:v>13.826344000000001</c:v>
                </c:pt>
                <c:pt idx="87005">
                  <c:v>13.834121</c:v>
                </c:pt>
                <c:pt idx="87006">
                  <c:v>13.840057</c:v>
                </c:pt>
                <c:pt idx="87007">
                  <c:v>13.837634</c:v>
                </c:pt>
                <c:pt idx="87008">
                  <c:v>13.835098</c:v>
                </c:pt>
                <c:pt idx="87009">
                  <c:v>13.833017</c:v>
                </c:pt>
                <c:pt idx="87010">
                  <c:v>13.83184</c:v>
                </c:pt>
                <c:pt idx="87011">
                  <c:v>13.830226</c:v>
                </c:pt>
                <c:pt idx="87012">
                  <c:v>13.832057000000001</c:v>
                </c:pt>
                <c:pt idx="87013">
                  <c:v>13.831111999999999</c:v>
                </c:pt>
                <c:pt idx="87014">
                  <c:v>13.827627</c:v>
                </c:pt>
                <c:pt idx="87015">
                  <c:v>13.833869</c:v>
                </c:pt>
                <c:pt idx="87016">
                  <c:v>13.838497</c:v>
                </c:pt>
                <c:pt idx="87017">
                  <c:v>13.831655</c:v>
                </c:pt>
                <c:pt idx="87018">
                  <c:v>13.828563000000001</c:v>
                </c:pt>
                <c:pt idx="87019">
                  <c:v>13.835070999999999</c:v>
                </c:pt>
                <c:pt idx="87020">
                  <c:v>13.836639</c:v>
                </c:pt>
                <c:pt idx="87021">
                  <c:v>13.835241</c:v>
                </c:pt>
                <c:pt idx="87022">
                  <c:v>13.842612000000001</c:v>
                </c:pt>
                <c:pt idx="87023">
                  <c:v>13.842117999999999</c:v>
                </c:pt>
                <c:pt idx="87024">
                  <c:v>13.837592000000001</c:v>
                </c:pt>
                <c:pt idx="87025">
                  <c:v>13.841861</c:v>
                </c:pt>
                <c:pt idx="87026">
                  <c:v>13.834529</c:v>
                </c:pt>
                <c:pt idx="87027">
                  <c:v>13.829148999999999</c:v>
                </c:pt>
                <c:pt idx="87028">
                  <c:v>13.836261</c:v>
                </c:pt>
                <c:pt idx="87029">
                  <c:v>13.836957999999999</c:v>
                </c:pt>
                <c:pt idx="87030">
                  <c:v>13.836506999999999</c:v>
                </c:pt>
                <c:pt idx="87031">
                  <c:v>13.838702</c:v>
                </c:pt>
                <c:pt idx="87032">
                  <c:v>13.841129</c:v>
                </c:pt>
                <c:pt idx="87033">
                  <c:v>13.837987</c:v>
                </c:pt>
                <c:pt idx="87034">
                  <c:v>13.835492</c:v>
                </c:pt>
                <c:pt idx="87035">
                  <c:v>13.839888</c:v>
                </c:pt>
                <c:pt idx="87036">
                  <c:v>13.836776</c:v>
                </c:pt>
                <c:pt idx="87037">
                  <c:v>13.834968999999999</c:v>
                </c:pt>
                <c:pt idx="87038">
                  <c:v>13.841595999999999</c:v>
                </c:pt>
                <c:pt idx="87039">
                  <c:v>13.842668</c:v>
                </c:pt>
                <c:pt idx="87040">
                  <c:v>13.839503000000001</c:v>
                </c:pt>
                <c:pt idx="87041">
                  <c:v>13.841611</c:v>
                </c:pt>
                <c:pt idx="87042">
                  <c:v>13.842267</c:v>
                </c:pt>
                <c:pt idx="87043">
                  <c:v>13.834419</c:v>
                </c:pt>
                <c:pt idx="87044">
                  <c:v>13.834735999999999</c:v>
                </c:pt>
                <c:pt idx="87045">
                  <c:v>13.839261</c:v>
                </c:pt>
                <c:pt idx="87046">
                  <c:v>13.833359</c:v>
                </c:pt>
                <c:pt idx="87047">
                  <c:v>13.831996999999999</c:v>
                </c:pt>
                <c:pt idx="87048">
                  <c:v>13.841248</c:v>
                </c:pt>
                <c:pt idx="87049">
                  <c:v>13.844794</c:v>
                </c:pt>
                <c:pt idx="87050">
                  <c:v>13.844030999999999</c:v>
                </c:pt>
                <c:pt idx="87051">
                  <c:v>13.848471999999999</c:v>
                </c:pt>
                <c:pt idx="87052">
                  <c:v>13.845927</c:v>
                </c:pt>
                <c:pt idx="87053">
                  <c:v>13.839683000000001</c:v>
                </c:pt>
                <c:pt idx="87054">
                  <c:v>13.845003</c:v>
                </c:pt>
                <c:pt idx="87055">
                  <c:v>13.842790000000001</c:v>
                </c:pt>
                <c:pt idx="87056">
                  <c:v>13.835395999999999</c:v>
                </c:pt>
                <c:pt idx="87057">
                  <c:v>13.840731999999999</c:v>
                </c:pt>
                <c:pt idx="87058">
                  <c:v>13.845186</c:v>
                </c:pt>
                <c:pt idx="87059">
                  <c:v>13.844438999999999</c:v>
                </c:pt>
                <c:pt idx="87060">
                  <c:v>13.844722000000001</c:v>
                </c:pt>
                <c:pt idx="87061">
                  <c:v>13.844579</c:v>
                </c:pt>
                <c:pt idx="87062">
                  <c:v>13.840123</c:v>
                </c:pt>
                <c:pt idx="87063">
                  <c:v>13.839076</c:v>
                </c:pt>
                <c:pt idx="87064">
                  <c:v>13.843766</c:v>
                </c:pt>
                <c:pt idx="87065">
                  <c:v>13.839867999999999</c:v>
                </c:pt>
                <c:pt idx="87066">
                  <c:v>13.835348</c:v>
                </c:pt>
                <c:pt idx="87067">
                  <c:v>13.840745</c:v>
                </c:pt>
                <c:pt idx="87068">
                  <c:v>13.844134</c:v>
                </c:pt>
                <c:pt idx="87069">
                  <c:v>13.84055</c:v>
                </c:pt>
                <c:pt idx="87070">
                  <c:v>13.841623</c:v>
                </c:pt>
                <c:pt idx="87071">
                  <c:v>13.85027</c:v>
                </c:pt>
                <c:pt idx="87072">
                  <c:v>13.849373</c:v>
                </c:pt>
                <c:pt idx="87073">
                  <c:v>13.842148999999999</c:v>
                </c:pt>
                <c:pt idx="87074">
                  <c:v>13.844555</c:v>
                </c:pt>
                <c:pt idx="87075">
                  <c:v>13.844944</c:v>
                </c:pt>
                <c:pt idx="87076">
                  <c:v>13.841945000000001</c:v>
                </c:pt>
                <c:pt idx="87077">
                  <c:v>13.843852</c:v>
                </c:pt>
                <c:pt idx="87078">
                  <c:v>13.842632999999999</c:v>
                </c:pt>
                <c:pt idx="87079">
                  <c:v>13.838172999999999</c:v>
                </c:pt>
                <c:pt idx="87080">
                  <c:v>13.842155</c:v>
                </c:pt>
                <c:pt idx="87081">
                  <c:v>13.849848</c:v>
                </c:pt>
                <c:pt idx="87082">
                  <c:v>13.847337</c:v>
                </c:pt>
                <c:pt idx="87083">
                  <c:v>13.848609</c:v>
                </c:pt>
                <c:pt idx="87084">
                  <c:v>13.855698</c:v>
                </c:pt>
                <c:pt idx="87085">
                  <c:v>13.850833</c:v>
                </c:pt>
                <c:pt idx="87086">
                  <c:v>13.844626999999999</c:v>
                </c:pt>
                <c:pt idx="87087">
                  <c:v>13.844991</c:v>
                </c:pt>
                <c:pt idx="87088">
                  <c:v>13.845765999999999</c:v>
                </c:pt>
                <c:pt idx="87089">
                  <c:v>13.844658000000001</c:v>
                </c:pt>
                <c:pt idx="87090">
                  <c:v>13.84624</c:v>
                </c:pt>
                <c:pt idx="87091">
                  <c:v>13.850717</c:v>
                </c:pt>
                <c:pt idx="87092">
                  <c:v>13.850365999999999</c:v>
                </c:pt>
                <c:pt idx="87093">
                  <c:v>13.852861000000001</c:v>
                </c:pt>
                <c:pt idx="87094">
                  <c:v>13.856441</c:v>
                </c:pt>
                <c:pt idx="87095">
                  <c:v>13.849831</c:v>
                </c:pt>
                <c:pt idx="87096">
                  <c:v>13.844272</c:v>
                </c:pt>
                <c:pt idx="87097">
                  <c:v>13.847329</c:v>
                </c:pt>
                <c:pt idx="87098">
                  <c:v>13.847436</c:v>
                </c:pt>
                <c:pt idx="87099">
                  <c:v>13.841692999999999</c:v>
                </c:pt>
                <c:pt idx="87100">
                  <c:v>13.843916999999999</c:v>
                </c:pt>
                <c:pt idx="87101">
                  <c:v>13.847526999999999</c:v>
                </c:pt>
                <c:pt idx="87102">
                  <c:v>13.844694</c:v>
                </c:pt>
                <c:pt idx="87103">
                  <c:v>13.848271</c:v>
                </c:pt>
                <c:pt idx="87104">
                  <c:v>13.850419</c:v>
                </c:pt>
                <c:pt idx="87105">
                  <c:v>13.846736999999999</c:v>
                </c:pt>
                <c:pt idx="87106">
                  <c:v>13.849824999999999</c:v>
                </c:pt>
                <c:pt idx="87107">
                  <c:v>13.853678</c:v>
                </c:pt>
                <c:pt idx="87108">
                  <c:v>13.850497000000001</c:v>
                </c:pt>
                <c:pt idx="87109">
                  <c:v>13.848445999999999</c:v>
                </c:pt>
                <c:pt idx="87110">
                  <c:v>13.852572</c:v>
                </c:pt>
                <c:pt idx="87111">
                  <c:v>13.84928</c:v>
                </c:pt>
                <c:pt idx="87112">
                  <c:v>13.845535999999999</c:v>
                </c:pt>
                <c:pt idx="87113">
                  <c:v>13.852849000000001</c:v>
                </c:pt>
                <c:pt idx="87114">
                  <c:v>13.852849000000001</c:v>
                </c:pt>
                <c:pt idx="87115">
                  <c:v>13.849527</c:v>
                </c:pt>
                <c:pt idx="87116">
                  <c:v>13.852302</c:v>
                </c:pt>
                <c:pt idx="87117">
                  <c:v>13.852302999999999</c:v>
                </c:pt>
                <c:pt idx="87118">
                  <c:v>13.849459</c:v>
                </c:pt>
                <c:pt idx="87119">
                  <c:v>13.850417999999999</c:v>
                </c:pt>
                <c:pt idx="87120">
                  <c:v>13.853569</c:v>
                </c:pt>
                <c:pt idx="87121">
                  <c:v>13.850718000000001</c:v>
                </c:pt>
                <c:pt idx="87122">
                  <c:v>13.852131999999999</c:v>
                </c:pt>
                <c:pt idx="87123">
                  <c:v>13.856601</c:v>
                </c:pt>
                <c:pt idx="87124">
                  <c:v>13.849513999999999</c:v>
                </c:pt>
                <c:pt idx="87125">
                  <c:v>13.844561000000001</c:v>
                </c:pt>
                <c:pt idx="87126">
                  <c:v>13.853731</c:v>
                </c:pt>
                <c:pt idx="87127">
                  <c:v>13.857912000000001</c:v>
                </c:pt>
                <c:pt idx="87128">
                  <c:v>13.852762</c:v>
                </c:pt>
                <c:pt idx="87129">
                  <c:v>13.85629</c:v>
                </c:pt>
                <c:pt idx="87130">
                  <c:v>13.863305</c:v>
                </c:pt>
                <c:pt idx="87131">
                  <c:v>13.859439</c:v>
                </c:pt>
                <c:pt idx="87132">
                  <c:v>13.856481</c:v>
                </c:pt>
                <c:pt idx="87133">
                  <c:v>13.857322999999999</c:v>
                </c:pt>
                <c:pt idx="87134">
                  <c:v>13.854582000000001</c:v>
                </c:pt>
                <c:pt idx="87135">
                  <c:v>13.852031</c:v>
                </c:pt>
                <c:pt idx="87136">
                  <c:v>13.853662</c:v>
                </c:pt>
                <c:pt idx="87137">
                  <c:v>13.854532000000001</c:v>
                </c:pt>
                <c:pt idx="87138">
                  <c:v>13.850902</c:v>
                </c:pt>
                <c:pt idx="87139">
                  <c:v>13.853440000000001</c:v>
                </c:pt>
                <c:pt idx="87140">
                  <c:v>13.857303</c:v>
                </c:pt>
                <c:pt idx="87141">
                  <c:v>13.852344</c:v>
                </c:pt>
                <c:pt idx="87142">
                  <c:v>13.852542</c:v>
                </c:pt>
                <c:pt idx="87143">
                  <c:v>13.857799999999999</c:v>
                </c:pt>
                <c:pt idx="87144">
                  <c:v>13.85773</c:v>
                </c:pt>
                <c:pt idx="87145">
                  <c:v>13.854696000000001</c:v>
                </c:pt>
                <c:pt idx="87146">
                  <c:v>13.852987000000001</c:v>
                </c:pt>
                <c:pt idx="87147">
                  <c:v>13.85355</c:v>
                </c:pt>
                <c:pt idx="87148">
                  <c:v>13.853410999999999</c:v>
                </c:pt>
                <c:pt idx="87149">
                  <c:v>13.859101000000001</c:v>
                </c:pt>
                <c:pt idx="87150">
                  <c:v>13.862434</c:v>
                </c:pt>
                <c:pt idx="87151">
                  <c:v>13.855504</c:v>
                </c:pt>
                <c:pt idx="87152">
                  <c:v>13.860360999999999</c:v>
                </c:pt>
                <c:pt idx="87153">
                  <c:v>13.87058</c:v>
                </c:pt>
                <c:pt idx="87154">
                  <c:v>13.864426999999999</c:v>
                </c:pt>
                <c:pt idx="87155">
                  <c:v>13.858066000000001</c:v>
                </c:pt>
                <c:pt idx="87156">
                  <c:v>13.863764</c:v>
                </c:pt>
                <c:pt idx="87157">
                  <c:v>13.858476</c:v>
                </c:pt>
                <c:pt idx="87158">
                  <c:v>13.850167000000001</c:v>
                </c:pt>
                <c:pt idx="87159">
                  <c:v>13.860026</c:v>
                </c:pt>
                <c:pt idx="87160">
                  <c:v>13.861449</c:v>
                </c:pt>
                <c:pt idx="87161">
                  <c:v>13.851758999999999</c:v>
                </c:pt>
                <c:pt idx="87162">
                  <c:v>13.85497</c:v>
                </c:pt>
                <c:pt idx="87163">
                  <c:v>13.860347000000001</c:v>
                </c:pt>
                <c:pt idx="87164">
                  <c:v>13.857181000000001</c:v>
                </c:pt>
                <c:pt idx="87165">
                  <c:v>13.858926</c:v>
                </c:pt>
                <c:pt idx="87166">
                  <c:v>13.865734</c:v>
                </c:pt>
                <c:pt idx="87167">
                  <c:v>13.862696</c:v>
                </c:pt>
                <c:pt idx="87168">
                  <c:v>13.856767</c:v>
                </c:pt>
                <c:pt idx="87169">
                  <c:v>13.859321</c:v>
                </c:pt>
                <c:pt idx="87170">
                  <c:v>13.859655999999999</c:v>
                </c:pt>
                <c:pt idx="87171">
                  <c:v>13.860401</c:v>
                </c:pt>
                <c:pt idx="87172">
                  <c:v>13.865316999999999</c:v>
                </c:pt>
                <c:pt idx="87173">
                  <c:v>13.862778</c:v>
                </c:pt>
                <c:pt idx="87174">
                  <c:v>13.856299999999999</c:v>
                </c:pt>
                <c:pt idx="87175">
                  <c:v>13.859190999999999</c:v>
                </c:pt>
                <c:pt idx="87176">
                  <c:v>13.864336</c:v>
                </c:pt>
                <c:pt idx="87177">
                  <c:v>13.855366999999999</c:v>
                </c:pt>
                <c:pt idx="87178">
                  <c:v>13.852592</c:v>
                </c:pt>
                <c:pt idx="87179">
                  <c:v>13.862425999999999</c:v>
                </c:pt>
                <c:pt idx="87180">
                  <c:v>13.858898</c:v>
                </c:pt>
                <c:pt idx="87181">
                  <c:v>13.855100999999999</c:v>
                </c:pt>
                <c:pt idx="87182">
                  <c:v>13.863426</c:v>
                </c:pt>
                <c:pt idx="87183">
                  <c:v>13.867682</c:v>
                </c:pt>
                <c:pt idx="87184">
                  <c:v>13.862731</c:v>
                </c:pt>
                <c:pt idx="87185">
                  <c:v>13.862527</c:v>
                </c:pt>
                <c:pt idx="87186">
                  <c:v>13.870385000000001</c:v>
                </c:pt>
                <c:pt idx="87187">
                  <c:v>13.866338000000001</c:v>
                </c:pt>
                <c:pt idx="87188">
                  <c:v>13.86042</c:v>
                </c:pt>
                <c:pt idx="87189">
                  <c:v>13.867336999999999</c:v>
                </c:pt>
                <c:pt idx="87190">
                  <c:v>13.86755</c:v>
                </c:pt>
                <c:pt idx="87191">
                  <c:v>13.861361</c:v>
                </c:pt>
                <c:pt idx="87192">
                  <c:v>13.862336000000001</c:v>
                </c:pt>
                <c:pt idx="87193">
                  <c:v>13.864182</c:v>
                </c:pt>
                <c:pt idx="87194">
                  <c:v>13.860042999999999</c:v>
                </c:pt>
                <c:pt idx="87195">
                  <c:v>13.860861</c:v>
                </c:pt>
                <c:pt idx="87196">
                  <c:v>13.867411000000001</c:v>
                </c:pt>
                <c:pt idx="87197">
                  <c:v>13.861537</c:v>
                </c:pt>
                <c:pt idx="87198">
                  <c:v>13.858026000000001</c:v>
                </c:pt>
                <c:pt idx="87199">
                  <c:v>13.867084999999999</c:v>
                </c:pt>
                <c:pt idx="87200">
                  <c:v>13.869761</c:v>
                </c:pt>
                <c:pt idx="87201">
                  <c:v>13.868945999999999</c:v>
                </c:pt>
                <c:pt idx="87202">
                  <c:v>13.871428999999999</c:v>
                </c:pt>
                <c:pt idx="87203">
                  <c:v>13.869538</c:v>
                </c:pt>
                <c:pt idx="87204">
                  <c:v>13.863299</c:v>
                </c:pt>
                <c:pt idx="87205">
                  <c:v>13.865817</c:v>
                </c:pt>
                <c:pt idx="87206">
                  <c:v>13.870225</c:v>
                </c:pt>
                <c:pt idx="87207">
                  <c:v>13.864343</c:v>
                </c:pt>
                <c:pt idx="87208">
                  <c:v>13.865392</c:v>
                </c:pt>
                <c:pt idx="87209">
                  <c:v>13.871824999999999</c:v>
                </c:pt>
                <c:pt idx="87210">
                  <c:v>13.867267</c:v>
                </c:pt>
                <c:pt idx="87211">
                  <c:v>13.862641</c:v>
                </c:pt>
                <c:pt idx="87212">
                  <c:v>13.867125</c:v>
                </c:pt>
                <c:pt idx="87213">
                  <c:v>13.870618</c:v>
                </c:pt>
                <c:pt idx="87214">
                  <c:v>13.871861000000001</c:v>
                </c:pt>
                <c:pt idx="87215">
                  <c:v>13.874438</c:v>
                </c:pt>
                <c:pt idx="87216">
                  <c:v>13.868494</c:v>
                </c:pt>
                <c:pt idx="87217">
                  <c:v>13.863027000000001</c:v>
                </c:pt>
                <c:pt idx="87218">
                  <c:v>13.870544000000001</c:v>
                </c:pt>
                <c:pt idx="87219">
                  <c:v>13.875144000000001</c:v>
                </c:pt>
                <c:pt idx="87220">
                  <c:v>13.869081</c:v>
                </c:pt>
                <c:pt idx="87221">
                  <c:v>13.864796</c:v>
                </c:pt>
                <c:pt idx="87222">
                  <c:v>13.869543999999999</c:v>
                </c:pt>
                <c:pt idx="87223">
                  <c:v>13.864951</c:v>
                </c:pt>
                <c:pt idx="87224">
                  <c:v>13.856825000000001</c:v>
                </c:pt>
                <c:pt idx="87225">
                  <c:v>13.863215</c:v>
                </c:pt>
                <c:pt idx="87226">
                  <c:v>13.865843999999999</c:v>
                </c:pt>
                <c:pt idx="87227">
                  <c:v>13.868696999999999</c:v>
                </c:pt>
                <c:pt idx="87228">
                  <c:v>13.879146</c:v>
                </c:pt>
                <c:pt idx="87229">
                  <c:v>13.879327</c:v>
                </c:pt>
                <c:pt idx="87230">
                  <c:v>13.873051</c:v>
                </c:pt>
                <c:pt idx="87231">
                  <c:v>13.871945</c:v>
                </c:pt>
                <c:pt idx="87232">
                  <c:v>13.876741000000001</c:v>
                </c:pt>
                <c:pt idx="87233">
                  <c:v>13.878043</c:v>
                </c:pt>
                <c:pt idx="87234">
                  <c:v>13.876364000000001</c:v>
                </c:pt>
                <c:pt idx="87235">
                  <c:v>13.876231000000001</c:v>
                </c:pt>
                <c:pt idx="87236">
                  <c:v>13.873586</c:v>
                </c:pt>
                <c:pt idx="87237">
                  <c:v>13.871839</c:v>
                </c:pt>
                <c:pt idx="87238">
                  <c:v>13.870433999999999</c:v>
                </c:pt>
                <c:pt idx="87239">
                  <c:v>13.870462</c:v>
                </c:pt>
                <c:pt idx="87240">
                  <c:v>13.873652</c:v>
                </c:pt>
                <c:pt idx="87241">
                  <c:v>13.873500999999999</c:v>
                </c:pt>
                <c:pt idx="87242">
                  <c:v>13.871613999999999</c:v>
                </c:pt>
                <c:pt idx="87243">
                  <c:v>13.868233999999999</c:v>
                </c:pt>
                <c:pt idx="87244">
                  <c:v>13.868885000000001</c:v>
                </c:pt>
                <c:pt idx="87245">
                  <c:v>13.870806</c:v>
                </c:pt>
                <c:pt idx="87246">
                  <c:v>13.867995000000001</c:v>
                </c:pt>
                <c:pt idx="87247">
                  <c:v>13.870547999999999</c:v>
                </c:pt>
                <c:pt idx="87248">
                  <c:v>13.875142</c:v>
                </c:pt>
                <c:pt idx="87249">
                  <c:v>13.873474</c:v>
                </c:pt>
                <c:pt idx="87250">
                  <c:v>13.872068000000001</c:v>
                </c:pt>
                <c:pt idx="87251">
                  <c:v>13.877484000000001</c:v>
                </c:pt>
                <c:pt idx="87252">
                  <c:v>13.879244999999999</c:v>
                </c:pt>
                <c:pt idx="87253">
                  <c:v>13.875749000000001</c:v>
                </c:pt>
                <c:pt idx="87254">
                  <c:v>13.877584000000001</c:v>
                </c:pt>
                <c:pt idx="87255">
                  <c:v>13.875800999999999</c:v>
                </c:pt>
                <c:pt idx="87256">
                  <c:v>13.868007</c:v>
                </c:pt>
                <c:pt idx="87257">
                  <c:v>13.870716</c:v>
                </c:pt>
                <c:pt idx="87258">
                  <c:v>13.874466</c:v>
                </c:pt>
                <c:pt idx="87259">
                  <c:v>13.872468</c:v>
                </c:pt>
                <c:pt idx="87260">
                  <c:v>13.873823</c:v>
                </c:pt>
                <c:pt idx="87261">
                  <c:v>13.874961000000001</c:v>
                </c:pt>
                <c:pt idx="87262">
                  <c:v>13.871392999999999</c:v>
                </c:pt>
                <c:pt idx="87263">
                  <c:v>13.868845</c:v>
                </c:pt>
                <c:pt idx="87264">
                  <c:v>13.874079999999999</c:v>
                </c:pt>
                <c:pt idx="87265">
                  <c:v>13.874779</c:v>
                </c:pt>
                <c:pt idx="87266">
                  <c:v>13.871938999999999</c:v>
                </c:pt>
                <c:pt idx="87267">
                  <c:v>13.87837</c:v>
                </c:pt>
                <c:pt idx="87268">
                  <c:v>13.880947000000001</c:v>
                </c:pt>
                <c:pt idx="87269">
                  <c:v>13.874331</c:v>
                </c:pt>
                <c:pt idx="87270">
                  <c:v>13.871394</c:v>
                </c:pt>
                <c:pt idx="87271">
                  <c:v>13.875327</c:v>
                </c:pt>
                <c:pt idx="87272">
                  <c:v>13.874161000000001</c:v>
                </c:pt>
                <c:pt idx="87273">
                  <c:v>13.875462000000001</c:v>
                </c:pt>
                <c:pt idx="87274">
                  <c:v>13.886626</c:v>
                </c:pt>
                <c:pt idx="87275">
                  <c:v>13.882446</c:v>
                </c:pt>
                <c:pt idx="87276">
                  <c:v>13.873824000000001</c:v>
                </c:pt>
                <c:pt idx="87277">
                  <c:v>13.883448</c:v>
                </c:pt>
                <c:pt idx="87278">
                  <c:v>13.887150999999999</c:v>
                </c:pt>
                <c:pt idx="87279">
                  <c:v>13.876989999999999</c:v>
                </c:pt>
                <c:pt idx="87280">
                  <c:v>13.878247</c:v>
                </c:pt>
                <c:pt idx="87281">
                  <c:v>13.884477</c:v>
                </c:pt>
                <c:pt idx="87282">
                  <c:v>13.877113</c:v>
                </c:pt>
                <c:pt idx="87283">
                  <c:v>13.874407</c:v>
                </c:pt>
                <c:pt idx="87284">
                  <c:v>13.8787</c:v>
                </c:pt>
                <c:pt idx="87285">
                  <c:v>13.873809</c:v>
                </c:pt>
                <c:pt idx="87286">
                  <c:v>13.871292</c:v>
                </c:pt>
                <c:pt idx="87287">
                  <c:v>13.87687</c:v>
                </c:pt>
                <c:pt idx="87288">
                  <c:v>13.879932</c:v>
                </c:pt>
                <c:pt idx="87289">
                  <c:v>13.880585</c:v>
                </c:pt>
                <c:pt idx="87290">
                  <c:v>13.885249</c:v>
                </c:pt>
                <c:pt idx="87291">
                  <c:v>13.887378999999999</c:v>
                </c:pt>
                <c:pt idx="87292">
                  <c:v>13.881201000000001</c:v>
                </c:pt>
                <c:pt idx="87293">
                  <c:v>13.881176999999999</c:v>
                </c:pt>
                <c:pt idx="87294">
                  <c:v>13.88471</c:v>
                </c:pt>
                <c:pt idx="87295">
                  <c:v>13.879413</c:v>
                </c:pt>
                <c:pt idx="87296">
                  <c:v>13.880338999999999</c:v>
                </c:pt>
                <c:pt idx="87297">
                  <c:v>13.889296</c:v>
                </c:pt>
                <c:pt idx="87298">
                  <c:v>13.887454</c:v>
                </c:pt>
                <c:pt idx="87299">
                  <c:v>13.882424</c:v>
                </c:pt>
                <c:pt idx="87300">
                  <c:v>13.891222000000001</c:v>
                </c:pt>
                <c:pt idx="87301">
                  <c:v>13.890065999999999</c:v>
                </c:pt>
                <c:pt idx="87302">
                  <c:v>13.878003</c:v>
                </c:pt>
                <c:pt idx="87303">
                  <c:v>13.883511</c:v>
                </c:pt>
                <c:pt idx="87304">
                  <c:v>13.887532</c:v>
                </c:pt>
                <c:pt idx="87305">
                  <c:v>13.883827</c:v>
                </c:pt>
                <c:pt idx="87306">
                  <c:v>13.885566000000001</c:v>
                </c:pt>
                <c:pt idx="87307">
                  <c:v>13.883525000000001</c:v>
                </c:pt>
                <c:pt idx="87308">
                  <c:v>13.879996999999999</c:v>
                </c:pt>
                <c:pt idx="87309">
                  <c:v>13.881940999999999</c:v>
                </c:pt>
                <c:pt idx="87310">
                  <c:v>13.885211</c:v>
                </c:pt>
                <c:pt idx="87311">
                  <c:v>13.883103</c:v>
                </c:pt>
                <c:pt idx="87312">
                  <c:v>13.883806</c:v>
                </c:pt>
                <c:pt idx="87313">
                  <c:v>13.888078999999999</c:v>
                </c:pt>
                <c:pt idx="87314">
                  <c:v>13.885668000000001</c:v>
                </c:pt>
                <c:pt idx="87315">
                  <c:v>13.886266000000001</c:v>
                </c:pt>
                <c:pt idx="87316">
                  <c:v>13.888246000000001</c:v>
                </c:pt>
                <c:pt idx="87317">
                  <c:v>13.884501</c:v>
                </c:pt>
                <c:pt idx="87318">
                  <c:v>13.885115000000001</c:v>
                </c:pt>
                <c:pt idx="87319">
                  <c:v>13.886827</c:v>
                </c:pt>
                <c:pt idx="87320">
                  <c:v>13.882698</c:v>
                </c:pt>
                <c:pt idx="87321">
                  <c:v>13.877330000000001</c:v>
                </c:pt>
                <c:pt idx="87322">
                  <c:v>13.881684</c:v>
                </c:pt>
                <c:pt idx="87323">
                  <c:v>13.891591</c:v>
                </c:pt>
                <c:pt idx="87324">
                  <c:v>13.886354000000001</c:v>
                </c:pt>
                <c:pt idx="87325">
                  <c:v>13.879199</c:v>
                </c:pt>
                <c:pt idx="87326">
                  <c:v>13.883443</c:v>
                </c:pt>
                <c:pt idx="87327">
                  <c:v>13.884</c:v>
                </c:pt>
                <c:pt idx="87328">
                  <c:v>13.878638</c:v>
                </c:pt>
                <c:pt idx="87329">
                  <c:v>13.881042000000001</c:v>
                </c:pt>
                <c:pt idx="87330">
                  <c:v>13.886266000000001</c:v>
                </c:pt>
                <c:pt idx="87331">
                  <c:v>13.879439</c:v>
                </c:pt>
                <c:pt idx="87332">
                  <c:v>13.877594999999999</c:v>
                </c:pt>
                <c:pt idx="87333">
                  <c:v>13.885608</c:v>
                </c:pt>
                <c:pt idx="87334">
                  <c:v>13.88472</c:v>
                </c:pt>
                <c:pt idx="87335">
                  <c:v>13.890446000000001</c:v>
                </c:pt>
                <c:pt idx="87336">
                  <c:v>13.899831000000001</c:v>
                </c:pt>
                <c:pt idx="87337">
                  <c:v>13.891408</c:v>
                </c:pt>
                <c:pt idx="87338">
                  <c:v>13.886392000000001</c:v>
                </c:pt>
                <c:pt idx="87339">
                  <c:v>13.89645</c:v>
                </c:pt>
                <c:pt idx="87340">
                  <c:v>13.895426</c:v>
                </c:pt>
                <c:pt idx="87341">
                  <c:v>13.88364</c:v>
                </c:pt>
                <c:pt idx="87342">
                  <c:v>13.886692</c:v>
                </c:pt>
                <c:pt idx="87343">
                  <c:v>13.893335</c:v>
                </c:pt>
                <c:pt idx="87344">
                  <c:v>13.891184000000001</c:v>
                </c:pt>
                <c:pt idx="87345">
                  <c:v>13.894647000000001</c:v>
                </c:pt>
                <c:pt idx="87346">
                  <c:v>13.897949000000001</c:v>
                </c:pt>
                <c:pt idx="87347">
                  <c:v>13.891615</c:v>
                </c:pt>
                <c:pt idx="87348">
                  <c:v>13.890506</c:v>
                </c:pt>
                <c:pt idx="87349">
                  <c:v>13.89493</c:v>
                </c:pt>
                <c:pt idx="87350">
                  <c:v>13.890656</c:v>
                </c:pt>
                <c:pt idx="87351">
                  <c:v>13.887066000000001</c:v>
                </c:pt>
                <c:pt idx="87352">
                  <c:v>13.892863999999999</c:v>
                </c:pt>
                <c:pt idx="87353">
                  <c:v>13.890732</c:v>
                </c:pt>
                <c:pt idx="87354">
                  <c:v>13.880038000000001</c:v>
                </c:pt>
                <c:pt idx="87355">
                  <c:v>13.880957</c:v>
                </c:pt>
                <c:pt idx="87356">
                  <c:v>13.891399</c:v>
                </c:pt>
                <c:pt idx="87357">
                  <c:v>13.897415000000001</c:v>
                </c:pt>
                <c:pt idx="87358">
                  <c:v>13.895498</c:v>
                </c:pt>
                <c:pt idx="87359">
                  <c:v>13.891423</c:v>
                </c:pt>
                <c:pt idx="87360">
                  <c:v>13.887893999999999</c:v>
                </c:pt>
                <c:pt idx="87361">
                  <c:v>13.890886</c:v>
                </c:pt>
                <c:pt idx="87362">
                  <c:v>13.897612000000001</c:v>
                </c:pt>
                <c:pt idx="87363">
                  <c:v>13.894956000000001</c:v>
                </c:pt>
                <c:pt idx="87364">
                  <c:v>13.892676</c:v>
                </c:pt>
                <c:pt idx="87365">
                  <c:v>13.892887999999999</c:v>
                </c:pt>
                <c:pt idx="87366">
                  <c:v>13.890459999999999</c:v>
                </c:pt>
                <c:pt idx="87367">
                  <c:v>13.890245</c:v>
                </c:pt>
                <c:pt idx="87368">
                  <c:v>13.892448999999999</c:v>
                </c:pt>
                <c:pt idx="87369">
                  <c:v>13.894284000000001</c:v>
                </c:pt>
                <c:pt idx="87370">
                  <c:v>13.888783999999999</c:v>
                </c:pt>
                <c:pt idx="87371">
                  <c:v>13.886744999999999</c:v>
                </c:pt>
                <c:pt idx="87372">
                  <c:v>13.892787999999999</c:v>
                </c:pt>
                <c:pt idx="87373">
                  <c:v>13.889341999999999</c:v>
                </c:pt>
                <c:pt idx="87374">
                  <c:v>13.889371000000001</c:v>
                </c:pt>
                <c:pt idx="87375">
                  <c:v>13.895642</c:v>
                </c:pt>
                <c:pt idx="87376">
                  <c:v>13.894712</c:v>
                </c:pt>
                <c:pt idx="87377">
                  <c:v>13.891842</c:v>
                </c:pt>
                <c:pt idx="87378">
                  <c:v>13.896746</c:v>
                </c:pt>
                <c:pt idx="87379">
                  <c:v>13.903923000000001</c:v>
                </c:pt>
                <c:pt idx="87380">
                  <c:v>13.900651999999999</c:v>
                </c:pt>
                <c:pt idx="87381">
                  <c:v>13.896838000000001</c:v>
                </c:pt>
                <c:pt idx="87382">
                  <c:v>13.897311999999999</c:v>
                </c:pt>
                <c:pt idx="87383">
                  <c:v>13.896939</c:v>
                </c:pt>
                <c:pt idx="87384">
                  <c:v>13.893789999999999</c:v>
                </c:pt>
                <c:pt idx="87385">
                  <c:v>13.893387000000001</c:v>
                </c:pt>
                <c:pt idx="87386">
                  <c:v>13.899267</c:v>
                </c:pt>
                <c:pt idx="87387">
                  <c:v>13.895505999999999</c:v>
                </c:pt>
                <c:pt idx="87388">
                  <c:v>13.891124</c:v>
                </c:pt>
                <c:pt idx="87389">
                  <c:v>13.898306</c:v>
                </c:pt>
                <c:pt idx="87390">
                  <c:v>13.899445999999999</c:v>
                </c:pt>
                <c:pt idx="87391">
                  <c:v>13.896328</c:v>
                </c:pt>
                <c:pt idx="87392">
                  <c:v>13.897171</c:v>
                </c:pt>
                <c:pt idx="87393">
                  <c:v>13.895239999999999</c:v>
                </c:pt>
                <c:pt idx="87394">
                  <c:v>13.891401</c:v>
                </c:pt>
                <c:pt idx="87395">
                  <c:v>13.894225</c:v>
                </c:pt>
                <c:pt idx="87396">
                  <c:v>13.898054999999999</c:v>
                </c:pt>
                <c:pt idx="87397">
                  <c:v>13.894394999999999</c:v>
                </c:pt>
                <c:pt idx="87398">
                  <c:v>13.897836</c:v>
                </c:pt>
                <c:pt idx="87399">
                  <c:v>13.906136</c:v>
                </c:pt>
                <c:pt idx="87400">
                  <c:v>13.90244</c:v>
                </c:pt>
                <c:pt idx="87401">
                  <c:v>13.897926999999999</c:v>
                </c:pt>
                <c:pt idx="87402">
                  <c:v>13.898809999999999</c:v>
                </c:pt>
                <c:pt idx="87403">
                  <c:v>13.900767999999999</c:v>
                </c:pt>
                <c:pt idx="87404">
                  <c:v>13.900739</c:v>
                </c:pt>
                <c:pt idx="87405">
                  <c:v>13.903198</c:v>
                </c:pt>
                <c:pt idx="87406">
                  <c:v>13.903788</c:v>
                </c:pt>
                <c:pt idx="87407">
                  <c:v>13.895322</c:v>
                </c:pt>
                <c:pt idx="87408">
                  <c:v>13.896706999999999</c:v>
                </c:pt>
                <c:pt idx="87409">
                  <c:v>13.900434000000001</c:v>
                </c:pt>
                <c:pt idx="87410">
                  <c:v>13.89884</c:v>
                </c:pt>
                <c:pt idx="87411">
                  <c:v>13.904316</c:v>
                </c:pt>
                <c:pt idx="87412">
                  <c:v>13.906179</c:v>
                </c:pt>
                <c:pt idx="87413">
                  <c:v>13.904140999999999</c:v>
                </c:pt>
                <c:pt idx="87414">
                  <c:v>13.903854000000001</c:v>
                </c:pt>
                <c:pt idx="87415">
                  <c:v>13.901873</c:v>
                </c:pt>
                <c:pt idx="87416">
                  <c:v>13.898020000000001</c:v>
                </c:pt>
                <c:pt idx="87417">
                  <c:v>13.901320999999999</c:v>
                </c:pt>
                <c:pt idx="87418">
                  <c:v>13.906843</c:v>
                </c:pt>
                <c:pt idx="87419">
                  <c:v>13.899659</c:v>
                </c:pt>
                <c:pt idx="87420">
                  <c:v>13.895276000000001</c:v>
                </c:pt>
                <c:pt idx="87421">
                  <c:v>13.902839999999999</c:v>
                </c:pt>
                <c:pt idx="87422">
                  <c:v>13.905241999999999</c:v>
                </c:pt>
                <c:pt idx="87423">
                  <c:v>13.902521999999999</c:v>
                </c:pt>
                <c:pt idx="87424">
                  <c:v>13.900709000000001</c:v>
                </c:pt>
                <c:pt idx="87425">
                  <c:v>13.902582000000001</c:v>
                </c:pt>
                <c:pt idx="87426">
                  <c:v>13.902914000000001</c:v>
                </c:pt>
                <c:pt idx="87427">
                  <c:v>13.901016</c:v>
                </c:pt>
                <c:pt idx="87428">
                  <c:v>13.901415999999999</c:v>
                </c:pt>
                <c:pt idx="87429">
                  <c:v>13.900824999999999</c:v>
                </c:pt>
                <c:pt idx="87430">
                  <c:v>13.900603</c:v>
                </c:pt>
                <c:pt idx="87431">
                  <c:v>13.898875</c:v>
                </c:pt>
                <c:pt idx="87432">
                  <c:v>13.898254</c:v>
                </c:pt>
                <c:pt idx="87433">
                  <c:v>13.902316000000001</c:v>
                </c:pt>
                <c:pt idx="87434">
                  <c:v>13.908032</c:v>
                </c:pt>
                <c:pt idx="87435">
                  <c:v>13.911825</c:v>
                </c:pt>
                <c:pt idx="87436">
                  <c:v>13.908882999999999</c:v>
                </c:pt>
                <c:pt idx="87437">
                  <c:v>13.909634</c:v>
                </c:pt>
                <c:pt idx="87438">
                  <c:v>13.912341</c:v>
                </c:pt>
                <c:pt idx="87439">
                  <c:v>13.907845</c:v>
                </c:pt>
                <c:pt idx="87440">
                  <c:v>13.907339</c:v>
                </c:pt>
                <c:pt idx="87441">
                  <c:v>13.907436000000001</c:v>
                </c:pt>
                <c:pt idx="87442">
                  <c:v>13.901914</c:v>
                </c:pt>
                <c:pt idx="87443">
                  <c:v>13.901630000000001</c:v>
                </c:pt>
                <c:pt idx="87444">
                  <c:v>13.911130999999999</c:v>
                </c:pt>
                <c:pt idx="87445">
                  <c:v>13.913487999999999</c:v>
                </c:pt>
                <c:pt idx="87446">
                  <c:v>13.909891</c:v>
                </c:pt>
                <c:pt idx="87447">
                  <c:v>13.914555</c:v>
                </c:pt>
                <c:pt idx="87448">
                  <c:v>13.90976</c:v>
                </c:pt>
                <c:pt idx="87449">
                  <c:v>13.902202000000001</c:v>
                </c:pt>
                <c:pt idx="87450">
                  <c:v>13.908517</c:v>
                </c:pt>
                <c:pt idx="87451">
                  <c:v>13.909359</c:v>
                </c:pt>
                <c:pt idx="87452">
                  <c:v>13.903724</c:v>
                </c:pt>
                <c:pt idx="87453">
                  <c:v>13.904851000000001</c:v>
                </c:pt>
                <c:pt idx="87454">
                  <c:v>13.908086000000001</c:v>
                </c:pt>
                <c:pt idx="87455">
                  <c:v>13.905075999999999</c:v>
                </c:pt>
                <c:pt idx="87456">
                  <c:v>13.903549</c:v>
                </c:pt>
                <c:pt idx="87457">
                  <c:v>13.90748</c:v>
                </c:pt>
                <c:pt idx="87458">
                  <c:v>13.907904</c:v>
                </c:pt>
                <c:pt idx="87459">
                  <c:v>13.909234</c:v>
                </c:pt>
                <c:pt idx="87460">
                  <c:v>13.910081</c:v>
                </c:pt>
                <c:pt idx="87461">
                  <c:v>13.906704</c:v>
                </c:pt>
                <c:pt idx="87462">
                  <c:v>13.905885</c:v>
                </c:pt>
                <c:pt idx="87463">
                  <c:v>13.90701</c:v>
                </c:pt>
                <c:pt idx="87464">
                  <c:v>13.907965000000001</c:v>
                </c:pt>
                <c:pt idx="87465">
                  <c:v>13.906902000000001</c:v>
                </c:pt>
                <c:pt idx="87466">
                  <c:v>13.906249000000001</c:v>
                </c:pt>
                <c:pt idx="87467">
                  <c:v>13.909477000000001</c:v>
                </c:pt>
                <c:pt idx="87468">
                  <c:v>13.909435</c:v>
                </c:pt>
                <c:pt idx="87469">
                  <c:v>13.907359</c:v>
                </c:pt>
                <c:pt idx="87470">
                  <c:v>13.912319999999999</c:v>
                </c:pt>
                <c:pt idx="87471">
                  <c:v>13.9156</c:v>
                </c:pt>
                <c:pt idx="87472">
                  <c:v>13.906749</c:v>
                </c:pt>
                <c:pt idx="87473">
                  <c:v>13.903604</c:v>
                </c:pt>
                <c:pt idx="87474">
                  <c:v>13.913053</c:v>
                </c:pt>
                <c:pt idx="87475">
                  <c:v>13.910676</c:v>
                </c:pt>
                <c:pt idx="87476">
                  <c:v>13.906853999999999</c:v>
                </c:pt>
                <c:pt idx="87477">
                  <c:v>13.917142</c:v>
                </c:pt>
                <c:pt idx="87478">
                  <c:v>13.915576</c:v>
                </c:pt>
                <c:pt idx="87479">
                  <c:v>13.906556999999999</c:v>
                </c:pt>
                <c:pt idx="87480">
                  <c:v>13.91234</c:v>
                </c:pt>
                <c:pt idx="87481">
                  <c:v>13.915991999999999</c:v>
                </c:pt>
                <c:pt idx="87482">
                  <c:v>13.908092</c:v>
                </c:pt>
                <c:pt idx="87483">
                  <c:v>13.912110999999999</c:v>
                </c:pt>
                <c:pt idx="87484">
                  <c:v>13.918955</c:v>
                </c:pt>
                <c:pt idx="87485">
                  <c:v>13.910581000000001</c:v>
                </c:pt>
                <c:pt idx="87486">
                  <c:v>13.912112</c:v>
                </c:pt>
                <c:pt idx="87487">
                  <c:v>13.918952000000001</c:v>
                </c:pt>
                <c:pt idx="87488">
                  <c:v>13.913245999999999</c:v>
                </c:pt>
                <c:pt idx="87489">
                  <c:v>13.912758</c:v>
                </c:pt>
                <c:pt idx="87490">
                  <c:v>13.916731</c:v>
                </c:pt>
                <c:pt idx="87491">
                  <c:v>13.914088</c:v>
                </c:pt>
                <c:pt idx="87492">
                  <c:v>13.912407</c:v>
                </c:pt>
                <c:pt idx="87493">
                  <c:v>13.918006999999999</c:v>
                </c:pt>
                <c:pt idx="87494">
                  <c:v>13.914225</c:v>
                </c:pt>
                <c:pt idx="87495">
                  <c:v>13.905158999999999</c:v>
                </c:pt>
                <c:pt idx="87496">
                  <c:v>13.917736</c:v>
                </c:pt>
                <c:pt idx="87497">
                  <c:v>13.927173</c:v>
                </c:pt>
                <c:pt idx="87498">
                  <c:v>13.917297</c:v>
                </c:pt>
                <c:pt idx="87499">
                  <c:v>13.910682</c:v>
                </c:pt>
                <c:pt idx="87500">
                  <c:v>13.912411000000001</c:v>
                </c:pt>
                <c:pt idx="87501">
                  <c:v>13.915469</c:v>
                </c:pt>
                <c:pt idx="87502">
                  <c:v>13.915485</c:v>
                </c:pt>
                <c:pt idx="87503">
                  <c:v>13.914402000000001</c:v>
                </c:pt>
                <c:pt idx="87504">
                  <c:v>13.912017000000001</c:v>
                </c:pt>
                <c:pt idx="87505">
                  <c:v>13.91079</c:v>
                </c:pt>
                <c:pt idx="87506">
                  <c:v>13.917785</c:v>
                </c:pt>
                <c:pt idx="87507">
                  <c:v>13.917313</c:v>
                </c:pt>
                <c:pt idx="87508">
                  <c:v>13.913441000000001</c:v>
                </c:pt>
                <c:pt idx="87509">
                  <c:v>13.917831</c:v>
                </c:pt>
                <c:pt idx="87510">
                  <c:v>13.920788999999999</c:v>
                </c:pt>
                <c:pt idx="87511">
                  <c:v>13.916876</c:v>
                </c:pt>
                <c:pt idx="87512">
                  <c:v>13.913168000000001</c:v>
                </c:pt>
                <c:pt idx="87513">
                  <c:v>13.921720000000001</c:v>
                </c:pt>
                <c:pt idx="87514">
                  <c:v>13.923425999999999</c:v>
                </c:pt>
                <c:pt idx="87515">
                  <c:v>13.912678</c:v>
                </c:pt>
                <c:pt idx="87516">
                  <c:v>13.91339</c:v>
                </c:pt>
                <c:pt idx="87517">
                  <c:v>13.917272000000001</c:v>
                </c:pt>
                <c:pt idx="87518">
                  <c:v>13.914505</c:v>
                </c:pt>
                <c:pt idx="87519">
                  <c:v>13.915974</c:v>
                </c:pt>
                <c:pt idx="87520">
                  <c:v>13.920127000000001</c:v>
                </c:pt>
                <c:pt idx="87521">
                  <c:v>13.916826</c:v>
                </c:pt>
                <c:pt idx="87522">
                  <c:v>13.918039</c:v>
                </c:pt>
                <c:pt idx="87523">
                  <c:v>13.927557</c:v>
                </c:pt>
                <c:pt idx="87524">
                  <c:v>13.924559</c:v>
                </c:pt>
                <c:pt idx="87525">
                  <c:v>13.91873</c:v>
                </c:pt>
                <c:pt idx="87526">
                  <c:v>13.923081</c:v>
                </c:pt>
                <c:pt idx="87527">
                  <c:v>13.923018000000001</c:v>
                </c:pt>
                <c:pt idx="87528">
                  <c:v>13.922395</c:v>
                </c:pt>
                <c:pt idx="87529">
                  <c:v>13.927485000000001</c:v>
                </c:pt>
                <c:pt idx="87530">
                  <c:v>13.928872</c:v>
                </c:pt>
                <c:pt idx="87531">
                  <c:v>13.922988999999999</c:v>
                </c:pt>
                <c:pt idx="87532">
                  <c:v>13.921562</c:v>
                </c:pt>
                <c:pt idx="87533">
                  <c:v>13.922337000000001</c:v>
                </c:pt>
                <c:pt idx="87534">
                  <c:v>13.917826</c:v>
                </c:pt>
                <c:pt idx="87535">
                  <c:v>13.918640999999999</c:v>
                </c:pt>
                <c:pt idx="87536">
                  <c:v>13.922829999999999</c:v>
                </c:pt>
                <c:pt idx="87537">
                  <c:v>13.921739000000001</c:v>
                </c:pt>
                <c:pt idx="87538">
                  <c:v>13.919085000000001</c:v>
                </c:pt>
                <c:pt idx="87539">
                  <c:v>13.920970000000001</c:v>
                </c:pt>
                <c:pt idx="87540">
                  <c:v>13.924502</c:v>
                </c:pt>
                <c:pt idx="87541">
                  <c:v>13.919972</c:v>
                </c:pt>
                <c:pt idx="87542">
                  <c:v>13.916891</c:v>
                </c:pt>
                <c:pt idx="87543">
                  <c:v>13.920688999999999</c:v>
                </c:pt>
                <c:pt idx="87544">
                  <c:v>13.920208000000001</c:v>
                </c:pt>
                <c:pt idx="87545">
                  <c:v>13.921867000000001</c:v>
                </c:pt>
                <c:pt idx="87546">
                  <c:v>13.92714</c:v>
                </c:pt>
                <c:pt idx="87547">
                  <c:v>13.927414000000001</c:v>
                </c:pt>
                <c:pt idx="87548">
                  <c:v>13.923199</c:v>
                </c:pt>
                <c:pt idx="87549">
                  <c:v>13.926135</c:v>
                </c:pt>
                <c:pt idx="87550">
                  <c:v>13.927068999999999</c:v>
                </c:pt>
                <c:pt idx="87551">
                  <c:v>13.916347</c:v>
                </c:pt>
                <c:pt idx="87552">
                  <c:v>13.921010000000001</c:v>
                </c:pt>
                <c:pt idx="87553">
                  <c:v>13.929473</c:v>
                </c:pt>
                <c:pt idx="87554">
                  <c:v>13.919022999999999</c:v>
                </c:pt>
                <c:pt idx="87555">
                  <c:v>13.917271</c:v>
                </c:pt>
                <c:pt idx="87556">
                  <c:v>13.925587</c:v>
                </c:pt>
                <c:pt idx="87557">
                  <c:v>13.922651</c:v>
                </c:pt>
                <c:pt idx="87558">
                  <c:v>13.918153</c:v>
                </c:pt>
                <c:pt idx="87559">
                  <c:v>13.929691</c:v>
                </c:pt>
                <c:pt idx="87560">
                  <c:v>13.93187</c:v>
                </c:pt>
                <c:pt idx="87561">
                  <c:v>13.921227999999999</c:v>
                </c:pt>
                <c:pt idx="87562">
                  <c:v>13.925508000000001</c:v>
                </c:pt>
                <c:pt idx="87563">
                  <c:v>13.928189</c:v>
                </c:pt>
                <c:pt idx="87564">
                  <c:v>13.920593999999999</c:v>
                </c:pt>
                <c:pt idx="87565">
                  <c:v>13.918728</c:v>
                </c:pt>
                <c:pt idx="87566">
                  <c:v>13.923363999999999</c:v>
                </c:pt>
                <c:pt idx="87567">
                  <c:v>13.927545</c:v>
                </c:pt>
                <c:pt idx="87568">
                  <c:v>13.929596</c:v>
                </c:pt>
                <c:pt idx="87569">
                  <c:v>13.932517000000001</c:v>
                </c:pt>
                <c:pt idx="87570">
                  <c:v>13.930071</c:v>
                </c:pt>
                <c:pt idx="87571">
                  <c:v>13.927338000000001</c:v>
                </c:pt>
                <c:pt idx="87572">
                  <c:v>13.935009000000001</c:v>
                </c:pt>
                <c:pt idx="87573">
                  <c:v>13.937018999999999</c:v>
                </c:pt>
                <c:pt idx="87574">
                  <c:v>13.927276000000001</c:v>
                </c:pt>
                <c:pt idx="87575">
                  <c:v>13.924899999999999</c:v>
                </c:pt>
                <c:pt idx="87576">
                  <c:v>13.931070999999999</c:v>
                </c:pt>
                <c:pt idx="87577">
                  <c:v>13.929050999999999</c:v>
                </c:pt>
                <c:pt idx="87578">
                  <c:v>13.926925000000001</c:v>
                </c:pt>
                <c:pt idx="87579">
                  <c:v>13.931623</c:v>
                </c:pt>
                <c:pt idx="87580">
                  <c:v>13.925210999999999</c:v>
                </c:pt>
                <c:pt idx="87581">
                  <c:v>13.918725999999999</c:v>
                </c:pt>
                <c:pt idx="87582">
                  <c:v>13.928046999999999</c:v>
                </c:pt>
                <c:pt idx="87583">
                  <c:v>13.932062999999999</c:v>
                </c:pt>
                <c:pt idx="87584">
                  <c:v>13.927922000000001</c:v>
                </c:pt>
                <c:pt idx="87585">
                  <c:v>13.931210999999999</c:v>
                </c:pt>
                <c:pt idx="87586">
                  <c:v>13.933804</c:v>
                </c:pt>
                <c:pt idx="87587">
                  <c:v>13.926596</c:v>
                </c:pt>
                <c:pt idx="87588">
                  <c:v>13.928266000000001</c:v>
                </c:pt>
                <c:pt idx="87589">
                  <c:v>13.933244999999999</c:v>
                </c:pt>
                <c:pt idx="87590">
                  <c:v>13.924407</c:v>
                </c:pt>
                <c:pt idx="87591">
                  <c:v>13.922556</c:v>
                </c:pt>
                <c:pt idx="87592">
                  <c:v>13.930738</c:v>
                </c:pt>
                <c:pt idx="87593">
                  <c:v>13.930446999999999</c:v>
                </c:pt>
                <c:pt idx="87594">
                  <c:v>13.928488</c:v>
                </c:pt>
                <c:pt idx="87595">
                  <c:v>13.935385999999999</c:v>
                </c:pt>
                <c:pt idx="87596">
                  <c:v>13.940879000000001</c:v>
                </c:pt>
                <c:pt idx="87597">
                  <c:v>13.936007999999999</c:v>
                </c:pt>
                <c:pt idx="87598">
                  <c:v>13.93399</c:v>
                </c:pt>
                <c:pt idx="87599">
                  <c:v>13.934813999999999</c:v>
                </c:pt>
                <c:pt idx="87600">
                  <c:v>13.931288</c:v>
                </c:pt>
                <c:pt idx="87601">
                  <c:v>13.931131000000001</c:v>
                </c:pt>
                <c:pt idx="87602">
                  <c:v>13.931338</c:v>
                </c:pt>
                <c:pt idx="87603">
                  <c:v>13.929493000000001</c:v>
                </c:pt>
                <c:pt idx="87604">
                  <c:v>13.929618</c:v>
                </c:pt>
                <c:pt idx="87605">
                  <c:v>13.933322</c:v>
                </c:pt>
                <c:pt idx="87606">
                  <c:v>13.936173999999999</c:v>
                </c:pt>
                <c:pt idx="87607">
                  <c:v>13.936002</c:v>
                </c:pt>
                <c:pt idx="87608">
                  <c:v>13.937011999999999</c:v>
                </c:pt>
                <c:pt idx="87609">
                  <c:v>13.933058000000001</c:v>
                </c:pt>
                <c:pt idx="87610">
                  <c:v>13.929841</c:v>
                </c:pt>
                <c:pt idx="87611">
                  <c:v>13.933911</c:v>
                </c:pt>
                <c:pt idx="87612">
                  <c:v>13.933507000000001</c:v>
                </c:pt>
                <c:pt idx="87613">
                  <c:v>13.930488</c:v>
                </c:pt>
                <c:pt idx="87614">
                  <c:v>13.931198999999999</c:v>
                </c:pt>
                <c:pt idx="87615">
                  <c:v>13.934488999999999</c:v>
                </c:pt>
                <c:pt idx="87616">
                  <c:v>13.937374999999999</c:v>
                </c:pt>
                <c:pt idx="87617">
                  <c:v>13.934699</c:v>
                </c:pt>
                <c:pt idx="87618">
                  <c:v>13.933953000000001</c:v>
                </c:pt>
                <c:pt idx="87619">
                  <c:v>13.935262</c:v>
                </c:pt>
                <c:pt idx="87620">
                  <c:v>13.93173</c:v>
                </c:pt>
                <c:pt idx="87621">
                  <c:v>13.932964</c:v>
                </c:pt>
                <c:pt idx="87622">
                  <c:v>13.938470000000001</c:v>
                </c:pt>
                <c:pt idx="87623">
                  <c:v>13.938086</c:v>
                </c:pt>
                <c:pt idx="87624">
                  <c:v>13.936061</c:v>
                </c:pt>
                <c:pt idx="87625">
                  <c:v>13.939488000000001</c:v>
                </c:pt>
                <c:pt idx="87626">
                  <c:v>13.938333999999999</c:v>
                </c:pt>
                <c:pt idx="87627">
                  <c:v>13.934588</c:v>
                </c:pt>
                <c:pt idx="87628">
                  <c:v>13.936968</c:v>
                </c:pt>
                <c:pt idx="87629">
                  <c:v>13.936418</c:v>
                </c:pt>
                <c:pt idx="87630">
                  <c:v>13.936132000000001</c:v>
                </c:pt>
                <c:pt idx="87631">
                  <c:v>13.941744999999999</c:v>
                </c:pt>
                <c:pt idx="87632">
                  <c:v>13.943409000000001</c:v>
                </c:pt>
                <c:pt idx="87633">
                  <c:v>13.937561000000001</c:v>
                </c:pt>
                <c:pt idx="87634">
                  <c:v>13.934081000000001</c:v>
                </c:pt>
                <c:pt idx="87635">
                  <c:v>13.941269999999999</c:v>
                </c:pt>
                <c:pt idx="87636">
                  <c:v>13.945188999999999</c:v>
                </c:pt>
                <c:pt idx="87637">
                  <c:v>13.937721</c:v>
                </c:pt>
                <c:pt idx="87638">
                  <c:v>13.936661000000001</c:v>
                </c:pt>
                <c:pt idx="87639">
                  <c:v>13.938038000000001</c:v>
                </c:pt>
                <c:pt idx="87640">
                  <c:v>13.934993</c:v>
                </c:pt>
                <c:pt idx="87641">
                  <c:v>13.934054</c:v>
                </c:pt>
                <c:pt idx="87642">
                  <c:v>13.93561</c:v>
                </c:pt>
                <c:pt idx="87643">
                  <c:v>13.934388</c:v>
                </c:pt>
                <c:pt idx="87644">
                  <c:v>13.933332</c:v>
                </c:pt>
                <c:pt idx="87645">
                  <c:v>13.939508999999999</c:v>
                </c:pt>
                <c:pt idx="87646">
                  <c:v>13.940048000000001</c:v>
                </c:pt>
                <c:pt idx="87647">
                  <c:v>13.935556999999999</c:v>
                </c:pt>
                <c:pt idx="87648">
                  <c:v>13.939128999999999</c:v>
                </c:pt>
                <c:pt idx="87649">
                  <c:v>13.942852999999999</c:v>
                </c:pt>
                <c:pt idx="87650">
                  <c:v>13.942705999999999</c:v>
                </c:pt>
                <c:pt idx="87651">
                  <c:v>13.945898</c:v>
                </c:pt>
                <c:pt idx="87652">
                  <c:v>13.94713</c:v>
                </c:pt>
                <c:pt idx="87653">
                  <c:v>13.940685</c:v>
                </c:pt>
                <c:pt idx="87654">
                  <c:v>13.939493000000001</c:v>
                </c:pt>
                <c:pt idx="87655">
                  <c:v>13.944132</c:v>
                </c:pt>
                <c:pt idx="87656">
                  <c:v>13.942811000000001</c:v>
                </c:pt>
                <c:pt idx="87657">
                  <c:v>13.945672</c:v>
                </c:pt>
                <c:pt idx="87658">
                  <c:v>13.951219999999999</c:v>
                </c:pt>
                <c:pt idx="87659">
                  <c:v>13.946503</c:v>
                </c:pt>
                <c:pt idx="87660">
                  <c:v>13.939571000000001</c:v>
                </c:pt>
                <c:pt idx="87661">
                  <c:v>13.941806</c:v>
                </c:pt>
                <c:pt idx="87662">
                  <c:v>13.945719</c:v>
                </c:pt>
                <c:pt idx="87663">
                  <c:v>13.942449999999999</c:v>
                </c:pt>
                <c:pt idx="87664">
                  <c:v>13.943781</c:v>
                </c:pt>
                <c:pt idx="87665">
                  <c:v>13.947369</c:v>
                </c:pt>
                <c:pt idx="87666">
                  <c:v>13.940045</c:v>
                </c:pt>
                <c:pt idx="87667">
                  <c:v>13.935881999999999</c:v>
                </c:pt>
                <c:pt idx="87668">
                  <c:v>13.940536</c:v>
                </c:pt>
                <c:pt idx="87669">
                  <c:v>13.94239</c:v>
                </c:pt>
                <c:pt idx="87670">
                  <c:v>13.942537</c:v>
                </c:pt>
                <c:pt idx="87671">
                  <c:v>13.94575</c:v>
                </c:pt>
                <c:pt idx="87672">
                  <c:v>13.945323</c:v>
                </c:pt>
                <c:pt idx="87673">
                  <c:v>13.940841000000001</c:v>
                </c:pt>
                <c:pt idx="87674">
                  <c:v>13.946713000000001</c:v>
                </c:pt>
                <c:pt idx="87675">
                  <c:v>13.947889</c:v>
                </c:pt>
                <c:pt idx="87676">
                  <c:v>13.939342</c:v>
                </c:pt>
                <c:pt idx="87677">
                  <c:v>13.94116</c:v>
                </c:pt>
                <c:pt idx="87678">
                  <c:v>13.942954</c:v>
                </c:pt>
                <c:pt idx="87679">
                  <c:v>13.940571</c:v>
                </c:pt>
                <c:pt idx="87680">
                  <c:v>13.943807</c:v>
                </c:pt>
                <c:pt idx="87681">
                  <c:v>13.948648</c:v>
                </c:pt>
                <c:pt idx="87682">
                  <c:v>13.948195</c:v>
                </c:pt>
                <c:pt idx="87683">
                  <c:v>13.9465</c:v>
                </c:pt>
                <c:pt idx="87684">
                  <c:v>13.947227</c:v>
                </c:pt>
                <c:pt idx="87685">
                  <c:v>13.940553</c:v>
                </c:pt>
                <c:pt idx="87686">
                  <c:v>13.936128</c:v>
                </c:pt>
                <c:pt idx="87687">
                  <c:v>13.940333000000001</c:v>
                </c:pt>
                <c:pt idx="87688">
                  <c:v>13.94407</c:v>
                </c:pt>
                <c:pt idx="87689">
                  <c:v>13.950678</c:v>
                </c:pt>
                <c:pt idx="87690">
                  <c:v>13.953363</c:v>
                </c:pt>
                <c:pt idx="87691">
                  <c:v>13.951833000000001</c:v>
                </c:pt>
                <c:pt idx="87692">
                  <c:v>13.951546</c:v>
                </c:pt>
                <c:pt idx="87693">
                  <c:v>13.951064000000001</c:v>
                </c:pt>
                <c:pt idx="87694">
                  <c:v>13.953495</c:v>
                </c:pt>
                <c:pt idx="87695">
                  <c:v>13.950946</c:v>
                </c:pt>
                <c:pt idx="87696">
                  <c:v>13.945005</c:v>
                </c:pt>
                <c:pt idx="87697">
                  <c:v>13.948005</c:v>
                </c:pt>
                <c:pt idx="87698">
                  <c:v>13.954357</c:v>
                </c:pt>
                <c:pt idx="87699">
                  <c:v>13.949909</c:v>
                </c:pt>
                <c:pt idx="87700">
                  <c:v>13.944998</c:v>
                </c:pt>
                <c:pt idx="87701">
                  <c:v>13.951112</c:v>
                </c:pt>
                <c:pt idx="87702">
                  <c:v>13.952643999999999</c:v>
                </c:pt>
                <c:pt idx="87703">
                  <c:v>13.947895000000001</c:v>
                </c:pt>
                <c:pt idx="87704">
                  <c:v>13.948498000000001</c:v>
                </c:pt>
                <c:pt idx="87705">
                  <c:v>13.949975999999999</c:v>
                </c:pt>
                <c:pt idx="87706">
                  <c:v>13.947927999999999</c:v>
                </c:pt>
                <c:pt idx="87707">
                  <c:v>13.948297999999999</c:v>
                </c:pt>
                <c:pt idx="87708">
                  <c:v>13.950353</c:v>
                </c:pt>
                <c:pt idx="87709">
                  <c:v>13.944896</c:v>
                </c:pt>
                <c:pt idx="87710">
                  <c:v>13.944342000000001</c:v>
                </c:pt>
                <c:pt idx="87711">
                  <c:v>13.951584</c:v>
                </c:pt>
                <c:pt idx="87712">
                  <c:v>13.946494</c:v>
                </c:pt>
                <c:pt idx="87713">
                  <c:v>13.944571</c:v>
                </c:pt>
                <c:pt idx="87714">
                  <c:v>13.954138</c:v>
                </c:pt>
                <c:pt idx="87715">
                  <c:v>13.95632</c:v>
                </c:pt>
                <c:pt idx="87716">
                  <c:v>13.950412999999999</c:v>
                </c:pt>
                <c:pt idx="87717">
                  <c:v>13.951998</c:v>
                </c:pt>
                <c:pt idx="87718">
                  <c:v>13.957848</c:v>
                </c:pt>
                <c:pt idx="87719">
                  <c:v>13.955748</c:v>
                </c:pt>
                <c:pt idx="87720">
                  <c:v>13.955079</c:v>
                </c:pt>
                <c:pt idx="87721">
                  <c:v>13.954663999999999</c:v>
                </c:pt>
                <c:pt idx="87722">
                  <c:v>13.946512</c:v>
                </c:pt>
                <c:pt idx="87723">
                  <c:v>13.947762000000001</c:v>
                </c:pt>
                <c:pt idx="87724">
                  <c:v>13.955919</c:v>
                </c:pt>
                <c:pt idx="87725">
                  <c:v>13.955318999999999</c:v>
                </c:pt>
                <c:pt idx="87726">
                  <c:v>13.950283000000001</c:v>
                </c:pt>
                <c:pt idx="87727">
                  <c:v>13.951155999999999</c:v>
                </c:pt>
                <c:pt idx="87728">
                  <c:v>13.949804</c:v>
                </c:pt>
                <c:pt idx="87729">
                  <c:v>13.940186000000001</c:v>
                </c:pt>
                <c:pt idx="87730">
                  <c:v>13.947502</c:v>
                </c:pt>
                <c:pt idx="87731">
                  <c:v>13.962332999999999</c:v>
                </c:pt>
                <c:pt idx="87732">
                  <c:v>13.958969</c:v>
                </c:pt>
                <c:pt idx="87733">
                  <c:v>13.953906999999999</c:v>
                </c:pt>
                <c:pt idx="87734">
                  <c:v>13.957084</c:v>
                </c:pt>
                <c:pt idx="87735">
                  <c:v>13.95894</c:v>
                </c:pt>
                <c:pt idx="87736">
                  <c:v>13.954345999999999</c:v>
                </c:pt>
                <c:pt idx="87737">
                  <c:v>13.953120999999999</c:v>
                </c:pt>
                <c:pt idx="87738">
                  <c:v>13.956372</c:v>
                </c:pt>
                <c:pt idx="87739">
                  <c:v>13.954724000000001</c:v>
                </c:pt>
                <c:pt idx="87740">
                  <c:v>13.959163</c:v>
                </c:pt>
                <c:pt idx="87741">
                  <c:v>13.962185</c:v>
                </c:pt>
                <c:pt idx="87742">
                  <c:v>13.956556000000001</c:v>
                </c:pt>
                <c:pt idx="87743">
                  <c:v>13.957412</c:v>
                </c:pt>
                <c:pt idx="87744">
                  <c:v>13.959702</c:v>
                </c:pt>
                <c:pt idx="87745">
                  <c:v>13.952737000000001</c:v>
                </c:pt>
                <c:pt idx="87746">
                  <c:v>13.948347999999999</c:v>
                </c:pt>
                <c:pt idx="87747">
                  <c:v>13.953422</c:v>
                </c:pt>
                <c:pt idx="87748">
                  <c:v>13.954014000000001</c:v>
                </c:pt>
                <c:pt idx="87749">
                  <c:v>13.951458000000001</c:v>
                </c:pt>
                <c:pt idx="87750">
                  <c:v>13.960645</c:v>
                </c:pt>
                <c:pt idx="87751">
                  <c:v>13.962801000000001</c:v>
                </c:pt>
                <c:pt idx="87752">
                  <c:v>13.952645</c:v>
                </c:pt>
                <c:pt idx="87753">
                  <c:v>13.953079000000001</c:v>
                </c:pt>
                <c:pt idx="87754">
                  <c:v>13.958410000000001</c:v>
                </c:pt>
                <c:pt idx="87755">
                  <c:v>13.954967</c:v>
                </c:pt>
                <c:pt idx="87756">
                  <c:v>13.956279</c:v>
                </c:pt>
                <c:pt idx="87757">
                  <c:v>13.964544999999999</c:v>
                </c:pt>
                <c:pt idx="87758">
                  <c:v>13.961919999999999</c:v>
                </c:pt>
                <c:pt idx="87759">
                  <c:v>13.958007</c:v>
                </c:pt>
                <c:pt idx="87760">
                  <c:v>13.960172999999999</c:v>
                </c:pt>
                <c:pt idx="87761">
                  <c:v>13.954865</c:v>
                </c:pt>
                <c:pt idx="87762">
                  <c:v>13.951485</c:v>
                </c:pt>
                <c:pt idx="87763">
                  <c:v>13.958523</c:v>
                </c:pt>
                <c:pt idx="87764">
                  <c:v>13.962707999999999</c:v>
                </c:pt>
                <c:pt idx="87765">
                  <c:v>13.956080999999999</c:v>
                </c:pt>
                <c:pt idx="87766">
                  <c:v>13.954927</c:v>
                </c:pt>
                <c:pt idx="87767">
                  <c:v>13.966972</c:v>
                </c:pt>
                <c:pt idx="87768">
                  <c:v>13.966416000000001</c:v>
                </c:pt>
                <c:pt idx="87769">
                  <c:v>13.958489</c:v>
                </c:pt>
                <c:pt idx="87770">
                  <c:v>13.964403000000001</c:v>
                </c:pt>
                <c:pt idx="87771">
                  <c:v>13.969514999999999</c:v>
                </c:pt>
                <c:pt idx="87772">
                  <c:v>13.964193</c:v>
                </c:pt>
                <c:pt idx="87773">
                  <c:v>13.960151</c:v>
                </c:pt>
                <c:pt idx="87774">
                  <c:v>13.960526</c:v>
                </c:pt>
                <c:pt idx="87775">
                  <c:v>13.957882</c:v>
                </c:pt>
                <c:pt idx="87776">
                  <c:v>13.959534</c:v>
                </c:pt>
                <c:pt idx="87777">
                  <c:v>13.964286</c:v>
                </c:pt>
                <c:pt idx="87778">
                  <c:v>13.961482</c:v>
                </c:pt>
                <c:pt idx="87779">
                  <c:v>13.96039</c:v>
                </c:pt>
                <c:pt idx="87780">
                  <c:v>13.965263</c:v>
                </c:pt>
                <c:pt idx="87781">
                  <c:v>13.966621</c:v>
                </c:pt>
                <c:pt idx="87782">
                  <c:v>13.960504</c:v>
                </c:pt>
                <c:pt idx="87783">
                  <c:v>13.956845</c:v>
                </c:pt>
                <c:pt idx="87784">
                  <c:v>13.961076</c:v>
                </c:pt>
                <c:pt idx="87785">
                  <c:v>13.956815000000001</c:v>
                </c:pt>
                <c:pt idx="87786">
                  <c:v>13.955346</c:v>
                </c:pt>
                <c:pt idx="87787">
                  <c:v>13.963357</c:v>
                </c:pt>
                <c:pt idx="87788">
                  <c:v>13.960901</c:v>
                </c:pt>
                <c:pt idx="87789">
                  <c:v>13.961064</c:v>
                </c:pt>
                <c:pt idx="87790">
                  <c:v>13.968680000000001</c:v>
                </c:pt>
                <c:pt idx="87791">
                  <c:v>13.967328999999999</c:v>
                </c:pt>
                <c:pt idx="87792">
                  <c:v>13.962558</c:v>
                </c:pt>
                <c:pt idx="87793">
                  <c:v>13.967514</c:v>
                </c:pt>
                <c:pt idx="87794">
                  <c:v>13.970084</c:v>
                </c:pt>
                <c:pt idx="87795">
                  <c:v>13.962533000000001</c:v>
                </c:pt>
                <c:pt idx="87796">
                  <c:v>13.968354</c:v>
                </c:pt>
                <c:pt idx="87797">
                  <c:v>13.973234</c:v>
                </c:pt>
                <c:pt idx="87798">
                  <c:v>13.963741000000001</c:v>
                </c:pt>
                <c:pt idx="87799">
                  <c:v>13.965693999999999</c:v>
                </c:pt>
                <c:pt idx="87800">
                  <c:v>13.969932</c:v>
                </c:pt>
                <c:pt idx="87801">
                  <c:v>13.965361</c:v>
                </c:pt>
                <c:pt idx="87802">
                  <c:v>13.969174000000001</c:v>
                </c:pt>
                <c:pt idx="87803">
                  <c:v>13.975759</c:v>
                </c:pt>
                <c:pt idx="87804">
                  <c:v>13.969654</c:v>
                </c:pt>
                <c:pt idx="87805">
                  <c:v>13.963694</c:v>
                </c:pt>
                <c:pt idx="87806">
                  <c:v>13.970834</c:v>
                </c:pt>
                <c:pt idx="87807">
                  <c:v>13.966081000000001</c:v>
                </c:pt>
                <c:pt idx="87808">
                  <c:v>13.956678</c:v>
                </c:pt>
                <c:pt idx="87809">
                  <c:v>13.965047</c:v>
                </c:pt>
                <c:pt idx="87810">
                  <c:v>13.966544000000001</c:v>
                </c:pt>
                <c:pt idx="87811">
                  <c:v>13.959095</c:v>
                </c:pt>
                <c:pt idx="87812">
                  <c:v>13.962641</c:v>
                </c:pt>
                <c:pt idx="87813">
                  <c:v>13.971272000000001</c:v>
                </c:pt>
                <c:pt idx="87814">
                  <c:v>13.967196</c:v>
                </c:pt>
                <c:pt idx="87815">
                  <c:v>13.960167</c:v>
                </c:pt>
                <c:pt idx="87816">
                  <c:v>13.964781</c:v>
                </c:pt>
                <c:pt idx="87817">
                  <c:v>13.965457000000001</c:v>
                </c:pt>
                <c:pt idx="87818">
                  <c:v>13.966388</c:v>
                </c:pt>
                <c:pt idx="87819">
                  <c:v>13.969801</c:v>
                </c:pt>
                <c:pt idx="87820">
                  <c:v>13.966732</c:v>
                </c:pt>
                <c:pt idx="87821">
                  <c:v>13.966001</c:v>
                </c:pt>
                <c:pt idx="87822">
                  <c:v>13.970216000000001</c:v>
                </c:pt>
                <c:pt idx="87823">
                  <c:v>13.974242</c:v>
                </c:pt>
                <c:pt idx="87824">
                  <c:v>13.970891999999999</c:v>
                </c:pt>
                <c:pt idx="87825">
                  <c:v>13.966032</c:v>
                </c:pt>
                <c:pt idx="87826">
                  <c:v>13.969291</c:v>
                </c:pt>
                <c:pt idx="87827">
                  <c:v>13.971888999999999</c:v>
                </c:pt>
                <c:pt idx="87828">
                  <c:v>13.971076999999999</c:v>
                </c:pt>
                <c:pt idx="87829">
                  <c:v>13.968391</c:v>
                </c:pt>
                <c:pt idx="87830">
                  <c:v>13.964022</c:v>
                </c:pt>
                <c:pt idx="87831">
                  <c:v>13.960746</c:v>
                </c:pt>
                <c:pt idx="87832">
                  <c:v>13.968463</c:v>
                </c:pt>
                <c:pt idx="87833">
                  <c:v>13.977425</c:v>
                </c:pt>
                <c:pt idx="87834">
                  <c:v>13.971639</c:v>
                </c:pt>
                <c:pt idx="87835">
                  <c:v>13.969388</c:v>
                </c:pt>
                <c:pt idx="87836">
                  <c:v>13.976062000000001</c:v>
                </c:pt>
                <c:pt idx="87837">
                  <c:v>13.972388</c:v>
                </c:pt>
                <c:pt idx="87838">
                  <c:v>13.971126999999999</c:v>
                </c:pt>
                <c:pt idx="87839">
                  <c:v>13.979858999999999</c:v>
                </c:pt>
                <c:pt idx="87840">
                  <c:v>13.978574999999999</c:v>
                </c:pt>
                <c:pt idx="87841">
                  <c:v>13.969156999999999</c:v>
                </c:pt>
                <c:pt idx="87842">
                  <c:v>13.968092</c:v>
                </c:pt>
                <c:pt idx="87843">
                  <c:v>13.971762</c:v>
                </c:pt>
                <c:pt idx="87844">
                  <c:v>13.972913999999999</c:v>
                </c:pt>
                <c:pt idx="87845">
                  <c:v>13.976779000000001</c:v>
                </c:pt>
                <c:pt idx="87846">
                  <c:v>13.976658</c:v>
                </c:pt>
                <c:pt idx="87847">
                  <c:v>13.972991</c:v>
                </c:pt>
                <c:pt idx="87848">
                  <c:v>13.972476</c:v>
                </c:pt>
                <c:pt idx="87849">
                  <c:v>13.973485999999999</c:v>
                </c:pt>
                <c:pt idx="87850">
                  <c:v>13.974555000000001</c:v>
                </c:pt>
                <c:pt idx="87851">
                  <c:v>13.971947999999999</c:v>
                </c:pt>
                <c:pt idx="87852">
                  <c:v>13.975193000000001</c:v>
                </c:pt>
                <c:pt idx="87853">
                  <c:v>13.975719</c:v>
                </c:pt>
                <c:pt idx="87854">
                  <c:v>13.969776</c:v>
                </c:pt>
                <c:pt idx="87855">
                  <c:v>13.975799</c:v>
                </c:pt>
                <c:pt idx="87856">
                  <c:v>13.976134</c:v>
                </c:pt>
                <c:pt idx="87857">
                  <c:v>13.968496</c:v>
                </c:pt>
                <c:pt idx="87858">
                  <c:v>13.969678</c:v>
                </c:pt>
                <c:pt idx="87859">
                  <c:v>13.973070999999999</c:v>
                </c:pt>
                <c:pt idx="87860">
                  <c:v>13.973705000000001</c:v>
                </c:pt>
                <c:pt idx="87861">
                  <c:v>13.973782999999999</c:v>
                </c:pt>
                <c:pt idx="87862">
                  <c:v>13.977709000000001</c:v>
                </c:pt>
                <c:pt idx="87863">
                  <c:v>13.979808999999999</c:v>
                </c:pt>
                <c:pt idx="87864">
                  <c:v>13.980464</c:v>
                </c:pt>
                <c:pt idx="87865">
                  <c:v>13.985455</c:v>
                </c:pt>
                <c:pt idx="87866">
                  <c:v>13.986249000000001</c:v>
                </c:pt>
                <c:pt idx="87867">
                  <c:v>13.979957000000001</c:v>
                </c:pt>
                <c:pt idx="87868">
                  <c:v>13.976922999999999</c:v>
                </c:pt>
                <c:pt idx="87869">
                  <c:v>13.981429</c:v>
                </c:pt>
                <c:pt idx="87870">
                  <c:v>13.9781</c:v>
                </c:pt>
                <c:pt idx="87871">
                  <c:v>13.970081</c:v>
                </c:pt>
                <c:pt idx="87872">
                  <c:v>13.975171</c:v>
                </c:pt>
                <c:pt idx="87873">
                  <c:v>13.977797000000001</c:v>
                </c:pt>
                <c:pt idx="87874">
                  <c:v>13.975294</c:v>
                </c:pt>
                <c:pt idx="87875">
                  <c:v>13.980874999999999</c:v>
                </c:pt>
                <c:pt idx="87876">
                  <c:v>13.981553999999999</c:v>
                </c:pt>
                <c:pt idx="87877">
                  <c:v>13.972028999999999</c:v>
                </c:pt>
                <c:pt idx="87878">
                  <c:v>13.969711</c:v>
                </c:pt>
                <c:pt idx="87879">
                  <c:v>13.979447</c:v>
                </c:pt>
                <c:pt idx="87880">
                  <c:v>13.981066999999999</c:v>
                </c:pt>
                <c:pt idx="87881">
                  <c:v>13.979028</c:v>
                </c:pt>
                <c:pt idx="87882">
                  <c:v>13.980496</c:v>
                </c:pt>
                <c:pt idx="87883">
                  <c:v>13.975447000000001</c:v>
                </c:pt>
                <c:pt idx="87884">
                  <c:v>13.976184999999999</c:v>
                </c:pt>
                <c:pt idx="87885">
                  <c:v>13.981112</c:v>
                </c:pt>
                <c:pt idx="87886">
                  <c:v>13.977188</c:v>
                </c:pt>
                <c:pt idx="87887">
                  <c:v>13.977705</c:v>
                </c:pt>
                <c:pt idx="87888">
                  <c:v>13.983896</c:v>
                </c:pt>
                <c:pt idx="87889">
                  <c:v>13.981189000000001</c:v>
                </c:pt>
                <c:pt idx="87890">
                  <c:v>13.976789</c:v>
                </c:pt>
                <c:pt idx="87891">
                  <c:v>13.983536000000001</c:v>
                </c:pt>
                <c:pt idx="87892">
                  <c:v>13.984394999999999</c:v>
                </c:pt>
                <c:pt idx="87893">
                  <c:v>13.976639</c:v>
                </c:pt>
                <c:pt idx="87894">
                  <c:v>13.976457999999999</c:v>
                </c:pt>
                <c:pt idx="87895">
                  <c:v>13.977563</c:v>
                </c:pt>
                <c:pt idx="87896">
                  <c:v>13.977584</c:v>
                </c:pt>
                <c:pt idx="87897">
                  <c:v>13.982818999999999</c:v>
                </c:pt>
                <c:pt idx="87898">
                  <c:v>13.988709</c:v>
                </c:pt>
                <c:pt idx="87899">
                  <c:v>13.984602000000001</c:v>
                </c:pt>
                <c:pt idx="87900">
                  <c:v>13.978355000000001</c:v>
                </c:pt>
                <c:pt idx="87901">
                  <c:v>13.985331</c:v>
                </c:pt>
                <c:pt idx="87902">
                  <c:v>13.988003000000001</c:v>
                </c:pt>
                <c:pt idx="87903">
                  <c:v>13.982094999999999</c:v>
                </c:pt>
                <c:pt idx="87904">
                  <c:v>13.984901000000001</c:v>
                </c:pt>
                <c:pt idx="87905">
                  <c:v>13.985329999999999</c:v>
                </c:pt>
                <c:pt idx="87906">
                  <c:v>13.979877999999999</c:v>
                </c:pt>
                <c:pt idx="87907">
                  <c:v>13.980356</c:v>
                </c:pt>
                <c:pt idx="87908">
                  <c:v>13.982514</c:v>
                </c:pt>
                <c:pt idx="87909">
                  <c:v>13.979405</c:v>
                </c:pt>
                <c:pt idx="87910">
                  <c:v>13.981341</c:v>
                </c:pt>
                <c:pt idx="87911">
                  <c:v>13.989476</c:v>
                </c:pt>
                <c:pt idx="87912">
                  <c:v>13.987729</c:v>
                </c:pt>
                <c:pt idx="87913">
                  <c:v>13.982593</c:v>
                </c:pt>
                <c:pt idx="87914">
                  <c:v>13.984387</c:v>
                </c:pt>
                <c:pt idx="87915">
                  <c:v>13.986509</c:v>
                </c:pt>
                <c:pt idx="87916">
                  <c:v>13.983961000000001</c:v>
                </c:pt>
                <c:pt idx="87917">
                  <c:v>13.981814</c:v>
                </c:pt>
                <c:pt idx="87918">
                  <c:v>13.986019000000001</c:v>
                </c:pt>
                <c:pt idx="87919">
                  <c:v>13.98307</c:v>
                </c:pt>
                <c:pt idx="87920">
                  <c:v>13.979823</c:v>
                </c:pt>
                <c:pt idx="87921">
                  <c:v>13.989095000000001</c:v>
                </c:pt>
                <c:pt idx="87922">
                  <c:v>13.987126999999999</c:v>
                </c:pt>
                <c:pt idx="87923">
                  <c:v>13.981175</c:v>
                </c:pt>
                <c:pt idx="87924">
                  <c:v>13.988606000000001</c:v>
                </c:pt>
                <c:pt idx="87925">
                  <c:v>13.990522</c:v>
                </c:pt>
                <c:pt idx="87926">
                  <c:v>13.982901999999999</c:v>
                </c:pt>
                <c:pt idx="87927">
                  <c:v>13.984329000000001</c:v>
                </c:pt>
                <c:pt idx="87928">
                  <c:v>13.991961</c:v>
                </c:pt>
                <c:pt idx="87929">
                  <c:v>13.98837</c:v>
                </c:pt>
                <c:pt idx="87930">
                  <c:v>13.98494</c:v>
                </c:pt>
                <c:pt idx="87931">
                  <c:v>13.988234</c:v>
                </c:pt>
                <c:pt idx="87932">
                  <c:v>13.983891</c:v>
                </c:pt>
                <c:pt idx="87933">
                  <c:v>13.982744</c:v>
                </c:pt>
                <c:pt idx="87934">
                  <c:v>13.989960999999999</c:v>
                </c:pt>
                <c:pt idx="87935">
                  <c:v>13.989734</c:v>
                </c:pt>
                <c:pt idx="87936">
                  <c:v>13.982806</c:v>
                </c:pt>
                <c:pt idx="87937">
                  <c:v>13.986319</c:v>
                </c:pt>
                <c:pt idx="87938">
                  <c:v>13.992317999999999</c:v>
                </c:pt>
                <c:pt idx="87939">
                  <c:v>13.986295999999999</c:v>
                </c:pt>
                <c:pt idx="87940">
                  <c:v>13.990392</c:v>
                </c:pt>
                <c:pt idx="87941">
                  <c:v>13.999427000000001</c:v>
                </c:pt>
                <c:pt idx="87942">
                  <c:v>13.987247999999999</c:v>
                </c:pt>
                <c:pt idx="87943">
                  <c:v>13.982112000000001</c:v>
                </c:pt>
                <c:pt idx="87944">
                  <c:v>13.994322</c:v>
                </c:pt>
                <c:pt idx="87945">
                  <c:v>13.991711</c:v>
                </c:pt>
                <c:pt idx="87946">
                  <c:v>13.982430000000001</c:v>
                </c:pt>
                <c:pt idx="87947">
                  <c:v>13.992599</c:v>
                </c:pt>
                <c:pt idx="87948">
                  <c:v>13.99743</c:v>
                </c:pt>
                <c:pt idx="87949">
                  <c:v>13.98776</c:v>
                </c:pt>
                <c:pt idx="87950">
                  <c:v>13.989542</c:v>
                </c:pt>
                <c:pt idx="87951">
                  <c:v>13.992269</c:v>
                </c:pt>
                <c:pt idx="87952">
                  <c:v>13.989853999999999</c:v>
                </c:pt>
                <c:pt idx="87953">
                  <c:v>13.994312000000001</c:v>
                </c:pt>
                <c:pt idx="87954">
                  <c:v>13.993304999999999</c:v>
                </c:pt>
                <c:pt idx="87955">
                  <c:v>13.984019</c:v>
                </c:pt>
                <c:pt idx="87956">
                  <c:v>13.982355999999999</c:v>
                </c:pt>
                <c:pt idx="87957">
                  <c:v>13.990600000000001</c:v>
                </c:pt>
                <c:pt idx="87958">
                  <c:v>13.992485</c:v>
                </c:pt>
                <c:pt idx="87959">
                  <c:v>13.987764</c:v>
                </c:pt>
                <c:pt idx="87960">
                  <c:v>13.993880000000001</c:v>
                </c:pt>
                <c:pt idx="87961">
                  <c:v>13.996381</c:v>
                </c:pt>
                <c:pt idx="87962">
                  <c:v>13.991482</c:v>
                </c:pt>
                <c:pt idx="87963">
                  <c:v>13.997109</c:v>
                </c:pt>
                <c:pt idx="87964">
                  <c:v>14.003124</c:v>
                </c:pt>
                <c:pt idx="87965">
                  <c:v>13.997229000000001</c:v>
                </c:pt>
                <c:pt idx="87966">
                  <c:v>13.993747000000001</c:v>
                </c:pt>
                <c:pt idx="87967">
                  <c:v>13.996278</c:v>
                </c:pt>
                <c:pt idx="87968">
                  <c:v>13.991026</c:v>
                </c:pt>
                <c:pt idx="87969">
                  <c:v>13.992239</c:v>
                </c:pt>
                <c:pt idx="87970">
                  <c:v>14.00137</c:v>
                </c:pt>
                <c:pt idx="87971">
                  <c:v>13.994700999999999</c:v>
                </c:pt>
                <c:pt idx="87972">
                  <c:v>13.989186999999999</c:v>
                </c:pt>
                <c:pt idx="87973">
                  <c:v>13.996428</c:v>
                </c:pt>
                <c:pt idx="87974">
                  <c:v>13.999364</c:v>
                </c:pt>
                <c:pt idx="87975">
                  <c:v>13.996784999999999</c:v>
                </c:pt>
                <c:pt idx="87976">
                  <c:v>13.997066</c:v>
                </c:pt>
                <c:pt idx="87977">
                  <c:v>13.997788999999999</c:v>
                </c:pt>
                <c:pt idx="87978">
                  <c:v>13.990416</c:v>
                </c:pt>
                <c:pt idx="87979">
                  <c:v>13.988441</c:v>
                </c:pt>
                <c:pt idx="87980">
                  <c:v>13.996459</c:v>
                </c:pt>
                <c:pt idx="87981">
                  <c:v>13.995469999999999</c:v>
                </c:pt>
                <c:pt idx="87982">
                  <c:v>13.989671</c:v>
                </c:pt>
                <c:pt idx="87983">
                  <c:v>13.992856</c:v>
                </c:pt>
                <c:pt idx="87984">
                  <c:v>13.995797</c:v>
                </c:pt>
                <c:pt idx="87985">
                  <c:v>13.994377</c:v>
                </c:pt>
                <c:pt idx="87986">
                  <c:v>13.996388</c:v>
                </c:pt>
                <c:pt idx="87987">
                  <c:v>13.996937000000001</c:v>
                </c:pt>
                <c:pt idx="87988">
                  <c:v>13.989048</c:v>
                </c:pt>
                <c:pt idx="87989">
                  <c:v>13.9892</c:v>
                </c:pt>
                <c:pt idx="87990">
                  <c:v>13.998601000000001</c:v>
                </c:pt>
                <c:pt idx="87991">
                  <c:v>14.000512000000001</c:v>
                </c:pt>
                <c:pt idx="87992">
                  <c:v>13.998815</c:v>
                </c:pt>
                <c:pt idx="87993">
                  <c:v>14.002583</c:v>
                </c:pt>
                <c:pt idx="87994">
                  <c:v>14.001499000000001</c:v>
                </c:pt>
                <c:pt idx="87995">
                  <c:v>13.994066</c:v>
                </c:pt>
                <c:pt idx="87996">
                  <c:v>13.997859999999999</c:v>
                </c:pt>
                <c:pt idx="87997">
                  <c:v>14.001803000000001</c:v>
                </c:pt>
                <c:pt idx="87998">
                  <c:v>13.994785</c:v>
                </c:pt>
                <c:pt idx="87999">
                  <c:v>13.997863000000001</c:v>
                </c:pt>
                <c:pt idx="88000">
                  <c:v>14.002516</c:v>
                </c:pt>
                <c:pt idx="88001">
                  <c:v>13.997339999999999</c:v>
                </c:pt>
                <c:pt idx="88002">
                  <c:v>13.996674000000001</c:v>
                </c:pt>
                <c:pt idx="88003">
                  <c:v>14.000349999999999</c:v>
                </c:pt>
                <c:pt idx="88004">
                  <c:v>13.999198</c:v>
                </c:pt>
                <c:pt idx="88005">
                  <c:v>13.997544</c:v>
                </c:pt>
                <c:pt idx="88006">
                  <c:v>14.002248</c:v>
                </c:pt>
                <c:pt idx="88007">
                  <c:v>14.001880999999999</c:v>
                </c:pt>
                <c:pt idx="88008">
                  <c:v>13.998298</c:v>
                </c:pt>
                <c:pt idx="88009">
                  <c:v>14.000735000000001</c:v>
                </c:pt>
                <c:pt idx="88010">
                  <c:v>14.000624</c:v>
                </c:pt>
                <c:pt idx="88011">
                  <c:v>13.997169</c:v>
                </c:pt>
                <c:pt idx="88012">
                  <c:v>13.998925</c:v>
                </c:pt>
                <c:pt idx="88013">
                  <c:v>14.002661</c:v>
                </c:pt>
                <c:pt idx="88014">
                  <c:v>14.000325</c:v>
                </c:pt>
                <c:pt idx="88015">
                  <c:v>14.003441</c:v>
                </c:pt>
                <c:pt idx="88016">
                  <c:v>14.009399999999999</c:v>
                </c:pt>
                <c:pt idx="88017">
                  <c:v>14.000190999999999</c:v>
                </c:pt>
                <c:pt idx="88018">
                  <c:v>13.994961999999999</c:v>
                </c:pt>
                <c:pt idx="88019">
                  <c:v>14.002147000000001</c:v>
                </c:pt>
                <c:pt idx="88020">
                  <c:v>14.001550999999999</c:v>
                </c:pt>
                <c:pt idx="88021">
                  <c:v>13.998628</c:v>
                </c:pt>
                <c:pt idx="88022">
                  <c:v>14.001803000000001</c:v>
                </c:pt>
                <c:pt idx="88023">
                  <c:v>14.002764000000001</c:v>
                </c:pt>
                <c:pt idx="88024">
                  <c:v>13.999675</c:v>
                </c:pt>
                <c:pt idx="88025">
                  <c:v>13.997973</c:v>
                </c:pt>
                <c:pt idx="88026">
                  <c:v>14.000678000000001</c:v>
                </c:pt>
                <c:pt idx="88027">
                  <c:v>14.00329</c:v>
                </c:pt>
                <c:pt idx="88028">
                  <c:v>14.004607</c:v>
                </c:pt>
                <c:pt idx="88029">
                  <c:v>14.007192999999999</c:v>
                </c:pt>
                <c:pt idx="88030">
                  <c:v>14.010168</c:v>
                </c:pt>
                <c:pt idx="88031">
                  <c:v>14.007244</c:v>
                </c:pt>
                <c:pt idx="88032">
                  <c:v>14.004325</c:v>
                </c:pt>
                <c:pt idx="88033">
                  <c:v>14.008716</c:v>
                </c:pt>
                <c:pt idx="88034">
                  <c:v>14.007913</c:v>
                </c:pt>
                <c:pt idx="88035">
                  <c:v>14.008075</c:v>
                </c:pt>
                <c:pt idx="88036">
                  <c:v>14.014034000000001</c:v>
                </c:pt>
                <c:pt idx="88037">
                  <c:v>14.010901</c:v>
                </c:pt>
                <c:pt idx="88038">
                  <c:v>14.005572000000001</c:v>
                </c:pt>
                <c:pt idx="88039">
                  <c:v>14.005763</c:v>
                </c:pt>
                <c:pt idx="88040">
                  <c:v>14.003239000000001</c:v>
                </c:pt>
                <c:pt idx="88041">
                  <c:v>14.002977</c:v>
                </c:pt>
                <c:pt idx="88042">
                  <c:v>14.012695000000001</c:v>
                </c:pt>
                <c:pt idx="88043">
                  <c:v>14.012872</c:v>
                </c:pt>
                <c:pt idx="88044">
                  <c:v>13.999889</c:v>
                </c:pt>
                <c:pt idx="88045">
                  <c:v>14.002826000000001</c:v>
                </c:pt>
                <c:pt idx="88046">
                  <c:v>14.00769</c:v>
                </c:pt>
                <c:pt idx="88047">
                  <c:v>14.001084000000001</c:v>
                </c:pt>
                <c:pt idx="88048">
                  <c:v>14.005627</c:v>
                </c:pt>
                <c:pt idx="88049">
                  <c:v>14.014289</c:v>
                </c:pt>
                <c:pt idx="88050">
                  <c:v>14.009562000000001</c:v>
                </c:pt>
                <c:pt idx="88051">
                  <c:v>14.001334999999999</c:v>
                </c:pt>
                <c:pt idx="88052">
                  <c:v>14.004426</c:v>
                </c:pt>
                <c:pt idx="88053">
                  <c:v>14.008134</c:v>
                </c:pt>
                <c:pt idx="88054">
                  <c:v>14.006197</c:v>
                </c:pt>
                <c:pt idx="88055">
                  <c:v>14.009603</c:v>
                </c:pt>
                <c:pt idx="88056">
                  <c:v>14.007471000000001</c:v>
                </c:pt>
                <c:pt idx="88057">
                  <c:v>14.001366000000001</c:v>
                </c:pt>
                <c:pt idx="88058">
                  <c:v>14.003655999999999</c:v>
                </c:pt>
                <c:pt idx="88059">
                  <c:v>14.004937</c:v>
                </c:pt>
                <c:pt idx="88060">
                  <c:v>14.003057999999999</c:v>
                </c:pt>
                <c:pt idx="88061">
                  <c:v>14.005050000000001</c:v>
                </c:pt>
                <c:pt idx="88062">
                  <c:v>14.01309</c:v>
                </c:pt>
                <c:pt idx="88063">
                  <c:v>14.011400999999999</c:v>
                </c:pt>
                <c:pt idx="88064">
                  <c:v>14.003555</c:v>
                </c:pt>
                <c:pt idx="88065">
                  <c:v>14.010325999999999</c:v>
                </c:pt>
                <c:pt idx="88066">
                  <c:v>14.014592</c:v>
                </c:pt>
                <c:pt idx="88067">
                  <c:v>14.00464</c:v>
                </c:pt>
                <c:pt idx="88068">
                  <c:v>14.002846</c:v>
                </c:pt>
                <c:pt idx="88069">
                  <c:v>14.00723</c:v>
                </c:pt>
                <c:pt idx="88070">
                  <c:v>14.003304999999999</c:v>
                </c:pt>
                <c:pt idx="88071">
                  <c:v>14.007879000000001</c:v>
                </c:pt>
                <c:pt idx="88072">
                  <c:v>14.019539</c:v>
                </c:pt>
                <c:pt idx="88073">
                  <c:v>14.013640000000001</c:v>
                </c:pt>
                <c:pt idx="88074">
                  <c:v>14.010958</c:v>
                </c:pt>
                <c:pt idx="88075">
                  <c:v>14.020296</c:v>
                </c:pt>
                <c:pt idx="88076">
                  <c:v>14.0145</c:v>
                </c:pt>
                <c:pt idx="88077">
                  <c:v>14.010942</c:v>
                </c:pt>
                <c:pt idx="88078">
                  <c:v>14.019536</c:v>
                </c:pt>
                <c:pt idx="88079">
                  <c:v>14.019019999999999</c:v>
                </c:pt>
                <c:pt idx="88080">
                  <c:v>14.013678000000001</c:v>
                </c:pt>
                <c:pt idx="88081">
                  <c:v>14.014576</c:v>
                </c:pt>
                <c:pt idx="88082">
                  <c:v>14.019755999999999</c:v>
                </c:pt>
                <c:pt idx="88083">
                  <c:v>14.017111999999999</c:v>
                </c:pt>
                <c:pt idx="88084">
                  <c:v>14.013024</c:v>
                </c:pt>
                <c:pt idx="88085">
                  <c:v>14.014644000000001</c:v>
                </c:pt>
                <c:pt idx="88086">
                  <c:v>14.013774</c:v>
                </c:pt>
                <c:pt idx="88087">
                  <c:v>14.012523</c:v>
                </c:pt>
                <c:pt idx="88088">
                  <c:v>14.012663999999999</c:v>
                </c:pt>
                <c:pt idx="88089">
                  <c:v>14.01023</c:v>
                </c:pt>
                <c:pt idx="88090">
                  <c:v>14.009722</c:v>
                </c:pt>
                <c:pt idx="88091">
                  <c:v>14.014646000000001</c:v>
                </c:pt>
                <c:pt idx="88092">
                  <c:v>14.016817</c:v>
                </c:pt>
                <c:pt idx="88093">
                  <c:v>14.016869</c:v>
                </c:pt>
                <c:pt idx="88094">
                  <c:v>14.019026999999999</c:v>
                </c:pt>
                <c:pt idx="88095">
                  <c:v>14.017763</c:v>
                </c:pt>
                <c:pt idx="88096">
                  <c:v>14.013052</c:v>
                </c:pt>
                <c:pt idx="88097">
                  <c:v>14.014239999999999</c:v>
                </c:pt>
                <c:pt idx="88098">
                  <c:v>14.017284999999999</c:v>
                </c:pt>
                <c:pt idx="88099">
                  <c:v>14.013379</c:v>
                </c:pt>
                <c:pt idx="88100">
                  <c:v>14.012283999999999</c:v>
                </c:pt>
                <c:pt idx="88101">
                  <c:v>14.018067</c:v>
                </c:pt>
                <c:pt idx="88102">
                  <c:v>14.016151000000001</c:v>
                </c:pt>
                <c:pt idx="88103">
                  <c:v>14.012442</c:v>
                </c:pt>
                <c:pt idx="88104">
                  <c:v>14.016273</c:v>
                </c:pt>
                <c:pt idx="88105">
                  <c:v>14.013890999999999</c:v>
                </c:pt>
                <c:pt idx="88106">
                  <c:v>14.009373999999999</c:v>
                </c:pt>
                <c:pt idx="88107">
                  <c:v>14.013114</c:v>
                </c:pt>
                <c:pt idx="88108">
                  <c:v>14.014453</c:v>
                </c:pt>
                <c:pt idx="88109">
                  <c:v>14.011139</c:v>
                </c:pt>
                <c:pt idx="88110">
                  <c:v>14.012411</c:v>
                </c:pt>
                <c:pt idx="88111">
                  <c:v>14.017474</c:v>
                </c:pt>
                <c:pt idx="88112">
                  <c:v>14.014766</c:v>
                </c:pt>
                <c:pt idx="88113">
                  <c:v>14.012953</c:v>
                </c:pt>
                <c:pt idx="88114">
                  <c:v>14.020466000000001</c:v>
                </c:pt>
                <c:pt idx="88115">
                  <c:v>14.017716999999999</c:v>
                </c:pt>
                <c:pt idx="88116">
                  <c:v>14.014588</c:v>
                </c:pt>
                <c:pt idx="88117">
                  <c:v>14.022546999999999</c:v>
                </c:pt>
                <c:pt idx="88118">
                  <c:v>14.022906000000001</c:v>
                </c:pt>
                <c:pt idx="88119">
                  <c:v>14.014331</c:v>
                </c:pt>
                <c:pt idx="88120">
                  <c:v>14.012183</c:v>
                </c:pt>
                <c:pt idx="88121">
                  <c:v>14.017284</c:v>
                </c:pt>
                <c:pt idx="88122">
                  <c:v>14.016842</c:v>
                </c:pt>
                <c:pt idx="88123">
                  <c:v>14.016594</c:v>
                </c:pt>
                <c:pt idx="88124">
                  <c:v>14.023539</c:v>
                </c:pt>
                <c:pt idx="88125">
                  <c:v>14.02168</c:v>
                </c:pt>
                <c:pt idx="88126">
                  <c:v>14.016442</c:v>
                </c:pt>
                <c:pt idx="88127">
                  <c:v>14.023394</c:v>
                </c:pt>
                <c:pt idx="88128">
                  <c:v>14.026414000000001</c:v>
                </c:pt>
                <c:pt idx="88129">
                  <c:v>14.015798999999999</c:v>
                </c:pt>
                <c:pt idx="88130">
                  <c:v>14.017690999999999</c:v>
                </c:pt>
                <c:pt idx="88131">
                  <c:v>14.025926</c:v>
                </c:pt>
                <c:pt idx="88132">
                  <c:v>14.016064</c:v>
                </c:pt>
                <c:pt idx="88133">
                  <c:v>14.016206</c:v>
                </c:pt>
                <c:pt idx="88134">
                  <c:v>14.026603</c:v>
                </c:pt>
                <c:pt idx="88135">
                  <c:v>14.023091000000001</c:v>
                </c:pt>
                <c:pt idx="88136">
                  <c:v>14.023906999999999</c:v>
                </c:pt>
                <c:pt idx="88137">
                  <c:v>14.027473000000001</c:v>
                </c:pt>
                <c:pt idx="88138">
                  <c:v>14.017694000000001</c:v>
                </c:pt>
                <c:pt idx="88139">
                  <c:v>14.011616999999999</c:v>
                </c:pt>
                <c:pt idx="88140">
                  <c:v>14.020419</c:v>
                </c:pt>
                <c:pt idx="88141">
                  <c:v>14.024528</c:v>
                </c:pt>
                <c:pt idx="88142">
                  <c:v>14.016935999999999</c:v>
                </c:pt>
                <c:pt idx="88143">
                  <c:v>14.020927</c:v>
                </c:pt>
                <c:pt idx="88144">
                  <c:v>14.025195</c:v>
                </c:pt>
                <c:pt idx="88145">
                  <c:v>14.019931</c:v>
                </c:pt>
                <c:pt idx="88146">
                  <c:v>14.024563000000001</c:v>
                </c:pt>
                <c:pt idx="88147">
                  <c:v>14.030244</c:v>
                </c:pt>
                <c:pt idx="88148">
                  <c:v>14.028817</c:v>
                </c:pt>
                <c:pt idx="88149">
                  <c:v>14.027298999999999</c:v>
                </c:pt>
                <c:pt idx="88150">
                  <c:v>14.025332000000001</c:v>
                </c:pt>
                <c:pt idx="88151">
                  <c:v>14.020913999999999</c:v>
                </c:pt>
                <c:pt idx="88152">
                  <c:v>14.023353</c:v>
                </c:pt>
                <c:pt idx="88153">
                  <c:v>14.029192</c:v>
                </c:pt>
                <c:pt idx="88154">
                  <c:v>14.023958</c:v>
                </c:pt>
                <c:pt idx="88155">
                  <c:v>14.025256000000001</c:v>
                </c:pt>
                <c:pt idx="88156">
                  <c:v>14.033739000000001</c:v>
                </c:pt>
                <c:pt idx="88157">
                  <c:v>14.031459999999999</c:v>
                </c:pt>
                <c:pt idx="88158">
                  <c:v>14.023763000000001</c:v>
                </c:pt>
                <c:pt idx="88159">
                  <c:v>14.023745</c:v>
                </c:pt>
                <c:pt idx="88160">
                  <c:v>14.030526999999999</c:v>
                </c:pt>
                <c:pt idx="88161">
                  <c:v>14.025733000000001</c:v>
                </c:pt>
                <c:pt idx="88162">
                  <c:v>14.021777999999999</c:v>
                </c:pt>
                <c:pt idx="88163">
                  <c:v>14.026816</c:v>
                </c:pt>
                <c:pt idx="88164">
                  <c:v>14.024378</c:v>
                </c:pt>
                <c:pt idx="88165">
                  <c:v>14.023466000000001</c:v>
                </c:pt>
                <c:pt idx="88166">
                  <c:v>14.030142</c:v>
                </c:pt>
                <c:pt idx="88167">
                  <c:v>14.030984</c:v>
                </c:pt>
                <c:pt idx="88168">
                  <c:v>14.023208</c:v>
                </c:pt>
                <c:pt idx="88169">
                  <c:v>14.021397</c:v>
                </c:pt>
                <c:pt idx="88170">
                  <c:v>14.027158</c:v>
                </c:pt>
                <c:pt idx="88171">
                  <c:v>14.023847999999999</c:v>
                </c:pt>
                <c:pt idx="88172">
                  <c:v>14.023774</c:v>
                </c:pt>
                <c:pt idx="88173">
                  <c:v>14.031103</c:v>
                </c:pt>
                <c:pt idx="88174">
                  <c:v>14.027919000000001</c:v>
                </c:pt>
                <c:pt idx="88175">
                  <c:v>14.023279</c:v>
                </c:pt>
                <c:pt idx="88176">
                  <c:v>14.026952</c:v>
                </c:pt>
                <c:pt idx="88177">
                  <c:v>14.026752999999999</c:v>
                </c:pt>
                <c:pt idx="88178">
                  <c:v>14.023026</c:v>
                </c:pt>
                <c:pt idx="88179">
                  <c:v>14.02943</c:v>
                </c:pt>
                <c:pt idx="88180">
                  <c:v>14.033609999999999</c:v>
                </c:pt>
                <c:pt idx="88181">
                  <c:v>14.023654000000001</c:v>
                </c:pt>
                <c:pt idx="88182">
                  <c:v>14.025304999999999</c:v>
                </c:pt>
                <c:pt idx="88183">
                  <c:v>14.033780999999999</c:v>
                </c:pt>
                <c:pt idx="88184">
                  <c:v>14.029037000000001</c:v>
                </c:pt>
                <c:pt idx="88185">
                  <c:v>14.024562</c:v>
                </c:pt>
                <c:pt idx="88186">
                  <c:v>14.029033</c:v>
                </c:pt>
                <c:pt idx="88187">
                  <c:v>14.032121999999999</c:v>
                </c:pt>
                <c:pt idx="88188">
                  <c:v>14.024915</c:v>
                </c:pt>
                <c:pt idx="88189">
                  <c:v>14.023066</c:v>
                </c:pt>
                <c:pt idx="88190">
                  <c:v>14.029638</c:v>
                </c:pt>
                <c:pt idx="88191">
                  <c:v>14.032277000000001</c:v>
                </c:pt>
                <c:pt idx="88192">
                  <c:v>14.035829</c:v>
                </c:pt>
                <c:pt idx="88193">
                  <c:v>14.036974000000001</c:v>
                </c:pt>
                <c:pt idx="88194">
                  <c:v>14.033488</c:v>
                </c:pt>
                <c:pt idx="88195">
                  <c:v>14.030972</c:v>
                </c:pt>
                <c:pt idx="88196">
                  <c:v>14.032681</c:v>
                </c:pt>
                <c:pt idx="88197">
                  <c:v>14.033496</c:v>
                </c:pt>
                <c:pt idx="88198">
                  <c:v>14.030340000000001</c:v>
                </c:pt>
                <c:pt idx="88199">
                  <c:v>14.032031</c:v>
                </c:pt>
                <c:pt idx="88200">
                  <c:v>14.032515999999999</c:v>
                </c:pt>
                <c:pt idx="88201">
                  <c:v>14.030647999999999</c:v>
                </c:pt>
                <c:pt idx="88202">
                  <c:v>14.033229</c:v>
                </c:pt>
                <c:pt idx="88203">
                  <c:v>14.035016000000001</c:v>
                </c:pt>
                <c:pt idx="88204">
                  <c:v>14.035712</c:v>
                </c:pt>
                <c:pt idx="88205">
                  <c:v>14.036350000000001</c:v>
                </c:pt>
                <c:pt idx="88206">
                  <c:v>14.033066</c:v>
                </c:pt>
                <c:pt idx="88207">
                  <c:v>14.028865</c:v>
                </c:pt>
                <c:pt idx="88208">
                  <c:v>14.0304</c:v>
                </c:pt>
                <c:pt idx="88209">
                  <c:v>14.032842</c:v>
                </c:pt>
                <c:pt idx="88210">
                  <c:v>14.032073</c:v>
                </c:pt>
                <c:pt idx="88211">
                  <c:v>14.035551999999999</c:v>
                </c:pt>
                <c:pt idx="88212">
                  <c:v>14.039967000000001</c:v>
                </c:pt>
                <c:pt idx="88213">
                  <c:v>14.035812</c:v>
                </c:pt>
                <c:pt idx="88214">
                  <c:v>14.031165</c:v>
                </c:pt>
                <c:pt idx="88215">
                  <c:v>14.037305999999999</c:v>
                </c:pt>
                <c:pt idx="88216">
                  <c:v>14.041661</c:v>
                </c:pt>
                <c:pt idx="88217">
                  <c:v>14.030125</c:v>
                </c:pt>
                <c:pt idx="88218">
                  <c:v>14.030658000000001</c:v>
                </c:pt>
                <c:pt idx="88219">
                  <c:v>14.041394</c:v>
                </c:pt>
                <c:pt idx="88220">
                  <c:v>14.031266</c:v>
                </c:pt>
                <c:pt idx="88221">
                  <c:v>14.024086</c:v>
                </c:pt>
                <c:pt idx="88222">
                  <c:v>14.031589</c:v>
                </c:pt>
                <c:pt idx="88223">
                  <c:v>14.031254000000001</c:v>
                </c:pt>
                <c:pt idx="88224">
                  <c:v>14.027234</c:v>
                </c:pt>
                <c:pt idx="88225">
                  <c:v>14.034860999999999</c:v>
                </c:pt>
                <c:pt idx="88226">
                  <c:v>14.038830000000001</c:v>
                </c:pt>
                <c:pt idx="88227">
                  <c:v>14.033583999999999</c:v>
                </c:pt>
                <c:pt idx="88228">
                  <c:v>14.043798000000001</c:v>
                </c:pt>
                <c:pt idx="88229">
                  <c:v>14.048743</c:v>
                </c:pt>
                <c:pt idx="88230">
                  <c:v>14.035640000000001</c:v>
                </c:pt>
                <c:pt idx="88231">
                  <c:v>14.036727000000001</c:v>
                </c:pt>
                <c:pt idx="88232">
                  <c:v>14.044097000000001</c:v>
                </c:pt>
                <c:pt idx="88233">
                  <c:v>14.039353999999999</c:v>
                </c:pt>
                <c:pt idx="88234">
                  <c:v>14.036258999999999</c:v>
                </c:pt>
                <c:pt idx="88235">
                  <c:v>14.042774</c:v>
                </c:pt>
                <c:pt idx="88236">
                  <c:v>14.044161000000001</c:v>
                </c:pt>
                <c:pt idx="88237">
                  <c:v>14.03942</c:v>
                </c:pt>
                <c:pt idx="88238">
                  <c:v>14.044879999999999</c:v>
                </c:pt>
                <c:pt idx="88239">
                  <c:v>14.042066999999999</c:v>
                </c:pt>
                <c:pt idx="88240">
                  <c:v>14.032594</c:v>
                </c:pt>
                <c:pt idx="88241">
                  <c:v>14.040053</c:v>
                </c:pt>
                <c:pt idx="88242">
                  <c:v>14.044358000000001</c:v>
                </c:pt>
                <c:pt idx="88243">
                  <c:v>14.037368000000001</c:v>
                </c:pt>
                <c:pt idx="88244">
                  <c:v>14.040428</c:v>
                </c:pt>
                <c:pt idx="88245">
                  <c:v>14.047992000000001</c:v>
                </c:pt>
                <c:pt idx="88246">
                  <c:v>14.041603</c:v>
                </c:pt>
                <c:pt idx="88247">
                  <c:v>14.037471</c:v>
                </c:pt>
                <c:pt idx="88248">
                  <c:v>14.043863999999999</c:v>
                </c:pt>
                <c:pt idx="88249">
                  <c:v>14.040638</c:v>
                </c:pt>
                <c:pt idx="88250">
                  <c:v>14.038814</c:v>
                </c:pt>
                <c:pt idx="88251">
                  <c:v>14.043927</c:v>
                </c:pt>
                <c:pt idx="88252">
                  <c:v>14.041442</c:v>
                </c:pt>
                <c:pt idx="88253">
                  <c:v>14.038045</c:v>
                </c:pt>
                <c:pt idx="88254">
                  <c:v>14.041919</c:v>
                </c:pt>
                <c:pt idx="88255">
                  <c:v>14.046148000000001</c:v>
                </c:pt>
                <c:pt idx="88256">
                  <c:v>14.038973</c:v>
                </c:pt>
                <c:pt idx="88257">
                  <c:v>14.034621</c:v>
                </c:pt>
                <c:pt idx="88258">
                  <c:v>14.044274</c:v>
                </c:pt>
                <c:pt idx="88259">
                  <c:v>14.043597</c:v>
                </c:pt>
                <c:pt idx="88260">
                  <c:v>14.034689999999999</c:v>
                </c:pt>
                <c:pt idx="88261">
                  <c:v>14.03528</c:v>
                </c:pt>
                <c:pt idx="88262">
                  <c:v>14.039599000000001</c:v>
                </c:pt>
                <c:pt idx="88263">
                  <c:v>14.041805999999999</c:v>
                </c:pt>
                <c:pt idx="88264">
                  <c:v>14.043158</c:v>
                </c:pt>
                <c:pt idx="88265">
                  <c:v>14.043215</c:v>
                </c:pt>
                <c:pt idx="88266">
                  <c:v>14.041703</c:v>
                </c:pt>
                <c:pt idx="88267">
                  <c:v>14.045603</c:v>
                </c:pt>
                <c:pt idx="88268">
                  <c:v>14.047211000000001</c:v>
                </c:pt>
                <c:pt idx="88269">
                  <c:v>14.039156999999999</c:v>
                </c:pt>
                <c:pt idx="88270">
                  <c:v>14.036910000000001</c:v>
                </c:pt>
                <c:pt idx="88271">
                  <c:v>14.039512999999999</c:v>
                </c:pt>
                <c:pt idx="88272">
                  <c:v>14.038800999999999</c:v>
                </c:pt>
                <c:pt idx="88273">
                  <c:v>14.036657999999999</c:v>
                </c:pt>
                <c:pt idx="88274">
                  <c:v>14.038646</c:v>
                </c:pt>
                <c:pt idx="88275">
                  <c:v>14.045737000000001</c:v>
                </c:pt>
                <c:pt idx="88276">
                  <c:v>14.046569999999999</c:v>
                </c:pt>
                <c:pt idx="88277">
                  <c:v>14.044866000000001</c:v>
                </c:pt>
                <c:pt idx="88278">
                  <c:v>14.047397999999999</c:v>
                </c:pt>
                <c:pt idx="88279">
                  <c:v>14.048852999999999</c:v>
                </c:pt>
                <c:pt idx="88280">
                  <c:v>14.049759999999999</c:v>
                </c:pt>
                <c:pt idx="88281">
                  <c:v>14.050663999999999</c:v>
                </c:pt>
                <c:pt idx="88282">
                  <c:v>14.050034</c:v>
                </c:pt>
                <c:pt idx="88283">
                  <c:v>14.045567999999999</c:v>
                </c:pt>
                <c:pt idx="88284">
                  <c:v>14.044840000000001</c:v>
                </c:pt>
                <c:pt idx="88285">
                  <c:v>14.047113</c:v>
                </c:pt>
                <c:pt idx="88286">
                  <c:v>14.045123999999999</c:v>
                </c:pt>
                <c:pt idx="88287">
                  <c:v>14.045512</c:v>
                </c:pt>
                <c:pt idx="88288">
                  <c:v>14.045192</c:v>
                </c:pt>
                <c:pt idx="88289">
                  <c:v>14.044978</c:v>
                </c:pt>
                <c:pt idx="88290">
                  <c:v>14.047677</c:v>
                </c:pt>
                <c:pt idx="88291">
                  <c:v>14.048087000000001</c:v>
                </c:pt>
                <c:pt idx="88292">
                  <c:v>14.046327</c:v>
                </c:pt>
                <c:pt idx="88293">
                  <c:v>14.043642</c:v>
                </c:pt>
                <c:pt idx="88294">
                  <c:v>14.046851999999999</c:v>
                </c:pt>
                <c:pt idx="88295">
                  <c:v>14.047229</c:v>
                </c:pt>
                <c:pt idx="88296">
                  <c:v>14.042338000000001</c:v>
                </c:pt>
                <c:pt idx="88297">
                  <c:v>14.047402</c:v>
                </c:pt>
                <c:pt idx="88298">
                  <c:v>14.048895999999999</c:v>
                </c:pt>
                <c:pt idx="88299">
                  <c:v>14.044646999999999</c:v>
                </c:pt>
                <c:pt idx="88300">
                  <c:v>14.048750999999999</c:v>
                </c:pt>
                <c:pt idx="88301">
                  <c:v>14.053856</c:v>
                </c:pt>
                <c:pt idx="88302">
                  <c:v>14.049305</c:v>
                </c:pt>
                <c:pt idx="88303">
                  <c:v>14.045078999999999</c:v>
                </c:pt>
                <c:pt idx="88304">
                  <c:v>14.057071000000001</c:v>
                </c:pt>
                <c:pt idx="88305">
                  <c:v>14.060411999999999</c:v>
                </c:pt>
                <c:pt idx="88306">
                  <c:v>14.050181</c:v>
                </c:pt>
                <c:pt idx="88307">
                  <c:v>14.049257000000001</c:v>
                </c:pt>
                <c:pt idx="88308">
                  <c:v>14.052595999999999</c:v>
                </c:pt>
                <c:pt idx="88309">
                  <c:v>14.050927</c:v>
                </c:pt>
                <c:pt idx="88310">
                  <c:v>14.047252</c:v>
                </c:pt>
                <c:pt idx="88311">
                  <c:v>14.048893</c:v>
                </c:pt>
                <c:pt idx="88312">
                  <c:v>14.053335000000001</c:v>
                </c:pt>
                <c:pt idx="88313">
                  <c:v>14.054409</c:v>
                </c:pt>
                <c:pt idx="88314">
                  <c:v>14.051496999999999</c:v>
                </c:pt>
                <c:pt idx="88315">
                  <c:v>14.045709</c:v>
                </c:pt>
                <c:pt idx="88316">
                  <c:v>14.047753</c:v>
                </c:pt>
                <c:pt idx="88317">
                  <c:v>14.054900999999999</c:v>
                </c:pt>
                <c:pt idx="88318">
                  <c:v>14.052187999999999</c:v>
                </c:pt>
                <c:pt idx="88319">
                  <c:v>14.047427000000001</c:v>
                </c:pt>
                <c:pt idx="88320">
                  <c:v>14.051729999999999</c:v>
                </c:pt>
                <c:pt idx="88321">
                  <c:v>14.055965</c:v>
                </c:pt>
                <c:pt idx="88322">
                  <c:v>14.05059</c:v>
                </c:pt>
                <c:pt idx="88323">
                  <c:v>14.049785</c:v>
                </c:pt>
                <c:pt idx="88324">
                  <c:v>14.056228000000001</c:v>
                </c:pt>
                <c:pt idx="88325">
                  <c:v>14.050924</c:v>
                </c:pt>
                <c:pt idx="88326">
                  <c:v>14.048087000000001</c:v>
                </c:pt>
                <c:pt idx="88327">
                  <c:v>14.055561000000001</c:v>
                </c:pt>
                <c:pt idx="88328">
                  <c:v>14.054895999999999</c:v>
                </c:pt>
                <c:pt idx="88329">
                  <c:v>14.0488</c:v>
                </c:pt>
                <c:pt idx="88330">
                  <c:v>14.052925</c:v>
                </c:pt>
                <c:pt idx="88331">
                  <c:v>14.057235</c:v>
                </c:pt>
                <c:pt idx="88332">
                  <c:v>14.050917</c:v>
                </c:pt>
                <c:pt idx="88333">
                  <c:v>14.052683</c:v>
                </c:pt>
                <c:pt idx="88334">
                  <c:v>14.057404</c:v>
                </c:pt>
                <c:pt idx="88335">
                  <c:v>14.047758</c:v>
                </c:pt>
                <c:pt idx="88336">
                  <c:v>14.049082</c:v>
                </c:pt>
                <c:pt idx="88337">
                  <c:v>14.063029</c:v>
                </c:pt>
                <c:pt idx="88338">
                  <c:v>14.06302</c:v>
                </c:pt>
                <c:pt idx="88339">
                  <c:v>14.056711</c:v>
                </c:pt>
                <c:pt idx="88340">
                  <c:v>14.059251</c:v>
                </c:pt>
                <c:pt idx="88341">
                  <c:v>14.059920999999999</c:v>
                </c:pt>
                <c:pt idx="88342">
                  <c:v>14.056649</c:v>
                </c:pt>
                <c:pt idx="88343">
                  <c:v>14.061161</c:v>
                </c:pt>
                <c:pt idx="88344">
                  <c:v>14.062310999999999</c:v>
                </c:pt>
                <c:pt idx="88345">
                  <c:v>14.057444</c:v>
                </c:pt>
                <c:pt idx="88346">
                  <c:v>14.057788</c:v>
                </c:pt>
                <c:pt idx="88347">
                  <c:v>14.058814999999999</c:v>
                </c:pt>
                <c:pt idx="88348">
                  <c:v>14.055869</c:v>
                </c:pt>
                <c:pt idx="88349">
                  <c:v>14.054</c:v>
                </c:pt>
                <c:pt idx="88350">
                  <c:v>14.060663999999999</c:v>
                </c:pt>
                <c:pt idx="88351">
                  <c:v>14.065054999999999</c:v>
                </c:pt>
                <c:pt idx="88352">
                  <c:v>14.059196999999999</c:v>
                </c:pt>
                <c:pt idx="88353">
                  <c:v>14.057371</c:v>
                </c:pt>
                <c:pt idx="88354">
                  <c:v>14.060808</c:v>
                </c:pt>
                <c:pt idx="88355">
                  <c:v>14.060460000000001</c:v>
                </c:pt>
                <c:pt idx="88356">
                  <c:v>14.055650999999999</c:v>
                </c:pt>
                <c:pt idx="88357">
                  <c:v>14.052738</c:v>
                </c:pt>
                <c:pt idx="88358">
                  <c:v>14.051588000000001</c:v>
                </c:pt>
                <c:pt idx="88359">
                  <c:v>14.048921</c:v>
                </c:pt>
                <c:pt idx="88360">
                  <c:v>14.056264000000001</c:v>
                </c:pt>
                <c:pt idx="88361">
                  <c:v>14.062620000000001</c:v>
                </c:pt>
                <c:pt idx="88362">
                  <c:v>14.058362000000001</c:v>
                </c:pt>
                <c:pt idx="88363">
                  <c:v>14.059716</c:v>
                </c:pt>
                <c:pt idx="88364">
                  <c:v>14.063685</c:v>
                </c:pt>
                <c:pt idx="88365">
                  <c:v>14.060345999999999</c:v>
                </c:pt>
                <c:pt idx="88366">
                  <c:v>14.056227</c:v>
                </c:pt>
                <c:pt idx="88367">
                  <c:v>14.05514</c:v>
                </c:pt>
                <c:pt idx="88368">
                  <c:v>14.051627</c:v>
                </c:pt>
                <c:pt idx="88369">
                  <c:v>14.054849000000001</c:v>
                </c:pt>
                <c:pt idx="88370">
                  <c:v>14.066204000000001</c:v>
                </c:pt>
                <c:pt idx="88371">
                  <c:v>14.058074</c:v>
                </c:pt>
                <c:pt idx="88372">
                  <c:v>14.048392</c:v>
                </c:pt>
                <c:pt idx="88373">
                  <c:v>14.060456</c:v>
                </c:pt>
                <c:pt idx="88374">
                  <c:v>14.065605</c:v>
                </c:pt>
                <c:pt idx="88375">
                  <c:v>14.058123999999999</c:v>
                </c:pt>
                <c:pt idx="88376">
                  <c:v>14.057665</c:v>
                </c:pt>
                <c:pt idx="88377">
                  <c:v>14.063632</c:v>
                </c:pt>
                <c:pt idx="88378">
                  <c:v>14.062555</c:v>
                </c:pt>
                <c:pt idx="88379">
                  <c:v>14.060762</c:v>
                </c:pt>
                <c:pt idx="88380">
                  <c:v>14.065048000000001</c:v>
                </c:pt>
                <c:pt idx="88381">
                  <c:v>14.061508</c:v>
                </c:pt>
                <c:pt idx="88382">
                  <c:v>14.059751</c:v>
                </c:pt>
                <c:pt idx="88383">
                  <c:v>14.068527</c:v>
                </c:pt>
                <c:pt idx="88384">
                  <c:v>14.068424</c:v>
                </c:pt>
                <c:pt idx="88385">
                  <c:v>14.062328000000001</c:v>
                </c:pt>
                <c:pt idx="88386">
                  <c:v>14.067859</c:v>
                </c:pt>
                <c:pt idx="88387">
                  <c:v>14.072905</c:v>
                </c:pt>
                <c:pt idx="88388">
                  <c:v>14.064374000000001</c:v>
                </c:pt>
                <c:pt idx="88389">
                  <c:v>14.060988999999999</c:v>
                </c:pt>
                <c:pt idx="88390">
                  <c:v>14.065858</c:v>
                </c:pt>
                <c:pt idx="88391">
                  <c:v>14.063502</c:v>
                </c:pt>
                <c:pt idx="88392">
                  <c:v>14.061095999999999</c:v>
                </c:pt>
                <c:pt idx="88393">
                  <c:v>14.063879999999999</c:v>
                </c:pt>
                <c:pt idx="88394">
                  <c:v>14.065016999999999</c:v>
                </c:pt>
                <c:pt idx="88395">
                  <c:v>14.063374</c:v>
                </c:pt>
                <c:pt idx="88396">
                  <c:v>14.062068999999999</c:v>
                </c:pt>
                <c:pt idx="88397">
                  <c:v>14.06221</c:v>
                </c:pt>
                <c:pt idx="88398">
                  <c:v>14.058508</c:v>
                </c:pt>
                <c:pt idx="88399">
                  <c:v>14.060290999999999</c:v>
                </c:pt>
                <c:pt idx="88400">
                  <c:v>14.068303</c:v>
                </c:pt>
                <c:pt idx="88401">
                  <c:v>14.065633999999999</c:v>
                </c:pt>
                <c:pt idx="88402">
                  <c:v>14.060575999999999</c:v>
                </c:pt>
                <c:pt idx="88403">
                  <c:v>14.064068000000001</c:v>
                </c:pt>
                <c:pt idx="88404">
                  <c:v>14.068999</c:v>
                </c:pt>
                <c:pt idx="88405">
                  <c:v>14.068778999999999</c:v>
                </c:pt>
                <c:pt idx="88406">
                  <c:v>14.070107</c:v>
                </c:pt>
                <c:pt idx="88407">
                  <c:v>14.07061</c:v>
                </c:pt>
                <c:pt idx="88408">
                  <c:v>14.065018999999999</c:v>
                </c:pt>
                <c:pt idx="88409">
                  <c:v>14.069411000000001</c:v>
                </c:pt>
                <c:pt idx="88410">
                  <c:v>14.070872</c:v>
                </c:pt>
                <c:pt idx="88411">
                  <c:v>14.065773</c:v>
                </c:pt>
                <c:pt idx="88412">
                  <c:v>14.070430999999999</c:v>
                </c:pt>
                <c:pt idx="88413">
                  <c:v>14.073131</c:v>
                </c:pt>
                <c:pt idx="88414">
                  <c:v>14.069417</c:v>
                </c:pt>
                <c:pt idx="88415">
                  <c:v>14.066886999999999</c:v>
                </c:pt>
                <c:pt idx="88416">
                  <c:v>14.070767</c:v>
                </c:pt>
                <c:pt idx="88417">
                  <c:v>14.071709999999999</c:v>
                </c:pt>
                <c:pt idx="88418">
                  <c:v>14.065403</c:v>
                </c:pt>
                <c:pt idx="88419">
                  <c:v>14.066983</c:v>
                </c:pt>
                <c:pt idx="88420">
                  <c:v>14.069679000000001</c:v>
                </c:pt>
                <c:pt idx="88421">
                  <c:v>14.067068000000001</c:v>
                </c:pt>
                <c:pt idx="88422">
                  <c:v>14.066046</c:v>
                </c:pt>
                <c:pt idx="88423">
                  <c:v>14.066884</c:v>
                </c:pt>
                <c:pt idx="88424">
                  <c:v>14.066162</c:v>
                </c:pt>
                <c:pt idx="88425">
                  <c:v>14.065498</c:v>
                </c:pt>
                <c:pt idx="88426">
                  <c:v>14.073131</c:v>
                </c:pt>
                <c:pt idx="88427">
                  <c:v>14.075167</c:v>
                </c:pt>
                <c:pt idx="88428">
                  <c:v>14.066046</c:v>
                </c:pt>
                <c:pt idx="88429">
                  <c:v>14.064112</c:v>
                </c:pt>
                <c:pt idx="88430">
                  <c:v>14.066897000000001</c:v>
                </c:pt>
                <c:pt idx="88431">
                  <c:v>14.069357999999999</c:v>
                </c:pt>
                <c:pt idx="88432">
                  <c:v>14.070743999999999</c:v>
                </c:pt>
                <c:pt idx="88433">
                  <c:v>14.073108</c:v>
                </c:pt>
                <c:pt idx="88434">
                  <c:v>14.070565999999999</c:v>
                </c:pt>
                <c:pt idx="88435">
                  <c:v>14.066183000000001</c:v>
                </c:pt>
                <c:pt idx="88436">
                  <c:v>14.069934999999999</c:v>
                </c:pt>
                <c:pt idx="88437">
                  <c:v>14.069103999999999</c:v>
                </c:pt>
                <c:pt idx="88438">
                  <c:v>14.068792</c:v>
                </c:pt>
                <c:pt idx="88439">
                  <c:v>14.078773999999999</c:v>
                </c:pt>
                <c:pt idx="88440">
                  <c:v>14.081777000000001</c:v>
                </c:pt>
                <c:pt idx="88441">
                  <c:v>14.075379</c:v>
                </c:pt>
                <c:pt idx="88442">
                  <c:v>14.073983999999999</c:v>
                </c:pt>
                <c:pt idx="88443">
                  <c:v>14.073478</c:v>
                </c:pt>
                <c:pt idx="88444">
                  <c:v>14.063874</c:v>
                </c:pt>
                <c:pt idx="88445">
                  <c:v>14.066417</c:v>
                </c:pt>
                <c:pt idx="88446">
                  <c:v>14.078931000000001</c:v>
                </c:pt>
                <c:pt idx="88447">
                  <c:v>14.072295</c:v>
                </c:pt>
                <c:pt idx="88448">
                  <c:v>14.070035000000001</c:v>
                </c:pt>
                <c:pt idx="88449">
                  <c:v>14.079086</c:v>
                </c:pt>
                <c:pt idx="88450">
                  <c:v>14.074907</c:v>
                </c:pt>
                <c:pt idx="88451">
                  <c:v>14.072043000000001</c:v>
                </c:pt>
                <c:pt idx="88452">
                  <c:v>14.082876000000001</c:v>
                </c:pt>
                <c:pt idx="88453">
                  <c:v>14.083289000000001</c:v>
                </c:pt>
                <c:pt idx="88454">
                  <c:v>14.070377000000001</c:v>
                </c:pt>
                <c:pt idx="88455">
                  <c:v>14.071028999999999</c:v>
                </c:pt>
                <c:pt idx="88456">
                  <c:v>14.074634</c:v>
                </c:pt>
                <c:pt idx="88457">
                  <c:v>14.068529</c:v>
                </c:pt>
                <c:pt idx="88458">
                  <c:v>14.071452000000001</c:v>
                </c:pt>
                <c:pt idx="88459">
                  <c:v>14.075808</c:v>
                </c:pt>
                <c:pt idx="88460">
                  <c:v>14.072554</c:v>
                </c:pt>
                <c:pt idx="88461">
                  <c:v>14.076150999999999</c:v>
                </c:pt>
                <c:pt idx="88462">
                  <c:v>14.083532999999999</c:v>
                </c:pt>
                <c:pt idx="88463">
                  <c:v>14.076829</c:v>
                </c:pt>
                <c:pt idx="88464">
                  <c:v>14.068256999999999</c:v>
                </c:pt>
                <c:pt idx="88465">
                  <c:v>14.077112</c:v>
                </c:pt>
                <c:pt idx="88466">
                  <c:v>14.079333</c:v>
                </c:pt>
                <c:pt idx="88467">
                  <c:v>14.070591</c:v>
                </c:pt>
                <c:pt idx="88468">
                  <c:v>14.070282000000001</c:v>
                </c:pt>
                <c:pt idx="88469">
                  <c:v>14.071263999999999</c:v>
                </c:pt>
                <c:pt idx="88470">
                  <c:v>14.074109</c:v>
                </c:pt>
                <c:pt idx="88471">
                  <c:v>14.083221</c:v>
                </c:pt>
                <c:pt idx="88472">
                  <c:v>14.087576</c:v>
                </c:pt>
                <c:pt idx="88473">
                  <c:v>14.081422999999999</c:v>
                </c:pt>
                <c:pt idx="88474">
                  <c:v>14.076568</c:v>
                </c:pt>
                <c:pt idx="88475">
                  <c:v>14.080259</c:v>
                </c:pt>
                <c:pt idx="88476">
                  <c:v>14.077055</c:v>
                </c:pt>
                <c:pt idx="88477">
                  <c:v>14.073465000000001</c:v>
                </c:pt>
                <c:pt idx="88478">
                  <c:v>14.075923</c:v>
                </c:pt>
                <c:pt idx="88479">
                  <c:v>14.077431000000001</c:v>
                </c:pt>
                <c:pt idx="88480">
                  <c:v>14.079181999999999</c:v>
                </c:pt>
                <c:pt idx="88481">
                  <c:v>14.075915999999999</c:v>
                </c:pt>
                <c:pt idx="88482">
                  <c:v>14.072331999999999</c:v>
                </c:pt>
                <c:pt idx="88483">
                  <c:v>14.072032</c:v>
                </c:pt>
                <c:pt idx="88484">
                  <c:v>14.076950999999999</c:v>
                </c:pt>
                <c:pt idx="88485">
                  <c:v>14.086631000000001</c:v>
                </c:pt>
                <c:pt idx="88486">
                  <c:v>14.085122999999999</c:v>
                </c:pt>
                <c:pt idx="88487">
                  <c:v>14.082371</c:v>
                </c:pt>
                <c:pt idx="88488">
                  <c:v>14.089008</c:v>
                </c:pt>
                <c:pt idx="88489">
                  <c:v>14.087733</c:v>
                </c:pt>
                <c:pt idx="88490">
                  <c:v>14.079071000000001</c:v>
                </c:pt>
                <c:pt idx="88491">
                  <c:v>14.081386999999999</c:v>
                </c:pt>
                <c:pt idx="88492">
                  <c:v>14.087130999999999</c:v>
                </c:pt>
                <c:pt idx="88493">
                  <c:v>14.081337</c:v>
                </c:pt>
                <c:pt idx="88494">
                  <c:v>14.080947999999999</c:v>
                </c:pt>
                <c:pt idx="88495">
                  <c:v>14.086824999999999</c:v>
                </c:pt>
                <c:pt idx="88496">
                  <c:v>14.081187</c:v>
                </c:pt>
                <c:pt idx="88497">
                  <c:v>14.078371000000001</c:v>
                </c:pt>
                <c:pt idx="88498">
                  <c:v>14.083636</c:v>
                </c:pt>
                <c:pt idx="88499">
                  <c:v>14.085315</c:v>
                </c:pt>
                <c:pt idx="88500">
                  <c:v>14.085036000000001</c:v>
                </c:pt>
                <c:pt idx="88501">
                  <c:v>14.087714</c:v>
                </c:pt>
                <c:pt idx="88502">
                  <c:v>14.08507</c:v>
                </c:pt>
                <c:pt idx="88503">
                  <c:v>14.075573</c:v>
                </c:pt>
                <c:pt idx="88504">
                  <c:v>14.079321</c:v>
                </c:pt>
                <c:pt idx="88505">
                  <c:v>14.085193</c:v>
                </c:pt>
                <c:pt idx="88506">
                  <c:v>14.077715</c:v>
                </c:pt>
                <c:pt idx="88507">
                  <c:v>14.079046</c:v>
                </c:pt>
                <c:pt idx="88508">
                  <c:v>14.086684</c:v>
                </c:pt>
                <c:pt idx="88509">
                  <c:v>14.084963999999999</c:v>
                </c:pt>
                <c:pt idx="88510">
                  <c:v>14.081898000000001</c:v>
                </c:pt>
                <c:pt idx="88511">
                  <c:v>14.083197</c:v>
                </c:pt>
                <c:pt idx="88512">
                  <c:v>14.082547999999999</c:v>
                </c:pt>
                <c:pt idx="88513">
                  <c:v>14.077597000000001</c:v>
                </c:pt>
                <c:pt idx="88514">
                  <c:v>14.081396</c:v>
                </c:pt>
                <c:pt idx="88515">
                  <c:v>14.087292</c:v>
                </c:pt>
                <c:pt idx="88516">
                  <c:v>14.084</c:v>
                </c:pt>
                <c:pt idx="88517">
                  <c:v>14.083564000000001</c:v>
                </c:pt>
                <c:pt idx="88518">
                  <c:v>14.086900999999999</c:v>
                </c:pt>
                <c:pt idx="88519">
                  <c:v>14.087023</c:v>
                </c:pt>
                <c:pt idx="88520">
                  <c:v>14.085884</c:v>
                </c:pt>
                <c:pt idx="88521">
                  <c:v>14.086334000000001</c:v>
                </c:pt>
                <c:pt idx="88522">
                  <c:v>14.086786999999999</c:v>
                </c:pt>
                <c:pt idx="88523">
                  <c:v>14.085027</c:v>
                </c:pt>
                <c:pt idx="88524">
                  <c:v>14.082538</c:v>
                </c:pt>
                <c:pt idx="88525">
                  <c:v>14.080499</c:v>
                </c:pt>
                <c:pt idx="88526">
                  <c:v>14.0825</c:v>
                </c:pt>
                <c:pt idx="88527">
                  <c:v>14.086152999999999</c:v>
                </c:pt>
                <c:pt idx="88528">
                  <c:v>14.085311000000001</c:v>
                </c:pt>
                <c:pt idx="88529">
                  <c:v>14.084788</c:v>
                </c:pt>
                <c:pt idx="88530">
                  <c:v>14.089537999999999</c:v>
                </c:pt>
                <c:pt idx="88531">
                  <c:v>14.091309000000001</c:v>
                </c:pt>
                <c:pt idx="88532">
                  <c:v>14.086669000000001</c:v>
                </c:pt>
                <c:pt idx="88533">
                  <c:v>14.088085</c:v>
                </c:pt>
                <c:pt idx="88534">
                  <c:v>14.090875</c:v>
                </c:pt>
                <c:pt idx="88535">
                  <c:v>14.087448999999999</c:v>
                </c:pt>
                <c:pt idx="88536">
                  <c:v>14.089130000000001</c:v>
                </c:pt>
                <c:pt idx="88537">
                  <c:v>14.090728</c:v>
                </c:pt>
                <c:pt idx="88538">
                  <c:v>14.085945000000001</c:v>
                </c:pt>
                <c:pt idx="88539">
                  <c:v>14.085497999999999</c:v>
                </c:pt>
                <c:pt idx="88540">
                  <c:v>14.091754</c:v>
                </c:pt>
                <c:pt idx="88541">
                  <c:v>14.09296</c:v>
                </c:pt>
                <c:pt idx="88542">
                  <c:v>14.086741999999999</c:v>
                </c:pt>
                <c:pt idx="88543">
                  <c:v>14.089395</c:v>
                </c:pt>
                <c:pt idx="88544">
                  <c:v>14.094186000000001</c:v>
                </c:pt>
                <c:pt idx="88545">
                  <c:v>14.088558000000001</c:v>
                </c:pt>
                <c:pt idx="88546">
                  <c:v>14.086452</c:v>
                </c:pt>
                <c:pt idx="88547">
                  <c:v>14.086765</c:v>
                </c:pt>
                <c:pt idx="88548">
                  <c:v>14.084479</c:v>
                </c:pt>
                <c:pt idx="88549">
                  <c:v>14.086767</c:v>
                </c:pt>
                <c:pt idx="88550">
                  <c:v>14.092364</c:v>
                </c:pt>
                <c:pt idx="88551">
                  <c:v>14.092171</c:v>
                </c:pt>
                <c:pt idx="88552">
                  <c:v>14.087222000000001</c:v>
                </c:pt>
                <c:pt idx="88553">
                  <c:v>14.089088</c:v>
                </c:pt>
                <c:pt idx="88554">
                  <c:v>14.093341000000001</c:v>
                </c:pt>
                <c:pt idx="88555">
                  <c:v>14.091882999999999</c:v>
                </c:pt>
                <c:pt idx="88556">
                  <c:v>14.090204999999999</c:v>
                </c:pt>
                <c:pt idx="88557">
                  <c:v>14.092929</c:v>
                </c:pt>
                <c:pt idx="88558">
                  <c:v>14.094117000000001</c:v>
                </c:pt>
                <c:pt idx="88559">
                  <c:v>14.090586</c:v>
                </c:pt>
                <c:pt idx="88560">
                  <c:v>14.091529</c:v>
                </c:pt>
                <c:pt idx="88561">
                  <c:v>14.094182</c:v>
                </c:pt>
                <c:pt idx="88562">
                  <c:v>14.091495</c:v>
                </c:pt>
                <c:pt idx="88563">
                  <c:v>14.089465000000001</c:v>
                </c:pt>
                <c:pt idx="88564">
                  <c:v>14.088682</c:v>
                </c:pt>
                <c:pt idx="88565">
                  <c:v>14.087299</c:v>
                </c:pt>
                <c:pt idx="88566">
                  <c:v>14.093071999999999</c:v>
                </c:pt>
                <c:pt idx="88567">
                  <c:v>14.099850999999999</c:v>
                </c:pt>
                <c:pt idx="88568">
                  <c:v>14.093427999999999</c:v>
                </c:pt>
                <c:pt idx="88569">
                  <c:v>14.091186</c:v>
                </c:pt>
                <c:pt idx="88570">
                  <c:v>14.102931</c:v>
                </c:pt>
                <c:pt idx="88571">
                  <c:v>14.097676999999999</c:v>
                </c:pt>
                <c:pt idx="88572">
                  <c:v>14.085621</c:v>
                </c:pt>
                <c:pt idx="88573">
                  <c:v>14.095101</c:v>
                </c:pt>
                <c:pt idx="88574">
                  <c:v>14.100455</c:v>
                </c:pt>
                <c:pt idx="88575">
                  <c:v>14.092851</c:v>
                </c:pt>
                <c:pt idx="88576">
                  <c:v>14.096522</c:v>
                </c:pt>
                <c:pt idx="88577">
                  <c:v>14.101941999999999</c:v>
                </c:pt>
                <c:pt idx="88578">
                  <c:v>14.094188000000001</c:v>
                </c:pt>
                <c:pt idx="88579">
                  <c:v>14.089707000000001</c:v>
                </c:pt>
                <c:pt idx="88580">
                  <c:v>14.096173</c:v>
                </c:pt>
                <c:pt idx="88581">
                  <c:v>14.09615</c:v>
                </c:pt>
                <c:pt idx="88582">
                  <c:v>14.096218</c:v>
                </c:pt>
                <c:pt idx="88583">
                  <c:v>14.1053</c:v>
                </c:pt>
                <c:pt idx="88584">
                  <c:v>14.101709</c:v>
                </c:pt>
                <c:pt idx="88585">
                  <c:v>14.092043</c:v>
                </c:pt>
                <c:pt idx="88586">
                  <c:v>14.09571</c:v>
                </c:pt>
                <c:pt idx="88587">
                  <c:v>14.101777999999999</c:v>
                </c:pt>
                <c:pt idx="88588">
                  <c:v>14.095807000000001</c:v>
                </c:pt>
                <c:pt idx="88589">
                  <c:v>14.09591</c:v>
                </c:pt>
                <c:pt idx="88590">
                  <c:v>14.100911</c:v>
                </c:pt>
                <c:pt idx="88591">
                  <c:v>14.090617</c:v>
                </c:pt>
                <c:pt idx="88592">
                  <c:v>14.087395000000001</c:v>
                </c:pt>
                <c:pt idx="88593">
                  <c:v>14.096372000000001</c:v>
                </c:pt>
                <c:pt idx="88594">
                  <c:v>14.095977</c:v>
                </c:pt>
                <c:pt idx="88595">
                  <c:v>14.093657</c:v>
                </c:pt>
                <c:pt idx="88596">
                  <c:v>14.099209999999999</c:v>
                </c:pt>
                <c:pt idx="88597">
                  <c:v>14.102819999999999</c:v>
                </c:pt>
                <c:pt idx="88598">
                  <c:v>14.099208000000001</c:v>
                </c:pt>
                <c:pt idx="88599">
                  <c:v>14.09684</c:v>
                </c:pt>
                <c:pt idx="88600">
                  <c:v>14.094620000000001</c:v>
                </c:pt>
                <c:pt idx="88601">
                  <c:v>14.090441999999999</c:v>
                </c:pt>
                <c:pt idx="88602">
                  <c:v>14.096136</c:v>
                </c:pt>
                <c:pt idx="88603">
                  <c:v>14.103928</c:v>
                </c:pt>
                <c:pt idx="88604">
                  <c:v>14.103203000000001</c:v>
                </c:pt>
                <c:pt idx="88605">
                  <c:v>14.101243999999999</c:v>
                </c:pt>
                <c:pt idx="88606">
                  <c:v>14.102112999999999</c:v>
                </c:pt>
                <c:pt idx="88607">
                  <c:v>14.099024999999999</c:v>
                </c:pt>
                <c:pt idx="88608">
                  <c:v>14.095063</c:v>
                </c:pt>
                <c:pt idx="88609">
                  <c:v>14.100168999999999</c:v>
                </c:pt>
                <c:pt idx="88610">
                  <c:v>14.098046999999999</c:v>
                </c:pt>
                <c:pt idx="88611">
                  <c:v>14.092631000000001</c:v>
                </c:pt>
                <c:pt idx="88612">
                  <c:v>14.103609000000001</c:v>
                </c:pt>
                <c:pt idx="88613">
                  <c:v>14.109840999999999</c:v>
                </c:pt>
                <c:pt idx="88614">
                  <c:v>14.101932</c:v>
                </c:pt>
                <c:pt idx="88615">
                  <c:v>14.100111999999999</c:v>
                </c:pt>
                <c:pt idx="88616">
                  <c:v>14.106502000000001</c:v>
                </c:pt>
                <c:pt idx="88617">
                  <c:v>14.10582</c:v>
                </c:pt>
                <c:pt idx="88618">
                  <c:v>14.101883000000001</c:v>
                </c:pt>
                <c:pt idx="88619">
                  <c:v>14.107571</c:v>
                </c:pt>
                <c:pt idx="88620">
                  <c:v>14.110059</c:v>
                </c:pt>
                <c:pt idx="88621">
                  <c:v>14.107100000000001</c:v>
                </c:pt>
                <c:pt idx="88622">
                  <c:v>14.107775</c:v>
                </c:pt>
                <c:pt idx="88623">
                  <c:v>14.104571</c:v>
                </c:pt>
                <c:pt idx="88624">
                  <c:v>14.098696</c:v>
                </c:pt>
                <c:pt idx="88625">
                  <c:v>14.099494</c:v>
                </c:pt>
                <c:pt idx="88626">
                  <c:v>14.102983</c:v>
                </c:pt>
                <c:pt idx="88627">
                  <c:v>14.102713</c:v>
                </c:pt>
                <c:pt idx="88628">
                  <c:v>14.103087</c:v>
                </c:pt>
                <c:pt idx="88629">
                  <c:v>14.103213</c:v>
                </c:pt>
                <c:pt idx="88630">
                  <c:v>14.099766000000001</c:v>
                </c:pt>
                <c:pt idx="88631">
                  <c:v>14.102745000000001</c:v>
                </c:pt>
                <c:pt idx="88632">
                  <c:v>14.107027</c:v>
                </c:pt>
                <c:pt idx="88633">
                  <c:v>14.104875</c:v>
                </c:pt>
                <c:pt idx="88634">
                  <c:v>14.102886</c:v>
                </c:pt>
                <c:pt idx="88635">
                  <c:v>14.098623999999999</c:v>
                </c:pt>
                <c:pt idx="88636">
                  <c:v>14.097473000000001</c:v>
                </c:pt>
                <c:pt idx="88637">
                  <c:v>14.100035</c:v>
                </c:pt>
                <c:pt idx="88638">
                  <c:v>14.102933</c:v>
                </c:pt>
                <c:pt idx="88639">
                  <c:v>14.104093000000001</c:v>
                </c:pt>
                <c:pt idx="88640">
                  <c:v>14.098497</c:v>
                </c:pt>
                <c:pt idx="88641">
                  <c:v>14.101143</c:v>
                </c:pt>
                <c:pt idx="88642">
                  <c:v>14.109983</c:v>
                </c:pt>
                <c:pt idx="88643">
                  <c:v>14.108838</c:v>
                </c:pt>
                <c:pt idx="88644">
                  <c:v>14.105980000000001</c:v>
                </c:pt>
                <c:pt idx="88645">
                  <c:v>14.107981000000001</c:v>
                </c:pt>
                <c:pt idx="88646">
                  <c:v>14.108752000000001</c:v>
                </c:pt>
                <c:pt idx="88647">
                  <c:v>14.104578</c:v>
                </c:pt>
                <c:pt idx="88648">
                  <c:v>14.105114</c:v>
                </c:pt>
                <c:pt idx="88649">
                  <c:v>14.110279999999999</c:v>
                </c:pt>
                <c:pt idx="88650">
                  <c:v>14.10711</c:v>
                </c:pt>
                <c:pt idx="88651">
                  <c:v>14.107181000000001</c:v>
                </c:pt>
                <c:pt idx="88652">
                  <c:v>14.111981</c:v>
                </c:pt>
                <c:pt idx="88653">
                  <c:v>14.107390000000001</c:v>
                </c:pt>
                <c:pt idx="88654">
                  <c:v>14.102166</c:v>
                </c:pt>
                <c:pt idx="88655">
                  <c:v>14.106322</c:v>
                </c:pt>
                <c:pt idx="88656">
                  <c:v>14.109629999999999</c:v>
                </c:pt>
                <c:pt idx="88657">
                  <c:v>14.108922</c:v>
                </c:pt>
                <c:pt idx="88658">
                  <c:v>14.114131</c:v>
                </c:pt>
                <c:pt idx="88659">
                  <c:v>14.111141</c:v>
                </c:pt>
                <c:pt idx="88660">
                  <c:v>14.103650999999999</c:v>
                </c:pt>
                <c:pt idx="88661">
                  <c:v>14.108746999999999</c:v>
                </c:pt>
                <c:pt idx="88662">
                  <c:v>14.112303000000001</c:v>
                </c:pt>
                <c:pt idx="88663">
                  <c:v>14.109254</c:v>
                </c:pt>
                <c:pt idx="88664">
                  <c:v>14.109597000000001</c:v>
                </c:pt>
                <c:pt idx="88665">
                  <c:v>14.114864000000001</c:v>
                </c:pt>
                <c:pt idx="88666">
                  <c:v>14.112920000000001</c:v>
                </c:pt>
                <c:pt idx="88667">
                  <c:v>14.105629</c:v>
                </c:pt>
                <c:pt idx="88668">
                  <c:v>14.107537000000001</c:v>
                </c:pt>
                <c:pt idx="88669">
                  <c:v>14.104946999999999</c:v>
                </c:pt>
                <c:pt idx="88670">
                  <c:v>14.102614000000001</c:v>
                </c:pt>
                <c:pt idx="88671">
                  <c:v>14.107633999999999</c:v>
                </c:pt>
                <c:pt idx="88672">
                  <c:v>14.109159</c:v>
                </c:pt>
                <c:pt idx="88673">
                  <c:v>14.110576</c:v>
                </c:pt>
                <c:pt idx="88674">
                  <c:v>14.113462999999999</c:v>
                </c:pt>
                <c:pt idx="88675">
                  <c:v>14.114687</c:v>
                </c:pt>
                <c:pt idx="88676">
                  <c:v>14.112964</c:v>
                </c:pt>
                <c:pt idx="88677">
                  <c:v>14.111418</c:v>
                </c:pt>
                <c:pt idx="88678">
                  <c:v>14.113078</c:v>
                </c:pt>
                <c:pt idx="88679">
                  <c:v>14.113652</c:v>
                </c:pt>
                <c:pt idx="88680">
                  <c:v>14.115098</c:v>
                </c:pt>
                <c:pt idx="88681">
                  <c:v>14.115434</c:v>
                </c:pt>
                <c:pt idx="88682">
                  <c:v>14.114470000000001</c:v>
                </c:pt>
                <c:pt idx="88683">
                  <c:v>14.117770999999999</c:v>
                </c:pt>
                <c:pt idx="88684">
                  <c:v>14.122617999999999</c:v>
                </c:pt>
                <c:pt idx="88685">
                  <c:v>14.116451</c:v>
                </c:pt>
                <c:pt idx="88686">
                  <c:v>14.108527</c:v>
                </c:pt>
                <c:pt idx="88687">
                  <c:v>14.117784</c:v>
                </c:pt>
                <c:pt idx="88688">
                  <c:v>14.118221999999999</c:v>
                </c:pt>
                <c:pt idx="88689">
                  <c:v>14.108426</c:v>
                </c:pt>
                <c:pt idx="88690">
                  <c:v>14.115211</c:v>
                </c:pt>
                <c:pt idx="88691">
                  <c:v>14.119638</c:v>
                </c:pt>
                <c:pt idx="88692">
                  <c:v>14.113526999999999</c:v>
                </c:pt>
                <c:pt idx="88693">
                  <c:v>14.115347</c:v>
                </c:pt>
                <c:pt idx="88694">
                  <c:v>14.12175</c:v>
                </c:pt>
                <c:pt idx="88695">
                  <c:v>14.118055999999999</c:v>
                </c:pt>
                <c:pt idx="88696">
                  <c:v>14.113352000000001</c:v>
                </c:pt>
                <c:pt idx="88697">
                  <c:v>14.116771</c:v>
                </c:pt>
                <c:pt idx="88698">
                  <c:v>14.112015</c:v>
                </c:pt>
                <c:pt idx="88699">
                  <c:v>14.10477</c:v>
                </c:pt>
                <c:pt idx="88700">
                  <c:v>14.109031</c:v>
                </c:pt>
                <c:pt idx="88701">
                  <c:v>14.112152</c:v>
                </c:pt>
                <c:pt idx="88702">
                  <c:v>14.11078</c:v>
                </c:pt>
                <c:pt idx="88703">
                  <c:v>14.113915</c:v>
                </c:pt>
                <c:pt idx="88704">
                  <c:v>14.119414000000001</c:v>
                </c:pt>
                <c:pt idx="88705">
                  <c:v>14.115677</c:v>
                </c:pt>
                <c:pt idx="88706">
                  <c:v>14.114853999999999</c:v>
                </c:pt>
                <c:pt idx="88707">
                  <c:v>14.125849000000001</c:v>
                </c:pt>
                <c:pt idx="88708">
                  <c:v>14.12369</c:v>
                </c:pt>
                <c:pt idx="88709">
                  <c:v>14.113718</c:v>
                </c:pt>
                <c:pt idx="88710">
                  <c:v>14.117003</c:v>
                </c:pt>
                <c:pt idx="88711">
                  <c:v>14.117937</c:v>
                </c:pt>
                <c:pt idx="88712">
                  <c:v>14.11073</c:v>
                </c:pt>
                <c:pt idx="88713">
                  <c:v>14.11092</c:v>
                </c:pt>
                <c:pt idx="88714">
                  <c:v>14.114929</c:v>
                </c:pt>
                <c:pt idx="88715">
                  <c:v>14.110239</c:v>
                </c:pt>
                <c:pt idx="88716">
                  <c:v>14.114611</c:v>
                </c:pt>
                <c:pt idx="88717">
                  <c:v>14.126010000000001</c:v>
                </c:pt>
                <c:pt idx="88718">
                  <c:v>14.117533</c:v>
                </c:pt>
                <c:pt idx="88719">
                  <c:v>14.111338999999999</c:v>
                </c:pt>
                <c:pt idx="88720">
                  <c:v>14.118236</c:v>
                </c:pt>
                <c:pt idx="88721">
                  <c:v>14.116311</c:v>
                </c:pt>
                <c:pt idx="88722">
                  <c:v>14.113356</c:v>
                </c:pt>
                <c:pt idx="88723">
                  <c:v>14.120682</c:v>
                </c:pt>
                <c:pt idx="88724">
                  <c:v>14.124053999999999</c:v>
                </c:pt>
                <c:pt idx="88725">
                  <c:v>14.117107000000001</c:v>
                </c:pt>
                <c:pt idx="88726">
                  <c:v>14.119444</c:v>
                </c:pt>
                <c:pt idx="88727">
                  <c:v>14.123749999999999</c:v>
                </c:pt>
                <c:pt idx="88728">
                  <c:v>14.118596</c:v>
                </c:pt>
                <c:pt idx="88729">
                  <c:v>14.120699999999999</c:v>
                </c:pt>
                <c:pt idx="88730">
                  <c:v>14.124071000000001</c:v>
                </c:pt>
                <c:pt idx="88731">
                  <c:v>14.121568999999999</c:v>
                </c:pt>
                <c:pt idx="88732">
                  <c:v>14.120118</c:v>
                </c:pt>
                <c:pt idx="88733">
                  <c:v>14.122157</c:v>
                </c:pt>
                <c:pt idx="88734">
                  <c:v>14.121535</c:v>
                </c:pt>
                <c:pt idx="88735">
                  <c:v>14.115454</c:v>
                </c:pt>
                <c:pt idx="88736">
                  <c:v>14.117239</c:v>
                </c:pt>
                <c:pt idx="88737">
                  <c:v>14.118969</c:v>
                </c:pt>
                <c:pt idx="88738">
                  <c:v>14.115068000000001</c:v>
                </c:pt>
                <c:pt idx="88739">
                  <c:v>14.120951</c:v>
                </c:pt>
                <c:pt idx="88740">
                  <c:v>14.125935999999999</c:v>
                </c:pt>
                <c:pt idx="88741">
                  <c:v>14.122945</c:v>
                </c:pt>
                <c:pt idx="88742">
                  <c:v>14.128221</c:v>
                </c:pt>
                <c:pt idx="88743">
                  <c:v>14.134808</c:v>
                </c:pt>
                <c:pt idx="88744">
                  <c:v>14.131632</c:v>
                </c:pt>
                <c:pt idx="88745">
                  <c:v>14.127836</c:v>
                </c:pt>
                <c:pt idx="88746">
                  <c:v>14.128152999999999</c:v>
                </c:pt>
                <c:pt idx="88747">
                  <c:v>14.123014</c:v>
                </c:pt>
                <c:pt idx="88748">
                  <c:v>14.120036000000001</c:v>
                </c:pt>
                <c:pt idx="88749">
                  <c:v>14.125878999999999</c:v>
                </c:pt>
                <c:pt idx="88750">
                  <c:v>14.125387999999999</c:v>
                </c:pt>
                <c:pt idx="88751">
                  <c:v>14.121658999999999</c:v>
                </c:pt>
                <c:pt idx="88752">
                  <c:v>14.126625000000001</c:v>
                </c:pt>
                <c:pt idx="88753">
                  <c:v>14.129597</c:v>
                </c:pt>
                <c:pt idx="88754">
                  <c:v>14.123003000000001</c:v>
                </c:pt>
                <c:pt idx="88755">
                  <c:v>14.120221000000001</c:v>
                </c:pt>
                <c:pt idx="88756">
                  <c:v>14.12585</c:v>
                </c:pt>
                <c:pt idx="88757">
                  <c:v>14.124065999999999</c:v>
                </c:pt>
                <c:pt idx="88758">
                  <c:v>14.118876999999999</c:v>
                </c:pt>
                <c:pt idx="88759">
                  <c:v>14.122868</c:v>
                </c:pt>
                <c:pt idx="88760">
                  <c:v>14.125984000000001</c:v>
                </c:pt>
                <c:pt idx="88761">
                  <c:v>14.122213</c:v>
                </c:pt>
                <c:pt idx="88762">
                  <c:v>14.122859999999999</c:v>
                </c:pt>
                <c:pt idx="88763">
                  <c:v>14.129595999999999</c:v>
                </c:pt>
                <c:pt idx="88764">
                  <c:v>14.127286</c:v>
                </c:pt>
                <c:pt idx="88765">
                  <c:v>14.124516</c:v>
                </c:pt>
                <c:pt idx="88766">
                  <c:v>14.129173</c:v>
                </c:pt>
                <c:pt idx="88767">
                  <c:v>14.129471000000001</c:v>
                </c:pt>
                <c:pt idx="88768">
                  <c:v>14.127739999999999</c:v>
                </c:pt>
                <c:pt idx="88769">
                  <c:v>14.127561</c:v>
                </c:pt>
                <c:pt idx="88770">
                  <c:v>14.126002</c:v>
                </c:pt>
                <c:pt idx="88771">
                  <c:v>14.121968000000001</c:v>
                </c:pt>
                <c:pt idx="88772">
                  <c:v>14.125280999999999</c:v>
                </c:pt>
                <c:pt idx="88773">
                  <c:v>14.131316999999999</c:v>
                </c:pt>
                <c:pt idx="88774">
                  <c:v>14.123625000000001</c:v>
                </c:pt>
                <c:pt idx="88775">
                  <c:v>14.121366999999999</c:v>
                </c:pt>
                <c:pt idx="88776">
                  <c:v>14.131251000000001</c:v>
                </c:pt>
                <c:pt idx="88777">
                  <c:v>14.129787</c:v>
                </c:pt>
                <c:pt idx="88778">
                  <c:v>14.123346</c:v>
                </c:pt>
                <c:pt idx="88779">
                  <c:v>14.127767</c:v>
                </c:pt>
                <c:pt idx="88780">
                  <c:v>14.129052</c:v>
                </c:pt>
                <c:pt idx="88781">
                  <c:v>14.123117000000001</c:v>
                </c:pt>
                <c:pt idx="88782">
                  <c:v>14.12857</c:v>
                </c:pt>
                <c:pt idx="88783">
                  <c:v>14.130832</c:v>
                </c:pt>
                <c:pt idx="88784">
                  <c:v>14.122109999999999</c:v>
                </c:pt>
                <c:pt idx="88785">
                  <c:v>14.130894</c:v>
                </c:pt>
                <c:pt idx="88786">
                  <c:v>14.137430999999999</c:v>
                </c:pt>
                <c:pt idx="88787">
                  <c:v>14.126332</c:v>
                </c:pt>
                <c:pt idx="88788">
                  <c:v>14.125743999999999</c:v>
                </c:pt>
                <c:pt idx="88789">
                  <c:v>14.133039</c:v>
                </c:pt>
                <c:pt idx="88790">
                  <c:v>14.132682000000001</c:v>
                </c:pt>
                <c:pt idx="88791">
                  <c:v>14.131957999999999</c:v>
                </c:pt>
                <c:pt idx="88792">
                  <c:v>14.138019</c:v>
                </c:pt>
                <c:pt idx="88793">
                  <c:v>14.135958</c:v>
                </c:pt>
                <c:pt idx="88794">
                  <c:v>14.127281999999999</c:v>
                </c:pt>
                <c:pt idx="88795">
                  <c:v>14.13233</c:v>
                </c:pt>
                <c:pt idx="88796">
                  <c:v>14.134733000000001</c:v>
                </c:pt>
                <c:pt idx="88797">
                  <c:v>14.12641</c:v>
                </c:pt>
                <c:pt idx="88798">
                  <c:v>14.128080000000001</c:v>
                </c:pt>
                <c:pt idx="88799">
                  <c:v>14.133614</c:v>
                </c:pt>
                <c:pt idx="88800">
                  <c:v>14.126753000000001</c:v>
                </c:pt>
                <c:pt idx="88801">
                  <c:v>14.125393000000001</c:v>
                </c:pt>
                <c:pt idx="88802">
                  <c:v>14.13505</c:v>
                </c:pt>
                <c:pt idx="88803">
                  <c:v>14.134289000000001</c:v>
                </c:pt>
                <c:pt idx="88804">
                  <c:v>14.133792</c:v>
                </c:pt>
                <c:pt idx="88805">
                  <c:v>14.141705999999999</c:v>
                </c:pt>
                <c:pt idx="88806">
                  <c:v>14.138702</c:v>
                </c:pt>
                <c:pt idx="88807">
                  <c:v>14.133286999999999</c:v>
                </c:pt>
                <c:pt idx="88808">
                  <c:v>14.140931</c:v>
                </c:pt>
                <c:pt idx="88809">
                  <c:v>14.142054</c:v>
                </c:pt>
                <c:pt idx="88810">
                  <c:v>14.130796</c:v>
                </c:pt>
                <c:pt idx="88811">
                  <c:v>14.132361</c:v>
                </c:pt>
                <c:pt idx="88812">
                  <c:v>14.141908000000001</c:v>
                </c:pt>
                <c:pt idx="88813">
                  <c:v>14.134055999999999</c:v>
                </c:pt>
                <c:pt idx="88814">
                  <c:v>14.127423</c:v>
                </c:pt>
                <c:pt idx="88815">
                  <c:v>14.134617</c:v>
                </c:pt>
                <c:pt idx="88816">
                  <c:v>14.135635000000001</c:v>
                </c:pt>
                <c:pt idx="88817">
                  <c:v>14.133957000000001</c:v>
                </c:pt>
                <c:pt idx="88818">
                  <c:v>14.139385000000001</c:v>
                </c:pt>
                <c:pt idx="88819">
                  <c:v>14.140249000000001</c:v>
                </c:pt>
                <c:pt idx="88820">
                  <c:v>14.130808999999999</c:v>
                </c:pt>
                <c:pt idx="88821">
                  <c:v>14.128519000000001</c:v>
                </c:pt>
                <c:pt idx="88822">
                  <c:v>14.134478</c:v>
                </c:pt>
                <c:pt idx="88823">
                  <c:v>14.130965</c:v>
                </c:pt>
                <c:pt idx="88824">
                  <c:v>14.128311</c:v>
                </c:pt>
                <c:pt idx="88825">
                  <c:v>14.136118</c:v>
                </c:pt>
                <c:pt idx="88826">
                  <c:v>14.139343999999999</c:v>
                </c:pt>
                <c:pt idx="88827">
                  <c:v>14.135127000000001</c:v>
                </c:pt>
                <c:pt idx="88828">
                  <c:v>14.138679</c:v>
                </c:pt>
                <c:pt idx="88829">
                  <c:v>14.145605</c:v>
                </c:pt>
                <c:pt idx="88830">
                  <c:v>14.142488</c:v>
                </c:pt>
                <c:pt idx="88831">
                  <c:v>14.139896999999999</c:v>
                </c:pt>
                <c:pt idx="88832">
                  <c:v>14.136034</c:v>
                </c:pt>
                <c:pt idx="88833">
                  <c:v>14.128731999999999</c:v>
                </c:pt>
                <c:pt idx="88834">
                  <c:v>14.130374</c:v>
                </c:pt>
                <c:pt idx="88835">
                  <c:v>14.134259</c:v>
                </c:pt>
                <c:pt idx="88836">
                  <c:v>14.134447</c:v>
                </c:pt>
                <c:pt idx="88837">
                  <c:v>14.132982</c:v>
                </c:pt>
                <c:pt idx="88838">
                  <c:v>14.135256999999999</c:v>
                </c:pt>
                <c:pt idx="88839">
                  <c:v>14.137632</c:v>
                </c:pt>
                <c:pt idx="88840">
                  <c:v>14.135493</c:v>
                </c:pt>
                <c:pt idx="88841">
                  <c:v>14.144135</c:v>
                </c:pt>
                <c:pt idx="88842">
                  <c:v>14.148417</c:v>
                </c:pt>
                <c:pt idx="88843">
                  <c:v>14.137719000000001</c:v>
                </c:pt>
                <c:pt idx="88844">
                  <c:v>14.137257</c:v>
                </c:pt>
                <c:pt idx="88845">
                  <c:v>14.141432</c:v>
                </c:pt>
                <c:pt idx="88846">
                  <c:v>14.140769000000001</c:v>
                </c:pt>
                <c:pt idx="88847">
                  <c:v>14.141989000000001</c:v>
                </c:pt>
                <c:pt idx="88848">
                  <c:v>14.142395</c:v>
                </c:pt>
                <c:pt idx="88849">
                  <c:v>14.138251</c:v>
                </c:pt>
                <c:pt idx="88850">
                  <c:v>14.138018000000001</c:v>
                </c:pt>
                <c:pt idx="88851">
                  <c:v>14.145044</c:v>
                </c:pt>
                <c:pt idx="88852">
                  <c:v>14.144517</c:v>
                </c:pt>
                <c:pt idx="88853">
                  <c:v>14.136846</c:v>
                </c:pt>
                <c:pt idx="88854">
                  <c:v>14.138881</c:v>
                </c:pt>
                <c:pt idx="88855">
                  <c:v>14.143738000000001</c:v>
                </c:pt>
                <c:pt idx="88856">
                  <c:v>14.138646</c:v>
                </c:pt>
                <c:pt idx="88857">
                  <c:v>14.141306999999999</c:v>
                </c:pt>
                <c:pt idx="88858">
                  <c:v>14.148455</c:v>
                </c:pt>
                <c:pt idx="88859">
                  <c:v>14.137967</c:v>
                </c:pt>
                <c:pt idx="88860">
                  <c:v>14.134668</c:v>
                </c:pt>
                <c:pt idx="88861">
                  <c:v>14.143915</c:v>
                </c:pt>
                <c:pt idx="88862">
                  <c:v>14.136908999999999</c:v>
                </c:pt>
                <c:pt idx="88863">
                  <c:v>14.135505999999999</c:v>
                </c:pt>
                <c:pt idx="88864">
                  <c:v>14.148459000000001</c:v>
                </c:pt>
                <c:pt idx="88865">
                  <c:v>14.146717000000001</c:v>
                </c:pt>
                <c:pt idx="88866">
                  <c:v>14.140167</c:v>
                </c:pt>
                <c:pt idx="88867">
                  <c:v>14.146497999999999</c:v>
                </c:pt>
                <c:pt idx="88868">
                  <c:v>14.148967000000001</c:v>
                </c:pt>
                <c:pt idx="88869">
                  <c:v>14.139538999999999</c:v>
                </c:pt>
                <c:pt idx="88870">
                  <c:v>14.140908</c:v>
                </c:pt>
                <c:pt idx="88871">
                  <c:v>14.149452999999999</c:v>
                </c:pt>
                <c:pt idx="88872">
                  <c:v>14.142937</c:v>
                </c:pt>
                <c:pt idx="88873">
                  <c:v>14.14129</c:v>
                </c:pt>
                <c:pt idx="88874">
                  <c:v>14.153</c:v>
                </c:pt>
                <c:pt idx="88875">
                  <c:v>14.152722000000001</c:v>
                </c:pt>
                <c:pt idx="88876">
                  <c:v>14.142822000000001</c:v>
                </c:pt>
                <c:pt idx="88877">
                  <c:v>14.144097</c:v>
                </c:pt>
                <c:pt idx="88878">
                  <c:v>14.146361000000001</c:v>
                </c:pt>
                <c:pt idx="88879">
                  <c:v>14.139711</c:v>
                </c:pt>
                <c:pt idx="88880">
                  <c:v>14.143371999999999</c:v>
                </c:pt>
                <c:pt idx="88881">
                  <c:v>14.149694999999999</c:v>
                </c:pt>
                <c:pt idx="88882">
                  <c:v>14.140461999999999</c:v>
                </c:pt>
                <c:pt idx="88883">
                  <c:v>14.138180999999999</c:v>
                </c:pt>
                <c:pt idx="88884">
                  <c:v>14.146753</c:v>
                </c:pt>
                <c:pt idx="88885">
                  <c:v>14.145752</c:v>
                </c:pt>
                <c:pt idx="88886">
                  <c:v>14.140153</c:v>
                </c:pt>
                <c:pt idx="88887">
                  <c:v>14.145994</c:v>
                </c:pt>
                <c:pt idx="88888">
                  <c:v>14.150839</c:v>
                </c:pt>
                <c:pt idx="88889">
                  <c:v>14.146674000000001</c:v>
                </c:pt>
                <c:pt idx="88890">
                  <c:v>14.149024000000001</c:v>
                </c:pt>
                <c:pt idx="88891">
                  <c:v>14.149025999999999</c:v>
                </c:pt>
                <c:pt idx="88892">
                  <c:v>14.144928</c:v>
                </c:pt>
                <c:pt idx="88893">
                  <c:v>14.150676000000001</c:v>
                </c:pt>
                <c:pt idx="88894">
                  <c:v>14.151512</c:v>
                </c:pt>
                <c:pt idx="88895">
                  <c:v>14.141467</c:v>
                </c:pt>
                <c:pt idx="88896">
                  <c:v>14.142283000000001</c:v>
                </c:pt>
                <c:pt idx="88897">
                  <c:v>14.153891</c:v>
                </c:pt>
                <c:pt idx="88898">
                  <c:v>14.152683</c:v>
                </c:pt>
                <c:pt idx="88899">
                  <c:v>14.148718000000001</c:v>
                </c:pt>
                <c:pt idx="88900">
                  <c:v>14.154461</c:v>
                </c:pt>
                <c:pt idx="88901">
                  <c:v>14.151434</c:v>
                </c:pt>
                <c:pt idx="88902">
                  <c:v>14.14481</c:v>
                </c:pt>
                <c:pt idx="88903">
                  <c:v>14.147506</c:v>
                </c:pt>
                <c:pt idx="88904">
                  <c:v>14.149763</c:v>
                </c:pt>
                <c:pt idx="88905">
                  <c:v>14.146959000000001</c:v>
                </c:pt>
                <c:pt idx="88906">
                  <c:v>14.147385999999999</c:v>
                </c:pt>
                <c:pt idx="88907">
                  <c:v>14.151657999999999</c:v>
                </c:pt>
                <c:pt idx="88908">
                  <c:v>14.145861</c:v>
                </c:pt>
                <c:pt idx="88909">
                  <c:v>14.143404</c:v>
                </c:pt>
                <c:pt idx="88910">
                  <c:v>14.156888</c:v>
                </c:pt>
                <c:pt idx="88911">
                  <c:v>14.157871999999999</c:v>
                </c:pt>
                <c:pt idx="88912">
                  <c:v>14.148184000000001</c:v>
                </c:pt>
                <c:pt idx="88913">
                  <c:v>14.149774000000001</c:v>
                </c:pt>
                <c:pt idx="88914">
                  <c:v>14.152555</c:v>
                </c:pt>
                <c:pt idx="88915">
                  <c:v>14.149444000000001</c:v>
                </c:pt>
                <c:pt idx="88916">
                  <c:v>14.153509</c:v>
                </c:pt>
                <c:pt idx="88917">
                  <c:v>14.159230000000001</c:v>
                </c:pt>
                <c:pt idx="88918">
                  <c:v>14.150207999999999</c:v>
                </c:pt>
                <c:pt idx="88919">
                  <c:v>14.145255000000001</c:v>
                </c:pt>
                <c:pt idx="88920">
                  <c:v>14.150468999999999</c:v>
                </c:pt>
                <c:pt idx="88921">
                  <c:v>14.150418999999999</c:v>
                </c:pt>
                <c:pt idx="88922">
                  <c:v>14.149857000000001</c:v>
                </c:pt>
                <c:pt idx="88923">
                  <c:v>14.150577</c:v>
                </c:pt>
                <c:pt idx="88924">
                  <c:v>14.149990000000001</c:v>
                </c:pt>
                <c:pt idx="88925">
                  <c:v>14.149430000000001</c:v>
                </c:pt>
                <c:pt idx="88926">
                  <c:v>14.153103</c:v>
                </c:pt>
                <c:pt idx="88927">
                  <c:v>14.15629</c:v>
                </c:pt>
                <c:pt idx="88928">
                  <c:v>14.153928000000001</c:v>
                </c:pt>
                <c:pt idx="88929">
                  <c:v>14.156266</c:v>
                </c:pt>
                <c:pt idx="88930">
                  <c:v>14.158436999999999</c:v>
                </c:pt>
                <c:pt idx="88931">
                  <c:v>14.153188999999999</c:v>
                </c:pt>
                <c:pt idx="88932">
                  <c:v>14.150366999999999</c:v>
                </c:pt>
                <c:pt idx="88933">
                  <c:v>14.151631</c:v>
                </c:pt>
                <c:pt idx="88934">
                  <c:v>14.153572</c:v>
                </c:pt>
                <c:pt idx="88935">
                  <c:v>14.155106999999999</c:v>
                </c:pt>
                <c:pt idx="88936">
                  <c:v>14.155797</c:v>
                </c:pt>
                <c:pt idx="88937">
                  <c:v>14.153029</c:v>
                </c:pt>
                <c:pt idx="88938">
                  <c:v>14.150307</c:v>
                </c:pt>
                <c:pt idx="88939">
                  <c:v>14.155262</c:v>
                </c:pt>
                <c:pt idx="88940">
                  <c:v>14.158988000000001</c:v>
                </c:pt>
                <c:pt idx="88941">
                  <c:v>14.15842</c:v>
                </c:pt>
                <c:pt idx="88942">
                  <c:v>14.155562</c:v>
                </c:pt>
                <c:pt idx="88943">
                  <c:v>14.155198</c:v>
                </c:pt>
                <c:pt idx="88944">
                  <c:v>14.153186</c:v>
                </c:pt>
                <c:pt idx="88945">
                  <c:v>14.146819000000001</c:v>
                </c:pt>
                <c:pt idx="88946">
                  <c:v>14.156753</c:v>
                </c:pt>
                <c:pt idx="88947">
                  <c:v>14.169384000000001</c:v>
                </c:pt>
                <c:pt idx="88948">
                  <c:v>14.160647000000001</c:v>
                </c:pt>
                <c:pt idx="88949">
                  <c:v>14.156390999999999</c:v>
                </c:pt>
                <c:pt idx="88950">
                  <c:v>14.164269000000001</c:v>
                </c:pt>
                <c:pt idx="88951">
                  <c:v>14.166587</c:v>
                </c:pt>
                <c:pt idx="88952">
                  <c:v>14.164655</c:v>
                </c:pt>
                <c:pt idx="88953">
                  <c:v>14.164125</c:v>
                </c:pt>
                <c:pt idx="88954">
                  <c:v>14.160912</c:v>
                </c:pt>
                <c:pt idx="88955">
                  <c:v>14.159094</c:v>
                </c:pt>
                <c:pt idx="88956">
                  <c:v>14.159304000000001</c:v>
                </c:pt>
                <c:pt idx="88957">
                  <c:v>14.155609999999999</c:v>
                </c:pt>
                <c:pt idx="88958">
                  <c:v>14.156696</c:v>
                </c:pt>
                <c:pt idx="88959">
                  <c:v>14.163506</c:v>
                </c:pt>
                <c:pt idx="88960">
                  <c:v>14.164024</c:v>
                </c:pt>
                <c:pt idx="88961">
                  <c:v>14.160358</c:v>
                </c:pt>
                <c:pt idx="88962">
                  <c:v>14.157641</c:v>
                </c:pt>
                <c:pt idx="88963">
                  <c:v>14.156610000000001</c:v>
                </c:pt>
                <c:pt idx="88964">
                  <c:v>14.154883999999999</c:v>
                </c:pt>
                <c:pt idx="88965">
                  <c:v>14.159053</c:v>
                </c:pt>
                <c:pt idx="88966">
                  <c:v>14.163043</c:v>
                </c:pt>
                <c:pt idx="88967">
                  <c:v>14.155079000000001</c:v>
                </c:pt>
                <c:pt idx="88968">
                  <c:v>14.156905</c:v>
                </c:pt>
                <c:pt idx="88969">
                  <c:v>14.16663</c:v>
                </c:pt>
                <c:pt idx="88970">
                  <c:v>14.16217</c:v>
                </c:pt>
                <c:pt idx="88971">
                  <c:v>14.157605999999999</c:v>
                </c:pt>
                <c:pt idx="88972">
                  <c:v>14.161038</c:v>
                </c:pt>
                <c:pt idx="88973">
                  <c:v>14.161339999999999</c:v>
                </c:pt>
                <c:pt idx="88974">
                  <c:v>14.158655</c:v>
                </c:pt>
                <c:pt idx="88975">
                  <c:v>14.164281000000001</c:v>
                </c:pt>
                <c:pt idx="88976">
                  <c:v>14.165462</c:v>
                </c:pt>
                <c:pt idx="88977">
                  <c:v>14.157997999999999</c:v>
                </c:pt>
                <c:pt idx="88978">
                  <c:v>14.160411</c:v>
                </c:pt>
                <c:pt idx="88979">
                  <c:v>14.162604999999999</c:v>
                </c:pt>
                <c:pt idx="88980">
                  <c:v>14.159705000000001</c:v>
                </c:pt>
                <c:pt idx="88981">
                  <c:v>14.160517</c:v>
                </c:pt>
                <c:pt idx="88982">
                  <c:v>14.161771</c:v>
                </c:pt>
                <c:pt idx="88983">
                  <c:v>14.162939</c:v>
                </c:pt>
                <c:pt idx="88984">
                  <c:v>14.162787</c:v>
                </c:pt>
                <c:pt idx="88985">
                  <c:v>14.163239000000001</c:v>
                </c:pt>
                <c:pt idx="88986">
                  <c:v>14.162936</c:v>
                </c:pt>
                <c:pt idx="88987">
                  <c:v>14.162307</c:v>
                </c:pt>
                <c:pt idx="88988">
                  <c:v>14.161865000000001</c:v>
                </c:pt>
                <c:pt idx="88989">
                  <c:v>14.160729</c:v>
                </c:pt>
                <c:pt idx="88990">
                  <c:v>14.160923</c:v>
                </c:pt>
                <c:pt idx="88991">
                  <c:v>14.159020999999999</c:v>
                </c:pt>
                <c:pt idx="88992">
                  <c:v>14.159062</c:v>
                </c:pt>
                <c:pt idx="88993">
                  <c:v>14.159212</c:v>
                </c:pt>
                <c:pt idx="88994">
                  <c:v>14.157851000000001</c:v>
                </c:pt>
                <c:pt idx="88995">
                  <c:v>14.162799</c:v>
                </c:pt>
                <c:pt idx="88996">
                  <c:v>14.162091</c:v>
                </c:pt>
                <c:pt idx="88997">
                  <c:v>14.160522</c:v>
                </c:pt>
                <c:pt idx="88998">
                  <c:v>14.172966000000001</c:v>
                </c:pt>
                <c:pt idx="88999">
                  <c:v>14.178989</c:v>
                </c:pt>
                <c:pt idx="89000">
                  <c:v>14.170062</c:v>
                </c:pt>
                <c:pt idx="89001">
                  <c:v>14.163796</c:v>
                </c:pt>
                <c:pt idx="89002">
                  <c:v>14.16572</c:v>
                </c:pt>
                <c:pt idx="89003">
                  <c:v>14.162454</c:v>
                </c:pt>
                <c:pt idx="89004">
                  <c:v>14.161583</c:v>
                </c:pt>
                <c:pt idx="89005">
                  <c:v>14.168342000000001</c:v>
                </c:pt>
                <c:pt idx="89006">
                  <c:v>14.165514999999999</c:v>
                </c:pt>
                <c:pt idx="89007">
                  <c:v>14.162701</c:v>
                </c:pt>
                <c:pt idx="89008">
                  <c:v>14.167916</c:v>
                </c:pt>
                <c:pt idx="89009">
                  <c:v>14.169513999999999</c:v>
                </c:pt>
                <c:pt idx="89010">
                  <c:v>14.165791</c:v>
                </c:pt>
                <c:pt idx="89011">
                  <c:v>14.163990999999999</c:v>
                </c:pt>
                <c:pt idx="89012">
                  <c:v>14.167876</c:v>
                </c:pt>
                <c:pt idx="89013">
                  <c:v>14.166257999999999</c:v>
                </c:pt>
                <c:pt idx="89014">
                  <c:v>14.163956000000001</c:v>
                </c:pt>
                <c:pt idx="89015">
                  <c:v>14.170222000000001</c:v>
                </c:pt>
                <c:pt idx="89016">
                  <c:v>14.170907</c:v>
                </c:pt>
                <c:pt idx="89017">
                  <c:v>14.169028000000001</c:v>
                </c:pt>
                <c:pt idx="89018">
                  <c:v>14.173099000000001</c:v>
                </c:pt>
                <c:pt idx="89019">
                  <c:v>14.174184</c:v>
                </c:pt>
                <c:pt idx="89020">
                  <c:v>14.168943000000001</c:v>
                </c:pt>
                <c:pt idx="89021">
                  <c:v>14.170612999999999</c:v>
                </c:pt>
                <c:pt idx="89022">
                  <c:v>14.173783999999999</c:v>
                </c:pt>
                <c:pt idx="89023">
                  <c:v>14.164569</c:v>
                </c:pt>
                <c:pt idx="89024">
                  <c:v>14.167068</c:v>
                </c:pt>
                <c:pt idx="89025">
                  <c:v>14.178247000000001</c:v>
                </c:pt>
                <c:pt idx="89026">
                  <c:v>14.169712000000001</c:v>
                </c:pt>
                <c:pt idx="89027">
                  <c:v>14.162305</c:v>
                </c:pt>
                <c:pt idx="89028">
                  <c:v>14.170616000000001</c:v>
                </c:pt>
                <c:pt idx="89029">
                  <c:v>14.16985</c:v>
                </c:pt>
                <c:pt idx="89030">
                  <c:v>14.161955000000001</c:v>
                </c:pt>
                <c:pt idx="89031">
                  <c:v>14.171087</c:v>
                </c:pt>
                <c:pt idx="89032">
                  <c:v>14.180161999999999</c:v>
                </c:pt>
                <c:pt idx="89033">
                  <c:v>14.175685</c:v>
                </c:pt>
                <c:pt idx="89034">
                  <c:v>14.17418</c:v>
                </c:pt>
                <c:pt idx="89035">
                  <c:v>14.17282</c:v>
                </c:pt>
                <c:pt idx="89036">
                  <c:v>14.169597</c:v>
                </c:pt>
                <c:pt idx="89037">
                  <c:v>14.170526000000001</c:v>
                </c:pt>
                <c:pt idx="89038">
                  <c:v>14.169915</c:v>
                </c:pt>
                <c:pt idx="89039">
                  <c:v>14.167393000000001</c:v>
                </c:pt>
                <c:pt idx="89040">
                  <c:v>14.166079</c:v>
                </c:pt>
                <c:pt idx="89041">
                  <c:v>14.168094</c:v>
                </c:pt>
                <c:pt idx="89042">
                  <c:v>14.166166</c:v>
                </c:pt>
                <c:pt idx="89043">
                  <c:v>14.163646</c:v>
                </c:pt>
                <c:pt idx="89044">
                  <c:v>14.175513</c:v>
                </c:pt>
                <c:pt idx="89045">
                  <c:v>14.182483</c:v>
                </c:pt>
                <c:pt idx="89046">
                  <c:v>14.172865</c:v>
                </c:pt>
                <c:pt idx="89047">
                  <c:v>14.174192</c:v>
                </c:pt>
                <c:pt idx="89048">
                  <c:v>14.183448</c:v>
                </c:pt>
                <c:pt idx="89049">
                  <c:v>14.174642</c:v>
                </c:pt>
                <c:pt idx="89050">
                  <c:v>14.166976999999999</c:v>
                </c:pt>
                <c:pt idx="89051">
                  <c:v>14.177902</c:v>
                </c:pt>
                <c:pt idx="89052">
                  <c:v>14.177773</c:v>
                </c:pt>
                <c:pt idx="89053">
                  <c:v>14.169567000000001</c:v>
                </c:pt>
                <c:pt idx="89054">
                  <c:v>14.173427</c:v>
                </c:pt>
                <c:pt idx="89055">
                  <c:v>14.174576999999999</c:v>
                </c:pt>
                <c:pt idx="89056">
                  <c:v>14.175115</c:v>
                </c:pt>
                <c:pt idx="89057">
                  <c:v>14.178725999999999</c:v>
                </c:pt>
                <c:pt idx="89058">
                  <c:v>14.176722</c:v>
                </c:pt>
                <c:pt idx="89059">
                  <c:v>14.172670999999999</c:v>
                </c:pt>
                <c:pt idx="89060">
                  <c:v>14.174175</c:v>
                </c:pt>
                <c:pt idx="89061">
                  <c:v>14.179338</c:v>
                </c:pt>
                <c:pt idx="89062">
                  <c:v>14.176021</c:v>
                </c:pt>
                <c:pt idx="89063">
                  <c:v>14.171804</c:v>
                </c:pt>
                <c:pt idx="89064">
                  <c:v>14.175846999999999</c:v>
                </c:pt>
                <c:pt idx="89065">
                  <c:v>14.178001999999999</c:v>
                </c:pt>
                <c:pt idx="89066">
                  <c:v>14.176038999999999</c:v>
                </c:pt>
                <c:pt idx="89067">
                  <c:v>14.177291</c:v>
                </c:pt>
                <c:pt idx="89068">
                  <c:v>14.179562000000001</c:v>
                </c:pt>
                <c:pt idx="89069">
                  <c:v>14.174064</c:v>
                </c:pt>
                <c:pt idx="89070">
                  <c:v>14.170248000000001</c:v>
                </c:pt>
                <c:pt idx="89071">
                  <c:v>14.175457</c:v>
                </c:pt>
                <c:pt idx="89072">
                  <c:v>14.177111999999999</c:v>
                </c:pt>
                <c:pt idx="89073">
                  <c:v>14.175978000000001</c:v>
                </c:pt>
                <c:pt idx="89074">
                  <c:v>14.178366</c:v>
                </c:pt>
                <c:pt idx="89075">
                  <c:v>14.178334</c:v>
                </c:pt>
                <c:pt idx="89076">
                  <c:v>14.175623999999999</c:v>
                </c:pt>
                <c:pt idx="89077">
                  <c:v>14.175046</c:v>
                </c:pt>
                <c:pt idx="89078">
                  <c:v>14.177738</c:v>
                </c:pt>
                <c:pt idx="89079">
                  <c:v>14.175438</c:v>
                </c:pt>
                <c:pt idx="89080">
                  <c:v>14.177745</c:v>
                </c:pt>
                <c:pt idx="89081">
                  <c:v>14.187344</c:v>
                </c:pt>
                <c:pt idx="89082">
                  <c:v>14.184352000000001</c:v>
                </c:pt>
                <c:pt idx="89083">
                  <c:v>14.177956999999999</c:v>
                </c:pt>
                <c:pt idx="89084">
                  <c:v>14.182389000000001</c:v>
                </c:pt>
                <c:pt idx="89085">
                  <c:v>14.188459</c:v>
                </c:pt>
                <c:pt idx="89086">
                  <c:v>14.184986</c:v>
                </c:pt>
                <c:pt idx="89087">
                  <c:v>14.182627</c:v>
                </c:pt>
                <c:pt idx="89088">
                  <c:v>14.186804</c:v>
                </c:pt>
                <c:pt idx="89089">
                  <c:v>14.182618</c:v>
                </c:pt>
                <c:pt idx="89090">
                  <c:v>14.180425</c:v>
                </c:pt>
                <c:pt idx="89091">
                  <c:v>14.184659</c:v>
                </c:pt>
                <c:pt idx="89092">
                  <c:v>14.182394</c:v>
                </c:pt>
                <c:pt idx="89093">
                  <c:v>14.178539000000001</c:v>
                </c:pt>
                <c:pt idx="89094">
                  <c:v>14.180496</c:v>
                </c:pt>
                <c:pt idx="89095">
                  <c:v>14.182907</c:v>
                </c:pt>
                <c:pt idx="89096">
                  <c:v>14.179902999999999</c:v>
                </c:pt>
                <c:pt idx="89097">
                  <c:v>14.181635</c:v>
                </c:pt>
                <c:pt idx="89098">
                  <c:v>14.187497</c:v>
                </c:pt>
                <c:pt idx="89099">
                  <c:v>14.183092</c:v>
                </c:pt>
                <c:pt idx="89100">
                  <c:v>14.175941999999999</c:v>
                </c:pt>
                <c:pt idx="89101">
                  <c:v>14.178607</c:v>
                </c:pt>
                <c:pt idx="89102">
                  <c:v>14.183767</c:v>
                </c:pt>
                <c:pt idx="89103">
                  <c:v>14.180992</c:v>
                </c:pt>
                <c:pt idx="89104">
                  <c:v>14.181205</c:v>
                </c:pt>
                <c:pt idx="89105">
                  <c:v>14.186316</c:v>
                </c:pt>
                <c:pt idx="89106">
                  <c:v>14.182186</c:v>
                </c:pt>
                <c:pt idx="89107">
                  <c:v>14.180668000000001</c:v>
                </c:pt>
                <c:pt idx="89108">
                  <c:v>14.184812000000001</c:v>
                </c:pt>
                <c:pt idx="89109">
                  <c:v>14.180998000000001</c:v>
                </c:pt>
                <c:pt idx="89110">
                  <c:v>14.179684</c:v>
                </c:pt>
                <c:pt idx="89111">
                  <c:v>14.184275</c:v>
                </c:pt>
                <c:pt idx="89112">
                  <c:v>14.183971</c:v>
                </c:pt>
                <c:pt idx="89113">
                  <c:v>14.178661999999999</c:v>
                </c:pt>
                <c:pt idx="89114">
                  <c:v>14.180251999999999</c:v>
                </c:pt>
                <c:pt idx="89115">
                  <c:v>14.184991999999999</c:v>
                </c:pt>
                <c:pt idx="89116">
                  <c:v>14.181798000000001</c:v>
                </c:pt>
                <c:pt idx="89117">
                  <c:v>14.182048999999999</c:v>
                </c:pt>
                <c:pt idx="89118">
                  <c:v>14.182629</c:v>
                </c:pt>
                <c:pt idx="89119">
                  <c:v>14.176373999999999</c:v>
                </c:pt>
                <c:pt idx="89120">
                  <c:v>14.179781</c:v>
                </c:pt>
                <c:pt idx="89121">
                  <c:v>14.187697999999999</c:v>
                </c:pt>
                <c:pt idx="89122">
                  <c:v>14.18882</c:v>
                </c:pt>
                <c:pt idx="89123">
                  <c:v>14.18873</c:v>
                </c:pt>
                <c:pt idx="89124">
                  <c:v>14.192256</c:v>
                </c:pt>
                <c:pt idx="89125">
                  <c:v>14.191951</c:v>
                </c:pt>
                <c:pt idx="89126">
                  <c:v>14.184786000000001</c:v>
                </c:pt>
                <c:pt idx="89127">
                  <c:v>14.185039</c:v>
                </c:pt>
                <c:pt idx="89128">
                  <c:v>14.188907</c:v>
                </c:pt>
                <c:pt idx="89129">
                  <c:v>14.187248</c:v>
                </c:pt>
                <c:pt idx="89130">
                  <c:v>14.183767</c:v>
                </c:pt>
                <c:pt idx="89131">
                  <c:v>14.18482</c:v>
                </c:pt>
                <c:pt idx="89132">
                  <c:v>14.185760999999999</c:v>
                </c:pt>
                <c:pt idx="89133">
                  <c:v>14.185214999999999</c:v>
                </c:pt>
                <c:pt idx="89134">
                  <c:v>14.189805</c:v>
                </c:pt>
                <c:pt idx="89135">
                  <c:v>14.191198</c:v>
                </c:pt>
                <c:pt idx="89136">
                  <c:v>14.185592</c:v>
                </c:pt>
                <c:pt idx="89137">
                  <c:v>14.18629</c:v>
                </c:pt>
                <c:pt idx="89138">
                  <c:v>14.190182</c:v>
                </c:pt>
                <c:pt idx="89139">
                  <c:v>14.185320000000001</c:v>
                </c:pt>
                <c:pt idx="89140">
                  <c:v>14.181412</c:v>
                </c:pt>
                <c:pt idx="89141">
                  <c:v>14.189261999999999</c:v>
                </c:pt>
                <c:pt idx="89142">
                  <c:v>14.191799</c:v>
                </c:pt>
                <c:pt idx="89143">
                  <c:v>14.187403</c:v>
                </c:pt>
                <c:pt idx="89144">
                  <c:v>14.193541</c:v>
                </c:pt>
                <c:pt idx="89145">
                  <c:v>14.19464</c:v>
                </c:pt>
                <c:pt idx="89146">
                  <c:v>14.188314</c:v>
                </c:pt>
                <c:pt idx="89147">
                  <c:v>14.188670999999999</c:v>
                </c:pt>
                <c:pt idx="89148">
                  <c:v>14.190633</c:v>
                </c:pt>
                <c:pt idx="89149">
                  <c:v>14.190334999999999</c:v>
                </c:pt>
                <c:pt idx="89150">
                  <c:v>14.189254</c:v>
                </c:pt>
                <c:pt idx="89151">
                  <c:v>14.190543999999999</c:v>
                </c:pt>
                <c:pt idx="89152">
                  <c:v>14.185826</c:v>
                </c:pt>
                <c:pt idx="89153">
                  <c:v>14.183628000000001</c:v>
                </c:pt>
                <c:pt idx="89154">
                  <c:v>14.193305000000001</c:v>
                </c:pt>
                <c:pt idx="89155">
                  <c:v>14.194879</c:v>
                </c:pt>
                <c:pt idx="89156">
                  <c:v>14.190340000000001</c:v>
                </c:pt>
                <c:pt idx="89157">
                  <c:v>14.191537</c:v>
                </c:pt>
                <c:pt idx="89158">
                  <c:v>14.191856</c:v>
                </c:pt>
                <c:pt idx="89159">
                  <c:v>14.189736</c:v>
                </c:pt>
                <c:pt idx="89160">
                  <c:v>14.192807999999999</c:v>
                </c:pt>
                <c:pt idx="89161">
                  <c:v>14.196452000000001</c:v>
                </c:pt>
                <c:pt idx="89162">
                  <c:v>14.189503</c:v>
                </c:pt>
                <c:pt idx="89163">
                  <c:v>14.187836000000001</c:v>
                </c:pt>
                <c:pt idx="89164">
                  <c:v>14.197062000000001</c:v>
                </c:pt>
                <c:pt idx="89165">
                  <c:v>14.19298</c:v>
                </c:pt>
                <c:pt idx="89166">
                  <c:v>14.18648</c:v>
                </c:pt>
                <c:pt idx="89167">
                  <c:v>14.195909</c:v>
                </c:pt>
                <c:pt idx="89168">
                  <c:v>14.201235</c:v>
                </c:pt>
                <c:pt idx="89169">
                  <c:v>14.192053</c:v>
                </c:pt>
                <c:pt idx="89170">
                  <c:v>14.194262</c:v>
                </c:pt>
                <c:pt idx="89171">
                  <c:v>14.201756</c:v>
                </c:pt>
                <c:pt idx="89172">
                  <c:v>14.193457</c:v>
                </c:pt>
                <c:pt idx="89173">
                  <c:v>14.192042000000001</c:v>
                </c:pt>
                <c:pt idx="89174">
                  <c:v>14.198048999999999</c:v>
                </c:pt>
                <c:pt idx="89175">
                  <c:v>14.193263999999999</c:v>
                </c:pt>
                <c:pt idx="89176">
                  <c:v>14.191438</c:v>
                </c:pt>
                <c:pt idx="89177">
                  <c:v>14.198119999999999</c:v>
                </c:pt>
                <c:pt idx="89178">
                  <c:v>14.198995999999999</c:v>
                </c:pt>
                <c:pt idx="89179">
                  <c:v>14.19211</c:v>
                </c:pt>
                <c:pt idx="89180">
                  <c:v>14.193533</c:v>
                </c:pt>
                <c:pt idx="89181">
                  <c:v>14.198699</c:v>
                </c:pt>
                <c:pt idx="89182">
                  <c:v>14.193265999999999</c:v>
                </c:pt>
                <c:pt idx="89183">
                  <c:v>14.195036999999999</c:v>
                </c:pt>
                <c:pt idx="89184">
                  <c:v>14.199282</c:v>
                </c:pt>
                <c:pt idx="89185">
                  <c:v>14.193396</c:v>
                </c:pt>
                <c:pt idx="89186">
                  <c:v>14.190825</c:v>
                </c:pt>
                <c:pt idx="89187">
                  <c:v>14.195264</c:v>
                </c:pt>
                <c:pt idx="89188">
                  <c:v>14.196025000000001</c:v>
                </c:pt>
                <c:pt idx="89189">
                  <c:v>14.191466999999999</c:v>
                </c:pt>
                <c:pt idx="89190">
                  <c:v>14.195938999999999</c:v>
                </c:pt>
                <c:pt idx="89191">
                  <c:v>14.199318999999999</c:v>
                </c:pt>
                <c:pt idx="89192">
                  <c:v>14.197504</c:v>
                </c:pt>
                <c:pt idx="89193">
                  <c:v>14.204053</c:v>
                </c:pt>
                <c:pt idx="89194">
                  <c:v>14.203801</c:v>
                </c:pt>
                <c:pt idx="89195">
                  <c:v>14.195036</c:v>
                </c:pt>
                <c:pt idx="89196">
                  <c:v>14.197996</c:v>
                </c:pt>
                <c:pt idx="89197">
                  <c:v>14.203462</c:v>
                </c:pt>
                <c:pt idx="89198">
                  <c:v>14.196782000000001</c:v>
                </c:pt>
                <c:pt idx="89199">
                  <c:v>14.192917</c:v>
                </c:pt>
                <c:pt idx="89200">
                  <c:v>14.20013</c:v>
                </c:pt>
                <c:pt idx="89201">
                  <c:v>14.196958</c:v>
                </c:pt>
                <c:pt idx="89202">
                  <c:v>14.192441000000001</c:v>
                </c:pt>
                <c:pt idx="89203">
                  <c:v>14.20004</c:v>
                </c:pt>
                <c:pt idx="89204">
                  <c:v>14.200125</c:v>
                </c:pt>
                <c:pt idx="89205">
                  <c:v>14.198396000000001</c:v>
                </c:pt>
                <c:pt idx="89206">
                  <c:v>14.203574</c:v>
                </c:pt>
                <c:pt idx="89207">
                  <c:v>14.20693</c:v>
                </c:pt>
                <c:pt idx="89208">
                  <c:v>14.205092</c:v>
                </c:pt>
                <c:pt idx="89209">
                  <c:v>14.202743</c:v>
                </c:pt>
                <c:pt idx="89210">
                  <c:v>14.203689000000001</c:v>
                </c:pt>
                <c:pt idx="89211">
                  <c:v>14.202344999999999</c:v>
                </c:pt>
                <c:pt idx="89212">
                  <c:v>14.200922</c:v>
                </c:pt>
                <c:pt idx="89213">
                  <c:v>14.202640000000001</c:v>
                </c:pt>
                <c:pt idx="89214">
                  <c:v>14.203878</c:v>
                </c:pt>
                <c:pt idx="89215">
                  <c:v>14.201824</c:v>
                </c:pt>
                <c:pt idx="89216">
                  <c:v>14.203161</c:v>
                </c:pt>
                <c:pt idx="89217">
                  <c:v>14.207665</c:v>
                </c:pt>
                <c:pt idx="89218">
                  <c:v>14.205347</c:v>
                </c:pt>
                <c:pt idx="89219">
                  <c:v>14.204744</c:v>
                </c:pt>
                <c:pt idx="89220">
                  <c:v>14.206398</c:v>
                </c:pt>
                <c:pt idx="89221">
                  <c:v>14.200694</c:v>
                </c:pt>
                <c:pt idx="89222">
                  <c:v>14.197838000000001</c:v>
                </c:pt>
                <c:pt idx="89223">
                  <c:v>14.197981</c:v>
                </c:pt>
                <c:pt idx="89224">
                  <c:v>14.194444000000001</c:v>
                </c:pt>
                <c:pt idx="89225">
                  <c:v>14.195687</c:v>
                </c:pt>
                <c:pt idx="89226">
                  <c:v>14.203842</c:v>
                </c:pt>
                <c:pt idx="89227">
                  <c:v>14.207648000000001</c:v>
                </c:pt>
                <c:pt idx="89228">
                  <c:v>14.203569999999999</c:v>
                </c:pt>
                <c:pt idx="89229">
                  <c:v>14.201129</c:v>
                </c:pt>
                <c:pt idx="89230">
                  <c:v>14.201352999999999</c:v>
                </c:pt>
                <c:pt idx="89231">
                  <c:v>14.198230000000001</c:v>
                </c:pt>
                <c:pt idx="89232">
                  <c:v>14.202375999999999</c:v>
                </c:pt>
                <c:pt idx="89233">
                  <c:v>14.208494999999999</c:v>
                </c:pt>
                <c:pt idx="89234">
                  <c:v>14.203101</c:v>
                </c:pt>
                <c:pt idx="89235">
                  <c:v>14.199149</c:v>
                </c:pt>
                <c:pt idx="89236">
                  <c:v>14.205107</c:v>
                </c:pt>
                <c:pt idx="89237">
                  <c:v>14.207152000000001</c:v>
                </c:pt>
                <c:pt idx="89238">
                  <c:v>14.200029000000001</c:v>
                </c:pt>
                <c:pt idx="89239">
                  <c:v>14.200514</c:v>
                </c:pt>
                <c:pt idx="89240">
                  <c:v>14.205119</c:v>
                </c:pt>
                <c:pt idx="89241">
                  <c:v>14.202730000000001</c:v>
                </c:pt>
                <c:pt idx="89242">
                  <c:v>14.206875999999999</c:v>
                </c:pt>
                <c:pt idx="89243">
                  <c:v>14.213981</c:v>
                </c:pt>
                <c:pt idx="89244">
                  <c:v>14.209396999999999</c:v>
                </c:pt>
                <c:pt idx="89245">
                  <c:v>14.205017</c:v>
                </c:pt>
                <c:pt idx="89246">
                  <c:v>14.211264999999999</c:v>
                </c:pt>
                <c:pt idx="89247">
                  <c:v>14.211724999999999</c:v>
                </c:pt>
                <c:pt idx="89248">
                  <c:v>14.206166</c:v>
                </c:pt>
                <c:pt idx="89249">
                  <c:v>14.207781000000001</c:v>
                </c:pt>
                <c:pt idx="89250">
                  <c:v>14.204497999999999</c:v>
                </c:pt>
                <c:pt idx="89251">
                  <c:v>14.200414</c:v>
                </c:pt>
                <c:pt idx="89252">
                  <c:v>14.208618</c:v>
                </c:pt>
                <c:pt idx="89253">
                  <c:v>14.214226</c:v>
                </c:pt>
                <c:pt idx="89254">
                  <c:v>14.211069</c:v>
                </c:pt>
                <c:pt idx="89255">
                  <c:v>14.209089000000001</c:v>
                </c:pt>
                <c:pt idx="89256">
                  <c:v>14.209975</c:v>
                </c:pt>
                <c:pt idx="89257">
                  <c:v>14.204466</c:v>
                </c:pt>
                <c:pt idx="89258">
                  <c:v>14.202406999999999</c:v>
                </c:pt>
                <c:pt idx="89259">
                  <c:v>14.209554000000001</c:v>
                </c:pt>
                <c:pt idx="89260">
                  <c:v>14.206032</c:v>
                </c:pt>
                <c:pt idx="89261">
                  <c:v>14.200850000000001</c:v>
                </c:pt>
                <c:pt idx="89262">
                  <c:v>14.208387</c:v>
                </c:pt>
                <c:pt idx="89263">
                  <c:v>14.210165999999999</c:v>
                </c:pt>
                <c:pt idx="89264">
                  <c:v>14.203486</c:v>
                </c:pt>
                <c:pt idx="89265">
                  <c:v>14.210459999999999</c:v>
                </c:pt>
                <c:pt idx="89266">
                  <c:v>14.22194</c:v>
                </c:pt>
                <c:pt idx="89267">
                  <c:v>14.210974999999999</c:v>
                </c:pt>
                <c:pt idx="89268">
                  <c:v>14.20486</c:v>
                </c:pt>
                <c:pt idx="89269">
                  <c:v>14.21565</c:v>
                </c:pt>
                <c:pt idx="89270">
                  <c:v>14.214886999999999</c:v>
                </c:pt>
                <c:pt idx="89271">
                  <c:v>14.212073</c:v>
                </c:pt>
                <c:pt idx="89272">
                  <c:v>14.214371</c:v>
                </c:pt>
                <c:pt idx="89273">
                  <c:v>14.210197000000001</c:v>
                </c:pt>
                <c:pt idx="89274">
                  <c:v>14.207922</c:v>
                </c:pt>
                <c:pt idx="89275">
                  <c:v>14.217276999999999</c:v>
                </c:pt>
                <c:pt idx="89276">
                  <c:v>14.21814</c:v>
                </c:pt>
                <c:pt idx="89277">
                  <c:v>14.201005</c:v>
                </c:pt>
                <c:pt idx="89278">
                  <c:v>14.204153</c:v>
                </c:pt>
                <c:pt idx="89279">
                  <c:v>14.218772</c:v>
                </c:pt>
                <c:pt idx="89280">
                  <c:v>14.209830999999999</c:v>
                </c:pt>
                <c:pt idx="89281">
                  <c:v>14.205155</c:v>
                </c:pt>
                <c:pt idx="89282">
                  <c:v>14.216609</c:v>
                </c:pt>
                <c:pt idx="89283">
                  <c:v>14.214693</c:v>
                </c:pt>
                <c:pt idx="89284">
                  <c:v>14.206569999999999</c:v>
                </c:pt>
                <c:pt idx="89285">
                  <c:v>14.210525000000001</c:v>
                </c:pt>
                <c:pt idx="89286">
                  <c:v>14.212536999999999</c:v>
                </c:pt>
                <c:pt idx="89287">
                  <c:v>14.208792000000001</c:v>
                </c:pt>
                <c:pt idx="89288">
                  <c:v>14.212059999999999</c:v>
                </c:pt>
                <c:pt idx="89289">
                  <c:v>14.21659</c:v>
                </c:pt>
                <c:pt idx="89290">
                  <c:v>14.216174000000001</c:v>
                </c:pt>
                <c:pt idx="89291">
                  <c:v>14.214677</c:v>
                </c:pt>
                <c:pt idx="89292">
                  <c:v>14.215953000000001</c:v>
                </c:pt>
                <c:pt idx="89293">
                  <c:v>14.218169</c:v>
                </c:pt>
                <c:pt idx="89294">
                  <c:v>14.216158999999999</c:v>
                </c:pt>
                <c:pt idx="89295">
                  <c:v>14.218988</c:v>
                </c:pt>
                <c:pt idx="89296">
                  <c:v>14.220516999999999</c:v>
                </c:pt>
                <c:pt idx="89297">
                  <c:v>14.212227</c:v>
                </c:pt>
                <c:pt idx="89298">
                  <c:v>14.209963</c:v>
                </c:pt>
                <c:pt idx="89299">
                  <c:v>14.214119999999999</c:v>
                </c:pt>
                <c:pt idx="89300">
                  <c:v>14.215085999999999</c:v>
                </c:pt>
                <c:pt idx="89301">
                  <c:v>14.214955</c:v>
                </c:pt>
                <c:pt idx="89302">
                  <c:v>14.218347</c:v>
                </c:pt>
                <c:pt idx="89303">
                  <c:v>14.217241</c:v>
                </c:pt>
                <c:pt idx="89304">
                  <c:v>14.212332</c:v>
                </c:pt>
                <c:pt idx="89305">
                  <c:v>14.215217000000001</c:v>
                </c:pt>
                <c:pt idx="89306">
                  <c:v>14.215785</c:v>
                </c:pt>
                <c:pt idx="89307">
                  <c:v>14.209727000000001</c:v>
                </c:pt>
                <c:pt idx="89308">
                  <c:v>14.211796</c:v>
                </c:pt>
                <c:pt idx="89309">
                  <c:v>14.218120000000001</c:v>
                </c:pt>
                <c:pt idx="89310">
                  <c:v>14.217809000000001</c:v>
                </c:pt>
                <c:pt idx="89311">
                  <c:v>14.217741999999999</c:v>
                </c:pt>
                <c:pt idx="89312">
                  <c:v>14.223295999999999</c:v>
                </c:pt>
                <c:pt idx="89313">
                  <c:v>14.220577</c:v>
                </c:pt>
                <c:pt idx="89314">
                  <c:v>14.212910000000001</c:v>
                </c:pt>
                <c:pt idx="89315">
                  <c:v>14.218427</c:v>
                </c:pt>
                <c:pt idx="89316">
                  <c:v>14.221814999999999</c:v>
                </c:pt>
                <c:pt idx="89317">
                  <c:v>14.217824999999999</c:v>
                </c:pt>
                <c:pt idx="89318">
                  <c:v>14.217984</c:v>
                </c:pt>
                <c:pt idx="89319">
                  <c:v>14.219488999999999</c:v>
                </c:pt>
                <c:pt idx="89320">
                  <c:v>14.217287000000001</c:v>
                </c:pt>
                <c:pt idx="89321">
                  <c:v>14.216196</c:v>
                </c:pt>
                <c:pt idx="89322">
                  <c:v>14.219576999999999</c:v>
                </c:pt>
                <c:pt idx="89323">
                  <c:v>14.217133</c:v>
                </c:pt>
                <c:pt idx="89324">
                  <c:v>14.211828000000001</c:v>
                </c:pt>
                <c:pt idx="89325">
                  <c:v>14.214772</c:v>
                </c:pt>
                <c:pt idx="89326">
                  <c:v>14.221692000000001</c:v>
                </c:pt>
                <c:pt idx="89327">
                  <c:v>14.223169</c:v>
                </c:pt>
                <c:pt idx="89328">
                  <c:v>14.218605999999999</c:v>
                </c:pt>
                <c:pt idx="89329">
                  <c:v>14.219991</c:v>
                </c:pt>
                <c:pt idx="89330">
                  <c:v>14.221014</c:v>
                </c:pt>
                <c:pt idx="89331">
                  <c:v>14.220159000000001</c:v>
                </c:pt>
                <c:pt idx="89332">
                  <c:v>14.227691999999999</c:v>
                </c:pt>
                <c:pt idx="89333">
                  <c:v>14.225184</c:v>
                </c:pt>
                <c:pt idx="89334">
                  <c:v>14.217979</c:v>
                </c:pt>
                <c:pt idx="89335">
                  <c:v>14.222670000000001</c:v>
                </c:pt>
                <c:pt idx="89336">
                  <c:v>14.223376999999999</c:v>
                </c:pt>
                <c:pt idx="89337">
                  <c:v>14.218347</c:v>
                </c:pt>
                <c:pt idx="89338">
                  <c:v>14.223077999999999</c:v>
                </c:pt>
                <c:pt idx="89339">
                  <c:v>14.231649000000001</c:v>
                </c:pt>
                <c:pt idx="89340">
                  <c:v>14.227138999999999</c:v>
                </c:pt>
                <c:pt idx="89341">
                  <c:v>14.225705</c:v>
                </c:pt>
                <c:pt idx="89342">
                  <c:v>14.231538</c:v>
                </c:pt>
                <c:pt idx="89343">
                  <c:v>14.222358</c:v>
                </c:pt>
                <c:pt idx="89344">
                  <c:v>14.213953999999999</c:v>
                </c:pt>
                <c:pt idx="89345">
                  <c:v>14.219104</c:v>
                </c:pt>
                <c:pt idx="89346">
                  <c:v>14.221738</c:v>
                </c:pt>
                <c:pt idx="89347">
                  <c:v>14.219093000000001</c:v>
                </c:pt>
                <c:pt idx="89348">
                  <c:v>14.221728000000001</c:v>
                </c:pt>
                <c:pt idx="89349">
                  <c:v>14.225882</c:v>
                </c:pt>
                <c:pt idx="89350">
                  <c:v>14.223952000000001</c:v>
                </c:pt>
                <c:pt idx="89351">
                  <c:v>14.225350000000001</c:v>
                </c:pt>
                <c:pt idx="89352">
                  <c:v>14.226383</c:v>
                </c:pt>
                <c:pt idx="89353">
                  <c:v>14.223470000000001</c:v>
                </c:pt>
                <c:pt idx="89354">
                  <c:v>14.225367</c:v>
                </c:pt>
                <c:pt idx="89355">
                  <c:v>14.225956999999999</c:v>
                </c:pt>
                <c:pt idx="89356">
                  <c:v>14.223768</c:v>
                </c:pt>
                <c:pt idx="89357">
                  <c:v>14.224602000000001</c:v>
                </c:pt>
                <c:pt idx="89358">
                  <c:v>14.224818000000001</c:v>
                </c:pt>
                <c:pt idx="89359">
                  <c:v>14.224041</c:v>
                </c:pt>
                <c:pt idx="89360">
                  <c:v>14.221583000000001</c:v>
                </c:pt>
                <c:pt idx="89361">
                  <c:v>14.223769000000001</c:v>
                </c:pt>
                <c:pt idx="89362">
                  <c:v>14.226919000000001</c:v>
                </c:pt>
                <c:pt idx="89363">
                  <c:v>14.220634</c:v>
                </c:pt>
                <c:pt idx="89364">
                  <c:v>14.218688999999999</c:v>
                </c:pt>
                <c:pt idx="89365">
                  <c:v>14.227062999999999</c:v>
                </c:pt>
                <c:pt idx="89366">
                  <c:v>14.230205</c:v>
                </c:pt>
                <c:pt idx="89367">
                  <c:v>14.225732000000001</c:v>
                </c:pt>
                <c:pt idx="89368">
                  <c:v>14.226376999999999</c:v>
                </c:pt>
                <c:pt idx="89369">
                  <c:v>14.226869000000001</c:v>
                </c:pt>
                <c:pt idx="89370">
                  <c:v>14.222678999999999</c:v>
                </c:pt>
                <c:pt idx="89371">
                  <c:v>14.228781</c:v>
                </c:pt>
                <c:pt idx="89372">
                  <c:v>14.236632999999999</c:v>
                </c:pt>
                <c:pt idx="89373">
                  <c:v>14.231539</c:v>
                </c:pt>
                <c:pt idx="89374">
                  <c:v>14.225275999999999</c:v>
                </c:pt>
                <c:pt idx="89375">
                  <c:v>14.227919999999999</c:v>
                </c:pt>
                <c:pt idx="89376">
                  <c:v>14.228062</c:v>
                </c:pt>
                <c:pt idx="89377">
                  <c:v>14.223185000000001</c:v>
                </c:pt>
                <c:pt idx="89378">
                  <c:v>14.2258</c:v>
                </c:pt>
                <c:pt idx="89379">
                  <c:v>14.227289000000001</c:v>
                </c:pt>
                <c:pt idx="89380">
                  <c:v>14.225656000000001</c:v>
                </c:pt>
                <c:pt idx="89381">
                  <c:v>14.228161</c:v>
                </c:pt>
                <c:pt idx="89382">
                  <c:v>14.224767999999999</c:v>
                </c:pt>
                <c:pt idx="89383">
                  <c:v>14.222642</c:v>
                </c:pt>
                <c:pt idx="89384">
                  <c:v>14.231310000000001</c:v>
                </c:pt>
                <c:pt idx="89385">
                  <c:v>14.238225999999999</c:v>
                </c:pt>
                <c:pt idx="89386">
                  <c:v>14.231012</c:v>
                </c:pt>
                <c:pt idx="89387">
                  <c:v>14.224797000000001</c:v>
                </c:pt>
                <c:pt idx="89388">
                  <c:v>14.233038000000001</c:v>
                </c:pt>
                <c:pt idx="89389">
                  <c:v>14.231952</c:v>
                </c:pt>
                <c:pt idx="89390">
                  <c:v>14.224038999999999</c:v>
                </c:pt>
                <c:pt idx="89391">
                  <c:v>14.230554</c:v>
                </c:pt>
                <c:pt idx="89392">
                  <c:v>14.234508999999999</c:v>
                </c:pt>
                <c:pt idx="89393">
                  <c:v>14.227395</c:v>
                </c:pt>
                <c:pt idx="89394">
                  <c:v>14.229400999999999</c:v>
                </c:pt>
                <c:pt idx="89395">
                  <c:v>14.238705</c:v>
                </c:pt>
                <c:pt idx="89396">
                  <c:v>14.234733</c:v>
                </c:pt>
                <c:pt idx="89397">
                  <c:v>14.228415999999999</c:v>
                </c:pt>
                <c:pt idx="89398">
                  <c:v>14.234596</c:v>
                </c:pt>
                <c:pt idx="89399">
                  <c:v>14.233897000000001</c:v>
                </c:pt>
                <c:pt idx="89400">
                  <c:v>14.228692000000001</c:v>
                </c:pt>
                <c:pt idx="89401">
                  <c:v>14.232172</c:v>
                </c:pt>
                <c:pt idx="89402">
                  <c:v>14.232645</c:v>
                </c:pt>
                <c:pt idx="89403">
                  <c:v>14.228770000000001</c:v>
                </c:pt>
                <c:pt idx="89404">
                  <c:v>14.230226999999999</c:v>
                </c:pt>
                <c:pt idx="89405">
                  <c:v>14.235232</c:v>
                </c:pt>
                <c:pt idx="89406">
                  <c:v>14.233677</c:v>
                </c:pt>
                <c:pt idx="89407">
                  <c:v>14.234598999999999</c:v>
                </c:pt>
                <c:pt idx="89408">
                  <c:v>14.235931000000001</c:v>
                </c:pt>
                <c:pt idx="89409">
                  <c:v>14.229409</c:v>
                </c:pt>
                <c:pt idx="89410">
                  <c:v>14.231216999999999</c:v>
                </c:pt>
                <c:pt idx="89411">
                  <c:v>14.238079000000001</c:v>
                </c:pt>
                <c:pt idx="89412">
                  <c:v>14.234826</c:v>
                </c:pt>
                <c:pt idx="89413">
                  <c:v>14.229949</c:v>
                </c:pt>
                <c:pt idx="89414">
                  <c:v>14.233917</c:v>
                </c:pt>
                <c:pt idx="89415">
                  <c:v>14.241902</c:v>
                </c:pt>
                <c:pt idx="89416">
                  <c:v>14.240976</c:v>
                </c:pt>
                <c:pt idx="89417">
                  <c:v>14.239300999999999</c:v>
                </c:pt>
                <c:pt idx="89418">
                  <c:v>14.241543999999999</c:v>
                </c:pt>
                <c:pt idx="89419">
                  <c:v>14.235612</c:v>
                </c:pt>
                <c:pt idx="89420">
                  <c:v>14.233178000000001</c:v>
                </c:pt>
                <c:pt idx="89421">
                  <c:v>14.237919</c:v>
                </c:pt>
                <c:pt idx="89422">
                  <c:v>14.238076</c:v>
                </c:pt>
                <c:pt idx="89423">
                  <c:v>14.233457</c:v>
                </c:pt>
                <c:pt idx="89424">
                  <c:v>14.235436999999999</c:v>
                </c:pt>
                <c:pt idx="89425">
                  <c:v>14.242758</c:v>
                </c:pt>
                <c:pt idx="89426">
                  <c:v>14.238130999999999</c:v>
                </c:pt>
                <c:pt idx="89427">
                  <c:v>14.235243000000001</c:v>
                </c:pt>
                <c:pt idx="89428">
                  <c:v>14.244185999999999</c:v>
                </c:pt>
                <c:pt idx="89429">
                  <c:v>14.241132</c:v>
                </c:pt>
                <c:pt idx="89430">
                  <c:v>14.231548999999999</c:v>
                </c:pt>
                <c:pt idx="89431">
                  <c:v>14.234923</c:v>
                </c:pt>
                <c:pt idx="89432">
                  <c:v>14.237458</c:v>
                </c:pt>
                <c:pt idx="89433">
                  <c:v>14.232151</c:v>
                </c:pt>
                <c:pt idx="89434">
                  <c:v>14.23404</c:v>
                </c:pt>
                <c:pt idx="89435">
                  <c:v>14.235803000000001</c:v>
                </c:pt>
                <c:pt idx="89436">
                  <c:v>14.235045</c:v>
                </c:pt>
                <c:pt idx="89437">
                  <c:v>14.243494</c:v>
                </c:pt>
                <c:pt idx="89438">
                  <c:v>14.244764</c:v>
                </c:pt>
                <c:pt idx="89439">
                  <c:v>14.238550999999999</c:v>
                </c:pt>
                <c:pt idx="89440">
                  <c:v>14.237981</c:v>
                </c:pt>
                <c:pt idx="89441">
                  <c:v>14.237907</c:v>
                </c:pt>
                <c:pt idx="89442">
                  <c:v>14.233186</c:v>
                </c:pt>
                <c:pt idx="89443">
                  <c:v>14.230378999999999</c:v>
                </c:pt>
                <c:pt idx="89444">
                  <c:v>14.237168</c:v>
                </c:pt>
                <c:pt idx="89445">
                  <c:v>14.23949</c:v>
                </c:pt>
                <c:pt idx="89446">
                  <c:v>14.234472</c:v>
                </c:pt>
                <c:pt idx="89447">
                  <c:v>14.238391</c:v>
                </c:pt>
                <c:pt idx="89448">
                  <c:v>14.237437</c:v>
                </c:pt>
                <c:pt idx="89449">
                  <c:v>14.233351000000001</c:v>
                </c:pt>
                <c:pt idx="89450">
                  <c:v>14.237886</c:v>
                </c:pt>
                <c:pt idx="89451">
                  <c:v>14.24203</c:v>
                </c:pt>
                <c:pt idx="89452">
                  <c:v>14.244165000000001</c:v>
                </c:pt>
                <c:pt idx="89453">
                  <c:v>14.244619999999999</c:v>
                </c:pt>
                <c:pt idx="89454">
                  <c:v>14.241932</c:v>
                </c:pt>
                <c:pt idx="89455">
                  <c:v>14.237463</c:v>
                </c:pt>
                <c:pt idx="89456">
                  <c:v>14.240733000000001</c:v>
                </c:pt>
                <c:pt idx="89457">
                  <c:v>14.246167</c:v>
                </c:pt>
                <c:pt idx="89458">
                  <c:v>14.242803</c:v>
                </c:pt>
                <c:pt idx="89459">
                  <c:v>14.241531</c:v>
                </c:pt>
                <c:pt idx="89460">
                  <c:v>14.248317999999999</c:v>
                </c:pt>
                <c:pt idx="89461">
                  <c:v>14.249326999999999</c:v>
                </c:pt>
                <c:pt idx="89462">
                  <c:v>14.239089</c:v>
                </c:pt>
                <c:pt idx="89463">
                  <c:v>14.241002</c:v>
                </c:pt>
                <c:pt idx="89464">
                  <c:v>14.245723999999999</c:v>
                </c:pt>
                <c:pt idx="89465">
                  <c:v>14.236484000000001</c:v>
                </c:pt>
                <c:pt idx="89466">
                  <c:v>14.239089</c:v>
                </c:pt>
                <c:pt idx="89467">
                  <c:v>14.246781</c:v>
                </c:pt>
                <c:pt idx="89468">
                  <c:v>14.238429999999999</c:v>
                </c:pt>
                <c:pt idx="89469">
                  <c:v>14.236734999999999</c:v>
                </c:pt>
                <c:pt idx="89470">
                  <c:v>14.246541000000001</c:v>
                </c:pt>
                <c:pt idx="89471">
                  <c:v>14.246779999999999</c:v>
                </c:pt>
                <c:pt idx="89472">
                  <c:v>14.244013000000001</c:v>
                </c:pt>
                <c:pt idx="89473">
                  <c:v>14.250422</c:v>
                </c:pt>
                <c:pt idx="89474">
                  <c:v>14.248607</c:v>
                </c:pt>
                <c:pt idx="89475">
                  <c:v>14.241619</c:v>
                </c:pt>
                <c:pt idx="89476">
                  <c:v>14.245616999999999</c:v>
                </c:pt>
                <c:pt idx="89477">
                  <c:v>14.246451</c:v>
                </c:pt>
                <c:pt idx="89478">
                  <c:v>14.241901</c:v>
                </c:pt>
                <c:pt idx="89479">
                  <c:v>14.247152</c:v>
                </c:pt>
                <c:pt idx="89480">
                  <c:v>14.249658</c:v>
                </c:pt>
                <c:pt idx="89481">
                  <c:v>14.239934</c:v>
                </c:pt>
                <c:pt idx="89482">
                  <c:v>14.238769</c:v>
                </c:pt>
                <c:pt idx="89483">
                  <c:v>14.251521</c:v>
                </c:pt>
                <c:pt idx="89484">
                  <c:v>14.252516999999999</c:v>
                </c:pt>
                <c:pt idx="89485">
                  <c:v>14.242044</c:v>
                </c:pt>
                <c:pt idx="89486">
                  <c:v>14.244489</c:v>
                </c:pt>
                <c:pt idx="89487">
                  <c:v>14.247653</c:v>
                </c:pt>
                <c:pt idx="89488">
                  <c:v>14.241991000000001</c:v>
                </c:pt>
                <c:pt idx="89489">
                  <c:v>14.240489</c:v>
                </c:pt>
                <c:pt idx="89490">
                  <c:v>14.245340000000001</c:v>
                </c:pt>
                <c:pt idx="89491">
                  <c:v>14.247156</c:v>
                </c:pt>
                <c:pt idx="89492">
                  <c:v>14.244595</c:v>
                </c:pt>
                <c:pt idx="89493">
                  <c:v>14.246746</c:v>
                </c:pt>
                <c:pt idx="89494">
                  <c:v>14.246945999999999</c:v>
                </c:pt>
                <c:pt idx="89495">
                  <c:v>14.246867999999999</c:v>
                </c:pt>
                <c:pt idx="89496">
                  <c:v>14.251818999999999</c:v>
                </c:pt>
                <c:pt idx="89497">
                  <c:v>14.251917000000001</c:v>
                </c:pt>
                <c:pt idx="89498">
                  <c:v>14.25051</c:v>
                </c:pt>
                <c:pt idx="89499">
                  <c:v>14.252628</c:v>
                </c:pt>
                <c:pt idx="89500">
                  <c:v>14.253607000000001</c:v>
                </c:pt>
                <c:pt idx="89501">
                  <c:v>14.249472000000001</c:v>
                </c:pt>
                <c:pt idx="89502">
                  <c:v>14.249238</c:v>
                </c:pt>
                <c:pt idx="89503">
                  <c:v>14.256693</c:v>
                </c:pt>
                <c:pt idx="89504">
                  <c:v>14.252921000000001</c:v>
                </c:pt>
                <c:pt idx="89505">
                  <c:v>14.245633</c:v>
                </c:pt>
                <c:pt idx="89506">
                  <c:v>14.252068</c:v>
                </c:pt>
                <c:pt idx="89507">
                  <c:v>14.253657</c:v>
                </c:pt>
                <c:pt idx="89508">
                  <c:v>14.24485</c:v>
                </c:pt>
                <c:pt idx="89509">
                  <c:v>14.246357</c:v>
                </c:pt>
                <c:pt idx="89510">
                  <c:v>14.254265</c:v>
                </c:pt>
                <c:pt idx="89511">
                  <c:v>14.25285</c:v>
                </c:pt>
                <c:pt idx="89512">
                  <c:v>14.248692999999999</c:v>
                </c:pt>
                <c:pt idx="89513">
                  <c:v>14.250553</c:v>
                </c:pt>
                <c:pt idx="89514">
                  <c:v>14.249992000000001</c:v>
                </c:pt>
                <c:pt idx="89515">
                  <c:v>14.246067</c:v>
                </c:pt>
                <c:pt idx="89516">
                  <c:v>14.244958</c:v>
                </c:pt>
                <c:pt idx="89517">
                  <c:v>14.250362000000001</c:v>
                </c:pt>
                <c:pt idx="89518">
                  <c:v>14.252074</c:v>
                </c:pt>
                <c:pt idx="89519">
                  <c:v>14.248025</c:v>
                </c:pt>
                <c:pt idx="89520">
                  <c:v>14.251283000000001</c:v>
                </c:pt>
                <c:pt idx="89521">
                  <c:v>14.252891999999999</c:v>
                </c:pt>
                <c:pt idx="89522">
                  <c:v>14.253685000000001</c:v>
                </c:pt>
                <c:pt idx="89523">
                  <c:v>14.259468</c:v>
                </c:pt>
                <c:pt idx="89524">
                  <c:v>14.255827</c:v>
                </c:pt>
                <c:pt idx="89525">
                  <c:v>14.250795</c:v>
                </c:pt>
                <c:pt idx="89526">
                  <c:v>14.254534</c:v>
                </c:pt>
                <c:pt idx="89527">
                  <c:v>14.255837</c:v>
                </c:pt>
                <c:pt idx="89528">
                  <c:v>14.25234</c:v>
                </c:pt>
                <c:pt idx="89529">
                  <c:v>14.254661</c:v>
                </c:pt>
                <c:pt idx="89530">
                  <c:v>14.254994999999999</c:v>
                </c:pt>
                <c:pt idx="89531">
                  <c:v>14.24893</c:v>
                </c:pt>
                <c:pt idx="89532">
                  <c:v>14.25698</c:v>
                </c:pt>
                <c:pt idx="89533">
                  <c:v>14.264559999999999</c:v>
                </c:pt>
                <c:pt idx="89534">
                  <c:v>14.252082</c:v>
                </c:pt>
                <c:pt idx="89535">
                  <c:v>14.247016</c:v>
                </c:pt>
                <c:pt idx="89536">
                  <c:v>14.255349000000001</c:v>
                </c:pt>
                <c:pt idx="89537">
                  <c:v>14.257512999999999</c:v>
                </c:pt>
                <c:pt idx="89538">
                  <c:v>14.254922000000001</c:v>
                </c:pt>
                <c:pt idx="89539">
                  <c:v>14.259233</c:v>
                </c:pt>
                <c:pt idx="89540">
                  <c:v>14.258073</c:v>
                </c:pt>
                <c:pt idx="89541">
                  <c:v>14.252494</c:v>
                </c:pt>
                <c:pt idx="89542">
                  <c:v>14.25963</c:v>
                </c:pt>
                <c:pt idx="89543">
                  <c:v>14.259224</c:v>
                </c:pt>
                <c:pt idx="89544">
                  <c:v>14.250045</c:v>
                </c:pt>
                <c:pt idx="89545">
                  <c:v>14.251681</c:v>
                </c:pt>
                <c:pt idx="89546">
                  <c:v>14.256888</c:v>
                </c:pt>
                <c:pt idx="89547">
                  <c:v>14.25704</c:v>
                </c:pt>
                <c:pt idx="89548">
                  <c:v>14.257372999999999</c:v>
                </c:pt>
                <c:pt idx="89549">
                  <c:v>14.262980000000001</c:v>
                </c:pt>
                <c:pt idx="89550">
                  <c:v>14.259753</c:v>
                </c:pt>
                <c:pt idx="89551">
                  <c:v>14.255777</c:v>
                </c:pt>
                <c:pt idx="89552">
                  <c:v>14.260833</c:v>
                </c:pt>
                <c:pt idx="89553">
                  <c:v>14.257289</c:v>
                </c:pt>
                <c:pt idx="89554">
                  <c:v>14.253833</c:v>
                </c:pt>
                <c:pt idx="89555">
                  <c:v>14.257737000000001</c:v>
                </c:pt>
                <c:pt idx="89556">
                  <c:v>14.256736999999999</c:v>
                </c:pt>
                <c:pt idx="89557">
                  <c:v>14.251034000000001</c:v>
                </c:pt>
                <c:pt idx="89558">
                  <c:v>14.253064</c:v>
                </c:pt>
                <c:pt idx="89559">
                  <c:v>14.261405</c:v>
                </c:pt>
                <c:pt idx="89560">
                  <c:v>14.262570999999999</c:v>
                </c:pt>
                <c:pt idx="89561">
                  <c:v>14.260857</c:v>
                </c:pt>
                <c:pt idx="89562">
                  <c:v>14.261568</c:v>
                </c:pt>
                <c:pt idx="89563">
                  <c:v>14.25836</c:v>
                </c:pt>
                <c:pt idx="89564">
                  <c:v>14.255630999999999</c:v>
                </c:pt>
                <c:pt idx="89565">
                  <c:v>14.256726</c:v>
                </c:pt>
                <c:pt idx="89566">
                  <c:v>14.256055999999999</c:v>
                </c:pt>
                <c:pt idx="89567">
                  <c:v>14.251538</c:v>
                </c:pt>
                <c:pt idx="89568">
                  <c:v>14.255421</c:v>
                </c:pt>
                <c:pt idx="89569">
                  <c:v>14.264827</c:v>
                </c:pt>
                <c:pt idx="89570">
                  <c:v>14.262845</c:v>
                </c:pt>
                <c:pt idx="89571">
                  <c:v>14.260054999999999</c:v>
                </c:pt>
                <c:pt idx="89572">
                  <c:v>14.262040000000001</c:v>
                </c:pt>
                <c:pt idx="89573">
                  <c:v>14.260612</c:v>
                </c:pt>
                <c:pt idx="89574">
                  <c:v>14.260793</c:v>
                </c:pt>
                <c:pt idx="89575">
                  <c:v>14.263325</c:v>
                </c:pt>
                <c:pt idx="89576">
                  <c:v>14.260854999999999</c:v>
                </c:pt>
                <c:pt idx="89577">
                  <c:v>14.254536</c:v>
                </c:pt>
                <c:pt idx="89578">
                  <c:v>14.257149</c:v>
                </c:pt>
                <c:pt idx="89579">
                  <c:v>14.263142999999999</c:v>
                </c:pt>
                <c:pt idx="89580">
                  <c:v>14.260557</c:v>
                </c:pt>
                <c:pt idx="89581">
                  <c:v>14.264305999999999</c:v>
                </c:pt>
                <c:pt idx="89582">
                  <c:v>14.269021</c:v>
                </c:pt>
                <c:pt idx="89583">
                  <c:v>14.260659</c:v>
                </c:pt>
                <c:pt idx="89584">
                  <c:v>14.259378</c:v>
                </c:pt>
                <c:pt idx="89585">
                  <c:v>14.267576999999999</c:v>
                </c:pt>
                <c:pt idx="89586">
                  <c:v>14.267573000000001</c:v>
                </c:pt>
                <c:pt idx="89587">
                  <c:v>14.264574</c:v>
                </c:pt>
                <c:pt idx="89588">
                  <c:v>14.266629</c:v>
                </c:pt>
                <c:pt idx="89589">
                  <c:v>14.263401999999999</c:v>
                </c:pt>
                <c:pt idx="89590">
                  <c:v>14.257978</c:v>
                </c:pt>
                <c:pt idx="89591">
                  <c:v>14.260992</c:v>
                </c:pt>
                <c:pt idx="89592">
                  <c:v>14.261073</c:v>
                </c:pt>
                <c:pt idx="89593">
                  <c:v>14.258531</c:v>
                </c:pt>
                <c:pt idx="89594">
                  <c:v>14.260448999999999</c:v>
                </c:pt>
                <c:pt idx="89595">
                  <c:v>14.265516</c:v>
                </c:pt>
                <c:pt idx="89596">
                  <c:v>14.266429</c:v>
                </c:pt>
                <c:pt idx="89597">
                  <c:v>14.26418</c:v>
                </c:pt>
                <c:pt idx="89598">
                  <c:v>14.265582999999999</c:v>
                </c:pt>
                <c:pt idx="89599">
                  <c:v>14.263432</c:v>
                </c:pt>
                <c:pt idx="89600">
                  <c:v>14.26291</c:v>
                </c:pt>
                <c:pt idx="89601">
                  <c:v>14.268504999999999</c:v>
                </c:pt>
                <c:pt idx="89602">
                  <c:v>14.270123999999999</c:v>
                </c:pt>
                <c:pt idx="89603">
                  <c:v>14.268458000000001</c:v>
                </c:pt>
                <c:pt idx="89604">
                  <c:v>14.265566</c:v>
                </c:pt>
                <c:pt idx="89605">
                  <c:v>14.266596</c:v>
                </c:pt>
                <c:pt idx="89606">
                  <c:v>14.269174</c:v>
                </c:pt>
                <c:pt idx="89607">
                  <c:v>14.269850999999999</c:v>
                </c:pt>
                <c:pt idx="89608">
                  <c:v>14.272074</c:v>
                </c:pt>
                <c:pt idx="89609">
                  <c:v>14.266272000000001</c:v>
                </c:pt>
                <c:pt idx="89610">
                  <c:v>14.26371</c:v>
                </c:pt>
                <c:pt idx="89611">
                  <c:v>14.27196</c:v>
                </c:pt>
                <c:pt idx="89612">
                  <c:v>14.272012999999999</c:v>
                </c:pt>
                <c:pt idx="89613">
                  <c:v>14.266679999999999</c:v>
                </c:pt>
                <c:pt idx="89614">
                  <c:v>14.269567</c:v>
                </c:pt>
                <c:pt idx="89615">
                  <c:v>14.273106</c:v>
                </c:pt>
                <c:pt idx="89616">
                  <c:v>14.266261</c:v>
                </c:pt>
                <c:pt idx="89617">
                  <c:v>14.263337999999999</c:v>
                </c:pt>
                <c:pt idx="89618">
                  <c:v>14.269071</c:v>
                </c:pt>
                <c:pt idx="89619">
                  <c:v>14.267307000000001</c:v>
                </c:pt>
                <c:pt idx="89620">
                  <c:v>14.266344</c:v>
                </c:pt>
                <c:pt idx="89621">
                  <c:v>14.270068</c:v>
                </c:pt>
                <c:pt idx="89622">
                  <c:v>14.268756</c:v>
                </c:pt>
                <c:pt idx="89623">
                  <c:v>14.266515</c:v>
                </c:pt>
                <c:pt idx="89624">
                  <c:v>14.268302</c:v>
                </c:pt>
                <c:pt idx="89625">
                  <c:v>14.269462000000001</c:v>
                </c:pt>
                <c:pt idx="89626">
                  <c:v>14.267474</c:v>
                </c:pt>
                <c:pt idx="89627">
                  <c:v>14.268818</c:v>
                </c:pt>
                <c:pt idx="89628">
                  <c:v>14.267704</c:v>
                </c:pt>
                <c:pt idx="89629">
                  <c:v>14.263305000000001</c:v>
                </c:pt>
                <c:pt idx="89630">
                  <c:v>14.269981</c:v>
                </c:pt>
                <c:pt idx="89631">
                  <c:v>14.275842000000001</c:v>
                </c:pt>
                <c:pt idx="89632">
                  <c:v>14.271644</c:v>
                </c:pt>
                <c:pt idx="89633">
                  <c:v>14.2712</c:v>
                </c:pt>
                <c:pt idx="89634">
                  <c:v>14.274101</c:v>
                </c:pt>
                <c:pt idx="89635">
                  <c:v>14.270301</c:v>
                </c:pt>
                <c:pt idx="89636">
                  <c:v>14.269482999999999</c:v>
                </c:pt>
                <c:pt idx="89637">
                  <c:v>14.276839000000001</c:v>
                </c:pt>
                <c:pt idx="89638">
                  <c:v>14.271769000000001</c:v>
                </c:pt>
                <c:pt idx="89639">
                  <c:v>14.263916</c:v>
                </c:pt>
                <c:pt idx="89640">
                  <c:v>14.268190000000001</c:v>
                </c:pt>
                <c:pt idx="89641">
                  <c:v>14.268533</c:v>
                </c:pt>
                <c:pt idx="89642">
                  <c:v>14.265957999999999</c:v>
                </c:pt>
                <c:pt idx="89643">
                  <c:v>14.272554</c:v>
                </c:pt>
                <c:pt idx="89644">
                  <c:v>14.282214</c:v>
                </c:pt>
                <c:pt idx="89645">
                  <c:v>14.278532999999999</c:v>
                </c:pt>
                <c:pt idx="89646">
                  <c:v>14.273768</c:v>
                </c:pt>
                <c:pt idx="89647">
                  <c:v>14.281314</c:v>
                </c:pt>
                <c:pt idx="89648">
                  <c:v>14.279028</c:v>
                </c:pt>
                <c:pt idx="89649">
                  <c:v>14.271917</c:v>
                </c:pt>
                <c:pt idx="89650">
                  <c:v>14.274915</c:v>
                </c:pt>
                <c:pt idx="89651">
                  <c:v>14.279164</c:v>
                </c:pt>
                <c:pt idx="89652">
                  <c:v>14.276647000000001</c:v>
                </c:pt>
                <c:pt idx="89653">
                  <c:v>14.273256</c:v>
                </c:pt>
                <c:pt idx="89654">
                  <c:v>14.275734</c:v>
                </c:pt>
                <c:pt idx="89655">
                  <c:v>14.274176000000001</c:v>
                </c:pt>
                <c:pt idx="89656">
                  <c:v>14.273408999999999</c:v>
                </c:pt>
                <c:pt idx="89657">
                  <c:v>14.280951</c:v>
                </c:pt>
                <c:pt idx="89658">
                  <c:v>14.280931000000001</c:v>
                </c:pt>
                <c:pt idx="89659">
                  <c:v>14.276987</c:v>
                </c:pt>
                <c:pt idx="89660">
                  <c:v>14.274913</c:v>
                </c:pt>
                <c:pt idx="89661">
                  <c:v>14.272743999999999</c:v>
                </c:pt>
                <c:pt idx="89662">
                  <c:v>14.27244</c:v>
                </c:pt>
                <c:pt idx="89663">
                  <c:v>14.2746</c:v>
                </c:pt>
                <c:pt idx="89664">
                  <c:v>14.279112</c:v>
                </c:pt>
                <c:pt idx="89665">
                  <c:v>14.279429</c:v>
                </c:pt>
                <c:pt idx="89666">
                  <c:v>14.277066</c:v>
                </c:pt>
                <c:pt idx="89667">
                  <c:v>14.277801999999999</c:v>
                </c:pt>
                <c:pt idx="89668">
                  <c:v>14.278432</c:v>
                </c:pt>
                <c:pt idx="89669">
                  <c:v>14.277874000000001</c:v>
                </c:pt>
                <c:pt idx="89670">
                  <c:v>14.276968999999999</c:v>
                </c:pt>
                <c:pt idx="89671">
                  <c:v>14.273849999999999</c:v>
                </c:pt>
                <c:pt idx="89672">
                  <c:v>14.271525</c:v>
                </c:pt>
                <c:pt idx="89673">
                  <c:v>14.277627000000001</c:v>
                </c:pt>
                <c:pt idx="89674">
                  <c:v>14.28102</c:v>
                </c:pt>
                <c:pt idx="89675">
                  <c:v>14.273206999999999</c:v>
                </c:pt>
                <c:pt idx="89676">
                  <c:v>14.270350000000001</c:v>
                </c:pt>
                <c:pt idx="89677">
                  <c:v>14.273967000000001</c:v>
                </c:pt>
                <c:pt idx="89678">
                  <c:v>14.274412999999999</c:v>
                </c:pt>
                <c:pt idx="89679">
                  <c:v>14.276631999999999</c:v>
                </c:pt>
                <c:pt idx="89680">
                  <c:v>14.283075999999999</c:v>
                </c:pt>
                <c:pt idx="89681">
                  <c:v>14.28112</c:v>
                </c:pt>
                <c:pt idx="89682">
                  <c:v>14.27305</c:v>
                </c:pt>
                <c:pt idx="89683">
                  <c:v>14.274850000000001</c:v>
                </c:pt>
                <c:pt idx="89684">
                  <c:v>14.278312</c:v>
                </c:pt>
                <c:pt idx="89685">
                  <c:v>14.278278999999999</c:v>
                </c:pt>
                <c:pt idx="89686">
                  <c:v>14.286091000000001</c:v>
                </c:pt>
                <c:pt idx="89687">
                  <c:v>14.287202000000001</c:v>
                </c:pt>
                <c:pt idx="89688">
                  <c:v>14.273778</c:v>
                </c:pt>
                <c:pt idx="89689">
                  <c:v>14.271875</c:v>
                </c:pt>
                <c:pt idx="89690">
                  <c:v>14.282470999999999</c:v>
                </c:pt>
                <c:pt idx="89691">
                  <c:v>14.283818999999999</c:v>
                </c:pt>
                <c:pt idx="89692">
                  <c:v>14.284105</c:v>
                </c:pt>
                <c:pt idx="89693">
                  <c:v>14.290336999999999</c:v>
                </c:pt>
                <c:pt idx="89694">
                  <c:v>14.284698000000001</c:v>
                </c:pt>
                <c:pt idx="89695">
                  <c:v>14.278439000000001</c:v>
                </c:pt>
                <c:pt idx="89696">
                  <c:v>14.283006</c:v>
                </c:pt>
                <c:pt idx="89697">
                  <c:v>14.282166999999999</c:v>
                </c:pt>
                <c:pt idx="89698">
                  <c:v>14.278691</c:v>
                </c:pt>
                <c:pt idx="89699">
                  <c:v>14.279118</c:v>
                </c:pt>
                <c:pt idx="89700">
                  <c:v>14.281209</c:v>
                </c:pt>
                <c:pt idx="89701">
                  <c:v>14.277665000000001</c:v>
                </c:pt>
                <c:pt idx="89702">
                  <c:v>14.273336</c:v>
                </c:pt>
                <c:pt idx="89703">
                  <c:v>14.281361</c:v>
                </c:pt>
                <c:pt idx="89704">
                  <c:v>14.285621000000001</c:v>
                </c:pt>
                <c:pt idx="89705">
                  <c:v>14.282165000000001</c:v>
                </c:pt>
                <c:pt idx="89706">
                  <c:v>14.284468</c:v>
                </c:pt>
                <c:pt idx="89707">
                  <c:v>14.28646</c:v>
                </c:pt>
                <c:pt idx="89708">
                  <c:v>14.284134999999999</c:v>
                </c:pt>
                <c:pt idx="89709">
                  <c:v>14.285788</c:v>
                </c:pt>
                <c:pt idx="89710">
                  <c:v>14.290231</c:v>
                </c:pt>
                <c:pt idx="89711">
                  <c:v>14.284616</c:v>
                </c:pt>
                <c:pt idx="89712">
                  <c:v>14.278679</c:v>
                </c:pt>
                <c:pt idx="89713">
                  <c:v>14.282691</c:v>
                </c:pt>
                <c:pt idx="89714">
                  <c:v>14.281504999999999</c:v>
                </c:pt>
                <c:pt idx="89715">
                  <c:v>14.280742999999999</c:v>
                </c:pt>
                <c:pt idx="89716">
                  <c:v>14.288522</c:v>
                </c:pt>
                <c:pt idx="89717">
                  <c:v>14.29144</c:v>
                </c:pt>
                <c:pt idx="89718">
                  <c:v>14.283756</c:v>
                </c:pt>
                <c:pt idx="89719">
                  <c:v>14.282779</c:v>
                </c:pt>
                <c:pt idx="89720">
                  <c:v>14.289095</c:v>
                </c:pt>
                <c:pt idx="89721">
                  <c:v>14.282152</c:v>
                </c:pt>
                <c:pt idx="89722">
                  <c:v>14.279031</c:v>
                </c:pt>
                <c:pt idx="89723">
                  <c:v>14.283602</c:v>
                </c:pt>
                <c:pt idx="89724">
                  <c:v>14.278765999999999</c:v>
                </c:pt>
                <c:pt idx="89725">
                  <c:v>14.282571000000001</c:v>
                </c:pt>
                <c:pt idx="89726">
                  <c:v>14.294055</c:v>
                </c:pt>
                <c:pt idx="89727">
                  <c:v>14.293047</c:v>
                </c:pt>
                <c:pt idx="89728">
                  <c:v>14.28515</c:v>
                </c:pt>
                <c:pt idx="89729">
                  <c:v>14.285297</c:v>
                </c:pt>
                <c:pt idx="89730">
                  <c:v>14.290524</c:v>
                </c:pt>
                <c:pt idx="89731">
                  <c:v>14.289256</c:v>
                </c:pt>
                <c:pt idx="89732">
                  <c:v>14.293975</c:v>
                </c:pt>
                <c:pt idx="89733">
                  <c:v>14.297705000000001</c:v>
                </c:pt>
                <c:pt idx="89734">
                  <c:v>14.288831</c:v>
                </c:pt>
                <c:pt idx="89735">
                  <c:v>14.287121000000001</c:v>
                </c:pt>
                <c:pt idx="89736">
                  <c:v>14.291790000000001</c:v>
                </c:pt>
                <c:pt idx="89737">
                  <c:v>14.291055</c:v>
                </c:pt>
                <c:pt idx="89738">
                  <c:v>14.286519</c:v>
                </c:pt>
                <c:pt idx="89739">
                  <c:v>14.288337</c:v>
                </c:pt>
                <c:pt idx="89740">
                  <c:v>14.289595</c:v>
                </c:pt>
                <c:pt idx="89741">
                  <c:v>14.283868</c:v>
                </c:pt>
                <c:pt idx="89742">
                  <c:v>14.289171</c:v>
                </c:pt>
                <c:pt idx="89743">
                  <c:v>14.296219000000001</c:v>
                </c:pt>
                <c:pt idx="89744">
                  <c:v>14.291880000000001</c:v>
                </c:pt>
                <c:pt idx="89745">
                  <c:v>14.28664</c:v>
                </c:pt>
                <c:pt idx="89746">
                  <c:v>14.287957</c:v>
                </c:pt>
                <c:pt idx="89747">
                  <c:v>14.289978</c:v>
                </c:pt>
                <c:pt idx="89748">
                  <c:v>14.286524999999999</c:v>
                </c:pt>
                <c:pt idx="89749">
                  <c:v>14.288894000000001</c:v>
                </c:pt>
                <c:pt idx="89750">
                  <c:v>14.290131000000001</c:v>
                </c:pt>
                <c:pt idx="89751">
                  <c:v>14.282513</c:v>
                </c:pt>
                <c:pt idx="89752">
                  <c:v>14.286281000000001</c:v>
                </c:pt>
                <c:pt idx="89753">
                  <c:v>14.292697</c:v>
                </c:pt>
                <c:pt idx="89754">
                  <c:v>14.289842999999999</c:v>
                </c:pt>
                <c:pt idx="89755">
                  <c:v>14.290907000000001</c:v>
                </c:pt>
                <c:pt idx="89756">
                  <c:v>14.292927000000001</c:v>
                </c:pt>
                <c:pt idx="89757">
                  <c:v>14.285804000000001</c:v>
                </c:pt>
                <c:pt idx="89758">
                  <c:v>14.284411</c:v>
                </c:pt>
                <c:pt idx="89759">
                  <c:v>14.293037999999999</c:v>
                </c:pt>
                <c:pt idx="89760">
                  <c:v>14.290615000000001</c:v>
                </c:pt>
                <c:pt idx="89761">
                  <c:v>14.285992</c:v>
                </c:pt>
                <c:pt idx="89762">
                  <c:v>14.293111</c:v>
                </c:pt>
                <c:pt idx="89763">
                  <c:v>14.293188000000001</c:v>
                </c:pt>
                <c:pt idx="89764">
                  <c:v>14.289913</c:v>
                </c:pt>
                <c:pt idx="89765">
                  <c:v>14.296760000000001</c:v>
                </c:pt>
                <c:pt idx="89766">
                  <c:v>14.299118999999999</c:v>
                </c:pt>
                <c:pt idx="89767">
                  <c:v>14.294107</c:v>
                </c:pt>
                <c:pt idx="89768">
                  <c:v>14.296707</c:v>
                </c:pt>
                <c:pt idx="89769">
                  <c:v>14.301686999999999</c:v>
                </c:pt>
                <c:pt idx="89770">
                  <c:v>14.296503</c:v>
                </c:pt>
                <c:pt idx="89771">
                  <c:v>14.297345999999999</c:v>
                </c:pt>
                <c:pt idx="89772">
                  <c:v>14.303646000000001</c:v>
                </c:pt>
                <c:pt idx="89773">
                  <c:v>14.297565000000001</c:v>
                </c:pt>
                <c:pt idx="89774">
                  <c:v>14.290350999999999</c:v>
                </c:pt>
                <c:pt idx="89775">
                  <c:v>14.293694</c:v>
                </c:pt>
                <c:pt idx="89776">
                  <c:v>14.296500999999999</c:v>
                </c:pt>
                <c:pt idx="89777">
                  <c:v>14.292933</c:v>
                </c:pt>
                <c:pt idx="89778">
                  <c:v>14.293418000000001</c:v>
                </c:pt>
                <c:pt idx="89779">
                  <c:v>14.296856</c:v>
                </c:pt>
                <c:pt idx="89780">
                  <c:v>14.29424</c:v>
                </c:pt>
                <c:pt idx="89781">
                  <c:v>14.293760000000001</c:v>
                </c:pt>
                <c:pt idx="89782">
                  <c:v>14.295272000000001</c:v>
                </c:pt>
                <c:pt idx="89783">
                  <c:v>14.292999</c:v>
                </c:pt>
                <c:pt idx="89784">
                  <c:v>14.295024</c:v>
                </c:pt>
                <c:pt idx="89785">
                  <c:v>14.297000000000001</c:v>
                </c:pt>
                <c:pt idx="89786">
                  <c:v>14.296441</c:v>
                </c:pt>
                <c:pt idx="89787">
                  <c:v>14.297687</c:v>
                </c:pt>
                <c:pt idx="89788">
                  <c:v>14.299958</c:v>
                </c:pt>
                <c:pt idx="89789">
                  <c:v>14.296122</c:v>
                </c:pt>
                <c:pt idx="89790">
                  <c:v>14.293903</c:v>
                </c:pt>
                <c:pt idx="89791">
                  <c:v>14.299588999999999</c:v>
                </c:pt>
                <c:pt idx="89792">
                  <c:v>14.299275</c:v>
                </c:pt>
                <c:pt idx="89793">
                  <c:v>14.295544</c:v>
                </c:pt>
                <c:pt idx="89794">
                  <c:v>14.296881000000001</c:v>
                </c:pt>
                <c:pt idx="89795">
                  <c:v>14.300227</c:v>
                </c:pt>
                <c:pt idx="89796">
                  <c:v>14.300860999999999</c:v>
                </c:pt>
                <c:pt idx="89797">
                  <c:v>14.300107000000001</c:v>
                </c:pt>
                <c:pt idx="89798">
                  <c:v>14.301740000000001</c:v>
                </c:pt>
                <c:pt idx="89799">
                  <c:v>14.296290000000001</c:v>
                </c:pt>
                <c:pt idx="89800">
                  <c:v>14.293059</c:v>
                </c:pt>
                <c:pt idx="89801">
                  <c:v>14.298624</c:v>
                </c:pt>
                <c:pt idx="89802">
                  <c:v>14.294421</c:v>
                </c:pt>
                <c:pt idx="89803">
                  <c:v>14.289274000000001</c:v>
                </c:pt>
                <c:pt idx="89804">
                  <c:v>14.297022999999999</c:v>
                </c:pt>
                <c:pt idx="89805">
                  <c:v>14.303928000000001</c:v>
                </c:pt>
                <c:pt idx="89806">
                  <c:v>14.297359</c:v>
                </c:pt>
                <c:pt idx="89807">
                  <c:v>14.293255</c:v>
                </c:pt>
                <c:pt idx="89808">
                  <c:v>14.302001000000001</c:v>
                </c:pt>
                <c:pt idx="89809">
                  <c:v>14.303153</c:v>
                </c:pt>
                <c:pt idx="89810">
                  <c:v>14.297345999999999</c:v>
                </c:pt>
                <c:pt idx="89811">
                  <c:v>14.298329000000001</c:v>
                </c:pt>
                <c:pt idx="89812">
                  <c:v>14.302681</c:v>
                </c:pt>
                <c:pt idx="89813">
                  <c:v>14.303841</c:v>
                </c:pt>
                <c:pt idx="89814">
                  <c:v>14.298280999999999</c:v>
                </c:pt>
                <c:pt idx="89815">
                  <c:v>14.298024</c:v>
                </c:pt>
                <c:pt idx="89816">
                  <c:v>14.302638</c:v>
                </c:pt>
                <c:pt idx="89817">
                  <c:v>14.302619999999999</c:v>
                </c:pt>
                <c:pt idx="89818">
                  <c:v>14.303827999999999</c:v>
                </c:pt>
                <c:pt idx="89819">
                  <c:v>14.303684000000001</c:v>
                </c:pt>
                <c:pt idx="89820">
                  <c:v>14.30226</c:v>
                </c:pt>
                <c:pt idx="89821">
                  <c:v>14.301333</c:v>
                </c:pt>
                <c:pt idx="89822">
                  <c:v>14.296937</c:v>
                </c:pt>
                <c:pt idx="89823">
                  <c:v>14.292351999999999</c:v>
                </c:pt>
                <c:pt idx="89824">
                  <c:v>14.298272000000001</c:v>
                </c:pt>
                <c:pt idx="89825">
                  <c:v>14.310758</c:v>
                </c:pt>
                <c:pt idx="89826">
                  <c:v>14.309172999999999</c:v>
                </c:pt>
                <c:pt idx="89827">
                  <c:v>14.305923</c:v>
                </c:pt>
                <c:pt idx="89828">
                  <c:v>14.308166999999999</c:v>
                </c:pt>
                <c:pt idx="89829">
                  <c:v>14.299856999999999</c:v>
                </c:pt>
                <c:pt idx="89830">
                  <c:v>14.29865</c:v>
                </c:pt>
                <c:pt idx="89831">
                  <c:v>14.308861</c:v>
                </c:pt>
                <c:pt idx="89832">
                  <c:v>14.308211</c:v>
                </c:pt>
                <c:pt idx="89833">
                  <c:v>14.301313</c:v>
                </c:pt>
                <c:pt idx="89834">
                  <c:v>14.304236</c:v>
                </c:pt>
                <c:pt idx="89835">
                  <c:v>14.308158000000001</c:v>
                </c:pt>
                <c:pt idx="89836">
                  <c:v>14.304112</c:v>
                </c:pt>
                <c:pt idx="89837">
                  <c:v>14.309262</c:v>
                </c:pt>
                <c:pt idx="89838">
                  <c:v>14.311961999999999</c:v>
                </c:pt>
                <c:pt idx="89839">
                  <c:v>14.303580999999999</c:v>
                </c:pt>
                <c:pt idx="89840">
                  <c:v>14.305994</c:v>
                </c:pt>
                <c:pt idx="89841">
                  <c:v>14.309939999999999</c:v>
                </c:pt>
                <c:pt idx="89842">
                  <c:v>14.304995999999999</c:v>
                </c:pt>
                <c:pt idx="89843">
                  <c:v>14.305016</c:v>
                </c:pt>
                <c:pt idx="89844">
                  <c:v>14.311166</c:v>
                </c:pt>
                <c:pt idx="89845">
                  <c:v>14.312689000000001</c:v>
                </c:pt>
                <c:pt idx="89846">
                  <c:v>14.308975999999999</c:v>
                </c:pt>
                <c:pt idx="89847">
                  <c:v>14.30672</c:v>
                </c:pt>
                <c:pt idx="89848">
                  <c:v>14.300518</c:v>
                </c:pt>
                <c:pt idx="89849">
                  <c:v>14.298708</c:v>
                </c:pt>
                <c:pt idx="89850">
                  <c:v>14.307700000000001</c:v>
                </c:pt>
                <c:pt idx="89851">
                  <c:v>14.307104000000001</c:v>
                </c:pt>
                <c:pt idx="89852">
                  <c:v>14.299581</c:v>
                </c:pt>
                <c:pt idx="89853">
                  <c:v>14.304392</c:v>
                </c:pt>
                <c:pt idx="89854">
                  <c:v>14.314424000000001</c:v>
                </c:pt>
                <c:pt idx="89855">
                  <c:v>14.311196000000001</c:v>
                </c:pt>
                <c:pt idx="89856">
                  <c:v>14.306514</c:v>
                </c:pt>
                <c:pt idx="89857">
                  <c:v>14.309294</c:v>
                </c:pt>
                <c:pt idx="89858">
                  <c:v>14.303359</c:v>
                </c:pt>
                <c:pt idx="89859">
                  <c:v>14.299200000000001</c:v>
                </c:pt>
                <c:pt idx="89860">
                  <c:v>14.306979999999999</c:v>
                </c:pt>
                <c:pt idx="89861">
                  <c:v>14.306979999999999</c:v>
                </c:pt>
                <c:pt idx="89862">
                  <c:v>14.301551999999999</c:v>
                </c:pt>
                <c:pt idx="89863">
                  <c:v>14.310798999999999</c:v>
                </c:pt>
                <c:pt idx="89864">
                  <c:v>14.321626</c:v>
                </c:pt>
                <c:pt idx="89865">
                  <c:v>14.30946</c:v>
                </c:pt>
                <c:pt idx="89866">
                  <c:v>14.302897</c:v>
                </c:pt>
                <c:pt idx="89867">
                  <c:v>14.314836</c:v>
                </c:pt>
                <c:pt idx="89868">
                  <c:v>14.312868999999999</c:v>
                </c:pt>
                <c:pt idx="89869">
                  <c:v>14.308631</c:v>
                </c:pt>
                <c:pt idx="89870">
                  <c:v>14.314971</c:v>
                </c:pt>
                <c:pt idx="89871">
                  <c:v>14.313359999999999</c:v>
                </c:pt>
                <c:pt idx="89872">
                  <c:v>14.306654999999999</c:v>
                </c:pt>
                <c:pt idx="89873">
                  <c:v>14.307942000000001</c:v>
                </c:pt>
                <c:pt idx="89874">
                  <c:v>14.310328999999999</c:v>
                </c:pt>
                <c:pt idx="89875">
                  <c:v>14.305846000000001</c:v>
                </c:pt>
                <c:pt idx="89876">
                  <c:v>14.308152</c:v>
                </c:pt>
                <c:pt idx="89877">
                  <c:v>14.316210999999999</c:v>
                </c:pt>
                <c:pt idx="89878">
                  <c:v>14.314367000000001</c:v>
                </c:pt>
                <c:pt idx="89879">
                  <c:v>14.312896</c:v>
                </c:pt>
                <c:pt idx="89880">
                  <c:v>14.315899</c:v>
                </c:pt>
                <c:pt idx="89881">
                  <c:v>14.314755</c:v>
                </c:pt>
                <c:pt idx="89882">
                  <c:v>14.310314999999999</c:v>
                </c:pt>
                <c:pt idx="89883">
                  <c:v>14.312799999999999</c:v>
                </c:pt>
                <c:pt idx="89884">
                  <c:v>14.318268</c:v>
                </c:pt>
                <c:pt idx="89885">
                  <c:v>14.314818000000001</c:v>
                </c:pt>
                <c:pt idx="89886">
                  <c:v>14.315942</c:v>
                </c:pt>
                <c:pt idx="89887">
                  <c:v>14.317085000000001</c:v>
                </c:pt>
                <c:pt idx="89888">
                  <c:v>14.310086</c:v>
                </c:pt>
                <c:pt idx="89889">
                  <c:v>14.307814</c:v>
                </c:pt>
                <c:pt idx="89890">
                  <c:v>14.31133</c:v>
                </c:pt>
                <c:pt idx="89891">
                  <c:v>14.312412</c:v>
                </c:pt>
                <c:pt idx="89892">
                  <c:v>14.310003</c:v>
                </c:pt>
                <c:pt idx="89893">
                  <c:v>14.313525</c:v>
                </c:pt>
                <c:pt idx="89894">
                  <c:v>14.315687</c:v>
                </c:pt>
                <c:pt idx="89895">
                  <c:v>14.309043000000001</c:v>
                </c:pt>
                <c:pt idx="89896">
                  <c:v>14.311201000000001</c:v>
                </c:pt>
                <c:pt idx="89897">
                  <c:v>14.318515</c:v>
                </c:pt>
                <c:pt idx="89898">
                  <c:v>14.315056999999999</c:v>
                </c:pt>
                <c:pt idx="89899">
                  <c:v>14.310537</c:v>
                </c:pt>
                <c:pt idx="89900">
                  <c:v>14.315918999999999</c:v>
                </c:pt>
                <c:pt idx="89901">
                  <c:v>14.318819</c:v>
                </c:pt>
                <c:pt idx="89902">
                  <c:v>14.317147</c:v>
                </c:pt>
                <c:pt idx="89903">
                  <c:v>14.324814</c:v>
                </c:pt>
                <c:pt idx="89904">
                  <c:v>14.324159999999999</c:v>
                </c:pt>
                <c:pt idx="89905">
                  <c:v>14.312001</c:v>
                </c:pt>
                <c:pt idx="89906">
                  <c:v>14.313494</c:v>
                </c:pt>
                <c:pt idx="89907">
                  <c:v>14.317577</c:v>
                </c:pt>
                <c:pt idx="89908">
                  <c:v>14.314245</c:v>
                </c:pt>
                <c:pt idx="89909">
                  <c:v>14.314835</c:v>
                </c:pt>
                <c:pt idx="89910">
                  <c:v>14.319273000000001</c:v>
                </c:pt>
                <c:pt idx="89911">
                  <c:v>14.317883</c:v>
                </c:pt>
                <c:pt idx="89912">
                  <c:v>14.314029</c:v>
                </c:pt>
                <c:pt idx="89913">
                  <c:v>14.315702</c:v>
                </c:pt>
                <c:pt idx="89914">
                  <c:v>14.313808999999999</c:v>
                </c:pt>
                <c:pt idx="89915">
                  <c:v>14.313329</c:v>
                </c:pt>
                <c:pt idx="89916">
                  <c:v>14.319573999999999</c:v>
                </c:pt>
                <c:pt idx="89917">
                  <c:v>14.320236</c:v>
                </c:pt>
                <c:pt idx="89918">
                  <c:v>14.318543999999999</c:v>
                </c:pt>
                <c:pt idx="89919">
                  <c:v>14.319407999999999</c:v>
                </c:pt>
                <c:pt idx="89920">
                  <c:v>14.318535000000001</c:v>
                </c:pt>
                <c:pt idx="89921">
                  <c:v>14.316380000000001</c:v>
                </c:pt>
                <c:pt idx="89922">
                  <c:v>14.320907</c:v>
                </c:pt>
                <c:pt idx="89923">
                  <c:v>14.323267</c:v>
                </c:pt>
                <c:pt idx="89924">
                  <c:v>14.316492999999999</c:v>
                </c:pt>
                <c:pt idx="89925">
                  <c:v>14.318175999999999</c:v>
                </c:pt>
                <c:pt idx="89926">
                  <c:v>14.327548</c:v>
                </c:pt>
                <c:pt idx="89927">
                  <c:v>14.326482</c:v>
                </c:pt>
                <c:pt idx="89928">
                  <c:v>14.320107999999999</c:v>
                </c:pt>
                <c:pt idx="89929">
                  <c:v>14.32334</c:v>
                </c:pt>
                <c:pt idx="89930">
                  <c:v>14.324761000000001</c:v>
                </c:pt>
                <c:pt idx="89931">
                  <c:v>14.316831000000001</c:v>
                </c:pt>
                <c:pt idx="89932">
                  <c:v>14.317468999999999</c:v>
                </c:pt>
                <c:pt idx="89933">
                  <c:v>14.320816000000001</c:v>
                </c:pt>
                <c:pt idx="89934">
                  <c:v>14.315765000000001</c:v>
                </c:pt>
                <c:pt idx="89935">
                  <c:v>14.317667</c:v>
                </c:pt>
                <c:pt idx="89936">
                  <c:v>14.324536</c:v>
                </c:pt>
                <c:pt idx="89937">
                  <c:v>14.323262</c:v>
                </c:pt>
                <c:pt idx="89938">
                  <c:v>14.319400999999999</c:v>
                </c:pt>
                <c:pt idx="89939">
                  <c:v>14.322778</c:v>
                </c:pt>
                <c:pt idx="89940">
                  <c:v>14.324555999999999</c:v>
                </c:pt>
                <c:pt idx="89941">
                  <c:v>14.316081000000001</c:v>
                </c:pt>
                <c:pt idx="89942">
                  <c:v>14.31859</c:v>
                </c:pt>
                <c:pt idx="89943">
                  <c:v>14.325346</c:v>
                </c:pt>
                <c:pt idx="89944">
                  <c:v>14.316908</c:v>
                </c:pt>
                <c:pt idx="89945">
                  <c:v>14.316803</c:v>
                </c:pt>
                <c:pt idx="89946">
                  <c:v>14.325805000000001</c:v>
                </c:pt>
                <c:pt idx="89947">
                  <c:v>14.325327</c:v>
                </c:pt>
                <c:pt idx="89948">
                  <c:v>14.324565</c:v>
                </c:pt>
                <c:pt idx="89949">
                  <c:v>14.330151000000001</c:v>
                </c:pt>
                <c:pt idx="89950">
                  <c:v>14.328239999999999</c:v>
                </c:pt>
                <c:pt idx="89951">
                  <c:v>14.320629</c:v>
                </c:pt>
                <c:pt idx="89952">
                  <c:v>14.324881</c:v>
                </c:pt>
                <c:pt idx="89953">
                  <c:v>14.326648</c:v>
                </c:pt>
                <c:pt idx="89954">
                  <c:v>14.31982</c:v>
                </c:pt>
                <c:pt idx="89955">
                  <c:v>14.319315</c:v>
                </c:pt>
                <c:pt idx="89956">
                  <c:v>14.321756000000001</c:v>
                </c:pt>
                <c:pt idx="89957">
                  <c:v>14.322156</c:v>
                </c:pt>
                <c:pt idx="89958">
                  <c:v>14.322635999999999</c:v>
                </c:pt>
                <c:pt idx="89959">
                  <c:v>14.326886999999999</c:v>
                </c:pt>
                <c:pt idx="89960">
                  <c:v>14.329269999999999</c:v>
                </c:pt>
                <c:pt idx="89961">
                  <c:v>14.327444</c:v>
                </c:pt>
                <c:pt idx="89962">
                  <c:v>14.328457</c:v>
                </c:pt>
                <c:pt idx="89963">
                  <c:v>14.329686000000001</c:v>
                </c:pt>
                <c:pt idx="89964">
                  <c:v>14.33062</c:v>
                </c:pt>
                <c:pt idx="89965">
                  <c:v>14.329162999999999</c:v>
                </c:pt>
                <c:pt idx="89966">
                  <c:v>14.325962000000001</c:v>
                </c:pt>
                <c:pt idx="89967">
                  <c:v>14.32483</c:v>
                </c:pt>
                <c:pt idx="89968">
                  <c:v>14.324789000000001</c:v>
                </c:pt>
                <c:pt idx="89969">
                  <c:v>14.328348</c:v>
                </c:pt>
                <c:pt idx="89970">
                  <c:v>14.326836</c:v>
                </c:pt>
                <c:pt idx="89971">
                  <c:v>14.325903</c:v>
                </c:pt>
                <c:pt idx="89972">
                  <c:v>14.333824</c:v>
                </c:pt>
                <c:pt idx="89973">
                  <c:v>14.330935999999999</c:v>
                </c:pt>
                <c:pt idx="89974">
                  <c:v>14.324785</c:v>
                </c:pt>
                <c:pt idx="89975">
                  <c:v>14.328208</c:v>
                </c:pt>
                <c:pt idx="89976">
                  <c:v>14.329700000000001</c:v>
                </c:pt>
                <c:pt idx="89977">
                  <c:v>14.326492</c:v>
                </c:pt>
                <c:pt idx="89978">
                  <c:v>14.329661</c:v>
                </c:pt>
                <c:pt idx="89979">
                  <c:v>14.335725</c:v>
                </c:pt>
                <c:pt idx="89980">
                  <c:v>14.330085</c:v>
                </c:pt>
                <c:pt idx="89981">
                  <c:v>14.328776</c:v>
                </c:pt>
                <c:pt idx="89982">
                  <c:v>14.335940000000001</c:v>
                </c:pt>
                <c:pt idx="89983">
                  <c:v>14.333337</c:v>
                </c:pt>
                <c:pt idx="89984">
                  <c:v>14.327909</c:v>
                </c:pt>
                <c:pt idx="89985">
                  <c:v>14.331685999999999</c:v>
                </c:pt>
                <c:pt idx="89986">
                  <c:v>14.332931</c:v>
                </c:pt>
                <c:pt idx="89987">
                  <c:v>14.327579999999999</c:v>
                </c:pt>
                <c:pt idx="89988">
                  <c:v>14.332031000000001</c:v>
                </c:pt>
                <c:pt idx="89989">
                  <c:v>14.338006</c:v>
                </c:pt>
                <c:pt idx="89990">
                  <c:v>14.330769</c:v>
                </c:pt>
                <c:pt idx="89991">
                  <c:v>14.328483</c:v>
                </c:pt>
                <c:pt idx="89992">
                  <c:v>14.331732000000001</c:v>
                </c:pt>
                <c:pt idx="89993">
                  <c:v>14.329079</c:v>
                </c:pt>
                <c:pt idx="89994">
                  <c:v>14.328290000000001</c:v>
                </c:pt>
                <c:pt idx="89995">
                  <c:v>14.326764000000001</c:v>
                </c:pt>
                <c:pt idx="89996">
                  <c:v>14.323365000000001</c:v>
                </c:pt>
                <c:pt idx="89997">
                  <c:v>14.325547</c:v>
                </c:pt>
                <c:pt idx="89998">
                  <c:v>14.332005000000001</c:v>
                </c:pt>
                <c:pt idx="89999">
                  <c:v>14.329533</c:v>
                </c:pt>
                <c:pt idx="90000">
                  <c:v>14.322088000000001</c:v>
                </c:pt>
                <c:pt idx="90001">
                  <c:v>14.32855</c:v>
                </c:pt>
                <c:pt idx="90002">
                  <c:v>14.333138999999999</c:v>
                </c:pt>
                <c:pt idx="90003">
                  <c:v>14.327190999999999</c:v>
                </c:pt>
                <c:pt idx="90004">
                  <c:v>14.331263999999999</c:v>
                </c:pt>
                <c:pt idx="90005">
                  <c:v>14.336739</c:v>
                </c:pt>
                <c:pt idx="90006">
                  <c:v>14.331480000000001</c:v>
                </c:pt>
                <c:pt idx="90007">
                  <c:v>14.330546</c:v>
                </c:pt>
                <c:pt idx="90008">
                  <c:v>14.335478999999999</c:v>
                </c:pt>
                <c:pt idx="90009">
                  <c:v>14.333358</c:v>
                </c:pt>
                <c:pt idx="90010">
                  <c:v>14.332876000000001</c:v>
                </c:pt>
                <c:pt idx="90011">
                  <c:v>14.338677000000001</c:v>
                </c:pt>
                <c:pt idx="90012">
                  <c:v>14.33633</c:v>
                </c:pt>
                <c:pt idx="90013">
                  <c:v>14.329382000000001</c:v>
                </c:pt>
                <c:pt idx="90014">
                  <c:v>14.331600999999999</c:v>
                </c:pt>
                <c:pt idx="90015">
                  <c:v>14.336948</c:v>
                </c:pt>
                <c:pt idx="90016">
                  <c:v>14.335519</c:v>
                </c:pt>
                <c:pt idx="90017">
                  <c:v>14.334989999999999</c:v>
                </c:pt>
                <c:pt idx="90018">
                  <c:v>14.340289</c:v>
                </c:pt>
                <c:pt idx="90019">
                  <c:v>14.338314</c:v>
                </c:pt>
                <c:pt idx="90020">
                  <c:v>14.332746999999999</c:v>
                </c:pt>
                <c:pt idx="90021">
                  <c:v>14.333049000000001</c:v>
                </c:pt>
                <c:pt idx="90022">
                  <c:v>14.332803</c:v>
                </c:pt>
                <c:pt idx="90023">
                  <c:v>14.337092999999999</c:v>
                </c:pt>
                <c:pt idx="90024">
                  <c:v>14.343392</c:v>
                </c:pt>
                <c:pt idx="90025">
                  <c:v>14.338926000000001</c:v>
                </c:pt>
                <c:pt idx="90026">
                  <c:v>14.330610999999999</c:v>
                </c:pt>
                <c:pt idx="90027">
                  <c:v>14.335899</c:v>
                </c:pt>
                <c:pt idx="90028">
                  <c:v>14.345368000000001</c:v>
                </c:pt>
                <c:pt idx="90029">
                  <c:v>14.338857000000001</c:v>
                </c:pt>
                <c:pt idx="90030">
                  <c:v>14.329478999999999</c:v>
                </c:pt>
                <c:pt idx="90031">
                  <c:v>14.333118000000001</c:v>
                </c:pt>
                <c:pt idx="90032">
                  <c:v>14.338965</c:v>
                </c:pt>
                <c:pt idx="90033">
                  <c:v>14.337878999999999</c:v>
                </c:pt>
                <c:pt idx="90034">
                  <c:v>14.336624</c:v>
                </c:pt>
                <c:pt idx="90035">
                  <c:v>14.339611</c:v>
                </c:pt>
                <c:pt idx="90036">
                  <c:v>14.338767000000001</c:v>
                </c:pt>
                <c:pt idx="90037">
                  <c:v>14.337878</c:v>
                </c:pt>
                <c:pt idx="90038">
                  <c:v>14.341168</c:v>
                </c:pt>
                <c:pt idx="90039">
                  <c:v>14.338808999999999</c:v>
                </c:pt>
                <c:pt idx="90040">
                  <c:v>14.337985</c:v>
                </c:pt>
                <c:pt idx="90041">
                  <c:v>14.340888</c:v>
                </c:pt>
                <c:pt idx="90042">
                  <c:v>14.337498999999999</c:v>
                </c:pt>
                <c:pt idx="90043">
                  <c:v>14.334213</c:v>
                </c:pt>
                <c:pt idx="90044">
                  <c:v>14.338806</c:v>
                </c:pt>
                <c:pt idx="90045">
                  <c:v>14.338381</c:v>
                </c:pt>
                <c:pt idx="90046">
                  <c:v>14.332502</c:v>
                </c:pt>
                <c:pt idx="90047">
                  <c:v>14.335981</c:v>
                </c:pt>
                <c:pt idx="90048">
                  <c:v>14.339916000000001</c:v>
                </c:pt>
                <c:pt idx="90049">
                  <c:v>14.341379</c:v>
                </c:pt>
                <c:pt idx="90050">
                  <c:v>14.345515000000001</c:v>
                </c:pt>
                <c:pt idx="90051">
                  <c:v>14.343318</c:v>
                </c:pt>
                <c:pt idx="90052">
                  <c:v>14.341279</c:v>
                </c:pt>
                <c:pt idx="90053">
                  <c:v>14.345456</c:v>
                </c:pt>
                <c:pt idx="90054">
                  <c:v>14.345943</c:v>
                </c:pt>
                <c:pt idx="90055">
                  <c:v>14.337183</c:v>
                </c:pt>
                <c:pt idx="90056">
                  <c:v>14.334814</c:v>
                </c:pt>
                <c:pt idx="90057">
                  <c:v>14.34318</c:v>
                </c:pt>
                <c:pt idx="90058">
                  <c:v>14.341772000000001</c:v>
                </c:pt>
                <c:pt idx="90059">
                  <c:v>14.339786</c:v>
                </c:pt>
                <c:pt idx="90060">
                  <c:v>14.346899000000001</c:v>
                </c:pt>
                <c:pt idx="90061">
                  <c:v>14.344844</c:v>
                </c:pt>
                <c:pt idx="90062">
                  <c:v>14.341188000000001</c:v>
                </c:pt>
                <c:pt idx="90063">
                  <c:v>14.348431</c:v>
                </c:pt>
                <c:pt idx="90064">
                  <c:v>14.350573000000001</c:v>
                </c:pt>
                <c:pt idx="90065">
                  <c:v>14.340184000000001</c:v>
                </c:pt>
                <c:pt idx="90066">
                  <c:v>14.336622999999999</c:v>
                </c:pt>
                <c:pt idx="90067">
                  <c:v>14.339539</c:v>
                </c:pt>
                <c:pt idx="90068">
                  <c:v>14.337693</c:v>
                </c:pt>
                <c:pt idx="90069">
                  <c:v>14.340916999999999</c:v>
                </c:pt>
                <c:pt idx="90070">
                  <c:v>14.347576999999999</c:v>
                </c:pt>
                <c:pt idx="90071">
                  <c:v>14.346194000000001</c:v>
                </c:pt>
                <c:pt idx="90072">
                  <c:v>14.343806000000001</c:v>
                </c:pt>
                <c:pt idx="90073">
                  <c:v>14.346212</c:v>
                </c:pt>
                <c:pt idx="90074">
                  <c:v>14.347604</c:v>
                </c:pt>
                <c:pt idx="90075">
                  <c:v>14.343026999999999</c:v>
                </c:pt>
                <c:pt idx="90076">
                  <c:v>14.342722999999999</c:v>
                </c:pt>
                <c:pt idx="90077">
                  <c:v>14.346081</c:v>
                </c:pt>
                <c:pt idx="90078">
                  <c:v>14.345222</c:v>
                </c:pt>
                <c:pt idx="90079">
                  <c:v>14.344715000000001</c:v>
                </c:pt>
                <c:pt idx="90080">
                  <c:v>14.341282</c:v>
                </c:pt>
                <c:pt idx="90081">
                  <c:v>14.338069000000001</c:v>
                </c:pt>
                <c:pt idx="90082">
                  <c:v>14.341379</c:v>
                </c:pt>
                <c:pt idx="90083">
                  <c:v>14.346133999999999</c:v>
                </c:pt>
                <c:pt idx="90084">
                  <c:v>14.348877999999999</c:v>
                </c:pt>
                <c:pt idx="90085">
                  <c:v>14.353486999999999</c:v>
                </c:pt>
                <c:pt idx="90086">
                  <c:v>14.35943</c:v>
                </c:pt>
                <c:pt idx="90087">
                  <c:v>14.352812999999999</c:v>
                </c:pt>
                <c:pt idx="90088">
                  <c:v>14.344218</c:v>
                </c:pt>
                <c:pt idx="90089">
                  <c:v>14.347918999999999</c:v>
                </c:pt>
                <c:pt idx="90090">
                  <c:v>14.347763</c:v>
                </c:pt>
                <c:pt idx="90091">
                  <c:v>14.345587999999999</c:v>
                </c:pt>
                <c:pt idx="90092">
                  <c:v>14.347386999999999</c:v>
                </c:pt>
                <c:pt idx="90093">
                  <c:v>14.347681</c:v>
                </c:pt>
                <c:pt idx="90094">
                  <c:v>14.349462000000001</c:v>
                </c:pt>
                <c:pt idx="90095">
                  <c:v>14.351883000000001</c:v>
                </c:pt>
                <c:pt idx="90096">
                  <c:v>14.352269</c:v>
                </c:pt>
                <c:pt idx="90097">
                  <c:v>14.347407</c:v>
                </c:pt>
                <c:pt idx="90098">
                  <c:v>14.346038</c:v>
                </c:pt>
                <c:pt idx="90099">
                  <c:v>14.35239</c:v>
                </c:pt>
                <c:pt idx="90100">
                  <c:v>14.353781</c:v>
                </c:pt>
                <c:pt idx="90101">
                  <c:v>14.352633000000001</c:v>
                </c:pt>
                <c:pt idx="90102">
                  <c:v>14.353723</c:v>
                </c:pt>
                <c:pt idx="90103">
                  <c:v>14.353059</c:v>
                </c:pt>
                <c:pt idx="90104">
                  <c:v>14.346375</c:v>
                </c:pt>
                <c:pt idx="90105">
                  <c:v>14.345078000000001</c:v>
                </c:pt>
                <c:pt idx="90106">
                  <c:v>14.350379999999999</c:v>
                </c:pt>
                <c:pt idx="90107">
                  <c:v>14.345351000000001</c:v>
                </c:pt>
                <c:pt idx="90108">
                  <c:v>14.344269000000001</c:v>
                </c:pt>
                <c:pt idx="90109">
                  <c:v>14.349888</c:v>
                </c:pt>
                <c:pt idx="90110">
                  <c:v>14.349667</c:v>
                </c:pt>
                <c:pt idx="90111">
                  <c:v>14.351124</c:v>
                </c:pt>
                <c:pt idx="90112">
                  <c:v>14.357205</c:v>
                </c:pt>
                <c:pt idx="90113">
                  <c:v>14.354195000000001</c:v>
                </c:pt>
                <c:pt idx="90114">
                  <c:v>14.343021</c:v>
                </c:pt>
                <c:pt idx="90115">
                  <c:v>14.347206999999999</c:v>
                </c:pt>
                <c:pt idx="90116">
                  <c:v>14.353572</c:v>
                </c:pt>
                <c:pt idx="90117">
                  <c:v>14.343607</c:v>
                </c:pt>
                <c:pt idx="90118">
                  <c:v>14.34295</c:v>
                </c:pt>
                <c:pt idx="90119">
                  <c:v>14.351172</c:v>
                </c:pt>
                <c:pt idx="90120">
                  <c:v>14.347718</c:v>
                </c:pt>
                <c:pt idx="90121">
                  <c:v>14.346311999999999</c:v>
                </c:pt>
                <c:pt idx="90122">
                  <c:v>14.355491000000001</c:v>
                </c:pt>
                <c:pt idx="90123">
                  <c:v>14.358575999999999</c:v>
                </c:pt>
                <c:pt idx="90124">
                  <c:v>14.35685</c:v>
                </c:pt>
                <c:pt idx="90125">
                  <c:v>14.358077</c:v>
                </c:pt>
                <c:pt idx="90126">
                  <c:v>14.353615</c:v>
                </c:pt>
                <c:pt idx="90127">
                  <c:v>14.349313</c:v>
                </c:pt>
                <c:pt idx="90128">
                  <c:v>14.353178</c:v>
                </c:pt>
                <c:pt idx="90129">
                  <c:v>14.353166999999999</c:v>
                </c:pt>
                <c:pt idx="90130">
                  <c:v>14.350322999999999</c:v>
                </c:pt>
                <c:pt idx="90131">
                  <c:v>14.352074999999999</c:v>
                </c:pt>
                <c:pt idx="90132">
                  <c:v>14.354699999999999</c:v>
                </c:pt>
                <c:pt idx="90133">
                  <c:v>14.354075</c:v>
                </c:pt>
                <c:pt idx="90134">
                  <c:v>14.355053</c:v>
                </c:pt>
                <c:pt idx="90135">
                  <c:v>14.361831</c:v>
                </c:pt>
                <c:pt idx="90136">
                  <c:v>14.358746999999999</c:v>
                </c:pt>
                <c:pt idx="90137">
                  <c:v>14.350327999999999</c:v>
                </c:pt>
                <c:pt idx="90138">
                  <c:v>14.352804000000001</c:v>
                </c:pt>
                <c:pt idx="90139">
                  <c:v>14.353645999999999</c:v>
                </c:pt>
                <c:pt idx="90140">
                  <c:v>14.348526</c:v>
                </c:pt>
                <c:pt idx="90141">
                  <c:v>14.350223</c:v>
                </c:pt>
                <c:pt idx="90142">
                  <c:v>14.356892999999999</c:v>
                </c:pt>
                <c:pt idx="90143">
                  <c:v>14.357072000000001</c:v>
                </c:pt>
                <c:pt idx="90144">
                  <c:v>14.356044000000001</c:v>
                </c:pt>
                <c:pt idx="90145">
                  <c:v>14.358604</c:v>
                </c:pt>
                <c:pt idx="90146">
                  <c:v>14.355772</c:v>
                </c:pt>
                <c:pt idx="90147">
                  <c:v>14.356126</c:v>
                </c:pt>
                <c:pt idx="90148">
                  <c:v>14.359120000000001</c:v>
                </c:pt>
                <c:pt idx="90149">
                  <c:v>14.355492</c:v>
                </c:pt>
                <c:pt idx="90150">
                  <c:v>14.35629</c:v>
                </c:pt>
                <c:pt idx="90151">
                  <c:v>14.359669</c:v>
                </c:pt>
                <c:pt idx="90152">
                  <c:v>14.357001</c:v>
                </c:pt>
                <c:pt idx="90153">
                  <c:v>14.356196000000001</c:v>
                </c:pt>
                <c:pt idx="90154">
                  <c:v>14.362398000000001</c:v>
                </c:pt>
                <c:pt idx="90155">
                  <c:v>14.364739999999999</c:v>
                </c:pt>
                <c:pt idx="90156">
                  <c:v>14.356875</c:v>
                </c:pt>
                <c:pt idx="90157">
                  <c:v>14.355066000000001</c:v>
                </c:pt>
                <c:pt idx="90158">
                  <c:v>14.359258000000001</c:v>
                </c:pt>
                <c:pt idx="90159">
                  <c:v>14.356408999999999</c:v>
                </c:pt>
                <c:pt idx="90160">
                  <c:v>14.355921</c:v>
                </c:pt>
                <c:pt idx="90161">
                  <c:v>14.359681999999999</c:v>
                </c:pt>
                <c:pt idx="90162">
                  <c:v>14.358286</c:v>
                </c:pt>
                <c:pt idx="90163">
                  <c:v>14.355369</c:v>
                </c:pt>
                <c:pt idx="90164">
                  <c:v>14.359852</c:v>
                </c:pt>
                <c:pt idx="90165">
                  <c:v>14.361591000000001</c:v>
                </c:pt>
                <c:pt idx="90166">
                  <c:v>14.353202</c:v>
                </c:pt>
                <c:pt idx="90167">
                  <c:v>14.352297</c:v>
                </c:pt>
                <c:pt idx="90168">
                  <c:v>14.359503</c:v>
                </c:pt>
                <c:pt idx="90169">
                  <c:v>14.359540000000001</c:v>
                </c:pt>
                <c:pt idx="90170">
                  <c:v>14.35698</c:v>
                </c:pt>
                <c:pt idx="90171">
                  <c:v>14.363034000000001</c:v>
                </c:pt>
                <c:pt idx="90172">
                  <c:v>14.365957999999999</c:v>
                </c:pt>
                <c:pt idx="90173">
                  <c:v>14.362354</c:v>
                </c:pt>
                <c:pt idx="90174">
                  <c:v>14.365541</c:v>
                </c:pt>
                <c:pt idx="90175">
                  <c:v>14.367122999999999</c:v>
                </c:pt>
                <c:pt idx="90176">
                  <c:v>14.365031999999999</c:v>
                </c:pt>
                <c:pt idx="90177">
                  <c:v>14.368243</c:v>
                </c:pt>
                <c:pt idx="90178">
                  <c:v>14.367516</c:v>
                </c:pt>
                <c:pt idx="90179">
                  <c:v>14.361910999999999</c:v>
                </c:pt>
                <c:pt idx="90180">
                  <c:v>14.361810999999999</c:v>
                </c:pt>
                <c:pt idx="90181">
                  <c:v>14.365799000000001</c:v>
                </c:pt>
                <c:pt idx="90182">
                  <c:v>14.365301000000001</c:v>
                </c:pt>
                <c:pt idx="90183">
                  <c:v>14.362880000000001</c:v>
                </c:pt>
                <c:pt idx="90184">
                  <c:v>14.364387000000001</c:v>
                </c:pt>
                <c:pt idx="90185">
                  <c:v>14.362902</c:v>
                </c:pt>
                <c:pt idx="90186">
                  <c:v>14.360920999999999</c:v>
                </c:pt>
                <c:pt idx="90187">
                  <c:v>14.36368</c:v>
                </c:pt>
                <c:pt idx="90188">
                  <c:v>14.360348</c:v>
                </c:pt>
                <c:pt idx="90189">
                  <c:v>14.355681000000001</c:v>
                </c:pt>
                <c:pt idx="90190">
                  <c:v>14.362506</c:v>
                </c:pt>
                <c:pt idx="90191">
                  <c:v>14.366721999999999</c:v>
                </c:pt>
                <c:pt idx="90192">
                  <c:v>14.358544999999999</c:v>
                </c:pt>
                <c:pt idx="90193">
                  <c:v>14.360963999999999</c:v>
                </c:pt>
                <c:pt idx="90194">
                  <c:v>14.370597999999999</c:v>
                </c:pt>
                <c:pt idx="90195">
                  <c:v>14.364973000000001</c:v>
                </c:pt>
                <c:pt idx="90196">
                  <c:v>14.362819999999999</c:v>
                </c:pt>
                <c:pt idx="90197">
                  <c:v>14.374223000000001</c:v>
                </c:pt>
                <c:pt idx="90198">
                  <c:v>14.372954999999999</c:v>
                </c:pt>
                <c:pt idx="90199">
                  <c:v>14.359282</c:v>
                </c:pt>
                <c:pt idx="90200">
                  <c:v>14.359124</c:v>
                </c:pt>
                <c:pt idx="90201">
                  <c:v>14.365361999999999</c:v>
                </c:pt>
                <c:pt idx="90202">
                  <c:v>14.357965</c:v>
                </c:pt>
                <c:pt idx="90203">
                  <c:v>14.359664</c:v>
                </c:pt>
                <c:pt idx="90204">
                  <c:v>14.370571999999999</c:v>
                </c:pt>
                <c:pt idx="90205">
                  <c:v>14.363378000000001</c:v>
                </c:pt>
                <c:pt idx="90206">
                  <c:v>14.358504</c:v>
                </c:pt>
                <c:pt idx="90207">
                  <c:v>14.366673</c:v>
                </c:pt>
                <c:pt idx="90208">
                  <c:v>14.369163</c:v>
                </c:pt>
                <c:pt idx="90209">
                  <c:v>14.368861000000001</c:v>
                </c:pt>
                <c:pt idx="90210">
                  <c:v>14.374598000000001</c:v>
                </c:pt>
                <c:pt idx="90211">
                  <c:v>14.372695999999999</c:v>
                </c:pt>
                <c:pt idx="90212">
                  <c:v>14.362996000000001</c:v>
                </c:pt>
                <c:pt idx="90213">
                  <c:v>14.367381999999999</c:v>
                </c:pt>
                <c:pt idx="90214">
                  <c:v>14.372768000000001</c:v>
                </c:pt>
                <c:pt idx="90215">
                  <c:v>14.363852</c:v>
                </c:pt>
                <c:pt idx="90216">
                  <c:v>14.367747</c:v>
                </c:pt>
                <c:pt idx="90217">
                  <c:v>14.381332</c:v>
                </c:pt>
                <c:pt idx="90218">
                  <c:v>14.377964</c:v>
                </c:pt>
                <c:pt idx="90219">
                  <c:v>14.367101</c:v>
                </c:pt>
                <c:pt idx="90220">
                  <c:v>14.368679</c:v>
                </c:pt>
                <c:pt idx="90221">
                  <c:v>14.369465</c:v>
                </c:pt>
                <c:pt idx="90222">
                  <c:v>14.363287</c:v>
                </c:pt>
                <c:pt idx="90223">
                  <c:v>14.367626</c:v>
                </c:pt>
                <c:pt idx="90224">
                  <c:v>14.367964000000001</c:v>
                </c:pt>
                <c:pt idx="90225">
                  <c:v>14.361903</c:v>
                </c:pt>
                <c:pt idx="90226">
                  <c:v>14.368884</c:v>
                </c:pt>
                <c:pt idx="90227">
                  <c:v>14.370893000000001</c:v>
                </c:pt>
                <c:pt idx="90228">
                  <c:v>14.361608</c:v>
                </c:pt>
                <c:pt idx="90229">
                  <c:v>14.362226</c:v>
                </c:pt>
                <c:pt idx="90230">
                  <c:v>14.368302999999999</c:v>
                </c:pt>
                <c:pt idx="90231">
                  <c:v>14.367532000000001</c:v>
                </c:pt>
                <c:pt idx="90232">
                  <c:v>14.371521</c:v>
                </c:pt>
                <c:pt idx="90233">
                  <c:v>14.376507</c:v>
                </c:pt>
                <c:pt idx="90234">
                  <c:v>14.368181</c:v>
                </c:pt>
                <c:pt idx="90235">
                  <c:v>14.367573999999999</c:v>
                </c:pt>
                <c:pt idx="90236">
                  <c:v>14.376162000000001</c:v>
                </c:pt>
                <c:pt idx="90237">
                  <c:v>14.375514000000001</c:v>
                </c:pt>
                <c:pt idx="90238">
                  <c:v>14.372109</c:v>
                </c:pt>
                <c:pt idx="90239">
                  <c:v>14.372857</c:v>
                </c:pt>
                <c:pt idx="90240">
                  <c:v>14.374223000000001</c:v>
                </c:pt>
                <c:pt idx="90241">
                  <c:v>14.370043000000001</c:v>
                </c:pt>
                <c:pt idx="90242">
                  <c:v>14.370117</c:v>
                </c:pt>
                <c:pt idx="90243">
                  <c:v>14.374911000000001</c:v>
                </c:pt>
                <c:pt idx="90244">
                  <c:v>14.369705</c:v>
                </c:pt>
                <c:pt idx="90245">
                  <c:v>14.367258</c:v>
                </c:pt>
                <c:pt idx="90246">
                  <c:v>14.374245999999999</c:v>
                </c:pt>
                <c:pt idx="90247">
                  <c:v>14.374116000000001</c:v>
                </c:pt>
                <c:pt idx="90248">
                  <c:v>14.368626000000001</c:v>
                </c:pt>
                <c:pt idx="90249">
                  <c:v>14.375289</c:v>
                </c:pt>
                <c:pt idx="90250">
                  <c:v>14.381610999999999</c:v>
                </c:pt>
                <c:pt idx="90251">
                  <c:v>14.371676000000001</c:v>
                </c:pt>
                <c:pt idx="90252">
                  <c:v>14.371712</c:v>
                </c:pt>
                <c:pt idx="90253">
                  <c:v>14.383034</c:v>
                </c:pt>
                <c:pt idx="90254">
                  <c:v>14.378199</c:v>
                </c:pt>
                <c:pt idx="90255">
                  <c:v>14.371375</c:v>
                </c:pt>
                <c:pt idx="90256">
                  <c:v>14.373668</c:v>
                </c:pt>
                <c:pt idx="90257">
                  <c:v>14.378869999999999</c:v>
                </c:pt>
                <c:pt idx="90258">
                  <c:v>14.381498000000001</c:v>
                </c:pt>
                <c:pt idx="90259">
                  <c:v>14.380277</c:v>
                </c:pt>
                <c:pt idx="90260">
                  <c:v>14.379775</c:v>
                </c:pt>
                <c:pt idx="90261">
                  <c:v>14.377039999999999</c:v>
                </c:pt>
                <c:pt idx="90262">
                  <c:v>14.374433</c:v>
                </c:pt>
                <c:pt idx="90263">
                  <c:v>14.372104</c:v>
                </c:pt>
                <c:pt idx="90264">
                  <c:v>14.37232</c:v>
                </c:pt>
                <c:pt idx="90265">
                  <c:v>14.377096</c:v>
                </c:pt>
                <c:pt idx="90266">
                  <c:v>14.377579000000001</c:v>
                </c:pt>
                <c:pt idx="90267">
                  <c:v>14.373956</c:v>
                </c:pt>
                <c:pt idx="90268">
                  <c:v>14.370965999999999</c:v>
                </c:pt>
                <c:pt idx="90269">
                  <c:v>14.374356000000001</c:v>
                </c:pt>
                <c:pt idx="90270">
                  <c:v>14.377145000000001</c:v>
                </c:pt>
                <c:pt idx="90271">
                  <c:v>14.374926</c:v>
                </c:pt>
                <c:pt idx="90272">
                  <c:v>14.377504</c:v>
                </c:pt>
                <c:pt idx="90273">
                  <c:v>14.378956000000001</c:v>
                </c:pt>
                <c:pt idx="90274">
                  <c:v>14.375575</c:v>
                </c:pt>
                <c:pt idx="90275">
                  <c:v>14.374561999999999</c:v>
                </c:pt>
                <c:pt idx="90276">
                  <c:v>14.375883999999999</c:v>
                </c:pt>
                <c:pt idx="90277">
                  <c:v>14.373146</c:v>
                </c:pt>
                <c:pt idx="90278">
                  <c:v>14.373079000000001</c:v>
                </c:pt>
                <c:pt idx="90279">
                  <c:v>14.379839</c:v>
                </c:pt>
                <c:pt idx="90280">
                  <c:v>14.379778999999999</c:v>
                </c:pt>
                <c:pt idx="90281">
                  <c:v>14.37922</c:v>
                </c:pt>
                <c:pt idx="90282">
                  <c:v>14.385035999999999</c:v>
                </c:pt>
                <c:pt idx="90283">
                  <c:v>14.381321</c:v>
                </c:pt>
                <c:pt idx="90284">
                  <c:v>14.375643999999999</c:v>
                </c:pt>
                <c:pt idx="90285">
                  <c:v>14.380575</c:v>
                </c:pt>
                <c:pt idx="90286">
                  <c:v>14.384053</c:v>
                </c:pt>
                <c:pt idx="90287">
                  <c:v>14.378015</c:v>
                </c:pt>
                <c:pt idx="90288">
                  <c:v>14.378973</c:v>
                </c:pt>
                <c:pt idx="90289">
                  <c:v>14.386339</c:v>
                </c:pt>
                <c:pt idx="90290">
                  <c:v>14.379663000000001</c:v>
                </c:pt>
                <c:pt idx="90291">
                  <c:v>14.377611</c:v>
                </c:pt>
                <c:pt idx="90292">
                  <c:v>14.38733</c:v>
                </c:pt>
                <c:pt idx="90293">
                  <c:v>14.384043</c:v>
                </c:pt>
                <c:pt idx="90294">
                  <c:v>14.376791000000001</c:v>
                </c:pt>
                <c:pt idx="90295">
                  <c:v>14.382778</c:v>
                </c:pt>
                <c:pt idx="90296">
                  <c:v>14.386537000000001</c:v>
                </c:pt>
                <c:pt idx="90297">
                  <c:v>14.379372999999999</c:v>
                </c:pt>
                <c:pt idx="90298">
                  <c:v>14.381976999999999</c:v>
                </c:pt>
                <c:pt idx="90299">
                  <c:v>14.388061</c:v>
                </c:pt>
                <c:pt idx="90300">
                  <c:v>14.380993999999999</c:v>
                </c:pt>
                <c:pt idx="90301">
                  <c:v>14.381748</c:v>
                </c:pt>
                <c:pt idx="90302">
                  <c:v>14.386582000000001</c:v>
                </c:pt>
                <c:pt idx="90303">
                  <c:v>14.38026</c:v>
                </c:pt>
                <c:pt idx="90304">
                  <c:v>14.380088000000001</c:v>
                </c:pt>
                <c:pt idx="90305">
                  <c:v>14.38504</c:v>
                </c:pt>
                <c:pt idx="90306">
                  <c:v>14.384634</c:v>
                </c:pt>
                <c:pt idx="90307">
                  <c:v>14.382680000000001</c:v>
                </c:pt>
                <c:pt idx="90308">
                  <c:v>14.384410000000001</c:v>
                </c:pt>
                <c:pt idx="90309">
                  <c:v>14.380544</c:v>
                </c:pt>
                <c:pt idx="90310">
                  <c:v>14.375347</c:v>
                </c:pt>
                <c:pt idx="90311">
                  <c:v>14.382326000000001</c:v>
                </c:pt>
                <c:pt idx="90312">
                  <c:v>14.381309999999999</c:v>
                </c:pt>
                <c:pt idx="90313">
                  <c:v>14.374525999999999</c:v>
                </c:pt>
                <c:pt idx="90314">
                  <c:v>14.384914</c:v>
                </c:pt>
                <c:pt idx="90315">
                  <c:v>14.395106</c:v>
                </c:pt>
                <c:pt idx="90316">
                  <c:v>14.386748000000001</c:v>
                </c:pt>
                <c:pt idx="90317">
                  <c:v>14.377431</c:v>
                </c:pt>
                <c:pt idx="90318">
                  <c:v>14.384475</c:v>
                </c:pt>
                <c:pt idx="90319">
                  <c:v>14.388636999999999</c:v>
                </c:pt>
                <c:pt idx="90320">
                  <c:v>14.382655</c:v>
                </c:pt>
                <c:pt idx="90321">
                  <c:v>14.384605000000001</c:v>
                </c:pt>
                <c:pt idx="90322">
                  <c:v>14.385312000000001</c:v>
                </c:pt>
                <c:pt idx="90323">
                  <c:v>14.381938</c:v>
                </c:pt>
                <c:pt idx="90324">
                  <c:v>14.383687</c:v>
                </c:pt>
                <c:pt idx="90325">
                  <c:v>14.386898</c:v>
                </c:pt>
                <c:pt idx="90326">
                  <c:v>14.388472999999999</c:v>
                </c:pt>
                <c:pt idx="90327">
                  <c:v>14.388127000000001</c:v>
                </c:pt>
                <c:pt idx="90328">
                  <c:v>14.389597999999999</c:v>
                </c:pt>
                <c:pt idx="90329">
                  <c:v>14.388766</c:v>
                </c:pt>
                <c:pt idx="90330">
                  <c:v>14.387815</c:v>
                </c:pt>
                <c:pt idx="90331">
                  <c:v>14.389408</c:v>
                </c:pt>
                <c:pt idx="90332">
                  <c:v>14.384244000000001</c:v>
                </c:pt>
                <c:pt idx="90333">
                  <c:v>14.380851</c:v>
                </c:pt>
                <c:pt idx="90334">
                  <c:v>14.388866999999999</c:v>
                </c:pt>
                <c:pt idx="90335">
                  <c:v>14.391809</c:v>
                </c:pt>
                <c:pt idx="90336">
                  <c:v>14.383175</c:v>
                </c:pt>
                <c:pt idx="90337">
                  <c:v>14.384855999999999</c:v>
                </c:pt>
                <c:pt idx="90338">
                  <c:v>14.394767</c:v>
                </c:pt>
                <c:pt idx="90339">
                  <c:v>14.391304999999999</c:v>
                </c:pt>
                <c:pt idx="90340">
                  <c:v>14.388906</c:v>
                </c:pt>
                <c:pt idx="90341">
                  <c:v>14.392116</c:v>
                </c:pt>
                <c:pt idx="90342">
                  <c:v>14.390693000000001</c:v>
                </c:pt>
                <c:pt idx="90343">
                  <c:v>14.389882999999999</c:v>
                </c:pt>
                <c:pt idx="90344">
                  <c:v>14.38918</c:v>
                </c:pt>
                <c:pt idx="90345">
                  <c:v>14.388090999999999</c:v>
                </c:pt>
                <c:pt idx="90346">
                  <c:v>14.385771</c:v>
                </c:pt>
                <c:pt idx="90347">
                  <c:v>14.386717000000001</c:v>
                </c:pt>
                <c:pt idx="90348">
                  <c:v>14.390321</c:v>
                </c:pt>
                <c:pt idx="90349">
                  <c:v>14.390612000000001</c:v>
                </c:pt>
                <c:pt idx="90350">
                  <c:v>14.390819</c:v>
                </c:pt>
                <c:pt idx="90351">
                  <c:v>14.389778</c:v>
                </c:pt>
                <c:pt idx="90352">
                  <c:v>14.386742999999999</c:v>
                </c:pt>
                <c:pt idx="90353">
                  <c:v>14.388700999999999</c:v>
                </c:pt>
                <c:pt idx="90354">
                  <c:v>14.392569999999999</c:v>
                </c:pt>
                <c:pt idx="90355">
                  <c:v>14.390423999999999</c:v>
                </c:pt>
                <c:pt idx="90356">
                  <c:v>14.388624</c:v>
                </c:pt>
                <c:pt idx="90357">
                  <c:v>14.396668</c:v>
                </c:pt>
                <c:pt idx="90358">
                  <c:v>14.39917</c:v>
                </c:pt>
                <c:pt idx="90359">
                  <c:v>14.393345999999999</c:v>
                </c:pt>
                <c:pt idx="90360">
                  <c:v>14.395287</c:v>
                </c:pt>
                <c:pt idx="90361">
                  <c:v>14.396953</c:v>
                </c:pt>
                <c:pt idx="90362">
                  <c:v>14.391458999999999</c:v>
                </c:pt>
                <c:pt idx="90363">
                  <c:v>14.390673</c:v>
                </c:pt>
                <c:pt idx="90364">
                  <c:v>14.395144</c:v>
                </c:pt>
                <c:pt idx="90365">
                  <c:v>14.393259</c:v>
                </c:pt>
                <c:pt idx="90366">
                  <c:v>14.390409</c:v>
                </c:pt>
                <c:pt idx="90367">
                  <c:v>14.396036</c:v>
                </c:pt>
                <c:pt idx="90368">
                  <c:v>14.393668999999999</c:v>
                </c:pt>
                <c:pt idx="90369">
                  <c:v>14.388163</c:v>
                </c:pt>
                <c:pt idx="90370">
                  <c:v>14.395799</c:v>
                </c:pt>
                <c:pt idx="90371">
                  <c:v>14.398045</c:v>
                </c:pt>
                <c:pt idx="90372">
                  <c:v>14.38875</c:v>
                </c:pt>
                <c:pt idx="90373">
                  <c:v>14.388429</c:v>
                </c:pt>
                <c:pt idx="90374">
                  <c:v>14.394489999999999</c:v>
                </c:pt>
                <c:pt idx="90375">
                  <c:v>14.389621</c:v>
                </c:pt>
                <c:pt idx="90376">
                  <c:v>14.387759000000001</c:v>
                </c:pt>
                <c:pt idx="90377">
                  <c:v>14.396477000000001</c:v>
                </c:pt>
                <c:pt idx="90378">
                  <c:v>14.396219</c:v>
                </c:pt>
                <c:pt idx="90379">
                  <c:v>14.394486000000001</c:v>
                </c:pt>
                <c:pt idx="90380">
                  <c:v>14.399639000000001</c:v>
                </c:pt>
                <c:pt idx="90381">
                  <c:v>14.401111999999999</c:v>
                </c:pt>
                <c:pt idx="90382">
                  <c:v>14.398609</c:v>
                </c:pt>
                <c:pt idx="90383">
                  <c:v>14.396787</c:v>
                </c:pt>
                <c:pt idx="90384">
                  <c:v>14.395778999999999</c:v>
                </c:pt>
                <c:pt idx="90385">
                  <c:v>14.395493</c:v>
                </c:pt>
                <c:pt idx="90386">
                  <c:v>14.396928000000001</c:v>
                </c:pt>
                <c:pt idx="90387">
                  <c:v>14.398579</c:v>
                </c:pt>
                <c:pt idx="90388">
                  <c:v>14.396017000000001</c:v>
                </c:pt>
                <c:pt idx="90389">
                  <c:v>14.396925</c:v>
                </c:pt>
                <c:pt idx="90390">
                  <c:v>14.399107000000001</c:v>
                </c:pt>
                <c:pt idx="90391">
                  <c:v>14.394553999999999</c:v>
                </c:pt>
                <c:pt idx="90392">
                  <c:v>14.393128000000001</c:v>
                </c:pt>
                <c:pt idx="90393">
                  <c:v>14.399452999999999</c:v>
                </c:pt>
                <c:pt idx="90394">
                  <c:v>14.405231000000001</c:v>
                </c:pt>
                <c:pt idx="90395">
                  <c:v>14.401733999999999</c:v>
                </c:pt>
                <c:pt idx="90396">
                  <c:v>14.398242</c:v>
                </c:pt>
                <c:pt idx="90397">
                  <c:v>14.400466</c:v>
                </c:pt>
                <c:pt idx="90398">
                  <c:v>14.398744000000001</c:v>
                </c:pt>
                <c:pt idx="90399">
                  <c:v>14.397672</c:v>
                </c:pt>
                <c:pt idx="90400">
                  <c:v>14.399644</c:v>
                </c:pt>
                <c:pt idx="90401">
                  <c:v>14.396219</c:v>
                </c:pt>
                <c:pt idx="90402">
                  <c:v>14.391926</c:v>
                </c:pt>
                <c:pt idx="90403">
                  <c:v>14.397492</c:v>
                </c:pt>
                <c:pt idx="90404">
                  <c:v>14.400358000000001</c:v>
                </c:pt>
                <c:pt idx="90405">
                  <c:v>14.39433</c:v>
                </c:pt>
                <c:pt idx="90406">
                  <c:v>14.400976999999999</c:v>
                </c:pt>
                <c:pt idx="90407">
                  <c:v>14.405506000000001</c:v>
                </c:pt>
                <c:pt idx="90408">
                  <c:v>14.395599000000001</c:v>
                </c:pt>
                <c:pt idx="90409">
                  <c:v>14.398145</c:v>
                </c:pt>
                <c:pt idx="90410">
                  <c:v>14.403936</c:v>
                </c:pt>
                <c:pt idx="90411">
                  <c:v>14.396849</c:v>
                </c:pt>
                <c:pt idx="90412">
                  <c:v>14.396473</c:v>
                </c:pt>
                <c:pt idx="90413">
                  <c:v>14.405193000000001</c:v>
                </c:pt>
                <c:pt idx="90414">
                  <c:v>14.403064000000001</c:v>
                </c:pt>
                <c:pt idx="90415">
                  <c:v>14.401087</c:v>
                </c:pt>
                <c:pt idx="90416">
                  <c:v>14.407927000000001</c:v>
                </c:pt>
                <c:pt idx="90417">
                  <c:v>14.402100000000001</c:v>
                </c:pt>
                <c:pt idx="90418">
                  <c:v>14.396782</c:v>
                </c:pt>
                <c:pt idx="90419">
                  <c:v>14.402831000000001</c:v>
                </c:pt>
                <c:pt idx="90420">
                  <c:v>14.40005</c:v>
                </c:pt>
                <c:pt idx="90421">
                  <c:v>14.396800000000001</c:v>
                </c:pt>
                <c:pt idx="90422">
                  <c:v>14.402305999999999</c:v>
                </c:pt>
                <c:pt idx="90423">
                  <c:v>14.405141</c:v>
                </c:pt>
                <c:pt idx="90424">
                  <c:v>14.399759</c:v>
                </c:pt>
                <c:pt idx="90425">
                  <c:v>14.402198</c:v>
                </c:pt>
                <c:pt idx="90426">
                  <c:v>14.413125000000001</c:v>
                </c:pt>
                <c:pt idx="90427">
                  <c:v>14.408151</c:v>
                </c:pt>
                <c:pt idx="90428">
                  <c:v>14.403670999999999</c:v>
                </c:pt>
                <c:pt idx="90429">
                  <c:v>14.407527999999999</c:v>
                </c:pt>
                <c:pt idx="90430">
                  <c:v>14.405931000000001</c:v>
                </c:pt>
                <c:pt idx="90431">
                  <c:v>14.403264</c:v>
                </c:pt>
                <c:pt idx="90432">
                  <c:v>14.404919</c:v>
                </c:pt>
                <c:pt idx="90433">
                  <c:v>14.405882</c:v>
                </c:pt>
                <c:pt idx="90434">
                  <c:v>14.399984</c:v>
                </c:pt>
                <c:pt idx="90435">
                  <c:v>14.402742</c:v>
                </c:pt>
                <c:pt idx="90436">
                  <c:v>14.409692</c:v>
                </c:pt>
                <c:pt idx="90437">
                  <c:v>14.404272000000001</c:v>
                </c:pt>
                <c:pt idx="90438">
                  <c:v>14.404112</c:v>
                </c:pt>
                <c:pt idx="90439">
                  <c:v>14.410848</c:v>
                </c:pt>
                <c:pt idx="90440">
                  <c:v>14.408087999999999</c:v>
                </c:pt>
                <c:pt idx="90441">
                  <c:v>14.401548</c:v>
                </c:pt>
                <c:pt idx="90442">
                  <c:v>14.402162000000001</c:v>
                </c:pt>
                <c:pt idx="90443">
                  <c:v>14.405072000000001</c:v>
                </c:pt>
                <c:pt idx="90444">
                  <c:v>14.402065</c:v>
                </c:pt>
                <c:pt idx="90445">
                  <c:v>14.40314</c:v>
                </c:pt>
                <c:pt idx="90446">
                  <c:v>14.406273000000001</c:v>
                </c:pt>
                <c:pt idx="90447">
                  <c:v>14.403661</c:v>
                </c:pt>
                <c:pt idx="90448">
                  <c:v>14.406131999999999</c:v>
                </c:pt>
                <c:pt idx="90449">
                  <c:v>14.410114999999999</c:v>
                </c:pt>
                <c:pt idx="90450">
                  <c:v>14.406584000000001</c:v>
                </c:pt>
                <c:pt idx="90451">
                  <c:v>14.402004</c:v>
                </c:pt>
                <c:pt idx="90452">
                  <c:v>14.402096999999999</c:v>
                </c:pt>
                <c:pt idx="90453">
                  <c:v>14.402054</c:v>
                </c:pt>
                <c:pt idx="90454">
                  <c:v>14.402054</c:v>
                </c:pt>
                <c:pt idx="90455">
                  <c:v>14.411637000000001</c:v>
                </c:pt>
                <c:pt idx="90456">
                  <c:v>14.413249</c:v>
                </c:pt>
                <c:pt idx="90457">
                  <c:v>14.405707</c:v>
                </c:pt>
                <c:pt idx="90458">
                  <c:v>14.408986000000001</c:v>
                </c:pt>
                <c:pt idx="90459">
                  <c:v>14.41168</c:v>
                </c:pt>
                <c:pt idx="90460">
                  <c:v>14.407864</c:v>
                </c:pt>
                <c:pt idx="90461">
                  <c:v>14.409598000000001</c:v>
                </c:pt>
                <c:pt idx="90462">
                  <c:v>14.415281999999999</c:v>
                </c:pt>
                <c:pt idx="90463">
                  <c:v>14.412808999999999</c:v>
                </c:pt>
                <c:pt idx="90464">
                  <c:v>14.411275</c:v>
                </c:pt>
                <c:pt idx="90465">
                  <c:v>14.418564</c:v>
                </c:pt>
                <c:pt idx="90466">
                  <c:v>14.417965000000001</c:v>
                </c:pt>
                <c:pt idx="90467">
                  <c:v>14.41001</c:v>
                </c:pt>
                <c:pt idx="90468">
                  <c:v>14.410271</c:v>
                </c:pt>
                <c:pt idx="90469">
                  <c:v>14.411901</c:v>
                </c:pt>
                <c:pt idx="90470">
                  <c:v>14.404598999999999</c:v>
                </c:pt>
                <c:pt idx="90471">
                  <c:v>14.404028</c:v>
                </c:pt>
                <c:pt idx="90472">
                  <c:v>14.413351</c:v>
                </c:pt>
                <c:pt idx="90473">
                  <c:v>14.411255000000001</c:v>
                </c:pt>
                <c:pt idx="90474">
                  <c:v>14.407685000000001</c:v>
                </c:pt>
                <c:pt idx="90475">
                  <c:v>14.412236</c:v>
                </c:pt>
                <c:pt idx="90476">
                  <c:v>14.407278</c:v>
                </c:pt>
                <c:pt idx="90477">
                  <c:v>14.403791999999999</c:v>
                </c:pt>
                <c:pt idx="90478">
                  <c:v>14.413948</c:v>
                </c:pt>
                <c:pt idx="90479">
                  <c:v>14.417109999999999</c:v>
                </c:pt>
                <c:pt idx="90480">
                  <c:v>14.408937</c:v>
                </c:pt>
                <c:pt idx="90481">
                  <c:v>14.408217</c:v>
                </c:pt>
                <c:pt idx="90482">
                  <c:v>14.412015</c:v>
                </c:pt>
                <c:pt idx="90483">
                  <c:v>14.4069</c:v>
                </c:pt>
                <c:pt idx="90484">
                  <c:v>14.409915</c:v>
                </c:pt>
                <c:pt idx="90485">
                  <c:v>14.417540000000001</c:v>
                </c:pt>
                <c:pt idx="90486">
                  <c:v>14.414183</c:v>
                </c:pt>
                <c:pt idx="90487">
                  <c:v>14.413608</c:v>
                </c:pt>
                <c:pt idx="90488">
                  <c:v>14.418350999999999</c:v>
                </c:pt>
                <c:pt idx="90489">
                  <c:v>14.414652</c:v>
                </c:pt>
                <c:pt idx="90490">
                  <c:v>14.409368000000001</c:v>
                </c:pt>
                <c:pt idx="90491">
                  <c:v>14.416606</c:v>
                </c:pt>
                <c:pt idx="90492">
                  <c:v>14.419667</c:v>
                </c:pt>
                <c:pt idx="90493">
                  <c:v>14.413106000000001</c:v>
                </c:pt>
                <c:pt idx="90494">
                  <c:v>14.416694</c:v>
                </c:pt>
                <c:pt idx="90495">
                  <c:v>14.418138000000001</c:v>
                </c:pt>
                <c:pt idx="90496">
                  <c:v>14.413360000000001</c:v>
                </c:pt>
                <c:pt idx="90497">
                  <c:v>14.414057</c:v>
                </c:pt>
                <c:pt idx="90498">
                  <c:v>14.410828</c:v>
                </c:pt>
                <c:pt idx="90499">
                  <c:v>14.410857999999999</c:v>
                </c:pt>
                <c:pt idx="90500">
                  <c:v>14.417645</c:v>
                </c:pt>
                <c:pt idx="90501">
                  <c:v>14.421163</c:v>
                </c:pt>
                <c:pt idx="90502">
                  <c:v>14.417083</c:v>
                </c:pt>
                <c:pt idx="90503">
                  <c:v>14.413118000000001</c:v>
                </c:pt>
                <c:pt idx="90504">
                  <c:v>14.41675</c:v>
                </c:pt>
                <c:pt idx="90505">
                  <c:v>14.418491</c:v>
                </c:pt>
                <c:pt idx="90506">
                  <c:v>14.416962</c:v>
                </c:pt>
                <c:pt idx="90507">
                  <c:v>14.415765</c:v>
                </c:pt>
                <c:pt idx="90508">
                  <c:v>14.416575999999999</c:v>
                </c:pt>
                <c:pt idx="90509">
                  <c:v>14.413738</c:v>
                </c:pt>
                <c:pt idx="90510">
                  <c:v>14.409938</c:v>
                </c:pt>
                <c:pt idx="90511">
                  <c:v>14.417699000000001</c:v>
                </c:pt>
                <c:pt idx="90512">
                  <c:v>14.419098999999999</c:v>
                </c:pt>
                <c:pt idx="90513">
                  <c:v>14.413371</c:v>
                </c:pt>
                <c:pt idx="90514">
                  <c:v>14.416185</c:v>
                </c:pt>
                <c:pt idx="90515">
                  <c:v>14.418331999999999</c:v>
                </c:pt>
                <c:pt idx="90516">
                  <c:v>14.417824</c:v>
                </c:pt>
                <c:pt idx="90517">
                  <c:v>14.416983</c:v>
                </c:pt>
                <c:pt idx="90518">
                  <c:v>14.418645</c:v>
                </c:pt>
                <c:pt idx="90519">
                  <c:v>14.419466</c:v>
                </c:pt>
                <c:pt idx="90520">
                  <c:v>14.420653</c:v>
                </c:pt>
                <c:pt idx="90521">
                  <c:v>14.423501</c:v>
                </c:pt>
                <c:pt idx="90522">
                  <c:v>14.41818</c:v>
                </c:pt>
                <c:pt idx="90523">
                  <c:v>14.418341</c:v>
                </c:pt>
                <c:pt idx="90524">
                  <c:v>14.423568</c:v>
                </c:pt>
                <c:pt idx="90525">
                  <c:v>14.418853</c:v>
                </c:pt>
                <c:pt idx="90526">
                  <c:v>14.416902</c:v>
                </c:pt>
                <c:pt idx="90527">
                  <c:v>14.423717999999999</c:v>
                </c:pt>
                <c:pt idx="90528">
                  <c:v>14.424035</c:v>
                </c:pt>
                <c:pt idx="90529">
                  <c:v>14.416956000000001</c:v>
                </c:pt>
                <c:pt idx="90530">
                  <c:v>14.418964000000001</c:v>
                </c:pt>
                <c:pt idx="90531">
                  <c:v>14.420336000000001</c:v>
                </c:pt>
                <c:pt idx="90532">
                  <c:v>14.414812</c:v>
                </c:pt>
                <c:pt idx="90533">
                  <c:v>14.422803</c:v>
                </c:pt>
                <c:pt idx="90534">
                  <c:v>14.432423999999999</c:v>
                </c:pt>
                <c:pt idx="90535">
                  <c:v>14.425986999999999</c:v>
                </c:pt>
                <c:pt idx="90536">
                  <c:v>14.419966000000001</c:v>
                </c:pt>
                <c:pt idx="90537">
                  <c:v>14.425508000000001</c:v>
                </c:pt>
                <c:pt idx="90538">
                  <c:v>14.425663999999999</c:v>
                </c:pt>
                <c:pt idx="90539">
                  <c:v>14.418132</c:v>
                </c:pt>
                <c:pt idx="90540">
                  <c:v>14.423677</c:v>
                </c:pt>
                <c:pt idx="90541">
                  <c:v>14.42648</c:v>
                </c:pt>
                <c:pt idx="90542">
                  <c:v>14.416829999999999</c:v>
                </c:pt>
                <c:pt idx="90543">
                  <c:v>14.419433</c:v>
                </c:pt>
                <c:pt idx="90544">
                  <c:v>14.422615</c:v>
                </c:pt>
                <c:pt idx="90545">
                  <c:v>14.41826</c:v>
                </c:pt>
                <c:pt idx="90546">
                  <c:v>14.422760999999999</c:v>
                </c:pt>
                <c:pt idx="90547">
                  <c:v>14.42759</c:v>
                </c:pt>
                <c:pt idx="90548">
                  <c:v>14.420323</c:v>
                </c:pt>
                <c:pt idx="90549">
                  <c:v>14.420507000000001</c:v>
                </c:pt>
                <c:pt idx="90550">
                  <c:v>14.430885</c:v>
                </c:pt>
                <c:pt idx="90551">
                  <c:v>14.424234999999999</c:v>
                </c:pt>
                <c:pt idx="90552">
                  <c:v>14.418089999999999</c:v>
                </c:pt>
                <c:pt idx="90553">
                  <c:v>14.425224</c:v>
                </c:pt>
                <c:pt idx="90554">
                  <c:v>14.422362</c:v>
                </c:pt>
                <c:pt idx="90555">
                  <c:v>14.420449</c:v>
                </c:pt>
                <c:pt idx="90556">
                  <c:v>14.424025</c:v>
                </c:pt>
                <c:pt idx="90557">
                  <c:v>14.421416000000001</c:v>
                </c:pt>
                <c:pt idx="90558">
                  <c:v>14.42334</c:v>
                </c:pt>
                <c:pt idx="90559">
                  <c:v>14.431571</c:v>
                </c:pt>
                <c:pt idx="90560">
                  <c:v>14.431915</c:v>
                </c:pt>
                <c:pt idx="90561">
                  <c:v>14.423446</c:v>
                </c:pt>
                <c:pt idx="90562">
                  <c:v>14.420999999999999</c:v>
                </c:pt>
                <c:pt idx="90563">
                  <c:v>14.425677</c:v>
                </c:pt>
                <c:pt idx="90564">
                  <c:v>14.422598000000001</c:v>
                </c:pt>
                <c:pt idx="90565">
                  <c:v>14.416003999999999</c:v>
                </c:pt>
                <c:pt idx="90566">
                  <c:v>14.42093</c:v>
                </c:pt>
                <c:pt idx="90567">
                  <c:v>14.428921000000001</c:v>
                </c:pt>
                <c:pt idx="90568">
                  <c:v>14.428394000000001</c:v>
                </c:pt>
                <c:pt idx="90569">
                  <c:v>14.433446999999999</c:v>
                </c:pt>
                <c:pt idx="90570">
                  <c:v>14.435807</c:v>
                </c:pt>
                <c:pt idx="90571">
                  <c:v>14.426685000000001</c:v>
                </c:pt>
                <c:pt idx="90572">
                  <c:v>14.428941</c:v>
                </c:pt>
                <c:pt idx="90573">
                  <c:v>14.434955</c:v>
                </c:pt>
                <c:pt idx="90574">
                  <c:v>14.427136000000001</c:v>
                </c:pt>
                <c:pt idx="90575">
                  <c:v>14.423553</c:v>
                </c:pt>
                <c:pt idx="90576">
                  <c:v>14.431214000000001</c:v>
                </c:pt>
                <c:pt idx="90577">
                  <c:v>14.436260000000001</c:v>
                </c:pt>
                <c:pt idx="90578">
                  <c:v>14.434051</c:v>
                </c:pt>
                <c:pt idx="90579">
                  <c:v>14.429086</c:v>
                </c:pt>
                <c:pt idx="90580">
                  <c:v>14.426511</c:v>
                </c:pt>
                <c:pt idx="90581">
                  <c:v>14.428466</c:v>
                </c:pt>
                <c:pt idx="90582">
                  <c:v>14.430592000000001</c:v>
                </c:pt>
                <c:pt idx="90583">
                  <c:v>14.428217</c:v>
                </c:pt>
                <c:pt idx="90584">
                  <c:v>14.426575</c:v>
                </c:pt>
                <c:pt idx="90585">
                  <c:v>14.430171</c:v>
                </c:pt>
                <c:pt idx="90586">
                  <c:v>14.433979000000001</c:v>
                </c:pt>
                <c:pt idx="90587">
                  <c:v>14.433023</c:v>
                </c:pt>
                <c:pt idx="90588">
                  <c:v>14.429364</c:v>
                </c:pt>
                <c:pt idx="90589">
                  <c:v>14.430523000000001</c:v>
                </c:pt>
                <c:pt idx="90590">
                  <c:v>14.429649</c:v>
                </c:pt>
                <c:pt idx="90591">
                  <c:v>14.426833</c:v>
                </c:pt>
                <c:pt idx="90592">
                  <c:v>14.430300000000001</c:v>
                </c:pt>
                <c:pt idx="90593">
                  <c:v>14.430094</c:v>
                </c:pt>
                <c:pt idx="90594">
                  <c:v>14.425007000000001</c:v>
                </c:pt>
                <c:pt idx="90595">
                  <c:v>14.428032999999999</c:v>
                </c:pt>
                <c:pt idx="90596">
                  <c:v>14.434670000000001</c:v>
                </c:pt>
                <c:pt idx="90597">
                  <c:v>14.430934000000001</c:v>
                </c:pt>
                <c:pt idx="90598">
                  <c:v>14.427298</c:v>
                </c:pt>
                <c:pt idx="90599">
                  <c:v>14.43472</c:v>
                </c:pt>
                <c:pt idx="90600">
                  <c:v>14.43327</c:v>
                </c:pt>
                <c:pt idx="90601">
                  <c:v>14.428687999999999</c:v>
                </c:pt>
                <c:pt idx="90602">
                  <c:v>14.434483</c:v>
                </c:pt>
                <c:pt idx="90603">
                  <c:v>14.435214</c:v>
                </c:pt>
                <c:pt idx="90604">
                  <c:v>14.431297000000001</c:v>
                </c:pt>
                <c:pt idx="90605">
                  <c:v>14.427681</c:v>
                </c:pt>
                <c:pt idx="90606">
                  <c:v>14.429285</c:v>
                </c:pt>
                <c:pt idx="90607">
                  <c:v>14.431397</c:v>
                </c:pt>
                <c:pt idx="90608">
                  <c:v>14.430293000000001</c:v>
                </c:pt>
                <c:pt idx="90609">
                  <c:v>14.432017</c:v>
                </c:pt>
                <c:pt idx="90610">
                  <c:v>14.431100000000001</c:v>
                </c:pt>
                <c:pt idx="90611">
                  <c:v>14.434418000000001</c:v>
                </c:pt>
                <c:pt idx="90612">
                  <c:v>14.441039999999999</c:v>
                </c:pt>
                <c:pt idx="90613">
                  <c:v>14.438375000000001</c:v>
                </c:pt>
                <c:pt idx="90614">
                  <c:v>14.432378999999999</c:v>
                </c:pt>
                <c:pt idx="90615">
                  <c:v>14.434661</c:v>
                </c:pt>
                <c:pt idx="90616">
                  <c:v>14.437161</c:v>
                </c:pt>
                <c:pt idx="90617">
                  <c:v>14.431215999999999</c:v>
                </c:pt>
                <c:pt idx="90618">
                  <c:v>14.435283</c:v>
                </c:pt>
                <c:pt idx="90619">
                  <c:v>14.445325</c:v>
                </c:pt>
                <c:pt idx="90620">
                  <c:v>14.437455</c:v>
                </c:pt>
                <c:pt idx="90621">
                  <c:v>14.435483</c:v>
                </c:pt>
                <c:pt idx="90622">
                  <c:v>14.442109</c:v>
                </c:pt>
                <c:pt idx="90623">
                  <c:v>14.437417999999999</c:v>
                </c:pt>
                <c:pt idx="90624">
                  <c:v>14.434189999999999</c:v>
                </c:pt>
                <c:pt idx="90625">
                  <c:v>14.439062</c:v>
                </c:pt>
                <c:pt idx="90626">
                  <c:v>14.436037000000001</c:v>
                </c:pt>
                <c:pt idx="90627">
                  <c:v>14.427845</c:v>
                </c:pt>
                <c:pt idx="90628">
                  <c:v>14.435952</c:v>
                </c:pt>
                <c:pt idx="90629">
                  <c:v>14.439705999999999</c:v>
                </c:pt>
                <c:pt idx="90630">
                  <c:v>14.429717999999999</c:v>
                </c:pt>
                <c:pt idx="90631">
                  <c:v>14.430154999999999</c:v>
                </c:pt>
                <c:pt idx="90632">
                  <c:v>14.433786</c:v>
                </c:pt>
                <c:pt idx="90633">
                  <c:v>14.433744000000001</c:v>
                </c:pt>
                <c:pt idx="90634">
                  <c:v>14.437378000000001</c:v>
                </c:pt>
                <c:pt idx="90635">
                  <c:v>14.442504</c:v>
                </c:pt>
                <c:pt idx="90636">
                  <c:v>14.439168</c:v>
                </c:pt>
                <c:pt idx="90637">
                  <c:v>14.433771999999999</c:v>
                </c:pt>
                <c:pt idx="90638">
                  <c:v>14.44314</c:v>
                </c:pt>
                <c:pt idx="90639">
                  <c:v>14.449723000000001</c:v>
                </c:pt>
                <c:pt idx="90640">
                  <c:v>14.440823999999999</c:v>
                </c:pt>
                <c:pt idx="90641">
                  <c:v>14.438770999999999</c:v>
                </c:pt>
                <c:pt idx="90642">
                  <c:v>14.444621</c:v>
                </c:pt>
                <c:pt idx="90643">
                  <c:v>14.439622999999999</c:v>
                </c:pt>
                <c:pt idx="90644">
                  <c:v>14.433692000000001</c:v>
                </c:pt>
                <c:pt idx="90645">
                  <c:v>14.440376000000001</c:v>
                </c:pt>
                <c:pt idx="90646">
                  <c:v>14.443128</c:v>
                </c:pt>
                <c:pt idx="90647">
                  <c:v>14.437676</c:v>
                </c:pt>
                <c:pt idx="90648">
                  <c:v>14.436189000000001</c:v>
                </c:pt>
                <c:pt idx="90649">
                  <c:v>14.434888000000001</c:v>
                </c:pt>
                <c:pt idx="90650">
                  <c:v>14.433816999999999</c:v>
                </c:pt>
                <c:pt idx="90651">
                  <c:v>14.439389</c:v>
                </c:pt>
                <c:pt idx="90652">
                  <c:v>14.446522</c:v>
                </c:pt>
                <c:pt idx="90653">
                  <c:v>14.443237</c:v>
                </c:pt>
                <c:pt idx="90654">
                  <c:v>14.440962000000001</c:v>
                </c:pt>
                <c:pt idx="90655">
                  <c:v>14.446161999999999</c:v>
                </c:pt>
                <c:pt idx="90656">
                  <c:v>14.441853999999999</c:v>
                </c:pt>
                <c:pt idx="90657">
                  <c:v>14.438329</c:v>
                </c:pt>
                <c:pt idx="90658">
                  <c:v>14.445672999999999</c:v>
                </c:pt>
                <c:pt idx="90659">
                  <c:v>14.444601</c:v>
                </c:pt>
                <c:pt idx="90660">
                  <c:v>14.437649</c:v>
                </c:pt>
                <c:pt idx="90661">
                  <c:v>14.438886</c:v>
                </c:pt>
                <c:pt idx="90662">
                  <c:v>14.442379000000001</c:v>
                </c:pt>
                <c:pt idx="90663">
                  <c:v>14.441834999999999</c:v>
                </c:pt>
                <c:pt idx="90664">
                  <c:v>14.443822000000001</c:v>
                </c:pt>
                <c:pt idx="90665">
                  <c:v>14.443536</c:v>
                </c:pt>
                <c:pt idx="90666">
                  <c:v>14.436959999999999</c:v>
                </c:pt>
                <c:pt idx="90667">
                  <c:v>14.438230000000001</c:v>
                </c:pt>
                <c:pt idx="90668">
                  <c:v>14.441824</c:v>
                </c:pt>
                <c:pt idx="90669">
                  <c:v>14.439024</c:v>
                </c:pt>
                <c:pt idx="90670">
                  <c:v>14.439078</c:v>
                </c:pt>
                <c:pt idx="90671">
                  <c:v>14.442415</c:v>
                </c:pt>
                <c:pt idx="90672">
                  <c:v>14.445828000000001</c:v>
                </c:pt>
                <c:pt idx="90673">
                  <c:v>14.444233000000001</c:v>
                </c:pt>
                <c:pt idx="90674">
                  <c:v>14.446035999999999</c:v>
                </c:pt>
                <c:pt idx="90675">
                  <c:v>14.452146000000001</c:v>
                </c:pt>
                <c:pt idx="90676">
                  <c:v>14.449558</c:v>
                </c:pt>
                <c:pt idx="90677">
                  <c:v>14.447051999999999</c:v>
                </c:pt>
                <c:pt idx="90678">
                  <c:v>14.446187999999999</c:v>
                </c:pt>
                <c:pt idx="90679">
                  <c:v>14.442276</c:v>
                </c:pt>
                <c:pt idx="90680">
                  <c:v>14.446218999999999</c:v>
                </c:pt>
                <c:pt idx="90681">
                  <c:v>14.452291000000001</c:v>
                </c:pt>
                <c:pt idx="90682">
                  <c:v>14.451905999999999</c:v>
                </c:pt>
                <c:pt idx="90683">
                  <c:v>14.451827</c:v>
                </c:pt>
                <c:pt idx="90684">
                  <c:v>14.453123</c:v>
                </c:pt>
                <c:pt idx="90685">
                  <c:v>14.450519</c:v>
                </c:pt>
                <c:pt idx="90686">
                  <c:v>14.444172</c:v>
                </c:pt>
                <c:pt idx="90687">
                  <c:v>14.444215</c:v>
                </c:pt>
                <c:pt idx="90688">
                  <c:v>14.446379</c:v>
                </c:pt>
                <c:pt idx="90689">
                  <c:v>14.442912</c:v>
                </c:pt>
                <c:pt idx="90690">
                  <c:v>14.44083</c:v>
                </c:pt>
                <c:pt idx="90691">
                  <c:v>14.447141999999999</c:v>
                </c:pt>
                <c:pt idx="90692">
                  <c:v>14.446451</c:v>
                </c:pt>
                <c:pt idx="90693">
                  <c:v>14.441081000000001</c:v>
                </c:pt>
                <c:pt idx="90694">
                  <c:v>14.449907</c:v>
                </c:pt>
                <c:pt idx="90695">
                  <c:v>14.454159000000001</c:v>
                </c:pt>
                <c:pt idx="90696">
                  <c:v>14.449488000000001</c:v>
                </c:pt>
                <c:pt idx="90697">
                  <c:v>14.452403</c:v>
                </c:pt>
                <c:pt idx="90698">
                  <c:v>14.453506000000001</c:v>
                </c:pt>
                <c:pt idx="90699">
                  <c:v>14.444883000000001</c:v>
                </c:pt>
                <c:pt idx="90700">
                  <c:v>14.439047</c:v>
                </c:pt>
                <c:pt idx="90701">
                  <c:v>14.442954</c:v>
                </c:pt>
                <c:pt idx="90702">
                  <c:v>14.444653000000001</c:v>
                </c:pt>
                <c:pt idx="90703">
                  <c:v>14.443847</c:v>
                </c:pt>
                <c:pt idx="90704">
                  <c:v>14.449452000000001</c:v>
                </c:pt>
                <c:pt idx="90705">
                  <c:v>14.448702000000001</c:v>
                </c:pt>
                <c:pt idx="90706">
                  <c:v>14.444597999999999</c:v>
                </c:pt>
                <c:pt idx="90707">
                  <c:v>14.450869000000001</c:v>
                </c:pt>
                <c:pt idx="90708">
                  <c:v>14.456640999999999</c:v>
                </c:pt>
                <c:pt idx="90709">
                  <c:v>14.452248000000001</c:v>
                </c:pt>
                <c:pt idx="90710">
                  <c:v>14.449068</c:v>
                </c:pt>
                <c:pt idx="90711">
                  <c:v>14.454390999999999</c:v>
                </c:pt>
                <c:pt idx="90712">
                  <c:v>14.451965</c:v>
                </c:pt>
                <c:pt idx="90713">
                  <c:v>14.448703</c:v>
                </c:pt>
                <c:pt idx="90714">
                  <c:v>14.459365</c:v>
                </c:pt>
                <c:pt idx="90715">
                  <c:v>14.454040000000001</c:v>
                </c:pt>
                <c:pt idx="90716">
                  <c:v>14.444576</c:v>
                </c:pt>
                <c:pt idx="90717">
                  <c:v>14.453004</c:v>
                </c:pt>
                <c:pt idx="90718">
                  <c:v>14.453314000000001</c:v>
                </c:pt>
                <c:pt idx="90719">
                  <c:v>14.449614</c:v>
                </c:pt>
                <c:pt idx="90720">
                  <c:v>14.457100000000001</c:v>
                </c:pt>
                <c:pt idx="90721">
                  <c:v>14.458004000000001</c:v>
                </c:pt>
                <c:pt idx="90722">
                  <c:v>14.444758999999999</c:v>
                </c:pt>
                <c:pt idx="90723">
                  <c:v>14.446019</c:v>
                </c:pt>
                <c:pt idx="90724">
                  <c:v>14.458159</c:v>
                </c:pt>
                <c:pt idx="90725">
                  <c:v>14.452506</c:v>
                </c:pt>
                <c:pt idx="90726">
                  <c:v>14.446063000000001</c:v>
                </c:pt>
                <c:pt idx="90727">
                  <c:v>14.450562</c:v>
                </c:pt>
                <c:pt idx="90728">
                  <c:v>14.451269</c:v>
                </c:pt>
                <c:pt idx="90729">
                  <c:v>14.449175</c:v>
                </c:pt>
                <c:pt idx="90730">
                  <c:v>14.454677</c:v>
                </c:pt>
                <c:pt idx="90731">
                  <c:v>14.458209999999999</c:v>
                </c:pt>
                <c:pt idx="90732">
                  <c:v>14.449553999999999</c:v>
                </c:pt>
                <c:pt idx="90733">
                  <c:v>14.451561</c:v>
                </c:pt>
                <c:pt idx="90734">
                  <c:v>14.458969</c:v>
                </c:pt>
                <c:pt idx="90735">
                  <c:v>14.451665999999999</c:v>
                </c:pt>
                <c:pt idx="90736">
                  <c:v>14.449712999999999</c:v>
                </c:pt>
                <c:pt idx="90737">
                  <c:v>14.458333</c:v>
                </c:pt>
                <c:pt idx="90738">
                  <c:v>14.458026</c:v>
                </c:pt>
                <c:pt idx="90739">
                  <c:v>14.448629</c:v>
                </c:pt>
                <c:pt idx="90740">
                  <c:v>14.455949</c:v>
                </c:pt>
                <c:pt idx="90741">
                  <c:v>14.468923</c:v>
                </c:pt>
                <c:pt idx="90742">
                  <c:v>14.460682</c:v>
                </c:pt>
                <c:pt idx="90743">
                  <c:v>14.454912999999999</c:v>
                </c:pt>
                <c:pt idx="90744">
                  <c:v>14.459982</c:v>
                </c:pt>
                <c:pt idx="90745">
                  <c:v>14.459405</c:v>
                </c:pt>
                <c:pt idx="90746">
                  <c:v>14.458269</c:v>
                </c:pt>
                <c:pt idx="90747">
                  <c:v>14.459977</c:v>
                </c:pt>
                <c:pt idx="90748">
                  <c:v>14.45552</c:v>
                </c:pt>
                <c:pt idx="90749">
                  <c:v>14.448727999999999</c:v>
                </c:pt>
                <c:pt idx="90750">
                  <c:v>14.455026</c:v>
                </c:pt>
                <c:pt idx="90751">
                  <c:v>14.459294999999999</c:v>
                </c:pt>
                <c:pt idx="90752">
                  <c:v>14.453021</c:v>
                </c:pt>
                <c:pt idx="90753">
                  <c:v>14.457395999999999</c:v>
                </c:pt>
                <c:pt idx="90754">
                  <c:v>14.46222</c:v>
                </c:pt>
                <c:pt idx="90755">
                  <c:v>14.454746</c:v>
                </c:pt>
                <c:pt idx="90756">
                  <c:v>14.454001</c:v>
                </c:pt>
                <c:pt idx="90757">
                  <c:v>14.461975000000001</c:v>
                </c:pt>
                <c:pt idx="90758">
                  <c:v>14.457546000000001</c:v>
                </c:pt>
                <c:pt idx="90759">
                  <c:v>14.450956</c:v>
                </c:pt>
                <c:pt idx="90760">
                  <c:v>14.456218</c:v>
                </c:pt>
                <c:pt idx="90761">
                  <c:v>14.455981</c:v>
                </c:pt>
                <c:pt idx="90762">
                  <c:v>14.453289</c:v>
                </c:pt>
                <c:pt idx="90763">
                  <c:v>14.461282000000001</c:v>
                </c:pt>
                <c:pt idx="90764">
                  <c:v>14.465327</c:v>
                </c:pt>
                <c:pt idx="90765">
                  <c:v>14.460779</c:v>
                </c:pt>
                <c:pt idx="90766">
                  <c:v>14.457131</c:v>
                </c:pt>
                <c:pt idx="90767">
                  <c:v>14.459567</c:v>
                </c:pt>
                <c:pt idx="90768">
                  <c:v>14.460433999999999</c:v>
                </c:pt>
                <c:pt idx="90769">
                  <c:v>14.460660000000001</c:v>
                </c:pt>
                <c:pt idx="90770">
                  <c:v>14.466953</c:v>
                </c:pt>
                <c:pt idx="90771">
                  <c:v>14.462629</c:v>
                </c:pt>
                <c:pt idx="90772">
                  <c:v>14.457318000000001</c:v>
                </c:pt>
                <c:pt idx="90773">
                  <c:v>14.46374</c:v>
                </c:pt>
                <c:pt idx="90774">
                  <c:v>14.461961000000001</c:v>
                </c:pt>
                <c:pt idx="90775">
                  <c:v>14.456815000000001</c:v>
                </c:pt>
                <c:pt idx="90776">
                  <c:v>14.464117999999999</c:v>
                </c:pt>
                <c:pt idx="90777">
                  <c:v>14.466684000000001</c:v>
                </c:pt>
                <c:pt idx="90778">
                  <c:v>14.456106999999999</c:v>
                </c:pt>
                <c:pt idx="90779">
                  <c:v>14.455154</c:v>
                </c:pt>
                <c:pt idx="90780">
                  <c:v>14.46326</c:v>
                </c:pt>
                <c:pt idx="90781">
                  <c:v>14.459626</c:v>
                </c:pt>
                <c:pt idx="90782">
                  <c:v>14.461392</c:v>
                </c:pt>
                <c:pt idx="90783">
                  <c:v>14.469582000000001</c:v>
                </c:pt>
                <c:pt idx="90784">
                  <c:v>14.464662000000001</c:v>
                </c:pt>
                <c:pt idx="90785">
                  <c:v>14.4603</c:v>
                </c:pt>
                <c:pt idx="90786">
                  <c:v>14.465145</c:v>
                </c:pt>
                <c:pt idx="90787">
                  <c:v>14.463723</c:v>
                </c:pt>
                <c:pt idx="90788">
                  <c:v>14.454397</c:v>
                </c:pt>
                <c:pt idx="90789">
                  <c:v>14.457837</c:v>
                </c:pt>
                <c:pt idx="90790">
                  <c:v>14.469007</c:v>
                </c:pt>
                <c:pt idx="90791">
                  <c:v>14.466023</c:v>
                </c:pt>
                <c:pt idx="90792">
                  <c:v>14.464544</c:v>
                </c:pt>
                <c:pt idx="90793">
                  <c:v>14.470670999999999</c:v>
                </c:pt>
                <c:pt idx="90794">
                  <c:v>14.467262</c:v>
                </c:pt>
                <c:pt idx="90795">
                  <c:v>14.465957</c:v>
                </c:pt>
                <c:pt idx="90796">
                  <c:v>14.475565</c:v>
                </c:pt>
                <c:pt idx="90797">
                  <c:v>14.470756</c:v>
                </c:pt>
                <c:pt idx="90798">
                  <c:v>14.455921</c:v>
                </c:pt>
                <c:pt idx="90799">
                  <c:v>14.459201</c:v>
                </c:pt>
                <c:pt idx="90800">
                  <c:v>14.465522</c:v>
                </c:pt>
                <c:pt idx="90801">
                  <c:v>14.461872</c:v>
                </c:pt>
                <c:pt idx="90802">
                  <c:v>14.464738000000001</c:v>
                </c:pt>
                <c:pt idx="90803">
                  <c:v>14.468024</c:v>
                </c:pt>
                <c:pt idx="90804">
                  <c:v>14.465539</c:v>
                </c:pt>
                <c:pt idx="90805">
                  <c:v>14.464650000000001</c:v>
                </c:pt>
                <c:pt idx="90806">
                  <c:v>14.467128000000001</c:v>
                </c:pt>
                <c:pt idx="90807">
                  <c:v>14.472163999999999</c:v>
                </c:pt>
                <c:pt idx="90808">
                  <c:v>14.470488</c:v>
                </c:pt>
                <c:pt idx="90809">
                  <c:v>14.464831999999999</c:v>
                </c:pt>
                <c:pt idx="90810">
                  <c:v>14.463108</c:v>
                </c:pt>
                <c:pt idx="90811">
                  <c:v>14.462495000000001</c:v>
                </c:pt>
                <c:pt idx="90812">
                  <c:v>14.464411</c:v>
                </c:pt>
                <c:pt idx="90813">
                  <c:v>14.467675</c:v>
                </c:pt>
                <c:pt idx="90814">
                  <c:v>14.461243</c:v>
                </c:pt>
                <c:pt idx="90815">
                  <c:v>14.458228999999999</c:v>
                </c:pt>
                <c:pt idx="90816">
                  <c:v>14.46856</c:v>
                </c:pt>
                <c:pt idx="90817">
                  <c:v>14.471643</c:v>
                </c:pt>
                <c:pt idx="90818">
                  <c:v>14.471700999999999</c:v>
                </c:pt>
                <c:pt idx="90819">
                  <c:v>14.478273</c:v>
                </c:pt>
                <c:pt idx="90820">
                  <c:v>14.473667000000001</c:v>
                </c:pt>
                <c:pt idx="90821">
                  <c:v>14.467216000000001</c:v>
                </c:pt>
                <c:pt idx="90822">
                  <c:v>14.472118</c:v>
                </c:pt>
                <c:pt idx="90823">
                  <c:v>14.474596</c:v>
                </c:pt>
                <c:pt idx="90824">
                  <c:v>14.471017</c:v>
                </c:pt>
                <c:pt idx="90825">
                  <c:v>14.470777999999999</c:v>
                </c:pt>
                <c:pt idx="90826">
                  <c:v>14.475777000000001</c:v>
                </c:pt>
                <c:pt idx="90827">
                  <c:v>14.469381</c:v>
                </c:pt>
                <c:pt idx="90828">
                  <c:v>14.460368000000001</c:v>
                </c:pt>
                <c:pt idx="90829">
                  <c:v>14.470172</c:v>
                </c:pt>
                <c:pt idx="90830">
                  <c:v>14.479977999999999</c:v>
                </c:pt>
                <c:pt idx="90831">
                  <c:v>14.474894000000001</c:v>
                </c:pt>
                <c:pt idx="90832">
                  <c:v>14.469685</c:v>
                </c:pt>
                <c:pt idx="90833">
                  <c:v>14.473100000000001</c:v>
                </c:pt>
                <c:pt idx="90834">
                  <c:v>14.474002</c:v>
                </c:pt>
                <c:pt idx="90835">
                  <c:v>14.473623999999999</c:v>
                </c:pt>
                <c:pt idx="90836">
                  <c:v>14.473103</c:v>
                </c:pt>
                <c:pt idx="90837">
                  <c:v>14.466753000000001</c:v>
                </c:pt>
                <c:pt idx="90838">
                  <c:v>14.467371999999999</c:v>
                </c:pt>
                <c:pt idx="90839">
                  <c:v>14.473437000000001</c:v>
                </c:pt>
                <c:pt idx="90840">
                  <c:v>14.471045</c:v>
                </c:pt>
                <c:pt idx="90841">
                  <c:v>14.468256</c:v>
                </c:pt>
                <c:pt idx="90842">
                  <c:v>14.468650999999999</c:v>
                </c:pt>
                <c:pt idx="90843">
                  <c:v>14.467034</c:v>
                </c:pt>
                <c:pt idx="90844">
                  <c:v>14.469220999999999</c:v>
                </c:pt>
                <c:pt idx="90845">
                  <c:v>14.473974999999999</c:v>
                </c:pt>
                <c:pt idx="90846">
                  <c:v>14.470193</c:v>
                </c:pt>
                <c:pt idx="90847">
                  <c:v>14.467355</c:v>
                </c:pt>
                <c:pt idx="90848">
                  <c:v>14.477059000000001</c:v>
                </c:pt>
                <c:pt idx="90849">
                  <c:v>14.479501000000001</c:v>
                </c:pt>
                <c:pt idx="90850">
                  <c:v>14.473850000000001</c:v>
                </c:pt>
                <c:pt idx="90851">
                  <c:v>14.475353999999999</c:v>
                </c:pt>
                <c:pt idx="90852">
                  <c:v>14.477873000000001</c:v>
                </c:pt>
                <c:pt idx="90853">
                  <c:v>14.473957</c:v>
                </c:pt>
                <c:pt idx="90854">
                  <c:v>14.469448</c:v>
                </c:pt>
                <c:pt idx="90855">
                  <c:v>14.474651</c:v>
                </c:pt>
                <c:pt idx="90856">
                  <c:v>14.473350999999999</c:v>
                </c:pt>
                <c:pt idx="90857">
                  <c:v>14.467090000000001</c:v>
                </c:pt>
                <c:pt idx="90858">
                  <c:v>14.474939000000001</c:v>
                </c:pt>
                <c:pt idx="90859">
                  <c:v>14.477372000000001</c:v>
                </c:pt>
                <c:pt idx="90860">
                  <c:v>14.47031</c:v>
                </c:pt>
                <c:pt idx="90861">
                  <c:v>14.472382</c:v>
                </c:pt>
                <c:pt idx="90862">
                  <c:v>14.478555999999999</c:v>
                </c:pt>
                <c:pt idx="90863">
                  <c:v>14.473629000000001</c:v>
                </c:pt>
                <c:pt idx="90864">
                  <c:v>14.471581</c:v>
                </c:pt>
                <c:pt idx="90865">
                  <c:v>14.482901</c:v>
                </c:pt>
                <c:pt idx="90866">
                  <c:v>14.480354999999999</c:v>
                </c:pt>
                <c:pt idx="90867">
                  <c:v>14.47326</c:v>
                </c:pt>
                <c:pt idx="90868">
                  <c:v>14.479386</c:v>
                </c:pt>
                <c:pt idx="90869">
                  <c:v>14.481036</c:v>
                </c:pt>
                <c:pt idx="90870">
                  <c:v>14.476437000000001</c:v>
                </c:pt>
                <c:pt idx="90871">
                  <c:v>14.48006</c:v>
                </c:pt>
                <c:pt idx="90872">
                  <c:v>14.486293</c:v>
                </c:pt>
                <c:pt idx="90873">
                  <c:v>14.477498000000001</c:v>
                </c:pt>
                <c:pt idx="90874">
                  <c:v>14.473331</c:v>
                </c:pt>
                <c:pt idx="90875">
                  <c:v>14.481066999999999</c:v>
                </c:pt>
                <c:pt idx="90876">
                  <c:v>14.478358999999999</c:v>
                </c:pt>
                <c:pt idx="90877">
                  <c:v>14.473451000000001</c:v>
                </c:pt>
                <c:pt idx="90878">
                  <c:v>14.476511</c:v>
                </c:pt>
                <c:pt idx="90879">
                  <c:v>14.478945</c:v>
                </c:pt>
                <c:pt idx="90880">
                  <c:v>14.475838</c:v>
                </c:pt>
                <c:pt idx="90881">
                  <c:v>14.474546</c:v>
                </c:pt>
                <c:pt idx="90882">
                  <c:v>14.478615</c:v>
                </c:pt>
                <c:pt idx="90883">
                  <c:v>14.475849999999999</c:v>
                </c:pt>
                <c:pt idx="90884">
                  <c:v>14.476934999999999</c:v>
                </c:pt>
                <c:pt idx="90885">
                  <c:v>14.483565</c:v>
                </c:pt>
                <c:pt idx="90886">
                  <c:v>14.475228</c:v>
                </c:pt>
                <c:pt idx="90887">
                  <c:v>14.470402999999999</c:v>
                </c:pt>
                <c:pt idx="90888">
                  <c:v>14.482559999999999</c:v>
                </c:pt>
                <c:pt idx="90889">
                  <c:v>14.488581999999999</c:v>
                </c:pt>
                <c:pt idx="90890">
                  <c:v>14.483476</c:v>
                </c:pt>
                <c:pt idx="90891">
                  <c:v>14.482545999999999</c:v>
                </c:pt>
                <c:pt idx="90892">
                  <c:v>14.48418</c:v>
                </c:pt>
                <c:pt idx="90893">
                  <c:v>14.482680999999999</c:v>
                </c:pt>
                <c:pt idx="90894">
                  <c:v>14.48588</c:v>
                </c:pt>
                <c:pt idx="90895">
                  <c:v>14.486916000000001</c:v>
                </c:pt>
                <c:pt idx="90896">
                  <c:v>14.481555999999999</c:v>
                </c:pt>
                <c:pt idx="90897">
                  <c:v>14.481551</c:v>
                </c:pt>
                <c:pt idx="90898">
                  <c:v>14.483812</c:v>
                </c:pt>
                <c:pt idx="90899">
                  <c:v>14.480276</c:v>
                </c:pt>
                <c:pt idx="90900">
                  <c:v>14.478764</c:v>
                </c:pt>
                <c:pt idx="90901">
                  <c:v>14.481935</c:v>
                </c:pt>
                <c:pt idx="90902">
                  <c:v>14.480931</c:v>
                </c:pt>
                <c:pt idx="90903">
                  <c:v>14.477461999999999</c:v>
                </c:pt>
                <c:pt idx="90904">
                  <c:v>14.485837</c:v>
                </c:pt>
                <c:pt idx="90905">
                  <c:v>14.488452000000001</c:v>
                </c:pt>
                <c:pt idx="90906">
                  <c:v>14.480321999999999</c:v>
                </c:pt>
                <c:pt idx="90907">
                  <c:v>14.483668</c:v>
                </c:pt>
                <c:pt idx="90908">
                  <c:v>14.485569</c:v>
                </c:pt>
                <c:pt idx="90909">
                  <c:v>14.478236000000001</c:v>
                </c:pt>
                <c:pt idx="90910">
                  <c:v>14.47819</c:v>
                </c:pt>
                <c:pt idx="90911">
                  <c:v>14.485655</c:v>
                </c:pt>
                <c:pt idx="90912">
                  <c:v>14.481623000000001</c:v>
                </c:pt>
                <c:pt idx="90913">
                  <c:v>14.476476</c:v>
                </c:pt>
                <c:pt idx="90914">
                  <c:v>14.485559</c:v>
                </c:pt>
                <c:pt idx="90915">
                  <c:v>14.489185000000001</c:v>
                </c:pt>
                <c:pt idx="90916">
                  <c:v>14.485552</c:v>
                </c:pt>
                <c:pt idx="90917">
                  <c:v>14.486627</c:v>
                </c:pt>
                <c:pt idx="90918">
                  <c:v>14.487071</c:v>
                </c:pt>
                <c:pt idx="90919">
                  <c:v>14.484684</c:v>
                </c:pt>
                <c:pt idx="90920">
                  <c:v>14.480546</c:v>
                </c:pt>
                <c:pt idx="90921">
                  <c:v>14.482657</c:v>
                </c:pt>
                <c:pt idx="90922">
                  <c:v>14.485647999999999</c:v>
                </c:pt>
                <c:pt idx="90923">
                  <c:v>14.482542</c:v>
                </c:pt>
                <c:pt idx="90924">
                  <c:v>14.485827</c:v>
                </c:pt>
                <c:pt idx="90925">
                  <c:v>14.490195999999999</c:v>
                </c:pt>
                <c:pt idx="90926">
                  <c:v>14.486611999999999</c:v>
                </c:pt>
                <c:pt idx="90927">
                  <c:v>14.487605</c:v>
                </c:pt>
                <c:pt idx="90928">
                  <c:v>14.492585999999999</c:v>
                </c:pt>
                <c:pt idx="90929">
                  <c:v>14.488654</c:v>
                </c:pt>
                <c:pt idx="90930">
                  <c:v>14.486665</c:v>
                </c:pt>
                <c:pt idx="90931">
                  <c:v>14.492991</c:v>
                </c:pt>
                <c:pt idx="90932">
                  <c:v>14.49028</c:v>
                </c:pt>
                <c:pt idx="90933">
                  <c:v>14.484006000000001</c:v>
                </c:pt>
                <c:pt idx="90934">
                  <c:v>14.486928000000001</c:v>
                </c:pt>
                <c:pt idx="90935">
                  <c:v>14.487085</c:v>
                </c:pt>
                <c:pt idx="90936">
                  <c:v>14.483471</c:v>
                </c:pt>
                <c:pt idx="90937">
                  <c:v>14.483454999999999</c:v>
                </c:pt>
                <c:pt idx="90938">
                  <c:v>14.485988000000001</c:v>
                </c:pt>
                <c:pt idx="90939">
                  <c:v>14.485303999999999</c:v>
                </c:pt>
                <c:pt idx="90940">
                  <c:v>14.489953</c:v>
                </c:pt>
                <c:pt idx="90941">
                  <c:v>14.49836</c:v>
                </c:pt>
                <c:pt idx="90942">
                  <c:v>14.488775</c:v>
                </c:pt>
                <c:pt idx="90943">
                  <c:v>14.484735000000001</c:v>
                </c:pt>
                <c:pt idx="90944">
                  <c:v>14.49666</c:v>
                </c:pt>
                <c:pt idx="90945">
                  <c:v>14.492163</c:v>
                </c:pt>
                <c:pt idx="90946">
                  <c:v>14.482742999999999</c:v>
                </c:pt>
                <c:pt idx="90947">
                  <c:v>14.492101</c:v>
                </c:pt>
                <c:pt idx="90948">
                  <c:v>14.497083</c:v>
                </c:pt>
                <c:pt idx="90949">
                  <c:v>14.489579000000001</c:v>
                </c:pt>
                <c:pt idx="90950">
                  <c:v>14.491664</c:v>
                </c:pt>
                <c:pt idx="90951">
                  <c:v>14.494806000000001</c:v>
                </c:pt>
                <c:pt idx="90952">
                  <c:v>14.489497</c:v>
                </c:pt>
                <c:pt idx="90953">
                  <c:v>14.489342000000001</c:v>
                </c:pt>
                <c:pt idx="90954">
                  <c:v>14.490337</c:v>
                </c:pt>
                <c:pt idx="90955">
                  <c:v>14.488265</c:v>
                </c:pt>
                <c:pt idx="90956">
                  <c:v>14.487296000000001</c:v>
                </c:pt>
                <c:pt idx="90957">
                  <c:v>14.489075</c:v>
                </c:pt>
                <c:pt idx="90958">
                  <c:v>14.490883999999999</c:v>
                </c:pt>
                <c:pt idx="90959">
                  <c:v>14.490432</c:v>
                </c:pt>
                <c:pt idx="90960">
                  <c:v>14.495352</c:v>
                </c:pt>
                <c:pt idx="90961">
                  <c:v>14.496869</c:v>
                </c:pt>
                <c:pt idx="90962">
                  <c:v>14.488982999999999</c:v>
                </c:pt>
                <c:pt idx="90963">
                  <c:v>14.489625</c:v>
                </c:pt>
                <c:pt idx="90964">
                  <c:v>14.495433</c:v>
                </c:pt>
                <c:pt idx="90965">
                  <c:v>14.493072</c:v>
                </c:pt>
                <c:pt idx="90966">
                  <c:v>14.492183000000001</c:v>
                </c:pt>
                <c:pt idx="90967">
                  <c:v>14.497047</c:v>
                </c:pt>
                <c:pt idx="90968">
                  <c:v>14.494878999999999</c:v>
                </c:pt>
                <c:pt idx="90969">
                  <c:v>14.48915</c:v>
                </c:pt>
                <c:pt idx="90970">
                  <c:v>14.491536</c:v>
                </c:pt>
                <c:pt idx="90971">
                  <c:v>14.492471999999999</c:v>
                </c:pt>
                <c:pt idx="90972">
                  <c:v>14.493410000000001</c:v>
                </c:pt>
                <c:pt idx="90973">
                  <c:v>14.497878999999999</c:v>
                </c:pt>
                <c:pt idx="90974">
                  <c:v>14.495222999999999</c:v>
                </c:pt>
                <c:pt idx="90975">
                  <c:v>14.490917</c:v>
                </c:pt>
                <c:pt idx="90976">
                  <c:v>14.494546</c:v>
                </c:pt>
                <c:pt idx="90977">
                  <c:v>14.500918</c:v>
                </c:pt>
                <c:pt idx="90978">
                  <c:v>14.498022000000001</c:v>
                </c:pt>
                <c:pt idx="90979">
                  <c:v>14.491517</c:v>
                </c:pt>
                <c:pt idx="90980">
                  <c:v>14.49776</c:v>
                </c:pt>
                <c:pt idx="90981">
                  <c:v>14.501614</c:v>
                </c:pt>
                <c:pt idx="90982">
                  <c:v>14.493463999999999</c:v>
                </c:pt>
                <c:pt idx="90983">
                  <c:v>14.491085999999999</c:v>
                </c:pt>
                <c:pt idx="90984">
                  <c:v>14.496722</c:v>
                </c:pt>
                <c:pt idx="90985">
                  <c:v>14.492829</c:v>
                </c:pt>
                <c:pt idx="90986">
                  <c:v>14.485604</c:v>
                </c:pt>
                <c:pt idx="90987">
                  <c:v>14.496762</c:v>
                </c:pt>
                <c:pt idx="90988">
                  <c:v>14.504337</c:v>
                </c:pt>
                <c:pt idx="90989">
                  <c:v>14.495818</c:v>
                </c:pt>
                <c:pt idx="90990">
                  <c:v>14.498288000000001</c:v>
                </c:pt>
                <c:pt idx="90991">
                  <c:v>14.506042000000001</c:v>
                </c:pt>
                <c:pt idx="90992">
                  <c:v>14.499714000000001</c:v>
                </c:pt>
                <c:pt idx="90993">
                  <c:v>14.496228</c:v>
                </c:pt>
                <c:pt idx="90994">
                  <c:v>14.504545</c:v>
                </c:pt>
                <c:pt idx="90995">
                  <c:v>14.499097000000001</c:v>
                </c:pt>
                <c:pt idx="90996">
                  <c:v>14.490829</c:v>
                </c:pt>
                <c:pt idx="90997">
                  <c:v>14.504303999999999</c:v>
                </c:pt>
                <c:pt idx="90998">
                  <c:v>14.505979</c:v>
                </c:pt>
                <c:pt idx="90999">
                  <c:v>14.49399</c:v>
                </c:pt>
                <c:pt idx="91000">
                  <c:v>14.500527999999999</c:v>
                </c:pt>
                <c:pt idx="91001">
                  <c:v>14.505991</c:v>
                </c:pt>
                <c:pt idx="91002">
                  <c:v>14.496694</c:v>
                </c:pt>
                <c:pt idx="91003">
                  <c:v>14.494882</c:v>
                </c:pt>
                <c:pt idx="91004">
                  <c:v>14.501782</c:v>
                </c:pt>
                <c:pt idx="91005">
                  <c:v>14.498419</c:v>
                </c:pt>
                <c:pt idx="91006">
                  <c:v>14.493513999999999</c:v>
                </c:pt>
                <c:pt idx="91007">
                  <c:v>14.501217</c:v>
                </c:pt>
                <c:pt idx="91008">
                  <c:v>14.502333999999999</c:v>
                </c:pt>
                <c:pt idx="91009">
                  <c:v>14.494808000000001</c:v>
                </c:pt>
                <c:pt idx="91010">
                  <c:v>14.498333000000001</c:v>
                </c:pt>
                <c:pt idx="91011">
                  <c:v>14.505266000000001</c:v>
                </c:pt>
                <c:pt idx="91012">
                  <c:v>14.496966</c:v>
                </c:pt>
                <c:pt idx="91013">
                  <c:v>14.492608000000001</c:v>
                </c:pt>
                <c:pt idx="91014">
                  <c:v>14.505387000000001</c:v>
                </c:pt>
                <c:pt idx="91015">
                  <c:v>14.502634</c:v>
                </c:pt>
                <c:pt idx="91016">
                  <c:v>14.492991999999999</c:v>
                </c:pt>
                <c:pt idx="91017">
                  <c:v>14.500366</c:v>
                </c:pt>
                <c:pt idx="91018">
                  <c:v>14.504871</c:v>
                </c:pt>
                <c:pt idx="91019">
                  <c:v>14.499815999999999</c:v>
                </c:pt>
                <c:pt idx="91020">
                  <c:v>14.498961</c:v>
                </c:pt>
                <c:pt idx="91021">
                  <c:v>14.501215999999999</c:v>
                </c:pt>
                <c:pt idx="91022">
                  <c:v>14.495659</c:v>
                </c:pt>
                <c:pt idx="91023">
                  <c:v>14.498526</c:v>
                </c:pt>
                <c:pt idx="91024">
                  <c:v>14.509376</c:v>
                </c:pt>
                <c:pt idx="91025">
                  <c:v>14.503714</c:v>
                </c:pt>
                <c:pt idx="91026">
                  <c:v>14.499943</c:v>
                </c:pt>
                <c:pt idx="91027">
                  <c:v>14.508578999999999</c:v>
                </c:pt>
                <c:pt idx="91028">
                  <c:v>14.509271999999999</c:v>
                </c:pt>
                <c:pt idx="91029">
                  <c:v>14.504204</c:v>
                </c:pt>
                <c:pt idx="91030">
                  <c:v>14.506809000000001</c:v>
                </c:pt>
                <c:pt idx="91031">
                  <c:v>14.509048</c:v>
                </c:pt>
                <c:pt idx="91032">
                  <c:v>14.498355</c:v>
                </c:pt>
                <c:pt idx="91033">
                  <c:v>14.496955</c:v>
                </c:pt>
                <c:pt idx="91034">
                  <c:v>14.507115000000001</c:v>
                </c:pt>
                <c:pt idx="91035">
                  <c:v>14.503303000000001</c:v>
                </c:pt>
                <c:pt idx="91036">
                  <c:v>14.49962</c:v>
                </c:pt>
                <c:pt idx="91037">
                  <c:v>14.505979999999999</c:v>
                </c:pt>
                <c:pt idx="91038">
                  <c:v>14.506539999999999</c:v>
                </c:pt>
                <c:pt idx="91039">
                  <c:v>14.5029</c:v>
                </c:pt>
                <c:pt idx="91040">
                  <c:v>14.505177</c:v>
                </c:pt>
                <c:pt idx="91041">
                  <c:v>14.505553000000001</c:v>
                </c:pt>
                <c:pt idx="91042">
                  <c:v>14.501170999999999</c:v>
                </c:pt>
                <c:pt idx="91043">
                  <c:v>14.508853999999999</c:v>
                </c:pt>
                <c:pt idx="91044">
                  <c:v>14.513337999999999</c:v>
                </c:pt>
                <c:pt idx="91045">
                  <c:v>14.502351000000001</c:v>
                </c:pt>
                <c:pt idx="91046">
                  <c:v>14.504699</c:v>
                </c:pt>
                <c:pt idx="91047">
                  <c:v>14.51211</c:v>
                </c:pt>
                <c:pt idx="91048">
                  <c:v>14.507374</c:v>
                </c:pt>
                <c:pt idx="91049">
                  <c:v>14.505687999999999</c:v>
                </c:pt>
                <c:pt idx="91050">
                  <c:v>14.511063</c:v>
                </c:pt>
                <c:pt idx="91051">
                  <c:v>14.510656000000001</c:v>
                </c:pt>
                <c:pt idx="91052">
                  <c:v>14.508234</c:v>
                </c:pt>
                <c:pt idx="91053">
                  <c:v>14.513479999999999</c:v>
                </c:pt>
                <c:pt idx="91054">
                  <c:v>14.511592</c:v>
                </c:pt>
                <c:pt idx="91055">
                  <c:v>14.504994999999999</c:v>
                </c:pt>
                <c:pt idx="91056">
                  <c:v>14.507899</c:v>
                </c:pt>
                <c:pt idx="91057">
                  <c:v>14.510652</c:v>
                </c:pt>
                <c:pt idx="91058">
                  <c:v>14.509741999999999</c:v>
                </c:pt>
                <c:pt idx="91059">
                  <c:v>14.508735</c:v>
                </c:pt>
                <c:pt idx="91060">
                  <c:v>14.509159</c:v>
                </c:pt>
                <c:pt idx="91061">
                  <c:v>14.509014000000001</c:v>
                </c:pt>
                <c:pt idx="91062">
                  <c:v>14.507854999999999</c:v>
                </c:pt>
                <c:pt idx="91063">
                  <c:v>14.511642</c:v>
                </c:pt>
                <c:pt idx="91064">
                  <c:v>14.510782000000001</c:v>
                </c:pt>
                <c:pt idx="91065">
                  <c:v>14.505374</c:v>
                </c:pt>
                <c:pt idx="91066">
                  <c:v>14.508951</c:v>
                </c:pt>
                <c:pt idx="91067">
                  <c:v>14.51337</c:v>
                </c:pt>
                <c:pt idx="91068">
                  <c:v>14.50694</c:v>
                </c:pt>
                <c:pt idx="91069">
                  <c:v>14.501991</c:v>
                </c:pt>
                <c:pt idx="91070">
                  <c:v>14.508713999999999</c:v>
                </c:pt>
                <c:pt idx="91071">
                  <c:v>14.508101</c:v>
                </c:pt>
                <c:pt idx="91072">
                  <c:v>14.504810000000001</c:v>
                </c:pt>
                <c:pt idx="91073">
                  <c:v>14.514441</c:v>
                </c:pt>
                <c:pt idx="91074">
                  <c:v>14.513928</c:v>
                </c:pt>
                <c:pt idx="91075">
                  <c:v>14.506788999999999</c:v>
                </c:pt>
                <c:pt idx="91076">
                  <c:v>14.509410000000001</c:v>
                </c:pt>
                <c:pt idx="91077">
                  <c:v>14.512249000000001</c:v>
                </c:pt>
                <c:pt idx="91078">
                  <c:v>14.511752</c:v>
                </c:pt>
                <c:pt idx="91079">
                  <c:v>14.514141</c:v>
                </c:pt>
                <c:pt idx="91080">
                  <c:v>14.516693</c:v>
                </c:pt>
                <c:pt idx="91081">
                  <c:v>14.507006000000001</c:v>
                </c:pt>
                <c:pt idx="91082">
                  <c:v>14.505473</c:v>
                </c:pt>
                <c:pt idx="91083">
                  <c:v>14.516068000000001</c:v>
                </c:pt>
                <c:pt idx="91084">
                  <c:v>14.514799999999999</c:v>
                </c:pt>
                <c:pt idx="91085">
                  <c:v>14.511013999999999</c:v>
                </c:pt>
                <c:pt idx="91086">
                  <c:v>14.512763</c:v>
                </c:pt>
                <c:pt idx="91087">
                  <c:v>14.515271</c:v>
                </c:pt>
                <c:pt idx="91088">
                  <c:v>14.517097</c:v>
                </c:pt>
                <c:pt idx="91089">
                  <c:v>14.522163000000001</c:v>
                </c:pt>
                <c:pt idx="91090">
                  <c:v>14.519819</c:v>
                </c:pt>
                <c:pt idx="91091">
                  <c:v>14.507434</c:v>
                </c:pt>
                <c:pt idx="91092">
                  <c:v>14.508276</c:v>
                </c:pt>
                <c:pt idx="91093">
                  <c:v>14.516906000000001</c:v>
                </c:pt>
                <c:pt idx="91094">
                  <c:v>14.514383</c:v>
                </c:pt>
                <c:pt idx="91095">
                  <c:v>14.510733999999999</c:v>
                </c:pt>
                <c:pt idx="91096">
                  <c:v>14.515469</c:v>
                </c:pt>
                <c:pt idx="91097">
                  <c:v>14.516769999999999</c:v>
                </c:pt>
                <c:pt idx="91098">
                  <c:v>14.512473</c:v>
                </c:pt>
                <c:pt idx="91099">
                  <c:v>14.51835</c:v>
                </c:pt>
                <c:pt idx="91100">
                  <c:v>14.519137000000001</c:v>
                </c:pt>
                <c:pt idx="91101">
                  <c:v>14.509931999999999</c:v>
                </c:pt>
                <c:pt idx="91102">
                  <c:v>14.514889999999999</c:v>
                </c:pt>
                <c:pt idx="91103">
                  <c:v>14.519061000000001</c:v>
                </c:pt>
                <c:pt idx="91104">
                  <c:v>14.513045</c:v>
                </c:pt>
                <c:pt idx="91105">
                  <c:v>14.511869000000001</c:v>
                </c:pt>
                <c:pt idx="91106">
                  <c:v>14.513413999999999</c:v>
                </c:pt>
                <c:pt idx="91107">
                  <c:v>14.514041000000001</c:v>
                </c:pt>
                <c:pt idx="91108">
                  <c:v>14.516689</c:v>
                </c:pt>
                <c:pt idx="91109">
                  <c:v>14.52351</c:v>
                </c:pt>
                <c:pt idx="91110">
                  <c:v>14.523370999999999</c:v>
                </c:pt>
                <c:pt idx="91111">
                  <c:v>14.516083999999999</c:v>
                </c:pt>
                <c:pt idx="91112">
                  <c:v>14.515176</c:v>
                </c:pt>
                <c:pt idx="91113">
                  <c:v>14.516537</c:v>
                </c:pt>
                <c:pt idx="91114">
                  <c:v>14.512786</c:v>
                </c:pt>
                <c:pt idx="91115">
                  <c:v>14.514662</c:v>
                </c:pt>
                <c:pt idx="91116">
                  <c:v>14.523027000000001</c:v>
                </c:pt>
                <c:pt idx="91117">
                  <c:v>14.520854</c:v>
                </c:pt>
                <c:pt idx="91118">
                  <c:v>14.513199999999999</c:v>
                </c:pt>
                <c:pt idx="91119">
                  <c:v>14.518162999999999</c:v>
                </c:pt>
                <c:pt idx="91120">
                  <c:v>14.521663</c:v>
                </c:pt>
                <c:pt idx="91121">
                  <c:v>14.516351</c:v>
                </c:pt>
                <c:pt idx="91122">
                  <c:v>14.519240999999999</c:v>
                </c:pt>
                <c:pt idx="91123">
                  <c:v>14.521156</c:v>
                </c:pt>
                <c:pt idx="91124">
                  <c:v>14.515161000000001</c:v>
                </c:pt>
                <c:pt idx="91125">
                  <c:v>14.514277</c:v>
                </c:pt>
                <c:pt idx="91126">
                  <c:v>14.519544</c:v>
                </c:pt>
                <c:pt idx="91127">
                  <c:v>14.520757</c:v>
                </c:pt>
                <c:pt idx="91128">
                  <c:v>14.519197</c:v>
                </c:pt>
                <c:pt idx="91129">
                  <c:v>14.522752000000001</c:v>
                </c:pt>
                <c:pt idx="91130">
                  <c:v>14.524711</c:v>
                </c:pt>
                <c:pt idx="91131">
                  <c:v>14.521993</c:v>
                </c:pt>
                <c:pt idx="91132">
                  <c:v>14.522451999999999</c:v>
                </c:pt>
                <c:pt idx="91133">
                  <c:v>14.523472</c:v>
                </c:pt>
                <c:pt idx="91134">
                  <c:v>14.520189999999999</c:v>
                </c:pt>
                <c:pt idx="91135">
                  <c:v>14.523244999999999</c:v>
                </c:pt>
                <c:pt idx="91136">
                  <c:v>14.531476</c:v>
                </c:pt>
                <c:pt idx="91137">
                  <c:v>14.525969999999999</c:v>
                </c:pt>
                <c:pt idx="91138">
                  <c:v>14.522162</c:v>
                </c:pt>
                <c:pt idx="91139">
                  <c:v>14.528365000000001</c:v>
                </c:pt>
                <c:pt idx="91140">
                  <c:v>14.520727000000001</c:v>
                </c:pt>
                <c:pt idx="91141">
                  <c:v>14.515454999999999</c:v>
                </c:pt>
                <c:pt idx="91142">
                  <c:v>14.524255999999999</c:v>
                </c:pt>
                <c:pt idx="91143">
                  <c:v>14.524952000000001</c:v>
                </c:pt>
                <c:pt idx="91144">
                  <c:v>14.520848000000001</c:v>
                </c:pt>
                <c:pt idx="91145">
                  <c:v>14.526185</c:v>
                </c:pt>
                <c:pt idx="91146">
                  <c:v>14.528701999999999</c:v>
                </c:pt>
                <c:pt idx="91147">
                  <c:v>14.518654</c:v>
                </c:pt>
                <c:pt idx="91148">
                  <c:v>14.519325</c:v>
                </c:pt>
                <c:pt idx="91149">
                  <c:v>14.52562</c:v>
                </c:pt>
                <c:pt idx="91150">
                  <c:v>14.521466</c:v>
                </c:pt>
                <c:pt idx="91151">
                  <c:v>14.522757</c:v>
                </c:pt>
                <c:pt idx="91152">
                  <c:v>14.523809999999999</c:v>
                </c:pt>
                <c:pt idx="91153">
                  <c:v>14.519943</c:v>
                </c:pt>
                <c:pt idx="91154">
                  <c:v>14.520949999999999</c:v>
                </c:pt>
                <c:pt idx="91155">
                  <c:v>14.524558000000001</c:v>
                </c:pt>
                <c:pt idx="91156">
                  <c:v>14.520607</c:v>
                </c:pt>
                <c:pt idx="91157">
                  <c:v>14.517693</c:v>
                </c:pt>
                <c:pt idx="91158">
                  <c:v>14.528744</c:v>
                </c:pt>
                <c:pt idx="91159">
                  <c:v>14.531784</c:v>
                </c:pt>
                <c:pt idx="91160">
                  <c:v>14.523770000000001</c:v>
                </c:pt>
                <c:pt idx="91161">
                  <c:v>14.523099</c:v>
                </c:pt>
                <c:pt idx="91162">
                  <c:v>14.525993</c:v>
                </c:pt>
                <c:pt idx="91163">
                  <c:v>14.523968</c:v>
                </c:pt>
                <c:pt idx="91164">
                  <c:v>14.522994000000001</c:v>
                </c:pt>
                <c:pt idx="91165">
                  <c:v>14.528124999999999</c:v>
                </c:pt>
                <c:pt idx="91166">
                  <c:v>14.524673999999999</c:v>
                </c:pt>
                <c:pt idx="91167">
                  <c:v>14.520236000000001</c:v>
                </c:pt>
                <c:pt idx="91168">
                  <c:v>14.527203999999999</c:v>
                </c:pt>
                <c:pt idx="91169">
                  <c:v>14.529151000000001</c:v>
                </c:pt>
                <c:pt idx="91170">
                  <c:v>14.526017</c:v>
                </c:pt>
                <c:pt idx="91171">
                  <c:v>14.525778000000001</c:v>
                </c:pt>
                <c:pt idx="91172">
                  <c:v>14.528855999999999</c:v>
                </c:pt>
                <c:pt idx="91173">
                  <c:v>14.527203</c:v>
                </c:pt>
                <c:pt idx="91174">
                  <c:v>14.526151</c:v>
                </c:pt>
                <c:pt idx="91175">
                  <c:v>14.533108</c:v>
                </c:pt>
                <c:pt idx="91176">
                  <c:v>14.532525</c:v>
                </c:pt>
                <c:pt idx="91177">
                  <c:v>14.530999</c:v>
                </c:pt>
                <c:pt idx="91178">
                  <c:v>14.534357</c:v>
                </c:pt>
                <c:pt idx="91179">
                  <c:v>14.530215</c:v>
                </c:pt>
                <c:pt idx="91180">
                  <c:v>14.526951</c:v>
                </c:pt>
                <c:pt idx="91181">
                  <c:v>14.525962</c:v>
                </c:pt>
                <c:pt idx="91182">
                  <c:v>14.526647000000001</c:v>
                </c:pt>
                <c:pt idx="91183">
                  <c:v>14.529814999999999</c:v>
                </c:pt>
                <c:pt idx="91184">
                  <c:v>14.532874</c:v>
                </c:pt>
                <c:pt idx="91185">
                  <c:v>14.536692</c:v>
                </c:pt>
                <c:pt idx="91186">
                  <c:v>14.533815000000001</c:v>
                </c:pt>
                <c:pt idx="91187">
                  <c:v>14.52769</c:v>
                </c:pt>
                <c:pt idx="91188">
                  <c:v>14.526994</c:v>
                </c:pt>
                <c:pt idx="91189">
                  <c:v>14.527774000000001</c:v>
                </c:pt>
                <c:pt idx="91190">
                  <c:v>14.528845</c:v>
                </c:pt>
                <c:pt idx="91191">
                  <c:v>14.533852</c:v>
                </c:pt>
                <c:pt idx="91192">
                  <c:v>14.534819000000001</c:v>
                </c:pt>
                <c:pt idx="91193">
                  <c:v>14.528147000000001</c:v>
                </c:pt>
                <c:pt idx="91194">
                  <c:v>14.531044</c:v>
                </c:pt>
                <c:pt idx="91195">
                  <c:v>14.535767999999999</c:v>
                </c:pt>
                <c:pt idx="91196">
                  <c:v>14.528682</c:v>
                </c:pt>
                <c:pt idx="91197">
                  <c:v>14.528606</c:v>
                </c:pt>
                <c:pt idx="91198">
                  <c:v>14.529674999999999</c:v>
                </c:pt>
                <c:pt idx="91199">
                  <c:v>14.521445</c:v>
                </c:pt>
                <c:pt idx="91200">
                  <c:v>14.522422000000001</c:v>
                </c:pt>
                <c:pt idx="91201">
                  <c:v>14.531844</c:v>
                </c:pt>
                <c:pt idx="91202">
                  <c:v>14.535094000000001</c:v>
                </c:pt>
                <c:pt idx="91203">
                  <c:v>14.533396</c:v>
                </c:pt>
                <c:pt idx="91204">
                  <c:v>14.535392999999999</c:v>
                </c:pt>
                <c:pt idx="91205">
                  <c:v>14.536049</c:v>
                </c:pt>
                <c:pt idx="91206">
                  <c:v>14.534796</c:v>
                </c:pt>
                <c:pt idx="91207">
                  <c:v>14.537732999999999</c:v>
                </c:pt>
                <c:pt idx="91208">
                  <c:v>14.534177</c:v>
                </c:pt>
                <c:pt idx="91209">
                  <c:v>14.52735</c:v>
                </c:pt>
                <c:pt idx="91210">
                  <c:v>14.529883999999999</c:v>
                </c:pt>
                <c:pt idx="91211">
                  <c:v>14.535311999999999</c:v>
                </c:pt>
                <c:pt idx="91212">
                  <c:v>14.532382999999999</c:v>
                </c:pt>
                <c:pt idx="91213">
                  <c:v>14.528422000000001</c:v>
                </c:pt>
                <c:pt idx="91214">
                  <c:v>14.534844</c:v>
                </c:pt>
                <c:pt idx="91215">
                  <c:v>14.539075</c:v>
                </c:pt>
                <c:pt idx="91216">
                  <c:v>14.536858000000001</c:v>
                </c:pt>
                <c:pt idx="91217">
                  <c:v>14.536008000000001</c:v>
                </c:pt>
                <c:pt idx="91218">
                  <c:v>14.533929000000001</c:v>
                </c:pt>
                <c:pt idx="91219">
                  <c:v>14.535882000000001</c:v>
                </c:pt>
                <c:pt idx="91220">
                  <c:v>14.541214999999999</c:v>
                </c:pt>
                <c:pt idx="91221">
                  <c:v>14.541974</c:v>
                </c:pt>
                <c:pt idx="91222">
                  <c:v>14.537766</c:v>
                </c:pt>
                <c:pt idx="91223">
                  <c:v>14.534931</c:v>
                </c:pt>
                <c:pt idx="91224">
                  <c:v>14.537883000000001</c:v>
                </c:pt>
                <c:pt idx="91225">
                  <c:v>14.53768</c:v>
                </c:pt>
                <c:pt idx="91226">
                  <c:v>14.533222</c:v>
                </c:pt>
                <c:pt idx="91227">
                  <c:v>14.536268</c:v>
                </c:pt>
                <c:pt idx="91228">
                  <c:v>14.540122</c:v>
                </c:pt>
                <c:pt idx="91229">
                  <c:v>14.535252</c:v>
                </c:pt>
                <c:pt idx="91230">
                  <c:v>14.532303000000001</c:v>
                </c:pt>
                <c:pt idx="91231">
                  <c:v>14.534490999999999</c:v>
                </c:pt>
                <c:pt idx="91232">
                  <c:v>14.531000000000001</c:v>
                </c:pt>
                <c:pt idx="91233">
                  <c:v>14.532788</c:v>
                </c:pt>
                <c:pt idx="91234">
                  <c:v>14.539971</c:v>
                </c:pt>
                <c:pt idx="91235">
                  <c:v>14.536803000000001</c:v>
                </c:pt>
                <c:pt idx="91236">
                  <c:v>14.535323</c:v>
                </c:pt>
                <c:pt idx="91237">
                  <c:v>14.540359</c:v>
                </c:pt>
                <c:pt idx="91238">
                  <c:v>14.539510999999999</c:v>
                </c:pt>
                <c:pt idx="91239">
                  <c:v>14.536574</c:v>
                </c:pt>
                <c:pt idx="91240">
                  <c:v>14.540616999999999</c:v>
                </c:pt>
                <c:pt idx="91241">
                  <c:v>14.540388999999999</c:v>
                </c:pt>
                <c:pt idx="91242">
                  <c:v>14.530552</c:v>
                </c:pt>
                <c:pt idx="91243">
                  <c:v>14.533814</c:v>
                </c:pt>
                <c:pt idx="91244">
                  <c:v>14.545127000000001</c:v>
                </c:pt>
                <c:pt idx="91245">
                  <c:v>14.543941999999999</c:v>
                </c:pt>
                <c:pt idx="91246">
                  <c:v>14.540823</c:v>
                </c:pt>
                <c:pt idx="91247">
                  <c:v>14.544269999999999</c:v>
                </c:pt>
                <c:pt idx="91248">
                  <c:v>14.545510999999999</c:v>
                </c:pt>
                <c:pt idx="91249">
                  <c:v>14.542246</c:v>
                </c:pt>
                <c:pt idx="91250">
                  <c:v>14.541705</c:v>
                </c:pt>
                <c:pt idx="91251">
                  <c:v>14.541200999999999</c:v>
                </c:pt>
                <c:pt idx="91252">
                  <c:v>14.536486</c:v>
                </c:pt>
                <c:pt idx="91253">
                  <c:v>14.540668</c:v>
                </c:pt>
                <c:pt idx="91254">
                  <c:v>14.543523</c:v>
                </c:pt>
                <c:pt idx="91255">
                  <c:v>14.535085</c:v>
                </c:pt>
                <c:pt idx="91256">
                  <c:v>14.538176</c:v>
                </c:pt>
                <c:pt idx="91257">
                  <c:v>14.546068</c:v>
                </c:pt>
                <c:pt idx="91258">
                  <c:v>14.543246</c:v>
                </c:pt>
                <c:pt idx="91259">
                  <c:v>14.540065</c:v>
                </c:pt>
                <c:pt idx="91260">
                  <c:v>14.544337000000001</c:v>
                </c:pt>
                <c:pt idx="91261">
                  <c:v>14.545061</c:v>
                </c:pt>
                <c:pt idx="91262">
                  <c:v>14.542088</c:v>
                </c:pt>
                <c:pt idx="91263">
                  <c:v>14.546249</c:v>
                </c:pt>
                <c:pt idx="91264">
                  <c:v>14.542691</c:v>
                </c:pt>
                <c:pt idx="91265">
                  <c:v>14.538107</c:v>
                </c:pt>
                <c:pt idx="91266">
                  <c:v>14.543596000000001</c:v>
                </c:pt>
                <c:pt idx="91267">
                  <c:v>14.542866999999999</c:v>
                </c:pt>
                <c:pt idx="91268">
                  <c:v>14.539168</c:v>
                </c:pt>
                <c:pt idx="91269">
                  <c:v>14.542052</c:v>
                </c:pt>
                <c:pt idx="91270">
                  <c:v>14.545256999999999</c:v>
                </c:pt>
                <c:pt idx="91271">
                  <c:v>14.543298999999999</c:v>
                </c:pt>
                <c:pt idx="91272">
                  <c:v>14.541738</c:v>
                </c:pt>
                <c:pt idx="91273">
                  <c:v>14.544786999999999</c:v>
                </c:pt>
                <c:pt idx="91274">
                  <c:v>14.542743</c:v>
                </c:pt>
                <c:pt idx="91275">
                  <c:v>14.536061</c:v>
                </c:pt>
                <c:pt idx="91276">
                  <c:v>14.535600000000001</c:v>
                </c:pt>
                <c:pt idx="91277">
                  <c:v>14.544562000000001</c:v>
                </c:pt>
                <c:pt idx="91278">
                  <c:v>14.550883000000001</c:v>
                </c:pt>
                <c:pt idx="91279">
                  <c:v>14.551351</c:v>
                </c:pt>
                <c:pt idx="91280">
                  <c:v>14.553990000000001</c:v>
                </c:pt>
                <c:pt idx="91281">
                  <c:v>14.551223</c:v>
                </c:pt>
                <c:pt idx="91282">
                  <c:v>14.547399</c:v>
                </c:pt>
                <c:pt idx="91283">
                  <c:v>14.551484</c:v>
                </c:pt>
                <c:pt idx="91284">
                  <c:v>14.551413</c:v>
                </c:pt>
                <c:pt idx="91285">
                  <c:v>14.546234</c:v>
                </c:pt>
                <c:pt idx="91286">
                  <c:v>14.547739999999999</c:v>
                </c:pt>
                <c:pt idx="91287">
                  <c:v>14.554175000000001</c:v>
                </c:pt>
                <c:pt idx="91288">
                  <c:v>14.553542</c:v>
                </c:pt>
                <c:pt idx="91289">
                  <c:v>14.552054999999999</c:v>
                </c:pt>
                <c:pt idx="91290">
                  <c:v>14.552930999999999</c:v>
                </c:pt>
                <c:pt idx="91291">
                  <c:v>14.545674</c:v>
                </c:pt>
                <c:pt idx="91292">
                  <c:v>14.545135999999999</c:v>
                </c:pt>
                <c:pt idx="91293">
                  <c:v>14.553864000000001</c:v>
                </c:pt>
                <c:pt idx="91294">
                  <c:v>14.553006</c:v>
                </c:pt>
                <c:pt idx="91295">
                  <c:v>14.54874</c:v>
                </c:pt>
                <c:pt idx="91296">
                  <c:v>14.549932</c:v>
                </c:pt>
                <c:pt idx="91297">
                  <c:v>14.547183</c:v>
                </c:pt>
                <c:pt idx="91298">
                  <c:v>14.54002</c:v>
                </c:pt>
                <c:pt idx="91299">
                  <c:v>14.545343000000001</c:v>
                </c:pt>
                <c:pt idx="91300">
                  <c:v>14.550148999999999</c:v>
                </c:pt>
                <c:pt idx="91301">
                  <c:v>14.544316999999999</c:v>
                </c:pt>
                <c:pt idx="91302">
                  <c:v>14.548681999999999</c:v>
                </c:pt>
                <c:pt idx="91303">
                  <c:v>14.549557</c:v>
                </c:pt>
                <c:pt idx="91304">
                  <c:v>14.539358999999999</c:v>
                </c:pt>
                <c:pt idx="91305">
                  <c:v>14.540960999999999</c:v>
                </c:pt>
                <c:pt idx="91306">
                  <c:v>14.550727</c:v>
                </c:pt>
                <c:pt idx="91307">
                  <c:v>14.553049</c:v>
                </c:pt>
                <c:pt idx="91308">
                  <c:v>14.549852</c:v>
                </c:pt>
                <c:pt idx="91309">
                  <c:v>14.549109</c:v>
                </c:pt>
                <c:pt idx="91310">
                  <c:v>14.548855</c:v>
                </c:pt>
                <c:pt idx="91311">
                  <c:v>14.548866</c:v>
                </c:pt>
                <c:pt idx="91312">
                  <c:v>14.555400000000001</c:v>
                </c:pt>
                <c:pt idx="91313">
                  <c:v>14.5564</c:v>
                </c:pt>
                <c:pt idx="91314">
                  <c:v>14.546127</c:v>
                </c:pt>
                <c:pt idx="91315">
                  <c:v>14.54021</c:v>
                </c:pt>
                <c:pt idx="91316">
                  <c:v>14.544733000000001</c:v>
                </c:pt>
                <c:pt idx="91317">
                  <c:v>14.550081</c:v>
                </c:pt>
                <c:pt idx="91318">
                  <c:v>14.549367999999999</c:v>
                </c:pt>
                <c:pt idx="91319">
                  <c:v>14.553974</c:v>
                </c:pt>
                <c:pt idx="91320">
                  <c:v>14.55428</c:v>
                </c:pt>
                <c:pt idx="91321">
                  <c:v>14.546025</c:v>
                </c:pt>
                <c:pt idx="91322">
                  <c:v>14.552921</c:v>
                </c:pt>
                <c:pt idx="91323">
                  <c:v>14.559608000000001</c:v>
                </c:pt>
                <c:pt idx="91324">
                  <c:v>14.548413999999999</c:v>
                </c:pt>
                <c:pt idx="91325">
                  <c:v>14.546002</c:v>
                </c:pt>
                <c:pt idx="91326">
                  <c:v>14.557663</c:v>
                </c:pt>
                <c:pt idx="91327">
                  <c:v>14.55308</c:v>
                </c:pt>
                <c:pt idx="91328">
                  <c:v>14.543933000000001</c:v>
                </c:pt>
                <c:pt idx="91329">
                  <c:v>14.553217999999999</c:v>
                </c:pt>
                <c:pt idx="91330">
                  <c:v>14.556262</c:v>
                </c:pt>
                <c:pt idx="91331">
                  <c:v>14.550924</c:v>
                </c:pt>
                <c:pt idx="91332">
                  <c:v>14.554781</c:v>
                </c:pt>
                <c:pt idx="91333">
                  <c:v>14.559365</c:v>
                </c:pt>
                <c:pt idx="91334">
                  <c:v>14.557515</c:v>
                </c:pt>
                <c:pt idx="91335">
                  <c:v>14.554458</c:v>
                </c:pt>
                <c:pt idx="91336">
                  <c:v>14.556221000000001</c:v>
                </c:pt>
                <c:pt idx="91337">
                  <c:v>14.552948000000001</c:v>
                </c:pt>
                <c:pt idx="91338">
                  <c:v>14.550212999999999</c:v>
                </c:pt>
                <c:pt idx="91339">
                  <c:v>14.556524</c:v>
                </c:pt>
                <c:pt idx="91340">
                  <c:v>14.555504000000001</c:v>
                </c:pt>
                <c:pt idx="91341">
                  <c:v>14.554202</c:v>
                </c:pt>
                <c:pt idx="91342">
                  <c:v>14.560876</c:v>
                </c:pt>
                <c:pt idx="91343">
                  <c:v>14.558928999999999</c:v>
                </c:pt>
                <c:pt idx="91344">
                  <c:v>14.549416000000001</c:v>
                </c:pt>
                <c:pt idx="91345">
                  <c:v>14.553478</c:v>
                </c:pt>
                <c:pt idx="91346">
                  <c:v>14.562861</c:v>
                </c:pt>
                <c:pt idx="91347">
                  <c:v>14.555996</c:v>
                </c:pt>
                <c:pt idx="91348">
                  <c:v>14.555538</c:v>
                </c:pt>
                <c:pt idx="91349">
                  <c:v>14.564367000000001</c:v>
                </c:pt>
                <c:pt idx="91350">
                  <c:v>14.555604000000001</c:v>
                </c:pt>
                <c:pt idx="91351">
                  <c:v>14.548645</c:v>
                </c:pt>
                <c:pt idx="91352">
                  <c:v>14.557166</c:v>
                </c:pt>
                <c:pt idx="91353">
                  <c:v>14.559267999999999</c:v>
                </c:pt>
                <c:pt idx="91354">
                  <c:v>14.554722</c:v>
                </c:pt>
                <c:pt idx="91355">
                  <c:v>14.558202</c:v>
                </c:pt>
                <c:pt idx="91356">
                  <c:v>14.560497</c:v>
                </c:pt>
                <c:pt idx="91357">
                  <c:v>14.553801999999999</c:v>
                </c:pt>
                <c:pt idx="91358">
                  <c:v>14.560142000000001</c:v>
                </c:pt>
                <c:pt idx="91359">
                  <c:v>14.569632</c:v>
                </c:pt>
                <c:pt idx="91360">
                  <c:v>14.558014999999999</c:v>
                </c:pt>
                <c:pt idx="91361">
                  <c:v>14.552448999999999</c:v>
                </c:pt>
                <c:pt idx="91362">
                  <c:v>14.55908</c:v>
                </c:pt>
                <c:pt idx="91363">
                  <c:v>14.556464999999999</c:v>
                </c:pt>
                <c:pt idx="91364">
                  <c:v>14.551266</c:v>
                </c:pt>
                <c:pt idx="91365">
                  <c:v>14.557143</c:v>
                </c:pt>
                <c:pt idx="91366">
                  <c:v>14.565219000000001</c:v>
                </c:pt>
                <c:pt idx="91367">
                  <c:v>14.563898999999999</c:v>
                </c:pt>
                <c:pt idx="91368">
                  <c:v>14.562317999999999</c:v>
                </c:pt>
                <c:pt idx="91369">
                  <c:v>14.563558</c:v>
                </c:pt>
                <c:pt idx="91370">
                  <c:v>14.560896</c:v>
                </c:pt>
                <c:pt idx="91371">
                  <c:v>14.556962</c:v>
                </c:pt>
                <c:pt idx="91372">
                  <c:v>14.560335</c:v>
                </c:pt>
                <c:pt idx="91373">
                  <c:v>14.565099</c:v>
                </c:pt>
                <c:pt idx="91374">
                  <c:v>14.561071</c:v>
                </c:pt>
                <c:pt idx="91375">
                  <c:v>14.5641</c:v>
                </c:pt>
                <c:pt idx="91376">
                  <c:v>14.566568</c:v>
                </c:pt>
                <c:pt idx="91377">
                  <c:v>14.557328</c:v>
                </c:pt>
                <c:pt idx="91378">
                  <c:v>14.56157</c:v>
                </c:pt>
                <c:pt idx="91379">
                  <c:v>14.570513</c:v>
                </c:pt>
                <c:pt idx="91380">
                  <c:v>14.562352000000001</c:v>
                </c:pt>
                <c:pt idx="91381">
                  <c:v>14.556441</c:v>
                </c:pt>
                <c:pt idx="91382">
                  <c:v>14.563978000000001</c:v>
                </c:pt>
                <c:pt idx="91383">
                  <c:v>14.561995</c:v>
                </c:pt>
                <c:pt idx="91384">
                  <c:v>14.553729000000001</c:v>
                </c:pt>
                <c:pt idx="91385">
                  <c:v>14.561820000000001</c:v>
                </c:pt>
                <c:pt idx="91386">
                  <c:v>14.566433</c:v>
                </c:pt>
                <c:pt idx="91387">
                  <c:v>14.562334</c:v>
                </c:pt>
                <c:pt idx="91388">
                  <c:v>14.567936</c:v>
                </c:pt>
                <c:pt idx="91389">
                  <c:v>14.56976</c:v>
                </c:pt>
                <c:pt idx="91390">
                  <c:v>14.563192000000001</c:v>
                </c:pt>
                <c:pt idx="91391">
                  <c:v>14.560458000000001</c:v>
                </c:pt>
                <c:pt idx="91392">
                  <c:v>14.563687</c:v>
                </c:pt>
                <c:pt idx="91393">
                  <c:v>14.562823</c:v>
                </c:pt>
                <c:pt idx="91394">
                  <c:v>14.559666999999999</c:v>
                </c:pt>
                <c:pt idx="91395">
                  <c:v>14.564295</c:v>
                </c:pt>
                <c:pt idx="91396">
                  <c:v>14.564952999999999</c:v>
                </c:pt>
                <c:pt idx="91397">
                  <c:v>14.559760000000001</c:v>
                </c:pt>
                <c:pt idx="91398">
                  <c:v>14.562467</c:v>
                </c:pt>
                <c:pt idx="91399">
                  <c:v>14.566342000000001</c:v>
                </c:pt>
                <c:pt idx="91400">
                  <c:v>14.559815</c:v>
                </c:pt>
                <c:pt idx="91401">
                  <c:v>14.558776999999999</c:v>
                </c:pt>
                <c:pt idx="91402">
                  <c:v>14.572457</c:v>
                </c:pt>
                <c:pt idx="91403">
                  <c:v>14.571145</c:v>
                </c:pt>
                <c:pt idx="91404">
                  <c:v>14.562504000000001</c:v>
                </c:pt>
                <c:pt idx="91405">
                  <c:v>14.568327</c:v>
                </c:pt>
                <c:pt idx="91406">
                  <c:v>14.569906</c:v>
                </c:pt>
                <c:pt idx="91407">
                  <c:v>14.566865999999999</c:v>
                </c:pt>
                <c:pt idx="91408">
                  <c:v>14.570033</c:v>
                </c:pt>
                <c:pt idx="91409">
                  <c:v>14.57194</c:v>
                </c:pt>
                <c:pt idx="91410">
                  <c:v>14.567617</c:v>
                </c:pt>
                <c:pt idx="91411">
                  <c:v>14.568258999999999</c:v>
                </c:pt>
                <c:pt idx="91412">
                  <c:v>14.572659</c:v>
                </c:pt>
                <c:pt idx="91413">
                  <c:v>14.566241</c:v>
                </c:pt>
                <c:pt idx="91414">
                  <c:v>14.565712</c:v>
                </c:pt>
                <c:pt idx="91415">
                  <c:v>14.573563</c:v>
                </c:pt>
                <c:pt idx="91416">
                  <c:v>14.570344</c:v>
                </c:pt>
                <c:pt idx="91417">
                  <c:v>14.568455999999999</c:v>
                </c:pt>
                <c:pt idx="91418">
                  <c:v>14.575986</c:v>
                </c:pt>
                <c:pt idx="91419">
                  <c:v>14.575101999999999</c:v>
                </c:pt>
                <c:pt idx="91420">
                  <c:v>14.564358</c:v>
                </c:pt>
                <c:pt idx="91421">
                  <c:v>14.565412999999999</c:v>
                </c:pt>
                <c:pt idx="91422">
                  <c:v>14.573435999999999</c:v>
                </c:pt>
                <c:pt idx="91423">
                  <c:v>14.568070000000001</c:v>
                </c:pt>
                <c:pt idx="91424">
                  <c:v>14.565485000000001</c:v>
                </c:pt>
                <c:pt idx="91425">
                  <c:v>14.570129</c:v>
                </c:pt>
                <c:pt idx="91426">
                  <c:v>14.568047999999999</c:v>
                </c:pt>
                <c:pt idx="91427">
                  <c:v>14.567211</c:v>
                </c:pt>
                <c:pt idx="91428">
                  <c:v>14.572443</c:v>
                </c:pt>
                <c:pt idx="91429">
                  <c:v>14.573603</c:v>
                </c:pt>
                <c:pt idx="91430">
                  <c:v>14.564000999999999</c:v>
                </c:pt>
                <c:pt idx="91431">
                  <c:v>14.563734999999999</c:v>
                </c:pt>
                <c:pt idx="91432">
                  <c:v>14.573765</c:v>
                </c:pt>
                <c:pt idx="91433">
                  <c:v>14.570067</c:v>
                </c:pt>
                <c:pt idx="91434">
                  <c:v>14.564681</c:v>
                </c:pt>
                <c:pt idx="91435">
                  <c:v>14.568474999999999</c:v>
                </c:pt>
                <c:pt idx="91436">
                  <c:v>14.571147</c:v>
                </c:pt>
                <c:pt idx="91437">
                  <c:v>14.566872999999999</c:v>
                </c:pt>
                <c:pt idx="91438">
                  <c:v>14.567151000000001</c:v>
                </c:pt>
                <c:pt idx="91439">
                  <c:v>14.575735</c:v>
                </c:pt>
                <c:pt idx="91440">
                  <c:v>14.572611999999999</c:v>
                </c:pt>
                <c:pt idx="91441">
                  <c:v>14.569981</c:v>
                </c:pt>
                <c:pt idx="91442">
                  <c:v>14.573675</c:v>
                </c:pt>
                <c:pt idx="91443">
                  <c:v>14.566903999999999</c:v>
                </c:pt>
                <c:pt idx="91444">
                  <c:v>14.565661</c:v>
                </c:pt>
                <c:pt idx="91445">
                  <c:v>14.574707</c:v>
                </c:pt>
                <c:pt idx="91446">
                  <c:v>14.578179</c:v>
                </c:pt>
                <c:pt idx="91447">
                  <c:v>14.577548999999999</c:v>
                </c:pt>
                <c:pt idx="91448">
                  <c:v>14.578806</c:v>
                </c:pt>
                <c:pt idx="91449">
                  <c:v>14.578193000000001</c:v>
                </c:pt>
                <c:pt idx="91450">
                  <c:v>14.574835999999999</c:v>
                </c:pt>
                <c:pt idx="91451">
                  <c:v>14.57619</c:v>
                </c:pt>
                <c:pt idx="91452">
                  <c:v>14.579040000000001</c:v>
                </c:pt>
                <c:pt idx="91453">
                  <c:v>14.575457</c:v>
                </c:pt>
                <c:pt idx="91454">
                  <c:v>14.572762000000001</c:v>
                </c:pt>
                <c:pt idx="91455">
                  <c:v>14.578649</c:v>
                </c:pt>
                <c:pt idx="91456">
                  <c:v>14.582795000000001</c:v>
                </c:pt>
                <c:pt idx="91457">
                  <c:v>14.576352999999999</c:v>
                </c:pt>
                <c:pt idx="91458">
                  <c:v>14.574528000000001</c:v>
                </c:pt>
                <c:pt idx="91459">
                  <c:v>14.575825999999999</c:v>
                </c:pt>
                <c:pt idx="91460">
                  <c:v>14.568459000000001</c:v>
                </c:pt>
                <c:pt idx="91461">
                  <c:v>14.567921</c:v>
                </c:pt>
                <c:pt idx="91462">
                  <c:v>14.573601</c:v>
                </c:pt>
                <c:pt idx="91463">
                  <c:v>14.574972000000001</c:v>
                </c:pt>
                <c:pt idx="91464">
                  <c:v>14.576447</c:v>
                </c:pt>
                <c:pt idx="91465">
                  <c:v>14.5784</c:v>
                </c:pt>
                <c:pt idx="91466">
                  <c:v>14.573956000000001</c:v>
                </c:pt>
                <c:pt idx="91467">
                  <c:v>14.567771</c:v>
                </c:pt>
                <c:pt idx="91468">
                  <c:v>14.574305000000001</c:v>
                </c:pt>
                <c:pt idx="91469">
                  <c:v>14.578495</c:v>
                </c:pt>
                <c:pt idx="91470">
                  <c:v>14.573570999999999</c:v>
                </c:pt>
                <c:pt idx="91471">
                  <c:v>14.577738</c:v>
                </c:pt>
                <c:pt idx="91472">
                  <c:v>14.582136999999999</c:v>
                </c:pt>
                <c:pt idx="91473">
                  <c:v>14.577299999999999</c:v>
                </c:pt>
                <c:pt idx="91474">
                  <c:v>14.573861000000001</c:v>
                </c:pt>
                <c:pt idx="91475">
                  <c:v>14.578367</c:v>
                </c:pt>
                <c:pt idx="91476">
                  <c:v>14.578128</c:v>
                </c:pt>
                <c:pt idx="91477">
                  <c:v>14.574802999999999</c:v>
                </c:pt>
                <c:pt idx="91478">
                  <c:v>14.58365</c:v>
                </c:pt>
                <c:pt idx="91479">
                  <c:v>14.587068</c:v>
                </c:pt>
                <c:pt idx="91480">
                  <c:v>14.578288000000001</c:v>
                </c:pt>
                <c:pt idx="91481">
                  <c:v>14.577318999999999</c:v>
                </c:pt>
                <c:pt idx="91482">
                  <c:v>14.579497999999999</c:v>
                </c:pt>
                <c:pt idx="91483">
                  <c:v>14.57531</c:v>
                </c:pt>
                <c:pt idx="91484">
                  <c:v>14.573777</c:v>
                </c:pt>
                <c:pt idx="91485">
                  <c:v>14.578262</c:v>
                </c:pt>
                <c:pt idx="91486">
                  <c:v>14.577916</c:v>
                </c:pt>
                <c:pt idx="91487">
                  <c:v>14.574178</c:v>
                </c:pt>
                <c:pt idx="91488">
                  <c:v>14.578277</c:v>
                </c:pt>
                <c:pt idx="91489">
                  <c:v>14.580752</c:v>
                </c:pt>
                <c:pt idx="91490">
                  <c:v>14.580132000000001</c:v>
                </c:pt>
                <c:pt idx="91491">
                  <c:v>14.581714</c:v>
                </c:pt>
                <c:pt idx="91492">
                  <c:v>14.581619</c:v>
                </c:pt>
                <c:pt idx="91493">
                  <c:v>14.580144000000001</c:v>
                </c:pt>
                <c:pt idx="91494">
                  <c:v>14.579891999999999</c:v>
                </c:pt>
                <c:pt idx="91495">
                  <c:v>14.582788000000001</c:v>
                </c:pt>
                <c:pt idx="91496">
                  <c:v>14.580632</c:v>
                </c:pt>
                <c:pt idx="91497">
                  <c:v>14.579255</c:v>
                </c:pt>
                <c:pt idx="91498">
                  <c:v>14.587108000000001</c:v>
                </c:pt>
                <c:pt idx="91499">
                  <c:v>14.586145</c:v>
                </c:pt>
                <c:pt idx="91500">
                  <c:v>14.579497</c:v>
                </c:pt>
                <c:pt idx="91501">
                  <c:v>14.583746</c:v>
                </c:pt>
                <c:pt idx="91502">
                  <c:v>14.590373</c:v>
                </c:pt>
                <c:pt idx="91503">
                  <c:v>14.582996</c:v>
                </c:pt>
                <c:pt idx="91504">
                  <c:v>14.576905999999999</c:v>
                </c:pt>
                <c:pt idx="91505">
                  <c:v>14.586446</c:v>
                </c:pt>
                <c:pt idx="91506">
                  <c:v>14.583088999999999</c:v>
                </c:pt>
                <c:pt idx="91507">
                  <c:v>14.575642</c:v>
                </c:pt>
                <c:pt idx="91508">
                  <c:v>14.585794999999999</c:v>
                </c:pt>
                <c:pt idx="91509">
                  <c:v>14.589729</c:v>
                </c:pt>
                <c:pt idx="91510">
                  <c:v>14.580031999999999</c:v>
                </c:pt>
                <c:pt idx="91511">
                  <c:v>14.57774</c:v>
                </c:pt>
                <c:pt idx="91512">
                  <c:v>14.586036</c:v>
                </c:pt>
                <c:pt idx="91513">
                  <c:v>14.584205000000001</c:v>
                </c:pt>
                <c:pt idx="91514">
                  <c:v>14.581663000000001</c:v>
                </c:pt>
                <c:pt idx="91515">
                  <c:v>14.589219999999999</c:v>
                </c:pt>
                <c:pt idx="91516">
                  <c:v>14.588447</c:v>
                </c:pt>
                <c:pt idx="91517">
                  <c:v>14.584046000000001</c:v>
                </c:pt>
                <c:pt idx="91518">
                  <c:v>14.586563999999999</c:v>
                </c:pt>
                <c:pt idx="91519">
                  <c:v>14.586035000000001</c:v>
                </c:pt>
                <c:pt idx="91520">
                  <c:v>14.577883</c:v>
                </c:pt>
                <c:pt idx="91521">
                  <c:v>14.582421</c:v>
                </c:pt>
                <c:pt idx="91522">
                  <c:v>14.594014</c:v>
                </c:pt>
                <c:pt idx="91523">
                  <c:v>14.590206999999999</c:v>
                </c:pt>
                <c:pt idx="91524">
                  <c:v>14.588736000000001</c:v>
                </c:pt>
                <c:pt idx="91525">
                  <c:v>14.595304</c:v>
                </c:pt>
                <c:pt idx="91526">
                  <c:v>14.591904</c:v>
                </c:pt>
                <c:pt idx="91527">
                  <c:v>14.586105999999999</c:v>
                </c:pt>
                <c:pt idx="91528">
                  <c:v>14.584440000000001</c:v>
                </c:pt>
                <c:pt idx="91529">
                  <c:v>14.584063</c:v>
                </c:pt>
                <c:pt idx="91530">
                  <c:v>14.582457</c:v>
                </c:pt>
                <c:pt idx="91531">
                  <c:v>14.585651</c:v>
                </c:pt>
                <c:pt idx="91532">
                  <c:v>14.591747</c:v>
                </c:pt>
                <c:pt idx="91533">
                  <c:v>14.585834</c:v>
                </c:pt>
                <c:pt idx="91534">
                  <c:v>14.580693</c:v>
                </c:pt>
                <c:pt idx="91535">
                  <c:v>14.589957999999999</c:v>
                </c:pt>
                <c:pt idx="91536">
                  <c:v>14.596721000000001</c:v>
                </c:pt>
                <c:pt idx="91537">
                  <c:v>14.588606</c:v>
                </c:pt>
                <c:pt idx="91538">
                  <c:v>14.583176</c:v>
                </c:pt>
                <c:pt idx="91539">
                  <c:v>14.585061</c:v>
                </c:pt>
                <c:pt idx="91540">
                  <c:v>14.582352</c:v>
                </c:pt>
                <c:pt idx="91541">
                  <c:v>14.586124</c:v>
                </c:pt>
                <c:pt idx="91542">
                  <c:v>14.58957</c:v>
                </c:pt>
                <c:pt idx="91543">
                  <c:v>14.585777</c:v>
                </c:pt>
                <c:pt idx="91544">
                  <c:v>14.590854999999999</c:v>
                </c:pt>
                <c:pt idx="91545">
                  <c:v>14.593248000000001</c:v>
                </c:pt>
                <c:pt idx="91546">
                  <c:v>14.586494999999999</c:v>
                </c:pt>
                <c:pt idx="91547">
                  <c:v>14.589494</c:v>
                </c:pt>
                <c:pt idx="91548">
                  <c:v>14.594688</c:v>
                </c:pt>
                <c:pt idx="91549">
                  <c:v>14.588066</c:v>
                </c:pt>
                <c:pt idx="91550">
                  <c:v>14.584203</c:v>
                </c:pt>
                <c:pt idx="91551">
                  <c:v>14.591875</c:v>
                </c:pt>
                <c:pt idx="91552">
                  <c:v>14.591392000000001</c:v>
                </c:pt>
                <c:pt idx="91553">
                  <c:v>14.585124</c:v>
                </c:pt>
                <c:pt idx="91554">
                  <c:v>14.591785</c:v>
                </c:pt>
                <c:pt idx="91555">
                  <c:v>14.595321999999999</c:v>
                </c:pt>
                <c:pt idx="91556">
                  <c:v>14.590731999999999</c:v>
                </c:pt>
                <c:pt idx="91557">
                  <c:v>14.593064999999999</c:v>
                </c:pt>
                <c:pt idx="91558">
                  <c:v>14.600237999999999</c:v>
                </c:pt>
                <c:pt idx="91559">
                  <c:v>14.597742999999999</c:v>
                </c:pt>
                <c:pt idx="91560">
                  <c:v>14.594901</c:v>
                </c:pt>
                <c:pt idx="91561">
                  <c:v>14.598694</c:v>
                </c:pt>
                <c:pt idx="91562">
                  <c:v>14.592233999999999</c:v>
                </c:pt>
                <c:pt idx="91563">
                  <c:v>14.587541999999999</c:v>
                </c:pt>
                <c:pt idx="91564">
                  <c:v>14.595770999999999</c:v>
                </c:pt>
                <c:pt idx="91565">
                  <c:v>14.597663000000001</c:v>
                </c:pt>
                <c:pt idx="91566">
                  <c:v>14.592059000000001</c:v>
                </c:pt>
                <c:pt idx="91567">
                  <c:v>14.589368</c:v>
                </c:pt>
                <c:pt idx="91568">
                  <c:v>14.591390000000001</c:v>
                </c:pt>
                <c:pt idx="91569">
                  <c:v>14.592307</c:v>
                </c:pt>
                <c:pt idx="91570">
                  <c:v>14.593529</c:v>
                </c:pt>
                <c:pt idx="91571">
                  <c:v>14.594137</c:v>
                </c:pt>
                <c:pt idx="91572">
                  <c:v>14.587434</c:v>
                </c:pt>
                <c:pt idx="91573">
                  <c:v>14.586624</c:v>
                </c:pt>
                <c:pt idx="91574">
                  <c:v>14.594640999999999</c:v>
                </c:pt>
                <c:pt idx="91575">
                  <c:v>14.595063</c:v>
                </c:pt>
                <c:pt idx="91576">
                  <c:v>14.594722000000001</c:v>
                </c:pt>
                <c:pt idx="91577">
                  <c:v>14.599892000000001</c:v>
                </c:pt>
                <c:pt idx="91578">
                  <c:v>14.595929</c:v>
                </c:pt>
                <c:pt idx="91579">
                  <c:v>14.588171000000001</c:v>
                </c:pt>
                <c:pt idx="91580">
                  <c:v>14.597099999999999</c:v>
                </c:pt>
                <c:pt idx="91581">
                  <c:v>14.601114000000001</c:v>
                </c:pt>
                <c:pt idx="91582">
                  <c:v>14.592014000000001</c:v>
                </c:pt>
                <c:pt idx="91583">
                  <c:v>14.591233000000001</c:v>
                </c:pt>
                <c:pt idx="91584">
                  <c:v>14.594859</c:v>
                </c:pt>
                <c:pt idx="91585">
                  <c:v>14.594817000000001</c:v>
                </c:pt>
                <c:pt idx="91586">
                  <c:v>14.594491</c:v>
                </c:pt>
                <c:pt idx="91587">
                  <c:v>14.595632999999999</c:v>
                </c:pt>
                <c:pt idx="91588">
                  <c:v>14.596921</c:v>
                </c:pt>
                <c:pt idx="91589">
                  <c:v>14.595841</c:v>
                </c:pt>
                <c:pt idx="91590">
                  <c:v>14.598178000000001</c:v>
                </c:pt>
                <c:pt idx="91591">
                  <c:v>14.602149000000001</c:v>
                </c:pt>
                <c:pt idx="91592">
                  <c:v>14.599349</c:v>
                </c:pt>
                <c:pt idx="91593">
                  <c:v>14.598387000000001</c:v>
                </c:pt>
                <c:pt idx="91594">
                  <c:v>14.602594</c:v>
                </c:pt>
                <c:pt idx="91595">
                  <c:v>14.599696</c:v>
                </c:pt>
                <c:pt idx="91596">
                  <c:v>14.593249999999999</c:v>
                </c:pt>
                <c:pt idx="91597">
                  <c:v>14.597281000000001</c:v>
                </c:pt>
                <c:pt idx="91598">
                  <c:v>14.599857</c:v>
                </c:pt>
                <c:pt idx="91599">
                  <c:v>14.595017</c:v>
                </c:pt>
                <c:pt idx="91600">
                  <c:v>14.596568</c:v>
                </c:pt>
                <c:pt idx="91601">
                  <c:v>14.596838999999999</c:v>
                </c:pt>
                <c:pt idx="91602">
                  <c:v>14.595912</c:v>
                </c:pt>
                <c:pt idx="91603">
                  <c:v>14.606657</c:v>
                </c:pt>
                <c:pt idx="91604">
                  <c:v>14.612916</c:v>
                </c:pt>
                <c:pt idx="91605">
                  <c:v>14.60012</c:v>
                </c:pt>
                <c:pt idx="91606">
                  <c:v>14.593035</c:v>
                </c:pt>
                <c:pt idx="91607">
                  <c:v>14.604755000000001</c:v>
                </c:pt>
                <c:pt idx="91608">
                  <c:v>14.602589999999999</c:v>
                </c:pt>
                <c:pt idx="91609">
                  <c:v>14.591752</c:v>
                </c:pt>
                <c:pt idx="91610">
                  <c:v>14.597638999999999</c:v>
                </c:pt>
                <c:pt idx="91611">
                  <c:v>14.602911000000001</c:v>
                </c:pt>
                <c:pt idx="91612">
                  <c:v>14.601241999999999</c:v>
                </c:pt>
                <c:pt idx="91613">
                  <c:v>14.603165000000001</c:v>
                </c:pt>
                <c:pt idx="91614">
                  <c:v>14.602340999999999</c:v>
                </c:pt>
                <c:pt idx="91615">
                  <c:v>14.595999000000001</c:v>
                </c:pt>
                <c:pt idx="91616">
                  <c:v>14.59618</c:v>
                </c:pt>
                <c:pt idx="91617">
                  <c:v>14.601718999999999</c:v>
                </c:pt>
                <c:pt idx="91618">
                  <c:v>14.598746</c:v>
                </c:pt>
                <c:pt idx="91619">
                  <c:v>14.599327000000001</c:v>
                </c:pt>
                <c:pt idx="91620">
                  <c:v>14.606809999999999</c:v>
                </c:pt>
                <c:pt idx="91621">
                  <c:v>14.601649</c:v>
                </c:pt>
                <c:pt idx="91622">
                  <c:v>14.597928</c:v>
                </c:pt>
                <c:pt idx="91623">
                  <c:v>14.607607</c:v>
                </c:pt>
                <c:pt idx="91624">
                  <c:v>14.610082999999999</c:v>
                </c:pt>
                <c:pt idx="91625">
                  <c:v>14.603743</c:v>
                </c:pt>
                <c:pt idx="91626">
                  <c:v>14.605521</c:v>
                </c:pt>
                <c:pt idx="91627">
                  <c:v>14.607442000000001</c:v>
                </c:pt>
                <c:pt idx="91628">
                  <c:v>14.602314</c:v>
                </c:pt>
                <c:pt idx="91629">
                  <c:v>14.604435</c:v>
                </c:pt>
                <c:pt idx="91630">
                  <c:v>14.606204</c:v>
                </c:pt>
                <c:pt idx="91631">
                  <c:v>14.597318</c:v>
                </c:pt>
                <c:pt idx="91632">
                  <c:v>14.599344</c:v>
                </c:pt>
                <c:pt idx="91633">
                  <c:v>14.610004999999999</c:v>
                </c:pt>
                <c:pt idx="91634">
                  <c:v>14.607566</c:v>
                </c:pt>
                <c:pt idx="91635">
                  <c:v>14.600108000000001</c:v>
                </c:pt>
                <c:pt idx="91636">
                  <c:v>14.606159</c:v>
                </c:pt>
                <c:pt idx="91637">
                  <c:v>14.610132</c:v>
                </c:pt>
                <c:pt idx="91638">
                  <c:v>14.603191000000001</c:v>
                </c:pt>
                <c:pt idx="91639">
                  <c:v>14.603960000000001</c:v>
                </c:pt>
                <c:pt idx="91640">
                  <c:v>14.606773</c:v>
                </c:pt>
                <c:pt idx="91641">
                  <c:v>14.606693</c:v>
                </c:pt>
                <c:pt idx="91642">
                  <c:v>14.607528</c:v>
                </c:pt>
                <c:pt idx="91643">
                  <c:v>14.604668999999999</c:v>
                </c:pt>
                <c:pt idx="91644">
                  <c:v>14.599437</c:v>
                </c:pt>
                <c:pt idx="91645">
                  <c:v>14.59721</c:v>
                </c:pt>
                <c:pt idx="91646">
                  <c:v>14.607286999999999</c:v>
                </c:pt>
                <c:pt idx="91647">
                  <c:v>14.611651</c:v>
                </c:pt>
                <c:pt idx="91648">
                  <c:v>14.603477</c:v>
                </c:pt>
                <c:pt idx="91649">
                  <c:v>14.605384000000001</c:v>
                </c:pt>
                <c:pt idx="91650">
                  <c:v>14.607163999999999</c:v>
                </c:pt>
                <c:pt idx="91651">
                  <c:v>14.604001999999999</c:v>
                </c:pt>
                <c:pt idx="91652">
                  <c:v>14.607894999999999</c:v>
                </c:pt>
                <c:pt idx="91653">
                  <c:v>14.611229</c:v>
                </c:pt>
                <c:pt idx="91654">
                  <c:v>14.605816000000001</c:v>
                </c:pt>
                <c:pt idx="91655">
                  <c:v>14.600771999999999</c:v>
                </c:pt>
                <c:pt idx="91656">
                  <c:v>14.609071999999999</c:v>
                </c:pt>
                <c:pt idx="91657">
                  <c:v>14.612335</c:v>
                </c:pt>
                <c:pt idx="91658">
                  <c:v>14.609078999999999</c:v>
                </c:pt>
                <c:pt idx="91659">
                  <c:v>14.616194999999999</c:v>
                </c:pt>
                <c:pt idx="91660">
                  <c:v>14.61403</c:v>
                </c:pt>
                <c:pt idx="91661">
                  <c:v>14.603638</c:v>
                </c:pt>
                <c:pt idx="91662">
                  <c:v>14.607548</c:v>
                </c:pt>
                <c:pt idx="91663">
                  <c:v>14.612197999999999</c:v>
                </c:pt>
                <c:pt idx="91664">
                  <c:v>14.604426</c:v>
                </c:pt>
                <c:pt idx="91665">
                  <c:v>14.601215</c:v>
                </c:pt>
                <c:pt idx="91666">
                  <c:v>14.609261</c:v>
                </c:pt>
                <c:pt idx="91667">
                  <c:v>14.61121</c:v>
                </c:pt>
                <c:pt idx="91668">
                  <c:v>14.610427</c:v>
                </c:pt>
                <c:pt idx="91669">
                  <c:v>14.614273000000001</c:v>
                </c:pt>
                <c:pt idx="91670">
                  <c:v>14.612901000000001</c:v>
                </c:pt>
                <c:pt idx="91671">
                  <c:v>14.612985</c:v>
                </c:pt>
                <c:pt idx="91672">
                  <c:v>14.615285</c:v>
                </c:pt>
                <c:pt idx="91673">
                  <c:v>14.61313</c:v>
                </c:pt>
                <c:pt idx="91674">
                  <c:v>14.609544</c:v>
                </c:pt>
                <c:pt idx="91675">
                  <c:v>14.608801</c:v>
                </c:pt>
                <c:pt idx="91676">
                  <c:v>14.610237</c:v>
                </c:pt>
                <c:pt idx="91677">
                  <c:v>14.608274</c:v>
                </c:pt>
                <c:pt idx="91678">
                  <c:v>14.605475999999999</c:v>
                </c:pt>
                <c:pt idx="91679">
                  <c:v>14.609230999999999</c:v>
                </c:pt>
                <c:pt idx="91680">
                  <c:v>14.61351</c:v>
                </c:pt>
                <c:pt idx="91681">
                  <c:v>14.610378000000001</c:v>
                </c:pt>
                <c:pt idx="91682">
                  <c:v>14.611421999999999</c:v>
                </c:pt>
                <c:pt idx="91683">
                  <c:v>14.618703</c:v>
                </c:pt>
                <c:pt idx="91684">
                  <c:v>14.616358999999999</c:v>
                </c:pt>
                <c:pt idx="91685">
                  <c:v>14.616130999999999</c:v>
                </c:pt>
                <c:pt idx="91686">
                  <c:v>14.621316999999999</c:v>
                </c:pt>
                <c:pt idx="91687">
                  <c:v>14.617103</c:v>
                </c:pt>
                <c:pt idx="91688">
                  <c:v>14.612875000000001</c:v>
                </c:pt>
                <c:pt idx="91689">
                  <c:v>14.611038000000001</c:v>
                </c:pt>
                <c:pt idx="91690">
                  <c:v>14.608744</c:v>
                </c:pt>
                <c:pt idx="91691">
                  <c:v>14.610276000000001</c:v>
                </c:pt>
                <c:pt idx="91692">
                  <c:v>14.614856</c:v>
                </c:pt>
                <c:pt idx="91693">
                  <c:v>14.617041</c:v>
                </c:pt>
                <c:pt idx="91694">
                  <c:v>14.613624</c:v>
                </c:pt>
                <c:pt idx="91695">
                  <c:v>14.617006999999999</c:v>
                </c:pt>
                <c:pt idx="91696">
                  <c:v>14.619747</c:v>
                </c:pt>
                <c:pt idx="91697">
                  <c:v>14.614331</c:v>
                </c:pt>
                <c:pt idx="91698">
                  <c:v>14.612380999999999</c:v>
                </c:pt>
                <c:pt idx="91699">
                  <c:v>14.615190999999999</c:v>
                </c:pt>
                <c:pt idx="91700">
                  <c:v>14.616088</c:v>
                </c:pt>
                <c:pt idx="91701">
                  <c:v>14.613103000000001</c:v>
                </c:pt>
                <c:pt idx="91702">
                  <c:v>14.611808999999999</c:v>
                </c:pt>
                <c:pt idx="91703">
                  <c:v>14.613524999999999</c:v>
                </c:pt>
                <c:pt idx="91704">
                  <c:v>14.617675</c:v>
                </c:pt>
                <c:pt idx="91705">
                  <c:v>14.622496</c:v>
                </c:pt>
                <c:pt idx="91706">
                  <c:v>14.615812999999999</c:v>
                </c:pt>
                <c:pt idx="91707">
                  <c:v>14.612838</c:v>
                </c:pt>
                <c:pt idx="91708">
                  <c:v>14.618378</c:v>
                </c:pt>
                <c:pt idx="91709">
                  <c:v>14.61605</c:v>
                </c:pt>
                <c:pt idx="91710">
                  <c:v>14.612576000000001</c:v>
                </c:pt>
                <c:pt idx="91711">
                  <c:v>14.616425</c:v>
                </c:pt>
                <c:pt idx="91712">
                  <c:v>14.621002000000001</c:v>
                </c:pt>
                <c:pt idx="91713">
                  <c:v>14.618938999999999</c:v>
                </c:pt>
                <c:pt idx="91714">
                  <c:v>14.613343</c:v>
                </c:pt>
                <c:pt idx="91715">
                  <c:v>14.611910999999999</c:v>
                </c:pt>
                <c:pt idx="91716">
                  <c:v>14.611689999999999</c:v>
                </c:pt>
                <c:pt idx="91717">
                  <c:v>14.616441999999999</c:v>
                </c:pt>
                <c:pt idx="91718">
                  <c:v>14.623341</c:v>
                </c:pt>
                <c:pt idx="91719">
                  <c:v>14.619583</c:v>
                </c:pt>
                <c:pt idx="91720">
                  <c:v>14.615902</c:v>
                </c:pt>
                <c:pt idx="91721">
                  <c:v>14.619827000000001</c:v>
                </c:pt>
                <c:pt idx="91722">
                  <c:v>14.621599</c:v>
                </c:pt>
                <c:pt idx="91723">
                  <c:v>14.623265999999999</c:v>
                </c:pt>
                <c:pt idx="91724">
                  <c:v>14.629996999999999</c:v>
                </c:pt>
                <c:pt idx="91725">
                  <c:v>14.629125999999999</c:v>
                </c:pt>
                <c:pt idx="91726">
                  <c:v>14.621203</c:v>
                </c:pt>
                <c:pt idx="91727">
                  <c:v>14.621295999999999</c:v>
                </c:pt>
                <c:pt idx="91728">
                  <c:v>14.621320000000001</c:v>
                </c:pt>
                <c:pt idx="91729">
                  <c:v>14.618015</c:v>
                </c:pt>
                <c:pt idx="91730">
                  <c:v>14.618195999999999</c:v>
                </c:pt>
                <c:pt idx="91731">
                  <c:v>14.621447</c:v>
                </c:pt>
                <c:pt idx="91732">
                  <c:v>14.624487999999999</c:v>
                </c:pt>
                <c:pt idx="91733">
                  <c:v>14.624456</c:v>
                </c:pt>
                <c:pt idx="91734">
                  <c:v>14.625366</c:v>
                </c:pt>
                <c:pt idx="91735">
                  <c:v>14.62486</c:v>
                </c:pt>
                <c:pt idx="91736">
                  <c:v>14.622757</c:v>
                </c:pt>
                <c:pt idx="91737">
                  <c:v>14.624164</c:v>
                </c:pt>
                <c:pt idx="91738">
                  <c:v>14.624563</c:v>
                </c:pt>
                <c:pt idx="91739">
                  <c:v>14.621414</c:v>
                </c:pt>
                <c:pt idx="91740">
                  <c:v>14.619004</c:v>
                </c:pt>
                <c:pt idx="91741">
                  <c:v>14.61984</c:v>
                </c:pt>
                <c:pt idx="91742">
                  <c:v>14.617251</c:v>
                </c:pt>
                <c:pt idx="91743">
                  <c:v>14.619977</c:v>
                </c:pt>
                <c:pt idx="91744">
                  <c:v>14.627893</c:v>
                </c:pt>
                <c:pt idx="91745">
                  <c:v>14.623009</c:v>
                </c:pt>
                <c:pt idx="91746">
                  <c:v>14.619172000000001</c:v>
                </c:pt>
                <c:pt idx="91747">
                  <c:v>14.625935</c:v>
                </c:pt>
                <c:pt idx="91748">
                  <c:v>14.626711999999999</c:v>
                </c:pt>
                <c:pt idx="91749">
                  <c:v>14.621506</c:v>
                </c:pt>
                <c:pt idx="91750">
                  <c:v>14.620412</c:v>
                </c:pt>
                <c:pt idx="91751">
                  <c:v>14.622343000000001</c:v>
                </c:pt>
                <c:pt idx="91752">
                  <c:v>14.618352</c:v>
                </c:pt>
                <c:pt idx="91753">
                  <c:v>14.618981</c:v>
                </c:pt>
                <c:pt idx="91754">
                  <c:v>14.625923999999999</c:v>
                </c:pt>
                <c:pt idx="91755">
                  <c:v>14.621527</c:v>
                </c:pt>
                <c:pt idx="91756">
                  <c:v>14.620004</c:v>
                </c:pt>
                <c:pt idx="91757">
                  <c:v>14.629414000000001</c:v>
                </c:pt>
                <c:pt idx="91758">
                  <c:v>14.630141</c:v>
                </c:pt>
                <c:pt idx="91759">
                  <c:v>14.62087</c:v>
                </c:pt>
                <c:pt idx="91760">
                  <c:v>14.618676000000001</c:v>
                </c:pt>
                <c:pt idx="91761">
                  <c:v>14.624593000000001</c:v>
                </c:pt>
                <c:pt idx="91762">
                  <c:v>14.623949</c:v>
                </c:pt>
                <c:pt idx="91763">
                  <c:v>14.620775</c:v>
                </c:pt>
                <c:pt idx="91764">
                  <c:v>14.621093999999999</c:v>
                </c:pt>
                <c:pt idx="91765">
                  <c:v>14.618769</c:v>
                </c:pt>
                <c:pt idx="91766">
                  <c:v>14.625617999999999</c:v>
                </c:pt>
                <c:pt idx="91767">
                  <c:v>14.633839</c:v>
                </c:pt>
                <c:pt idx="91768">
                  <c:v>14.62904</c:v>
                </c:pt>
                <c:pt idx="91769">
                  <c:v>14.628624</c:v>
                </c:pt>
                <c:pt idx="91770">
                  <c:v>14.635344</c:v>
                </c:pt>
                <c:pt idx="91771">
                  <c:v>14.629489</c:v>
                </c:pt>
                <c:pt idx="91772">
                  <c:v>14.621675</c:v>
                </c:pt>
                <c:pt idx="91773">
                  <c:v>14.629436999999999</c:v>
                </c:pt>
                <c:pt idx="91774">
                  <c:v>14.631914999999999</c:v>
                </c:pt>
                <c:pt idx="91775">
                  <c:v>14.623590999999999</c:v>
                </c:pt>
                <c:pt idx="91776">
                  <c:v>14.627509</c:v>
                </c:pt>
                <c:pt idx="91777">
                  <c:v>14.633547999999999</c:v>
                </c:pt>
                <c:pt idx="91778">
                  <c:v>14.626461000000001</c:v>
                </c:pt>
                <c:pt idx="91779">
                  <c:v>14.620618</c:v>
                </c:pt>
                <c:pt idx="91780">
                  <c:v>14.626048000000001</c:v>
                </c:pt>
                <c:pt idx="91781">
                  <c:v>14.628835</c:v>
                </c:pt>
                <c:pt idx="91782">
                  <c:v>14.625413</c:v>
                </c:pt>
                <c:pt idx="91783">
                  <c:v>14.629273</c:v>
                </c:pt>
                <c:pt idx="91784">
                  <c:v>14.631027</c:v>
                </c:pt>
                <c:pt idx="91785">
                  <c:v>14.628871</c:v>
                </c:pt>
                <c:pt idx="91786">
                  <c:v>14.631762999999999</c:v>
                </c:pt>
                <c:pt idx="91787">
                  <c:v>14.630388999999999</c:v>
                </c:pt>
                <c:pt idx="91788">
                  <c:v>14.627803</c:v>
                </c:pt>
                <c:pt idx="91789">
                  <c:v>14.631152</c:v>
                </c:pt>
                <c:pt idx="91790">
                  <c:v>14.633475000000001</c:v>
                </c:pt>
                <c:pt idx="91791">
                  <c:v>14.631432999999999</c:v>
                </c:pt>
                <c:pt idx="91792">
                  <c:v>14.631004000000001</c:v>
                </c:pt>
                <c:pt idx="91793">
                  <c:v>14.633965999999999</c:v>
                </c:pt>
                <c:pt idx="91794">
                  <c:v>14.630196</c:v>
                </c:pt>
                <c:pt idx="91795">
                  <c:v>14.630767000000001</c:v>
                </c:pt>
                <c:pt idx="91796">
                  <c:v>14.636903999999999</c:v>
                </c:pt>
                <c:pt idx="91797">
                  <c:v>14.635617</c:v>
                </c:pt>
                <c:pt idx="91798">
                  <c:v>14.632777000000001</c:v>
                </c:pt>
                <c:pt idx="91799">
                  <c:v>14.630941999999999</c:v>
                </c:pt>
                <c:pt idx="91800">
                  <c:v>14.631373999999999</c:v>
                </c:pt>
                <c:pt idx="91801">
                  <c:v>14.629384999999999</c:v>
                </c:pt>
                <c:pt idx="91802">
                  <c:v>14.628582</c:v>
                </c:pt>
                <c:pt idx="91803">
                  <c:v>14.633153999999999</c:v>
                </c:pt>
                <c:pt idx="91804">
                  <c:v>14.630888000000001</c:v>
                </c:pt>
                <c:pt idx="91805">
                  <c:v>14.631793</c:v>
                </c:pt>
                <c:pt idx="91806">
                  <c:v>14.640029999999999</c:v>
                </c:pt>
                <c:pt idx="91807">
                  <c:v>14.637396000000001</c:v>
                </c:pt>
                <c:pt idx="91808">
                  <c:v>14.629813</c:v>
                </c:pt>
                <c:pt idx="91809">
                  <c:v>14.632562999999999</c:v>
                </c:pt>
                <c:pt idx="91810">
                  <c:v>14.635812</c:v>
                </c:pt>
                <c:pt idx="91811">
                  <c:v>14.630380000000001</c:v>
                </c:pt>
                <c:pt idx="91812">
                  <c:v>14.631952999999999</c:v>
                </c:pt>
                <c:pt idx="91813">
                  <c:v>14.638280999999999</c:v>
                </c:pt>
                <c:pt idx="91814">
                  <c:v>14.633076000000001</c:v>
                </c:pt>
                <c:pt idx="91815">
                  <c:v>14.630029</c:v>
                </c:pt>
                <c:pt idx="91816">
                  <c:v>14.63452</c:v>
                </c:pt>
                <c:pt idx="91817">
                  <c:v>14.631218000000001</c:v>
                </c:pt>
                <c:pt idx="91818">
                  <c:v>14.627516</c:v>
                </c:pt>
                <c:pt idx="91819">
                  <c:v>14.634983</c:v>
                </c:pt>
                <c:pt idx="91820">
                  <c:v>14.635125</c:v>
                </c:pt>
                <c:pt idx="91821">
                  <c:v>14.632035</c:v>
                </c:pt>
                <c:pt idx="91822">
                  <c:v>14.639866</c:v>
                </c:pt>
                <c:pt idx="91823">
                  <c:v>14.640109000000001</c:v>
                </c:pt>
                <c:pt idx="91824">
                  <c:v>14.634639999999999</c:v>
                </c:pt>
                <c:pt idx="91825">
                  <c:v>14.638468</c:v>
                </c:pt>
                <c:pt idx="91826">
                  <c:v>14.639132999999999</c:v>
                </c:pt>
                <c:pt idx="91827">
                  <c:v>14.633509</c:v>
                </c:pt>
                <c:pt idx="91828">
                  <c:v>14.637368</c:v>
                </c:pt>
                <c:pt idx="91829">
                  <c:v>14.642879000000001</c:v>
                </c:pt>
                <c:pt idx="91830">
                  <c:v>14.637635</c:v>
                </c:pt>
                <c:pt idx="91831">
                  <c:v>14.635802999999999</c:v>
                </c:pt>
                <c:pt idx="91832">
                  <c:v>14.642861</c:v>
                </c:pt>
                <c:pt idx="91833">
                  <c:v>14.639417</c:v>
                </c:pt>
                <c:pt idx="91834">
                  <c:v>14.6318</c:v>
                </c:pt>
                <c:pt idx="91835">
                  <c:v>14.635782000000001</c:v>
                </c:pt>
                <c:pt idx="91836">
                  <c:v>14.640248</c:v>
                </c:pt>
                <c:pt idx="91837">
                  <c:v>14.639184</c:v>
                </c:pt>
                <c:pt idx="91838">
                  <c:v>14.639958</c:v>
                </c:pt>
                <c:pt idx="91839">
                  <c:v>14.641754000000001</c:v>
                </c:pt>
                <c:pt idx="91840">
                  <c:v>14.637994000000001</c:v>
                </c:pt>
                <c:pt idx="91841">
                  <c:v>14.639764</c:v>
                </c:pt>
                <c:pt idx="91842">
                  <c:v>14.641247999999999</c:v>
                </c:pt>
                <c:pt idx="91843">
                  <c:v>14.635755</c:v>
                </c:pt>
                <c:pt idx="91844">
                  <c:v>14.637725</c:v>
                </c:pt>
                <c:pt idx="91845">
                  <c:v>14.641228</c:v>
                </c:pt>
                <c:pt idx="91846">
                  <c:v>14.639569</c:v>
                </c:pt>
                <c:pt idx="91847">
                  <c:v>14.639352000000001</c:v>
                </c:pt>
                <c:pt idx="91848">
                  <c:v>14.641097</c:v>
                </c:pt>
                <c:pt idx="91849">
                  <c:v>14.639640999999999</c:v>
                </c:pt>
                <c:pt idx="91850">
                  <c:v>14.634459</c:v>
                </c:pt>
                <c:pt idx="91851">
                  <c:v>14.638304</c:v>
                </c:pt>
                <c:pt idx="91852">
                  <c:v>14.644539</c:v>
                </c:pt>
                <c:pt idx="91853">
                  <c:v>14.639697</c:v>
                </c:pt>
                <c:pt idx="91854">
                  <c:v>14.643027999999999</c:v>
                </c:pt>
                <c:pt idx="91855">
                  <c:v>14.647532999999999</c:v>
                </c:pt>
                <c:pt idx="91856">
                  <c:v>14.640108</c:v>
                </c:pt>
                <c:pt idx="91857">
                  <c:v>14.638854</c:v>
                </c:pt>
                <c:pt idx="91858">
                  <c:v>14.644553</c:v>
                </c:pt>
                <c:pt idx="91859">
                  <c:v>14.638915000000001</c:v>
                </c:pt>
                <c:pt idx="91860">
                  <c:v>14.632573000000001</c:v>
                </c:pt>
                <c:pt idx="91861">
                  <c:v>14.638707999999999</c:v>
                </c:pt>
                <c:pt idx="91862">
                  <c:v>14.640662000000001</c:v>
                </c:pt>
                <c:pt idx="91863">
                  <c:v>14.639574</c:v>
                </c:pt>
                <c:pt idx="91864">
                  <c:v>14.647791</c:v>
                </c:pt>
                <c:pt idx="91865">
                  <c:v>14.651553</c:v>
                </c:pt>
                <c:pt idx="91866">
                  <c:v>14.645963999999999</c:v>
                </c:pt>
                <c:pt idx="91867">
                  <c:v>14.646322</c:v>
                </c:pt>
                <c:pt idx="91868">
                  <c:v>14.653331</c:v>
                </c:pt>
                <c:pt idx="91869">
                  <c:v>14.648458</c:v>
                </c:pt>
                <c:pt idx="91870">
                  <c:v>14.641382999999999</c:v>
                </c:pt>
                <c:pt idx="91871">
                  <c:v>14.649241999999999</c:v>
                </c:pt>
                <c:pt idx="91872">
                  <c:v>14.65015</c:v>
                </c:pt>
                <c:pt idx="91873">
                  <c:v>14.644306</c:v>
                </c:pt>
                <c:pt idx="91874">
                  <c:v>14.646302</c:v>
                </c:pt>
                <c:pt idx="91875">
                  <c:v>14.646006</c:v>
                </c:pt>
                <c:pt idx="91876">
                  <c:v>14.644432999999999</c:v>
                </c:pt>
                <c:pt idx="91877">
                  <c:v>14.648994</c:v>
                </c:pt>
                <c:pt idx="91878">
                  <c:v>14.650709000000001</c:v>
                </c:pt>
                <c:pt idx="91879">
                  <c:v>14.643938</c:v>
                </c:pt>
                <c:pt idx="91880">
                  <c:v>14.642177</c:v>
                </c:pt>
                <c:pt idx="91881">
                  <c:v>14.646913</c:v>
                </c:pt>
                <c:pt idx="91882">
                  <c:v>14.642352000000001</c:v>
                </c:pt>
                <c:pt idx="91883">
                  <c:v>14.637404999999999</c:v>
                </c:pt>
                <c:pt idx="91884">
                  <c:v>14.642956999999999</c:v>
                </c:pt>
                <c:pt idx="91885">
                  <c:v>14.644717</c:v>
                </c:pt>
                <c:pt idx="91886">
                  <c:v>14.640093999999999</c:v>
                </c:pt>
                <c:pt idx="91887">
                  <c:v>14.642875</c:v>
                </c:pt>
                <c:pt idx="91888">
                  <c:v>14.647448000000001</c:v>
                </c:pt>
                <c:pt idx="91889">
                  <c:v>14.642987</c:v>
                </c:pt>
                <c:pt idx="91890">
                  <c:v>14.645595999999999</c:v>
                </c:pt>
                <c:pt idx="91891">
                  <c:v>14.650703999999999</c:v>
                </c:pt>
                <c:pt idx="91892">
                  <c:v>14.645414000000001</c:v>
                </c:pt>
                <c:pt idx="91893">
                  <c:v>14.643143999999999</c:v>
                </c:pt>
                <c:pt idx="91894">
                  <c:v>14.646687999999999</c:v>
                </c:pt>
                <c:pt idx="91895">
                  <c:v>14.649976000000001</c:v>
                </c:pt>
                <c:pt idx="91896">
                  <c:v>14.649801</c:v>
                </c:pt>
                <c:pt idx="91897">
                  <c:v>14.649035</c:v>
                </c:pt>
                <c:pt idx="91898">
                  <c:v>14.648614999999999</c:v>
                </c:pt>
                <c:pt idx="91899">
                  <c:v>14.644254</c:v>
                </c:pt>
                <c:pt idx="91900">
                  <c:v>14.648383000000001</c:v>
                </c:pt>
                <c:pt idx="91901">
                  <c:v>14.650584</c:v>
                </c:pt>
                <c:pt idx="91902">
                  <c:v>14.639071</c:v>
                </c:pt>
                <c:pt idx="91903">
                  <c:v>14.640397999999999</c:v>
                </c:pt>
                <c:pt idx="91904">
                  <c:v>14.653079</c:v>
                </c:pt>
                <c:pt idx="91905">
                  <c:v>14.655927</c:v>
                </c:pt>
                <c:pt idx="91906">
                  <c:v>14.651740999999999</c:v>
                </c:pt>
                <c:pt idx="91907">
                  <c:v>14.652799</c:v>
                </c:pt>
                <c:pt idx="91908">
                  <c:v>14.653900999999999</c:v>
                </c:pt>
                <c:pt idx="91909">
                  <c:v>14.652260999999999</c:v>
                </c:pt>
                <c:pt idx="91910">
                  <c:v>14.653608999999999</c:v>
                </c:pt>
                <c:pt idx="91911">
                  <c:v>14.650531000000001</c:v>
                </c:pt>
                <c:pt idx="91912">
                  <c:v>14.646022</c:v>
                </c:pt>
                <c:pt idx="91913">
                  <c:v>14.647842000000001</c:v>
                </c:pt>
                <c:pt idx="91914">
                  <c:v>14.651403</c:v>
                </c:pt>
                <c:pt idx="91915">
                  <c:v>14.652609</c:v>
                </c:pt>
                <c:pt idx="91916">
                  <c:v>14.652108999999999</c:v>
                </c:pt>
                <c:pt idx="91917">
                  <c:v>14.654793</c:v>
                </c:pt>
                <c:pt idx="91918">
                  <c:v>14.655782</c:v>
                </c:pt>
                <c:pt idx="91919">
                  <c:v>14.654887</c:v>
                </c:pt>
                <c:pt idx="91920">
                  <c:v>14.656959000000001</c:v>
                </c:pt>
                <c:pt idx="91921">
                  <c:v>14.655633</c:v>
                </c:pt>
                <c:pt idx="91922">
                  <c:v>14.650504</c:v>
                </c:pt>
                <c:pt idx="91923">
                  <c:v>14.646312999999999</c:v>
                </c:pt>
                <c:pt idx="91924">
                  <c:v>14.648059999999999</c:v>
                </c:pt>
                <c:pt idx="91925">
                  <c:v>14.651113</c:v>
                </c:pt>
                <c:pt idx="91926">
                  <c:v>14.650175000000001</c:v>
                </c:pt>
                <c:pt idx="91927">
                  <c:v>14.652728</c:v>
                </c:pt>
                <c:pt idx="91928">
                  <c:v>14.652123</c:v>
                </c:pt>
                <c:pt idx="91929">
                  <c:v>14.649285000000001</c:v>
                </c:pt>
                <c:pt idx="91930">
                  <c:v>14.654173</c:v>
                </c:pt>
                <c:pt idx="91931">
                  <c:v>14.655645</c:v>
                </c:pt>
                <c:pt idx="91932">
                  <c:v>14.650912</c:v>
                </c:pt>
                <c:pt idx="91933">
                  <c:v>14.651242999999999</c:v>
                </c:pt>
                <c:pt idx="91934">
                  <c:v>14.654858000000001</c:v>
                </c:pt>
                <c:pt idx="91935">
                  <c:v>14.65164</c:v>
                </c:pt>
                <c:pt idx="91936">
                  <c:v>14.650451</c:v>
                </c:pt>
                <c:pt idx="91937">
                  <c:v>14.657171</c:v>
                </c:pt>
                <c:pt idx="91938">
                  <c:v>14.655657</c:v>
                </c:pt>
                <c:pt idx="91939">
                  <c:v>14.655165</c:v>
                </c:pt>
                <c:pt idx="91940">
                  <c:v>14.662588</c:v>
                </c:pt>
                <c:pt idx="91941">
                  <c:v>14.661151</c:v>
                </c:pt>
                <c:pt idx="91942">
                  <c:v>14.656760999999999</c:v>
                </c:pt>
                <c:pt idx="91943">
                  <c:v>14.662570000000001</c:v>
                </c:pt>
                <c:pt idx="91944">
                  <c:v>14.662542</c:v>
                </c:pt>
                <c:pt idx="91945">
                  <c:v>14.652787</c:v>
                </c:pt>
                <c:pt idx="91946">
                  <c:v>14.654365</c:v>
                </c:pt>
                <c:pt idx="91947">
                  <c:v>14.658856999999999</c:v>
                </c:pt>
                <c:pt idx="91948">
                  <c:v>14.652998</c:v>
                </c:pt>
                <c:pt idx="91949">
                  <c:v>14.654349</c:v>
                </c:pt>
                <c:pt idx="91950">
                  <c:v>14.661075</c:v>
                </c:pt>
                <c:pt idx="91951">
                  <c:v>14.658725</c:v>
                </c:pt>
                <c:pt idx="91952">
                  <c:v>14.655443999999999</c:v>
                </c:pt>
                <c:pt idx="91953">
                  <c:v>14.659025</c:v>
                </c:pt>
                <c:pt idx="91954">
                  <c:v>14.660697000000001</c:v>
                </c:pt>
                <c:pt idx="91955">
                  <c:v>14.656065</c:v>
                </c:pt>
                <c:pt idx="91956">
                  <c:v>14.658963</c:v>
                </c:pt>
                <c:pt idx="91957">
                  <c:v>14.661422999999999</c:v>
                </c:pt>
                <c:pt idx="91958">
                  <c:v>14.654318999999999</c:v>
                </c:pt>
                <c:pt idx="91959">
                  <c:v>14.654605999999999</c:v>
                </c:pt>
                <c:pt idx="91960">
                  <c:v>14.656699</c:v>
                </c:pt>
                <c:pt idx="91961">
                  <c:v>14.653276</c:v>
                </c:pt>
                <c:pt idx="91962">
                  <c:v>14.655471</c:v>
                </c:pt>
                <c:pt idx="91963">
                  <c:v>14.661087999999999</c:v>
                </c:pt>
                <c:pt idx="91964">
                  <c:v>14.659186999999999</c:v>
                </c:pt>
                <c:pt idx="91965">
                  <c:v>14.65537</c:v>
                </c:pt>
                <c:pt idx="91966">
                  <c:v>14.661276000000001</c:v>
                </c:pt>
                <c:pt idx="91967">
                  <c:v>14.662359</c:v>
                </c:pt>
                <c:pt idx="91968">
                  <c:v>14.65639</c:v>
                </c:pt>
                <c:pt idx="91969">
                  <c:v>14.659813</c:v>
                </c:pt>
                <c:pt idx="91970">
                  <c:v>14.659096999999999</c:v>
                </c:pt>
                <c:pt idx="91971">
                  <c:v>14.649872999999999</c:v>
                </c:pt>
                <c:pt idx="91972">
                  <c:v>14.653083000000001</c:v>
                </c:pt>
                <c:pt idx="91973">
                  <c:v>14.664740999999999</c:v>
                </c:pt>
                <c:pt idx="91974">
                  <c:v>14.664631</c:v>
                </c:pt>
                <c:pt idx="91975">
                  <c:v>14.661368</c:v>
                </c:pt>
                <c:pt idx="91976">
                  <c:v>14.66676</c:v>
                </c:pt>
                <c:pt idx="91977">
                  <c:v>14.66478</c:v>
                </c:pt>
                <c:pt idx="91978">
                  <c:v>14.66164</c:v>
                </c:pt>
                <c:pt idx="91979">
                  <c:v>14.668049999999999</c:v>
                </c:pt>
                <c:pt idx="91980">
                  <c:v>14.667662999999999</c:v>
                </c:pt>
                <c:pt idx="91981">
                  <c:v>14.664498</c:v>
                </c:pt>
                <c:pt idx="91982">
                  <c:v>14.667035</c:v>
                </c:pt>
                <c:pt idx="91983">
                  <c:v>14.669506999999999</c:v>
                </c:pt>
                <c:pt idx="91984">
                  <c:v>14.667039000000001</c:v>
                </c:pt>
                <c:pt idx="91985">
                  <c:v>14.664308999999999</c:v>
                </c:pt>
                <c:pt idx="91986">
                  <c:v>14.666499999999999</c:v>
                </c:pt>
                <c:pt idx="91987">
                  <c:v>14.667655999999999</c:v>
                </c:pt>
                <c:pt idx="91988">
                  <c:v>14.662276</c:v>
                </c:pt>
                <c:pt idx="91989">
                  <c:v>14.65893</c:v>
                </c:pt>
                <c:pt idx="91990">
                  <c:v>14.664993000000001</c:v>
                </c:pt>
                <c:pt idx="91991">
                  <c:v>14.667261999999999</c:v>
                </c:pt>
                <c:pt idx="91992">
                  <c:v>14.663961</c:v>
                </c:pt>
                <c:pt idx="91993">
                  <c:v>14.667766</c:v>
                </c:pt>
                <c:pt idx="91994">
                  <c:v>14.665093000000001</c:v>
                </c:pt>
                <c:pt idx="91995">
                  <c:v>14.664682000000001</c:v>
                </c:pt>
                <c:pt idx="91996">
                  <c:v>14.673776</c:v>
                </c:pt>
                <c:pt idx="91997">
                  <c:v>14.667014</c:v>
                </c:pt>
                <c:pt idx="91998">
                  <c:v>14.658673</c:v>
                </c:pt>
                <c:pt idx="91999">
                  <c:v>14.666320000000001</c:v>
                </c:pt>
                <c:pt idx="92000">
                  <c:v>14.668846</c:v>
                </c:pt>
                <c:pt idx="92001">
                  <c:v>14.663976</c:v>
                </c:pt>
                <c:pt idx="92002">
                  <c:v>14.663352</c:v>
                </c:pt>
                <c:pt idx="92003">
                  <c:v>14.666494</c:v>
                </c:pt>
                <c:pt idx="92004">
                  <c:v>14.666586000000001</c:v>
                </c:pt>
                <c:pt idx="92005">
                  <c:v>14.664431</c:v>
                </c:pt>
                <c:pt idx="92006">
                  <c:v>14.663416</c:v>
                </c:pt>
                <c:pt idx="92007">
                  <c:v>14.663397</c:v>
                </c:pt>
                <c:pt idx="92008">
                  <c:v>14.664085999999999</c:v>
                </c:pt>
                <c:pt idx="92009">
                  <c:v>14.665374999999999</c:v>
                </c:pt>
                <c:pt idx="92010">
                  <c:v>14.663906000000001</c:v>
                </c:pt>
                <c:pt idx="92011">
                  <c:v>14.663914999999999</c:v>
                </c:pt>
                <c:pt idx="92012">
                  <c:v>14.671071</c:v>
                </c:pt>
                <c:pt idx="92013">
                  <c:v>14.672389000000001</c:v>
                </c:pt>
                <c:pt idx="92014">
                  <c:v>14.666917</c:v>
                </c:pt>
                <c:pt idx="92015">
                  <c:v>14.669124</c:v>
                </c:pt>
                <c:pt idx="92016">
                  <c:v>14.670282</c:v>
                </c:pt>
                <c:pt idx="92017">
                  <c:v>14.664184000000001</c:v>
                </c:pt>
                <c:pt idx="92018">
                  <c:v>14.662012000000001</c:v>
                </c:pt>
                <c:pt idx="92019">
                  <c:v>14.665331</c:v>
                </c:pt>
                <c:pt idx="92020">
                  <c:v>14.666739</c:v>
                </c:pt>
                <c:pt idx="92021">
                  <c:v>14.664536</c:v>
                </c:pt>
                <c:pt idx="92022">
                  <c:v>14.665759</c:v>
                </c:pt>
                <c:pt idx="92023">
                  <c:v>14.668379</c:v>
                </c:pt>
                <c:pt idx="92024">
                  <c:v>14.666249000000001</c:v>
                </c:pt>
                <c:pt idx="92025">
                  <c:v>14.669048</c:v>
                </c:pt>
                <c:pt idx="92026">
                  <c:v>14.675312999999999</c:v>
                </c:pt>
                <c:pt idx="92027">
                  <c:v>14.673131</c:v>
                </c:pt>
                <c:pt idx="92028">
                  <c:v>14.671099999999999</c:v>
                </c:pt>
                <c:pt idx="92029">
                  <c:v>14.674396</c:v>
                </c:pt>
                <c:pt idx="92030">
                  <c:v>14.670101000000001</c:v>
                </c:pt>
                <c:pt idx="92031">
                  <c:v>14.6623</c:v>
                </c:pt>
                <c:pt idx="92032">
                  <c:v>14.665031000000001</c:v>
                </c:pt>
                <c:pt idx="92033">
                  <c:v>14.667887</c:v>
                </c:pt>
                <c:pt idx="92034">
                  <c:v>14.668818999999999</c:v>
                </c:pt>
                <c:pt idx="92035">
                  <c:v>14.674797</c:v>
                </c:pt>
                <c:pt idx="92036">
                  <c:v>14.673044000000001</c:v>
                </c:pt>
                <c:pt idx="92037">
                  <c:v>14.665945000000001</c:v>
                </c:pt>
                <c:pt idx="92038">
                  <c:v>14.668286</c:v>
                </c:pt>
                <c:pt idx="92039">
                  <c:v>14.672585</c:v>
                </c:pt>
                <c:pt idx="92040">
                  <c:v>14.668977</c:v>
                </c:pt>
                <c:pt idx="92041">
                  <c:v>14.672453000000001</c:v>
                </c:pt>
                <c:pt idx="92042">
                  <c:v>14.680553</c:v>
                </c:pt>
                <c:pt idx="92043">
                  <c:v>14.672586000000001</c:v>
                </c:pt>
                <c:pt idx="92044">
                  <c:v>14.668669</c:v>
                </c:pt>
                <c:pt idx="92045">
                  <c:v>14.677955000000001</c:v>
                </c:pt>
                <c:pt idx="92046">
                  <c:v>14.677085999999999</c:v>
                </c:pt>
                <c:pt idx="92047">
                  <c:v>14.672753</c:v>
                </c:pt>
                <c:pt idx="92048">
                  <c:v>14.679212</c:v>
                </c:pt>
                <c:pt idx="92049">
                  <c:v>14.680084000000001</c:v>
                </c:pt>
                <c:pt idx="92050">
                  <c:v>14.671098000000001</c:v>
                </c:pt>
                <c:pt idx="92051">
                  <c:v>14.672294000000001</c:v>
                </c:pt>
                <c:pt idx="92052">
                  <c:v>14.677289</c:v>
                </c:pt>
                <c:pt idx="92053">
                  <c:v>14.672516</c:v>
                </c:pt>
                <c:pt idx="92054">
                  <c:v>14.674291999999999</c:v>
                </c:pt>
                <c:pt idx="92055">
                  <c:v>14.679697000000001</c:v>
                </c:pt>
                <c:pt idx="92056">
                  <c:v>14.672644</c:v>
                </c:pt>
                <c:pt idx="92057">
                  <c:v>14.670069</c:v>
                </c:pt>
                <c:pt idx="92058">
                  <c:v>14.679496</c:v>
                </c:pt>
                <c:pt idx="92059">
                  <c:v>14.67775</c:v>
                </c:pt>
                <c:pt idx="92060">
                  <c:v>14.668551000000001</c:v>
                </c:pt>
                <c:pt idx="92061">
                  <c:v>14.675746999999999</c:v>
                </c:pt>
                <c:pt idx="92062">
                  <c:v>14.679777</c:v>
                </c:pt>
                <c:pt idx="92063">
                  <c:v>14.671675</c:v>
                </c:pt>
                <c:pt idx="92064">
                  <c:v>14.673187</c:v>
                </c:pt>
                <c:pt idx="92065">
                  <c:v>14.675601</c:v>
                </c:pt>
                <c:pt idx="92066">
                  <c:v>14.672329</c:v>
                </c:pt>
                <c:pt idx="92067">
                  <c:v>14.675186</c:v>
                </c:pt>
                <c:pt idx="92068">
                  <c:v>14.683688999999999</c:v>
                </c:pt>
                <c:pt idx="92069">
                  <c:v>14.677545</c:v>
                </c:pt>
                <c:pt idx="92070">
                  <c:v>14.669476</c:v>
                </c:pt>
                <c:pt idx="92071">
                  <c:v>14.680191000000001</c:v>
                </c:pt>
                <c:pt idx="92072">
                  <c:v>14.677792999999999</c:v>
                </c:pt>
                <c:pt idx="92073">
                  <c:v>14.666993</c:v>
                </c:pt>
                <c:pt idx="92074">
                  <c:v>14.678471</c:v>
                </c:pt>
                <c:pt idx="92075">
                  <c:v>14.683386</c:v>
                </c:pt>
                <c:pt idx="92076">
                  <c:v>14.671559999999999</c:v>
                </c:pt>
                <c:pt idx="92077">
                  <c:v>14.675374</c:v>
                </c:pt>
                <c:pt idx="92078">
                  <c:v>14.687184999999999</c:v>
                </c:pt>
                <c:pt idx="92079">
                  <c:v>14.681649</c:v>
                </c:pt>
                <c:pt idx="92080">
                  <c:v>14.675754</c:v>
                </c:pt>
                <c:pt idx="92081">
                  <c:v>14.68116</c:v>
                </c:pt>
                <c:pt idx="92082">
                  <c:v>14.683688</c:v>
                </c:pt>
                <c:pt idx="92083">
                  <c:v>14.680667</c:v>
                </c:pt>
                <c:pt idx="92084">
                  <c:v>14.681792</c:v>
                </c:pt>
                <c:pt idx="92085">
                  <c:v>14.684309000000001</c:v>
                </c:pt>
                <c:pt idx="92086">
                  <c:v>14.680785</c:v>
                </c:pt>
                <c:pt idx="92087">
                  <c:v>14.676564000000001</c:v>
                </c:pt>
                <c:pt idx="92088">
                  <c:v>14.677396999999999</c:v>
                </c:pt>
                <c:pt idx="92089">
                  <c:v>14.673878999999999</c:v>
                </c:pt>
                <c:pt idx="92090">
                  <c:v>14.676131</c:v>
                </c:pt>
                <c:pt idx="92091">
                  <c:v>14.686245</c:v>
                </c:pt>
                <c:pt idx="92092">
                  <c:v>14.680643</c:v>
                </c:pt>
                <c:pt idx="92093">
                  <c:v>14.673833999999999</c:v>
                </c:pt>
                <c:pt idx="92094">
                  <c:v>14.678694</c:v>
                </c:pt>
                <c:pt idx="92095">
                  <c:v>14.679694</c:v>
                </c:pt>
                <c:pt idx="92096">
                  <c:v>14.677434999999999</c:v>
                </c:pt>
                <c:pt idx="92097">
                  <c:v>14.682141</c:v>
                </c:pt>
                <c:pt idx="92098">
                  <c:v>14.685995999999999</c:v>
                </c:pt>
                <c:pt idx="92099">
                  <c:v>14.679003</c:v>
                </c:pt>
                <c:pt idx="92100">
                  <c:v>14.677963</c:v>
                </c:pt>
                <c:pt idx="92101">
                  <c:v>14.685328999999999</c:v>
                </c:pt>
                <c:pt idx="92102">
                  <c:v>14.681653000000001</c:v>
                </c:pt>
                <c:pt idx="92103">
                  <c:v>14.680711000000001</c:v>
                </c:pt>
                <c:pt idx="92104">
                  <c:v>14.688815</c:v>
                </c:pt>
                <c:pt idx="92105">
                  <c:v>14.687872</c:v>
                </c:pt>
                <c:pt idx="92106">
                  <c:v>14.682157</c:v>
                </c:pt>
                <c:pt idx="92107">
                  <c:v>14.683401</c:v>
                </c:pt>
                <c:pt idx="92108">
                  <c:v>14.684422</c:v>
                </c:pt>
                <c:pt idx="92109">
                  <c:v>14.678277</c:v>
                </c:pt>
                <c:pt idx="92110">
                  <c:v>14.680668000000001</c:v>
                </c:pt>
                <c:pt idx="92111">
                  <c:v>14.689947</c:v>
                </c:pt>
                <c:pt idx="92112">
                  <c:v>14.686833999999999</c:v>
                </c:pt>
                <c:pt idx="92113">
                  <c:v>14.683503</c:v>
                </c:pt>
                <c:pt idx="92114">
                  <c:v>14.687438999999999</c:v>
                </c:pt>
                <c:pt idx="92115">
                  <c:v>14.685326999999999</c:v>
                </c:pt>
                <c:pt idx="92116">
                  <c:v>14.680553</c:v>
                </c:pt>
                <c:pt idx="92117">
                  <c:v>14.684443999999999</c:v>
                </c:pt>
                <c:pt idx="92118">
                  <c:v>14.685197000000001</c:v>
                </c:pt>
                <c:pt idx="92119">
                  <c:v>14.68102</c:v>
                </c:pt>
                <c:pt idx="92120">
                  <c:v>14.686909</c:v>
                </c:pt>
                <c:pt idx="92121">
                  <c:v>14.685719000000001</c:v>
                </c:pt>
                <c:pt idx="92122">
                  <c:v>14.676394</c:v>
                </c:pt>
                <c:pt idx="92123">
                  <c:v>14.682573</c:v>
                </c:pt>
                <c:pt idx="92124">
                  <c:v>14.689871</c:v>
                </c:pt>
                <c:pt idx="92125">
                  <c:v>14.684926000000001</c:v>
                </c:pt>
                <c:pt idx="92126">
                  <c:v>14.682131</c:v>
                </c:pt>
                <c:pt idx="92127">
                  <c:v>14.692071</c:v>
                </c:pt>
                <c:pt idx="92128">
                  <c:v>14.696543999999999</c:v>
                </c:pt>
                <c:pt idx="92129">
                  <c:v>14.687016</c:v>
                </c:pt>
                <c:pt idx="92130">
                  <c:v>14.687685999999999</c:v>
                </c:pt>
                <c:pt idx="92131">
                  <c:v>14.695843</c:v>
                </c:pt>
                <c:pt idx="92132">
                  <c:v>14.693775</c:v>
                </c:pt>
                <c:pt idx="92133">
                  <c:v>14.686794000000001</c:v>
                </c:pt>
                <c:pt idx="92134">
                  <c:v>14.690232999999999</c:v>
                </c:pt>
                <c:pt idx="92135">
                  <c:v>14.690340000000001</c:v>
                </c:pt>
                <c:pt idx="92136">
                  <c:v>14.683227</c:v>
                </c:pt>
                <c:pt idx="92137">
                  <c:v>14.688526</c:v>
                </c:pt>
                <c:pt idx="92138">
                  <c:v>14.6915</c:v>
                </c:pt>
                <c:pt idx="92139">
                  <c:v>14.685577</c:v>
                </c:pt>
                <c:pt idx="92140">
                  <c:v>14.688409</c:v>
                </c:pt>
                <c:pt idx="92141">
                  <c:v>14.692204</c:v>
                </c:pt>
                <c:pt idx="92142">
                  <c:v>14.688563</c:v>
                </c:pt>
                <c:pt idx="92143">
                  <c:v>14.683863000000001</c:v>
                </c:pt>
                <c:pt idx="92144">
                  <c:v>14.687303</c:v>
                </c:pt>
                <c:pt idx="92145">
                  <c:v>14.690101</c:v>
                </c:pt>
                <c:pt idx="92146">
                  <c:v>14.685464</c:v>
                </c:pt>
                <c:pt idx="92147">
                  <c:v>14.691243999999999</c:v>
                </c:pt>
                <c:pt idx="92148">
                  <c:v>14.698774</c:v>
                </c:pt>
                <c:pt idx="92149">
                  <c:v>14.693996</c:v>
                </c:pt>
                <c:pt idx="92150">
                  <c:v>14.688349000000001</c:v>
                </c:pt>
                <c:pt idx="92151">
                  <c:v>14.688316</c:v>
                </c:pt>
                <c:pt idx="92152">
                  <c:v>14.686194</c:v>
                </c:pt>
                <c:pt idx="92153">
                  <c:v>14.687004</c:v>
                </c:pt>
                <c:pt idx="92154">
                  <c:v>14.694708</c:v>
                </c:pt>
                <c:pt idx="92155">
                  <c:v>14.690027000000001</c:v>
                </c:pt>
                <c:pt idx="92156">
                  <c:v>14.680998000000001</c:v>
                </c:pt>
                <c:pt idx="92157">
                  <c:v>14.687014</c:v>
                </c:pt>
                <c:pt idx="92158">
                  <c:v>14.692325</c:v>
                </c:pt>
                <c:pt idx="92159">
                  <c:v>14.688584000000001</c:v>
                </c:pt>
                <c:pt idx="92160">
                  <c:v>14.689258000000001</c:v>
                </c:pt>
                <c:pt idx="92161">
                  <c:v>14.69838</c:v>
                </c:pt>
                <c:pt idx="92162">
                  <c:v>14.69617</c:v>
                </c:pt>
                <c:pt idx="92163">
                  <c:v>14.691853999999999</c:v>
                </c:pt>
                <c:pt idx="92164">
                  <c:v>14.701426</c:v>
                </c:pt>
                <c:pt idx="92165">
                  <c:v>14.695259</c:v>
                </c:pt>
                <c:pt idx="92166">
                  <c:v>14.686614000000001</c:v>
                </c:pt>
                <c:pt idx="92167">
                  <c:v>14.697115</c:v>
                </c:pt>
                <c:pt idx="92168">
                  <c:v>14.698797000000001</c:v>
                </c:pt>
                <c:pt idx="92169">
                  <c:v>14.690943000000001</c:v>
                </c:pt>
                <c:pt idx="92170">
                  <c:v>14.692318</c:v>
                </c:pt>
                <c:pt idx="92171">
                  <c:v>14.699163</c:v>
                </c:pt>
                <c:pt idx="92172">
                  <c:v>14.697958</c:v>
                </c:pt>
                <c:pt idx="92173">
                  <c:v>14.695453000000001</c:v>
                </c:pt>
                <c:pt idx="92174">
                  <c:v>14.699108000000001</c:v>
                </c:pt>
                <c:pt idx="92175">
                  <c:v>14.696187999999999</c:v>
                </c:pt>
                <c:pt idx="92176">
                  <c:v>14.694680999999999</c:v>
                </c:pt>
                <c:pt idx="92177">
                  <c:v>14.697409</c:v>
                </c:pt>
                <c:pt idx="92178">
                  <c:v>14.692710999999999</c:v>
                </c:pt>
                <c:pt idx="92179">
                  <c:v>14.686033999999999</c:v>
                </c:pt>
                <c:pt idx="92180">
                  <c:v>14.688865</c:v>
                </c:pt>
                <c:pt idx="92181">
                  <c:v>14.697263</c:v>
                </c:pt>
                <c:pt idx="92182">
                  <c:v>14.693816999999999</c:v>
                </c:pt>
                <c:pt idx="92183">
                  <c:v>14.691438</c:v>
                </c:pt>
                <c:pt idx="92184">
                  <c:v>14.697725999999999</c:v>
                </c:pt>
                <c:pt idx="92185">
                  <c:v>14.697685</c:v>
                </c:pt>
                <c:pt idx="92186">
                  <c:v>14.695062</c:v>
                </c:pt>
                <c:pt idx="92187">
                  <c:v>14.696412</c:v>
                </c:pt>
                <c:pt idx="92188">
                  <c:v>14.699598999999999</c:v>
                </c:pt>
                <c:pt idx="92189">
                  <c:v>14.69679</c:v>
                </c:pt>
                <c:pt idx="92190">
                  <c:v>14.695442999999999</c:v>
                </c:pt>
                <c:pt idx="92191">
                  <c:v>14.700343</c:v>
                </c:pt>
                <c:pt idx="92192">
                  <c:v>14.695263000000001</c:v>
                </c:pt>
                <c:pt idx="92193">
                  <c:v>14.692904</c:v>
                </c:pt>
                <c:pt idx="92194">
                  <c:v>14.701688000000001</c:v>
                </c:pt>
                <c:pt idx="92195">
                  <c:v>14.698579000000001</c:v>
                </c:pt>
                <c:pt idx="92196">
                  <c:v>14.692534999999999</c:v>
                </c:pt>
                <c:pt idx="92197">
                  <c:v>14.697289</c:v>
                </c:pt>
                <c:pt idx="92198">
                  <c:v>14.701420000000001</c:v>
                </c:pt>
                <c:pt idx="92199">
                  <c:v>14.696484</c:v>
                </c:pt>
                <c:pt idx="92200">
                  <c:v>14.697698000000001</c:v>
                </c:pt>
                <c:pt idx="92201">
                  <c:v>14.703796000000001</c:v>
                </c:pt>
                <c:pt idx="92202">
                  <c:v>14.699408999999999</c:v>
                </c:pt>
                <c:pt idx="92203">
                  <c:v>14.695385999999999</c:v>
                </c:pt>
                <c:pt idx="92204">
                  <c:v>14.697055000000001</c:v>
                </c:pt>
                <c:pt idx="92205">
                  <c:v>14.692059</c:v>
                </c:pt>
                <c:pt idx="92206">
                  <c:v>14.690875999999999</c:v>
                </c:pt>
                <c:pt idx="92207">
                  <c:v>14.701834</c:v>
                </c:pt>
                <c:pt idx="92208">
                  <c:v>14.705036</c:v>
                </c:pt>
                <c:pt idx="92209">
                  <c:v>14.698664000000001</c:v>
                </c:pt>
                <c:pt idx="92210">
                  <c:v>14.704065</c:v>
                </c:pt>
                <c:pt idx="92211">
                  <c:v>14.709466000000001</c:v>
                </c:pt>
                <c:pt idx="92212">
                  <c:v>14.702040999999999</c:v>
                </c:pt>
                <c:pt idx="92213">
                  <c:v>14.701446000000001</c:v>
                </c:pt>
                <c:pt idx="92214">
                  <c:v>14.704704</c:v>
                </c:pt>
                <c:pt idx="92215">
                  <c:v>14.703269000000001</c:v>
                </c:pt>
                <c:pt idx="92216">
                  <c:v>14.700918</c:v>
                </c:pt>
                <c:pt idx="92217">
                  <c:v>14.700771</c:v>
                </c:pt>
                <c:pt idx="92218">
                  <c:v>14.703137</c:v>
                </c:pt>
                <c:pt idx="92219">
                  <c:v>14.701708</c:v>
                </c:pt>
                <c:pt idx="92220">
                  <c:v>14.703459000000001</c:v>
                </c:pt>
                <c:pt idx="92221">
                  <c:v>14.708465</c:v>
                </c:pt>
                <c:pt idx="92222">
                  <c:v>14.704202</c:v>
                </c:pt>
                <c:pt idx="92223">
                  <c:v>14.702106000000001</c:v>
                </c:pt>
                <c:pt idx="92224">
                  <c:v>14.709479999999999</c:v>
                </c:pt>
                <c:pt idx="92225">
                  <c:v>14.704051</c:v>
                </c:pt>
                <c:pt idx="92226">
                  <c:v>14.693393</c:v>
                </c:pt>
                <c:pt idx="92227">
                  <c:v>14.700929</c:v>
                </c:pt>
                <c:pt idx="92228">
                  <c:v>14.703771</c:v>
                </c:pt>
                <c:pt idx="92229">
                  <c:v>14.696934000000001</c:v>
                </c:pt>
                <c:pt idx="92230">
                  <c:v>14.702712999999999</c:v>
                </c:pt>
                <c:pt idx="92231">
                  <c:v>14.708028000000001</c:v>
                </c:pt>
                <c:pt idx="92232">
                  <c:v>14.702242999999999</c:v>
                </c:pt>
                <c:pt idx="92233">
                  <c:v>14.703369</c:v>
                </c:pt>
                <c:pt idx="92234">
                  <c:v>14.710352</c:v>
                </c:pt>
                <c:pt idx="92235">
                  <c:v>14.704181999999999</c:v>
                </c:pt>
                <c:pt idx="92236">
                  <c:v>14.697812000000001</c:v>
                </c:pt>
                <c:pt idx="92237">
                  <c:v>14.705292</c:v>
                </c:pt>
                <c:pt idx="92238">
                  <c:v>14.704451000000001</c:v>
                </c:pt>
                <c:pt idx="92239">
                  <c:v>14.698248</c:v>
                </c:pt>
                <c:pt idx="92240">
                  <c:v>14.703804</c:v>
                </c:pt>
                <c:pt idx="92241">
                  <c:v>14.706173</c:v>
                </c:pt>
                <c:pt idx="92242">
                  <c:v>14.705474000000001</c:v>
                </c:pt>
                <c:pt idx="92243">
                  <c:v>14.709248000000001</c:v>
                </c:pt>
                <c:pt idx="92244">
                  <c:v>14.709806</c:v>
                </c:pt>
                <c:pt idx="92245">
                  <c:v>14.706982999999999</c:v>
                </c:pt>
                <c:pt idx="92246">
                  <c:v>14.707229999999999</c:v>
                </c:pt>
                <c:pt idx="92247">
                  <c:v>14.709130999999999</c:v>
                </c:pt>
                <c:pt idx="92248">
                  <c:v>14.705697000000001</c:v>
                </c:pt>
                <c:pt idx="92249">
                  <c:v>14.702524</c:v>
                </c:pt>
                <c:pt idx="92250">
                  <c:v>14.705667</c:v>
                </c:pt>
                <c:pt idx="92251">
                  <c:v>14.70783</c:v>
                </c:pt>
                <c:pt idx="92252">
                  <c:v>14.705881</c:v>
                </c:pt>
                <c:pt idx="92253">
                  <c:v>14.706288000000001</c:v>
                </c:pt>
                <c:pt idx="92254">
                  <c:v>14.710626</c:v>
                </c:pt>
                <c:pt idx="92255">
                  <c:v>14.708893</c:v>
                </c:pt>
                <c:pt idx="92256">
                  <c:v>14.708887000000001</c:v>
                </c:pt>
                <c:pt idx="92257">
                  <c:v>14.71289</c:v>
                </c:pt>
                <c:pt idx="92258">
                  <c:v>14.706649000000001</c:v>
                </c:pt>
                <c:pt idx="92259">
                  <c:v>14.702852</c:v>
                </c:pt>
                <c:pt idx="92260">
                  <c:v>14.706903000000001</c:v>
                </c:pt>
                <c:pt idx="92261">
                  <c:v>14.707601</c:v>
                </c:pt>
                <c:pt idx="92262">
                  <c:v>14.702997999999999</c:v>
                </c:pt>
                <c:pt idx="92263">
                  <c:v>14.705791</c:v>
                </c:pt>
                <c:pt idx="92264">
                  <c:v>14.716972999999999</c:v>
                </c:pt>
                <c:pt idx="92265">
                  <c:v>14.712812</c:v>
                </c:pt>
                <c:pt idx="92266">
                  <c:v>14.705261</c:v>
                </c:pt>
                <c:pt idx="92267">
                  <c:v>14.712440000000001</c:v>
                </c:pt>
                <c:pt idx="92268">
                  <c:v>14.715546</c:v>
                </c:pt>
                <c:pt idx="92269">
                  <c:v>14.708145999999999</c:v>
                </c:pt>
                <c:pt idx="92270">
                  <c:v>14.705959999999999</c:v>
                </c:pt>
                <c:pt idx="92271">
                  <c:v>14.711679999999999</c:v>
                </c:pt>
                <c:pt idx="92272">
                  <c:v>14.708899000000001</c:v>
                </c:pt>
                <c:pt idx="92273">
                  <c:v>14.706866</c:v>
                </c:pt>
                <c:pt idx="92274">
                  <c:v>14.713488999999999</c:v>
                </c:pt>
                <c:pt idx="92275">
                  <c:v>14.710286999999999</c:v>
                </c:pt>
                <c:pt idx="92276">
                  <c:v>14.709761</c:v>
                </c:pt>
                <c:pt idx="92277">
                  <c:v>14.718317000000001</c:v>
                </c:pt>
                <c:pt idx="92278">
                  <c:v>14.714886</c:v>
                </c:pt>
                <c:pt idx="92279">
                  <c:v>14.707129</c:v>
                </c:pt>
                <c:pt idx="92280">
                  <c:v>14.711867</c:v>
                </c:pt>
                <c:pt idx="92281">
                  <c:v>14.718531</c:v>
                </c:pt>
                <c:pt idx="92282">
                  <c:v>14.712842999999999</c:v>
                </c:pt>
                <c:pt idx="92283">
                  <c:v>14.711482</c:v>
                </c:pt>
                <c:pt idx="92284">
                  <c:v>14.715463</c:v>
                </c:pt>
                <c:pt idx="92285">
                  <c:v>14.710216000000001</c:v>
                </c:pt>
                <c:pt idx="92286">
                  <c:v>14.709714</c:v>
                </c:pt>
                <c:pt idx="92287">
                  <c:v>14.712035999999999</c:v>
                </c:pt>
                <c:pt idx="92288">
                  <c:v>14.707265</c:v>
                </c:pt>
                <c:pt idx="92289">
                  <c:v>14.708567</c:v>
                </c:pt>
                <c:pt idx="92290">
                  <c:v>14.717101</c:v>
                </c:pt>
                <c:pt idx="92291">
                  <c:v>14.716613000000001</c:v>
                </c:pt>
                <c:pt idx="92292">
                  <c:v>14.709322999999999</c:v>
                </c:pt>
                <c:pt idx="92293">
                  <c:v>14.715294999999999</c:v>
                </c:pt>
                <c:pt idx="92294">
                  <c:v>14.722524999999999</c:v>
                </c:pt>
                <c:pt idx="92295">
                  <c:v>14.714662000000001</c:v>
                </c:pt>
                <c:pt idx="92296">
                  <c:v>14.714152</c:v>
                </c:pt>
                <c:pt idx="92297">
                  <c:v>14.721655</c:v>
                </c:pt>
                <c:pt idx="92298">
                  <c:v>14.720686000000001</c:v>
                </c:pt>
                <c:pt idx="92299">
                  <c:v>14.717204000000001</c:v>
                </c:pt>
                <c:pt idx="92300">
                  <c:v>14.718622999999999</c:v>
                </c:pt>
                <c:pt idx="92301">
                  <c:v>14.717028000000001</c:v>
                </c:pt>
                <c:pt idx="92302">
                  <c:v>14.710774000000001</c:v>
                </c:pt>
                <c:pt idx="92303">
                  <c:v>14.713084</c:v>
                </c:pt>
                <c:pt idx="92304">
                  <c:v>14.714755</c:v>
                </c:pt>
                <c:pt idx="92305">
                  <c:v>14.707596000000001</c:v>
                </c:pt>
                <c:pt idx="92306">
                  <c:v>14.711302</c:v>
                </c:pt>
                <c:pt idx="92307">
                  <c:v>14.720295999999999</c:v>
                </c:pt>
                <c:pt idx="92308">
                  <c:v>14.719101999999999</c:v>
                </c:pt>
                <c:pt idx="92309">
                  <c:v>14.718403</c:v>
                </c:pt>
                <c:pt idx="92310">
                  <c:v>14.723679000000001</c:v>
                </c:pt>
                <c:pt idx="92311">
                  <c:v>14.718871999999999</c:v>
                </c:pt>
                <c:pt idx="92312">
                  <c:v>14.711074999999999</c:v>
                </c:pt>
                <c:pt idx="92313">
                  <c:v>14.717487999999999</c:v>
                </c:pt>
                <c:pt idx="92314">
                  <c:v>14.721002</c:v>
                </c:pt>
                <c:pt idx="92315">
                  <c:v>14.714319</c:v>
                </c:pt>
                <c:pt idx="92316">
                  <c:v>14.715394</c:v>
                </c:pt>
                <c:pt idx="92317">
                  <c:v>14.723163</c:v>
                </c:pt>
                <c:pt idx="92318">
                  <c:v>14.718858000000001</c:v>
                </c:pt>
                <c:pt idx="92319">
                  <c:v>14.712645</c:v>
                </c:pt>
                <c:pt idx="92320">
                  <c:v>14.722642</c:v>
                </c:pt>
                <c:pt idx="92321">
                  <c:v>14.723665</c:v>
                </c:pt>
                <c:pt idx="92322">
                  <c:v>14.711691</c:v>
                </c:pt>
                <c:pt idx="92323">
                  <c:v>14.714371</c:v>
                </c:pt>
                <c:pt idx="92324">
                  <c:v>14.718526000000001</c:v>
                </c:pt>
                <c:pt idx="92325">
                  <c:v>14.713141</c:v>
                </c:pt>
                <c:pt idx="92326">
                  <c:v>14.716726</c:v>
                </c:pt>
                <c:pt idx="92327">
                  <c:v>14.724678000000001</c:v>
                </c:pt>
                <c:pt idx="92328">
                  <c:v>14.719215999999999</c:v>
                </c:pt>
                <c:pt idx="92329">
                  <c:v>14.715177000000001</c:v>
                </c:pt>
                <c:pt idx="92330">
                  <c:v>14.725004999999999</c:v>
                </c:pt>
                <c:pt idx="92331">
                  <c:v>14.725025</c:v>
                </c:pt>
                <c:pt idx="92332">
                  <c:v>14.718665</c:v>
                </c:pt>
                <c:pt idx="92333">
                  <c:v>14.72128</c:v>
                </c:pt>
                <c:pt idx="92334">
                  <c:v>14.724195999999999</c:v>
                </c:pt>
                <c:pt idx="92335">
                  <c:v>14.724599</c:v>
                </c:pt>
                <c:pt idx="92336">
                  <c:v>14.72146</c:v>
                </c:pt>
                <c:pt idx="92337">
                  <c:v>14.722312000000001</c:v>
                </c:pt>
                <c:pt idx="92338">
                  <c:v>14.725078999999999</c:v>
                </c:pt>
                <c:pt idx="92339">
                  <c:v>14.724243</c:v>
                </c:pt>
                <c:pt idx="92340">
                  <c:v>14.724227000000001</c:v>
                </c:pt>
                <c:pt idx="92341">
                  <c:v>14.720095000000001</c:v>
                </c:pt>
                <c:pt idx="92342">
                  <c:v>14.719001</c:v>
                </c:pt>
                <c:pt idx="92343">
                  <c:v>14.725546</c:v>
                </c:pt>
                <c:pt idx="92344">
                  <c:v>14.725510999999999</c:v>
                </c:pt>
                <c:pt idx="92345">
                  <c:v>14.717441000000001</c:v>
                </c:pt>
                <c:pt idx="92346">
                  <c:v>14.722184</c:v>
                </c:pt>
                <c:pt idx="92347">
                  <c:v>14.732056999999999</c:v>
                </c:pt>
                <c:pt idx="92348">
                  <c:v>14.722085999999999</c:v>
                </c:pt>
                <c:pt idx="92349">
                  <c:v>14.716837999999999</c:v>
                </c:pt>
                <c:pt idx="92350">
                  <c:v>14.726551000000001</c:v>
                </c:pt>
                <c:pt idx="92351">
                  <c:v>14.722796000000001</c:v>
                </c:pt>
                <c:pt idx="92352">
                  <c:v>14.715557</c:v>
                </c:pt>
                <c:pt idx="92353">
                  <c:v>14.721674</c:v>
                </c:pt>
                <c:pt idx="92354">
                  <c:v>14.726236999999999</c:v>
                </c:pt>
                <c:pt idx="92355">
                  <c:v>14.722858</c:v>
                </c:pt>
                <c:pt idx="92356">
                  <c:v>14.724542</c:v>
                </c:pt>
                <c:pt idx="92357">
                  <c:v>14.730017999999999</c:v>
                </c:pt>
                <c:pt idx="92358">
                  <c:v>14.724335</c:v>
                </c:pt>
                <c:pt idx="92359">
                  <c:v>14.721862</c:v>
                </c:pt>
                <c:pt idx="92360">
                  <c:v>14.729812000000001</c:v>
                </c:pt>
                <c:pt idx="92361">
                  <c:v>14.728612999999999</c:v>
                </c:pt>
                <c:pt idx="92362">
                  <c:v>14.720832</c:v>
                </c:pt>
                <c:pt idx="92363">
                  <c:v>14.725147</c:v>
                </c:pt>
                <c:pt idx="92364">
                  <c:v>14.732155000000001</c:v>
                </c:pt>
                <c:pt idx="92365">
                  <c:v>14.726801999999999</c:v>
                </c:pt>
                <c:pt idx="92366">
                  <c:v>14.729403</c:v>
                </c:pt>
                <c:pt idx="92367">
                  <c:v>14.733352999999999</c:v>
                </c:pt>
                <c:pt idx="92368">
                  <c:v>14.720713999999999</c:v>
                </c:pt>
                <c:pt idx="92369">
                  <c:v>14.721722</c:v>
                </c:pt>
                <c:pt idx="92370">
                  <c:v>14.730835000000001</c:v>
                </c:pt>
                <c:pt idx="92371">
                  <c:v>14.724895</c:v>
                </c:pt>
                <c:pt idx="92372">
                  <c:v>14.721734</c:v>
                </c:pt>
                <c:pt idx="92373">
                  <c:v>14.727582</c:v>
                </c:pt>
                <c:pt idx="92374">
                  <c:v>14.727220000000001</c:v>
                </c:pt>
                <c:pt idx="92375">
                  <c:v>14.719188000000001</c:v>
                </c:pt>
                <c:pt idx="92376">
                  <c:v>14.724653999999999</c:v>
                </c:pt>
                <c:pt idx="92377">
                  <c:v>14.734069999999999</c:v>
                </c:pt>
                <c:pt idx="92378">
                  <c:v>14.728268999999999</c:v>
                </c:pt>
                <c:pt idx="92379">
                  <c:v>14.728062</c:v>
                </c:pt>
                <c:pt idx="92380">
                  <c:v>14.734836</c:v>
                </c:pt>
                <c:pt idx="92381">
                  <c:v>14.730881999999999</c:v>
                </c:pt>
                <c:pt idx="92382">
                  <c:v>14.727883</c:v>
                </c:pt>
                <c:pt idx="92383">
                  <c:v>14.737228999999999</c:v>
                </c:pt>
                <c:pt idx="92384">
                  <c:v>14.735771</c:v>
                </c:pt>
                <c:pt idx="92385">
                  <c:v>14.725682000000001</c:v>
                </c:pt>
                <c:pt idx="92386">
                  <c:v>14.731206999999999</c:v>
                </c:pt>
                <c:pt idx="92387">
                  <c:v>14.732236</c:v>
                </c:pt>
                <c:pt idx="92388">
                  <c:v>14.723388999999999</c:v>
                </c:pt>
                <c:pt idx="92389">
                  <c:v>14.726205</c:v>
                </c:pt>
                <c:pt idx="92390">
                  <c:v>14.732253</c:v>
                </c:pt>
                <c:pt idx="92391">
                  <c:v>14.731228</c:v>
                </c:pt>
                <c:pt idx="92392">
                  <c:v>14.726499</c:v>
                </c:pt>
                <c:pt idx="92393">
                  <c:v>14.7286</c:v>
                </c:pt>
                <c:pt idx="92394">
                  <c:v>14.734677</c:v>
                </c:pt>
                <c:pt idx="92395">
                  <c:v>14.734000999999999</c:v>
                </c:pt>
                <c:pt idx="92396">
                  <c:v>14.737869999999999</c:v>
                </c:pt>
                <c:pt idx="92397">
                  <c:v>14.741498999999999</c:v>
                </c:pt>
                <c:pt idx="92398">
                  <c:v>14.732058</c:v>
                </c:pt>
                <c:pt idx="92399">
                  <c:v>14.72467</c:v>
                </c:pt>
                <c:pt idx="92400">
                  <c:v>14.731038</c:v>
                </c:pt>
                <c:pt idx="92401">
                  <c:v>14.734961</c:v>
                </c:pt>
                <c:pt idx="92402">
                  <c:v>14.729075999999999</c:v>
                </c:pt>
                <c:pt idx="92403">
                  <c:v>14.731631999999999</c:v>
                </c:pt>
                <c:pt idx="92404">
                  <c:v>14.732642</c:v>
                </c:pt>
                <c:pt idx="92405">
                  <c:v>14.72784</c:v>
                </c:pt>
                <c:pt idx="92406">
                  <c:v>14.734743999999999</c:v>
                </c:pt>
                <c:pt idx="92407">
                  <c:v>14.736613</c:v>
                </c:pt>
                <c:pt idx="92408">
                  <c:v>14.727809000000001</c:v>
                </c:pt>
                <c:pt idx="92409">
                  <c:v>14.728224000000001</c:v>
                </c:pt>
                <c:pt idx="92410">
                  <c:v>14.735592</c:v>
                </c:pt>
                <c:pt idx="92411">
                  <c:v>14.736041999999999</c:v>
                </c:pt>
                <c:pt idx="92412">
                  <c:v>14.73127</c:v>
                </c:pt>
                <c:pt idx="92413">
                  <c:v>14.735105000000001</c:v>
                </c:pt>
                <c:pt idx="92414">
                  <c:v>14.738766</c:v>
                </c:pt>
                <c:pt idx="92415">
                  <c:v>14.734373</c:v>
                </c:pt>
                <c:pt idx="92416">
                  <c:v>14.734092</c:v>
                </c:pt>
                <c:pt idx="92417">
                  <c:v>14.735016</c:v>
                </c:pt>
                <c:pt idx="92418">
                  <c:v>14.731913</c:v>
                </c:pt>
                <c:pt idx="92419">
                  <c:v>14.731363</c:v>
                </c:pt>
                <c:pt idx="92420">
                  <c:v>14.734997</c:v>
                </c:pt>
                <c:pt idx="92421">
                  <c:v>14.732293</c:v>
                </c:pt>
                <c:pt idx="92422">
                  <c:v>14.730453000000001</c:v>
                </c:pt>
                <c:pt idx="92423">
                  <c:v>14.740734</c:v>
                </c:pt>
                <c:pt idx="92424">
                  <c:v>14.741768</c:v>
                </c:pt>
                <c:pt idx="92425">
                  <c:v>14.731884000000001</c:v>
                </c:pt>
                <c:pt idx="92426">
                  <c:v>14.736947000000001</c:v>
                </c:pt>
                <c:pt idx="92427">
                  <c:v>14.745119000000001</c:v>
                </c:pt>
                <c:pt idx="92428">
                  <c:v>14.738780999999999</c:v>
                </c:pt>
                <c:pt idx="92429">
                  <c:v>14.73868</c:v>
                </c:pt>
                <c:pt idx="92430">
                  <c:v>14.744676</c:v>
                </c:pt>
                <c:pt idx="92431">
                  <c:v>14.735103000000001</c:v>
                </c:pt>
                <c:pt idx="92432">
                  <c:v>14.730549</c:v>
                </c:pt>
                <c:pt idx="92433">
                  <c:v>14.737425999999999</c:v>
                </c:pt>
                <c:pt idx="92434">
                  <c:v>14.735218</c:v>
                </c:pt>
                <c:pt idx="92435">
                  <c:v>14.734166</c:v>
                </c:pt>
                <c:pt idx="92436">
                  <c:v>14.738092</c:v>
                </c:pt>
                <c:pt idx="92437">
                  <c:v>14.736651</c:v>
                </c:pt>
                <c:pt idx="92438">
                  <c:v>14.734078999999999</c:v>
                </c:pt>
                <c:pt idx="92439">
                  <c:v>14.734195</c:v>
                </c:pt>
                <c:pt idx="92440">
                  <c:v>14.738242</c:v>
                </c:pt>
                <c:pt idx="92441">
                  <c:v>14.739551000000001</c:v>
                </c:pt>
                <c:pt idx="92442">
                  <c:v>14.741358</c:v>
                </c:pt>
                <c:pt idx="92443">
                  <c:v>14.745875</c:v>
                </c:pt>
                <c:pt idx="92444">
                  <c:v>14.740164</c:v>
                </c:pt>
                <c:pt idx="92445">
                  <c:v>14.733665999999999</c:v>
                </c:pt>
                <c:pt idx="92446">
                  <c:v>14.74221</c:v>
                </c:pt>
                <c:pt idx="92447">
                  <c:v>14.746877</c:v>
                </c:pt>
                <c:pt idx="92448">
                  <c:v>14.737359</c:v>
                </c:pt>
                <c:pt idx="92449">
                  <c:v>14.739610000000001</c:v>
                </c:pt>
                <c:pt idx="92450">
                  <c:v>14.74597</c:v>
                </c:pt>
                <c:pt idx="92451">
                  <c:v>14.735814</c:v>
                </c:pt>
                <c:pt idx="92452">
                  <c:v>14.736993</c:v>
                </c:pt>
                <c:pt idx="92453">
                  <c:v>14.745559</c:v>
                </c:pt>
                <c:pt idx="92454">
                  <c:v>14.741251999999999</c:v>
                </c:pt>
                <c:pt idx="92455">
                  <c:v>14.736703</c:v>
                </c:pt>
                <c:pt idx="92456">
                  <c:v>14.740456</c:v>
                </c:pt>
                <c:pt idx="92457">
                  <c:v>14.746195</c:v>
                </c:pt>
                <c:pt idx="92458">
                  <c:v>14.743902</c:v>
                </c:pt>
                <c:pt idx="92459">
                  <c:v>14.739962999999999</c:v>
                </c:pt>
                <c:pt idx="92460">
                  <c:v>14.74544</c:v>
                </c:pt>
                <c:pt idx="92461">
                  <c:v>14.748094999999999</c:v>
                </c:pt>
                <c:pt idx="92462">
                  <c:v>14.741248000000001</c:v>
                </c:pt>
                <c:pt idx="92463">
                  <c:v>14.740047000000001</c:v>
                </c:pt>
                <c:pt idx="92464">
                  <c:v>14.741965</c:v>
                </c:pt>
                <c:pt idx="92465">
                  <c:v>14.739005000000001</c:v>
                </c:pt>
                <c:pt idx="92466">
                  <c:v>14.742789999999999</c:v>
                </c:pt>
                <c:pt idx="92467">
                  <c:v>14.745129</c:v>
                </c:pt>
                <c:pt idx="92468">
                  <c:v>14.738996</c:v>
                </c:pt>
                <c:pt idx="92469">
                  <c:v>14.744808000000001</c:v>
                </c:pt>
                <c:pt idx="92470">
                  <c:v>14.749231999999999</c:v>
                </c:pt>
                <c:pt idx="92471">
                  <c:v>14.739062000000001</c:v>
                </c:pt>
                <c:pt idx="92472">
                  <c:v>14.73854</c:v>
                </c:pt>
                <c:pt idx="92473">
                  <c:v>14.744942</c:v>
                </c:pt>
                <c:pt idx="92474">
                  <c:v>14.744498999999999</c:v>
                </c:pt>
                <c:pt idx="92475">
                  <c:v>14.740688</c:v>
                </c:pt>
                <c:pt idx="92476">
                  <c:v>14.74244</c:v>
                </c:pt>
                <c:pt idx="92477">
                  <c:v>14.744776</c:v>
                </c:pt>
                <c:pt idx="92478">
                  <c:v>14.742721</c:v>
                </c:pt>
                <c:pt idx="92479">
                  <c:v>14.748723</c:v>
                </c:pt>
                <c:pt idx="92480">
                  <c:v>14.752986999999999</c:v>
                </c:pt>
                <c:pt idx="92481">
                  <c:v>14.745673999999999</c:v>
                </c:pt>
                <c:pt idx="92482">
                  <c:v>14.746126</c:v>
                </c:pt>
                <c:pt idx="92483">
                  <c:v>14.7532</c:v>
                </c:pt>
                <c:pt idx="92484">
                  <c:v>14.745501000000001</c:v>
                </c:pt>
                <c:pt idx="92485">
                  <c:v>14.740968000000001</c:v>
                </c:pt>
                <c:pt idx="92486">
                  <c:v>14.753956000000001</c:v>
                </c:pt>
                <c:pt idx="92487">
                  <c:v>14.750942999999999</c:v>
                </c:pt>
                <c:pt idx="92488">
                  <c:v>14.742222999999999</c:v>
                </c:pt>
                <c:pt idx="92489">
                  <c:v>14.752698000000001</c:v>
                </c:pt>
                <c:pt idx="92490">
                  <c:v>14.751912000000001</c:v>
                </c:pt>
                <c:pt idx="92491">
                  <c:v>14.742235000000001</c:v>
                </c:pt>
                <c:pt idx="92492">
                  <c:v>14.746195999999999</c:v>
                </c:pt>
                <c:pt idx="92493">
                  <c:v>14.752376</c:v>
                </c:pt>
                <c:pt idx="92494">
                  <c:v>14.748675</c:v>
                </c:pt>
                <c:pt idx="92495">
                  <c:v>14.747412000000001</c:v>
                </c:pt>
                <c:pt idx="92496">
                  <c:v>14.751640999999999</c:v>
                </c:pt>
                <c:pt idx="92497">
                  <c:v>14.747994</c:v>
                </c:pt>
                <c:pt idx="92498">
                  <c:v>14.747922000000001</c:v>
                </c:pt>
                <c:pt idx="92499">
                  <c:v>14.750359</c:v>
                </c:pt>
                <c:pt idx="92500">
                  <c:v>14.743377000000001</c:v>
                </c:pt>
                <c:pt idx="92501">
                  <c:v>14.744377</c:v>
                </c:pt>
                <c:pt idx="92502">
                  <c:v>14.750791</c:v>
                </c:pt>
                <c:pt idx="92503">
                  <c:v>14.749632</c:v>
                </c:pt>
                <c:pt idx="92504">
                  <c:v>14.74629</c:v>
                </c:pt>
                <c:pt idx="92505">
                  <c:v>14.748018</c:v>
                </c:pt>
                <c:pt idx="92506">
                  <c:v>14.751764</c:v>
                </c:pt>
                <c:pt idx="92507">
                  <c:v>14.750311999999999</c:v>
                </c:pt>
                <c:pt idx="92508">
                  <c:v>14.748025</c:v>
                </c:pt>
                <c:pt idx="92509">
                  <c:v>14.747418</c:v>
                </c:pt>
                <c:pt idx="92510">
                  <c:v>14.745805000000001</c:v>
                </c:pt>
                <c:pt idx="92511">
                  <c:v>14.745621999999999</c:v>
                </c:pt>
                <c:pt idx="92512">
                  <c:v>14.751181000000001</c:v>
                </c:pt>
                <c:pt idx="92513">
                  <c:v>14.755908</c:v>
                </c:pt>
                <c:pt idx="92514">
                  <c:v>14.748188000000001</c:v>
                </c:pt>
                <c:pt idx="92515">
                  <c:v>14.744524</c:v>
                </c:pt>
                <c:pt idx="92516">
                  <c:v>14.754436999999999</c:v>
                </c:pt>
                <c:pt idx="92517">
                  <c:v>14.754683</c:v>
                </c:pt>
                <c:pt idx="92518">
                  <c:v>14.748694</c:v>
                </c:pt>
                <c:pt idx="92519">
                  <c:v>14.751338000000001</c:v>
                </c:pt>
                <c:pt idx="92520">
                  <c:v>14.753724</c:v>
                </c:pt>
                <c:pt idx="92521">
                  <c:v>14.748624</c:v>
                </c:pt>
                <c:pt idx="92522">
                  <c:v>14.748294</c:v>
                </c:pt>
                <c:pt idx="92523">
                  <c:v>14.755774000000001</c:v>
                </c:pt>
                <c:pt idx="92524">
                  <c:v>14.752302999999999</c:v>
                </c:pt>
                <c:pt idx="92525">
                  <c:v>14.750797</c:v>
                </c:pt>
                <c:pt idx="92526">
                  <c:v>14.762238</c:v>
                </c:pt>
                <c:pt idx="92527">
                  <c:v>14.763669999999999</c:v>
                </c:pt>
                <c:pt idx="92528">
                  <c:v>14.755974</c:v>
                </c:pt>
                <c:pt idx="92529">
                  <c:v>14.755055</c:v>
                </c:pt>
                <c:pt idx="92530">
                  <c:v>14.759102</c:v>
                </c:pt>
                <c:pt idx="92531">
                  <c:v>14.754676999999999</c:v>
                </c:pt>
                <c:pt idx="92532">
                  <c:v>14.752288</c:v>
                </c:pt>
                <c:pt idx="92533">
                  <c:v>14.755754</c:v>
                </c:pt>
                <c:pt idx="92534">
                  <c:v>14.750394999999999</c:v>
                </c:pt>
                <c:pt idx="92535">
                  <c:v>14.750392</c:v>
                </c:pt>
                <c:pt idx="92536">
                  <c:v>14.760434999999999</c:v>
                </c:pt>
                <c:pt idx="92537">
                  <c:v>14.757353999999999</c:v>
                </c:pt>
                <c:pt idx="92538">
                  <c:v>14.750149</c:v>
                </c:pt>
                <c:pt idx="92539">
                  <c:v>14.758487000000001</c:v>
                </c:pt>
                <c:pt idx="92540">
                  <c:v>14.75947</c:v>
                </c:pt>
                <c:pt idx="92541">
                  <c:v>14.748423000000001</c:v>
                </c:pt>
                <c:pt idx="92542">
                  <c:v>14.752057000000001</c:v>
                </c:pt>
                <c:pt idx="92543">
                  <c:v>14.756724</c:v>
                </c:pt>
                <c:pt idx="92544">
                  <c:v>14.751127</c:v>
                </c:pt>
                <c:pt idx="92545">
                  <c:v>14.755731000000001</c:v>
                </c:pt>
                <c:pt idx="92546">
                  <c:v>14.760289</c:v>
                </c:pt>
                <c:pt idx="92547">
                  <c:v>14.754561000000001</c:v>
                </c:pt>
                <c:pt idx="92548">
                  <c:v>14.751377</c:v>
                </c:pt>
                <c:pt idx="92549">
                  <c:v>14.755727</c:v>
                </c:pt>
                <c:pt idx="92550">
                  <c:v>14.758208</c:v>
                </c:pt>
                <c:pt idx="92551">
                  <c:v>14.751663000000001</c:v>
                </c:pt>
                <c:pt idx="92552">
                  <c:v>14.754158</c:v>
                </c:pt>
                <c:pt idx="92553">
                  <c:v>14.760972000000001</c:v>
                </c:pt>
                <c:pt idx="92554">
                  <c:v>14.756677</c:v>
                </c:pt>
                <c:pt idx="92555">
                  <c:v>14.756536000000001</c:v>
                </c:pt>
                <c:pt idx="92556">
                  <c:v>14.761822</c:v>
                </c:pt>
                <c:pt idx="92557">
                  <c:v>14.757002</c:v>
                </c:pt>
                <c:pt idx="92558">
                  <c:v>14.752889</c:v>
                </c:pt>
                <c:pt idx="92559">
                  <c:v>14.762024</c:v>
                </c:pt>
                <c:pt idx="92560">
                  <c:v>14.764222999999999</c:v>
                </c:pt>
                <c:pt idx="92561">
                  <c:v>14.758464999999999</c:v>
                </c:pt>
                <c:pt idx="92562">
                  <c:v>14.762022999999999</c:v>
                </c:pt>
                <c:pt idx="92563">
                  <c:v>14.762902</c:v>
                </c:pt>
                <c:pt idx="92564">
                  <c:v>14.757822000000001</c:v>
                </c:pt>
                <c:pt idx="92565">
                  <c:v>14.759145</c:v>
                </c:pt>
                <c:pt idx="92566">
                  <c:v>14.760885999999999</c:v>
                </c:pt>
                <c:pt idx="92567">
                  <c:v>14.760024</c:v>
                </c:pt>
                <c:pt idx="92568">
                  <c:v>14.758701</c:v>
                </c:pt>
                <c:pt idx="92569">
                  <c:v>14.759050999999999</c:v>
                </c:pt>
                <c:pt idx="92570">
                  <c:v>14.761053</c:v>
                </c:pt>
                <c:pt idx="92571">
                  <c:v>14.760884000000001</c:v>
                </c:pt>
                <c:pt idx="92572">
                  <c:v>14.761042</c:v>
                </c:pt>
                <c:pt idx="92573">
                  <c:v>14.761687999999999</c:v>
                </c:pt>
                <c:pt idx="92574">
                  <c:v>14.76079</c:v>
                </c:pt>
                <c:pt idx="92575">
                  <c:v>14.760709</c:v>
                </c:pt>
                <c:pt idx="92576">
                  <c:v>14.762772</c:v>
                </c:pt>
                <c:pt idx="92577">
                  <c:v>14.759236</c:v>
                </c:pt>
                <c:pt idx="92578">
                  <c:v>14.757019</c:v>
                </c:pt>
                <c:pt idx="92579">
                  <c:v>14.763465999999999</c:v>
                </c:pt>
                <c:pt idx="92580">
                  <c:v>14.760875</c:v>
                </c:pt>
                <c:pt idx="92581">
                  <c:v>14.756038</c:v>
                </c:pt>
                <c:pt idx="92582">
                  <c:v>14.762089</c:v>
                </c:pt>
                <c:pt idx="92583">
                  <c:v>14.765895</c:v>
                </c:pt>
                <c:pt idx="92584">
                  <c:v>14.762093999999999</c:v>
                </c:pt>
                <c:pt idx="92585">
                  <c:v>14.758989</c:v>
                </c:pt>
                <c:pt idx="92586">
                  <c:v>14.764754999999999</c:v>
                </c:pt>
                <c:pt idx="92587">
                  <c:v>14.765853</c:v>
                </c:pt>
                <c:pt idx="92588">
                  <c:v>14.764499000000001</c:v>
                </c:pt>
                <c:pt idx="92589">
                  <c:v>14.770536</c:v>
                </c:pt>
                <c:pt idx="92590">
                  <c:v>14.7676</c:v>
                </c:pt>
                <c:pt idx="92591">
                  <c:v>14.766536</c:v>
                </c:pt>
                <c:pt idx="92592">
                  <c:v>14.774331</c:v>
                </c:pt>
                <c:pt idx="92593">
                  <c:v>14.768167</c:v>
                </c:pt>
                <c:pt idx="92594">
                  <c:v>14.756982000000001</c:v>
                </c:pt>
                <c:pt idx="92595">
                  <c:v>14.763752</c:v>
                </c:pt>
                <c:pt idx="92596">
                  <c:v>14.771279</c:v>
                </c:pt>
                <c:pt idx="92597">
                  <c:v>14.759956000000001</c:v>
                </c:pt>
                <c:pt idx="92598">
                  <c:v>14.756672999999999</c:v>
                </c:pt>
                <c:pt idx="92599">
                  <c:v>14.766313999999999</c:v>
                </c:pt>
                <c:pt idx="92600">
                  <c:v>14.764155000000001</c:v>
                </c:pt>
                <c:pt idx="92601">
                  <c:v>14.763681999999999</c:v>
                </c:pt>
                <c:pt idx="92602">
                  <c:v>14.767849999999999</c:v>
                </c:pt>
                <c:pt idx="92603">
                  <c:v>14.765772</c:v>
                </c:pt>
                <c:pt idx="92604">
                  <c:v>14.765872</c:v>
                </c:pt>
                <c:pt idx="92605">
                  <c:v>14.769306</c:v>
                </c:pt>
                <c:pt idx="92606">
                  <c:v>14.765038000000001</c:v>
                </c:pt>
                <c:pt idx="92607">
                  <c:v>14.758689</c:v>
                </c:pt>
                <c:pt idx="92608">
                  <c:v>14.763816</c:v>
                </c:pt>
                <c:pt idx="92609">
                  <c:v>14.767239</c:v>
                </c:pt>
                <c:pt idx="92610">
                  <c:v>14.762897000000001</c:v>
                </c:pt>
                <c:pt idx="92611">
                  <c:v>14.766432999999999</c:v>
                </c:pt>
                <c:pt idx="92612">
                  <c:v>14.772967</c:v>
                </c:pt>
                <c:pt idx="92613">
                  <c:v>14.770104999999999</c:v>
                </c:pt>
                <c:pt idx="92614">
                  <c:v>14.766325999999999</c:v>
                </c:pt>
                <c:pt idx="92615">
                  <c:v>14.772155</c:v>
                </c:pt>
                <c:pt idx="92616">
                  <c:v>14.773709999999999</c:v>
                </c:pt>
                <c:pt idx="92617">
                  <c:v>14.765487</c:v>
                </c:pt>
                <c:pt idx="92618">
                  <c:v>14.769444999999999</c:v>
                </c:pt>
                <c:pt idx="92619">
                  <c:v>14.774281</c:v>
                </c:pt>
                <c:pt idx="92620">
                  <c:v>14.766723000000001</c:v>
                </c:pt>
                <c:pt idx="92621">
                  <c:v>14.766868000000001</c:v>
                </c:pt>
                <c:pt idx="92622">
                  <c:v>14.77225</c:v>
                </c:pt>
                <c:pt idx="92623">
                  <c:v>14.769776</c:v>
                </c:pt>
                <c:pt idx="92624">
                  <c:v>14.764608000000001</c:v>
                </c:pt>
                <c:pt idx="92625">
                  <c:v>14.767868</c:v>
                </c:pt>
                <c:pt idx="92626">
                  <c:v>14.769686999999999</c:v>
                </c:pt>
                <c:pt idx="92627">
                  <c:v>14.765222</c:v>
                </c:pt>
                <c:pt idx="92628">
                  <c:v>14.769171999999999</c:v>
                </c:pt>
                <c:pt idx="92629">
                  <c:v>14.773577</c:v>
                </c:pt>
                <c:pt idx="92630">
                  <c:v>14.76915</c:v>
                </c:pt>
                <c:pt idx="92631">
                  <c:v>14.768416</c:v>
                </c:pt>
                <c:pt idx="92632">
                  <c:v>14.774302</c:v>
                </c:pt>
                <c:pt idx="92633">
                  <c:v>14.773229000000001</c:v>
                </c:pt>
                <c:pt idx="92634">
                  <c:v>14.770643</c:v>
                </c:pt>
                <c:pt idx="92635">
                  <c:v>14.77595</c:v>
                </c:pt>
                <c:pt idx="92636">
                  <c:v>14.775008</c:v>
                </c:pt>
                <c:pt idx="92637">
                  <c:v>14.769398000000001</c:v>
                </c:pt>
                <c:pt idx="92638">
                  <c:v>14.771094</c:v>
                </c:pt>
                <c:pt idx="92639">
                  <c:v>14.772231</c:v>
                </c:pt>
                <c:pt idx="92640">
                  <c:v>14.765549</c:v>
                </c:pt>
                <c:pt idx="92641">
                  <c:v>14.762670999999999</c:v>
                </c:pt>
                <c:pt idx="92642">
                  <c:v>14.771762000000001</c:v>
                </c:pt>
                <c:pt idx="92643">
                  <c:v>14.774001</c:v>
                </c:pt>
                <c:pt idx="92644">
                  <c:v>14.769133</c:v>
                </c:pt>
                <c:pt idx="92645">
                  <c:v>14.774367</c:v>
                </c:pt>
                <c:pt idx="92646">
                  <c:v>14.775026</c:v>
                </c:pt>
                <c:pt idx="92647">
                  <c:v>14.767569999999999</c:v>
                </c:pt>
                <c:pt idx="92648">
                  <c:v>14.772358000000001</c:v>
                </c:pt>
                <c:pt idx="92649">
                  <c:v>14.780892</c:v>
                </c:pt>
                <c:pt idx="92650">
                  <c:v>14.777150000000001</c:v>
                </c:pt>
                <c:pt idx="92651">
                  <c:v>14.774988</c:v>
                </c:pt>
                <c:pt idx="92652">
                  <c:v>14.781521</c:v>
                </c:pt>
                <c:pt idx="92653">
                  <c:v>14.77707</c:v>
                </c:pt>
                <c:pt idx="92654">
                  <c:v>14.770246999999999</c:v>
                </c:pt>
                <c:pt idx="92655">
                  <c:v>14.777158999999999</c:v>
                </c:pt>
                <c:pt idx="92656">
                  <c:v>14.780023999999999</c:v>
                </c:pt>
                <c:pt idx="92657">
                  <c:v>14.773427</c:v>
                </c:pt>
                <c:pt idx="92658">
                  <c:v>14.773908</c:v>
                </c:pt>
                <c:pt idx="92659">
                  <c:v>14.779222000000001</c:v>
                </c:pt>
                <c:pt idx="92660">
                  <c:v>14.774929999999999</c:v>
                </c:pt>
                <c:pt idx="92661">
                  <c:v>14.769867</c:v>
                </c:pt>
                <c:pt idx="92662">
                  <c:v>14.774552</c:v>
                </c:pt>
                <c:pt idx="92663">
                  <c:v>14.774473</c:v>
                </c:pt>
                <c:pt idx="92664">
                  <c:v>14.773574</c:v>
                </c:pt>
                <c:pt idx="92665">
                  <c:v>14.778921</c:v>
                </c:pt>
                <c:pt idx="92666">
                  <c:v>14.778544999999999</c:v>
                </c:pt>
                <c:pt idx="92667">
                  <c:v>14.774474</c:v>
                </c:pt>
                <c:pt idx="92668">
                  <c:v>14.776636</c:v>
                </c:pt>
                <c:pt idx="92669">
                  <c:v>14.778722</c:v>
                </c:pt>
                <c:pt idx="92670">
                  <c:v>14.773016999999999</c:v>
                </c:pt>
                <c:pt idx="92671">
                  <c:v>14.7744</c:v>
                </c:pt>
                <c:pt idx="92672">
                  <c:v>14.781537</c:v>
                </c:pt>
                <c:pt idx="92673">
                  <c:v>14.774611</c:v>
                </c:pt>
                <c:pt idx="92674">
                  <c:v>14.773695999999999</c:v>
                </c:pt>
                <c:pt idx="92675">
                  <c:v>14.782614000000001</c:v>
                </c:pt>
                <c:pt idx="92676">
                  <c:v>14.776973</c:v>
                </c:pt>
                <c:pt idx="92677">
                  <c:v>14.771668999999999</c:v>
                </c:pt>
                <c:pt idx="92678">
                  <c:v>14.778924</c:v>
                </c:pt>
                <c:pt idx="92679">
                  <c:v>14.779866</c:v>
                </c:pt>
                <c:pt idx="92680">
                  <c:v>14.772595000000001</c:v>
                </c:pt>
                <c:pt idx="92681">
                  <c:v>14.776704000000001</c:v>
                </c:pt>
                <c:pt idx="92682">
                  <c:v>14.786481</c:v>
                </c:pt>
                <c:pt idx="92683">
                  <c:v>14.783554000000001</c:v>
                </c:pt>
                <c:pt idx="92684">
                  <c:v>14.77998</c:v>
                </c:pt>
                <c:pt idx="92685">
                  <c:v>14.783401</c:v>
                </c:pt>
                <c:pt idx="92686">
                  <c:v>14.782102</c:v>
                </c:pt>
                <c:pt idx="92687">
                  <c:v>14.777443999999999</c:v>
                </c:pt>
                <c:pt idx="92688">
                  <c:v>14.780353</c:v>
                </c:pt>
                <c:pt idx="92689">
                  <c:v>14.781086999999999</c:v>
                </c:pt>
                <c:pt idx="92690">
                  <c:v>14.773861</c:v>
                </c:pt>
                <c:pt idx="92691">
                  <c:v>14.780809</c:v>
                </c:pt>
                <c:pt idx="92692">
                  <c:v>14.78848</c:v>
                </c:pt>
                <c:pt idx="92693">
                  <c:v>14.778650000000001</c:v>
                </c:pt>
                <c:pt idx="92694">
                  <c:v>14.777711999999999</c:v>
                </c:pt>
                <c:pt idx="92695">
                  <c:v>14.784219</c:v>
                </c:pt>
                <c:pt idx="92696">
                  <c:v>14.780925</c:v>
                </c:pt>
                <c:pt idx="92697">
                  <c:v>14.776441999999999</c:v>
                </c:pt>
                <c:pt idx="92698">
                  <c:v>14.783829000000001</c:v>
                </c:pt>
                <c:pt idx="92699">
                  <c:v>14.791803</c:v>
                </c:pt>
                <c:pt idx="92700">
                  <c:v>14.784822</c:v>
                </c:pt>
                <c:pt idx="92701">
                  <c:v>14.778764000000001</c:v>
                </c:pt>
                <c:pt idx="92702">
                  <c:v>14.780438999999999</c:v>
                </c:pt>
                <c:pt idx="92703">
                  <c:v>14.776443</c:v>
                </c:pt>
                <c:pt idx="92704">
                  <c:v>14.776472999999999</c:v>
                </c:pt>
                <c:pt idx="92705">
                  <c:v>14.785812</c:v>
                </c:pt>
                <c:pt idx="92706">
                  <c:v>14.785045999999999</c:v>
                </c:pt>
                <c:pt idx="92707">
                  <c:v>14.778700000000001</c:v>
                </c:pt>
                <c:pt idx="92708">
                  <c:v>14.785012</c:v>
                </c:pt>
                <c:pt idx="92709">
                  <c:v>14.785425</c:v>
                </c:pt>
                <c:pt idx="92710">
                  <c:v>14.775771000000001</c:v>
                </c:pt>
                <c:pt idx="92711">
                  <c:v>14.780608000000001</c:v>
                </c:pt>
                <c:pt idx="92712">
                  <c:v>14.786787</c:v>
                </c:pt>
                <c:pt idx="92713">
                  <c:v>14.778426</c:v>
                </c:pt>
                <c:pt idx="92714">
                  <c:v>14.778935000000001</c:v>
                </c:pt>
                <c:pt idx="92715">
                  <c:v>14.790736000000001</c:v>
                </c:pt>
                <c:pt idx="92716">
                  <c:v>14.79086</c:v>
                </c:pt>
                <c:pt idx="92717">
                  <c:v>14.786823999999999</c:v>
                </c:pt>
                <c:pt idx="92718">
                  <c:v>14.792012</c:v>
                </c:pt>
                <c:pt idx="92719">
                  <c:v>14.791211000000001</c:v>
                </c:pt>
                <c:pt idx="92720">
                  <c:v>14.785924</c:v>
                </c:pt>
                <c:pt idx="92721">
                  <c:v>14.789965</c:v>
                </c:pt>
                <c:pt idx="92722">
                  <c:v>14.791582999999999</c:v>
                </c:pt>
                <c:pt idx="92723">
                  <c:v>14.786175</c:v>
                </c:pt>
                <c:pt idx="92724">
                  <c:v>14.786186000000001</c:v>
                </c:pt>
                <c:pt idx="92725">
                  <c:v>14.791928</c:v>
                </c:pt>
                <c:pt idx="92726">
                  <c:v>14.79078</c:v>
                </c:pt>
                <c:pt idx="92727">
                  <c:v>14.786089</c:v>
                </c:pt>
                <c:pt idx="92728">
                  <c:v>14.788684999999999</c:v>
                </c:pt>
                <c:pt idx="92729">
                  <c:v>14.787841999999999</c:v>
                </c:pt>
                <c:pt idx="92730">
                  <c:v>14.783863999999999</c:v>
                </c:pt>
                <c:pt idx="92731">
                  <c:v>14.786223</c:v>
                </c:pt>
                <c:pt idx="92732">
                  <c:v>14.791074999999999</c:v>
                </c:pt>
                <c:pt idx="92733">
                  <c:v>14.790862000000001</c:v>
                </c:pt>
                <c:pt idx="92734">
                  <c:v>14.788363</c:v>
                </c:pt>
                <c:pt idx="92735">
                  <c:v>14.793801</c:v>
                </c:pt>
                <c:pt idx="92736">
                  <c:v>14.791542</c:v>
                </c:pt>
                <c:pt idx="92737">
                  <c:v>14.7849</c:v>
                </c:pt>
                <c:pt idx="92738">
                  <c:v>14.7906</c:v>
                </c:pt>
                <c:pt idx="92739">
                  <c:v>14.789721999999999</c:v>
                </c:pt>
                <c:pt idx="92740">
                  <c:v>14.782589</c:v>
                </c:pt>
                <c:pt idx="92741">
                  <c:v>14.786949999999999</c:v>
                </c:pt>
                <c:pt idx="92742">
                  <c:v>14.792621</c:v>
                </c:pt>
                <c:pt idx="92743">
                  <c:v>14.785354999999999</c:v>
                </c:pt>
                <c:pt idx="92744">
                  <c:v>14.781845000000001</c:v>
                </c:pt>
                <c:pt idx="92745">
                  <c:v>14.790383</c:v>
                </c:pt>
                <c:pt idx="92746">
                  <c:v>14.788709000000001</c:v>
                </c:pt>
                <c:pt idx="92747">
                  <c:v>14.783288000000001</c:v>
                </c:pt>
                <c:pt idx="92748">
                  <c:v>14.787439000000001</c:v>
                </c:pt>
                <c:pt idx="92749">
                  <c:v>14.789384999999999</c:v>
                </c:pt>
                <c:pt idx="92750">
                  <c:v>14.788263000000001</c:v>
                </c:pt>
                <c:pt idx="92751">
                  <c:v>14.789792</c:v>
                </c:pt>
                <c:pt idx="92752">
                  <c:v>14.789142</c:v>
                </c:pt>
                <c:pt idx="92753">
                  <c:v>14.783455999999999</c:v>
                </c:pt>
                <c:pt idx="92754">
                  <c:v>14.786235</c:v>
                </c:pt>
                <c:pt idx="92755">
                  <c:v>14.795545000000001</c:v>
                </c:pt>
                <c:pt idx="92756">
                  <c:v>14.790877</c:v>
                </c:pt>
                <c:pt idx="92757">
                  <c:v>14.787067</c:v>
                </c:pt>
                <c:pt idx="92758">
                  <c:v>14.793237</c:v>
                </c:pt>
                <c:pt idx="92759">
                  <c:v>14.793481</c:v>
                </c:pt>
                <c:pt idx="92760">
                  <c:v>14.789536</c:v>
                </c:pt>
                <c:pt idx="92761">
                  <c:v>14.795006000000001</c:v>
                </c:pt>
                <c:pt idx="92762">
                  <c:v>14.798643</c:v>
                </c:pt>
                <c:pt idx="92763">
                  <c:v>14.787207</c:v>
                </c:pt>
                <c:pt idx="92764">
                  <c:v>14.788404999999999</c:v>
                </c:pt>
                <c:pt idx="92765">
                  <c:v>14.796165999999999</c:v>
                </c:pt>
                <c:pt idx="92766">
                  <c:v>14.788698</c:v>
                </c:pt>
                <c:pt idx="92767">
                  <c:v>14.789785</c:v>
                </c:pt>
                <c:pt idx="92768">
                  <c:v>14.799754999999999</c:v>
                </c:pt>
                <c:pt idx="92769">
                  <c:v>14.797364999999999</c:v>
                </c:pt>
                <c:pt idx="92770">
                  <c:v>14.790488</c:v>
                </c:pt>
                <c:pt idx="92771">
                  <c:v>14.794316999999999</c:v>
                </c:pt>
                <c:pt idx="92772">
                  <c:v>14.797978000000001</c:v>
                </c:pt>
                <c:pt idx="92773">
                  <c:v>14.789664999999999</c:v>
                </c:pt>
                <c:pt idx="92774">
                  <c:v>14.789951</c:v>
                </c:pt>
                <c:pt idx="92775">
                  <c:v>14.797129999999999</c:v>
                </c:pt>
                <c:pt idx="92776">
                  <c:v>14.792732000000001</c:v>
                </c:pt>
                <c:pt idx="92777">
                  <c:v>14.793537000000001</c:v>
                </c:pt>
                <c:pt idx="92778">
                  <c:v>14.801617999999999</c:v>
                </c:pt>
                <c:pt idx="92779">
                  <c:v>14.798776999999999</c:v>
                </c:pt>
                <c:pt idx="92780">
                  <c:v>14.793466</c:v>
                </c:pt>
                <c:pt idx="92781">
                  <c:v>14.799376000000001</c:v>
                </c:pt>
                <c:pt idx="92782">
                  <c:v>14.800219</c:v>
                </c:pt>
                <c:pt idx="92783">
                  <c:v>14.793755000000001</c:v>
                </c:pt>
                <c:pt idx="92784">
                  <c:v>14.798038999999999</c:v>
                </c:pt>
                <c:pt idx="92785">
                  <c:v>14.799476</c:v>
                </c:pt>
                <c:pt idx="92786">
                  <c:v>14.792667</c:v>
                </c:pt>
                <c:pt idx="92787">
                  <c:v>14.794078000000001</c:v>
                </c:pt>
                <c:pt idx="92788">
                  <c:v>14.796609999999999</c:v>
                </c:pt>
                <c:pt idx="92789">
                  <c:v>14.791969</c:v>
                </c:pt>
                <c:pt idx="92790">
                  <c:v>14.792611000000001</c:v>
                </c:pt>
                <c:pt idx="92791">
                  <c:v>14.798417000000001</c:v>
                </c:pt>
                <c:pt idx="92792">
                  <c:v>14.792175</c:v>
                </c:pt>
                <c:pt idx="92793">
                  <c:v>14.786873999999999</c:v>
                </c:pt>
                <c:pt idx="92794">
                  <c:v>14.800115</c:v>
                </c:pt>
                <c:pt idx="92795">
                  <c:v>14.806081000000001</c:v>
                </c:pt>
                <c:pt idx="92796">
                  <c:v>14.798795999999999</c:v>
                </c:pt>
                <c:pt idx="92797">
                  <c:v>14.799761</c:v>
                </c:pt>
                <c:pt idx="92798">
                  <c:v>14.805892999999999</c:v>
                </c:pt>
                <c:pt idx="92799">
                  <c:v>14.803679000000001</c:v>
                </c:pt>
                <c:pt idx="92800">
                  <c:v>14.800958</c:v>
                </c:pt>
                <c:pt idx="92801">
                  <c:v>14.805690999999999</c:v>
                </c:pt>
                <c:pt idx="92802">
                  <c:v>14.805059</c:v>
                </c:pt>
                <c:pt idx="92803">
                  <c:v>14.800561</c:v>
                </c:pt>
                <c:pt idx="92804">
                  <c:v>14.802642000000001</c:v>
                </c:pt>
                <c:pt idx="92805">
                  <c:v>14.805287999999999</c:v>
                </c:pt>
                <c:pt idx="92806">
                  <c:v>14.801261</c:v>
                </c:pt>
                <c:pt idx="92807">
                  <c:v>14.797229</c:v>
                </c:pt>
                <c:pt idx="92808">
                  <c:v>14.802441999999999</c:v>
                </c:pt>
                <c:pt idx="92809">
                  <c:v>14.803163</c:v>
                </c:pt>
                <c:pt idx="92810">
                  <c:v>14.795856000000001</c:v>
                </c:pt>
                <c:pt idx="92811">
                  <c:v>14.799855000000001</c:v>
                </c:pt>
                <c:pt idx="92812">
                  <c:v>14.803283</c:v>
                </c:pt>
                <c:pt idx="92813">
                  <c:v>14.795883</c:v>
                </c:pt>
                <c:pt idx="92814">
                  <c:v>14.792495000000001</c:v>
                </c:pt>
                <c:pt idx="92815">
                  <c:v>14.797211000000001</c:v>
                </c:pt>
                <c:pt idx="92816">
                  <c:v>14.801019</c:v>
                </c:pt>
                <c:pt idx="92817">
                  <c:v>14.799327</c:v>
                </c:pt>
                <c:pt idx="92818">
                  <c:v>14.803134999999999</c:v>
                </c:pt>
                <c:pt idx="92819">
                  <c:v>14.803414999999999</c:v>
                </c:pt>
                <c:pt idx="92820">
                  <c:v>14.799478000000001</c:v>
                </c:pt>
                <c:pt idx="92821">
                  <c:v>14.806537000000001</c:v>
                </c:pt>
                <c:pt idx="92822">
                  <c:v>14.809925</c:v>
                </c:pt>
                <c:pt idx="92823">
                  <c:v>14.805005</c:v>
                </c:pt>
                <c:pt idx="92824">
                  <c:v>14.806725999999999</c:v>
                </c:pt>
                <c:pt idx="92825">
                  <c:v>14.808831</c:v>
                </c:pt>
                <c:pt idx="92826">
                  <c:v>14.799303</c:v>
                </c:pt>
                <c:pt idx="92827">
                  <c:v>14.797126</c:v>
                </c:pt>
                <c:pt idx="92828">
                  <c:v>14.802897</c:v>
                </c:pt>
                <c:pt idx="92829">
                  <c:v>14.795044000000001</c:v>
                </c:pt>
                <c:pt idx="92830">
                  <c:v>14.793870999999999</c:v>
                </c:pt>
                <c:pt idx="92831">
                  <c:v>14.804538000000001</c:v>
                </c:pt>
                <c:pt idx="92832">
                  <c:v>14.801783</c:v>
                </c:pt>
                <c:pt idx="92833">
                  <c:v>14.800998</c:v>
                </c:pt>
                <c:pt idx="92834">
                  <c:v>14.807644</c:v>
                </c:pt>
                <c:pt idx="92835">
                  <c:v>14.802849</c:v>
                </c:pt>
                <c:pt idx="92836">
                  <c:v>14.793946</c:v>
                </c:pt>
                <c:pt idx="92837">
                  <c:v>14.798985999999999</c:v>
                </c:pt>
                <c:pt idx="92838">
                  <c:v>14.808389999999999</c:v>
                </c:pt>
                <c:pt idx="92839">
                  <c:v>14.804385</c:v>
                </c:pt>
                <c:pt idx="92840">
                  <c:v>14.803998999999999</c:v>
                </c:pt>
                <c:pt idx="92841">
                  <c:v>14.809303</c:v>
                </c:pt>
                <c:pt idx="92842">
                  <c:v>14.806277</c:v>
                </c:pt>
                <c:pt idx="92843">
                  <c:v>14.805024</c:v>
                </c:pt>
                <c:pt idx="92844">
                  <c:v>14.80932</c:v>
                </c:pt>
                <c:pt idx="92845">
                  <c:v>14.809875</c:v>
                </c:pt>
                <c:pt idx="92846">
                  <c:v>14.803842</c:v>
                </c:pt>
                <c:pt idx="92847">
                  <c:v>14.807496</c:v>
                </c:pt>
                <c:pt idx="92848">
                  <c:v>14.814545000000001</c:v>
                </c:pt>
                <c:pt idx="92849">
                  <c:v>14.806988</c:v>
                </c:pt>
                <c:pt idx="92850">
                  <c:v>14.804041</c:v>
                </c:pt>
                <c:pt idx="92851">
                  <c:v>14.80959</c:v>
                </c:pt>
                <c:pt idx="92852">
                  <c:v>14.803599999999999</c:v>
                </c:pt>
                <c:pt idx="92853">
                  <c:v>14.798095999999999</c:v>
                </c:pt>
                <c:pt idx="92854">
                  <c:v>14.807368</c:v>
                </c:pt>
                <c:pt idx="92855">
                  <c:v>14.810879</c:v>
                </c:pt>
                <c:pt idx="92856">
                  <c:v>14.803319</c:v>
                </c:pt>
                <c:pt idx="92857">
                  <c:v>14.80683</c:v>
                </c:pt>
                <c:pt idx="92858">
                  <c:v>14.814007999999999</c:v>
                </c:pt>
                <c:pt idx="92859">
                  <c:v>14.811544</c:v>
                </c:pt>
                <c:pt idx="92860">
                  <c:v>14.809024000000001</c:v>
                </c:pt>
                <c:pt idx="92861">
                  <c:v>14.811726999999999</c:v>
                </c:pt>
                <c:pt idx="92862">
                  <c:v>14.813033000000001</c:v>
                </c:pt>
                <c:pt idx="92863">
                  <c:v>14.807403000000001</c:v>
                </c:pt>
                <c:pt idx="92864">
                  <c:v>14.805308999999999</c:v>
                </c:pt>
                <c:pt idx="92865">
                  <c:v>14.807833</c:v>
                </c:pt>
                <c:pt idx="92866">
                  <c:v>14.807677</c:v>
                </c:pt>
                <c:pt idx="92867">
                  <c:v>14.81274</c:v>
                </c:pt>
                <c:pt idx="92868">
                  <c:v>14.815517</c:v>
                </c:pt>
                <c:pt idx="92869">
                  <c:v>14.809341</c:v>
                </c:pt>
                <c:pt idx="92870">
                  <c:v>14.808142999999999</c:v>
                </c:pt>
                <c:pt idx="92871">
                  <c:v>14.812898000000001</c:v>
                </c:pt>
                <c:pt idx="92872">
                  <c:v>14.807015</c:v>
                </c:pt>
                <c:pt idx="92873">
                  <c:v>14.797995999999999</c:v>
                </c:pt>
                <c:pt idx="92874">
                  <c:v>14.804672</c:v>
                </c:pt>
                <c:pt idx="92875">
                  <c:v>14.808793</c:v>
                </c:pt>
                <c:pt idx="92876">
                  <c:v>14.805818</c:v>
                </c:pt>
                <c:pt idx="92877">
                  <c:v>14.815193000000001</c:v>
                </c:pt>
                <c:pt idx="92878">
                  <c:v>14.817512000000001</c:v>
                </c:pt>
                <c:pt idx="92879">
                  <c:v>14.811389999999999</c:v>
                </c:pt>
                <c:pt idx="92880">
                  <c:v>14.818277999999999</c:v>
                </c:pt>
                <c:pt idx="92881">
                  <c:v>14.825163999999999</c:v>
                </c:pt>
                <c:pt idx="92882">
                  <c:v>14.817843999999999</c:v>
                </c:pt>
                <c:pt idx="92883">
                  <c:v>14.814997</c:v>
                </c:pt>
                <c:pt idx="92884">
                  <c:v>14.821642000000001</c:v>
                </c:pt>
                <c:pt idx="92885">
                  <c:v>14.813378</c:v>
                </c:pt>
                <c:pt idx="92886">
                  <c:v>14.806649999999999</c:v>
                </c:pt>
                <c:pt idx="92887">
                  <c:v>14.819141999999999</c:v>
                </c:pt>
                <c:pt idx="92888">
                  <c:v>14.819402</c:v>
                </c:pt>
                <c:pt idx="92889">
                  <c:v>14.810511999999999</c:v>
                </c:pt>
                <c:pt idx="92890">
                  <c:v>14.816972</c:v>
                </c:pt>
                <c:pt idx="92891">
                  <c:v>14.823109000000001</c:v>
                </c:pt>
                <c:pt idx="92892">
                  <c:v>14.812640999999999</c:v>
                </c:pt>
                <c:pt idx="92893">
                  <c:v>14.808655</c:v>
                </c:pt>
                <c:pt idx="92894">
                  <c:v>14.817933</c:v>
                </c:pt>
                <c:pt idx="92895">
                  <c:v>14.818444</c:v>
                </c:pt>
                <c:pt idx="92896">
                  <c:v>14.814315000000001</c:v>
                </c:pt>
                <c:pt idx="92897">
                  <c:v>14.814684</c:v>
                </c:pt>
                <c:pt idx="92898">
                  <c:v>14.814920000000001</c:v>
                </c:pt>
                <c:pt idx="92899">
                  <c:v>14.813215</c:v>
                </c:pt>
                <c:pt idx="92900">
                  <c:v>14.814474000000001</c:v>
                </c:pt>
                <c:pt idx="92901">
                  <c:v>14.817564000000001</c:v>
                </c:pt>
                <c:pt idx="92902">
                  <c:v>14.811223</c:v>
                </c:pt>
                <c:pt idx="92903">
                  <c:v>14.806861</c:v>
                </c:pt>
                <c:pt idx="92904">
                  <c:v>14.81326</c:v>
                </c:pt>
                <c:pt idx="92905">
                  <c:v>14.812802</c:v>
                </c:pt>
                <c:pt idx="92906">
                  <c:v>14.811441</c:v>
                </c:pt>
                <c:pt idx="92907">
                  <c:v>14.820188999999999</c:v>
                </c:pt>
                <c:pt idx="92908">
                  <c:v>14.822975</c:v>
                </c:pt>
                <c:pt idx="92909">
                  <c:v>14.814403</c:v>
                </c:pt>
                <c:pt idx="92910">
                  <c:v>14.811194</c:v>
                </c:pt>
                <c:pt idx="92911">
                  <c:v>14.817689</c:v>
                </c:pt>
                <c:pt idx="92912">
                  <c:v>14.819592999999999</c:v>
                </c:pt>
                <c:pt idx="92913">
                  <c:v>14.816426999999999</c:v>
                </c:pt>
                <c:pt idx="92914">
                  <c:v>14.816703</c:v>
                </c:pt>
                <c:pt idx="92915">
                  <c:v>14.818051000000001</c:v>
                </c:pt>
                <c:pt idx="92916">
                  <c:v>14.817629999999999</c:v>
                </c:pt>
                <c:pt idx="92917">
                  <c:v>14.818429999999999</c:v>
                </c:pt>
                <c:pt idx="92918">
                  <c:v>14.817504</c:v>
                </c:pt>
                <c:pt idx="92919">
                  <c:v>14.812728999999999</c:v>
                </c:pt>
                <c:pt idx="92920">
                  <c:v>14.816003</c:v>
                </c:pt>
                <c:pt idx="92921">
                  <c:v>14.822190000000001</c:v>
                </c:pt>
                <c:pt idx="92922">
                  <c:v>14.815098000000001</c:v>
                </c:pt>
                <c:pt idx="92923">
                  <c:v>14.814537</c:v>
                </c:pt>
                <c:pt idx="92924">
                  <c:v>14.820366</c:v>
                </c:pt>
                <c:pt idx="92925">
                  <c:v>14.813409</c:v>
                </c:pt>
                <c:pt idx="92926">
                  <c:v>14.811769999999999</c:v>
                </c:pt>
                <c:pt idx="92927">
                  <c:v>14.822588</c:v>
                </c:pt>
                <c:pt idx="92928">
                  <c:v>14.825367</c:v>
                </c:pt>
                <c:pt idx="92929">
                  <c:v>14.819855</c:v>
                </c:pt>
                <c:pt idx="92930">
                  <c:v>14.823577999999999</c:v>
                </c:pt>
                <c:pt idx="92931">
                  <c:v>14.828642</c:v>
                </c:pt>
                <c:pt idx="92932">
                  <c:v>14.821341</c:v>
                </c:pt>
                <c:pt idx="92933">
                  <c:v>14.821210000000001</c:v>
                </c:pt>
                <c:pt idx="92934">
                  <c:v>14.827374000000001</c:v>
                </c:pt>
                <c:pt idx="92935">
                  <c:v>14.820401</c:v>
                </c:pt>
                <c:pt idx="92936">
                  <c:v>14.814244</c:v>
                </c:pt>
                <c:pt idx="92937">
                  <c:v>14.821462</c:v>
                </c:pt>
                <c:pt idx="92938">
                  <c:v>14.82287</c:v>
                </c:pt>
                <c:pt idx="92939">
                  <c:v>14.815894999999999</c:v>
                </c:pt>
                <c:pt idx="92940">
                  <c:v>14.821206</c:v>
                </c:pt>
                <c:pt idx="92941">
                  <c:v>14.825354000000001</c:v>
                </c:pt>
                <c:pt idx="92942">
                  <c:v>14.815856</c:v>
                </c:pt>
                <c:pt idx="92943">
                  <c:v>14.82231</c:v>
                </c:pt>
                <c:pt idx="92944">
                  <c:v>14.836081999999999</c:v>
                </c:pt>
                <c:pt idx="92945">
                  <c:v>14.827387</c:v>
                </c:pt>
                <c:pt idx="92946">
                  <c:v>14.817982000000001</c:v>
                </c:pt>
                <c:pt idx="92947">
                  <c:v>14.823998</c:v>
                </c:pt>
                <c:pt idx="92948">
                  <c:v>14.824</c:v>
                </c:pt>
                <c:pt idx="92949">
                  <c:v>14.820074</c:v>
                </c:pt>
                <c:pt idx="92950">
                  <c:v>14.825576</c:v>
                </c:pt>
                <c:pt idx="92951">
                  <c:v>14.825799</c:v>
                </c:pt>
                <c:pt idx="92952">
                  <c:v>14.820333</c:v>
                </c:pt>
                <c:pt idx="92953">
                  <c:v>14.823375</c:v>
                </c:pt>
                <c:pt idx="92954">
                  <c:v>14.829288</c:v>
                </c:pt>
                <c:pt idx="92955">
                  <c:v>14.827783999999999</c:v>
                </c:pt>
                <c:pt idx="92956">
                  <c:v>14.823674</c:v>
                </c:pt>
                <c:pt idx="92957">
                  <c:v>14.826249000000001</c:v>
                </c:pt>
                <c:pt idx="92958">
                  <c:v>14.826377000000001</c:v>
                </c:pt>
                <c:pt idx="92959">
                  <c:v>14.821553</c:v>
                </c:pt>
                <c:pt idx="92960">
                  <c:v>14.824255000000001</c:v>
                </c:pt>
                <c:pt idx="92961">
                  <c:v>14.826000000000001</c:v>
                </c:pt>
                <c:pt idx="92962">
                  <c:v>14.821313999999999</c:v>
                </c:pt>
                <c:pt idx="92963">
                  <c:v>14.821066</c:v>
                </c:pt>
                <c:pt idx="92964">
                  <c:v>14.826890000000001</c:v>
                </c:pt>
                <c:pt idx="92965">
                  <c:v>14.823700000000001</c:v>
                </c:pt>
                <c:pt idx="92966">
                  <c:v>14.820506</c:v>
                </c:pt>
                <c:pt idx="92967">
                  <c:v>14.833690000000001</c:v>
                </c:pt>
                <c:pt idx="92968">
                  <c:v>14.834583</c:v>
                </c:pt>
                <c:pt idx="92969">
                  <c:v>14.824982</c:v>
                </c:pt>
                <c:pt idx="92970">
                  <c:v>14.831476</c:v>
                </c:pt>
                <c:pt idx="92971">
                  <c:v>14.834606000000001</c:v>
                </c:pt>
                <c:pt idx="92972">
                  <c:v>14.824854</c:v>
                </c:pt>
                <c:pt idx="92973">
                  <c:v>14.824047</c:v>
                </c:pt>
                <c:pt idx="92974">
                  <c:v>14.830885</c:v>
                </c:pt>
                <c:pt idx="92975">
                  <c:v>14.827719</c:v>
                </c:pt>
                <c:pt idx="92976">
                  <c:v>14.824189000000001</c:v>
                </c:pt>
                <c:pt idx="92977">
                  <c:v>14.828595999999999</c:v>
                </c:pt>
                <c:pt idx="92978">
                  <c:v>14.825450999999999</c:v>
                </c:pt>
                <c:pt idx="92979">
                  <c:v>14.821768</c:v>
                </c:pt>
                <c:pt idx="92980">
                  <c:v>14.827799000000001</c:v>
                </c:pt>
                <c:pt idx="92981">
                  <c:v>14.828538</c:v>
                </c:pt>
                <c:pt idx="92982">
                  <c:v>14.824809</c:v>
                </c:pt>
                <c:pt idx="92983">
                  <c:v>14.828355</c:v>
                </c:pt>
                <c:pt idx="92984">
                  <c:v>14.832191</c:v>
                </c:pt>
                <c:pt idx="92985">
                  <c:v>14.829827999999999</c:v>
                </c:pt>
                <c:pt idx="92986">
                  <c:v>14.829516999999999</c:v>
                </c:pt>
                <c:pt idx="92987">
                  <c:v>14.83089</c:v>
                </c:pt>
                <c:pt idx="92988">
                  <c:v>14.827375999999999</c:v>
                </c:pt>
                <c:pt idx="92989">
                  <c:v>14.826892000000001</c:v>
                </c:pt>
                <c:pt idx="92990">
                  <c:v>14.831666999999999</c:v>
                </c:pt>
                <c:pt idx="92991">
                  <c:v>14.833012</c:v>
                </c:pt>
                <c:pt idx="92992">
                  <c:v>14.831187</c:v>
                </c:pt>
                <c:pt idx="92993">
                  <c:v>14.832973000000001</c:v>
                </c:pt>
                <c:pt idx="92994">
                  <c:v>14.834974000000001</c:v>
                </c:pt>
                <c:pt idx="92995">
                  <c:v>14.830678000000001</c:v>
                </c:pt>
                <c:pt idx="92996">
                  <c:v>14.830956</c:v>
                </c:pt>
                <c:pt idx="92997">
                  <c:v>14.837137</c:v>
                </c:pt>
                <c:pt idx="92998">
                  <c:v>14.833277000000001</c:v>
                </c:pt>
                <c:pt idx="92999">
                  <c:v>14.828996</c:v>
                </c:pt>
                <c:pt idx="93000">
                  <c:v>14.832126000000001</c:v>
                </c:pt>
                <c:pt idx="93001">
                  <c:v>14.834009</c:v>
                </c:pt>
                <c:pt idx="93002">
                  <c:v>14.830691</c:v>
                </c:pt>
                <c:pt idx="93003">
                  <c:v>14.831932999999999</c:v>
                </c:pt>
                <c:pt idx="93004">
                  <c:v>14.836021000000001</c:v>
                </c:pt>
                <c:pt idx="93005">
                  <c:v>14.830211</c:v>
                </c:pt>
                <c:pt idx="93006">
                  <c:v>14.832894</c:v>
                </c:pt>
                <c:pt idx="93007">
                  <c:v>14.840870000000001</c:v>
                </c:pt>
                <c:pt idx="93008">
                  <c:v>14.831920999999999</c:v>
                </c:pt>
                <c:pt idx="93009">
                  <c:v>14.82516</c:v>
                </c:pt>
                <c:pt idx="93010">
                  <c:v>14.832895000000001</c:v>
                </c:pt>
                <c:pt idx="93011">
                  <c:v>14.834704</c:v>
                </c:pt>
                <c:pt idx="93012">
                  <c:v>14.826387</c:v>
                </c:pt>
                <c:pt idx="93013">
                  <c:v>14.830252</c:v>
                </c:pt>
                <c:pt idx="93014">
                  <c:v>14.838276</c:v>
                </c:pt>
                <c:pt idx="93015">
                  <c:v>14.835175</c:v>
                </c:pt>
                <c:pt idx="93016">
                  <c:v>14.838498</c:v>
                </c:pt>
                <c:pt idx="93017">
                  <c:v>14.841272999999999</c:v>
                </c:pt>
                <c:pt idx="93018">
                  <c:v>14.832983</c:v>
                </c:pt>
                <c:pt idx="93019">
                  <c:v>14.832539000000001</c:v>
                </c:pt>
                <c:pt idx="93020">
                  <c:v>14.839281</c:v>
                </c:pt>
                <c:pt idx="93021">
                  <c:v>14.837037</c:v>
                </c:pt>
                <c:pt idx="93022">
                  <c:v>14.830498</c:v>
                </c:pt>
                <c:pt idx="93023">
                  <c:v>14.836855</c:v>
                </c:pt>
                <c:pt idx="93024">
                  <c:v>14.839179</c:v>
                </c:pt>
                <c:pt idx="93025">
                  <c:v>14.831217000000001</c:v>
                </c:pt>
                <c:pt idx="93026">
                  <c:v>14.833717</c:v>
                </c:pt>
                <c:pt idx="93027">
                  <c:v>14.838051</c:v>
                </c:pt>
                <c:pt idx="93028">
                  <c:v>14.836608</c:v>
                </c:pt>
                <c:pt idx="93029">
                  <c:v>14.837764</c:v>
                </c:pt>
                <c:pt idx="93030">
                  <c:v>14.843002</c:v>
                </c:pt>
                <c:pt idx="93031">
                  <c:v>14.840241000000001</c:v>
                </c:pt>
                <c:pt idx="93032">
                  <c:v>14.831664</c:v>
                </c:pt>
                <c:pt idx="93033">
                  <c:v>14.836796</c:v>
                </c:pt>
                <c:pt idx="93034">
                  <c:v>14.839651999999999</c:v>
                </c:pt>
                <c:pt idx="93035">
                  <c:v>14.831512999999999</c:v>
                </c:pt>
                <c:pt idx="93036">
                  <c:v>14.836455000000001</c:v>
                </c:pt>
                <c:pt idx="93037">
                  <c:v>14.842423</c:v>
                </c:pt>
                <c:pt idx="93038">
                  <c:v>14.835877</c:v>
                </c:pt>
                <c:pt idx="93039">
                  <c:v>14.836373999999999</c:v>
                </c:pt>
                <c:pt idx="93040">
                  <c:v>14.846171999999999</c:v>
                </c:pt>
                <c:pt idx="93041">
                  <c:v>14.843334</c:v>
                </c:pt>
                <c:pt idx="93042">
                  <c:v>14.836734</c:v>
                </c:pt>
                <c:pt idx="93043">
                  <c:v>14.84165</c:v>
                </c:pt>
                <c:pt idx="93044">
                  <c:v>14.841563000000001</c:v>
                </c:pt>
                <c:pt idx="93045">
                  <c:v>14.834666</c:v>
                </c:pt>
                <c:pt idx="93046">
                  <c:v>14.834061999999999</c:v>
                </c:pt>
                <c:pt idx="93047">
                  <c:v>14.837439</c:v>
                </c:pt>
                <c:pt idx="93048">
                  <c:v>14.838031000000001</c:v>
                </c:pt>
                <c:pt idx="93049">
                  <c:v>14.838692999999999</c:v>
                </c:pt>
                <c:pt idx="93050">
                  <c:v>14.845041999999999</c:v>
                </c:pt>
                <c:pt idx="93051">
                  <c:v>14.845215</c:v>
                </c:pt>
                <c:pt idx="93052">
                  <c:v>14.840552000000001</c:v>
                </c:pt>
                <c:pt idx="93053">
                  <c:v>14.843812</c:v>
                </c:pt>
                <c:pt idx="93054">
                  <c:v>14.845451000000001</c:v>
                </c:pt>
                <c:pt idx="93055">
                  <c:v>14.842739</c:v>
                </c:pt>
                <c:pt idx="93056">
                  <c:v>14.843026</c:v>
                </c:pt>
                <c:pt idx="93057">
                  <c:v>14.841396</c:v>
                </c:pt>
                <c:pt idx="93058">
                  <c:v>14.834669</c:v>
                </c:pt>
                <c:pt idx="93059">
                  <c:v>14.836487999999999</c:v>
                </c:pt>
                <c:pt idx="93060">
                  <c:v>14.845762000000001</c:v>
                </c:pt>
                <c:pt idx="93061">
                  <c:v>14.841749999999999</c:v>
                </c:pt>
                <c:pt idx="93062">
                  <c:v>14.837965000000001</c:v>
                </c:pt>
                <c:pt idx="93063">
                  <c:v>14.846405000000001</c:v>
                </c:pt>
                <c:pt idx="93064">
                  <c:v>14.844913</c:v>
                </c:pt>
                <c:pt idx="93065">
                  <c:v>14.838692</c:v>
                </c:pt>
                <c:pt idx="93066">
                  <c:v>14.843932000000001</c:v>
                </c:pt>
                <c:pt idx="93067">
                  <c:v>14.847832</c:v>
                </c:pt>
                <c:pt idx="93068">
                  <c:v>14.838494000000001</c:v>
                </c:pt>
                <c:pt idx="93069">
                  <c:v>14.837691</c:v>
                </c:pt>
                <c:pt idx="93070">
                  <c:v>14.848927</c:v>
                </c:pt>
                <c:pt idx="93071">
                  <c:v>14.84529</c:v>
                </c:pt>
                <c:pt idx="93072">
                  <c:v>14.837880999999999</c:v>
                </c:pt>
                <c:pt idx="93073">
                  <c:v>14.84337</c:v>
                </c:pt>
                <c:pt idx="93074">
                  <c:v>14.846011000000001</c:v>
                </c:pt>
                <c:pt idx="93075">
                  <c:v>14.843052</c:v>
                </c:pt>
                <c:pt idx="93076">
                  <c:v>14.845124999999999</c:v>
                </c:pt>
                <c:pt idx="93077">
                  <c:v>14.847208</c:v>
                </c:pt>
                <c:pt idx="93078">
                  <c:v>14.842677999999999</c:v>
                </c:pt>
                <c:pt idx="93079">
                  <c:v>14.846109</c:v>
                </c:pt>
                <c:pt idx="93080">
                  <c:v>14.853344999999999</c:v>
                </c:pt>
                <c:pt idx="93081">
                  <c:v>14.845195</c:v>
                </c:pt>
                <c:pt idx="93082">
                  <c:v>14.840918</c:v>
                </c:pt>
                <c:pt idx="93083">
                  <c:v>14.847884000000001</c:v>
                </c:pt>
                <c:pt idx="93084">
                  <c:v>14.846515999999999</c:v>
                </c:pt>
                <c:pt idx="93085">
                  <c:v>14.841704999999999</c:v>
                </c:pt>
                <c:pt idx="93086">
                  <c:v>14.849513999999999</c:v>
                </c:pt>
                <c:pt idx="93087">
                  <c:v>14.853332999999999</c:v>
                </c:pt>
                <c:pt idx="93088">
                  <c:v>14.843517</c:v>
                </c:pt>
                <c:pt idx="93089">
                  <c:v>14.84497</c:v>
                </c:pt>
                <c:pt idx="93090">
                  <c:v>14.851554999999999</c:v>
                </c:pt>
                <c:pt idx="93091">
                  <c:v>14.844495999999999</c:v>
                </c:pt>
                <c:pt idx="93092">
                  <c:v>14.84221</c:v>
                </c:pt>
                <c:pt idx="93093">
                  <c:v>14.848236999999999</c:v>
                </c:pt>
                <c:pt idx="93094">
                  <c:v>14.846225</c:v>
                </c:pt>
                <c:pt idx="93095">
                  <c:v>14.840396</c:v>
                </c:pt>
                <c:pt idx="93096">
                  <c:v>14.845496000000001</c:v>
                </c:pt>
                <c:pt idx="93097">
                  <c:v>14.85131</c:v>
                </c:pt>
                <c:pt idx="93098">
                  <c:v>14.846117</c:v>
                </c:pt>
                <c:pt idx="93099">
                  <c:v>14.849216</c:v>
                </c:pt>
                <c:pt idx="93100">
                  <c:v>14.854499000000001</c:v>
                </c:pt>
                <c:pt idx="93101">
                  <c:v>14.849583000000001</c:v>
                </c:pt>
                <c:pt idx="93102">
                  <c:v>14.848992000000001</c:v>
                </c:pt>
                <c:pt idx="93103">
                  <c:v>14.853475</c:v>
                </c:pt>
                <c:pt idx="93104">
                  <c:v>14.851414999999999</c:v>
                </c:pt>
                <c:pt idx="93105">
                  <c:v>14.845335</c:v>
                </c:pt>
                <c:pt idx="93106">
                  <c:v>14.851406000000001</c:v>
                </c:pt>
                <c:pt idx="93107">
                  <c:v>14.853889000000001</c:v>
                </c:pt>
                <c:pt idx="93108">
                  <c:v>14.845255</c:v>
                </c:pt>
                <c:pt idx="93109">
                  <c:v>14.850576</c:v>
                </c:pt>
                <c:pt idx="93110">
                  <c:v>14.856923</c:v>
                </c:pt>
                <c:pt idx="93111">
                  <c:v>14.850034000000001</c:v>
                </c:pt>
                <c:pt idx="93112">
                  <c:v>14.849553</c:v>
                </c:pt>
                <c:pt idx="93113">
                  <c:v>14.857749999999999</c:v>
                </c:pt>
                <c:pt idx="93114">
                  <c:v>14.855093999999999</c:v>
                </c:pt>
                <c:pt idx="93115">
                  <c:v>14.847046000000001</c:v>
                </c:pt>
                <c:pt idx="93116">
                  <c:v>14.853885</c:v>
                </c:pt>
                <c:pt idx="93117">
                  <c:v>14.855980000000001</c:v>
                </c:pt>
                <c:pt idx="93118">
                  <c:v>14.846415</c:v>
                </c:pt>
                <c:pt idx="93119">
                  <c:v>14.848439000000001</c:v>
                </c:pt>
                <c:pt idx="93120">
                  <c:v>14.851772</c:v>
                </c:pt>
                <c:pt idx="93121">
                  <c:v>14.846092000000001</c:v>
                </c:pt>
                <c:pt idx="93122">
                  <c:v>14.846242</c:v>
                </c:pt>
                <c:pt idx="93123">
                  <c:v>14.853650999999999</c:v>
                </c:pt>
                <c:pt idx="93124">
                  <c:v>14.852375</c:v>
                </c:pt>
                <c:pt idx="93125">
                  <c:v>14.846807</c:v>
                </c:pt>
                <c:pt idx="93126">
                  <c:v>14.854875</c:v>
                </c:pt>
                <c:pt idx="93127">
                  <c:v>14.857340000000001</c:v>
                </c:pt>
                <c:pt idx="93128">
                  <c:v>14.85244</c:v>
                </c:pt>
                <c:pt idx="93129">
                  <c:v>14.858980000000001</c:v>
                </c:pt>
                <c:pt idx="93130">
                  <c:v>14.865084</c:v>
                </c:pt>
                <c:pt idx="93131">
                  <c:v>14.856236000000001</c:v>
                </c:pt>
                <c:pt idx="93132">
                  <c:v>14.849947</c:v>
                </c:pt>
                <c:pt idx="93133">
                  <c:v>14.858765</c:v>
                </c:pt>
                <c:pt idx="93134">
                  <c:v>14.859899</c:v>
                </c:pt>
                <c:pt idx="93135">
                  <c:v>14.852406</c:v>
                </c:pt>
                <c:pt idx="93136">
                  <c:v>14.855214</c:v>
                </c:pt>
                <c:pt idx="93137">
                  <c:v>14.85773</c:v>
                </c:pt>
                <c:pt idx="93138">
                  <c:v>14.856788999999999</c:v>
                </c:pt>
                <c:pt idx="93139">
                  <c:v>14.857927999999999</c:v>
                </c:pt>
                <c:pt idx="93140">
                  <c:v>14.858720999999999</c:v>
                </c:pt>
                <c:pt idx="93141">
                  <c:v>14.855366999999999</c:v>
                </c:pt>
                <c:pt idx="93142">
                  <c:v>14.853586999999999</c:v>
                </c:pt>
                <c:pt idx="93143">
                  <c:v>14.857248999999999</c:v>
                </c:pt>
                <c:pt idx="93144">
                  <c:v>14.852359</c:v>
                </c:pt>
                <c:pt idx="93145">
                  <c:v>14.848508000000001</c:v>
                </c:pt>
                <c:pt idx="93146">
                  <c:v>14.857516</c:v>
                </c:pt>
                <c:pt idx="93147">
                  <c:v>14.858579000000001</c:v>
                </c:pt>
                <c:pt idx="93148">
                  <c:v>14.851471999999999</c:v>
                </c:pt>
                <c:pt idx="93149">
                  <c:v>14.854202000000001</c:v>
                </c:pt>
                <c:pt idx="93150">
                  <c:v>14.860567</c:v>
                </c:pt>
                <c:pt idx="93151">
                  <c:v>14.858421999999999</c:v>
                </c:pt>
                <c:pt idx="93152">
                  <c:v>14.857461000000001</c:v>
                </c:pt>
                <c:pt idx="93153">
                  <c:v>14.858282000000001</c:v>
                </c:pt>
                <c:pt idx="93154">
                  <c:v>14.851099</c:v>
                </c:pt>
                <c:pt idx="93155">
                  <c:v>14.851257</c:v>
                </c:pt>
                <c:pt idx="93156">
                  <c:v>14.861444000000001</c:v>
                </c:pt>
                <c:pt idx="93157">
                  <c:v>14.859305000000001</c:v>
                </c:pt>
                <c:pt idx="93158">
                  <c:v>14.852107</c:v>
                </c:pt>
                <c:pt idx="93159">
                  <c:v>14.858487999999999</c:v>
                </c:pt>
                <c:pt idx="93160">
                  <c:v>14.861775</c:v>
                </c:pt>
                <c:pt idx="93161">
                  <c:v>14.853164</c:v>
                </c:pt>
                <c:pt idx="93162">
                  <c:v>14.855223000000001</c:v>
                </c:pt>
                <c:pt idx="93163">
                  <c:v>14.862937000000001</c:v>
                </c:pt>
                <c:pt idx="93164">
                  <c:v>14.857972999999999</c:v>
                </c:pt>
                <c:pt idx="93165">
                  <c:v>14.855271999999999</c:v>
                </c:pt>
                <c:pt idx="93166">
                  <c:v>14.861681000000001</c:v>
                </c:pt>
                <c:pt idx="93167">
                  <c:v>14.862143</c:v>
                </c:pt>
                <c:pt idx="93168">
                  <c:v>14.857775</c:v>
                </c:pt>
                <c:pt idx="93169">
                  <c:v>14.860523000000001</c:v>
                </c:pt>
                <c:pt idx="93170">
                  <c:v>14.863533</c:v>
                </c:pt>
                <c:pt idx="93171">
                  <c:v>14.861452</c:v>
                </c:pt>
                <c:pt idx="93172">
                  <c:v>14.864233</c:v>
                </c:pt>
                <c:pt idx="93173">
                  <c:v>14.865273</c:v>
                </c:pt>
                <c:pt idx="93174">
                  <c:v>14.862076999999999</c:v>
                </c:pt>
                <c:pt idx="93175">
                  <c:v>14.862614000000001</c:v>
                </c:pt>
                <c:pt idx="93176">
                  <c:v>14.860500999999999</c:v>
                </c:pt>
                <c:pt idx="93177">
                  <c:v>14.858305</c:v>
                </c:pt>
                <c:pt idx="93178">
                  <c:v>14.861280000000001</c:v>
                </c:pt>
                <c:pt idx="93179">
                  <c:v>14.864193999999999</c:v>
                </c:pt>
                <c:pt idx="93180">
                  <c:v>14.861648000000001</c:v>
                </c:pt>
                <c:pt idx="93181">
                  <c:v>14.858183</c:v>
                </c:pt>
                <c:pt idx="93182">
                  <c:v>14.864214</c:v>
                </c:pt>
                <c:pt idx="93183">
                  <c:v>14.866051000000001</c:v>
                </c:pt>
                <c:pt idx="93184">
                  <c:v>14.856737000000001</c:v>
                </c:pt>
                <c:pt idx="93185">
                  <c:v>14.859171999999999</c:v>
                </c:pt>
                <c:pt idx="93186">
                  <c:v>14.869733</c:v>
                </c:pt>
                <c:pt idx="93187">
                  <c:v>14.862924</c:v>
                </c:pt>
                <c:pt idx="93188">
                  <c:v>14.853367</c:v>
                </c:pt>
                <c:pt idx="93189">
                  <c:v>14.863049</c:v>
                </c:pt>
                <c:pt idx="93190">
                  <c:v>14.865135</c:v>
                </c:pt>
                <c:pt idx="93191">
                  <c:v>14.856339</c:v>
                </c:pt>
                <c:pt idx="93192">
                  <c:v>14.86176</c:v>
                </c:pt>
                <c:pt idx="93193">
                  <c:v>14.866434</c:v>
                </c:pt>
                <c:pt idx="93194">
                  <c:v>14.863113999999999</c:v>
                </c:pt>
                <c:pt idx="93195">
                  <c:v>14.867295</c:v>
                </c:pt>
                <c:pt idx="93196">
                  <c:v>14.871567000000001</c:v>
                </c:pt>
                <c:pt idx="93197">
                  <c:v>14.865818000000001</c:v>
                </c:pt>
                <c:pt idx="93198">
                  <c:v>14.863099999999999</c:v>
                </c:pt>
                <c:pt idx="93199">
                  <c:v>14.869308999999999</c:v>
                </c:pt>
                <c:pt idx="93200">
                  <c:v>14.871929</c:v>
                </c:pt>
                <c:pt idx="93201">
                  <c:v>14.867381999999999</c:v>
                </c:pt>
                <c:pt idx="93202">
                  <c:v>14.867964000000001</c:v>
                </c:pt>
                <c:pt idx="93203">
                  <c:v>14.873341</c:v>
                </c:pt>
                <c:pt idx="93204">
                  <c:v>14.866721999999999</c:v>
                </c:pt>
                <c:pt idx="93205">
                  <c:v>14.85863</c:v>
                </c:pt>
                <c:pt idx="93206">
                  <c:v>14.866179000000001</c:v>
                </c:pt>
                <c:pt idx="93207">
                  <c:v>14.86782</c:v>
                </c:pt>
                <c:pt idx="93208">
                  <c:v>14.860485000000001</c:v>
                </c:pt>
                <c:pt idx="93209">
                  <c:v>14.865550000000001</c:v>
                </c:pt>
                <c:pt idx="93210">
                  <c:v>14.871573</c:v>
                </c:pt>
                <c:pt idx="93211">
                  <c:v>14.868181</c:v>
                </c:pt>
                <c:pt idx="93212">
                  <c:v>14.8649</c:v>
                </c:pt>
                <c:pt idx="93213">
                  <c:v>14.863471000000001</c:v>
                </c:pt>
                <c:pt idx="93214">
                  <c:v>14.861603000000001</c:v>
                </c:pt>
                <c:pt idx="93215">
                  <c:v>14.864165</c:v>
                </c:pt>
                <c:pt idx="93216">
                  <c:v>14.873618</c:v>
                </c:pt>
                <c:pt idx="93217">
                  <c:v>14.870511</c:v>
                </c:pt>
                <c:pt idx="93218">
                  <c:v>14.863602</c:v>
                </c:pt>
                <c:pt idx="93219">
                  <c:v>14.87435</c:v>
                </c:pt>
                <c:pt idx="93220">
                  <c:v>14.878007999999999</c:v>
                </c:pt>
                <c:pt idx="93221">
                  <c:v>14.868224</c:v>
                </c:pt>
                <c:pt idx="93222">
                  <c:v>14.869176</c:v>
                </c:pt>
                <c:pt idx="93223">
                  <c:v>14.877561</c:v>
                </c:pt>
                <c:pt idx="93224">
                  <c:v>14.872494</c:v>
                </c:pt>
                <c:pt idx="93225">
                  <c:v>14.865470999999999</c:v>
                </c:pt>
                <c:pt idx="93226">
                  <c:v>14.872788</c:v>
                </c:pt>
                <c:pt idx="93227">
                  <c:v>14.873158999999999</c:v>
                </c:pt>
                <c:pt idx="93228">
                  <c:v>14.866364000000001</c:v>
                </c:pt>
                <c:pt idx="93229">
                  <c:v>14.868684</c:v>
                </c:pt>
                <c:pt idx="93230">
                  <c:v>14.871967</c:v>
                </c:pt>
                <c:pt idx="93231">
                  <c:v>14.871229</c:v>
                </c:pt>
                <c:pt idx="93232">
                  <c:v>14.870831000000001</c:v>
                </c:pt>
                <c:pt idx="93233">
                  <c:v>14.871992000000001</c:v>
                </c:pt>
                <c:pt idx="93234">
                  <c:v>14.866559000000001</c:v>
                </c:pt>
                <c:pt idx="93235">
                  <c:v>14.865262</c:v>
                </c:pt>
                <c:pt idx="93236">
                  <c:v>14.874477000000001</c:v>
                </c:pt>
                <c:pt idx="93237">
                  <c:v>14.872248000000001</c:v>
                </c:pt>
                <c:pt idx="93238">
                  <c:v>14.86741</c:v>
                </c:pt>
                <c:pt idx="93239">
                  <c:v>14.877291</c:v>
                </c:pt>
                <c:pt idx="93240">
                  <c:v>14.87979</c:v>
                </c:pt>
                <c:pt idx="93241">
                  <c:v>14.867482000000001</c:v>
                </c:pt>
                <c:pt idx="93242">
                  <c:v>14.867756999999999</c:v>
                </c:pt>
                <c:pt idx="93243">
                  <c:v>14.874981</c:v>
                </c:pt>
                <c:pt idx="93244">
                  <c:v>14.868183</c:v>
                </c:pt>
                <c:pt idx="93245">
                  <c:v>14.868919999999999</c:v>
                </c:pt>
                <c:pt idx="93246">
                  <c:v>14.876241</c:v>
                </c:pt>
                <c:pt idx="93247">
                  <c:v>14.867623999999999</c:v>
                </c:pt>
                <c:pt idx="93248">
                  <c:v>14.862989000000001</c:v>
                </c:pt>
                <c:pt idx="93249">
                  <c:v>14.872717</c:v>
                </c:pt>
                <c:pt idx="93250">
                  <c:v>14.875622</c:v>
                </c:pt>
                <c:pt idx="93251">
                  <c:v>14.871675</c:v>
                </c:pt>
                <c:pt idx="93252">
                  <c:v>14.878219</c:v>
                </c:pt>
                <c:pt idx="93253">
                  <c:v>14.879823999999999</c:v>
                </c:pt>
                <c:pt idx="93254">
                  <c:v>14.869035</c:v>
                </c:pt>
                <c:pt idx="93255">
                  <c:v>14.872648</c:v>
                </c:pt>
                <c:pt idx="93256">
                  <c:v>14.879263</c:v>
                </c:pt>
                <c:pt idx="93257">
                  <c:v>14.871513999999999</c:v>
                </c:pt>
                <c:pt idx="93258">
                  <c:v>14.869678</c:v>
                </c:pt>
                <c:pt idx="93259">
                  <c:v>14.878883999999999</c:v>
                </c:pt>
                <c:pt idx="93260">
                  <c:v>14.878655999999999</c:v>
                </c:pt>
                <c:pt idx="93261">
                  <c:v>14.871362</c:v>
                </c:pt>
                <c:pt idx="93262">
                  <c:v>14.879345000000001</c:v>
                </c:pt>
                <c:pt idx="93263">
                  <c:v>14.883347000000001</c:v>
                </c:pt>
                <c:pt idx="93264">
                  <c:v>14.874404999999999</c:v>
                </c:pt>
                <c:pt idx="93265">
                  <c:v>14.875540000000001</c:v>
                </c:pt>
                <c:pt idx="93266">
                  <c:v>14.876063</c:v>
                </c:pt>
                <c:pt idx="93267">
                  <c:v>14.871442999999999</c:v>
                </c:pt>
                <c:pt idx="93268">
                  <c:v>14.874116000000001</c:v>
                </c:pt>
                <c:pt idx="93269">
                  <c:v>14.876571</c:v>
                </c:pt>
                <c:pt idx="93270">
                  <c:v>14.875384</c:v>
                </c:pt>
                <c:pt idx="93271">
                  <c:v>14.87534</c:v>
                </c:pt>
                <c:pt idx="93272">
                  <c:v>14.882223</c:v>
                </c:pt>
                <c:pt idx="93273">
                  <c:v>14.88466</c:v>
                </c:pt>
                <c:pt idx="93274">
                  <c:v>14.87663</c:v>
                </c:pt>
                <c:pt idx="93275">
                  <c:v>14.877976</c:v>
                </c:pt>
                <c:pt idx="93276">
                  <c:v>14.884054000000001</c:v>
                </c:pt>
                <c:pt idx="93277">
                  <c:v>14.878145999999999</c:v>
                </c:pt>
                <c:pt idx="93278">
                  <c:v>14.872903000000001</c:v>
                </c:pt>
                <c:pt idx="93279">
                  <c:v>14.879114</c:v>
                </c:pt>
                <c:pt idx="93280">
                  <c:v>14.878534999999999</c:v>
                </c:pt>
                <c:pt idx="93281">
                  <c:v>14.872385</c:v>
                </c:pt>
                <c:pt idx="93282">
                  <c:v>14.87913</c:v>
                </c:pt>
                <c:pt idx="93283">
                  <c:v>14.882633999999999</c:v>
                </c:pt>
                <c:pt idx="93284">
                  <c:v>14.877890000000001</c:v>
                </c:pt>
                <c:pt idx="93285">
                  <c:v>14.881069999999999</c:v>
                </c:pt>
                <c:pt idx="93286">
                  <c:v>14.88308</c:v>
                </c:pt>
                <c:pt idx="93287">
                  <c:v>14.877621</c:v>
                </c:pt>
                <c:pt idx="93288">
                  <c:v>14.875539</c:v>
                </c:pt>
                <c:pt idx="93289">
                  <c:v>14.880459999999999</c:v>
                </c:pt>
                <c:pt idx="93290">
                  <c:v>14.878819</c:v>
                </c:pt>
                <c:pt idx="93291">
                  <c:v>14.875348000000001</c:v>
                </c:pt>
                <c:pt idx="93292">
                  <c:v>14.88242</c:v>
                </c:pt>
                <c:pt idx="93293">
                  <c:v>14.882415</c:v>
                </c:pt>
                <c:pt idx="93294">
                  <c:v>14.878075000000001</c:v>
                </c:pt>
                <c:pt idx="93295">
                  <c:v>14.884588000000001</c:v>
                </c:pt>
                <c:pt idx="93296">
                  <c:v>14.887067</c:v>
                </c:pt>
                <c:pt idx="93297">
                  <c:v>14.880781000000001</c:v>
                </c:pt>
                <c:pt idx="93298">
                  <c:v>14.880475000000001</c:v>
                </c:pt>
                <c:pt idx="93299">
                  <c:v>14.885065000000001</c:v>
                </c:pt>
                <c:pt idx="93300">
                  <c:v>14.88015</c:v>
                </c:pt>
                <c:pt idx="93301">
                  <c:v>14.877087</c:v>
                </c:pt>
                <c:pt idx="93302">
                  <c:v>14.885795</c:v>
                </c:pt>
                <c:pt idx="93303">
                  <c:v>14.885611000000001</c:v>
                </c:pt>
                <c:pt idx="93304">
                  <c:v>14.880284</c:v>
                </c:pt>
                <c:pt idx="93305">
                  <c:v>14.885996</c:v>
                </c:pt>
                <c:pt idx="93306">
                  <c:v>14.890749</c:v>
                </c:pt>
                <c:pt idx="93307">
                  <c:v>14.883374</c:v>
                </c:pt>
                <c:pt idx="93308">
                  <c:v>14.879678</c:v>
                </c:pt>
                <c:pt idx="93309">
                  <c:v>14.886941999999999</c:v>
                </c:pt>
                <c:pt idx="93310">
                  <c:v>14.88627</c:v>
                </c:pt>
                <c:pt idx="93311">
                  <c:v>14.882262000000001</c:v>
                </c:pt>
                <c:pt idx="93312">
                  <c:v>14.885894</c:v>
                </c:pt>
                <c:pt idx="93313">
                  <c:v>14.886120999999999</c:v>
                </c:pt>
                <c:pt idx="93314">
                  <c:v>14.879702999999999</c:v>
                </c:pt>
                <c:pt idx="93315">
                  <c:v>14.878075000000001</c:v>
                </c:pt>
                <c:pt idx="93316">
                  <c:v>14.882554000000001</c:v>
                </c:pt>
                <c:pt idx="93317">
                  <c:v>14.880025</c:v>
                </c:pt>
                <c:pt idx="93318">
                  <c:v>14.880528999999999</c:v>
                </c:pt>
                <c:pt idx="93319">
                  <c:v>14.890418</c:v>
                </c:pt>
                <c:pt idx="93320">
                  <c:v>14.887421</c:v>
                </c:pt>
                <c:pt idx="93321">
                  <c:v>14.885021999999999</c:v>
                </c:pt>
                <c:pt idx="93322">
                  <c:v>14.893829999999999</c:v>
                </c:pt>
                <c:pt idx="93323">
                  <c:v>14.893736000000001</c:v>
                </c:pt>
                <c:pt idx="93324">
                  <c:v>14.885635000000001</c:v>
                </c:pt>
                <c:pt idx="93325">
                  <c:v>14.888563</c:v>
                </c:pt>
                <c:pt idx="93326">
                  <c:v>14.891633000000001</c:v>
                </c:pt>
                <c:pt idx="93327">
                  <c:v>14.881558999999999</c:v>
                </c:pt>
                <c:pt idx="93328">
                  <c:v>14.880718</c:v>
                </c:pt>
                <c:pt idx="93329">
                  <c:v>14.889009</c:v>
                </c:pt>
                <c:pt idx="93330">
                  <c:v>14.887419</c:v>
                </c:pt>
                <c:pt idx="93331">
                  <c:v>14.883711999999999</c:v>
                </c:pt>
                <c:pt idx="93332">
                  <c:v>14.884767</c:v>
                </c:pt>
                <c:pt idx="93333">
                  <c:v>14.887959</c:v>
                </c:pt>
                <c:pt idx="93334">
                  <c:v>14.892125</c:v>
                </c:pt>
                <c:pt idx="93335">
                  <c:v>14.895861</c:v>
                </c:pt>
                <c:pt idx="93336">
                  <c:v>14.891014999999999</c:v>
                </c:pt>
                <c:pt idx="93337">
                  <c:v>14.881259</c:v>
                </c:pt>
                <c:pt idx="93338">
                  <c:v>14.885350000000001</c:v>
                </c:pt>
                <c:pt idx="93339">
                  <c:v>14.888686999999999</c:v>
                </c:pt>
                <c:pt idx="93340">
                  <c:v>14.881097</c:v>
                </c:pt>
                <c:pt idx="93341">
                  <c:v>14.882109</c:v>
                </c:pt>
                <c:pt idx="93342">
                  <c:v>14.890475</c:v>
                </c:pt>
                <c:pt idx="93343">
                  <c:v>14.890444</c:v>
                </c:pt>
                <c:pt idx="93344">
                  <c:v>14.884520999999999</c:v>
                </c:pt>
                <c:pt idx="93345">
                  <c:v>14.889863999999999</c:v>
                </c:pt>
                <c:pt idx="93346">
                  <c:v>14.895633</c:v>
                </c:pt>
                <c:pt idx="93347">
                  <c:v>14.889352000000001</c:v>
                </c:pt>
                <c:pt idx="93348">
                  <c:v>14.889844</c:v>
                </c:pt>
                <c:pt idx="93349">
                  <c:v>14.895333000000001</c:v>
                </c:pt>
                <c:pt idx="93350">
                  <c:v>14.893516999999999</c:v>
                </c:pt>
                <c:pt idx="93351">
                  <c:v>14.887672</c:v>
                </c:pt>
                <c:pt idx="93352">
                  <c:v>14.885790999999999</c:v>
                </c:pt>
                <c:pt idx="93353">
                  <c:v>14.888567</c:v>
                </c:pt>
                <c:pt idx="93354">
                  <c:v>14.886932</c:v>
                </c:pt>
                <c:pt idx="93355">
                  <c:v>14.890495</c:v>
                </c:pt>
                <c:pt idx="93356">
                  <c:v>14.897174</c:v>
                </c:pt>
                <c:pt idx="93357">
                  <c:v>14.894264</c:v>
                </c:pt>
                <c:pt idx="93358">
                  <c:v>14.894316</c:v>
                </c:pt>
                <c:pt idx="93359">
                  <c:v>14.893193999999999</c:v>
                </c:pt>
                <c:pt idx="93360">
                  <c:v>14.886832</c:v>
                </c:pt>
                <c:pt idx="93361">
                  <c:v>14.888063000000001</c:v>
                </c:pt>
                <c:pt idx="93362">
                  <c:v>14.894755999999999</c:v>
                </c:pt>
                <c:pt idx="93363">
                  <c:v>14.891534</c:v>
                </c:pt>
                <c:pt idx="93364">
                  <c:v>14.886507999999999</c:v>
                </c:pt>
                <c:pt idx="93365">
                  <c:v>14.894970000000001</c:v>
                </c:pt>
                <c:pt idx="93366">
                  <c:v>14.899046999999999</c:v>
                </c:pt>
                <c:pt idx="93367">
                  <c:v>14.893584000000001</c:v>
                </c:pt>
                <c:pt idx="93368">
                  <c:v>14.893784999999999</c:v>
                </c:pt>
                <c:pt idx="93369">
                  <c:v>14.893964</c:v>
                </c:pt>
                <c:pt idx="93370">
                  <c:v>14.892194</c:v>
                </c:pt>
                <c:pt idx="93371">
                  <c:v>14.894638</c:v>
                </c:pt>
                <c:pt idx="93372">
                  <c:v>14.897314</c:v>
                </c:pt>
                <c:pt idx="93373">
                  <c:v>14.894189000000001</c:v>
                </c:pt>
                <c:pt idx="93374">
                  <c:v>14.890891</c:v>
                </c:pt>
                <c:pt idx="93375">
                  <c:v>14.895360999999999</c:v>
                </c:pt>
                <c:pt idx="93376">
                  <c:v>14.893761</c:v>
                </c:pt>
                <c:pt idx="93377">
                  <c:v>14.889611</c:v>
                </c:pt>
                <c:pt idx="93378">
                  <c:v>14.895892999999999</c:v>
                </c:pt>
                <c:pt idx="93379">
                  <c:v>14.899191</c:v>
                </c:pt>
                <c:pt idx="93380">
                  <c:v>14.894439</c:v>
                </c:pt>
                <c:pt idx="93381">
                  <c:v>14.895571</c:v>
                </c:pt>
                <c:pt idx="93382">
                  <c:v>14.903127</c:v>
                </c:pt>
                <c:pt idx="93383">
                  <c:v>14.900634999999999</c:v>
                </c:pt>
                <c:pt idx="93384">
                  <c:v>14.895566000000001</c:v>
                </c:pt>
                <c:pt idx="93385">
                  <c:v>14.896876000000001</c:v>
                </c:pt>
                <c:pt idx="93386">
                  <c:v>14.892854</c:v>
                </c:pt>
                <c:pt idx="93387">
                  <c:v>14.892631</c:v>
                </c:pt>
                <c:pt idx="93388">
                  <c:v>14.898671999999999</c:v>
                </c:pt>
                <c:pt idx="93389">
                  <c:v>14.896617000000001</c:v>
                </c:pt>
                <c:pt idx="93390">
                  <c:v>14.893017</c:v>
                </c:pt>
                <c:pt idx="93391">
                  <c:v>14.895621999999999</c:v>
                </c:pt>
                <c:pt idx="93392">
                  <c:v>14.899213</c:v>
                </c:pt>
                <c:pt idx="93393">
                  <c:v>14.896808999999999</c:v>
                </c:pt>
                <c:pt idx="93394">
                  <c:v>14.898288000000001</c:v>
                </c:pt>
                <c:pt idx="93395">
                  <c:v>14.903727999999999</c:v>
                </c:pt>
                <c:pt idx="93396">
                  <c:v>14.900086999999999</c:v>
                </c:pt>
                <c:pt idx="93397">
                  <c:v>14.893596000000001</c:v>
                </c:pt>
                <c:pt idx="93398">
                  <c:v>14.895270999999999</c:v>
                </c:pt>
                <c:pt idx="93399">
                  <c:v>14.899341</c:v>
                </c:pt>
                <c:pt idx="93400">
                  <c:v>14.892910000000001</c:v>
                </c:pt>
                <c:pt idx="93401">
                  <c:v>14.892177</c:v>
                </c:pt>
                <c:pt idx="93402">
                  <c:v>14.902960999999999</c:v>
                </c:pt>
                <c:pt idx="93403">
                  <c:v>14.899463000000001</c:v>
                </c:pt>
                <c:pt idx="93404">
                  <c:v>14.896507</c:v>
                </c:pt>
                <c:pt idx="93405">
                  <c:v>14.908018</c:v>
                </c:pt>
                <c:pt idx="93406">
                  <c:v>14.911377999999999</c:v>
                </c:pt>
                <c:pt idx="93407">
                  <c:v>14.904002999999999</c:v>
                </c:pt>
                <c:pt idx="93408">
                  <c:v>14.905068</c:v>
                </c:pt>
                <c:pt idx="93409">
                  <c:v>14.906739</c:v>
                </c:pt>
                <c:pt idx="93410">
                  <c:v>14.898230999999999</c:v>
                </c:pt>
                <c:pt idx="93411">
                  <c:v>14.900191</c:v>
                </c:pt>
                <c:pt idx="93412">
                  <c:v>14.905652999999999</c:v>
                </c:pt>
                <c:pt idx="93413">
                  <c:v>14.899167</c:v>
                </c:pt>
                <c:pt idx="93414">
                  <c:v>14.897335</c:v>
                </c:pt>
                <c:pt idx="93415">
                  <c:v>14.903834</c:v>
                </c:pt>
                <c:pt idx="93416">
                  <c:v>14.902768</c:v>
                </c:pt>
                <c:pt idx="93417">
                  <c:v>14.900838</c:v>
                </c:pt>
                <c:pt idx="93418">
                  <c:v>14.910600000000001</c:v>
                </c:pt>
                <c:pt idx="93419">
                  <c:v>14.910762</c:v>
                </c:pt>
                <c:pt idx="93420">
                  <c:v>14.89414</c:v>
                </c:pt>
                <c:pt idx="93421">
                  <c:v>14.895006</c:v>
                </c:pt>
                <c:pt idx="93422">
                  <c:v>14.904801000000001</c:v>
                </c:pt>
                <c:pt idx="93423">
                  <c:v>14.897349999999999</c:v>
                </c:pt>
                <c:pt idx="93424">
                  <c:v>14.894342999999999</c:v>
                </c:pt>
                <c:pt idx="93425">
                  <c:v>14.902113</c:v>
                </c:pt>
                <c:pt idx="93426">
                  <c:v>14.903169999999999</c:v>
                </c:pt>
                <c:pt idx="93427">
                  <c:v>14.901007</c:v>
                </c:pt>
                <c:pt idx="93428">
                  <c:v>14.905662</c:v>
                </c:pt>
                <c:pt idx="93429">
                  <c:v>14.906117</c:v>
                </c:pt>
                <c:pt idx="93430">
                  <c:v>14.901694000000001</c:v>
                </c:pt>
                <c:pt idx="93431">
                  <c:v>14.904292999999999</c:v>
                </c:pt>
                <c:pt idx="93432">
                  <c:v>14.904563</c:v>
                </c:pt>
                <c:pt idx="93433">
                  <c:v>14.902327</c:v>
                </c:pt>
                <c:pt idx="93434">
                  <c:v>14.905863999999999</c:v>
                </c:pt>
                <c:pt idx="93435">
                  <c:v>14.904585000000001</c:v>
                </c:pt>
                <c:pt idx="93436">
                  <c:v>14.896022</c:v>
                </c:pt>
                <c:pt idx="93437">
                  <c:v>14.897535</c:v>
                </c:pt>
                <c:pt idx="93438">
                  <c:v>14.908215999999999</c:v>
                </c:pt>
                <c:pt idx="93439">
                  <c:v>14.906288</c:v>
                </c:pt>
                <c:pt idx="93440">
                  <c:v>14.901562999999999</c:v>
                </c:pt>
                <c:pt idx="93441">
                  <c:v>14.906556</c:v>
                </c:pt>
                <c:pt idx="93442">
                  <c:v>14.906478</c:v>
                </c:pt>
                <c:pt idx="93443">
                  <c:v>14.903656</c:v>
                </c:pt>
                <c:pt idx="93444">
                  <c:v>14.90564</c:v>
                </c:pt>
                <c:pt idx="93445">
                  <c:v>14.905561000000001</c:v>
                </c:pt>
                <c:pt idx="93446">
                  <c:v>14.901667</c:v>
                </c:pt>
                <c:pt idx="93447">
                  <c:v>14.903726000000001</c:v>
                </c:pt>
                <c:pt idx="93448">
                  <c:v>14.91174</c:v>
                </c:pt>
                <c:pt idx="93449">
                  <c:v>14.909333999999999</c:v>
                </c:pt>
                <c:pt idx="93450">
                  <c:v>14.903136999999999</c:v>
                </c:pt>
                <c:pt idx="93451">
                  <c:v>14.907258000000001</c:v>
                </c:pt>
                <c:pt idx="93452">
                  <c:v>14.911030999999999</c:v>
                </c:pt>
                <c:pt idx="93453">
                  <c:v>14.909725999999999</c:v>
                </c:pt>
                <c:pt idx="93454">
                  <c:v>14.909048</c:v>
                </c:pt>
                <c:pt idx="93455">
                  <c:v>14.911455</c:v>
                </c:pt>
                <c:pt idx="93456">
                  <c:v>14.910382</c:v>
                </c:pt>
                <c:pt idx="93457">
                  <c:v>14.906318000000001</c:v>
                </c:pt>
                <c:pt idx="93458">
                  <c:v>14.910257</c:v>
                </c:pt>
                <c:pt idx="93459">
                  <c:v>14.910285</c:v>
                </c:pt>
                <c:pt idx="93460">
                  <c:v>14.902941</c:v>
                </c:pt>
                <c:pt idx="93461">
                  <c:v>14.902927</c:v>
                </c:pt>
                <c:pt idx="93462">
                  <c:v>14.905861</c:v>
                </c:pt>
                <c:pt idx="93463">
                  <c:v>14.905416000000001</c:v>
                </c:pt>
                <c:pt idx="93464">
                  <c:v>14.907952</c:v>
                </c:pt>
                <c:pt idx="93465">
                  <c:v>14.913522</c:v>
                </c:pt>
                <c:pt idx="93466">
                  <c:v>14.911536999999999</c:v>
                </c:pt>
                <c:pt idx="93467">
                  <c:v>14.910129</c:v>
                </c:pt>
                <c:pt idx="93468">
                  <c:v>14.915528999999999</c:v>
                </c:pt>
                <c:pt idx="93469">
                  <c:v>14.914073</c:v>
                </c:pt>
                <c:pt idx="93470">
                  <c:v>14.910273999999999</c:v>
                </c:pt>
                <c:pt idx="93471">
                  <c:v>14.910432</c:v>
                </c:pt>
                <c:pt idx="93472">
                  <c:v>14.909882</c:v>
                </c:pt>
                <c:pt idx="93473">
                  <c:v>14.907513</c:v>
                </c:pt>
                <c:pt idx="93474">
                  <c:v>14.908846</c:v>
                </c:pt>
                <c:pt idx="93475">
                  <c:v>14.913625</c:v>
                </c:pt>
                <c:pt idx="93476">
                  <c:v>14.911198000000001</c:v>
                </c:pt>
                <c:pt idx="93477">
                  <c:v>14.909795000000001</c:v>
                </c:pt>
                <c:pt idx="93478">
                  <c:v>14.915889999999999</c:v>
                </c:pt>
                <c:pt idx="93479">
                  <c:v>14.914528000000001</c:v>
                </c:pt>
                <c:pt idx="93480">
                  <c:v>14.908393999999999</c:v>
                </c:pt>
                <c:pt idx="93481">
                  <c:v>14.909291</c:v>
                </c:pt>
                <c:pt idx="93482">
                  <c:v>14.913118000000001</c:v>
                </c:pt>
                <c:pt idx="93483">
                  <c:v>14.909257</c:v>
                </c:pt>
                <c:pt idx="93484">
                  <c:v>14.907591999999999</c:v>
                </c:pt>
                <c:pt idx="93485">
                  <c:v>14.915823</c:v>
                </c:pt>
                <c:pt idx="93486">
                  <c:v>14.915545</c:v>
                </c:pt>
                <c:pt idx="93487">
                  <c:v>14.912468000000001</c:v>
                </c:pt>
                <c:pt idx="93488">
                  <c:v>14.916888</c:v>
                </c:pt>
                <c:pt idx="93489">
                  <c:v>14.918514999999999</c:v>
                </c:pt>
                <c:pt idx="93490">
                  <c:v>14.915407</c:v>
                </c:pt>
                <c:pt idx="93491">
                  <c:v>14.912435</c:v>
                </c:pt>
                <c:pt idx="93492">
                  <c:v>14.915239</c:v>
                </c:pt>
                <c:pt idx="93493">
                  <c:v>14.917781</c:v>
                </c:pt>
                <c:pt idx="93494">
                  <c:v>14.916054000000001</c:v>
                </c:pt>
                <c:pt idx="93495">
                  <c:v>14.914269000000001</c:v>
                </c:pt>
                <c:pt idx="93496">
                  <c:v>14.912979999999999</c:v>
                </c:pt>
                <c:pt idx="93497">
                  <c:v>14.915457999999999</c:v>
                </c:pt>
                <c:pt idx="93498">
                  <c:v>14.914761</c:v>
                </c:pt>
                <c:pt idx="93499">
                  <c:v>14.912867</c:v>
                </c:pt>
                <c:pt idx="93500">
                  <c:v>14.914006000000001</c:v>
                </c:pt>
                <c:pt idx="93501">
                  <c:v>14.913875000000001</c:v>
                </c:pt>
                <c:pt idx="93502">
                  <c:v>14.914793</c:v>
                </c:pt>
                <c:pt idx="93503">
                  <c:v>14.913982000000001</c:v>
                </c:pt>
                <c:pt idx="93504">
                  <c:v>14.915248999999999</c:v>
                </c:pt>
                <c:pt idx="93505">
                  <c:v>14.916454</c:v>
                </c:pt>
                <c:pt idx="93506">
                  <c:v>14.912502</c:v>
                </c:pt>
                <c:pt idx="93507">
                  <c:v>14.915041</c:v>
                </c:pt>
                <c:pt idx="93508">
                  <c:v>14.920013000000001</c:v>
                </c:pt>
                <c:pt idx="93509">
                  <c:v>14.918210999999999</c:v>
                </c:pt>
                <c:pt idx="93510">
                  <c:v>14.914044000000001</c:v>
                </c:pt>
                <c:pt idx="93511">
                  <c:v>14.920042</c:v>
                </c:pt>
                <c:pt idx="93512">
                  <c:v>14.924087</c:v>
                </c:pt>
                <c:pt idx="93513">
                  <c:v>14.916805</c:v>
                </c:pt>
                <c:pt idx="93514">
                  <c:v>14.922153</c:v>
                </c:pt>
                <c:pt idx="93515">
                  <c:v>14.926736999999999</c:v>
                </c:pt>
                <c:pt idx="93516">
                  <c:v>14.917168999999999</c:v>
                </c:pt>
                <c:pt idx="93517">
                  <c:v>14.917593</c:v>
                </c:pt>
                <c:pt idx="93518">
                  <c:v>14.925502</c:v>
                </c:pt>
                <c:pt idx="93519">
                  <c:v>14.919967</c:v>
                </c:pt>
                <c:pt idx="93520">
                  <c:v>14.914459000000001</c:v>
                </c:pt>
                <c:pt idx="93521">
                  <c:v>14.923045</c:v>
                </c:pt>
                <c:pt idx="93522">
                  <c:v>14.92019</c:v>
                </c:pt>
                <c:pt idx="93523">
                  <c:v>14.910264</c:v>
                </c:pt>
                <c:pt idx="93524">
                  <c:v>14.920298000000001</c:v>
                </c:pt>
                <c:pt idx="93525">
                  <c:v>14.926157999999999</c:v>
                </c:pt>
                <c:pt idx="93526">
                  <c:v>14.917028</c:v>
                </c:pt>
                <c:pt idx="93527">
                  <c:v>14.915986</c:v>
                </c:pt>
                <c:pt idx="93528">
                  <c:v>14.924177999999999</c:v>
                </c:pt>
                <c:pt idx="93529">
                  <c:v>14.924279</c:v>
                </c:pt>
                <c:pt idx="93530">
                  <c:v>14.921977</c:v>
                </c:pt>
                <c:pt idx="93531">
                  <c:v>14.924251</c:v>
                </c:pt>
                <c:pt idx="93532">
                  <c:v>14.917354</c:v>
                </c:pt>
                <c:pt idx="93533">
                  <c:v>14.911911</c:v>
                </c:pt>
                <c:pt idx="93534">
                  <c:v>14.917501</c:v>
                </c:pt>
                <c:pt idx="93535">
                  <c:v>14.918936</c:v>
                </c:pt>
                <c:pt idx="93536">
                  <c:v>14.916518999999999</c:v>
                </c:pt>
                <c:pt idx="93537">
                  <c:v>14.921167000000001</c:v>
                </c:pt>
                <c:pt idx="93538">
                  <c:v>14.927996</c:v>
                </c:pt>
                <c:pt idx="93539">
                  <c:v>14.921564</c:v>
                </c:pt>
                <c:pt idx="93540">
                  <c:v>14.915334</c:v>
                </c:pt>
                <c:pt idx="93541">
                  <c:v>14.923527999999999</c:v>
                </c:pt>
                <c:pt idx="93542">
                  <c:v>14.923082000000001</c:v>
                </c:pt>
                <c:pt idx="93543">
                  <c:v>14.915775999999999</c:v>
                </c:pt>
                <c:pt idx="93544">
                  <c:v>14.918589000000001</c:v>
                </c:pt>
                <c:pt idx="93545">
                  <c:v>14.923633000000001</c:v>
                </c:pt>
                <c:pt idx="93546">
                  <c:v>14.924415</c:v>
                </c:pt>
                <c:pt idx="93547">
                  <c:v>14.926289000000001</c:v>
                </c:pt>
                <c:pt idx="93548">
                  <c:v>14.927600999999999</c:v>
                </c:pt>
                <c:pt idx="93549">
                  <c:v>14.923932000000001</c:v>
                </c:pt>
                <c:pt idx="93550">
                  <c:v>14.926546999999999</c:v>
                </c:pt>
                <c:pt idx="93551">
                  <c:v>14.931017000000001</c:v>
                </c:pt>
                <c:pt idx="93552">
                  <c:v>14.921495999999999</c:v>
                </c:pt>
                <c:pt idx="93553">
                  <c:v>14.916233</c:v>
                </c:pt>
                <c:pt idx="93554">
                  <c:v>14.924238000000001</c:v>
                </c:pt>
                <c:pt idx="93555">
                  <c:v>14.924761</c:v>
                </c:pt>
                <c:pt idx="93556">
                  <c:v>14.917653</c:v>
                </c:pt>
                <c:pt idx="93557">
                  <c:v>14.92042</c:v>
                </c:pt>
                <c:pt idx="93558">
                  <c:v>14.931414999999999</c:v>
                </c:pt>
                <c:pt idx="93559">
                  <c:v>14.930835</c:v>
                </c:pt>
                <c:pt idx="93560">
                  <c:v>14.925601</c:v>
                </c:pt>
                <c:pt idx="93561">
                  <c:v>14.925793000000001</c:v>
                </c:pt>
                <c:pt idx="93562">
                  <c:v>14.924554000000001</c:v>
                </c:pt>
                <c:pt idx="93563">
                  <c:v>14.925195</c:v>
                </c:pt>
                <c:pt idx="93564">
                  <c:v>14.928174</c:v>
                </c:pt>
                <c:pt idx="93565">
                  <c:v>14.927531</c:v>
                </c:pt>
                <c:pt idx="93566">
                  <c:v>14.924054999999999</c:v>
                </c:pt>
                <c:pt idx="93567">
                  <c:v>14.927498999999999</c:v>
                </c:pt>
                <c:pt idx="93568">
                  <c:v>14.933888</c:v>
                </c:pt>
                <c:pt idx="93569">
                  <c:v>14.926779</c:v>
                </c:pt>
                <c:pt idx="93570">
                  <c:v>14.920756000000001</c:v>
                </c:pt>
                <c:pt idx="93571">
                  <c:v>14.929817</c:v>
                </c:pt>
                <c:pt idx="93572">
                  <c:v>14.931421</c:v>
                </c:pt>
                <c:pt idx="93573">
                  <c:v>14.922229</c:v>
                </c:pt>
                <c:pt idx="93574">
                  <c:v>14.923793</c:v>
                </c:pt>
                <c:pt idx="93575">
                  <c:v>14.929755999999999</c:v>
                </c:pt>
                <c:pt idx="93576">
                  <c:v>14.924882999999999</c:v>
                </c:pt>
                <c:pt idx="93577">
                  <c:v>14.924115</c:v>
                </c:pt>
                <c:pt idx="93578">
                  <c:v>14.9282</c:v>
                </c:pt>
                <c:pt idx="93579">
                  <c:v>14.926069999999999</c:v>
                </c:pt>
                <c:pt idx="93580">
                  <c:v>14.928712000000001</c:v>
                </c:pt>
                <c:pt idx="93581">
                  <c:v>14.935237000000001</c:v>
                </c:pt>
                <c:pt idx="93582">
                  <c:v>14.932945999999999</c:v>
                </c:pt>
                <c:pt idx="93583">
                  <c:v>14.927057</c:v>
                </c:pt>
                <c:pt idx="93584">
                  <c:v>14.929999</c:v>
                </c:pt>
                <c:pt idx="93585">
                  <c:v>14.933096000000001</c:v>
                </c:pt>
                <c:pt idx="93586">
                  <c:v>14.927644000000001</c:v>
                </c:pt>
                <c:pt idx="93587">
                  <c:v>14.928483</c:v>
                </c:pt>
                <c:pt idx="93588">
                  <c:v>14.930752999999999</c:v>
                </c:pt>
                <c:pt idx="93589">
                  <c:v>14.925012000000001</c:v>
                </c:pt>
                <c:pt idx="93590">
                  <c:v>14.931099</c:v>
                </c:pt>
                <c:pt idx="93591">
                  <c:v>14.938959000000001</c:v>
                </c:pt>
                <c:pt idx="93592">
                  <c:v>14.931043000000001</c:v>
                </c:pt>
                <c:pt idx="93593">
                  <c:v>14.927471000000001</c:v>
                </c:pt>
                <c:pt idx="93594">
                  <c:v>14.936012</c:v>
                </c:pt>
                <c:pt idx="93595">
                  <c:v>14.934162000000001</c:v>
                </c:pt>
                <c:pt idx="93596">
                  <c:v>14.924162000000001</c:v>
                </c:pt>
                <c:pt idx="93597">
                  <c:v>14.930194999999999</c:v>
                </c:pt>
                <c:pt idx="93598">
                  <c:v>14.934517</c:v>
                </c:pt>
                <c:pt idx="93599">
                  <c:v>14.925642</c:v>
                </c:pt>
                <c:pt idx="93600">
                  <c:v>14.929651</c:v>
                </c:pt>
                <c:pt idx="93601">
                  <c:v>14.938753</c:v>
                </c:pt>
                <c:pt idx="93602">
                  <c:v>14.934113</c:v>
                </c:pt>
                <c:pt idx="93603">
                  <c:v>14.931806</c:v>
                </c:pt>
                <c:pt idx="93604">
                  <c:v>14.939634</c:v>
                </c:pt>
                <c:pt idx="93605">
                  <c:v>14.936472</c:v>
                </c:pt>
                <c:pt idx="93606">
                  <c:v>14.929081999999999</c:v>
                </c:pt>
                <c:pt idx="93607">
                  <c:v>14.935437</c:v>
                </c:pt>
                <c:pt idx="93608">
                  <c:v>14.935439000000001</c:v>
                </c:pt>
                <c:pt idx="93609">
                  <c:v>14.927027000000001</c:v>
                </c:pt>
                <c:pt idx="93610">
                  <c:v>14.929702000000001</c:v>
                </c:pt>
                <c:pt idx="93611">
                  <c:v>14.935867</c:v>
                </c:pt>
                <c:pt idx="93612">
                  <c:v>14.932999000000001</c:v>
                </c:pt>
                <c:pt idx="93613">
                  <c:v>14.932038</c:v>
                </c:pt>
                <c:pt idx="93614">
                  <c:v>14.937946999999999</c:v>
                </c:pt>
                <c:pt idx="93615">
                  <c:v>14.936572999999999</c:v>
                </c:pt>
                <c:pt idx="93616">
                  <c:v>14.932086</c:v>
                </c:pt>
                <c:pt idx="93617">
                  <c:v>14.934804</c:v>
                </c:pt>
                <c:pt idx="93618">
                  <c:v>14.936209</c:v>
                </c:pt>
                <c:pt idx="93619">
                  <c:v>14.931711</c:v>
                </c:pt>
                <c:pt idx="93620">
                  <c:v>14.9297</c:v>
                </c:pt>
                <c:pt idx="93621">
                  <c:v>14.935063</c:v>
                </c:pt>
                <c:pt idx="93622">
                  <c:v>14.935250999999999</c:v>
                </c:pt>
                <c:pt idx="93623">
                  <c:v>14.931896999999999</c:v>
                </c:pt>
                <c:pt idx="93624">
                  <c:v>14.938537999999999</c:v>
                </c:pt>
                <c:pt idx="93625">
                  <c:v>14.936769</c:v>
                </c:pt>
                <c:pt idx="93626">
                  <c:v>14.928712000000001</c:v>
                </c:pt>
                <c:pt idx="93627">
                  <c:v>14.935256000000001</c:v>
                </c:pt>
                <c:pt idx="93628">
                  <c:v>14.942066000000001</c:v>
                </c:pt>
                <c:pt idx="93629">
                  <c:v>14.938893999999999</c:v>
                </c:pt>
                <c:pt idx="93630">
                  <c:v>14.940322</c:v>
                </c:pt>
                <c:pt idx="93631">
                  <c:v>14.946488</c:v>
                </c:pt>
                <c:pt idx="93632">
                  <c:v>14.939112</c:v>
                </c:pt>
                <c:pt idx="93633">
                  <c:v>14.931687</c:v>
                </c:pt>
                <c:pt idx="93634">
                  <c:v>14.940162000000001</c:v>
                </c:pt>
                <c:pt idx="93635">
                  <c:v>14.943792999999999</c:v>
                </c:pt>
                <c:pt idx="93636">
                  <c:v>14.938268000000001</c:v>
                </c:pt>
                <c:pt idx="93637">
                  <c:v>14.937524</c:v>
                </c:pt>
                <c:pt idx="93638">
                  <c:v>14.938442</c:v>
                </c:pt>
                <c:pt idx="93639">
                  <c:v>14.935957999999999</c:v>
                </c:pt>
                <c:pt idx="93640">
                  <c:v>14.939982000000001</c:v>
                </c:pt>
                <c:pt idx="93641">
                  <c:v>14.946006000000001</c:v>
                </c:pt>
                <c:pt idx="93642">
                  <c:v>14.939031</c:v>
                </c:pt>
                <c:pt idx="93643">
                  <c:v>14.935784999999999</c:v>
                </c:pt>
                <c:pt idx="93644">
                  <c:v>14.94243</c:v>
                </c:pt>
                <c:pt idx="93645">
                  <c:v>14.938642</c:v>
                </c:pt>
                <c:pt idx="93646">
                  <c:v>14.934637</c:v>
                </c:pt>
                <c:pt idx="93647">
                  <c:v>14.939014999999999</c:v>
                </c:pt>
                <c:pt idx="93648">
                  <c:v>14.938442</c:v>
                </c:pt>
                <c:pt idx="93649">
                  <c:v>14.930211</c:v>
                </c:pt>
                <c:pt idx="93650">
                  <c:v>14.93385</c:v>
                </c:pt>
                <c:pt idx="93651">
                  <c:v>14.947251</c:v>
                </c:pt>
                <c:pt idx="93652">
                  <c:v>14.944856</c:v>
                </c:pt>
                <c:pt idx="93653">
                  <c:v>14.939166999999999</c:v>
                </c:pt>
                <c:pt idx="93654">
                  <c:v>14.943254</c:v>
                </c:pt>
                <c:pt idx="93655">
                  <c:v>14.942494</c:v>
                </c:pt>
                <c:pt idx="93656">
                  <c:v>14.939038</c:v>
                </c:pt>
                <c:pt idx="93657">
                  <c:v>14.940751000000001</c:v>
                </c:pt>
                <c:pt idx="93658">
                  <c:v>14.939145999999999</c:v>
                </c:pt>
                <c:pt idx="93659">
                  <c:v>14.936358999999999</c:v>
                </c:pt>
                <c:pt idx="93660">
                  <c:v>14.945852</c:v>
                </c:pt>
                <c:pt idx="93661">
                  <c:v>14.95274</c:v>
                </c:pt>
                <c:pt idx="93662">
                  <c:v>14.943706000000001</c:v>
                </c:pt>
                <c:pt idx="93663">
                  <c:v>14.942113000000001</c:v>
                </c:pt>
                <c:pt idx="93664">
                  <c:v>14.945793</c:v>
                </c:pt>
                <c:pt idx="93665">
                  <c:v>14.939705999999999</c:v>
                </c:pt>
                <c:pt idx="93666">
                  <c:v>14.937690999999999</c:v>
                </c:pt>
                <c:pt idx="93667">
                  <c:v>14.944108999999999</c:v>
                </c:pt>
                <c:pt idx="93668">
                  <c:v>14.945039</c:v>
                </c:pt>
                <c:pt idx="93669">
                  <c:v>14.941564</c:v>
                </c:pt>
                <c:pt idx="93670">
                  <c:v>14.945114</c:v>
                </c:pt>
                <c:pt idx="93671">
                  <c:v>14.947577000000001</c:v>
                </c:pt>
                <c:pt idx="93672">
                  <c:v>14.94341</c:v>
                </c:pt>
                <c:pt idx="93673">
                  <c:v>14.944575</c:v>
                </c:pt>
                <c:pt idx="93674">
                  <c:v>14.947327</c:v>
                </c:pt>
                <c:pt idx="93675">
                  <c:v>14.942079</c:v>
                </c:pt>
                <c:pt idx="93676">
                  <c:v>14.939601</c:v>
                </c:pt>
                <c:pt idx="93677">
                  <c:v>14.94553</c:v>
                </c:pt>
                <c:pt idx="93678">
                  <c:v>14.942743</c:v>
                </c:pt>
                <c:pt idx="93679">
                  <c:v>14.937032</c:v>
                </c:pt>
                <c:pt idx="93680">
                  <c:v>14.945994000000001</c:v>
                </c:pt>
                <c:pt idx="93681">
                  <c:v>14.951188999999999</c:v>
                </c:pt>
                <c:pt idx="93682">
                  <c:v>14.945727</c:v>
                </c:pt>
                <c:pt idx="93683">
                  <c:v>14.946966</c:v>
                </c:pt>
                <c:pt idx="93684">
                  <c:v>14.949642000000001</c:v>
                </c:pt>
                <c:pt idx="93685">
                  <c:v>14.947616</c:v>
                </c:pt>
                <c:pt idx="93686">
                  <c:v>14.945263000000001</c:v>
                </c:pt>
                <c:pt idx="93687">
                  <c:v>14.946260000000001</c:v>
                </c:pt>
                <c:pt idx="93688">
                  <c:v>14.948026</c:v>
                </c:pt>
                <c:pt idx="93689">
                  <c:v>14.947203</c:v>
                </c:pt>
                <c:pt idx="93690">
                  <c:v>14.947157000000001</c:v>
                </c:pt>
                <c:pt idx="93691">
                  <c:v>14.947727</c:v>
                </c:pt>
                <c:pt idx="93692">
                  <c:v>14.946123</c:v>
                </c:pt>
                <c:pt idx="93693">
                  <c:v>14.942564000000001</c:v>
                </c:pt>
                <c:pt idx="93694">
                  <c:v>14.943987999999999</c:v>
                </c:pt>
                <c:pt idx="93695">
                  <c:v>14.945878</c:v>
                </c:pt>
                <c:pt idx="93696">
                  <c:v>14.943075</c:v>
                </c:pt>
                <c:pt idx="93697">
                  <c:v>14.951318000000001</c:v>
                </c:pt>
                <c:pt idx="93698">
                  <c:v>14.957532</c:v>
                </c:pt>
                <c:pt idx="93699">
                  <c:v>14.951791999999999</c:v>
                </c:pt>
                <c:pt idx="93700">
                  <c:v>14.955727</c:v>
                </c:pt>
                <c:pt idx="93701">
                  <c:v>14.959244999999999</c:v>
                </c:pt>
                <c:pt idx="93702">
                  <c:v>14.950593</c:v>
                </c:pt>
                <c:pt idx="93703">
                  <c:v>14.949472999999999</c:v>
                </c:pt>
                <c:pt idx="93704">
                  <c:v>14.952491</c:v>
                </c:pt>
                <c:pt idx="93705">
                  <c:v>14.946834000000001</c:v>
                </c:pt>
                <c:pt idx="93706">
                  <c:v>14.948385999999999</c:v>
                </c:pt>
                <c:pt idx="93707">
                  <c:v>14.957489000000001</c:v>
                </c:pt>
                <c:pt idx="93708">
                  <c:v>14.948691</c:v>
                </c:pt>
                <c:pt idx="93709">
                  <c:v>14.943007</c:v>
                </c:pt>
                <c:pt idx="93710">
                  <c:v>14.954719000000001</c:v>
                </c:pt>
                <c:pt idx="93711">
                  <c:v>14.955674</c:v>
                </c:pt>
                <c:pt idx="93712">
                  <c:v>14.947143000000001</c:v>
                </c:pt>
                <c:pt idx="93713">
                  <c:v>14.946294</c:v>
                </c:pt>
                <c:pt idx="93714">
                  <c:v>14.951006</c:v>
                </c:pt>
                <c:pt idx="93715">
                  <c:v>14.947815</c:v>
                </c:pt>
                <c:pt idx="93716">
                  <c:v>14.948107</c:v>
                </c:pt>
                <c:pt idx="93717">
                  <c:v>14.952434999999999</c:v>
                </c:pt>
                <c:pt idx="93718">
                  <c:v>14.94638</c:v>
                </c:pt>
                <c:pt idx="93719">
                  <c:v>14.945911000000001</c:v>
                </c:pt>
                <c:pt idx="93720">
                  <c:v>14.954385</c:v>
                </c:pt>
                <c:pt idx="93721">
                  <c:v>14.952792000000001</c:v>
                </c:pt>
                <c:pt idx="93722">
                  <c:v>14.947416</c:v>
                </c:pt>
                <c:pt idx="93723">
                  <c:v>14.950588</c:v>
                </c:pt>
                <c:pt idx="93724">
                  <c:v>14.955458999999999</c:v>
                </c:pt>
                <c:pt idx="93725">
                  <c:v>14.949590000000001</c:v>
                </c:pt>
                <c:pt idx="93726">
                  <c:v>14.948505000000001</c:v>
                </c:pt>
                <c:pt idx="93727">
                  <c:v>14.957081000000001</c:v>
                </c:pt>
                <c:pt idx="93728">
                  <c:v>14.951744</c:v>
                </c:pt>
                <c:pt idx="93729">
                  <c:v>14.946738</c:v>
                </c:pt>
                <c:pt idx="93730">
                  <c:v>14.95627</c:v>
                </c:pt>
                <c:pt idx="93731">
                  <c:v>14.957205999999999</c:v>
                </c:pt>
                <c:pt idx="93732">
                  <c:v>14.950913999999999</c:v>
                </c:pt>
                <c:pt idx="93733">
                  <c:v>14.959707999999999</c:v>
                </c:pt>
                <c:pt idx="93734">
                  <c:v>14.963779000000001</c:v>
                </c:pt>
                <c:pt idx="93735">
                  <c:v>14.951347999999999</c:v>
                </c:pt>
                <c:pt idx="93736">
                  <c:v>14.951599</c:v>
                </c:pt>
                <c:pt idx="93737">
                  <c:v>14.958584999999999</c:v>
                </c:pt>
                <c:pt idx="93738">
                  <c:v>14.95509</c:v>
                </c:pt>
                <c:pt idx="93739">
                  <c:v>14.956341999999999</c:v>
                </c:pt>
                <c:pt idx="93740">
                  <c:v>14.962139000000001</c:v>
                </c:pt>
                <c:pt idx="93741">
                  <c:v>14.95795</c:v>
                </c:pt>
                <c:pt idx="93742">
                  <c:v>14.953187</c:v>
                </c:pt>
                <c:pt idx="93743">
                  <c:v>14.958600000000001</c:v>
                </c:pt>
                <c:pt idx="93744">
                  <c:v>14.958617</c:v>
                </c:pt>
                <c:pt idx="93745">
                  <c:v>14.947340000000001</c:v>
                </c:pt>
                <c:pt idx="93746">
                  <c:v>14.952032000000001</c:v>
                </c:pt>
                <c:pt idx="93747">
                  <c:v>14.965289</c:v>
                </c:pt>
                <c:pt idx="93748">
                  <c:v>14.959642000000001</c:v>
                </c:pt>
                <c:pt idx="93749">
                  <c:v>14.951527</c:v>
                </c:pt>
                <c:pt idx="93750">
                  <c:v>14.958619000000001</c:v>
                </c:pt>
                <c:pt idx="93751">
                  <c:v>14.961764000000001</c:v>
                </c:pt>
                <c:pt idx="93752">
                  <c:v>14.951658999999999</c:v>
                </c:pt>
                <c:pt idx="93753">
                  <c:v>14.952908000000001</c:v>
                </c:pt>
                <c:pt idx="93754">
                  <c:v>14.957938</c:v>
                </c:pt>
                <c:pt idx="93755">
                  <c:v>14.952235</c:v>
                </c:pt>
                <c:pt idx="93756">
                  <c:v>14.954264</c:v>
                </c:pt>
                <c:pt idx="93757">
                  <c:v>14.96031</c:v>
                </c:pt>
                <c:pt idx="93758">
                  <c:v>14.959830999999999</c:v>
                </c:pt>
                <c:pt idx="93759">
                  <c:v>14.958143</c:v>
                </c:pt>
                <c:pt idx="93760">
                  <c:v>14.959059999999999</c:v>
                </c:pt>
                <c:pt idx="93761">
                  <c:v>14.958341000000001</c:v>
                </c:pt>
                <c:pt idx="93762">
                  <c:v>14.956891000000001</c:v>
                </c:pt>
                <c:pt idx="93763">
                  <c:v>14.962486999999999</c:v>
                </c:pt>
                <c:pt idx="93764">
                  <c:v>14.959092999999999</c:v>
                </c:pt>
                <c:pt idx="93765">
                  <c:v>14.951416</c:v>
                </c:pt>
                <c:pt idx="93766">
                  <c:v>14.960394000000001</c:v>
                </c:pt>
                <c:pt idx="93767">
                  <c:v>14.966016</c:v>
                </c:pt>
                <c:pt idx="93768">
                  <c:v>14.959505999999999</c:v>
                </c:pt>
                <c:pt idx="93769">
                  <c:v>14.960160999999999</c:v>
                </c:pt>
                <c:pt idx="93770">
                  <c:v>14.96687</c:v>
                </c:pt>
                <c:pt idx="93771">
                  <c:v>14.961553</c:v>
                </c:pt>
                <c:pt idx="93772">
                  <c:v>14.957129</c:v>
                </c:pt>
                <c:pt idx="93773">
                  <c:v>14.967349</c:v>
                </c:pt>
                <c:pt idx="93774">
                  <c:v>14.966995000000001</c:v>
                </c:pt>
                <c:pt idx="93775">
                  <c:v>14.956143000000001</c:v>
                </c:pt>
                <c:pt idx="93776">
                  <c:v>14.959258999999999</c:v>
                </c:pt>
                <c:pt idx="93777">
                  <c:v>14.967177</c:v>
                </c:pt>
                <c:pt idx="93778">
                  <c:v>14.9613</c:v>
                </c:pt>
                <c:pt idx="93779">
                  <c:v>14.954762000000001</c:v>
                </c:pt>
                <c:pt idx="93780">
                  <c:v>14.961542</c:v>
                </c:pt>
                <c:pt idx="93781">
                  <c:v>14.961888999999999</c:v>
                </c:pt>
                <c:pt idx="93782">
                  <c:v>14.958183999999999</c:v>
                </c:pt>
                <c:pt idx="93783">
                  <c:v>14.966346</c:v>
                </c:pt>
                <c:pt idx="93784">
                  <c:v>14.965972000000001</c:v>
                </c:pt>
                <c:pt idx="93785">
                  <c:v>14.957844</c:v>
                </c:pt>
                <c:pt idx="93786">
                  <c:v>14.959909</c:v>
                </c:pt>
                <c:pt idx="93787">
                  <c:v>14.965843</c:v>
                </c:pt>
                <c:pt idx="93788">
                  <c:v>14.962657999999999</c:v>
                </c:pt>
                <c:pt idx="93789">
                  <c:v>14.958819</c:v>
                </c:pt>
                <c:pt idx="93790">
                  <c:v>14.965769999999999</c:v>
                </c:pt>
                <c:pt idx="93791">
                  <c:v>14.966079000000001</c:v>
                </c:pt>
                <c:pt idx="93792">
                  <c:v>14.960504</c:v>
                </c:pt>
                <c:pt idx="93793">
                  <c:v>14.961356</c:v>
                </c:pt>
                <c:pt idx="93794">
                  <c:v>14.962388000000001</c:v>
                </c:pt>
                <c:pt idx="93795">
                  <c:v>14.964195</c:v>
                </c:pt>
                <c:pt idx="93796">
                  <c:v>14.966881000000001</c:v>
                </c:pt>
                <c:pt idx="93797">
                  <c:v>14.968202</c:v>
                </c:pt>
                <c:pt idx="93798">
                  <c:v>14.96921</c:v>
                </c:pt>
                <c:pt idx="93799">
                  <c:v>14.968973</c:v>
                </c:pt>
                <c:pt idx="93800">
                  <c:v>14.967261000000001</c:v>
                </c:pt>
                <c:pt idx="93801">
                  <c:v>14.961423999999999</c:v>
                </c:pt>
                <c:pt idx="93802">
                  <c:v>14.962424</c:v>
                </c:pt>
                <c:pt idx="93803">
                  <c:v>14.969727000000001</c:v>
                </c:pt>
                <c:pt idx="93804">
                  <c:v>14.968095999999999</c:v>
                </c:pt>
                <c:pt idx="93805">
                  <c:v>14.964817999999999</c:v>
                </c:pt>
                <c:pt idx="93806">
                  <c:v>14.966961</c:v>
                </c:pt>
                <c:pt idx="93807">
                  <c:v>14.967555000000001</c:v>
                </c:pt>
                <c:pt idx="93808">
                  <c:v>14.966099</c:v>
                </c:pt>
                <c:pt idx="93809">
                  <c:v>14.972623</c:v>
                </c:pt>
                <c:pt idx="93810">
                  <c:v>14.973998</c:v>
                </c:pt>
                <c:pt idx="93811">
                  <c:v>14.962808000000001</c:v>
                </c:pt>
                <c:pt idx="93812">
                  <c:v>14.967513</c:v>
                </c:pt>
                <c:pt idx="93813">
                  <c:v>14.976872</c:v>
                </c:pt>
                <c:pt idx="93814">
                  <c:v>14.966982</c:v>
                </c:pt>
                <c:pt idx="93815">
                  <c:v>14.961672999999999</c:v>
                </c:pt>
                <c:pt idx="93816">
                  <c:v>14.972547</c:v>
                </c:pt>
                <c:pt idx="93817">
                  <c:v>14.973718999999999</c:v>
                </c:pt>
                <c:pt idx="93818">
                  <c:v>14.963441</c:v>
                </c:pt>
                <c:pt idx="93819">
                  <c:v>14.966659</c:v>
                </c:pt>
                <c:pt idx="93820">
                  <c:v>14.969516</c:v>
                </c:pt>
                <c:pt idx="93821">
                  <c:v>14.962440000000001</c:v>
                </c:pt>
                <c:pt idx="93822">
                  <c:v>14.964483</c:v>
                </c:pt>
                <c:pt idx="93823">
                  <c:v>14.967757000000001</c:v>
                </c:pt>
                <c:pt idx="93824">
                  <c:v>14.968393000000001</c:v>
                </c:pt>
                <c:pt idx="93825">
                  <c:v>14.967212</c:v>
                </c:pt>
                <c:pt idx="93826">
                  <c:v>14.965854999999999</c:v>
                </c:pt>
                <c:pt idx="93827">
                  <c:v>14.966799999999999</c:v>
                </c:pt>
                <c:pt idx="93828">
                  <c:v>14.967461999999999</c:v>
                </c:pt>
                <c:pt idx="93829">
                  <c:v>14.97282</c:v>
                </c:pt>
                <c:pt idx="93830">
                  <c:v>14.97077</c:v>
                </c:pt>
                <c:pt idx="93831">
                  <c:v>14.9696</c:v>
                </c:pt>
                <c:pt idx="93832">
                  <c:v>14.980672999999999</c:v>
                </c:pt>
                <c:pt idx="93833">
                  <c:v>14.979699999999999</c:v>
                </c:pt>
                <c:pt idx="93834">
                  <c:v>14.968721</c:v>
                </c:pt>
                <c:pt idx="93835">
                  <c:v>14.968819999999999</c:v>
                </c:pt>
                <c:pt idx="93836">
                  <c:v>14.975208</c:v>
                </c:pt>
                <c:pt idx="93837">
                  <c:v>14.973338</c:v>
                </c:pt>
                <c:pt idx="93838">
                  <c:v>14.97165</c:v>
                </c:pt>
                <c:pt idx="93839">
                  <c:v>14.973758999999999</c:v>
                </c:pt>
                <c:pt idx="93840">
                  <c:v>14.967216000000001</c:v>
                </c:pt>
                <c:pt idx="93841">
                  <c:v>14.967383999999999</c:v>
                </c:pt>
                <c:pt idx="93842">
                  <c:v>14.978716</c:v>
                </c:pt>
                <c:pt idx="93843">
                  <c:v>14.980836999999999</c:v>
                </c:pt>
                <c:pt idx="93844">
                  <c:v>14.971178</c:v>
                </c:pt>
                <c:pt idx="93845">
                  <c:v>14.970509</c:v>
                </c:pt>
                <c:pt idx="93846">
                  <c:v>14.977411</c:v>
                </c:pt>
                <c:pt idx="93847">
                  <c:v>14.972844</c:v>
                </c:pt>
                <c:pt idx="93848">
                  <c:v>14.969232999999999</c:v>
                </c:pt>
                <c:pt idx="93849">
                  <c:v>14.971933999999999</c:v>
                </c:pt>
                <c:pt idx="93850">
                  <c:v>14.967363000000001</c:v>
                </c:pt>
                <c:pt idx="93851">
                  <c:v>14.968190999999999</c:v>
                </c:pt>
                <c:pt idx="93852">
                  <c:v>14.976763999999999</c:v>
                </c:pt>
                <c:pt idx="93853">
                  <c:v>14.972578</c:v>
                </c:pt>
                <c:pt idx="93854">
                  <c:v>14.964487</c:v>
                </c:pt>
                <c:pt idx="93855">
                  <c:v>14.973115</c:v>
                </c:pt>
                <c:pt idx="93856">
                  <c:v>14.980767</c:v>
                </c:pt>
                <c:pt idx="93857">
                  <c:v>14.973584000000001</c:v>
                </c:pt>
                <c:pt idx="93858">
                  <c:v>14.973057000000001</c:v>
                </c:pt>
                <c:pt idx="93859">
                  <c:v>14.979163</c:v>
                </c:pt>
                <c:pt idx="93860">
                  <c:v>14.975453</c:v>
                </c:pt>
                <c:pt idx="93861">
                  <c:v>14.972206</c:v>
                </c:pt>
                <c:pt idx="93862">
                  <c:v>14.977316</c:v>
                </c:pt>
                <c:pt idx="93863">
                  <c:v>14.975554000000001</c:v>
                </c:pt>
                <c:pt idx="93864">
                  <c:v>14.970357</c:v>
                </c:pt>
                <c:pt idx="93865">
                  <c:v>14.977206000000001</c:v>
                </c:pt>
                <c:pt idx="93866">
                  <c:v>14.978937</c:v>
                </c:pt>
                <c:pt idx="93867">
                  <c:v>14.972416000000001</c:v>
                </c:pt>
                <c:pt idx="93868">
                  <c:v>14.979289</c:v>
                </c:pt>
                <c:pt idx="93869">
                  <c:v>14.982161</c:v>
                </c:pt>
                <c:pt idx="93870">
                  <c:v>14.976006999999999</c:v>
                </c:pt>
                <c:pt idx="93871">
                  <c:v>14.979879</c:v>
                </c:pt>
                <c:pt idx="93872">
                  <c:v>14.983059000000001</c:v>
                </c:pt>
                <c:pt idx="93873">
                  <c:v>14.980105</c:v>
                </c:pt>
                <c:pt idx="93874">
                  <c:v>14.978853000000001</c:v>
                </c:pt>
                <c:pt idx="93875">
                  <c:v>14.977320000000001</c:v>
                </c:pt>
                <c:pt idx="93876">
                  <c:v>14.972402000000001</c:v>
                </c:pt>
                <c:pt idx="93877">
                  <c:v>14.971584</c:v>
                </c:pt>
                <c:pt idx="93878">
                  <c:v>14.977962</c:v>
                </c:pt>
                <c:pt idx="93879">
                  <c:v>14.978693</c:v>
                </c:pt>
                <c:pt idx="93880">
                  <c:v>14.974028000000001</c:v>
                </c:pt>
                <c:pt idx="93881">
                  <c:v>14.976430000000001</c:v>
                </c:pt>
                <c:pt idx="93882">
                  <c:v>14.986343</c:v>
                </c:pt>
                <c:pt idx="93883">
                  <c:v>14.985951999999999</c:v>
                </c:pt>
                <c:pt idx="93884">
                  <c:v>14.977622</c:v>
                </c:pt>
                <c:pt idx="93885">
                  <c:v>14.981468</c:v>
                </c:pt>
                <c:pt idx="93886">
                  <c:v>14.978576</c:v>
                </c:pt>
                <c:pt idx="93887">
                  <c:v>14.973369</c:v>
                </c:pt>
                <c:pt idx="93888">
                  <c:v>14.981154</c:v>
                </c:pt>
                <c:pt idx="93889">
                  <c:v>14.982203</c:v>
                </c:pt>
                <c:pt idx="93890">
                  <c:v>14.978785999999999</c:v>
                </c:pt>
                <c:pt idx="93891">
                  <c:v>14.980176999999999</c:v>
                </c:pt>
                <c:pt idx="93892">
                  <c:v>14.981915000000001</c:v>
                </c:pt>
                <c:pt idx="93893">
                  <c:v>14.979381</c:v>
                </c:pt>
                <c:pt idx="93894">
                  <c:v>14.979277</c:v>
                </c:pt>
                <c:pt idx="93895">
                  <c:v>14.983676000000001</c:v>
                </c:pt>
                <c:pt idx="93896">
                  <c:v>14.978738999999999</c:v>
                </c:pt>
                <c:pt idx="93897">
                  <c:v>14.975745</c:v>
                </c:pt>
                <c:pt idx="93898">
                  <c:v>14.983076000000001</c:v>
                </c:pt>
                <c:pt idx="93899">
                  <c:v>14.983530999999999</c:v>
                </c:pt>
                <c:pt idx="93900">
                  <c:v>14.980608999999999</c:v>
                </c:pt>
                <c:pt idx="93901">
                  <c:v>14.98433</c:v>
                </c:pt>
                <c:pt idx="93902">
                  <c:v>14.98536</c:v>
                </c:pt>
                <c:pt idx="93903">
                  <c:v>14.981222000000001</c:v>
                </c:pt>
                <c:pt idx="93904">
                  <c:v>14.986782</c:v>
                </c:pt>
                <c:pt idx="93905">
                  <c:v>14.991425</c:v>
                </c:pt>
                <c:pt idx="93906">
                  <c:v>14.982286999999999</c:v>
                </c:pt>
                <c:pt idx="93907">
                  <c:v>14.982061</c:v>
                </c:pt>
                <c:pt idx="93908">
                  <c:v>14.985911</c:v>
                </c:pt>
                <c:pt idx="93909">
                  <c:v>14.982188000000001</c:v>
                </c:pt>
                <c:pt idx="93910">
                  <c:v>14.97958</c:v>
                </c:pt>
                <c:pt idx="93911">
                  <c:v>14.982335000000001</c:v>
                </c:pt>
                <c:pt idx="93912">
                  <c:v>14.989462</c:v>
                </c:pt>
                <c:pt idx="93913">
                  <c:v>14.987799000000001</c:v>
                </c:pt>
                <c:pt idx="93914">
                  <c:v>14.98466</c:v>
                </c:pt>
                <c:pt idx="93915">
                  <c:v>14.988047999999999</c:v>
                </c:pt>
                <c:pt idx="93916">
                  <c:v>14.986818</c:v>
                </c:pt>
                <c:pt idx="93917">
                  <c:v>14.984639</c:v>
                </c:pt>
                <c:pt idx="93918">
                  <c:v>14.984247999999999</c:v>
                </c:pt>
                <c:pt idx="93919">
                  <c:v>14.981920000000001</c:v>
                </c:pt>
                <c:pt idx="93920">
                  <c:v>14.978884000000001</c:v>
                </c:pt>
                <c:pt idx="93921">
                  <c:v>14.981722</c:v>
                </c:pt>
                <c:pt idx="93922">
                  <c:v>14.983019000000001</c:v>
                </c:pt>
                <c:pt idx="93923">
                  <c:v>14.978643</c:v>
                </c:pt>
                <c:pt idx="93924">
                  <c:v>14.986772</c:v>
                </c:pt>
                <c:pt idx="93925">
                  <c:v>14.994600999999999</c:v>
                </c:pt>
                <c:pt idx="93926">
                  <c:v>14.988472</c:v>
                </c:pt>
                <c:pt idx="93927">
                  <c:v>14.985395</c:v>
                </c:pt>
                <c:pt idx="93928">
                  <c:v>14.98692</c:v>
                </c:pt>
                <c:pt idx="93929">
                  <c:v>14.987584</c:v>
                </c:pt>
                <c:pt idx="93930">
                  <c:v>14.987855</c:v>
                </c:pt>
                <c:pt idx="93931">
                  <c:v>14.990857</c:v>
                </c:pt>
                <c:pt idx="93932">
                  <c:v>14.989271</c:v>
                </c:pt>
                <c:pt idx="93933">
                  <c:v>14.98357</c:v>
                </c:pt>
                <c:pt idx="93934">
                  <c:v>14.987564000000001</c:v>
                </c:pt>
                <c:pt idx="93935">
                  <c:v>14.987787000000001</c:v>
                </c:pt>
                <c:pt idx="93936">
                  <c:v>14.984857</c:v>
                </c:pt>
                <c:pt idx="93937">
                  <c:v>14.988474</c:v>
                </c:pt>
                <c:pt idx="93938">
                  <c:v>14.987373</c:v>
                </c:pt>
                <c:pt idx="93939">
                  <c:v>14.984169</c:v>
                </c:pt>
                <c:pt idx="93940">
                  <c:v>14.987731</c:v>
                </c:pt>
                <c:pt idx="93941">
                  <c:v>14.99212</c:v>
                </c:pt>
                <c:pt idx="93942">
                  <c:v>14.988829000000001</c:v>
                </c:pt>
                <c:pt idx="93943">
                  <c:v>14.987363</c:v>
                </c:pt>
                <c:pt idx="93944">
                  <c:v>14.993093999999999</c:v>
                </c:pt>
                <c:pt idx="93945">
                  <c:v>14.992703000000001</c:v>
                </c:pt>
                <c:pt idx="93946">
                  <c:v>14.988792</c:v>
                </c:pt>
                <c:pt idx="93947">
                  <c:v>14.990837000000001</c:v>
                </c:pt>
                <c:pt idx="93948">
                  <c:v>14.991860000000001</c:v>
                </c:pt>
                <c:pt idx="93949">
                  <c:v>14.987565999999999</c:v>
                </c:pt>
                <c:pt idx="93950">
                  <c:v>14.986445</c:v>
                </c:pt>
                <c:pt idx="93951">
                  <c:v>14.991154999999999</c:v>
                </c:pt>
                <c:pt idx="93952">
                  <c:v>14.990519000000001</c:v>
                </c:pt>
                <c:pt idx="93953">
                  <c:v>14.988841000000001</c:v>
                </c:pt>
                <c:pt idx="93954">
                  <c:v>14.994198000000001</c:v>
                </c:pt>
                <c:pt idx="93955">
                  <c:v>14.995067000000001</c:v>
                </c:pt>
                <c:pt idx="93956">
                  <c:v>14.991025</c:v>
                </c:pt>
                <c:pt idx="93957">
                  <c:v>14.991234</c:v>
                </c:pt>
                <c:pt idx="93958">
                  <c:v>14.991584</c:v>
                </c:pt>
                <c:pt idx="93959">
                  <c:v>14.986397999999999</c:v>
                </c:pt>
                <c:pt idx="93960">
                  <c:v>14.990133</c:v>
                </c:pt>
                <c:pt idx="93961">
                  <c:v>14.997882000000001</c:v>
                </c:pt>
                <c:pt idx="93962">
                  <c:v>14.988671</c:v>
                </c:pt>
                <c:pt idx="93963">
                  <c:v>14.984811000000001</c:v>
                </c:pt>
                <c:pt idx="93964">
                  <c:v>14.993641999999999</c:v>
                </c:pt>
                <c:pt idx="93965">
                  <c:v>14.994399</c:v>
                </c:pt>
                <c:pt idx="93966">
                  <c:v>14.992087</c:v>
                </c:pt>
                <c:pt idx="93967">
                  <c:v>14.992925</c:v>
                </c:pt>
                <c:pt idx="93968">
                  <c:v>14.991443</c:v>
                </c:pt>
                <c:pt idx="93969">
                  <c:v>14.988265999999999</c:v>
                </c:pt>
                <c:pt idx="93970">
                  <c:v>14.992673</c:v>
                </c:pt>
                <c:pt idx="93971">
                  <c:v>15.001681</c:v>
                </c:pt>
                <c:pt idx="93972">
                  <c:v>15.002127</c:v>
                </c:pt>
                <c:pt idx="93973">
                  <c:v>15.000387999999999</c:v>
                </c:pt>
                <c:pt idx="93974">
                  <c:v>14.999145</c:v>
                </c:pt>
                <c:pt idx="93975">
                  <c:v>14.996343</c:v>
                </c:pt>
                <c:pt idx="93976">
                  <c:v>14.99714</c:v>
                </c:pt>
                <c:pt idx="93977">
                  <c:v>14.998545</c:v>
                </c:pt>
                <c:pt idx="93978">
                  <c:v>14.997315</c:v>
                </c:pt>
                <c:pt idx="93979">
                  <c:v>14.995191</c:v>
                </c:pt>
                <c:pt idx="93980">
                  <c:v>14.997125</c:v>
                </c:pt>
                <c:pt idx="93981">
                  <c:v>14.996639</c:v>
                </c:pt>
                <c:pt idx="93982">
                  <c:v>14.992165</c:v>
                </c:pt>
                <c:pt idx="93983">
                  <c:v>14.996165</c:v>
                </c:pt>
                <c:pt idx="93984">
                  <c:v>14.996207</c:v>
                </c:pt>
                <c:pt idx="93985">
                  <c:v>14.990952999999999</c:v>
                </c:pt>
                <c:pt idx="93986">
                  <c:v>14.993504</c:v>
                </c:pt>
                <c:pt idx="93987">
                  <c:v>14.994479</c:v>
                </c:pt>
                <c:pt idx="93988">
                  <c:v>14.991946</c:v>
                </c:pt>
                <c:pt idx="93989">
                  <c:v>14.994654000000001</c:v>
                </c:pt>
                <c:pt idx="93990">
                  <c:v>14.999169</c:v>
                </c:pt>
                <c:pt idx="93991">
                  <c:v>14.994621</c:v>
                </c:pt>
                <c:pt idx="93992">
                  <c:v>14.99291</c:v>
                </c:pt>
                <c:pt idx="93993">
                  <c:v>14.999252</c:v>
                </c:pt>
                <c:pt idx="93994">
                  <c:v>14.995241999999999</c:v>
                </c:pt>
                <c:pt idx="93995">
                  <c:v>14.993119999999999</c:v>
                </c:pt>
                <c:pt idx="93996">
                  <c:v>15.002354</c:v>
                </c:pt>
                <c:pt idx="93997">
                  <c:v>15.000381000000001</c:v>
                </c:pt>
                <c:pt idx="93998">
                  <c:v>14.992616999999999</c:v>
                </c:pt>
                <c:pt idx="93999">
                  <c:v>14.999302</c:v>
                </c:pt>
                <c:pt idx="94000">
                  <c:v>15.00582</c:v>
                </c:pt>
                <c:pt idx="94001">
                  <c:v>14.997629</c:v>
                </c:pt>
                <c:pt idx="94002">
                  <c:v>14.997234000000001</c:v>
                </c:pt>
                <c:pt idx="94003">
                  <c:v>15.002447</c:v>
                </c:pt>
                <c:pt idx="94004">
                  <c:v>14.997528000000001</c:v>
                </c:pt>
                <c:pt idx="94005">
                  <c:v>14.997996000000001</c:v>
                </c:pt>
                <c:pt idx="94006">
                  <c:v>15.003793999999999</c:v>
                </c:pt>
                <c:pt idx="94007">
                  <c:v>15.002224999999999</c:v>
                </c:pt>
                <c:pt idx="94008">
                  <c:v>14.997674999999999</c:v>
                </c:pt>
                <c:pt idx="94009">
                  <c:v>14.999694999999999</c:v>
                </c:pt>
                <c:pt idx="94010">
                  <c:v>15.002496000000001</c:v>
                </c:pt>
                <c:pt idx="94011">
                  <c:v>15.000470999999999</c:v>
                </c:pt>
                <c:pt idx="94012">
                  <c:v>14.999694</c:v>
                </c:pt>
                <c:pt idx="94013">
                  <c:v>14.999992000000001</c:v>
                </c:pt>
                <c:pt idx="94014">
                  <c:v>14.999957999999999</c:v>
                </c:pt>
                <c:pt idx="94015">
                  <c:v>15.003992999999999</c:v>
                </c:pt>
                <c:pt idx="94016">
                  <c:v>15.004834000000001</c:v>
                </c:pt>
                <c:pt idx="94017">
                  <c:v>14.998391</c:v>
                </c:pt>
                <c:pt idx="94018">
                  <c:v>14.995861</c:v>
                </c:pt>
                <c:pt idx="94019">
                  <c:v>15.001568000000001</c:v>
                </c:pt>
                <c:pt idx="94020">
                  <c:v>15.002791</c:v>
                </c:pt>
                <c:pt idx="94021">
                  <c:v>15.004175999999999</c:v>
                </c:pt>
                <c:pt idx="94022">
                  <c:v>15.010536999999999</c:v>
                </c:pt>
                <c:pt idx="94023">
                  <c:v>15.002863</c:v>
                </c:pt>
                <c:pt idx="94024">
                  <c:v>14.992509</c:v>
                </c:pt>
                <c:pt idx="94025">
                  <c:v>14.995763999999999</c:v>
                </c:pt>
                <c:pt idx="94026">
                  <c:v>15.000674</c:v>
                </c:pt>
                <c:pt idx="94027">
                  <c:v>15.001836000000001</c:v>
                </c:pt>
                <c:pt idx="94028">
                  <c:v>15.00526</c:v>
                </c:pt>
                <c:pt idx="94029">
                  <c:v>15.010489</c:v>
                </c:pt>
                <c:pt idx="94030">
                  <c:v>15.005570000000001</c:v>
                </c:pt>
                <c:pt idx="94031">
                  <c:v>15.001372</c:v>
                </c:pt>
                <c:pt idx="94032">
                  <c:v>15.009992</c:v>
                </c:pt>
                <c:pt idx="94033">
                  <c:v>15.010797</c:v>
                </c:pt>
                <c:pt idx="94034">
                  <c:v>15.002413000000001</c:v>
                </c:pt>
                <c:pt idx="94035">
                  <c:v>15.00465</c:v>
                </c:pt>
                <c:pt idx="94036">
                  <c:v>15.011832999999999</c:v>
                </c:pt>
                <c:pt idx="94037">
                  <c:v>15.005606999999999</c:v>
                </c:pt>
                <c:pt idx="94038">
                  <c:v>15.001576999999999</c:v>
                </c:pt>
                <c:pt idx="94039">
                  <c:v>15.010794000000001</c:v>
                </c:pt>
                <c:pt idx="94040">
                  <c:v>15.008523</c:v>
                </c:pt>
                <c:pt idx="94041">
                  <c:v>15.003880000000001</c:v>
                </c:pt>
                <c:pt idx="94042">
                  <c:v>15.00877</c:v>
                </c:pt>
                <c:pt idx="94043">
                  <c:v>15.006</c:v>
                </c:pt>
                <c:pt idx="94044">
                  <c:v>15.004341999999999</c:v>
                </c:pt>
                <c:pt idx="94045">
                  <c:v>15.009193</c:v>
                </c:pt>
                <c:pt idx="94046">
                  <c:v>15.008474</c:v>
                </c:pt>
                <c:pt idx="94047">
                  <c:v>15.000721</c:v>
                </c:pt>
                <c:pt idx="94048">
                  <c:v>15.003575</c:v>
                </c:pt>
                <c:pt idx="94049">
                  <c:v>15.011908999999999</c:v>
                </c:pt>
                <c:pt idx="94050">
                  <c:v>15.004904</c:v>
                </c:pt>
                <c:pt idx="94051">
                  <c:v>15.001741000000001</c:v>
                </c:pt>
                <c:pt idx="94052">
                  <c:v>15.009364</c:v>
                </c:pt>
                <c:pt idx="94053">
                  <c:v>15.010039000000001</c:v>
                </c:pt>
                <c:pt idx="94054">
                  <c:v>15.007256999999999</c:v>
                </c:pt>
                <c:pt idx="94055">
                  <c:v>15.006872</c:v>
                </c:pt>
                <c:pt idx="94056">
                  <c:v>15.006919999999999</c:v>
                </c:pt>
                <c:pt idx="94057">
                  <c:v>15.004523000000001</c:v>
                </c:pt>
                <c:pt idx="94058">
                  <c:v>15.005981999999999</c:v>
                </c:pt>
                <c:pt idx="94059">
                  <c:v>15.007179000000001</c:v>
                </c:pt>
                <c:pt idx="94060">
                  <c:v>15.004623</c:v>
                </c:pt>
                <c:pt idx="94061">
                  <c:v>15.009944000000001</c:v>
                </c:pt>
                <c:pt idx="94062">
                  <c:v>15.013662999999999</c:v>
                </c:pt>
                <c:pt idx="94063">
                  <c:v>15.012313000000001</c:v>
                </c:pt>
                <c:pt idx="94064">
                  <c:v>15.008998999999999</c:v>
                </c:pt>
                <c:pt idx="94065">
                  <c:v>15.006220000000001</c:v>
                </c:pt>
                <c:pt idx="94066">
                  <c:v>15.006093</c:v>
                </c:pt>
                <c:pt idx="94067">
                  <c:v>15.005808</c:v>
                </c:pt>
                <c:pt idx="94068">
                  <c:v>15.009168000000001</c:v>
                </c:pt>
                <c:pt idx="94069">
                  <c:v>15.010106</c:v>
                </c:pt>
                <c:pt idx="94070">
                  <c:v>15.007046000000001</c:v>
                </c:pt>
                <c:pt idx="94071">
                  <c:v>15.007648</c:v>
                </c:pt>
                <c:pt idx="94072">
                  <c:v>15.006520999999999</c:v>
                </c:pt>
                <c:pt idx="94073">
                  <c:v>15.006338</c:v>
                </c:pt>
                <c:pt idx="94074">
                  <c:v>15.014291</c:v>
                </c:pt>
                <c:pt idx="94075">
                  <c:v>15.017706</c:v>
                </c:pt>
                <c:pt idx="94076">
                  <c:v>15.012548000000001</c:v>
                </c:pt>
                <c:pt idx="94077">
                  <c:v>15.013503</c:v>
                </c:pt>
                <c:pt idx="94078">
                  <c:v>15.019328</c:v>
                </c:pt>
                <c:pt idx="94079">
                  <c:v>15.016416</c:v>
                </c:pt>
                <c:pt idx="94080">
                  <c:v>15.011950000000001</c:v>
                </c:pt>
                <c:pt idx="94081">
                  <c:v>15.015002000000001</c:v>
                </c:pt>
                <c:pt idx="94082">
                  <c:v>15.016708</c:v>
                </c:pt>
                <c:pt idx="94083">
                  <c:v>15.013415999999999</c:v>
                </c:pt>
                <c:pt idx="94084">
                  <c:v>15.015525999999999</c:v>
                </c:pt>
                <c:pt idx="94085">
                  <c:v>15.018884</c:v>
                </c:pt>
                <c:pt idx="94086">
                  <c:v>15.011233000000001</c:v>
                </c:pt>
                <c:pt idx="94087">
                  <c:v>15.009518999999999</c:v>
                </c:pt>
                <c:pt idx="94088">
                  <c:v>15.013840999999999</c:v>
                </c:pt>
                <c:pt idx="94089">
                  <c:v>15.011041000000001</c:v>
                </c:pt>
                <c:pt idx="94090">
                  <c:v>15.014571999999999</c:v>
                </c:pt>
                <c:pt idx="94091">
                  <c:v>15.021687999999999</c:v>
                </c:pt>
                <c:pt idx="94092">
                  <c:v>15.018395</c:v>
                </c:pt>
                <c:pt idx="94093">
                  <c:v>15.013382999999999</c:v>
                </c:pt>
                <c:pt idx="94094">
                  <c:v>15.014561</c:v>
                </c:pt>
                <c:pt idx="94095">
                  <c:v>15.013728</c:v>
                </c:pt>
                <c:pt idx="94096">
                  <c:v>15.008048</c:v>
                </c:pt>
                <c:pt idx="94097">
                  <c:v>15.008927</c:v>
                </c:pt>
                <c:pt idx="94098">
                  <c:v>15.014214000000001</c:v>
                </c:pt>
                <c:pt idx="94099">
                  <c:v>15.012916000000001</c:v>
                </c:pt>
                <c:pt idx="94100">
                  <c:v>15.015631000000001</c:v>
                </c:pt>
                <c:pt idx="94101">
                  <c:v>15.018977</c:v>
                </c:pt>
                <c:pt idx="94102">
                  <c:v>15.012236</c:v>
                </c:pt>
                <c:pt idx="94103">
                  <c:v>15.011507</c:v>
                </c:pt>
                <c:pt idx="94104">
                  <c:v>15.020735</c:v>
                </c:pt>
                <c:pt idx="94105">
                  <c:v>15.019174</c:v>
                </c:pt>
                <c:pt idx="94106">
                  <c:v>15.012653</c:v>
                </c:pt>
                <c:pt idx="94107">
                  <c:v>15.015698</c:v>
                </c:pt>
                <c:pt idx="94108">
                  <c:v>15.013783999999999</c:v>
                </c:pt>
                <c:pt idx="94109">
                  <c:v>15.010804</c:v>
                </c:pt>
                <c:pt idx="94110">
                  <c:v>15.018527000000001</c:v>
                </c:pt>
                <c:pt idx="94111">
                  <c:v>15.018409999999999</c:v>
                </c:pt>
                <c:pt idx="94112">
                  <c:v>15.013296</c:v>
                </c:pt>
                <c:pt idx="94113">
                  <c:v>15.018586000000001</c:v>
                </c:pt>
                <c:pt idx="94114">
                  <c:v>15.022356</c:v>
                </c:pt>
                <c:pt idx="94115">
                  <c:v>15.017674</c:v>
                </c:pt>
                <c:pt idx="94116">
                  <c:v>15.018958</c:v>
                </c:pt>
                <c:pt idx="94117">
                  <c:v>15.02323</c:v>
                </c:pt>
                <c:pt idx="94118">
                  <c:v>15.012347</c:v>
                </c:pt>
                <c:pt idx="94119">
                  <c:v>15.007889</c:v>
                </c:pt>
                <c:pt idx="94120">
                  <c:v>15.017965999999999</c:v>
                </c:pt>
                <c:pt idx="94121">
                  <c:v>15.017059</c:v>
                </c:pt>
                <c:pt idx="94122">
                  <c:v>15.014179</c:v>
                </c:pt>
                <c:pt idx="94123">
                  <c:v>15.020381</c:v>
                </c:pt>
                <c:pt idx="94124">
                  <c:v>15.024210999999999</c:v>
                </c:pt>
                <c:pt idx="94125">
                  <c:v>15.021573</c:v>
                </c:pt>
                <c:pt idx="94126">
                  <c:v>15.02351</c:v>
                </c:pt>
                <c:pt idx="94127">
                  <c:v>15.026090999999999</c:v>
                </c:pt>
                <c:pt idx="94128">
                  <c:v>15.017633</c:v>
                </c:pt>
                <c:pt idx="94129">
                  <c:v>15.016325999999999</c:v>
                </c:pt>
                <c:pt idx="94130">
                  <c:v>15.021273000000001</c:v>
                </c:pt>
                <c:pt idx="94131">
                  <c:v>15.017035</c:v>
                </c:pt>
                <c:pt idx="94132">
                  <c:v>15.015736</c:v>
                </c:pt>
                <c:pt idx="94133">
                  <c:v>15.021478999999999</c:v>
                </c:pt>
                <c:pt idx="94134">
                  <c:v>15.021267</c:v>
                </c:pt>
                <c:pt idx="94135">
                  <c:v>15.017094999999999</c:v>
                </c:pt>
                <c:pt idx="94136">
                  <c:v>15.022582</c:v>
                </c:pt>
                <c:pt idx="94137">
                  <c:v>15.025387</c:v>
                </c:pt>
                <c:pt idx="94138">
                  <c:v>15.01831</c:v>
                </c:pt>
                <c:pt idx="94139">
                  <c:v>15.01885</c:v>
                </c:pt>
                <c:pt idx="94140">
                  <c:v>15.021768</c:v>
                </c:pt>
                <c:pt idx="94141">
                  <c:v>15.018656999999999</c:v>
                </c:pt>
                <c:pt idx="94142">
                  <c:v>15.019958000000001</c:v>
                </c:pt>
                <c:pt idx="94143">
                  <c:v>15.02694</c:v>
                </c:pt>
                <c:pt idx="94144">
                  <c:v>15.028817</c:v>
                </c:pt>
                <c:pt idx="94145">
                  <c:v>15.024682</c:v>
                </c:pt>
                <c:pt idx="94146">
                  <c:v>15.024933000000001</c:v>
                </c:pt>
                <c:pt idx="94147">
                  <c:v>15.028320000000001</c:v>
                </c:pt>
                <c:pt idx="94148">
                  <c:v>15.029536</c:v>
                </c:pt>
                <c:pt idx="94149">
                  <c:v>15.028377000000001</c:v>
                </c:pt>
                <c:pt idx="94150">
                  <c:v>15.026642000000001</c:v>
                </c:pt>
                <c:pt idx="94151">
                  <c:v>15.027778</c:v>
                </c:pt>
                <c:pt idx="94152">
                  <c:v>15.025553</c:v>
                </c:pt>
                <c:pt idx="94153">
                  <c:v>15.022697000000001</c:v>
                </c:pt>
                <c:pt idx="94154">
                  <c:v>15.022565</c:v>
                </c:pt>
                <c:pt idx="94155">
                  <c:v>15.019596999999999</c:v>
                </c:pt>
                <c:pt idx="94156">
                  <c:v>15.023707999999999</c:v>
                </c:pt>
                <c:pt idx="94157">
                  <c:v>15.027516</c:v>
                </c:pt>
                <c:pt idx="94158">
                  <c:v>15.023039000000001</c:v>
                </c:pt>
                <c:pt idx="94159">
                  <c:v>15.024711</c:v>
                </c:pt>
                <c:pt idx="94160">
                  <c:v>15.030306</c:v>
                </c:pt>
                <c:pt idx="94161">
                  <c:v>15.025656</c:v>
                </c:pt>
                <c:pt idx="94162">
                  <c:v>15.021739</c:v>
                </c:pt>
                <c:pt idx="94163">
                  <c:v>15.028715999999999</c:v>
                </c:pt>
                <c:pt idx="94164">
                  <c:v>15.02582</c:v>
                </c:pt>
                <c:pt idx="94165">
                  <c:v>15.018946</c:v>
                </c:pt>
                <c:pt idx="94166">
                  <c:v>15.026529999999999</c:v>
                </c:pt>
                <c:pt idx="94167">
                  <c:v>15.025501</c:v>
                </c:pt>
                <c:pt idx="94168">
                  <c:v>15.019804000000001</c:v>
                </c:pt>
                <c:pt idx="94169">
                  <c:v>15.027208</c:v>
                </c:pt>
                <c:pt idx="94170">
                  <c:v>15.027331999999999</c:v>
                </c:pt>
                <c:pt idx="94171">
                  <c:v>15.023542000000001</c:v>
                </c:pt>
                <c:pt idx="94172">
                  <c:v>15.027059</c:v>
                </c:pt>
                <c:pt idx="94173">
                  <c:v>15.029614</c:v>
                </c:pt>
                <c:pt idx="94174">
                  <c:v>15.026581999999999</c:v>
                </c:pt>
                <c:pt idx="94175">
                  <c:v>15.028573</c:v>
                </c:pt>
                <c:pt idx="94176">
                  <c:v>15.033896</c:v>
                </c:pt>
                <c:pt idx="94177">
                  <c:v>15.029192999999999</c:v>
                </c:pt>
                <c:pt idx="94178">
                  <c:v>15.027575000000001</c:v>
                </c:pt>
                <c:pt idx="94179">
                  <c:v>15.034428</c:v>
                </c:pt>
                <c:pt idx="94180">
                  <c:v>15.03341</c:v>
                </c:pt>
                <c:pt idx="94181">
                  <c:v>15.024877</c:v>
                </c:pt>
                <c:pt idx="94182">
                  <c:v>15.025755999999999</c:v>
                </c:pt>
                <c:pt idx="94183">
                  <c:v>15.028502</c:v>
                </c:pt>
                <c:pt idx="94184">
                  <c:v>15.023770000000001</c:v>
                </c:pt>
                <c:pt idx="94185">
                  <c:v>15.031867999999999</c:v>
                </c:pt>
                <c:pt idx="94186">
                  <c:v>15.038971999999999</c:v>
                </c:pt>
                <c:pt idx="94187">
                  <c:v>15.029474</c:v>
                </c:pt>
                <c:pt idx="94188">
                  <c:v>15.03157</c:v>
                </c:pt>
                <c:pt idx="94189">
                  <c:v>15.038100999999999</c:v>
                </c:pt>
                <c:pt idx="94190">
                  <c:v>15.029661000000001</c:v>
                </c:pt>
                <c:pt idx="94191">
                  <c:v>15.023633999999999</c:v>
                </c:pt>
                <c:pt idx="94192">
                  <c:v>15.029438000000001</c:v>
                </c:pt>
                <c:pt idx="94193">
                  <c:v>15.031627</c:v>
                </c:pt>
                <c:pt idx="94194">
                  <c:v>15.026694000000001</c:v>
                </c:pt>
                <c:pt idx="94195">
                  <c:v>15.029467</c:v>
                </c:pt>
                <c:pt idx="94196">
                  <c:v>15.031478999999999</c:v>
                </c:pt>
                <c:pt idx="94197">
                  <c:v>15.025074</c:v>
                </c:pt>
                <c:pt idx="94198">
                  <c:v>15.028052000000001</c:v>
                </c:pt>
                <c:pt idx="94199">
                  <c:v>15.034749</c:v>
                </c:pt>
                <c:pt idx="94200">
                  <c:v>15.030226000000001</c:v>
                </c:pt>
                <c:pt idx="94201">
                  <c:v>15.02496</c:v>
                </c:pt>
                <c:pt idx="94202">
                  <c:v>15.031618999999999</c:v>
                </c:pt>
                <c:pt idx="94203">
                  <c:v>15.039291</c:v>
                </c:pt>
                <c:pt idx="94204">
                  <c:v>15.037383999999999</c:v>
                </c:pt>
                <c:pt idx="94205">
                  <c:v>15.036396999999999</c:v>
                </c:pt>
                <c:pt idx="94206">
                  <c:v>15.035963000000001</c:v>
                </c:pt>
                <c:pt idx="94207">
                  <c:v>15.03354</c:v>
                </c:pt>
                <c:pt idx="94208">
                  <c:v>15.035308000000001</c:v>
                </c:pt>
                <c:pt idx="94209">
                  <c:v>15.038784</c:v>
                </c:pt>
                <c:pt idx="94210">
                  <c:v>15.037474</c:v>
                </c:pt>
                <c:pt idx="94211">
                  <c:v>15.035173</c:v>
                </c:pt>
                <c:pt idx="94212">
                  <c:v>15.039721999999999</c:v>
                </c:pt>
                <c:pt idx="94213">
                  <c:v>15.041327000000001</c:v>
                </c:pt>
                <c:pt idx="94214">
                  <c:v>15.036174000000001</c:v>
                </c:pt>
                <c:pt idx="94215">
                  <c:v>15.032000999999999</c:v>
                </c:pt>
                <c:pt idx="94216">
                  <c:v>15.032064</c:v>
                </c:pt>
                <c:pt idx="94217">
                  <c:v>15.034919</c:v>
                </c:pt>
                <c:pt idx="94218">
                  <c:v>15.033023</c:v>
                </c:pt>
                <c:pt idx="94219">
                  <c:v>15.031285</c:v>
                </c:pt>
                <c:pt idx="94220">
                  <c:v>15.032920000000001</c:v>
                </c:pt>
                <c:pt idx="94221">
                  <c:v>15.033526999999999</c:v>
                </c:pt>
                <c:pt idx="94222">
                  <c:v>15.039783</c:v>
                </c:pt>
                <c:pt idx="94223">
                  <c:v>15.04191</c:v>
                </c:pt>
                <c:pt idx="94224">
                  <c:v>15.036873999999999</c:v>
                </c:pt>
                <c:pt idx="94225">
                  <c:v>15.041919</c:v>
                </c:pt>
                <c:pt idx="94226">
                  <c:v>15.043245000000001</c:v>
                </c:pt>
                <c:pt idx="94227">
                  <c:v>15.035264</c:v>
                </c:pt>
                <c:pt idx="94228">
                  <c:v>15.035494</c:v>
                </c:pt>
                <c:pt idx="94229">
                  <c:v>15.036621</c:v>
                </c:pt>
                <c:pt idx="94230">
                  <c:v>15.029458</c:v>
                </c:pt>
                <c:pt idx="94231">
                  <c:v>15.030032</c:v>
                </c:pt>
                <c:pt idx="94232">
                  <c:v>15.036337</c:v>
                </c:pt>
                <c:pt idx="94233">
                  <c:v>15.030286</c:v>
                </c:pt>
                <c:pt idx="94234">
                  <c:v>15.027683</c:v>
                </c:pt>
                <c:pt idx="94235">
                  <c:v>15.033913999999999</c:v>
                </c:pt>
                <c:pt idx="94236">
                  <c:v>15.033984999999999</c:v>
                </c:pt>
                <c:pt idx="94237">
                  <c:v>15.033958999999999</c:v>
                </c:pt>
                <c:pt idx="94238">
                  <c:v>15.039268</c:v>
                </c:pt>
                <c:pt idx="94239">
                  <c:v>15.043284</c:v>
                </c:pt>
                <c:pt idx="94240">
                  <c:v>15.03952</c:v>
                </c:pt>
                <c:pt idx="94241">
                  <c:v>15.039851000000001</c:v>
                </c:pt>
                <c:pt idx="94242">
                  <c:v>15.044651</c:v>
                </c:pt>
                <c:pt idx="94243">
                  <c:v>15.037739</c:v>
                </c:pt>
                <c:pt idx="94244">
                  <c:v>15.035883999999999</c:v>
                </c:pt>
                <c:pt idx="94245">
                  <c:v>15.041831999999999</c:v>
                </c:pt>
                <c:pt idx="94246">
                  <c:v>15.040941999999999</c:v>
                </c:pt>
                <c:pt idx="94247">
                  <c:v>15.041422000000001</c:v>
                </c:pt>
                <c:pt idx="94248">
                  <c:v>15.046189999999999</c:v>
                </c:pt>
                <c:pt idx="94249">
                  <c:v>15.04372</c:v>
                </c:pt>
                <c:pt idx="94250">
                  <c:v>15.03589</c:v>
                </c:pt>
                <c:pt idx="94251">
                  <c:v>15.041415000000001</c:v>
                </c:pt>
                <c:pt idx="94252">
                  <c:v>15.045059999999999</c:v>
                </c:pt>
                <c:pt idx="94253">
                  <c:v>15.035148</c:v>
                </c:pt>
                <c:pt idx="94254">
                  <c:v>15.040380000000001</c:v>
                </c:pt>
                <c:pt idx="94255">
                  <c:v>15.050425000000001</c:v>
                </c:pt>
                <c:pt idx="94256">
                  <c:v>15.039887999999999</c:v>
                </c:pt>
                <c:pt idx="94257">
                  <c:v>15.031086999999999</c:v>
                </c:pt>
                <c:pt idx="94258">
                  <c:v>15.039877000000001</c:v>
                </c:pt>
                <c:pt idx="94259">
                  <c:v>15.043003000000001</c:v>
                </c:pt>
                <c:pt idx="94260">
                  <c:v>15.036144999999999</c:v>
                </c:pt>
                <c:pt idx="94261">
                  <c:v>15.042318</c:v>
                </c:pt>
                <c:pt idx="94262">
                  <c:v>15.045102999999999</c:v>
                </c:pt>
                <c:pt idx="94263">
                  <c:v>15.035841</c:v>
                </c:pt>
                <c:pt idx="94264">
                  <c:v>15.039847999999999</c:v>
                </c:pt>
                <c:pt idx="94265">
                  <c:v>15.047000000000001</c:v>
                </c:pt>
                <c:pt idx="94266">
                  <c:v>15.041900999999999</c:v>
                </c:pt>
                <c:pt idx="94267">
                  <c:v>15.039868999999999</c:v>
                </c:pt>
                <c:pt idx="94268">
                  <c:v>15.04566</c:v>
                </c:pt>
                <c:pt idx="94269">
                  <c:v>15.044473999999999</c:v>
                </c:pt>
                <c:pt idx="94270">
                  <c:v>15.041574000000001</c:v>
                </c:pt>
                <c:pt idx="94271">
                  <c:v>15.046797</c:v>
                </c:pt>
                <c:pt idx="94272">
                  <c:v>15.049948000000001</c:v>
                </c:pt>
                <c:pt idx="94273">
                  <c:v>15.050342000000001</c:v>
                </c:pt>
                <c:pt idx="94274">
                  <c:v>15.046799</c:v>
                </c:pt>
                <c:pt idx="94275">
                  <c:v>15.042529</c:v>
                </c:pt>
                <c:pt idx="94276">
                  <c:v>15.043507999999999</c:v>
                </c:pt>
                <c:pt idx="94277">
                  <c:v>15.045071</c:v>
                </c:pt>
                <c:pt idx="94278">
                  <c:v>15.047515000000001</c:v>
                </c:pt>
                <c:pt idx="94279">
                  <c:v>15.043938000000001</c:v>
                </c:pt>
                <c:pt idx="94280">
                  <c:v>15.038620999999999</c:v>
                </c:pt>
                <c:pt idx="94281">
                  <c:v>15.042004</c:v>
                </c:pt>
                <c:pt idx="94282">
                  <c:v>15.042388000000001</c:v>
                </c:pt>
                <c:pt idx="94283">
                  <c:v>15.043380000000001</c:v>
                </c:pt>
                <c:pt idx="94284">
                  <c:v>15.049879000000001</c:v>
                </c:pt>
                <c:pt idx="94285">
                  <c:v>15.05092</c:v>
                </c:pt>
                <c:pt idx="94286">
                  <c:v>15.047523</c:v>
                </c:pt>
                <c:pt idx="94287">
                  <c:v>15.049979</c:v>
                </c:pt>
                <c:pt idx="94288">
                  <c:v>15.051411</c:v>
                </c:pt>
                <c:pt idx="94289">
                  <c:v>15.042557</c:v>
                </c:pt>
                <c:pt idx="94290">
                  <c:v>15.042565</c:v>
                </c:pt>
                <c:pt idx="94291">
                  <c:v>15.053088000000001</c:v>
                </c:pt>
                <c:pt idx="94292">
                  <c:v>15.050825</c:v>
                </c:pt>
                <c:pt idx="94293">
                  <c:v>15.042501</c:v>
                </c:pt>
                <c:pt idx="94294">
                  <c:v>15.047295</c:v>
                </c:pt>
                <c:pt idx="94295">
                  <c:v>15.055042</c:v>
                </c:pt>
                <c:pt idx="94296">
                  <c:v>15.050243999999999</c:v>
                </c:pt>
                <c:pt idx="94297">
                  <c:v>15.048419000000001</c:v>
                </c:pt>
                <c:pt idx="94298">
                  <c:v>15.051925000000001</c:v>
                </c:pt>
                <c:pt idx="94299">
                  <c:v>15.048302</c:v>
                </c:pt>
                <c:pt idx="94300">
                  <c:v>15.049184</c:v>
                </c:pt>
                <c:pt idx="94301">
                  <c:v>15.049937</c:v>
                </c:pt>
                <c:pt idx="94302">
                  <c:v>15.041525</c:v>
                </c:pt>
                <c:pt idx="94303">
                  <c:v>15.040210999999999</c:v>
                </c:pt>
                <c:pt idx="94304">
                  <c:v>15.04888</c:v>
                </c:pt>
                <c:pt idx="94305">
                  <c:v>15.049829000000001</c:v>
                </c:pt>
                <c:pt idx="94306">
                  <c:v>15.043336</c:v>
                </c:pt>
                <c:pt idx="94307">
                  <c:v>15.048</c:v>
                </c:pt>
                <c:pt idx="94308">
                  <c:v>15.055206999999999</c:v>
                </c:pt>
                <c:pt idx="94309">
                  <c:v>15.051263000000001</c:v>
                </c:pt>
                <c:pt idx="94310">
                  <c:v>15.050649999999999</c:v>
                </c:pt>
                <c:pt idx="94311">
                  <c:v>15.054527999999999</c:v>
                </c:pt>
                <c:pt idx="94312">
                  <c:v>15.055063000000001</c:v>
                </c:pt>
                <c:pt idx="94313">
                  <c:v>15.053148</c:v>
                </c:pt>
                <c:pt idx="94314">
                  <c:v>15.049768</c:v>
                </c:pt>
                <c:pt idx="94315">
                  <c:v>15.046874000000001</c:v>
                </c:pt>
                <c:pt idx="94316">
                  <c:v>15.045057999999999</c:v>
                </c:pt>
                <c:pt idx="94317">
                  <c:v>15.050743000000001</c:v>
                </c:pt>
                <c:pt idx="94318">
                  <c:v>15.053940000000001</c:v>
                </c:pt>
                <c:pt idx="94319">
                  <c:v>15.046222999999999</c:v>
                </c:pt>
                <c:pt idx="94320">
                  <c:v>15.04772</c:v>
                </c:pt>
                <c:pt idx="94321">
                  <c:v>15.053921000000001</c:v>
                </c:pt>
                <c:pt idx="94322">
                  <c:v>15.050739999999999</c:v>
                </c:pt>
                <c:pt idx="94323">
                  <c:v>15.051462000000001</c:v>
                </c:pt>
                <c:pt idx="94324">
                  <c:v>15.059977999999999</c:v>
                </c:pt>
                <c:pt idx="94325">
                  <c:v>15.059412999999999</c:v>
                </c:pt>
                <c:pt idx="94326">
                  <c:v>15.054733000000001</c:v>
                </c:pt>
                <c:pt idx="94327">
                  <c:v>15.056152000000001</c:v>
                </c:pt>
                <c:pt idx="94328">
                  <c:v>15.05209</c:v>
                </c:pt>
                <c:pt idx="94329">
                  <c:v>15.051195</c:v>
                </c:pt>
                <c:pt idx="94330">
                  <c:v>15.058767</c:v>
                </c:pt>
                <c:pt idx="94331">
                  <c:v>15.055936000000001</c:v>
                </c:pt>
                <c:pt idx="94332">
                  <c:v>15.048264</c:v>
                </c:pt>
                <c:pt idx="94333">
                  <c:v>15.053652</c:v>
                </c:pt>
                <c:pt idx="94334">
                  <c:v>15.061560999999999</c:v>
                </c:pt>
                <c:pt idx="94335">
                  <c:v>15.050487</c:v>
                </c:pt>
                <c:pt idx="94336">
                  <c:v>15.047300999999999</c:v>
                </c:pt>
                <c:pt idx="94337">
                  <c:v>15.0634</c:v>
                </c:pt>
                <c:pt idx="94338">
                  <c:v>15.058210000000001</c:v>
                </c:pt>
                <c:pt idx="94339">
                  <c:v>15.047226999999999</c:v>
                </c:pt>
                <c:pt idx="94340">
                  <c:v>15.054755</c:v>
                </c:pt>
                <c:pt idx="94341">
                  <c:v>15.05599</c:v>
                </c:pt>
                <c:pt idx="94342">
                  <c:v>15.051460000000001</c:v>
                </c:pt>
                <c:pt idx="94343">
                  <c:v>15.058611000000001</c:v>
                </c:pt>
                <c:pt idx="94344">
                  <c:v>15.064378</c:v>
                </c:pt>
                <c:pt idx="94345">
                  <c:v>15.055531999999999</c:v>
                </c:pt>
                <c:pt idx="94346">
                  <c:v>15.053485999999999</c:v>
                </c:pt>
                <c:pt idx="94347">
                  <c:v>15.05822</c:v>
                </c:pt>
                <c:pt idx="94348">
                  <c:v>15.053063</c:v>
                </c:pt>
                <c:pt idx="94349">
                  <c:v>15.053283</c:v>
                </c:pt>
                <c:pt idx="94350">
                  <c:v>15.06376</c:v>
                </c:pt>
                <c:pt idx="94351">
                  <c:v>15.064337999999999</c:v>
                </c:pt>
                <c:pt idx="94352">
                  <c:v>15.056623</c:v>
                </c:pt>
                <c:pt idx="94353">
                  <c:v>15.054919</c:v>
                </c:pt>
                <c:pt idx="94354">
                  <c:v>15.059533</c:v>
                </c:pt>
                <c:pt idx="94355">
                  <c:v>15.059089</c:v>
                </c:pt>
                <c:pt idx="94356">
                  <c:v>15.059709</c:v>
                </c:pt>
                <c:pt idx="94357">
                  <c:v>15.059956</c:v>
                </c:pt>
                <c:pt idx="94358">
                  <c:v>15.055351</c:v>
                </c:pt>
                <c:pt idx="94359">
                  <c:v>15.057501999999999</c:v>
                </c:pt>
                <c:pt idx="94360">
                  <c:v>15.063482</c:v>
                </c:pt>
                <c:pt idx="94361">
                  <c:v>15.060273</c:v>
                </c:pt>
                <c:pt idx="94362">
                  <c:v>15.051034</c:v>
                </c:pt>
                <c:pt idx="94363">
                  <c:v>15.053196</c:v>
                </c:pt>
                <c:pt idx="94364">
                  <c:v>15.058852</c:v>
                </c:pt>
                <c:pt idx="94365">
                  <c:v>15.0502</c:v>
                </c:pt>
                <c:pt idx="94366">
                  <c:v>15.050098</c:v>
                </c:pt>
                <c:pt idx="94367">
                  <c:v>15.065173</c:v>
                </c:pt>
                <c:pt idx="94368">
                  <c:v>15.065151</c:v>
                </c:pt>
                <c:pt idx="94369">
                  <c:v>15.056611</c:v>
                </c:pt>
                <c:pt idx="94370">
                  <c:v>15.064314</c:v>
                </c:pt>
                <c:pt idx="94371">
                  <c:v>15.071446999999999</c:v>
                </c:pt>
                <c:pt idx="94372">
                  <c:v>15.065518000000001</c:v>
                </c:pt>
                <c:pt idx="94373">
                  <c:v>15.064736999999999</c:v>
                </c:pt>
                <c:pt idx="94374">
                  <c:v>15.06479</c:v>
                </c:pt>
                <c:pt idx="94375">
                  <c:v>15.061299999999999</c:v>
                </c:pt>
                <c:pt idx="94376">
                  <c:v>15.065041000000001</c:v>
                </c:pt>
                <c:pt idx="94377">
                  <c:v>15.063753</c:v>
                </c:pt>
                <c:pt idx="94378">
                  <c:v>15.058125</c:v>
                </c:pt>
                <c:pt idx="94379">
                  <c:v>15.05908</c:v>
                </c:pt>
                <c:pt idx="94380">
                  <c:v>15.062935</c:v>
                </c:pt>
                <c:pt idx="94381">
                  <c:v>15.06312</c:v>
                </c:pt>
                <c:pt idx="94382">
                  <c:v>15.058165000000001</c:v>
                </c:pt>
                <c:pt idx="94383">
                  <c:v>15.061623000000001</c:v>
                </c:pt>
                <c:pt idx="94384">
                  <c:v>15.066440999999999</c:v>
                </c:pt>
                <c:pt idx="94385">
                  <c:v>15.060057</c:v>
                </c:pt>
                <c:pt idx="94386">
                  <c:v>15.058510999999999</c:v>
                </c:pt>
                <c:pt idx="94387">
                  <c:v>15.06301</c:v>
                </c:pt>
                <c:pt idx="94388">
                  <c:v>15.060129999999999</c:v>
                </c:pt>
                <c:pt idx="94389">
                  <c:v>15.056334</c:v>
                </c:pt>
                <c:pt idx="94390">
                  <c:v>15.063501</c:v>
                </c:pt>
                <c:pt idx="94391">
                  <c:v>15.066214</c:v>
                </c:pt>
                <c:pt idx="94392">
                  <c:v>15.059073</c:v>
                </c:pt>
                <c:pt idx="94393">
                  <c:v>15.064493000000001</c:v>
                </c:pt>
                <c:pt idx="94394">
                  <c:v>15.072001</c:v>
                </c:pt>
                <c:pt idx="94395">
                  <c:v>15.067005999999999</c:v>
                </c:pt>
                <c:pt idx="94396">
                  <c:v>15.064273</c:v>
                </c:pt>
                <c:pt idx="94397">
                  <c:v>15.067917</c:v>
                </c:pt>
                <c:pt idx="94398">
                  <c:v>15.07</c:v>
                </c:pt>
                <c:pt idx="94399">
                  <c:v>15.068762</c:v>
                </c:pt>
                <c:pt idx="94400">
                  <c:v>15.066991</c:v>
                </c:pt>
                <c:pt idx="94401">
                  <c:v>15.062333000000001</c:v>
                </c:pt>
                <c:pt idx="94402">
                  <c:v>15.060646</c:v>
                </c:pt>
                <c:pt idx="94403">
                  <c:v>15.067945999999999</c:v>
                </c:pt>
                <c:pt idx="94404">
                  <c:v>15.067453</c:v>
                </c:pt>
                <c:pt idx="94405">
                  <c:v>15.058413</c:v>
                </c:pt>
                <c:pt idx="94406">
                  <c:v>15.059849</c:v>
                </c:pt>
                <c:pt idx="94407">
                  <c:v>15.068754999999999</c:v>
                </c:pt>
                <c:pt idx="94408">
                  <c:v>15.068136000000001</c:v>
                </c:pt>
                <c:pt idx="94409">
                  <c:v>15.066411</c:v>
                </c:pt>
                <c:pt idx="94410">
                  <c:v>15.072677000000001</c:v>
                </c:pt>
                <c:pt idx="94411">
                  <c:v>15.069371</c:v>
                </c:pt>
                <c:pt idx="94412">
                  <c:v>15.062887999999999</c:v>
                </c:pt>
                <c:pt idx="94413">
                  <c:v>15.067075000000001</c:v>
                </c:pt>
                <c:pt idx="94414">
                  <c:v>15.069246</c:v>
                </c:pt>
                <c:pt idx="94415">
                  <c:v>15.066075</c:v>
                </c:pt>
                <c:pt idx="94416">
                  <c:v>15.066057000000001</c:v>
                </c:pt>
                <c:pt idx="94417">
                  <c:v>15.068809999999999</c:v>
                </c:pt>
                <c:pt idx="94418">
                  <c:v>15.066364999999999</c:v>
                </c:pt>
                <c:pt idx="94419">
                  <c:v>15.065023</c:v>
                </c:pt>
                <c:pt idx="94420">
                  <c:v>15.07141</c:v>
                </c:pt>
                <c:pt idx="94421">
                  <c:v>15.071384999999999</c:v>
                </c:pt>
                <c:pt idx="94422">
                  <c:v>15.067598</c:v>
                </c:pt>
                <c:pt idx="94423">
                  <c:v>15.070062999999999</c:v>
                </c:pt>
                <c:pt idx="94424">
                  <c:v>15.072626</c:v>
                </c:pt>
                <c:pt idx="94425">
                  <c:v>15.064762999999999</c:v>
                </c:pt>
                <c:pt idx="94426">
                  <c:v>15.061226</c:v>
                </c:pt>
                <c:pt idx="94427">
                  <c:v>15.072317999999999</c:v>
                </c:pt>
                <c:pt idx="94428">
                  <c:v>15.069763999999999</c:v>
                </c:pt>
                <c:pt idx="94429">
                  <c:v>15.063293</c:v>
                </c:pt>
                <c:pt idx="94430">
                  <c:v>15.074109</c:v>
                </c:pt>
                <c:pt idx="94431">
                  <c:v>15.075968</c:v>
                </c:pt>
                <c:pt idx="94432">
                  <c:v>15.068541</c:v>
                </c:pt>
                <c:pt idx="94433">
                  <c:v>15.073086999999999</c:v>
                </c:pt>
                <c:pt idx="94434">
                  <c:v>15.077114999999999</c:v>
                </c:pt>
                <c:pt idx="94435">
                  <c:v>15.068688</c:v>
                </c:pt>
                <c:pt idx="94436">
                  <c:v>15.067007</c:v>
                </c:pt>
                <c:pt idx="94437">
                  <c:v>15.072823</c:v>
                </c:pt>
                <c:pt idx="94438">
                  <c:v>15.067188</c:v>
                </c:pt>
                <c:pt idx="94439">
                  <c:v>15.067043999999999</c:v>
                </c:pt>
                <c:pt idx="94440">
                  <c:v>15.077133</c:v>
                </c:pt>
                <c:pt idx="94441">
                  <c:v>15.076981999999999</c:v>
                </c:pt>
                <c:pt idx="94442">
                  <c:v>15.073207999999999</c:v>
                </c:pt>
                <c:pt idx="94443">
                  <c:v>15.075709</c:v>
                </c:pt>
                <c:pt idx="94444">
                  <c:v>15.075934</c:v>
                </c:pt>
                <c:pt idx="94445">
                  <c:v>15.067561</c:v>
                </c:pt>
                <c:pt idx="94446">
                  <c:v>15.069542999999999</c:v>
                </c:pt>
                <c:pt idx="94447">
                  <c:v>15.077451999999999</c:v>
                </c:pt>
                <c:pt idx="94448">
                  <c:v>15.067973</c:v>
                </c:pt>
                <c:pt idx="94449">
                  <c:v>15.066922999999999</c:v>
                </c:pt>
                <c:pt idx="94450">
                  <c:v>15.081935</c:v>
                </c:pt>
                <c:pt idx="94451">
                  <c:v>15.078862000000001</c:v>
                </c:pt>
                <c:pt idx="94452">
                  <c:v>15.066903999999999</c:v>
                </c:pt>
                <c:pt idx="94453">
                  <c:v>15.073522000000001</c:v>
                </c:pt>
                <c:pt idx="94454">
                  <c:v>15.080443000000001</c:v>
                </c:pt>
                <c:pt idx="94455">
                  <c:v>15.073093</c:v>
                </c:pt>
                <c:pt idx="94456">
                  <c:v>15.07499</c:v>
                </c:pt>
                <c:pt idx="94457">
                  <c:v>15.07985</c:v>
                </c:pt>
                <c:pt idx="94458">
                  <c:v>15.070727</c:v>
                </c:pt>
                <c:pt idx="94459">
                  <c:v>15.070767</c:v>
                </c:pt>
                <c:pt idx="94460">
                  <c:v>15.079019000000001</c:v>
                </c:pt>
                <c:pt idx="94461">
                  <c:v>15.077671</c:v>
                </c:pt>
                <c:pt idx="94462">
                  <c:v>15.075589000000001</c:v>
                </c:pt>
                <c:pt idx="94463">
                  <c:v>15.077605</c:v>
                </c:pt>
                <c:pt idx="94464">
                  <c:v>15.07728</c:v>
                </c:pt>
                <c:pt idx="94465">
                  <c:v>15.073551999999999</c:v>
                </c:pt>
                <c:pt idx="94466">
                  <c:v>15.075986</c:v>
                </c:pt>
                <c:pt idx="94467">
                  <c:v>15.076955999999999</c:v>
                </c:pt>
                <c:pt idx="94468">
                  <c:v>15.071771999999999</c:v>
                </c:pt>
                <c:pt idx="94469">
                  <c:v>15.076123000000001</c:v>
                </c:pt>
                <c:pt idx="94470">
                  <c:v>15.081972</c:v>
                </c:pt>
                <c:pt idx="94471">
                  <c:v>15.073961000000001</c:v>
                </c:pt>
                <c:pt idx="94472">
                  <c:v>15.071291</c:v>
                </c:pt>
                <c:pt idx="94473">
                  <c:v>15.084776</c:v>
                </c:pt>
                <c:pt idx="94474">
                  <c:v>15.083014</c:v>
                </c:pt>
                <c:pt idx="94475">
                  <c:v>15.071475</c:v>
                </c:pt>
                <c:pt idx="94476">
                  <c:v>15.081125</c:v>
                </c:pt>
                <c:pt idx="94477">
                  <c:v>15.087472</c:v>
                </c:pt>
                <c:pt idx="94478">
                  <c:v>15.081412</c:v>
                </c:pt>
                <c:pt idx="94479">
                  <c:v>15.080664000000001</c:v>
                </c:pt>
                <c:pt idx="94480">
                  <c:v>15.081042999999999</c:v>
                </c:pt>
                <c:pt idx="94481">
                  <c:v>15.078642</c:v>
                </c:pt>
                <c:pt idx="94482">
                  <c:v>15.077859</c:v>
                </c:pt>
                <c:pt idx="94483">
                  <c:v>15.081694000000001</c:v>
                </c:pt>
                <c:pt idx="94484">
                  <c:v>15.08042</c:v>
                </c:pt>
                <c:pt idx="94485">
                  <c:v>15.07403</c:v>
                </c:pt>
                <c:pt idx="94486">
                  <c:v>15.076768</c:v>
                </c:pt>
                <c:pt idx="94487">
                  <c:v>15.078868</c:v>
                </c:pt>
                <c:pt idx="94488">
                  <c:v>15.074726999999999</c:v>
                </c:pt>
                <c:pt idx="94489">
                  <c:v>15.079812</c:v>
                </c:pt>
                <c:pt idx="94490">
                  <c:v>15.086645000000001</c:v>
                </c:pt>
                <c:pt idx="94491">
                  <c:v>15.080803</c:v>
                </c:pt>
                <c:pt idx="94492">
                  <c:v>15.075936</c:v>
                </c:pt>
                <c:pt idx="94493">
                  <c:v>15.083562000000001</c:v>
                </c:pt>
                <c:pt idx="94494">
                  <c:v>15.081375</c:v>
                </c:pt>
                <c:pt idx="94495">
                  <c:v>15.074268999999999</c:v>
                </c:pt>
                <c:pt idx="94496">
                  <c:v>15.080302</c:v>
                </c:pt>
                <c:pt idx="94497">
                  <c:v>15.082478</c:v>
                </c:pt>
                <c:pt idx="94498">
                  <c:v>15.078371000000001</c:v>
                </c:pt>
                <c:pt idx="94499">
                  <c:v>15.080970000000001</c:v>
                </c:pt>
                <c:pt idx="94500">
                  <c:v>15.085732</c:v>
                </c:pt>
                <c:pt idx="94501">
                  <c:v>15.081286</c:v>
                </c:pt>
                <c:pt idx="94502">
                  <c:v>15.078519999999999</c:v>
                </c:pt>
                <c:pt idx="94503">
                  <c:v>15.085544000000001</c:v>
                </c:pt>
                <c:pt idx="94504">
                  <c:v>15.086005999999999</c:v>
                </c:pt>
                <c:pt idx="94505">
                  <c:v>15.083379000000001</c:v>
                </c:pt>
                <c:pt idx="94506">
                  <c:v>15.084122000000001</c:v>
                </c:pt>
                <c:pt idx="94507">
                  <c:v>15.083372000000001</c:v>
                </c:pt>
                <c:pt idx="94508">
                  <c:v>15.082287000000001</c:v>
                </c:pt>
                <c:pt idx="94509">
                  <c:v>15.084419</c:v>
                </c:pt>
                <c:pt idx="94510">
                  <c:v>15.086677</c:v>
                </c:pt>
                <c:pt idx="94511">
                  <c:v>15.079383999999999</c:v>
                </c:pt>
                <c:pt idx="94512">
                  <c:v>15.077102999999999</c:v>
                </c:pt>
                <c:pt idx="94513">
                  <c:v>15.085692999999999</c:v>
                </c:pt>
                <c:pt idx="94514">
                  <c:v>15.083764</c:v>
                </c:pt>
                <c:pt idx="94515">
                  <c:v>15.080348000000001</c:v>
                </c:pt>
                <c:pt idx="94516">
                  <c:v>15.089740000000001</c:v>
                </c:pt>
                <c:pt idx="94517">
                  <c:v>15.093591999999999</c:v>
                </c:pt>
                <c:pt idx="94518">
                  <c:v>15.085556</c:v>
                </c:pt>
                <c:pt idx="94519">
                  <c:v>15.085523999999999</c:v>
                </c:pt>
                <c:pt idx="94520">
                  <c:v>15.092555000000001</c:v>
                </c:pt>
                <c:pt idx="94521">
                  <c:v>15.085666</c:v>
                </c:pt>
                <c:pt idx="94522">
                  <c:v>15.081319000000001</c:v>
                </c:pt>
                <c:pt idx="94523">
                  <c:v>15.091459</c:v>
                </c:pt>
                <c:pt idx="94524">
                  <c:v>15.090887</c:v>
                </c:pt>
                <c:pt idx="94525">
                  <c:v>15.082509999999999</c:v>
                </c:pt>
                <c:pt idx="94526">
                  <c:v>15.089505000000001</c:v>
                </c:pt>
                <c:pt idx="94527">
                  <c:v>15.095250999999999</c:v>
                </c:pt>
                <c:pt idx="94528">
                  <c:v>15.085276</c:v>
                </c:pt>
                <c:pt idx="94529">
                  <c:v>15.084618000000001</c:v>
                </c:pt>
                <c:pt idx="94530">
                  <c:v>15.086971</c:v>
                </c:pt>
                <c:pt idx="94531">
                  <c:v>15.077484999999999</c:v>
                </c:pt>
                <c:pt idx="94532">
                  <c:v>15.079386</c:v>
                </c:pt>
                <c:pt idx="94533">
                  <c:v>15.086363</c:v>
                </c:pt>
                <c:pt idx="94534">
                  <c:v>15.082637999999999</c:v>
                </c:pt>
                <c:pt idx="94535">
                  <c:v>15.083546</c:v>
                </c:pt>
                <c:pt idx="94536">
                  <c:v>15.093776999999999</c:v>
                </c:pt>
                <c:pt idx="94537">
                  <c:v>15.09374</c:v>
                </c:pt>
                <c:pt idx="94538">
                  <c:v>15.081284</c:v>
                </c:pt>
                <c:pt idx="94539">
                  <c:v>15.084562999999999</c:v>
                </c:pt>
                <c:pt idx="94540">
                  <c:v>15.093851000000001</c:v>
                </c:pt>
                <c:pt idx="94541">
                  <c:v>15.090852</c:v>
                </c:pt>
                <c:pt idx="94542">
                  <c:v>15.089753</c:v>
                </c:pt>
                <c:pt idx="94543">
                  <c:v>15.091207000000001</c:v>
                </c:pt>
                <c:pt idx="94544">
                  <c:v>15.087906</c:v>
                </c:pt>
                <c:pt idx="94545">
                  <c:v>15.082768</c:v>
                </c:pt>
                <c:pt idx="94546">
                  <c:v>15.088106</c:v>
                </c:pt>
                <c:pt idx="94547">
                  <c:v>15.094675000000001</c:v>
                </c:pt>
                <c:pt idx="94548">
                  <c:v>15.086836999999999</c:v>
                </c:pt>
                <c:pt idx="94549">
                  <c:v>15.090987999999999</c:v>
                </c:pt>
                <c:pt idx="94550">
                  <c:v>15.10202</c:v>
                </c:pt>
                <c:pt idx="94551">
                  <c:v>15.092654</c:v>
                </c:pt>
                <c:pt idx="94552">
                  <c:v>15.086296000000001</c:v>
                </c:pt>
                <c:pt idx="94553">
                  <c:v>15.093964</c:v>
                </c:pt>
                <c:pt idx="94554">
                  <c:v>15.09211</c:v>
                </c:pt>
                <c:pt idx="94555">
                  <c:v>15.083069</c:v>
                </c:pt>
                <c:pt idx="94556">
                  <c:v>15.089834</c:v>
                </c:pt>
                <c:pt idx="94557">
                  <c:v>15.098312</c:v>
                </c:pt>
                <c:pt idx="94558">
                  <c:v>15.094785</c:v>
                </c:pt>
                <c:pt idx="94559">
                  <c:v>15.092425</c:v>
                </c:pt>
                <c:pt idx="94560">
                  <c:v>15.091379</c:v>
                </c:pt>
                <c:pt idx="94561">
                  <c:v>15.089924999999999</c:v>
                </c:pt>
                <c:pt idx="94562">
                  <c:v>15.090406</c:v>
                </c:pt>
                <c:pt idx="94563">
                  <c:v>15.090864</c:v>
                </c:pt>
                <c:pt idx="94564">
                  <c:v>15.090654000000001</c:v>
                </c:pt>
                <c:pt idx="94565">
                  <c:v>15.090391</c:v>
                </c:pt>
                <c:pt idx="94566">
                  <c:v>15.094912000000001</c:v>
                </c:pt>
                <c:pt idx="94567">
                  <c:v>15.096147</c:v>
                </c:pt>
                <c:pt idx="94568">
                  <c:v>15.091058</c:v>
                </c:pt>
                <c:pt idx="94569">
                  <c:v>15.093501</c:v>
                </c:pt>
                <c:pt idx="94570">
                  <c:v>15.098163</c:v>
                </c:pt>
                <c:pt idx="94571">
                  <c:v>15.092409</c:v>
                </c:pt>
                <c:pt idx="94572">
                  <c:v>15.087304</c:v>
                </c:pt>
                <c:pt idx="94573">
                  <c:v>15.095025</c:v>
                </c:pt>
                <c:pt idx="94574">
                  <c:v>15.097498</c:v>
                </c:pt>
                <c:pt idx="94575">
                  <c:v>15.090187999999999</c:v>
                </c:pt>
                <c:pt idx="94576">
                  <c:v>15.09515</c:v>
                </c:pt>
                <c:pt idx="94577">
                  <c:v>15.097515</c:v>
                </c:pt>
                <c:pt idx="94578">
                  <c:v>15.089869999999999</c:v>
                </c:pt>
                <c:pt idx="94579">
                  <c:v>15.094372</c:v>
                </c:pt>
                <c:pt idx="94580">
                  <c:v>15.098644999999999</c:v>
                </c:pt>
                <c:pt idx="94581">
                  <c:v>15.093795</c:v>
                </c:pt>
                <c:pt idx="94582">
                  <c:v>15.095067999999999</c:v>
                </c:pt>
                <c:pt idx="94583">
                  <c:v>15.099669</c:v>
                </c:pt>
                <c:pt idx="94584">
                  <c:v>15.097002</c:v>
                </c:pt>
                <c:pt idx="94585">
                  <c:v>15.097136000000001</c:v>
                </c:pt>
                <c:pt idx="94586">
                  <c:v>15.100996</c:v>
                </c:pt>
                <c:pt idx="94587">
                  <c:v>15.099121999999999</c:v>
                </c:pt>
                <c:pt idx="94588">
                  <c:v>15.098195</c:v>
                </c:pt>
                <c:pt idx="94589">
                  <c:v>15.099192</c:v>
                </c:pt>
                <c:pt idx="94590">
                  <c:v>15.098439000000001</c:v>
                </c:pt>
                <c:pt idx="94591">
                  <c:v>15.098412</c:v>
                </c:pt>
                <c:pt idx="94592">
                  <c:v>15.100287</c:v>
                </c:pt>
                <c:pt idx="94593">
                  <c:v>15.100705</c:v>
                </c:pt>
                <c:pt idx="94594">
                  <c:v>15.092124999999999</c:v>
                </c:pt>
                <c:pt idx="94595">
                  <c:v>15.090301</c:v>
                </c:pt>
                <c:pt idx="94596">
                  <c:v>15.099173</c:v>
                </c:pt>
                <c:pt idx="94597">
                  <c:v>15.094932</c:v>
                </c:pt>
                <c:pt idx="94598">
                  <c:v>15.090297</c:v>
                </c:pt>
                <c:pt idx="94599">
                  <c:v>15.097298</c:v>
                </c:pt>
                <c:pt idx="94600">
                  <c:v>15.100737000000001</c:v>
                </c:pt>
                <c:pt idx="94601">
                  <c:v>15.098967999999999</c:v>
                </c:pt>
                <c:pt idx="94602">
                  <c:v>15.103873</c:v>
                </c:pt>
                <c:pt idx="94603">
                  <c:v>15.106737000000001</c:v>
                </c:pt>
                <c:pt idx="94604">
                  <c:v>15.101144</c:v>
                </c:pt>
                <c:pt idx="94605">
                  <c:v>15.101566</c:v>
                </c:pt>
                <c:pt idx="94606">
                  <c:v>15.102988</c:v>
                </c:pt>
                <c:pt idx="94607">
                  <c:v>15.099767999999999</c:v>
                </c:pt>
                <c:pt idx="94608">
                  <c:v>15.100072000000001</c:v>
                </c:pt>
                <c:pt idx="94609">
                  <c:v>15.101551000000001</c:v>
                </c:pt>
                <c:pt idx="94610">
                  <c:v>15.103771999999999</c:v>
                </c:pt>
                <c:pt idx="94611">
                  <c:v>15.10209</c:v>
                </c:pt>
                <c:pt idx="94612">
                  <c:v>15.102247999999999</c:v>
                </c:pt>
                <c:pt idx="94613">
                  <c:v>15.106844000000001</c:v>
                </c:pt>
                <c:pt idx="94614">
                  <c:v>15.101575</c:v>
                </c:pt>
                <c:pt idx="94615">
                  <c:v>15.098388</c:v>
                </c:pt>
                <c:pt idx="94616">
                  <c:v>15.102954</c:v>
                </c:pt>
                <c:pt idx="94617">
                  <c:v>15.100802</c:v>
                </c:pt>
                <c:pt idx="94618">
                  <c:v>15.094984</c:v>
                </c:pt>
                <c:pt idx="94619">
                  <c:v>15.09798</c:v>
                </c:pt>
                <c:pt idx="94620">
                  <c:v>15.103317000000001</c:v>
                </c:pt>
                <c:pt idx="94621">
                  <c:v>15.098276</c:v>
                </c:pt>
                <c:pt idx="94622">
                  <c:v>15.098967</c:v>
                </c:pt>
                <c:pt idx="94623">
                  <c:v>15.106788999999999</c:v>
                </c:pt>
                <c:pt idx="94624">
                  <c:v>15.100377999999999</c:v>
                </c:pt>
                <c:pt idx="94625">
                  <c:v>15.096845999999999</c:v>
                </c:pt>
                <c:pt idx="94626">
                  <c:v>15.106066999999999</c:v>
                </c:pt>
                <c:pt idx="94627">
                  <c:v>15.107431</c:v>
                </c:pt>
                <c:pt idx="94628">
                  <c:v>15.100129000000001</c:v>
                </c:pt>
                <c:pt idx="94629">
                  <c:v>15.101616</c:v>
                </c:pt>
                <c:pt idx="94630">
                  <c:v>15.105926999999999</c:v>
                </c:pt>
                <c:pt idx="94631">
                  <c:v>15.100593999999999</c:v>
                </c:pt>
                <c:pt idx="94632">
                  <c:v>15.101910999999999</c:v>
                </c:pt>
                <c:pt idx="94633">
                  <c:v>15.104711</c:v>
                </c:pt>
                <c:pt idx="94634">
                  <c:v>15.098761</c:v>
                </c:pt>
                <c:pt idx="94635">
                  <c:v>15.103277</c:v>
                </c:pt>
                <c:pt idx="94636">
                  <c:v>15.111599999999999</c:v>
                </c:pt>
                <c:pt idx="94637">
                  <c:v>15.106102</c:v>
                </c:pt>
                <c:pt idx="94638">
                  <c:v>15.097937</c:v>
                </c:pt>
                <c:pt idx="94639">
                  <c:v>15.106493</c:v>
                </c:pt>
                <c:pt idx="94640">
                  <c:v>15.111822</c:v>
                </c:pt>
                <c:pt idx="94641">
                  <c:v>15.101934999999999</c:v>
                </c:pt>
                <c:pt idx="94642">
                  <c:v>15.104198999999999</c:v>
                </c:pt>
                <c:pt idx="94643">
                  <c:v>15.107752</c:v>
                </c:pt>
                <c:pt idx="94644">
                  <c:v>15.101216000000001</c:v>
                </c:pt>
                <c:pt idx="94645">
                  <c:v>15.103042</c:v>
                </c:pt>
                <c:pt idx="94646">
                  <c:v>15.109451999999999</c:v>
                </c:pt>
                <c:pt idx="94647">
                  <c:v>15.109546999999999</c:v>
                </c:pt>
                <c:pt idx="94648">
                  <c:v>15.109068000000001</c:v>
                </c:pt>
                <c:pt idx="94649">
                  <c:v>15.111912999999999</c:v>
                </c:pt>
                <c:pt idx="94650">
                  <c:v>15.109647000000001</c:v>
                </c:pt>
                <c:pt idx="94651">
                  <c:v>15.108008</c:v>
                </c:pt>
                <c:pt idx="94652">
                  <c:v>15.111858</c:v>
                </c:pt>
                <c:pt idx="94653">
                  <c:v>15.107860000000001</c:v>
                </c:pt>
                <c:pt idx="94654">
                  <c:v>15.100778999999999</c:v>
                </c:pt>
                <c:pt idx="94655">
                  <c:v>15.101971000000001</c:v>
                </c:pt>
                <c:pt idx="94656">
                  <c:v>15.109463999999999</c:v>
                </c:pt>
                <c:pt idx="94657">
                  <c:v>15.109120000000001</c:v>
                </c:pt>
                <c:pt idx="94658">
                  <c:v>15.101599999999999</c:v>
                </c:pt>
                <c:pt idx="94659">
                  <c:v>15.105683000000001</c:v>
                </c:pt>
                <c:pt idx="94660">
                  <c:v>15.110647</c:v>
                </c:pt>
                <c:pt idx="94661">
                  <c:v>15.106612</c:v>
                </c:pt>
                <c:pt idx="94662">
                  <c:v>15.109688</c:v>
                </c:pt>
                <c:pt idx="94663">
                  <c:v>15.116398999999999</c:v>
                </c:pt>
                <c:pt idx="94664">
                  <c:v>15.11351</c:v>
                </c:pt>
                <c:pt idx="94665">
                  <c:v>15.11017</c:v>
                </c:pt>
                <c:pt idx="94666">
                  <c:v>15.116875</c:v>
                </c:pt>
                <c:pt idx="94667">
                  <c:v>15.11988</c:v>
                </c:pt>
                <c:pt idx="94668">
                  <c:v>15.111504</c:v>
                </c:pt>
                <c:pt idx="94669">
                  <c:v>15.107716999999999</c:v>
                </c:pt>
                <c:pt idx="94670">
                  <c:v>15.110640999999999</c:v>
                </c:pt>
                <c:pt idx="94671">
                  <c:v>15.110118999999999</c:v>
                </c:pt>
                <c:pt idx="94672">
                  <c:v>15.110269000000001</c:v>
                </c:pt>
                <c:pt idx="94673">
                  <c:v>15.114857000000001</c:v>
                </c:pt>
                <c:pt idx="94674">
                  <c:v>15.113466000000001</c:v>
                </c:pt>
                <c:pt idx="94675">
                  <c:v>15.108528</c:v>
                </c:pt>
                <c:pt idx="94676">
                  <c:v>15.113992</c:v>
                </c:pt>
                <c:pt idx="94677">
                  <c:v>15.112098</c:v>
                </c:pt>
                <c:pt idx="94678">
                  <c:v>15.104304000000001</c:v>
                </c:pt>
                <c:pt idx="94679">
                  <c:v>15.112249</c:v>
                </c:pt>
                <c:pt idx="94680">
                  <c:v>15.115076999999999</c:v>
                </c:pt>
                <c:pt idx="94681">
                  <c:v>15.105211000000001</c:v>
                </c:pt>
                <c:pt idx="94682">
                  <c:v>15.104365</c:v>
                </c:pt>
                <c:pt idx="94683">
                  <c:v>15.113035</c:v>
                </c:pt>
                <c:pt idx="94684">
                  <c:v>15.116584</c:v>
                </c:pt>
                <c:pt idx="94685">
                  <c:v>15.111152000000001</c:v>
                </c:pt>
                <c:pt idx="94686">
                  <c:v>15.109857</c:v>
                </c:pt>
                <c:pt idx="94687">
                  <c:v>15.110198</c:v>
                </c:pt>
                <c:pt idx="94688">
                  <c:v>15.110856999999999</c:v>
                </c:pt>
                <c:pt idx="94689">
                  <c:v>15.116505</c:v>
                </c:pt>
                <c:pt idx="94690">
                  <c:v>15.113678</c:v>
                </c:pt>
                <c:pt idx="94691">
                  <c:v>15.111492</c:v>
                </c:pt>
                <c:pt idx="94692">
                  <c:v>15.121046</c:v>
                </c:pt>
                <c:pt idx="94693">
                  <c:v>15.121085000000001</c:v>
                </c:pt>
                <c:pt idx="94694">
                  <c:v>15.109023000000001</c:v>
                </c:pt>
                <c:pt idx="94695">
                  <c:v>15.110861</c:v>
                </c:pt>
                <c:pt idx="94696">
                  <c:v>15.120514</c:v>
                </c:pt>
                <c:pt idx="94697">
                  <c:v>15.111262999999999</c:v>
                </c:pt>
                <c:pt idx="94698">
                  <c:v>15.10482</c:v>
                </c:pt>
                <c:pt idx="94699">
                  <c:v>15.112844000000001</c:v>
                </c:pt>
                <c:pt idx="94700">
                  <c:v>15.11402</c:v>
                </c:pt>
                <c:pt idx="94701">
                  <c:v>15.111829</c:v>
                </c:pt>
                <c:pt idx="94702">
                  <c:v>15.112947999999999</c:v>
                </c:pt>
                <c:pt idx="94703">
                  <c:v>15.114805</c:v>
                </c:pt>
                <c:pt idx="94704">
                  <c:v>15.114787</c:v>
                </c:pt>
                <c:pt idx="94705">
                  <c:v>15.118247999999999</c:v>
                </c:pt>
                <c:pt idx="94706">
                  <c:v>15.120991</c:v>
                </c:pt>
                <c:pt idx="94707">
                  <c:v>15.116284</c:v>
                </c:pt>
                <c:pt idx="94708">
                  <c:v>15.116695999999999</c:v>
                </c:pt>
                <c:pt idx="94709">
                  <c:v>15.123775</c:v>
                </c:pt>
                <c:pt idx="94710">
                  <c:v>15.124893999999999</c:v>
                </c:pt>
                <c:pt idx="94711">
                  <c:v>15.119884000000001</c:v>
                </c:pt>
                <c:pt idx="94712">
                  <c:v>15.12228</c:v>
                </c:pt>
                <c:pt idx="94713">
                  <c:v>15.123802</c:v>
                </c:pt>
                <c:pt idx="94714">
                  <c:v>15.115805999999999</c:v>
                </c:pt>
                <c:pt idx="94715">
                  <c:v>15.117934999999999</c:v>
                </c:pt>
                <c:pt idx="94716">
                  <c:v>15.121502</c:v>
                </c:pt>
                <c:pt idx="94717">
                  <c:v>15.113860000000001</c:v>
                </c:pt>
                <c:pt idx="94718">
                  <c:v>15.115106000000001</c:v>
                </c:pt>
                <c:pt idx="94719">
                  <c:v>15.120692999999999</c:v>
                </c:pt>
                <c:pt idx="94720">
                  <c:v>15.114288999999999</c:v>
                </c:pt>
                <c:pt idx="94721">
                  <c:v>15.110018</c:v>
                </c:pt>
                <c:pt idx="94722">
                  <c:v>15.121041</c:v>
                </c:pt>
                <c:pt idx="94723">
                  <c:v>15.123163999999999</c:v>
                </c:pt>
                <c:pt idx="94724">
                  <c:v>15.114024000000001</c:v>
                </c:pt>
                <c:pt idx="94725">
                  <c:v>15.119709</c:v>
                </c:pt>
                <c:pt idx="94726">
                  <c:v>15.126154</c:v>
                </c:pt>
                <c:pt idx="94727">
                  <c:v>15.118282000000001</c:v>
                </c:pt>
                <c:pt idx="94728">
                  <c:v>15.112622999999999</c:v>
                </c:pt>
                <c:pt idx="94729">
                  <c:v>15.120441</c:v>
                </c:pt>
                <c:pt idx="94730">
                  <c:v>15.122479999999999</c:v>
                </c:pt>
                <c:pt idx="94731">
                  <c:v>15.113204</c:v>
                </c:pt>
                <c:pt idx="94732">
                  <c:v>15.118387</c:v>
                </c:pt>
                <c:pt idx="94733">
                  <c:v>15.125617999999999</c:v>
                </c:pt>
                <c:pt idx="94734">
                  <c:v>15.122102</c:v>
                </c:pt>
                <c:pt idx="94735">
                  <c:v>15.125619</c:v>
                </c:pt>
                <c:pt idx="94736">
                  <c:v>15.127611</c:v>
                </c:pt>
                <c:pt idx="94737">
                  <c:v>15.121741</c:v>
                </c:pt>
                <c:pt idx="94738">
                  <c:v>15.122002999999999</c:v>
                </c:pt>
                <c:pt idx="94739">
                  <c:v>15.127485</c:v>
                </c:pt>
                <c:pt idx="94740">
                  <c:v>15.125806000000001</c:v>
                </c:pt>
                <c:pt idx="94741">
                  <c:v>15.122285</c:v>
                </c:pt>
                <c:pt idx="94742">
                  <c:v>15.127053999999999</c:v>
                </c:pt>
                <c:pt idx="94743">
                  <c:v>15.128835</c:v>
                </c:pt>
                <c:pt idx="94744">
                  <c:v>15.123796</c:v>
                </c:pt>
                <c:pt idx="94745">
                  <c:v>15.119964</c:v>
                </c:pt>
                <c:pt idx="94746">
                  <c:v>15.120462</c:v>
                </c:pt>
                <c:pt idx="94747">
                  <c:v>15.121691</c:v>
                </c:pt>
                <c:pt idx="94748">
                  <c:v>15.121725</c:v>
                </c:pt>
                <c:pt idx="94749">
                  <c:v>15.125946000000001</c:v>
                </c:pt>
                <c:pt idx="94750">
                  <c:v>15.126597</c:v>
                </c:pt>
                <c:pt idx="94751">
                  <c:v>15.120861</c:v>
                </c:pt>
                <c:pt idx="94752">
                  <c:v>15.120227</c:v>
                </c:pt>
                <c:pt idx="94753">
                  <c:v>15.123314000000001</c:v>
                </c:pt>
                <c:pt idx="94754">
                  <c:v>15.123089</c:v>
                </c:pt>
                <c:pt idx="94755">
                  <c:v>15.120267</c:v>
                </c:pt>
                <c:pt idx="94756">
                  <c:v>15.122335</c:v>
                </c:pt>
                <c:pt idx="94757">
                  <c:v>15.125712</c:v>
                </c:pt>
                <c:pt idx="94758">
                  <c:v>15.126389</c:v>
                </c:pt>
                <c:pt idx="94759">
                  <c:v>15.127013</c:v>
                </c:pt>
                <c:pt idx="94760">
                  <c:v>15.122055</c:v>
                </c:pt>
                <c:pt idx="94761">
                  <c:v>15.121824999999999</c:v>
                </c:pt>
                <c:pt idx="94762">
                  <c:v>15.129356</c:v>
                </c:pt>
                <c:pt idx="94763">
                  <c:v>15.127761</c:v>
                </c:pt>
                <c:pt idx="94764">
                  <c:v>15.121715999999999</c:v>
                </c:pt>
                <c:pt idx="94765">
                  <c:v>15.124874</c:v>
                </c:pt>
                <c:pt idx="94766">
                  <c:v>15.129585000000001</c:v>
                </c:pt>
                <c:pt idx="94767">
                  <c:v>15.122572</c:v>
                </c:pt>
                <c:pt idx="94768">
                  <c:v>15.12115</c:v>
                </c:pt>
                <c:pt idx="94769">
                  <c:v>15.128189000000001</c:v>
                </c:pt>
                <c:pt idx="94770">
                  <c:v>15.124262</c:v>
                </c:pt>
                <c:pt idx="94771">
                  <c:v>15.127408000000001</c:v>
                </c:pt>
                <c:pt idx="94772">
                  <c:v>15.135885</c:v>
                </c:pt>
                <c:pt idx="94773">
                  <c:v>15.127209000000001</c:v>
                </c:pt>
                <c:pt idx="94774">
                  <c:v>15.125033999999999</c:v>
                </c:pt>
                <c:pt idx="94775">
                  <c:v>15.133606</c:v>
                </c:pt>
                <c:pt idx="94776">
                  <c:v>15.129103000000001</c:v>
                </c:pt>
                <c:pt idx="94777">
                  <c:v>15.121472000000001</c:v>
                </c:pt>
                <c:pt idx="94778">
                  <c:v>15.128503</c:v>
                </c:pt>
                <c:pt idx="94779">
                  <c:v>15.128589</c:v>
                </c:pt>
                <c:pt idx="94780">
                  <c:v>15.118672</c:v>
                </c:pt>
                <c:pt idx="94781">
                  <c:v>15.126943000000001</c:v>
                </c:pt>
                <c:pt idx="94782">
                  <c:v>15.131178</c:v>
                </c:pt>
                <c:pt idx="94783">
                  <c:v>15.123722000000001</c:v>
                </c:pt>
                <c:pt idx="94784">
                  <c:v>15.132061</c:v>
                </c:pt>
                <c:pt idx="94785">
                  <c:v>15.135799</c:v>
                </c:pt>
                <c:pt idx="94786">
                  <c:v>15.125472</c:v>
                </c:pt>
                <c:pt idx="94787">
                  <c:v>15.126082</c:v>
                </c:pt>
                <c:pt idx="94788">
                  <c:v>15.133101</c:v>
                </c:pt>
                <c:pt idx="94789">
                  <c:v>15.128557000000001</c:v>
                </c:pt>
                <c:pt idx="94790">
                  <c:v>15.127307999999999</c:v>
                </c:pt>
                <c:pt idx="94791">
                  <c:v>15.13611</c:v>
                </c:pt>
                <c:pt idx="94792">
                  <c:v>15.132967000000001</c:v>
                </c:pt>
                <c:pt idx="94793">
                  <c:v>15.12847</c:v>
                </c:pt>
                <c:pt idx="94794">
                  <c:v>15.13354</c:v>
                </c:pt>
                <c:pt idx="94795">
                  <c:v>15.134430999999999</c:v>
                </c:pt>
                <c:pt idx="94796">
                  <c:v>15.133820999999999</c:v>
                </c:pt>
                <c:pt idx="94797">
                  <c:v>15.135643</c:v>
                </c:pt>
                <c:pt idx="94798">
                  <c:v>15.135113</c:v>
                </c:pt>
                <c:pt idx="94799">
                  <c:v>15.131968000000001</c:v>
                </c:pt>
                <c:pt idx="94800">
                  <c:v>15.134492</c:v>
                </c:pt>
                <c:pt idx="94801">
                  <c:v>15.135852999999999</c:v>
                </c:pt>
                <c:pt idx="94802">
                  <c:v>15.125389</c:v>
                </c:pt>
                <c:pt idx="94803">
                  <c:v>15.123013</c:v>
                </c:pt>
                <c:pt idx="94804">
                  <c:v>15.132982</c:v>
                </c:pt>
                <c:pt idx="94805">
                  <c:v>15.133061</c:v>
                </c:pt>
                <c:pt idx="94806">
                  <c:v>15.128590000000001</c:v>
                </c:pt>
                <c:pt idx="94807">
                  <c:v>15.135246</c:v>
                </c:pt>
                <c:pt idx="94808">
                  <c:v>15.137967</c:v>
                </c:pt>
                <c:pt idx="94809">
                  <c:v>15.13104</c:v>
                </c:pt>
                <c:pt idx="94810">
                  <c:v>15.131855</c:v>
                </c:pt>
                <c:pt idx="94811">
                  <c:v>15.133228000000001</c:v>
                </c:pt>
                <c:pt idx="94812">
                  <c:v>15.127338</c:v>
                </c:pt>
                <c:pt idx="94813">
                  <c:v>15.129118999999999</c:v>
                </c:pt>
                <c:pt idx="94814">
                  <c:v>15.137217</c:v>
                </c:pt>
                <c:pt idx="94815">
                  <c:v>15.140171</c:v>
                </c:pt>
                <c:pt idx="94816">
                  <c:v>15.139357</c:v>
                </c:pt>
                <c:pt idx="94817">
                  <c:v>15.142787</c:v>
                </c:pt>
                <c:pt idx="94818">
                  <c:v>15.137682</c:v>
                </c:pt>
                <c:pt idx="94819">
                  <c:v>15.128026999999999</c:v>
                </c:pt>
                <c:pt idx="94820">
                  <c:v>15.136024000000001</c:v>
                </c:pt>
                <c:pt idx="94821">
                  <c:v>15.142327</c:v>
                </c:pt>
                <c:pt idx="94822">
                  <c:v>15.135731</c:v>
                </c:pt>
                <c:pt idx="94823">
                  <c:v>15.137174999999999</c:v>
                </c:pt>
                <c:pt idx="94824">
                  <c:v>15.140324</c:v>
                </c:pt>
                <c:pt idx="94825">
                  <c:v>15.134895999999999</c:v>
                </c:pt>
                <c:pt idx="94826">
                  <c:v>15.137245</c:v>
                </c:pt>
                <c:pt idx="94827">
                  <c:v>15.145263999999999</c:v>
                </c:pt>
                <c:pt idx="94828">
                  <c:v>15.137138999999999</c:v>
                </c:pt>
                <c:pt idx="94829">
                  <c:v>15.130364</c:v>
                </c:pt>
                <c:pt idx="94830">
                  <c:v>15.140089</c:v>
                </c:pt>
                <c:pt idx="94831">
                  <c:v>15.137909000000001</c:v>
                </c:pt>
                <c:pt idx="94832">
                  <c:v>15.130255999999999</c:v>
                </c:pt>
                <c:pt idx="94833">
                  <c:v>15.139986</c:v>
                </c:pt>
                <c:pt idx="94834">
                  <c:v>15.144677</c:v>
                </c:pt>
                <c:pt idx="94835">
                  <c:v>15.135009999999999</c:v>
                </c:pt>
                <c:pt idx="94836">
                  <c:v>15.134769</c:v>
                </c:pt>
                <c:pt idx="94837">
                  <c:v>15.146065999999999</c:v>
                </c:pt>
                <c:pt idx="94838">
                  <c:v>15.142984</c:v>
                </c:pt>
                <c:pt idx="94839">
                  <c:v>15.136329</c:v>
                </c:pt>
                <c:pt idx="94840">
                  <c:v>15.139144</c:v>
                </c:pt>
                <c:pt idx="94841">
                  <c:v>15.135210000000001</c:v>
                </c:pt>
                <c:pt idx="94842">
                  <c:v>15.135128999999999</c:v>
                </c:pt>
                <c:pt idx="94843">
                  <c:v>15.137798999999999</c:v>
                </c:pt>
                <c:pt idx="94844">
                  <c:v>15.133748000000001</c:v>
                </c:pt>
                <c:pt idx="94845">
                  <c:v>15.137604</c:v>
                </c:pt>
                <c:pt idx="94846">
                  <c:v>15.142257000000001</c:v>
                </c:pt>
                <c:pt idx="94847">
                  <c:v>15.138930999999999</c:v>
                </c:pt>
                <c:pt idx="94848">
                  <c:v>15.135401999999999</c:v>
                </c:pt>
                <c:pt idx="94849">
                  <c:v>15.138275</c:v>
                </c:pt>
                <c:pt idx="94850">
                  <c:v>15.14134</c:v>
                </c:pt>
                <c:pt idx="94851">
                  <c:v>15.139291999999999</c:v>
                </c:pt>
                <c:pt idx="94852">
                  <c:v>15.138531</c:v>
                </c:pt>
                <c:pt idx="94853">
                  <c:v>15.135526</c:v>
                </c:pt>
                <c:pt idx="94854">
                  <c:v>15.132218</c:v>
                </c:pt>
                <c:pt idx="94855">
                  <c:v>15.139462999999999</c:v>
                </c:pt>
                <c:pt idx="94856">
                  <c:v>15.149977</c:v>
                </c:pt>
                <c:pt idx="94857">
                  <c:v>15.148102</c:v>
                </c:pt>
                <c:pt idx="94858">
                  <c:v>15.140510000000001</c:v>
                </c:pt>
                <c:pt idx="94859">
                  <c:v>15.144893</c:v>
                </c:pt>
                <c:pt idx="94860">
                  <c:v>15.149359</c:v>
                </c:pt>
                <c:pt idx="94861">
                  <c:v>15.142151999999999</c:v>
                </c:pt>
                <c:pt idx="94862">
                  <c:v>15.14259</c:v>
                </c:pt>
                <c:pt idx="94863">
                  <c:v>15.149867</c:v>
                </c:pt>
                <c:pt idx="94864">
                  <c:v>15.144007</c:v>
                </c:pt>
                <c:pt idx="94865">
                  <c:v>15.136202000000001</c:v>
                </c:pt>
                <c:pt idx="94866">
                  <c:v>15.139078</c:v>
                </c:pt>
                <c:pt idx="94867">
                  <c:v>15.14142</c:v>
                </c:pt>
                <c:pt idx="94868">
                  <c:v>15.142284</c:v>
                </c:pt>
                <c:pt idx="94869">
                  <c:v>15.150134</c:v>
                </c:pt>
                <c:pt idx="94870">
                  <c:v>15.151343000000001</c:v>
                </c:pt>
                <c:pt idx="94871">
                  <c:v>15.142007</c:v>
                </c:pt>
                <c:pt idx="94872">
                  <c:v>15.140096</c:v>
                </c:pt>
                <c:pt idx="94873">
                  <c:v>15.143736000000001</c:v>
                </c:pt>
                <c:pt idx="94874">
                  <c:v>15.143427000000001</c:v>
                </c:pt>
                <c:pt idx="94875">
                  <c:v>15.145828</c:v>
                </c:pt>
                <c:pt idx="94876">
                  <c:v>15.150615</c:v>
                </c:pt>
                <c:pt idx="94877">
                  <c:v>15.144631</c:v>
                </c:pt>
                <c:pt idx="94878">
                  <c:v>15.141861</c:v>
                </c:pt>
                <c:pt idx="94879">
                  <c:v>15.147415000000001</c:v>
                </c:pt>
                <c:pt idx="94880">
                  <c:v>15.142436999999999</c:v>
                </c:pt>
                <c:pt idx="94881">
                  <c:v>15.138458999999999</c:v>
                </c:pt>
                <c:pt idx="94882">
                  <c:v>15.143984</c:v>
                </c:pt>
                <c:pt idx="94883">
                  <c:v>15.146330000000001</c:v>
                </c:pt>
                <c:pt idx="94884">
                  <c:v>15.143844</c:v>
                </c:pt>
                <c:pt idx="94885">
                  <c:v>15.14302</c:v>
                </c:pt>
                <c:pt idx="94886">
                  <c:v>15.144793999999999</c:v>
                </c:pt>
                <c:pt idx="94887">
                  <c:v>15.145229</c:v>
                </c:pt>
                <c:pt idx="94888">
                  <c:v>15.148173999999999</c:v>
                </c:pt>
                <c:pt idx="94889">
                  <c:v>15.149248999999999</c:v>
                </c:pt>
                <c:pt idx="94890">
                  <c:v>15.141875000000001</c:v>
                </c:pt>
                <c:pt idx="94891">
                  <c:v>15.141576000000001</c:v>
                </c:pt>
                <c:pt idx="94892">
                  <c:v>15.145148000000001</c:v>
                </c:pt>
                <c:pt idx="94893">
                  <c:v>15.14395</c:v>
                </c:pt>
                <c:pt idx="94894">
                  <c:v>15.145885</c:v>
                </c:pt>
                <c:pt idx="94895">
                  <c:v>15.154446</c:v>
                </c:pt>
                <c:pt idx="94896">
                  <c:v>15.159264</c:v>
                </c:pt>
                <c:pt idx="94897">
                  <c:v>15.151902</c:v>
                </c:pt>
                <c:pt idx="94898">
                  <c:v>15.148737000000001</c:v>
                </c:pt>
                <c:pt idx="94899">
                  <c:v>15.153715</c:v>
                </c:pt>
                <c:pt idx="94900">
                  <c:v>15.151020000000001</c:v>
                </c:pt>
                <c:pt idx="94901">
                  <c:v>15.145569999999999</c:v>
                </c:pt>
                <c:pt idx="94902">
                  <c:v>15.149626</c:v>
                </c:pt>
                <c:pt idx="94903">
                  <c:v>15.152730999999999</c:v>
                </c:pt>
                <c:pt idx="94904">
                  <c:v>15.147485</c:v>
                </c:pt>
                <c:pt idx="94905">
                  <c:v>15.150143999999999</c:v>
                </c:pt>
                <c:pt idx="94906">
                  <c:v>15.153077</c:v>
                </c:pt>
                <c:pt idx="94907">
                  <c:v>15.147701</c:v>
                </c:pt>
                <c:pt idx="94908">
                  <c:v>15.152607</c:v>
                </c:pt>
                <c:pt idx="94909">
                  <c:v>15.157546</c:v>
                </c:pt>
                <c:pt idx="94910">
                  <c:v>15.150285999999999</c:v>
                </c:pt>
                <c:pt idx="94911">
                  <c:v>15.145405</c:v>
                </c:pt>
                <c:pt idx="94912">
                  <c:v>15.148733</c:v>
                </c:pt>
                <c:pt idx="94913">
                  <c:v>15.149865</c:v>
                </c:pt>
                <c:pt idx="94914">
                  <c:v>15.146266000000001</c:v>
                </c:pt>
                <c:pt idx="94915">
                  <c:v>15.148431</c:v>
                </c:pt>
                <c:pt idx="94916">
                  <c:v>15.149850000000001</c:v>
                </c:pt>
                <c:pt idx="94917">
                  <c:v>15.146406000000001</c:v>
                </c:pt>
                <c:pt idx="94918">
                  <c:v>15.152428</c:v>
                </c:pt>
                <c:pt idx="94919">
                  <c:v>15.153895</c:v>
                </c:pt>
                <c:pt idx="94920">
                  <c:v>15.146642999999999</c:v>
                </c:pt>
                <c:pt idx="94921">
                  <c:v>15.150271</c:v>
                </c:pt>
                <c:pt idx="94922">
                  <c:v>15.155262</c:v>
                </c:pt>
                <c:pt idx="94923">
                  <c:v>15.151004</c:v>
                </c:pt>
                <c:pt idx="94924">
                  <c:v>15.147570999999999</c:v>
                </c:pt>
                <c:pt idx="94925">
                  <c:v>15.150575999999999</c:v>
                </c:pt>
                <c:pt idx="94926">
                  <c:v>15.149290000000001</c:v>
                </c:pt>
                <c:pt idx="94927">
                  <c:v>15.148756000000001</c:v>
                </c:pt>
                <c:pt idx="94928">
                  <c:v>15.1601</c:v>
                </c:pt>
                <c:pt idx="94929">
                  <c:v>15.162946</c:v>
                </c:pt>
                <c:pt idx="94930">
                  <c:v>15.154261</c:v>
                </c:pt>
                <c:pt idx="94931">
                  <c:v>15.152844</c:v>
                </c:pt>
                <c:pt idx="94932">
                  <c:v>15.158303</c:v>
                </c:pt>
                <c:pt idx="94933">
                  <c:v>15.156237000000001</c:v>
                </c:pt>
                <c:pt idx="94934">
                  <c:v>15.153134</c:v>
                </c:pt>
                <c:pt idx="94935">
                  <c:v>15.157316</c:v>
                </c:pt>
                <c:pt idx="94936">
                  <c:v>15.154496999999999</c:v>
                </c:pt>
                <c:pt idx="94937">
                  <c:v>15.150558</c:v>
                </c:pt>
                <c:pt idx="94938">
                  <c:v>15.154952</c:v>
                </c:pt>
                <c:pt idx="94939">
                  <c:v>15.154387</c:v>
                </c:pt>
                <c:pt idx="94940">
                  <c:v>15.151657</c:v>
                </c:pt>
                <c:pt idx="94941">
                  <c:v>15.15574</c:v>
                </c:pt>
                <c:pt idx="94942">
                  <c:v>15.157685000000001</c:v>
                </c:pt>
                <c:pt idx="94943">
                  <c:v>15.155108</c:v>
                </c:pt>
                <c:pt idx="94944">
                  <c:v>15.157980999999999</c:v>
                </c:pt>
                <c:pt idx="94945">
                  <c:v>15.162043000000001</c:v>
                </c:pt>
                <c:pt idx="94946">
                  <c:v>15.158853000000001</c:v>
                </c:pt>
                <c:pt idx="94947">
                  <c:v>15.156014000000001</c:v>
                </c:pt>
                <c:pt idx="94948">
                  <c:v>15.156174999999999</c:v>
                </c:pt>
                <c:pt idx="94949">
                  <c:v>15.154703</c:v>
                </c:pt>
                <c:pt idx="94950">
                  <c:v>15.154256999999999</c:v>
                </c:pt>
                <c:pt idx="94951">
                  <c:v>15.157845999999999</c:v>
                </c:pt>
                <c:pt idx="94952">
                  <c:v>15.158256</c:v>
                </c:pt>
                <c:pt idx="94953">
                  <c:v>15.151794000000001</c:v>
                </c:pt>
                <c:pt idx="94954">
                  <c:v>15.153732</c:v>
                </c:pt>
                <c:pt idx="94955">
                  <c:v>15.160724</c:v>
                </c:pt>
                <c:pt idx="94956">
                  <c:v>15.158179000000001</c:v>
                </c:pt>
                <c:pt idx="94957">
                  <c:v>15.158009</c:v>
                </c:pt>
                <c:pt idx="94958">
                  <c:v>15.162172999999999</c:v>
                </c:pt>
                <c:pt idx="94959">
                  <c:v>15.158575000000001</c:v>
                </c:pt>
                <c:pt idx="94960">
                  <c:v>15.160546999999999</c:v>
                </c:pt>
                <c:pt idx="94961">
                  <c:v>15.166416999999999</c:v>
                </c:pt>
                <c:pt idx="94962">
                  <c:v>15.158059</c:v>
                </c:pt>
                <c:pt idx="94963">
                  <c:v>15.151001000000001</c:v>
                </c:pt>
                <c:pt idx="94964">
                  <c:v>15.162285000000001</c:v>
                </c:pt>
                <c:pt idx="94965">
                  <c:v>15.166729999999999</c:v>
                </c:pt>
                <c:pt idx="94966">
                  <c:v>15.15713</c:v>
                </c:pt>
                <c:pt idx="94967">
                  <c:v>15.157802</c:v>
                </c:pt>
                <c:pt idx="94968">
                  <c:v>15.162462</c:v>
                </c:pt>
                <c:pt idx="94969">
                  <c:v>15.158321000000001</c:v>
                </c:pt>
                <c:pt idx="94970">
                  <c:v>15.156546000000001</c:v>
                </c:pt>
                <c:pt idx="94971">
                  <c:v>15.161899999999999</c:v>
                </c:pt>
                <c:pt idx="94972">
                  <c:v>15.159136999999999</c:v>
                </c:pt>
                <c:pt idx="94973">
                  <c:v>15.154165000000001</c:v>
                </c:pt>
                <c:pt idx="94974">
                  <c:v>15.160819</c:v>
                </c:pt>
                <c:pt idx="94975">
                  <c:v>15.159112</c:v>
                </c:pt>
                <c:pt idx="94976">
                  <c:v>15.154277</c:v>
                </c:pt>
                <c:pt idx="94977">
                  <c:v>15.163819</c:v>
                </c:pt>
                <c:pt idx="94978">
                  <c:v>15.166293</c:v>
                </c:pt>
                <c:pt idx="94979">
                  <c:v>15.160513</c:v>
                </c:pt>
                <c:pt idx="94980">
                  <c:v>15.164706000000001</c:v>
                </c:pt>
                <c:pt idx="94981">
                  <c:v>15.169241</c:v>
                </c:pt>
                <c:pt idx="94982">
                  <c:v>15.164337</c:v>
                </c:pt>
                <c:pt idx="94983">
                  <c:v>15.167698</c:v>
                </c:pt>
                <c:pt idx="94984">
                  <c:v>15.17319</c:v>
                </c:pt>
                <c:pt idx="94985">
                  <c:v>15.161825</c:v>
                </c:pt>
                <c:pt idx="94986">
                  <c:v>15.158029000000001</c:v>
                </c:pt>
                <c:pt idx="94987">
                  <c:v>15.163738</c:v>
                </c:pt>
                <c:pt idx="94988">
                  <c:v>15.160030000000001</c:v>
                </c:pt>
                <c:pt idx="94989">
                  <c:v>15.159451000000001</c:v>
                </c:pt>
                <c:pt idx="94990">
                  <c:v>15.166128</c:v>
                </c:pt>
                <c:pt idx="94991">
                  <c:v>15.166162</c:v>
                </c:pt>
                <c:pt idx="94992">
                  <c:v>15.159815999999999</c:v>
                </c:pt>
                <c:pt idx="94993">
                  <c:v>15.162963</c:v>
                </c:pt>
                <c:pt idx="94994">
                  <c:v>15.169641</c:v>
                </c:pt>
                <c:pt idx="94995">
                  <c:v>15.165946999999999</c:v>
                </c:pt>
                <c:pt idx="94996">
                  <c:v>15.164793</c:v>
                </c:pt>
                <c:pt idx="94997">
                  <c:v>15.164460999999999</c:v>
                </c:pt>
                <c:pt idx="94998">
                  <c:v>15.156604</c:v>
                </c:pt>
                <c:pt idx="94999">
                  <c:v>15.154615</c:v>
                </c:pt>
                <c:pt idx="95000">
                  <c:v>15.164161999999999</c:v>
                </c:pt>
                <c:pt idx="95001">
                  <c:v>15.172656</c:v>
                </c:pt>
                <c:pt idx="95002">
                  <c:v>15.168558000000001</c:v>
                </c:pt>
                <c:pt idx="95003">
                  <c:v>15.166584</c:v>
                </c:pt>
                <c:pt idx="95004">
                  <c:v>15.170598</c:v>
                </c:pt>
                <c:pt idx="95005">
                  <c:v>15.168334</c:v>
                </c:pt>
                <c:pt idx="95006">
                  <c:v>15.167581999999999</c:v>
                </c:pt>
                <c:pt idx="95007">
                  <c:v>15.167655</c:v>
                </c:pt>
                <c:pt idx="95008">
                  <c:v>15.165073</c:v>
                </c:pt>
                <c:pt idx="95009">
                  <c:v>15.164602</c:v>
                </c:pt>
                <c:pt idx="95010">
                  <c:v>15.168733</c:v>
                </c:pt>
                <c:pt idx="95011">
                  <c:v>15.170465999999999</c:v>
                </c:pt>
                <c:pt idx="95012">
                  <c:v>15.165262999999999</c:v>
                </c:pt>
                <c:pt idx="95013">
                  <c:v>15.167403</c:v>
                </c:pt>
                <c:pt idx="95014">
                  <c:v>15.170356</c:v>
                </c:pt>
                <c:pt idx="95015">
                  <c:v>15.165886</c:v>
                </c:pt>
                <c:pt idx="95016">
                  <c:v>15.164462</c:v>
                </c:pt>
                <c:pt idx="95017">
                  <c:v>15.164320999999999</c:v>
                </c:pt>
                <c:pt idx="95018">
                  <c:v>15.161928</c:v>
                </c:pt>
                <c:pt idx="95019">
                  <c:v>15.165863</c:v>
                </c:pt>
                <c:pt idx="95020">
                  <c:v>15.172872</c:v>
                </c:pt>
                <c:pt idx="95021">
                  <c:v>15.169422000000001</c:v>
                </c:pt>
                <c:pt idx="95022">
                  <c:v>15.169345</c:v>
                </c:pt>
                <c:pt idx="95023">
                  <c:v>15.171424</c:v>
                </c:pt>
                <c:pt idx="95024">
                  <c:v>15.165915999999999</c:v>
                </c:pt>
                <c:pt idx="95025">
                  <c:v>15.167661000000001</c:v>
                </c:pt>
                <c:pt idx="95026">
                  <c:v>15.170208000000001</c:v>
                </c:pt>
                <c:pt idx="95027">
                  <c:v>15.168748000000001</c:v>
                </c:pt>
                <c:pt idx="95028">
                  <c:v>15.170232</c:v>
                </c:pt>
                <c:pt idx="95029">
                  <c:v>15.171295000000001</c:v>
                </c:pt>
                <c:pt idx="95030">
                  <c:v>15.171987</c:v>
                </c:pt>
                <c:pt idx="95031">
                  <c:v>15.167437</c:v>
                </c:pt>
                <c:pt idx="95032">
                  <c:v>15.168454000000001</c:v>
                </c:pt>
                <c:pt idx="95033">
                  <c:v>15.172715999999999</c:v>
                </c:pt>
                <c:pt idx="95034">
                  <c:v>15.165162</c:v>
                </c:pt>
                <c:pt idx="95035">
                  <c:v>15.164534</c:v>
                </c:pt>
                <c:pt idx="95036">
                  <c:v>15.171654999999999</c:v>
                </c:pt>
                <c:pt idx="95037">
                  <c:v>15.173923</c:v>
                </c:pt>
                <c:pt idx="95038">
                  <c:v>15.177277</c:v>
                </c:pt>
                <c:pt idx="95039">
                  <c:v>15.182072</c:v>
                </c:pt>
                <c:pt idx="95040">
                  <c:v>15.178430000000001</c:v>
                </c:pt>
                <c:pt idx="95041">
                  <c:v>15.171319</c:v>
                </c:pt>
                <c:pt idx="95042">
                  <c:v>15.177155000000001</c:v>
                </c:pt>
                <c:pt idx="95043">
                  <c:v>15.18201</c:v>
                </c:pt>
                <c:pt idx="95044">
                  <c:v>15.176994000000001</c:v>
                </c:pt>
                <c:pt idx="95045">
                  <c:v>15.178202000000001</c:v>
                </c:pt>
                <c:pt idx="95046">
                  <c:v>15.178539000000001</c:v>
                </c:pt>
                <c:pt idx="95047">
                  <c:v>15.172753999999999</c:v>
                </c:pt>
                <c:pt idx="95048">
                  <c:v>15.170901000000001</c:v>
                </c:pt>
                <c:pt idx="95049">
                  <c:v>15.175981999999999</c:v>
                </c:pt>
                <c:pt idx="95050">
                  <c:v>15.17836</c:v>
                </c:pt>
                <c:pt idx="95051">
                  <c:v>15.174267</c:v>
                </c:pt>
                <c:pt idx="95052">
                  <c:v>15.176047000000001</c:v>
                </c:pt>
                <c:pt idx="95053">
                  <c:v>15.177488</c:v>
                </c:pt>
                <c:pt idx="95054">
                  <c:v>15.173773000000001</c:v>
                </c:pt>
                <c:pt idx="95055">
                  <c:v>15.175815999999999</c:v>
                </c:pt>
                <c:pt idx="95056">
                  <c:v>15.178309</c:v>
                </c:pt>
                <c:pt idx="95057">
                  <c:v>15.174720000000001</c:v>
                </c:pt>
                <c:pt idx="95058">
                  <c:v>15.170712</c:v>
                </c:pt>
                <c:pt idx="95059">
                  <c:v>15.171289</c:v>
                </c:pt>
                <c:pt idx="95060">
                  <c:v>15.172776000000001</c:v>
                </c:pt>
                <c:pt idx="95061">
                  <c:v>15.173417000000001</c:v>
                </c:pt>
                <c:pt idx="95062">
                  <c:v>15.175742</c:v>
                </c:pt>
                <c:pt idx="95063">
                  <c:v>15.17046</c:v>
                </c:pt>
                <c:pt idx="95064">
                  <c:v>15.166747000000001</c:v>
                </c:pt>
                <c:pt idx="95065">
                  <c:v>15.174431999999999</c:v>
                </c:pt>
                <c:pt idx="95066">
                  <c:v>15.178136</c:v>
                </c:pt>
                <c:pt idx="95067">
                  <c:v>15.175606999999999</c:v>
                </c:pt>
                <c:pt idx="95068">
                  <c:v>15.176738</c:v>
                </c:pt>
                <c:pt idx="95069">
                  <c:v>15.181523</c:v>
                </c:pt>
                <c:pt idx="95070">
                  <c:v>15.176496999999999</c:v>
                </c:pt>
                <c:pt idx="95071">
                  <c:v>15.171251</c:v>
                </c:pt>
                <c:pt idx="95072">
                  <c:v>15.178478</c:v>
                </c:pt>
                <c:pt idx="95073">
                  <c:v>15.176219</c:v>
                </c:pt>
                <c:pt idx="95074">
                  <c:v>15.169052000000001</c:v>
                </c:pt>
                <c:pt idx="95075">
                  <c:v>15.173098</c:v>
                </c:pt>
                <c:pt idx="95076">
                  <c:v>15.176532</c:v>
                </c:pt>
                <c:pt idx="95077">
                  <c:v>15.174329</c:v>
                </c:pt>
                <c:pt idx="95078">
                  <c:v>15.176135</c:v>
                </c:pt>
                <c:pt idx="95079">
                  <c:v>15.183017</c:v>
                </c:pt>
                <c:pt idx="95080">
                  <c:v>15.182039</c:v>
                </c:pt>
                <c:pt idx="95081">
                  <c:v>15.178444000000001</c:v>
                </c:pt>
                <c:pt idx="95082">
                  <c:v>15.18078</c:v>
                </c:pt>
                <c:pt idx="95083">
                  <c:v>15.181412</c:v>
                </c:pt>
                <c:pt idx="95084">
                  <c:v>15.181799</c:v>
                </c:pt>
                <c:pt idx="95085">
                  <c:v>15.183543999999999</c:v>
                </c:pt>
                <c:pt idx="95086">
                  <c:v>15.178496000000001</c:v>
                </c:pt>
                <c:pt idx="95087">
                  <c:v>15.173162</c:v>
                </c:pt>
                <c:pt idx="95088">
                  <c:v>15.179757</c:v>
                </c:pt>
                <c:pt idx="95089">
                  <c:v>15.185185000000001</c:v>
                </c:pt>
                <c:pt idx="95090">
                  <c:v>15.179465</c:v>
                </c:pt>
                <c:pt idx="95091">
                  <c:v>15.180424</c:v>
                </c:pt>
                <c:pt idx="95092">
                  <c:v>15.184672000000001</c:v>
                </c:pt>
                <c:pt idx="95093">
                  <c:v>15.178677</c:v>
                </c:pt>
                <c:pt idx="95094">
                  <c:v>15.176786</c:v>
                </c:pt>
                <c:pt idx="95095">
                  <c:v>15.183608</c:v>
                </c:pt>
                <c:pt idx="95096">
                  <c:v>15.182388</c:v>
                </c:pt>
                <c:pt idx="95097">
                  <c:v>15.177083</c:v>
                </c:pt>
                <c:pt idx="95098">
                  <c:v>15.181819000000001</c:v>
                </c:pt>
                <c:pt idx="95099">
                  <c:v>15.184447</c:v>
                </c:pt>
                <c:pt idx="95100">
                  <c:v>15.178091999999999</c:v>
                </c:pt>
                <c:pt idx="95101">
                  <c:v>15.179155</c:v>
                </c:pt>
                <c:pt idx="95102">
                  <c:v>15.181543</c:v>
                </c:pt>
                <c:pt idx="95103">
                  <c:v>15.17658</c:v>
                </c:pt>
                <c:pt idx="95104">
                  <c:v>15.178039</c:v>
                </c:pt>
                <c:pt idx="95105">
                  <c:v>15.185983999999999</c:v>
                </c:pt>
                <c:pt idx="95106">
                  <c:v>15.1906</c:v>
                </c:pt>
                <c:pt idx="95107">
                  <c:v>15.190080999999999</c:v>
                </c:pt>
                <c:pt idx="95108">
                  <c:v>15.188732</c:v>
                </c:pt>
                <c:pt idx="95109">
                  <c:v>15.18336</c:v>
                </c:pt>
                <c:pt idx="95110">
                  <c:v>15.178182</c:v>
                </c:pt>
                <c:pt idx="95111">
                  <c:v>15.184298</c:v>
                </c:pt>
                <c:pt idx="95112">
                  <c:v>15.188502</c:v>
                </c:pt>
                <c:pt idx="95113">
                  <c:v>15.18449</c:v>
                </c:pt>
                <c:pt idx="95114">
                  <c:v>15.184609</c:v>
                </c:pt>
                <c:pt idx="95115">
                  <c:v>15.186487</c:v>
                </c:pt>
                <c:pt idx="95116">
                  <c:v>15.180826</c:v>
                </c:pt>
                <c:pt idx="95117">
                  <c:v>15.17726</c:v>
                </c:pt>
                <c:pt idx="95118">
                  <c:v>15.186124</c:v>
                </c:pt>
                <c:pt idx="95119">
                  <c:v>15.184801</c:v>
                </c:pt>
                <c:pt idx="95120">
                  <c:v>15.178708</c:v>
                </c:pt>
                <c:pt idx="95121">
                  <c:v>15.182653</c:v>
                </c:pt>
                <c:pt idx="95122">
                  <c:v>15.181888000000001</c:v>
                </c:pt>
                <c:pt idx="95123">
                  <c:v>15.182131</c:v>
                </c:pt>
                <c:pt idx="95124">
                  <c:v>15.188922</c:v>
                </c:pt>
                <c:pt idx="95125">
                  <c:v>15.189557000000001</c:v>
                </c:pt>
                <c:pt idx="95126">
                  <c:v>15.182826</c:v>
                </c:pt>
                <c:pt idx="95127">
                  <c:v>15.183159</c:v>
                </c:pt>
                <c:pt idx="95128">
                  <c:v>15.191724000000001</c:v>
                </c:pt>
                <c:pt idx="95129">
                  <c:v>15.188281</c:v>
                </c:pt>
                <c:pt idx="95130">
                  <c:v>15.185518999999999</c:v>
                </c:pt>
                <c:pt idx="95131">
                  <c:v>15.196674</c:v>
                </c:pt>
                <c:pt idx="95132">
                  <c:v>15.195021000000001</c:v>
                </c:pt>
                <c:pt idx="95133">
                  <c:v>15.181315</c:v>
                </c:pt>
                <c:pt idx="95134">
                  <c:v>15.184321000000001</c:v>
                </c:pt>
                <c:pt idx="95135">
                  <c:v>15.194921000000001</c:v>
                </c:pt>
                <c:pt idx="95136">
                  <c:v>15.187333000000001</c:v>
                </c:pt>
                <c:pt idx="95137">
                  <c:v>15.184652</c:v>
                </c:pt>
                <c:pt idx="95138">
                  <c:v>15.192797000000001</c:v>
                </c:pt>
                <c:pt idx="95139">
                  <c:v>15.187061999999999</c:v>
                </c:pt>
                <c:pt idx="95140">
                  <c:v>15.186719999999999</c:v>
                </c:pt>
                <c:pt idx="95141">
                  <c:v>15.195988</c:v>
                </c:pt>
                <c:pt idx="95142">
                  <c:v>15.190690999999999</c:v>
                </c:pt>
                <c:pt idx="95143">
                  <c:v>15.183617</c:v>
                </c:pt>
                <c:pt idx="95144">
                  <c:v>15.187533999999999</c:v>
                </c:pt>
                <c:pt idx="95145">
                  <c:v>15.190604</c:v>
                </c:pt>
                <c:pt idx="95146">
                  <c:v>15.190912000000001</c:v>
                </c:pt>
                <c:pt idx="95147">
                  <c:v>15.194375000000001</c:v>
                </c:pt>
                <c:pt idx="95148">
                  <c:v>15.194075</c:v>
                </c:pt>
                <c:pt idx="95149">
                  <c:v>15.189817</c:v>
                </c:pt>
                <c:pt idx="95150">
                  <c:v>15.189101000000001</c:v>
                </c:pt>
                <c:pt idx="95151">
                  <c:v>15.190433000000001</c:v>
                </c:pt>
                <c:pt idx="95152">
                  <c:v>15.190294</c:v>
                </c:pt>
                <c:pt idx="95153">
                  <c:v>15.186086</c:v>
                </c:pt>
                <c:pt idx="95154">
                  <c:v>15.186938</c:v>
                </c:pt>
                <c:pt idx="95155">
                  <c:v>15.191048</c:v>
                </c:pt>
                <c:pt idx="95156">
                  <c:v>15.189515</c:v>
                </c:pt>
                <c:pt idx="95157">
                  <c:v>15.191231</c:v>
                </c:pt>
                <c:pt idx="95158">
                  <c:v>15.194129999999999</c:v>
                </c:pt>
                <c:pt idx="95159">
                  <c:v>15.191734</c:v>
                </c:pt>
                <c:pt idx="95160">
                  <c:v>15.189932000000001</c:v>
                </c:pt>
                <c:pt idx="95161">
                  <c:v>15.193111</c:v>
                </c:pt>
                <c:pt idx="95162">
                  <c:v>15.192857</c:v>
                </c:pt>
                <c:pt idx="95163">
                  <c:v>15.185162999999999</c:v>
                </c:pt>
                <c:pt idx="95164">
                  <c:v>15.191350999999999</c:v>
                </c:pt>
                <c:pt idx="95165">
                  <c:v>15.198221999999999</c:v>
                </c:pt>
                <c:pt idx="95166">
                  <c:v>15.18806</c:v>
                </c:pt>
                <c:pt idx="95167">
                  <c:v>15.192815</c:v>
                </c:pt>
                <c:pt idx="95168">
                  <c:v>15.203602</c:v>
                </c:pt>
                <c:pt idx="95169">
                  <c:v>15.189984000000001</c:v>
                </c:pt>
                <c:pt idx="95170">
                  <c:v>15.18441</c:v>
                </c:pt>
                <c:pt idx="95171">
                  <c:v>15.198562000000001</c:v>
                </c:pt>
                <c:pt idx="95172">
                  <c:v>15.196846000000001</c:v>
                </c:pt>
                <c:pt idx="95173">
                  <c:v>15.187543</c:v>
                </c:pt>
                <c:pt idx="95174">
                  <c:v>15.197113999999999</c:v>
                </c:pt>
                <c:pt idx="95175">
                  <c:v>15.199114</c:v>
                </c:pt>
                <c:pt idx="95176">
                  <c:v>15.193334999999999</c:v>
                </c:pt>
                <c:pt idx="95177">
                  <c:v>15.199377999999999</c:v>
                </c:pt>
                <c:pt idx="95178">
                  <c:v>15.199222000000001</c:v>
                </c:pt>
                <c:pt idx="95179">
                  <c:v>15.193436999999999</c:v>
                </c:pt>
                <c:pt idx="95180">
                  <c:v>15.193434999999999</c:v>
                </c:pt>
                <c:pt idx="95181">
                  <c:v>15.199047999999999</c:v>
                </c:pt>
                <c:pt idx="95182">
                  <c:v>15.198684999999999</c:v>
                </c:pt>
                <c:pt idx="95183">
                  <c:v>15.193079000000001</c:v>
                </c:pt>
                <c:pt idx="95184">
                  <c:v>15.198527</c:v>
                </c:pt>
                <c:pt idx="95185">
                  <c:v>15.200445</c:v>
                </c:pt>
                <c:pt idx="95186">
                  <c:v>15.192472</c:v>
                </c:pt>
                <c:pt idx="95187">
                  <c:v>15.194468000000001</c:v>
                </c:pt>
                <c:pt idx="95188">
                  <c:v>15.200210999999999</c:v>
                </c:pt>
                <c:pt idx="95189">
                  <c:v>15.193474</c:v>
                </c:pt>
                <c:pt idx="95190">
                  <c:v>15.189454</c:v>
                </c:pt>
                <c:pt idx="95191">
                  <c:v>15.197357999999999</c:v>
                </c:pt>
                <c:pt idx="95192">
                  <c:v>15.192242999999999</c:v>
                </c:pt>
                <c:pt idx="95193">
                  <c:v>15.188174999999999</c:v>
                </c:pt>
                <c:pt idx="95194">
                  <c:v>15.205177000000001</c:v>
                </c:pt>
                <c:pt idx="95195">
                  <c:v>15.209758000000001</c:v>
                </c:pt>
                <c:pt idx="95196">
                  <c:v>15.200328000000001</c:v>
                </c:pt>
                <c:pt idx="95197">
                  <c:v>15.205470999999999</c:v>
                </c:pt>
                <c:pt idx="95198">
                  <c:v>15.211487999999999</c:v>
                </c:pt>
                <c:pt idx="95199">
                  <c:v>15.20224</c:v>
                </c:pt>
                <c:pt idx="95200">
                  <c:v>15.19699</c:v>
                </c:pt>
                <c:pt idx="95201">
                  <c:v>15.201639999999999</c:v>
                </c:pt>
                <c:pt idx="95202">
                  <c:v>15.197253</c:v>
                </c:pt>
                <c:pt idx="95203">
                  <c:v>15.194889999999999</c:v>
                </c:pt>
                <c:pt idx="95204">
                  <c:v>15.20185</c:v>
                </c:pt>
                <c:pt idx="95205">
                  <c:v>15.198176999999999</c:v>
                </c:pt>
                <c:pt idx="95206">
                  <c:v>15.194314</c:v>
                </c:pt>
                <c:pt idx="95207">
                  <c:v>15.203034000000001</c:v>
                </c:pt>
                <c:pt idx="95208">
                  <c:v>15.204783000000001</c:v>
                </c:pt>
                <c:pt idx="95209">
                  <c:v>15.197806999999999</c:v>
                </c:pt>
                <c:pt idx="95210">
                  <c:v>15.202591999999999</c:v>
                </c:pt>
                <c:pt idx="95211">
                  <c:v>15.208368999999999</c:v>
                </c:pt>
                <c:pt idx="95212">
                  <c:v>15.199348000000001</c:v>
                </c:pt>
                <c:pt idx="95213">
                  <c:v>15.19571</c:v>
                </c:pt>
                <c:pt idx="95214">
                  <c:v>15.201506999999999</c:v>
                </c:pt>
                <c:pt idx="95215">
                  <c:v>15.199047</c:v>
                </c:pt>
                <c:pt idx="95216">
                  <c:v>15.196249</c:v>
                </c:pt>
                <c:pt idx="95217">
                  <c:v>15.201397</c:v>
                </c:pt>
                <c:pt idx="95218">
                  <c:v>15.201905</c:v>
                </c:pt>
                <c:pt idx="95219">
                  <c:v>15.196277</c:v>
                </c:pt>
                <c:pt idx="95220">
                  <c:v>15.200265</c:v>
                </c:pt>
                <c:pt idx="95221">
                  <c:v>15.206972</c:v>
                </c:pt>
                <c:pt idx="95222">
                  <c:v>15.199173999999999</c:v>
                </c:pt>
                <c:pt idx="95223">
                  <c:v>15.197604</c:v>
                </c:pt>
                <c:pt idx="95224">
                  <c:v>15.208295</c:v>
                </c:pt>
                <c:pt idx="95225">
                  <c:v>15.204105</c:v>
                </c:pt>
                <c:pt idx="95226">
                  <c:v>15.194376999999999</c:v>
                </c:pt>
                <c:pt idx="95227">
                  <c:v>15.200673999999999</c:v>
                </c:pt>
                <c:pt idx="95228">
                  <c:v>15.204026000000001</c:v>
                </c:pt>
                <c:pt idx="95229">
                  <c:v>15.192719</c:v>
                </c:pt>
                <c:pt idx="95230">
                  <c:v>15.195992</c:v>
                </c:pt>
                <c:pt idx="95231">
                  <c:v>15.207015</c:v>
                </c:pt>
                <c:pt idx="95232">
                  <c:v>15.201606999999999</c:v>
                </c:pt>
                <c:pt idx="95233">
                  <c:v>15.200733</c:v>
                </c:pt>
                <c:pt idx="95234">
                  <c:v>15.207618999999999</c:v>
                </c:pt>
                <c:pt idx="95235">
                  <c:v>15.207599999999999</c:v>
                </c:pt>
                <c:pt idx="95236">
                  <c:v>15.204589</c:v>
                </c:pt>
                <c:pt idx="95237">
                  <c:v>15.20786</c:v>
                </c:pt>
                <c:pt idx="95238">
                  <c:v>15.211003</c:v>
                </c:pt>
                <c:pt idx="95239">
                  <c:v>15.206609</c:v>
                </c:pt>
                <c:pt idx="95240">
                  <c:v>15.210489000000001</c:v>
                </c:pt>
                <c:pt idx="95241">
                  <c:v>15.211740000000001</c:v>
                </c:pt>
                <c:pt idx="95242">
                  <c:v>15.201298</c:v>
                </c:pt>
                <c:pt idx="95243">
                  <c:v>15.202479</c:v>
                </c:pt>
                <c:pt idx="95244">
                  <c:v>15.210114000000001</c:v>
                </c:pt>
                <c:pt idx="95245">
                  <c:v>15.206830999999999</c:v>
                </c:pt>
                <c:pt idx="95246">
                  <c:v>15.200654999999999</c:v>
                </c:pt>
                <c:pt idx="95247">
                  <c:v>15.205232000000001</c:v>
                </c:pt>
                <c:pt idx="95248">
                  <c:v>15.207247000000001</c:v>
                </c:pt>
                <c:pt idx="95249">
                  <c:v>15.201814000000001</c:v>
                </c:pt>
                <c:pt idx="95250">
                  <c:v>15.207197000000001</c:v>
                </c:pt>
                <c:pt idx="95251">
                  <c:v>15.211523</c:v>
                </c:pt>
                <c:pt idx="95252">
                  <c:v>15.206670000000001</c:v>
                </c:pt>
                <c:pt idx="95253">
                  <c:v>15.203682000000001</c:v>
                </c:pt>
                <c:pt idx="95254">
                  <c:v>15.207839999999999</c:v>
                </c:pt>
                <c:pt idx="95255">
                  <c:v>15.212296</c:v>
                </c:pt>
                <c:pt idx="95256">
                  <c:v>15.206861999999999</c:v>
                </c:pt>
                <c:pt idx="95257">
                  <c:v>15.206279</c:v>
                </c:pt>
                <c:pt idx="95258">
                  <c:v>15.208805999999999</c:v>
                </c:pt>
                <c:pt idx="95259">
                  <c:v>15.205648</c:v>
                </c:pt>
                <c:pt idx="95260">
                  <c:v>15.204637999999999</c:v>
                </c:pt>
                <c:pt idx="95261">
                  <c:v>15.208797000000001</c:v>
                </c:pt>
                <c:pt idx="95262">
                  <c:v>15.212222000000001</c:v>
                </c:pt>
                <c:pt idx="95263">
                  <c:v>15.207984</c:v>
                </c:pt>
                <c:pt idx="95264">
                  <c:v>15.207098</c:v>
                </c:pt>
                <c:pt idx="95265">
                  <c:v>15.206529</c:v>
                </c:pt>
                <c:pt idx="95266">
                  <c:v>15.203371000000001</c:v>
                </c:pt>
                <c:pt idx="95267">
                  <c:v>15.211359</c:v>
                </c:pt>
                <c:pt idx="95268">
                  <c:v>15.213502</c:v>
                </c:pt>
                <c:pt idx="95269">
                  <c:v>15.206466000000001</c:v>
                </c:pt>
                <c:pt idx="95270">
                  <c:v>15.21086</c:v>
                </c:pt>
                <c:pt idx="95271">
                  <c:v>15.214753</c:v>
                </c:pt>
                <c:pt idx="95272">
                  <c:v>15.210103999999999</c:v>
                </c:pt>
                <c:pt idx="95273">
                  <c:v>15.212012</c:v>
                </c:pt>
                <c:pt idx="95274">
                  <c:v>15.217477000000001</c:v>
                </c:pt>
                <c:pt idx="95275">
                  <c:v>15.210925</c:v>
                </c:pt>
                <c:pt idx="95276">
                  <c:v>15.208479000000001</c:v>
                </c:pt>
                <c:pt idx="95277">
                  <c:v>15.218655999999999</c:v>
                </c:pt>
                <c:pt idx="95278">
                  <c:v>15.217912</c:v>
                </c:pt>
                <c:pt idx="95279">
                  <c:v>15.213391</c:v>
                </c:pt>
                <c:pt idx="95280">
                  <c:v>15.215203000000001</c:v>
                </c:pt>
                <c:pt idx="95281">
                  <c:v>15.212937</c:v>
                </c:pt>
                <c:pt idx="95282">
                  <c:v>15.211021000000001</c:v>
                </c:pt>
                <c:pt idx="95283">
                  <c:v>15.215006000000001</c:v>
                </c:pt>
                <c:pt idx="95284">
                  <c:v>15.216689000000001</c:v>
                </c:pt>
                <c:pt idx="95285">
                  <c:v>15.210184</c:v>
                </c:pt>
                <c:pt idx="95286">
                  <c:v>15.212312000000001</c:v>
                </c:pt>
                <c:pt idx="95287">
                  <c:v>15.219844</c:v>
                </c:pt>
                <c:pt idx="95288">
                  <c:v>15.212414000000001</c:v>
                </c:pt>
                <c:pt idx="95289">
                  <c:v>15.208816000000001</c:v>
                </c:pt>
                <c:pt idx="95290">
                  <c:v>15.217014000000001</c:v>
                </c:pt>
                <c:pt idx="95291">
                  <c:v>15.216848000000001</c:v>
                </c:pt>
                <c:pt idx="95292">
                  <c:v>15.211058</c:v>
                </c:pt>
                <c:pt idx="95293">
                  <c:v>15.214083</c:v>
                </c:pt>
                <c:pt idx="95294">
                  <c:v>15.216901</c:v>
                </c:pt>
                <c:pt idx="95295">
                  <c:v>15.213317</c:v>
                </c:pt>
                <c:pt idx="95296">
                  <c:v>15.215446999999999</c:v>
                </c:pt>
                <c:pt idx="95297">
                  <c:v>15.214136999999999</c:v>
                </c:pt>
                <c:pt idx="95298">
                  <c:v>15.205762999999999</c:v>
                </c:pt>
                <c:pt idx="95299">
                  <c:v>15.210241</c:v>
                </c:pt>
                <c:pt idx="95300">
                  <c:v>15.216796</c:v>
                </c:pt>
                <c:pt idx="95301">
                  <c:v>15.215322</c:v>
                </c:pt>
                <c:pt idx="95302">
                  <c:v>15.217328999999999</c:v>
                </c:pt>
                <c:pt idx="95303">
                  <c:v>15.2197</c:v>
                </c:pt>
                <c:pt idx="95304">
                  <c:v>15.214439</c:v>
                </c:pt>
                <c:pt idx="95305">
                  <c:v>15.20786</c:v>
                </c:pt>
                <c:pt idx="95306">
                  <c:v>15.210407</c:v>
                </c:pt>
                <c:pt idx="95307">
                  <c:v>15.212149999999999</c:v>
                </c:pt>
                <c:pt idx="95308">
                  <c:v>15.210782</c:v>
                </c:pt>
                <c:pt idx="95309">
                  <c:v>15.216412999999999</c:v>
                </c:pt>
                <c:pt idx="95310">
                  <c:v>15.221719</c:v>
                </c:pt>
                <c:pt idx="95311">
                  <c:v>15.219328000000001</c:v>
                </c:pt>
                <c:pt idx="95312">
                  <c:v>15.217691</c:v>
                </c:pt>
                <c:pt idx="95313">
                  <c:v>15.227512000000001</c:v>
                </c:pt>
                <c:pt idx="95314">
                  <c:v>15.22842</c:v>
                </c:pt>
                <c:pt idx="95315">
                  <c:v>15.21576</c:v>
                </c:pt>
                <c:pt idx="95316">
                  <c:v>15.216086000000001</c:v>
                </c:pt>
                <c:pt idx="95317">
                  <c:v>15.222401</c:v>
                </c:pt>
                <c:pt idx="95318">
                  <c:v>15.223221000000001</c:v>
                </c:pt>
                <c:pt idx="95319">
                  <c:v>15.221093</c:v>
                </c:pt>
                <c:pt idx="95320">
                  <c:v>15.221272000000001</c:v>
                </c:pt>
                <c:pt idx="95321">
                  <c:v>15.220155</c:v>
                </c:pt>
                <c:pt idx="95322">
                  <c:v>15.217860999999999</c:v>
                </c:pt>
                <c:pt idx="95323">
                  <c:v>15.222037</c:v>
                </c:pt>
                <c:pt idx="95324">
                  <c:v>15.221598999999999</c:v>
                </c:pt>
                <c:pt idx="95325">
                  <c:v>15.216117000000001</c:v>
                </c:pt>
                <c:pt idx="95326">
                  <c:v>15.218745</c:v>
                </c:pt>
                <c:pt idx="95327">
                  <c:v>15.218356999999999</c:v>
                </c:pt>
                <c:pt idx="95328">
                  <c:v>15.216888000000001</c:v>
                </c:pt>
                <c:pt idx="95329">
                  <c:v>15.222604</c:v>
                </c:pt>
                <c:pt idx="95330">
                  <c:v>15.223673</c:v>
                </c:pt>
                <c:pt idx="95331">
                  <c:v>15.220482000000001</c:v>
                </c:pt>
                <c:pt idx="95332">
                  <c:v>15.223041</c:v>
                </c:pt>
                <c:pt idx="95333">
                  <c:v>15.223666</c:v>
                </c:pt>
                <c:pt idx="95334">
                  <c:v>15.218468</c:v>
                </c:pt>
                <c:pt idx="95335">
                  <c:v>15.222389</c:v>
                </c:pt>
                <c:pt idx="95336">
                  <c:v>15.226252000000001</c:v>
                </c:pt>
                <c:pt idx="95337">
                  <c:v>15.220230000000001</c:v>
                </c:pt>
                <c:pt idx="95338">
                  <c:v>15.219123</c:v>
                </c:pt>
                <c:pt idx="95339">
                  <c:v>15.223932</c:v>
                </c:pt>
                <c:pt idx="95340">
                  <c:v>15.225614999999999</c:v>
                </c:pt>
                <c:pt idx="95341">
                  <c:v>15.222165</c:v>
                </c:pt>
                <c:pt idx="95342">
                  <c:v>15.2224</c:v>
                </c:pt>
                <c:pt idx="95343">
                  <c:v>15.224781</c:v>
                </c:pt>
                <c:pt idx="95344">
                  <c:v>15.218654000000001</c:v>
                </c:pt>
                <c:pt idx="95345">
                  <c:v>15.219367999999999</c:v>
                </c:pt>
                <c:pt idx="95346">
                  <c:v>15.2255</c:v>
                </c:pt>
                <c:pt idx="95347">
                  <c:v>15.220454999999999</c:v>
                </c:pt>
                <c:pt idx="95348">
                  <c:v>15.216459</c:v>
                </c:pt>
                <c:pt idx="95349">
                  <c:v>15.21991</c:v>
                </c:pt>
                <c:pt idx="95350">
                  <c:v>15.218442</c:v>
                </c:pt>
                <c:pt idx="95351">
                  <c:v>15.214527</c:v>
                </c:pt>
                <c:pt idx="95352">
                  <c:v>15.22406</c:v>
                </c:pt>
                <c:pt idx="95353">
                  <c:v>15.230651</c:v>
                </c:pt>
                <c:pt idx="95354">
                  <c:v>15.222249</c:v>
                </c:pt>
                <c:pt idx="95355">
                  <c:v>15.221734</c:v>
                </c:pt>
                <c:pt idx="95356">
                  <c:v>15.227428</c:v>
                </c:pt>
                <c:pt idx="95357">
                  <c:v>15.225939</c:v>
                </c:pt>
                <c:pt idx="95358">
                  <c:v>15.224246000000001</c:v>
                </c:pt>
                <c:pt idx="95359">
                  <c:v>15.230111000000001</c:v>
                </c:pt>
                <c:pt idx="95360">
                  <c:v>15.228073999999999</c:v>
                </c:pt>
                <c:pt idx="95361">
                  <c:v>15.218225</c:v>
                </c:pt>
                <c:pt idx="95362">
                  <c:v>15.224360000000001</c:v>
                </c:pt>
                <c:pt idx="95363">
                  <c:v>15.229205</c:v>
                </c:pt>
                <c:pt idx="95364">
                  <c:v>15.222413</c:v>
                </c:pt>
                <c:pt idx="95365">
                  <c:v>15.224086</c:v>
                </c:pt>
                <c:pt idx="95366">
                  <c:v>15.225063</c:v>
                </c:pt>
                <c:pt idx="95367">
                  <c:v>15.218855</c:v>
                </c:pt>
                <c:pt idx="95368">
                  <c:v>15.220203</c:v>
                </c:pt>
                <c:pt idx="95369">
                  <c:v>15.228116999999999</c:v>
                </c:pt>
                <c:pt idx="95370">
                  <c:v>15.228579999999999</c:v>
                </c:pt>
                <c:pt idx="95371">
                  <c:v>15.226075</c:v>
                </c:pt>
                <c:pt idx="95372">
                  <c:v>15.231206</c:v>
                </c:pt>
                <c:pt idx="95373">
                  <c:v>15.229231</c:v>
                </c:pt>
                <c:pt idx="95374">
                  <c:v>15.226096999999999</c:v>
                </c:pt>
                <c:pt idx="95375">
                  <c:v>15.235977</c:v>
                </c:pt>
                <c:pt idx="95376">
                  <c:v>15.236946</c:v>
                </c:pt>
                <c:pt idx="95377">
                  <c:v>15.2286</c:v>
                </c:pt>
                <c:pt idx="95378">
                  <c:v>15.232253999999999</c:v>
                </c:pt>
                <c:pt idx="95379">
                  <c:v>15.234195</c:v>
                </c:pt>
                <c:pt idx="95380">
                  <c:v>15.224766000000001</c:v>
                </c:pt>
                <c:pt idx="95381">
                  <c:v>15.226834999999999</c:v>
                </c:pt>
                <c:pt idx="95382">
                  <c:v>15.234849000000001</c:v>
                </c:pt>
                <c:pt idx="95383">
                  <c:v>15.231472999999999</c:v>
                </c:pt>
                <c:pt idx="95384">
                  <c:v>15.229998</c:v>
                </c:pt>
                <c:pt idx="95385">
                  <c:v>15.233001</c:v>
                </c:pt>
                <c:pt idx="95386">
                  <c:v>15.233226</c:v>
                </c:pt>
                <c:pt idx="95387">
                  <c:v>15.231239</c:v>
                </c:pt>
                <c:pt idx="95388">
                  <c:v>15.231653</c:v>
                </c:pt>
                <c:pt idx="95389">
                  <c:v>15.233309999999999</c:v>
                </c:pt>
                <c:pt idx="95390">
                  <c:v>15.227414</c:v>
                </c:pt>
                <c:pt idx="95391">
                  <c:v>15.228476000000001</c:v>
                </c:pt>
                <c:pt idx="95392">
                  <c:v>15.234283</c:v>
                </c:pt>
                <c:pt idx="95393">
                  <c:v>15.228840999999999</c:v>
                </c:pt>
                <c:pt idx="95394">
                  <c:v>15.227978</c:v>
                </c:pt>
                <c:pt idx="95395">
                  <c:v>15.232113</c:v>
                </c:pt>
                <c:pt idx="95396">
                  <c:v>15.229884999999999</c:v>
                </c:pt>
                <c:pt idx="95397">
                  <c:v>15.227826</c:v>
                </c:pt>
                <c:pt idx="95398">
                  <c:v>15.232813</c:v>
                </c:pt>
                <c:pt idx="95399">
                  <c:v>15.237527</c:v>
                </c:pt>
                <c:pt idx="95400">
                  <c:v>15.230426</c:v>
                </c:pt>
                <c:pt idx="95401">
                  <c:v>15.227969999999999</c:v>
                </c:pt>
                <c:pt idx="95402">
                  <c:v>15.233257</c:v>
                </c:pt>
                <c:pt idx="95403">
                  <c:v>15.230022999999999</c:v>
                </c:pt>
                <c:pt idx="95404">
                  <c:v>15.228020000000001</c:v>
                </c:pt>
                <c:pt idx="95405">
                  <c:v>15.233104000000001</c:v>
                </c:pt>
                <c:pt idx="95406">
                  <c:v>15.236806</c:v>
                </c:pt>
                <c:pt idx="95407">
                  <c:v>15.232006999999999</c:v>
                </c:pt>
                <c:pt idx="95408">
                  <c:v>15.230378</c:v>
                </c:pt>
                <c:pt idx="95409">
                  <c:v>15.235412999999999</c:v>
                </c:pt>
                <c:pt idx="95410">
                  <c:v>15.232685999999999</c:v>
                </c:pt>
                <c:pt idx="95411">
                  <c:v>15.229926000000001</c:v>
                </c:pt>
                <c:pt idx="95412">
                  <c:v>15.234756000000001</c:v>
                </c:pt>
                <c:pt idx="95413">
                  <c:v>15.236193999999999</c:v>
                </c:pt>
                <c:pt idx="95414">
                  <c:v>15.229234</c:v>
                </c:pt>
                <c:pt idx="95415">
                  <c:v>15.227205</c:v>
                </c:pt>
                <c:pt idx="95416">
                  <c:v>15.228927000000001</c:v>
                </c:pt>
                <c:pt idx="95417">
                  <c:v>15.228089000000001</c:v>
                </c:pt>
                <c:pt idx="95418">
                  <c:v>15.237717</c:v>
                </c:pt>
                <c:pt idx="95419">
                  <c:v>15.245243</c:v>
                </c:pt>
                <c:pt idx="95420">
                  <c:v>15.239471999999999</c:v>
                </c:pt>
                <c:pt idx="95421">
                  <c:v>15.240631</c:v>
                </c:pt>
                <c:pt idx="95422">
                  <c:v>15.244795</c:v>
                </c:pt>
                <c:pt idx="95423">
                  <c:v>15.236207</c:v>
                </c:pt>
                <c:pt idx="95424">
                  <c:v>15.228382999999999</c:v>
                </c:pt>
                <c:pt idx="95425">
                  <c:v>15.234190999999999</c:v>
                </c:pt>
                <c:pt idx="95426">
                  <c:v>15.234923999999999</c:v>
                </c:pt>
                <c:pt idx="95427">
                  <c:v>15.228434999999999</c:v>
                </c:pt>
                <c:pt idx="95428">
                  <c:v>15.232431999999999</c:v>
                </c:pt>
                <c:pt idx="95429">
                  <c:v>15.234643999999999</c:v>
                </c:pt>
                <c:pt idx="95430">
                  <c:v>15.232237</c:v>
                </c:pt>
                <c:pt idx="95431">
                  <c:v>15.237158000000001</c:v>
                </c:pt>
                <c:pt idx="95432">
                  <c:v>15.242235000000001</c:v>
                </c:pt>
                <c:pt idx="95433">
                  <c:v>15.239133000000001</c:v>
                </c:pt>
                <c:pt idx="95434">
                  <c:v>15.237121</c:v>
                </c:pt>
                <c:pt idx="95435">
                  <c:v>15.241621</c:v>
                </c:pt>
                <c:pt idx="95436">
                  <c:v>15.238397000000001</c:v>
                </c:pt>
                <c:pt idx="95437">
                  <c:v>15.233465000000001</c:v>
                </c:pt>
                <c:pt idx="95438">
                  <c:v>15.240093999999999</c:v>
                </c:pt>
                <c:pt idx="95439">
                  <c:v>15.237399</c:v>
                </c:pt>
                <c:pt idx="95440">
                  <c:v>15.231038</c:v>
                </c:pt>
                <c:pt idx="95441">
                  <c:v>15.23992</c:v>
                </c:pt>
                <c:pt idx="95442">
                  <c:v>15.246675</c:v>
                </c:pt>
                <c:pt idx="95443">
                  <c:v>15.237427</c:v>
                </c:pt>
                <c:pt idx="95444">
                  <c:v>15.232521</c:v>
                </c:pt>
                <c:pt idx="95445">
                  <c:v>15.243772999999999</c:v>
                </c:pt>
                <c:pt idx="95446">
                  <c:v>15.243004000000001</c:v>
                </c:pt>
                <c:pt idx="95447">
                  <c:v>15.236706</c:v>
                </c:pt>
                <c:pt idx="95448">
                  <c:v>15.247467</c:v>
                </c:pt>
                <c:pt idx="95449">
                  <c:v>15.249396000000001</c:v>
                </c:pt>
                <c:pt idx="95450">
                  <c:v>15.236791999999999</c:v>
                </c:pt>
                <c:pt idx="95451">
                  <c:v>15.238255000000001</c:v>
                </c:pt>
                <c:pt idx="95452">
                  <c:v>15.247116</c:v>
                </c:pt>
                <c:pt idx="95453">
                  <c:v>15.239236</c:v>
                </c:pt>
                <c:pt idx="95454">
                  <c:v>15.233568</c:v>
                </c:pt>
                <c:pt idx="95455">
                  <c:v>15.244892999999999</c:v>
                </c:pt>
                <c:pt idx="95456">
                  <c:v>15.242146999999999</c:v>
                </c:pt>
                <c:pt idx="95457">
                  <c:v>15.235284</c:v>
                </c:pt>
                <c:pt idx="95458">
                  <c:v>15.247199999999999</c:v>
                </c:pt>
                <c:pt idx="95459">
                  <c:v>15.24818</c:v>
                </c:pt>
                <c:pt idx="95460">
                  <c:v>15.236632999999999</c:v>
                </c:pt>
                <c:pt idx="95461">
                  <c:v>15.240372000000001</c:v>
                </c:pt>
                <c:pt idx="95462">
                  <c:v>15.248583</c:v>
                </c:pt>
                <c:pt idx="95463">
                  <c:v>15.239673</c:v>
                </c:pt>
                <c:pt idx="95464">
                  <c:v>15.237289000000001</c:v>
                </c:pt>
                <c:pt idx="95465">
                  <c:v>15.245111</c:v>
                </c:pt>
                <c:pt idx="95466">
                  <c:v>15.238410999999999</c:v>
                </c:pt>
                <c:pt idx="95467">
                  <c:v>15.237693</c:v>
                </c:pt>
                <c:pt idx="95468">
                  <c:v>15.246243</c:v>
                </c:pt>
                <c:pt idx="95469">
                  <c:v>15.243315000000001</c:v>
                </c:pt>
                <c:pt idx="95470">
                  <c:v>15.241501</c:v>
                </c:pt>
                <c:pt idx="95471">
                  <c:v>15.246729</c:v>
                </c:pt>
                <c:pt idx="95472">
                  <c:v>15.246755</c:v>
                </c:pt>
                <c:pt idx="95473">
                  <c:v>15.241866</c:v>
                </c:pt>
                <c:pt idx="95474">
                  <c:v>15.244859999999999</c:v>
                </c:pt>
                <c:pt idx="95475">
                  <c:v>15.245853</c:v>
                </c:pt>
                <c:pt idx="95476">
                  <c:v>15.238561000000001</c:v>
                </c:pt>
                <c:pt idx="95477">
                  <c:v>15.240971</c:v>
                </c:pt>
                <c:pt idx="95478">
                  <c:v>15.245671</c:v>
                </c:pt>
                <c:pt idx="95479">
                  <c:v>15.241484</c:v>
                </c:pt>
                <c:pt idx="95480">
                  <c:v>15.241156</c:v>
                </c:pt>
                <c:pt idx="95481">
                  <c:v>15.251661</c:v>
                </c:pt>
                <c:pt idx="95482">
                  <c:v>15.254265</c:v>
                </c:pt>
                <c:pt idx="95483">
                  <c:v>15.245616999999999</c:v>
                </c:pt>
                <c:pt idx="95484">
                  <c:v>15.249949000000001</c:v>
                </c:pt>
                <c:pt idx="95485">
                  <c:v>15.254443</c:v>
                </c:pt>
                <c:pt idx="95486">
                  <c:v>15.247350000000001</c:v>
                </c:pt>
                <c:pt idx="95487">
                  <c:v>15.246532999999999</c:v>
                </c:pt>
                <c:pt idx="95488">
                  <c:v>15.250215000000001</c:v>
                </c:pt>
                <c:pt idx="95489">
                  <c:v>15.246658</c:v>
                </c:pt>
                <c:pt idx="95490">
                  <c:v>15.242084</c:v>
                </c:pt>
                <c:pt idx="95491">
                  <c:v>15.249140000000001</c:v>
                </c:pt>
                <c:pt idx="95492">
                  <c:v>15.254003000000001</c:v>
                </c:pt>
                <c:pt idx="95493">
                  <c:v>15.244686</c:v>
                </c:pt>
                <c:pt idx="95494">
                  <c:v>15.246465000000001</c:v>
                </c:pt>
                <c:pt idx="95495">
                  <c:v>15.257443</c:v>
                </c:pt>
                <c:pt idx="95496">
                  <c:v>15.254137999999999</c:v>
                </c:pt>
                <c:pt idx="95497">
                  <c:v>15.246686</c:v>
                </c:pt>
                <c:pt idx="95498">
                  <c:v>15.249475</c:v>
                </c:pt>
                <c:pt idx="95499">
                  <c:v>15.24816</c:v>
                </c:pt>
                <c:pt idx="95500">
                  <c:v>15.238068</c:v>
                </c:pt>
                <c:pt idx="95501">
                  <c:v>15.244526</c:v>
                </c:pt>
                <c:pt idx="95502">
                  <c:v>15.25197</c:v>
                </c:pt>
                <c:pt idx="95503">
                  <c:v>15.245784</c:v>
                </c:pt>
                <c:pt idx="95504">
                  <c:v>15.250677</c:v>
                </c:pt>
                <c:pt idx="95505">
                  <c:v>15.256788</c:v>
                </c:pt>
                <c:pt idx="95506">
                  <c:v>15.248748000000001</c:v>
                </c:pt>
                <c:pt idx="95507">
                  <c:v>15.248227</c:v>
                </c:pt>
                <c:pt idx="95508">
                  <c:v>15.256109</c:v>
                </c:pt>
                <c:pt idx="95509">
                  <c:v>15.25028</c:v>
                </c:pt>
                <c:pt idx="95510">
                  <c:v>15.241248000000001</c:v>
                </c:pt>
                <c:pt idx="95511">
                  <c:v>15.247904999999999</c:v>
                </c:pt>
                <c:pt idx="95512">
                  <c:v>15.248393</c:v>
                </c:pt>
                <c:pt idx="95513">
                  <c:v>15.241614</c:v>
                </c:pt>
                <c:pt idx="95514">
                  <c:v>15.248061</c:v>
                </c:pt>
                <c:pt idx="95515">
                  <c:v>15.254296999999999</c:v>
                </c:pt>
                <c:pt idx="95516">
                  <c:v>15.252859000000001</c:v>
                </c:pt>
                <c:pt idx="95517">
                  <c:v>15.253672</c:v>
                </c:pt>
                <c:pt idx="95518">
                  <c:v>15.256401</c:v>
                </c:pt>
                <c:pt idx="95519">
                  <c:v>15.252912999999999</c:v>
                </c:pt>
                <c:pt idx="95520">
                  <c:v>15.249129</c:v>
                </c:pt>
                <c:pt idx="95521">
                  <c:v>15.25243</c:v>
                </c:pt>
                <c:pt idx="95522">
                  <c:v>15.249048</c:v>
                </c:pt>
                <c:pt idx="95523">
                  <c:v>15.244766</c:v>
                </c:pt>
                <c:pt idx="95524">
                  <c:v>15.250647000000001</c:v>
                </c:pt>
                <c:pt idx="95525">
                  <c:v>15.254087</c:v>
                </c:pt>
                <c:pt idx="95526">
                  <c:v>15.253088999999999</c:v>
                </c:pt>
                <c:pt idx="95527">
                  <c:v>15.257548999999999</c:v>
                </c:pt>
                <c:pt idx="95528">
                  <c:v>15.261502</c:v>
                </c:pt>
                <c:pt idx="95529">
                  <c:v>15.253182000000001</c:v>
                </c:pt>
                <c:pt idx="95530">
                  <c:v>15.250531000000001</c:v>
                </c:pt>
                <c:pt idx="95531">
                  <c:v>15.260813000000001</c:v>
                </c:pt>
                <c:pt idx="95532">
                  <c:v>15.255836</c:v>
                </c:pt>
                <c:pt idx="95533">
                  <c:v>15.245578999999999</c:v>
                </c:pt>
                <c:pt idx="95534">
                  <c:v>15.249651</c:v>
                </c:pt>
                <c:pt idx="95535">
                  <c:v>15.254999</c:v>
                </c:pt>
                <c:pt idx="95536">
                  <c:v>15.253894000000001</c:v>
                </c:pt>
                <c:pt idx="95537">
                  <c:v>15.25595</c:v>
                </c:pt>
                <c:pt idx="95538">
                  <c:v>15.259717</c:v>
                </c:pt>
                <c:pt idx="95539">
                  <c:v>15.255644</c:v>
                </c:pt>
                <c:pt idx="95540">
                  <c:v>15.252863</c:v>
                </c:pt>
                <c:pt idx="95541">
                  <c:v>15.256921</c:v>
                </c:pt>
                <c:pt idx="95542">
                  <c:v>15.256599</c:v>
                </c:pt>
                <c:pt idx="95543">
                  <c:v>15.254261</c:v>
                </c:pt>
                <c:pt idx="95544">
                  <c:v>15.255796999999999</c:v>
                </c:pt>
                <c:pt idx="95545">
                  <c:v>15.255129</c:v>
                </c:pt>
                <c:pt idx="95546">
                  <c:v>15.251111</c:v>
                </c:pt>
                <c:pt idx="95547">
                  <c:v>15.254398999999999</c:v>
                </c:pt>
                <c:pt idx="95548">
                  <c:v>15.261402</c:v>
                </c:pt>
                <c:pt idx="95549">
                  <c:v>15.256292999999999</c:v>
                </c:pt>
                <c:pt idx="95550">
                  <c:v>15.252946</c:v>
                </c:pt>
                <c:pt idx="95551">
                  <c:v>15.262779999999999</c:v>
                </c:pt>
                <c:pt idx="95552">
                  <c:v>15.263509000000001</c:v>
                </c:pt>
                <c:pt idx="95553">
                  <c:v>15.253501</c:v>
                </c:pt>
                <c:pt idx="95554">
                  <c:v>15.255653000000001</c:v>
                </c:pt>
                <c:pt idx="95555">
                  <c:v>15.264718999999999</c:v>
                </c:pt>
                <c:pt idx="95556">
                  <c:v>15.261144</c:v>
                </c:pt>
                <c:pt idx="95557">
                  <c:v>15.257481</c:v>
                </c:pt>
                <c:pt idx="95558">
                  <c:v>15.257469</c:v>
                </c:pt>
                <c:pt idx="95559">
                  <c:v>15.252068</c:v>
                </c:pt>
                <c:pt idx="95560">
                  <c:v>15.254956</c:v>
                </c:pt>
                <c:pt idx="95561">
                  <c:v>15.260344999999999</c:v>
                </c:pt>
                <c:pt idx="95562">
                  <c:v>15.259864</c:v>
                </c:pt>
                <c:pt idx="95563">
                  <c:v>15.260083</c:v>
                </c:pt>
                <c:pt idx="95564">
                  <c:v>15.259650000000001</c:v>
                </c:pt>
                <c:pt idx="95565">
                  <c:v>15.259919</c:v>
                </c:pt>
                <c:pt idx="95566">
                  <c:v>15.258124</c:v>
                </c:pt>
                <c:pt idx="95567">
                  <c:v>15.260514000000001</c:v>
                </c:pt>
                <c:pt idx="95568">
                  <c:v>15.266235</c:v>
                </c:pt>
                <c:pt idx="95569">
                  <c:v>15.260464000000001</c:v>
                </c:pt>
                <c:pt idx="95570">
                  <c:v>15.255319</c:v>
                </c:pt>
                <c:pt idx="95571">
                  <c:v>15.258139999999999</c:v>
                </c:pt>
                <c:pt idx="95572">
                  <c:v>15.256881</c:v>
                </c:pt>
                <c:pt idx="95573">
                  <c:v>15.25526</c:v>
                </c:pt>
                <c:pt idx="95574">
                  <c:v>15.262437</c:v>
                </c:pt>
                <c:pt idx="95575">
                  <c:v>15.266435</c:v>
                </c:pt>
                <c:pt idx="95576">
                  <c:v>15.259550000000001</c:v>
                </c:pt>
                <c:pt idx="95577">
                  <c:v>15.259327000000001</c:v>
                </c:pt>
                <c:pt idx="95578">
                  <c:v>15.265082</c:v>
                </c:pt>
                <c:pt idx="95579">
                  <c:v>15.266169</c:v>
                </c:pt>
                <c:pt idx="95580">
                  <c:v>15.262453000000001</c:v>
                </c:pt>
                <c:pt idx="95581">
                  <c:v>15.260671</c:v>
                </c:pt>
                <c:pt idx="95582">
                  <c:v>15.260880999999999</c:v>
                </c:pt>
                <c:pt idx="95583">
                  <c:v>15.258894</c:v>
                </c:pt>
                <c:pt idx="95584">
                  <c:v>15.264099</c:v>
                </c:pt>
                <c:pt idx="95585">
                  <c:v>15.267716999999999</c:v>
                </c:pt>
                <c:pt idx="95586">
                  <c:v>15.262397</c:v>
                </c:pt>
                <c:pt idx="95587">
                  <c:v>15.265616</c:v>
                </c:pt>
                <c:pt idx="95588">
                  <c:v>15.268986999999999</c:v>
                </c:pt>
                <c:pt idx="95589">
                  <c:v>15.264328000000001</c:v>
                </c:pt>
                <c:pt idx="95590">
                  <c:v>15.265454999999999</c:v>
                </c:pt>
                <c:pt idx="95591">
                  <c:v>15.271921000000001</c:v>
                </c:pt>
                <c:pt idx="95592">
                  <c:v>15.266533000000001</c:v>
                </c:pt>
                <c:pt idx="95593">
                  <c:v>15.257331000000001</c:v>
                </c:pt>
                <c:pt idx="95594">
                  <c:v>15.262280000000001</c:v>
                </c:pt>
                <c:pt idx="95595">
                  <c:v>15.264704</c:v>
                </c:pt>
                <c:pt idx="95596">
                  <c:v>15.259487999999999</c:v>
                </c:pt>
                <c:pt idx="95597">
                  <c:v>15.263776999999999</c:v>
                </c:pt>
                <c:pt idx="95598">
                  <c:v>15.267111999999999</c:v>
                </c:pt>
                <c:pt idx="95599">
                  <c:v>15.261024000000001</c:v>
                </c:pt>
                <c:pt idx="95600">
                  <c:v>15.260062</c:v>
                </c:pt>
                <c:pt idx="95601">
                  <c:v>15.268174999999999</c:v>
                </c:pt>
                <c:pt idx="95602">
                  <c:v>15.270443</c:v>
                </c:pt>
                <c:pt idx="95603">
                  <c:v>15.268624000000001</c:v>
                </c:pt>
                <c:pt idx="95604">
                  <c:v>15.268389000000001</c:v>
                </c:pt>
                <c:pt idx="95605">
                  <c:v>15.265421</c:v>
                </c:pt>
                <c:pt idx="95606">
                  <c:v>15.264343</c:v>
                </c:pt>
                <c:pt idx="95607">
                  <c:v>15.26488</c:v>
                </c:pt>
                <c:pt idx="95608">
                  <c:v>15.264252000000001</c:v>
                </c:pt>
                <c:pt idx="95609">
                  <c:v>15.262216</c:v>
                </c:pt>
                <c:pt idx="95610">
                  <c:v>15.261752</c:v>
                </c:pt>
                <c:pt idx="95611">
                  <c:v>15.269761000000001</c:v>
                </c:pt>
                <c:pt idx="95612">
                  <c:v>15.271566999999999</c:v>
                </c:pt>
                <c:pt idx="95613">
                  <c:v>15.268179999999999</c:v>
                </c:pt>
                <c:pt idx="95614">
                  <c:v>15.273879000000001</c:v>
                </c:pt>
                <c:pt idx="95615">
                  <c:v>15.273407000000001</c:v>
                </c:pt>
                <c:pt idx="95616">
                  <c:v>15.268753999999999</c:v>
                </c:pt>
                <c:pt idx="95617">
                  <c:v>15.275745000000001</c:v>
                </c:pt>
                <c:pt idx="95618">
                  <c:v>15.276491</c:v>
                </c:pt>
                <c:pt idx="95619">
                  <c:v>15.263458999999999</c:v>
                </c:pt>
                <c:pt idx="95620">
                  <c:v>15.260615</c:v>
                </c:pt>
                <c:pt idx="95621">
                  <c:v>15.268096999999999</c:v>
                </c:pt>
                <c:pt idx="95622">
                  <c:v>15.266230999999999</c:v>
                </c:pt>
                <c:pt idx="95623">
                  <c:v>15.263135999999999</c:v>
                </c:pt>
                <c:pt idx="95624">
                  <c:v>15.267208</c:v>
                </c:pt>
                <c:pt idx="95625">
                  <c:v>15.268609</c:v>
                </c:pt>
                <c:pt idx="95626">
                  <c:v>15.268481</c:v>
                </c:pt>
                <c:pt idx="95627">
                  <c:v>15.269454</c:v>
                </c:pt>
                <c:pt idx="95628">
                  <c:v>15.269613</c:v>
                </c:pt>
                <c:pt idx="95629">
                  <c:v>15.268643000000001</c:v>
                </c:pt>
                <c:pt idx="95630">
                  <c:v>15.272050999999999</c:v>
                </c:pt>
                <c:pt idx="95631">
                  <c:v>15.275035000000001</c:v>
                </c:pt>
                <c:pt idx="95632">
                  <c:v>15.266548999999999</c:v>
                </c:pt>
                <c:pt idx="95633">
                  <c:v>15.265701</c:v>
                </c:pt>
                <c:pt idx="95634">
                  <c:v>15.274163</c:v>
                </c:pt>
                <c:pt idx="95635">
                  <c:v>15.271565000000001</c:v>
                </c:pt>
                <c:pt idx="95636">
                  <c:v>15.271774000000001</c:v>
                </c:pt>
                <c:pt idx="95637">
                  <c:v>15.279404</c:v>
                </c:pt>
                <c:pt idx="95638">
                  <c:v>15.276120000000001</c:v>
                </c:pt>
                <c:pt idx="95639">
                  <c:v>15.269066</c:v>
                </c:pt>
                <c:pt idx="95640">
                  <c:v>15.272857999999999</c:v>
                </c:pt>
                <c:pt idx="95641">
                  <c:v>15.274217</c:v>
                </c:pt>
                <c:pt idx="95642">
                  <c:v>15.268468</c:v>
                </c:pt>
                <c:pt idx="95643">
                  <c:v>15.269259999999999</c:v>
                </c:pt>
                <c:pt idx="95644">
                  <c:v>15.271634000000001</c:v>
                </c:pt>
                <c:pt idx="95645">
                  <c:v>15.270066</c:v>
                </c:pt>
                <c:pt idx="95646">
                  <c:v>15.268495</c:v>
                </c:pt>
                <c:pt idx="95647">
                  <c:v>15.272492</c:v>
                </c:pt>
                <c:pt idx="95648">
                  <c:v>15.275054000000001</c:v>
                </c:pt>
                <c:pt idx="95649">
                  <c:v>15.267879000000001</c:v>
                </c:pt>
                <c:pt idx="95650">
                  <c:v>15.275153</c:v>
                </c:pt>
                <c:pt idx="95651">
                  <c:v>15.285504</c:v>
                </c:pt>
                <c:pt idx="95652">
                  <c:v>15.275342</c:v>
                </c:pt>
                <c:pt idx="95653">
                  <c:v>15.275039</c:v>
                </c:pt>
                <c:pt idx="95654">
                  <c:v>15.284295</c:v>
                </c:pt>
                <c:pt idx="95655">
                  <c:v>15.279036</c:v>
                </c:pt>
                <c:pt idx="95656">
                  <c:v>15.271125</c:v>
                </c:pt>
                <c:pt idx="95657">
                  <c:v>15.275646</c:v>
                </c:pt>
                <c:pt idx="95658">
                  <c:v>15.279268999999999</c:v>
                </c:pt>
                <c:pt idx="95659">
                  <c:v>15.273818</c:v>
                </c:pt>
                <c:pt idx="95660">
                  <c:v>15.273939</c:v>
                </c:pt>
                <c:pt idx="95661">
                  <c:v>15.275188</c:v>
                </c:pt>
                <c:pt idx="95662">
                  <c:v>15.274735</c:v>
                </c:pt>
                <c:pt idx="95663">
                  <c:v>15.277156</c:v>
                </c:pt>
                <c:pt idx="95664">
                  <c:v>15.276808000000001</c:v>
                </c:pt>
                <c:pt idx="95665">
                  <c:v>15.274234999999999</c:v>
                </c:pt>
                <c:pt idx="95666">
                  <c:v>15.27308</c:v>
                </c:pt>
                <c:pt idx="95667">
                  <c:v>15.277224</c:v>
                </c:pt>
                <c:pt idx="95668">
                  <c:v>15.275644</c:v>
                </c:pt>
                <c:pt idx="95669">
                  <c:v>15.270906</c:v>
                </c:pt>
                <c:pt idx="95670">
                  <c:v>15.277654</c:v>
                </c:pt>
                <c:pt idx="95671">
                  <c:v>15.277995000000001</c:v>
                </c:pt>
                <c:pt idx="95672">
                  <c:v>15.27004</c:v>
                </c:pt>
                <c:pt idx="95673">
                  <c:v>15.275672999999999</c:v>
                </c:pt>
                <c:pt idx="95674">
                  <c:v>15.284401000000001</c:v>
                </c:pt>
                <c:pt idx="95675">
                  <c:v>15.278304</c:v>
                </c:pt>
                <c:pt idx="95676">
                  <c:v>15.274850000000001</c:v>
                </c:pt>
                <c:pt idx="95677">
                  <c:v>15.283289</c:v>
                </c:pt>
                <c:pt idx="95678">
                  <c:v>15.280341999999999</c:v>
                </c:pt>
                <c:pt idx="95679">
                  <c:v>15.27338</c:v>
                </c:pt>
                <c:pt idx="95680">
                  <c:v>15.282766000000001</c:v>
                </c:pt>
                <c:pt idx="95681">
                  <c:v>15.286372999999999</c:v>
                </c:pt>
                <c:pt idx="95682">
                  <c:v>15.278104000000001</c:v>
                </c:pt>
                <c:pt idx="95683">
                  <c:v>15.27764</c:v>
                </c:pt>
                <c:pt idx="95684">
                  <c:v>15.281131999999999</c:v>
                </c:pt>
                <c:pt idx="95685">
                  <c:v>15.277906</c:v>
                </c:pt>
                <c:pt idx="95686">
                  <c:v>15.273223</c:v>
                </c:pt>
                <c:pt idx="95687">
                  <c:v>15.275492</c:v>
                </c:pt>
                <c:pt idx="95688">
                  <c:v>15.274150000000001</c:v>
                </c:pt>
                <c:pt idx="95689">
                  <c:v>15.272437999999999</c:v>
                </c:pt>
                <c:pt idx="95690">
                  <c:v>15.2827</c:v>
                </c:pt>
                <c:pt idx="95691">
                  <c:v>15.286809999999999</c:v>
                </c:pt>
                <c:pt idx="95692">
                  <c:v>15.275707000000001</c:v>
                </c:pt>
                <c:pt idx="95693">
                  <c:v>15.277186</c:v>
                </c:pt>
                <c:pt idx="95694">
                  <c:v>15.289444</c:v>
                </c:pt>
                <c:pt idx="95695">
                  <c:v>15.282021</c:v>
                </c:pt>
                <c:pt idx="95696">
                  <c:v>15.279071999999999</c:v>
                </c:pt>
                <c:pt idx="95697">
                  <c:v>15.29302</c:v>
                </c:pt>
                <c:pt idx="95698">
                  <c:v>15.289389999999999</c:v>
                </c:pt>
                <c:pt idx="95699">
                  <c:v>15.282396</c:v>
                </c:pt>
                <c:pt idx="95700">
                  <c:v>15.289567999999999</c:v>
                </c:pt>
                <c:pt idx="95701">
                  <c:v>15.29003</c:v>
                </c:pt>
                <c:pt idx="95702">
                  <c:v>15.280811999999999</c:v>
                </c:pt>
                <c:pt idx="95703">
                  <c:v>15.279631</c:v>
                </c:pt>
                <c:pt idx="95704">
                  <c:v>15.285254</c:v>
                </c:pt>
                <c:pt idx="95705">
                  <c:v>15.282501</c:v>
                </c:pt>
                <c:pt idx="95706">
                  <c:v>15.283351</c:v>
                </c:pt>
                <c:pt idx="95707">
                  <c:v>15.285373999999999</c:v>
                </c:pt>
                <c:pt idx="95708">
                  <c:v>15.279007</c:v>
                </c:pt>
                <c:pt idx="95709">
                  <c:v>15.281521</c:v>
                </c:pt>
                <c:pt idx="95710">
                  <c:v>15.28989</c:v>
                </c:pt>
                <c:pt idx="95711">
                  <c:v>15.287799</c:v>
                </c:pt>
                <c:pt idx="95712">
                  <c:v>15.280355999999999</c:v>
                </c:pt>
                <c:pt idx="95713">
                  <c:v>15.282458</c:v>
                </c:pt>
                <c:pt idx="95714">
                  <c:v>15.282996000000001</c:v>
                </c:pt>
                <c:pt idx="95715">
                  <c:v>15.276198000000001</c:v>
                </c:pt>
                <c:pt idx="95716">
                  <c:v>15.284003</c:v>
                </c:pt>
                <c:pt idx="95717">
                  <c:v>15.291226999999999</c:v>
                </c:pt>
                <c:pt idx="95718">
                  <c:v>15.281546000000001</c:v>
                </c:pt>
                <c:pt idx="95719">
                  <c:v>15.283609</c:v>
                </c:pt>
                <c:pt idx="95720">
                  <c:v>15.294923000000001</c:v>
                </c:pt>
                <c:pt idx="95721">
                  <c:v>15.287238</c:v>
                </c:pt>
                <c:pt idx="95722">
                  <c:v>15.276662</c:v>
                </c:pt>
                <c:pt idx="95723">
                  <c:v>15.286872000000001</c:v>
                </c:pt>
                <c:pt idx="95724">
                  <c:v>15.292866</c:v>
                </c:pt>
                <c:pt idx="95725">
                  <c:v>15.284806</c:v>
                </c:pt>
                <c:pt idx="95726">
                  <c:v>15.284931</c:v>
                </c:pt>
                <c:pt idx="95727">
                  <c:v>15.286339999999999</c:v>
                </c:pt>
                <c:pt idx="95728">
                  <c:v>15.283424</c:v>
                </c:pt>
                <c:pt idx="95729">
                  <c:v>15.284238</c:v>
                </c:pt>
                <c:pt idx="95730">
                  <c:v>15.286766999999999</c:v>
                </c:pt>
                <c:pt idx="95731">
                  <c:v>15.287851</c:v>
                </c:pt>
                <c:pt idx="95732">
                  <c:v>15.286939</c:v>
                </c:pt>
                <c:pt idx="95733">
                  <c:v>15.287518</c:v>
                </c:pt>
                <c:pt idx="95734">
                  <c:v>15.284302</c:v>
                </c:pt>
                <c:pt idx="95735">
                  <c:v>15.280846</c:v>
                </c:pt>
                <c:pt idx="95736">
                  <c:v>15.287459</c:v>
                </c:pt>
                <c:pt idx="95737">
                  <c:v>15.290618</c:v>
                </c:pt>
                <c:pt idx="95738">
                  <c:v>15.288226999999999</c:v>
                </c:pt>
                <c:pt idx="95739">
                  <c:v>15.292023</c:v>
                </c:pt>
                <c:pt idx="95740">
                  <c:v>15.294081</c:v>
                </c:pt>
                <c:pt idx="95741">
                  <c:v>15.287409999999999</c:v>
                </c:pt>
                <c:pt idx="95742">
                  <c:v>15.28341</c:v>
                </c:pt>
                <c:pt idx="95743">
                  <c:v>15.289201</c:v>
                </c:pt>
                <c:pt idx="95744">
                  <c:v>15.290891999999999</c:v>
                </c:pt>
                <c:pt idx="95745">
                  <c:v>15.28965</c:v>
                </c:pt>
                <c:pt idx="95746">
                  <c:v>15.29058</c:v>
                </c:pt>
                <c:pt idx="95747">
                  <c:v>15.288053</c:v>
                </c:pt>
                <c:pt idx="95748">
                  <c:v>15.285890999999999</c:v>
                </c:pt>
                <c:pt idx="95749">
                  <c:v>15.286742</c:v>
                </c:pt>
                <c:pt idx="95750">
                  <c:v>15.291232000000001</c:v>
                </c:pt>
                <c:pt idx="95751">
                  <c:v>15.290862000000001</c:v>
                </c:pt>
                <c:pt idx="95752">
                  <c:v>15.289731</c:v>
                </c:pt>
                <c:pt idx="95753">
                  <c:v>15.294919999999999</c:v>
                </c:pt>
                <c:pt idx="95754">
                  <c:v>15.292396</c:v>
                </c:pt>
                <c:pt idx="95755">
                  <c:v>15.290383</c:v>
                </c:pt>
                <c:pt idx="95756">
                  <c:v>15.292159</c:v>
                </c:pt>
                <c:pt idx="95757">
                  <c:v>15.286286</c:v>
                </c:pt>
                <c:pt idx="95758">
                  <c:v>15.282683</c:v>
                </c:pt>
                <c:pt idx="95759">
                  <c:v>15.290255999999999</c:v>
                </c:pt>
                <c:pt idx="95760">
                  <c:v>15.295348000000001</c:v>
                </c:pt>
                <c:pt idx="95761">
                  <c:v>15.290232</c:v>
                </c:pt>
                <c:pt idx="95762">
                  <c:v>15.294525</c:v>
                </c:pt>
                <c:pt idx="95763">
                  <c:v>15.304948</c:v>
                </c:pt>
                <c:pt idx="95764">
                  <c:v>15.29871</c:v>
                </c:pt>
                <c:pt idx="95765">
                  <c:v>15.289424</c:v>
                </c:pt>
                <c:pt idx="95766">
                  <c:v>15.294219</c:v>
                </c:pt>
                <c:pt idx="95767">
                  <c:v>15.300307</c:v>
                </c:pt>
                <c:pt idx="95768">
                  <c:v>15.294838</c:v>
                </c:pt>
                <c:pt idx="95769">
                  <c:v>15.291566</c:v>
                </c:pt>
                <c:pt idx="95770">
                  <c:v>15.296628999999999</c:v>
                </c:pt>
                <c:pt idx="95771">
                  <c:v>15.290635999999999</c:v>
                </c:pt>
                <c:pt idx="95772">
                  <c:v>15.285947999999999</c:v>
                </c:pt>
                <c:pt idx="95773">
                  <c:v>15.294105</c:v>
                </c:pt>
                <c:pt idx="95774">
                  <c:v>15.293469999999999</c:v>
                </c:pt>
                <c:pt idx="95775">
                  <c:v>15.287693000000001</c:v>
                </c:pt>
                <c:pt idx="95776">
                  <c:v>15.290668999999999</c:v>
                </c:pt>
                <c:pt idx="95777">
                  <c:v>15.295540000000001</c:v>
                </c:pt>
                <c:pt idx="95778">
                  <c:v>15.293085</c:v>
                </c:pt>
                <c:pt idx="95779">
                  <c:v>15.294395</c:v>
                </c:pt>
                <c:pt idx="95780">
                  <c:v>15.298359</c:v>
                </c:pt>
                <c:pt idx="95781">
                  <c:v>15.297031</c:v>
                </c:pt>
                <c:pt idx="95782">
                  <c:v>15.29767</c:v>
                </c:pt>
                <c:pt idx="95783">
                  <c:v>15.298273999999999</c:v>
                </c:pt>
                <c:pt idx="95784">
                  <c:v>15.294549</c:v>
                </c:pt>
                <c:pt idx="95785">
                  <c:v>15.293043000000001</c:v>
                </c:pt>
                <c:pt idx="95786">
                  <c:v>15.296979</c:v>
                </c:pt>
                <c:pt idx="95787">
                  <c:v>15.299598</c:v>
                </c:pt>
                <c:pt idx="95788">
                  <c:v>15.294917999999999</c:v>
                </c:pt>
                <c:pt idx="95789">
                  <c:v>15.296662</c:v>
                </c:pt>
                <c:pt idx="95790">
                  <c:v>15.301567</c:v>
                </c:pt>
                <c:pt idx="95791">
                  <c:v>15.294316999999999</c:v>
                </c:pt>
                <c:pt idx="95792">
                  <c:v>15.290804</c:v>
                </c:pt>
                <c:pt idx="95793">
                  <c:v>15.296336</c:v>
                </c:pt>
                <c:pt idx="95794">
                  <c:v>15.298465999999999</c:v>
                </c:pt>
                <c:pt idx="95795">
                  <c:v>15.294964</c:v>
                </c:pt>
                <c:pt idx="95796">
                  <c:v>15.296649</c:v>
                </c:pt>
                <c:pt idx="95797">
                  <c:v>15.303350999999999</c:v>
                </c:pt>
                <c:pt idx="95798">
                  <c:v>15.300922</c:v>
                </c:pt>
                <c:pt idx="95799">
                  <c:v>15.301118000000001</c:v>
                </c:pt>
                <c:pt idx="95800">
                  <c:v>15.303239</c:v>
                </c:pt>
                <c:pt idx="95801">
                  <c:v>15.297798</c:v>
                </c:pt>
                <c:pt idx="95802">
                  <c:v>15.299994</c:v>
                </c:pt>
                <c:pt idx="95803">
                  <c:v>15.303466999999999</c:v>
                </c:pt>
                <c:pt idx="95804">
                  <c:v>15.297995999999999</c:v>
                </c:pt>
                <c:pt idx="95805">
                  <c:v>15.294285</c:v>
                </c:pt>
                <c:pt idx="95806">
                  <c:v>15.300392</c:v>
                </c:pt>
                <c:pt idx="95807">
                  <c:v>15.302599000000001</c:v>
                </c:pt>
                <c:pt idx="95808">
                  <c:v>15.298301</c:v>
                </c:pt>
                <c:pt idx="95809">
                  <c:v>15.305358</c:v>
                </c:pt>
                <c:pt idx="95810">
                  <c:v>15.306927</c:v>
                </c:pt>
                <c:pt idx="95811">
                  <c:v>15.297516</c:v>
                </c:pt>
                <c:pt idx="95812">
                  <c:v>15.296944</c:v>
                </c:pt>
                <c:pt idx="95813">
                  <c:v>15.300390999999999</c:v>
                </c:pt>
                <c:pt idx="95814">
                  <c:v>15.298042000000001</c:v>
                </c:pt>
                <c:pt idx="95815">
                  <c:v>15.295831</c:v>
                </c:pt>
                <c:pt idx="95816">
                  <c:v>15.300412</c:v>
                </c:pt>
                <c:pt idx="95817">
                  <c:v>15.301995</c:v>
                </c:pt>
                <c:pt idx="95818">
                  <c:v>15.301970000000001</c:v>
                </c:pt>
                <c:pt idx="95819">
                  <c:v>15.304259</c:v>
                </c:pt>
                <c:pt idx="95820">
                  <c:v>15.300981999999999</c:v>
                </c:pt>
                <c:pt idx="95821">
                  <c:v>15.299863999999999</c:v>
                </c:pt>
                <c:pt idx="95822">
                  <c:v>15.306763999999999</c:v>
                </c:pt>
                <c:pt idx="95823">
                  <c:v>15.311119</c:v>
                </c:pt>
                <c:pt idx="95824">
                  <c:v>15.305937</c:v>
                </c:pt>
                <c:pt idx="95825">
                  <c:v>15.303459999999999</c:v>
                </c:pt>
                <c:pt idx="95826">
                  <c:v>15.306481</c:v>
                </c:pt>
                <c:pt idx="95827">
                  <c:v>15.299443</c:v>
                </c:pt>
                <c:pt idx="95828">
                  <c:v>15.295264</c:v>
                </c:pt>
                <c:pt idx="95829">
                  <c:v>15.301538000000001</c:v>
                </c:pt>
                <c:pt idx="95830">
                  <c:v>15.299854</c:v>
                </c:pt>
                <c:pt idx="95831">
                  <c:v>15.298247999999999</c:v>
                </c:pt>
                <c:pt idx="95832">
                  <c:v>15.303706</c:v>
                </c:pt>
                <c:pt idx="95833">
                  <c:v>15.306330000000001</c:v>
                </c:pt>
                <c:pt idx="95834">
                  <c:v>15.301634999999999</c:v>
                </c:pt>
                <c:pt idx="95835">
                  <c:v>15.301539999999999</c:v>
                </c:pt>
                <c:pt idx="95836">
                  <c:v>15.309782999999999</c:v>
                </c:pt>
                <c:pt idx="95837">
                  <c:v>15.306952000000001</c:v>
                </c:pt>
                <c:pt idx="95838">
                  <c:v>15.300446000000001</c:v>
                </c:pt>
                <c:pt idx="95839">
                  <c:v>15.303660000000001</c:v>
                </c:pt>
                <c:pt idx="95840">
                  <c:v>15.306583</c:v>
                </c:pt>
                <c:pt idx="95841">
                  <c:v>15.305418</c:v>
                </c:pt>
                <c:pt idx="95842">
                  <c:v>15.304879</c:v>
                </c:pt>
                <c:pt idx="95843">
                  <c:v>15.30847</c:v>
                </c:pt>
                <c:pt idx="95844">
                  <c:v>15.310604</c:v>
                </c:pt>
                <c:pt idx="95845">
                  <c:v>15.309474</c:v>
                </c:pt>
                <c:pt idx="95846">
                  <c:v>15.310601</c:v>
                </c:pt>
                <c:pt idx="95847">
                  <c:v>15.310186</c:v>
                </c:pt>
                <c:pt idx="95848">
                  <c:v>15.308246</c:v>
                </c:pt>
                <c:pt idx="95849">
                  <c:v>15.308035</c:v>
                </c:pt>
                <c:pt idx="95850">
                  <c:v>15.305914</c:v>
                </c:pt>
                <c:pt idx="95851">
                  <c:v>15.303345999999999</c:v>
                </c:pt>
                <c:pt idx="95852">
                  <c:v>15.304627</c:v>
                </c:pt>
                <c:pt idx="95853">
                  <c:v>15.306240000000001</c:v>
                </c:pt>
                <c:pt idx="95854">
                  <c:v>15.303264</c:v>
                </c:pt>
                <c:pt idx="95855">
                  <c:v>15.304473</c:v>
                </c:pt>
                <c:pt idx="95856">
                  <c:v>15.309313</c:v>
                </c:pt>
                <c:pt idx="95857">
                  <c:v>15.304817</c:v>
                </c:pt>
                <c:pt idx="95858">
                  <c:v>15.301989000000001</c:v>
                </c:pt>
                <c:pt idx="95859">
                  <c:v>15.30794</c:v>
                </c:pt>
                <c:pt idx="95860">
                  <c:v>15.309877</c:v>
                </c:pt>
                <c:pt idx="95861">
                  <c:v>15.306963</c:v>
                </c:pt>
                <c:pt idx="95862">
                  <c:v>15.308128999999999</c:v>
                </c:pt>
                <c:pt idx="95863">
                  <c:v>15.309165</c:v>
                </c:pt>
                <c:pt idx="95864">
                  <c:v>15.306679000000001</c:v>
                </c:pt>
                <c:pt idx="95865">
                  <c:v>15.311467</c:v>
                </c:pt>
                <c:pt idx="95866">
                  <c:v>15.315296999999999</c:v>
                </c:pt>
                <c:pt idx="95867">
                  <c:v>15.309606</c:v>
                </c:pt>
                <c:pt idx="95868">
                  <c:v>15.309626</c:v>
                </c:pt>
                <c:pt idx="95869">
                  <c:v>15.314265000000001</c:v>
                </c:pt>
                <c:pt idx="95870">
                  <c:v>15.311672</c:v>
                </c:pt>
                <c:pt idx="95871">
                  <c:v>15.309381999999999</c:v>
                </c:pt>
                <c:pt idx="95872">
                  <c:v>15.318262000000001</c:v>
                </c:pt>
                <c:pt idx="95873">
                  <c:v>15.319571</c:v>
                </c:pt>
                <c:pt idx="95874">
                  <c:v>15.308282999999999</c:v>
                </c:pt>
                <c:pt idx="95875">
                  <c:v>15.308593</c:v>
                </c:pt>
                <c:pt idx="95876">
                  <c:v>15.313037</c:v>
                </c:pt>
                <c:pt idx="95877">
                  <c:v>15.310091</c:v>
                </c:pt>
                <c:pt idx="95878">
                  <c:v>15.308824</c:v>
                </c:pt>
                <c:pt idx="95879">
                  <c:v>15.312526</c:v>
                </c:pt>
                <c:pt idx="95880">
                  <c:v>15.313367</c:v>
                </c:pt>
                <c:pt idx="95881">
                  <c:v>15.311522</c:v>
                </c:pt>
                <c:pt idx="95882">
                  <c:v>15.316345999999999</c:v>
                </c:pt>
                <c:pt idx="95883">
                  <c:v>15.315223</c:v>
                </c:pt>
                <c:pt idx="95884">
                  <c:v>15.311966</c:v>
                </c:pt>
                <c:pt idx="95885">
                  <c:v>15.316936999999999</c:v>
                </c:pt>
                <c:pt idx="95886">
                  <c:v>15.316853</c:v>
                </c:pt>
                <c:pt idx="95887">
                  <c:v>15.314069</c:v>
                </c:pt>
                <c:pt idx="95888">
                  <c:v>15.314467</c:v>
                </c:pt>
                <c:pt idx="95889">
                  <c:v>15.316905</c:v>
                </c:pt>
                <c:pt idx="95890">
                  <c:v>15.31616</c:v>
                </c:pt>
                <c:pt idx="95891">
                  <c:v>15.312488999999999</c:v>
                </c:pt>
                <c:pt idx="95892">
                  <c:v>15.313453000000001</c:v>
                </c:pt>
                <c:pt idx="95893">
                  <c:v>15.311019999999999</c:v>
                </c:pt>
                <c:pt idx="95894">
                  <c:v>15.310914</c:v>
                </c:pt>
                <c:pt idx="95895">
                  <c:v>15.318958</c:v>
                </c:pt>
                <c:pt idx="95896">
                  <c:v>15.319197000000001</c:v>
                </c:pt>
                <c:pt idx="95897">
                  <c:v>15.312486</c:v>
                </c:pt>
                <c:pt idx="95898">
                  <c:v>15.313309</c:v>
                </c:pt>
                <c:pt idx="95899">
                  <c:v>15.319385</c:v>
                </c:pt>
                <c:pt idx="95900">
                  <c:v>15.314241000000001</c:v>
                </c:pt>
                <c:pt idx="95901">
                  <c:v>15.309275</c:v>
                </c:pt>
                <c:pt idx="95902">
                  <c:v>15.315182999999999</c:v>
                </c:pt>
                <c:pt idx="95903">
                  <c:v>15.311977000000001</c:v>
                </c:pt>
                <c:pt idx="95904">
                  <c:v>15.308586</c:v>
                </c:pt>
                <c:pt idx="95905">
                  <c:v>15.318256999999999</c:v>
                </c:pt>
                <c:pt idx="95906">
                  <c:v>15.321894</c:v>
                </c:pt>
                <c:pt idx="95907">
                  <c:v>15.313060999999999</c:v>
                </c:pt>
                <c:pt idx="95908">
                  <c:v>15.312079000000001</c:v>
                </c:pt>
                <c:pt idx="95909">
                  <c:v>15.318631</c:v>
                </c:pt>
                <c:pt idx="95910">
                  <c:v>15.312006</c:v>
                </c:pt>
                <c:pt idx="95911">
                  <c:v>15.308691</c:v>
                </c:pt>
                <c:pt idx="95912">
                  <c:v>15.317856000000001</c:v>
                </c:pt>
                <c:pt idx="95913">
                  <c:v>15.317598</c:v>
                </c:pt>
                <c:pt idx="95914">
                  <c:v>15.312919000000001</c:v>
                </c:pt>
                <c:pt idx="95915">
                  <c:v>15.31616</c:v>
                </c:pt>
                <c:pt idx="95916">
                  <c:v>15.318790999999999</c:v>
                </c:pt>
                <c:pt idx="95917">
                  <c:v>15.316732</c:v>
                </c:pt>
                <c:pt idx="95918">
                  <c:v>15.318113</c:v>
                </c:pt>
                <c:pt idx="95919">
                  <c:v>15.322692</c:v>
                </c:pt>
                <c:pt idx="95920">
                  <c:v>15.318441999999999</c:v>
                </c:pt>
                <c:pt idx="95921">
                  <c:v>15.317588000000001</c:v>
                </c:pt>
                <c:pt idx="95922">
                  <c:v>15.323933</c:v>
                </c:pt>
                <c:pt idx="95923">
                  <c:v>15.321561000000001</c:v>
                </c:pt>
                <c:pt idx="95924">
                  <c:v>15.318496</c:v>
                </c:pt>
                <c:pt idx="95925">
                  <c:v>15.321533000000001</c:v>
                </c:pt>
                <c:pt idx="95926">
                  <c:v>15.322104</c:v>
                </c:pt>
                <c:pt idx="95927">
                  <c:v>15.318495</c:v>
                </c:pt>
                <c:pt idx="95928">
                  <c:v>15.322482000000001</c:v>
                </c:pt>
                <c:pt idx="95929">
                  <c:v>15.325189</c:v>
                </c:pt>
                <c:pt idx="95930">
                  <c:v>15.318625000000001</c:v>
                </c:pt>
                <c:pt idx="95931">
                  <c:v>15.324131</c:v>
                </c:pt>
                <c:pt idx="95932">
                  <c:v>15.328668</c:v>
                </c:pt>
                <c:pt idx="95933">
                  <c:v>15.320592</c:v>
                </c:pt>
                <c:pt idx="95934">
                  <c:v>15.319414999999999</c:v>
                </c:pt>
                <c:pt idx="95935">
                  <c:v>15.324297</c:v>
                </c:pt>
                <c:pt idx="95936">
                  <c:v>15.323938999999999</c:v>
                </c:pt>
                <c:pt idx="95937">
                  <c:v>15.318732000000001</c:v>
                </c:pt>
                <c:pt idx="95938">
                  <c:v>15.323729</c:v>
                </c:pt>
                <c:pt idx="95939">
                  <c:v>15.325576999999999</c:v>
                </c:pt>
                <c:pt idx="95940">
                  <c:v>15.315262000000001</c:v>
                </c:pt>
                <c:pt idx="95941">
                  <c:v>15.319186999999999</c:v>
                </c:pt>
                <c:pt idx="95942">
                  <c:v>15.327839000000001</c:v>
                </c:pt>
                <c:pt idx="95943">
                  <c:v>15.324287</c:v>
                </c:pt>
                <c:pt idx="95944">
                  <c:v>15.317943</c:v>
                </c:pt>
                <c:pt idx="95945">
                  <c:v>15.321427999999999</c:v>
                </c:pt>
                <c:pt idx="95946">
                  <c:v>15.325215999999999</c:v>
                </c:pt>
                <c:pt idx="95947">
                  <c:v>15.318398</c:v>
                </c:pt>
                <c:pt idx="95948">
                  <c:v>15.319848</c:v>
                </c:pt>
                <c:pt idx="95949">
                  <c:v>15.326641</c:v>
                </c:pt>
                <c:pt idx="95950">
                  <c:v>15.323478</c:v>
                </c:pt>
                <c:pt idx="95951">
                  <c:v>15.320582999999999</c:v>
                </c:pt>
                <c:pt idx="95952">
                  <c:v>15.323442</c:v>
                </c:pt>
                <c:pt idx="95953">
                  <c:v>15.325754999999999</c:v>
                </c:pt>
                <c:pt idx="95954">
                  <c:v>15.322347000000001</c:v>
                </c:pt>
                <c:pt idx="95955">
                  <c:v>15.324311</c:v>
                </c:pt>
                <c:pt idx="95956">
                  <c:v>15.327957</c:v>
                </c:pt>
                <c:pt idx="95957">
                  <c:v>15.322801999999999</c:v>
                </c:pt>
                <c:pt idx="95958">
                  <c:v>15.323899000000001</c:v>
                </c:pt>
                <c:pt idx="95959">
                  <c:v>15.325059</c:v>
                </c:pt>
                <c:pt idx="95960">
                  <c:v>15.321289999999999</c:v>
                </c:pt>
                <c:pt idx="95961">
                  <c:v>15.323309</c:v>
                </c:pt>
                <c:pt idx="95962">
                  <c:v>15.326859000000001</c:v>
                </c:pt>
                <c:pt idx="95963">
                  <c:v>15.324134000000001</c:v>
                </c:pt>
                <c:pt idx="95964">
                  <c:v>15.317842000000001</c:v>
                </c:pt>
                <c:pt idx="95965">
                  <c:v>15.324028999999999</c:v>
                </c:pt>
                <c:pt idx="95966">
                  <c:v>15.330843</c:v>
                </c:pt>
                <c:pt idx="95967">
                  <c:v>15.325046</c:v>
                </c:pt>
                <c:pt idx="95968">
                  <c:v>15.327843</c:v>
                </c:pt>
                <c:pt idx="95969">
                  <c:v>15.331401</c:v>
                </c:pt>
                <c:pt idx="95970">
                  <c:v>15.325328000000001</c:v>
                </c:pt>
                <c:pt idx="95971">
                  <c:v>15.328683</c:v>
                </c:pt>
                <c:pt idx="95972">
                  <c:v>15.335328000000001</c:v>
                </c:pt>
                <c:pt idx="95973">
                  <c:v>15.329197000000001</c:v>
                </c:pt>
                <c:pt idx="95974">
                  <c:v>15.326890000000001</c:v>
                </c:pt>
                <c:pt idx="95975">
                  <c:v>15.332544</c:v>
                </c:pt>
                <c:pt idx="95976">
                  <c:v>15.328084</c:v>
                </c:pt>
                <c:pt idx="95977">
                  <c:v>15.326782</c:v>
                </c:pt>
                <c:pt idx="95978">
                  <c:v>15.331132</c:v>
                </c:pt>
                <c:pt idx="95979">
                  <c:v>15.326022999999999</c:v>
                </c:pt>
                <c:pt idx="95980">
                  <c:v>15.324802999999999</c:v>
                </c:pt>
                <c:pt idx="95981">
                  <c:v>15.329043</c:v>
                </c:pt>
                <c:pt idx="95982">
                  <c:v>15.327836</c:v>
                </c:pt>
                <c:pt idx="95983">
                  <c:v>15.323907</c:v>
                </c:pt>
                <c:pt idx="95984">
                  <c:v>15.327032000000001</c:v>
                </c:pt>
                <c:pt idx="95985">
                  <c:v>15.334065000000001</c:v>
                </c:pt>
                <c:pt idx="95986">
                  <c:v>15.332231</c:v>
                </c:pt>
                <c:pt idx="95987">
                  <c:v>15.329596</c:v>
                </c:pt>
                <c:pt idx="95988">
                  <c:v>15.330887000000001</c:v>
                </c:pt>
                <c:pt idx="95989">
                  <c:v>15.330166999999999</c:v>
                </c:pt>
                <c:pt idx="95990">
                  <c:v>15.3302</c:v>
                </c:pt>
                <c:pt idx="95991">
                  <c:v>15.330119</c:v>
                </c:pt>
                <c:pt idx="95992">
                  <c:v>15.329767</c:v>
                </c:pt>
                <c:pt idx="95993">
                  <c:v>15.32751</c:v>
                </c:pt>
                <c:pt idx="95994">
                  <c:v>15.332482000000001</c:v>
                </c:pt>
                <c:pt idx="95995">
                  <c:v>15.340322</c:v>
                </c:pt>
                <c:pt idx="95996">
                  <c:v>15.334015000000001</c:v>
                </c:pt>
                <c:pt idx="95997">
                  <c:v>15.329212</c:v>
                </c:pt>
                <c:pt idx="95998">
                  <c:v>15.334828999999999</c:v>
                </c:pt>
                <c:pt idx="95999">
                  <c:v>15.33531</c:v>
                </c:pt>
                <c:pt idx="96000">
                  <c:v>15.32868</c:v>
                </c:pt>
                <c:pt idx="96001">
                  <c:v>15.327069</c:v>
                </c:pt>
                <c:pt idx="96002">
                  <c:v>15.329383999999999</c:v>
                </c:pt>
                <c:pt idx="96003">
                  <c:v>15.326613</c:v>
                </c:pt>
                <c:pt idx="96004">
                  <c:v>15.330432999999999</c:v>
                </c:pt>
                <c:pt idx="96005">
                  <c:v>15.337778</c:v>
                </c:pt>
                <c:pt idx="96006">
                  <c:v>15.332811</c:v>
                </c:pt>
                <c:pt idx="96007">
                  <c:v>15.330749000000001</c:v>
                </c:pt>
                <c:pt idx="96008">
                  <c:v>15.335902000000001</c:v>
                </c:pt>
                <c:pt idx="96009">
                  <c:v>15.333956000000001</c:v>
                </c:pt>
                <c:pt idx="96010">
                  <c:v>15.331592000000001</c:v>
                </c:pt>
                <c:pt idx="96011">
                  <c:v>15.335934999999999</c:v>
                </c:pt>
                <c:pt idx="96012">
                  <c:v>15.334495</c:v>
                </c:pt>
                <c:pt idx="96013">
                  <c:v>15.331416000000001</c:v>
                </c:pt>
                <c:pt idx="96014">
                  <c:v>15.337847999999999</c:v>
                </c:pt>
                <c:pt idx="96015">
                  <c:v>15.337144</c:v>
                </c:pt>
                <c:pt idx="96016">
                  <c:v>15.33156</c:v>
                </c:pt>
                <c:pt idx="96017">
                  <c:v>15.334977</c:v>
                </c:pt>
                <c:pt idx="96018">
                  <c:v>15.339219999999999</c:v>
                </c:pt>
                <c:pt idx="96019">
                  <c:v>15.335677</c:v>
                </c:pt>
                <c:pt idx="96020">
                  <c:v>15.32812</c:v>
                </c:pt>
                <c:pt idx="96021">
                  <c:v>15.331541</c:v>
                </c:pt>
                <c:pt idx="96022">
                  <c:v>15.336884</c:v>
                </c:pt>
                <c:pt idx="96023">
                  <c:v>15.334343000000001</c:v>
                </c:pt>
                <c:pt idx="96024">
                  <c:v>15.335971000000001</c:v>
                </c:pt>
                <c:pt idx="96025">
                  <c:v>15.33681</c:v>
                </c:pt>
                <c:pt idx="96026">
                  <c:v>15.332388</c:v>
                </c:pt>
                <c:pt idx="96027">
                  <c:v>15.331492000000001</c:v>
                </c:pt>
                <c:pt idx="96028">
                  <c:v>15.335858999999999</c:v>
                </c:pt>
                <c:pt idx="96029">
                  <c:v>15.336050999999999</c:v>
                </c:pt>
                <c:pt idx="96030">
                  <c:v>15.335406000000001</c:v>
                </c:pt>
                <c:pt idx="96031">
                  <c:v>15.345418</c:v>
                </c:pt>
                <c:pt idx="96032">
                  <c:v>15.348584000000001</c:v>
                </c:pt>
                <c:pt idx="96033">
                  <c:v>15.340650999999999</c:v>
                </c:pt>
                <c:pt idx="96034">
                  <c:v>15.343092</c:v>
                </c:pt>
                <c:pt idx="96035">
                  <c:v>15.347096000000001</c:v>
                </c:pt>
                <c:pt idx="96036">
                  <c:v>15.339347999999999</c:v>
                </c:pt>
                <c:pt idx="96037">
                  <c:v>15.336664000000001</c:v>
                </c:pt>
                <c:pt idx="96038">
                  <c:v>15.343125000000001</c:v>
                </c:pt>
                <c:pt idx="96039">
                  <c:v>15.339401000000001</c:v>
                </c:pt>
                <c:pt idx="96040">
                  <c:v>15.336061000000001</c:v>
                </c:pt>
                <c:pt idx="96041">
                  <c:v>15.345502</c:v>
                </c:pt>
                <c:pt idx="96042">
                  <c:v>15.343342</c:v>
                </c:pt>
                <c:pt idx="96043">
                  <c:v>15.334455</c:v>
                </c:pt>
                <c:pt idx="96044">
                  <c:v>15.33896</c:v>
                </c:pt>
                <c:pt idx="96045">
                  <c:v>15.342801</c:v>
                </c:pt>
                <c:pt idx="96046">
                  <c:v>15.340211</c:v>
                </c:pt>
                <c:pt idx="96047">
                  <c:v>15.339793999999999</c:v>
                </c:pt>
                <c:pt idx="96048">
                  <c:v>15.34196</c:v>
                </c:pt>
                <c:pt idx="96049">
                  <c:v>15.336955</c:v>
                </c:pt>
                <c:pt idx="96050">
                  <c:v>15.332114000000001</c:v>
                </c:pt>
                <c:pt idx="96051">
                  <c:v>15.337709</c:v>
                </c:pt>
                <c:pt idx="96052">
                  <c:v>15.341839</c:v>
                </c:pt>
                <c:pt idx="96053">
                  <c:v>15.342511999999999</c:v>
                </c:pt>
                <c:pt idx="96054">
                  <c:v>15.343703</c:v>
                </c:pt>
                <c:pt idx="96055">
                  <c:v>15.344500999999999</c:v>
                </c:pt>
                <c:pt idx="96056">
                  <c:v>15.344115</c:v>
                </c:pt>
                <c:pt idx="96057">
                  <c:v>15.343918</c:v>
                </c:pt>
                <c:pt idx="96058">
                  <c:v>15.344298</c:v>
                </c:pt>
                <c:pt idx="96059">
                  <c:v>15.338786000000001</c:v>
                </c:pt>
                <c:pt idx="96060">
                  <c:v>15.338613</c:v>
                </c:pt>
                <c:pt idx="96061">
                  <c:v>15.344847</c:v>
                </c:pt>
                <c:pt idx="96062">
                  <c:v>15.340778999999999</c:v>
                </c:pt>
                <c:pt idx="96063">
                  <c:v>15.337154999999999</c:v>
                </c:pt>
                <c:pt idx="96064">
                  <c:v>15.340128</c:v>
                </c:pt>
                <c:pt idx="96065">
                  <c:v>15.340166</c:v>
                </c:pt>
                <c:pt idx="96066">
                  <c:v>15.336696</c:v>
                </c:pt>
                <c:pt idx="96067">
                  <c:v>15.340120000000001</c:v>
                </c:pt>
                <c:pt idx="96068">
                  <c:v>15.345812</c:v>
                </c:pt>
                <c:pt idx="96069">
                  <c:v>15.341996</c:v>
                </c:pt>
                <c:pt idx="96070">
                  <c:v>15.342675</c:v>
                </c:pt>
                <c:pt idx="96071">
                  <c:v>15.345848999999999</c:v>
                </c:pt>
                <c:pt idx="96072">
                  <c:v>15.340802999999999</c:v>
                </c:pt>
                <c:pt idx="96073">
                  <c:v>15.339122</c:v>
                </c:pt>
                <c:pt idx="96074">
                  <c:v>15.343086</c:v>
                </c:pt>
                <c:pt idx="96075">
                  <c:v>15.344495999999999</c:v>
                </c:pt>
                <c:pt idx="96076">
                  <c:v>15.342268000000001</c:v>
                </c:pt>
                <c:pt idx="96077">
                  <c:v>15.345522000000001</c:v>
                </c:pt>
                <c:pt idx="96078">
                  <c:v>15.349356999999999</c:v>
                </c:pt>
                <c:pt idx="96079">
                  <c:v>15.345560000000001</c:v>
                </c:pt>
                <c:pt idx="96080">
                  <c:v>15.349862</c:v>
                </c:pt>
                <c:pt idx="96081">
                  <c:v>15.35375</c:v>
                </c:pt>
                <c:pt idx="96082">
                  <c:v>15.344293</c:v>
                </c:pt>
                <c:pt idx="96083">
                  <c:v>15.340579999999999</c:v>
                </c:pt>
                <c:pt idx="96084">
                  <c:v>15.347969000000001</c:v>
                </c:pt>
                <c:pt idx="96085">
                  <c:v>15.350095</c:v>
                </c:pt>
                <c:pt idx="96086">
                  <c:v>15.343636999999999</c:v>
                </c:pt>
                <c:pt idx="96087">
                  <c:v>15.345093</c:v>
                </c:pt>
                <c:pt idx="96088">
                  <c:v>15.346019</c:v>
                </c:pt>
                <c:pt idx="96089">
                  <c:v>15.343704000000001</c:v>
                </c:pt>
                <c:pt idx="96090">
                  <c:v>15.348525</c:v>
                </c:pt>
                <c:pt idx="96091">
                  <c:v>15.348337000000001</c:v>
                </c:pt>
                <c:pt idx="96092">
                  <c:v>15.343681999999999</c:v>
                </c:pt>
                <c:pt idx="96093">
                  <c:v>15.344336999999999</c:v>
                </c:pt>
                <c:pt idx="96094">
                  <c:v>15.349083</c:v>
                </c:pt>
                <c:pt idx="96095">
                  <c:v>15.348072999999999</c:v>
                </c:pt>
                <c:pt idx="96096">
                  <c:v>15.343636999999999</c:v>
                </c:pt>
                <c:pt idx="96097">
                  <c:v>15.351189</c:v>
                </c:pt>
                <c:pt idx="96098">
                  <c:v>15.354577000000001</c:v>
                </c:pt>
                <c:pt idx="96099">
                  <c:v>15.346147999999999</c:v>
                </c:pt>
                <c:pt idx="96100">
                  <c:v>15.349777</c:v>
                </c:pt>
                <c:pt idx="96101">
                  <c:v>15.356902</c:v>
                </c:pt>
                <c:pt idx="96102">
                  <c:v>15.350046000000001</c:v>
                </c:pt>
                <c:pt idx="96103">
                  <c:v>15.345712000000001</c:v>
                </c:pt>
                <c:pt idx="96104">
                  <c:v>15.353823</c:v>
                </c:pt>
                <c:pt idx="96105">
                  <c:v>15.352517000000001</c:v>
                </c:pt>
                <c:pt idx="96106">
                  <c:v>15.346413999999999</c:v>
                </c:pt>
                <c:pt idx="96107">
                  <c:v>15.352199000000001</c:v>
                </c:pt>
                <c:pt idx="96108">
                  <c:v>15.349736</c:v>
                </c:pt>
                <c:pt idx="96109">
                  <c:v>15.3437</c:v>
                </c:pt>
                <c:pt idx="96110">
                  <c:v>15.351792</c:v>
                </c:pt>
                <c:pt idx="96111">
                  <c:v>15.357227999999999</c:v>
                </c:pt>
                <c:pt idx="96112">
                  <c:v>15.350231000000001</c:v>
                </c:pt>
                <c:pt idx="96113">
                  <c:v>15.347144</c:v>
                </c:pt>
                <c:pt idx="96114">
                  <c:v>15.352273</c:v>
                </c:pt>
                <c:pt idx="96115">
                  <c:v>15.349154</c:v>
                </c:pt>
                <c:pt idx="96116">
                  <c:v>15.343830000000001</c:v>
                </c:pt>
                <c:pt idx="96117">
                  <c:v>15.348193</c:v>
                </c:pt>
                <c:pt idx="96118">
                  <c:v>15.350959</c:v>
                </c:pt>
                <c:pt idx="96119">
                  <c:v>15.348763</c:v>
                </c:pt>
                <c:pt idx="96120">
                  <c:v>15.349583000000001</c:v>
                </c:pt>
                <c:pt idx="96121">
                  <c:v>15.3508</c:v>
                </c:pt>
                <c:pt idx="96122">
                  <c:v>15.348004</c:v>
                </c:pt>
                <c:pt idx="96123">
                  <c:v>15.355321</c:v>
                </c:pt>
                <c:pt idx="96124">
                  <c:v>15.364394000000001</c:v>
                </c:pt>
                <c:pt idx="96125">
                  <c:v>15.354485</c:v>
                </c:pt>
                <c:pt idx="96126">
                  <c:v>15.351164000000001</c:v>
                </c:pt>
                <c:pt idx="96127">
                  <c:v>15.359560999999999</c:v>
                </c:pt>
                <c:pt idx="96128">
                  <c:v>15.354695</c:v>
                </c:pt>
                <c:pt idx="96129">
                  <c:v>15.350505999999999</c:v>
                </c:pt>
                <c:pt idx="96130">
                  <c:v>15.357507</c:v>
                </c:pt>
                <c:pt idx="96131">
                  <c:v>15.358459999999999</c:v>
                </c:pt>
                <c:pt idx="96132">
                  <c:v>15.353287</c:v>
                </c:pt>
                <c:pt idx="96133">
                  <c:v>15.357298</c:v>
                </c:pt>
                <c:pt idx="96134">
                  <c:v>15.360576999999999</c:v>
                </c:pt>
                <c:pt idx="96135">
                  <c:v>15.355271</c:v>
                </c:pt>
                <c:pt idx="96136">
                  <c:v>15.355752000000001</c:v>
                </c:pt>
                <c:pt idx="96137">
                  <c:v>15.356498</c:v>
                </c:pt>
                <c:pt idx="96138">
                  <c:v>15.350536999999999</c:v>
                </c:pt>
                <c:pt idx="96139">
                  <c:v>15.350591</c:v>
                </c:pt>
                <c:pt idx="96140">
                  <c:v>15.356120000000001</c:v>
                </c:pt>
                <c:pt idx="96141">
                  <c:v>15.356216999999999</c:v>
                </c:pt>
                <c:pt idx="96142">
                  <c:v>15.353090999999999</c:v>
                </c:pt>
                <c:pt idx="96143">
                  <c:v>15.356934000000001</c:v>
                </c:pt>
                <c:pt idx="96144">
                  <c:v>15.356052</c:v>
                </c:pt>
                <c:pt idx="96145">
                  <c:v>15.351284</c:v>
                </c:pt>
                <c:pt idx="96146">
                  <c:v>15.357082999999999</c:v>
                </c:pt>
                <c:pt idx="96147">
                  <c:v>15.355233</c:v>
                </c:pt>
                <c:pt idx="96148">
                  <c:v>15.345545</c:v>
                </c:pt>
                <c:pt idx="96149">
                  <c:v>15.350541</c:v>
                </c:pt>
                <c:pt idx="96150">
                  <c:v>15.360467999999999</c:v>
                </c:pt>
                <c:pt idx="96151">
                  <c:v>15.359431000000001</c:v>
                </c:pt>
                <c:pt idx="96152">
                  <c:v>15.356842</c:v>
                </c:pt>
                <c:pt idx="96153">
                  <c:v>15.362724</c:v>
                </c:pt>
                <c:pt idx="96154">
                  <c:v>15.363866</c:v>
                </c:pt>
                <c:pt idx="96155">
                  <c:v>15.360505</c:v>
                </c:pt>
                <c:pt idx="96156">
                  <c:v>15.362303000000001</c:v>
                </c:pt>
                <c:pt idx="96157">
                  <c:v>15.360143000000001</c:v>
                </c:pt>
                <c:pt idx="96158">
                  <c:v>15.355271</c:v>
                </c:pt>
                <c:pt idx="96159">
                  <c:v>15.354730999999999</c:v>
                </c:pt>
                <c:pt idx="96160">
                  <c:v>15.357250000000001</c:v>
                </c:pt>
                <c:pt idx="96161">
                  <c:v>15.358745000000001</c:v>
                </c:pt>
                <c:pt idx="96162">
                  <c:v>15.358293</c:v>
                </c:pt>
                <c:pt idx="96163">
                  <c:v>15.360284</c:v>
                </c:pt>
                <c:pt idx="96164">
                  <c:v>15.358142000000001</c:v>
                </c:pt>
                <c:pt idx="96165">
                  <c:v>15.357175</c:v>
                </c:pt>
                <c:pt idx="96166">
                  <c:v>15.36178</c:v>
                </c:pt>
                <c:pt idx="96167">
                  <c:v>15.36129</c:v>
                </c:pt>
                <c:pt idx="96168">
                  <c:v>15.36016</c:v>
                </c:pt>
                <c:pt idx="96169">
                  <c:v>15.363516000000001</c:v>
                </c:pt>
                <c:pt idx="96170">
                  <c:v>15.36233</c:v>
                </c:pt>
                <c:pt idx="96171">
                  <c:v>15.353513</c:v>
                </c:pt>
                <c:pt idx="96172">
                  <c:v>15.354252000000001</c:v>
                </c:pt>
                <c:pt idx="96173">
                  <c:v>15.362823000000001</c:v>
                </c:pt>
                <c:pt idx="96174">
                  <c:v>15.357708000000001</c:v>
                </c:pt>
                <c:pt idx="96175">
                  <c:v>15.357220999999999</c:v>
                </c:pt>
                <c:pt idx="96176">
                  <c:v>15.365455000000001</c:v>
                </c:pt>
                <c:pt idx="96177">
                  <c:v>15.362185999999999</c:v>
                </c:pt>
                <c:pt idx="96178">
                  <c:v>15.361139</c:v>
                </c:pt>
                <c:pt idx="96179">
                  <c:v>15.365231</c:v>
                </c:pt>
                <c:pt idx="96180">
                  <c:v>15.362736</c:v>
                </c:pt>
                <c:pt idx="96181">
                  <c:v>15.357519</c:v>
                </c:pt>
                <c:pt idx="96182">
                  <c:v>15.361763</c:v>
                </c:pt>
                <c:pt idx="96183">
                  <c:v>15.367362999999999</c:v>
                </c:pt>
                <c:pt idx="96184">
                  <c:v>15.361283</c:v>
                </c:pt>
                <c:pt idx="96185">
                  <c:v>15.362151000000001</c:v>
                </c:pt>
                <c:pt idx="96186">
                  <c:v>15.371041999999999</c:v>
                </c:pt>
                <c:pt idx="96187">
                  <c:v>15.368354999999999</c:v>
                </c:pt>
                <c:pt idx="96188">
                  <c:v>15.360887999999999</c:v>
                </c:pt>
                <c:pt idx="96189">
                  <c:v>15.363275</c:v>
                </c:pt>
                <c:pt idx="96190">
                  <c:v>15.36656</c:v>
                </c:pt>
                <c:pt idx="96191">
                  <c:v>15.360275</c:v>
                </c:pt>
                <c:pt idx="96192">
                  <c:v>15.357739</c:v>
                </c:pt>
                <c:pt idx="96193">
                  <c:v>15.359016</c:v>
                </c:pt>
                <c:pt idx="96194">
                  <c:v>15.357199</c:v>
                </c:pt>
                <c:pt idx="96195">
                  <c:v>15.365591999999999</c:v>
                </c:pt>
                <c:pt idx="96196">
                  <c:v>15.372584</c:v>
                </c:pt>
                <c:pt idx="96197">
                  <c:v>15.365691999999999</c:v>
                </c:pt>
                <c:pt idx="96198">
                  <c:v>15.360913</c:v>
                </c:pt>
                <c:pt idx="96199">
                  <c:v>15.368900999999999</c:v>
                </c:pt>
                <c:pt idx="96200">
                  <c:v>15.370735</c:v>
                </c:pt>
                <c:pt idx="96201">
                  <c:v>15.364675</c:v>
                </c:pt>
                <c:pt idx="96202">
                  <c:v>15.369911999999999</c:v>
                </c:pt>
                <c:pt idx="96203">
                  <c:v>15.368003</c:v>
                </c:pt>
                <c:pt idx="96204">
                  <c:v>15.358656999999999</c:v>
                </c:pt>
                <c:pt idx="96205">
                  <c:v>15.364776000000001</c:v>
                </c:pt>
                <c:pt idx="96206">
                  <c:v>15.369343000000001</c:v>
                </c:pt>
                <c:pt idx="96207">
                  <c:v>15.363310999999999</c:v>
                </c:pt>
                <c:pt idx="96208">
                  <c:v>15.365320000000001</c:v>
                </c:pt>
                <c:pt idx="96209">
                  <c:v>15.371677999999999</c:v>
                </c:pt>
                <c:pt idx="96210">
                  <c:v>15.365824</c:v>
                </c:pt>
                <c:pt idx="96211">
                  <c:v>15.365247</c:v>
                </c:pt>
                <c:pt idx="96212">
                  <c:v>15.373948</c:v>
                </c:pt>
                <c:pt idx="96213">
                  <c:v>15.366270999999999</c:v>
                </c:pt>
                <c:pt idx="96214">
                  <c:v>15.360756</c:v>
                </c:pt>
                <c:pt idx="96215">
                  <c:v>15.370915999999999</c:v>
                </c:pt>
                <c:pt idx="96216">
                  <c:v>15.371934</c:v>
                </c:pt>
                <c:pt idx="96217">
                  <c:v>15.364663</c:v>
                </c:pt>
                <c:pt idx="96218">
                  <c:v>15.368219</c:v>
                </c:pt>
                <c:pt idx="96219">
                  <c:v>15.373758</c:v>
                </c:pt>
                <c:pt idx="96220">
                  <c:v>15.364398</c:v>
                </c:pt>
                <c:pt idx="96221">
                  <c:v>15.364100000000001</c:v>
                </c:pt>
                <c:pt idx="96222">
                  <c:v>15.376071</c:v>
                </c:pt>
                <c:pt idx="96223">
                  <c:v>15.372975</c:v>
                </c:pt>
                <c:pt idx="96224">
                  <c:v>15.367744</c:v>
                </c:pt>
                <c:pt idx="96225">
                  <c:v>15.369678</c:v>
                </c:pt>
                <c:pt idx="96226">
                  <c:v>15.371874999999999</c:v>
                </c:pt>
                <c:pt idx="96227">
                  <c:v>15.369681</c:v>
                </c:pt>
                <c:pt idx="96228">
                  <c:v>15.368793</c:v>
                </c:pt>
                <c:pt idx="96229">
                  <c:v>15.370737</c:v>
                </c:pt>
                <c:pt idx="96230">
                  <c:v>15.363369</c:v>
                </c:pt>
                <c:pt idx="96231">
                  <c:v>15.366953000000001</c:v>
                </c:pt>
                <c:pt idx="96232">
                  <c:v>15.379963</c:v>
                </c:pt>
                <c:pt idx="96233">
                  <c:v>15.376300000000001</c:v>
                </c:pt>
                <c:pt idx="96234">
                  <c:v>15.367948999999999</c:v>
                </c:pt>
                <c:pt idx="96235">
                  <c:v>15.370903</c:v>
                </c:pt>
                <c:pt idx="96236">
                  <c:v>15.373784000000001</c:v>
                </c:pt>
                <c:pt idx="96237">
                  <c:v>15.366212000000001</c:v>
                </c:pt>
                <c:pt idx="96238">
                  <c:v>15.364684</c:v>
                </c:pt>
                <c:pt idx="96239">
                  <c:v>15.369177000000001</c:v>
                </c:pt>
                <c:pt idx="96240">
                  <c:v>15.367239</c:v>
                </c:pt>
                <c:pt idx="96241">
                  <c:v>15.370653000000001</c:v>
                </c:pt>
                <c:pt idx="96242">
                  <c:v>15.374601</c:v>
                </c:pt>
                <c:pt idx="96243">
                  <c:v>15.371603</c:v>
                </c:pt>
                <c:pt idx="96244">
                  <c:v>15.371748</c:v>
                </c:pt>
                <c:pt idx="96245">
                  <c:v>15.37617</c:v>
                </c:pt>
                <c:pt idx="96246">
                  <c:v>15.37796</c:v>
                </c:pt>
                <c:pt idx="96247">
                  <c:v>15.37495</c:v>
                </c:pt>
                <c:pt idx="96248">
                  <c:v>15.377409</c:v>
                </c:pt>
                <c:pt idx="96249">
                  <c:v>15.380013999999999</c:v>
                </c:pt>
                <c:pt idx="96250">
                  <c:v>15.375607</c:v>
                </c:pt>
                <c:pt idx="96251">
                  <c:v>15.378135</c:v>
                </c:pt>
                <c:pt idx="96252">
                  <c:v>15.377822999999999</c:v>
                </c:pt>
                <c:pt idx="96253">
                  <c:v>15.371414</c:v>
                </c:pt>
                <c:pt idx="96254">
                  <c:v>15.375097</c:v>
                </c:pt>
                <c:pt idx="96255">
                  <c:v>15.380613</c:v>
                </c:pt>
                <c:pt idx="96256">
                  <c:v>15.3734</c:v>
                </c:pt>
                <c:pt idx="96257">
                  <c:v>15.366959</c:v>
                </c:pt>
                <c:pt idx="96258">
                  <c:v>15.374670999999999</c:v>
                </c:pt>
                <c:pt idx="96259">
                  <c:v>15.376633999999999</c:v>
                </c:pt>
                <c:pt idx="96260">
                  <c:v>15.371674000000001</c:v>
                </c:pt>
                <c:pt idx="96261">
                  <c:v>15.373957000000001</c:v>
                </c:pt>
                <c:pt idx="96262">
                  <c:v>15.375484</c:v>
                </c:pt>
                <c:pt idx="96263">
                  <c:v>15.375159999999999</c:v>
                </c:pt>
                <c:pt idx="96264">
                  <c:v>15.377129</c:v>
                </c:pt>
                <c:pt idx="96265">
                  <c:v>15.378062999999999</c:v>
                </c:pt>
                <c:pt idx="96266">
                  <c:v>15.370812000000001</c:v>
                </c:pt>
                <c:pt idx="96267">
                  <c:v>15.367490999999999</c:v>
                </c:pt>
                <c:pt idx="96268">
                  <c:v>15.378389</c:v>
                </c:pt>
                <c:pt idx="96269">
                  <c:v>15.382104999999999</c:v>
                </c:pt>
                <c:pt idx="96270">
                  <c:v>15.377594999999999</c:v>
                </c:pt>
                <c:pt idx="96271">
                  <c:v>15.379657</c:v>
                </c:pt>
                <c:pt idx="96272">
                  <c:v>15.378254</c:v>
                </c:pt>
                <c:pt idx="96273">
                  <c:v>15.373927999999999</c:v>
                </c:pt>
                <c:pt idx="96274">
                  <c:v>15.376977999999999</c:v>
                </c:pt>
                <c:pt idx="96275">
                  <c:v>15.379479999999999</c:v>
                </c:pt>
                <c:pt idx="96276">
                  <c:v>15.373051</c:v>
                </c:pt>
                <c:pt idx="96277">
                  <c:v>15.37102</c:v>
                </c:pt>
                <c:pt idx="96278">
                  <c:v>15.377609</c:v>
                </c:pt>
                <c:pt idx="96279">
                  <c:v>15.378199</c:v>
                </c:pt>
                <c:pt idx="96280">
                  <c:v>15.377917999999999</c:v>
                </c:pt>
                <c:pt idx="96281">
                  <c:v>15.384714000000001</c:v>
                </c:pt>
                <c:pt idx="96282">
                  <c:v>15.383525000000001</c:v>
                </c:pt>
                <c:pt idx="96283">
                  <c:v>15.375647000000001</c:v>
                </c:pt>
                <c:pt idx="96284">
                  <c:v>15.381288</c:v>
                </c:pt>
                <c:pt idx="96285">
                  <c:v>15.387745000000001</c:v>
                </c:pt>
                <c:pt idx="96286">
                  <c:v>15.37893</c:v>
                </c:pt>
                <c:pt idx="96287">
                  <c:v>15.377997000000001</c:v>
                </c:pt>
                <c:pt idx="96288">
                  <c:v>15.383202000000001</c:v>
                </c:pt>
                <c:pt idx="96289">
                  <c:v>15.374174999999999</c:v>
                </c:pt>
                <c:pt idx="96290">
                  <c:v>15.372033</c:v>
                </c:pt>
                <c:pt idx="96291">
                  <c:v>15.382166</c:v>
                </c:pt>
                <c:pt idx="96292">
                  <c:v>15.382709999999999</c:v>
                </c:pt>
                <c:pt idx="96293">
                  <c:v>15.375415</c:v>
                </c:pt>
                <c:pt idx="96294">
                  <c:v>15.375954999999999</c:v>
                </c:pt>
                <c:pt idx="96295">
                  <c:v>15.382357000000001</c:v>
                </c:pt>
                <c:pt idx="96296">
                  <c:v>15.380381</c:v>
                </c:pt>
                <c:pt idx="96297">
                  <c:v>15.379204</c:v>
                </c:pt>
                <c:pt idx="96298">
                  <c:v>15.382212000000001</c:v>
                </c:pt>
                <c:pt idx="96299">
                  <c:v>15.378617999999999</c:v>
                </c:pt>
                <c:pt idx="96300">
                  <c:v>15.379754</c:v>
                </c:pt>
                <c:pt idx="96301">
                  <c:v>15.387736</c:v>
                </c:pt>
                <c:pt idx="96302">
                  <c:v>15.388031</c:v>
                </c:pt>
                <c:pt idx="96303">
                  <c:v>15.383442000000001</c:v>
                </c:pt>
                <c:pt idx="96304">
                  <c:v>15.388267000000001</c:v>
                </c:pt>
                <c:pt idx="96305">
                  <c:v>15.392181000000001</c:v>
                </c:pt>
                <c:pt idx="96306">
                  <c:v>15.383623999999999</c:v>
                </c:pt>
                <c:pt idx="96307">
                  <c:v>15.384591</c:v>
                </c:pt>
                <c:pt idx="96308">
                  <c:v>15.388308</c:v>
                </c:pt>
                <c:pt idx="96309">
                  <c:v>15.384181999999999</c:v>
                </c:pt>
                <c:pt idx="96310">
                  <c:v>15.386604999999999</c:v>
                </c:pt>
                <c:pt idx="96311">
                  <c:v>15.387222</c:v>
                </c:pt>
                <c:pt idx="96312">
                  <c:v>15.380758999999999</c:v>
                </c:pt>
                <c:pt idx="96313">
                  <c:v>15.380711</c:v>
                </c:pt>
                <c:pt idx="96314">
                  <c:v>15.389032</c:v>
                </c:pt>
                <c:pt idx="96315">
                  <c:v>15.388676999999999</c:v>
                </c:pt>
                <c:pt idx="96316">
                  <c:v>15.383138000000001</c:v>
                </c:pt>
                <c:pt idx="96317">
                  <c:v>15.385403</c:v>
                </c:pt>
                <c:pt idx="96318">
                  <c:v>15.385120000000001</c:v>
                </c:pt>
                <c:pt idx="96319">
                  <c:v>15.385992</c:v>
                </c:pt>
                <c:pt idx="96320">
                  <c:v>15.391087000000001</c:v>
                </c:pt>
                <c:pt idx="96321">
                  <c:v>15.390396000000001</c:v>
                </c:pt>
                <c:pt idx="96322">
                  <c:v>15.38364</c:v>
                </c:pt>
                <c:pt idx="96323">
                  <c:v>15.378829</c:v>
                </c:pt>
                <c:pt idx="96324">
                  <c:v>15.384153</c:v>
                </c:pt>
                <c:pt idx="96325">
                  <c:v>15.387874999999999</c:v>
                </c:pt>
                <c:pt idx="96326">
                  <c:v>15.385892999999999</c:v>
                </c:pt>
                <c:pt idx="96327">
                  <c:v>15.387896</c:v>
                </c:pt>
                <c:pt idx="96328">
                  <c:v>15.389443999999999</c:v>
                </c:pt>
                <c:pt idx="96329">
                  <c:v>15.385275999999999</c:v>
                </c:pt>
                <c:pt idx="96330">
                  <c:v>15.383346</c:v>
                </c:pt>
                <c:pt idx="96331">
                  <c:v>15.389965999999999</c:v>
                </c:pt>
                <c:pt idx="96332">
                  <c:v>15.388109</c:v>
                </c:pt>
                <c:pt idx="96333">
                  <c:v>15.380004</c:v>
                </c:pt>
                <c:pt idx="96334">
                  <c:v>15.38618</c:v>
                </c:pt>
                <c:pt idx="96335">
                  <c:v>15.388183</c:v>
                </c:pt>
                <c:pt idx="96336">
                  <c:v>15.382876</c:v>
                </c:pt>
                <c:pt idx="96337">
                  <c:v>15.388406</c:v>
                </c:pt>
                <c:pt idx="96338">
                  <c:v>15.390707000000001</c:v>
                </c:pt>
                <c:pt idx="96339">
                  <c:v>15.380535999999999</c:v>
                </c:pt>
                <c:pt idx="96340">
                  <c:v>15.381926</c:v>
                </c:pt>
                <c:pt idx="96341">
                  <c:v>15.394621000000001</c:v>
                </c:pt>
                <c:pt idx="96342">
                  <c:v>15.386328000000001</c:v>
                </c:pt>
                <c:pt idx="96343">
                  <c:v>15.376699</c:v>
                </c:pt>
                <c:pt idx="96344">
                  <c:v>15.390458000000001</c:v>
                </c:pt>
                <c:pt idx="96345">
                  <c:v>15.395464</c:v>
                </c:pt>
                <c:pt idx="96346">
                  <c:v>15.389485000000001</c:v>
                </c:pt>
                <c:pt idx="96347">
                  <c:v>15.392791000000001</c:v>
                </c:pt>
                <c:pt idx="96348">
                  <c:v>15.396464999999999</c:v>
                </c:pt>
                <c:pt idx="96349">
                  <c:v>15.396424</c:v>
                </c:pt>
                <c:pt idx="96350">
                  <c:v>15.397931</c:v>
                </c:pt>
                <c:pt idx="96351">
                  <c:v>15.394197</c:v>
                </c:pt>
                <c:pt idx="96352">
                  <c:v>15.384897</c:v>
                </c:pt>
                <c:pt idx="96353">
                  <c:v>15.386631</c:v>
                </c:pt>
                <c:pt idx="96354">
                  <c:v>15.393212</c:v>
                </c:pt>
                <c:pt idx="96355">
                  <c:v>15.388714999999999</c:v>
                </c:pt>
                <c:pt idx="96356">
                  <c:v>15.385396</c:v>
                </c:pt>
                <c:pt idx="96357">
                  <c:v>15.38927</c:v>
                </c:pt>
                <c:pt idx="96358">
                  <c:v>15.390983</c:v>
                </c:pt>
                <c:pt idx="96359">
                  <c:v>15.388085999999999</c:v>
                </c:pt>
                <c:pt idx="96360">
                  <c:v>15.391966</c:v>
                </c:pt>
                <c:pt idx="96361">
                  <c:v>15.400304</c:v>
                </c:pt>
                <c:pt idx="96362">
                  <c:v>15.393784</c:v>
                </c:pt>
                <c:pt idx="96363">
                  <c:v>15.389137</c:v>
                </c:pt>
                <c:pt idx="96364">
                  <c:v>15.394523</c:v>
                </c:pt>
                <c:pt idx="96365">
                  <c:v>15.391557000000001</c:v>
                </c:pt>
                <c:pt idx="96366">
                  <c:v>15.386105000000001</c:v>
                </c:pt>
                <c:pt idx="96367">
                  <c:v>15.386977</c:v>
                </c:pt>
                <c:pt idx="96368">
                  <c:v>15.388954999999999</c:v>
                </c:pt>
                <c:pt idx="96369">
                  <c:v>15.389271000000001</c:v>
                </c:pt>
                <c:pt idx="96370">
                  <c:v>15.398448</c:v>
                </c:pt>
                <c:pt idx="96371">
                  <c:v>15.406395</c:v>
                </c:pt>
                <c:pt idx="96372">
                  <c:v>15.398802</c:v>
                </c:pt>
                <c:pt idx="96373">
                  <c:v>15.397109</c:v>
                </c:pt>
                <c:pt idx="96374">
                  <c:v>15.401861999999999</c:v>
                </c:pt>
                <c:pt idx="96375">
                  <c:v>15.397643</c:v>
                </c:pt>
                <c:pt idx="96376">
                  <c:v>15.392747999999999</c:v>
                </c:pt>
                <c:pt idx="96377">
                  <c:v>15.397233</c:v>
                </c:pt>
                <c:pt idx="96378">
                  <c:v>15.398783</c:v>
                </c:pt>
                <c:pt idx="96379">
                  <c:v>15.390207</c:v>
                </c:pt>
                <c:pt idx="96380">
                  <c:v>15.393115999999999</c:v>
                </c:pt>
                <c:pt idx="96381">
                  <c:v>15.399215999999999</c:v>
                </c:pt>
                <c:pt idx="96382">
                  <c:v>15.396884</c:v>
                </c:pt>
                <c:pt idx="96383">
                  <c:v>15.399348</c:v>
                </c:pt>
                <c:pt idx="96384">
                  <c:v>15.400618</c:v>
                </c:pt>
                <c:pt idx="96385">
                  <c:v>15.397593000000001</c:v>
                </c:pt>
                <c:pt idx="96386">
                  <c:v>15.396267</c:v>
                </c:pt>
                <c:pt idx="96387">
                  <c:v>15.398849999999999</c:v>
                </c:pt>
                <c:pt idx="96388">
                  <c:v>15.401242999999999</c:v>
                </c:pt>
                <c:pt idx="96389">
                  <c:v>15.398669</c:v>
                </c:pt>
                <c:pt idx="96390">
                  <c:v>15.399296</c:v>
                </c:pt>
                <c:pt idx="96391">
                  <c:v>15.397821</c:v>
                </c:pt>
                <c:pt idx="96392">
                  <c:v>15.391769</c:v>
                </c:pt>
                <c:pt idx="96393">
                  <c:v>15.394363</c:v>
                </c:pt>
                <c:pt idx="96394">
                  <c:v>15.399212</c:v>
                </c:pt>
                <c:pt idx="96395">
                  <c:v>15.398284</c:v>
                </c:pt>
                <c:pt idx="96396">
                  <c:v>15.399514</c:v>
                </c:pt>
                <c:pt idx="96397">
                  <c:v>15.405222999999999</c:v>
                </c:pt>
                <c:pt idx="96398">
                  <c:v>15.400115</c:v>
                </c:pt>
                <c:pt idx="96399">
                  <c:v>15.395951</c:v>
                </c:pt>
                <c:pt idx="96400">
                  <c:v>15.406261000000001</c:v>
                </c:pt>
                <c:pt idx="96401">
                  <c:v>15.407461</c:v>
                </c:pt>
                <c:pt idx="96402">
                  <c:v>15.398928</c:v>
                </c:pt>
                <c:pt idx="96403">
                  <c:v>15.394803</c:v>
                </c:pt>
                <c:pt idx="96404">
                  <c:v>15.391931</c:v>
                </c:pt>
                <c:pt idx="96405">
                  <c:v>15.390101</c:v>
                </c:pt>
                <c:pt idx="96406">
                  <c:v>15.390199000000001</c:v>
                </c:pt>
                <c:pt idx="96407">
                  <c:v>15.394905</c:v>
                </c:pt>
                <c:pt idx="96408">
                  <c:v>15.396947000000001</c:v>
                </c:pt>
                <c:pt idx="96409">
                  <c:v>15.396188</c:v>
                </c:pt>
                <c:pt idx="96410">
                  <c:v>15.401076</c:v>
                </c:pt>
                <c:pt idx="96411">
                  <c:v>15.403864</c:v>
                </c:pt>
                <c:pt idx="96412">
                  <c:v>15.400847000000001</c:v>
                </c:pt>
                <c:pt idx="96413">
                  <c:v>15.398462</c:v>
                </c:pt>
                <c:pt idx="96414">
                  <c:v>15.403373</c:v>
                </c:pt>
                <c:pt idx="96415">
                  <c:v>15.402053</c:v>
                </c:pt>
                <c:pt idx="96416">
                  <c:v>15.395076</c:v>
                </c:pt>
                <c:pt idx="96417">
                  <c:v>15.401111999999999</c:v>
                </c:pt>
                <c:pt idx="96418">
                  <c:v>15.400176999999999</c:v>
                </c:pt>
                <c:pt idx="96419">
                  <c:v>15.394690000000001</c:v>
                </c:pt>
                <c:pt idx="96420">
                  <c:v>15.405955000000001</c:v>
                </c:pt>
                <c:pt idx="96421">
                  <c:v>15.410342999999999</c:v>
                </c:pt>
                <c:pt idx="96422">
                  <c:v>15.401837</c:v>
                </c:pt>
                <c:pt idx="96423">
                  <c:v>15.405542000000001</c:v>
                </c:pt>
                <c:pt idx="96424">
                  <c:v>15.408811</c:v>
                </c:pt>
                <c:pt idx="96425">
                  <c:v>15.394629</c:v>
                </c:pt>
                <c:pt idx="96426">
                  <c:v>15.39254</c:v>
                </c:pt>
                <c:pt idx="96427">
                  <c:v>15.40437</c:v>
                </c:pt>
                <c:pt idx="96428">
                  <c:v>15.400084</c:v>
                </c:pt>
                <c:pt idx="96429">
                  <c:v>15.397494999999999</c:v>
                </c:pt>
                <c:pt idx="96430">
                  <c:v>15.403665999999999</c:v>
                </c:pt>
                <c:pt idx="96431">
                  <c:v>15.402232</c:v>
                </c:pt>
                <c:pt idx="96432">
                  <c:v>15.400157</c:v>
                </c:pt>
                <c:pt idx="96433">
                  <c:v>15.405282</c:v>
                </c:pt>
                <c:pt idx="96434">
                  <c:v>15.409974999999999</c:v>
                </c:pt>
                <c:pt idx="96435">
                  <c:v>15.404230999999999</c:v>
                </c:pt>
                <c:pt idx="96436">
                  <c:v>15.405627000000001</c:v>
                </c:pt>
                <c:pt idx="96437">
                  <c:v>15.412898</c:v>
                </c:pt>
                <c:pt idx="96438">
                  <c:v>15.409362</c:v>
                </c:pt>
                <c:pt idx="96439">
                  <c:v>15.406371</c:v>
                </c:pt>
                <c:pt idx="96440">
                  <c:v>15.409167</c:v>
                </c:pt>
                <c:pt idx="96441">
                  <c:v>15.409712000000001</c:v>
                </c:pt>
                <c:pt idx="96442">
                  <c:v>15.404263</c:v>
                </c:pt>
                <c:pt idx="96443">
                  <c:v>15.403706</c:v>
                </c:pt>
                <c:pt idx="96444">
                  <c:v>15.407458</c:v>
                </c:pt>
                <c:pt idx="96445">
                  <c:v>15.402386999999999</c:v>
                </c:pt>
                <c:pt idx="96446">
                  <c:v>15.401854999999999</c:v>
                </c:pt>
                <c:pt idx="96447">
                  <c:v>15.40836</c:v>
                </c:pt>
                <c:pt idx="96448">
                  <c:v>15.406948</c:v>
                </c:pt>
                <c:pt idx="96449">
                  <c:v>15.406177</c:v>
                </c:pt>
                <c:pt idx="96450">
                  <c:v>15.409971000000001</c:v>
                </c:pt>
                <c:pt idx="96451">
                  <c:v>15.407927000000001</c:v>
                </c:pt>
                <c:pt idx="96452">
                  <c:v>15.403646</c:v>
                </c:pt>
                <c:pt idx="96453">
                  <c:v>15.406803</c:v>
                </c:pt>
                <c:pt idx="96454">
                  <c:v>15.40756</c:v>
                </c:pt>
                <c:pt idx="96455">
                  <c:v>15.401462</c:v>
                </c:pt>
                <c:pt idx="96456">
                  <c:v>15.404871999999999</c:v>
                </c:pt>
                <c:pt idx="96457">
                  <c:v>15.410341000000001</c:v>
                </c:pt>
                <c:pt idx="96458">
                  <c:v>15.406373</c:v>
                </c:pt>
                <c:pt idx="96459">
                  <c:v>15.407832000000001</c:v>
                </c:pt>
                <c:pt idx="96460">
                  <c:v>15.414635000000001</c:v>
                </c:pt>
                <c:pt idx="96461">
                  <c:v>15.409875</c:v>
                </c:pt>
                <c:pt idx="96462">
                  <c:v>15.402055000000001</c:v>
                </c:pt>
                <c:pt idx="96463">
                  <c:v>15.409371</c:v>
                </c:pt>
                <c:pt idx="96464">
                  <c:v>15.410802</c:v>
                </c:pt>
                <c:pt idx="96465">
                  <c:v>15.402616999999999</c:v>
                </c:pt>
                <c:pt idx="96466">
                  <c:v>15.405030999999999</c:v>
                </c:pt>
                <c:pt idx="96467">
                  <c:v>15.409575</c:v>
                </c:pt>
                <c:pt idx="96468">
                  <c:v>15.408531</c:v>
                </c:pt>
                <c:pt idx="96469">
                  <c:v>15.409200999999999</c:v>
                </c:pt>
                <c:pt idx="96470">
                  <c:v>15.4169</c:v>
                </c:pt>
                <c:pt idx="96471">
                  <c:v>15.416881999999999</c:v>
                </c:pt>
                <c:pt idx="96472">
                  <c:v>15.408194</c:v>
                </c:pt>
                <c:pt idx="96473">
                  <c:v>15.41188</c:v>
                </c:pt>
                <c:pt idx="96474">
                  <c:v>15.416026</c:v>
                </c:pt>
                <c:pt idx="96475">
                  <c:v>15.413812999999999</c:v>
                </c:pt>
                <c:pt idx="96476">
                  <c:v>15.414217000000001</c:v>
                </c:pt>
                <c:pt idx="96477">
                  <c:v>15.415228000000001</c:v>
                </c:pt>
                <c:pt idx="96478">
                  <c:v>15.416062999999999</c:v>
                </c:pt>
                <c:pt idx="96479">
                  <c:v>15.414118999999999</c:v>
                </c:pt>
                <c:pt idx="96480">
                  <c:v>15.414144</c:v>
                </c:pt>
                <c:pt idx="96481">
                  <c:v>15.413238</c:v>
                </c:pt>
                <c:pt idx="96482">
                  <c:v>15.411408</c:v>
                </c:pt>
                <c:pt idx="96483">
                  <c:v>15.415018</c:v>
                </c:pt>
                <c:pt idx="96484">
                  <c:v>15.412879999999999</c:v>
                </c:pt>
                <c:pt idx="96485">
                  <c:v>15.410871999999999</c:v>
                </c:pt>
                <c:pt idx="96486">
                  <c:v>15.416785000000001</c:v>
                </c:pt>
                <c:pt idx="96487">
                  <c:v>15.415483</c:v>
                </c:pt>
                <c:pt idx="96488">
                  <c:v>15.408018</c:v>
                </c:pt>
                <c:pt idx="96489">
                  <c:v>15.414802</c:v>
                </c:pt>
                <c:pt idx="96490">
                  <c:v>15.424035999999999</c:v>
                </c:pt>
                <c:pt idx="96491">
                  <c:v>15.414249</c:v>
                </c:pt>
                <c:pt idx="96492">
                  <c:v>15.408222</c:v>
                </c:pt>
                <c:pt idx="96493">
                  <c:v>15.415938000000001</c:v>
                </c:pt>
                <c:pt idx="96494">
                  <c:v>15.417712</c:v>
                </c:pt>
                <c:pt idx="96495">
                  <c:v>15.414728999999999</c:v>
                </c:pt>
                <c:pt idx="96496">
                  <c:v>15.414726</c:v>
                </c:pt>
                <c:pt idx="96497">
                  <c:v>15.416719000000001</c:v>
                </c:pt>
                <c:pt idx="96498">
                  <c:v>15.416359999999999</c:v>
                </c:pt>
                <c:pt idx="96499">
                  <c:v>15.414085</c:v>
                </c:pt>
                <c:pt idx="96500">
                  <c:v>15.417339999999999</c:v>
                </c:pt>
                <c:pt idx="96501">
                  <c:v>15.417266</c:v>
                </c:pt>
                <c:pt idx="96502">
                  <c:v>15.411543999999999</c:v>
                </c:pt>
                <c:pt idx="96503">
                  <c:v>15.4114</c:v>
                </c:pt>
                <c:pt idx="96504">
                  <c:v>15.413221999999999</c:v>
                </c:pt>
                <c:pt idx="96505">
                  <c:v>15.413059000000001</c:v>
                </c:pt>
                <c:pt idx="96506">
                  <c:v>15.413587</c:v>
                </c:pt>
                <c:pt idx="96507">
                  <c:v>15.415208</c:v>
                </c:pt>
                <c:pt idx="96508">
                  <c:v>15.410822</c:v>
                </c:pt>
                <c:pt idx="96509">
                  <c:v>15.408963999999999</c:v>
                </c:pt>
                <c:pt idx="96510">
                  <c:v>15.418407999999999</c:v>
                </c:pt>
                <c:pt idx="96511">
                  <c:v>15.420095999999999</c:v>
                </c:pt>
                <c:pt idx="96512">
                  <c:v>15.413565</c:v>
                </c:pt>
                <c:pt idx="96513">
                  <c:v>15.41436</c:v>
                </c:pt>
                <c:pt idx="96514">
                  <c:v>15.418703000000001</c:v>
                </c:pt>
                <c:pt idx="96515">
                  <c:v>15.416544</c:v>
                </c:pt>
                <c:pt idx="96516">
                  <c:v>15.414146000000001</c:v>
                </c:pt>
                <c:pt idx="96517">
                  <c:v>15.417026</c:v>
                </c:pt>
                <c:pt idx="96518">
                  <c:v>15.415514</c:v>
                </c:pt>
                <c:pt idx="96519">
                  <c:v>15.418479</c:v>
                </c:pt>
                <c:pt idx="96520">
                  <c:v>15.42384</c:v>
                </c:pt>
                <c:pt idx="96521">
                  <c:v>15.420496</c:v>
                </c:pt>
                <c:pt idx="96522">
                  <c:v>15.421929</c:v>
                </c:pt>
                <c:pt idx="96523">
                  <c:v>15.427984</c:v>
                </c:pt>
                <c:pt idx="96524">
                  <c:v>15.423819</c:v>
                </c:pt>
                <c:pt idx="96525">
                  <c:v>15.417774</c:v>
                </c:pt>
                <c:pt idx="96526">
                  <c:v>15.422803</c:v>
                </c:pt>
                <c:pt idx="96527">
                  <c:v>15.424937999999999</c:v>
                </c:pt>
                <c:pt idx="96528">
                  <c:v>15.416137000000001</c:v>
                </c:pt>
                <c:pt idx="96529">
                  <c:v>15.41691</c:v>
                </c:pt>
                <c:pt idx="96530">
                  <c:v>15.420070000000001</c:v>
                </c:pt>
                <c:pt idx="96531">
                  <c:v>15.416499999999999</c:v>
                </c:pt>
                <c:pt idx="96532">
                  <c:v>15.418329999999999</c:v>
                </c:pt>
                <c:pt idx="96533">
                  <c:v>15.420068000000001</c:v>
                </c:pt>
                <c:pt idx="96534">
                  <c:v>15.419525999999999</c:v>
                </c:pt>
                <c:pt idx="96535">
                  <c:v>15.419788</c:v>
                </c:pt>
                <c:pt idx="96536">
                  <c:v>15.423101000000001</c:v>
                </c:pt>
                <c:pt idx="96537">
                  <c:v>15.427234</c:v>
                </c:pt>
                <c:pt idx="96538">
                  <c:v>15.421611</c:v>
                </c:pt>
                <c:pt idx="96539">
                  <c:v>15.419635</c:v>
                </c:pt>
                <c:pt idx="96540">
                  <c:v>15.425107000000001</c:v>
                </c:pt>
                <c:pt idx="96541">
                  <c:v>15.420474</c:v>
                </c:pt>
                <c:pt idx="96542">
                  <c:v>15.41597</c:v>
                </c:pt>
                <c:pt idx="96543">
                  <c:v>15.424469</c:v>
                </c:pt>
                <c:pt idx="96544">
                  <c:v>15.424606000000001</c:v>
                </c:pt>
                <c:pt idx="96545">
                  <c:v>15.415855000000001</c:v>
                </c:pt>
                <c:pt idx="96546">
                  <c:v>15.423016000000001</c:v>
                </c:pt>
                <c:pt idx="96547">
                  <c:v>15.426266</c:v>
                </c:pt>
                <c:pt idx="96548">
                  <c:v>15.41747</c:v>
                </c:pt>
                <c:pt idx="96549">
                  <c:v>15.418044999999999</c:v>
                </c:pt>
                <c:pt idx="96550">
                  <c:v>15.421581</c:v>
                </c:pt>
                <c:pt idx="96551">
                  <c:v>15.422318000000001</c:v>
                </c:pt>
                <c:pt idx="96552">
                  <c:v>15.423241000000001</c:v>
                </c:pt>
                <c:pt idx="96553">
                  <c:v>15.425839</c:v>
                </c:pt>
                <c:pt idx="96554">
                  <c:v>15.428099</c:v>
                </c:pt>
                <c:pt idx="96555">
                  <c:v>15.426086</c:v>
                </c:pt>
                <c:pt idx="96556">
                  <c:v>15.428372</c:v>
                </c:pt>
                <c:pt idx="96557">
                  <c:v>15.432829</c:v>
                </c:pt>
                <c:pt idx="96558">
                  <c:v>15.430244999999999</c:v>
                </c:pt>
                <c:pt idx="96559">
                  <c:v>15.426978999999999</c:v>
                </c:pt>
                <c:pt idx="96560">
                  <c:v>15.428421999999999</c:v>
                </c:pt>
                <c:pt idx="96561">
                  <c:v>15.426276</c:v>
                </c:pt>
                <c:pt idx="96562">
                  <c:v>15.424897</c:v>
                </c:pt>
                <c:pt idx="96563">
                  <c:v>15.431781000000001</c:v>
                </c:pt>
                <c:pt idx="96564">
                  <c:v>15.428077</c:v>
                </c:pt>
                <c:pt idx="96565">
                  <c:v>15.420899</c:v>
                </c:pt>
                <c:pt idx="96566">
                  <c:v>15.429733000000001</c:v>
                </c:pt>
                <c:pt idx="96567">
                  <c:v>15.432840000000001</c:v>
                </c:pt>
                <c:pt idx="96568">
                  <c:v>15.426781999999999</c:v>
                </c:pt>
                <c:pt idx="96569">
                  <c:v>15.429009000000001</c:v>
                </c:pt>
                <c:pt idx="96570">
                  <c:v>15.434523</c:v>
                </c:pt>
                <c:pt idx="96571">
                  <c:v>15.428466999999999</c:v>
                </c:pt>
                <c:pt idx="96572">
                  <c:v>15.419594999999999</c:v>
                </c:pt>
                <c:pt idx="96573">
                  <c:v>15.424685</c:v>
                </c:pt>
                <c:pt idx="96574">
                  <c:v>15.425875</c:v>
                </c:pt>
                <c:pt idx="96575">
                  <c:v>15.421673</c:v>
                </c:pt>
                <c:pt idx="96576">
                  <c:v>15.427122000000001</c:v>
                </c:pt>
                <c:pt idx="96577">
                  <c:v>15.430085</c:v>
                </c:pt>
                <c:pt idx="96578">
                  <c:v>15.428677</c:v>
                </c:pt>
                <c:pt idx="96579">
                  <c:v>15.431623</c:v>
                </c:pt>
                <c:pt idx="96580">
                  <c:v>15.434125</c:v>
                </c:pt>
                <c:pt idx="96581">
                  <c:v>15.425255999999999</c:v>
                </c:pt>
                <c:pt idx="96582">
                  <c:v>15.423296000000001</c:v>
                </c:pt>
                <c:pt idx="96583">
                  <c:v>15.4339</c:v>
                </c:pt>
                <c:pt idx="96584">
                  <c:v>15.429276</c:v>
                </c:pt>
                <c:pt idx="96585">
                  <c:v>15.424975</c:v>
                </c:pt>
                <c:pt idx="96586">
                  <c:v>15.431684000000001</c:v>
                </c:pt>
                <c:pt idx="96587">
                  <c:v>15.426384000000001</c:v>
                </c:pt>
                <c:pt idx="96588">
                  <c:v>15.421911</c:v>
                </c:pt>
                <c:pt idx="96589">
                  <c:v>15.429918000000001</c:v>
                </c:pt>
                <c:pt idx="96590">
                  <c:v>15.432301000000001</c:v>
                </c:pt>
                <c:pt idx="96591">
                  <c:v>15.42517</c:v>
                </c:pt>
                <c:pt idx="96592">
                  <c:v>15.428240000000001</c:v>
                </c:pt>
                <c:pt idx="96593">
                  <c:v>15.433776999999999</c:v>
                </c:pt>
                <c:pt idx="96594">
                  <c:v>15.426057999999999</c:v>
                </c:pt>
                <c:pt idx="96595">
                  <c:v>15.423990999999999</c:v>
                </c:pt>
                <c:pt idx="96596">
                  <c:v>15.431642999999999</c:v>
                </c:pt>
                <c:pt idx="96597">
                  <c:v>15.430439</c:v>
                </c:pt>
                <c:pt idx="96598">
                  <c:v>15.426288</c:v>
                </c:pt>
                <c:pt idx="96599">
                  <c:v>15.433335</c:v>
                </c:pt>
                <c:pt idx="96600">
                  <c:v>15.439871</c:v>
                </c:pt>
                <c:pt idx="96601">
                  <c:v>15.434797</c:v>
                </c:pt>
                <c:pt idx="96602">
                  <c:v>15.435619000000001</c:v>
                </c:pt>
                <c:pt idx="96603">
                  <c:v>15.440605</c:v>
                </c:pt>
                <c:pt idx="96604">
                  <c:v>15.434082</c:v>
                </c:pt>
                <c:pt idx="96605">
                  <c:v>15.432465000000001</c:v>
                </c:pt>
                <c:pt idx="96606">
                  <c:v>15.437566</c:v>
                </c:pt>
                <c:pt idx="96607">
                  <c:v>15.432721000000001</c:v>
                </c:pt>
                <c:pt idx="96608">
                  <c:v>15.427835</c:v>
                </c:pt>
                <c:pt idx="96609">
                  <c:v>15.434485</c:v>
                </c:pt>
                <c:pt idx="96610">
                  <c:v>15.436861</c:v>
                </c:pt>
                <c:pt idx="96611">
                  <c:v>15.432269</c:v>
                </c:pt>
                <c:pt idx="96612">
                  <c:v>15.435662000000001</c:v>
                </c:pt>
                <c:pt idx="96613">
                  <c:v>15.440970999999999</c:v>
                </c:pt>
                <c:pt idx="96614">
                  <c:v>15.439244</c:v>
                </c:pt>
                <c:pt idx="96615">
                  <c:v>15.434638</c:v>
                </c:pt>
                <c:pt idx="96616">
                  <c:v>15.432876</c:v>
                </c:pt>
                <c:pt idx="96617">
                  <c:v>15.434279</c:v>
                </c:pt>
                <c:pt idx="96618">
                  <c:v>15.433586999999999</c:v>
                </c:pt>
                <c:pt idx="96619">
                  <c:v>15.437341</c:v>
                </c:pt>
                <c:pt idx="96620">
                  <c:v>15.440224000000001</c:v>
                </c:pt>
                <c:pt idx="96621">
                  <c:v>15.433154</c:v>
                </c:pt>
                <c:pt idx="96622">
                  <c:v>15.434521999999999</c:v>
                </c:pt>
                <c:pt idx="96623">
                  <c:v>15.439631</c:v>
                </c:pt>
                <c:pt idx="96624">
                  <c:v>15.434341</c:v>
                </c:pt>
                <c:pt idx="96625">
                  <c:v>15.430234</c:v>
                </c:pt>
                <c:pt idx="96626">
                  <c:v>15.432896</c:v>
                </c:pt>
                <c:pt idx="96627">
                  <c:v>15.434167</c:v>
                </c:pt>
                <c:pt idx="96628">
                  <c:v>15.434441</c:v>
                </c:pt>
                <c:pt idx="96629">
                  <c:v>15.441924</c:v>
                </c:pt>
                <c:pt idx="96630">
                  <c:v>15.442686</c:v>
                </c:pt>
                <c:pt idx="96631">
                  <c:v>15.436842</c:v>
                </c:pt>
                <c:pt idx="96632">
                  <c:v>15.437887999999999</c:v>
                </c:pt>
                <c:pt idx="96633">
                  <c:v>15.436738</c:v>
                </c:pt>
                <c:pt idx="96634">
                  <c:v>15.429321</c:v>
                </c:pt>
                <c:pt idx="96635">
                  <c:v>15.429327000000001</c:v>
                </c:pt>
                <c:pt idx="96636">
                  <c:v>15.436543</c:v>
                </c:pt>
                <c:pt idx="96637">
                  <c:v>15.434919000000001</c:v>
                </c:pt>
                <c:pt idx="96638">
                  <c:v>15.42887</c:v>
                </c:pt>
                <c:pt idx="96639">
                  <c:v>15.436885999999999</c:v>
                </c:pt>
                <c:pt idx="96640">
                  <c:v>15.442</c:v>
                </c:pt>
                <c:pt idx="96641">
                  <c:v>15.436731</c:v>
                </c:pt>
                <c:pt idx="96642">
                  <c:v>15.444044999999999</c:v>
                </c:pt>
                <c:pt idx="96643">
                  <c:v>15.451638000000001</c:v>
                </c:pt>
                <c:pt idx="96644">
                  <c:v>15.441314</c:v>
                </c:pt>
                <c:pt idx="96645">
                  <c:v>15.436450000000001</c:v>
                </c:pt>
                <c:pt idx="96646">
                  <c:v>15.445156000000001</c:v>
                </c:pt>
                <c:pt idx="96647">
                  <c:v>15.442970000000001</c:v>
                </c:pt>
                <c:pt idx="96648">
                  <c:v>15.435494</c:v>
                </c:pt>
                <c:pt idx="96649">
                  <c:v>15.439717999999999</c:v>
                </c:pt>
                <c:pt idx="96650">
                  <c:v>15.439003</c:v>
                </c:pt>
                <c:pt idx="96651">
                  <c:v>15.436420999999999</c:v>
                </c:pt>
                <c:pt idx="96652">
                  <c:v>15.444844</c:v>
                </c:pt>
                <c:pt idx="96653">
                  <c:v>15.447900000000001</c:v>
                </c:pt>
                <c:pt idx="96654">
                  <c:v>15.442653</c:v>
                </c:pt>
                <c:pt idx="96655">
                  <c:v>15.445867</c:v>
                </c:pt>
                <c:pt idx="96656">
                  <c:v>15.446733999999999</c:v>
                </c:pt>
                <c:pt idx="96657">
                  <c:v>15.435319</c:v>
                </c:pt>
                <c:pt idx="96658">
                  <c:v>15.436450000000001</c:v>
                </c:pt>
                <c:pt idx="96659">
                  <c:v>15.442949</c:v>
                </c:pt>
                <c:pt idx="96660">
                  <c:v>15.435748</c:v>
                </c:pt>
                <c:pt idx="96661">
                  <c:v>15.437752</c:v>
                </c:pt>
                <c:pt idx="96662">
                  <c:v>15.444794</c:v>
                </c:pt>
                <c:pt idx="96663">
                  <c:v>15.438834999999999</c:v>
                </c:pt>
                <c:pt idx="96664">
                  <c:v>15.435757000000001</c:v>
                </c:pt>
                <c:pt idx="96665">
                  <c:v>15.441589</c:v>
                </c:pt>
                <c:pt idx="96666">
                  <c:v>15.446260000000001</c:v>
                </c:pt>
                <c:pt idx="96667">
                  <c:v>15.445320000000001</c:v>
                </c:pt>
                <c:pt idx="96668">
                  <c:v>15.445296000000001</c:v>
                </c:pt>
                <c:pt idx="96669">
                  <c:v>15.444075</c:v>
                </c:pt>
                <c:pt idx="96670">
                  <c:v>15.436792000000001</c:v>
                </c:pt>
                <c:pt idx="96671">
                  <c:v>15.438081</c:v>
                </c:pt>
                <c:pt idx="96672">
                  <c:v>15.44417</c:v>
                </c:pt>
                <c:pt idx="96673">
                  <c:v>15.442940999999999</c:v>
                </c:pt>
                <c:pt idx="96674">
                  <c:v>15.440027000000001</c:v>
                </c:pt>
                <c:pt idx="96675">
                  <c:v>15.443747999999999</c:v>
                </c:pt>
                <c:pt idx="96676">
                  <c:v>15.449306</c:v>
                </c:pt>
                <c:pt idx="96677">
                  <c:v>15.446827000000001</c:v>
                </c:pt>
                <c:pt idx="96678">
                  <c:v>15.449731</c:v>
                </c:pt>
                <c:pt idx="96679">
                  <c:v>15.455297</c:v>
                </c:pt>
                <c:pt idx="96680">
                  <c:v>15.450004</c:v>
                </c:pt>
                <c:pt idx="96681">
                  <c:v>15.444329</c:v>
                </c:pt>
                <c:pt idx="96682">
                  <c:v>15.444929999999999</c:v>
                </c:pt>
                <c:pt idx="96683">
                  <c:v>15.44422</c:v>
                </c:pt>
                <c:pt idx="96684">
                  <c:v>15.443872000000001</c:v>
                </c:pt>
                <c:pt idx="96685">
                  <c:v>15.44774</c:v>
                </c:pt>
                <c:pt idx="96686">
                  <c:v>15.444712000000001</c:v>
                </c:pt>
                <c:pt idx="96687">
                  <c:v>15.440234999999999</c:v>
                </c:pt>
                <c:pt idx="96688">
                  <c:v>15.44768</c:v>
                </c:pt>
                <c:pt idx="96689">
                  <c:v>15.450461000000001</c:v>
                </c:pt>
                <c:pt idx="96690">
                  <c:v>15.448198</c:v>
                </c:pt>
                <c:pt idx="96691">
                  <c:v>15.450150000000001</c:v>
                </c:pt>
                <c:pt idx="96692">
                  <c:v>15.447831000000001</c:v>
                </c:pt>
                <c:pt idx="96693">
                  <c:v>15.441822</c:v>
                </c:pt>
                <c:pt idx="96694">
                  <c:v>15.444062000000001</c:v>
                </c:pt>
                <c:pt idx="96695">
                  <c:v>15.454584000000001</c:v>
                </c:pt>
                <c:pt idx="96696">
                  <c:v>15.451665</c:v>
                </c:pt>
                <c:pt idx="96697">
                  <c:v>15.443237</c:v>
                </c:pt>
                <c:pt idx="96698">
                  <c:v>15.447385000000001</c:v>
                </c:pt>
                <c:pt idx="96699">
                  <c:v>15.446478000000001</c:v>
                </c:pt>
                <c:pt idx="96700">
                  <c:v>15.444886</c:v>
                </c:pt>
                <c:pt idx="96701">
                  <c:v>15.452902999999999</c:v>
                </c:pt>
                <c:pt idx="96702">
                  <c:v>15.454772999999999</c:v>
                </c:pt>
                <c:pt idx="96703">
                  <c:v>15.447822</c:v>
                </c:pt>
                <c:pt idx="96704">
                  <c:v>15.449443</c:v>
                </c:pt>
                <c:pt idx="96705">
                  <c:v>15.456835999999999</c:v>
                </c:pt>
                <c:pt idx="96706">
                  <c:v>15.452085</c:v>
                </c:pt>
                <c:pt idx="96707">
                  <c:v>15.448548000000001</c:v>
                </c:pt>
                <c:pt idx="96708">
                  <c:v>15.453849</c:v>
                </c:pt>
                <c:pt idx="96709">
                  <c:v>15.452138</c:v>
                </c:pt>
                <c:pt idx="96710">
                  <c:v>15.45016</c:v>
                </c:pt>
                <c:pt idx="96711">
                  <c:v>15.452591999999999</c:v>
                </c:pt>
                <c:pt idx="96712">
                  <c:v>15.451596</c:v>
                </c:pt>
                <c:pt idx="96713">
                  <c:v>15.44969</c:v>
                </c:pt>
                <c:pt idx="96714">
                  <c:v>15.454076000000001</c:v>
                </c:pt>
                <c:pt idx="96715">
                  <c:v>15.451753</c:v>
                </c:pt>
                <c:pt idx="96716">
                  <c:v>15.441916000000001</c:v>
                </c:pt>
                <c:pt idx="96717">
                  <c:v>15.446165000000001</c:v>
                </c:pt>
                <c:pt idx="96718">
                  <c:v>15.448327000000001</c:v>
                </c:pt>
                <c:pt idx="96719">
                  <c:v>15.442776</c:v>
                </c:pt>
                <c:pt idx="96720">
                  <c:v>15.446998000000001</c:v>
                </c:pt>
                <c:pt idx="96721">
                  <c:v>15.452545000000001</c:v>
                </c:pt>
                <c:pt idx="96722">
                  <c:v>15.453474999999999</c:v>
                </c:pt>
                <c:pt idx="96723">
                  <c:v>15.454589</c:v>
                </c:pt>
                <c:pt idx="96724">
                  <c:v>15.459887999999999</c:v>
                </c:pt>
                <c:pt idx="96725">
                  <c:v>15.45382</c:v>
                </c:pt>
                <c:pt idx="96726">
                  <c:v>15.444678</c:v>
                </c:pt>
                <c:pt idx="96727">
                  <c:v>15.454101</c:v>
                </c:pt>
                <c:pt idx="96728">
                  <c:v>15.457715</c:v>
                </c:pt>
                <c:pt idx="96729">
                  <c:v>15.449902</c:v>
                </c:pt>
                <c:pt idx="96730">
                  <c:v>15.453260999999999</c:v>
                </c:pt>
                <c:pt idx="96731">
                  <c:v>15.457668</c:v>
                </c:pt>
                <c:pt idx="96732">
                  <c:v>15.451591000000001</c:v>
                </c:pt>
                <c:pt idx="96733">
                  <c:v>15.450055000000001</c:v>
                </c:pt>
                <c:pt idx="96734">
                  <c:v>15.456155000000001</c:v>
                </c:pt>
                <c:pt idx="96735">
                  <c:v>15.455505</c:v>
                </c:pt>
                <c:pt idx="96736">
                  <c:v>15.454003999999999</c:v>
                </c:pt>
                <c:pt idx="96737">
                  <c:v>15.458949</c:v>
                </c:pt>
                <c:pt idx="96738">
                  <c:v>15.456122000000001</c:v>
                </c:pt>
                <c:pt idx="96739">
                  <c:v>15.452506</c:v>
                </c:pt>
                <c:pt idx="96740">
                  <c:v>15.457210999999999</c:v>
                </c:pt>
                <c:pt idx="96741">
                  <c:v>15.459351</c:v>
                </c:pt>
                <c:pt idx="96742">
                  <c:v>15.455294</c:v>
                </c:pt>
                <c:pt idx="96743">
                  <c:v>15.456709999999999</c:v>
                </c:pt>
                <c:pt idx="96744">
                  <c:v>15.460565000000001</c:v>
                </c:pt>
                <c:pt idx="96745">
                  <c:v>15.451696</c:v>
                </c:pt>
                <c:pt idx="96746">
                  <c:v>15.450813</c:v>
                </c:pt>
                <c:pt idx="96747">
                  <c:v>15.459636</c:v>
                </c:pt>
                <c:pt idx="96748">
                  <c:v>15.456137999999999</c:v>
                </c:pt>
                <c:pt idx="96749">
                  <c:v>15.454007000000001</c:v>
                </c:pt>
                <c:pt idx="96750">
                  <c:v>15.459035</c:v>
                </c:pt>
                <c:pt idx="96751">
                  <c:v>15.459697</c:v>
                </c:pt>
                <c:pt idx="96752">
                  <c:v>15.455823000000001</c:v>
                </c:pt>
                <c:pt idx="96753">
                  <c:v>15.459224000000001</c:v>
                </c:pt>
                <c:pt idx="96754">
                  <c:v>15.464136999999999</c:v>
                </c:pt>
                <c:pt idx="96755">
                  <c:v>15.456605</c:v>
                </c:pt>
                <c:pt idx="96756">
                  <c:v>15.453511000000001</c:v>
                </c:pt>
                <c:pt idx="96757">
                  <c:v>15.458917</c:v>
                </c:pt>
                <c:pt idx="96758">
                  <c:v>15.459405</c:v>
                </c:pt>
                <c:pt idx="96759">
                  <c:v>15.45905</c:v>
                </c:pt>
                <c:pt idx="96760">
                  <c:v>15.459927</c:v>
                </c:pt>
                <c:pt idx="96761">
                  <c:v>15.458723000000001</c:v>
                </c:pt>
                <c:pt idx="96762">
                  <c:v>15.4564</c:v>
                </c:pt>
                <c:pt idx="96763">
                  <c:v>15.459457</c:v>
                </c:pt>
                <c:pt idx="96764">
                  <c:v>15.462284</c:v>
                </c:pt>
                <c:pt idx="96765">
                  <c:v>15.456049</c:v>
                </c:pt>
                <c:pt idx="96766">
                  <c:v>15.454915</c:v>
                </c:pt>
                <c:pt idx="96767">
                  <c:v>15.458834</c:v>
                </c:pt>
                <c:pt idx="96768">
                  <c:v>15.45914</c:v>
                </c:pt>
                <c:pt idx="96769">
                  <c:v>15.461929</c:v>
                </c:pt>
                <c:pt idx="96770">
                  <c:v>15.464048</c:v>
                </c:pt>
                <c:pt idx="96771">
                  <c:v>15.461054000000001</c:v>
                </c:pt>
                <c:pt idx="96772">
                  <c:v>15.460136</c:v>
                </c:pt>
                <c:pt idx="96773">
                  <c:v>15.46611</c:v>
                </c:pt>
                <c:pt idx="96774">
                  <c:v>15.464195</c:v>
                </c:pt>
                <c:pt idx="96775">
                  <c:v>15.457903</c:v>
                </c:pt>
                <c:pt idx="96776">
                  <c:v>15.465185</c:v>
                </c:pt>
                <c:pt idx="96777">
                  <c:v>15.466891</c:v>
                </c:pt>
                <c:pt idx="96778">
                  <c:v>15.455155</c:v>
                </c:pt>
                <c:pt idx="96779">
                  <c:v>15.456931000000001</c:v>
                </c:pt>
                <c:pt idx="96780">
                  <c:v>15.465541999999999</c:v>
                </c:pt>
                <c:pt idx="96781">
                  <c:v>15.461074</c:v>
                </c:pt>
                <c:pt idx="96782">
                  <c:v>15.459486</c:v>
                </c:pt>
                <c:pt idx="96783">
                  <c:v>15.466051</c:v>
                </c:pt>
                <c:pt idx="96784">
                  <c:v>15.464639999999999</c:v>
                </c:pt>
                <c:pt idx="96785">
                  <c:v>15.461788</c:v>
                </c:pt>
                <c:pt idx="96786">
                  <c:v>15.464729</c:v>
                </c:pt>
                <c:pt idx="96787">
                  <c:v>15.464900999999999</c:v>
                </c:pt>
                <c:pt idx="96788">
                  <c:v>15.463960999999999</c:v>
                </c:pt>
                <c:pt idx="96789">
                  <c:v>15.462662999999999</c:v>
                </c:pt>
                <c:pt idx="96790">
                  <c:v>15.463708</c:v>
                </c:pt>
                <c:pt idx="96791">
                  <c:v>15.464035000000001</c:v>
                </c:pt>
                <c:pt idx="96792">
                  <c:v>15.464157999999999</c:v>
                </c:pt>
                <c:pt idx="96793">
                  <c:v>15.46556</c:v>
                </c:pt>
                <c:pt idx="96794">
                  <c:v>15.461638000000001</c:v>
                </c:pt>
                <c:pt idx="96795">
                  <c:v>15.462322</c:v>
                </c:pt>
                <c:pt idx="96796">
                  <c:v>15.466093000000001</c:v>
                </c:pt>
                <c:pt idx="96797">
                  <c:v>15.460004</c:v>
                </c:pt>
                <c:pt idx="96798">
                  <c:v>15.456206</c:v>
                </c:pt>
                <c:pt idx="96799">
                  <c:v>15.465026</c:v>
                </c:pt>
                <c:pt idx="96800">
                  <c:v>15.472732000000001</c:v>
                </c:pt>
                <c:pt idx="96801">
                  <c:v>15.466108999999999</c:v>
                </c:pt>
                <c:pt idx="96802">
                  <c:v>15.463596000000001</c:v>
                </c:pt>
                <c:pt idx="96803">
                  <c:v>15.470567000000001</c:v>
                </c:pt>
                <c:pt idx="96804">
                  <c:v>15.466362999999999</c:v>
                </c:pt>
                <c:pt idx="96805">
                  <c:v>15.460449000000001</c:v>
                </c:pt>
                <c:pt idx="96806">
                  <c:v>15.465976</c:v>
                </c:pt>
                <c:pt idx="96807">
                  <c:v>15.470438</c:v>
                </c:pt>
                <c:pt idx="96808">
                  <c:v>15.46861</c:v>
                </c:pt>
                <c:pt idx="96809">
                  <c:v>15.466766</c:v>
                </c:pt>
                <c:pt idx="96810">
                  <c:v>15.469963999999999</c:v>
                </c:pt>
                <c:pt idx="96811">
                  <c:v>15.469317</c:v>
                </c:pt>
                <c:pt idx="96812">
                  <c:v>15.467648000000001</c:v>
                </c:pt>
                <c:pt idx="96813">
                  <c:v>15.467207999999999</c:v>
                </c:pt>
                <c:pt idx="96814">
                  <c:v>15.464909</c:v>
                </c:pt>
                <c:pt idx="96815">
                  <c:v>15.468201000000001</c:v>
                </c:pt>
                <c:pt idx="96816">
                  <c:v>15.471212</c:v>
                </c:pt>
                <c:pt idx="96817">
                  <c:v>15.468076</c:v>
                </c:pt>
                <c:pt idx="96818">
                  <c:v>15.462657999999999</c:v>
                </c:pt>
                <c:pt idx="96819">
                  <c:v>15.466676</c:v>
                </c:pt>
                <c:pt idx="96820">
                  <c:v>15.472954</c:v>
                </c:pt>
                <c:pt idx="96821">
                  <c:v>15.467008</c:v>
                </c:pt>
                <c:pt idx="96822">
                  <c:v>15.466634000000001</c:v>
                </c:pt>
                <c:pt idx="96823">
                  <c:v>15.472566</c:v>
                </c:pt>
                <c:pt idx="96824">
                  <c:v>15.470558</c:v>
                </c:pt>
                <c:pt idx="96825">
                  <c:v>15.468807999999999</c:v>
                </c:pt>
                <c:pt idx="96826">
                  <c:v>15.471380999999999</c:v>
                </c:pt>
                <c:pt idx="96827">
                  <c:v>15.468961</c:v>
                </c:pt>
                <c:pt idx="96828">
                  <c:v>15.466203</c:v>
                </c:pt>
                <c:pt idx="96829">
                  <c:v>15.472770000000001</c:v>
                </c:pt>
                <c:pt idx="96830">
                  <c:v>15.472932999999999</c:v>
                </c:pt>
                <c:pt idx="96831">
                  <c:v>15.465318</c:v>
                </c:pt>
                <c:pt idx="96832">
                  <c:v>15.471413</c:v>
                </c:pt>
                <c:pt idx="96833">
                  <c:v>15.473791</c:v>
                </c:pt>
                <c:pt idx="96834">
                  <c:v>15.465813000000001</c:v>
                </c:pt>
                <c:pt idx="96835">
                  <c:v>15.470939</c:v>
                </c:pt>
                <c:pt idx="96836">
                  <c:v>15.475899</c:v>
                </c:pt>
                <c:pt idx="96837">
                  <c:v>15.469224000000001</c:v>
                </c:pt>
                <c:pt idx="96838">
                  <c:v>15.469628999999999</c:v>
                </c:pt>
                <c:pt idx="96839">
                  <c:v>15.476896999999999</c:v>
                </c:pt>
                <c:pt idx="96840">
                  <c:v>15.473598000000001</c:v>
                </c:pt>
                <c:pt idx="96841">
                  <c:v>15.472334999999999</c:v>
                </c:pt>
                <c:pt idx="96842">
                  <c:v>15.480309999999999</c:v>
                </c:pt>
                <c:pt idx="96843">
                  <c:v>15.474142000000001</c:v>
                </c:pt>
                <c:pt idx="96844">
                  <c:v>15.468795</c:v>
                </c:pt>
                <c:pt idx="96845">
                  <c:v>15.473966000000001</c:v>
                </c:pt>
                <c:pt idx="96846">
                  <c:v>15.471976</c:v>
                </c:pt>
                <c:pt idx="96847">
                  <c:v>15.468593</c:v>
                </c:pt>
                <c:pt idx="96848">
                  <c:v>15.470682</c:v>
                </c:pt>
                <c:pt idx="96849">
                  <c:v>15.472891000000001</c:v>
                </c:pt>
                <c:pt idx="96850">
                  <c:v>15.473203</c:v>
                </c:pt>
                <c:pt idx="96851">
                  <c:v>15.475581</c:v>
                </c:pt>
                <c:pt idx="96852">
                  <c:v>15.477255</c:v>
                </c:pt>
                <c:pt idx="96853">
                  <c:v>15.471501</c:v>
                </c:pt>
                <c:pt idx="96854">
                  <c:v>15.468444999999999</c:v>
                </c:pt>
                <c:pt idx="96855">
                  <c:v>15.474961</c:v>
                </c:pt>
                <c:pt idx="96856">
                  <c:v>15.477648</c:v>
                </c:pt>
                <c:pt idx="96857">
                  <c:v>15.470693000000001</c:v>
                </c:pt>
                <c:pt idx="96858">
                  <c:v>15.472661</c:v>
                </c:pt>
                <c:pt idx="96859">
                  <c:v>15.482906</c:v>
                </c:pt>
                <c:pt idx="96860">
                  <c:v>15.481488000000001</c:v>
                </c:pt>
                <c:pt idx="96861">
                  <c:v>15.479355999999999</c:v>
                </c:pt>
                <c:pt idx="96862">
                  <c:v>15.478508</c:v>
                </c:pt>
                <c:pt idx="96863">
                  <c:v>15.472346999999999</c:v>
                </c:pt>
                <c:pt idx="96864">
                  <c:v>15.476708</c:v>
                </c:pt>
                <c:pt idx="96865">
                  <c:v>15.482619</c:v>
                </c:pt>
                <c:pt idx="96866">
                  <c:v>15.474902999999999</c:v>
                </c:pt>
                <c:pt idx="96867">
                  <c:v>15.471678000000001</c:v>
                </c:pt>
                <c:pt idx="96868">
                  <c:v>15.481877000000001</c:v>
                </c:pt>
                <c:pt idx="96869">
                  <c:v>15.481301</c:v>
                </c:pt>
                <c:pt idx="96870">
                  <c:v>15.470247000000001</c:v>
                </c:pt>
                <c:pt idx="96871">
                  <c:v>15.474565</c:v>
                </c:pt>
                <c:pt idx="96872">
                  <c:v>15.480776000000001</c:v>
                </c:pt>
                <c:pt idx="96873">
                  <c:v>15.475491</c:v>
                </c:pt>
                <c:pt idx="96874">
                  <c:v>15.474805999999999</c:v>
                </c:pt>
                <c:pt idx="96875">
                  <c:v>15.478065000000001</c:v>
                </c:pt>
                <c:pt idx="96876">
                  <c:v>15.472528000000001</c:v>
                </c:pt>
                <c:pt idx="96877">
                  <c:v>15.469390000000001</c:v>
                </c:pt>
                <c:pt idx="96878">
                  <c:v>15.479224</c:v>
                </c:pt>
                <c:pt idx="96879">
                  <c:v>15.480321</c:v>
                </c:pt>
                <c:pt idx="96880">
                  <c:v>15.47653</c:v>
                </c:pt>
                <c:pt idx="96881">
                  <c:v>15.481698</c:v>
                </c:pt>
                <c:pt idx="96882">
                  <c:v>15.481064</c:v>
                </c:pt>
                <c:pt idx="96883">
                  <c:v>15.478104999999999</c:v>
                </c:pt>
                <c:pt idx="96884">
                  <c:v>15.482469999999999</c:v>
                </c:pt>
                <c:pt idx="96885">
                  <c:v>15.485889</c:v>
                </c:pt>
                <c:pt idx="96886">
                  <c:v>15.480485</c:v>
                </c:pt>
                <c:pt idx="96887">
                  <c:v>15.473743000000001</c:v>
                </c:pt>
                <c:pt idx="96888">
                  <c:v>15.476606</c:v>
                </c:pt>
                <c:pt idx="96889">
                  <c:v>15.479214000000001</c:v>
                </c:pt>
                <c:pt idx="96890">
                  <c:v>15.480615999999999</c:v>
                </c:pt>
                <c:pt idx="96891">
                  <c:v>15.483752000000001</c:v>
                </c:pt>
                <c:pt idx="96892">
                  <c:v>15.478018</c:v>
                </c:pt>
                <c:pt idx="96893">
                  <c:v>15.475441999999999</c:v>
                </c:pt>
                <c:pt idx="96894">
                  <c:v>15.486997000000001</c:v>
                </c:pt>
                <c:pt idx="96895">
                  <c:v>15.490323</c:v>
                </c:pt>
                <c:pt idx="96896">
                  <c:v>15.47945</c:v>
                </c:pt>
                <c:pt idx="96897">
                  <c:v>15.482663000000001</c:v>
                </c:pt>
                <c:pt idx="96898">
                  <c:v>15.489584000000001</c:v>
                </c:pt>
                <c:pt idx="96899">
                  <c:v>15.478736</c:v>
                </c:pt>
                <c:pt idx="96900">
                  <c:v>15.476516</c:v>
                </c:pt>
                <c:pt idx="96901">
                  <c:v>15.484811000000001</c:v>
                </c:pt>
                <c:pt idx="96902">
                  <c:v>15.482656</c:v>
                </c:pt>
                <c:pt idx="96903">
                  <c:v>15.482256</c:v>
                </c:pt>
                <c:pt idx="96904">
                  <c:v>15.487862</c:v>
                </c:pt>
                <c:pt idx="96905">
                  <c:v>15.484888</c:v>
                </c:pt>
                <c:pt idx="96906">
                  <c:v>15.475955000000001</c:v>
                </c:pt>
                <c:pt idx="96907">
                  <c:v>15.482400999999999</c:v>
                </c:pt>
                <c:pt idx="96908">
                  <c:v>15.488113999999999</c:v>
                </c:pt>
                <c:pt idx="96909">
                  <c:v>15.477895999999999</c:v>
                </c:pt>
                <c:pt idx="96910">
                  <c:v>15.479654</c:v>
                </c:pt>
                <c:pt idx="96911">
                  <c:v>15.487962</c:v>
                </c:pt>
                <c:pt idx="96912">
                  <c:v>15.481781</c:v>
                </c:pt>
                <c:pt idx="96913">
                  <c:v>15.478783</c:v>
                </c:pt>
                <c:pt idx="96914">
                  <c:v>15.484871999999999</c:v>
                </c:pt>
                <c:pt idx="96915">
                  <c:v>15.486777</c:v>
                </c:pt>
                <c:pt idx="96916">
                  <c:v>15.484988</c:v>
                </c:pt>
                <c:pt idx="96917">
                  <c:v>15.483867999999999</c:v>
                </c:pt>
                <c:pt idx="96918">
                  <c:v>15.480838</c:v>
                </c:pt>
                <c:pt idx="96919">
                  <c:v>15.478901</c:v>
                </c:pt>
                <c:pt idx="96920">
                  <c:v>15.488246999999999</c:v>
                </c:pt>
                <c:pt idx="96921">
                  <c:v>15.493983999999999</c:v>
                </c:pt>
                <c:pt idx="96922">
                  <c:v>15.487876999999999</c:v>
                </c:pt>
                <c:pt idx="96923">
                  <c:v>15.484158000000001</c:v>
                </c:pt>
                <c:pt idx="96924">
                  <c:v>15.485234999999999</c:v>
                </c:pt>
                <c:pt idx="96925">
                  <c:v>15.483999000000001</c:v>
                </c:pt>
                <c:pt idx="96926">
                  <c:v>15.48124</c:v>
                </c:pt>
                <c:pt idx="96927">
                  <c:v>15.483646999999999</c:v>
                </c:pt>
                <c:pt idx="96928">
                  <c:v>15.483139</c:v>
                </c:pt>
                <c:pt idx="96929">
                  <c:v>15.481251</c:v>
                </c:pt>
                <c:pt idx="96930">
                  <c:v>15.492806</c:v>
                </c:pt>
                <c:pt idx="96931">
                  <c:v>15.498723999999999</c:v>
                </c:pt>
                <c:pt idx="96932">
                  <c:v>15.490007</c:v>
                </c:pt>
                <c:pt idx="96933">
                  <c:v>15.490462000000001</c:v>
                </c:pt>
                <c:pt idx="96934">
                  <c:v>15.497259</c:v>
                </c:pt>
                <c:pt idx="96935">
                  <c:v>15.494054999999999</c:v>
                </c:pt>
                <c:pt idx="96936">
                  <c:v>15.489687</c:v>
                </c:pt>
                <c:pt idx="96937">
                  <c:v>15.493465</c:v>
                </c:pt>
                <c:pt idx="96938">
                  <c:v>15.489036</c:v>
                </c:pt>
                <c:pt idx="96939">
                  <c:v>15.48296</c:v>
                </c:pt>
                <c:pt idx="96940">
                  <c:v>15.490035000000001</c:v>
                </c:pt>
                <c:pt idx="96941">
                  <c:v>15.490069999999999</c:v>
                </c:pt>
                <c:pt idx="96942">
                  <c:v>15.481999999999999</c:v>
                </c:pt>
                <c:pt idx="96943">
                  <c:v>15.484711000000001</c:v>
                </c:pt>
                <c:pt idx="96944">
                  <c:v>15.491166</c:v>
                </c:pt>
                <c:pt idx="96945">
                  <c:v>15.488037</c:v>
                </c:pt>
                <c:pt idx="96946">
                  <c:v>15.488605</c:v>
                </c:pt>
                <c:pt idx="96947">
                  <c:v>15.498661</c:v>
                </c:pt>
                <c:pt idx="96948">
                  <c:v>15.494707</c:v>
                </c:pt>
                <c:pt idx="96949">
                  <c:v>15.486686000000001</c:v>
                </c:pt>
                <c:pt idx="96950">
                  <c:v>15.492374999999999</c:v>
                </c:pt>
                <c:pt idx="96951">
                  <c:v>15.494562</c:v>
                </c:pt>
                <c:pt idx="96952">
                  <c:v>15.488775</c:v>
                </c:pt>
                <c:pt idx="96953">
                  <c:v>15.488282999999999</c:v>
                </c:pt>
                <c:pt idx="96954">
                  <c:v>15.493537999999999</c:v>
                </c:pt>
                <c:pt idx="96955">
                  <c:v>15.491268</c:v>
                </c:pt>
                <c:pt idx="96956">
                  <c:v>15.488897</c:v>
                </c:pt>
                <c:pt idx="96957">
                  <c:v>15.491448</c:v>
                </c:pt>
                <c:pt idx="96958">
                  <c:v>15.488445</c:v>
                </c:pt>
                <c:pt idx="96959">
                  <c:v>15.488191</c:v>
                </c:pt>
                <c:pt idx="96960">
                  <c:v>15.492462</c:v>
                </c:pt>
                <c:pt idx="96961">
                  <c:v>15.493499999999999</c:v>
                </c:pt>
                <c:pt idx="96962">
                  <c:v>15.489196</c:v>
                </c:pt>
                <c:pt idx="96963">
                  <c:v>15.489436</c:v>
                </c:pt>
                <c:pt idx="96964">
                  <c:v>15.493786999999999</c:v>
                </c:pt>
                <c:pt idx="96965">
                  <c:v>15.486465000000001</c:v>
                </c:pt>
                <c:pt idx="96966">
                  <c:v>15.487717999999999</c:v>
                </c:pt>
                <c:pt idx="96967">
                  <c:v>15.498417999999999</c:v>
                </c:pt>
                <c:pt idx="96968">
                  <c:v>15.495291999999999</c:v>
                </c:pt>
                <c:pt idx="96969">
                  <c:v>15.491738</c:v>
                </c:pt>
                <c:pt idx="96970">
                  <c:v>15.497064</c:v>
                </c:pt>
                <c:pt idx="96971">
                  <c:v>15.497992</c:v>
                </c:pt>
                <c:pt idx="96972">
                  <c:v>15.494284</c:v>
                </c:pt>
                <c:pt idx="96973">
                  <c:v>15.497443000000001</c:v>
                </c:pt>
                <c:pt idx="96974">
                  <c:v>15.496439000000001</c:v>
                </c:pt>
                <c:pt idx="96975">
                  <c:v>15.488296999999999</c:v>
                </c:pt>
                <c:pt idx="96976">
                  <c:v>15.495244</c:v>
                </c:pt>
                <c:pt idx="96977">
                  <c:v>15.503104</c:v>
                </c:pt>
                <c:pt idx="96978">
                  <c:v>15.494429</c:v>
                </c:pt>
                <c:pt idx="96979">
                  <c:v>15.488927</c:v>
                </c:pt>
                <c:pt idx="96980">
                  <c:v>15.496713</c:v>
                </c:pt>
                <c:pt idx="96981">
                  <c:v>15.498241999999999</c:v>
                </c:pt>
                <c:pt idx="96982">
                  <c:v>15.492504</c:v>
                </c:pt>
                <c:pt idx="96983">
                  <c:v>15.497031</c:v>
                </c:pt>
                <c:pt idx="96984">
                  <c:v>15.503015000000001</c:v>
                </c:pt>
                <c:pt idx="96985">
                  <c:v>15.501522000000001</c:v>
                </c:pt>
                <c:pt idx="96986">
                  <c:v>15.501640999999999</c:v>
                </c:pt>
                <c:pt idx="96987">
                  <c:v>15.499591000000001</c:v>
                </c:pt>
                <c:pt idx="96988">
                  <c:v>15.493408000000001</c:v>
                </c:pt>
                <c:pt idx="96989">
                  <c:v>15.492842</c:v>
                </c:pt>
                <c:pt idx="96990">
                  <c:v>15.497002</c:v>
                </c:pt>
                <c:pt idx="96991">
                  <c:v>15.493919</c:v>
                </c:pt>
                <c:pt idx="96992">
                  <c:v>15.487710999999999</c:v>
                </c:pt>
                <c:pt idx="96993">
                  <c:v>15.493563</c:v>
                </c:pt>
                <c:pt idx="96994">
                  <c:v>15.495499000000001</c:v>
                </c:pt>
                <c:pt idx="96995">
                  <c:v>15.494590000000001</c:v>
                </c:pt>
                <c:pt idx="96996">
                  <c:v>15.501574000000002</c:v>
                </c:pt>
                <c:pt idx="96997">
                  <c:v>15.502279000000001</c:v>
                </c:pt>
                <c:pt idx="96998">
                  <c:v>15.498206</c:v>
                </c:pt>
                <c:pt idx="96999">
                  <c:v>15.496282000000001</c:v>
                </c:pt>
                <c:pt idx="97000">
                  <c:v>15.495804</c:v>
                </c:pt>
                <c:pt idx="97001">
                  <c:v>15.493347</c:v>
                </c:pt>
                <c:pt idx="97002">
                  <c:v>15.493174</c:v>
                </c:pt>
                <c:pt idx="97003">
                  <c:v>15.500641999999999</c:v>
                </c:pt>
                <c:pt idx="97004">
                  <c:v>15.502362000000002</c:v>
                </c:pt>
                <c:pt idx="97005">
                  <c:v>15.501830999999999</c:v>
                </c:pt>
                <c:pt idx="97006">
                  <c:v>15.505908999999999</c:v>
                </c:pt>
                <c:pt idx="97007">
                  <c:v>15.503208999999998</c:v>
                </c:pt>
                <c:pt idx="97008">
                  <c:v>15.497679</c:v>
                </c:pt>
                <c:pt idx="97009">
                  <c:v>15.499188999999999</c:v>
                </c:pt>
                <c:pt idx="97010">
                  <c:v>15.501117000000001</c:v>
                </c:pt>
                <c:pt idx="97011">
                  <c:v>15.497336000000001</c:v>
                </c:pt>
                <c:pt idx="97012">
                  <c:v>15.498991</c:v>
                </c:pt>
                <c:pt idx="97013">
                  <c:v>15.505268999999998</c:v>
                </c:pt>
                <c:pt idx="97014">
                  <c:v>15.501836999999998</c:v>
                </c:pt>
                <c:pt idx="97015">
                  <c:v>15.500758999999999</c:v>
                </c:pt>
                <c:pt idx="97016">
                  <c:v>15.502354</c:v>
                </c:pt>
                <c:pt idx="97017">
                  <c:v>15.500126000000002</c:v>
                </c:pt>
                <c:pt idx="97018">
                  <c:v>15.50103</c:v>
                </c:pt>
                <c:pt idx="97019">
                  <c:v>15.505825999999999</c:v>
                </c:pt>
                <c:pt idx="97020">
                  <c:v>15.507709999999999</c:v>
                </c:pt>
                <c:pt idx="97021">
                  <c:v>15.50085</c:v>
                </c:pt>
                <c:pt idx="97022">
                  <c:v>15.501376</c:v>
                </c:pt>
                <c:pt idx="97023">
                  <c:v>15.507919000000001</c:v>
                </c:pt>
                <c:pt idx="97024">
                  <c:v>15.502569999999999</c:v>
                </c:pt>
                <c:pt idx="97025">
                  <c:v>15.500696999999999</c:v>
                </c:pt>
                <c:pt idx="97026">
                  <c:v>15.508324000000002</c:v>
                </c:pt>
                <c:pt idx="97027">
                  <c:v>15.504069999999999</c:v>
                </c:pt>
                <c:pt idx="97028">
                  <c:v>15.494156</c:v>
                </c:pt>
                <c:pt idx="97029">
                  <c:v>15.501570000000001</c:v>
                </c:pt>
                <c:pt idx="97030">
                  <c:v>15.506041</c:v>
                </c:pt>
                <c:pt idx="97031">
                  <c:v>15.494721</c:v>
                </c:pt>
                <c:pt idx="97032">
                  <c:v>15.500489999999999</c:v>
                </c:pt>
                <c:pt idx="97033">
                  <c:v>15.509641999999999</c:v>
                </c:pt>
                <c:pt idx="97034">
                  <c:v>15.499381</c:v>
                </c:pt>
                <c:pt idx="97035">
                  <c:v>15.499456</c:v>
                </c:pt>
                <c:pt idx="97036">
                  <c:v>15.506074000000002</c:v>
                </c:pt>
                <c:pt idx="97037">
                  <c:v>15.499841999999999</c:v>
                </c:pt>
                <c:pt idx="97038">
                  <c:v>15.500872000000001</c:v>
                </c:pt>
                <c:pt idx="97039">
                  <c:v>15.514130999999999</c:v>
                </c:pt>
                <c:pt idx="97040">
                  <c:v>15.514281</c:v>
                </c:pt>
                <c:pt idx="97041">
                  <c:v>15.508243</c:v>
                </c:pt>
                <c:pt idx="97042">
                  <c:v>15.512236999999999</c:v>
                </c:pt>
                <c:pt idx="97043">
                  <c:v>15.510574999999999</c:v>
                </c:pt>
                <c:pt idx="97044">
                  <c:v>15.505441999999999</c:v>
                </c:pt>
                <c:pt idx="97045">
                  <c:v>15.512191000000001</c:v>
                </c:pt>
                <c:pt idx="97046">
                  <c:v>15.516423</c:v>
                </c:pt>
                <c:pt idx="97047">
                  <c:v>15.507847999999999</c:v>
                </c:pt>
                <c:pt idx="97048">
                  <c:v>15.503836</c:v>
                </c:pt>
                <c:pt idx="97049">
                  <c:v>15.510121000000002</c:v>
                </c:pt>
                <c:pt idx="97050">
                  <c:v>15.50845</c:v>
                </c:pt>
                <c:pt idx="97051">
                  <c:v>15.504553000000001</c:v>
                </c:pt>
                <c:pt idx="97052">
                  <c:v>15.509806999999999</c:v>
                </c:pt>
                <c:pt idx="97053">
                  <c:v>15.508234999999999</c:v>
                </c:pt>
                <c:pt idx="97054">
                  <c:v>15.505792</c:v>
                </c:pt>
                <c:pt idx="97055">
                  <c:v>15.509716000000001</c:v>
                </c:pt>
                <c:pt idx="97056">
                  <c:v>15.508727</c:v>
                </c:pt>
                <c:pt idx="97057">
                  <c:v>15.504930999999999</c:v>
                </c:pt>
                <c:pt idx="97058">
                  <c:v>15.507809999999999</c:v>
                </c:pt>
                <c:pt idx="97059">
                  <c:v>15.509834999999999</c:v>
                </c:pt>
                <c:pt idx="97060">
                  <c:v>15.503836</c:v>
                </c:pt>
                <c:pt idx="97061">
                  <c:v>15.506881</c:v>
                </c:pt>
                <c:pt idx="97062">
                  <c:v>15.511115</c:v>
                </c:pt>
                <c:pt idx="97063">
                  <c:v>15.5045</c:v>
                </c:pt>
                <c:pt idx="97064">
                  <c:v>15.506751000000001</c:v>
                </c:pt>
                <c:pt idx="97065">
                  <c:v>15.510928</c:v>
                </c:pt>
                <c:pt idx="97066">
                  <c:v>15.50808</c:v>
                </c:pt>
                <c:pt idx="97067">
                  <c:v>15.509036999999999</c:v>
                </c:pt>
                <c:pt idx="97068">
                  <c:v>15.511721000000001</c:v>
                </c:pt>
                <c:pt idx="97069">
                  <c:v>15.509924999999999</c:v>
                </c:pt>
                <c:pt idx="97070">
                  <c:v>15.505748000000001</c:v>
                </c:pt>
                <c:pt idx="97071">
                  <c:v>15.508666000000002</c:v>
                </c:pt>
                <c:pt idx="97072">
                  <c:v>15.509634999999999</c:v>
                </c:pt>
                <c:pt idx="97073">
                  <c:v>15.503708</c:v>
                </c:pt>
                <c:pt idx="97074">
                  <c:v>15.502803</c:v>
                </c:pt>
                <c:pt idx="97075">
                  <c:v>15.507000999999999</c:v>
                </c:pt>
                <c:pt idx="97076">
                  <c:v>15.510014999999999</c:v>
                </c:pt>
                <c:pt idx="97077">
                  <c:v>15.508343</c:v>
                </c:pt>
                <c:pt idx="97078">
                  <c:v>15.512042999999998</c:v>
                </c:pt>
                <c:pt idx="97079">
                  <c:v>15.516017000000002</c:v>
                </c:pt>
                <c:pt idx="97080">
                  <c:v>15.507355</c:v>
                </c:pt>
                <c:pt idx="97081">
                  <c:v>15.508523</c:v>
                </c:pt>
                <c:pt idx="97082">
                  <c:v>15.518574000000001</c:v>
                </c:pt>
                <c:pt idx="97083">
                  <c:v>15.517520999999999</c:v>
                </c:pt>
                <c:pt idx="97084">
                  <c:v>15.514716</c:v>
                </c:pt>
                <c:pt idx="97085">
                  <c:v>15.518118000000001</c:v>
                </c:pt>
                <c:pt idx="97086">
                  <c:v>15.515250000000002</c:v>
                </c:pt>
                <c:pt idx="97087">
                  <c:v>15.509250000000002</c:v>
                </c:pt>
                <c:pt idx="97088">
                  <c:v>15.517486000000002</c:v>
                </c:pt>
                <c:pt idx="97089">
                  <c:v>15.518108000000002</c:v>
                </c:pt>
                <c:pt idx="97090">
                  <c:v>15.509278999999999</c:v>
                </c:pt>
                <c:pt idx="97091">
                  <c:v>15.516703</c:v>
                </c:pt>
                <c:pt idx="97092">
                  <c:v>15.520291</c:v>
                </c:pt>
                <c:pt idx="97093">
                  <c:v>15.513839000000001</c:v>
                </c:pt>
                <c:pt idx="97094">
                  <c:v>15.516870999999998</c:v>
                </c:pt>
                <c:pt idx="97095">
                  <c:v>15.520309000000001</c:v>
                </c:pt>
                <c:pt idx="97096">
                  <c:v>15.513183999999999</c:v>
                </c:pt>
                <c:pt idx="97097">
                  <c:v>15.509934000000001</c:v>
                </c:pt>
                <c:pt idx="97098">
                  <c:v>15.518321</c:v>
                </c:pt>
                <c:pt idx="97099">
                  <c:v>15.518069000000001</c:v>
                </c:pt>
                <c:pt idx="97100">
                  <c:v>15.512677</c:v>
                </c:pt>
                <c:pt idx="97101">
                  <c:v>15.517258000000002</c:v>
                </c:pt>
                <c:pt idx="97102">
                  <c:v>15.517073</c:v>
                </c:pt>
                <c:pt idx="97103">
                  <c:v>15.511613000000001</c:v>
                </c:pt>
                <c:pt idx="97104">
                  <c:v>15.514461000000001</c:v>
                </c:pt>
                <c:pt idx="97105">
                  <c:v>15.517831000000001</c:v>
                </c:pt>
                <c:pt idx="97106">
                  <c:v>15.514313000000001</c:v>
                </c:pt>
                <c:pt idx="97107">
                  <c:v>15.514061999999999</c:v>
                </c:pt>
                <c:pt idx="97108">
                  <c:v>15.518972999999999</c:v>
                </c:pt>
                <c:pt idx="97109">
                  <c:v>15.513847999999999</c:v>
                </c:pt>
                <c:pt idx="97110">
                  <c:v>15.512457000000001</c:v>
                </c:pt>
                <c:pt idx="97111">
                  <c:v>15.518886999999999</c:v>
                </c:pt>
                <c:pt idx="97112">
                  <c:v>15.515785000000001</c:v>
                </c:pt>
                <c:pt idx="97113">
                  <c:v>15.514316000000001</c:v>
                </c:pt>
                <c:pt idx="97114">
                  <c:v>15.52083</c:v>
                </c:pt>
                <c:pt idx="97115">
                  <c:v>15.520607999999999</c:v>
                </c:pt>
                <c:pt idx="97116">
                  <c:v>15.510891000000001</c:v>
                </c:pt>
                <c:pt idx="97117">
                  <c:v>15.513634</c:v>
                </c:pt>
                <c:pt idx="97118">
                  <c:v>15.520941000000001</c:v>
                </c:pt>
                <c:pt idx="97119">
                  <c:v>15.51445</c:v>
                </c:pt>
                <c:pt idx="97120">
                  <c:v>15.511672999999998</c:v>
                </c:pt>
                <c:pt idx="97121">
                  <c:v>15.516556999999999</c:v>
                </c:pt>
                <c:pt idx="97122">
                  <c:v>15.517008000000001</c:v>
                </c:pt>
                <c:pt idx="97123">
                  <c:v>15.517405</c:v>
                </c:pt>
                <c:pt idx="97124">
                  <c:v>15.527238000000001</c:v>
                </c:pt>
                <c:pt idx="97125">
                  <c:v>15.530246000000002</c:v>
                </c:pt>
                <c:pt idx="97126">
                  <c:v>15.518215999999999</c:v>
                </c:pt>
                <c:pt idx="97127">
                  <c:v>15.519617</c:v>
                </c:pt>
                <c:pt idx="97128">
                  <c:v>15.527155</c:v>
                </c:pt>
                <c:pt idx="97129">
                  <c:v>15.522162999999999</c:v>
                </c:pt>
                <c:pt idx="97130">
                  <c:v>15.523883999999999</c:v>
                </c:pt>
                <c:pt idx="97131">
                  <c:v>15.528822999999999</c:v>
                </c:pt>
                <c:pt idx="97132">
                  <c:v>15.523474</c:v>
                </c:pt>
                <c:pt idx="97133">
                  <c:v>15.518353999999999</c:v>
                </c:pt>
                <c:pt idx="97134">
                  <c:v>15.522852</c:v>
                </c:pt>
                <c:pt idx="97135">
                  <c:v>15.520558999999999</c:v>
                </c:pt>
                <c:pt idx="97136">
                  <c:v>15.514624000000001</c:v>
                </c:pt>
                <c:pt idx="97137">
                  <c:v>15.521929</c:v>
                </c:pt>
                <c:pt idx="97138">
                  <c:v>15.523897000000002</c:v>
                </c:pt>
                <c:pt idx="97139">
                  <c:v>15.518051</c:v>
                </c:pt>
                <c:pt idx="97140">
                  <c:v>15.523728999999999</c:v>
                </c:pt>
                <c:pt idx="97141">
                  <c:v>15.528981000000002</c:v>
                </c:pt>
                <c:pt idx="97142">
                  <c:v>15.522057</c:v>
                </c:pt>
                <c:pt idx="97143">
                  <c:v>15.517665999999998</c:v>
                </c:pt>
                <c:pt idx="97144">
                  <c:v>15.523620000000001</c:v>
                </c:pt>
                <c:pt idx="97145">
                  <c:v>15.523129999999998</c:v>
                </c:pt>
                <c:pt idx="97146">
                  <c:v>15.519795999999999</c:v>
                </c:pt>
                <c:pt idx="97147">
                  <c:v>15.525693</c:v>
                </c:pt>
                <c:pt idx="97148">
                  <c:v>15.522386999999998</c:v>
                </c:pt>
                <c:pt idx="97149">
                  <c:v>15.519223</c:v>
                </c:pt>
                <c:pt idx="97150">
                  <c:v>15.528984999999999</c:v>
                </c:pt>
                <c:pt idx="97151">
                  <c:v>15.531974000000002</c:v>
                </c:pt>
                <c:pt idx="97152">
                  <c:v>15.523844</c:v>
                </c:pt>
                <c:pt idx="97153">
                  <c:v>15.521374000000002</c:v>
                </c:pt>
                <c:pt idx="97154">
                  <c:v>15.526364000000001</c:v>
                </c:pt>
                <c:pt idx="97155">
                  <c:v>15.520038</c:v>
                </c:pt>
                <c:pt idx="97156">
                  <c:v>15.515675999999999</c:v>
                </c:pt>
                <c:pt idx="97157">
                  <c:v>15.521455</c:v>
                </c:pt>
                <c:pt idx="97158">
                  <c:v>15.519891999999999</c:v>
                </c:pt>
                <c:pt idx="97159">
                  <c:v>15.520382999999999</c:v>
                </c:pt>
                <c:pt idx="97160">
                  <c:v>15.524887</c:v>
                </c:pt>
                <c:pt idx="97161">
                  <c:v>15.521526999999999</c:v>
                </c:pt>
                <c:pt idx="97162">
                  <c:v>15.521464000000002</c:v>
                </c:pt>
                <c:pt idx="97163">
                  <c:v>15.531528000000002</c:v>
                </c:pt>
                <c:pt idx="97164">
                  <c:v>15.530805000000001</c:v>
                </c:pt>
                <c:pt idx="97165">
                  <c:v>15.518702000000001</c:v>
                </c:pt>
                <c:pt idx="97166">
                  <c:v>15.524581000000001</c:v>
                </c:pt>
                <c:pt idx="97167">
                  <c:v>15.531323</c:v>
                </c:pt>
                <c:pt idx="97168">
                  <c:v>15.522238000000002</c:v>
                </c:pt>
                <c:pt idx="97169">
                  <c:v>15.525020000000001</c:v>
                </c:pt>
                <c:pt idx="97170">
                  <c:v>15.533086000000001</c:v>
                </c:pt>
                <c:pt idx="97171">
                  <c:v>15.525879</c:v>
                </c:pt>
                <c:pt idx="97172">
                  <c:v>15.520970999999999</c:v>
                </c:pt>
                <c:pt idx="97173">
                  <c:v>15.530355</c:v>
                </c:pt>
                <c:pt idx="97174">
                  <c:v>15.532494</c:v>
                </c:pt>
                <c:pt idx="97175">
                  <c:v>15.522091</c:v>
                </c:pt>
                <c:pt idx="97176">
                  <c:v>15.525834</c:v>
                </c:pt>
                <c:pt idx="97177">
                  <c:v>15.533078</c:v>
                </c:pt>
                <c:pt idx="97178">
                  <c:v>15.527467999999999</c:v>
                </c:pt>
                <c:pt idx="97179">
                  <c:v>15.527726000000001</c:v>
                </c:pt>
                <c:pt idx="97180">
                  <c:v>15.53417</c:v>
                </c:pt>
                <c:pt idx="97181">
                  <c:v>15.534549999999999</c:v>
                </c:pt>
                <c:pt idx="97182">
                  <c:v>15.534445999999999</c:v>
                </c:pt>
                <c:pt idx="97183">
                  <c:v>15.539054</c:v>
                </c:pt>
                <c:pt idx="97184">
                  <c:v>15.533849</c:v>
                </c:pt>
                <c:pt idx="97185">
                  <c:v>15.527526999999999</c:v>
                </c:pt>
                <c:pt idx="97186">
                  <c:v>15.535028000000001</c:v>
                </c:pt>
                <c:pt idx="97187">
                  <c:v>15.535481000000001</c:v>
                </c:pt>
                <c:pt idx="97188">
                  <c:v>15.531521999999999</c:v>
                </c:pt>
                <c:pt idx="97189">
                  <c:v>15.532053000000001</c:v>
                </c:pt>
                <c:pt idx="97190">
                  <c:v>15.529211</c:v>
                </c:pt>
                <c:pt idx="97191">
                  <c:v>15.526517999999999</c:v>
                </c:pt>
                <c:pt idx="97192">
                  <c:v>15.529765999999999</c:v>
                </c:pt>
                <c:pt idx="97193">
                  <c:v>15.535404</c:v>
                </c:pt>
                <c:pt idx="97194">
                  <c:v>15.531808999999999</c:v>
                </c:pt>
                <c:pt idx="97195">
                  <c:v>15.529094000000001</c:v>
                </c:pt>
                <c:pt idx="97196">
                  <c:v>15.533294999999999</c:v>
                </c:pt>
                <c:pt idx="97197">
                  <c:v>15.530785000000002</c:v>
                </c:pt>
                <c:pt idx="97198">
                  <c:v>15.528527</c:v>
                </c:pt>
                <c:pt idx="97199">
                  <c:v>15.532153999999998</c:v>
                </c:pt>
                <c:pt idx="97200">
                  <c:v>15.530875999999999</c:v>
                </c:pt>
                <c:pt idx="97201">
                  <c:v>15.528473000000002</c:v>
                </c:pt>
                <c:pt idx="97202">
                  <c:v>15.530166999999999</c:v>
                </c:pt>
                <c:pt idx="97203">
                  <c:v>15.533047</c:v>
                </c:pt>
                <c:pt idx="97204">
                  <c:v>15.532426000000001</c:v>
                </c:pt>
                <c:pt idx="97205">
                  <c:v>15.534448999999999</c:v>
                </c:pt>
                <c:pt idx="97206">
                  <c:v>15.536992000000001</c:v>
                </c:pt>
                <c:pt idx="97207">
                  <c:v>15.534034999999999</c:v>
                </c:pt>
                <c:pt idx="97208">
                  <c:v>15.532959999999999</c:v>
                </c:pt>
                <c:pt idx="97209">
                  <c:v>15.532722</c:v>
                </c:pt>
                <c:pt idx="97210">
                  <c:v>15.532471999999999</c:v>
                </c:pt>
                <c:pt idx="97211">
                  <c:v>15.527961000000001</c:v>
                </c:pt>
                <c:pt idx="97212">
                  <c:v>15.526064000000002</c:v>
                </c:pt>
                <c:pt idx="97213">
                  <c:v>15.532070000000001</c:v>
                </c:pt>
                <c:pt idx="97214">
                  <c:v>15.532734000000001</c:v>
                </c:pt>
                <c:pt idx="97215">
                  <c:v>15.531658</c:v>
                </c:pt>
                <c:pt idx="97216">
                  <c:v>15.531901999999999</c:v>
                </c:pt>
                <c:pt idx="97217">
                  <c:v>15.530270999999999</c:v>
                </c:pt>
                <c:pt idx="97218">
                  <c:v>15.533301000000002</c:v>
                </c:pt>
                <c:pt idx="97219">
                  <c:v>15.535074999999999</c:v>
                </c:pt>
                <c:pt idx="97220">
                  <c:v>15.533577999999999</c:v>
                </c:pt>
                <c:pt idx="97221">
                  <c:v>15.531143</c:v>
                </c:pt>
                <c:pt idx="97222">
                  <c:v>15.533000999999999</c:v>
                </c:pt>
                <c:pt idx="97223">
                  <c:v>15.536693</c:v>
                </c:pt>
                <c:pt idx="97224">
                  <c:v>15.536411000000001</c:v>
                </c:pt>
                <c:pt idx="97225">
                  <c:v>15.541772999999999</c:v>
                </c:pt>
                <c:pt idx="97226">
                  <c:v>15.546906</c:v>
                </c:pt>
                <c:pt idx="97227">
                  <c:v>15.542145000000001</c:v>
                </c:pt>
                <c:pt idx="97228">
                  <c:v>15.541184000000001</c:v>
                </c:pt>
                <c:pt idx="97229">
                  <c:v>15.547643000000001</c:v>
                </c:pt>
                <c:pt idx="97230">
                  <c:v>15.543680999999999</c:v>
                </c:pt>
                <c:pt idx="97231">
                  <c:v>15.536684999999999</c:v>
                </c:pt>
                <c:pt idx="97232">
                  <c:v>15.539549000000001</c:v>
                </c:pt>
                <c:pt idx="97233">
                  <c:v>15.53415</c:v>
                </c:pt>
                <c:pt idx="97234">
                  <c:v>15.528791999999999</c:v>
                </c:pt>
                <c:pt idx="97235">
                  <c:v>15.538975000000001</c:v>
                </c:pt>
                <c:pt idx="97236">
                  <c:v>15.539407000000001</c:v>
                </c:pt>
                <c:pt idx="97237">
                  <c:v>15.534973000000001</c:v>
                </c:pt>
                <c:pt idx="97238">
                  <c:v>15.543821000000001</c:v>
                </c:pt>
                <c:pt idx="97239">
                  <c:v>15.545339999999999</c:v>
                </c:pt>
                <c:pt idx="97240">
                  <c:v>15.537407000000002</c:v>
                </c:pt>
                <c:pt idx="97241">
                  <c:v>15.538812</c:v>
                </c:pt>
                <c:pt idx="97242">
                  <c:v>15.543662999999999</c:v>
                </c:pt>
                <c:pt idx="97243">
                  <c:v>15.537199999999999</c:v>
                </c:pt>
                <c:pt idx="97244">
                  <c:v>15.536581999999999</c:v>
                </c:pt>
                <c:pt idx="97245">
                  <c:v>15.540778</c:v>
                </c:pt>
                <c:pt idx="97246">
                  <c:v>15.534203999999999</c:v>
                </c:pt>
                <c:pt idx="97247">
                  <c:v>15.536252999999999</c:v>
                </c:pt>
                <c:pt idx="97248">
                  <c:v>15.5459</c:v>
                </c:pt>
                <c:pt idx="97249">
                  <c:v>15.541097000000001</c:v>
                </c:pt>
                <c:pt idx="97250">
                  <c:v>15.537538000000001</c:v>
                </c:pt>
                <c:pt idx="97251">
                  <c:v>15.54832</c:v>
                </c:pt>
                <c:pt idx="97252">
                  <c:v>15.548608000000002</c:v>
                </c:pt>
                <c:pt idx="97253">
                  <c:v>15.535451999999999</c:v>
                </c:pt>
                <c:pt idx="97254">
                  <c:v>15.535513000000002</c:v>
                </c:pt>
                <c:pt idx="97255">
                  <c:v>15.541215999999999</c:v>
                </c:pt>
                <c:pt idx="97256">
                  <c:v>15.537085000000001</c:v>
                </c:pt>
                <c:pt idx="97257">
                  <c:v>15.535788</c:v>
                </c:pt>
                <c:pt idx="97258">
                  <c:v>15.536975000000002</c:v>
                </c:pt>
                <c:pt idx="97259">
                  <c:v>15.536850000000001</c:v>
                </c:pt>
                <c:pt idx="97260">
                  <c:v>15.543050999999998</c:v>
                </c:pt>
                <c:pt idx="97261">
                  <c:v>15.547545</c:v>
                </c:pt>
                <c:pt idx="97262">
                  <c:v>15.536300000000001</c:v>
                </c:pt>
                <c:pt idx="97263">
                  <c:v>15.534230999999998</c:v>
                </c:pt>
                <c:pt idx="97264">
                  <c:v>15.545940000000002</c:v>
                </c:pt>
                <c:pt idx="97265">
                  <c:v>15.539446000000002</c:v>
                </c:pt>
                <c:pt idx="97266">
                  <c:v>15.535606000000001</c:v>
                </c:pt>
                <c:pt idx="97267">
                  <c:v>15.547440000000002</c:v>
                </c:pt>
                <c:pt idx="97268">
                  <c:v>15.541902</c:v>
                </c:pt>
                <c:pt idx="97269">
                  <c:v>15.532715</c:v>
                </c:pt>
                <c:pt idx="97270">
                  <c:v>15.541512999999998</c:v>
                </c:pt>
                <c:pt idx="97271">
                  <c:v>15.548621000000001</c:v>
                </c:pt>
                <c:pt idx="97272">
                  <c:v>15.544491000000001</c:v>
                </c:pt>
                <c:pt idx="97273">
                  <c:v>15.544042999999999</c:v>
                </c:pt>
                <c:pt idx="97274">
                  <c:v>15.547568999999999</c:v>
                </c:pt>
                <c:pt idx="97275">
                  <c:v>15.543482000000001</c:v>
                </c:pt>
                <c:pt idx="97276">
                  <c:v>15.542694000000001</c:v>
                </c:pt>
                <c:pt idx="97277">
                  <c:v>15.549113999999999</c:v>
                </c:pt>
                <c:pt idx="97278">
                  <c:v>15.548249999999999</c:v>
                </c:pt>
                <c:pt idx="97279">
                  <c:v>15.541201000000001</c:v>
                </c:pt>
                <c:pt idx="97280">
                  <c:v>15.540565000000001</c:v>
                </c:pt>
                <c:pt idx="97281">
                  <c:v>15.544962999999999</c:v>
                </c:pt>
                <c:pt idx="97282">
                  <c:v>15.545515000000002</c:v>
                </c:pt>
                <c:pt idx="97283">
                  <c:v>15.546711999999999</c:v>
                </c:pt>
                <c:pt idx="97284">
                  <c:v>15.548272999999998</c:v>
                </c:pt>
                <c:pt idx="97285">
                  <c:v>15.546911000000001</c:v>
                </c:pt>
                <c:pt idx="97286">
                  <c:v>15.547080999999999</c:v>
                </c:pt>
                <c:pt idx="97287">
                  <c:v>15.548109</c:v>
                </c:pt>
                <c:pt idx="97288">
                  <c:v>15.550366</c:v>
                </c:pt>
                <c:pt idx="97289">
                  <c:v>15.548643999999999</c:v>
                </c:pt>
                <c:pt idx="97290">
                  <c:v>15.546821999999999</c:v>
                </c:pt>
                <c:pt idx="97291">
                  <c:v>15.551725999999999</c:v>
                </c:pt>
                <c:pt idx="97292">
                  <c:v>15.549199000000002</c:v>
                </c:pt>
                <c:pt idx="97293">
                  <c:v>15.545297000000001</c:v>
                </c:pt>
                <c:pt idx="97294">
                  <c:v>15.549565000000001</c:v>
                </c:pt>
                <c:pt idx="97295">
                  <c:v>15.548992999999999</c:v>
                </c:pt>
                <c:pt idx="97296">
                  <c:v>15.548280999999999</c:v>
                </c:pt>
                <c:pt idx="97297">
                  <c:v>15.552765999999998</c:v>
                </c:pt>
                <c:pt idx="97298">
                  <c:v>15.550805</c:v>
                </c:pt>
                <c:pt idx="97299">
                  <c:v>15.544115000000001</c:v>
                </c:pt>
                <c:pt idx="97300">
                  <c:v>15.545190999999999</c:v>
                </c:pt>
                <c:pt idx="97301">
                  <c:v>15.546575000000001</c:v>
                </c:pt>
                <c:pt idx="97302">
                  <c:v>15.542551</c:v>
                </c:pt>
                <c:pt idx="97303">
                  <c:v>15.547749</c:v>
                </c:pt>
                <c:pt idx="97304">
                  <c:v>15.554435000000002</c:v>
                </c:pt>
                <c:pt idx="97305">
                  <c:v>15.54954</c:v>
                </c:pt>
                <c:pt idx="97306">
                  <c:v>15.546526</c:v>
                </c:pt>
                <c:pt idx="97307">
                  <c:v>15.547574999999998</c:v>
                </c:pt>
                <c:pt idx="97308">
                  <c:v>15.544211000000001</c:v>
                </c:pt>
                <c:pt idx="97309">
                  <c:v>15.543229</c:v>
                </c:pt>
                <c:pt idx="97310">
                  <c:v>15.550155</c:v>
                </c:pt>
                <c:pt idx="97311">
                  <c:v>15.554202</c:v>
                </c:pt>
                <c:pt idx="97312">
                  <c:v>15.555481</c:v>
                </c:pt>
                <c:pt idx="97313">
                  <c:v>15.563880000000001</c:v>
                </c:pt>
                <c:pt idx="97314">
                  <c:v>15.564201000000001</c:v>
                </c:pt>
                <c:pt idx="97315">
                  <c:v>15.554711000000001</c:v>
                </c:pt>
                <c:pt idx="97316">
                  <c:v>15.555054999999999</c:v>
                </c:pt>
                <c:pt idx="97317">
                  <c:v>15.557701000000002</c:v>
                </c:pt>
                <c:pt idx="97318">
                  <c:v>15.549918000000002</c:v>
                </c:pt>
                <c:pt idx="97319">
                  <c:v>15.547882000000001</c:v>
                </c:pt>
                <c:pt idx="97320">
                  <c:v>15.557141999999999</c:v>
                </c:pt>
                <c:pt idx="97321">
                  <c:v>15.553858999999999</c:v>
                </c:pt>
                <c:pt idx="97322">
                  <c:v>15.547523999999999</c:v>
                </c:pt>
                <c:pt idx="97323">
                  <c:v>15.552392999999999</c:v>
                </c:pt>
                <c:pt idx="97324">
                  <c:v>15.552367</c:v>
                </c:pt>
                <c:pt idx="97325">
                  <c:v>15.552364000000001</c:v>
                </c:pt>
                <c:pt idx="97326">
                  <c:v>15.558128</c:v>
                </c:pt>
                <c:pt idx="97327">
                  <c:v>15.555333000000001</c:v>
                </c:pt>
                <c:pt idx="97328">
                  <c:v>15.547340999999999</c:v>
                </c:pt>
                <c:pt idx="97329">
                  <c:v>15.55189</c:v>
                </c:pt>
                <c:pt idx="97330">
                  <c:v>15.559207000000001</c:v>
                </c:pt>
                <c:pt idx="97331">
                  <c:v>15.551950999999999</c:v>
                </c:pt>
                <c:pt idx="97332">
                  <c:v>15.550661000000002</c:v>
                </c:pt>
                <c:pt idx="97333">
                  <c:v>15.556865999999999</c:v>
                </c:pt>
                <c:pt idx="97334">
                  <c:v>15.551005</c:v>
                </c:pt>
                <c:pt idx="97335">
                  <c:v>15.552323000000001</c:v>
                </c:pt>
                <c:pt idx="97336">
                  <c:v>15.563445999999999</c:v>
                </c:pt>
                <c:pt idx="97337">
                  <c:v>15.556806000000002</c:v>
                </c:pt>
                <c:pt idx="97338">
                  <c:v>15.542165000000001</c:v>
                </c:pt>
                <c:pt idx="97339">
                  <c:v>15.550702999999999</c:v>
                </c:pt>
                <c:pt idx="97340">
                  <c:v>15.560832999999999</c:v>
                </c:pt>
                <c:pt idx="97341">
                  <c:v>15.552561000000001</c:v>
                </c:pt>
                <c:pt idx="97342">
                  <c:v>15.552354999999999</c:v>
                </c:pt>
                <c:pt idx="97343">
                  <c:v>15.557110999999999</c:v>
                </c:pt>
                <c:pt idx="97344">
                  <c:v>15.550118999999999</c:v>
                </c:pt>
                <c:pt idx="97345">
                  <c:v>15.552806</c:v>
                </c:pt>
                <c:pt idx="97346">
                  <c:v>15.561883000000002</c:v>
                </c:pt>
                <c:pt idx="97347">
                  <c:v>15.553820000000002</c:v>
                </c:pt>
                <c:pt idx="97348">
                  <c:v>15.547011000000001</c:v>
                </c:pt>
                <c:pt idx="97349">
                  <c:v>15.557099999999998</c:v>
                </c:pt>
                <c:pt idx="97350">
                  <c:v>15.560327000000001</c:v>
                </c:pt>
                <c:pt idx="97351">
                  <c:v>15.553588999999999</c:v>
                </c:pt>
                <c:pt idx="97352">
                  <c:v>15.557283000000002</c:v>
                </c:pt>
                <c:pt idx="97353">
                  <c:v>15.55922</c:v>
                </c:pt>
                <c:pt idx="97354">
                  <c:v>15.555997999999999</c:v>
                </c:pt>
                <c:pt idx="97355">
                  <c:v>15.562424</c:v>
                </c:pt>
                <c:pt idx="97356">
                  <c:v>15.566379999999999</c:v>
                </c:pt>
                <c:pt idx="97357">
                  <c:v>15.557696</c:v>
                </c:pt>
                <c:pt idx="97358">
                  <c:v>15.554804000000001</c:v>
                </c:pt>
                <c:pt idx="97359">
                  <c:v>15.560276000000002</c:v>
                </c:pt>
                <c:pt idx="97360">
                  <c:v>15.557917</c:v>
                </c:pt>
                <c:pt idx="97361">
                  <c:v>15.559462</c:v>
                </c:pt>
                <c:pt idx="97362">
                  <c:v>15.565462</c:v>
                </c:pt>
                <c:pt idx="97363">
                  <c:v>15.562365</c:v>
                </c:pt>
                <c:pt idx="97364">
                  <c:v>15.559443000000002</c:v>
                </c:pt>
                <c:pt idx="97365">
                  <c:v>15.556493</c:v>
                </c:pt>
                <c:pt idx="97366">
                  <c:v>15.555478000000001</c:v>
                </c:pt>
                <c:pt idx="97367">
                  <c:v>15.559034</c:v>
                </c:pt>
                <c:pt idx="97368">
                  <c:v>15.558948999999998</c:v>
                </c:pt>
                <c:pt idx="97369">
                  <c:v>15.559694</c:v>
                </c:pt>
                <c:pt idx="97370">
                  <c:v>15.556381999999999</c:v>
                </c:pt>
                <c:pt idx="97371">
                  <c:v>15.553836</c:v>
                </c:pt>
                <c:pt idx="97372">
                  <c:v>15.562821</c:v>
                </c:pt>
                <c:pt idx="97373">
                  <c:v>15.566123999999999</c:v>
                </c:pt>
                <c:pt idx="97374">
                  <c:v>15.561375000000002</c:v>
                </c:pt>
                <c:pt idx="97375">
                  <c:v>15.562097999999999</c:v>
                </c:pt>
                <c:pt idx="97376">
                  <c:v>15.563282999999998</c:v>
                </c:pt>
                <c:pt idx="97377">
                  <c:v>15.557053</c:v>
                </c:pt>
                <c:pt idx="97378">
                  <c:v>15.557755</c:v>
                </c:pt>
                <c:pt idx="97379">
                  <c:v>15.563459999999999</c:v>
                </c:pt>
                <c:pt idx="97380">
                  <c:v>15.558153000000001</c:v>
                </c:pt>
                <c:pt idx="97381">
                  <c:v>15.559591000000001</c:v>
                </c:pt>
                <c:pt idx="97382">
                  <c:v>15.568061</c:v>
                </c:pt>
                <c:pt idx="97383">
                  <c:v>15.565823999999999</c:v>
                </c:pt>
                <c:pt idx="97384">
                  <c:v>15.563825000000001</c:v>
                </c:pt>
                <c:pt idx="97385">
                  <c:v>15.565128000000001</c:v>
                </c:pt>
                <c:pt idx="97386">
                  <c:v>15.563233</c:v>
                </c:pt>
                <c:pt idx="97387">
                  <c:v>15.561731999999999</c:v>
                </c:pt>
                <c:pt idx="97388">
                  <c:v>15.563351999999998</c:v>
                </c:pt>
                <c:pt idx="97389">
                  <c:v>15.561959999999999</c:v>
                </c:pt>
                <c:pt idx="97390">
                  <c:v>15.558765999999999</c:v>
                </c:pt>
                <c:pt idx="97391">
                  <c:v>15.561551000000001</c:v>
                </c:pt>
                <c:pt idx="97392">
                  <c:v>15.564071999999999</c:v>
                </c:pt>
                <c:pt idx="97393">
                  <c:v>15.564398000000001</c:v>
                </c:pt>
                <c:pt idx="97394">
                  <c:v>15.564743</c:v>
                </c:pt>
                <c:pt idx="97395">
                  <c:v>15.565791000000001</c:v>
                </c:pt>
                <c:pt idx="97396">
                  <c:v>15.565861999999999</c:v>
                </c:pt>
                <c:pt idx="97397">
                  <c:v>15.564264999999999</c:v>
                </c:pt>
                <c:pt idx="97398">
                  <c:v>15.567657000000001</c:v>
                </c:pt>
                <c:pt idx="97399">
                  <c:v>15.571598999999999</c:v>
                </c:pt>
                <c:pt idx="97400">
                  <c:v>15.569489000000001</c:v>
                </c:pt>
                <c:pt idx="97401">
                  <c:v>15.567481999999998</c:v>
                </c:pt>
                <c:pt idx="97402">
                  <c:v>15.567851999999998</c:v>
                </c:pt>
                <c:pt idx="97403">
                  <c:v>15.565517</c:v>
                </c:pt>
                <c:pt idx="97404">
                  <c:v>15.562476</c:v>
                </c:pt>
                <c:pt idx="97405">
                  <c:v>15.566064999999998</c:v>
                </c:pt>
                <c:pt idx="97406">
                  <c:v>15.568718000000001</c:v>
                </c:pt>
                <c:pt idx="97407">
                  <c:v>15.563929999999999</c:v>
                </c:pt>
                <c:pt idx="97408">
                  <c:v>15.565799999999999</c:v>
                </c:pt>
                <c:pt idx="97409">
                  <c:v>15.568193999999998</c:v>
                </c:pt>
                <c:pt idx="97410">
                  <c:v>15.564556</c:v>
                </c:pt>
                <c:pt idx="97411">
                  <c:v>15.566268999999998</c:v>
                </c:pt>
                <c:pt idx="97412">
                  <c:v>15.568467999999999</c:v>
                </c:pt>
                <c:pt idx="97413">
                  <c:v>15.564426000000001</c:v>
                </c:pt>
                <c:pt idx="97414">
                  <c:v>15.563670999999999</c:v>
                </c:pt>
                <c:pt idx="97415">
                  <c:v>15.568473999999998</c:v>
                </c:pt>
                <c:pt idx="97416">
                  <c:v>15.565415000000002</c:v>
                </c:pt>
                <c:pt idx="97417">
                  <c:v>15.563516</c:v>
                </c:pt>
                <c:pt idx="97418">
                  <c:v>15.569721000000001</c:v>
                </c:pt>
                <c:pt idx="97419">
                  <c:v>15.568059000000002</c:v>
                </c:pt>
                <c:pt idx="97420">
                  <c:v>15.567964</c:v>
                </c:pt>
                <c:pt idx="97421">
                  <c:v>15.576267999999999</c:v>
                </c:pt>
                <c:pt idx="97422">
                  <c:v>15.574306</c:v>
                </c:pt>
                <c:pt idx="97423">
                  <c:v>15.567247999999999</c:v>
                </c:pt>
                <c:pt idx="97424">
                  <c:v>15.569303999999999</c:v>
                </c:pt>
                <c:pt idx="97425">
                  <c:v>15.572647</c:v>
                </c:pt>
                <c:pt idx="97426">
                  <c:v>15.570177000000001</c:v>
                </c:pt>
                <c:pt idx="97427">
                  <c:v>15.571127000000001</c:v>
                </c:pt>
                <c:pt idx="97428">
                  <c:v>15.572498</c:v>
                </c:pt>
                <c:pt idx="97429">
                  <c:v>15.567803000000001</c:v>
                </c:pt>
                <c:pt idx="97430">
                  <c:v>15.568840000000002</c:v>
                </c:pt>
                <c:pt idx="97431">
                  <c:v>15.571460999999999</c:v>
                </c:pt>
                <c:pt idx="97432">
                  <c:v>15.569289999999999</c:v>
                </c:pt>
                <c:pt idx="97433">
                  <c:v>15.570229999999999</c:v>
                </c:pt>
                <c:pt idx="97434">
                  <c:v>15.573402000000002</c:v>
                </c:pt>
                <c:pt idx="97435">
                  <c:v>15.574819000000002</c:v>
                </c:pt>
                <c:pt idx="97436">
                  <c:v>15.572707999999999</c:v>
                </c:pt>
                <c:pt idx="97437">
                  <c:v>15.570588999999998</c:v>
                </c:pt>
                <c:pt idx="97438">
                  <c:v>15.569517000000001</c:v>
                </c:pt>
                <c:pt idx="97439">
                  <c:v>15.570938999999999</c:v>
                </c:pt>
                <c:pt idx="97440">
                  <c:v>15.574248000000001</c:v>
                </c:pt>
                <c:pt idx="97441">
                  <c:v>15.573187000000001</c:v>
                </c:pt>
                <c:pt idx="97442">
                  <c:v>15.570982000000001</c:v>
                </c:pt>
                <c:pt idx="97443">
                  <c:v>15.567084000000001</c:v>
                </c:pt>
                <c:pt idx="97444">
                  <c:v>15.568981000000001</c:v>
                </c:pt>
                <c:pt idx="97445">
                  <c:v>15.575568000000001</c:v>
                </c:pt>
                <c:pt idx="97446">
                  <c:v>15.574631</c:v>
                </c:pt>
                <c:pt idx="97447">
                  <c:v>15.576077000000002</c:v>
                </c:pt>
                <c:pt idx="97448">
                  <c:v>15.573596999999999</c:v>
                </c:pt>
                <c:pt idx="97449">
                  <c:v>15.566993</c:v>
                </c:pt>
                <c:pt idx="97450">
                  <c:v>15.574529999999999</c:v>
                </c:pt>
                <c:pt idx="97451">
                  <c:v>15.581019999999999</c:v>
                </c:pt>
                <c:pt idx="97452">
                  <c:v>15.571432999999999</c:v>
                </c:pt>
                <c:pt idx="97453">
                  <c:v>15.56494</c:v>
                </c:pt>
                <c:pt idx="97454">
                  <c:v>15.571145000000001</c:v>
                </c:pt>
                <c:pt idx="97455">
                  <c:v>15.572433</c:v>
                </c:pt>
                <c:pt idx="97456">
                  <c:v>15.57142</c:v>
                </c:pt>
                <c:pt idx="97457">
                  <c:v>15.581717999999999</c:v>
                </c:pt>
                <c:pt idx="97458">
                  <c:v>15.580549999999999</c:v>
                </c:pt>
                <c:pt idx="97459">
                  <c:v>15.572935000000001</c:v>
                </c:pt>
                <c:pt idx="97460">
                  <c:v>15.578412</c:v>
                </c:pt>
                <c:pt idx="97461">
                  <c:v>15.580893</c:v>
                </c:pt>
                <c:pt idx="97462">
                  <c:v>15.573242</c:v>
                </c:pt>
                <c:pt idx="97463">
                  <c:v>15.573126999999999</c:v>
                </c:pt>
                <c:pt idx="97464">
                  <c:v>15.581265999999999</c:v>
                </c:pt>
                <c:pt idx="97465">
                  <c:v>15.574024999999999</c:v>
                </c:pt>
                <c:pt idx="97466">
                  <c:v>15.569246</c:v>
                </c:pt>
                <c:pt idx="97467">
                  <c:v>15.582404</c:v>
                </c:pt>
                <c:pt idx="97468">
                  <c:v>15.580918</c:v>
                </c:pt>
                <c:pt idx="97469">
                  <c:v>15.571752</c:v>
                </c:pt>
                <c:pt idx="97470">
                  <c:v>15.577719999999999</c:v>
                </c:pt>
                <c:pt idx="97471">
                  <c:v>15.581821000000001</c:v>
                </c:pt>
                <c:pt idx="97472">
                  <c:v>15.575869000000001</c:v>
                </c:pt>
                <c:pt idx="97473">
                  <c:v>15.57422</c:v>
                </c:pt>
                <c:pt idx="97474">
                  <c:v>15.577884000000001</c:v>
                </c:pt>
                <c:pt idx="97475">
                  <c:v>15.572061000000001</c:v>
                </c:pt>
                <c:pt idx="97476">
                  <c:v>15.571697</c:v>
                </c:pt>
                <c:pt idx="97477">
                  <c:v>15.58081</c:v>
                </c:pt>
                <c:pt idx="97478">
                  <c:v>15.579269</c:v>
                </c:pt>
                <c:pt idx="97479">
                  <c:v>15.575524999999999</c:v>
                </c:pt>
                <c:pt idx="97480">
                  <c:v>15.580352000000001</c:v>
                </c:pt>
                <c:pt idx="97481">
                  <c:v>15.585902000000001</c:v>
                </c:pt>
                <c:pt idx="97482">
                  <c:v>15.58099</c:v>
                </c:pt>
                <c:pt idx="97483">
                  <c:v>15.577732000000001</c:v>
                </c:pt>
                <c:pt idx="97484">
                  <c:v>15.58474</c:v>
                </c:pt>
                <c:pt idx="97485">
                  <c:v>15.583676000000001</c:v>
                </c:pt>
                <c:pt idx="97486">
                  <c:v>15.579909000000001</c:v>
                </c:pt>
                <c:pt idx="97487">
                  <c:v>15.582229999999999</c:v>
                </c:pt>
                <c:pt idx="97488">
                  <c:v>15.581717999999999</c:v>
                </c:pt>
                <c:pt idx="97489">
                  <c:v>15.578353</c:v>
                </c:pt>
                <c:pt idx="97490">
                  <c:v>15.578033000000001</c:v>
                </c:pt>
                <c:pt idx="97491">
                  <c:v>15.580183999999999</c:v>
                </c:pt>
                <c:pt idx="97492">
                  <c:v>15.581427000000001</c:v>
                </c:pt>
                <c:pt idx="97493">
                  <c:v>15.585373000000001</c:v>
                </c:pt>
                <c:pt idx="97494">
                  <c:v>15.586077</c:v>
                </c:pt>
                <c:pt idx="97495">
                  <c:v>15.578741999999998</c:v>
                </c:pt>
                <c:pt idx="97496">
                  <c:v>15.580152999999999</c:v>
                </c:pt>
                <c:pt idx="97497">
                  <c:v>15.586342999999999</c:v>
                </c:pt>
                <c:pt idx="97498">
                  <c:v>15.581979</c:v>
                </c:pt>
                <c:pt idx="97499">
                  <c:v>15.573429000000001</c:v>
                </c:pt>
                <c:pt idx="97500">
                  <c:v>15.580546999999999</c:v>
                </c:pt>
                <c:pt idx="97501">
                  <c:v>15.589753999999999</c:v>
                </c:pt>
                <c:pt idx="97502">
                  <c:v>15.579533999999999</c:v>
                </c:pt>
                <c:pt idx="97503">
                  <c:v>15.578054999999999</c:v>
                </c:pt>
                <c:pt idx="97504">
                  <c:v>15.587565999999999</c:v>
                </c:pt>
                <c:pt idx="97505">
                  <c:v>15.582497</c:v>
                </c:pt>
                <c:pt idx="97506">
                  <c:v>15.581334999999999</c:v>
                </c:pt>
                <c:pt idx="97507">
                  <c:v>15.589699</c:v>
                </c:pt>
                <c:pt idx="97508">
                  <c:v>15.587057000000001</c:v>
                </c:pt>
                <c:pt idx="97509">
                  <c:v>15.578951</c:v>
                </c:pt>
                <c:pt idx="97510">
                  <c:v>15.582758999999999</c:v>
                </c:pt>
                <c:pt idx="97511">
                  <c:v>15.585379</c:v>
                </c:pt>
                <c:pt idx="97512">
                  <c:v>15.576063000000001</c:v>
                </c:pt>
                <c:pt idx="97513">
                  <c:v>15.576837999999999</c:v>
                </c:pt>
                <c:pt idx="97514">
                  <c:v>15.581987999999999</c:v>
                </c:pt>
                <c:pt idx="97515">
                  <c:v>15.579246999999999</c:v>
                </c:pt>
                <c:pt idx="97516">
                  <c:v>15.583506</c:v>
                </c:pt>
                <c:pt idx="97517">
                  <c:v>15.588270999999999</c:v>
                </c:pt>
                <c:pt idx="97518">
                  <c:v>15.58522</c:v>
                </c:pt>
                <c:pt idx="97519">
                  <c:v>15.584354000000001</c:v>
                </c:pt>
                <c:pt idx="97520">
                  <c:v>15.591640999999999</c:v>
                </c:pt>
                <c:pt idx="97521">
                  <c:v>15.591740000000001</c:v>
                </c:pt>
                <c:pt idx="97522">
                  <c:v>15.583403000000001</c:v>
                </c:pt>
                <c:pt idx="97523">
                  <c:v>15.588282</c:v>
                </c:pt>
                <c:pt idx="97524">
                  <c:v>15.591363000000001</c:v>
                </c:pt>
                <c:pt idx="97525">
                  <c:v>15.585349000000001</c:v>
                </c:pt>
                <c:pt idx="97526">
                  <c:v>15.587137999999999</c:v>
                </c:pt>
                <c:pt idx="97527">
                  <c:v>15.592552999999999</c:v>
                </c:pt>
                <c:pt idx="97528">
                  <c:v>15.588207000000001</c:v>
                </c:pt>
                <c:pt idx="97529">
                  <c:v>15.584150000000001</c:v>
                </c:pt>
                <c:pt idx="97530">
                  <c:v>15.589729999999999</c:v>
                </c:pt>
                <c:pt idx="97531">
                  <c:v>15.587966000000002</c:v>
                </c:pt>
                <c:pt idx="97532">
                  <c:v>15.585280999999998</c:v>
                </c:pt>
                <c:pt idx="97533">
                  <c:v>15.591463000000001</c:v>
                </c:pt>
                <c:pt idx="97534">
                  <c:v>15.590812</c:v>
                </c:pt>
                <c:pt idx="97535">
                  <c:v>15.586468</c:v>
                </c:pt>
                <c:pt idx="97536">
                  <c:v>15.586895999999999</c:v>
                </c:pt>
                <c:pt idx="97537">
                  <c:v>15.588835</c:v>
                </c:pt>
                <c:pt idx="97538">
                  <c:v>15.586981000000002</c:v>
                </c:pt>
                <c:pt idx="97539">
                  <c:v>15.586137999999998</c:v>
                </c:pt>
                <c:pt idx="97540">
                  <c:v>15.590958000000001</c:v>
                </c:pt>
                <c:pt idx="97541">
                  <c:v>15.586884999999999</c:v>
                </c:pt>
                <c:pt idx="97542">
                  <c:v>15.581491</c:v>
                </c:pt>
                <c:pt idx="97543">
                  <c:v>15.589976</c:v>
                </c:pt>
                <c:pt idx="97544">
                  <c:v>15.593952999999999</c:v>
                </c:pt>
                <c:pt idx="97545">
                  <c:v>15.584942999999999</c:v>
                </c:pt>
                <c:pt idx="97546">
                  <c:v>15.584910000000001</c:v>
                </c:pt>
                <c:pt idx="97547">
                  <c:v>15.592168999999998</c:v>
                </c:pt>
                <c:pt idx="97548">
                  <c:v>15.589043</c:v>
                </c:pt>
                <c:pt idx="97549">
                  <c:v>15.584993999999998</c:v>
                </c:pt>
                <c:pt idx="97550">
                  <c:v>15.586200000000002</c:v>
                </c:pt>
                <c:pt idx="97551">
                  <c:v>15.588329999999999</c:v>
                </c:pt>
                <c:pt idx="97552">
                  <c:v>15.594131999999998</c:v>
                </c:pt>
                <c:pt idx="97553">
                  <c:v>15.591746000000001</c:v>
                </c:pt>
                <c:pt idx="97554">
                  <c:v>15.585813000000002</c:v>
                </c:pt>
                <c:pt idx="97555">
                  <c:v>15.588771000000001</c:v>
                </c:pt>
                <c:pt idx="97556">
                  <c:v>15.593167999999999</c:v>
                </c:pt>
                <c:pt idx="97557">
                  <c:v>15.594809000000001</c:v>
                </c:pt>
                <c:pt idx="97558">
                  <c:v>15.591193000000001</c:v>
                </c:pt>
                <c:pt idx="97559">
                  <c:v>15.591709999999999</c:v>
                </c:pt>
                <c:pt idx="97560">
                  <c:v>15.594747000000002</c:v>
                </c:pt>
                <c:pt idx="97561">
                  <c:v>15.588898</c:v>
                </c:pt>
                <c:pt idx="97562">
                  <c:v>15.589143</c:v>
                </c:pt>
                <c:pt idx="97563">
                  <c:v>15.597539000000001</c:v>
                </c:pt>
                <c:pt idx="97564">
                  <c:v>15.596349</c:v>
                </c:pt>
                <c:pt idx="97565">
                  <c:v>15.590039000000001</c:v>
                </c:pt>
                <c:pt idx="97566">
                  <c:v>15.595569999999999</c:v>
                </c:pt>
                <c:pt idx="97567">
                  <c:v>15.602156000000001</c:v>
                </c:pt>
                <c:pt idx="97568">
                  <c:v>15.593297</c:v>
                </c:pt>
                <c:pt idx="97569">
                  <c:v>15.591984</c:v>
                </c:pt>
                <c:pt idx="97570">
                  <c:v>15.600940000000001</c:v>
                </c:pt>
                <c:pt idx="97571">
                  <c:v>15.596965000000001</c:v>
                </c:pt>
                <c:pt idx="97572">
                  <c:v>15.590895</c:v>
                </c:pt>
                <c:pt idx="97573">
                  <c:v>15.594982999999999</c:v>
                </c:pt>
                <c:pt idx="97574">
                  <c:v>15.595018</c:v>
                </c:pt>
                <c:pt idx="97575">
                  <c:v>15.587678</c:v>
                </c:pt>
                <c:pt idx="97576">
                  <c:v>15.589808000000001</c:v>
                </c:pt>
                <c:pt idx="97577">
                  <c:v>15.595410000000001</c:v>
                </c:pt>
                <c:pt idx="97578">
                  <c:v>15.589812999999999</c:v>
                </c:pt>
                <c:pt idx="97579">
                  <c:v>15.590523000000001</c:v>
                </c:pt>
                <c:pt idx="97580">
                  <c:v>15.596945999999999</c:v>
                </c:pt>
                <c:pt idx="97581">
                  <c:v>15.595359999999999</c:v>
                </c:pt>
                <c:pt idx="97582">
                  <c:v>15.595300000000002</c:v>
                </c:pt>
                <c:pt idx="97583">
                  <c:v>15.600550999999999</c:v>
                </c:pt>
                <c:pt idx="97584">
                  <c:v>15.600512999999999</c:v>
                </c:pt>
                <c:pt idx="97585">
                  <c:v>15.595586000000001</c:v>
                </c:pt>
                <c:pt idx="97586">
                  <c:v>15.598528000000002</c:v>
                </c:pt>
                <c:pt idx="97587">
                  <c:v>15.599460000000001</c:v>
                </c:pt>
                <c:pt idx="97588">
                  <c:v>15.596302000000001</c:v>
                </c:pt>
                <c:pt idx="97589">
                  <c:v>15.600014999999999</c:v>
                </c:pt>
                <c:pt idx="97590">
                  <c:v>15.598949000000001</c:v>
                </c:pt>
                <c:pt idx="97591">
                  <c:v>15.593319999999999</c:v>
                </c:pt>
                <c:pt idx="97592">
                  <c:v>15.595877999999999</c:v>
                </c:pt>
                <c:pt idx="97593">
                  <c:v>15.601958</c:v>
                </c:pt>
                <c:pt idx="97594">
                  <c:v>15.599186</c:v>
                </c:pt>
                <c:pt idx="97595">
                  <c:v>15.592495</c:v>
                </c:pt>
                <c:pt idx="97596">
                  <c:v>15.597204000000001</c:v>
                </c:pt>
                <c:pt idx="97597">
                  <c:v>15.600251</c:v>
                </c:pt>
                <c:pt idx="97598">
                  <c:v>15.596295999999999</c:v>
                </c:pt>
                <c:pt idx="97599">
                  <c:v>15.597626999999999</c:v>
                </c:pt>
                <c:pt idx="97600">
                  <c:v>15.598541999999998</c:v>
                </c:pt>
                <c:pt idx="97601">
                  <c:v>15.595634</c:v>
                </c:pt>
                <c:pt idx="97602">
                  <c:v>15.594265</c:v>
                </c:pt>
                <c:pt idx="97603">
                  <c:v>15.600441</c:v>
                </c:pt>
                <c:pt idx="97604">
                  <c:v>15.601433</c:v>
                </c:pt>
                <c:pt idx="97605">
                  <c:v>15.595493999999999</c:v>
                </c:pt>
                <c:pt idx="97606">
                  <c:v>15.600652</c:v>
                </c:pt>
                <c:pt idx="97607">
                  <c:v>15.605612000000001</c:v>
                </c:pt>
                <c:pt idx="97608">
                  <c:v>15.601140000000001</c:v>
                </c:pt>
                <c:pt idx="97609">
                  <c:v>15.601202000000001</c:v>
                </c:pt>
                <c:pt idx="97610">
                  <c:v>15.607285000000001</c:v>
                </c:pt>
                <c:pt idx="97611">
                  <c:v>15.602316999999999</c:v>
                </c:pt>
                <c:pt idx="97612">
                  <c:v>15.592063</c:v>
                </c:pt>
                <c:pt idx="97613">
                  <c:v>15.597714</c:v>
                </c:pt>
                <c:pt idx="97614">
                  <c:v>15.602125000000001</c:v>
                </c:pt>
                <c:pt idx="97615">
                  <c:v>15.599461000000002</c:v>
                </c:pt>
                <c:pt idx="97616">
                  <c:v>15.606680999999998</c:v>
                </c:pt>
                <c:pt idx="97617">
                  <c:v>15.609390999999999</c:v>
                </c:pt>
                <c:pt idx="97618">
                  <c:v>15.600791000000001</c:v>
                </c:pt>
                <c:pt idx="97619">
                  <c:v>15.601904999999999</c:v>
                </c:pt>
                <c:pt idx="97620">
                  <c:v>15.607361999999998</c:v>
                </c:pt>
                <c:pt idx="97621">
                  <c:v>15.597248</c:v>
                </c:pt>
                <c:pt idx="97622">
                  <c:v>15.592507999999999</c:v>
                </c:pt>
                <c:pt idx="97623">
                  <c:v>15.602145</c:v>
                </c:pt>
                <c:pt idx="97624">
                  <c:v>15.600507</c:v>
                </c:pt>
                <c:pt idx="97625">
                  <c:v>15.596971</c:v>
                </c:pt>
                <c:pt idx="97626">
                  <c:v>15.605509999999999</c:v>
                </c:pt>
                <c:pt idx="97627">
                  <c:v>15.607647</c:v>
                </c:pt>
                <c:pt idx="97628">
                  <c:v>15.60117</c:v>
                </c:pt>
                <c:pt idx="97629">
                  <c:v>15.603719000000002</c:v>
                </c:pt>
                <c:pt idx="97630">
                  <c:v>15.610375999999999</c:v>
                </c:pt>
                <c:pt idx="97631">
                  <c:v>15.604510000000001</c:v>
                </c:pt>
                <c:pt idx="97632">
                  <c:v>15.600037</c:v>
                </c:pt>
                <c:pt idx="97633">
                  <c:v>15.604119000000001</c:v>
                </c:pt>
                <c:pt idx="97634">
                  <c:v>15.598980999999998</c:v>
                </c:pt>
                <c:pt idx="97635">
                  <c:v>15.598033999999998</c:v>
                </c:pt>
                <c:pt idx="97636">
                  <c:v>15.607261000000001</c:v>
                </c:pt>
                <c:pt idx="97637">
                  <c:v>15.606007999999999</c:v>
                </c:pt>
                <c:pt idx="97638">
                  <c:v>15.601120000000002</c:v>
                </c:pt>
                <c:pt idx="97639">
                  <c:v>15.608280000000001</c:v>
                </c:pt>
                <c:pt idx="97640">
                  <c:v>15.613807999999999</c:v>
                </c:pt>
                <c:pt idx="97641">
                  <c:v>15.605419000000001</c:v>
                </c:pt>
                <c:pt idx="97642">
                  <c:v>15.602920000000001</c:v>
                </c:pt>
                <c:pt idx="97643">
                  <c:v>15.606701000000001</c:v>
                </c:pt>
                <c:pt idx="97644">
                  <c:v>15.601393999999999</c:v>
                </c:pt>
                <c:pt idx="97645">
                  <c:v>15.601824000000001</c:v>
                </c:pt>
                <c:pt idx="97646">
                  <c:v>15.607102000000001</c:v>
                </c:pt>
                <c:pt idx="97647">
                  <c:v>15.605934000000001</c:v>
                </c:pt>
                <c:pt idx="97648">
                  <c:v>15.606781999999999</c:v>
                </c:pt>
                <c:pt idx="97649">
                  <c:v>15.612833999999999</c:v>
                </c:pt>
                <c:pt idx="97650">
                  <c:v>15.614072</c:v>
                </c:pt>
                <c:pt idx="97651">
                  <c:v>15.609100000000002</c:v>
                </c:pt>
                <c:pt idx="97652">
                  <c:v>15.609145999999999</c:v>
                </c:pt>
                <c:pt idx="97653">
                  <c:v>15.611639</c:v>
                </c:pt>
                <c:pt idx="97654">
                  <c:v>15.608639</c:v>
                </c:pt>
                <c:pt idx="97655">
                  <c:v>15.606838</c:v>
                </c:pt>
                <c:pt idx="97656">
                  <c:v>15.609294999999999</c:v>
                </c:pt>
                <c:pt idx="97657">
                  <c:v>15.610116000000001</c:v>
                </c:pt>
                <c:pt idx="97658">
                  <c:v>15.606445999999998</c:v>
                </c:pt>
                <c:pt idx="97659">
                  <c:v>15.607831000000001</c:v>
                </c:pt>
                <c:pt idx="97660">
                  <c:v>15.6099</c:v>
                </c:pt>
                <c:pt idx="97661">
                  <c:v>15.604710000000001</c:v>
                </c:pt>
                <c:pt idx="97662">
                  <c:v>15.605943</c:v>
                </c:pt>
                <c:pt idx="97663">
                  <c:v>15.607707000000001</c:v>
                </c:pt>
                <c:pt idx="97664">
                  <c:v>15.604997000000001</c:v>
                </c:pt>
                <c:pt idx="97665">
                  <c:v>15.610050000000001</c:v>
                </c:pt>
                <c:pt idx="97666">
                  <c:v>15.615319</c:v>
                </c:pt>
                <c:pt idx="97667">
                  <c:v>15.611822</c:v>
                </c:pt>
                <c:pt idx="97668">
                  <c:v>15.608449</c:v>
                </c:pt>
                <c:pt idx="97669">
                  <c:v>15.615652000000001</c:v>
                </c:pt>
                <c:pt idx="97670">
                  <c:v>15.617357999999999</c:v>
                </c:pt>
                <c:pt idx="97671">
                  <c:v>15.607482000000001</c:v>
                </c:pt>
                <c:pt idx="97672">
                  <c:v>15.608536999999998</c:v>
                </c:pt>
                <c:pt idx="97673">
                  <c:v>15.613859999999999</c:v>
                </c:pt>
                <c:pt idx="97674">
                  <c:v>15.610710000000001</c:v>
                </c:pt>
                <c:pt idx="97675">
                  <c:v>15.607645999999999</c:v>
                </c:pt>
                <c:pt idx="97676">
                  <c:v>15.610734000000001</c:v>
                </c:pt>
                <c:pt idx="97677">
                  <c:v>15.6126</c:v>
                </c:pt>
                <c:pt idx="97678">
                  <c:v>15.609231000000001</c:v>
                </c:pt>
                <c:pt idx="97679">
                  <c:v>15.610332</c:v>
                </c:pt>
                <c:pt idx="97680">
                  <c:v>15.611514</c:v>
                </c:pt>
                <c:pt idx="97681">
                  <c:v>15.610045</c:v>
                </c:pt>
                <c:pt idx="97682">
                  <c:v>15.610032</c:v>
                </c:pt>
                <c:pt idx="97683">
                  <c:v>15.606902000000002</c:v>
                </c:pt>
                <c:pt idx="97684">
                  <c:v>15.606431000000001</c:v>
                </c:pt>
                <c:pt idx="97685">
                  <c:v>15.610937</c:v>
                </c:pt>
                <c:pt idx="97686">
                  <c:v>15.61889</c:v>
                </c:pt>
                <c:pt idx="97687">
                  <c:v>15.616807000000001</c:v>
                </c:pt>
                <c:pt idx="97688">
                  <c:v>15.609649999999998</c:v>
                </c:pt>
                <c:pt idx="97689">
                  <c:v>15.621372999999998</c:v>
                </c:pt>
                <c:pt idx="97690">
                  <c:v>15.626185</c:v>
                </c:pt>
                <c:pt idx="97691">
                  <c:v>15.613627000000001</c:v>
                </c:pt>
                <c:pt idx="97692">
                  <c:v>15.613586999999999</c:v>
                </c:pt>
                <c:pt idx="97693">
                  <c:v>15.622551000000001</c:v>
                </c:pt>
                <c:pt idx="97694">
                  <c:v>15.620315999999999</c:v>
                </c:pt>
                <c:pt idx="97695">
                  <c:v>15.613530999999998</c:v>
                </c:pt>
                <c:pt idx="97696">
                  <c:v>15.616419</c:v>
                </c:pt>
                <c:pt idx="97697">
                  <c:v>15.616551999999999</c:v>
                </c:pt>
                <c:pt idx="97698">
                  <c:v>15.612226</c:v>
                </c:pt>
                <c:pt idx="97699">
                  <c:v>15.619731999999999</c:v>
                </c:pt>
                <c:pt idx="97700">
                  <c:v>15.625003</c:v>
                </c:pt>
                <c:pt idx="97701">
                  <c:v>15.616837</c:v>
                </c:pt>
                <c:pt idx="97702">
                  <c:v>15.614512000000001</c:v>
                </c:pt>
                <c:pt idx="97703">
                  <c:v>15.619620000000001</c:v>
                </c:pt>
                <c:pt idx="97704">
                  <c:v>15.615794000000001</c:v>
                </c:pt>
                <c:pt idx="97705">
                  <c:v>15.613609</c:v>
                </c:pt>
                <c:pt idx="97706">
                  <c:v>15.619295000000001</c:v>
                </c:pt>
                <c:pt idx="97707">
                  <c:v>15.613403999999999</c:v>
                </c:pt>
                <c:pt idx="97708">
                  <c:v>15.609646000000001</c:v>
                </c:pt>
                <c:pt idx="97709">
                  <c:v>15.620528</c:v>
                </c:pt>
                <c:pt idx="97710">
                  <c:v>15.620097999999999</c:v>
                </c:pt>
                <c:pt idx="97711">
                  <c:v>15.611529999999998</c:v>
                </c:pt>
                <c:pt idx="97712">
                  <c:v>15.617619999999999</c:v>
                </c:pt>
                <c:pt idx="97713">
                  <c:v>15.624293999999999</c:v>
                </c:pt>
                <c:pt idx="97714">
                  <c:v>15.617452</c:v>
                </c:pt>
                <c:pt idx="97715">
                  <c:v>15.614681000000001</c:v>
                </c:pt>
                <c:pt idx="97716">
                  <c:v>15.618601999999999</c:v>
                </c:pt>
                <c:pt idx="97717">
                  <c:v>15.614906000000001</c:v>
                </c:pt>
                <c:pt idx="97718">
                  <c:v>15.612145000000002</c:v>
                </c:pt>
                <c:pt idx="97719">
                  <c:v>15.616627000000001</c:v>
                </c:pt>
                <c:pt idx="97720">
                  <c:v>15.617066000000001</c:v>
                </c:pt>
                <c:pt idx="97721">
                  <c:v>15.611153999999999</c:v>
                </c:pt>
                <c:pt idx="97722">
                  <c:v>15.613875</c:v>
                </c:pt>
                <c:pt idx="97723">
                  <c:v>15.623538</c:v>
                </c:pt>
                <c:pt idx="97724">
                  <c:v>15.620605000000001</c:v>
                </c:pt>
                <c:pt idx="97725">
                  <c:v>15.616824999999999</c:v>
                </c:pt>
                <c:pt idx="97726">
                  <c:v>15.618804000000001</c:v>
                </c:pt>
                <c:pt idx="97727">
                  <c:v>15.614722</c:v>
                </c:pt>
                <c:pt idx="97728">
                  <c:v>15.615919000000002</c:v>
                </c:pt>
                <c:pt idx="97729">
                  <c:v>15.622475999999999</c:v>
                </c:pt>
                <c:pt idx="97730">
                  <c:v>15.618541</c:v>
                </c:pt>
                <c:pt idx="97731">
                  <c:v>15.613976000000001</c:v>
                </c:pt>
                <c:pt idx="97732">
                  <c:v>15.622319999999998</c:v>
                </c:pt>
                <c:pt idx="97733">
                  <c:v>15.624424000000001</c:v>
                </c:pt>
                <c:pt idx="97734">
                  <c:v>15.614947999999998</c:v>
                </c:pt>
                <c:pt idx="97735">
                  <c:v>15.618659000000001</c:v>
                </c:pt>
                <c:pt idx="97736">
                  <c:v>15.623483</c:v>
                </c:pt>
                <c:pt idx="97737">
                  <c:v>15.618352000000002</c:v>
                </c:pt>
                <c:pt idx="97738">
                  <c:v>15.625119999999999</c:v>
                </c:pt>
                <c:pt idx="97739">
                  <c:v>15.631505000000001</c:v>
                </c:pt>
                <c:pt idx="97740">
                  <c:v>15.624471</c:v>
                </c:pt>
                <c:pt idx="97741">
                  <c:v>15.622412000000001</c:v>
                </c:pt>
                <c:pt idx="97742">
                  <c:v>15.626360999999999</c:v>
                </c:pt>
                <c:pt idx="97743">
                  <c:v>15.623017999999998</c:v>
                </c:pt>
                <c:pt idx="97744">
                  <c:v>15.619624999999999</c:v>
                </c:pt>
                <c:pt idx="97745">
                  <c:v>15.625050000000002</c:v>
                </c:pt>
                <c:pt idx="97746">
                  <c:v>15.625176</c:v>
                </c:pt>
                <c:pt idx="97747">
                  <c:v>15.618611000000001</c:v>
                </c:pt>
                <c:pt idx="97748">
                  <c:v>15.619288999999998</c:v>
                </c:pt>
                <c:pt idx="97749">
                  <c:v>15.625336999999998</c:v>
                </c:pt>
                <c:pt idx="97750">
                  <c:v>15.624129</c:v>
                </c:pt>
                <c:pt idx="97751">
                  <c:v>15.619716</c:v>
                </c:pt>
                <c:pt idx="97752">
                  <c:v>15.626517</c:v>
                </c:pt>
                <c:pt idx="97753">
                  <c:v>15.627996</c:v>
                </c:pt>
                <c:pt idx="97754">
                  <c:v>15.623362</c:v>
                </c:pt>
                <c:pt idx="97755">
                  <c:v>15.627755000000001</c:v>
                </c:pt>
                <c:pt idx="97756">
                  <c:v>15.625154999999999</c:v>
                </c:pt>
                <c:pt idx="97757">
                  <c:v>15.620222999999999</c:v>
                </c:pt>
                <c:pt idx="97758">
                  <c:v>15.622561999999999</c:v>
                </c:pt>
                <c:pt idx="97759">
                  <c:v>15.625447000000001</c:v>
                </c:pt>
                <c:pt idx="97760">
                  <c:v>15.625875000000001</c:v>
                </c:pt>
                <c:pt idx="97761">
                  <c:v>15.622847</c:v>
                </c:pt>
                <c:pt idx="97762">
                  <c:v>15.622235</c:v>
                </c:pt>
                <c:pt idx="97763">
                  <c:v>15.621925000000001</c:v>
                </c:pt>
                <c:pt idx="97764">
                  <c:v>15.624034000000002</c:v>
                </c:pt>
                <c:pt idx="97765">
                  <c:v>15.629846000000001</c:v>
                </c:pt>
                <c:pt idx="97766">
                  <c:v>15.628475999999999</c:v>
                </c:pt>
                <c:pt idx="97767">
                  <c:v>15.623652</c:v>
                </c:pt>
                <c:pt idx="97768">
                  <c:v>15.624773000000001</c:v>
                </c:pt>
                <c:pt idx="97769">
                  <c:v>15.629246999999999</c:v>
                </c:pt>
                <c:pt idx="97770">
                  <c:v>15.626391999999999</c:v>
                </c:pt>
                <c:pt idx="97771">
                  <c:v>15.624455999999999</c:v>
                </c:pt>
                <c:pt idx="97772">
                  <c:v>15.632057</c:v>
                </c:pt>
                <c:pt idx="97773">
                  <c:v>15.631111000000001</c:v>
                </c:pt>
                <c:pt idx="97774">
                  <c:v>15.625954</c:v>
                </c:pt>
                <c:pt idx="97775">
                  <c:v>15.627956999999999</c:v>
                </c:pt>
                <c:pt idx="97776">
                  <c:v>15.628772999999999</c:v>
                </c:pt>
                <c:pt idx="97777">
                  <c:v>15.627241999999999</c:v>
                </c:pt>
                <c:pt idx="97778">
                  <c:v>15.629436999999999</c:v>
                </c:pt>
                <c:pt idx="97779">
                  <c:v>15.632352999999998</c:v>
                </c:pt>
                <c:pt idx="97780">
                  <c:v>15.625491</c:v>
                </c:pt>
                <c:pt idx="97781">
                  <c:v>15.623954000000001</c:v>
                </c:pt>
                <c:pt idx="97782">
                  <c:v>15.631767</c:v>
                </c:pt>
                <c:pt idx="97783">
                  <c:v>15.628499000000001</c:v>
                </c:pt>
                <c:pt idx="97784">
                  <c:v>15.625005000000002</c:v>
                </c:pt>
                <c:pt idx="97785">
                  <c:v>15.629860000000001</c:v>
                </c:pt>
                <c:pt idx="97786">
                  <c:v>15.628456</c:v>
                </c:pt>
                <c:pt idx="97787">
                  <c:v>15.625070999999998</c:v>
                </c:pt>
                <c:pt idx="97788">
                  <c:v>15.631409000000001</c:v>
                </c:pt>
                <c:pt idx="97789">
                  <c:v>15.633980999999999</c:v>
                </c:pt>
                <c:pt idx="97790">
                  <c:v>15.626923999999999</c:v>
                </c:pt>
                <c:pt idx="97791">
                  <c:v>15.633077</c:v>
                </c:pt>
                <c:pt idx="97792">
                  <c:v>15.642765000000001</c:v>
                </c:pt>
                <c:pt idx="97793">
                  <c:v>15.631851999999999</c:v>
                </c:pt>
                <c:pt idx="97794">
                  <c:v>15.628039999999999</c:v>
                </c:pt>
                <c:pt idx="97795">
                  <c:v>15.638100000000001</c:v>
                </c:pt>
                <c:pt idx="97796">
                  <c:v>15.634955999999999</c:v>
                </c:pt>
                <c:pt idx="97797">
                  <c:v>15.626027000000001</c:v>
                </c:pt>
                <c:pt idx="97798">
                  <c:v>15.629975999999999</c:v>
                </c:pt>
                <c:pt idx="97799">
                  <c:v>15.635179999999998</c:v>
                </c:pt>
                <c:pt idx="97800">
                  <c:v>15.632038000000001</c:v>
                </c:pt>
                <c:pt idx="97801">
                  <c:v>15.633206999999999</c:v>
                </c:pt>
                <c:pt idx="97802">
                  <c:v>15.636454000000001</c:v>
                </c:pt>
                <c:pt idx="97803">
                  <c:v>15.636623</c:v>
                </c:pt>
                <c:pt idx="97804">
                  <c:v>15.633537</c:v>
                </c:pt>
                <c:pt idx="97805">
                  <c:v>15.627922000000002</c:v>
                </c:pt>
                <c:pt idx="97806">
                  <c:v>15.629621</c:v>
                </c:pt>
                <c:pt idx="97807">
                  <c:v>15.633717999999998</c:v>
                </c:pt>
                <c:pt idx="97808">
                  <c:v>15.635666000000001</c:v>
                </c:pt>
                <c:pt idx="97809">
                  <c:v>15.634111999999998</c:v>
                </c:pt>
                <c:pt idx="97810">
                  <c:v>15.628623000000001</c:v>
                </c:pt>
                <c:pt idx="97811">
                  <c:v>15.632746999999998</c:v>
                </c:pt>
                <c:pt idx="97812">
                  <c:v>15.636748000000001</c:v>
                </c:pt>
                <c:pt idx="97813">
                  <c:v>15.631105999999999</c:v>
                </c:pt>
                <c:pt idx="97814">
                  <c:v>15.632004999999999</c:v>
                </c:pt>
                <c:pt idx="97815">
                  <c:v>15.635945</c:v>
                </c:pt>
                <c:pt idx="97816">
                  <c:v>15.629632000000001</c:v>
                </c:pt>
                <c:pt idx="97817">
                  <c:v>15.628249</c:v>
                </c:pt>
                <c:pt idx="97818">
                  <c:v>15.639486999999999</c:v>
                </c:pt>
                <c:pt idx="97819">
                  <c:v>15.640283</c:v>
                </c:pt>
                <c:pt idx="97820">
                  <c:v>15.633188000000001</c:v>
                </c:pt>
                <c:pt idx="97821">
                  <c:v>15.633845999999998</c:v>
                </c:pt>
                <c:pt idx="97822">
                  <c:v>15.634008999999999</c:v>
                </c:pt>
                <c:pt idx="97823">
                  <c:v>15.633044000000002</c:v>
                </c:pt>
                <c:pt idx="97824">
                  <c:v>15.636040999999999</c:v>
                </c:pt>
                <c:pt idx="97825">
                  <c:v>15.639361000000001</c:v>
                </c:pt>
                <c:pt idx="97826">
                  <c:v>15.636348000000002</c:v>
                </c:pt>
                <c:pt idx="97827">
                  <c:v>15.633167</c:v>
                </c:pt>
                <c:pt idx="97828">
                  <c:v>15.639907000000001</c:v>
                </c:pt>
                <c:pt idx="97829">
                  <c:v>15.641362999999998</c:v>
                </c:pt>
                <c:pt idx="97830">
                  <c:v>15.636706</c:v>
                </c:pt>
                <c:pt idx="97831">
                  <c:v>15.640177000000001</c:v>
                </c:pt>
                <c:pt idx="97832">
                  <c:v>15.641396</c:v>
                </c:pt>
                <c:pt idx="97833">
                  <c:v>15.634174000000002</c:v>
                </c:pt>
                <c:pt idx="97834">
                  <c:v>15.635238999999999</c:v>
                </c:pt>
                <c:pt idx="97835">
                  <c:v>15.642427000000001</c:v>
                </c:pt>
                <c:pt idx="97836">
                  <c:v>15.636187</c:v>
                </c:pt>
                <c:pt idx="97837">
                  <c:v>15.632715000000001</c:v>
                </c:pt>
                <c:pt idx="97838">
                  <c:v>15.640398000000001</c:v>
                </c:pt>
                <c:pt idx="97839">
                  <c:v>15.637650000000001</c:v>
                </c:pt>
                <c:pt idx="97840">
                  <c:v>15.634792999999998</c:v>
                </c:pt>
                <c:pt idx="97841">
                  <c:v>15.641304999999999</c:v>
                </c:pt>
                <c:pt idx="97842">
                  <c:v>15.641449000000001</c:v>
                </c:pt>
                <c:pt idx="97843">
                  <c:v>15.636358000000001</c:v>
                </c:pt>
                <c:pt idx="97844">
                  <c:v>15.640269</c:v>
                </c:pt>
                <c:pt idx="97845">
                  <c:v>15.645282999999999</c:v>
                </c:pt>
                <c:pt idx="97846">
                  <c:v>15.637813999999999</c:v>
                </c:pt>
                <c:pt idx="97847">
                  <c:v>15.632769</c:v>
                </c:pt>
                <c:pt idx="97848">
                  <c:v>15.637889999999999</c:v>
                </c:pt>
                <c:pt idx="97849">
                  <c:v>15.638911</c:v>
                </c:pt>
                <c:pt idx="97850">
                  <c:v>15.638770999999998</c:v>
                </c:pt>
                <c:pt idx="97851">
                  <c:v>15.642838999999999</c:v>
                </c:pt>
                <c:pt idx="97852">
                  <c:v>15.641086000000001</c:v>
                </c:pt>
                <c:pt idx="97853">
                  <c:v>15.637197</c:v>
                </c:pt>
                <c:pt idx="97854">
                  <c:v>15.643384000000001</c:v>
                </c:pt>
                <c:pt idx="97855">
                  <c:v>15.647362000000001</c:v>
                </c:pt>
                <c:pt idx="97856">
                  <c:v>15.640315000000001</c:v>
                </c:pt>
                <c:pt idx="97857">
                  <c:v>15.643519000000001</c:v>
                </c:pt>
                <c:pt idx="97858">
                  <c:v>15.646554999999999</c:v>
                </c:pt>
                <c:pt idx="97859">
                  <c:v>15.639229</c:v>
                </c:pt>
                <c:pt idx="97860">
                  <c:v>15.642075999999999</c:v>
                </c:pt>
                <c:pt idx="97861">
                  <c:v>15.648672999999999</c:v>
                </c:pt>
                <c:pt idx="97862">
                  <c:v>15.643806999999999</c:v>
                </c:pt>
                <c:pt idx="97863">
                  <c:v>15.637363000000001</c:v>
                </c:pt>
                <c:pt idx="97864">
                  <c:v>15.642424999999999</c:v>
                </c:pt>
                <c:pt idx="97865">
                  <c:v>15.644587999999999</c:v>
                </c:pt>
                <c:pt idx="97866">
                  <c:v>15.636521999999999</c:v>
                </c:pt>
                <c:pt idx="97867">
                  <c:v>15.638434</c:v>
                </c:pt>
                <c:pt idx="97868">
                  <c:v>15.645112000000001</c:v>
                </c:pt>
                <c:pt idx="97869">
                  <c:v>15.643328</c:v>
                </c:pt>
                <c:pt idx="97870">
                  <c:v>15.639433</c:v>
                </c:pt>
                <c:pt idx="97871">
                  <c:v>15.640505999999998</c:v>
                </c:pt>
                <c:pt idx="97872">
                  <c:v>15.644932000000001</c:v>
                </c:pt>
                <c:pt idx="97873">
                  <c:v>15.644687999999999</c:v>
                </c:pt>
                <c:pt idx="97874">
                  <c:v>15.648410999999999</c:v>
                </c:pt>
                <c:pt idx="97875">
                  <c:v>15.647673000000001</c:v>
                </c:pt>
                <c:pt idx="97876">
                  <c:v>15.639634000000001</c:v>
                </c:pt>
                <c:pt idx="97877">
                  <c:v>15.648520000000001</c:v>
                </c:pt>
                <c:pt idx="97878">
                  <c:v>15.655462</c:v>
                </c:pt>
                <c:pt idx="97879">
                  <c:v>15.644145999999999</c:v>
                </c:pt>
                <c:pt idx="97880">
                  <c:v>15.639386999999999</c:v>
                </c:pt>
                <c:pt idx="97881">
                  <c:v>15.647856999999998</c:v>
                </c:pt>
                <c:pt idx="97882">
                  <c:v>15.650877000000001</c:v>
                </c:pt>
                <c:pt idx="97883">
                  <c:v>15.644718999999998</c:v>
                </c:pt>
                <c:pt idx="97884">
                  <c:v>15.648941000000001</c:v>
                </c:pt>
                <c:pt idx="97885">
                  <c:v>15.656193999999999</c:v>
                </c:pt>
                <c:pt idx="97886">
                  <c:v>15.652117000000001</c:v>
                </c:pt>
                <c:pt idx="97887">
                  <c:v>15.650196000000001</c:v>
                </c:pt>
                <c:pt idx="97888">
                  <c:v>15.652004999999999</c:v>
                </c:pt>
                <c:pt idx="97889">
                  <c:v>15.64452</c:v>
                </c:pt>
                <c:pt idx="97890">
                  <c:v>15.636091</c:v>
                </c:pt>
                <c:pt idx="97891">
                  <c:v>15.641663999999999</c:v>
                </c:pt>
                <c:pt idx="97892">
                  <c:v>15.643536000000001</c:v>
                </c:pt>
                <c:pt idx="97893">
                  <c:v>15.640152</c:v>
                </c:pt>
                <c:pt idx="97894">
                  <c:v>15.647773999999998</c:v>
                </c:pt>
                <c:pt idx="97895">
                  <c:v>15.649994</c:v>
                </c:pt>
                <c:pt idx="97896">
                  <c:v>15.643174999999999</c:v>
                </c:pt>
                <c:pt idx="97897">
                  <c:v>15.646242000000001</c:v>
                </c:pt>
                <c:pt idx="97898">
                  <c:v>15.654367000000001</c:v>
                </c:pt>
                <c:pt idx="97899">
                  <c:v>15.652654999999999</c:v>
                </c:pt>
                <c:pt idx="97900">
                  <c:v>15.645918999999999</c:v>
                </c:pt>
                <c:pt idx="97901">
                  <c:v>15.648762000000001</c:v>
                </c:pt>
                <c:pt idx="97902">
                  <c:v>15.649543999999999</c:v>
                </c:pt>
                <c:pt idx="97903">
                  <c:v>15.644570000000002</c:v>
                </c:pt>
                <c:pt idx="97904">
                  <c:v>15.648178999999999</c:v>
                </c:pt>
                <c:pt idx="97905">
                  <c:v>15.648980999999999</c:v>
                </c:pt>
                <c:pt idx="97906">
                  <c:v>15.647676000000001</c:v>
                </c:pt>
                <c:pt idx="97907">
                  <c:v>15.656825999999999</c:v>
                </c:pt>
                <c:pt idx="97908">
                  <c:v>15.659400000000002</c:v>
                </c:pt>
                <c:pt idx="97909">
                  <c:v>15.646007999999998</c:v>
                </c:pt>
                <c:pt idx="97910">
                  <c:v>15.643557999999999</c:v>
                </c:pt>
                <c:pt idx="97911">
                  <c:v>15.655044</c:v>
                </c:pt>
                <c:pt idx="97912">
                  <c:v>15.652318000000001</c:v>
                </c:pt>
                <c:pt idx="97913">
                  <c:v>15.647690999999998</c:v>
                </c:pt>
                <c:pt idx="97914">
                  <c:v>15.649768999999999</c:v>
                </c:pt>
                <c:pt idx="97915">
                  <c:v>15.647573000000001</c:v>
                </c:pt>
                <c:pt idx="97916">
                  <c:v>15.647881000000002</c:v>
                </c:pt>
                <c:pt idx="97917">
                  <c:v>15.651738000000002</c:v>
                </c:pt>
                <c:pt idx="97918">
                  <c:v>15.653735000000001</c:v>
                </c:pt>
                <c:pt idx="97919">
                  <c:v>15.653521000000001</c:v>
                </c:pt>
                <c:pt idx="97920">
                  <c:v>15.655771000000001</c:v>
                </c:pt>
                <c:pt idx="97921">
                  <c:v>15.656896</c:v>
                </c:pt>
                <c:pt idx="97922">
                  <c:v>15.651968</c:v>
                </c:pt>
                <c:pt idx="97923">
                  <c:v>15.653769</c:v>
                </c:pt>
                <c:pt idx="97924">
                  <c:v>15.657937</c:v>
                </c:pt>
                <c:pt idx="97925">
                  <c:v>15.653030000000001</c:v>
                </c:pt>
                <c:pt idx="97926">
                  <c:v>15.649903999999999</c:v>
                </c:pt>
                <c:pt idx="97927">
                  <c:v>15.653309</c:v>
                </c:pt>
                <c:pt idx="97928">
                  <c:v>15.651909</c:v>
                </c:pt>
                <c:pt idx="97929">
                  <c:v>15.646573</c:v>
                </c:pt>
                <c:pt idx="97930">
                  <c:v>15.650774999999999</c:v>
                </c:pt>
                <c:pt idx="97931">
                  <c:v>15.657050999999999</c:v>
                </c:pt>
                <c:pt idx="97932">
                  <c:v>15.654779999999999</c:v>
                </c:pt>
                <c:pt idx="97933">
                  <c:v>15.654392999999999</c:v>
                </c:pt>
                <c:pt idx="97934">
                  <c:v>15.656003999999999</c:v>
                </c:pt>
                <c:pt idx="97935">
                  <c:v>15.651430000000001</c:v>
                </c:pt>
                <c:pt idx="97936">
                  <c:v>15.647952</c:v>
                </c:pt>
                <c:pt idx="97937">
                  <c:v>15.655419999999999</c:v>
                </c:pt>
                <c:pt idx="97938">
                  <c:v>15.660052</c:v>
                </c:pt>
                <c:pt idx="97939">
                  <c:v>15.652097999999999</c:v>
                </c:pt>
                <c:pt idx="97940">
                  <c:v>15.655052000000001</c:v>
                </c:pt>
                <c:pt idx="97941">
                  <c:v>15.660596000000002</c:v>
                </c:pt>
                <c:pt idx="97942">
                  <c:v>15.651159</c:v>
                </c:pt>
                <c:pt idx="97943">
                  <c:v>15.651814999999999</c:v>
                </c:pt>
                <c:pt idx="97944">
                  <c:v>15.661795000000001</c:v>
                </c:pt>
                <c:pt idx="97945">
                  <c:v>15.657578999999998</c:v>
                </c:pt>
                <c:pt idx="97946">
                  <c:v>15.652077999999999</c:v>
                </c:pt>
                <c:pt idx="97947">
                  <c:v>15.659033999999998</c:v>
                </c:pt>
                <c:pt idx="97948">
                  <c:v>15.661674000000001</c:v>
                </c:pt>
                <c:pt idx="97949">
                  <c:v>15.654257999999999</c:v>
                </c:pt>
                <c:pt idx="97950">
                  <c:v>15.655466000000001</c:v>
                </c:pt>
                <c:pt idx="97951">
                  <c:v>15.659011</c:v>
                </c:pt>
                <c:pt idx="97952">
                  <c:v>15.654651000000001</c:v>
                </c:pt>
                <c:pt idx="97953">
                  <c:v>15.657081999999999</c:v>
                </c:pt>
                <c:pt idx="97954">
                  <c:v>15.661480999999998</c:v>
                </c:pt>
                <c:pt idx="97955">
                  <c:v>15.658538</c:v>
                </c:pt>
                <c:pt idx="97956">
                  <c:v>15.653966</c:v>
                </c:pt>
                <c:pt idx="97957">
                  <c:v>15.656133000000001</c:v>
                </c:pt>
                <c:pt idx="97958">
                  <c:v>15.657973999999999</c:v>
                </c:pt>
                <c:pt idx="97959">
                  <c:v>15.656061999999999</c:v>
                </c:pt>
                <c:pt idx="97960">
                  <c:v>15.660515</c:v>
                </c:pt>
                <c:pt idx="97961">
                  <c:v>15.659362999999999</c:v>
                </c:pt>
                <c:pt idx="97962">
                  <c:v>15.654589999999999</c:v>
                </c:pt>
                <c:pt idx="97963">
                  <c:v>15.664123</c:v>
                </c:pt>
                <c:pt idx="97964">
                  <c:v>15.670749000000001</c:v>
                </c:pt>
                <c:pt idx="97965">
                  <c:v>15.659324999999999</c:v>
                </c:pt>
                <c:pt idx="97966">
                  <c:v>15.654198000000001</c:v>
                </c:pt>
                <c:pt idx="97967">
                  <c:v>15.662374</c:v>
                </c:pt>
                <c:pt idx="97968">
                  <c:v>15.660703000000002</c:v>
                </c:pt>
                <c:pt idx="97969">
                  <c:v>15.656124999999999</c:v>
                </c:pt>
                <c:pt idx="97970">
                  <c:v>15.663611</c:v>
                </c:pt>
                <c:pt idx="97971">
                  <c:v>15.664632000000001</c:v>
                </c:pt>
                <c:pt idx="97972">
                  <c:v>15.659337000000001</c:v>
                </c:pt>
                <c:pt idx="97973">
                  <c:v>15.660654999999998</c:v>
                </c:pt>
                <c:pt idx="97974">
                  <c:v>15.664649000000001</c:v>
                </c:pt>
                <c:pt idx="97975">
                  <c:v>15.661090000000002</c:v>
                </c:pt>
                <c:pt idx="97976">
                  <c:v>15.657057999999999</c:v>
                </c:pt>
                <c:pt idx="97977">
                  <c:v>15.661083000000001</c:v>
                </c:pt>
                <c:pt idx="97978">
                  <c:v>15.658624</c:v>
                </c:pt>
                <c:pt idx="97979">
                  <c:v>15.657209000000002</c:v>
                </c:pt>
                <c:pt idx="97980">
                  <c:v>15.663751000000001</c:v>
                </c:pt>
                <c:pt idx="97981">
                  <c:v>15.662006999999999</c:v>
                </c:pt>
                <c:pt idx="97982">
                  <c:v>15.659195</c:v>
                </c:pt>
                <c:pt idx="97983">
                  <c:v>15.667346999999999</c:v>
                </c:pt>
                <c:pt idx="97984">
                  <c:v>15.670483000000001</c:v>
                </c:pt>
                <c:pt idx="97985">
                  <c:v>15.661100000000001</c:v>
                </c:pt>
                <c:pt idx="97986">
                  <c:v>15.660747000000001</c:v>
                </c:pt>
                <c:pt idx="97987">
                  <c:v>15.668941</c:v>
                </c:pt>
                <c:pt idx="97988">
                  <c:v>15.664473000000001</c:v>
                </c:pt>
                <c:pt idx="97989">
                  <c:v>15.662130000000001</c:v>
                </c:pt>
                <c:pt idx="97990">
                  <c:v>15.666298000000001</c:v>
                </c:pt>
                <c:pt idx="97991">
                  <c:v>15.664186000000001</c:v>
                </c:pt>
                <c:pt idx="97992">
                  <c:v>15.663446</c:v>
                </c:pt>
                <c:pt idx="97993">
                  <c:v>15.664985999999999</c:v>
                </c:pt>
                <c:pt idx="97994">
                  <c:v>15.663374999999998</c:v>
                </c:pt>
                <c:pt idx="97995">
                  <c:v>15.658791000000001</c:v>
                </c:pt>
                <c:pt idx="97996">
                  <c:v>15.660305999999999</c:v>
                </c:pt>
                <c:pt idx="97997">
                  <c:v>15.665355999999999</c:v>
                </c:pt>
                <c:pt idx="97998">
                  <c:v>15.661356999999999</c:v>
                </c:pt>
                <c:pt idx="97999">
                  <c:v>15.661847000000002</c:v>
                </c:pt>
                <c:pt idx="98000">
                  <c:v>15.671939999999999</c:v>
                </c:pt>
                <c:pt idx="98001">
                  <c:v>15.670687999999998</c:v>
                </c:pt>
                <c:pt idx="98002">
                  <c:v>15.659478</c:v>
                </c:pt>
                <c:pt idx="98003">
                  <c:v>15.665824000000001</c:v>
                </c:pt>
                <c:pt idx="98004">
                  <c:v>15.673437</c:v>
                </c:pt>
                <c:pt idx="98005">
                  <c:v>15.662216000000001</c:v>
                </c:pt>
                <c:pt idx="98006">
                  <c:v>15.666155</c:v>
                </c:pt>
                <c:pt idx="98007">
                  <c:v>15.675201000000001</c:v>
                </c:pt>
                <c:pt idx="98008">
                  <c:v>15.668337000000001</c:v>
                </c:pt>
                <c:pt idx="98009">
                  <c:v>15.666636</c:v>
                </c:pt>
                <c:pt idx="98010">
                  <c:v>15.667313</c:v>
                </c:pt>
                <c:pt idx="98011">
                  <c:v>15.665728999999999</c:v>
                </c:pt>
                <c:pt idx="98012">
                  <c:v>15.666270999999998</c:v>
                </c:pt>
                <c:pt idx="98013">
                  <c:v>15.669561000000002</c:v>
                </c:pt>
                <c:pt idx="98014">
                  <c:v>15.667514000000001</c:v>
                </c:pt>
                <c:pt idx="98015">
                  <c:v>15.660231</c:v>
                </c:pt>
                <c:pt idx="98016">
                  <c:v>15.66686</c:v>
                </c:pt>
                <c:pt idx="98017">
                  <c:v>15.673517</c:v>
                </c:pt>
                <c:pt idx="98018">
                  <c:v>15.66602</c:v>
                </c:pt>
                <c:pt idx="98019">
                  <c:v>15.664223</c:v>
                </c:pt>
                <c:pt idx="98020">
                  <c:v>15.671697999999999</c:v>
                </c:pt>
                <c:pt idx="98021">
                  <c:v>15.671626</c:v>
                </c:pt>
                <c:pt idx="98022">
                  <c:v>15.666701</c:v>
                </c:pt>
                <c:pt idx="98023">
                  <c:v>15.669180999999998</c:v>
                </c:pt>
                <c:pt idx="98024">
                  <c:v>15.670783</c:v>
                </c:pt>
                <c:pt idx="98025">
                  <c:v>15.668303000000002</c:v>
                </c:pt>
                <c:pt idx="98026">
                  <c:v>15.668588</c:v>
                </c:pt>
                <c:pt idx="98027">
                  <c:v>15.667187999999999</c:v>
                </c:pt>
                <c:pt idx="98028">
                  <c:v>15.665075000000002</c:v>
                </c:pt>
                <c:pt idx="98029">
                  <c:v>15.666947</c:v>
                </c:pt>
                <c:pt idx="98030">
                  <c:v>15.672018000000001</c:v>
                </c:pt>
                <c:pt idx="98031">
                  <c:v>15.675065</c:v>
                </c:pt>
                <c:pt idx="98032">
                  <c:v>15.674424999999999</c:v>
                </c:pt>
                <c:pt idx="98033">
                  <c:v>15.675747999999999</c:v>
                </c:pt>
                <c:pt idx="98034">
                  <c:v>15.67361</c:v>
                </c:pt>
                <c:pt idx="98035">
                  <c:v>15.669775000000001</c:v>
                </c:pt>
                <c:pt idx="98036">
                  <c:v>15.671354000000001</c:v>
                </c:pt>
                <c:pt idx="98037">
                  <c:v>15.672485000000002</c:v>
                </c:pt>
                <c:pt idx="98038">
                  <c:v>15.671959000000001</c:v>
                </c:pt>
                <c:pt idx="98039">
                  <c:v>15.672709000000001</c:v>
                </c:pt>
                <c:pt idx="98040">
                  <c:v>15.675591000000001</c:v>
                </c:pt>
                <c:pt idx="98041">
                  <c:v>15.670603</c:v>
                </c:pt>
                <c:pt idx="98042">
                  <c:v>15.663491</c:v>
                </c:pt>
                <c:pt idx="98043">
                  <c:v>15.671552999999999</c:v>
                </c:pt>
                <c:pt idx="98044">
                  <c:v>15.675518</c:v>
                </c:pt>
                <c:pt idx="98045">
                  <c:v>15.671727000000001</c:v>
                </c:pt>
                <c:pt idx="98046">
                  <c:v>15.677536</c:v>
                </c:pt>
                <c:pt idx="98047">
                  <c:v>15.679659000000001</c:v>
                </c:pt>
                <c:pt idx="98048">
                  <c:v>15.671263</c:v>
                </c:pt>
                <c:pt idx="98049">
                  <c:v>15.668009000000001</c:v>
                </c:pt>
                <c:pt idx="98050">
                  <c:v>15.673372000000001</c:v>
                </c:pt>
                <c:pt idx="98051">
                  <c:v>15.672507</c:v>
                </c:pt>
                <c:pt idx="98052">
                  <c:v>15.670788000000002</c:v>
                </c:pt>
                <c:pt idx="98053">
                  <c:v>15.675318999999998</c:v>
                </c:pt>
                <c:pt idx="98054">
                  <c:v>15.671365000000002</c:v>
                </c:pt>
                <c:pt idx="98055">
                  <c:v>15.667390999999999</c:v>
                </c:pt>
                <c:pt idx="98056">
                  <c:v>15.674372000000002</c:v>
                </c:pt>
                <c:pt idx="98057">
                  <c:v>15.679024999999999</c:v>
                </c:pt>
                <c:pt idx="98058">
                  <c:v>15.677053999999998</c:v>
                </c:pt>
                <c:pt idx="98059">
                  <c:v>15.681007000000001</c:v>
                </c:pt>
                <c:pt idx="98060">
                  <c:v>15.682746999999999</c:v>
                </c:pt>
                <c:pt idx="98061">
                  <c:v>15.670809999999999</c:v>
                </c:pt>
                <c:pt idx="98062">
                  <c:v>15.668202000000001</c:v>
                </c:pt>
                <c:pt idx="98063">
                  <c:v>15.67764</c:v>
                </c:pt>
                <c:pt idx="98064">
                  <c:v>15.678567999999999</c:v>
                </c:pt>
                <c:pt idx="98065">
                  <c:v>15.676293999999999</c:v>
                </c:pt>
                <c:pt idx="98066">
                  <c:v>15.675726000000001</c:v>
                </c:pt>
                <c:pt idx="98067">
                  <c:v>15.675965999999999</c:v>
                </c:pt>
                <c:pt idx="98068">
                  <c:v>15.675598999999998</c:v>
                </c:pt>
                <c:pt idx="98069">
                  <c:v>15.674137000000002</c:v>
                </c:pt>
                <c:pt idx="98070">
                  <c:v>15.676993</c:v>
                </c:pt>
                <c:pt idx="98071">
                  <c:v>15.678732</c:v>
                </c:pt>
                <c:pt idx="98072">
                  <c:v>15.678743000000001</c:v>
                </c:pt>
                <c:pt idx="98073">
                  <c:v>15.680961</c:v>
                </c:pt>
                <c:pt idx="98074">
                  <c:v>15.680112000000001</c:v>
                </c:pt>
                <c:pt idx="98075">
                  <c:v>15.678892999999999</c:v>
                </c:pt>
                <c:pt idx="98076">
                  <c:v>15.682148000000002</c:v>
                </c:pt>
                <c:pt idx="98077">
                  <c:v>15.678991</c:v>
                </c:pt>
                <c:pt idx="98078">
                  <c:v>15.670608000000001</c:v>
                </c:pt>
                <c:pt idx="98079">
                  <c:v>15.675018000000001</c:v>
                </c:pt>
                <c:pt idx="98080">
                  <c:v>15.681367000000002</c:v>
                </c:pt>
                <c:pt idx="98081">
                  <c:v>15.674637000000001</c:v>
                </c:pt>
                <c:pt idx="98082">
                  <c:v>15.676304999999999</c:v>
                </c:pt>
                <c:pt idx="98083">
                  <c:v>15.684898</c:v>
                </c:pt>
                <c:pt idx="98084">
                  <c:v>15.679752000000001</c:v>
                </c:pt>
                <c:pt idx="98085">
                  <c:v>15.673608999999999</c:v>
                </c:pt>
                <c:pt idx="98086">
                  <c:v>15.679789</c:v>
                </c:pt>
                <c:pt idx="98087">
                  <c:v>15.684419999999999</c:v>
                </c:pt>
                <c:pt idx="98088">
                  <c:v>15.682486999999998</c:v>
                </c:pt>
                <c:pt idx="98089">
                  <c:v>15.686032000000001</c:v>
                </c:pt>
                <c:pt idx="98090">
                  <c:v>15.684305999999999</c:v>
                </c:pt>
                <c:pt idx="98091">
                  <c:v>15.678542</c:v>
                </c:pt>
                <c:pt idx="98092">
                  <c:v>15.681598000000001</c:v>
                </c:pt>
                <c:pt idx="98093">
                  <c:v>15.683489999999999</c:v>
                </c:pt>
                <c:pt idx="98094">
                  <c:v>15.682409</c:v>
                </c:pt>
                <c:pt idx="98095">
                  <c:v>15.682480000000002</c:v>
                </c:pt>
                <c:pt idx="98096">
                  <c:v>15.686979999999998</c:v>
                </c:pt>
                <c:pt idx="98097">
                  <c:v>15.688987000000001</c:v>
                </c:pt>
                <c:pt idx="98098">
                  <c:v>15.680997000000001</c:v>
                </c:pt>
                <c:pt idx="98099">
                  <c:v>15.679212</c:v>
                </c:pt>
                <c:pt idx="98100">
                  <c:v>15.682473000000002</c:v>
                </c:pt>
                <c:pt idx="98101">
                  <c:v>15.681372</c:v>
                </c:pt>
                <c:pt idx="98102">
                  <c:v>15.681961000000001</c:v>
                </c:pt>
                <c:pt idx="98103">
                  <c:v>15.681905</c:v>
                </c:pt>
                <c:pt idx="98104">
                  <c:v>15.679472000000001</c:v>
                </c:pt>
                <c:pt idx="98105">
                  <c:v>15.678768000000002</c:v>
                </c:pt>
                <c:pt idx="98106">
                  <c:v>15.685898000000002</c:v>
                </c:pt>
                <c:pt idx="98107">
                  <c:v>15.687975000000002</c:v>
                </c:pt>
                <c:pt idx="98108">
                  <c:v>15.679943000000002</c:v>
                </c:pt>
                <c:pt idx="98109">
                  <c:v>15.682721999999998</c:v>
                </c:pt>
                <c:pt idx="98110">
                  <c:v>15.685130000000001</c:v>
                </c:pt>
                <c:pt idx="98111">
                  <c:v>15.678881000000001</c:v>
                </c:pt>
                <c:pt idx="98112">
                  <c:v>15.679584999999999</c:v>
                </c:pt>
                <c:pt idx="98113">
                  <c:v>15.686935999999999</c:v>
                </c:pt>
                <c:pt idx="98114">
                  <c:v>15.686609000000001</c:v>
                </c:pt>
                <c:pt idx="98115">
                  <c:v>15.679231000000001</c:v>
                </c:pt>
                <c:pt idx="98116">
                  <c:v>15.682573999999999</c:v>
                </c:pt>
                <c:pt idx="98117">
                  <c:v>15.686184000000001</c:v>
                </c:pt>
                <c:pt idx="98118">
                  <c:v>15.683733</c:v>
                </c:pt>
                <c:pt idx="98119">
                  <c:v>15.685607999999998</c:v>
                </c:pt>
                <c:pt idx="98120">
                  <c:v>15.684137</c:v>
                </c:pt>
                <c:pt idx="98121">
                  <c:v>15.680454000000001</c:v>
                </c:pt>
                <c:pt idx="98122">
                  <c:v>15.681853</c:v>
                </c:pt>
                <c:pt idx="98123">
                  <c:v>15.685829999999999</c:v>
                </c:pt>
                <c:pt idx="98124">
                  <c:v>15.683045</c:v>
                </c:pt>
                <c:pt idx="98125">
                  <c:v>15.679323</c:v>
                </c:pt>
                <c:pt idx="98126">
                  <c:v>15.689014</c:v>
                </c:pt>
                <c:pt idx="98127">
                  <c:v>15.691884999999999</c:v>
                </c:pt>
                <c:pt idx="98128">
                  <c:v>15.686803000000001</c:v>
                </c:pt>
                <c:pt idx="98129">
                  <c:v>15.691123000000001</c:v>
                </c:pt>
                <c:pt idx="98130">
                  <c:v>15.691579999999998</c:v>
                </c:pt>
                <c:pt idx="98131">
                  <c:v>15.685407999999999</c:v>
                </c:pt>
                <c:pt idx="98132">
                  <c:v>15.685596</c:v>
                </c:pt>
                <c:pt idx="98133">
                  <c:v>15.692463</c:v>
                </c:pt>
                <c:pt idx="98134">
                  <c:v>15.691687999999999</c:v>
                </c:pt>
                <c:pt idx="98135">
                  <c:v>15.687398000000002</c:v>
                </c:pt>
                <c:pt idx="98136">
                  <c:v>15.690459000000001</c:v>
                </c:pt>
                <c:pt idx="98137">
                  <c:v>15.691697999999999</c:v>
                </c:pt>
                <c:pt idx="98138">
                  <c:v>15.689640000000001</c:v>
                </c:pt>
                <c:pt idx="98139">
                  <c:v>15.689212000000001</c:v>
                </c:pt>
                <c:pt idx="98140">
                  <c:v>15.690494000000001</c:v>
                </c:pt>
                <c:pt idx="98141">
                  <c:v>15.687484000000001</c:v>
                </c:pt>
                <c:pt idx="98142">
                  <c:v>15.685813</c:v>
                </c:pt>
                <c:pt idx="98143">
                  <c:v>15.689474000000001</c:v>
                </c:pt>
                <c:pt idx="98144">
                  <c:v>15.687048999999998</c:v>
                </c:pt>
                <c:pt idx="98145">
                  <c:v>15.687228000000001</c:v>
                </c:pt>
                <c:pt idx="98146">
                  <c:v>15.693221999999999</c:v>
                </c:pt>
                <c:pt idx="98147">
                  <c:v>15.691134999999999</c:v>
                </c:pt>
                <c:pt idx="98148">
                  <c:v>15.686959999999999</c:v>
                </c:pt>
                <c:pt idx="98149">
                  <c:v>15.691980000000001</c:v>
                </c:pt>
                <c:pt idx="98150">
                  <c:v>15.695043999999999</c:v>
                </c:pt>
                <c:pt idx="98151">
                  <c:v>15.687508999999999</c:v>
                </c:pt>
                <c:pt idx="98152">
                  <c:v>15.690279</c:v>
                </c:pt>
                <c:pt idx="98153">
                  <c:v>15.695762999999999</c:v>
                </c:pt>
                <c:pt idx="98154">
                  <c:v>15.688227000000001</c:v>
                </c:pt>
                <c:pt idx="98155">
                  <c:v>15.689074000000002</c:v>
                </c:pt>
                <c:pt idx="98156">
                  <c:v>15.69398</c:v>
                </c:pt>
                <c:pt idx="98157">
                  <c:v>15.686094000000001</c:v>
                </c:pt>
                <c:pt idx="98158">
                  <c:v>15.684528</c:v>
                </c:pt>
                <c:pt idx="98159">
                  <c:v>15.692454999999999</c:v>
                </c:pt>
                <c:pt idx="98160">
                  <c:v>15.690757999999999</c:v>
                </c:pt>
                <c:pt idx="98161">
                  <c:v>15.684577999999998</c:v>
                </c:pt>
                <c:pt idx="98162">
                  <c:v>15.688725000000002</c:v>
                </c:pt>
                <c:pt idx="98163">
                  <c:v>15.692983999999999</c:v>
                </c:pt>
                <c:pt idx="98164">
                  <c:v>15.690276000000001</c:v>
                </c:pt>
                <c:pt idx="98165">
                  <c:v>15.693048999999998</c:v>
                </c:pt>
                <c:pt idx="98166">
                  <c:v>15.695841000000001</c:v>
                </c:pt>
                <c:pt idx="98167">
                  <c:v>15.694676999999999</c:v>
                </c:pt>
                <c:pt idx="98168">
                  <c:v>15.69659</c:v>
                </c:pt>
                <c:pt idx="98169">
                  <c:v>15.699615000000001</c:v>
                </c:pt>
                <c:pt idx="98170">
                  <c:v>15.696746000000001</c:v>
                </c:pt>
                <c:pt idx="98171">
                  <c:v>15.690263999999999</c:v>
                </c:pt>
                <c:pt idx="98172">
                  <c:v>15.691237000000001</c:v>
                </c:pt>
                <c:pt idx="98173">
                  <c:v>15.691347</c:v>
                </c:pt>
                <c:pt idx="98174">
                  <c:v>15.689481000000001</c:v>
                </c:pt>
                <c:pt idx="98175">
                  <c:v>15.697917</c:v>
                </c:pt>
                <c:pt idx="98176">
                  <c:v>15.702752</c:v>
                </c:pt>
                <c:pt idx="98177">
                  <c:v>15.697005000000001</c:v>
                </c:pt>
                <c:pt idx="98178">
                  <c:v>15.698246999999999</c:v>
                </c:pt>
                <c:pt idx="98179">
                  <c:v>15.705732999999999</c:v>
                </c:pt>
                <c:pt idx="98180">
                  <c:v>15.702217999999998</c:v>
                </c:pt>
                <c:pt idx="98181">
                  <c:v>15.694823</c:v>
                </c:pt>
                <c:pt idx="98182">
                  <c:v>15.69557</c:v>
                </c:pt>
                <c:pt idx="98183">
                  <c:v>15.694521000000002</c:v>
                </c:pt>
                <c:pt idx="98184">
                  <c:v>15.693028999999999</c:v>
                </c:pt>
                <c:pt idx="98185">
                  <c:v>15.694872</c:v>
                </c:pt>
                <c:pt idx="98186">
                  <c:v>15.694324999999999</c:v>
                </c:pt>
                <c:pt idx="98187">
                  <c:v>15.691794999999999</c:v>
                </c:pt>
                <c:pt idx="98188">
                  <c:v>15.691407000000002</c:v>
                </c:pt>
                <c:pt idx="98189">
                  <c:v>15.697766999999999</c:v>
                </c:pt>
                <c:pt idx="98190">
                  <c:v>15.698799000000001</c:v>
                </c:pt>
                <c:pt idx="98191">
                  <c:v>15.693760999999999</c:v>
                </c:pt>
                <c:pt idx="98192">
                  <c:v>15.699866</c:v>
                </c:pt>
                <c:pt idx="98193">
                  <c:v>15.703002999999999</c:v>
                </c:pt>
                <c:pt idx="98194">
                  <c:v>15.694946000000002</c:v>
                </c:pt>
                <c:pt idx="98195">
                  <c:v>15.693384999999999</c:v>
                </c:pt>
                <c:pt idx="98196">
                  <c:v>15.698744000000001</c:v>
                </c:pt>
                <c:pt idx="98197">
                  <c:v>15.700365000000001</c:v>
                </c:pt>
                <c:pt idx="98198">
                  <c:v>15.69641</c:v>
                </c:pt>
                <c:pt idx="98199">
                  <c:v>15.695236999999999</c:v>
                </c:pt>
                <c:pt idx="98200">
                  <c:v>15.695264000000002</c:v>
                </c:pt>
                <c:pt idx="98201">
                  <c:v>15.695530000000002</c:v>
                </c:pt>
                <c:pt idx="98202">
                  <c:v>15.700233999999998</c:v>
                </c:pt>
                <c:pt idx="98203">
                  <c:v>15.698658000000002</c:v>
                </c:pt>
                <c:pt idx="98204">
                  <c:v>15.695838999999999</c:v>
                </c:pt>
                <c:pt idx="98205">
                  <c:v>15.701736</c:v>
                </c:pt>
                <c:pt idx="98206">
                  <c:v>15.702497999999999</c:v>
                </c:pt>
                <c:pt idx="98207">
                  <c:v>15.694624999999998</c:v>
                </c:pt>
                <c:pt idx="98208">
                  <c:v>15.695667</c:v>
                </c:pt>
                <c:pt idx="98209">
                  <c:v>15.704540000000001</c:v>
                </c:pt>
                <c:pt idx="98210">
                  <c:v>15.701689999999999</c:v>
                </c:pt>
                <c:pt idx="98211">
                  <c:v>15.695855999999999</c:v>
                </c:pt>
                <c:pt idx="98212">
                  <c:v>15.702124999999999</c:v>
                </c:pt>
                <c:pt idx="98213">
                  <c:v>15.70627</c:v>
                </c:pt>
                <c:pt idx="98214">
                  <c:v>15.703102999999999</c:v>
                </c:pt>
                <c:pt idx="98215">
                  <c:v>15.704771000000001</c:v>
                </c:pt>
                <c:pt idx="98216">
                  <c:v>15.706291</c:v>
                </c:pt>
                <c:pt idx="98217">
                  <c:v>15.69951</c:v>
                </c:pt>
                <c:pt idx="98218">
                  <c:v>15.701740000000001</c:v>
                </c:pt>
                <c:pt idx="98219">
                  <c:v>15.706562000000002</c:v>
                </c:pt>
                <c:pt idx="98220">
                  <c:v>15.698281000000001</c:v>
                </c:pt>
                <c:pt idx="98221">
                  <c:v>15.700161000000001</c:v>
                </c:pt>
                <c:pt idx="98222">
                  <c:v>15.708075999999998</c:v>
                </c:pt>
                <c:pt idx="98223">
                  <c:v>15.701771999999998</c:v>
                </c:pt>
                <c:pt idx="98224">
                  <c:v>15.697046</c:v>
                </c:pt>
                <c:pt idx="98225">
                  <c:v>15.703879000000001</c:v>
                </c:pt>
                <c:pt idx="98226">
                  <c:v>15.705573000000001</c:v>
                </c:pt>
                <c:pt idx="98227">
                  <c:v>15.699048000000001</c:v>
                </c:pt>
                <c:pt idx="98228">
                  <c:v>15.706489999999999</c:v>
                </c:pt>
                <c:pt idx="98229">
                  <c:v>15.713336000000002</c:v>
                </c:pt>
                <c:pt idx="98230">
                  <c:v>15.702231000000001</c:v>
                </c:pt>
                <c:pt idx="98231">
                  <c:v>15.699473000000001</c:v>
                </c:pt>
                <c:pt idx="98232">
                  <c:v>15.705416</c:v>
                </c:pt>
                <c:pt idx="98233">
                  <c:v>15.704595000000001</c:v>
                </c:pt>
                <c:pt idx="98234">
                  <c:v>15.700388</c:v>
                </c:pt>
                <c:pt idx="98235">
                  <c:v>15.701226999999999</c:v>
                </c:pt>
                <c:pt idx="98236">
                  <c:v>15.703728999999999</c:v>
                </c:pt>
                <c:pt idx="98237">
                  <c:v>15.702293000000001</c:v>
                </c:pt>
                <c:pt idx="98238">
                  <c:v>15.707376</c:v>
                </c:pt>
                <c:pt idx="98239">
                  <c:v>15.710491000000001</c:v>
                </c:pt>
                <c:pt idx="98240">
                  <c:v>15.708062999999999</c:v>
                </c:pt>
                <c:pt idx="98241">
                  <c:v>15.708151000000001</c:v>
                </c:pt>
                <c:pt idx="98242">
                  <c:v>15.709499000000001</c:v>
                </c:pt>
                <c:pt idx="98243">
                  <c:v>15.708472</c:v>
                </c:pt>
                <c:pt idx="98244">
                  <c:v>15.700588</c:v>
                </c:pt>
                <c:pt idx="98245">
                  <c:v>15.702773000000001</c:v>
                </c:pt>
                <c:pt idx="98246">
                  <c:v>15.707163000000001</c:v>
                </c:pt>
                <c:pt idx="98247">
                  <c:v>15.699572</c:v>
                </c:pt>
                <c:pt idx="98248">
                  <c:v>15.70309</c:v>
                </c:pt>
                <c:pt idx="98249">
                  <c:v>15.7089</c:v>
                </c:pt>
                <c:pt idx="98250">
                  <c:v>15.704128000000001</c:v>
                </c:pt>
                <c:pt idx="98251">
                  <c:v>15.702534</c:v>
                </c:pt>
                <c:pt idx="98252">
                  <c:v>15.706890000000001</c:v>
                </c:pt>
                <c:pt idx="98253">
                  <c:v>15.709344999999999</c:v>
                </c:pt>
                <c:pt idx="98254">
                  <c:v>15.708943999999999</c:v>
                </c:pt>
                <c:pt idx="98255">
                  <c:v>15.711821</c:v>
                </c:pt>
                <c:pt idx="98256">
                  <c:v>15.707293</c:v>
                </c:pt>
                <c:pt idx="98257">
                  <c:v>15.703173</c:v>
                </c:pt>
                <c:pt idx="98258">
                  <c:v>15.709064000000001</c:v>
                </c:pt>
                <c:pt idx="98259">
                  <c:v>15.706536</c:v>
                </c:pt>
                <c:pt idx="98260">
                  <c:v>15.705908000000001</c:v>
                </c:pt>
                <c:pt idx="98261">
                  <c:v>15.714513</c:v>
                </c:pt>
                <c:pt idx="98262">
                  <c:v>15.714238999999999</c:v>
                </c:pt>
                <c:pt idx="98263">
                  <c:v>15.705183999999999</c:v>
                </c:pt>
                <c:pt idx="98264">
                  <c:v>15.705244</c:v>
                </c:pt>
                <c:pt idx="98265">
                  <c:v>15.715122999999998</c:v>
                </c:pt>
                <c:pt idx="98266">
                  <c:v>15.710585999999999</c:v>
                </c:pt>
                <c:pt idx="98267">
                  <c:v>15.705010000000001</c:v>
                </c:pt>
                <c:pt idx="98268">
                  <c:v>15.710909000000001</c:v>
                </c:pt>
                <c:pt idx="98269">
                  <c:v>15.711801000000001</c:v>
                </c:pt>
                <c:pt idx="98270">
                  <c:v>15.708856999999998</c:v>
                </c:pt>
                <c:pt idx="98271">
                  <c:v>15.708324000000001</c:v>
                </c:pt>
                <c:pt idx="98272">
                  <c:v>15.710853</c:v>
                </c:pt>
                <c:pt idx="98273">
                  <c:v>15.709278000000001</c:v>
                </c:pt>
                <c:pt idx="98274">
                  <c:v>15.710802000000001</c:v>
                </c:pt>
                <c:pt idx="98275">
                  <c:v>15.719669</c:v>
                </c:pt>
                <c:pt idx="98276">
                  <c:v>15.717113999999999</c:v>
                </c:pt>
                <c:pt idx="98277">
                  <c:v>15.714863000000001</c:v>
                </c:pt>
                <c:pt idx="98278">
                  <c:v>15.716688999999999</c:v>
                </c:pt>
                <c:pt idx="98279">
                  <c:v>15.709859999999999</c:v>
                </c:pt>
                <c:pt idx="98280">
                  <c:v>15.709387</c:v>
                </c:pt>
                <c:pt idx="98281">
                  <c:v>15.717262000000002</c:v>
                </c:pt>
                <c:pt idx="98282">
                  <c:v>15.714915999999999</c:v>
                </c:pt>
                <c:pt idx="98283">
                  <c:v>15.708262000000001</c:v>
                </c:pt>
                <c:pt idx="98284">
                  <c:v>15.714155999999999</c:v>
                </c:pt>
                <c:pt idx="98285">
                  <c:v>15.716773</c:v>
                </c:pt>
                <c:pt idx="98286">
                  <c:v>15.708096999999999</c:v>
                </c:pt>
                <c:pt idx="98287">
                  <c:v>15.710899000000001</c:v>
                </c:pt>
                <c:pt idx="98288">
                  <c:v>15.717977000000001</c:v>
                </c:pt>
                <c:pt idx="98289">
                  <c:v>15.715456</c:v>
                </c:pt>
                <c:pt idx="98290">
                  <c:v>15.712468999999999</c:v>
                </c:pt>
                <c:pt idx="98291">
                  <c:v>15.713086000000001</c:v>
                </c:pt>
                <c:pt idx="98292">
                  <c:v>15.715001000000001</c:v>
                </c:pt>
                <c:pt idx="98293">
                  <c:v>15.715744999999998</c:v>
                </c:pt>
                <c:pt idx="98294">
                  <c:v>15.713979999999999</c:v>
                </c:pt>
                <c:pt idx="98295">
                  <c:v>15.712730000000001</c:v>
                </c:pt>
                <c:pt idx="98296">
                  <c:v>15.713121999999998</c:v>
                </c:pt>
                <c:pt idx="98297">
                  <c:v>15.715126999999999</c:v>
                </c:pt>
                <c:pt idx="98298">
                  <c:v>15.718876000000002</c:v>
                </c:pt>
                <c:pt idx="98299">
                  <c:v>15.716287999999999</c:v>
                </c:pt>
                <c:pt idx="98300">
                  <c:v>15.711348999999998</c:v>
                </c:pt>
                <c:pt idx="98301">
                  <c:v>15.716121999999999</c:v>
                </c:pt>
                <c:pt idx="98302">
                  <c:v>15.716474000000002</c:v>
                </c:pt>
                <c:pt idx="98303">
                  <c:v>15.710930999999999</c:v>
                </c:pt>
                <c:pt idx="98304">
                  <c:v>15.715475000000001</c:v>
                </c:pt>
                <c:pt idx="98305">
                  <c:v>15.713788999999998</c:v>
                </c:pt>
                <c:pt idx="98306">
                  <c:v>15.708673999999998</c:v>
                </c:pt>
                <c:pt idx="98307">
                  <c:v>15.718824000000001</c:v>
                </c:pt>
                <c:pt idx="98308">
                  <c:v>15.722255000000001</c:v>
                </c:pt>
                <c:pt idx="98309">
                  <c:v>15.712050000000001</c:v>
                </c:pt>
                <c:pt idx="98310">
                  <c:v>15.7103</c:v>
                </c:pt>
                <c:pt idx="98311">
                  <c:v>15.717573000000002</c:v>
                </c:pt>
                <c:pt idx="98312">
                  <c:v>15.719072000000001</c:v>
                </c:pt>
                <c:pt idx="98313">
                  <c:v>15.715738999999999</c:v>
                </c:pt>
                <c:pt idx="98314">
                  <c:v>15.717019000000001</c:v>
                </c:pt>
                <c:pt idx="98315">
                  <c:v>15.716764999999999</c:v>
                </c:pt>
                <c:pt idx="98316">
                  <c:v>15.716342000000001</c:v>
                </c:pt>
                <c:pt idx="98317">
                  <c:v>15.717960000000001</c:v>
                </c:pt>
                <c:pt idx="98318">
                  <c:v>15.717753999999999</c:v>
                </c:pt>
                <c:pt idx="98319">
                  <c:v>15.717307999999999</c:v>
                </c:pt>
                <c:pt idx="98320">
                  <c:v>15.717123000000001</c:v>
                </c:pt>
                <c:pt idx="98321">
                  <c:v>15.722496</c:v>
                </c:pt>
                <c:pt idx="98322">
                  <c:v>15.723472999999998</c:v>
                </c:pt>
                <c:pt idx="98323">
                  <c:v>15.720181</c:v>
                </c:pt>
                <c:pt idx="98324">
                  <c:v>15.723369999999999</c:v>
                </c:pt>
                <c:pt idx="98325">
                  <c:v>15.722732000000001</c:v>
                </c:pt>
                <c:pt idx="98326">
                  <c:v>15.718675000000001</c:v>
                </c:pt>
                <c:pt idx="98327">
                  <c:v>15.720025</c:v>
                </c:pt>
                <c:pt idx="98328">
                  <c:v>15.723974999999999</c:v>
                </c:pt>
                <c:pt idx="98329">
                  <c:v>15.722187999999999</c:v>
                </c:pt>
                <c:pt idx="98330">
                  <c:v>15.719491000000001</c:v>
                </c:pt>
                <c:pt idx="98331">
                  <c:v>15.722083000000001</c:v>
                </c:pt>
                <c:pt idx="98332">
                  <c:v>15.718575000000001</c:v>
                </c:pt>
                <c:pt idx="98333">
                  <c:v>15.715617999999999</c:v>
                </c:pt>
                <c:pt idx="98334">
                  <c:v>15.718859999999999</c:v>
                </c:pt>
                <c:pt idx="98335">
                  <c:v>15.718734999999999</c:v>
                </c:pt>
                <c:pt idx="98336">
                  <c:v>15.717393999999999</c:v>
                </c:pt>
                <c:pt idx="98337">
                  <c:v>15.720448999999999</c:v>
                </c:pt>
                <c:pt idx="98338">
                  <c:v>15.723953000000002</c:v>
                </c:pt>
                <c:pt idx="98339">
                  <c:v>15.718972999999998</c:v>
                </c:pt>
                <c:pt idx="98340">
                  <c:v>15.719147</c:v>
                </c:pt>
                <c:pt idx="98341">
                  <c:v>15.728729000000001</c:v>
                </c:pt>
                <c:pt idx="98342">
                  <c:v>15.724163000000001</c:v>
                </c:pt>
                <c:pt idx="98343">
                  <c:v>15.720625999999999</c:v>
                </c:pt>
                <c:pt idx="98344">
                  <c:v>15.730342</c:v>
                </c:pt>
                <c:pt idx="98345">
                  <c:v>15.729859000000001</c:v>
                </c:pt>
                <c:pt idx="98346">
                  <c:v>15.720451000000001</c:v>
                </c:pt>
                <c:pt idx="98347">
                  <c:v>15.72101</c:v>
                </c:pt>
                <c:pt idx="98348">
                  <c:v>15.726770999999999</c:v>
                </c:pt>
                <c:pt idx="98349">
                  <c:v>15.725142000000002</c:v>
                </c:pt>
                <c:pt idx="98350">
                  <c:v>15.726140999999998</c:v>
                </c:pt>
                <c:pt idx="98351">
                  <c:v>15.730364999999999</c:v>
                </c:pt>
                <c:pt idx="98352">
                  <c:v>15.72578</c:v>
                </c:pt>
                <c:pt idx="98353">
                  <c:v>15.720041999999999</c:v>
                </c:pt>
                <c:pt idx="98354">
                  <c:v>15.720513</c:v>
                </c:pt>
                <c:pt idx="98355">
                  <c:v>15.722569</c:v>
                </c:pt>
                <c:pt idx="98356">
                  <c:v>15.722194999999999</c:v>
                </c:pt>
                <c:pt idx="98357">
                  <c:v>15.723521999999999</c:v>
                </c:pt>
                <c:pt idx="98358">
                  <c:v>15.724253999999998</c:v>
                </c:pt>
                <c:pt idx="98359">
                  <c:v>15.720794999999999</c:v>
                </c:pt>
                <c:pt idx="98360">
                  <c:v>15.725448</c:v>
                </c:pt>
                <c:pt idx="98361">
                  <c:v>15.727537999999999</c:v>
                </c:pt>
                <c:pt idx="98362">
                  <c:v>15.720970000000001</c:v>
                </c:pt>
                <c:pt idx="98363">
                  <c:v>15.727281000000001</c:v>
                </c:pt>
                <c:pt idx="98364">
                  <c:v>15.735403000000002</c:v>
                </c:pt>
                <c:pt idx="98365">
                  <c:v>15.725826000000001</c:v>
                </c:pt>
                <c:pt idx="98366">
                  <c:v>15.718654999999998</c:v>
                </c:pt>
                <c:pt idx="98367">
                  <c:v>15.729445999999999</c:v>
                </c:pt>
                <c:pt idx="98368">
                  <c:v>15.732849999999999</c:v>
                </c:pt>
                <c:pt idx="98369">
                  <c:v>15.724578000000001</c:v>
                </c:pt>
                <c:pt idx="98370">
                  <c:v>15.728162000000001</c:v>
                </c:pt>
                <c:pt idx="98371">
                  <c:v>15.72841</c:v>
                </c:pt>
                <c:pt idx="98372">
                  <c:v>15.721965000000001</c:v>
                </c:pt>
                <c:pt idx="98373">
                  <c:v>15.724862000000002</c:v>
                </c:pt>
                <c:pt idx="98374">
                  <c:v>15.728311999999999</c:v>
                </c:pt>
                <c:pt idx="98375">
                  <c:v>15.726735000000001</c:v>
                </c:pt>
                <c:pt idx="98376">
                  <c:v>15.722149999999999</c:v>
                </c:pt>
                <c:pt idx="98377">
                  <c:v>15.727125000000001</c:v>
                </c:pt>
                <c:pt idx="98378">
                  <c:v>15.734842</c:v>
                </c:pt>
                <c:pt idx="98379">
                  <c:v>15.730851999999999</c:v>
                </c:pt>
                <c:pt idx="98380">
                  <c:v>15.728838</c:v>
                </c:pt>
                <c:pt idx="98381">
                  <c:v>15.730156000000001</c:v>
                </c:pt>
                <c:pt idx="98382">
                  <c:v>15.728949</c:v>
                </c:pt>
                <c:pt idx="98383">
                  <c:v>15.728560999999999</c:v>
                </c:pt>
                <c:pt idx="98384">
                  <c:v>15.730226999999999</c:v>
                </c:pt>
                <c:pt idx="98385">
                  <c:v>15.728853000000001</c:v>
                </c:pt>
                <c:pt idx="98386">
                  <c:v>15.726852000000001</c:v>
                </c:pt>
                <c:pt idx="98387">
                  <c:v>15.73133</c:v>
                </c:pt>
                <c:pt idx="98388">
                  <c:v>15.731459000000001</c:v>
                </c:pt>
                <c:pt idx="98389">
                  <c:v>15.728992000000002</c:v>
                </c:pt>
                <c:pt idx="98390">
                  <c:v>15.732021</c:v>
                </c:pt>
                <c:pt idx="98391">
                  <c:v>15.731853000000001</c:v>
                </c:pt>
                <c:pt idx="98392">
                  <c:v>15.728187999999999</c:v>
                </c:pt>
                <c:pt idx="98393">
                  <c:v>15.730781</c:v>
                </c:pt>
                <c:pt idx="98394">
                  <c:v>15.737334000000001</c:v>
                </c:pt>
                <c:pt idx="98395">
                  <c:v>15.731355000000001</c:v>
                </c:pt>
                <c:pt idx="98396">
                  <c:v>15.725556000000001</c:v>
                </c:pt>
                <c:pt idx="98397">
                  <c:v>15.733809000000001</c:v>
                </c:pt>
                <c:pt idx="98398">
                  <c:v>15.730343999999999</c:v>
                </c:pt>
                <c:pt idx="98399">
                  <c:v>15.722930999999999</c:v>
                </c:pt>
                <c:pt idx="98400">
                  <c:v>15.730606999999999</c:v>
                </c:pt>
                <c:pt idx="98401">
                  <c:v>15.735759999999999</c:v>
                </c:pt>
                <c:pt idx="98402">
                  <c:v>15.731293999999998</c:v>
                </c:pt>
                <c:pt idx="98403">
                  <c:v>15.733471000000002</c:v>
                </c:pt>
                <c:pt idx="98404">
                  <c:v>15.739782999999999</c:v>
                </c:pt>
                <c:pt idx="98405">
                  <c:v>15.733371000000002</c:v>
                </c:pt>
                <c:pt idx="98406">
                  <c:v>15.729234999999999</c:v>
                </c:pt>
                <c:pt idx="98407">
                  <c:v>15.736395999999999</c:v>
                </c:pt>
                <c:pt idx="98408">
                  <c:v>15.735243000000001</c:v>
                </c:pt>
                <c:pt idx="98409">
                  <c:v>15.731553999999999</c:v>
                </c:pt>
                <c:pt idx="98410">
                  <c:v>15.734321999999999</c:v>
                </c:pt>
                <c:pt idx="98411">
                  <c:v>15.735009999999999</c:v>
                </c:pt>
                <c:pt idx="98412">
                  <c:v>15.731390999999999</c:v>
                </c:pt>
                <c:pt idx="98413">
                  <c:v>15.731539000000001</c:v>
                </c:pt>
                <c:pt idx="98414">
                  <c:v>15.736487</c:v>
                </c:pt>
                <c:pt idx="98415">
                  <c:v>15.731047</c:v>
                </c:pt>
                <c:pt idx="98416">
                  <c:v>15.729527000000001</c:v>
                </c:pt>
                <c:pt idx="98417">
                  <c:v>15.741948000000001</c:v>
                </c:pt>
                <c:pt idx="98418">
                  <c:v>15.740849000000001</c:v>
                </c:pt>
                <c:pt idx="98419">
                  <c:v>15.731114000000002</c:v>
                </c:pt>
                <c:pt idx="98420">
                  <c:v>15.736307</c:v>
                </c:pt>
                <c:pt idx="98421">
                  <c:v>15.740870999999999</c:v>
                </c:pt>
                <c:pt idx="98422">
                  <c:v>15.732558999999998</c:v>
                </c:pt>
                <c:pt idx="98423">
                  <c:v>15.733685999999999</c:v>
                </c:pt>
                <c:pt idx="98424">
                  <c:v>15.739550999999999</c:v>
                </c:pt>
                <c:pt idx="98425">
                  <c:v>15.734069999999999</c:v>
                </c:pt>
                <c:pt idx="98426">
                  <c:v>15.735734000000001</c:v>
                </c:pt>
                <c:pt idx="98427">
                  <c:v>15.741893000000001</c:v>
                </c:pt>
                <c:pt idx="98428">
                  <c:v>15.735365999999999</c:v>
                </c:pt>
                <c:pt idx="98429">
                  <c:v>15.733155</c:v>
                </c:pt>
                <c:pt idx="98430">
                  <c:v>15.742647999999999</c:v>
                </c:pt>
                <c:pt idx="98431">
                  <c:v>15.738129000000001</c:v>
                </c:pt>
                <c:pt idx="98432">
                  <c:v>15.726071000000001</c:v>
                </c:pt>
                <c:pt idx="98433">
                  <c:v>15.736757000000001</c:v>
                </c:pt>
                <c:pt idx="98434">
                  <c:v>15.744706999999998</c:v>
                </c:pt>
                <c:pt idx="98435">
                  <c:v>15.730602000000001</c:v>
                </c:pt>
                <c:pt idx="98436">
                  <c:v>15.731397000000001</c:v>
                </c:pt>
                <c:pt idx="98437">
                  <c:v>15.744416000000001</c:v>
                </c:pt>
                <c:pt idx="98438">
                  <c:v>15.741399999999999</c:v>
                </c:pt>
                <c:pt idx="98439">
                  <c:v>15.735188000000001</c:v>
                </c:pt>
                <c:pt idx="98440">
                  <c:v>15.739023</c:v>
                </c:pt>
                <c:pt idx="98441">
                  <c:v>15.738734000000001</c:v>
                </c:pt>
                <c:pt idx="98442">
                  <c:v>15.731507000000001</c:v>
                </c:pt>
                <c:pt idx="98443">
                  <c:v>15.733771999999998</c:v>
                </c:pt>
                <c:pt idx="98444">
                  <c:v>15.739491000000001</c:v>
                </c:pt>
                <c:pt idx="98445">
                  <c:v>15.739208999999999</c:v>
                </c:pt>
                <c:pt idx="98446">
                  <c:v>15.743109</c:v>
                </c:pt>
                <c:pt idx="98447">
                  <c:v>15.747062</c:v>
                </c:pt>
                <c:pt idx="98448">
                  <c:v>15.743483999999999</c:v>
                </c:pt>
                <c:pt idx="98449">
                  <c:v>15.742003</c:v>
                </c:pt>
                <c:pt idx="98450">
                  <c:v>15.749047000000001</c:v>
                </c:pt>
                <c:pt idx="98451">
                  <c:v>15.748049000000002</c:v>
                </c:pt>
                <c:pt idx="98452">
                  <c:v>15.740221999999999</c:v>
                </c:pt>
                <c:pt idx="98453">
                  <c:v>15.747579999999999</c:v>
                </c:pt>
                <c:pt idx="98454">
                  <c:v>15.747302999999999</c:v>
                </c:pt>
                <c:pt idx="98455">
                  <c:v>15.734617</c:v>
                </c:pt>
                <c:pt idx="98456">
                  <c:v>15.738036000000001</c:v>
                </c:pt>
                <c:pt idx="98457">
                  <c:v>15.743627</c:v>
                </c:pt>
                <c:pt idx="98458">
                  <c:v>15.739761999999999</c:v>
                </c:pt>
                <c:pt idx="98459">
                  <c:v>15.742149999999999</c:v>
                </c:pt>
                <c:pt idx="98460">
                  <c:v>15.748837000000002</c:v>
                </c:pt>
                <c:pt idx="98461">
                  <c:v>15.744171999999999</c:v>
                </c:pt>
                <c:pt idx="98462">
                  <c:v>15.741150999999999</c:v>
                </c:pt>
                <c:pt idx="98463">
                  <c:v>15.746375</c:v>
                </c:pt>
                <c:pt idx="98464">
                  <c:v>15.742486</c:v>
                </c:pt>
                <c:pt idx="98465">
                  <c:v>15.739706999999999</c:v>
                </c:pt>
                <c:pt idx="98466">
                  <c:v>15.742836</c:v>
                </c:pt>
                <c:pt idx="98467">
                  <c:v>15.740549000000001</c:v>
                </c:pt>
                <c:pt idx="98468">
                  <c:v>15.741108000000001</c:v>
                </c:pt>
                <c:pt idx="98469">
                  <c:v>15.745626000000001</c:v>
                </c:pt>
                <c:pt idx="98470">
                  <c:v>15.745214000000001</c:v>
                </c:pt>
                <c:pt idx="98471">
                  <c:v>15.739937000000001</c:v>
                </c:pt>
                <c:pt idx="98472">
                  <c:v>15.741454999999998</c:v>
                </c:pt>
                <c:pt idx="98473">
                  <c:v>15.751730999999999</c:v>
                </c:pt>
                <c:pt idx="98474">
                  <c:v>15.749893</c:v>
                </c:pt>
                <c:pt idx="98475">
                  <c:v>15.742616000000002</c:v>
                </c:pt>
                <c:pt idx="98476">
                  <c:v>15.746289999999998</c:v>
                </c:pt>
                <c:pt idx="98477">
                  <c:v>15.748263000000001</c:v>
                </c:pt>
                <c:pt idx="98478">
                  <c:v>15.741116999999999</c:v>
                </c:pt>
                <c:pt idx="98479">
                  <c:v>15.741938000000001</c:v>
                </c:pt>
                <c:pt idx="98480">
                  <c:v>15.747136999999999</c:v>
                </c:pt>
                <c:pt idx="98481">
                  <c:v>15.739266000000001</c:v>
                </c:pt>
                <c:pt idx="98482">
                  <c:v>15.736481999999999</c:v>
                </c:pt>
                <c:pt idx="98483">
                  <c:v>15.744723</c:v>
                </c:pt>
                <c:pt idx="98484">
                  <c:v>15.745258</c:v>
                </c:pt>
                <c:pt idx="98485">
                  <c:v>15.74155</c:v>
                </c:pt>
                <c:pt idx="98486">
                  <c:v>15.745388999999999</c:v>
                </c:pt>
                <c:pt idx="98487">
                  <c:v>15.748787</c:v>
                </c:pt>
                <c:pt idx="98488">
                  <c:v>15.745414</c:v>
                </c:pt>
                <c:pt idx="98489">
                  <c:v>15.747788</c:v>
                </c:pt>
                <c:pt idx="98490">
                  <c:v>15.749005</c:v>
                </c:pt>
                <c:pt idx="98491">
                  <c:v>15.744803999999998</c:v>
                </c:pt>
                <c:pt idx="98492">
                  <c:v>15.747032999999998</c:v>
                </c:pt>
                <c:pt idx="98493">
                  <c:v>15.746164</c:v>
                </c:pt>
                <c:pt idx="98494">
                  <c:v>15.741069</c:v>
                </c:pt>
                <c:pt idx="98495">
                  <c:v>15.744503999999999</c:v>
                </c:pt>
                <c:pt idx="98496">
                  <c:v>15.752565000000001</c:v>
                </c:pt>
                <c:pt idx="98497">
                  <c:v>15.753048</c:v>
                </c:pt>
                <c:pt idx="98498">
                  <c:v>15.747306999999999</c:v>
                </c:pt>
                <c:pt idx="98499">
                  <c:v>15.751432999999999</c:v>
                </c:pt>
                <c:pt idx="98500">
                  <c:v>15.754832</c:v>
                </c:pt>
                <c:pt idx="98501">
                  <c:v>15.745555</c:v>
                </c:pt>
                <c:pt idx="98502">
                  <c:v>15.743773000000001</c:v>
                </c:pt>
                <c:pt idx="98503">
                  <c:v>15.751187000000002</c:v>
                </c:pt>
                <c:pt idx="98504">
                  <c:v>15.749462999999999</c:v>
                </c:pt>
                <c:pt idx="98505">
                  <c:v>15.741858000000001</c:v>
                </c:pt>
                <c:pt idx="98506">
                  <c:v>15.744972000000001</c:v>
                </c:pt>
                <c:pt idx="98507">
                  <c:v>15.752661</c:v>
                </c:pt>
                <c:pt idx="98508">
                  <c:v>15.751158</c:v>
                </c:pt>
                <c:pt idx="98509">
                  <c:v>15.752358999999998</c:v>
                </c:pt>
                <c:pt idx="98510">
                  <c:v>15.755559999999999</c:v>
                </c:pt>
                <c:pt idx="98511">
                  <c:v>15.75104</c:v>
                </c:pt>
                <c:pt idx="98512">
                  <c:v>15.750812</c:v>
                </c:pt>
                <c:pt idx="98513">
                  <c:v>15.754197999999999</c:v>
                </c:pt>
                <c:pt idx="98514">
                  <c:v>15.751725</c:v>
                </c:pt>
                <c:pt idx="98515">
                  <c:v>15.749186999999999</c:v>
                </c:pt>
                <c:pt idx="98516">
                  <c:v>15.753622</c:v>
                </c:pt>
                <c:pt idx="98517">
                  <c:v>15.750723000000001</c:v>
                </c:pt>
                <c:pt idx="98518">
                  <c:v>15.744433000000001</c:v>
                </c:pt>
                <c:pt idx="98519">
                  <c:v>15.752604999999999</c:v>
                </c:pt>
                <c:pt idx="98520">
                  <c:v>15.755037999999999</c:v>
                </c:pt>
                <c:pt idx="98521">
                  <c:v>15.749258000000001</c:v>
                </c:pt>
                <c:pt idx="98522">
                  <c:v>15.750641000000002</c:v>
                </c:pt>
                <c:pt idx="98523">
                  <c:v>15.755486000000001</c:v>
                </c:pt>
                <c:pt idx="98524">
                  <c:v>15.754853000000001</c:v>
                </c:pt>
                <c:pt idx="98525">
                  <c:v>15.748190999999998</c:v>
                </c:pt>
                <c:pt idx="98526">
                  <c:v>15.749310000000001</c:v>
                </c:pt>
                <c:pt idx="98527">
                  <c:v>15.753822</c:v>
                </c:pt>
                <c:pt idx="98528">
                  <c:v>15.750599999999999</c:v>
                </c:pt>
                <c:pt idx="98529">
                  <c:v>15.747864</c:v>
                </c:pt>
                <c:pt idx="98530">
                  <c:v>15.752483999999999</c:v>
                </c:pt>
                <c:pt idx="98531">
                  <c:v>15.758654</c:v>
                </c:pt>
                <c:pt idx="98532">
                  <c:v>15.760854999999999</c:v>
                </c:pt>
                <c:pt idx="98533">
                  <c:v>15.764476999999999</c:v>
                </c:pt>
                <c:pt idx="98534">
                  <c:v>15.766210000000001</c:v>
                </c:pt>
                <c:pt idx="98535">
                  <c:v>15.762191999999999</c:v>
                </c:pt>
                <c:pt idx="98536">
                  <c:v>15.759149000000001</c:v>
                </c:pt>
                <c:pt idx="98537">
                  <c:v>15.754605999999999</c:v>
                </c:pt>
                <c:pt idx="98538">
                  <c:v>15.752593000000001</c:v>
                </c:pt>
                <c:pt idx="98539">
                  <c:v>15.755676000000001</c:v>
                </c:pt>
                <c:pt idx="98540">
                  <c:v>15.756460000000001</c:v>
                </c:pt>
                <c:pt idx="98541">
                  <c:v>15.757505999999999</c:v>
                </c:pt>
                <c:pt idx="98542">
                  <c:v>15.758641999999998</c:v>
                </c:pt>
                <c:pt idx="98543">
                  <c:v>15.759388000000001</c:v>
                </c:pt>
                <c:pt idx="98544">
                  <c:v>15.759105000000002</c:v>
                </c:pt>
                <c:pt idx="98545">
                  <c:v>15.757276000000001</c:v>
                </c:pt>
                <c:pt idx="98546">
                  <c:v>15.758575</c:v>
                </c:pt>
                <c:pt idx="98547">
                  <c:v>15.755714999999999</c:v>
                </c:pt>
                <c:pt idx="98548">
                  <c:v>15.755174</c:v>
                </c:pt>
                <c:pt idx="98549">
                  <c:v>15.759785999999998</c:v>
                </c:pt>
                <c:pt idx="98550">
                  <c:v>15.761082999999999</c:v>
                </c:pt>
                <c:pt idx="98551">
                  <c:v>15.756266</c:v>
                </c:pt>
                <c:pt idx="98552">
                  <c:v>15.749889</c:v>
                </c:pt>
                <c:pt idx="98553">
                  <c:v>15.754912999999998</c:v>
                </c:pt>
                <c:pt idx="98554">
                  <c:v>15.759297</c:v>
                </c:pt>
                <c:pt idx="98555">
                  <c:v>15.757321999999998</c:v>
                </c:pt>
                <c:pt idx="98556">
                  <c:v>15.759884</c:v>
                </c:pt>
                <c:pt idx="98557">
                  <c:v>15.758883000000001</c:v>
                </c:pt>
                <c:pt idx="98558">
                  <c:v>15.755461</c:v>
                </c:pt>
                <c:pt idx="98559">
                  <c:v>15.758823</c:v>
                </c:pt>
                <c:pt idx="98560">
                  <c:v>15.759568000000002</c:v>
                </c:pt>
                <c:pt idx="98561">
                  <c:v>15.749711000000001</c:v>
                </c:pt>
                <c:pt idx="98562">
                  <c:v>15.750812</c:v>
                </c:pt>
                <c:pt idx="98563">
                  <c:v>15.757715999999999</c:v>
                </c:pt>
                <c:pt idx="98564">
                  <c:v>15.750626</c:v>
                </c:pt>
                <c:pt idx="98565">
                  <c:v>15.753667</c:v>
                </c:pt>
                <c:pt idx="98566">
                  <c:v>15.761158000000002</c:v>
                </c:pt>
                <c:pt idx="98567">
                  <c:v>15.752309</c:v>
                </c:pt>
                <c:pt idx="98568">
                  <c:v>15.751345000000001</c:v>
                </c:pt>
                <c:pt idx="98569">
                  <c:v>15.762968000000001</c:v>
                </c:pt>
                <c:pt idx="98570">
                  <c:v>15.763306</c:v>
                </c:pt>
                <c:pt idx="98571">
                  <c:v>15.755545999999999</c:v>
                </c:pt>
                <c:pt idx="98572">
                  <c:v>15.761545000000002</c:v>
                </c:pt>
                <c:pt idx="98573">
                  <c:v>15.76972</c:v>
                </c:pt>
                <c:pt idx="98574">
                  <c:v>15.760956</c:v>
                </c:pt>
                <c:pt idx="98575">
                  <c:v>15.756405000000001</c:v>
                </c:pt>
                <c:pt idx="98576">
                  <c:v>15.762485000000002</c:v>
                </c:pt>
                <c:pt idx="98577">
                  <c:v>15.761863000000002</c:v>
                </c:pt>
                <c:pt idx="98578">
                  <c:v>15.759093</c:v>
                </c:pt>
                <c:pt idx="98579">
                  <c:v>15.761831999999998</c:v>
                </c:pt>
                <c:pt idx="98580">
                  <c:v>15.763662</c:v>
                </c:pt>
                <c:pt idx="98581">
                  <c:v>15.760099</c:v>
                </c:pt>
                <c:pt idx="98582">
                  <c:v>15.760773</c:v>
                </c:pt>
                <c:pt idx="98583">
                  <c:v>15.763755</c:v>
                </c:pt>
                <c:pt idx="98584">
                  <c:v>15.757145000000001</c:v>
                </c:pt>
                <c:pt idx="98585">
                  <c:v>15.753304</c:v>
                </c:pt>
                <c:pt idx="98586">
                  <c:v>15.759276</c:v>
                </c:pt>
                <c:pt idx="98587">
                  <c:v>15.762733999999998</c:v>
                </c:pt>
                <c:pt idx="98588">
                  <c:v>15.764427000000001</c:v>
                </c:pt>
                <c:pt idx="98589">
                  <c:v>15.769850000000002</c:v>
                </c:pt>
                <c:pt idx="98590">
                  <c:v>15.767408</c:v>
                </c:pt>
                <c:pt idx="98591">
                  <c:v>15.762446000000001</c:v>
                </c:pt>
                <c:pt idx="98592">
                  <c:v>15.77206</c:v>
                </c:pt>
                <c:pt idx="98593">
                  <c:v>15.771927000000002</c:v>
                </c:pt>
                <c:pt idx="98594">
                  <c:v>15.758655999999998</c:v>
                </c:pt>
                <c:pt idx="98595">
                  <c:v>15.763773</c:v>
                </c:pt>
                <c:pt idx="98596">
                  <c:v>15.773171999999999</c:v>
                </c:pt>
                <c:pt idx="98597">
                  <c:v>15.768688000000001</c:v>
                </c:pt>
                <c:pt idx="98598">
                  <c:v>15.765908</c:v>
                </c:pt>
                <c:pt idx="98599">
                  <c:v>15.768689999999999</c:v>
                </c:pt>
                <c:pt idx="98600">
                  <c:v>15.764758</c:v>
                </c:pt>
                <c:pt idx="98601">
                  <c:v>15.763334</c:v>
                </c:pt>
                <c:pt idx="98602">
                  <c:v>15.770938000000001</c:v>
                </c:pt>
                <c:pt idx="98603">
                  <c:v>15.769742000000001</c:v>
                </c:pt>
                <c:pt idx="98604">
                  <c:v>15.765743000000001</c:v>
                </c:pt>
                <c:pt idx="98605">
                  <c:v>15.770876000000001</c:v>
                </c:pt>
                <c:pt idx="98606">
                  <c:v>15.773768</c:v>
                </c:pt>
                <c:pt idx="98607">
                  <c:v>15.767181000000001</c:v>
                </c:pt>
                <c:pt idx="98608">
                  <c:v>15.764030000000002</c:v>
                </c:pt>
                <c:pt idx="98609">
                  <c:v>15.769841</c:v>
                </c:pt>
                <c:pt idx="98610">
                  <c:v>15.769552000000001</c:v>
                </c:pt>
                <c:pt idx="98611">
                  <c:v>15.765042999999999</c:v>
                </c:pt>
                <c:pt idx="98612">
                  <c:v>15.767738000000001</c:v>
                </c:pt>
                <c:pt idx="98613">
                  <c:v>15.768901</c:v>
                </c:pt>
                <c:pt idx="98614">
                  <c:v>15.766658</c:v>
                </c:pt>
                <c:pt idx="98615">
                  <c:v>15.76559</c:v>
                </c:pt>
                <c:pt idx="98616">
                  <c:v>15.768837999999999</c:v>
                </c:pt>
                <c:pt idx="98617">
                  <c:v>15.771177000000002</c:v>
                </c:pt>
                <c:pt idx="98618">
                  <c:v>15.770049</c:v>
                </c:pt>
                <c:pt idx="98619">
                  <c:v>15.771605000000001</c:v>
                </c:pt>
                <c:pt idx="98620">
                  <c:v>15.769756999999998</c:v>
                </c:pt>
                <c:pt idx="98621">
                  <c:v>15.768217</c:v>
                </c:pt>
                <c:pt idx="98622">
                  <c:v>15.767778</c:v>
                </c:pt>
                <c:pt idx="98623">
                  <c:v>15.761932999999999</c:v>
                </c:pt>
                <c:pt idx="98624">
                  <c:v>15.761327999999999</c:v>
                </c:pt>
                <c:pt idx="98625">
                  <c:v>15.765051</c:v>
                </c:pt>
                <c:pt idx="98626">
                  <c:v>15.766296000000001</c:v>
                </c:pt>
                <c:pt idx="98627">
                  <c:v>15.767419</c:v>
                </c:pt>
                <c:pt idx="98628">
                  <c:v>15.770586999999999</c:v>
                </c:pt>
                <c:pt idx="98629">
                  <c:v>15.772608999999999</c:v>
                </c:pt>
                <c:pt idx="98630">
                  <c:v>15.764641000000001</c:v>
                </c:pt>
                <c:pt idx="98631">
                  <c:v>15.763836000000001</c:v>
                </c:pt>
                <c:pt idx="98632">
                  <c:v>15.771196</c:v>
                </c:pt>
                <c:pt idx="98633">
                  <c:v>15.767085000000002</c:v>
                </c:pt>
                <c:pt idx="98634">
                  <c:v>15.764555999999999</c:v>
                </c:pt>
                <c:pt idx="98635">
                  <c:v>15.774446000000001</c:v>
                </c:pt>
                <c:pt idx="98636">
                  <c:v>15.778541000000001</c:v>
                </c:pt>
                <c:pt idx="98637">
                  <c:v>15.770693000000001</c:v>
                </c:pt>
                <c:pt idx="98638">
                  <c:v>15.771778000000001</c:v>
                </c:pt>
                <c:pt idx="98639">
                  <c:v>15.776952999999999</c:v>
                </c:pt>
                <c:pt idx="98640">
                  <c:v>15.771808</c:v>
                </c:pt>
                <c:pt idx="98641">
                  <c:v>15.770797999999999</c:v>
                </c:pt>
                <c:pt idx="98642">
                  <c:v>15.773406999999999</c:v>
                </c:pt>
                <c:pt idx="98643">
                  <c:v>15.768626999999999</c:v>
                </c:pt>
                <c:pt idx="98644">
                  <c:v>15.766560999999999</c:v>
                </c:pt>
                <c:pt idx="98645">
                  <c:v>15.770636</c:v>
                </c:pt>
                <c:pt idx="98646">
                  <c:v>15.770472000000002</c:v>
                </c:pt>
                <c:pt idx="98647">
                  <c:v>15.766877000000001</c:v>
                </c:pt>
                <c:pt idx="98648">
                  <c:v>15.772476999999999</c:v>
                </c:pt>
                <c:pt idx="98649">
                  <c:v>15.778419</c:v>
                </c:pt>
                <c:pt idx="98650">
                  <c:v>15.775127000000001</c:v>
                </c:pt>
                <c:pt idx="98651">
                  <c:v>15.776947</c:v>
                </c:pt>
                <c:pt idx="98652">
                  <c:v>15.781742000000001</c:v>
                </c:pt>
                <c:pt idx="98653">
                  <c:v>15.777767000000001</c:v>
                </c:pt>
                <c:pt idx="98654">
                  <c:v>15.774180000000001</c:v>
                </c:pt>
                <c:pt idx="98655">
                  <c:v>15.778216</c:v>
                </c:pt>
                <c:pt idx="98656">
                  <c:v>15.778158999999999</c:v>
                </c:pt>
                <c:pt idx="98657">
                  <c:v>15.772718999999999</c:v>
                </c:pt>
                <c:pt idx="98658">
                  <c:v>15.776532</c:v>
                </c:pt>
                <c:pt idx="98659">
                  <c:v>15.778009000000001</c:v>
                </c:pt>
                <c:pt idx="98660">
                  <c:v>15.773019000000001</c:v>
                </c:pt>
                <c:pt idx="98661">
                  <c:v>15.776541000000002</c:v>
                </c:pt>
                <c:pt idx="98662">
                  <c:v>15.780179</c:v>
                </c:pt>
                <c:pt idx="98663">
                  <c:v>15.775251000000001</c:v>
                </c:pt>
                <c:pt idx="98664">
                  <c:v>15.771245</c:v>
                </c:pt>
                <c:pt idx="98665">
                  <c:v>15.778213999999998</c:v>
                </c:pt>
                <c:pt idx="98666">
                  <c:v>15.779463</c:v>
                </c:pt>
                <c:pt idx="98667">
                  <c:v>15.768954999999998</c:v>
                </c:pt>
                <c:pt idx="98668">
                  <c:v>15.772285</c:v>
                </c:pt>
                <c:pt idx="98669">
                  <c:v>15.779326999999999</c:v>
                </c:pt>
                <c:pt idx="98670">
                  <c:v>15.773799</c:v>
                </c:pt>
                <c:pt idx="98671">
                  <c:v>15.771429999999999</c:v>
                </c:pt>
                <c:pt idx="98672">
                  <c:v>15.777873</c:v>
                </c:pt>
                <c:pt idx="98673">
                  <c:v>15.778172999999999</c:v>
                </c:pt>
                <c:pt idx="98674">
                  <c:v>15.776043000000001</c:v>
                </c:pt>
                <c:pt idx="98675">
                  <c:v>15.78378</c:v>
                </c:pt>
                <c:pt idx="98676">
                  <c:v>15.781525999999999</c:v>
                </c:pt>
                <c:pt idx="98677">
                  <c:v>15.774175</c:v>
                </c:pt>
                <c:pt idx="98678">
                  <c:v>15.781877999999999</c:v>
                </c:pt>
                <c:pt idx="98679">
                  <c:v>15.782876000000002</c:v>
                </c:pt>
                <c:pt idx="98680">
                  <c:v>15.776897000000002</c:v>
                </c:pt>
                <c:pt idx="98681">
                  <c:v>15.781848</c:v>
                </c:pt>
                <c:pt idx="98682">
                  <c:v>15.786211000000002</c:v>
                </c:pt>
                <c:pt idx="98683">
                  <c:v>15.781903</c:v>
                </c:pt>
                <c:pt idx="98684">
                  <c:v>15.781417999999999</c:v>
                </c:pt>
                <c:pt idx="98685">
                  <c:v>15.783498999999999</c:v>
                </c:pt>
                <c:pt idx="98686">
                  <c:v>15.774768000000002</c:v>
                </c:pt>
                <c:pt idx="98687">
                  <c:v>15.773622</c:v>
                </c:pt>
                <c:pt idx="98688">
                  <c:v>15.780622999999999</c:v>
                </c:pt>
                <c:pt idx="98689">
                  <c:v>15.775113000000001</c:v>
                </c:pt>
                <c:pt idx="98690">
                  <c:v>15.773098000000001</c:v>
                </c:pt>
                <c:pt idx="98691">
                  <c:v>15.779861</c:v>
                </c:pt>
                <c:pt idx="98692">
                  <c:v>15.781222</c:v>
                </c:pt>
                <c:pt idx="98693">
                  <c:v>15.779620999999999</c:v>
                </c:pt>
                <c:pt idx="98694">
                  <c:v>15.778078000000001</c:v>
                </c:pt>
                <c:pt idx="98695">
                  <c:v>15.777152999999998</c:v>
                </c:pt>
                <c:pt idx="98696">
                  <c:v>15.779985</c:v>
                </c:pt>
                <c:pt idx="98697">
                  <c:v>15.783892999999999</c:v>
                </c:pt>
                <c:pt idx="98698">
                  <c:v>15.781739000000002</c:v>
                </c:pt>
                <c:pt idx="98699">
                  <c:v>15.777912000000001</c:v>
                </c:pt>
                <c:pt idx="98700">
                  <c:v>15.7807</c:v>
                </c:pt>
                <c:pt idx="98701">
                  <c:v>15.784458000000001</c:v>
                </c:pt>
                <c:pt idx="98702">
                  <c:v>15.785831999999999</c:v>
                </c:pt>
                <c:pt idx="98703">
                  <c:v>15.782959999999999</c:v>
                </c:pt>
                <c:pt idx="98704">
                  <c:v>15.786854000000002</c:v>
                </c:pt>
                <c:pt idx="98705">
                  <c:v>15.790291</c:v>
                </c:pt>
                <c:pt idx="98706">
                  <c:v>15.781592</c:v>
                </c:pt>
                <c:pt idx="98707">
                  <c:v>15.782561000000001</c:v>
                </c:pt>
                <c:pt idx="98708">
                  <c:v>15.789774000000001</c:v>
                </c:pt>
                <c:pt idx="98709">
                  <c:v>15.784569000000001</c:v>
                </c:pt>
                <c:pt idx="98710">
                  <c:v>15.776966999999999</c:v>
                </c:pt>
                <c:pt idx="98711">
                  <c:v>15.783629000000001</c:v>
                </c:pt>
                <c:pt idx="98712">
                  <c:v>15.787479000000001</c:v>
                </c:pt>
                <c:pt idx="98713">
                  <c:v>15.778980000000001</c:v>
                </c:pt>
                <c:pt idx="98714">
                  <c:v>15.783073999999999</c:v>
                </c:pt>
                <c:pt idx="98715">
                  <c:v>15.787880000000001</c:v>
                </c:pt>
                <c:pt idx="98716">
                  <c:v>15.780179</c:v>
                </c:pt>
                <c:pt idx="98717">
                  <c:v>15.782868000000001</c:v>
                </c:pt>
                <c:pt idx="98718">
                  <c:v>15.793771</c:v>
                </c:pt>
                <c:pt idx="98719">
                  <c:v>15.791093</c:v>
                </c:pt>
                <c:pt idx="98720">
                  <c:v>15.780601999999998</c:v>
                </c:pt>
                <c:pt idx="98721">
                  <c:v>15.780125000000002</c:v>
                </c:pt>
                <c:pt idx="98722">
                  <c:v>15.782634999999999</c:v>
                </c:pt>
                <c:pt idx="98723">
                  <c:v>15.781780000000001</c:v>
                </c:pt>
                <c:pt idx="98724">
                  <c:v>15.784723</c:v>
                </c:pt>
                <c:pt idx="98725">
                  <c:v>15.785502000000001</c:v>
                </c:pt>
                <c:pt idx="98726">
                  <c:v>15.784234000000001</c:v>
                </c:pt>
                <c:pt idx="98727">
                  <c:v>15.786265</c:v>
                </c:pt>
                <c:pt idx="98728">
                  <c:v>15.789224000000001</c:v>
                </c:pt>
                <c:pt idx="98729">
                  <c:v>15.788626000000001</c:v>
                </c:pt>
                <c:pt idx="98730">
                  <c:v>15.783265</c:v>
                </c:pt>
                <c:pt idx="98731">
                  <c:v>15.78594</c:v>
                </c:pt>
                <c:pt idx="98732">
                  <c:v>15.789256999999999</c:v>
                </c:pt>
                <c:pt idx="98733">
                  <c:v>15.785321</c:v>
                </c:pt>
                <c:pt idx="98734">
                  <c:v>15.790769999999998</c:v>
                </c:pt>
                <c:pt idx="98735">
                  <c:v>15.796047999999999</c:v>
                </c:pt>
                <c:pt idx="98736">
                  <c:v>15.786991</c:v>
                </c:pt>
                <c:pt idx="98737">
                  <c:v>15.785384000000001</c:v>
                </c:pt>
                <c:pt idx="98738">
                  <c:v>15.793015</c:v>
                </c:pt>
                <c:pt idx="98739">
                  <c:v>15.788809000000001</c:v>
                </c:pt>
                <c:pt idx="98740">
                  <c:v>15.783678999999999</c:v>
                </c:pt>
                <c:pt idx="98741">
                  <c:v>15.790713</c:v>
                </c:pt>
                <c:pt idx="98742">
                  <c:v>15.791951999999998</c:v>
                </c:pt>
                <c:pt idx="98743">
                  <c:v>15.788015999999999</c:v>
                </c:pt>
                <c:pt idx="98744">
                  <c:v>15.790006999999999</c:v>
                </c:pt>
                <c:pt idx="98745">
                  <c:v>15.790603999999998</c:v>
                </c:pt>
                <c:pt idx="98746">
                  <c:v>15.792048999999999</c:v>
                </c:pt>
                <c:pt idx="98747">
                  <c:v>15.79513</c:v>
                </c:pt>
                <c:pt idx="98748">
                  <c:v>15.794187999999998</c:v>
                </c:pt>
                <c:pt idx="98749">
                  <c:v>15.785481000000001</c:v>
                </c:pt>
                <c:pt idx="98750">
                  <c:v>15.787064000000001</c:v>
                </c:pt>
                <c:pt idx="98751">
                  <c:v>15.799161999999999</c:v>
                </c:pt>
                <c:pt idx="98752">
                  <c:v>15.791772000000002</c:v>
                </c:pt>
                <c:pt idx="98753">
                  <c:v>15.783536000000002</c:v>
                </c:pt>
                <c:pt idx="98754">
                  <c:v>15.791070000000001</c:v>
                </c:pt>
                <c:pt idx="98755">
                  <c:v>15.789386</c:v>
                </c:pt>
                <c:pt idx="98756">
                  <c:v>15.783352000000001</c:v>
                </c:pt>
                <c:pt idx="98757">
                  <c:v>15.785774</c:v>
                </c:pt>
                <c:pt idx="98758">
                  <c:v>15.789387000000001</c:v>
                </c:pt>
                <c:pt idx="98759">
                  <c:v>15.788065</c:v>
                </c:pt>
                <c:pt idx="98760">
                  <c:v>15.789434</c:v>
                </c:pt>
                <c:pt idx="98761">
                  <c:v>15.798711000000001</c:v>
                </c:pt>
                <c:pt idx="98762">
                  <c:v>15.801314000000001</c:v>
                </c:pt>
                <c:pt idx="98763">
                  <c:v>15.794253000000001</c:v>
                </c:pt>
                <c:pt idx="98764">
                  <c:v>15.791855999999999</c:v>
                </c:pt>
                <c:pt idx="98765">
                  <c:v>15.797163999999999</c:v>
                </c:pt>
                <c:pt idx="98766">
                  <c:v>15.797640000000001</c:v>
                </c:pt>
                <c:pt idx="98767">
                  <c:v>15.793773999999999</c:v>
                </c:pt>
                <c:pt idx="98768">
                  <c:v>15.792131999999999</c:v>
                </c:pt>
                <c:pt idx="98769">
                  <c:v>15.788222000000001</c:v>
                </c:pt>
                <c:pt idx="98770">
                  <c:v>15.792909999999999</c:v>
                </c:pt>
                <c:pt idx="98771">
                  <c:v>15.799900999999998</c:v>
                </c:pt>
                <c:pt idx="98772">
                  <c:v>15.791149000000001</c:v>
                </c:pt>
                <c:pt idx="98773">
                  <c:v>15.788951999999998</c:v>
                </c:pt>
                <c:pt idx="98774">
                  <c:v>15.798862</c:v>
                </c:pt>
                <c:pt idx="98775">
                  <c:v>15.797127</c:v>
                </c:pt>
                <c:pt idx="98776">
                  <c:v>15.789732000000001</c:v>
                </c:pt>
                <c:pt idx="98777">
                  <c:v>15.792009</c:v>
                </c:pt>
                <c:pt idx="98778">
                  <c:v>15.794515000000001</c:v>
                </c:pt>
                <c:pt idx="98779">
                  <c:v>15.791637999999999</c:v>
                </c:pt>
                <c:pt idx="98780">
                  <c:v>15.795316</c:v>
                </c:pt>
                <c:pt idx="98781">
                  <c:v>15.798072999999999</c:v>
                </c:pt>
                <c:pt idx="98782">
                  <c:v>15.795005</c:v>
                </c:pt>
                <c:pt idx="98783">
                  <c:v>15.794447999999999</c:v>
                </c:pt>
                <c:pt idx="98784">
                  <c:v>15.795280000000002</c:v>
                </c:pt>
                <c:pt idx="98785">
                  <c:v>15.796900999999998</c:v>
                </c:pt>
                <c:pt idx="98786">
                  <c:v>15.795214000000001</c:v>
                </c:pt>
                <c:pt idx="98787">
                  <c:v>15.794146999999999</c:v>
                </c:pt>
                <c:pt idx="98788">
                  <c:v>15.796804999999999</c:v>
                </c:pt>
                <c:pt idx="98789">
                  <c:v>15.794891</c:v>
                </c:pt>
                <c:pt idx="98790">
                  <c:v>15.797951000000001</c:v>
                </c:pt>
                <c:pt idx="98791">
                  <c:v>15.804874999999999</c:v>
                </c:pt>
                <c:pt idx="98792">
                  <c:v>15.800660000000001</c:v>
                </c:pt>
                <c:pt idx="98793">
                  <c:v>15.795231000000001</c:v>
                </c:pt>
                <c:pt idx="98794">
                  <c:v>15.798819999999999</c:v>
                </c:pt>
                <c:pt idx="98795">
                  <c:v>15.799517999999999</c:v>
                </c:pt>
                <c:pt idx="98796">
                  <c:v>15.796040000000001</c:v>
                </c:pt>
                <c:pt idx="98797">
                  <c:v>15.796476999999999</c:v>
                </c:pt>
                <c:pt idx="98798">
                  <c:v>15.798121999999999</c:v>
                </c:pt>
                <c:pt idx="98799">
                  <c:v>15.797428</c:v>
                </c:pt>
                <c:pt idx="98800">
                  <c:v>15.797847000000001</c:v>
                </c:pt>
                <c:pt idx="98801">
                  <c:v>15.798013000000001</c:v>
                </c:pt>
                <c:pt idx="98802">
                  <c:v>15.797609000000001</c:v>
                </c:pt>
                <c:pt idx="98803">
                  <c:v>15.797529000000001</c:v>
                </c:pt>
                <c:pt idx="98804">
                  <c:v>15.799014</c:v>
                </c:pt>
                <c:pt idx="98805">
                  <c:v>15.799119999999998</c:v>
                </c:pt>
                <c:pt idx="98806">
                  <c:v>15.798309</c:v>
                </c:pt>
                <c:pt idx="98807">
                  <c:v>15.804814</c:v>
                </c:pt>
                <c:pt idx="98808">
                  <c:v>15.805467</c:v>
                </c:pt>
                <c:pt idx="98809">
                  <c:v>15.799579999999999</c:v>
                </c:pt>
                <c:pt idx="98810">
                  <c:v>15.801798000000002</c:v>
                </c:pt>
                <c:pt idx="98811">
                  <c:v>15.803266000000001</c:v>
                </c:pt>
                <c:pt idx="98812">
                  <c:v>15.798687999999999</c:v>
                </c:pt>
                <c:pt idx="98813">
                  <c:v>15.800415000000001</c:v>
                </c:pt>
                <c:pt idx="98814">
                  <c:v>15.806395999999999</c:v>
                </c:pt>
                <c:pt idx="98815">
                  <c:v>15.799295000000001</c:v>
                </c:pt>
                <c:pt idx="98816">
                  <c:v>15.794879999999999</c:v>
                </c:pt>
                <c:pt idx="98817">
                  <c:v>15.803925</c:v>
                </c:pt>
                <c:pt idx="98818">
                  <c:v>15.800083999999998</c:v>
                </c:pt>
                <c:pt idx="98819">
                  <c:v>15.793818000000002</c:v>
                </c:pt>
                <c:pt idx="98820">
                  <c:v>15.799752000000002</c:v>
                </c:pt>
                <c:pt idx="98821">
                  <c:v>15.803025999999999</c:v>
                </c:pt>
                <c:pt idx="98822">
                  <c:v>15.803761999999999</c:v>
                </c:pt>
                <c:pt idx="98823">
                  <c:v>15.804192</c:v>
                </c:pt>
                <c:pt idx="98824">
                  <c:v>15.806875999999999</c:v>
                </c:pt>
                <c:pt idx="98825">
                  <c:v>15.807762</c:v>
                </c:pt>
                <c:pt idx="98826">
                  <c:v>15.806722000000001</c:v>
                </c:pt>
                <c:pt idx="98827">
                  <c:v>15.808572999999999</c:v>
                </c:pt>
                <c:pt idx="98828">
                  <c:v>15.804600000000001</c:v>
                </c:pt>
                <c:pt idx="98829">
                  <c:v>15.800198000000002</c:v>
                </c:pt>
                <c:pt idx="98830">
                  <c:v>15.804151000000001</c:v>
                </c:pt>
                <c:pt idx="98831">
                  <c:v>15.807919999999999</c:v>
                </c:pt>
                <c:pt idx="98832">
                  <c:v>15.803722</c:v>
                </c:pt>
                <c:pt idx="98833">
                  <c:v>15.800035999999999</c:v>
                </c:pt>
                <c:pt idx="98834">
                  <c:v>15.803922</c:v>
                </c:pt>
                <c:pt idx="98835">
                  <c:v>15.805016999999999</c:v>
                </c:pt>
                <c:pt idx="98836">
                  <c:v>15.806439999999998</c:v>
                </c:pt>
                <c:pt idx="98837">
                  <c:v>15.808653</c:v>
                </c:pt>
                <c:pt idx="98838">
                  <c:v>15.806760000000001</c:v>
                </c:pt>
                <c:pt idx="98839">
                  <c:v>15.803816999999999</c:v>
                </c:pt>
                <c:pt idx="98840">
                  <c:v>15.802143999999998</c:v>
                </c:pt>
                <c:pt idx="98841">
                  <c:v>15.804465</c:v>
                </c:pt>
                <c:pt idx="98842">
                  <c:v>15.804835000000001</c:v>
                </c:pt>
                <c:pt idx="98843">
                  <c:v>15.806207000000001</c:v>
                </c:pt>
                <c:pt idx="98844">
                  <c:v>15.805619</c:v>
                </c:pt>
                <c:pt idx="98845">
                  <c:v>15.796398</c:v>
                </c:pt>
                <c:pt idx="98846">
                  <c:v>15.801013000000001</c:v>
                </c:pt>
                <c:pt idx="98847">
                  <c:v>15.813689</c:v>
                </c:pt>
                <c:pt idx="98848">
                  <c:v>15.810102000000001</c:v>
                </c:pt>
                <c:pt idx="98849">
                  <c:v>15.803308000000001</c:v>
                </c:pt>
                <c:pt idx="98850">
                  <c:v>15.807455999999998</c:v>
                </c:pt>
                <c:pt idx="98851">
                  <c:v>15.809047</c:v>
                </c:pt>
                <c:pt idx="98852">
                  <c:v>15.800564000000001</c:v>
                </c:pt>
                <c:pt idx="98853">
                  <c:v>15.802076</c:v>
                </c:pt>
                <c:pt idx="98854">
                  <c:v>15.805797999999999</c:v>
                </c:pt>
                <c:pt idx="98855">
                  <c:v>15.800079</c:v>
                </c:pt>
                <c:pt idx="98856">
                  <c:v>15.805562999999999</c:v>
                </c:pt>
                <c:pt idx="98857">
                  <c:v>15.815913999999999</c:v>
                </c:pt>
                <c:pt idx="98858">
                  <c:v>15.814917999999999</c:v>
                </c:pt>
                <c:pt idx="98859">
                  <c:v>15.812391999999999</c:v>
                </c:pt>
                <c:pt idx="98860">
                  <c:v>15.814737999999998</c:v>
                </c:pt>
                <c:pt idx="98861">
                  <c:v>15.810832999999999</c:v>
                </c:pt>
                <c:pt idx="98862">
                  <c:v>15.805557</c:v>
                </c:pt>
                <c:pt idx="98863">
                  <c:v>15.810172999999999</c:v>
                </c:pt>
                <c:pt idx="98864">
                  <c:v>15.811747</c:v>
                </c:pt>
                <c:pt idx="98865">
                  <c:v>15.808900999999999</c:v>
                </c:pt>
                <c:pt idx="98866">
                  <c:v>15.809346000000001</c:v>
                </c:pt>
                <c:pt idx="98867">
                  <c:v>15.811903000000001</c:v>
                </c:pt>
                <c:pt idx="98868">
                  <c:v>15.815087999999999</c:v>
                </c:pt>
                <c:pt idx="98869">
                  <c:v>15.815536999999999</c:v>
                </c:pt>
                <c:pt idx="98870">
                  <c:v>15.815453999999999</c:v>
                </c:pt>
                <c:pt idx="98871">
                  <c:v>15.812591999999999</c:v>
                </c:pt>
                <c:pt idx="98872">
                  <c:v>15.811095000000002</c:v>
                </c:pt>
                <c:pt idx="98873">
                  <c:v>15.814744999999998</c:v>
                </c:pt>
                <c:pt idx="98874">
                  <c:v>15.81195</c:v>
                </c:pt>
                <c:pt idx="98875">
                  <c:v>15.807690000000001</c:v>
                </c:pt>
                <c:pt idx="98876">
                  <c:v>15.811696000000001</c:v>
                </c:pt>
                <c:pt idx="98877">
                  <c:v>15.813782</c:v>
                </c:pt>
                <c:pt idx="98878">
                  <c:v>15.809829000000001</c:v>
                </c:pt>
                <c:pt idx="98879">
                  <c:v>15.812494000000001</c:v>
                </c:pt>
                <c:pt idx="98880">
                  <c:v>15.816361000000001</c:v>
                </c:pt>
                <c:pt idx="98881">
                  <c:v>15.809643999999999</c:v>
                </c:pt>
                <c:pt idx="98882">
                  <c:v>15.807437</c:v>
                </c:pt>
                <c:pt idx="98883">
                  <c:v>15.813679</c:v>
                </c:pt>
                <c:pt idx="98884">
                  <c:v>15.809819999999998</c:v>
                </c:pt>
                <c:pt idx="98885">
                  <c:v>15.805955000000001</c:v>
                </c:pt>
                <c:pt idx="98886">
                  <c:v>15.813731000000001</c:v>
                </c:pt>
                <c:pt idx="98887">
                  <c:v>15.81522</c:v>
                </c:pt>
                <c:pt idx="98888">
                  <c:v>15.808323000000001</c:v>
                </c:pt>
                <c:pt idx="98889">
                  <c:v>15.810046</c:v>
                </c:pt>
                <c:pt idx="98890">
                  <c:v>15.816504999999999</c:v>
                </c:pt>
                <c:pt idx="98891">
                  <c:v>15.813562000000001</c:v>
                </c:pt>
                <c:pt idx="98892">
                  <c:v>15.809868999999999</c:v>
                </c:pt>
                <c:pt idx="98893">
                  <c:v>15.810296999999998</c:v>
                </c:pt>
                <c:pt idx="98894">
                  <c:v>15.808458999999999</c:v>
                </c:pt>
                <c:pt idx="98895">
                  <c:v>15.809538</c:v>
                </c:pt>
                <c:pt idx="98896">
                  <c:v>15.815318000000001</c:v>
                </c:pt>
                <c:pt idx="98897">
                  <c:v>15.817392000000002</c:v>
                </c:pt>
                <c:pt idx="98898">
                  <c:v>15.813454</c:v>
                </c:pt>
                <c:pt idx="98899">
                  <c:v>15.813839000000002</c:v>
                </c:pt>
                <c:pt idx="98900">
                  <c:v>15.818269999999998</c:v>
                </c:pt>
                <c:pt idx="98901">
                  <c:v>15.815950999999998</c:v>
                </c:pt>
                <c:pt idx="98902">
                  <c:v>15.815783</c:v>
                </c:pt>
                <c:pt idx="98903">
                  <c:v>15.819738999999998</c:v>
                </c:pt>
                <c:pt idx="98904">
                  <c:v>15.814547000000001</c:v>
                </c:pt>
                <c:pt idx="98905">
                  <c:v>15.810766999999998</c:v>
                </c:pt>
                <c:pt idx="98906">
                  <c:v>15.816071999999998</c:v>
                </c:pt>
                <c:pt idx="98907">
                  <c:v>15.818805999999999</c:v>
                </c:pt>
                <c:pt idx="98908">
                  <c:v>15.815401000000001</c:v>
                </c:pt>
                <c:pt idx="98909">
                  <c:v>15.818296</c:v>
                </c:pt>
                <c:pt idx="98910">
                  <c:v>15.821370000000002</c:v>
                </c:pt>
                <c:pt idx="98911">
                  <c:v>15.815479</c:v>
                </c:pt>
                <c:pt idx="98912">
                  <c:v>15.817131</c:v>
                </c:pt>
                <c:pt idx="98913">
                  <c:v>15.823074999999999</c:v>
                </c:pt>
                <c:pt idx="98914">
                  <c:v>15.821916000000002</c:v>
                </c:pt>
                <c:pt idx="98915">
                  <c:v>15.818501000000001</c:v>
                </c:pt>
                <c:pt idx="98916">
                  <c:v>15.817222999999998</c:v>
                </c:pt>
                <c:pt idx="98917">
                  <c:v>15.818294000000002</c:v>
                </c:pt>
                <c:pt idx="98918">
                  <c:v>15.816932999999999</c:v>
                </c:pt>
                <c:pt idx="98919">
                  <c:v>15.819262999999999</c:v>
                </c:pt>
                <c:pt idx="98920">
                  <c:v>15.818415999999999</c:v>
                </c:pt>
                <c:pt idx="98921">
                  <c:v>15.812978000000001</c:v>
                </c:pt>
                <c:pt idx="98922">
                  <c:v>15.81784</c:v>
                </c:pt>
                <c:pt idx="98923">
                  <c:v>15.820319999999999</c:v>
                </c:pt>
                <c:pt idx="98924">
                  <c:v>15.816164000000001</c:v>
                </c:pt>
                <c:pt idx="98925">
                  <c:v>15.816976</c:v>
                </c:pt>
                <c:pt idx="98926">
                  <c:v>15.821812000000001</c:v>
                </c:pt>
                <c:pt idx="98927">
                  <c:v>15.821332999999999</c:v>
                </c:pt>
                <c:pt idx="98928">
                  <c:v>15.816383999999999</c:v>
                </c:pt>
                <c:pt idx="98929">
                  <c:v>15.819030999999999</c:v>
                </c:pt>
                <c:pt idx="98930">
                  <c:v>15.821369000000001</c:v>
                </c:pt>
                <c:pt idx="98931">
                  <c:v>15.8187</c:v>
                </c:pt>
                <c:pt idx="98932">
                  <c:v>15.820601</c:v>
                </c:pt>
                <c:pt idx="98933">
                  <c:v>15.824296</c:v>
                </c:pt>
                <c:pt idx="98934">
                  <c:v>15.824278</c:v>
                </c:pt>
                <c:pt idx="98935">
                  <c:v>15.826926</c:v>
                </c:pt>
                <c:pt idx="98936">
                  <c:v>15.831396000000002</c:v>
                </c:pt>
                <c:pt idx="98937">
                  <c:v>15.824498999999999</c:v>
                </c:pt>
                <c:pt idx="98938">
                  <c:v>15.818332000000002</c:v>
                </c:pt>
                <c:pt idx="98939">
                  <c:v>15.822704000000002</c:v>
                </c:pt>
                <c:pt idx="98940">
                  <c:v>15.820046999999999</c:v>
                </c:pt>
                <c:pt idx="98941">
                  <c:v>15.818712000000001</c:v>
                </c:pt>
                <c:pt idx="98942">
                  <c:v>15.824684999999999</c:v>
                </c:pt>
                <c:pt idx="98943">
                  <c:v>15.822375999999998</c:v>
                </c:pt>
                <c:pt idx="98944">
                  <c:v>15.817176</c:v>
                </c:pt>
                <c:pt idx="98945">
                  <c:v>15.819367</c:v>
                </c:pt>
                <c:pt idx="98946">
                  <c:v>15.825243</c:v>
                </c:pt>
                <c:pt idx="98947">
                  <c:v>15.825087</c:v>
                </c:pt>
                <c:pt idx="98948">
                  <c:v>15.823879999999999</c:v>
                </c:pt>
                <c:pt idx="98949">
                  <c:v>15.826152</c:v>
                </c:pt>
                <c:pt idx="98950">
                  <c:v>15.826363000000001</c:v>
                </c:pt>
                <c:pt idx="98951">
                  <c:v>15.824635000000001</c:v>
                </c:pt>
                <c:pt idx="98952">
                  <c:v>15.821503</c:v>
                </c:pt>
                <c:pt idx="98953">
                  <c:v>15.819120999999999</c:v>
                </c:pt>
                <c:pt idx="98954">
                  <c:v>15.820473</c:v>
                </c:pt>
                <c:pt idx="98955">
                  <c:v>15.826070999999999</c:v>
                </c:pt>
                <c:pt idx="98956">
                  <c:v>15.828992</c:v>
                </c:pt>
                <c:pt idx="98957">
                  <c:v>15.822073</c:v>
                </c:pt>
                <c:pt idx="98958">
                  <c:v>15.819257</c:v>
                </c:pt>
                <c:pt idx="98959">
                  <c:v>15.826082</c:v>
                </c:pt>
                <c:pt idx="98960">
                  <c:v>15.826166000000001</c:v>
                </c:pt>
                <c:pt idx="98961">
                  <c:v>15.824691999999999</c:v>
                </c:pt>
                <c:pt idx="98962">
                  <c:v>15.828154999999999</c:v>
                </c:pt>
                <c:pt idx="98963">
                  <c:v>15.826944999999998</c:v>
                </c:pt>
                <c:pt idx="98964">
                  <c:v>15.821228000000001</c:v>
                </c:pt>
                <c:pt idx="98965">
                  <c:v>15.825109999999999</c:v>
                </c:pt>
                <c:pt idx="98966">
                  <c:v>15.827392</c:v>
                </c:pt>
                <c:pt idx="98967">
                  <c:v>15.817834000000001</c:v>
                </c:pt>
                <c:pt idx="98968">
                  <c:v>15.823907999999999</c:v>
                </c:pt>
                <c:pt idx="98969">
                  <c:v>15.832699999999999</c:v>
                </c:pt>
                <c:pt idx="98970">
                  <c:v>15.826415000000001</c:v>
                </c:pt>
                <c:pt idx="98971">
                  <c:v>15.827141999999998</c:v>
                </c:pt>
                <c:pt idx="98972">
                  <c:v>15.832723999999999</c:v>
                </c:pt>
                <c:pt idx="98973">
                  <c:v>15.828582999999998</c:v>
                </c:pt>
                <c:pt idx="98974">
                  <c:v>15.823737000000001</c:v>
                </c:pt>
                <c:pt idx="98975">
                  <c:v>15.832518</c:v>
                </c:pt>
                <c:pt idx="98976">
                  <c:v>15.835450999999999</c:v>
                </c:pt>
                <c:pt idx="98977">
                  <c:v>15.828807000000001</c:v>
                </c:pt>
                <c:pt idx="98978">
                  <c:v>15.832632</c:v>
                </c:pt>
                <c:pt idx="98979">
                  <c:v>15.827341000000001</c:v>
                </c:pt>
                <c:pt idx="98980">
                  <c:v>15.816143</c:v>
                </c:pt>
                <c:pt idx="98981">
                  <c:v>15.823871</c:v>
                </c:pt>
                <c:pt idx="98982">
                  <c:v>15.829331</c:v>
                </c:pt>
                <c:pt idx="98983">
                  <c:v>15.823746</c:v>
                </c:pt>
                <c:pt idx="98984">
                  <c:v>15.829602999999999</c:v>
                </c:pt>
                <c:pt idx="98985">
                  <c:v>15.842099000000001</c:v>
                </c:pt>
                <c:pt idx="98986">
                  <c:v>15.839704000000001</c:v>
                </c:pt>
                <c:pt idx="98987">
                  <c:v>15.833590000000001</c:v>
                </c:pt>
                <c:pt idx="98988">
                  <c:v>15.834125</c:v>
                </c:pt>
                <c:pt idx="98989">
                  <c:v>15.834417999999999</c:v>
                </c:pt>
                <c:pt idx="98990">
                  <c:v>15.835463000000001</c:v>
                </c:pt>
                <c:pt idx="98991">
                  <c:v>15.834558000000001</c:v>
                </c:pt>
                <c:pt idx="98992">
                  <c:v>15.831797000000002</c:v>
                </c:pt>
                <c:pt idx="98993">
                  <c:v>15.830065999999999</c:v>
                </c:pt>
                <c:pt idx="98994">
                  <c:v>15.832056000000001</c:v>
                </c:pt>
                <c:pt idx="98995">
                  <c:v>15.835958000000002</c:v>
                </c:pt>
                <c:pt idx="98996">
                  <c:v>15.833898000000001</c:v>
                </c:pt>
                <c:pt idx="98997">
                  <c:v>15.832163000000001</c:v>
                </c:pt>
                <c:pt idx="98998">
                  <c:v>15.832995</c:v>
                </c:pt>
                <c:pt idx="98999">
                  <c:v>15.832190000000001</c:v>
                </c:pt>
                <c:pt idx="99000">
                  <c:v>15.832712999999998</c:v>
                </c:pt>
                <c:pt idx="99001">
                  <c:v>15.83184</c:v>
                </c:pt>
                <c:pt idx="99002">
                  <c:v>15.831610999999999</c:v>
                </c:pt>
                <c:pt idx="99003">
                  <c:v>15.829067999999999</c:v>
                </c:pt>
                <c:pt idx="99004">
                  <c:v>15.826284999999999</c:v>
                </c:pt>
                <c:pt idx="99005">
                  <c:v>15.829314</c:v>
                </c:pt>
                <c:pt idx="99006">
                  <c:v>15.829699999999999</c:v>
                </c:pt>
                <c:pt idx="99007">
                  <c:v>15.833931</c:v>
                </c:pt>
                <c:pt idx="99008">
                  <c:v>15.84151</c:v>
                </c:pt>
                <c:pt idx="99009">
                  <c:v>15.836870000000001</c:v>
                </c:pt>
                <c:pt idx="99010">
                  <c:v>15.832407</c:v>
                </c:pt>
                <c:pt idx="99011">
                  <c:v>15.839489</c:v>
                </c:pt>
                <c:pt idx="99012">
                  <c:v>15.840692000000001</c:v>
                </c:pt>
                <c:pt idx="99013">
                  <c:v>15.829785999999999</c:v>
                </c:pt>
                <c:pt idx="99014">
                  <c:v>15.831346</c:v>
                </c:pt>
                <c:pt idx="99015">
                  <c:v>15.837869999999999</c:v>
                </c:pt>
                <c:pt idx="99016">
                  <c:v>15.828873000000002</c:v>
                </c:pt>
                <c:pt idx="99017">
                  <c:v>15.829689999999999</c:v>
                </c:pt>
                <c:pt idx="99018">
                  <c:v>15.839148000000002</c:v>
                </c:pt>
                <c:pt idx="99019">
                  <c:v>15.835144</c:v>
                </c:pt>
                <c:pt idx="99020">
                  <c:v>15.831721999999999</c:v>
                </c:pt>
                <c:pt idx="99021">
                  <c:v>15.837880999999999</c:v>
                </c:pt>
                <c:pt idx="99022">
                  <c:v>15.837312000000001</c:v>
                </c:pt>
                <c:pt idx="99023">
                  <c:v>15.832477000000001</c:v>
                </c:pt>
                <c:pt idx="99024">
                  <c:v>15.837104</c:v>
                </c:pt>
                <c:pt idx="99025">
                  <c:v>15.835998</c:v>
                </c:pt>
                <c:pt idx="99026">
                  <c:v>15.829567000000001</c:v>
                </c:pt>
                <c:pt idx="99027">
                  <c:v>15.832466</c:v>
                </c:pt>
                <c:pt idx="99028">
                  <c:v>15.834389999999999</c:v>
                </c:pt>
                <c:pt idx="99029">
                  <c:v>15.832045000000001</c:v>
                </c:pt>
                <c:pt idx="99030">
                  <c:v>15.834638999999999</c:v>
                </c:pt>
                <c:pt idx="99031">
                  <c:v>15.838507</c:v>
                </c:pt>
                <c:pt idx="99032">
                  <c:v>15.836344</c:v>
                </c:pt>
                <c:pt idx="99033">
                  <c:v>15.832633000000001</c:v>
                </c:pt>
                <c:pt idx="99034">
                  <c:v>15.837624999999999</c:v>
                </c:pt>
                <c:pt idx="99035">
                  <c:v>15.839144000000001</c:v>
                </c:pt>
                <c:pt idx="99036">
                  <c:v>15.834361000000001</c:v>
                </c:pt>
                <c:pt idx="99037">
                  <c:v>15.837669999999999</c:v>
                </c:pt>
                <c:pt idx="99038">
                  <c:v>15.840357000000001</c:v>
                </c:pt>
                <c:pt idx="99039">
                  <c:v>15.836448000000001</c:v>
                </c:pt>
                <c:pt idx="99040">
                  <c:v>15.836658</c:v>
                </c:pt>
                <c:pt idx="99041">
                  <c:v>15.841446999999999</c:v>
                </c:pt>
                <c:pt idx="99042">
                  <c:v>15.841035999999999</c:v>
                </c:pt>
                <c:pt idx="99043">
                  <c:v>15.842548000000001</c:v>
                </c:pt>
                <c:pt idx="99044">
                  <c:v>15.845918999999999</c:v>
                </c:pt>
                <c:pt idx="99045">
                  <c:v>15.839604000000001</c:v>
                </c:pt>
                <c:pt idx="99046">
                  <c:v>15.835549</c:v>
                </c:pt>
                <c:pt idx="99047">
                  <c:v>15.840125</c:v>
                </c:pt>
                <c:pt idx="99048">
                  <c:v>15.842286999999999</c:v>
                </c:pt>
                <c:pt idx="99049">
                  <c:v>15.837046000000001</c:v>
                </c:pt>
                <c:pt idx="99050">
                  <c:v>15.835515000000001</c:v>
                </c:pt>
                <c:pt idx="99051">
                  <c:v>15.843277</c:v>
                </c:pt>
                <c:pt idx="99052">
                  <c:v>15.84375</c:v>
                </c:pt>
                <c:pt idx="99053">
                  <c:v>15.838825</c:v>
                </c:pt>
                <c:pt idx="99054">
                  <c:v>15.840191000000001</c:v>
                </c:pt>
                <c:pt idx="99055">
                  <c:v>15.842623</c:v>
                </c:pt>
                <c:pt idx="99056">
                  <c:v>15.841222999999999</c:v>
                </c:pt>
                <c:pt idx="99057">
                  <c:v>15.840471999999998</c:v>
                </c:pt>
                <c:pt idx="99058">
                  <c:v>15.843568999999999</c:v>
                </c:pt>
                <c:pt idx="99059">
                  <c:v>15.840337999999999</c:v>
                </c:pt>
                <c:pt idx="99060">
                  <c:v>15.83689</c:v>
                </c:pt>
                <c:pt idx="99061">
                  <c:v>15.845737</c:v>
                </c:pt>
                <c:pt idx="99062">
                  <c:v>15.845213999999999</c:v>
                </c:pt>
                <c:pt idx="99063">
                  <c:v>15.836925000000001</c:v>
                </c:pt>
                <c:pt idx="99064">
                  <c:v>15.844556000000001</c:v>
                </c:pt>
                <c:pt idx="99065">
                  <c:v>15.846526000000001</c:v>
                </c:pt>
                <c:pt idx="99066">
                  <c:v>15.835692000000002</c:v>
                </c:pt>
                <c:pt idx="99067">
                  <c:v>15.835718</c:v>
                </c:pt>
                <c:pt idx="99068">
                  <c:v>15.845441000000001</c:v>
                </c:pt>
                <c:pt idx="99069">
                  <c:v>15.845396000000001</c:v>
                </c:pt>
                <c:pt idx="99070">
                  <c:v>15.840793000000001</c:v>
                </c:pt>
                <c:pt idx="99071">
                  <c:v>15.844358</c:v>
                </c:pt>
                <c:pt idx="99072">
                  <c:v>15.846489999999999</c:v>
                </c:pt>
                <c:pt idx="99073">
                  <c:v>15.845714999999998</c:v>
                </c:pt>
                <c:pt idx="99074">
                  <c:v>15.847121999999999</c:v>
                </c:pt>
                <c:pt idx="99075">
                  <c:v>15.846753</c:v>
                </c:pt>
                <c:pt idx="99076">
                  <c:v>15.843454000000001</c:v>
                </c:pt>
                <c:pt idx="99077">
                  <c:v>15.848154000000001</c:v>
                </c:pt>
                <c:pt idx="99078">
                  <c:v>15.852696000000002</c:v>
                </c:pt>
                <c:pt idx="99079">
                  <c:v>15.842258999999999</c:v>
                </c:pt>
                <c:pt idx="99080">
                  <c:v>15.843774</c:v>
                </c:pt>
                <c:pt idx="99081">
                  <c:v>15.855813999999999</c:v>
                </c:pt>
                <c:pt idx="99082">
                  <c:v>15.849954</c:v>
                </c:pt>
                <c:pt idx="99083">
                  <c:v>15.845115</c:v>
                </c:pt>
                <c:pt idx="99084">
                  <c:v>15.849893000000002</c:v>
                </c:pt>
                <c:pt idx="99085">
                  <c:v>15.845911999999998</c:v>
                </c:pt>
                <c:pt idx="99086">
                  <c:v>15.839548000000001</c:v>
                </c:pt>
                <c:pt idx="99087">
                  <c:v>15.843579999999999</c:v>
                </c:pt>
                <c:pt idx="99088">
                  <c:v>15.845661</c:v>
                </c:pt>
                <c:pt idx="99089">
                  <c:v>15.837140999999999</c:v>
                </c:pt>
                <c:pt idx="99090">
                  <c:v>15.843615</c:v>
                </c:pt>
                <c:pt idx="99091">
                  <c:v>15.854934</c:v>
                </c:pt>
                <c:pt idx="99092">
                  <c:v>15.84741</c:v>
                </c:pt>
                <c:pt idx="99093">
                  <c:v>15.844303</c:v>
                </c:pt>
                <c:pt idx="99094">
                  <c:v>15.851866999999999</c:v>
                </c:pt>
                <c:pt idx="99095">
                  <c:v>15.852136000000002</c:v>
                </c:pt>
                <c:pt idx="99096">
                  <c:v>15.845589</c:v>
                </c:pt>
                <c:pt idx="99097">
                  <c:v>15.845834</c:v>
                </c:pt>
                <c:pt idx="99098">
                  <c:v>15.846057999999999</c:v>
                </c:pt>
                <c:pt idx="99099">
                  <c:v>15.843004000000001</c:v>
                </c:pt>
                <c:pt idx="99100">
                  <c:v>15.851980000000001</c:v>
                </c:pt>
                <c:pt idx="99101">
                  <c:v>15.855332000000001</c:v>
                </c:pt>
                <c:pt idx="99102">
                  <c:v>15.843779000000001</c:v>
                </c:pt>
                <c:pt idx="99103">
                  <c:v>15.844629000000001</c:v>
                </c:pt>
                <c:pt idx="99104">
                  <c:v>15.853359999999999</c:v>
                </c:pt>
                <c:pt idx="99105">
                  <c:v>15.848330000000001</c:v>
                </c:pt>
                <c:pt idx="99106">
                  <c:v>15.842134000000001</c:v>
                </c:pt>
                <c:pt idx="99107">
                  <c:v>15.848780999999999</c:v>
                </c:pt>
                <c:pt idx="99108">
                  <c:v>15.848171000000001</c:v>
                </c:pt>
                <c:pt idx="99109">
                  <c:v>15.843743</c:v>
                </c:pt>
                <c:pt idx="99110">
                  <c:v>15.853231000000001</c:v>
                </c:pt>
                <c:pt idx="99111">
                  <c:v>15.854406000000001</c:v>
                </c:pt>
                <c:pt idx="99112">
                  <c:v>15.848520000000001</c:v>
                </c:pt>
                <c:pt idx="99113">
                  <c:v>15.851371</c:v>
                </c:pt>
                <c:pt idx="99114">
                  <c:v>15.854531000000001</c:v>
                </c:pt>
                <c:pt idx="99115">
                  <c:v>15.853711000000001</c:v>
                </c:pt>
                <c:pt idx="99116">
                  <c:v>15.855360000000001</c:v>
                </c:pt>
                <c:pt idx="99117">
                  <c:v>15.862293999999999</c:v>
                </c:pt>
                <c:pt idx="99118">
                  <c:v>15.857863999999999</c:v>
                </c:pt>
                <c:pt idx="99119">
                  <c:v>15.851481</c:v>
                </c:pt>
                <c:pt idx="99120">
                  <c:v>15.854538999999999</c:v>
                </c:pt>
                <c:pt idx="99121">
                  <c:v>15.852492000000002</c:v>
                </c:pt>
                <c:pt idx="99122">
                  <c:v>15.851471</c:v>
                </c:pt>
                <c:pt idx="99123">
                  <c:v>15.854469999999999</c:v>
                </c:pt>
                <c:pt idx="99124">
                  <c:v>15.853933999999999</c:v>
                </c:pt>
                <c:pt idx="99125">
                  <c:v>15.850414000000001</c:v>
                </c:pt>
                <c:pt idx="99126">
                  <c:v>15.851562000000001</c:v>
                </c:pt>
                <c:pt idx="99127">
                  <c:v>15.856524</c:v>
                </c:pt>
                <c:pt idx="99128">
                  <c:v>15.852298999999999</c:v>
                </c:pt>
                <c:pt idx="99129">
                  <c:v>15.851541000000001</c:v>
                </c:pt>
                <c:pt idx="99130">
                  <c:v>15.855657999999998</c:v>
                </c:pt>
                <c:pt idx="99131">
                  <c:v>15.851385000000001</c:v>
                </c:pt>
                <c:pt idx="99132">
                  <c:v>15.848792</c:v>
                </c:pt>
                <c:pt idx="99133">
                  <c:v>15.854865</c:v>
                </c:pt>
                <c:pt idx="99134">
                  <c:v>15.857173</c:v>
                </c:pt>
                <c:pt idx="99135">
                  <c:v>15.849467000000001</c:v>
                </c:pt>
                <c:pt idx="99136">
                  <c:v>15.850014999999999</c:v>
                </c:pt>
                <c:pt idx="99137">
                  <c:v>15.857384</c:v>
                </c:pt>
                <c:pt idx="99138">
                  <c:v>15.854246</c:v>
                </c:pt>
                <c:pt idx="99139">
                  <c:v>15.851714000000001</c:v>
                </c:pt>
                <c:pt idx="99140">
                  <c:v>15.855422000000001</c:v>
                </c:pt>
                <c:pt idx="99141">
                  <c:v>15.855378000000002</c:v>
                </c:pt>
                <c:pt idx="99142">
                  <c:v>15.852882999999999</c:v>
                </c:pt>
                <c:pt idx="99143">
                  <c:v>15.855812</c:v>
                </c:pt>
                <c:pt idx="99144">
                  <c:v>15.859483000000001</c:v>
                </c:pt>
                <c:pt idx="99145">
                  <c:v>15.855118999999998</c:v>
                </c:pt>
                <c:pt idx="99146">
                  <c:v>15.854979</c:v>
                </c:pt>
                <c:pt idx="99147">
                  <c:v>15.856324000000001</c:v>
                </c:pt>
                <c:pt idx="99148">
                  <c:v>15.849364999999999</c:v>
                </c:pt>
                <c:pt idx="99149">
                  <c:v>15.849993999999999</c:v>
                </c:pt>
                <c:pt idx="99150">
                  <c:v>15.860576999999999</c:v>
                </c:pt>
                <c:pt idx="99151">
                  <c:v>15.860825999999999</c:v>
                </c:pt>
                <c:pt idx="99152">
                  <c:v>15.854388</c:v>
                </c:pt>
                <c:pt idx="99153">
                  <c:v>15.862024999999999</c:v>
                </c:pt>
                <c:pt idx="99154">
                  <c:v>15.865713</c:v>
                </c:pt>
                <c:pt idx="99155">
                  <c:v>15.853833000000002</c:v>
                </c:pt>
                <c:pt idx="99156">
                  <c:v>15.856643999999999</c:v>
                </c:pt>
                <c:pt idx="99157">
                  <c:v>15.865116</c:v>
                </c:pt>
                <c:pt idx="99158">
                  <c:v>15.858698</c:v>
                </c:pt>
                <c:pt idx="99159">
                  <c:v>15.858903999999999</c:v>
                </c:pt>
                <c:pt idx="99160">
                  <c:v>15.866064000000001</c:v>
                </c:pt>
                <c:pt idx="99161">
                  <c:v>15.860793000000001</c:v>
                </c:pt>
                <c:pt idx="99162">
                  <c:v>15.853479</c:v>
                </c:pt>
                <c:pt idx="99163">
                  <c:v>15.860797000000002</c:v>
                </c:pt>
                <c:pt idx="99164">
                  <c:v>15.863211</c:v>
                </c:pt>
                <c:pt idx="99165">
                  <c:v>15.854659999999999</c:v>
                </c:pt>
                <c:pt idx="99166">
                  <c:v>15.860184</c:v>
                </c:pt>
                <c:pt idx="99167">
                  <c:v>15.864577000000001</c:v>
                </c:pt>
                <c:pt idx="99168">
                  <c:v>15.857264000000001</c:v>
                </c:pt>
                <c:pt idx="99169">
                  <c:v>15.858632</c:v>
                </c:pt>
                <c:pt idx="99170">
                  <c:v>15.864874</c:v>
                </c:pt>
                <c:pt idx="99171">
                  <c:v>15.864687</c:v>
                </c:pt>
                <c:pt idx="99172">
                  <c:v>15.862978999999999</c:v>
                </c:pt>
                <c:pt idx="99173">
                  <c:v>15.862736999999999</c:v>
                </c:pt>
                <c:pt idx="99174">
                  <c:v>15.859625000000001</c:v>
                </c:pt>
                <c:pt idx="99175">
                  <c:v>15.858233999999999</c:v>
                </c:pt>
                <c:pt idx="99176">
                  <c:v>15.859680000000001</c:v>
                </c:pt>
                <c:pt idx="99177">
                  <c:v>15.857185000000001</c:v>
                </c:pt>
                <c:pt idx="99178">
                  <c:v>15.859870999999998</c:v>
                </c:pt>
                <c:pt idx="99179">
                  <c:v>15.867001999999999</c:v>
                </c:pt>
                <c:pt idx="99180">
                  <c:v>15.865400999999999</c:v>
                </c:pt>
                <c:pt idx="99181">
                  <c:v>15.856902999999999</c:v>
                </c:pt>
                <c:pt idx="99182">
                  <c:v>15.854327000000001</c:v>
                </c:pt>
                <c:pt idx="99183">
                  <c:v>15.861222999999999</c:v>
                </c:pt>
                <c:pt idx="99184">
                  <c:v>15.860942000000001</c:v>
                </c:pt>
                <c:pt idx="99185">
                  <c:v>15.857783000000001</c:v>
                </c:pt>
                <c:pt idx="99186">
                  <c:v>15.868863999999999</c:v>
                </c:pt>
                <c:pt idx="99187">
                  <c:v>15.869122000000001</c:v>
                </c:pt>
                <c:pt idx="99188">
                  <c:v>15.857503999999999</c:v>
                </c:pt>
                <c:pt idx="99189">
                  <c:v>15.860243000000001</c:v>
                </c:pt>
                <c:pt idx="99190">
                  <c:v>15.866503000000002</c:v>
                </c:pt>
                <c:pt idx="99191">
                  <c:v>15.862974000000001</c:v>
                </c:pt>
                <c:pt idx="99192">
                  <c:v>15.862732999999999</c:v>
                </c:pt>
                <c:pt idx="99193">
                  <c:v>15.867384999999999</c:v>
                </c:pt>
                <c:pt idx="99194">
                  <c:v>15.862755</c:v>
                </c:pt>
                <c:pt idx="99195">
                  <c:v>15.859414999999998</c:v>
                </c:pt>
                <c:pt idx="99196">
                  <c:v>15.864726000000001</c:v>
                </c:pt>
                <c:pt idx="99197">
                  <c:v>15.866178999999999</c:v>
                </c:pt>
                <c:pt idx="99198">
                  <c:v>15.864191999999999</c:v>
                </c:pt>
                <c:pt idx="99199">
                  <c:v>15.864552</c:v>
                </c:pt>
                <c:pt idx="99200">
                  <c:v>15.865098</c:v>
                </c:pt>
                <c:pt idx="99201">
                  <c:v>15.862589</c:v>
                </c:pt>
                <c:pt idx="99202">
                  <c:v>15.863389999999999</c:v>
                </c:pt>
                <c:pt idx="99203">
                  <c:v>15.868964999999999</c:v>
                </c:pt>
                <c:pt idx="99204">
                  <c:v>15.867801</c:v>
                </c:pt>
                <c:pt idx="99205">
                  <c:v>15.867388999999999</c:v>
                </c:pt>
                <c:pt idx="99206">
                  <c:v>15.873211999999999</c:v>
                </c:pt>
                <c:pt idx="99207">
                  <c:v>15.871735000000001</c:v>
                </c:pt>
                <c:pt idx="99208">
                  <c:v>15.864338</c:v>
                </c:pt>
                <c:pt idx="99209">
                  <c:v>15.868041000000002</c:v>
                </c:pt>
                <c:pt idx="99210">
                  <c:v>15.871825000000001</c:v>
                </c:pt>
                <c:pt idx="99211">
                  <c:v>15.862396</c:v>
                </c:pt>
                <c:pt idx="99212">
                  <c:v>15.862342999999999</c:v>
                </c:pt>
                <c:pt idx="99213">
                  <c:v>15.871202</c:v>
                </c:pt>
                <c:pt idx="99214">
                  <c:v>15.871091</c:v>
                </c:pt>
                <c:pt idx="99215">
                  <c:v>15.867208999999999</c:v>
                </c:pt>
                <c:pt idx="99216">
                  <c:v>15.866322</c:v>
                </c:pt>
                <c:pt idx="99217">
                  <c:v>15.866996</c:v>
                </c:pt>
                <c:pt idx="99218">
                  <c:v>15.866007</c:v>
                </c:pt>
                <c:pt idx="99219">
                  <c:v>15.869168999999999</c:v>
                </c:pt>
                <c:pt idx="99220">
                  <c:v>15.871241000000001</c:v>
                </c:pt>
                <c:pt idx="99221">
                  <c:v>15.867281999999999</c:v>
                </c:pt>
                <c:pt idx="99222">
                  <c:v>15.867885000000001</c:v>
                </c:pt>
                <c:pt idx="99223">
                  <c:v>15.868614000000001</c:v>
                </c:pt>
                <c:pt idx="99224">
                  <c:v>15.864187000000001</c:v>
                </c:pt>
                <c:pt idx="99225">
                  <c:v>15.866427000000002</c:v>
                </c:pt>
                <c:pt idx="99226">
                  <c:v>15.875695</c:v>
                </c:pt>
                <c:pt idx="99227">
                  <c:v>15.875785</c:v>
                </c:pt>
                <c:pt idx="99228">
                  <c:v>15.869465000000002</c:v>
                </c:pt>
                <c:pt idx="99229">
                  <c:v>15.874849999999999</c:v>
                </c:pt>
                <c:pt idx="99230">
                  <c:v>15.876116</c:v>
                </c:pt>
                <c:pt idx="99231">
                  <c:v>15.868772</c:v>
                </c:pt>
                <c:pt idx="99232">
                  <c:v>15.872636</c:v>
                </c:pt>
                <c:pt idx="99233">
                  <c:v>15.871265000000001</c:v>
                </c:pt>
                <c:pt idx="99234">
                  <c:v>15.860825999999999</c:v>
                </c:pt>
                <c:pt idx="99235">
                  <c:v>15.865154</c:v>
                </c:pt>
                <c:pt idx="99236">
                  <c:v>15.876503</c:v>
                </c:pt>
                <c:pt idx="99237">
                  <c:v>15.872973000000002</c:v>
                </c:pt>
                <c:pt idx="99238">
                  <c:v>15.866173</c:v>
                </c:pt>
                <c:pt idx="99239">
                  <c:v>15.871583999999999</c:v>
                </c:pt>
                <c:pt idx="99240">
                  <c:v>15.875668000000001</c:v>
                </c:pt>
                <c:pt idx="99241">
                  <c:v>15.872852999999999</c:v>
                </c:pt>
                <c:pt idx="99242">
                  <c:v>15.873747999999999</c:v>
                </c:pt>
                <c:pt idx="99243">
                  <c:v>15.875232</c:v>
                </c:pt>
                <c:pt idx="99244">
                  <c:v>15.871137999999998</c:v>
                </c:pt>
                <c:pt idx="99245">
                  <c:v>15.870455</c:v>
                </c:pt>
                <c:pt idx="99246">
                  <c:v>15.876418000000001</c:v>
                </c:pt>
                <c:pt idx="99247">
                  <c:v>15.873456999999998</c:v>
                </c:pt>
                <c:pt idx="99248">
                  <c:v>15.867184000000002</c:v>
                </c:pt>
                <c:pt idx="99249">
                  <c:v>15.876300000000001</c:v>
                </c:pt>
                <c:pt idx="99250">
                  <c:v>15.881159</c:v>
                </c:pt>
                <c:pt idx="99251">
                  <c:v>15.873760999999998</c:v>
                </c:pt>
                <c:pt idx="99252">
                  <c:v>15.873633999999999</c:v>
                </c:pt>
                <c:pt idx="99253">
                  <c:v>15.877284</c:v>
                </c:pt>
                <c:pt idx="99254">
                  <c:v>15.873301000000001</c:v>
                </c:pt>
                <c:pt idx="99255">
                  <c:v>15.868862</c:v>
                </c:pt>
                <c:pt idx="99256">
                  <c:v>15.872336000000001</c:v>
                </c:pt>
                <c:pt idx="99257">
                  <c:v>15.874331999999999</c:v>
                </c:pt>
                <c:pt idx="99258">
                  <c:v>15.872997999999999</c:v>
                </c:pt>
                <c:pt idx="99259">
                  <c:v>15.875765000000001</c:v>
                </c:pt>
                <c:pt idx="99260">
                  <c:v>15.876480999999998</c:v>
                </c:pt>
                <c:pt idx="99261">
                  <c:v>15.874053</c:v>
                </c:pt>
                <c:pt idx="99262">
                  <c:v>15.879113</c:v>
                </c:pt>
                <c:pt idx="99263">
                  <c:v>15.882458</c:v>
                </c:pt>
                <c:pt idx="99264">
                  <c:v>15.874400999999999</c:v>
                </c:pt>
                <c:pt idx="99265">
                  <c:v>15.872613999999999</c:v>
                </c:pt>
                <c:pt idx="99266">
                  <c:v>15.877548999999998</c:v>
                </c:pt>
                <c:pt idx="99267">
                  <c:v>15.872402000000001</c:v>
                </c:pt>
                <c:pt idx="99268">
                  <c:v>15.874980999999998</c:v>
                </c:pt>
                <c:pt idx="99269">
                  <c:v>15.884512999999998</c:v>
                </c:pt>
                <c:pt idx="99270">
                  <c:v>15.877298</c:v>
                </c:pt>
                <c:pt idx="99271">
                  <c:v>15.874110000000002</c:v>
                </c:pt>
                <c:pt idx="99272">
                  <c:v>15.880714000000001</c:v>
                </c:pt>
                <c:pt idx="99273">
                  <c:v>15.877113000000001</c:v>
                </c:pt>
                <c:pt idx="99274">
                  <c:v>15.873162000000001</c:v>
                </c:pt>
                <c:pt idx="99275">
                  <c:v>15.880331999999999</c:v>
                </c:pt>
                <c:pt idx="99276">
                  <c:v>15.883092000000001</c:v>
                </c:pt>
                <c:pt idx="99277">
                  <c:v>15.873916000000001</c:v>
                </c:pt>
                <c:pt idx="99278">
                  <c:v>15.873208000000002</c:v>
                </c:pt>
                <c:pt idx="99279">
                  <c:v>15.877148999999999</c:v>
                </c:pt>
                <c:pt idx="99280">
                  <c:v>15.874199000000001</c:v>
                </c:pt>
                <c:pt idx="99281">
                  <c:v>15.877358999999998</c:v>
                </c:pt>
                <c:pt idx="99282">
                  <c:v>15.882809000000002</c:v>
                </c:pt>
                <c:pt idx="99283">
                  <c:v>15.880043000000001</c:v>
                </c:pt>
                <c:pt idx="99284">
                  <c:v>15.875888</c:v>
                </c:pt>
                <c:pt idx="99285">
                  <c:v>15.878872000000001</c:v>
                </c:pt>
                <c:pt idx="99286">
                  <c:v>15.880625999999999</c:v>
                </c:pt>
                <c:pt idx="99287">
                  <c:v>15.878951000000001</c:v>
                </c:pt>
                <c:pt idx="99288">
                  <c:v>15.882594999999998</c:v>
                </c:pt>
                <c:pt idx="99289">
                  <c:v>15.882113</c:v>
                </c:pt>
                <c:pt idx="99290">
                  <c:v>15.878022000000001</c:v>
                </c:pt>
                <c:pt idx="99291">
                  <c:v>15.877745999999998</c:v>
                </c:pt>
                <c:pt idx="99292">
                  <c:v>15.880033999999998</c:v>
                </c:pt>
                <c:pt idx="99293">
                  <c:v>15.882394000000001</c:v>
                </c:pt>
                <c:pt idx="99294">
                  <c:v>15.879463000000001</c:v>
                </c:pt>
                <c:pt idx="99295">
                  <c:v>15.880583999999999</c:v>
                </c:pt>
                <c:pt idx="99296">
                  <c:v>15.883078000000001</c:v>
                </c:pt>
                <c:pt idx="99297">
                  <c:v>15.878477</c:v>
                </c:pt>
                <c:pt idx="99298">
                  <c:v>15.879798000000001</c:v>
                </c:pt>
                <c:pt idx="99299">
                  <c:v>15.883431999999999</c:v>
                </c:pt>
                <c:pt idx="99300">
                  <c:v>15.879218000000002</c:v>
                </c:pt>
                <c:pt idx="99301">
                  <c:v>15.879563000000001</c:v>
                </c:pt>
                <c:pt idx="99302">
                  <c:v>15.889216999999999</c:v>
                </c:pt>
                <c:pt idx="99303">
                  <c:v>15.889482000000001</c:v>
                </c:pt>
                <c:pt idx="99304">
                  <c:v>15.882933000000001</c:v>
                </c:pt>
                <c:pt idx="99305">
                  <c:v>15.888569</c:v>
                </c:pt>
                <c:pt idx="99306">
                  <c:v>15.890685999999999</c:v>
                </c:pt>
                <c:pt idx="99307">
                  <c:v>15.883431999999999</c:v>
                </c:pt>
                <c:pt idx="99308">
                  <c:v>15.884169</c:v>
                </c:pt>
                <c:pt idx="99309">
                  <c:v>15.885849</c:v>
                </c:pt>
                <c:pt idx="99310">
                  <c:v>15.882857999999999</c:v>
                </c:pt>
                <c:pt idx="99311">
                  <c:v>15.880282000000001</c:v>
                </c:pt>
                <c:pt idx="99312">
                  <c:v>15.881895</c:v>
                </c:pt>
                <c:pt idx="99313">
                  <c:v>15.885338000000001</c:v>
                </c:pt>
                <c:pt idx="99314">
                  <c:v>15.885494999999999</c:v>
                </c:pt>
                <c:pt idx="99315">
                  <c:v>15.886417999999999</c:v>
                </c:pt>
                <c:pt idx="99316">
                  <c:v>15.887370000000001</c:v>
                </c:pt>
                <c:pt idx="99317">
                  <c:v>15.884568999999999</c:v>
                </c:pt>
                <c:pt idx="99318">
                  <c:v>15.883308</c:v>
                </c:pt>
                <c:pt idx="99319">
                  <c:v>15.886479999999999</c:v>
                </c:pt>
                <c:pt idx="99320">
                  <c:v>15.884428</c:v>
                </c:pt>
                <c:pt idx="99321">
                  <c:v>15.880784999999999</c:v>
                </c:pt>
                <c:pt idx="99322">
                  <c:v>15.886146</c:v>
                </c:pt>
                <c:pt idx="99323">
                  <c:v>15.882004999999999</c:v>
                </c:pt>
                <c:pt idx="99324">
                  <c:v>15.87745</c:v>
                </c:pt>
                <c:pt idx="99325">
                  <c:v>15.889023000000002</c:v>
                </c:pt>
                <c:pt idx="99326">
                  <c:v>15.887415000000001</c:v>
                </c:pt>
                <c:pt idx="99327">
                  <c:v>15.87791</c:v>
                </c:pt>
                <c:pt idx="99328">
                  <c:v>15.887001000000001</c:v>
                </c:pt>
                <c:pt idx="99329">
                  <c:v>15.895026999999999</c:v>
                </c:pt>
                <c:pt idx="99330">
                  <c:v>15.887440000000002</c:v>
                </c:pt>
                <c:pt idx="99331">
                  <c:v>15.888583000000001</c:v>
                </c:pt>
                <c:pt idx="99332">
                  <c:v>15.896446000000001</c:v>
                </c:pt>
                <c:pt idx="99333">
                  <c:v>15.886710000000001</c:v>
                </c:pt>
                <c:pt idx="99334">
                  <c:v>15.884152</c:v>
                </c:pt>
                <c:pt idx="99335">
                  <c:v>15.891653000000002</c:v>
                </c:pt>
                <c:pt idx="99336">
                  <c:v>15.887136999999999</c:v>
                </c:pt>
                <c:pt idx="99337">
                  <c:v>15.885953000000001</c:v>
                </c:pt>
                <c:pt idx="99338">
                  <c:v>15.889593000000001</c:v>
                </c:pt>
                <c:pt idx="99339">
                  <c:v>15.890722</c:v>
                </c:pt>
                <c:pt idx="99340">
                  <c:v>15.890996999999999</c:v>
                </c:pt>
                <c:pt idx="99341">
                  <c:v>15.888456999999999</c:v>
                </c:pt>
                <c:pt idx="99342">
                  <c:v>15.886472999999999</c:v>
                </c:pt>
                <c:pt idx="99343">
                  <c:v>15.883303999999999</c:v>
                </c:pt>
                <c:pt idx="99344">
                  <c:v>15.883709</c:v>
                </c:pt>
                <c:pt idx="99345">
                  <c:v>15.887522000000001</c:v>
                </c:pt>
                <c:pt idx="99346">
                  <c:v>15.885196000000001</c:v>
                </c:pt>
                <c:pt idx="99347">
                  <c:v>15.885821</c:v>
                </c:pt>
                <c:pt idx="99348">
                  <c:v>15.893840000000001</c:v>
                </c:pt>
                <c:pt idx="99349">
                  <c:v>15.895671</c:v>
                </c:pt>
                <c:pt idx="99350">
                  <c:v>15.889220000000002</c:v>
                </c:pt>
                <c:pt idx="99351">
                  <c:v>15.893136999999999</c:v>
                </c:pt>
                <c:pt idx="99352">
                  <c:v>15.900798000000002</c:v>
                </c:pt>
                <c:pt idx="99353">
                  <c:v>15.895306000000001</c:v>
                </c:pt>
                <c:pt idx="99354">
                  <c:v>15.890539</c:v>
                </c:pt>
                <c:pt idx="99355">
                  <c:v>15.890633999999999</c:v>
                </c:pt>
                <c:pt idx="99356">
                  <c:v>15.890014999999998</c:v>
                </c:pt>
                <c:pt idx="99357">
                  <c:v>15.892167000000001</c:v>
                </c:pt>
                <c:pt idx="99358">
                  <c:v>15.891805000000002</c:v>
                </c:pt>
                <c:pt idx="99359">
                  <c:v>15.887594</c:v>
                </c:pt>
                <c:pt idx="99360">
                  <c:v>15.886948</c:v>
                </c:pt>
                <c:pt idx="99361">
                  <c:v>15.894839999999999</c:v>
                </c:pt>
                <c:pt idx="99362">
                  <c:v>15.897532999999999</c:v>
                </c:pt>
                <c:pt idx="99363">
                  <c:v>15.892285999999999</c:v>
                </c:pt>
                <c:pt idx="99364">
                  <c:v>15.894309</c:v>
                </c:pt>
                <c:pt idx="99365">
                  <c:v>15.896191999999999</c:v>
                </c:pt>
                <c:pt idx="99366">
                  <c:v>15.890469</c:v>
                </c:pt>
                <c:pt idx="99367">
                  <c:v>15.888507000000001</c:v>
                </c:pt>
                <c:pt idx="99368">
                  <c:v>15.893764999999998</c:v>
                </c:pt>
                <c:pt idx="99369">
                  <c:v>15.892536</c:v>
                </c:pt>
                <c:pt idx="99370">
                  <c:v>15.885663999999998</c:v>
                </c:pt>
                <c:pt idx="99371">
                  <c:v>15.893279</c:v>
                </c:pt>
                <c:pt idx="99372">
                  <c:v>15.899695000000001</c:v>
                </c:pt>
                <c:pt idx="99373">
                  <c:v>15.892785</c:v>
                </c:pt>
                <c:pt idx="99374">
                  <c:v>15.893169</c:v>
                </c:pt>
                <c:pt idx="99375">
                  <c:v>15.899553000000001</c:v>
                </c:pt>
                <c:pt idx="99376">
                  <c:v>15.898191000000001</c:v>
                </c:pt>
                <c:pt idx="99377">
                  <c:v>15.895303999999999</c:v>
                </c:pt>
                <c:pt idx="99378">
                  <c:v>15.900227999999998</c:v>
                </c:pt>
                <c:pt idx="99379">
                  <c:v>15.896864000000001</c:v>
                </c:pt>
                <c:pt idx="99380">
                  <c:v>15.888584000000002</c:v>
                </c:pt>
                <c:pt idx="99381">
                  <c:v>15.895745000000002</c:v>
                </c:pt>
                <c:pt idx="99382">
                  <c:v>15.898045</c:v>
                </c:pt>
                <c:pt idx="99383">
                  <c:v>15.889751</c:v>
                </c:pt>
                <c:pt idx="99384">
                  <c:v>15.893301999999998</c:v>
                </c:pt>
                <c:pt idx="99385">
                  <c:v>15.900323</c:v>
                </c:pt>
                <c:pt idx="99386">
                  <c:v>15.895569999999999</c:v>
                </c:pt>
                <c:pt idx="99387">
                  <c:v>15.896573</c:v>
                </c:pt>
                <c:pt idx="99388">
                  <c:v>15.905155000000001</c:v>
                </c:pt>
                <c:pt idx="99389">
                  <c:v>15.897582</c:v>
                </c:pt>
                <c:pt idx="99390">
                  <c:v>15.893279</c:v>
                </c:pt>
                <c:pt idx="99391">
                  <c:v>15.903801999999999</c:v>
                </c:pt>
                <c:pt idx="99392">
                  <c:v>15.902477000000001</c:v>
                </c:pt>
                <c:pt idx="99393">
                  <c:v>15.893288999999999</c:v>
                </c:pt>
                <c:pt idx="99394">
                  <c:v>15.893366</c:v>
                </c:pt>
                <c:pt idx="99395">
                  <c:v>15.896861999999999</c:v>
                </c:pt>
                <c:pt idx="99396">
                  <c:v>15.896127</c:v>
                </c:pt>
                <c:pt idx="99397">
                  <c:v>15.899878000000001</c:v>
                </c:pt>
                <c:pt idx="99398">
                  <c:v>15.904335</c:v>
                </c:pt>
                <c:pt idx="99399">
                  <c:v>15.893197000000001</c:v>
                </c:pt>
                <c:pt idx="99400">
                  <c:v>15.891915000000001</c:v>
                </c:pt>
                <c:pt idx="99401">
                  <c:v>15.90494</c:v>
                </c:pt>
                <c:pt idx="99402">
                  <c:v>15.899899000000001</c:v>
                </c:pt>
                <c:pt idx="99403">
                  <c:v>15.891432999999999</c:v>
                </c:pt>
                <c:pt idx="99404">
                  <c:v>15.897055999999999</c:v>
                </c:pt>
                <c:pt idx="99405">
                  <c:v>15.898104</c:v>
                </c:pt>
                <c:pt idx="99406">
                  <c:v>15.890864000000001</c:v>
                </c:pt>
                <c:pt idx="99407">
                  <c:v>15.898066</c:v>
                </c:pt>
                <c:pt idx="99408">
                  <c:v>15.910146000000001</c:v>
                </c:pt>
                <c:pt idx="99409">
                  <c:v>15.906162999999999</c:v>
                </c:pt>
                <c:pt idx="99410">
                  <c:v>15.901447999999998</c:v>
                </c:pt>
                <c:pt idx="99411">
                  <c:v>15.903782</c:v>
                </c:pt>
                <c:pt idx="99412">
                  <c:v>15.903306000000001</c:v>
                </c:pt>
                <c:pt idx="99413">
                  <c:v>15.901033999999999</c:v>
                </c:pt>
                <c:pt idx="99414">
                  <c:v>15.902622999999998</c:v>
                </c:pt>
                <c:pt idx="99415">
                  <c:v>15.903974999999999</c:v>
                </c:pt>
                <c:pt idx="99416">
                  <c:v>15.900683999999998</c:v>
                </c:pt>
                <c:pt idx="99417">
                  <c:v>15.902746</c:v>
                </c:pt>
                <c:pt idx="99418">
                  <c:v>15.908666</c:v>
                </c:pt>
                <c:pt idx="99419">
                  <c:v>15.902577999999998</c:v>
                </c:pt>
                <c:pt idx="99420">
                  <c:v>15.898319000000001</c:v>
                </c:pt>
                <c:pt idx="99421">
                  <c:v>15.902923999999999</c:v>
                </c:pt>
                <c:pt idx="99422">
                  <c:v>15.901395000000001</c:v>
                </c:pt>
                <c:pt idx="99423">
                  <c:v>15.897860000000001</c:v>
                </c:pt>
                <c:pt idx="99424">
                  <c:v>15.902248</c:v>
                </c:pt>
                <c:pt idx="99425">
                  <c:v>15.902576</c:v>
                </c:pt>
                <c:pt idx="99426">
                  <c:v>15.895157000000001</c:v>
                </c:pt>
                <c:pt idx="99427">
                  <c:v>15.900276999999999</c:v>
                </c:pt>
                <c:pt idx="99428">
                  <c:v>15.909008</c:v>
                </c:pt>
                <c:pt idx="99429">
                  <c:v>15.904232</c:v>
                </c:pt>
                <c:pt idx="99430">
                  <c:v>15.900874000000002</c:v>
                </c:pt>
                <c:pt idx="99431">
                  <c:v>15.903542999999999</c:v>
                </c:pt>
                <c:pt idx="99432">
                  <c:v>15.901116999999999</c:v>
                </c:pt>
                <c:pt idx="99433">
                  <c:v>15.899284999999999</c:v>
                </c:pt>
                <c:pt idx="99434">
                  <c:v>15.908010000000001</c:v>
                </c:pt>
                <c:pt idx="99435">
                  <c:v>15.908821</c:v>
                </c:pt>
                <c:pt idx="99436">
                  <c:v>15.900623</c:v>
                </c:pt>
                <c:pt idx="99437">
                  <c:v>15.903756000000001</c:v>
                </c:pt>
                <c:pt idx="99438">
                  <c:v>15.905208999999999</c:v>
                </c:pt>
                <c:pt idx="99439">
                  <c:v>15.901831999999999</c:v>
                </c:pt>
                <c:pt idx="99440">
                  <c:v>15.905587000000001</c:v>
                </c:pt>
                <c:pt idx="99441">
                  <c:v>15.908566</c:v>
                </c:pt>
                <c:pt idx="99442">
                  <c:v>15.90307</c:v>
                </c:pt>
                <c:pt idx="99443">
                  <c:v>15.900061999999998</c:v>
                </c:pt>
                <c:pt idx="99444">
                  <c:v>15.909794000000002</c:v>
                </c:pt>
                <c:pt idx="99445">
                  <c:v>15.911408999999999</c:v>
                </c:pt>
                <c:pt idx="99446">
                  <c:v>15.90455</c:v>
                </c:pt>
                <c:pt idx="99447">
                  <c:v>15.908936000000001</c:v>
                </c:pt>
                <c:pt idx="99448">
                  <c:v>15.911738</c:v>
                </c:pt>
                <c:pt idx="99449">
                  <c:v>15.909016000000001</c:v>
                </c:pt>
                <c:pt idx="99450">
                  <c:v>15.909331999999999</c:v>
                </c:pt>
                <c:pt idx="99451">
                  <c:v>15.910651999999999</c:v>
                </c:pt>
                <c:pt idx="99452">
                  <c:v>15.907785000000001</c:v>
                </c:pt>
                <c:pt idx="99453">
                  <c:v>15.907719</c:v>
                </c:pt>
                <c:pt idx="99454">
                  <c:v>15.911049999999999</c:v>
                </c:pt>
                <c:pt idx="99455">
                  <c:v>15.905548</c:v>
                </c:pt>
                <c:pt idx="99456">
                  <c:v>15.906005</c:v>
                </c:pt>
                <c:pt idx="99457">
                  <c:v>15.912120999999999</c:v>
                </c:pt>
                <c:pt idx="99458">
                  <c:v>15.906763000000002</c:v>
                </c:pt>
                <c:pt idx="99459">
                  <c:v>15.904883000000002</c:v>
                </c:pt>
                <c:pt idx="99460">
                  <c:v>15.911352000000001</c:v>
                </c:pt>
                <c:pt idx="99461">
                  <c:v>15.912714999999999</c:v>
                </c:pt>
                <c:pt idx="99462">
                  <c:v>15.908245999999998</c:v>
                </c:pt>
                <c:pt idx="99463">
                  <c:v>15.907820000000001</c:v>
                </c:pt>
                <c:pt idx="99464">
                  <c:v>15.909057000000001</c:v>
                </c:pt>
                <c:pt idx="99465">
                  <c:v>15.905906999999999</c:v>
                </c:pt>
                <c:pt idx="99466">
                  <c:v>15.907952999999999</c:v>
                </c:pt>
                <c:pt idx="99467">
                  <c:v>15.907744000000001</c:v>
                </c:pt>
                <c:pt idx="99468">
                  <c:v>15.900172999999999</c:v>
                </c:pt>
                <c:pt idx="99469">
                  <c:v>15.906210999999999</c:v>
                </c:pt>
                <c:pt idx="99470">
                  <c:v>15.918752999999999</c:v>
                </c:pt>
                <c:pt idx="99471">
                  <c:v>15.915292000000001</c:v>
                </c:pt>
                <c:pt idx="99472">
                  <c:v>15.907768000000001</c:v>
                </c:pt>
                <c:pt idx="99473">
                  <c:v>15.916281999999999</c:v>
                </c:pt>
                <c:pt idx="99474">
                  <c:v>15.920055000000001</c:v>
                </c:pt>
                <c:pt idx="99475">
                  <c:v>15.910589999999999</c:v>
                </c:pt>
                <c:pt idx="99476">
                  <c:v>15.912792</c:v>
                </c:pt>
                <c:pt idx="99477">
                  <c:v>15.914172000000001</c:v>
                </c:pt>
                <c:pt idx="99478">
                  <c:v>15.907482999999999</c:v>
                </c:pt>
                <c:pt idx="99479">
                  <c:v>15.908567000000001</c:v>
                </c:pt>
                <c:pt idx="99480">
                  <c:v>15.913588000000001</c:v>
                </c:pt>
                <c:pt idx="99481">
                  <c:v>15.911504000000001</c:v>
                </c:pt>
                <c:pt idx="99482">
                  <c:v>15.903338000000002</c:v>
                </c:pt>
                <c:pt idx="99483">
                  <c:v>15.906288</c:v>
                </c:pt>
                <c:pt idx="99484">
                  <c:v>15.913132999999998</c:v>
                </c:pt>
                <c:pt idx="99485">
                  <c:v>15.909880000000001</c:v>
                </c:pt>
                <c:pt idx="99486">
                  <c:v>15.908733000000002</c:v>
                </c:pt>
                <c:pt idx="99487">
                  <c:v>15.910917000000001</c:v>
                </c:pt>
                <c:pt idx="99488">
                  <c:v>15.914349000000001</c:v>
                </c:pt>
                <c:pt idx="99489">
                  <c:v>15.917812999999999</c:v>
                </c:pt>
                <c:pt idx="99490">
                  <c:v>15.918288</c:v>
                </c:pt>
                <c:pt idx="99491">
                  <c:v>15.912624999999998</c:v>
                </c:pt>
                <c:pt idx="99492">
                  <c:v>15.911348</c:v>
                </c:pt>
                <c:pt idx="99493">
                  <c:v>15.916577</c:v>
                </c:pt>
                <c:pt idx="99494">
                  <c:v>15.911549000000001</c:v>
                </c:pt>
                <c:pt idx="99495">
                  <c:v>15.908965999999999</c:v>
                </c:pt>
                <c:pt idx="99496">
                  <c:v>15.918599</c:v>
                </c:pt>
                <c:pt idx="99497">
                  <c:v>15.919799000000001</c:v>
                </c:pt>
                <c:pt idx="99498">
                  <c:v>15.910740000000001</c:v>
                </c:pt>
                <c:pt idx="99499">
                  <c:v>15.91066</c:v>
                </c:pt>
                <c:pt idx="99500">
                  <c:v>15.919535</c:v>
                </c:pt>
                <c:pt idx="99501">
                  <c:v>15.917078</c:v>
                </c:pt>
                <c:pt idx="99502">
                  <c:v>15.914919999999999</c:v>
                </c:pt>
                <c:pt idx="99503">
                  <c:v>15.919618</c:v>
                </c:pt>
                <c:pt idx="99504">
                  <c:v>15.914285</c:v>
                </c:pt>
                <c:pt idx="99505">
                  <c:v>15.909400999999999</c:v>
                </c:pt>
                <c:pt idx="99506">
                  <c:v>15.913540999999999</c:v>
                </c:pt>
                <c:pt idx="99507">
                  <c:v>15.916136999999999</c:v>
                </c:pt>
                <c:pt idx="99508">
                  <c:v>15.917569</c:v>
                </c:pt>
                <c:pt idx="99509">
                  <c:v>15.919886999999999</c:v>
                </c:pt>
                <c:pt idx="99510">
                  <c:v>15.921340000000001</c:v>
                </c:pt>
                <c:pt idx="99511">
                  <c:v>15.920753999999999</c:v>
                </c:pt>
                <c:pt idx="99512">
                  <c:v>15.918410999999999</c:v>
                </c:pt>
                <c:pt idx="99513">
                  <c:v>15.915965</c:v>
                </c:pt>
                <c:pt idx="99514">
                  <c:v>15.917936000000001</c:v>
                </c:pt>
                <c:pt idx="99515">
                  <c:v>15.922111999999998</c:v>
                </c:pt>
                <c:pt idx="99516">
                  <c:v>15.920563000000001</c:v>
                </c:pt>
                <c:pt idx="99517">
                  <c:v>15.918451000000001</c:v>
                </c:pt>
                <c:pt idx="99518">
                  <c:v>15.914542999999998</c:v>
                </c:pt>
                <c:pt idx="99519">
                  <c:v>15.914366000000001</c:v>
                </c:pt>
                <c:pt idx="99520">
                  <c:v>15.921661</c:v>
                </c:pt>
                <c:pt idx="99521">
                  <c:v>15.919516999999999</c:v>
                </c:pt>
                <c:pt idx="99522">
                  <c:v>15.919559</c:v>
                </c:pt>
                <c:pt idx="99523">
                  <c:v>15.929144999999998</c:v>
                </c:pt>
                <c:pt idx="99524">
                  <c:v>15.925160999999999</c:v>
                </c:pt>
                <c:pt idx="99525">
                  <c:v>15.916554000000001</c:v>
                </c:pt>
                <c:pt idx="99526">
                  <c:v>15.919723999999999</c:v>
                </c:pt>
                <c:pt idx="99527">
                  <c:v>15.922668999999999</c:v>
                </c:pt>
                <c:pt idx="99528">
                  <c:v>15.916806000000001</c:v>
                </c:pt>
                <c:pt idx="99529">
                  <c:v>15.916495000000001</c:v>
                </c:pt>
                <c:pt idx="99530">
                  <c:v>15.921177</c:v>
                </c:pt>
                <c:pt idx="99531">
                  <c:v>15.915725999999999</c:v>
                </c:pt>
                <c:pt idx="99532">
                  <c:v>15.916340000000002</c:v>
                </c:pt>
                <c:pt idx="99533">
                  <c:v>15.921375999999999</c:v>
                </c:pt>
                <c:pt idx="99534">
                  <c:v>15.919982999999998</c:v>
                </c:pt>
                <c:pt idx="99535">
                  <c:v>15.922547000000002</c:v>
                </c:pt>
                <c:pt idx="99536">
                  <c:v>15.926621999999998</c:v>
                </c:pt>
                <c:pt idx="99537">
                  <c:v>15.924502</c:v>
                </c:pt>
                <c:pt idx="99538">
                  <c:v>15.918897000000001</c:v>
                </c:pt>
                <c:pt idx="99539">
                  <c:v>15.922165</c:v>
                </c:pt>
                <c:pt idx="99540">
                  <c:v>15.924617999999999</c:v>
                </c:pt>
                <c:pt idx="99541">
                  <c:v>15.915856000000002</c:v>
                </c:pt>
                <c:pt idx="99542">
                  <c:v>15.917884999999998</c:v>
                </c:pt>
                <c:pt idx="99543">
                  <c:v>15.923788999999999</c:v>
                </c:pt>
                <c:pt idx="99544">
                  <c:v>15.919568999999999</c:v>
                </c:pt>
                <c:pt idx="99545">
                  <c:v>15.922013</c:v>
                </c:pt>
                <c:pt idx="99546">
                  <c:v>15.930717000000001</c:v>
                </c:pt>
                <c:pt idx="99547">
                  <c:v>15.925989000000001</c:v>
                </c:pt>
                <c:pt idx="99548">
                  <c:v>15.918133000000001</c:v>
                </c:pt>
                <c:pt idx="99549">
                  <c:v>15.922998</c:v>
                </c:pt>
                <c:pt idx="99550">
                  <c:v>15.923417000000001</c:v>
                </c:pt>
                <c:pt idx="99551">
                  <c:v>15.919597</c:v>
                </c:pt>
                <c:pt idx="99552">
                  <c:v>15.924154999999999</c:v>
                </c:pt>
                <c:pt idx="99553">
                  <c:v>15.925446999999998</c:v>
                </c:pt>
                <c:pt idx="99554">
                  <c:v>15.923753999999999</c:v>
                </c:pt>
                <c:pt idx="99555">
                  <c:v>15.926296000000001</c:v>
                </c:pt>
                <c:pt idx="99556">
                  <c:v>15.929181</c:v>
                </c:pt>
                <c:pt idx="99557">
                  <c:v>15.925317</c:v>
                </c:pt>
                <c:pt idx="99558">
                  <c:v>15.922709000000001</c:v>
                </c:pt>
                <c:pt idx="99559">
                  <c:v>15.929507000000001</c:v>
                </c:pt>
                <c:pt idx="99560">
                  <c:v>15.928374999999999</c:v>
                </c:pt>
                <c:pt idx="99561">
                  <c:v>15.925042999999999</c:v>
                </c:pt>
                <c:pt idx="99562">
                  <c:v>15.928284000000001</c:v>
                </c:pt>
                <c:pt idx="99563">
                  <c:v>15.925274000000002</c:v>
                </c:pt>
                <c:pt idx="99564">
                  <c:v>15.923898999999999</c:v>
                </c:pt>
                <c:pt idx="99565">
                  <c:v>15.922844999999999</c:v>
                </c:pt>
                <c:pt idx="99566">
                  <c:v>15.917099</c:v>
                </c:pt>
                <c:pt idx="99567">
                  <c:v>15.918481</c:v>
                </c:pt>
                <c:pt idx="99568">
                  <c:v>15.927406999999999</c:v>
                </c:pt>
                <c:pt idx="99569">
                  <c:v>15.930432</c:v>
                </c:pt>
                <c:pt idx="99570">
                  <c:v>15.927424999999999</c:v>
                </c:pt>
                <c:pt idx="99571">
                  <c:v>15.929324000000001</c:v>
                </c:pt>
                <c:pt idx="99572">
                  <c:v>15.931998</c:v>
                </c:pt>
                <c:pt idx="99573">
                  <c:v>15.930484</c:v>
                </c:pt>
                <c:pt idx="99574">
                  <c:v>15.928145000000001</c:v>
                </c:pt>
                <c:pt idx="99575">
                  <c:v>15.927782000000001</c:v>
                </c:pt>
                <c:pt idx="99576">
                  <c:v>15.924958</c:v>
                </c:pt>
                <c:pt idx="99577">
                  <c:v>15.920945</c:v>
                </c:pt>
                <c:pt idx="99578">
                  <c:v>15.929324999999999</c:v>
                </c:pt>
                <c:pt idx="99579">
                  <c:v>15.931467999999999</c:v>
                </c:pt>
                <c:pt idx="99580">
                  <c:v>15.920627</c:v>
                </c:pt>
                <c:pt idx="99581">
                  <c:v>15.92916</c:v>
                </c:pt>
                <c:pt idx="99582">
                  <c:v>15.938088</c:v>
                </c:pt>
                <c:pt idx="99583">
                  <c:v>15.931576</c:v>
                </c:pt>
                <c:pt idx="99584">
                  <c:v>15.931448</c:v>
                </c:pt>
                <c:pt idx="99585">
                  <c:v>15.931761000000002</c:v>
                </c:pt>
                <c:pt idx="99586">
                  <c:v>15.928425000000001</c:v>
                </c:pt>
                <c:pt idx="99587">
                  <c:v>15.930287</c:v>
                </c:pt>
                <c:pt idx="99588">
                  <c:v>15.932548000000001</c:v>
                </c:pt>
                <c:pt idx="99589">
                  <c:v>15.926304999999999</c:v>
                </c:pt>
                <c:pt idx="99590">
                  <c:v>15.923998000000001</c:v>
                </c:pt>
                <c:pt idx="99591">
                  <c:v>15.930461999999999</c:v>
                </c:pt>
                <c:pt idx="99592">
                  <c:v>15.931047</c:v>
                </c:pt>
                <c:pt idx="99593">
                  <c:v>15.930406000000001</c:v>
                </c:pt>
                <c:pt idx="99594">
                  <c:v>15.934156999999999</c:v>
                </c:pt>
                <c:pt idx="99595">
                  <c:v>15.934379</c:v>
                </c:pt>
                <c:pt idx="99596">
                  <c:v>15.929074</c:v>
                </c:pt>
                <c:pt idx="99597">
                  <c:v>15.928623999999999</c:v>
                </c:pt>
                <c:pt idx="99598">
                  <c:v>15.935963999999998</c:v>
                </c:pt>
                <c:pt idx="99599">
                  <c:v>15.935587000000002</c:v>
                </c:pt>
                <c:pt idx="99600">
                  <c:v>15.933754</c:v>
                </c:pt>
                <c:pt idx="99601">
                  <c:v>15.936608</c:v>
                </c:pt>
                <c:pt idx="99602">
                  <c:v>15.932158000000001</c:v>
                </c:pt>
                <c:pt idx="99603">
                  <c:v>15.929539999999999</c:v>
                </c:pt>
                <c:pt idx="99604">
                  <c:v>15.933274000000001</c:v>
                </c:pt>
                <c:pt idx="99605">
                  <c:v>15.935706</c:v>
                </c:pt>
                <c:pt idx="99606">
                  <c:v>15.933112999999999</c:v>
                </c:pt>
                <c:pt idx="99607">
                  <c:v>15.932162000000002</c:v>
                </c:pt>
                <c:pt idx="99608">
                  <c:v>15.934282</c:v>
                </c:pt>
                <c:pt idx="99609">
                  <c:v>15.931407</c:v>
                </c:pt>
                <c:pt idx="99610">
                  <c:v>15.931913000000002</c:v>
                </c:pt>
                <c:pt idx="99611">
                  <c:v>15.935752999999998</c:v>
                </c:pt>
                <c:pt idx="99612">
                  <c:v>15.931757999999999</c:v>
                </c:pt>
                <c:pt idx="99613">
                  <c:v>15.927229000000001</c:v>
                </c:pt>
                <c:pt idx="99614">
                  <c:v>15.930630000000001</c:v>
                </c:pt>
                <c:pt idx="99615">
                  <c:v>15.931314</c:v>
                </c:pt>
                <c:pt idx="99616">
                  <c:v>15.925134</c:v>
                </c:pt>
                <c:pt idx="99617">
                  <c:v>15.933408</c:v>
                </c:pt>
                <c:pt idx="99618">
                  <c:v>15.945906999999998</c:v>
                </c:pt>
                <c:pt idx="99619">
                  <c:v>15.939536</c:v>
                </c:pt>
                <c:pt idx="99620">
                  <c:v>15.936536</c:v>
                </c:pt>
                <c:pt idx="99621">
                  <c:v>15.941880999999999</c:v>
                </c:pt>
                <c:pt idx="99622">
                  <c:v>15.940832</c:v>
                </c:pt>
                <c:pt idx="99623">
                  <c:v>15.940538</c:v>
                </c:pt>
                <c:pt idx="99624">
                  <c:v>15.945530000000002</c:v>
                </c:pt>
                <c:pt idx="99625">
                  <c:v>15.943636000000001</c:v>
                </c:pt>
                <c:pt idx="99626">
                  <c:v>15.934712999999999</c:v>
                </c:pt>
                <c:pt idx="99627">
                  <c:v>15.936518</c:v>
                </c:pt>
                <c:pt idx="99628">
                  <c:v>15.940232999999999</c:v>
                </c:pt>
                <c:pt idx="99629">
                  <c:v>15.937252999999998</c:v>
                </c:pt>
                <c:pt idx="99630">
                  <c:v>15.939699999999998</c:v>
                </c:pt>
                <c:pt idx="99631">
                  <c:v>15.940329999999999</c:v>
                </c:pt>
                <c:pt idx="99632">
                  <c:v>15.935873000000001</c:v>
                </c:pt>
                <c:pt idx="99633">
                  <c:v>15.940909999999999</c:v>
                </c:pt>
                <c:pt idx="99634">
                  <c:v>15.946117999999998</c:v>
                </c:pt>
                <c:pt idx="99635">
                  <c:v>15.934327</c:v>
                </c:pt>
                <c:pt idx="99636">
                  <c:v>15.928974</c:v>
                </c:pt>
                <c:pt idx="99637">
                  <c:v>15.941306000000001</c:v>
                </c:pt>
                <c:pt idx="99638">
                  <c:v>15.940079000000001</c:v>
                </c:pt>
                <c:pt idx="99639">
                  <c:v>15.932767999999999</c:v>
                </c:pt>
                <c:pt idx="99640">
                  <c:v>15.941298</c:v>
                </c:pt>
                <c:pt idx="99641">
                  <c:v>15.944651</c:v>
                </c:pt>
                <c:pt idx="99642">
                  <c:v>15.939112999999999</c:v>
                </c:pt>
                <c:pt idx="99643">
                  <c:v>15.942270000000001</c:v>
                </c:pt>
                <c:pt idx="99644">
                  <c:v>15.947526</c:v>
                </c:pt>
                <c:pt idx="99645">
                  <c:v>15.941746999999999</c:v>
                </c:pt>
                <c:pt idx="99646">
                  <c:v>15.937425000000001</c:v>
                </c:pt>
                <c:pt idx="99647">
                  <c:v>15.943069999999999</c:v>
                </c:pt>
                <c:pt idx="99648">
                  <c:v>15.940253999999999</c:v>
                </c:pt>
                <c:pt idx="99649">
                  <c:v>15.934913000000002</c:v>
                </c:pt>
                <c:pt idx="99650">
                  <c:v>15.939352</c:v>
                </c:pt>
                <c:pt idx="99651">
                  <c:v>15.939140999999999</c:v>
                </c:pt>
                <c:pt idx="99652">
                  <c:v>15.932683000000001</c:v>
                </c:pt>
                <c:pt idx="99653">
                  <c:v>15.935047999999998</c:v>
                </c:pt>
                <c:pt idx="99654">
                  <c:v>15.940449000000001</c:v>
                </c:pt>
                <c:pt idx="99655">
                  <c:v>15.935428000000002</c:v>
                </c:pt>
                <c:pt idx="99656">
                  <c:v>15.933800000000002</c:v>
                </c:pt>
                <c:pt idx="99657">
                  <c:v>15.938966000000001</c:v>
                </c:pt>
                <c:pt idx="99658">
                  <c:v>15.938067</c:v>
                </c:pt>
                <c:pt idx="99659">
                  <c:v>15.938338999999999</c:v>
                </c:pt>
                <c:pt idx="99660">
                  <c:v>15.938575</c:v>
                </c:pt>
                <c:pt idx="99661">
                  <c:v>15.937180999999999</c:v>
                </c:pt>
                <c:pt idx="99662">
                  <c:v>15.939902</c:v>
                </c:pt>
                <c:pt idx="99663">
                  <c:v>15.941503000000001</c:v>
                </c:pt>
                <c:pt idx="99664">
                  <c:v>15.942910999999999</c:v>
                </c:pt>
                <c:pt idx="99665">
                  <c:v>15.942948999999999</c:v>
                </c:pt>
                <c:pt idx="99666">
                  <c:v>15.949048000000001</c:v>
                </c:pt>
                <c:pt idx="99667">
                  <c:v>15.954882000000001</c:v>
                </c:pt>
                <c:pt idx="99668">
                  <c:v>15.945699999999999</c:v>
                </c:pt>
                <c:pt idx="99669">
                  <c:v>15.941856000000001</c:v>
                </c:pt>
                <c:pt idx="99670">
                  <c:v>15.947313000000001</c:v>
                </c:pt>
                <c:pt idx="99671">
                  <c:v>15.944879</c:v>
                </c:pt>
                <c:pt idx="99672">
                  <c:v>15.937023</c:v>
                </c:pt>
                <c:pt idx="99673">
                  <c:v>15.935777000000002</c:v>
                </c:pt>
                <c:pt idx="99674">
                  <c:v>15.940051</c:v>
                </c:pt>
                <c:pt idx="99675">
                  <c:v>15.939622</c:v>
                </c:pt>
                <c:pt idx="99676">
                  <c:v>15.947851</c:v>
                </c:pt>
                <c:pt idx="99677">
                  <c:v>15.956517999999999</c:v>
                </c:pt>
                <c:pt idx="99678">
                  <c:v>15.947987999999999</c:v>
                </c:pt>
                <c:pt idx="99679">
                  <c:v>15.939927999999998</c:v>
                </c:pt>
                <c:pt idx="99680">
                  <c:v>15.942997999999999</c:v>
                </c:pt>
                <c:pt idx="99681">
                  <c:v>15.947348999999999</c:v>
                </c:pt>
                <c:pt idx="99682">
                  <c:v>15.946611999999998</c:v>
                </c:pt>
                <c:pt idx="99683">
                  <c:v>15.946546999999999</c:v>
                </c:pt>
                <c:pt idx="99684">
                  <c:v>15.944481</c:v>
                </c:pt>
                <c:pt idx="99685">
                  <c:v>15.941246</c:v>
                </c:pt>
                <c:pt idx="99686">
                  <c:v>15.946415999999999</c:v>
                </c:pt>
                <c:pt idx="99687">
                  <c:v>15.948402999999999</c:v>
                </c:pt>
                <c:pt idx="99688">
                  <c:v>15.945502000000001</c:v>
                </c:pt>
                <c:pt idx="99689">
                  <c:v>15.949757999999999</c:v>
                </c:pt>
                <c:pt idx="99690">
                  <c:v>15.954847000000001</c:v>
                </c:pt>
                <c:pt idx="99691">
                  <c:v>15.947320999999999</c:v>
                </c:pt>
                <c:pt idx="99692">
                  <c:v>15.940344</c:v>
                </c:pt>
                <c:pt idx="99693">
                  <c:v>15.947576000000002</c:v>
                </c:pt>
                <c:pt idx="99694">
                  <c:v>15.947030000000002</c:v>
                </c:pt>
                <c:pt idx="99695">
                  <c:v>15.94088</c:v>
                </c:pt>
                <c:pt idx="99696">
                  <c:v>15.949435000000001</c:v>
                </c:pt>
                <c:pt idx="99697">
                  <c:v>15.953302999999998</c:v>
                </c:pt>
                <c:pt idx="99698">
                  <c:v>15.946171</c:v>
                </c:pt>
                <c:pt idx="99699">
                  <c:v>15.941951</c:v>
                </c:pt>
                <c:pt idx="99700">
                  <c:v>15.942733</c:v>
                </c:pt>
                <c:pt idx="99701">
                  <c:v>15.948242</c:v>
                </c:pt>
                <c:pt idx="99702">
                  <c:v>15.952976</c:v>
                </c:pt>
                <c:pt idx="99703">
                  <c:v>15.951805</c:v>
                </c:pt>
                <c:pt idx="99704">
                  <c:v>15.950706</c:v>
                </c:pt>
                <c:pt idx="99705">
                  <c:v>15.953641000000001</c:v>
                </c:pt>
                <c:pt idx="99706">
                  <c:v>15.951640000000001</c:v>
                </c:pt>
                <c:pt idx="99707">
                  <c:v>15.949231999999999</c:v>
                </c:pt>
                <c:pt idx="99708">
                  <c:v>15.955248000000001</c:v>
                </c:pt>
                <c:pt idx="99709">
                  <c:v>15.953835999999999</c:v>
                </c:pt>
                <c:pt idx="99710">
                  <c:v>15.948015999999999</c:v>
                </c:pt>
                <c:pt idx="99711">
                  <c:v>15.950844</c:v>
                </c:pt>
                <c:pt idx="99712">
                  <c:v>15.953948</c:v>
                </c:pt>
                <c:pt idx="99713">
                  <c:v>15.95138</c:v>
                </c:pt>
                <c:pt idx="99714">
                  <c:v>15.947044000000002</c:v>
                </c:pt>
                <c:pt idx="99715">
                  <c:v>15.948951000000001</c:v>
                </c:pt>
                <c:pt idx="99716">
                  <c:v>15.950890000000001</c:v>
                </c:pt>
                <c:pt idx="99717">
                  <c:v>15.947187</c:v>
                </c:pt>
                <c:pt idx="99718">
                  <c:v>15.947088999999998</c:v>
                </c:pt>
                <c:pt idx="99719">
                  <c:v>15.951644000000002</c:v>
                </c:pt>
                <c:pt idx="99720">
                  <c:v>15.951452</c:v>
                </c:pt>
                <c:pt idx="99721">
                  <c:v>15.943536000000002</c:v>
                </c:pt>
                <c:pt idx="99722">
                  <c:v>15.95157</c:v>
                </c:pt>
                <c:pt idx="99723">
                  <c:v>15.963956</c:v>
                </c:pt>
                <c:pt idx="99724">
                  <c:v>15.953757</c:v>
                </c:pt>
                <c:pt idx="99725">
                  <c:v>15.950742000000002</c:v>
                </c:pt>
                <c:pt idx="99726">
                  <c:v>15.960224</c:v>
                </c:pt>
                <c:pt idx="99727">
                  <c:v>15.963035000000001</c:v>
                </c:pt>
                <c:pt idx="99728">
                  <c:v>15.958570000000002</c:v>
                </c:pt>
                <c:pt idx="99729">
                  <c:v>15.953904000000001</c:v>
                </c:pt>
                <c:pt idx="99730">
                  <c:v>15.956786999999998</c:v>
                </c:pt>
                <c:pt idx="99731">
                  <c:v>15.959665000000001</c:v>
                </c:pt>
                <c:pt idx="99732">
                  <c:v>15.959353</c:v>
                </c:pt>
                <c:pt idx="99733">
                  <c:v>15.956762000000001</c:v>
                </c:pt>
                <c:pt idx="99734">
                  <c:v>15.953047999999999</c:v>
                </c:pt>
                <c:pt idx="99735">
                  <c:v>15.950707999999999</c:v>
                </c:pt>
                <c:pt idx="99736">
                  <c:v>15.950776000000001</c:v>
                </c:pt>
                <c:pt idx="99737">
                  <c:v>15.955124000000001</c:v>
                </c:pt>
                <c:pt idx="99738">
                  <c:v>15.956384</c:v>
                </c:pt>
                <c:pt idx="99739">
                  <c:v>15.956284</c:v>
                </c:pt>
                <c:pt idx="99740">
                  <c:v>15.955542000000001</c:v>
                </c:pt>
                <c:pt idx="99741">
                  <c:v>15.950614000000002</c:v>
                </c:pt>
                <c:pt idx="99742">
                  <c:v>15.955604999999998</c:v>
                </c:pt>
                <c:pt idx="99743">
                  <c:v>15.959347999999999</c:v>
                </c:pt>
                <c:pt idx="99744">
                  <c:v>15.954222000000001</c:v>
                </c:pt>
                <c:pt idx="99745">
                  <c:v>15.960397</c:v>
                </c:pt>
                <c:pt idx="99746">
                  <c:v>15.966560999999999</c:v>
                </c:pt>
                <c:pt idx="99747">
                  <c:v>15.958197999999999</c:v>
                </c:pt>
                <c:pt idx="99748">
                  <c:v>15.956346</c:v>
                </c:pt>
                <c:pt idx="99749">
                  <c:v>15.963691000000001</c:v>
                </c:pt>
                <c:pt idx="99750">
                  <c:v>15.958760999999999</c:v>
                </c:pt>
                <c:pt idx="99751">
                  <c:v>15.951131</c:v>
                </c:pt>
                <c:pt idx="99752">
                  <c:v>15.956316999999999</c:v>
                </c:pt>
                <c:pt idx="99753">
                  <c:v>15.958863999999998</c:v>
                </c:pt>
                <c:pt idx="99754">
                  <c:v>15.956796000000001</c:v>
                </c:pt>
                <c:pt idx="99755">
                  <c:v>15.958964999999999</c:v>
                </c:pt>
                <c:pt idx="99756">
                  <c:v>15.958801000000001</c:v>
                </c:pt>
                <c:pt idx="99757">
                  <c:v>15.953325</c:v>
                </c:pt>
                <c:pt idx="99758">
                  <c:v>15.95234</c:v>
                </c:pt>
                <c:pt idx="99759">
                  <c:v>15.958127000000001</c:v>
                </c:pt>
                <c:pt idx="99760">
                  <c:v>15.954256000000001</c:v>
                </c:pt>
                <c:pt idx="99761">
                  <c:v>15.950758</c:v>
                </c:pt>
                <c:pt idx="99762">
                  <c:v>15.958190999999999</c:v>
                </c:pt>
                <c:pt idx="99763">
                  <c:v>15.955725000000001</c:v>
                </c:pt>
                <c:pt idx="99764">
                  <c:v>15.950574</c:v>
                </c:pt>
                <c:pt idx="99765">
                  <c:v>15.958126</c:v>
                </c:pt>
                <c:pt idx="99766">
                  <c:v>15.963868000000002</c:v>
                </c:pt>
                <c:pt idx="99767">
                  <c:v>15.956477</c:v>
                </c:pt>
                <c:pt idx="99768">
                  <c:v>15.95391</c:v>
                </c:pt>
                <c:pt idx="99769">
                  <c:v>15.964314000000002</c:v>
                </c:pt>
                <c:pt idx="99770">
                  <c:v>15.96566</c:v>
                </c:pt>
                <c:pt idx="99771">
                  <c:v>15.960687</c:v>
                </c:pt>
                <c:pt idx="99772">
                  <c:v>15.960972999999999</c:v>
                </c:pt>
                <c:pt idx="99773">
                  <c:v>15.960899999999999</c:v>
                </c:pt>
                <c:pt idx="99774">
                  <c:v>15.961438999999999</c:v>
                </c:pt>
                <c:pt idx="99775">
                  <c:v>15.961307000000001</c:v>
                </c:pt>
                <c:pt idx="99776">
                  <c:v>15.959745000000002</c:v>
                </c:pt>
                <c:pt idx="99777">
                  <c:v>15.958476000000001</c:v>
                </c:pt>
                <c:pt idx="99778">
                  <c:v>15.962415</c:v>
                </c:pt>
                <c:pt idx="99779">
                  <c:v>15.966892000000001</c:v>
                </c:pt>
                <c:pt idx="99780">
                  <c:v>15.963554999999999</c:v>
                </c:pt>
                <c:pt idx="99781">
                  <c:v>15.963426999999999</c:v>
                </c:pt>
                <c:pt idx="99782">
                  <c:v>15.964582</c:v>
                </c:pt>
                <c:pt idx="99783">
                  <c:v>15.962515</c:v>
                </c:pt>
                <c:pt idx="99784">
                  <c:v>15.960846</c:v>
                </c:pt>
                <c:pt idx="99785">
                  <c:v>15.960529999999999</c:v>
                </c:pt>
                <c:pt idx="99786">
                  <c:v>15.965783999999999</c:v>
                </c:pt>
                <c:pt idx="99787">
                  <c:v>15.964843999999999</c:v>
                </c:pt>
                <c:pt idx="99788">
                  <c:v>15.959682000000001</c:v>
                </c:pt>
                <c:pt idx="99789">
                  <c:v>15.961863000000001</c:v>
                </c:pt>
                <c:pt idx="99790">
                  <c:v>15.962060999999999</c:v>
                </c:pt>
                <c:pt idx="99791">
                  <c:v>15.962433000000001</c:v>
                </c:pt>
                <c:pt idx="99792">
                  <c:v>15.965758000000001</c:v>
                </c:pt>
                <c:pt idx="99793">
                  <c:v>15.965468000000001</c:v>
                </c:pt>
                <c:pt idx="99794">
                  <c:v>15.960629000000001</c:v>
                </c:pt>
                <c:pt idx="99795">
                  <c:v>15.959686999999999</c:v>
                </c:pt>
                <c:pt idx="99796">
                  <c:v>15.961041000000002</c:v>
                </c:pt>
                <c:pt idx="99797">
                  <c:v>15.957788999999998</c:v>
                </c:pt>
                <c:pt idx="99798">
                  <c:v>15.963978999999998</c:v>
                </c:pt>
                <c:pt idx="99799">
                  <c:v>15.974122000000001</c:v>
                </c:pt>
                <c:pt idx="99800">
                  <c:v>15.969653000000001</c:v>
                </c:pt>
                <c:pt idx="99801">
                  <c:v>15.968786000000001</c:v>
                </c:pt>
                <c:pt idx="99802">
                  <c:v>15.977343999999999</c:v>
                </c:pt>
                <c:pt idx="99803">
                  <c:v>15.972867999999998</c:v>
                </c:pt>
                <c:pt idx="99804">
                  <c:v>15.963315000000001</c:v>
                </c:pt>
                <c:pt idx="99805">
                  <c:v>15.968419999999998</c:v>
                </c:pt>
                <c:pt idx="99806">
                  <c:v>15.970307999999999</c:v>
                </c:pt>
                <c:pt idx="99807">
                  <c:v>15.963965000000002</c:v>
                </c:pt>
                <c:pt idx="99808">
                  <c:v>15.966560999999999</c:v>
                </c:pt>
                <c:pt idx="99809">
                  <c:v>15.968133999999999</c:v>
                </c:pt>
                <c:pt idx="99810">
                  <c:v>15.965164000000001</c:v>
                </c:pt>
                <c:pt idx="99811">
                  <c:v>15.971011000000001</c:v>
                </c:pt>
                <c:pt idx="99812">
                  <c:v>15.975995000000001</c:v>
                </c:pt>
                <c:pt idx="99813">
                  <c:v>15.969166000000001</c:v>
                </c:pt>
                <c:pt idx="99814">
                  <c:v>15.967298</c:v>
                </c:pt>
                <c:pt idx="99815">
                  <c:v>15.977069</c:v>
                </c:pt>
                <c:pt idx="99816">
                  <c:v>15.973738999999998</c:v>
                </c:pt>
                <c:pt idx="99817">
                  <c:v>15.963902000000001</c:v>
                </c:pt>
                <c:pt idx="99818">
                  <c:v>15.968495000000001</c:v>
                </c:pt>
                <c:pt idx="99819">
                  <c:v>15.969380000000001</c:v>
                </c:pt>
                <c:pt idx="99820">
                  <c:v>15.962271999999999</c:v>
                </c:pt>
                <c:pt idx="99821">
                  <c:v>15.965005000000001</c:v>
                </c:pt>
                <c:pt idx="99822">
                  <c:v>15.971093</c:v>
                </c:pt>
                <c:pt idx="99823">
                  <c:v>15.967364</c:v>
                </c:pt>
                <c:pt idx="99824">
                  <c:v>15.965143999999999</c:v>
                </c:pt>
                <c:pt idx="99825">
                  <c:v>15.973352999999999</c:v>
                </c:pt>
                <c:pt idx="99826">
                  <c:v>15.971827000000001</c:v>
                </c:pt>
                <c:pt idx="99827">
                  <c:v>15.965403999999999</c:v>
                </c:pt>
                <c:pt idx="99828">
                  <c:v>15.972462</c:v>
                </c:pt>
                <c:pt idx="99829">
                  <c:v>15.972311999999999</c:v>
                </c:pt>
                <c:pt idx="99830">
                  <c:v>15.961321000000002</c:v>
                </c:pt>
                <c:pt idx="99831">
                  <c:v>15.963495999999999</c:v>
                </c:pt>
                <c:pt idx="99832">
                  <c:v>15.972307000000001</c:v>
                </c:pt>
                <c:pt idx="99833">
                  <c:v>15.969259000000001</c:v>
                </c:pt>
                <c:pt idx="99834">
                  <c:v>15.968402000000001</c:v>
                </c:pt>
                <c:pt idx="99835">
                  <c:v>15.975719999999999</c:v>
                </c:pt>
                <c:pt idx="99836">
                  <c:v>15.971698</c:v>
                </c:pt>
                <c:pt idx="99837">
                  <c:v>15.967883</c:v>
                </c:pt>
                <c:pt idx="99838">
                  <c:v>15.972726999999999</c:v>
                </c:pt>
                <c:pt idx="99839">
                  <c:v>15.972546000000001</c:v>
                </c:pt>
                <c:pt idx="99840">
                  <c:v>15.968969999999999</c:v>
                </c:pt>
                <c:pt idx="99841">
                  <c:v>15.969449000000001</c:v>
                </c:pt>
                <c:pt idx="99842">
                  <c:v>15.973012000000001</c:v>
                </c:pt>
                <c:pt idx="99843">
                  <c:v>15.970343</c:v>
                </c:pt>
                <c:pt idx="99844">
                  <c:v>15.96575</c:v>
                </c:pt>
                <c:pt idx="99845">
                  <c:v>15.968121</c:v>
                </c:pt>
                <c:pt idx="99846">
                  <c:v>15.972003000000001</c:v>
                </c:pt>
                <c:pt idx="99847">
                  <c:v>15.971574</c:v>
                </c:pt>
                <c:pt idx="99848">
                  <c:v>15.968669999999999</c:v>
                </c:pt>
                <c:pt idx="99849">
                  <c:v>15.970002999999998</c:v>
                </c:pt>
                <c:pt idx="99850">
                  <c:v>15.975169000000001</c:v>
                </c:pt>
                <c:pt idx="99851">
                  <c:v>15.981145000000001</c:v>
                </c:pt>
                <c:pt idx="99852">
                  <c:v>15.981862</c:v>
                </c:pt>
                <c:pt idx="99853">
                  <c:v>15.975508999999999</c:v>
                </c:pt>
                <c:pt idx="99854">
                  <c:v>15.977419000000001</c:v>
                </c:pt>
                <c:pt idx="99855">
                  <c:v>15.982296999999999</c:v>
                </c:pt>
                <c:pt idx="99856">
                  <c:v>15.976006999999999</c:v>
                </c:pt>
                <c:pt idx="99857">
                  <c:v>15.973248000000002</c:v>
                </c:pt>
                <c:pt idx="99858">
                  <c:v>15.981795000000002</c:v>
                </c:pt>
                <c:pt idx="99859">
                  <c:v>15.981383000000001</c:v>
                </c:pt>
                <c:pt idx="99860">
                  <c:v>15.971039999999999</c:v>
                </c:pt>
                <c:pt idx="99861">
                  <c:v>15.972197000000001</c:v>
                </c:pt>
                <c:pt idx="99862">
                  <c:v>15.979154000000001</c:v>
                </c:pt>
                <c:pt idx="99863">
                  <c:v>15.975415000000002</c:v>
                </c:pt>
                <c:pt idx="99864">
                  <c:v>15.975812000000001</c:v>
                </c:pt>
                <c:pt idx="99865">
                  <c:v>15.982175000000002</c:v>
                </c:pt>
                <c:pt idx="99866">
                  <c:v>15.977810999999999</c:v>
                </c:pt>
                <c:pt idx="99867">
                  <c:v>15.974959999999999</c:v>
                </c:pt>
                <c:pt idx="99868">
                  <c:v>15.978698000000001</c:v>
                </c:pt>
                <c:pt idx="99869">
                  <c:v>15.976777999999999</c:v>
                </c:pt>
                <c:pt idx="99870">
                  <c:v>15.975712000000001</c:v>
                </c:pt>
                <c:pt idx="99871">
                  <c:v>15.981242000000002</c:v>
                </c:pt>
                <c:pt idx="99872">
                  <c:v>15.976945000000001</c:v>
                </c:pt>
                <c:pt idx="99873">
                  <c:v>15.967879</c:v>
                </c:pt>
                <c:pt idx="99874">
                  <c:v>15.972041000000001</c:v>
                </c:pt>
                <c:pt idx="99875">
                  <c:v>15.975743999999999</c:v>
                </c:pt>
                <c:pt idx="99876">
                  <c:v>15.974343999999999</c:v>
                </c:pt>
                <c:pt idx="99877">
                  <c:v>15.978518000000001</c:v>
                </c:pt>
                <c:pt idx="99878">
                  <c:v>15.979810000000001</c:v>
                </c:pt>
                <c:pt idx="99879">
                  <c:v>15.977712</c:v>
                </c:pt>
                <c:pt idx="99880">
                  <c:v>15.978999999999999</c:v>
                </c:pt>
                <c:pt idx="99881">
                  <c:v>15.980979000000001</c:v>
                </c:pt>
                <c:pt idx="99882">
                  <c:v>15.977446</c:v>
                </c:pt>
                <c:pt idx="99883">
                  <c:v>15.972367999999999</c:v>
                </c:pt>
                <c:pt idx="99884">
                  <c:v>15.973419</c:v>
                </c:pt>
                <c:pt idx="99885">
                  <c:v>15.976495</c:v>
                </c:pt>
                <c:pt idx="99886">
                  <c:v>15.978641</c:v>
                </c:pt>
                <c:pt idx="99887">
                  <c:v>15.979009000000001</c:v>
                </c:pt>
                <c:pt idx="99888">
                  <c:v>15.980353000000001</c:v>
                </c:pt>
                <c:pt idx="99889">
                  <c:v>15.978459999999998</c:v>
                </c:pt>
                <c:pt idx="99890">
                  <c:v>15.977335</c:v>
                </c:pt>
                <c:pt idx="99891">
                  <c:v>15.987310000000001</c:v>
                </c:pt>
                <c:pt idx="99892">
                  <c:v>15.985724999999999</c:v>
                </c:pt>
                <c:pt idx="99893">
                  <c:v>15.977808</c:v>
                </c:pt>
                <c:pt idx="99894">
                  <c:v>15.983720999999999</c:v>
                </c:pt>
                <c:pt idx="99895">
                  <c:v>15.984069999999999</c:v>
                </c:pt>
                <c:pt idx="99896">
                  <c:v>15.979574</c:v>
                </c:pt>
                <c:pt idx="99897">
                  <c:v>15.985997000000001</c:v>
                </c:pt>
                <c:pt idx="99898">
                  <c:v>15.990392</c:v>
                </c:pt>
                <c:pt idx="99899">
                  <c:v>15.979120000000002</c:v>
                </c:pt>
                <c:pt idx="99900">
                  <c:v>15.977077999999999</c:v>
                </c:pt>
                <c:pt idx="99901">
                  <c:v>15.987227000000001</c:v>
                </c:pt>
                <c:pt idx="99902">
                  <c:v>15.984497999999999</c:v>
                </c:pt>
                <c:pt idx="99903">
                  <c:v>15.981394999999999</c:v>
                </c:pt>
                <c:pt idx="99904">
                  <c:v>15.982531000000002</c:v>
                </c:pt>
                <c:pt idx="99905">
                  <c:v>15.978404999999999</c:v>
                </c:pt>
                <c:pt idx="99906">
                  <c:v>15.976578</c:v>
                </c:pt>
                <c:pt idx="99907">
                  <c:v>15.977958999999998</c:v>
                </c:pt>
                <c:pt idx="99908">
                  <c:v>15.980630999999999</c:v>
                </c:pt>
                <c:pt idx="99909">
                  <c:v>15.981154</c:v>
                </c:pt>
                <c:pt idx="99910">
                  <c:v>15.984341000000001</c:v>
                </c:pt>
                <c:pt idx="99911">
                  <c:v>15.987376000000001</c:v>
                </c:pt>
                <c:pt idx="99912">
                  <c:v>15.984345000000001</c:v>
                </c:pt>
                <c:pt idx="99913">
                  <c:v>15.985786999999998</c:v>
                </c:pt>
                <c:pt idx="99914">
                  <c:v>15.987591999999999</c:v>
                </c:pt>
                <c:pt idx="99915">
                  <c:v>15.984466999999999</c:v>
                </c:pt>
                <c:pt idx="99916">
                  <c:v>15.981907</c:v>
                </c:pt>
                <c:pt idx="99917">
                  <c:v>15.984134999999998</c:v>
                </c:pt>
                <c:pt idx="99918">
                  <c:v>15.986274999999999</c:v>
                </c:pt>
                <c:pt idx="99919">
                  <c:v>15.981918</c:v>
                </c:pt>
                <c:pt idx="99920">
                  <c:v>15.982859000000001</c:v>
                </c:pt>
                <c:pt idx="99921">
                  <c:v>15.985719</c:v>
                </c:pt>
                <c:pt idx="99922">
                  <c:v>15.982185999999999</c:v>
                </c:pt>
                <c:pt idx="99923">
                  <c:v>15.985365000000002</c:v>
                </c:pt>
                <c:pt idx="99924">
                  <c:v>15.989142000000001</c:v>
                </c:pt>
                <c:pt idx="99925">
                  <c:v>15.987780999999998</c:v>
                </c:pt>
                <c:pt idx="99926">
                  <c:v>15.988412</c:v>
                </c:pt>
                <c:pt idx="99927">
                  <c:v>15.989426999999999</c:v>
                </c:pt>
                <c:pt idx="99928">
                  <c:v>15.986822</c:v>
                </c:pt>
                <c:pt idx="99929">
                  <c:v>15.984916999999999</c:v>
                </c:pt>
                <c:pt idx="99930">
                  <c:v>15.987102</c:v>
                </c:pt>
                <c:pt idx="99931">
                  <c:v>15.983919</c:v>
                </c:pt>
                <c:pt idx="99932">
                  <c:v>15.983934000000001</c:v>
                </c:pt>
                <c:pt idx="99933">
                  <c:v>15.989899999999999</c:v>
                </c:pt>
                <c:pt idx="99934">
                  <c:v>15.989058</c:v>
                </c:pt>
                <c:pt idx="99935">
                  <c:v>15.988154999999999</c:v>
                </c:pt>
                <c:pt idx="99936">
                  <c:v>15.994727999999999</c:v>
                </c:pt>
                <c:pt idx="99937">
                  <c:v>15.998555</c:v>
                </c:pt>
                <c:pt idx="99938">
                  <c:v>15.990366999999999</c:v>
                </c:pt>
                <c:pt idx="99939">
                  <c:v>15.984636999999999</c:v>
                </c:pt>
                <c:pt idx="99940">
                  <c:v>15.986820999999999</c:v>
                </c:pt>
                <c:pt idx="99941">
                  <c:v>15.985892</c:v>
                </c:pt>
                <c:pt idx="99942">
                  <c:v>15.987255000000001</c:v>
                </c:pt>
                <c:pt idx="99943">
                  <c:v>15.99099</c:v>
                </c:pt>
                <c:pt idx="99944">
                  <c:v>15.987873</c:v>
                </c:pt>
                <c:pt idx="99945">
                  <c:v>15.986567000000001</c:v>
                </c:pt>
                <c:pt idx="99946">
                  <c:v>15.993755</c:v>
                </c:pt>
                <c:pt idx="99947">
                  <c:v>15.992918</c:v>
                </c:pt>
                <c:pt idx="99948">
                  <c:v>15.982617000000001</c:v>
                </c:pt>
                <c:pt idx="99949">
                  <c:v>15.985043999999998</c:v>
                </c:pt>
                <c:pt idx="99950">
                  <c:v>15.992986999999999</c:v>
                </c:pt>
                <c:pt idx="99951">
                  <c:v>15.988429</c:v>
                </c:pt>
                <c:pt idx="99952">
                  <c:v>15.988243000000001</c:v>
                </c:pt>
                <c:pt idx="99953">
                  <c:v>15.992533000000002</c:v>
                </c:pt>
                <c:pt idx="99954">
                  <c:v>15.991721999999999</c:v>
                </c:pt>
                <c:pt idx="99955">
                  <c:v>15.995239999999999</c:v>
                </c:pt>
                <c:pt idx="99956">
                  <c:v>16.001449999999998</c:v>
                </c:pt>
                <c:pt idx="99957">
                  <c:v>15.994823</c:v>
                </c:pt>
                <c:pt idx="99958">
                  <c:v>15.984698000000002</c:v>
                </c:pt>
                <c:pt idx="99959">
                  <c:v>15.992325000000001</c:v>
                </c:pt>
                <c:pt idx="99960">
                  <c:v>15.999361</c:v>
                </c:pt>
                <c:pt idx="99961">
                  <c:v>15.993905999999999</c:v>
                </c:pt>
                <c:pt idx="99962">
                  <c:v>15.993575</c:v>
                </c:pt>
                <c:pt idx="99963">
                  <c:v>15.996420000000001</c:v>
                </c:pt>
                <c:pt idx="99964">
                  <c:v>15.991208</c:v>
                </c:pt>
                <c:pt idx="99965">
                  <c:v>15.985578</c:v>
                </c:pt>
                <c:pt idx="99966">
                  <c:v>15.990732999999999</c:v>
                </c:pt>
                <c:pt idx="99967">
                  <c:v>15.989806999999999</c:v>
                </c:pt>
                <c:pt idx="99968">
                  <c:v>15.982164999999998</c:v>
                </c:pt>
                <c:pt idx="99969">
                  <c:v>15.990275</c:v>
                </c:pt>
                <c:pt idx="99970">
                  <c:v>15.997164000000001</c:v>
                </c:pt>
                <c:pt idx="99971">
                  <c:v>15.994240999999999</c:v>
                </c:pt>
                <c:pt idx="99972">
                  <c:v>15.997394</c:v>
                </c:pt>
                <c:pt idx="99973">
                  <c:v>16.002018</c:v>
                </c:pt>
                <c:pt idx="99974">
                  <c:v>15.998242000000001</c:v>
                </c:pt>
                <c:pt idx="99975">
                  <c:v>15.998739</c:v>
                </c:pt>
                <c:pt idx="99976">
                  <c:v>16.004270999999999</c:v>
                </c:pt>
                <c:pt idx="99977">
                  <c:v>15.992934999999999</c:v>
                </c:pt>
                <c:pt idx="99978">
                  <c:v>15.983657000000001</c:v>
                </c:pt>
                <c:pt idx="99979">
                  <c:v>15.994990999999999</c:v>
                </c:pt>
                <c:pt idx="99980">
                  <c:v>15.996309</c:v>
                </c:pt>
                <c:pt idx="99981">
                  <c:v>15.991249</c:v>
                </c:pt>
                <c:pt idx="99982">
                  <c:v>15.998269000000001</c:v>
                </c:pt>
                <c:pt idx="99983">
                  <c:v>15.999739999999999</c:v>
                </c:pt>
                <c:pt idx="99984">
                  <c:v>15.994451999999999</c:v>
                </c:pt>
                <c:pt idx="99985">
                  <c:v>15.997979999999998</c:v>
                </c:pt>
                <c:pt idx="99986">
                  <c:v>16.003084999999999</c:v>
                </c:pt>
                <c:pt idx="99987">
                  <c:v>15.997637999999998</c:v>
                </c:pt>
                <c:pt idx="99988">
                  <c:v>15.993387999999999</c:v>
                </c:pt>
                <c:pt idx="99989">
                  <c:v>15.993556999999999</c:v>
                </c:pt>
                <c:pt idx="99990">
                  <c:v>15.990331000000001</c:v>
                </c:pt>
                <c:pt idx="99991">
                  <c:v>15.993531999999998</c:v>
                </c:pt>
                <c:pt idx="99992">
                  <c:v>16.000454000000001</c:v>
                </c:pt>
                <c:pt idx="99993">
                  <c:v>16.000086</c:v>
                </c:pt>
                <c:pt idx="99994">
                  <c:v>15.995532000000001</c:v>
                </c:pt>
                <c:pt idx="99995">
                  <c:v>15.994605</c:v>
                </c:pt>
                <c:pt idx="99996">
                  <c:v>15.995999999999999</c:v>
                </c:pt>
                <c:pt idx="99997">
                  <c:v>15.993928</c:v>
                </c:pt>
                <c:pt idx="99998">
                  <c:v>15.997192999999999</c:v>
                </c:pt>
                <c:pt idx="99999">
                  <c:v>16.003094000000001</c:v>
                </c:pt>
                <c:pt idx="100000">
                  <c:v>15.998152000000001</c:v>
                </c:pt>
                <c:pt idx="100001">
                  <c:v>15.999091</c:v>
                </c:pt>
                <c:pt idx="100002">
                  <c:v>16.005103999999999</c:v>
                </c:pt>
                <c:pt idx="100003">
                  <c:v>15.998114000000001</c:v>
                </c:pt>
                <c:pt idx="100004">
                  <c:v>15.991911999999999</c:v>
                </c:pt>
                <c:pt idx="100005">
                  <c:v>15.997710000000001</c:v>
                </c:pt>
                <c:pt idx="100006">
                  <c:v>16.000095000000002</c:v>
                </c:pt>
                <c:pt idx="100007">
                  <c:v>15.997154999999999</c:v>
                </c:pt>
                <c:pt idx="100008">
                  <c:v>16.002049</c:v>
                </c:pt>
                <c:pt idx="100009">
                  <c:v>16.002552999999999</c:v>
                </c:pt>
                <c:pt idx="100010">
                  <c:v>15.999182000000001</c:v>
                </c:pt>
                <c:pt idx="100011">
                  <c:v>16.005545000000001</c:v>
                </c:pt>
                <c:pt idx="100012">
                  <c:v>16.010332999999999</c:v>
                </c:pt>
                <c:pt idx="100013">
                  <c:v>16.004159999999999</c:v>
                </c:pt>
                <c:pt idx="100014">
                  <c:v>15.997292000000002</c:v>
                </c:pt>
                <c:pt idx="100015">
                  <c:v>16.000104</c:v>
                </c:pt>
                <c:pt idx="100016">
                  <c:v>16.000271000000001</c:v>
                </c:pt>
                <c:pt idx="100017">
                  <c:v>15.994422</c:v>
                </c:pt>
                <c:pt idx="100018">
                  <c:v>15.998615000000001</c:v>
                </c:pt>
                <c:pt idx="100019">
                  <c:v>16.003105000000001</c:v>
                </c:pt>
                <c:pt idx="100020">
                  <c:v>16.003803000000001</c:v>
                </c:pt>
                <c:pt idx="100021">
                  <c:v>16.009022999999999</c:v>
                </c:pt>
                <c:pt idx="100022">
                  <c:v>16.013909000000002</c:v>
                </c:pt>
                <c:pt idx="100023">
                  <c:v>16.009036999999999</c:v>
                </c:pt>
                <c:pt idx="100024">
                  <c:v>16.001404000000001</c:v>
                </c:pt>
                <c:pt idx="100025">
                  <c:v>16.003101999999998</c:v>
                </c:pt>
                <c:pt idx="100026">
                  <c:v>15.998763</c:v>
                </c:pt>
                <c:pt idx="100027">
                  <c:v>15.993141999999999</c:v>
                </c:pt>
                <c:pt idx="100028">
                  <c:v>16.001169999999998</c:v>
                </c:pt>
                <c:pt idx="100029">
                  <c:v>16.001075</c:v>
                </c:pt>
                <c:pt idx="100030">
                  <c:v>15.996939999999999</c:v>
                </c:pt>
                <c:pt idx="100031">
                  <c:v>16.002596</c:v>
                </c:pt>
                <c:pt idx="100032">
                  <c:v>16.007680000000001</c:v>
                </c:pt>
                <c:pt idx="100033">
                  <c:v>16.006274000000001</c:v>
                </c:pt>
                <c:pt idx="100034">
                  <c:v>16.005953999999999</c:v>
                </c:pt>
                <c:pt idx="100035">
                  <c:v>16.007178</c:v>
                </c:pt>
                <c:pt idx="100036">
                  <c:v>16.002807000000001</c:v>
                </c:pt>
                <c:pt idx="100037">
                  <c:v>16.002603000000001</c:v>
                </c:pt>
                <c:pt idx="100038">
                  <c:v>16.008023999999999</c:v>
                </c:pt>
                <c:pt idx="100039">
                  <c:v>16.004729000000001</c:v>
                </c:pt>
                <c:pt idx="100040">
                  <c:v>15.999603</c:v>
                </c:pt>
                <c:pt idx="100041">
                  <c:v>16.003174999999999</c:v>
                </c:pt>
                <c:pt idx="100042">
                  <c:v>16.006468999999999</c:v>
                </c:pt>
                <c:pt idx="100043">
                  <c:v>16.001974000000001</c:v>
                </c:pt>
                <c:pt idx="100044">
                  <c:v>16.005219</c:v>
                </c:pt>
                <c:pt idx="100045">
                  <c:v>16.01446</c:v>
                </c:pt>
                <c:pt idx="100046">
                  <c:v>16.009602999999998</c:v>
                </c:pt>
                <c:pt idx="100047">
                  <c:v>16.006067999999999</c:v>
                </c:pt>
                <c:pt idx="100048">
                  <c:v>16.008868</c:v>
                </c:pt>
                <c:pt idx="100049">
                  <c:v>16.006304</c:v>
                </c:pt>
                <c:pt idx="100050">
                  <c:v>16.004971000000001</c:v>
                </c:pt>
                <c:pt idx="100051">
                  <c:v>16.008901000000002</c:v>
                </c:pt>
                <c:pt idx="100052">
                  <c:v>16.011838000000001</c:v>
                </c:pt>
                <c:pt idx="100053">
                  <c:v>16.005631000000001</c:v>
                </c:pt>
                <c:pt idx="100054">
                  <c:v>16.003729</c:v>
                </c:pt>
                <c:pt idx="100055">
                  <c:v>16.008479000000001</c:v>
                </c:pt>
                <c:pt idx="100056">
                  <c:v>16.005075999999999</c:v>
                </c:pt>
                <c:pt idx="100057">
                  <c:v>16.008823</c:v>
                </c:pt>
                <c:pt idx="100058">
                  <c:v>16.018097999999998</c:v>
                </c:pt>
                <c:pt idx="100059">
                  <c:v>16.013939000000001</c:v>
                </c:pt>
                <c:pt idx="100060">
                  <c:v>16.007553999999999</c:v>
                </c:pt>
                <c:pt idx="100061">
                  <c:v>16.013324999999998</c:v>
                </c:pt>
                <c:pt idx="100062">
                  <c:v>16.016007999999999</c:v>
                </c:pt>
                <c:pt idx="100063">
                  <c:v>16.009667</c:v>
                </c:pt>
                <c:pt idx="100064">
                  <c:v>16.011555999999999</c:v>
                </c:pt>
                <c:pt idx="100065">
                  <c:v>16.013963</c:v>
                </c:pt>
                <c:pt idx="100066">
                  <c:v>16.006793999999999</c:v>
                </c:pt>
                <c:pt idx="100067">
                  <c:v>16.003039999999999</c:v>
                </c:pt>
                <c:pt idx="100068">
                  <c:v>16.007587000000001</c:v>
                </c:pt>
                <c:pt idx="100069">
                  <c:v>16.011406000000001</c:v>
                </c:pt>
                <c:pt idx="100070">
                  <c:v>16.00827</c:v>
                </c:pt>
                <c:pt idx="100071">
                  <c:v>16.007294999999999</c:v>
                </c:pt>
                <c:pt idx="100072">
                  <c:v>16.012395999999999</c:v>
                </c:pt>
                <c:pt idx="100073">
                  <c:v>16.010714</c:v>
                </c:pt>
                <c:pt idx="100074">
                  <c:v>16.004401000000001</c:v>
                </c:pt>
                <c:pt idx="100075">
                  <c:v>16.004676</c:v>
                </c:pt>
                <c:pt idx="100076">
                  <c:v>16.009126999999999</c:v>
                </c:pt>
                <c:pt idx="100077">
                  <c:v>16.009682999999999</c:v>
                </c:pt>
                <c:pt idx="100078">
                  <c:v>16.010605000000002</c:v>
                </c:pt>
                <c:pt idx="100079">
                  <c:v>16.014084</c:v>
                </c:pt>
                <c:pt idx="100080">
                  <c:v>16.012312999999999</c:v>
                </c:pt>
                <c:pt idx="100081">
                  <c:v>16.014994999999999</c:v>
                </c:pt>
                <c:pt idx="100082">
                  <c:v>16.016887000000001</c:v>
                </c:pt>
                <c:pt idx="100083">
                  <c:v>16.011438999999999</c:v>
                </c:pt>
                <c:pt idx="100084">
                  <c:v>16.014295000000001</c:v>
                </c:pt>
                <c:pt idx="100085">
                  <c:v>16.016921</c:v>
                </c:pt>
                <c:pt idx="100086">
                  <c:v>16.01296</c:v>
                </c:pt>
                <c:pt idx="100087">
                  <c:v>16.010657999999999</c:v>
                </c:pt>
                <c:pt idx="100088">
                  <c:v>16.01577</c:v>
                </c:pt>
                <c:pt idx="100089">
                  <c:v>16.018338</c:v>
                </c:pt>
                <c:pt idx="100090">
                  <c:v>16.012246000000001</c:v>
                </c:pt>
                <c:pt idx="100091">
                  <c:v>16.014562000000002</c:v>
                </c:pt>
                <c:pt idx="100092">
                  <c:v>16.013614</c:v>
                </c:pt>
                <c:pt idx="100093">
                  <c:v>16.007704</c:v>
                </c:pt>
                <c:pt idx="100094">
                  <c:v>16.012647999999999</c:v>
                </c:pt>
                <c:pt idx="100095">
                  <c:v>16.016147</c:v>
                </c:pt>
                <c:pt idx="100096">
                  <c:v>16.013048000000001</c:v>
                </c:pt>
                <c:pt idx="100097">
                  <c:v>16.015295999999999</c:v>
                </c:pt>
                <c:pt idx="100098">
                  <c:v>16.019953000000001</c:v>
                </c:pt>
                <c:pt idx="100099">
                  <c:v>16.011783000000001</c:v>
                </c:pt>
                <c:pt idx="100100">
                  <c:v>16.005766999999999</c:v>
                </c:pt>
                <c:pt idx="100101">
                  <c:v>16.015571000000001</c:v>
                </c:pt>
                <c:pt idx="100102">
                  <c:v>16.012630999999999</c:v>
                </c:pt>
                <c:pt idx="100103">
                  <c:v>16.006181999999999</c:v>
                </c:pt>
                <c:pt idx="100104">
                  <c:v>16.018477000000001</c:v>
                </c:pt>
                <c:pt idx="100105">
                  <c:v>16.023506999999999</c:v>
                </c:pt>
                <c:pt idx="100106">
                  <c:v>16.017326000000001</c:v>
                </c:pt>
                <c:pt idx="100107">
                  <c:v>16.018535</c:v>
                </c:pt>
                <c:pt idx="100108">
                  <c:v>16.022751</c:v>
                </c:pt>
                <c:pt idx="100109">
                  <c:v>16.018619000000001</c:v>
                </c:pt>
                <c:pt idx="100110">
                  <c:v>16.016634</c:v>
                </c:pt>
                <c:pt idx="100111">
                  <c:v>16.020206000000002</c:v>
                </c:pt>
                <c:pt idx="100112">
                  <c:v>16.017537000000001</c:v>
                </c:pt>
                <c:pt idx="100113">
                  <c:v>16.017527000000001</c:v>
                </c:pt>
                <c:pt idx="100114">
                  <c:v>16.021125999999999</c:v>
                </c:pt>
                <c:pt idx="100115">
                  <c:v>16.018567999999998</c:v>
                </c:pt>
                <c:pt idx="100116">
                  <c:v>16.012979999999999</c:v>
                </c:pt>
                <c:pt idx="100117">
                  <c:v>16.015933</c:v>
                </c:pt>
                <c:pt idx="100118">
                  <c:v>16.022528000000001</c:v>
                </c:pt>
                <c:pt idx="100119">
                  <c:v>16.015843</c:v>
                </c:pt>
                <c:pt idx="100120">
                  <c:v>16.014735000000002</c:v>
                </c:pt>
                <c:pt idx="100121">
                  <c:v>16.024025999999999</c:v>
                </c:pt>
                <c:pt idx="100122">
                  <c:v>16.020668000000001</c:v>
                </c:pt>
                <c:pt idx="100123">
                  <c:v>16.018519999999999</c:v>
                </c:pt>
                <c:pt idx="100124">
                  <c:v>16.023862999999999</c:v>
                </c:pt>
                <c:pt idx="100125">
                  <c:v>16.020184</c:v>
                </c:pt>
                <c:pt idx="100126">
                  <c:v>16.014218</c:v>
                </c:pt>
                <c:pt idx="100127">
                  <c:v>16.019075999999998</c:v>
                </c:pt>
                <c:pt idx="100128">
                  <c:v>16.024045999999998</c:v>
                </c:pt>
                <c:pt idx="100129">
                  <c:v>16.019877000000001</c:v>
                </c:pt>
                <c:pt idx="100130">
                  <c:v>16.020907000000001</c:v>
                </c:pt>
                <c:pt idx="100131">
                  <c:v>16.023654000000001</c:v>
                </c:pt>
                <c:pt idx="100132">
                  <c:v>16.018277999999999</c:v>
                </c:pt>
                <c:pt idx="100133">
                  <c:v>16.018651999999999</c:v>
                </c:pt>
                <c:pt idx="100134">
                  <c:v>16.023564</c:v>
                </c:pt>
                <c:pt idx="100135">
                  <c:v>16.021889000000002</c:v>
                </c:pt>
                <c:pt idx="100136">
                  <c:v>16.017531000000002</c:v>
                </c:pt>
                <c:pt idx="100137">
                  <c:v>16.020095000000001</c:v>
                </c:pt>
                <c:pt idx="100138">
                  <c:v>16.018414</c:v>
                </c:pt>
                <c:pt idx="100139">
                  <c:v>16.011896</c:v>
                </c:pt>
                <c:pt idx="100140">
                  <c:v>16.018633999999999</c:v>
                </c:pt>
                <c:pt idx="100141">
                  <c:v>16.025144000000001</c:v>
                </c:pt>
                <c:pt idx="100142">
                  <c:v>16.019394999999999</c:v>
                </c:pt>
                <c:pt idx="100143">
                  <c:v>16.021944000000001</c:v>
                </c:pt>
                <c:pt idx="100144">
                  <c:v>16.0318</c:v>
                </c:pt>
                <c:pt idx="100145">
                  <c:v>16.029333999999999</c:v>
                </c:pt>
                <c:pt idx="100146">
                  <c:v>16.025027000000001</c:v>
                </c:pt>
                <c:pt idx="100147">
                  <c:v>16.032171000000002</c:v>
                </c:pt>
                <c:pt idx="100148">
                  <c:v>16.028496000000001</c:v>
                </c:pt>
                <c:pt idx="100149">
                  <c:v>16.01849</c:v>
                </c:pt>
                <c:pt idx="100150">
                  <c:v>16.023872999999998</c:v>
                </c:pt>
                <c:pt idx="100151">
                  <c:v>16.023638999999999</c:v>
                </c:pt>
                <c:pt idx="100152">
                  <c:v>16.015673</c:v>
                </c:pt>
                <c:pt idx="100153">
                  <c:v>16.020489000000001</c:v>
                </c:pt>
                <c:pt idx="100154">
                  <c:v>16.027502999999999</c:v>
                </c:pt>
                <c:pt idx="100155">
                  <c:v>16.026689000000001</c:v>
                </c:pt>
                <c:pt idx="100156">
                  <c:v>16.025928</c:v>
                </c:pt>
                <c:pt idx="100157">
                  <c:v>16.028314000000002</c:v>
                </c:pt>
                <c:pt idx="100158">
                  <c:v>16.026001000000001</c:v>
                </c:pt>
                <c:pt idx="100159">
                  <c:v>16.019425999999999</c:v>
                </c:pt>
                <c:pt idx="100160">
                  <c:v>16.022919999999999</c:v>
                </c:pt>
                <c:pt idx="100161">
                  <c:v>16.026693000000002</c:v>
                </c:pt>
                <c:pt idx="100162">
                  <c:v>16.020143999999998</c:v>
                </c:pt>
                <c:pt idx="100163">
                  <c:v>16.022165000000001</c:v>
                </c:pt>
                <c:pt idx="100164">
                  <c:v>16.031656999999999</c:v>
                </c:pt>
                <c:pt idx="100165">
                  <c:v>16.025628999999999</c:v>
                </c:pt>
                <c:pt idx="100166">
                  <c:v>16.019583999999998</c:v>
                </c:pt>
                <c:pt idx="100167">
                  <c:v>16.029837000000001</c:v>
                </c:pt>
                <c:pt idx="100168">
                  <c:v>16.027757000000001</c:v>
                </c:pt>
                <c:pt idx="100169">
                  <c:v>16.019293000000001</c:v>
                </c:pt>
                <c:pt idx="100170">
                  <c:v>16.026826</c:v>
                </c:pt>
                <c:pt idx="100171">
                  <c:v>16.031517000000001</c:v>
                </c:pt>
                <c:pt idx="100172">
                  <c:v>16.027237</c:v>
                </c:pt>
                <c:pt idx="100173">
                  <c:v>16.028917</c:v>
                </c:pt>
                <c:pt idx="100174">
                  <c:v>16.030607</c:v>
                </c:pt>
                <c:pt idx="100175">
                  <c:v>16.023986000000001</c:v>
                </c:pt>
                <c:pt idx="100176">
                  <c:v>16.023143999999998</c:v>
                </c:pt>
                <c:pt idx="100177">
                  <c:v>16.029968</c:v>
                </c:pt>
                <c:pt idx="100178">
                  <c:v>16.029938999999999</c:v>
                </c:pt>
                <c:pt idx="100179">
                  <c:v>16.030104999999999</c:v>
                </c:pt>
                <c:pt idx="100180">
                  <c:v>16.034472999999998</c:v>
                </c:pt>
                <c:pt idx="100181">
                  <c:v>16.032413999999999</c:v>
                </c:pt>
                <c:pt idx="100182">
                  <c:v>16.024947000000001</c:v>
                </c:pt>
                <c:pt idx="100183">
                  <c:v>16.024992999999998</c:v>
                </c:pt>
                <c:pt idx="100184">
                  <c:v>16.028063</c:v>
                </c:pt>
                <c:pt idx="100185">
                  <c:v>16.023177</c:v>
                </c:pt>
                <c:pt idx="100186">
                  <c:v>16.027360000000002</c:v>
                </c:pt>
                <c:pt idx="100187">
                  <c:v>16.035177000000001</c:v>
                </c:pt>
                <c:pt idx="100188">
                  <c:v>16.027469</c:v>
                </c:pt>
                <c:pt idx="100189">
                  <c:v>16.025669000000001</c:v>
                </c:pt>
                <c:pt idx="100190">
                  <c:v>16.035644999999999</c:v>
                </c:pt>
                <c:pt idx="100191">
                  <c:v>16.036576</c:v>
                </c:pt>
                <c:pt idx="100192">
                  <c:v>16.027861000000001</c:v>
                </c:pt>
                <c:pt idx="100193">
                  <c:v>16.030766</c:v>
                </c:pt>
                <c:pt idx="100194">
                  <c:v>16.03932</c:v>
                </c:pt>
                <c:pt idx="100195">
                  <c:v>16.031397999999999</c:v>
                </c:pt>
                <c:pt idx="100196">
                  <c:v>16.026706999999998</c:v>
                </c:pt>
                <c:pt idx="100197">
                  <c:v>16.032544000000001</c:v>
                </c:pt>
                <c:pt idx="100198">
                  <c:v>16.028825999999999</c:v>
                </c:pt>
                <c:pt idx="100199">
                  <c:v>16.024388999999999</c:v>
                </c:pt>
                <c:pt idx="100200">
                  <c:v>16.031091</c:v>
                </c:pt>
                <c:pt idx="100201">
                  <c:v>16.035287</c:v>
                </c:pt>
                <c:pt idx="100202">
                  <c:v>16.030017000000001</c:v>
                </c:pt>
                <c:pt idx="100203">
                  <c:v>16.032267000000001</c:v>
                </c:pt>
                <c:pt idx="100204">
                  <c:v>16.039328999999999</c:v>
                </c:pt>
                <c:pt idx="100205">
                  <c:v>16.035606999999999</c:v>
                </c:pt>
                <c:pt idx="100206">
                  <c:v>16.035948000000001</c:v>
                </c:pt>
                <c:pt idx="100207">
                  <c:v>16.042981999999999</c:v>
                </c:pt>
                <c:pt idx="100208">
                  <c:v>16.038340999999999</c:v>
                </c:pt>
                <c:pt idx="100209">
                  <c:v>16.032744000000001</c:v>
                </c:pt>
                <c:pt idx="100210">
                  <c:v>16.037883999999998</c:v>
                </c:pt>
                <c:pt idx="100211">
                  <c:v>16.036608999999999</c:v>
                </c:pt>
                <c:pt idx="100212">
                  <c:v>16.028962</c:v>
                </c:pt>
                <c:pt idx="100213">
                  <c:v>16.035602999999998</c:v>
                </c:pt>
                <c:pt idx="100214">
                  <c:v>16.039501999999999</c:v>
                </c:pt>
                <c:pt idx="100215">
                  <c:v>16.030609999999999</c:v>
                </c:pt>
                <c:pt idx="100216">
                  <c:v>16.036206</c:v>
                </c:pt>
                <c:pt idx="100217">
                  <c:v>16.043904000000001</c:v>
                </c:pt>
                <c:pt idx="100218">
                  <c:v>16.035112000000002</c:v>
                </c:pt>
                <c:pt idx="100219">
                  <c:v>16.030840999999999</c:v>
                </c:pt>
                <c:pt idx="100220">
                  <c:v>16.038854000000001</c:v>
                </c:pt>
                <c:pt idx="100221">
                  <c:v>16.039532000000001</c:v>
                </c:pt>
                <c:pt idx="100222">
                  <c:v>16.032720000000001</c:v>
                </c:pt>
                <c:pt idx="100223">
                  <c:v>16.035018999999998</c:v>
                </c:pt>
                <c:pt idx="100224">
                  <c:v>16.03492</c:v>
                </c:pt>
                <c:pt idx="100225">
                  <c:v>16.028175000000001</c:v>
                </c:pt>
                <c:pt idx="100226">
                  <c:v>16.033422000000002</c:v>
                </c:pt>
                <c:pt idx="100227">
                  <c:v>16.040623</c:v>
                </c:pt>
                <c:pt idx="100228">
                  <c:v>16.038504</c:v>
                </c:pt>
                <c:pt idx="100229">
                  <c:v>16.037292000000001</c:v>
                </c:pt>
                <c:pt idx="100230">
                  <c:v>16.039957999999999</c:v>
                </c:pt>
                <c:pt idx="100231">
                  <c:v>16.035871</c:v>
                </c:pt>
                <c:pt idx="100232">
                  <c:v>16.032105000000001</c:v>
                </c:pt>
                <c:pt idx="100233">
                  <c:v>16.038069</c:v>
                </c:pt>
                <c:pt idx="100234">
                  <c:v>16.037676000000001</c:v>
                </c:pt>
                <c:pt idx="100235">
                  <c:v>16.031901999999999</c:v>
                </c:pt>
                <c:pt idx="100236">
                  <c:v>16.035637000000001</c:v>
                </c:pt>
                <c:pt idx="100237">
                  <c:v>16.040113000000002</c:v>
                </c:pt>
                <c:pt idx="100238">
                  <c:v>16.033937999999999</c:v>
                </c:pt>
                <c:pt idx="100239">
                  <c:v>16.030598000000001</c:v>
                </c:pt>
                <c:pt idx="100240">
                  <c:v>16.039705000000001</c:v>
                </c:pt>
                <c:pt idx="100241">
                  <c:v>16.040001</c:v>
                </c:pt>
                <c:pt idx="100242">
                  <c:v>16.035405999999998</c:v>
                </c:pt>
                <c:pt idx="100243">
                  <c:v>16.042860999999998</c:v>
                </c:pt>
                <c:pt idx="100244">
                  <c:v>16.044626000000001</c:v>
                </c:pt>
                <c:pt idx="100245">
                  <c:v>16.038916</c:v>
                </c:pt>
                <c:pt idx="100246">
                  <c:v>16.039755</c:v>
                </c:pt>
                <c:pt idx="100247">
                  <c:v>16.04363</c:v>
                </c:pt>
                <c:pt idx="100248">
                  <c:v>16.038046000000001</c:v>
                </c:pt>
                <c:pt idx="100249">
                  <c:v>16.033235999999999</c:v>
                </c:pt>
                <c:pt idx="100250">
                  <c:v>16.040436</c:v>
                </c:pt>
                <c:pt idx="100251">
                  <c:v>16.038986999999999</c:v>
                </c:pt>
                <c:pt idx="100252">
                  <c:v>16.035682999999999</c:v>
                </c:pt>
                <c:pt idx="100253">
                  <c:v>16.044665999999999</c:v>
                </c:pt>
                <c:pt idx="100254">
                  <c:v>16.046106000000002</c:v>
                </c:pt>
                <c:pt idx="100255">
                  <c:v>16.039204000000002</c:v>
                </c:pt>
                <c:pt idx="100256">
                  <c:v>16.041709000000001</c:v>
                </c:pt>
                <c:pt idx="100257">
                  <c:v>16.045522999999999</c:v>
                </c:pt>
                <c:pt idx="100258">
                  <c:v>16.037337000000001</c:v>
                </c:pt>
                <c:pt idx="100259">
                  <c:v>16.035505000000001</c:v>
                </c:pt>
                <c:pt idx="100260">
                  <c:v>16.046896</c:v>
                </c:pt>
                <c:pt idx="100261">
                  <c:v>16.046406999999999</c:v>
                </c:pt>
                <c:pt idx="100262">
                  <c:v>16.041073000000001</c:v>
                </c:pt>
                <c:pt idx="100263">
                  <c:v>16.045746000000001</c:v>
                </c:pt>
                <c:pt idx="100264">
                  <c:v>16.044184000000001</c:v>
                </c:pt>
                <c:pt idx="100265">
                  <c:v>16.038171999999999</c:v>
                </c:pt>
                <c:pt idx="100266">
                  <c:v>16.042183000000001</c:v>
                </c:pt>
                <c:pt idx="100267">
                  <c:v>16.046644000000001</c:v>
                </c:pt>
                <c:pt idx="100268">
                  <c:v>16.041090000000001</c:v>
                </c:pt>
                <c:pt idx="100269">
                  <c:v>16.041951000000001</c:v>
                </c:pt>
                <c:pt idx="100270">
                  <c:v>16.049885</c:v>
                </c:pt>
                <c:pt idx="100271">
                  <c:v>16.046896</c:v>
                </c:pt>
                <c:pt idx="100272">
                  <c:v>16.042199</c:v>
                </c:pt>
                <c:pt idx="100273">
                  <c:v>16.047013</c:v>
                </c:pt>
                <c:pt idx="100274">
                  <c:v>16.047936</c:v>
                </c:pt>
                <c:pt idx="100275">
                  <c:v>16.043758</c:v>
                </c:pt>
                <c:pt idx="100276">
                  <c:v>16.051841</c:v>
                </c:pt>
                <c:pt idx="100277">
                  <c:v>16.051100999999999</c:v>
                </c:pt>
                <c:pt idx="100278">
                  <c:v>16.034724000000001</c:v>
                </c:pt>
                <c:pt idx="100279">
                  <c:v>16.042793</c:v>
                </c:pt>
                <c:pt idx="100280">
                  <c:v>16.054054000000001</c:v>
                </c:pt>
                <c:pt idx="100281">
                  <c:v>16.040284</c:v>
                </c:pt>
                <c:pt idx="100282">
                  <c:v>16.037561</c:v>
                </c:pt>
                <c:pt idx="100283">
                  <c:v>16.048290000000001</c:v>
                </c:pt>
                <c:pt idx="100284">
                  <c:v>16.048480000000001</c:v>
                </c:pt>
                <c:pt idx="100285">
                  <c:v>16.043205</c:v>
                </c:pt>
                <c:pt idx="100286">
                  <c:v>16.042642000000001</c:v>
                </c:pt>
                <c:pt idx="100287">
                  <c:v>16.043108</c:v>
                </c:pt>
                <c:pt idx="100288">
                  <c:v>16.045074</c:v>
                </c:pt>
                <c:pt idx="100289">
                  <c:v>16.047826000000001</c:v>
                </c:pt>
                <c:pt idx="100290">
                  <c:v>16.045832000000001</c:v>
                </c:pt>
                <c:pt idx="100291">
                  <c:v>16.043337000000001</c:v>
                </c:pt>
                <c:pt idx="100292">
                  <c:v>16.044633999999999</c:v>
                </c:pt>
                <c:pt idx="100293">
                  <c:v>16.049092000000002</c:v>
                </c:pt>
                <c:pt idx="100294">
                  <c:v>16.048850000000002</c:v>
                </c:pt>
                <c:pt idx="100295">
                  <c:v>16.047405000000001</c:v>
                </c:pt>
                <c:pt idx="100296">
                  <c:v>16.054395</c:v>
                </c:pt>
                <c:pt idx="100297">
                  <c:v>16.056069000000001</c:v>
                </c:pt>
                <c:pt idx="100298">
                  <c:v>16.051939999999998</c:v>
                </c:pt>
                <c:pt idx="100299">
                  <c:v>16.053840999999998</c:v>
                </c:pt>
                <c:pt idx="100300">
                  <c:v>16.050533999999999</c:v>
                </c:pt>
                <c:pt idx="100301">
                  <c:v>16.043510999999999</c:v>
                </c:pt>
                <c:pt idx="100302">
                  <c:v>16.047948999999999</c:v>
                </c:pt>
                <c:pt idx="100303">
                  <c:v>16.053477000000001</c:v>
                </c:pt>
                <c:pt idx="100304">
                  <c:v>16.047163999999999</c:v>
                </c:pt>
                <c:pt idx="100305">
                  <c:v>16.046664</c:v>
                </c:pt>
                <c:pt idx="100306">
                  <c:v>16.055854</c:v>
                </c:pt>
                <c:pt idx="100307">
                  <c:v>16.049731000000001</c:v>
                </c:pt>
                <c:pt idx="100308">
                  <c:v>16.043614999999999</c:v>
                </c:pt>
                <c:pt idx="100309">
                  <c:v>16.051535999999999</c:v>
                </c:pt>
                <c:pt idx="100310">
                  <c:v>16.052731999999999</c:v>
                </c:pt>
                <c:pt idx="100311">
                  <c:v>16.048683</c:v>
                </c:pt>
                <c:pt idx="100312">
                  <c:v>16.052505</c:v>
                </c:pt>
                <c:pt idx="100313">
                  <c:v>16.056543000000001</c:v>
                </c:pt>
                <c:pt idx="100314">
                  <c:v>16.048732000000001</c:v>
                </c:pt>
                <c:pt idx="100315">
                  <c:v>16.045646000000001</c:v>
                </c:pt>
                <c:pt idx="100316">
                  <c:v>16.056502999999999</c:v>
                </c:pt>
                <c:pt idx="100317">
                  <c:v>16.056215000000002</c:v>
                </c:pt>
                <c:pt idx="100318">
                  <c:v>16.049657</c:v>
                </c:pt>
                <c:pt idx="100319">
                  <c:v>16.05443</c:v>
                </c:pt>
                <c:pt idx="100320">
                  <c:v>16.055361000000001</c:v>
                </c:pt>
                <c:pt idx="100321">
                  <c:v>16.045549000000001</c:v>
                </c:pt>
                <c:pt idx="100322">
                  <c:v>16.045268</c:v>
                </c:pt>
                <c:pt idx="100323">
                  <c:v>16.052209999999999</c:v>
                </c:pt>
                <c:pt idx="100324">
                  <c:v>16.044450000000001</c:v>
                </c:pt>
                <c:pt idx="100325">
                  <c:v>16.041865999999999</c:v>
                </c:pt>
                <c:pt idx="100326">
                  <c:v>16.054043</c:v>
                </c:pt>
                <c:pt idx="100327">
                  <c:v>16.055420000000002</c:v>
                </c:pt>
                <c:pt idx="100328">
                  <c:v>16.053246999999999</c:v>
                </c:pt>
                <c:pt idx="100329">
                  <c:v>16.05809</c:v>
                </c:pt>
                <c:pt idx="100330">
                  <c:v>16.057510000000001</c:v>
                </c:pt>
                <c:pt idx="100331">
                  <c:v>16.052667</c:v>
                </c:pt>
                <c:pt idx="100332">
                  <c:v>16.055978</c:v>
                </c:pt>
                <c:pt idx="100333">
                  <c:v>16.058916</c:v>
                </c:pt>
                <c:pt idx="100334">
                  <c:v>16.051718999999999</c:v>
                </c:pt>
                <c:pt idx="100335">
                  <c:v>16.051404000000002</c:v>
                </c:pt>
                <c:pt idx="100336">
                  <c:v>16.056411000000001</c:v>
                </c:pt>
                <c:pt idx="100337">
                  <c:v>16.053401000000001</c:v>
                </c:pt>
                <c:pt idx="100338">
                  <c:v>16.054442999999999</c:v>
                </c:pt>
                <c:pt idx="100339">
                  <c:v>16.061133000000002</c:v>
                </c:pt>
                <c:pt idx="100340">
                  <c:v>16.061468999999999</c:v>
                </c:pt>
                <c:pt idx="100341">
                  <c:v>16.056086000000001</c:v>
                </c:pt>
                <c:pt idx="100342">
                  <c:v>16.056856</c:v>
                </c:pt>
                <c:pt idx="100343">
                  <c:v>16.059671000000002</c:v>
                </c:pt>
                <c:pt idx="100344">
                  <c:v>16.053495999999999</c:v>
                </c:pt>
                <c:pt idx="100345">
                  <c:v>16.052143999999998</c:v>
                </c:pt>
                <c:pt idx="100346">
                  <c:v>16.056678000000002</c:v>
                </c:pt>
                <c:pt idx="100347">
                  <c:v>16.055084999999998</c:v>
                </c:pt>
                <c:pt idx="100348">
                  <c:v>16.053664000000001</c:v>
                </c:pt>
                <c:pt idx="100349">
                  <c:v>16.059342000000001</c:v>
                </c:pt>
                <c:pt idx="100350">
                  <c:v>16.059649</c:v>
                </c:pt>
                <c:pt idx="100351">
                  <c:v>16.051407000000001</c:v>
                </c:pt>
                <c:pt idx="100352">
                  <c:v>16.055168999999999</c:v>
                </c:pt>
                <c:pt idx="100353">
                  <c:v>16.059784000000001</c:v>
                </c:pt>
                <c:pt idx="100354">
                  <c:v>16.053932</c:v>
                </c:pt>
                <c:pt idx="100355">
                  <c:v>16.058890000000002</c:v>
                </c:pt>
                <c:pt idx="100356">
                  <c:v>16.063222</c:v>
                </c:pt>
                <c:pt idx="100357">
                  <c:v>16.053932</c:v>
                </c:pt>
                <c:pt idx="100358">
                  <c:v>16.050888</c:v>
                </c:pt>
                <c:pt idx="100359">
                  <c:v>16.054817</c:v>
                </c:pt>
                <c:pt idx="100360">
                  <c:v>16.052935000000002</c:v>
                </c:pt>
                <c:pt idx="100361">
                  <c:v>16.052258999999999</c:v>
                </c:pt>
                <c:pt idx="100362">
                  <c:v>16.061330000000002</c:v>
                </c:pt>
                <c:pt idx="100363">
                  <c:v>16.061966999999999</c:v>
                </c:pt>
                <c:pt idx="100364">
                  <c:v>16.056546999999998</c:v>
                </c:pt>
                <c:pt idx="100365">
                  <c:v>16.064121</c:v>
                </c:pt>
                <c:pt idx="100366">
                  <c:v>16.068740999999999</c:v>
                </c:pt>
                <c:pt idx="100367">
                  <c:v>16.062611</c:v>
                </c:pt>
                <c:pt idx="100368">
                  <c:v>16.062757000000001</c:v>
                </c:pt>
                <c:pt idx="100369">
                  <c:v>16.065835</c:v>
                </c:pt>
                <c:pt idx="100370">
                  <c:v>16.059214000000001</c:v>
                </c:pt>
                <c:pt idx="100371">
                  <c:v>16.056387000000001</c:v>
                </c:pt>
                <c:pt idx="100372">
                  <c:v>16.063393000000001</c:v>
                </c:pt>
                <c:pt idx="100373">
                  <c:v>16.062563000000001</c:v>
                </c:pt>
                <c:pt idx="100374">
                  <c:v>16.060428999999999</c:v>
                </c:pt>
                <c:pt idx="100375">
                  <c:v>16.066903</c:v>
                </c:pt>
                <c:pt idx="100376">
                  <c:v>16.067537999999999</c:v>
                </c:pt>
                <c:pt idx="100377">
                  <c:v>16.066019000000001</c:v>
                </c:pt>
                <c:pt idx="100378">
                  <c:v>16.068249999999999</c:v>
                </c:pt>
                <c:pt idx="100379">
                  <c:v>16.064757</c:v>
                </c:pt>
                <c:pt idx="100380">
                  <c:v>16.060089999999999</c:v>
                </c:pt>
                <c:pt idx="100381">
                  <c:v>16.061681</c:v>
                </c:pt>
                <c:pt idx="100382">
                  <c:v>16.06345</c:v>
                </c:pt>
                <c:pt idx="100383">
                  <c:v>16.057932999999998</c:v>
                </c:pt>
                <c:pt idx="100384">
                  <c:v>16.055613000000001</c:v>
                </c:pt>
                <c:pt idx="100385">
                  <c:v>16.062225999999999</c:v>
                </c:pt>
                <c:pt idx="100386">
                  <c:v>16.065605999999999</c:v>
                </c:pt>
                <c:pt idx="100387">
                  <c:v>16.064098999999999</c:v>
                </c:pt>
                <c:pt idx="100388">
                  <c:v>16.064838000000002</c:v>
                </c:pt>
                <c:pt idx="100389">
                  <c:v>16.066856000000001</c:v>
                </c:pt>
                <c:pt idx="100390">
                  <c:v>16.065238000000001</c:v>
                </c:pt>
                <c:pt idx="100391">
                  <c:v>16.065417</c:v>
                </c:pt>
                <c:pt idx="100392">
                  <c:v>16.066672000000001</c:v>
                </c:pt>
                <c:pt idx="100393">
                  <c:v>16.059339999999999</c:v>
                </c:pt>
                <c:pt idx="100394">
                  <c:v>16.055710999999999</c:v>
                </c:pt>
                <c:pt idx="100395">
                  <c:v>16.062638</c:v>
                </c:pt>
                <c:pt idx="100396">
                  <c:v>16.064610999999999</c:v>
                </c:pt>
                <c:pt idx="100397">
                  <c:v>16.060054999999998</c:v>
                </c:pt>
                <c:pt idx="100398">
                  <c:v>16.063344000000001</c:v>
                </c:pt>
                <c:pt idx="100399">
                  <c:v>16.067564000000001</c:v>
                </c:pt>
                <c:pt idx="100400">
                  <c:v>16.060417999999999</c:v>
                </c:pt>
                <c:pt idx="100401">
                  <c:v>16.064233999999999</c:v>
                </c:pt>
                <c:pt idx="100402">
                  <c:v>16.075462000000002</c:v>
                </c:pt>
                <c:pt idx="100403">
                  <c:v>16.066544</c:v>
                </c:pt>
                <c:pt idx="100404">
                  <c:v>16.058814000000002</c:v>
                </c:pt>
                <c:pt idx="100405">
                  <c:v>16.068632999999998</c:v>
                </c:pt>
                <c:pt idx="100406">
                  <c:v>16.067632</c:v>
                </c:pt>
                <c:pt idx="100407">
                  <c:v>16.054241000000001</c:v>
                </c:pt>
                <c:pt idx="100408">
                  <c:v>16.059987</c:v>
                </c:pt>
                <c:pt idx="100409">
                  <c:v>16.068477000000001</c:v>
                </c:pt>
                <c:pt idx="100410">
                  <c:v>16.059695999999999</c:v>
                </c:pt>
                <c:pt idx="100411">
                  <c:v>16.062291999999999</c:v>
                </c:pt>
                <c:pt idx="100412">
                  <c:v>16.071819999999999</c:v>
                </c:pt>
                <c:pt idx="100413">
                  <c:v>16.070540000000001</c:v>
                </c:pt>
                <c:pt idx="100414">
                  <c:v>16.068749</c:v>
                </c:pt>
                <c:pt idx="100415">
                  <c:v>16.068542999999998</c:v>
                </c:pt>
                <c:pt idx="100416">
                  <c:v>16.067052</c:v>
                </c:pt>
                <c:pt idx="100417">
                  <c:v>16.063818000000001</c:v>
                </c:pt>
                <c:pt idx="100418">
                  <c:v>16.063199000000001</c:v>
                </c:pt>
                <c:pt idx="100419">
                  <c:v>16.067625</c:v>
                </c:pt>
                <c:pt idx="100420">
                  <c:v>16.073217</c:v>
                </c:pt>
                <c:pt idx="100421">
                  <c:v>16.074262999999998</c:v>
                </c:pt>
                <c:pt idx="100422">
                  <c:v>16.069593000000001</c:v>
                </c:pt>
                <c:pt idx="100423">
                  <c:v>16.065041000000001</c:v>
                </c:pt>
                <c:pt idx="100424">
                  <c:v>16.068069000000001</c:v>
                </c:pt>
                <c:pt idx="100425">
                  <c:v>16.075001</c:v>
                </c:pt>
                <c:pt idx="100426">
                  <c:v>16.070637000000001</c:v>
                </c:pt>
                <c:pt idx="100427">
                  <c:v>16.066578</c:v>
                </c:pt>
                <c:pt idx="100428">
                  <c:v>16.076404</c:v>
                </c:pt>
                <c:pt idx="100429">
                  <c:v>16.076491000000001</c:v>
                </c:pt>
                <c:pt idx="100430">
                  <c:v>16.067146999999999</c:v>
                </c:pt>
                <c:pt idx="100431">
                  <c:v>16.069609</c:v>
                </c:pt>
                <c:pt idx="100432">
                  <c:v>16.074059999999999</c:v>
                </c:pt>
                <c:pt idx="100433">
                  <c:v>16.07179</c:v>
                </c:pt>
                <c:pt idx="100434">
                  <c:v>16.068356000000001</c:v>
                </c:pt>
                <c:pt idx="100435">
                  <c:v>16.067288999999999</c:v>
                </c:pt>
                <c:pt idx="100436">
                  <c:v>16.064626000000001</c:v>
                </c:pt>
                <c:pt idx="100437">
                  <c:v>16.067249</c:v>
                </c:pt>
                <c:pt idx="100438">
                  <c:v>16.077656999999999</c:v>
                </c:pt>
                <c:pt idx="100439">
                  <c:v>16.078060000000001</c:v>
                </c:pt>
                <c:pt idx="100440">
                  <c:v>16.073295999999999</c:v>
                </c:pt>
                <c:pt idx="100441">
                  <c:v>16.071942</c:v>
                </c:pt>
                <c:pt idx="100442">
                  <c:v>16.070125000000001</c:v>
                </c:pt>
                <c:pt idx="100443">
                  <c:v>16.071933999999999</c:v>
                </c:pt>
                <c:pt idx="100444">
                  <c:v>16.07339</c:v>
                </c:pt>
                <c:pt idx="100445">
                  <c:v>16.073497</c:v>
                </c:pt>
                <c:pt idx="100446">
                  <c:v>16.072123999999999</c:v>
                </c:pt>
                <c:pt idx="100447">
                  <c:v>16.072188000000001</c:v>
                </c:pt>
                <c:pt idx="100448">
                  <c:v>16.07715</c:v>
                </c:pt>
                <c:pt idx="100449">
                  <c:v>16.074805000000001</c:v>
                </c:pt>
                <c:pt idx="100450">
                  <c:v>16.071784999999998</c:v>
                </c:pt>
                <c:pt idx="100451">
                  <c:v>16.077241999999998</c:v>
                </c:pt>
                <c:pt idx="100452">
                  <c:v>16.078004</c:v>
                </c:pt>
                <c:pt idx="100453">
                  <c:v>16.071911</c:v>
                </c:pt>
                <c:pt idx="100454">
                  <c:v>16.073443000000001</c:v>
                </c:pt>
                <c:pt idx="100455">
                  <c:v>16.078990000000001</c:v>
                </c:pt>
                <c:pt idx="100456">
                  <c:v>16.073132000000001</c:v>
                </c:pt>
                <c:pt idx="100457">
                  <c:v>16.071622999999999</c:v>
                </c:pt>
                <c:pt idx="100458">
                  <c:v>16.080338999999999</c:v>
                </c:pt>
                <c:pt idx="100459">
                  <c:v>16.076930999999998</c:v>
                </c:pt>
                <c:pt idx="100460">
                  <c:v>16.070841000000001</c:v>
                </c:pt>
                <c:pt idx="100461">
                  <c:v>16.075762999999998</c:v>
                </c:pt>
                <c:pt idx="100462">
                  <c:v>16.080265000000001</c:v>
                </c:pt>
                <c:pt idx="100463">
                  <c:v>16.076391000000001</c:v>
                </c:pt>
                <c:pt idx="100464">
                  <c:v>16.074928</c:v>
                </c:pt>
                <c:pt idx="100465">
                  <c:v>16.078202999999998</c:v>
                </c:pt>
                <c:pt idx="100466">
                  <c:v>16.072369999999999</c:v>
                </c:pt>
                <c:pt idx="100467">
                  <c:v>16.069960999999999</c:v>
                </c:pt>
                <c:pt idx="100468">
                  <c:v>16.075899</c:v>
                </c:pt>
                <c:pt idx="100469">
                  <c:v>16.075792</c:v>
                </c:pt>
                <c:pt idx="100470">
                  <c:v>16.072695</c:v>
                </c:pt>
                <c:pt idx="100471">
                  <c:v>16.074408999999999</c:v>
                </c:pt>
                <c:pt idx="100472">
                  <c:v>16.078536</c:v>
                </c:pt>
                <c:pt idx="100473">
                  <c:v>16.077342999999999</c:v>
                </c:pt>
                <c:pt idx="100474">
                  <c:v>16.077794999999998</c:v>
                </c:pt>
                <c:pt idx="100475">
                  <c:v>16.081938999999998</c:v>
                </c:pt>
                <c:pt idx="100476">
                  <c:v>16.078413999999999</c:v>
                </c:pt>
                <c:pt idx="100477">
                  <c:v>16.077279999999998</c:v>
                </c:pt>
                <c:pt idx="100478">
                  <c:v>16.080681999999999</c:v>
                </c:pt>
                <c:pt idx="100479">
                  <c:v>16.078488</c:v>
                </c:pt>
                <c:pt idx="100480">
                  <c:v>16.079733999999998</c:v>
                </c:pt>
                <c:pt idx="100481">
                  <c:v>16.08755</c:v>
                </c:pt>
                <c:pt idx="100482">
                  <c:v>16.082577000000001</c:v>
                </c:pt>
                <c:pt idx="100483">
                  <c:v>16.071401000000002</c:v>
                </c:pt>
                <c:pt idx="100484">
                  <c:v>16.079836</c:v>
                </c:pt>
                <c:pt idx="100485">
                  <c:v>16.086424000000001</c:v>
                </c:pt>
                <c:pt idx="100486">
                  <c:v>16.075302000000001</c:v>
                </c:pt>
                <c:pt idx="100487">
                  <c:v>16.074835</c:v>
                </c:pt>
                <c:pt idx="100488">
                  <c:v>16.083265999999998</c:v>
                </c:pt>
                <c:pt idx="100489">
                  <c:v>16.079857000000001</c:v>
                </c:pt>
                <c:pt idx="100490">
                  <c:v>16.078209999999999</c:v>
                </c:pt>
                <c:pt idx="100491">
                  <c:v>16.084156</c:v>
                </c:pt>
                <c:pt idx="100492">
                  <c:v>16.078174000000001</c:v>
                </c:pt>
                <c:pt idx="100493">
                  <c:v>16.071272</c:v>
                </c:pt>
                <c:pt idx="100494">
                  <c:v>16.079414</c:v>
                </c:pt>
                <c:pt idx="100495">
                  <c:v>16.082811</c:v>
                </c:pt>
                <c:pt idx="100496">
                  <c:v>16.082511</c:v>
                </c:pt>
                <c:pt idx="100497">
                  <c:v>16.085343999999999</c:v>
                </c:pt>
                <c:pt idx="100498">
                  <c:v>16.083005</c:v>
                </c:pt>
                <c:pt idx="100499">
                  <c:v>16.082847999999998</c:v>
                </c:pt>
                <c:pt idx="100500">
                  <c:v>16.086852</c:v>
                </c:pt>
                <c:pt idx="100501">
                  <c:v>16.088346000000001</c:v>
                </c:pt>
                <c:pt idx="100502">
                  <c:v>16.084617000000001</c:v>
                </c:pt>
                <c:pt idx="100503">
                  <c:v>16.083334000000001</c:v>
                </c:pt>
                <c:pt idx="100504">
                  <c:v>16.084752999999999</c:v>
                </c:pt>
                <c:pt idx="100505">
                  <c:v>16.078908999999999</c:v>
                </c:pt>
                <c:pt idx="100506">
                  <c:v>16.075842999999999</c:v>
                </c:pt>
                <c:pt idx="100507">
                  <c:v>16.082643000000001</c:v>
                </c:pt>
                <c:pt idx="100508">
                  <c:v>16.085736000000001</c:v>
                </c:pt>
                <c:pt idx="100509">
                  <c:v>16.081268000000001</c:v>
                </c:pt>
                <c:pt idx="100510">
                  <c:v>16.079588000000001</c:v>
                </c:pt>
                <c:pt idx="100511">
                  <c:v>16.084773999999999</c:v>
                </c:pt>
                <c:pt idx="100512">
                  <c:v>16.084596000000001</c:v>
                </c:pt>
                <c:pt idx="100513">
                  <c:v>16.081799</c:v>
                </c:pt>
                <c:pt idx="100514">
                  <c:v>16.086236</c:v>
                </c:pt>
                <c:pt idx="100515">
                  <c:v>16.087667</c:v>
                </c:pt>
                <c:pt idx="100516">
                  <c:v>16.084692</c:v>
                </c:pt>
                <c:pt idx="100517">
                  <c:v>16.083939999999998</c:v>
                </c:pt>
                <c:pt idx="100518">
                  <c:v>16.082215000000001</c:v>
                </c:pt>
                <c:pt idx="100519">
                  <c:v>16.080238000000001</c:v>
                </c:pt>
                <c:pt idx="100520">
                  <c:v>16.0855</c:v>
                </c:pt>
                <c:pt idx="100521">
                  <c:v>16.091636000000001</c:v>
                </c:pt>
                <c:pt idx="100522">
                  <c:v>16.089074</c:v>
                </c:pt>
                <c:pt idx="100523">
                  <c:v>16.08933</c:v>
                </c:pt>
                <c:pt idx="100524">
                  <c:v>16.097048999999998</c:v>
                </c:pt>
                <c:pt idx="100525">
                  <c:v>16.094131999999998</c:v>
                </c:pt>
                <c:pt idx="100526">
                  <c:v>16.085315000000001</c:v>
                </c:pt>
                <c:pt idx="100527">
                  <c:v>16.087698</c:v>
                </c:pt>
                <c:pt idx="100528">
                  <c:v>16.088740999999999</c:v>
                </c:pt>
                <c:pt idx="100529">
                  <c:v>16.080943000000001</c:v>
                </c:pt>
                <c:pt idx="100530">
                  <c:v>16.082504</c:v>
                </c:pt>
                <c:pt idx="100531">
                  <c:v>16.090838000000002</c:v>
                </c:pt>
                <c:pt idx="100532">
                  <c:v>16.086969</c:v>
                </c:pt>
                <c:pt idx="100533">
                  <c:v>16.085346000000001</c:v>
                </c:pt>
                <c:pt idx="100534">
                  <c:v>16.090985</c:v>
                </c:pt>
                <c:pt idx="100535">
                  <c:v>16.089631000000001</c:v>
                </c:pt>
                <c:pt idx="100536">
                  <c:v>16.085964000000001</c:v>
                </c:pt>
                <c:pt idx="100537">
                  <c:v>16.087398</c:v>
                </c:pt>
                <c:pt idx="100538">
                  <c:v>16.088971000000001</c:v>
                </c:pt>
                <c:pt idx="100539">
                  <c:v>16.083901000000001</c:v>
                </c:pt>
                <c:pt idx="100540">
                  <c:v>16.083935</c:v>
                </c:pt>
                <c:pt idx="100541">
                  <c:v>16.086932999999998</c:v>
                </c:pt>
                <c:pt idx="100542">
                  <c:v>16.083241999999998</c:v>
                </c:pt>
                <c:pt idx="100543">
                  <c:v>16.087471000000001</c:v>
                </c:pt>
                <c:pt idx="100544">
                  <c:v>16.093875000000001</c:v>
                </c:pt>
                <c:pt idx="100545">
                  <c:v>16.091139999999999</c:v>
                </c:pt>
                <c:pt idx="100546">
                  <c:v>16.092272999999999</c:v>
                </c:pt>
                <c:pt idx="100547">
                  <c:v>16.094588999999999</c:v>
                </c:pt>
                <c:pt idx="100548">
                  <c:v>16.087406999999999</c:v>
                </c:pt>
                <c:pt idx="100549">
                  <c:v>16.084182999999999</c:v>
                </c:pt>
                <c:pt idx="100550">
                  <c:v>16.091546000000001</c:v>
                </c:pt>
                <c:pt idx="100551">
                  <c:v>16.089113999999999</c:v>
                </c:pt>
                <c:pt idx="100552">
                  <c:v>16.083079000000001</c:v>
                </c:pt>
                <c:pt idx="100553">
                  <c:v>16.093885</c:v>
                </c:pt>
                <c:pt idx="100554">
                  <c:v>16.095599</c:v>
                </c:pt>
                <c:pt idx="100555">
                  <c:v>16.083728000000001</c:v>
                </c:pt>
                <c:pt idx="100556">
                  <c:v>16.089065000000002</c:v>
                </c:pt>
                <c:pt idx="100557">
                  <c:v>16.100080999999999</c:v>
                </c:pt>
                <c:pt idx="100558">
                  <c:v>16.091156999999999</c:v>
                </c:pt>
                <c:pt idx="100559">
                  <c:v>16.086152999999999</c:v>
                </c:pt>
                <c:pt idx="100560">
                  <c:v>16.095853000000002</c:v>
                </c:pt>
                <c:pt idx="100561">
                  <c:v>16.091753000000001</c:v>
                </c:pt>
                <c:pt idx="100562">
                  <c:v>16.085578000000002</c:v>
                </c:pt>
                <c:pt idx="100563">
                  <c:v>16.090831999999999</c:v>
                </c:pt>
                <c:pt idx="100564">
                  <c:v>16.092559999999999</c:v>
                </c:pt>
                <c:pt idx="100565">
                  <c:v>16.091287999999999</c:v>
                </c:pt>
                <c:pt idx="100566">
                  <c:v>16.092254000000001</c:v>
                </c:pt>
                <c:pt idx="100567">
                  <c:v>16.094889999999999</c:v>
                </c:pt>
                <c:pt idx="100568">
                  <c:v>16.095869</c:v>
                </c:pt>
                <c:pt idx="100569">
                  <c:v>16.094356999999999</c:v>
                </c:pt>
                <c:pt idx="100570">
                  <c:v>16.096754000000001</c:v>
                </c:pt>
                <c:pt idx="100571">
                  <c:v>16.098713</c:v>
                </c:pt>
                <c:pt idx="100572">
                  <c:v>16.095575</c:v>
                </c:pt>
                <c:pt idx="100573">
                  <c:v>16.095312</c:v>
                </c:pt>
                <c:pt idx="100574">
                  <c:v>16.096755999999999</c:v>
                </c:pt>
                <c:pt idx="100575">
                  <c:v>16.091235999999999</c:v>
                </c:pt>
                <c:pt idx="100576">
                  <c:v>16.091781999999998</c:v>
                </c:pt>
                <c:pt idx="100577">
                  <c:v>16.099059</c:v>
                </c:pt>
                <c:pt idx="100578">
                  <c:v>16.092379999999999</c:v>
                </c:pt>
                <c:pt idx="100579">
                  <c:v>16.088975000000001</c:v>
                </c:pt>
                <c:pt idx="100580">
                  <c:v>16.099519000000001</c:v>
                </c:pt>
                <c:pt idx="100581">
                  <c:v>16.096067000000001</c:v>
                </c:pt>
                <c:pt idx="100582">
                  <c:v>16.090002999999999</c:v>
                </c:pt>
                <c:pt idx="100583">
                  <c:v>16.099733000000001</c:v>
                </c:pt>
                <c:pt idx="100584">
                  <c:v>16.104187</c:v>
                </c:pt>
                <c:pt idx="100585">
                  <c:v>16.097538</c:v>
                </c:pt>
                <c:pt idx="100586">
                  <c:v>16.097072000000001</c:v>
                </c:pt>
                <c:pt idx="100587">
                  <c:v>16.097524</c:v>
                </c:pt>
                <c:pt idx="100588">
                  <c:v>16.089912000000002</c:v>
                </c:pt>
                <c:pt idx="100589">
                  <c:v>16.092587999999999</c:v>
                </c:pt>
                <c:pt idx="100590">
                  <c:v>16.098708999999999</c:v>
                </c:pt>
                <c:pt idx="100591">
                  <c:v>16.096762999999999</c:v>
                </c:pt>
                <c:pt idx="100592">
                  <c:v>16.097912000000001</c:v>
                </c:pt>
                <c:pt idx="100593">
                  <c:v>16.102235</c:v>
                </c:pt>
                <c:pt idx="100594">
                  <c:v>16.099931000000002</c:v>
                </c:pt>
                <c:pt idx="100595">
                  <c:v>16.092292</c:v>
                </c:pt>
                <c:pt idx="100596">
                  <c:v>16.094528</c:v>
                </c:pt>
                <c:pt idx="100597">
                  <c:v>16.099641999999999</c:v>
                </c:pt>
                <c:pt idx="100598">
                  <c:v>16.093952999999999</c:v>
                </c:pt>
                <c:pt idx="100599">
                  <c:v>16.09301</c:v>
                </c:pt>
                <c:pt idx="100600">
                  <c:v>16.099378000000002</c:v>
                </c:pt>
                <c:pt idx="100601">
                  <c:v>16.099571999999998</c:v>
                </c:pt>
                <c:pt idx="100602">
                  <c:v>16.096575000000001</c:v>
                </c:pt>
                <c:pt idx="100603">
                  <c:v>16.102611</c:v>
                </c:pt>
                <c:pt idx="100604">
                  <c:v>16.103155999999998</c:v>
                </c:pt>
                <c:pt idx="100605">
                  <c:v>16.092645999999998</c:v>
                </c:pt>
                <c:pt idx="100606">
                  <c:v>16.099003</c:v>
                </c:pt>
                <c:pt idx="100607">
                  <c:v>16.104868</c:v>
                </c:pt>
                <c:pt idx="100608">
                  <c:v>16.095721000000001</c:v>
                </c:pt>
                <c:pt idx="100609">
                  <c:v>16.100404000000001</c:v>
                </c:pt>
                <c:pt idx="100610">
                  <c:v>16.107838999999998</c:v>
                </c:pt>
                <c:pt idx="100611">
                  <c:v>16.099726</c:v>
                </c:pt>
                <c:pt idx="100612">
                  <c:v>16.098725999999999</c:v>
                </c:pt>
                <c:pt idx="100613">
                  <c:v>16.109804</c:v>
                </c:pt>
                <c:pt idx="100614">
                  <c:v>16.103625999999998</c:v>
                </c:pt>
                <c:pt idx="100615">
                  <c:v>16.092020000000002</c:v>
                </c:pt>
                <c:pt idx="100616">
                  <c:v>16.101412</c:v>
                </c:pt>
                <c:pt idx="100617">
                  <c:v>16.104001</c:v>
                </c:pt>
                <c:pt idx="100618">
                  <c:v>16.093485000000001</c:v>
                </c:pt>
                <c:pt idx="100619">
                  <c:v>16.097138999999999</c:v>
                </c:pt>
                <c:pt idx="100620">
                  <c:v>16.103974000000001</c:v>
                </c:pt>
                <c:pt idx="100621">
                  <c:v>16.101026999999998</c:v>
                </c:pt>
                <c:pt idx="100622">
                  <c:v>16.102428</c:v>
                </c:pt>
                <c:pt idx="100623">
                  <c:v>16.111301000000001</c:v>
                </c:pt>
                <c:pt idx="100624">
                  <c:v>16.106321999999999</c:v>
                </c:pt>
                <c:pt idx="100625">
                  <c:v>16.097033</c:v>
                </c:pt>
                <c:pt idx="100626">
                  <c:v>16.102288000000001</c:v>
                </c:pt>
                <c:pt idx="100627">
                  <c:v>16.104364</c:v>
                </c:pt>
                <c:pt idx="100628">
                  <c:v>16.102295000000002</c:v>
                </c:pt>
                <c:pt idx="100629">
                  <c:v>16.104526</c:v>
                </c:pt>
                <c:pt idx="100630">
                  <c:v>16.109528999999998</c:v>
                </c:pt>
                <c:pt idx="100631">
                  <c:v>16.107548999999999</c:v>
                </c:pt>
                <c:pt idx="100632">
                  <c:v>16.096968</c:v>
                </c:pt>
                <c:pt idx="100633">
                  <c:v>16.099916</c:v>
                </c:pt>
                <c:pt idx="100634">
                  <c:v>16.107994000000001</c:v>
                </c:pt>
                <c:pt idx="100635">
                  <c:v>16.105217</c:v>
                </c:pt>
                <c:pt idx="100636">
                  <c:v>16.105294000000001</c:v>
                </c:pt>
                <c:pt idx="100637">
                  <c:v>16.106524</c:v>
                </c:pt>
                <c:pt idx="100638">
                  <c:v>16.104047000000001</c:v>
                </c:pt>
                <c:pt idx="100639">
                  <c:v>16.104970999999999</c:v>
                </c:pt>
                <c:pt idx="100640">
                  <c:v>16.108142999999998</c:v>
                </c:pt>
                <c:pt idx="100641">
                  <c:v>16.103023</c:v>
                </c:pt>
                <c:pt idx="100642">
                  <c:v>16.097919000000001</c:v>
                </c:pt>
                <c:pt idx="100643">
                  <c:v>16.104921999999998</c:v>
                </c:pt>
                <c:pt idx="100644">
                  <c:v>16.107513000000001</c:v>
                </c:pt>
                <c:pt idx="100645">
                  <c:v>16.10576</c:v>
                </c:pt>
                <c:pt idx="100646">
                  <c:v>16.11326</c:v>
                </c:pt>
                <c:pt idx="100647">
                  <c:v>16.113703000000001</c:v>
                </c:pt>
                <c:pt idx="100648">
                  <c:v>16.10538</c:v>
                </c:pt>
                <c:pt idx="100649">
                  <c:v>16.107035</c:v>
                </c:pt>
                <c:pt idx="100650">
                  <c:v>16.111877</c:v>
                </c:pt>
                <c:pt idx="100651">
                  <c:v>16.103532000000001</c:v>
                </c:pt>
                <c:pt idx="100652">
                  <c:v>16.099014</c:v>
                </c:pt>
                <c:pt idx="100653">
                  <c:v>16.106923999999999</c:v>
                </c:pt>
                <c:pt idx="100654">
                  <c:v>16.106072999999999</c:v>
                </c:pt>
                <c:pt idx="100655">
                  <c:v>16.104240000000001</c:v>
                </c:pt>
                <c:pt idx="100656">
                  <c:v>16.112894000000001</c:v>
                </c:pt>
                <c:pt idx="100657">
                  <c:v>16.110675000000001</c:v>
                </c:pt>
                <c:pt idx="100658">
                  <c:v>16.102046999999999</c:v>
                </c:pt>
                <c:pt idx="100659">
                  <c:v>16.110430000000001</c:v>
                </c:pt>
                <c:pt idx="100660">
                  <c:v>16.117367000000002</c:v>
                </c:pt>
                <c:pt idx="100661">
                  <c:v>16.107033999999999</c:v>
                </c:pt>
                <c:pt idx="100662">
                  <c:v>16.106200000000001</c:v>
                </c:pt>
                <c:pt idx="100663">
                  <c:v>16.113361999999999</c:v>
                </c:pt>
                <c:pt idx="100664">
                  <c:v>16.108298999999999</c:v>
                </c:pt>
                <c:pt idx="100665">
                  <c:v>16.106805000000001</c:v>
                </c:pt>
                <c:pt idx="100666">
                  <c:v>16.113533</c:v>
                </c:pt>
                <c:pt idx="100667">
                  <c:v>16.110018</c:v>
                </c:pt>
                <c:pt idx="100668">
                  <c:v>16.104842999999999</c:v>
                </c:pt>
                <c:pt idx="100669">
                  <c:v>16.112635000000001</c:v>
                </c:pt>
                <c:pt idx="100670">
                  <c:v>16.114481000000001</c:v>
                </c:pt>
                <c:pt idx="100671">
                  <c:v>16.103384999999999</c:v>
                </c:pt>
                <c:pt idx="100672">
                  <c:v>16.107405</c:v>
                </c:pt>
                <c:pt idx="100673">
                  <c:v>16.116175999999999</c:v>
                </c:pt>
                <c:pt idx="100674">
                  <c:v>16.109818000000001</c:v>
                </c:pt>
                <c:pt idx="100675">
                  <c:v>16.110126000000001</c:v>
                </c:pt>
                <c:pt idx="100676">
                  <c:v>16.118483000000001</c:v>
                </c:pt>
                <c:pt idx="100677">
                  <c:v>16.114716999999999</c:v>
                </c:pt>
                <c:pt idx="100678">
                  <c:v>16.106189000000001</c:v>
                </c:pt>
                <c:pt idx="100679">
                  <c:v>16.110804999999999</c:v>
                </c:pt>
                <c:pt idx="100680">
                  <c:v>16.111477000000001</c:v>
                </c:pt>
                <c:pt idx="100681">
                  <c:v>16.104564</c:v>
                </c:pt>
                <c:pt idx="100682">
                  <c:v>16.113800000000001</c:v>
                </c:pt>
                <c:pt idx="100683">
                  <c:v>16.120950000000001</c:v>
                </c:pt>
                <c:pt idx="100684">
                  <c:v>16.113251000000002</c:v>
                </c:pt>
                <c:pt idx="100685">
                  <c:v>16.113467</c:v>
                </c:pt>
                <c:pt idx="100686">
                  <c:v>16.115438000000001</c:v>
                </c:pt>
                <c:pt idx="100687">
                  <c:v>16.107486999999999</c:v>
                </c:pt>
                <c:pt idx="100688">
                  <c:v>16.106176999999999</c:v>
                </c:pt>
                <c:pt idx="100689">
                  <c:v>16.114173999999998</c:v>
                </c:pt>
                <c:pt idx="100690">
                  <c:v>16.114232000000001</c:v>
                </c:pt>
                <c:pt idx="100691">
                  <c:v>16.110883000000001</c:v>
                </c:pt>
                <c:pt idx="100692">
                  <c:v>16.115048000000002</c:v>
                </c:pt>
                <c:pt idx="100693">
                  <c:v>16.117692999999999</c:v>
                </c:pt>
                <c:pt idx="100694">
                  <c:v>16.118234000000001</c:v>
                </c:pt>
                <c:pt idx="100695">
                  <c:v>16.120498999999999</c:v>
                </c:pt>
                <c:pt idx="100696">
                  <c:v>16.117934000000002</c:v>
                </c:pt>
                <c:pt idx="100697">
                  <c:v>16.113495</c:v>
                </c:pt>
                <c:pt idx="100698">
                  <c:v>16.115766000000001</c:v>
                </c:pt>
                <c:pt idx="100699">
                  <c:v>16.120843000000001</c:v>
                </c:pt>
                <c:pt idx="100700">
                  <c:v>16.114124</c:v>
                </c:pt>
                <c:pt idx="100701">
                  <c:v>16.111711</c:v>
                </c:pt>
                <c:pt idx="100702">
                  <c:v>16.119581</c:v>
                </c:pt>
                <c:pt idx="100703">
                  <c:v>16.114922</c:v>
                </c:pt>
                <c:pt idx="100704">
                  <c:v>16.112539000000002</c:v>
                </c:pt>
                <c:pt idx="100705">
                  <c:v>16.121535000000002</c:v>
                </c:pt>
                <c:pt idx="100706">
                  <c:v>16.121386000000001</c:v>
                </c:pt>
                <c:pt idx="100707">
                  <c:v>16.114951000000001</c:v>
                </c:pt>
                <c:pt idx="100708">
                  <c:v>16.119682999999998</c:v>
                </c:pt>
                <c:pt idx="100709">
                  <c:v>16.125997000000002</c:v>
                </c:pt>
                <c:pt idx="100710">
                  <c:v>16.113807000000001</c:v>
                </c:pt>
                <c:pt idx="100711">
                  <c:v>16.109596</c:v>
                </c:pt>
                <c:pt idx="100712">
                  <c:v>16.122800000000002</c:v>
                </c:pt>
                <c:pt idx="100713">
                  <c:v>16.119792</c:v>
                </c:pt>
                <c:pt idx="100714">
                  <c:v>16.111958000000001</c:v>
                </c:pt>
                <c:pt idx="100715">
                  <c:v>16.117896999999999</c:v>
                </c:pt>
                <c:pt idx="100716">
                  <c:v>16.120013</c:v>
                </c:pt>
                <c:pt idx="100717">
                  <c:v>16.111446999999998</c:v>
                </c:pt>
                <c:pt idx="100718">
                  <c:v>16.114457000000002</c:v>
                </c:pt>
                <c:pt idx="100719">
                  <c:v>16.121600999999998</c:v>
                </c:pt>
                <c:pt idx="100720">
                  <c:v>16.115306</c:v>
                </c:pt>
                <c:pt idx="100721">
                  <c:v>16.116122000000001</c:v>
                </c:pt>
                <c:pt idx="100722">
                  <c:v>16.117767000000001</c:v>
                </c:pt>
                <c:pt idx="100723">
                  <c:v>16.111197000000001</c:v>
                </c:pt>
                <c:pt idx="100724">
                  <c:v>16.11515</c:v>
                </c:pt>
                <c:pt idx="100725">
                  <c:v>16.121614999999998</c:v>
                </c:pt>
                <c:pt idx="100726">
                  <c:v>16.118601999999999</c:v>
                </c:pt>
                <c:pt idx="100727">
                  <c:v>16.113738999999999</c:v>
                </c:pt>
                <c:pt idx="100728">
                  <c:v>16.118722999999999</c:v>
                </c:pt>
                <c:pt idx="100729">
                  <c:v>16.124853000000002</c:v>
                </c:pt>
                <c:pt idx="100730">
                  <c:v>16.123056999999999</c:v>
                </c:pt>
                <c:pt idx="100731">
                  <c:v>16.12379</c:v>
                </c:pt>
                <c:pt idx="100732">
                  <c:v>16.125077000000001</c:v>
                </c:pt>
                <c:pt idx="100733">
                  <c:v>16.124844</c:v>
                </c:pt>
                <c:pt idx="100734">
                  <c:v>16.124988999999999</c:v>
                </c:pt>
                <c:pt idx="100735">
                  <c:v>16.126659</c:v>
                </c:pt>
                <c:pt idx="100736">
                  <c:v>16.123866</c:v>
                </c:pt>
                <c:pt idx="100737">
                  <c:v>16.117418000000001</c:v>
                </c:pt>
                <c:pt idx="100738">
                  <c:v>16.121282000000001</c:v>
                </c:pt>
                <c:pt idx="100739">
                  <c:v>16.122799000000001</c:v>
                </c:pt>
                <c:pt idx="100740">
                  <c:v>16.119433999999998</c:v>
                </c:pt>
                <c:pt idx="100741">
                  <c:v>16.125028</c:v>
                </c:pt>
                <c:pt idx="100742">
                  <c:v>16.129884000000001</c:v>
                </c:pt>
                <c:pt idx="100743">
                  <c:v>16.128841999999999</c:v>
                </c:pt>
                <c:pt idx="100744">
                  <c:v>16.129290999999998</c:v>
                </c:pt>
                <c:pt idx="100745">
                  <c:v>16.129702999999999</c:v>
                </c:pt>
                <c:pt idx="100746">
                  <c:v>16.123078</c:v>
                </c:pt>
                <c:pt idx="100747">
                  <c:v>16.120042999999999</c:v>
                </c:pt>
                <c:pt idx="100748">
                  <c:v>16.124434000000001</c:v>
                </c:pt>
                <c:pt idx="100749">
                  <c:v>16.121907</c:v>
                </c:pt>
                <c:pt idx="100750">
                  <c:v>16.119392000000001</c:v>
                </c:pt>
                <c:pt idx="100751">
                  <c:v>16.124737</c:v>
                </c:pt>
                <c:pt idx="100752">
                  <c:v>16.127081</c:v>
                </c:pt>
                <c:pt idx="100753">
                  <c:v>16.125440000000001</c:v>
                </c:pt>
                <c:pt idx="100754">
                  <c:v>16.125926</c:v>
                </c:pt>
                <c:pt idx="100755">
                  <c:v>16.127092999999999</c:v>
                </c:pt>
                <c:pt idx="100756">
                  <c:v>16.121787999999999</c:v>
                </c:pt>
                <c:pt idx="100757">
                  <c:v>16.119589000000001</c:v>
                </c:pt>
                <c:pt idx="100758">
                  <c:v>16.124625000000002</c:v>
                </c:pt>
                <c:pt idx="100759">
                  <c:v>16.121839000000001</c:v>
                </c:pt>
                <c:pt idx="100760">
                  <c:v>16.119747</c:v>
                </c:pt>
                <c:pt idx="100761">
                  <c:v>16.123138999999998</c:v>
                </c:pt>
                <c:pt idx="100762">
                  <c:v>16.122643</c:v>
                </c:pt>
                <c:pt idx="100763">
                  <c:v>16.125112000000001</c:v>
                </c:pt>
                <c:pt idx="100764">
                  <c:v>16.130351000000001</c:v>
                </c:pt>
                <c:pt idx="100765">
                  <c:v>16.124959</c:v>
                </c:pt>
                <c:pt idx="100766">
                  <c:v>16.116897000000002</c:v>
                </c:pt>
                <c:pt idx="100767">
                  <c:v>16.125867</c:v>
                </c:pt>
                <c:pt idx="100768">
                  <c:v>16.132480999999999</c:v>
                </c:pt>
                <c:pt idx="100769">
                  <c:v>16.12171</c:v>
                </c:pt>
                <c:pt idx="100770">
                  <c:v>16.119481</c:v>
                </c:pt>
                <c:pt idx="100771">
                  <c:v>16.126010999999998</c:v>
                </c:pt>
                <c:pt idx="100772">
                  <c:v>16.124186999999999</c:v>
                </c:pt>
                <c:pt idx="100773">
                  <c:v>16.122112000000001</c:v>
                </c:pt>
                <c:pt idx="100774">
                  <c:v>16.128122000000001</c:v>
                </c:pt>
                <c:pt idx="100775">
                  <c:v>16.130095000000001</c:v>
                </c:pt>
                <c:pt idx="100776">
                  <c:v>16.127279999999999</c:v>
                </c:pt>
                <c:pt idx="100777">
                  <c:v>16.136139</c:v>
                </c:pt>
                <c:pt idx="100778">
                  <c:v>16.136914000000001</c:v>
                </c:pt>
                <c:pt idx="100779">
                  <c:v>16.124963000000001</c:v>
                </c:pt>
                <c:pt idx="100780">
                  <c:v>16.128898</c:v>
                </c:pt>
                <c:pt idx="100781">
                  <c:v>16.136811999999999</c:v>
                </c:pt>
                <c:pt idx="100782">
                  <c:v>16.130585</c:v>
                </c:pt>
                <c:pt idx="100783">
                  <c:v>16.126830000000002</c:v>
                </c:pt>
                <c:pt idx="100784">
                  <c:v>16.133071999999999</c:v>
                </c:pt>
                <c:pt idx="100785">
                  <c:v>16.131598</c:v>
                </c:pt>
                <c:pt idx="100786">
                  <c:v>16.125335</c:v>
                </c:pt>
                <c:pt idx="100787">
                  <c:v>16.127811000000001</c:v>
                </c:pt>
                <c:pt idx="100788">
                  <c:v>16.129881000000001</c:v>
                </c:pt>
                <c:pt idx="100789">
                  <c:v>16.12904</c:v>
                </c:pt>
                <c:pt idx="100790">
                  <c:v>16.130009999999999</c:v>
                </c:pt>
                <c:pt idx="100791">
                  <c:v>16.131530000000001</c:v>
                </c:pt>
                <c:pt idx="100792">
                  <c:v>16.130747</c:v>
                </c:pt>
                <c:pt idx="100793">
                  <c:v>16.128615</c:v>
                </c:pt>
                <c:pt idx="100794">
                  <c:v>16.133775</c:v>
                </c:pt>
                <c:pt idx="100795">
                  <c:v>16.137632</c:v>
                </c:pt>
                <c:pt idx="100796">
                  <c:v>16.133198</c:v>
                </c:pt>
                <c:pt idx="100797">
                  <c:v>16.131381999999999</c:v>
                </c:pt>
                <c:pt idx="100798">
                  <c:v>16.127835000000001</c:v>
                </c:pt>
                <c:pt idx="100799">
                  <c:v>16.124146</c:v>
                </c:pt>
                <c:pt idx="100800">
                  <c:v>16.1312</c:v>
                </c:pt>
                <c:pt idx="100801">
                  <c:v>16.134055</c:v>
                </c:pt>
                <c:pt idx="100802">
                  <c:v>16.128896999999998</c:v>
                </c:pt>
                <c:pt idx="100803">
                  <c:v>16.132425000000001</c:v>
                </c:pt>
                <c:pt idx="100804">
                  <c:v>16.139136000000001</c:v>
                </c:pt>
                <c:pt idx="100805">
                  <c:v>16.136358999999999</c:v>
                </c:pt>
                <c:pt idx="100806">
                  <c:v>16.131961</c:v>
                </c:pt>
                <c:pt idx="100807">
                  <c:v>16.127935999999998</c:v>
                </c:pt>
                <c:pt idx="100808">
                  <c:v>16.124934</c:v>
                </c:pt>
                <c:pt idx="100809">
                  <c:v>16.131170999999998</c:v>
                </c:pt>
                <c:pt idx="100810">
                  <c:v>16.139351999999999</c:v>
                </c:pt>
                <c:pt idx="100811">
                  <c:v>16.136597999999999</c:v>
                </c:pt>
                <c:pt idx="100812">
                  <c:v>16.129352000000001</c:v>
                </c:pt>
                <c:pt idx="100813">
                  <c:v>16.130133000000001</c:v>
                </c:pt>
                <c:pt idx="100814">
                  <c:v>16.134134</c:v>
                </c:pt>
                <c:pt idx="100815">
                  <c:v>16.133721000000001</c:v>
                </c:pt>
                <c:pt idx="100816">
                  <c:v>16.137468999999999</c:v>
                </c:pt>
                <c:pt idx="100817">
                  <c:v>16.139424000000002</c:v>
                </c:pt>
                <c:pt idx="100818">
                  <c:v>16.134160999999999</c:v>
                </c:pt>
                <c:pt idx="100819">
                  <c:v>16.134139999999999</c:v>
                </c:pt>
                <c:pt idx="100820">
                  <c:v>16.137146999999999</c:v>
                </c:pt>
                <c:pt idx="100821">
                  <c:v>16.137011000000001</c:v>
                </c:pt>
                <c:pt idx="100822">
                  <c:v>16.137746</c:v>
                </c:pt>
                <c:pt idx="100823">
                  <c:v>16.136963999999999</c:v>
                </c:pt>
                <c:pt idx="100824">
                  <c:v>16.136085000000001</c:v>
                </c:pt>
                <c:pt idx="100825">
                  <c:v>16.138209</c:v>
                </c:pt>
                <c:pt idx="100826">
                  <c:v>16.141770000000001</c:v>
                </c:pt>
                <c:pt idx="100827">
                  <c:v>16.138703</c:v>
                </c:pt>
                <c:pt idx="100828">
                  <c:v>16.134526000000001</c:v>
                </c:pt>
                <c:pt idx="100829">
                  <c:v>16.137007000000001</c:v>
                </c:pt>
                <c:pt idx="100830">
                  <c:v>16.136299999999999</c:v>
                </c:pt>
                <c:pt idx="100831">
                  <c:v>16.131318</c:v>
                </c:pt>
                <c:pt idx="100832">
                  <c:v>16.132946</c:v>
                </c:pt>
                <c:pt idx="100833">
                  <c:v>16.141026</c:v>
                </c:pt>
                <c:pt idx="100834">
                  <c:v>16.140101000000001</c:v>
                </c:pt>
                <c:pt idx="100835">
                  <c:v>16.135677000000001</c:v>
                </c:pt>
                <c:pt idx="100836">
                  <c:v>16.137667</c:v>
                </c:pt>
                <c:pt idx="100837">
                  <c:v>16.136178999999998</c:v>
                </c:pt>
                <c:pt idx="100838">
                  <c:v>16.135833000000002</c:v>
                </c:pt>
                <c:pt idx="100839">
                  <c:v>16.138038000000002</c:v>
                </c:pt>
                <c:pt idx="100840">
                  <c:v>16.137812</c:v>
                </c:pt>
                <c:pt idx="100841">
                  <c:v>16.136680999999999</c:v>
                </c:pt>
                <c:pt idx="100842">
                  <c:v>16.138007999999999</c:v>
                </c:pt>
                <c:pt idx="100843">
                  <c:v>16.144749000000001</c:v>
                </c:pt>
                <c:pt idx="100844">
                  <c:v>16.142161999999999</c:v>
                </c:pt>
                <c:pt idx="100845">
                  <c:v>16.134702999999998</c:v>
                </c:pt>
                <c:pt idx="100846">
                  <c:v>16.138805999999999</c:v>
                </c:pt>
                <c:pt idx="100847">
                  <c:v>16.142472000000001</c:v>
                </c:pt>
                <c:pt idx="100848">
                  <c:v>16.138566999999998</c:v>
                </c:pt>
                <c:pt idx="100849">
                  <c:v>16.137170999999999</c:v>
                </c:pt>
                <c:pt idx="100850">
                  <c:v>16.138594000000001</c:v>
                </c:pt>
                <c:pt idx="100851">
                  <c:v>16.135338000000001</c:v>
                </c:pt>
                <c:pt idx="100852">
                  <c:v>16.138976</c:v>
                </c:pt>
                <c:pt idx="100853">
                  <c:v>16.144651</c:v>
                </c:pt>
                <c:pt idx="100854">
                  <c:v>16.136382999999999</c:v>
                </c:pt>
                <c:pt idx="100855">
                  <c:v>16.137181000000002</c:v>
                </c:pt>
                <c:pt idx="100856">
                  <c:v>16.147432999999999</c:v>
                </c:pt>
                <c:pt idx="100857">
                  <c:v>16.145188000000001</c:v>
                </c:pt>
                <c:pt idx="100858">
                  <c:v>16.142582000000001</c:v>
                </c:pt>
                <c:pt idx="100859">
                  <c:v>16.148050000000001</c:v>
                </c:pt>
                <c:pt idx="100860">
                  <c:v>16.146522000000001</c:v>
                </c:pt>
                <c:pt idx="100861">
                  <c:v>16.135816999999999</c:v>
                </c:pt>
                <c:pt idx="100862">
                  <c:v>16.137965999999999</c:v>
                </c:pt>
                <c:pt idx="100863">
                  <c:v>16.145114</c:v>
                </c:pt>
                <c:pt idx="100864">
                  <c:v>16.140577</c:v>
                </c:pt>
                <c:pt idx="100865">
                  <c:v>16.143720999999999</c:v>
                </c:pt>
                <c:pt idx="100866">
                  <c:v>16.146801</c:v>
                </c:pt>
                <c:pt idx="100867">
                  <c:v>16.138354</c:v>
                </c:pt>
                <c:pt idx="100868">
                  <c:v>16.139443</c:v>
                </c:pt>
                <c:pt idx="100869">
                  <c:v>16.146035000000001</c:v>
                </c:pt>
                <c:pt idx="100870">
                  <c:v>16.141017000000002</c:v>
                </c:pt>
                <c:pt idx="100871">
                  <c:v>16.138750000000002</c:v>
                </c:pt>
                <c:pt idx="100872">
                  <c:v>16.150324999999999</c:v>
                </c:pt>
                <c:pt idx="100873">
                  <c:v>16.150929999999999</c:v>
                </c:pt>
                <c:pt idx="100874">
                  <c:v>16.142036999999998</c:v>
                </c:pt>
                <c:pt idx="100875">
                  <c:v>16.148260000000001</c:v>
                </c:pt>
                <c:pt idx="100876">
                  <c:v>16.149737999999999</c:v>
                </c:pt>
                <c:pt idx="100877">
                  <c:v>16.140666</c:v>
                </c:pt>
                <c:pt idx="100878">
                  <c:v>16.14659</c:v>
                </c:pt>
                <c:pt idx="100879">
                  <c:v>16.153272999999999</c:v>
                </c:pt>
                <c:pt idx="100880">
                  <c:v>16.146972999999999</c:v>
                </c:pt>
                <c:pt idx="100881">
                  <c:v>16.143415999999998</c:v>
                </c:pt>
                <c:pt idx="100882">
                  <c:v>16.147333</c:v>
                </c:pt>
                <c:pt idx="100883">
                  <c:v>16.145337000000001</c:v>
                </c:pt>
                <c:pt idx="100884">
                  <c:v>16.142636</c:v>
                </c:pt>
                <c:pt idx="100885">
                  <c:v>16.147915000000001</c:v>
                </c:pt>
                <c:pt idx="100886">
                  <c:v>16.144715999999999</c:v>
                </c:pt>
                <c:pt idx="100887">
                  <c:v>16.140197000000001</c:v>
                </c:pt>
                <c:pt idx="100888">
                  <c:v>16.147131000000002</c:v>
                </c:pt>
                <c:pt idx="100889">
                  <c:v>16.148617000000002</c:v>
                </c:pt>
                <c:pt idx="100890">
                  <c:v>16.142623</c:v>
                </c:pt>
                <c:pt idx="100891">
                  <c:v>16.147943000000001</c:v>
                </c:pt>
                <c:pt idx="100892">
                  <c:v>16.152405999999999</c:v>
                </c:pt>
                <c:pt idx="100893">
                  <c:v>16.142399000000001</c:v>
                </c:pt>
                <c:pt idx="100894">
                  <c:v>16.141672</c:v>
                </c:pt>
                <c:pt idx="100895">
                  <c:v>16.146587</c:v>
                </c:pt>
                <c:pt idx="100896">
                  <c:v>16.144206000000001</c:v>
                </c:pt>
                <c:pt idx="100897">
                  <c:v>16.149563000000001</c:v>
                </c:pt>
                <c:pt idx="100898">
                  <c:v>16.154605</c:v>
                </c:pt>
                <c:pt idx="100899">
                  <c:v>16.153003999999999</c:v>
                </c:pt>
                <c:pt idx="100900">
                  <c:v>16.152887</c:v>
                </c:pt>
                <c:pt idx="100901">
                  <c:v>16.154299999999999</c:v>
                </c:pt>
                <c:pt idx="100902">
                  <c:v>16.152180000000001</c:v>
                </c:pt>
                <c:pt idx="100903">
                  <c:v>16.146533999999999</c:v>
                </c:pt>
                <c:pt idx="100904">
                  <c:v>16.150404000000002</c:v>
                </c:pt>
                <c:pt idx="100905">
                  <c:v>16.154444000000002</c:v>
                </c:pt>
                <c:pt idx="100906">
                  <c:v>16.148333999999998</c:v>
                </c:pt>
                <c:pt idx="100907">
                  <c:v>16.147874000000002</c:v>
                </c:pt>
                <c:pt idx="100908">
                  <c:v>16.152277999999999</c:v>
                </c:pt>
                <c:pt idx="100909">
                  <c:v>16.151437000000001</c:v>
                </c:pt>
                <c:pt idx="100910">
                  <c:v>16.145553</c:v>
                </c:pt>
                <c:pt idx="100911">
                  <c:v>16.149156999999999</c:v>
                </c:pt>
                <c:pt idx="100912">
                  <c:v>16.154828999999999</c:v>
                </c:pt>
                <c:pt idx="100913">
                  <c:v>16.150932000000001</c:v>
                </c:pt>
                <c:pt idx="100914">
                  <c:v>16.151392999999999</c:v>
                </c:pt>
                <c:pt idx="100915">
                  <c:v>16.151139000000001</c:v>
                </c:pt>
                <c:pt idx="100916">
                  <c:v>16.145171000000001</c:v>
                </c:pt>
                <c:pt idx="100917">
                  <c:v>16.146197999999998</c:v>
                </c:pt>
                <c:pt idx="100918">
                  <c:v>16.15137</c:v>
                </c:pt>
                <c:pt idx="100919">
                  <c:v>16.149481999999999</c:v>
                </c:pt>
                <c:pt idx="100920">
                  <c:v>16.146609999999999</c:v>
                </c:pt>
                <c:pt idx="100921">
                  <c:v>16.153244999999998</c:v>
                </c:pt>
                <c:pt idx="100922">
                  <c:v>16.156905999999999</c:v>
                </c:pt>
                <c:pt idx="100923">
                  <c:v>16.152519999999999</c:v>
                </c:pt>
                <c:pt idx="100924">
                  <c:v>16.154367000000001</c:v>
                </c:pt>
                <c:pt idx="100925">
                  <c:v>16.154672000000001</c:v>
                </c:pt>
                <c:pt idx="100926">
                  <c:v>16.151288999999998</c:v>
                </c:pt>
                <c:pt idx="100927">
                  <c:v>16.152715000000001</c:v>
                </c:pt>
                <c:pt idx="100928">
                  <c:v>16.152484000000001</c:v>
                </c:pt>
                <c:pt idx="100929">
                  <c:v>16.147525999999999</c:v>
                </c:pt>
                <c:pt idx="100930">
                  <c:v>16.148228</c:v>
                </c:pt>
                <c:pt idx="100931">
                  <c:v>16.15429</c:v>
                </c:pt>
                <c:pt idx="100932">
                  <c:v>16.154295000000001</c:v>
                </c:pt>
                <c:pt idx="100933">
                  <c:v>16.155125999999999</c:v>
                </c:pt>
                <c:pt idx="100934">
                  <c:v>16.160097</c:v>
                </c:pt>
                <c:pt idx="100935">
                  <c:v>16.159638000000001</c:v>
                </c:pt>
                <c:pt idx="100936">
                  <c:v>16.156976</c:v>
                </c:pt>
                <c:pt idx="100937">
                  <c:v>16.157933</c:v>
                </c:pt>
                <c:pt idx="100938">
                  <c:v>16.159697000000001</c:v>
                </c:pt>
                <c:pt idx="100939">
                  <c:v>16.158715000000001</c:v>
                </c:pt>
                <c:pt idx="100940">
                  <c:v>16.160022999999999</c:v>
                </c:pt>
                <c:pt idx="100941">
                  <c:v>16.162272999999999</c:v>
                </c:pt>
                <c:pt idx="100942">
                  <c:v>16.158080999999999</c:v>
                </c:pt>
                <c:pt idx="100943">
                  <c:v>16.156725000000002</c:v>
                </c:pt>
                <c:pt idx="100944">
                  <c:v>16.158013</c:v>
                </c:pt>
                <c:pt idx="100945">
                  <c:v>16.153645000000001</c:v>
                </c:pt>
                <c:pt idx="100946">
                  <c:v>16.154872999999998</c:v>
                </c:pt>
                <c:pt idx="100947">
                  <c:v>16.162994000000001</c:v>
                </c:pt>
                <c:pt idx="100948">
                  <c:v>16.1632</c:v>
                </c:pt>
                <c:pt idx="100949">
                  <c:v>16.156030000000001</c:v>
                </c:pt>
                <c:pt idx="100950">
                  <c:v>16.158891000000001</c:v>
                </c:pt>
                <c:pt idx="100951">
                  <c:v>16.160416999999999</c:v>
                </c:pt>
                <c:pt idx="100952">
                  <c:v>16.153312</c:v>
                </c:pt>
                <c:pt idx="100953">
                  <c:v>16.159559000000002</c:v>
                </c:pt>
                <c:pt idx="100954">
                  <c:v>16.162078000000001</c:v>
                </c:pt>
                <c:pt idx="100955">
                  <c:v>16.151451000000002</c:v>
                </c:pt>
                <c:pt idx="100956">
                  <c:v>16.150229</c:v>
                </c:pt>
                <c:pt idx="100957">
                  <c:v>16.156056</c:v>
                </c:pt>
                <c:pt idx="100958">
                  <c:v>16.157389999999999</c:v>
                </c:pt>
                <c:pt idx="100959">
                  <c:v>16.155730999999999</c:v>
                </c:pt>
                <c:pt idx="100960">
                  <c:v>16.160208000000001</c:v>
                </c:pt>
                <c:pt idx="100961">
                  <c:v>16.158906999999999</c:v>
                </c:pt>
                <c:pt idx="100962">
                  <c:v>16.153758</c:v>
                </c:pt>
                <c:pt idx="100963">
                  <c:v>16.157451999999999</c:v>
                </c:pt>
                <c:pt idx="100964">
                  <c:v>16.156359999999999</c:v>
                </c:pt>
                <c:pt idx="100965">
                  <c:v>16.155685999999999</c:v>
                </c:pt>
                <c:pt idx="100966">
                  <c:v>16.160353000000001</c:v>
                </c:pt>
                <c:pt idx="100967">
                  <c:v>16.158836000000001</c:v>
                </c:pt>
                <c:pt idx="100968">
                  <c:v>16.153493999999998</c:v>
                </c:pt>
                <c:pt idx="100969">
                  <c:v>16.155366999999998</c:v>
                </c:pt>
                <c:pt idx="100970">
                  <c:v>16.161597</c:v>
                </c:pt>
                <c:pt idx="100971">
                  <c:v>16.157883000000002</c:v>
                </c:pt>
                <c:pt idx="100972">
                  <c:v>16.159379999999999</c:v>
                </c:pt>
                <c:pt idx="100973">
                  <c:v>16.168582000000001</c:v>
                </c:pt>
                <c:pt idx="100974">
                  <c:v>16.163544000000002</c:v>
                </c:pt>
                <c:pt idx="100975">
                  <c:v>16.159617999999998</c:v>
                </c:pt>
                <c:pt idx="100976">
                  <c:v>16.164636000000002</c:v>
                </c:pt>
                <c:pt idx="100977">
                  <c:v>16.163902</c:v>
                </c:pt>
                <c:pt idx="100978">
                  <c:v>16.158538</c:v>
                </c:pt>
                <c:pt idx="100979">
                  <c:v>16.158607</c:v>
                </c:pt>
                <c:pt idx="100980">
                  <c:v>16.160889999999998</c:v>
                </c:pt>
                <c:pt idx="100981">
                  <c:v>16.156516</c:v>
                </c:pt>
                <c:pt idx="100982">
                  <c:v>16.160927000000001</c:v>
                </c:pt>
                <c:pt idx="100983">
                  <c:v>16.166364000000002</c:v>
                </c:pt>
                <c:pt idx="100984">
                  <c:v>16.157501</c:v>
                </c:pt>
                <c:pt idx="100985">
                  <c:v>16.159513</c:v>
                </c:pt>
                <c:pt idx="100986">
                  <c:v>16.171783000000001</c:v>
                </c:pt>
                <c:pt idx="100987">
                  <c:v>16.170252999999999</c:v>
                </c:pt>
                <c:pt idx="100988">
                  <c:v>16.166428</c:v>
                </c:pt>
                <c:pt idx="100989">
                  <c:v>16.169141</c:v>
                </c:pt>
                <c:pt idx="100990">
                  <c:v>16.165935000000001</c:v>
                </c:pt>
                <c:pt idx="100991">
                  <c:v>16.162984999999999</c:v>
                </c:pt>
                <c:pt idx="100992">
                  <c:v>16.171287</c:v>
                </c:pt>
                <c:pt idx="100993">
                  <c:v>16.173895999999999</c:v>
                </c:pt>
                <c:pt idx="100994">
                  <c:v>16.165647</c:v>
                </c:pt>
                <c:pt idx="100995">
                  <c:v>16.162008</c:v>
                </c:pt>
                <c:pt idx="100996">
                  <c:v>16.163094000000001</c:v>
                </c:pt>
                <c:pt idx="100997">
                  <c:v>16.163488999999998</c:v>
                </c:pt>
                <c:pt idx="100998">
                  <c:v>16.162262999999999</c:v>
                </c:pt>
                <c:pt idx="100999">
                  <c:v>16.166426000000001</c:v>
                </c:pt>
                <c:pt idx="101000">
                  <c:v>16.169640999999999</c:v>
                </c:pt>
                <c:pt idx="101001">
                  <c:v>16.164939</c:v>
                </c:pt>
                <c:pt idx="101002">
                  <c:v>16.165987000000001</c:v>
                </c:pt>
                <c:pt idx="101003">
                  <c:v>16.170227000000001</c:v>
                </c:pt>
                <c:pt idx="101004">
                  <c:v>16.165346</c:v>
                </c:pt>
                <c:pt idx="101005">
                  <c:v>16.160478999999999</c:v>
                </c:pt>
                <c:pt idx="101006">
                  <c:v>16.167211999999999</c:v>
                </c:pt>
                <c:pt idx="101007">
                  <c:v>16.171894999999999</c:v>
                </c:pt>
                <c:pt idx="101008">
                  <c:v>16.165614000000001</c:v>
                </c:pt>
                <c:pt idx="101009">
                  <c:v>16.164909000000002</c:v>
                </c:pt>
                <c:pt idx="101010">
                  <c:v>16.163053000000001</c:v>
                </c:pt>
                <c:pt idx="101011">
                  <c:v>16.160703999999999</c:v>
                </c:pt>
                <c:pt idx="101012">
                  <c:v>16.168319</c:v>
                </c:pt>
                <c:pt idx="101013">
                  <c:v>16.165790999999999</c:v>
                </c:pt>
                <c:pt idx="101014">
                  <c:v>16.160422000000001</c:v>
                </c:pt>
                <c:pt idx="101015">
                  <c:v>16.163976000000002</c:v>
                </c:pt>
                <c:pt idx="101016">
                  <c:v>16.164064</c:v>
                </c:pt>
                <c:pt idx="101017">
                  <c:v>16.161693</c:v>
                </c:pt>
                <c:pt idx="101018">
                  <c:v>16.169163000000001</c:v>
                </c:pt>
                <c:pt idx="101019">
                  <c:v>16.177053999999998</c:v>
                </c:pt>
                <c:pt idx="101020">
                  <c:v>16.169160000000002</c:v>
                </c:pt>
                <c:pt idx="101021">
                  <c:v>16.167788999999999</c:v>
                </c:pt>
                <c:pt idx="101022">
                  <c:v>16.174095000000001</c:v>
                </c:pt>
                <c:pt idx="101023">
                  <c:v>16.169119999999999</c:v>
                </c:pt>
                <c:pt idx="101024">
                  <c:v>16.168800999999998</c:v>
                </c:pt>
                <c:pt idx="101025">
                  <c:v>16.174085999999999</c:v>
                </c:pt>
                <c:pt idx="101026">
                  <c:v>16.17155</c:v>
                </c:pt>
                <c:pt idx="101027">
                  <c:v>16.166868000000001</c:v>
                </c:pt>
                <c:pt idx="101028">
                  <c:v>16.168437999999998</c:v>
                </c:pt>
                <c:pt idx="101029">
                  <c:v>16.167804</c:v>
                </c:pt>
                <c:pt idx="101030">
                  <c:v>16.160796000000001</c:v>
                </c:pt>
                <c:pt idx="101031">
                  <c:v>16.165385000000001</c:v>
                </c:pt>
                <c:pt idx="101032">
                  <c:v>16.174509</c:v>
                </c:pt>
                <c:pt idx="101033">
                  <c:v>16.172827000000002</c:v>
                </c:pt>
                <c:pt idx="101034">
                  <c:v>16.172333999999999</c:v>
                </c:pt>
                <c:pt idx="101035">
                  <c:v>16.176670999999999</c:v>
                </c:pt>
                <c:pt idx="101036">
                  <c:v>16.176677999999999</c:v>
                </c:pt>
                <c:pt idx="101037">
                  <c:v>16.172331</c:v>
                </c:pt>
                <c:pt idx="101038">
                  <c:v>16.173106000000001</c:v>
                </c:pt>
                <c:pt idx="101039">
                  <c:v>16.172499999999999</c:v>
                </c:pt>
                <c:pt idx="101040">
                  <c:v>16.167200000000001</c:v>
                </c:pt>
                <c:pt idx="101041">
                  <c:v>16.172806999999999</c:v>
                </c:pt>
                <c:pt idx="101042">
                  <c:v>16.172499999999999</c:v>
                </c:pt>
                <c:pt idx="101043">
                  <c:v>16.164152999999999</c:v>
                </c:pt>
                <c:pt idx="101044">
                  <c:v>16.169089</c:v>
                </c:pt>
                <c:pt idx="101045">
                  <c:v>16.175805</c:v>
                </c:pt>
                <c:pt idx="101046">
                  <c:v>16.173590999999998</c:v>
                </c:pt>
                <c:pt idx="101047">
                  <c:v>16.173081</c:v>
                </c:pt>
                <c:pt idx="101048">
                  <c:v>16.177641999999999</c:v>
                </c:pt>
                <c:pt idx="101049">
                  <c:v>16.173183000000002</c:v>
                </c:pt>
                <c:pt idx="101050">
                  <c:v>16.167763999999998</c:v>
                </c:pt>
                <c:pt idx="101051">
                  <c:v>16.174105000000001</c:v>
                </c:pt>
                <c:pt idx="101052">
                  <c:v>16.174101</c:v>
                </c:pt>
                <c:pt idx="101053">
                  <c:v>16.169119999999999</c:v>
                </c:pt>
                <c:pt idx="101054">
                  <c:v>16.174949000000002</c:v>
                </c:pt>
                <c:pt idx="101055">
                  <c:v>16.180416999999998</c:v>
                </c:pt>
                <c:pt idx="101056">
                  <c:v>16.176779</c:v>
                </c:pt>
                <c:pt idx="101057">
                  <c:v>16.175878000000001</c:v>
                </c:pt>
                <c:pt idx="101058">
                  <c:v>16.177709</c:v>
                </c:pt>
                <c:pt idx="101059">
                  <c:v>16.170171</c:v>
                </c:pt>
                <c:pt idx="101060">
                  <c:v>16.170929000000001</c:v>
                </c:pt>
                <c:pt idx="101061">
                  <c:v>16.183674</c:v>
                </c:pt>
                <c:pt idx="101062">
                  <c:v>16.179010000000002</c:v>
                </c:pt>
                <c:pt idx="101063">
                  <c:v>16.171548999999999</c:v>
                </c:pt>
                <c:pt idx="101064">
                  <c:v>16.176817</c:v>
                </c:pt>
                <c:pt idx="101065">
                  <c:v>16.176870999999998</c:v>
                </c:pt>
                <c:pt idx="101066">
                  <c:v>16.172208000000001</c:v>
                </c:pt>
                <c:pt idx="101067">
                  <c:v>16.177233000000001</c:v>
                </c:pt>
                <c:pt idx="101068">
                  <c:v>16.182366999999999</c:v>
                </c:pt>
                <c:pt idx="101069">
                  <c:v>16.174240000000001</c:v>
                </c:pt>
                <c:pt idx="101070">
                  <c:v>16.172108000000001</c:v>
                </c:pt>
                <c:pt idx="101071">
                  <c:v>16.180399000000001</c:v>
                </c:pt>
                <c:pt idx="101072">
                  <c:v>16.180372999999999</c:v>
                </c:pt>
                <c:pt idx="101073">
                  <c:v>16.175702999999999</c:v>
                </c:pt>
                <c:pt idx="101074">
                  <c:v>16.176231999999999</c:v>
                </c:pt>
                <c:pt idx="101075">
                  <c:v>16.176203000000001</c:v>
                </c:pt>
                <c:pt idx="101076">
                  <c:v>16.171001</c:v>
                </c:pt>
                <c:pt idx="101077">
                  <c:v>16.175726000000001</c:v>
                </c:pt>
                <c:pt idx="101078">
                  <c:v>16.180105999999999</c:v>
                </c:pt>
                <c:pt idx="101079">
                  <c:v>16.173915000000001</c:v>
                </c:pt>
                <c:pt idx="101080">
                  <c:v>16.178429999999999</c:v>
                </c:pt>
                <c:pt idx="101081">
                  <c:v>16.184462</c:v>
                </c:pt>
                <c:pt idx="101082">
                  <c:v>16.181479</c:v>
                </c:pt>
                <c:pt idx="101083">
                  <c:v>16.180826</c:v>
                </c:pt>
                <c:pt idx="101084">
                  <c:v>16.186413000000002</c:v>
                </c:pt>
                <c:pt idx="101085">
                  <c:v>16.184214000000001</c:v>
                </c:pt>
                <c:pt idx="101086">
                  <c:v>16.176513</c:v>
                </c:pt>
                <c:pt idx="101087">
                  <c:v>16.183351999999999</c:v>
                </c:pt>
                <c:pt idx="101088">
                  <c:v>16.184677000000001</c:v>
                </c:pt>
                <c:pt idx="101089">
                  <c:v>16.176400000000001</c:v>
                </c:pt>
                <c:pt idx="101090">
                  <c:v>16.181287000000001</c:v>
                </c:pt>
                <c:pt idx="101091">
                  <c:v>16.184864000000001</c:v>
                </c:pt>
                <c:pt idx="101092">
                  <c:v>16.182652999999998</c:v>
                </c:pt>
                <c:pt idx="101093">
                  <c:v>16.186934000000001</c:v>
                </c:pt>
                <c:pt idx="101094">
                  <c:v>16.188419</c:v>
                </c:pt>
                <c:pt idx="101095">
                  <c:v>16.183484</c:v>
                </c:pt>
                <c:pt idx="101096">
                  <c:v>16.183257999999999</c:v>
                </c:pt>
                <c:pt idx="101097">
                  <c:v>16.186966999999999</c:v>
                </c:pt>
                <c:pt idx="101098">
                  <c:v>16.180914000000001</c:v>
                </c:pt>
                <c:pt idx="101099">
                  <c:v>16.175773</c:v>
                </c:pt>
                <c:pt idx="101100">
                  <c:v>16.179172000000001</c:v>
                </c:pt>
                <c:pt idx="101101">
                  <c:v>16.181066999999999</c:v>
                </c:pt>
                <c:pt idx="101102">
                  <c:v>16.179718999999999</c:v>
                </c:pt>
                <c:pt idx="101103">
                  <c:v>16.180208</c:v>
                </c:pt>
                <c:pt idx="101104">
                  <c:v>16.183052</c:v>
                </c:pt>
                <c:pt idx="101105">
                  <c:v>16.181415999999999</c:v>
                </c:pt>
                <c:pt idx="101106">
                  <c:v>16.181968000000001</c:v>
                </c:pt>
                <c:pt idx="101107">
                  <c:v>16.188742999999999</c:v>
                </c:pt>
                <c:pt idx="101108">
                  <c:v>16.184571999999999</c:v>
                </c:pt>
                <c:pt idx="101109">
                  <c:v>16.180757</c:v>
                </c:pt>
                <c:pt idx="101110">
                  <c:v>16.184511000000001</c:v>
                </c:pt>
                <c:pt idx="101111">
                  <c:v>16.180195000000001</c:v>
                </c:pt>
                <c:pt idx="101112">
                  <c:v>16.175788000000001</c:v>
                </c:pt>
                <c:pt idx="101113">
                  <c:v>16.180364999999998</c:v>
                </c:pt>
                <c:pt idx="101114">
                  <c:v>16.183627999999999</c:v>
                </c:pt>
                <c:pt idx="101115">
                  <c:v>16.180993000000001</c:v>
                </c:pt>
                <c:pt idx="101116">
                  <c:v>16.186116999999999</c:v>
                </c:pt>
                <c:pt idx="101117">
                  <c:v>16.190277999999999</c:v>
                </c:pt>
                <c:pt idx="101118">
                  <c:v>16.179110999999999</c:v>
                </c:pt>
                <c:pt idx="101119">
                  <c:v>16.178021000000001</c:v>
                </c:pt>
                <c:pt idx="101120">
                  <c:v>16.184571999999999</c:v>
                </c:pt>
                <c:pt idx="101121">
                  <c:v>16.180477</c:v>
                </c:pt>
                <c:pt idx="101122">
                  <c:v>16.181498999999999</c:v>
                </c:pt>
                <c:pt idx="101123">
                  <c:v>16.189394</c:v>
                </c:pt>
                <c:pt idx="101124">
                  <c:v>16.188162999999999</c:v>
                </c:pt>
                <c:pt idx="101125">
                  <c:v>16.182651</c:v>
                </c:pt>
                <c:pt idx="101126">
                  <c:v>16.186639</c:v>
                </c:pt>
                <c:pt idx="101127">
                  <c:v>16.190864999999999</c:v>
                </c:pt>
                <c:pt idx="101128">
                  <c:v>16.188839000000002</c:v>
                </c:pt>
                <c:pt idx="101129">
                  <c:v>16.190926000000001</c:v>
                </c:pt>
                <c:pt idx="101130">
                  <c:v>16.192910000000001</c:v>
                </c:pt>
                <c:pt idx="101131">
                  <c:v>16.189778</c:v>
                </c:pt>
                <c:pt idx="101132">
                  <c:v>16.190075</c:v>
                </c:pt>
                <c:pt idx="101133">
                  <c:v>16.196546999999999</c:v>
                </c:pt>
                <c:pt idx="101134">
                  <c:v>16.191801000000002</c:v>
                </c:pt>
                <c:pt idx="101135">
                  <c:v>16.183603999999999</c:v>
                </c:pt>
                <c:pt idx="101136">
                  <c:v>16.192202999999999</c:v>
                </c:pt>
                <c:pt idx="101137">
                  <c:v>16.194929999999999</c:v>
                </c:pt>
                <c:pt idx="101138">
                  <c:v>16.185934</c:v>
                </c:pt>
                <c:pt idx="101139">
                  <c:v>16.184439999999999</c:v>
                </c:pt>
                <c:pt idx="101140">
                  <c:v>16.188074</c:v>
                </c:pt>
                <c:pt idx="101141">
                  <c:v>16.190173000000001</c:v>
                </c:pt>
                <c:pt idx="101142">
                  <c:v>16.188723</c:v>
                </c:pt>
                <c:pt idx="101143">
                  <c:v>16.186170000000001</c:v>
                </c:pt>
                <c:pt idx="101144">
                  <c:v>16.183458000000002</c:v>
                </c:pt>
                <c:pt idx="101145">
                  <c:v>16.186146999999998</c:v>
                </c:pt>
                <c:pt idx="101146">
                  <c:v>16.192482999999999</c:v>
                </c:pt>
                <c:pt idx="101147">
                  <c:v>16.187664999999999</c:v>
                </c:pt>
                <c:pt idx="101148">
                  <c:v>16.182732999999999</c:v>
                </c:pt>
                <c:pt idx="101149">
                  <c:v>16.19247</c:v>
                </c:pt>
                <c:pt idx="101150">
                  <c:v>16.199348000000001</c:v>
                </c:pt>
                <c:pt idx="101151">
                  <c:v>16.189126999999999</c:v>
                </c:pt>
                <c:pt idx="101152">
                  <c:v>16.186741000000001</c:v>
                </c:pt>
                <c:pt idx="101153">
                  <c:v>16.195730000000001</c:v>
                </c:pt>
                <c:pt idx="101154">
                  <c:v>16.187794</c:v>
                </c:pt>
                <c:pt idx="101155">
                  <c:v>16.181654000000002</c:v>
                </c:pt>
                <c:pt idx="101156">
                  <c:v>16.191783000000001</c:v>
                </c:pt>
                <c:pt idx="101157">
                  <c:v>16.193348</c:v>
                </c:pt>
                <c:pt idx="101158">
                  <c:v>16.193307999999998</c:v>
                </c:pt>
                <c:pt idx="101159">
                  <c:v>16.197973999999999</c:v>
                </c:pt>
                <c:pt idx="101160">
                  <c:v>16.191390999999999</c:v>
                </c:pt>
                <c:pt idx="101161">
                  <c:v>16.185274</c:v>
                </c:pt>
                <c:pt idx="101162">
                  <c:v>16.192916</c:v>
                </c:pt>
                <c:pt idx="101163">
                  <c:v>16.193687000000001</c:v>
                </c:pt>
                <c:pt idx="101164">
                  <c:v>16.182656000000001</c:v>
                </c:pt>
                <c:pt idx="101165">
                  <c:v>16.188334999999999</c:v>
                </c:pt>
                <c:pt idx="101166">
                  <c:v>16.199898000000001</c:v>
                </c:pt>
                <c:pt idx="101167">
                  <c:v>16.193663000000001</c:v>
                </c:pt>
                <c:pt idx="101168">
                  <c:v>16.190588999999999</c:v>
                </c:pt>
                <c:pt idx="101169">
                  <c:v>16.196739999999998</c:v>
                </c:pt>
                <c:pt idx="101170">
                  <c:v>16.194974999999999</c:v>
                </c:pt>
                <c:pt idx="101171">
                  <c:v>16.189522</c:v>
                </c:pt>
                <c:pt idx="101172">
                  <c:v>16.192477</c:v>
                </c:pt>
                <c:pt idx="101173">
                  <c:v>16.195653</c:v>
                </c:pt>
                <c:pt idx="101174">
                  <c:v>16.191865</c:v>
                </c:pt>
                <c:pt idx="101175">
                  <c:v>16.194299000000001</c:v>
                </c:pt>
                <c:pt idx="101176">
                  <c:v>16.199926999999999</c:v>
                </c:pt>
                <c:pt idx="101177">
                  <c:v>16.197925000000001</c:v>
                </c:pt>
                <c:pt idx="101178">
                  <c:v>16.195478999999999</c:v>
                </c:pt>
                <c:pt idx="101179">
                  <c:v>16.196355000000001</c:v>
                </c:pt>
                <c:pt idx="101180">
                  <c:v>16.194969</c:v>
                </c:pt>
                <c:pt idx="101181">
                  <c:v>16.190235000000001</c:v>
                </c:pt>
                <c:pt idx="101182">
                  <c:v>16.193249999999999</c:v>
                </c:pt>
                <c:pt idx="101183">
                  <c:v>16.196449000000001</c:v>
                </c:pt>
                <c:pt idx="101184">
                  <c:v>16.19265</c:v>
                </c:pt>
                <c:pt idx="101185">
                  <c:v>16.199276000000001</c:v>
                </c:pt>
                <c:pt idx="101186">
                  <c:v>16.203322</c:v>
                </c:pt>
                <c:pt idx="101187">
                  <c:v>16.192159</c:v>
                </c:pt>
                <c:pt idx="101188">
                  <c:v>16.193947000000001</c:v>
                </c:pt>
                <c:pt idx="101189">
                  <c:v>16.202703</c:v>
                </c:pt>
                <c:pt idx="101190">
                  <c:v>16.194065999999999</c:v>
                </c:pt>
                <c:pt idx="101191">
                  <c:v>16.188462000000001</c:v>
                </c:pt>
                <c:pt idx="101192">
                  <c:v>16.200568000000001</c:v>
                </c:pt>
                <c:pt idx="101193">
                  <c:v>16.202172999999998</c:v>
                </c:pt>
                <c:pt idx="101194">
                  <c:v>16.195900999999999</c:v>
                </c:pt>
                <c:pt idx="101195">
                  <c:v>16.204785999999999</c:v>
                </c:pt>
                <c:pt idx="101196">
                  <c:v>16.205966</c:v>
                </c:pt>
                <c:pt idx="101197">
                  <c:v>16.197424999999999</c:v>
                </c:pt>
                <c:pt idx="101198">
                  <c:v>16.202819999999999</c:v>
                </c:pt>
                <c:pt idx="101199">
                  <c:v>16.206384</c:v>
                </c:pt>
                <c:pt idx="101200">
                  <c:v>16.194713</c:v>
                </c:pt>
                <c:pt idx="101201">
                  <c:v>16.194775</c:v>
                </c:pt>
                <c:pt idx="101202">
                  <c:v>16.205224000000001</c:v>
                </c:pt>
                <c:pt idx="101203">
                  <c:v>16.194317999999999</c:v>
                </c:pt>
                <c:pt idx="101204">
                  <c:v>16.189105999999999</c:v>
                </c:pt>
                <c:pt idx="101205">
                  <c:v>16.203495</c:v>
                </c:pt>
                <c:pt idx="101206">
                  <c:v>16.204947000000001</c:v>
                </c:pt>
                <c:pt idx="101207">
                  <c:v>16.200801999999999</c:v>
                </c:pt>
                <c:pt idx="101208">
                  <c:v>16.202946000000001</c:v>
                </c:pt>
                <c:pt idx="101209">
                  <c:v>16.200755000000001</c:v>
                </c:pt>
                <c:pt idx="101210">
                  <c:v>16.198733000000001</c:v>
                </c:pt>
                <c:pt idx="101211">
                  <c:v>16.200332</c:v>
                </c:pt>
                <c:pt idx="101212">
                  <c:v>16.198678000000001</c:v>
                </c:pt>
                <c:pt idx="101213">
                  <c:v>16.195723999999998</c:v>
                </c:pt>
                <c:pt idx="101214">
                  <c:v>16.199328999999999</c:v>
                </c:pt>
                <c:pt idx="101215">
                  <c:v>16.202282</c:v>
                </c:pt>
                <c:pt idx="101216">
                  <c:v>16.201321</c:v>
                </c:pt>
                <c:pt idx="101217">
                  <c:v>16.198919</c:v>
                </c:pt>
                <c:pt idx="101218">
                  <c:v>16.199266000000001</c:v>
                </c:pt>
                <c:pt idx="101219">
                  <c:v>16.206993000000001</c:v>
                </c:pt>
                <c:pt idx="101220">
                  <c:v>16.209264000000001</c:v>
                </c:pt>
                <c:pt idx="101221">
                  <c:v>16.202152000000002</c:v>
                </c:pt>
                <c:pt idx="101222">
                  <c:v>16.199301999999999</c:v>
                </c:pt>
                <c:pt idx="101223">
                  <c:v>16.202135999999999</c:v>
                </c:pt>
                <c:pt idx="101224">
                  <c:v>16.200610000000001</c:v>
                </c:pt>
                <c:pt idx="101225">
                  <c:v>16.196558</c:v>
                </c:pt>
                <c:pt idx="101226">
                  <c:v>16.20055</c:v>
                </c:pt>
                <c:pt idx="101227">
                  <c:v>16.200710999999998</c:v>
                </c:pt>
                <c:pt idx="101228">
                  <c:v>16.199090999999999</c:v>
                </c:pt>
                <c:pt idx="101229">
                  <c:v>16.207162</c:v>
                </c:pt>
                <c:pt idx="101230">
                  <c:v>16.206455999999999</c:v>
                </c:pt>
                <c:pt idx="101231">
                  <c:v>16.203894999999999</c:v>
                </c:pt>
                <c:pt idx="101232">
                  <c:v>16.209735999999999</c:v>
                </c:pt>
                <c:pt idx="101233">
                  <c:v>16.207274000000002</c:v>
                </c:pt>
                <c:pt idx="101234">
                  <c:v>16.202580000000001</c:v>
                </c:pt>
                <c:pt idx="101235">
                  <c:v>16.204391999999999</c:v>
                </c:pt>
                <c:pt idx="101236">
                  <c:v>16.204381000000001</c:v>
                </c:pt>
                <c:pt idx="101237">
                  <c:v>16.20101</c:v>
                </c:pt>
                <c:pt idx="101238">
                  <c:v>16.208659999999998</c:v>
                </c:pt>
                <c:pt idx="101239">
                  <c:v>16.215588</c:v>
                </c:pt>
                <c:pt idx="101240">
                  <c:v>16.206140000000001</c:v>
                </c:pt>
                <c:pt idx="101241">
                  <c:v>16.205891999999999</c:v>
                </c:pt>
                <c:pt idx="101242">
                  <c:v>16.213723000000002</c:v>
                </c:pt>
                <c:pt idx="101243">
                  <c:v>16.208805999999999</c:v>
                </c:pt>
                <c:pt idx="101244">
                  <c:v>16.205348999999998</c:v>
                </c:pt>
                <c:pt idx="101245">
                  <c:v>16.212461999999999</c:v>
                </c:pt>
                <c:pt idx="101246">
                  <c:v>16.212150999999999</c:v>
                </c:pt>
                <c:pt idx="101247">
                  <c:v>16.202161</c:v>
                </c:pt>
                <c:pt idx="101248">
                  <c:v>16.202553999999999</c:v>
                </c:pt>
                <c:pt idx="101249">
                  <c:v>16.205604000000001</c:v>
                </c:pt>
                <c:pt idx="101250">
                  <c:v>16.202468</c:v>
                </c:pt>
                <c:pt idx="101251">
                  <c:v>16.206113999999999</c:v>
                </c:pt>
                <c:pt idx="101252">
                  <c:v>16.206406999999999</c:v>
                </c:pt>
                <c:pt idx="101253">
                  <c:v>16.202639000000001</c:v>
                </c:pt>
                <c:pt idx="101254">
                  <c:v>16.208020000000001</c:v>
                </c:pt>
                <c:pt idx="101255">
                  <c:v>16.210448</c:v>
                </c:pt>
                <c:pt idx="101256">
                  <c:v>16.200975</c:v>
                </c:pt>
                <c:pt idx="101257">
                  <c:v>16.198473</c:v>
                </c:pt>
                <c:pt idx="101258">
                  <c:v>16.211198</c:v>
                </c:pt>
                <c:pt idx="101259">
                  <c:v>16.213878000000001</c:v>
                </c:pt>
                <c:pt idx="101260">
                  <c:v>16.207664000000001</c:v>
                </c:pt>
                <c:pt idx="101261">
                  <c:v>16.210422999999999</c:v>
                </c:pt>
                <c:pt idx="101262">
                  <c:v>16.209809</c:v>
                </c:pt>
                <c:pt idx="101263">
                  <c:v>16.203624000000001</c:v>
                </c:pt>
                <c:pt idx="101264">
                  <c:v>16.205065000000001</c:v>
                </c:pt>
                <c:pt idx="101265">
                  <c:v>16.211013000000001</c:v>
                </c:pt>
                <c:pt idx="101266">
                  <c:v>16.210806000000002</c:v>
                </c:pt>
                <c:pt idx="101267">
                  <c:v>16.208314000000001</c:v>
                </c:pt>
                <c:pt idx="101268">
                  <c:v>16.209022999999998</c:v>
                </c:pt>
                <c:pt idx="101269">
                  <c:v>16.207075</c:v>
                </c:pt>
                <c:pt idx="101270">
                  <c:v>16.206444000000001</c:v>
                </c:pt>
                <c:pt idx="101271">
                  <c:v>16.209313999999999</c:v>
                </c:pt>
                <c:pt idx="101272">
                  <c:v>16.210039999999999</c:v>
                </c:pt>
                <c:pt idx="101273">
                  <c:v>16.210972999999999</c:v>
                </c:pt>
                <c:pt idx="101274">
                  <c:v>16.212187</c:v>
                </c:pt>
                <c:pt idx="101275">
                  <c:v>16.215157999999999</c:v>
                </c:pt>
                <c:pt idx="101276">
                  <c:v>16.217279999999999</c:v>
                </c:pt>
                <c:pt idx="101277">
                  <c:v>16.216422000000001</c:v>
                </c:pt>
                <c:pt idx="101278">
                  <c:v>16.216519999999999</c:v>
                </c:pt>
                <c:pt idx="101279">
                  <c:v>16.217955</c:v>
                </c:pt>
                <c:pt idx="101280">
                  <c:v>16.217338000000002</c:v>
                </c:pt>
                <c:pt idx="101281">
                  <c:v>16.212841000000001</c:v>
                </c:pt>
                <c:pt idx="101282">
                  <c:v>16.215401</c:v>
                </c:pt>
                <c:pt idx="101283">
                  <c:v>16.216853</c:v>
                </c:pt>
                <c:pt idx="101284">
                  <c:v>16.212813000000001</c:v>
                </c:pt>
                <c:pt idx="101285">
                  <c:v>16.216232999999999</c:v>
                </c:pt>
                <c:pt idx="101286">
                  <c:v>16.213836000000001</c:v>
                </c:pt>
                <c:pt idx="101287">
                  <c:v>16.208539999999999</c:v>
                </c:pt>
                <c:pt idx="101288">
                  <c:v>16.213788999999998</c:v>
                </c:pt>
                <c:pt idx="101289">
                  <c:v>16.214490999999999</c:v>
                </c:pt>
                <c:pt idx="101290">
                  <c:v>16.211731</c:v>
                </c:pt>
                <c:pt idx="101291">
                  <c:v>16.214506</c:v>
                </c:pt>
                <c:pt idx="101292">
                  <c:v>16.210674000000001</c:v>
                </c:pt>
                <c:pt idx="101293">
                  <c:v>16.203381</c:v>
                </c:pt>
                <c:pt idx="101294">
                  <c:v>16.211185</c:v>
                </c:pt>
                <c:pt idx="101295">
                  <c:v>16.219062000000001</c:v>
                </c:pt>
                <c:pt idx="101296">
                  <c:v>16.209754</c:v>
                </c:pt>
                <c:pt idx="101297">
                  <c:v>16.211435000000002</c:v>
                </c:pt>
                <c:pt idx="101298">
                  <c:v>16.221271000000002</c:v>
                </c:pt>
                <c:pt idx="101299">
                  <c:v>16.212857</c:v>
                </c:pt>
                <c:pt idx="101300">
                  <c:v>16.206742999999999</c:v>
                </c:pt>
                <c:pt idx="101301">
                  <c:v>16.214088</c:v>
                </c:pt>
                <c:pt idx="101302">
                  <c:v>16.216798000000001</c:v>
                </c:pt>
                <c:pt idx="101303">
                  <c:v>16.215126999999999</c:v>
                </c:pt>
                <c:pt idx="101304">
                  <c:v>16.221157999999999</c:v>
                </c:pt>
                <c:pt idx="101305">
                  <c:v>16.219812000000001</c:v>
                </c:pt>
                <c:pt idx="101306">
                  <c:v>16.208479000000001</c:v>
                </c:pt>
                <c:pt idx="101307">
                  <c:v>16.213567999999999</c:v>
                </c:pt>
                <c:pt idx="101308">
                  <c:v>16.220206000000001</c:v>
                </c:pt>
                <c:pt idx="101309">
                  <c:v>16.21264</c:v>
                </c:pt>
                <c:pt idx="101310">
                  <c:v>16.211919999999999</c:v>
                </c:pt>
                <c:pt idx="101311">
                  <c:v>16.219811</c:v>
                </c:pt>
                <c:pt idx="101312">
                  <c:v>16.218326000000001</c:v>
                </c:pt>
                <c:pt idx="101313">
                  <c:v>16.211338000000001</c:v>
                </c:pt>
                <c:pt idx="101314">
                  <c:v>16.217345999999999</c:v>
                </c:pt>
                <c:pt idx="101315">
                  <c:v>16.221198000000001</c:v>
                </c:pt>
                <c:pt idx="101316">
                  <c:v>16.215976000000001</c:v>
                </c:pt>
                <c:pt idx="101317">
                  <c:v>16.221447000000001</c:v>
                </c:pt>
                <c:pt idx="101318">
                  <c:v>16.225705999999999</c:v>
                </c:pt>
                <c:pt idx="101319">
                  <c:v>16.217554</c:v>
                </c:pt>
                <c:pt idx="101320">
                  <c:v>16.214317999999999</c:v>
                </c:pt>
                <c:pt idx="101321">
                  <c:v>16.221934999999998</c:v>
                </c:pt>
                <c:pt idx="101322">
                  <c:v>16.222135999999999</c:v>
                </c:pt>
                <c:pt idx="101323">
                  <c:v>16.217054999999998</c:v>
                </c:pt>
                <c:pt idx="101324">
                  <c:v>16.224070999999999</c:v>
                </c:pt>
                <c:pt idx="101325">
                  <c:v>16.226870999999999</c:v>
                </c:pt>
                <c:pt idx="101326">
                  <c:v>16.220074</c:v>
                </c:pt>
                <c:pt idx="101327">
                  <c:v>16.218736</c:v>
                </c:pt>
                <c:pt idx="101328">
                  <c:v>16.219609999999999</c:v>
                </c:pt>
                <c:pt idx="101329">
                  <c:v>16.219401999999999</c:v>
                </c:pt>
                <c:pt idx="101330">
                  <c:v>16.219446999999999</c:v>
                </c:pt>
                <c:pt idx="101331">
                  <c:v>16.220209000000001</c:v>
                </c:pt>
                <c:pt idx="101332">
                  <c:v>16.218512</c:v>
                </c:pt>
                <c:pt idx="101333">
                  <c:v>16.217199999999998</c:v>
                </c:pt>
                <c:pt idx="101334">
                  <c:v>16.222933999999999</c:v>
                </c:pt>
                <c:pt idx="101335">
                  <c:v>16.223928000000001</c:v>
                </c:pt>
                <c:pt idx="101336">
                  <c:v>16.219398000000002</c:v>
                </c:pt>
                <c:pt idx="101337">
                  <c:v>16.219867000000001</c:v>
                </c:pt>
                <c:pt idx="101338">
                  <c:v>16.222023</c:v>
                </c:pt>
                <c:pt idx="101339">
                  <c:v>16.217981000000002</c:v>
                </c:pt>
                <c:pt idx="101340">
                  <c:v>16.217095</c:v>
                </c:pt>
                <c:pt idx="101341">
                  <c:v>16.229344999999999</c:v>
                </c:pt>
                <c:pt idx="101342">
                  <c:v>16.227509999999999</c:v>
                </c:pt>
                <c:pt idx="101343">
                  <c:v>16.217746000000002</c:v>
                </c:pt>
                <c:pt idx="101344">
                  <c:v>16.227595000000001</c:v>
                </c:pt>
                <c:pt idx="101345">
                  <c:v>16.230774</c:v>
                </c:pt>
                <c:pt idx="101346">
                  <c:v>16.222669</c:v>
                </c:pt>
                <c:pt idx="101347">
                  <c:v>16.223966999999998</c:v>
                </c:pt>
                <c:pt idx="101348">
                  <c:v>16.225579</c:v>
                </c:pt>
                <c:pt idx="101349">
                  <c:v>16.218820000000001</c:v>
                </c:pt>
                <c:pt idx="101350">
                  <c:v>16.220749000000001</c:v>
                </c:pt>
                <c:pt idx="101351">
                  <c:v>16.231762</c:v>
                </c:pt>
                <c:pt idx="101352">
                  <c:v>16.229493999999999</c:v>
                </c:pt>
                <c:pt idx="101353">
                  <c:v>16.225128999999999</c:v>
                </c:pt>
                <c:pt idx="101354">
                  <c:v>16.228681000000002</c:v>
                </c:pt>
                <c:pt idx="101355">
                  <c:v>16.226234000000002</c:v>
                </c:pt>
                <c:pt idx="101356">
                  <c:v>16.220026000000001</c:v>
                </c:pt>
                <c:pt idx="101357">
                  <c:v>16.219843999999998</c:v>
                </c:pt>
                <c:pt idx="101358">
                  <c:v>16.222411999999998</c:v>
                </c:pt>
                <c:pt idx="101359">
                  <c:v>16.219424</c:v>
                </c:pt>
                <c:pt idx="101360">
                  <c:v>16.219612999999999</c:v>
                </c:pt>
                <c:pt idx="101361">
                  <c:v>16.226714000000001</c:v>
                </c:pt>
                <c:pt idx="101362">
                  <c:v>16.225968000000002</c:v>
                </c:pt>
                <c:pt idx="101363">
                  <c:v>16.222839</c:v>
                </c:pt>
                <c:pt idx="101364">
                  <c:v>16.224498000000001</c:v>
                </c:pt>
                <c:pt idx="101365">
                  <c:v>16.224996000000001</c:v>
                </c:pt>
                <c:pt idx="101366">
                  <c:v>16.225532999999999</c:v>
                </c:pt>
                <c:pt idx="101367">
                  <c:v>16.229255999999999</c:v>
                </c:pt>
                <c:pt idx="101368">
                  <c:v>16.231688999999999</c:v>
                </c:pt>
                <c:pt idx="101369">
                  <c:v>16.226588</c:v>
                </c:pt>
                <c:pt idx="101370">
                  <c:v>16.224696000000002</c:v>
                </c:pt>
                <c:pt idx="101371">
                  <c:v>16.22672</c:v>
                </c:pt>
                <c:pt idx="101372">
                  <c:v>16.223154999999998</c:v>
                </c:pt>
                <c:pt idx="101373">
                  <c:v>16.226153</c:v>
                </c:pt>
                <c:pt idx="101374">
                  <c:v>16.230112999999999</c:v>
                </c:pt>
                <c:pt idx="101375">
                  <c:v>16.226064999999998</c:v>
                </c:pt>
                <c:pt idx="101376">
                  <c:v>16.225137</c:v>
                </c:pt>
                <c:pt idx="101377">
                  <c:v>16.229482999999998</c:v>
                </c:pt>
                <c:pt idx="101378">
                  <c:v>16.228345000000001</c:v>
                </c:pt>
                <c:pt idx="101379">
                  <c:v>16.225428999999998</c:v>
                </c:pt>
                <c:pt idx="101380">
                  <c:v>16.235272999999999</c:v>
                </c:pt>
                <c:pt idx="101381">
                  <c:v>16.239791</c:v>
                </c:pt>
                <c:pt idx="101382">
                  <c:v>16.228439000000002</c:v>
                </c:pt>
                <c:pt idx="101383">
                  <c:v>16.225012</c:v>
                </c:pt>
                <c:pt idx="101384">
                  <c:v>16.228396</c:v>
                </c:pt>
                <c:pt idx="101385">
                  <c:v>16.226448000000001</c:v>
                </c:pt>
                <c:pt idx="101386">
                  <c:v>16.224025999999999</c:v>
                </c:pt>
                <c:pt idx="101387">
                  <c:v>16.227416000000002</c:v>
                </c:pt>
                <c:pt idx="101388">
                  <c:v>16.231324000000001</c:v>
                </c:pt>
                <c:pt idx="101389">
                  <c:v>16.230872000000002</c:v>
                </c:pt>
                <c:pt idx="101390">
                  <c:v>16.232496999999999</c:v>
                </c:pt>
                <c:pt idx="101391">
                  <c:v>16.231915999999998</c:v>
                </c:pt>
                <c:pt idx="101392">
                  <c:v>16.229374</c:v>
                </c:pt>
                <c:pt idx="101393">
                  <c:v>16.233235000000001</c:v>
                </c:pt>
                <c:pt idx="101394">
                  <c:v>16.236377999999998</c:v>
                </c:pt>
                <c:pt idx="101395">
                  <c:v>16.229113999999999</c:v>
                </c:pt>
                <c:pt idx="101396">
                  <c:v>16.224202999999999</c:v>
                </c:pt>
                <c:pt idx="101397">
                  <c:v>16.233343999999999</c:v>
                </c:pt>
                <c:pt idx="101398">
                  <c:v>16.234470999999999</c:v>
                </c:pt>
                <c:pt idx="101399">
                  <c:v>16.228376000000001</c:v>
                </c:pt>
                <c:pt idx="101400">
                  <c:v>16.238129000000001</c:v>
                </c:pt>
                <c:pt idx="101401">
                  <c:v>16.24334</c:v>
                </c:pt>
                <c:pt idx="101402">
                  <c:v>16.234385</c:v>
                </c:pt>
                <c:pt idx="101403">
                  <c:v>16.232538999999999</c:v>
                </c:pt>
                <c:pt idx="101404">
                  <c:v>16.234175</c:v>
                </c:pt>
                <c:pt idx="101405">
                  <c:v>16.228967999999998</c:v>
                </c:pt>
                <c:pt idx="101406">
                  <c:v>16.227609000000001</c:v>
                </c:pt>
                <c:pt idx="101407">
                  <c:v>16.235997999999999</c:v>
                </c:pt>
                <c:pt idx="101408">
                  <c:v>16.232928999999999</c:v>
                </c:pt>
                <c:pt idx="101409">
                  <c:v>16.224834999999999</c:v>
                </c:pt>
                <c:pt idx="101410">
                  <c:v>16.233830000000001</c:v>
                </c:pt>
                <c:pt idx="101411">
                  <c:v>16.235941</c:v>
                </c:pt>
                <c:pt idx="101412">
                  <c:v>16.227661999999999</c:v>
                </c:pt>
                <c:pt idx="101413">
                  <c:v>16.232845000000001</c:v>
                </c:pt>
                <c:pt idx="101414">
                  <c:v>16.240662</c:v>
                </c:pt>
                <c:pt idx="101415">
                  <c:v>16.233934999999999</c:v>
                </c:pt>
                <c:pt idx="101416">
                  <c:v>16.231038999999999</c:v>
                </c:pt>
                <c:pt idx="101417">
                  <c:v>16.238723</c:v>
                </c:pt>
                <c:pt idx="101418">
                  <c:v>16.234103000000001</c:v>
                </c:pt>
                <c:pt idx="101419">
                  <c:v>16.230456</c:v>
                </c:pt>
                <c:pt idx="101420">
                  <c:v>16.236132999999999</c:v>
                </c:pt>
                <c:pt idx="101421">
                  <c:v>16.232126999999998</c:v>
                </c:pt>
                <c:pt idx="101422">
                  <c:v>16.232203999999999</c:v>
                </c:pt>
                <c:pt idx="101423">
                  <c:v>16.240845</c:v>
                </c:pt>
                <c:pt idx="101424">
                  <c:v>16.241216999999999</c:v>
                </c:pt>
                <c:pt idx="101425">
                  <c:v>16.234593</c:v>
                </c:pt>
                <c:pt idx="101426">
                  <c:v>16.235246</c:v>
                </c:pt>
                <c:pt idx="101427">
                  <c:v>16.240943999999999</c:v>
                </c:pt>
                <c:pt idx="101428">
                  <c:v>16.23554</c:v>
                </c:pt>
                <c:pt idx="101429">
                  <c:v>16.231414999999998</c:v>
                </c:pt>
                <c:pt idx="101430">
                  <c:v>16.237287999999999</c:v>
                </c:pt>
                <c:pt idx="101431">
                  <c:v>16.238054000000002</c:v>
                </c:pt>
                <c:pt idx="101432">
                  <c:v>16.234417000000001</c:v>
                </c:pt>
                <c:pt idx="101433">
                  <c:v>16.236688999999998</c:v>
                </c:pt>
                <c:pt idx="101434">
                  <c:v>16.237908000000001</c:v>
                </c:pt>
                <c:pt idx="101435">
                  <c:v>16.234763000000001</c:v>
                </c:pt>
                <c:pt idx="101436">
                  <c:v>16.239324</c:v>
                </c:pt>
                <c:pt idx="101437">
                  <c:v>16.23969</c:v>
                </c:pt>
                <c:pt idx="101438">
                  <c:v>16.233511</c:v>
                </c:pt>
                <c:pt idx="101439">
                  <c:v>16.240772</c:v>
                </c:pt>
                <c:pt idx="101440">
                  <c:v>16.246236</c:v>
                </c:pt>
                <c:pt idx="101441">
                  <c:v>16.241363</c:v>
                </c:pt>
                <c:pt idx="101442">
                  <c:v>16.238620999999998</c:v>
                </c:pt>
                <c:pt idx="101443">
                  <c:v>16.24277</c:v>
                </c:pt>
                <c:pt idx="101444">
                  <c:v>16.238970999999999</c:v>
                </c:pt>
                <c:pt idx="101445">
                  <c:v>16.230488000000001</c:v>
                </c:pt>
                <c:pt idx="101446">
                  <c:v>16.241698</c:v>
                </c:pt>
                <c:pt idx="101447">
                  <c:v>16.248377999999999</c:v>
                </c:pt>
                <c:pt idx="101448">
                  <c:v>16.238858</c:v>
                </c:pt>
                <c:pt idx="101449">
                  <c:v>16.241057999999999</c:v>
                </c:pt>
                <c:pt idx="101450">
                  <c:v>16.245470000000001</c:v>
                </c:pt>
                <c:pt idx="101451">
                  <c:v>16.238343</c:v>
                </c:pt>
                <c:pt idx="101452">
                  <c:v>16.238333999999998</c:v>
                </c:pt>
                <c:pt idx="101453">
                  <c:v>16.247881</c:v>
                </c:pt>
                <c:pt idx="101454">
                  <c:v>16.24485</c:v>
                </c:pt>
                <c:pt idx="101455">
                  <c:v>16.239198999999999</c:v>
                </c:pt>
                <c:pt idx="101456">
                  <c:v>16.243988000000002</c:v>
                </c:pt>
                <c:pt idx="101457">
                  <c:v>16.242819000000001</c:v>
                </c:pt>
                <c:pt idx="101458">
                  <c:v>16.239765999999999</c:v>
                </c:pt>
                <c:pt idx="101459">
                  <c:v>16.24128</c:v>
                </c:pt>
                <c:pt idx="101460">
                  <c:v>16.242349000000001</c:v>
                </c:pt>
                <c:pt idx="101461">
                  <c:v>16.242021999999999</c:v>
                </c:pt>
                <c:pt idx="101462">
                  <c:v>16.240803</c:v>
                </c:pt>
                <c:pt idx="101463">
                  <c:v>16.243660999999999</c:v>
                </c:pt>
                <c:pt idx="101464">
                  <c:v>16.242280999999998</c:v>
                </c:pt>
                <c:pt idx="101465">
                  <c:v>16.238792</c:v>
                </c:pt>
                <c:pt idx="101466">
                  <c:v>16.244539</c:v>
                </c:pt>
                <c:pt idx="101467">
                  <c:v>16.245374999999999</c:v>
                </c:pt>
                <c:pt idx="101468">
                  <c:v>16.239346000000001</c:v>
                </c:pt>
                <c:pt idx="101469">
                  <c:v>16.241954</c:v>
                </c:pt>
                <c:pt idx="101470">
                  <c:v>16.244198999999998</c:v>
                </c:pt>
                <c:pt idx="101471">
                  <c:v>16.238339</c:v>
                </c:pt>
                <c:pt idx="101472">
                  <c:v>16.243729999999999</c:v>
                </c:pt>
                <c:pt idx="101473">
                  <c:v>16.251992999999999</c:v>
                </c:pt>
                <c:pt idx="101474">
                  <c:v>16.241942000000002</c:v>
                </c:pt>
                <c:pt idx="101475">
                  <c:v>16.239155</c:v>
                </c:pt>
                <c:pt idx="101476">
                  <c:v>16.247927000000001</c:v>
                </c:pt>
                <c:pt idx="101477">
                  <c:v>16.243901000000001</c:v>
                </c:pt>
                <c:pt idx="101478">
                  <c:v>16.238873000000002</c:v>
                </c:pt>
                <c:pt idx="101479">
                  <c:v>16.24314</c:v>
                </c:pt>
                <c:pt idx="101480">
                  <c:v>16.245739</c:v>
                </c:pt>
                <c:pt idx="101481">
                  <c:v>16.240853000000001</c:v>
                </c:pt>
                <c:pt idx="101482">
                  <c:v>16.241320999999999</c:v>
                </c:pt>
                <c:pt idx="101483">
                  <c:v>16.248425999999998</c:v>
                </c:pt>
                <c:pt idx="101484">
                  <c:v>16.248553000000001</c:v>
                </c:pt>
                <c:pt idx="101485">
                  <c:v>16.248760999999998</c:v>
                </c:pt>
                <c:pt idx="101486">
                  <c:v>16.250762999999999</c:v>
                </c:pt>
                <c:pt idx="101487">
                  <c:v>16.249113999999999</c:v>
                </c:pt>
                <c:pt idx="101488">
                  <c:v>16.249583999999999</c:v>
                </c:pt>
                <c:pt idx="101489">
                  <c:v>16.251671000000002</c:v>
                </c:pt>
                <c:pt idx="101490">
                  <c:v>16.251023</c:v>
                </c:pt>
                <c:pt idx="101491">
                  <c:v>16.246345999999999</c:v>
                </c:pt>
                <c:pt idx="101492">
                  <c:v>16.246528000000001</c:v>
                </c:pt>
                <c:pt idx="101493">
                  <c:v>16.246089999999999</c:v>
                </c:pt>
                <c:pt idx="101494">
                  <c:v>16.241139</c:v>
                </c:pt>
                <c:pt idx="101495">
                  <c:v>16.247782000000001</c:v>
                </c:pt>
                <c:pt idx="101496">
                  <c:v>16.256256</c:v>
                </c:pt>
                <c:pt idx="101497">
                  <c:v>16.250824999999999</c:v>
                </c:pt>
                <c:pt idx="101498">
                  <c:v>16.246427000000001</c:v>
                </c:pt>
                <c:pt idx="101499">
                  <c:v>16.252776999999998</c:v>
                </c:pt>
                <c:pt idx="101500">
                  <c:v>16.252749999999999</c:v>
                </c:pt>
                <c:pt idx="101501">
                  <c:v>16.246123999999998</c:v>
                </c:pt>
                <c:pt idx="101502">
                  <c:v>16.248657000000001</c:v>
                </c:pt>
                <c:pt idx="101503">
                  <c:v>16.245961999999999</c:v>
                </c:pt>
                <c:pt idx="101504">
                  <c:v>16.242291999999999</c:v>
                </c:pt>
                <c:pt idx="101505">
                  <c:v>16.253385000000002</c:v>
                </c:pt>
                <c:pt idx="101506">
                  <c:v>16.254742</c:v>
                </c:pt>
                <c:pt idx="101507">
                  <c:v>16.244820000000001</c:v>
                </c:pt>
                <c:pt idx="101508">
                  <c:v>16.248559</c:v>
                </c:pt>
                <c:pt idx="101509">
                  <c:v>16.254487999999998</c:v>
                </c:pt>
                <c:pt idx="101510">
                  <c:v>16.246186000000002</c:v>
                </c:pt>
                <c:pt idx="101511">
                  <c:v>16.244129999999998</c:v>
                </c:pt>
                <c:pt idx="101512">
                  <c:v>16.257428999999998</c:v>
                </c:pt>
                <c:pt idx="101513">
                  <c:v>16.254778999999999</c:v>
                </c:pt>
                <c:pt idx="101514">
                  <c:v>16.244221</c:v>
                </c:pt>
                <c:pt idx="101515">
                  <c:v>16.250302999999999</c:v>
                </c:pt>
                <c:pt idx="101516">
                  <c:v>16.251830999999999</c:v>
                </c:pt>
                <c:pt idx="101517">
                  <c:v>16.247036999999999</c:v>
                </c:pt>
                <c:pt idx="101518">
                  <c:v>16.255227000000001</c:v>
                </c:pt>
                <c:pt idx="101519">
                  <c:v>16.259246000000001</c:v>
                </c:pt>
                <c:pt idx="101520">
                  <c:v>16.248874000000001</c:v>
                </c:pt>
                <c:pt idx="101521">
                  <c:v>16.249447</c:v>
                </c:pt>
                <c:pt idx="101522">
                  <c:v>16.256868999999998</c:v>
                </c:pt>
                <c:pt idx="101523">
                  <c:v>16.249579000000001</c:v>
                </c:pt>
                <c:pt idx="101524">
                  <c:v>16.248809999999999</c:v>
                </c:pt>
                <c:pt idx="101525">
                  <c:v>16.25356</c:v>
                </c:pt>
                <c:pt idx="101526">
                  <c:v>16.247995</c:v>
                </c:pt>
                <c:pt idx="101527">
                  <c:v>16.248584000000001</c:v>
                </c:pt>
                <c:pt idx="101528">
                  <c:v>16.256302999999999</c:v>
                </c:pt>
                <c:pt idx="101529">
                  <c:v>16.256796999999999</c:v>
                </c:pt>
                <c:pt idx="101530">
                  <c:v>16.252479000000001</c:v>
                </c:pt>
                <c:pt idx="101531">
                  <c:v>16.256519999999998</c:v>
                </c:pt>
                <c:pt idx="101532">
                  <c:v>16.257971999999999</c:v>
                </c:pt>
                <c:pt idx="101533">
                  <c:v>16.251370000000001</c:v>
                </c:pt>
                <c:pt idx="101534">
                  <c:v>16.256350999999999</c:v>
                </c:pt>
                <c:pt idx="101535">
                  <c:v>16.264467</c:v>
                </c:pt>
                <c:pt idx="101536">
                  <c:v>16.261151000000002</c:v>
                </c:pt>
                <c:pt idx="101537">
                  <c:v>16.255936999999999</c:v>
                </c:pt>
                <c:pt idx="101538">
                  <c:v>16.256425</c:v>
                </c:pt>
                <c:pt idx="101539">
                  <c:v>16.256857</c:v>
                </c:pt>
                <c:pt idx="101540">
                  <c:v>16.251438</c:v>
                </c:pt>
                <c:pt idx="101541">
                  <c:v>16.252766999999999</c:v>
                </c:pt>
                <c:pt idx="101542">
                  <c:v>16.254988999999998</c:v>
                </c:pt>
                <c:pt idx="101543">
                  <c:v>16.250439</c:v>
                </c:pt>
                <c:pt idx="101544">
                  <c:v>16.256720999999999</c:v>
                </c:pt>
                <c:pt idx="101545">
                  <c:v>16.261106999999999</c:v>
                </c:pt>
                <c:pt idx="101546">
                  <c:v>16.254000999999999</c:v>
                </c:pt>
                <c:pt idx="101547">
                  <c:v>16.253864</c:v>
                </c:pt>
                <c:pt idx="101548">
                  <c:v>16.260994</c:v>
                </c:pt>
                <c:pt idx="101549">
                  <c:v>16.259886999999999</c:v>
                </c:pt>
                <c:pt idx="101550">
                  <c:v>16.254199</c:v>
                </c:pt>
                <c:pt idx="101551">
                  <c:v>16.257667999999999</c:v>
                </c:pt>
                <c:pt idx="101552">
                  <c:v>16.260465</c:v>
                </c:pt>
                <c:pt idx="101553">
                  <c:v>16.254905999999998</c:v>
                </c:pt>
                <c:pt idx="101554">
                  <c:v>16.254958999999999</c:v>
                </c:pt>
                <c:pt idx="101555">
                  <c:v>16.254573000000001</c:v>
                </c:pt>
                <c:pt idx="101556">
                  <c:v>16.249469000000001</c:v>
                </c:pt>
                <c:pt idx="101557">
                  <c:v>16.254521</c:v>
                </c:pt>
                <c:pt idx="101558">
                  <c:v>16.263003000000001</c:v>
                </c:pt>
                <c:pt idx="101559">
                  <c:v>16.257809000000002</c:v>
                </c:pt>
                <c:pt idx="101560">
                  <c:v>16.253640999999998</c:v>
                </c:pt>
                <c:pt idx="101561">
                  <c:v>16.262692000000001</c:v>
                </c:pt>
                <c:pt idx="101562">
                  <c:v>16.265588000000001</c:v>
                </c:pt>
                <c:pt idx="101563">
                  <c:v>16.261448000000001</c:v>
                </c:pt>
                <c:pt idx="101564">
                  <c:v>16.261126999999998</c:v>
                </c:pt>
                <c:pt idx="101565">
                  <c:v>16.260832000000001</c:v>
                </c:pt>
                <c:pt idx="101566">
                  <c:v>16.258655999999998</c:v>
                </c:pt>
                <c:pt idx="101567">
                  <c:v>16.256087000000001</c:v>
                </c:pt>
                <c:pt idx="101568">
                  <c:v>16.25966</c:v>
                </c:pt>
                <c:pt idx="101569">
                  <c:v>16.264099999999999</c:v>
                </c:pt>
                <c:pt idx="101570">
                  <c:v>16.263024000000001</c:v>
                </c:pt>
                <c:pt idx="101571">
                  <c:v>16.264171999999999</c:v>
                </c:pt>
                <c:pt idx="101572">
                  <c:v>16.261948</c:v>
                </c:pt>
                <c:pt idx="101573">
                  <c:v>16.259429999999998</c:v>
                </c:pt>
                <c:pt idx="101574">
                  <c:v>16.263942</c:v>
                </c:pt>
                <c:pt idx="101575">
                  <c:v>16.265585000000002</c:v>
                </c:pt>
                <c:pt idx="101576">
                  <c:v>16.261596999999998</c:v>
                </c:pt>
                <c:pt idx="101577">
                  <c:v>16.261125</c:v>
                </c:pt>
                <c:pt idx="101578">
                  <c:v>16.261724000000001</c:v>
                </c:pt>
                <c:pt idx="101579">
                  <c:v>16.255769999999998</c:v>
                </c:pt>
                <c:pt idx="101580">
                  <c:v>16.255842999999999</c:v>
                </c:pt>
                <c:pt idx="101581">
                  <c:v>16.260583</c:v>
                </c:pt>
                <c:pt idx="101582">
                  <c:v>16.258800999999998</c:v>
                </c:pt>
                <c:pt idx="101583">
                  <c:v>16.262879000000002</c:v>
                </c:pt>
                <c:pt idx="101584">
                  <c:v>16.267147999999999</c:v>
                </c:pt>
                <c:pt idx="101585">
                  <c:v>16.259035000000001</c:v>
                </c:pt>
                <c:pt idx="101586">
                  <c:v>16.255046</c:v>
                </c:pt>
                <c:pt idx="101587">
                  <c:v>16.264720000000001</c:v>
                </c:pt>
                <c:pt idx="101588">
                  <c:v>16.269548</c:v>
                </c:pt>
                <c:pt idx="101589">
                  <c:v>16.265664999999998</c:v>
                </c:pt>
                <c:pt idx="101590">
                  <c:v>16.267586999999999</c:v>
                </c:pt>
                <c:pt idx="101591">
                  <c:v>16.265871000000001</c:v>
                </c:pt>
                <c:pt idx="101592">
                  <c:v>16.259931000000002</c:v>
                </c:pt>
                <c:pt idx="101593">
                  <c:v>16.263805999999999</c:v>
                </c:pt>
                <c:pt idx="101594">
                  <c:v>16.269193999999999</c:v>
                </c:pt>
                <c:pt idx="101595">
                  <c:v>16.267239</c:v>
                </c:pt>
                <c:pt idx="101596">
                  <c:v>16.267011</c:v>
                </c:pt>
                <c:pt idx="101597">
                  <c:v>16.267572999999999</c:v>
                </c:pt>
                <c:pt idx="101598">
                  <c:v>16.260176999999999</c:v>
                </c:pt>
                <c:pt idx="101599">
                  <c:v>16.261868</c:v>
                </c:pt>
                <c:pt idx="101600">
                  <c:v>16.272438000000001</c:v>
                </c:pt>
                <c:pt idx="101601">
                  <c:v>16.263182</c:v>
                </c:pt>
                <c:pt idx="101602">
                  <c:v>16.255787999999999</c:v>
                </c:pt>
                <c:pt idx="101603">
                  <c:v>16.264122</c:v>
                </c:pt>
                <c:pt idx="101604">
                  <c:v>16.263197999999999</c:v>
                </c:pt>
                <c:pt idx="101605">
                  <c:v>16.261455999999999</c:v>
                </c:pt>
                <c:pt idx="101606">
                  <c:v>16.268757000000001</c:v>
                </c:pt>
                <c:pt idx="101607">
                  <c:v>16.27017</c:v>
                </c:pt>
                <c:pt idx="101608">
                  <c:v>16.266735000000001</c:v>
                </c:pt>
                <c:pt idx="101609">
                  <c:v>16.269202</c:v>
                </c:pt>
                <c:pt idx="101610">
                  <c:v>16.269811000000001</c:v>
                </c:pt>
                <c:pt idx="101611">
                  <c:v>16.266658</c:v>
                </c:pt>
                <c:pt idx="101612">
                  <c:v>16.267692</c:v>
                </c:pt>
                <c:pt idx="101613">
                  <c:v>16.269188</c:v>
                </c:pt>
                <c:pt idx="101614">
                  <c:v>16.267976999999998</c:v>
                </c:pt>
                <c:pt idx="101615">
                  <c:v>16.267077</c:v>
                </c:pt>
                <c:pt idx="101616">
                  <c:v>16.266051000000001</c:v>
                </c:pt>
                <c:pt idx="101617">
                  <c:v>16.266632000000001</c:v>
                </c:pt>
                <c:pt idx="101618">
                  <c:v>16.265951000000001</c:v>
                </c:pt>
                <c:pt idx="101619">
                  <c:v>16.269606</c:v>
                </c:pt>
                <c:pt idx="101620">
                  <c:v>16.275078000000001</c:v>
                </c:pt>
                <c:pt idx="101621">
                  <c:v>16.270747</c:v>
                </c:pt>
                <c:pt idx="101622">
                  <c:v>16.267869000000001</c:v>
                </c:pt>
                <c:pt idx="101623">
                  <c:v>16.272452999999999</c:v>
                </c:pt>
                <c:pt idx="101624">
                  <c:v>16.27046</c:v>
                </c:pt>
                <c:pt idx="101625">
                  <c:v>16.262139999999999</c:v>
                </c:pt>
                <c:pt idx="101626">
                  <c:v>16.265349000000001</c:v>
                </c:pt>
                <c:pt idx="101627">
                  <c:v>16.272566000000001</c:v>
                </c:pt>
                <c:pt idx="101628">
                  <c:v>16.265250000000002</c:v>
                </c:pt>
                <c:pt idx="101629">
                  <c:v>16.262813000000001</c:v>
                </c:pt>
                <c:pt idx="101630">
                  <c:v>16.270855999999998</c:v>
                </c:pt>
                <c:pt idx="101631">
                  <c:v>16.270201</c:v>
                </c:pt>
                <c:pt idx="101632">
                  <c:v>16.269313</c:v>
                </c:pt>
                <c:pt idx="101633">
                  <c:v>16.273356</c:v>
                </c:pt>
                <c:pt idx="101634">
                  <c:v>16.271266000000001</c:v>
                </c:pt>
                <c:pt idx="101635">
                  <c:v>16.268519999999999</c:v>
                </c:pt>
                <c:pt idx="101636">
                  <c:v>16.275290999999999</c:v>
                </c:pt>
                <c:pt idx="101637">
                  <c:v>16.279086</c:v>
                </c:pt>
                <c:pt idx="101638">
                  <c:v>16.271446999999998</c:v>
                </c:pt>
                <c:pt idx="101639">
                  <c:v>16.273273</c:v>
                </c:pt>
                <c:pt idx="101640">
                  <c:v>16.277501000000001</c:v>
                </c:pt>
                <c:pt idx="101641">
                  <c:v>16.270890999999999</c:v>
                </c:pt>
                <c:pt idx="101642">
                  <c:v>16.272649000000001</c:v>
                </c:pt>
                <c:pt idx="101643">
                  <c:v>16.279184999999998</c:v>
                </c:pt>
                <c:pt idx="101644">
                  <c:v>16.275008</c:v>
                </c:pt>
                <c:pt idx="101645">
                  <c:v>16.270261000000001</c:v>
                </c:pt>
                <c:pt idx="101646">
                  <c:v>16.27599</c:v>
                </c:pt>
                <c:pt idx="101647">
                  <c:v>16.278998000000001</c:v>
                </c:pt>
                <c:pt idx="101648">
                  <c:v>16.270025</c:v>
                </c:pt>
                <c:pt idx="101649">
                  <c:v>16.268125000000001</c:v>
                </c:pt>
                <c:pt idx="101650">
                  <c:v>16.27516</c:v>
                </c:pt>
                <c:pt idx="101651">
                  <c:v>16.274851999999999</c:v>
                </c:pt>
                <c:pt idx="101652">
                  <c:v>16.271968000000001</c:v>
                </c:pt>
                <c:pt idx="101653">
                  <c:v>16.274847999999999</c:v>
                </c:pt>
                <c:pt idx="101654">
                  <c:v>16.277267999999999</c:v>
                </c:pt>
                <c:pt idx="101655">
                  <c:v>16.276945000000001</c:v>
                </c:pt>
                <c:pt idx="101656">
                  <c:v>16.279191999999998</c:v>
                </c:pt>
                <c:pt idx="101657">
                  <c:v>16.274414</c:v>
                </c:pt>
                <c:pt idx="101658">
                  <c:v>16.270429</c:v>
                </c:pt>
                <c:pt idx="101659">
                  <c:v>16.278002000000001</c:v>
                </c:pt>
                <c:pt idx="101660">
                  <c:v>16.279125000000001</c:v>
                </c:pt>
                <c:pt idx="101661">
                  <c:v>16.271781000000001</c:v>
                </c:pt>
                <c:pt idx="101662">
                  <c:v>16.269573999999999</c:v>
                </c:pt>
                <c:pt idx="101663">
                  <c:v>16.273655999999999</c:v>
                </c:pt>
                <c:pt idx="101664">
                  <c:v>16.274277999999999</c:v>
                </c:pt>
                <c:pt idx="101665">
                  <c:v>16.274713999999999</c:v>
                </c:pt>
                <c:pt idx="101666">
                  <c:v>16.275445000000001</c:v>
                </c:pt>
                <c:pt idx="101667">
                  <c:v>16.271225999999999</c:v>
                </c:pt>
                <c:pt idx="101668">
                  <c:v>16.273596999999999</c:v>
                </c:pt>
                <c:pt idx="101669">
                  <c:v>16.283093999999998</c:v>
                </c:pt>
                <c:pt idx="101670">
                  <c:v>16.286086000000001</c:v>
                </c:pt>
                <c:pt idx="101671">
                  <c:v>16.278872</c:v>
                </c:pt>
                <c:pt idx="101672">
                  <c:v>16.272962</c:v>
                </c:pt>
                <c:pt idx="101673">
                  <c:v>16.276140000000002</c:v>
                </c:pt>
                <c:pt idx="101674">
                  <c:v>16.275230000000001</c:v>
                </c:pt>
                <c:pt idx="101675">
                  <c:v>16.276744999999998</c:v>
                </c:pt>
                <c:pt idx="101676">
                  <c:v>16.2837</c:v>
                </c:pt>
                <c:pt idx="101677">
                  <c:v>16.279304</c:v>
                </c:pt>
                <c:pt idx="101678">
                  <c:v>16.275918000000001</c:v>
                </c:pt>
                <c:pt idx="101679">
                  <c:v>16.277383</c:v>
                </c:pt>
                <c:pt idx="101680">
                  <c:v>16.27346</c:v>
                </c:pt>
                <c:pt idx="101681">
                  <c:v>16.272136</c:v>
                </c:pt>
                <c:pt idx="101682">
                  <c:v>16.280045999999999</c:v>
                </c:pt>
                <c:pt idx="101683">
                  <c:v>16.284299000000001</c:v>
                </c:pt>
                <c:pt idx="101684">
                  <c:v>16.278654</c:v>
                </c:pt>
                <c:pt idx="101685">
                  <c:v>16.276857</c:v>
                </c:pt>
                <c:pt idx="101686">
                  <c:v>16.279077000000001</c:v>
                </c:pt>
                <c:pt idx="101687">
                  <c:v>16.280059000000001</c:v>
                </c:pt>
                <c:pt idx="101688">
                  <c:v>16.282126999999999</c:v>
                </c:pt>
                <c:pt idx="101689">
                  <c:v>16.280622999999999</c:v>
                </c:pt>
                <c:pt idx="101690">
                  <c:v>16.277235000000001</c:v>
                </c:pt>
                <c:pt idx="101691">
                  <c:v>16.276112000000001</c:v>
                </c:pt>
                <c:pt idx="101692">
                  <c:v>16.278486999999998</c:v>
                </c:pt>
                <c:pt idx="101693">
                  <c:v>16.282720000000001</c:v>
                </c:pt>
                <c:pt idx="101694">
                  <c:v>16.283479</c:v>
                </c:pt>
                <c:pt idx="101695">
                  <c:v>16.285864</c:v>
                </c:pt>
                <c:pt idx="101696">
                  <c:v>16.288226999999999</c:v>
                </c:pt>
                <c:pt idx="101697">
                  <c:v>16.288049999999998</c:v>
                </c:pt>
                <c:pt idx="101698">
                  <c:v>16.289300000000001</c:v>
                </c:pt>
                <c:pt idx="101699">
                  <c:v>16.286451</c:v>
                </c:pt>
                <c:pt idx="101700">
                  <c:v>16.282855000000001</c:v>
                </c:pt>
                <c:pt idx="101701">
                  <c:v>16.284206000000001</c:v>
                </c:pt>
                <c:pt idx="101702">
                  <c:v>16.284134000000002</c:v>
                </c:pt>
                <c:pt idx="101703">
                  <c:v>16.280298999999999</c:v>
                </c:pt>
                <c:pt idx="101704">
                  <c:v>16.281791999999999</c:v>
                </c:pt>
                <c:pt idx="101705">
                  <c:v>16.287199000000001</c:v>
                </c:pt>
                <c:pt idx="101706">
                  <c:v>16.285004000000001</c:v>
                </c:pt>
                <c:pt idx="101707">
                  <c:v>16.284759999999999</c:v>
                </c:pt>
                <c:pt idx="101708">
                  <c:v>16.287379000000001</c:v>
                </c:pt>
                <c:pt idx="101709">
                  <c:v>16.286252000000001</c:v>
                </c:pt>
                <c:pt idx="101710">
                  <c:v>16.285381999999998</c:v>
                </c:pt>
                <c:pt idx="101711">
                  <c:v>16.283000000000001</c:v>
                </c:pt>
                <c:pt idx="101712">
                  <c:v>16.283688999999999</c:v>
                </c:pt>
                <c:pt idx="101713">
                  <c:v>16.283182</c:v>
                </c:pt>
                <c:pt idx="101714">
                  <c:v>16.280363999999999</c:v>
                </c:pt>
                <c:pt idx="101715">
                  <c:v>16.28023</c:v>
                </c:pt>
                <c:pt idx="101716">
                  <c:v>16.279909</c:v>
                </c:pt>
                <c:pt idx="101717">
                  <c:v>16.285119999999999</c:v>
                </c:pt>
                <c:pt idx="101718">
                  <c:v>16.287862000000001</c:v>
                </c:pt>
                <c:pt idx="101719">
                  <c:v>16.283556000000001</c:v>
                </c:pt>
                <c:pt idx="101720">
                  <c:v>16.285838999999999</c:v>
                </c:pt>
                <c:pt idx="101721">
                  <c:v>16.290844</c:v>
                </c:pt>
                <c:pt idx="101722">
                  <c:v>16.286754999999999</c:v>
                </c:pt>
                <c:pt idx="101723">
                  <c:v>16.281972</c:v>
                </c:pt>
                <c:pt idx="101724">
                  <c:v>16.286774000000001</c:v>
                </c:pt>
                <c:pt idx="101725">
                  <c:v>16.285029000000002</c:v>
                </c:pt>
                <c:pt idx="101726">
                  <c:v>16.276108000000001</c:v>
                </c:pt>
                <c:pt idx="101727">
                  <c:v>16.280335999999998</c:v>
                </c:pt>
                <c:pt idx="101728">
                  <c:v>16.286193999999998</c:v>
                </c:pt>
                <c:pt idx="101729">
                  <c:v>16.283033</c:v>
                </c:pt>
                <c:pt idx="101730">
                  <c:v>16.281829999999999</c:v>
                </c:pt>
                <c:pt idx="101731">
                  <c:v>16.283994</c:v>
                </c:pt>
                <c:pt idx="101732">
                  <c:v>16.285681</c:v>
                </c:pt>
                <c:pt idx="101733">
                  <c:v>16.289173000000002</c:v>
                </c:pt>
                <c:pt idx="101734">
                  <c:v>16.294163000000001</c:v>
                </c:pt>
                <c:pt idx="101735">
                  <c:v>16.291295999999999</c:v>
                </c:pt>
                <c:pt idx="101736">
                  <c:v>16.287375999999998</c:v>
                </c:pt>
                <c:pt idx="101737">
                  <c:v>16.290745000000001</c:v>
                </c:pt>
                <c:pt idx="101738">
                  <c:v>16.289418999999999</c:v>
                </c:pt>
                <c:pt idx="101739">
                  <c:v>16.284212</c:v>
                </c:pt>
                <c:pt idx="101740">
                  <c:v>16.284821000000001</c:v>
                </c:pt>
                <c:pt idx="101741">
                  <c:v>16.289387999999999</c:v>
                </c:pt>
                <c:pt idx="101742">
                  <c:v>16.289414000000001</c:v>
                </c:pt>
                <c:pt idx="101743">
                  <c:v>16.290493000000001</c:v>
                </c:pt>
                <c:pt idx="101744">
                  <c:v>16.296644000000001</c:v>
                </c:pt>
                <c:pt idx="101745">
                  <c:v>16.290534999999998</c:v>
                </c:pt>
                <c:pt idx="101746">
                  <c:v>16.281998000000002</c:v>
                </c:pt>
                <c:pt idx="101747">
                  <c:v>16.287330000000001</c:v>
                </c:pt>
                <c:pt idx="101748">
                  <c:v>16.286211999999999</c:v>
                </c:pt>
                <c:pt idx="101749">
                  <c:v>16.281901999999999</c:v>
                </c:pt>
                <c:pt idx="101750">
                  <c:v>16.288979999999999</c:v>
                </c:pt>
                <c:pt idx="101751">
                  <c:v>16.292182</c:v>
                </c:pt>
                <c:pt idx="101752">
                  <c:v>16.290875</c:v>
                </c:pt>
                <c:pt idx="101753">
                  <c:v>16.296510000000001</c:v>
                </c:pt>
                <c:pt idx="101754">
                  <c:v>16.296209999999999</c:v>
                </c:pt>
                <c:pt idx="101755">
                  <c:v>16.283964999999998</c:v>
                </c:pt>
                <c:pt idx="101756">
                  <c:v>16.286396</c:v>
                </c:pt>
                <c:pt idx="101757">
                  <c:v>16.29532</c:v>
                </c:pt>
                <c:pt idx="101758">
                  <c:v>16.288971</c:v>
                </c:pt>
                <c:pt idx="101759">
                  <c:v>16.2883</c:v>
                </c:pt>
                <c:pt idx="101760">
                  <c:v>16.297533000000001</c:v>
                </c:pt>
                <c:pt idx="101761">
                  <c:v>16.299294</c:v>
                </c:pt>
                <c:pt idx="101762">
                  <c:v>16.294809000000001</c:v>
                </c:pt>
                <c:pt idx="101763">
                  <c:v>16.294274999999999</c:v>
                </c:pt>
                <c:pt idx="101764">
                  <c:v>16.297129000000002</c:v>
                </c:pt>
                <c:pt idx="101765">
                  <c:v>16.294627999999999</c:v>
                </c:pt>
                <c:pt idx="101766">
                  <c:v>16.294119999999999</c:v>
                </c:pt>
                <c:pt idx="101767">
                  <c:v>16.296116000000001</c:v>
                </c:pt>
                <c:pt idx="101768">
                  <c:v>16.291551999999999</c:v>
                </c:pt>
                <c:pt idx="101769">
                  <c:v>16.291414</c:v>
                </c:pt>
                <c:pt idx="101770">
                  <c:v>16.296524999999999</c:v>
                </c:pt>
                <c:pt idx="101771">
                  <c:v>16.294025999999999</c:v>
                </c:pt>
                <c:pt idx="101772">
                  <c:v>16.290462999999999</c:v>
                </c:pt>
                <c:pt idx="101773">
                  <c:v>16.295535000000001</c:v>
                </c:pt>
                <c:pt idx="101774">
                  <c:v>16.294588000000001</c:v>
                </c:pt>
                <c:pt idx="101775">
                  <c:v>16.287479000000001</c:v>
                </c:pt>
                <c:pt idx="101776">
                  <c:v>16.289943999999998</c:v>
                </c:pt>
                <c:pt idx="101777">
                  <c:v>16.292596</c:v>
                </c:pt>
                <c:pt idx="101778">
                  <c:v>16.292061</c:v>
                </c:pt>
                <c:pt idx="101779">
                  <c:v>16.293462999999999</c:v>
                </c:pt>
                <c:pt idx="101780">
                  <c:v>16.295102</c:v>
                </c:pt>
                <c:pt idx="101781">
                  <c:v>16.298251</c:v>
                </c:pt>
                <c:pt idx="101782">
                  <c:v>16.298165999999998</c:v>
                </c:pt>
                <c:pt idx="101783">
                  <c:v>16.296989</c:v>
                </c:pt>
                <c:pt idx="101784">
                  <c:v>16.293251000000001</c:v>
                </c:pt>
                <c:pt idx="101785">
                  <c:v>16.291620999999999</c:v>
                </c:pt>
                <c:pt idx="101786">
                  <c:v>16.297207</c:v>
                </c:pt>
                <c:pt idx="101787">
                  <c:v>16.298079000000001</c:v>
                </c:pt>
                <c:pt idx="101788">
                  <c:v>16.297574999999998</c:v>
                </c:pt>
                <c:pt idx="101789">
                  <c:v>16.302215</c:v>
                </c:pt>
                <c:pt idx="101790">
                  <c:v>16.302078999999999</c:v>
                </c:pt>
                <c:pt idx="101791">
                  <c:v>16.294119999999999</c:v>
                </c:pt>
                <c:pt idx="101792">
                  <c:v>16.293510999999999</c:v>
                </c:pt>
                <c:pt idx="101793">
                  <c:v>16.299484</c:v>
                </c:pt>
                <c:pt idx="101794">
                  <c:v>16.296880000000002</c:v>
                </c:pt>
                <c:pt idx="101795">
                  <c:v>16.295995999999999</c:v>
                </c:pt>
                <c:pt idx="101796">
                  <c:v>16.301261</c:v>
                </c:pt>
                <c:pt idx="101797">
                  <c:v>16.296448000000002</c:v>
                </c:pt>
                <c:pt idx="101798">
                  <c:v>16.290372000000001</c:v>
                </c:pt>
                <c:pt idx="101799">
                  <c:v>16.297575999999999</c:v>
                </c:pt>
                <c:pt idx="101800">
                  <c:v>16.305299000000002</c:v>
                </c:pt>
                <c:pt idx="101801">
                  <c:v>16.30031</c:v>
                </c:pt>
                <c:pt idx="101802">
                  <c:v>16.298204999999999</c:v>
                </c:pt>
                <c:pt idx="101803">
                  <c:v>16.299918000000002</c:v>
                </c:pt>
                <c:pt idx="101804">
                  <c:v>16.296278000000001</c:v>
                </c:pt>
                <c:pt idx="101805">
                  <c:v>16.302409000000001</c:v>
                </c:pt>
                <c:pt idx="101806">
                  <c:v>16.307261</c:v>
                </c:pt>
                <c:pt idx="101807">
                  <c:v>16.300395999999999</c:v>
                </c:pt>
                <c:pt idx="101808">
                  <c:v>16.300536999999998</c:v>
                </c:pt>
                <c:pt idx="101809">
                  <c:v>16.304372000000001</c:v>
                </c:pt>
                <c:pt idx="101810">
                  <c:v>16.301197999999999</c:v>
                </c:pt>
                <c:pt idx="101811">
                  <c:v>16.300453999999998</c:v>
                </c:pt>
                <c:pt idx="101812">
                  <c:v>16.305547000000001</c:v>
                </c:pt>
                <c:pt idx="101813">
                  <c:v>16.301772</c:v>
                </c:pt>
                <c:pt idx="101814">
                  <c:v>16.296883999999999</c:v>
                </c:pt>
                <c:pt idx="101815">
                  <c:v>16.302669999999999</c:v>
                </c:pt>
                <c:pt idx="101816">
                  <c:v>16.304134000000001</c:v>
                </c:pt>
                <c:pt idx="101817">
                  <c:v>16.297736</c:v>
                </c:pt>
                <c:pt idx="101818">
                  <c:v>16.296689000000001</c:v>
                </c:pt>
                <c:pt idx="101819">
                  <c:v>16.302565999999999</c:v>
                </c:pt>
                <c:pt idx="101820">
                  <c:v>16.304129</c:v>
                </c:pt>
                <c:pt idx="101821">
                  <c:v>16.301919999999999</c:v>
                </c:pt>
                <c:pt idx="101822">
                  <c:v>16.30517</c:v>
                </c:pt>
                <c:pt idx="101823">
                  <c:v>16.301456000000002</c:v>
                </c:pt>
                <c:pt idx="101824">
                  <c:v>16.294530000000002</c:v>
                </c:pt>
                <c:pt idx="101825">
                  <c:v>16.301798000000002</c:v>
                </c:pt>
                <c:pt idx="101826">
                  <c:v>16.305351000000002</c:v>
                </c:pt>
                <c:pt idx="101827">
                  <c:v>16.301739000000001</c:v>
                </c:pt>
                <c:pt idx="101828">
                  <c:v>16.303626000000001</c:v>
                </c:pt>
                <c:pt idx="101829">
                  <c:v>16.305641000000001</c:v>
                </c:pt>
                <c:pt idx="101830">
                  <c:v>16.303155</c:v>
                </c:pt>
                <c:pt idx="101831">
                  <c:v>16.304725999999999</c:v>
                </c:pt>
                <c:pt idx="101832">
                  <c:v>16.309100000000001</c:v>
                </c:pt>
                <c:pt idx="101833">
                  <c:v>16.304653999999999</c:v>
                </c:pt>
                <c:pt idx="101834">
                  <c:v>16.302589000000001</c:v>
                </c:pt>
                <c:pt idx="101835">
                  <c:v>16.303388000000002</c:v>
                </c:pt>
                <c:pt idx="101836">
                  <c:v>16.29965</c:v>
                </c:pt>
                <c:pt idx="101837">
                  <c:v>16.302004</c:v>
                </c:pt>
                <c:pt idx="101838">
                  <c:v>16.306839</c:v>
                </c:pt>
                <c:pt idx="101839">
                  <c:v>16.307638000000001</c:v>
                </c:pt>
                <c:pt idx="101840">
                  <c:v>16.304126</c:v>
                </c:pt>
                <c:pt idx="101841">
                  <c:v>16.301480000000002</c:v>
                </c:pt>
                <c:pt idx="101842">
                  <c:v>16.304082000000001</c:v>
                </c:pt>
                <c:pt idx="101843">
                  <c:v>16.305989</c:v>
                </c:pt>
                <c:pt idx="101844">
                  <c:v>16.310224999999999</c:v>
                </c:pt>
                <c:pt idx="101845">
                  <c:v>16.310437</c:v>
                </c:pt>
                <c:pt idx="101846">
                  <c:v>16.304898999999999</c:v>
                </c:pt>
                <c:pt idx="101847">
                  <c:v>16.305136000000001</c:v>
                </c:pt>
                <c:pt idx="101848">
                  <c:v>16.307950000000002</c:v>
                </c:pt>
                <c:pt idx="101849">
                  <c:v>16.308553</c:v>
                </c:pt>
                <c:pt idx="101850">
                  <c:v>16.305910000000001</c:v>
                </c:pt>
                <c:pt idx="101851">
                  <c:v>16.307549000000002</c:v>
                </c:pt>
                <c:pt idx="101852">
                  <c:v>16.310905999999999</c:v>
                </c:pt>
                <c:pt idx="101853">
                  <c:v>16.309881000000001</c:v>
                </c:pt>
                <c:pt idx="101854">
                  <c:v>16.308167000000001</c:v>
                </c:pt>
                <c:pt idx="101855">
                  <c:v>16.308202999999999</c:v>
                </c:pt>
                <c:pt idx="101856">
                  <c:v>16.307963999999998</c:v>
                </c:pt>
                <c:pt idx="101857">
                  <c:v>16.304403000000001</c:v>
                </c:pt>
                <c:pt idx="101858">
                  <c:v>16.301548</c:v>
                </c:pt>
                <c:pt idx="101859">
                  <c:v>16.300754000000001</c:v>
                </c:pt>
                <c:pt idx="101860">
                  <c:v>16.302019999999999</c:v>
                </c:pt>
                <c:pt idx="101861">
                  <c:v>16.311125000000001</c:v>
                </c:pt>
                <c:pt idx="101862">
                  <c:v>16.312836000000001</c:v>
                </c:pt>
                <c:pt idx="101863">
                  <c:v>16.309163000000002</c:v>
                </c:pt>
                <c:pt idx="101864">
                  <c:v>16.314129000000001</c:v>
                </c:pt>
                <c:pt idx="101865">
                  <c:v>16.313977999999999</c:v>
                </c:pt>
                <c:pt idx="101866">
                  <c:v>16.309736000000001</c:v>
                </c:pt>
                <c:pt idx="101867">
                  <c:v>16.309941999999999</c:v>
                </c:pt>
                <c:pt idx="101868">
                  <c:v>16.311046000000001</c:v>
                </c:pt>
                <c:pt idx="101869">
                  <c:v>16.307960000000001</c:v>
                </c:pt>
                <c:pt idx="101870">
                  <c:v>16.309401999999999</c:v>
                </c:pt>
                <c:pt idx="101871">
                  <c:v>16.320993000000001</c:v>
                </c:pt>
                <c:pt idx="101872">
                  <c:v>16.315377999999999</c:v>
                </c:pt>
                <c:pt idx="101873">
                  <c:v>16.304399</c:v>
                </c:pt>
                <c:pt idx="101874">
                  <c:v>16.310631000000001</c:v>
                </c:pt>
                <c:pt idx="101875">
                  <c:v>16.314530999999999</c:v>
                </c:pt>
                <c:pt idx="101876">
                  <c:v>16.311309999999999</c:v>
                </c:pt>
                <c:pt idx="101877">
                  <c:v>16.309629000000001</c:v>
                </c:pt>
                <c:pt idx="101878">
                  <c:v>16.310903</c:v>
                </c:pt>
                <c:pt idx="101879">
                  <c:v>16.309927999999999</c:v>
                </c:pt>
                <c:pt idx="101880">
                  <c:v>16.308983000000001</c:v>
                </c:pt>
                <c:pt idx="101881">
                  <c:v>16.311758000000001</c:v>
                </c:pt>
                <c:pt idx="101882">
                  <c:v>16.309070999999999</c:v>
                </c:pt>
                <c:pt idx="101883">
                  <c:v>16.308634999999999</c:v>
                </c:pt>
                <c:pt idx="101884">
                  <c:v>16.314561000000001</c:v>
                </c:pt>
                <c:pt idx="101885">
                  <c:v>16.314775999999998</c:v>
                </c:pt>
                <c:pt idx="101886">
                  <c:v>16.311610999999999</c:v>
                </c:pt>
                <c:pt idx="101887">
                  <c:v>16.314897999999999</c:v>
                </c:pt>
                <c:pt idx="101888">
                  <c:v>16.321199</c:v>
                </c:pt>
                <c:pt idx="101889">
                  <c:v>16.317299999999999</c:v>
                </c:pt>
                <c:pt idx="101890">
                  <c:v>16.314359</c:v>
                </c:pt>
                <c:pt idx="101891">
                  <c:v>16.316495</c:v>
                </c:pt>
                <c:pt idx="101892">
                  <c:v>16.311533000000001</c:v>
                </c:pt>
                <c:pt idx="101893">
                  <c:v>16.310563999999999</c:v>
                </c:pt>
                <c:pt idx="101894">
                  <c:v>16.312783</c:v>
                </c:pt>
                <c:pt idx="101895">
                  <c:v>16.311475999999999</c:v>
                </c:pt>
                <c:pt idx="101896">
                  <c:v>16.312864000000001</c:v>
                </c:pt>
                <c:pt idx="101897">
                  <c:v>16.315577999999999</c:v>
                </c:pt>
                <c:pt idx="101898">
                  <c:v>16.314585999999998</c:v>
                </c:pt>
                <c:pt idx="101899">
                  <c:v>16.309441</c:v>
                </c:pt>
                <c:pt idx="101900">
                  <c:v>16.315197000000001</c:v>
                </c:pt>
                <c:pt idx="101901">
                  <c:v>16.320762999999999</c:v>
                </c:pt>
                <c:pt idx="101902">
                  <c:v>16.313476000000001</c:v>
                </c:pt>
                <c:pt idx="101903">
                  <c:v>16.313821999999998</c:v>
                </c:pt>
                <c:pt idx="101904">
                  <c:v>16.318207000000001</c:v>
                </c:pt>
                <c:pt idx="101905">
                  <c:v>16.316599</c:v>
                </c:pt>
                <c:pt idx="101906">
                  <c:v>16.317547999999999</c:v>
                </c:pt>
                <c:pt idx="101907">
                  <c:v>16.318621</c:v>
                </c:pt>
                <c:pt idx="101908">
                  <c:v>16.311454000000001</c:v>
                </c:pt>
                <c:pt idx="101909">
                  <c:v>16.31249</c:v>
                </c:pt>
                <c:pt idx="101910">
                  <c:v>16.324805000000001</c:v>
                </c:pt>
                <c:pt idx="101911">
                  <c:v>16.321380999999999</c:v>
                </c:pt>
                <c:pt idx="101912">
                  <c:v>16.314081000000002</c:v>
                </c:pt>
                <c:pt idx="101913">
                  <c:v>16.322748000000001</c:v>
                </c:pt>
                <c:pt idx="101914">
                  <c:v>16.324532000000001</c:v>
                </c:pt>
                <c:pt idx="101915">
                  <c:v>16.316275000000001</c:v>
                </c:pt>
                <c:pt idx="101916">
                  <c:v>16.318324</c:v>
                </c:pt>
                <c:pt idx="101917">
                  <c:v>16.322191</c:v>
                </c:pt>
                <c:pt idx="101918">
                  <c:v>16.319407000000002</c:v>
                </c:pt>
                <c:pt idx="101919">
                  <c:v>16.320007</c:v>
                </c:pt>
                <c:pt idx="101920">
                  <c:v>16.319375999999998</c:v>
                </c:pt>
                <c:pt idx="101921">
                  <c:v>16.311886000000001</c:v>
                </c:pt>
                <c:pt idx="101922">
                  <c:v>16.311913000000001</c:v>
                </c:pt>
                <c:pt idx="101923">
                  <c:v>16.317450999999998</c:v>
                </c:pt>
                <c:pt idx="101924">
                  <c:v>16.315116</c:v>
                </c:pt>
                <c:pt idx="101925">
                  <c:v>16.316548000000001</c:v>
                </c:pt>
                <c:pt idx="101926">
                  <c:v>16.323822</c:v>
                </c:pt>
                <c:pt idx="101927">
                  <c:v>16.320903000000001</c:v>
                </c:pt>
                <c:pt idx="101928">
                  <c:v>16.317710999999999</c:v>
                </c:pt>
                <c:pt idx="101929">
                  <c:v>16.326733999999998</c:v>
                </c:pt>
                <c:pt idx="101930">
                  <c:v>16.324107999999999</c:v>
                </c:pt>
                <c:pt idx="101931">
                  <c:v>16.312422000000002</c:v>
                </c:pt>
                <c:pt idx="101932">
                  <c:v>16.320934000000001</c:v>
                </c:pt>
                <c:pt idx="101933">
                  <c:v>16.327458</c:v>
                </c:pt>
                <c:pt idx="101934">
                  <c:v>16.321172000000001</c:v>
                </c:pt>
                <c:pt idx="101935">
                  <c:v>16.323398000000001</c:v>
                </c:pt>
                <c:pt idx="101936">
                  <c:v>16.324694000000001</c:v>
                </c:pt>
                <c:pt idx="101937">
                  <c:v>16.319343</c:v>
                </c:pt>
                <c:pt idx="101938">
                  <c:v>16.318584999999999</c:v>
                </c:pt>
                <c:pt idx="101939">
                  <c:v>16.324503</c:v>
                </c:pt>
                <c:pt idx="101940">
                  <c:v>16.326529000000001</c:v>
                </c:pt>
                <c:pt idx="101941">
                  <c:v>16.322976000000001</c:v>
                </c:pt>
                <c:pt idx="101942">
                  <c:v>16.322486000000001</c:v>
                </c:pt>
                <c:pt idx="101943">
                  <c:v>16.319989</c:v>
                </c:pt>
                <c:pt idx="101944">
                  <c:v>16.318732000000001</c:v>
                </c:pt>
                <c:pt idx="101945">
                  <c:v>16.321923000000002</c:v>
                </c:pt>
                <c:pt idx="101946">
                  <c:v>16.323350000000001</c:v>
                </c:pt>
                <c:pt idx="101947">
                  <c:v>16.321169000000001</c:v>
                </c:pt>
                <c:pt idx="101948">
                  <c:v>16.315850999999999</c:v>
                </c:pt>
                <c:pt idx="101949">
                  <c:v>16.321437</c:v>
                </c:pt>
                <c:pt idx="101950">
                  <c:v>16.328773999999999</c:v>
                </c:pt>
                <c:pt idx="101951">
                  <c:v>16.326326000000002</c:v>
                </c:pt>
                <c:pt idx="101952">
                  <c:v>16.325009000000001</c:v>
                </c:pt>
                <c:pt idx="101953">
                  <c:v>16.324294999999999</c:v>
                </c:pt>
                <c:pt idx="101954">
                  <c:v>16.325405</c:v>
                </c:pt>
                <c:pt idx="101955">
                  <c:v>16.329432000000001</c:v>
                </c:pt>
                <c:pt idx="101956">
                  <c:v>16.328733</c:v>
                </c:pt>
                <c:pt idx="101957">
                  <c:v>16.321169000000001</c:v>
                </c:pt>
                <c:pt idx="101958">
                  <c:v>16.320287</c:v>
                </c:pt>
                <c:pt idx="101959">
                  <c:v>16.325229</c:v>
                </c:pt>
                <c:pt idx="101960">
                  <c:v>16.323264999999999</c:v>
                </c:pt>
                <c:pt idx="101961">
                  <c:v>16.323557000000001</c:v>
                </c:pt>
                <c:pt idx="101962">
                  <c:v>16.328272999999999</c:v>
                </c:pt>
                <c:pt idx="101963">
                  <c:v>16.324404000000001</c:v>
                </c:pt>
                <c:pt idx="101964">
                  <c:v>16.322524000000001</c:v>
                </c:pt>
                <c:pt idx="101965">
                  <c:v>16.329946</c:v>
                </c:pt>
                <c:pt idx="101966">
                  <c:v>16.328672000000001</c:v>
                </c:pt>
                <c:pt idx="101967">
                  <c:v>16.319289000000001</c:v>
                </c:pt>
                <c:pt idx="101968">
                  <c:v>16.322816</c:v>
                </c:pt>
                <c:pt idx="101969">
                  <c:v>16.325931000000001</c:v>
                </c:pt>
                <c:pt idx="101970">
                  <c:v>16.324370999999999</c:v>
                </c:pt>
                <c:pt idx="101971">
                  <c:v>16.334612</c:v>
                </c:pt>
                <c:pt idx="101972">
                  <c:v>16.337624999999999</c:v>
                </c:pt>
                <c:pt idx="101973">
                  <c:v>16.328249</c:v>
                </c:pt>
                <c:pt idx="101974">
                  <c:v>16.326211000000001</c:v>
                </c:pt>
                <c:pt idx="101975">
                  <c:v>16.330479</c:v>
                </c:pt>
                <c:pt idx="101976">
                  <c:v>16.330068000000001</c:v>
                </c:pt>
                <c:pt idx="101977">
                  <c:v>16.328423000000001</c:v>
                </c:pt>
                <c:pt idx="101978">
                  <c:v>16.334665000000001</c:v>
                </c:pt>
                <c:pt idx="101979">
                  <c:v>16.335419999999999</c:v>
                </c:pt>
                <c:pt idx="101980">
                  <c:v>16.326036999999999</c:v>
                </c:pt>
                <c:pt idx="101981">
                  <c:v>16.325181000000001</c:v>
                </c:pt>
                <c:pt idx="101982">
                  <c:v>16.330397000000001</c:v>
                </c:pt>
                <c:pt idx="101983">
                  <c:v>16.330220000000001</c:v>
                </c:pt>
                <c:pt idx="101984">
                  <c:v>16.331827000000001</c:v>
                </c:pt>
                <c:pt idx="101985">
                  <c:v>16.334723</c:v>
                </c:pt>
                <c:pt idx="101986">
                  <c:v>16.329694</c:v>
                </c:pt>
                <c:pt idx="101987">
                  <c:v>16.328085999999999</c:v>
                </c:pt>
                <c:pt idx="101988">
                  <c:v>16.33427</c:v>
                </c:pt>
                <c:pt idx="101989">
                  <c:v>16.328529</c:v>
                </c:pt>
                <c:pt idx="101990">
                  <c:v>16.323657000000001</c:v>
                </c:pt>
                <c:pt idx="101991">
                  <c:v>16.331982</c:v>
                </c:pt>
                <c:pt idx="101992">
                  <c:v>16.329338</c:v>
                </c:pt>
                <c:pt idx="101993">
                  <c:v>16.326834000000002</c:v>
                </c:pt>
                <c:pt idx="101994">
                  <c:v>16.333437</c:v>
                </c:pt>
                <c:pt idx="101995">
                  <c:v>16.329179</c:v>
                </c:pt>
                <c:pt idx="101996">
                  <c:v>16.321688000000002</c:v>
                </c:pt>
                <c:pt idx="101997">
                  <c:v>16.331171000000001</c:v>
                </c:pt>
                <c:pt idx="101998">
                  <c:v>16.337879000000001</c:v>
                </c:pt>
                <c:pt idx="101999">
                  <c:v>16.324988999999999</c:v>
                </c:pt>
                <c:pt idx="102000">
                  <c:v>16.325728000000002</c:v>
                </c:pt>
                <c:pt idx="102001">
                  <c:v>16.337847</c:v>
                </c:pt>
                <c:pt idx="102002">
                  <c:v>16.333081</c:v>
                </c:pt>
                <c:pt idx="102003">
                  <c:v>16.329979999999999</c:v>
                </c:pt>
                <c:pt idx="102004">
                  <c:v>16.334776000000002</c:v>
                </c:pt>
                <c:pt idx="102005">
                  <c:v>16.331320000000002</c:v>
                </c:pt>
                <c:pt idx="102006">
                  <c:v>16.326799999999999</c:v>
                </c:pt>
                <c:pt idx="102007">
                  <c:v>16.330873</c:v>
                </c:pt>
                <c:pt idx="102008">
                  <c:v>16.33549</c:v>
                </c:pt>
                <c:pt idx="102009">
                  <c:v>16.333988000000002</c:v>
                </c:pt>
                <c:pt idx="102010">
                  <c:v>16.338235999999998</c:v>
                </c:pt>
                <c:pt idx="102011">
                  <c:v>16.340971</c:v>
                </c:pt>
                <c:pt idx="102012">
                  <c:v>16.333410000000001</c:v>
                </c:pt>
                <c:pt idx="102013">
                  <c:v>16.330641</c:v>
                </c:pt>
                <c:pt idx="102014">
                  <c:v>16.335902000000001</c:v>
                </c:pt>
                <c:pt idx="102015">
                  <c:v>16.338481999999999</c:v>
                </c:pt>
                <c:pt idx="102016">
                  <c:v>16.333380999999999</c:v>
                </c:pt>
                <c:pt idx="102017">
                  <c:v>16.333777999999999</c:v>
                </c:pt>
                <c:pt idx="102018">
                  <c:v>16.335687</c:v>
                </c:pt>
                <c:pt idx="102019">
                  <c:v>16.330093000000002</c:v>
                </c:pt>
                <c:pt idx="102020">
                  <c:v>16.334441000000002</c:v>
                </c:pt>
                <c:pt idx="102021">
                  <c:v>16.340330000000002</c:v>
                </c:pt>
                <c:pt idx="102022">
                  <c:v>16.335601</c:v>
                </c:pt>
                <c:pt idx="102023">
                  <c:v>16.336679</c:v>
                </c:pt>
                <c:pt idx="102024">
                  <c:v>16.339777999999999</c:v>
                </c:pt>
                <c:pt idx="102025">
                  <c:v>16.334809</c:v>
                </c:pt>
                <c:pt idx="102026">
                  <c:v>16.331274000000001</c:v>
                </c:pt>
                <c:pt idx="102027">
                  <c:v>16.334893000000001</c:v>
                </c:pt>
                <c:pt idx="102028">
                  <c:v>16.334548000000002</c:v>
                </c:pt>
                <c:pt idx="102029">
                  <c:v>16.333151999999998</c:v>
                </c:pt>
                <c:pt idx="102030">
                  <c:v>16.337150000000001</c:v>
                </c:pt>
                <c:pt idx="102031">
                  <c:v>16.335877</c:v>
                </c:pt>
                <c:pt idx="102032">
                  <c:v>16.335833999999998</c:v>
                </c:pt>
                <c:pt idx="102033">
                  <c:v>16.342310000000001</c:v>
                </c:pt>
                <c:pt idx="102034">
                  <c:v>16.343577</c:v>
                </c:pt>
                <c:pt idx="102035">
                  <c:v>16.337838999999999</c:v>
                </c:pt>
                <c:pt idx="102036">
                  <c:v>16.336217999999999</c:v>
                </c:pt>
                <c:pt idx="102037">
                  <c:v>16.339593000000001</c:v>
                </c:pt>
                <c:pt idx="102038">
                  <c:v>16.337188000000001</c:v>
                </c:pt>
                <c:pt idx="102039">
                  <c:v>16.335531</c:v>
                </c:pt>
                <c:pt idx="102040">
                  <c:v>16.340052</c:v>
                </c:pt>
                <c:pt idx="102041">
                  <c:v>16.339544</c:v>
                </c:pt>
                <c:pt idx="102042">
                  <c:v>16.337194</c:v>
                </c:pt>
                <c:pt idx="102043">
                  <c:v>16.337990999999999</c:v>
                </c:pt>
                <c:pt idx="102044">
                  <c:v>16.340278999999999</c:v>
                </c:pt>
                <c:pt idx="102045">
                  <c:v>16.339383000000002</c:v>
                </c:pt>
                <c:pt idx="102046">
                  <c:v>16.342368</c:v>
                </c:pt>
                <c:pt idx="102047">
                  <c:v>16.346546</c:v>
                </c:pt>
                <c:pt idx="102048">
                  <c:v>16.341013</c:v>
                </c:pt>
                <c:pt idx="102049">
                  <c:v>16.340820000000001</c:v>
                </c:pt>
                <c:pt idx="102050">
                  <c:v>16.342154000000001</c:v>
                </c:pt>
                <c:pt idx="102051">
                  <c:v>16.338894</c:v>
                </c:pt>
                <c:pt idx="102052">
                  <c:v>16.338017000000001</c:v>
                </c:pt>
                <c:pt idx="102053">
                  <c:v>16.339592</c:v>
                </c:pt>
                <c:pt idx="102054">
                  <c:v>16.342607999999998</c:v>
                </c:pt>
                <c:pt idx="102055">
                  <c:v>16.343755999999999</c:v>
                </c:pt>
                <c:pt idx="102056">
                  <c:v>16.344531</c:v>
                </c:pt>
                <c:pt idx="102057">
                  <c:v>16.343294</c:v>
                </c:pt>
                <c:pt idx="102058">
                  <c:v>16.340039000000001</c:v>
                </c:pt>
                <c:pt idx="102059">
                  <c:v>16.340008000000001</c:v>
                </c:pt>
                <c:pt idx="102060">
                  <c:v>16.339746000000002</c:v>
                </c:pt>
                <c:pt idx="102061">
                  <c:v>16.337437999999999</c:v>
                </c:pt>
                <c:pt idx="102062">
                  <c:v>16.336765</c:v>
                </c:pt>
                <c:pt idx="102063">
                  <c:v>16.340112000000001</c:v>
                </c:pt>
                <c:pt idx="102064">
                  <c:v>16.345421999999999</c:v>
                </c:pt>
                <c:pt idx="102065">
                  <c:v>16.346107</c:v>
                </c:pt>
                <c:pt idx="102066">
                  <c:v>16.346550000000001</c:v>
                </c:pt>
                <c:pt idx="102067">
                  <c:v>16.344553000000001</c:v>
                </c:pt>
                <c:pt idx="102068">
                  <c:v>16.341756</c:v>
                </c:pt>
                <c:pt idx="102069">
                  <c:v>16.345728000000001</c:v>
                </c:pt>
                <c:pt idx="102070">
                  <c:v>16.341498999999999</c:v>
                </c:pt>
                <c:pt idx="102071">
                  <c:v>16.337879999999998</c:v>
                </c:pt>
                <c:pt idx="102072">
                  <c:v>16.345972</c:v>
                </c:pt>
                <c:pt idx="102073">
                  <c:v>16.348431000000001</c:v>
                </c:pt>
                <c:pt idx="102074">
                  <c:v>16.343084999999999</c:v>
                </c:pt>
                <c:pt idx="102075">
                  <c:v>16.343140999999999</c:v>
                </c:pt>
                <c:pt idx="102076">
                  <c:v>16.347753999999998</c:v>
                </c:pt>
                <c:pt idx="102077">
                  <c:v>16.345597000000001</c:v>
                </c:pt>
                <c:pt idx="102078">
                  <c:v>16.344773</c:v>
                </c:pt>
                <c:pt idx="102079">
                  <c:v>16.349214</c:v>
                </c:pt>
                <c:pt idx="102080">
                  <c:v>16.346577</c:v>
                </c:pt>
                <c:pt idx="102081">
                  <c:v>16.345402</c:v>
                </c:pt>
                <c:pt idx="102082">
                  <c:v>16.345715999999999</c:v>
                </c:pt>
                <c:pt idx="102083">
                  <c:v>16.340985</c:v>
                </c:pt>
                <c:pt idx="102084">
                  <c:v>16.338656</c:v>
                </c:pt>
                <c:pt idx="102085">
                  <c:v>16.345988999999999</c:v>
                </c:pt>
                <c:pt idx="102086">
                  <c:v>16.352039999999999</c:v>
                </c:pt>
                <c:pt idx="102087">
                  <c:v>16.343066</c:v>
                </c:pt>
                <c:pt idx="102088">
                  <c:v>16.342959</c:v>
                </c:pt>
                <c:pt idx="102089">
                  <c:v>16.351144999999999</c:v>
                </c:pt>
                <c:pt idx="102090">
                  <c:v>16.345779</c:v>
                </c:pt>
                <c:pt idx="102091">
                  <c:v>16.342472999999998</c:v>
                </c:pt>
                <c:pt idx="102092">
                  <c:v>16.347785999999999</c:v>
                </c:pt>
                <c:pt idx="102093">
                  <c:v>16.347954999999999</c:v>
                </c:pt>
                <c:pt idx="102094">
                  <c:v>16.343928999999999</c:v>
                </c:pt>
                <c:pt idx="102095">
                  <c:v>16.348106999999999</c:v>
                </c:pt>
                <c:pt idx="102096">
                  <c:v>16.352703999999999</c:v>
                </c:pt>
                <c:pt idx="102097">
                  <c:v>16.349823000000001</c:v>
                </c:pt>
                <c:pt idx="102098">
                  <c:v>16.354194</c:v>
                </c:pt>
                <c:pt idx="102099">
                  <c:v>16.357192000000001</c:v>
                </c:pt>
                <c:pt idx="102100">
                  <c:v>16.348929999999999</c:v>
                </c:pt>
                <c:pt idx="102101">
                  <c:v>16.344691000000001</c:v>
                </c:pt>
                <c:pt idx="102102">
                  <c:v>16.347939</c:v>
                </c:pt>
                <c:pt idx="102103">
                  <c:v>16.346173</c:v>
                </c:pt>
                <c:pt idx="102104">
                  <c:v>16.344024000000001</c:v>
                </c:pt>
                <c:pt idx="102105">
                  <c:v>16.351478</c:v>
                </c:pt>
                <c:pt idx="102106">
                  <c:v>16.349896000000001</c:v>
                </c:pt>
                <c:pt idx="102107">
                  <c:v>16.342517999999998</c:v>
                </c:pt>
                <c:pt idx="102108">
                  <c:v>16.349018000000001</c:v>
                </c:pt>
                <c:pt idx="102109">
                  <c:v>16.351212</c:v>
                </c:pt>
                <c:pt idx="102110">
                  <c:v>16.346755999999999</c:v>
                </c:pt>
                <c:pt idx="102111">
                  <c:v>16.353563999999999</c:v>
                </c:pt>
                <c:pt idx="102112">
                  <c:v>16.357634000000001</c:v>
                </c:pt>
                <c:pt idx="102113">
                  <c:v>16.347356999999999</c:v>
                </c:pt>
                <c:pt idx="102114">
                  <c:v>16.347014000000001</c:v>
                </c:pt>
                <c:pt idx="102115">
                  <c:v>16.356981000000001</c:v>
                </c:pt>
                <c:pt idx="102116">
                  <c:v>16.351471</c:v>
                </c:pt>
                <c:pt idx="102117">
                  <c:v>16.345901999999999</c:v>
                </c:pt>
                <c:pt idx="102118">
                  <c:v>16.352934000000001</c:v>
                </c:pt>
                <c:pt idx="102119">
                  <c:v>16.350877000000001</c:v>
                </c:pt>
                <c:pt idx="102120">
                  <c:v>16.348872</c:v>
                </c:pt>
                <c:pt idx="102121">
                  <c:v>16.358077999999999</c:v>
                </c:pt>
                <c:pt idx="102122">
                  <c:v>16.357265000000002</c:v>
                </c:pt>
                <c:pt idx="102123">
                  <c:v>16.349948999999999</c:v>
                </c:pt>
                <c:pt idx="102124">
                  <c:v>16.355875999999999</c:v>
                </c:pt>
                <c:pt idx="102125">
                  <c:v>16.362162999999999</c:v>
                </c:pt>
                <c:pt idx="102126">
                  <c:v>16.355149999999998</c:v>
                </c:pt>
                <c:pt idx="102127">
                  <c:v>16.352171999999999</c:v>
                </c:pt>
                <c:pt idx="102128">
                  <c:v>16.354786000000001</c:v>
                </c:pt>
                <c:pt idx="102129">
                  <c:v>16.350595999999999</c:v>
                </c:pt>
                <c:pt idx="102130">
                  <c:v>16.349150999999999</c:v>
                </c:pt>
                <c:pt idx="102131">
                  <c:v>16.348925000000001</c:v>
                </c:pt>
                <c:pt idx="102132">
                  <c:v>16.346710999999999</c:v>
                </c:pt>
                <c:pt idx="102133">
                  <c:v>16.348889</c:v>
                </c:pt>
                <c:pt idx="102134">
                  <c:v>16.358098999999999</c:v>
                </c:pt>
                <c:pt idx="102135">
                  <c:v>16.363651000000001</c:v>
                </c:pt>
                <c:pt idx="102136">
                  <c:v>16.355937999999998</c:v>
                </c:pt>
                <c:pt idx="102137">
                  <c:v>16.355153999999999</c:v>
                </c:pt>
                <c:pt idx="102138">
                  <c:v>16.363032</c:v>
                </c:pt>
                <c:pt idx="102139">
                  <c:v>16.361070999999999</c:v>
                </c:pt>
                <c:pt idx="102140">
                  <c:v>16.355861000000001</c:v>
                </c:pt>
                <c:pt idx="102141">
                  <c:v>16.355407</c:v>
                </c:pt>
                <c:pt idx="102142">
                  <c:v>16.352986999999999</c:v>
                </c:pt>
                <c:pt idx="102143">
                  <c:v>16.352494</c:v>
                </c:pt>
                <c:pt idx="102144">
                  <c:v>16.360458000000001</c:v>
                </c:pt>
                <c:pt idx="102145">
                  <c:v>16.362669</c:v>
                </c:pt>
                <c:pt idx="102146">
                  <c:v>16.356218999999999</c:v>
                </c:pt>
                <c:pt idx="102147">
                  <c:v>16.357869000000001</c:v>
                </c:pt>
                <c:pt idx="102148">
                  <c:v>16.358578999999999</c:v>
                </c:pt>
                <c:pt idx="102149">
                  <c:v>16.354111</c:v>
                </c:pt>
                <c:pt idx="102150">
                  <c:v>16.357239</c:v>
                </c:pt>
                <c:pt idx="102151">
                  <c:v>16.363358999999999</c:v>
                </c:pt>
                <c:pt idx="102152">
                  <c:v>16.357737</c:v>
                </c:pt>
                <c:pt idx="102153">
                  <c:v>16.350521000000001</c:v>
                </c:pt>
                <c:pt idx="102154">
                  <c:v>16.355803999999999</c:v>
                </c:pt>
                <c:pt idx="102155">
                  <c:v>16.356926000000001</c:v>
                </c:pt>
                <c:pt idx="102156">
                  <c:v>16.356964000000001</c:v>
                </c:pt>
                <c:pt idx="102157">
                  <c:v>16.361281000000002</c:v>
                </c:pt>
                <c:pt idx="102158">
                  <c:v>16.355857</c:v>
                </c:pt>
                <c:pt idx="102159">
                  <c:v>16.355460000000001</c:v>
                </c:pt>
                <c:pt idx="102160">
                  <c:v>16.363121</c:v>
                </c:pt>
                <c:pt idx="102161">
                  <c:v>16.362863999999998</c:v>
                </c:pt>
                <c:pt idx="102162">
                  <c:v>16.356175</c:v>
                </c:pt>
                <c:pt idx="102163">
                  <c:v>16.355505999999998</c:v>
                </c:pt>
                <c:pt idx="102164">
                  <c:v>16.361205000000002</c:v>
                </c:pt>
                <c:pt idx="102165">
                  <c:v>16.359110999999999</c:v>
                </c:pt>
                <c:pt idx="102166">
                  <c:v>16.357465000000001</c:v>
                </c:pt>
                <c:pt idx="102167">
                  <c:v>16.359718000000001</c:v>
                </c:pt>
                <c:pt idx="102168">
                  <c:v>16.354104</c:v>
                </c:pt>
                <c:pt idx="102169">
                  <c:v>16.350548</c:v>
                </c:pt>
                <c:pt idx="102170">
                  <c:v>16.357761</c:v>
                </c:pt>
                <c:pt idx="102171">
                  <c:v>16.363244000000002</c:v>
                </c:pt>
                <c:pt idx="102172">
                  <c:v>16.359949</c:v>
                </c:pt>
                <c:pt idx="102173">
                  <c:v>16.359476999999998</c:v>
                </c:pt>
                <c:pt idx="102174">
                  <c:v>16.361574999999998</c:v>
                </c:pt>
                <c:pt idx="102175">
                  <c:v>16.358741999999999</c:v>
                </c:pt>
                <c:pt idx="102176">
                  <c:v>16.360417999999999</c:v>
                </c:pt>
                <c:pt idx="102177">
                  <c:v>16.366448999999999</c:v>
                </c:pt>
                <c:pt idx="102178">
                  <c:v>16.365984000000001</c:v>
                </c:pt>
                <c:pt idx="102179">
                  <c:v>16.360996</c:v>
                </c:pt>
                <c:pt idx="102180">
                  <c:v>16.359411999999999</c:v>
                </c:pt>
                <c:pt idx="102181">
                  <c:v>16.362673999999998</c:v>
                </c:pt>
                <c:pt idx="102182">
                  <c:v>16.362054000000001</c:v>
                </c:pt>
                <c:pt idx="102183">
                  <c:v>16.363295000000001</c:v>
                </c:pt>
                <c:pt idx="102184">
                  <c:v>16.370384999999999</c:v>
                </c:pt>
                <c:pt idx="102185">
                  <c:v>16.368023999999998</c:v>
                </c:pt>
                <c:pt idx="102186">
                  <c:v>16.359347</c:v>
                </c:pt>
                <c:pt idx="102187">
                  <c:v>16.362086999999999</c:v>
                </c:pt>
                <c:pt idx="102188">
                  <c:v>16.369052</c:v>
                </c:pt>
                <c:pt idx="102189">
                  <c:v>16.362148000000001</c:v>
                </c:pt>
                <c:pt idx="102190">
                  <c:v>16.357378000000001</c:v>
                </c:pt>
                <c:pt idx="102191">
                  <c:v>16.363856999999999</c:v>
                </c:pt>
                <c:pt idx="102192">
                  <c:v>16.362176999999999</c:v>
                </c:pt>
                <c:pt idx="102193">
                  <c:v>16.360849000000002</c:v>
                </c:pt>
                <c:pt idx="102194">
                  <c:v>16.365290000000002</c:v>
                </c:pt>
                <c:pt idx="102195">
                  <c:v>16.363748999999999</c:v>
                </c:pt>
                <c:pt idx="102196">
                  <c:v>16.363987999999999</c:v>
                </c:pt>
                <c:pt idx="102197">
                  <c:v>16.36891</c:v>
                </c:pt>
                <c:pt idx="102198">
                  <c:v>16.368611000000001</c:v>
                </c:pt>
                <c:pt idx="102199">
                  <c:v>16.362105</c:v>
                </c:pt>
                <c:pt idx="102200">
                  <c:v>16.36429</c:v>
                </c:pt>
                <c:pt idx="102201">
                  <c:v>16.372540999999998</c:v>
                </c:pt>
                <c:pt idx="102202">
                  <c:v>16.371237000000001</c:v>
                </c:pt>
                <c:pt idx="102203">
                  <c:v>16.365603</c:v>
                </c:pt>
                <c:pt idx="102204">
                  <c:v>16.365192</c:v>
                </c:pt>
                <c:pt idx="102205">
                  <c:v>16.365904</c:v>
                </c:pt>
                <c:pt idx="102206">
                  <c:v>16.365349999999999</c:v>
                </c:pt>
                <c:pt idx="102207">
                  <c:v>16.367719000000001</c:v>
                </c:pt>
                <c:pt idx="102208">
                  <c:v>16.36608</c:v>
                </c:pt>
                <c:pt idx="102209">
                  <c:v>16.36084</c:v>
                </c:pt>
                <c:pt idx="102210">
                  <c:v>16.366129000000001</c:v>
                </c:pt>
                <c:pt idx="102211">
                  <c:v>16.368316</c:v>
                </c:pt>
                <c:pt idx="102212">
                  <c:v>16.360299999999999</c:v>
                </c:pt>
                <c:pt idx="102213">
                  <c:v>16.360317999999999</c:v>
                </c:pt>
                <c:pt idx="102214">
                  <c:v>16.365680000000001</c:v>
                </c:pt>
                <c:pt idx="102215">
                  <c:v>16.370457999999999</c:v>
                </c:pt>
                <c:pt idx="102216">
                  <c:v>16.374867999999999</c:v>
                </c:pt>
                <c:pt idx="102217">
                  <c:v>16.375223999999999</c:v>
                </c:pt>
                <c:pt idx="102218">
                  <c:v>16.369254000000002</c:v>
                </c:pt>
                <c:pt idx="102219">
                  <c:v>16.368096999999999</c:v>
                </c:pt>
                <c:pt idx="102220">
                  <c:v>16.374881999999999</c:v>
                </c:pt>
                <c:pt idx="102221">
                  <c:v>16.373877</c:v>
                </c:pt>
                <c:pt idx="102222">
                  <c:v>16.372547999999998</c:v>
                </c:pt>
                <c:pt idx="102223">
                  <c:v>16.375522</c:v>
                </c:pt>
                <c:pt idx="102224">
                  <c:v>16.36843</c:v>
                </c:pt>
                <c:pt idx="102225">
                  <c:v>16.365525000000002</c:v>
                </c:pt>
                <c:pt idx="102226">
                  <c:v>16.371753999999999</c:v>
                </c:pt>
                <c:pt idx="102227">
                  <c:v>16.370868999999999</c:v>
                </c:pt>
                <c:pt idx="102228">
                  <c:v>16.364032999999999</c:v>
                </c:pt>
                <c:pt idx="102229">
                  <c:v>16.368103000000001</c:v>
                </c:pt>
                <c:pt idx="102230">
                  <c:v>16.374178000000001</c:v>
                </c:pt>
                <c:pt idx="102231">
                  <c:v>16.367042999999999</c:v>
                </c:pt>
                <c:pt idx="102232">
                  <c:v>16.368064</c:v>
                </c:pt>
                <c:pt idx="102233">
                  <c:v>16.375499000000001</c:v>
                </c:pt>
                <c:pt idx="102234">
                  <c:v>16.369306000000002</c:v>
                </c:pt>
                <c:pt idx="102235">
                  <c:v>16.367539000000001</c:v>
                </c:pt>
                <c:pt idx="102236">
                  <c:v>16.374037000000001</c:v>
                </c:pt>
                <c:pt idx="102237">
                  <c:v>16.369841999999998</c:v>
                </c:pt>
                <c:pt idx="102238">
                  <c:v>16.364930000000001</c:v>
                </c:pt>
                <c:pt idx="102239">
                  <c:v>16.371502</c:v>
                </c:pt>
                <c:pt idx="102240">
                  <c:v>16.370429000000001</c:v>
                </c:pt>
                <c:pt idx="102241">
                  <c:v>16.361014000000001</c:v>
                </c:pt>
                <c:pt idx="102242">
                  <c:v>16.369342</c:v>
                </c:pt>
                <c:pt idx="102243">
                  <c:v>16.378776999999999</c:v>
                </c:pt>
                <c:pt idx="102244">
                  <c:v>16.372363</c:v>
                </c:pt>
                <c:pt idx="102245">
                  <c:v>16.372418</c:v>
                </c:pt>
                <c:pt idx="102246">
                  <c:v>16.381677</c:v>
                </c:pt>
                <c:pt idx="102247">
                  <c:v>16.38026</c:v>
                </c:pt>
                <c:pt idx="102248">
                  <c:v>16.372382999999999</c:v>
                </c:pt>
                <c:pt idx="102249">
                  <c:v>16.376201999999999</c:v>
                </c:pt>
                <c:pt idx="102250">
                  <c:v>16.377153</c:v>
                </c:pt>
                <c:pt idx="102251">
                  <c:v>16.369681</c:v>
                </c:pt>
                <c:pt idx="102252">
                  <c:v>16.371411999999999</c:v>
                </c:pt>
                <c:pt idx="102253">
                  <c:v>16.375183</c:v>
                </c:pt>
                <c:pt idx="102254">
                  <c:v>16.373287999999999</c:v>
                </c:pt>
                <c:pt idx="102255">
                  <c:v>16.370929</c:v>
                </c:pt>
                <c:pt idx="102256">
                  <c:v>16.371946999999999</c:v>
                </c:pt>
                <c:pt idx="102257">
                  <c:v>16.373280000000001</c:v>
                </c:pt>
                <c:pt idx="102258">
                  <c:v>16.373953</c:v>
                </c:pt>
                <c:pt idx="102259">
                  <c:v>16.378837999999998</c:v>
                </c:pt>
                <c:pt idx="102260">
                  <c:v>16.375537999999999</c:v>
                </c:pt>
                <c:pt idx="102261">
                  <c:v>16.371437</c:v>
                </c:pt>
                <c:pt idx="102262">
                  <c:v>16.376659</c:v>
                </c:pt>
                <c:pt idx="102263">
                  <c:v>16.373985999999999</c:v>
                </c:pt>
                <c:pt idx="102264">
                  <c:v>16.371970999999998</c:v>
                </c:pt>
                <c:pt idx="102265">
                  <c:v>16.379814</c:v>
                </c:pt>
                <c:pt idx="102266">
                  <c:v>16.380496000000001</c:v>
                </c:pt>
                <c:pt idx="102267">
                  <c:v>16.375738999999999</c:v>
                </c:pt>
                <c:pt idx="102268">
                  <c:v>16.377300000000002</c:v>
                </c:pt>
                <c:pt idx="102269">
                  <c:v>16.381087999999998</c:v>
                </c:pt>
                <c:pt idx="102270">
                  <c:v>16.377099000000001</c:v>
                </c:pt>
                <c:pt idx="102271">
                  <c:v>16.375146000000001</c:v>
                </c:pt>
                <c:pt idx="102272">
                  <c:v>16.377804999999999</c:v>
                </c:pt>
                <c:pt idx="102273">
                  <c:v>16.375007</c:v>
                </c:pt>
                <c:pt idx="102274">
                  <c:v>16.374855</c:v>
                </c:pt>
                <c:pt idx="102275">
                  <c:v>16.379006</c:v>
                </c:pt>
                <c:pt idx="102276">
                  <c:v>16.379830999999999</c:v>
                </c:pt>
                <c:pt idx="102277">
                  <c:v>16.376303</c:v>
                </c:pt>
                <c:pt idx="102278">
                  <c:v>16.377686000000001</c:v>
                </c:pt>
                <c:pt idx="102279">
                  <c:v>16.383293999999999</c:v>
                </c:pt>
                <c:pt idx="102280">
                  <c:v>16.380814000000001</c:v>
                </c:pt>
                <c:pt idx="102281">
                  <c:v>16.380465999999998</c:v>
                </c:pt>
                <c:pt idx="102282">
                  <c:v>16.382798999999999</c:v>
                </c:pt>
                <c:pt idx="102283">
                  <c:v>16.380516</c:v>
                </c:pt>
                <c:pt idx="102284">
                  <c:v>16.376882999999999</c:v>
                </c:pt>
                <c:pt idx="102285">
                  <c:v>16.374973000000001</c:v>
                </c:pt>
                <c:pt idx="102286">
                  <c:v>16.378326000000001</c:v>
                </c:pt>
                <c:pt idx="102287">
                  <c:v>16.377285000000001</c:v>
                </c:pt>
                <c:pt idx="102288">
                  <c:v>16.378596000000002</c:v>
                </c:pt>
                <c:pt idx="102289">
                  <c:v>16.386099000000002</c:v>
                </c:pt>
                <c:pt idx="102290">
                  <c:v>16.383994999999999</c:v>
                </c:pt>
                <c:pt idx="102291">
                  <c:v>16.381232000000001</c:v>
                </c:pt>
                <c:pt idx="102292">
                  <c:v>16.380896</c:v>
                </c:pt>
                <c:pt idx="102293">
                  <c:v>16.380949000000001</c:v>
                </c:pt>
                <c:pt idx="102294">
                  <c:v>16.384889000000001</c:v>
                </c:pt>
                <c:pt idx="102295">
                  <c:v>16.386756999999999</c:v>
                </c:pt>
                <c:pt idx="102296">
                  <c:v>16.382828</c:v>
                </c:pt>
                <c:pt idx="102297">
                  <c:v>16.381177999999998</c:v>
                </c:pt>
                <c:pt idx="102298">
                  <c:v>16.382099</c:v>
                </c:pt>
                <c:pt idx="102299">
                  <c:v>16.376276000000001</c:v>
                </c:pt>
                <c:pt idx="102300">
                  <c:v>16.373025999999999</c:v>
                </c:pt>
                <c:pt idx="102301">
                  <c:v>16.382757999999999</c:v>
                </c:pt>
                <c:pt idx="102302">
                  <c:v>16.385217000000001</c:v>
                </c:pt>
                <c:pt idx="102303">
                  <c:v>16.378433999999999</c:v>
                </c:pt>
                <c:pt idx="102304">
                  <c:v>16.379757999999999</c:v>
                </c:pt>
                <c:pt idx="102305">
                  <c:v>16.386120999999999</c:v>
                </c:pt>
                <c:pt idx="102306">
                  <c:v>16.385211999999999</c:v>
                </c:pt>
                <c:pt idx="102307">
                  <c:v>16.382795999999999</c:v>
                </c:pt>
                <c:pt idx="102308">
                  <c:v>16.384519999999998</c:v>
                </c:pt>
                <c:pt idx="102309">
                  <c:v>16.380051000000002</c:v>
                </c:pt>
                <c:pt idx="102310">
                  <c:v>16.377799</c:v>
                </c:pt>
                <c:pt idx="102311">
                  <c:v>16.387291999999999</c:v>
                </c:pt>
                <c:pt idx="102312">
                  <c:v>16.388261</c:v>
                </c:pt>
                <c:pt idx="102313">
                  <c:v>16.381236999999999</c:v>
                </c:pt>
                <c:pt idx="102314">
                  <c:v>16.382273000000001</c:v>
                </c:pt>
                <c:pt idx="102315">
                  <c:v>16.385421000000001</c:v>
                </c:pt>
                <c:pt idx="102316">
                  <c:v>16.385183000000001</c:v>
                </c:pt>
                <c:pt idx="102317">
                  <c:v>16.389402</c:v>
                </c:pt>
                <c:pt idx="102318">
                  <c:v>16.390394000000001</c:v>
                </c:pt>
                <c:pt idx="102319">
                  <c:v>16.381115000000001</c:v>
                </c:pt>
                <c:pt idx="102320">
                  <c:v>16.380942000000001</c:v>
                </c:pt>
                <c:pt idx="102321">
                  <c:v>16.387429000000001</c:v>
                </c:pt>
                <c:pt idx="102322">
                  <c:v>16.386928000000001</c:v>
                </c:pt>
                <c:pt idx="102323">
                  <c:v>16.385608999999999</c:v>
                </c:pt>
                <c:pt idx="102324">
                  <c:v>16.385133</c:v>
                </c:pt>
                <c:pt idx="102325">
                  <c:v>16.384377000000001</c:v>
                </c:pt>
                <c:pt idx="102326">
                  <c:v>16.383320999999999</c:v>
                </c:pt>
                <c:pt idx="102327">
                  <c:v>16.38701</c:v>
                </c:pt>
                <c:pt idx="102328">
                  <c:v>16.390173000000001</c:v>
                </c:pt>
                <c:pt idx="102329">
                  <c:v>16.387533999999999</c:v>
                </c:pt>
                <c:pt idx="102330">
                  <c:v>16.390599000000002</c:v>
                </c:pt>
                <c:pt idx="102331">
                  <c:v>16.391808000000001</c:v>
                </c:pt>
                <c:pt idx="102332">
                  <c:v>16.386676000000001</c:v>
                </c:pt>
                <c:pt idx="102333">
                  <c:v>16.384910000000001</c:v>
                </c:pt>
                <c:pt idx="102334">
                  <c:v>16.384820999999999</c:v>
                </c:pt>
                <c:pt idx="102335">
                  <c:v>16.381948999999999</c:v>
                </c:pt>
                <c:pt idx="102336">
                  <c:v>16.378881</c:v>
                </c:pt>
                <c:pt idx="102337">
                  <c:v>16.386144999999999</c:v>
                </c:pt>
                <c:pt idx="102338">
                  <c:v>16.392181999999998</c:v>
                </c:pt>
                <c:pt idx="102339">
                  <c:v>16.388138000000001</c:v>
                </c:pt>
                <c:pt idx="102340">
                  <c:v>16.388777000000001</c:v>
                </c:pt>
                <c:pt idx="102341">
                  <c:v>16.393094000000001</c:v>
                </c:pt>
                <c:pt idx="102342">
                  <c:v>16.391362999999998</c:v>
                </c:pt>
                <c:pt idx="102343">
                  <c:v>16.389486999999999</c:v>
                </c:pt>
                <c:pt idx="102344">
                  <c:v>16.395064999999999</c:v>
                </c:pt>
                <c:pt idx="102345">
                  <c:v>16.392674</c:v>
                </c:pt>
                <c:pt idx="102346">
                  <c:v>16.38749</c:v>
                </c:pt>
                <c:pt idx="102347">
                  <c:v>16.394258000000001</c:v>
                </c:pt>
                <c:pt idx="102348">
                  <c:v>16.395128</c:v>
                </c:pt>
                <c:pt idx="102349">
                  <c:v>16.392330000000001</c:v>
                </c:pt>
                <c:pt idx="102350">
                  <c:v>16.397027999999999</c:v>
                </c:pt>
                <c:pt idx="102351">
                  <c:v>16.397013000000001</c:v>
                </c:pt>
                <c:pt idx="102352">
                  <c:v>16.391252000000001</c:v>
                </c:pt>
                <c:pt idx="102353">
                  <c:v>16.387929</c:v>
                </c:pt>
                <c:pt idx="102354">
                  <c:v>16.388434</c:v>
                </c:pt>
                <c:pt idx="102355">
                  <c:v>16.390176</c:v>
                </c:pt>
                <c:pt idx="102356">
                  <c:v>16.392503999999999</c:v>
                </c:pt>
                <c:pt idx="102357">
                  <c:v>16.394521000000001</c:v>
                </c:pt>
                <c:pt idx="102358">
                  <c:v>16.389379000000002</c:v>
                </c:pt>
                <c:pt idx="102359">
                  <c:v>16.386386999999999</c:v>
                </c:pt>
                <c:pt idx="102360">
                  <c:v>16.390827000000002</c:v>
                </c:pt>
                <c:pt idx="102361">
                  <c:v>16.391811000000001</c:v>
                </c:pt>
                <c:pt idx="102362">
                  <c:v>16.389337000000001</c:v>
                </c:pt>
                <c:pt idx="102363">
                  <c:v>16.388712000000002</c:v>
                </c:pt>
                <c:pt idx="102364">
                  <c:v>16.391213</c:v>
                </c:pt>
                <c:pt idx="102365">
                  <c:v>16.391161</c:v>
                </c:pt>
                <c:pt idx="102366">
                  <c:v>16.392965</c:v>
                </c:pt>
                <c:pt idx="102367">
                  <c:v>16.39742</c:v>
                </c:pt>
                <c:pt idx="102368">
                  <c:v>16.394176999999999</c:v>
                </c:pt>
                <c:pt idx="102369">
                  <c:v>16.39302</c:v>
                </c:pt>
                <c:pt idx="102370">
                  <c:v>16.396222999999999</c:v>
                </c:pt>
                <c:pt idx="102371">
                  <c:v>16.392672999999998</c:v>
                </c:pt>
                <c:pt idx="102372">
                  <c:v>16.386391</c:v>
                </c:pt>
                <c:pt idx="102373">
                  <c:v>16.390029999999999</c:v>
                </c:pt>
                <c:pt idx="102374">
                  <c:v>16.396735</c:v>
                </c:pt>
                <c:pt idx="102375">
                  <c:v>16.395976000000001</c:v>
                </c:pt>
                <c:pt idx="102376">
                  <c:v>16.396343000000002</c:v>
                </c:pt>
                <c:pt idx="102377">
                  <c:v>16.396277999999999</c:v>
                </c:pt>
                <c:pt idx="102378">
                  <c:v>16.392661</c:v>
                </c:pt>
                <c:pt idx="102379">
                  <c:v>16.394974000000001</c:v>
                </c:pt>
                <c:pt idx="102380">
                  <c:v>16.397366999999999</c:v>
                </c:pt>
                <c:pt idx="102381">
                  <c:v>16.390469</c:v>
                </c:pt>
                <c:pt idx="102382">
                  <c:v>16.384988</c:v>
                </c:pt>
                <c:pt idx="102383">
                  <c:v>16.395738000000001</c:v>
                </c:pt>
                <c:pt idx="102384">
                  <c:v>16.404903999999998</c:v>
                </c:pt>
                <c:pt idx="102385">
                  <c:v>16.397604000000001</c:v>
                </c:pt>
                <c:pt idx="102386">
                  <c:v>16.399716000000002</c:v>
                </c:pt>
                <c:pt idx="102387">
                  <c:v>16.405861999999999</c:v>
                </c:pt>
                <c:pt idx="102388">
                  <c:v>16.39687</c:v>
                </c:pt>
                <c:pt idx="102389">
                  <c:v>16.395637000000001</c:v>
                </c:pt>
                <c:pt idx="102390">
                  <c:v>16.401135</c:v>
                </c:pt>
                <c:pt idx="102391">
                  <c:v>16.398219999999998</c:v>
                </c:pt>
                <c:pt idx="102392">
                  <c:v>16.395924999999998</c:v>
                </c:pt>
                <c:pt idx="102393">
                  <c:v>16.398448999999999</c:v>
                </c:pt>
                <c:pt idx="102394">
                  <c:v>16.394641</c:v>
                </c:pt>
                <c:pt idx="102395">
                  <c:v>16.391655</c:v>
                </c:pt>
                <c:pt idx="102396">
                  <c:v>16.398546</c:v>
                </c:pt>
                <c:pt idx="102397">
                  <c:v>16.398191000000001</c:v>
                </c:pt>
                <c:pt idx="102398">
                  <c:v>16.394352999999999</c:v>
                </c:pt>
                <c:pt idx="102399">
                  <c:v>16.400027999999999</c:v>
                </c:pt>
                <c:pt idx="102400">
                  <c:v>16.401138</c:v>
                </c:pt>
                <c:pt idx="102401">
                  <c:v>16.392897000000001</c:v>
                </c:pt>
                <c:pt idx="102402">
                  <c:v>16.391787000000001</c:v>
                </c:pt>
                <c:pt idx="102403">
                  <c:v>16.399629000000001</c:v>
                </c:pt>
                <c:pt idx="102404">
                  <c:v>16.397853999999999</c:v>
                </c:pt>
                <c:pt idx="102405">
                  <c:v>16.395043000000001</c:v>
                </c:pt>
                <c:pt idx="102406">
                  <c:v>16.402436999999999</c:v>
                </c:pt>
                <c:pt idx="102407">
                  <c:v>16.400466000000002</c:v>
                </c:pt>
                <c:pt idx="102408">
                  <c:v>16.399635</c:v>
                </c:pt>
                <c:pt idx="102409">
                  <c:v>16.411648</c:v>
                </c:pt>
                <c:pt idx="102410">
                  <c:v>16.410639</c:v>
                </c:pt>
                <c:pt idx="102411">
                  <c:v>16.398098999999998</c:v>
                </c:pt>
                <c:pt idx="102412">
                  <c:v>16.402087999999999</c:v>
                </c:pt>
                <c:pt idx="102413">
                  <c:v>16.408021000000002</c:v>
                </c:pt>
                <c:pt idx="102414">
                  <c:v>16.397196000000001</c:v>
                </c:pt>
                <c:pt idx="102415">
                  <c:v>16.397086999999999</c:v>
                </c:pt>
                <c:pt idx="102416">
                  <c:v>16.410007</c:v>
                </c:pt>
                <c:pt idx="102417">
                  <c:v>16.407152</c:v>
                </c:pt>
                <c:pt idx="102418">
                  <c:v>16.400310000000001</c:v>
                </c:pt>
                <c:pt idx="102419">
                  <c:v>16.402304000000001</c:v>
                </c:pt>
                <c:pt idx="102420">
                  <c:v>16.401843</c:v>
                </c:pt>
                <c:pt idx="102421">
                  <c:v>16.397348999999998</c:v>
                </c:pt>
                <c:pt idx="102422">
                  <c:v>16.399657000000001</c:v>
                </c:pt>
                <c:pt idx="102423">
                  <c:v>16.404325</c:v>
                </c:pt>
                <c:pt idx="102424">
                  <c:v>16.401882000000001</c:v>
                </c:pt>
                <c:pt idx="102425">
                  <c:v>16.400973</c:v>
                </c:pt>
                <c:pt idx="102426">
                  <c:v>16.400601999999999</c:v>
                </c:pt>
                <c:pt idx="102427">
                  <c:v>16.399422000000001</c:v>
                </c:pt>
                <c:pt idx="102428">
                  <c:v>16.400335999999999</c:v>
                </c:pt>
                <c:pt idx="102429">
                  <c:v>16.402429000000001</c:v>
                </c:pt>
                <c:pt idx="102430">
                  <c:v>16.403568</c:v>
                </c:pt>
                <c:pt idx="102431">
                  <c:v>16.404682999999999</c:v>
                </c:pt>
                <c:pt idx="102432">
                  <c:v>16.411439000000001</c:v>
                </c:pt>
                <c:pt idx="102433">
                  <c:v>16.408073000000002</c:v>
                </c:pt>
                <c:pt idx="102434">
                  <c:v>16.398838999999999</c:v>
                </c:pt>
                <c:pt idx="102435">
                  <c:v>16.404821999999999</c:v>
                </c:pt>
                <c:pt idx="102436">
                  <c:v>16.405622000000001</c:v>
                </c:pt>
                <c:pt idx="102437">
                  <c:v>16.400608999999999</c:v>
                </c:pt>
                <c:pt idx="102438">
                  <c:v>16.405975000000002</c:v>
                </c:pt>
                <c:pt idx="102439">
                  <c:v>16.408905000000001</c:v>
                </c:pt>
                <c:pt idx="102440">
                  <c:v>16.405227</c:v>
                </c:pt>
                <c:pt idx="102441">
                  <c:v>16.403441999999998</c:v>
                </c:pt>
                <c:pt idx="102442">
                  <c:v>16.405864999999999</c:v>
                </c:pt>
                <c:pt idx="102443">
                  <c:v>16.404865999999998</c:v>
                </c:pt>
                <c:pt idx="102444">
                  <c:v>16.400928</c:v>
                </c:pt>
                <c:pt idx="102445">
                  <c:v>16.404567</c:v>
                </c:pt>
                <c:pt idx="102446">
                  <c:v>16.405711</c:v>
                </c:pt>
                <c:pt idx="102447">
                  <c:v>16.401228</c:v>
                </c:pt>
                <c:pt idx="102448">
                  <c:v>16.402851999999999</c:v>
                </c:pt>
                <c:pt idx="102449">
                  <c:v>16.406510999999998</c:v>
                </c:pt>
                <c:pt idx="102450">
                  <c:v>16.403832000000001</c:v>
                </c:pt>
                <c:pt idx="102451">
                  <c:v>16.405611</c:v>
                </c:pt>
                <c:pt idx="102452">
                  <c:v>16.413450999999998</c:v>
                </c:pt>
                <c:pt idx="102453">
                  <c:v>16.409759000000001</c:v>
                </c:pt>
                <c:pt idx="102454">
                  <c:v>16.404959000000002</c:v>
                </c:pt>
                <c:pt idx="102455">
                  <c:v>16.408930000000002</c:v>
                </c:pt>
                <c:pt idx="102456">
                  <c:v>16.409020999999999</c:v>
                </c:pt>
                <c:pt idx="102457">
                  <c:v>16.406704999999999</c:v>
                </c:pt>
                <c:pt idx="102458">
                  <c:v>16.408200000000001</c:v>
                </c:pt>
                <c:pt idx="102459">
                  <c:v>16.409412</c:v>
                </c:pt>
                <c:pt idx="102460">
                  <c:v>16.407876999999999</c:v>
                </c:pt>
                <c:pt idx="102461">
                  <c:v>16.409984000000001</c:v>
                </c:pt>
                <c:pt idx="102462">
                  <c:v>16.412852000000001</c:v>
                </c:pt>
                <c:pt idx="102463">
                  <c:v>16.406473999999999</c:v>
                </c:pt>
                <c:pt idx="102464">
                  <c:v>16.407672000000002</c:v>
                </c:pt>
                <c:pt idx="102465">
                  <c:v>16.416194000000001</c:v>
                </c:pt>
                <c:pt idx="102466">
                  <c:v>16.412756999999999</c:v>
                </c:pt>
                <c:pt idx="102467">
                  <c:v>16.407986000000001</c:v>
                </c:pt>
                <c:pt idx="102468">
                  <c:v>16.408798000000001</c:v>
                </c:pt>
                <c:pt idx="102469">
                  <c:v>16.408932</c:v>
                </c:pt>
                <c:pt idx="102470">
                  <c:v>16.408242000000001</c:v>
                </c:pt>
                <c:pt idx="102471">
                  <c:v>16.408545</c:v>
                </c:pt>
                <c:pt idx="102472">
                  <c:v>16.408646000000001</c:v>
                </c:pt>
                <c:pt idx="102473">
                  <c:v>16.409435999999999</c:v>
                </c:pt>
                <c:pt idx="102474">
                  <c:v>16.414300000000001</c:v>
                </c:pt>
                <c:pt idx="102475">
                  <c:v>16.416198999999999</c:v>
                </c:pt>
                <c:pt idx="102476">
                  <c:v>16.413589000000002</c:v>
                </c:pt>
                <c:pt idx="102477">
                  <c:v>16.415151999999999</c:v>
                </c:pt>
                <c:pt idx="102478">
                  <c:v>16.418066</c:v>
                </c:pt>
                <c:pt idx="102479">
                  <c:v>16.414740999999999</c:v>
                </c:pt>
                <c:pt idx="102480">
                  <c:v>16.408726999999999</c:v>
                </c:pt>
                <c:pt idx="102481">
                  <c:v>16.408366999999998</c:v>
                </c:pt>
                <c:pt idx="102482">
                  <c:v>16.406179000000002</c:v>
                </c:pt>
                <c:pt idx="102483">
                  <c:v>16.404219000000001</c:v>
                </c:pt>
                <c:pt idx="102484">
                  <c:v>16.415558000000001</c:v>
                </c:pt>
                <c:pt idx="102485">
                  <c:v>16.423725999999998</c:v>
                </c:pt>
                <c:pt idx="102486">
                  <c:v>16.417283000000001</c:v>
                </c:pt>
                <c:pt idx="102487">
                  <c:v>16.413231</c:v>
                </c:pt>
                <c:pt idx="102488">
                  <c:v>16.419058</c:v>
                </c:pt>
                <c:pt idx="102489">
                  <c:v>16.419497</c:v>
                </c:pt>
                <c:pt idx="102490">
                  <c:v>16.412147000000001</c:v>
                </c:pt>
                <c:pt idx="102491">
                  <c:v>16.41235</c:v>
                </c:pt>
                <c:pt idx="102492">
                  <c:v>16.412588</c:v>
                </c:pt>
                <c:pt idx="102493">
                  <c:v>16.41122</c:v>
                </c:pt>
                <c:pt idx="102494">
                  <c:v>16.414258</c:v>
                </c:pt>
                <c:pt idx="102495">
                  <c:v>16.412991999999999</c:v>
                </c:pt>
                <c:pt idx="102496">
                  <c:v>16.414559000000001</c:v>
                </c:pt>
                <c:pt idx="102497">
                  <c:v>16.416675999999999</c:v>
                </c:pt>
                <c:pt idx="102498">
                  <c:v>16.412738000000001</c:v>
                </c:pt>
                <c:pt idx="102499">
                  <c:v>16.409303999999999</c:v>
                </c:pt>
                <c:pt idx="102500">
                  <c:v>16.411241</c:v>
                </c:pt>
                <c:pt idx="102501">
                  <c:v>16.416996000000001</c:v>
                </c:pt>
                <c:pt idx="102502">
                  <c:v>16.414553000000002</c:v>
                </c:pt>
                <c:pt idx="102503">
                  <c:v>16.408826999999999</c:v>
                </c:pt>
                <c:pt idx="102504">
                  <c:v>16.411798999999998</c:v>
                </c:pt>
                <c:pt idx="102505">
                  <c:v>16.415015</c:v>
                </c:pt>
                <c:pt idx="102506">
                  <c:v>16.414707</c:v>
                </c:pt>
                <c:pt idx="102507">
                  <c:v>16.417556999999999</c:v>
                </c:pt>
                <c:pt idx="102508">
                  <c:v>16.421029000000001</c:v>
                </c:pt>
                <c:pt idx="102509">
                  <c:v>16.417083000000002</c:v>
                </c:pt>
                <c:pt idx="102510">
                  <c:v>16.417252000000001</c:v>
                </c:pt>
                <c:pt idx="102511">
                  <c:v>16.422336000000001</c:v>
                </c:pt>
                <c:pt idx="102512">
                  <c:v>16.417904</c:v>
                </c:pt>
                <c:pt idx="102513">
                  <c:v>16.417674999999999</c:v>
                </c:pt>
                <c:pt idx="102514">
                  <c:v>16.422523000000002</c:v>
                </c:pt>
                <c:pt idx="102515">
                  <c:v>16.419757000000001</c:v>
                </c:pt>
                <c:pt idx="102516">
                  <c:v>16.421336</c:v>
                </c:pt>
                <c:pt idx="102517">
                  <c:v>16.425619999999999</c:v>
                </c:pt>
                <c:pt idx="102518">
                  <c:v>16.421437000000001</c:v>
                </c:pt>
                <c:pt idx="102519">
                  <c:v>16.420373999999999</c:v>
                </c:pt>
                <c:pt idx="102520">
                  <c:v>16.423898999999999</c:v>
                </c:pt>
                <c:pt idx="102521">
                  <c:v>16.418623</c:v>
                </c:pt>
                <c:pt idx="102522">
                  <c:v>16.413027</c:v>
                </c:pt>
                <c:pt idx="102523">
                  <c:v>16.417853999999998</c:v>
                </c:pt>
                <c:pt idx="102524">
                  <c:v>16.418040000000001</c:v>
                </c:pt>
                <c:pt idx="102525">
                  <c:v>16.414179000000001</c:v>
                </c:pt>
                <c:pt idx="102526">
                  <c:v>16.418517999999999</c:v>
                </c:pt>
                <c:pt idx="102527">
                  <c:v>16.423168</c:v>
                </c:pt>
                <c:pt idx="102528">
                  <c:v>16.420694999999998</c:v>
                </c:pt>
                <c:pt idx="102529">
                  <c:v>16.417299</c:v>
                </c:pt>
                <c:pt idx="102530">
                  <c:v>16.417812000000001</c:v>
                </c:pt>
                <c:pt idx="102531">
                  <c:v>16.416433000000001</c:v>
                </c:pt>
                <c:pt idx="102532">
                  <c:v>16.418118</c:v>
                </c:pt>
                <c:pt idx="102533">
                  <c:v>16.420103999999998</c:v>
                </c:pt>
                <c:pt idx="102534">
                  <c:v>16.417186999999998</c:v>
                </c:pt>
                <c:pt idx="102535">
                  <c:v>16.421643</c:v>
                </c:pt>
                <c:pt idx="102536">
                  <c:v>16.426869</c:v>
                </c:pt>
                <c:pt idx="102537">
                  <c:v>16.426829000000001</c:v>
                </c:pt>
                <c:pt idx="102538">
                  <c:v>16.425053999999999</c:v>
                </c:pt>
                <c:pt idx="102539">
                  <c:v>16.421050000000001</c:v>
                </c:pt>
                <c:pt idx="102540">
                  <c:v>16.419429000000001</c:v>
                </c:pt>
                <c:pt idx="102541">
                  <c:v>16.416153000000001</c:v>
                </c:pt>
                <c:pt idx="102542">
                  <c:v>16.416933</c:v>
                </c:pt>
                <c:pt idx="102543">
                  <c:v>16.42437</c:v>
                </c:pt>
                <c:pt idx="102544">
                  <c:v>16.423584999999999</c:v>
                </c:pt>
                <c:pt idx="102545">
                  <c:v>16.421156</c:v>
                </c:pt>
                <c:pt idx="102546">
                  <c:v>16.425977</c:v>
                </c:pt>
                <c:pt idx="102547">
                  <c:v>16.426527</c:v>
                </c:pt>
                <c:pt idx="102548">
                  <c:v>16.419696999999999</c:v>
                </c:pt>
                <c:pt idx="102549">
                  <c:v>16.422478999999999</c:v>
                </c:pt>
                <c:pt idx="102550">
                  <c:v>16.429538999999998</c:v>
                </c:pt>
                <c:pt idx="102551">
                  <c:v>16.423902999999999</c:v>
                </c:pt>
                <c:pt idx="102552">
                  <c:v>16.420963</c:v>
                </c:pt>
                <c:pt idx="102553">
                  <c:v>16.424681</c:v>
                </c:pt>
                <c:pt idx="102554">
                  <c:v>16.423504000000001</c:v>
                </c:pt>
                <c:pt idx="102555">
                  <c:v>16.425611</c:v>
                </c:pt>
                <c:pt idx="102556">
                  <c:v>16.428874</c:v>
                </c:pt>
                <c:pt idx="102557">
                  <c:v>16.424382999999999</c:v>
                </c:pt>
                <c:pt idx="102558">
                  <c:v>16.420313</c:v>
                </c:pt>
                <c:pt idx="102559">
                  <c:v>16.424289000000002</c:v>
                </c:pt>
                <c:pt idx="102560">
                  <c:v>16.426503</c:v>
                </c:pt>
                <c:pt idx="102561">
                  <c:v>16.421865</c:v>
                </c:pt>
                <c:pt idx="102562">
                  <c:v>16.423774000000002</c:v>
                </c:pt>
                <c:pt idx="102563">
                  <c:v>16.425632</c:v>
                </c:pt>
                <c:pt idx="102564">
                  <c:v>16.423756000000001</c:v>
                </c:pt>
                <c:pt idx="102565">
                  <c:v>16.427247999999999</c:v>
                </c:pt>
                <c:pt idx="102566">
                  <c:v>16.430779999999999</c:v>
                </c:pt>
                <c:pt idx="102567">
                  <c:v>16.426770000000001</c:v>
                </c:pt>
                <c:pt idx="102568">
                  <c:v>16.424201</c:v>
                </c:pt>
                <c:pt idx="102569">
                  <c:v>16.428685000000002</c:v>
                </c:pt>
                <c:pt idx="102570">
                  <c:v>16.427862000000001</c:v>
                </c:pt>
                <c:pt idx="102571">
                  <c:v>16.426034999999999</c:v>
                </c:pt>
                <c:pt idx="102572">
                  <c:v>16.431946</c:v>
                </c:pt>
                <c:pt idx="102573">
                  <c:v>16.430783999999999</c:v>
                </c:pt>
                <c:pt idx="102574">
                  <c:v>16.428494000000001</c:v>
                </c:pt>
                <c:pt idx="102575">
                  <c:v>16.433083</c:v>
                </c:pt>
                <c:pt idx="102576">
                  <c:v>16.431982000000001</c:v>
                </c:pt>
                <c:pt idx="102577">
                  <c:v>16.423069999999999</c:v>
                </c:pt>
                <c:pt idx="102578">
                  <c:v>16.425253999999999</c:v>
                </c:pt>
                <c:pt idx="102579">
                  <c:v>16.43693</c:v>
                </c:pt>
                <c:pt idx="102580">
                  <c:v>16.432628999999999</c:v>
                </c:pt>
                <c:pt idx="102581">
                  <c:v>16.425981</c:v>
                </c:pt>
                <c:pt idx="102582">
                  <c:v>16.428159999999998</c:v>
                </c:pt>
                <c:pt idx="102583">
                  <c:v>16.427674</c:v>
                </c:pt>
                <c:pt idx="102584">
                  <c:v>16.43103</c:v>
                </c:pt>
                <c:pt idx="102585">
                  <c:v>16.433350000000001</c:v>
                </c:pt>
                <c:pt idx="102586">
                  <c:v>16.428545</c:v>
                </c:pt>
                <c:pt idx="102587">
                  <c:v>16.426863000000001</c:v>
                </c:pt>
                <c:pt idx="102588">
                  <c:v>16.431315000000001</c:v>
                </c:pt>
                <c:pt idx="102589">
                  <c:v>16.430126999999999</c:v>
                </c:pt>
                <c:pt idx="102590">
                  <c:v>16.422089</c:v>
                </c:pt>
                <c:pt idx="102591">
                  <c:v>16.423891999999999</c:v>
                </c:pt>
                <c:pt idx="102592">
                  <c:v>16.428277000000001</c:v>
                </c:pt>
                <c:pt idx="102593">
                  <c:v>16.425484000000001</c:v>
                </c:pt>
                <c:pt idx="102594">
                  <c:v>16.429831</c:v>
                </c:pt>
                <c:pt idx="102595">
                  <c:v>16.436755999999999</c:v>
                </c:pt>
                <c:pt idx="102596">
                  <c:v>16.434615999999998</c:v>
                </c:pt>
                <c:pt idx="102597">
                  <c:v>16.435179999999999</c:v>
                </c:pt>
                <c:pt idx="102598">
                  <c:v>16.440128000000001</c:v>
                </c:pt>
                <c:pt idx="102599">
                  <c:v>16.436211</c:v>
                </c:pt>
                <c:pt idx="102600">
                  <c:v>16.432651</c:v>
                </c:pt>
                <c:pt idx="102601">
                  <c:v>16.438268999999998</c:v>
                </c:pt>
                <c:pt idx="102602">
                  <c:v>16.434443999999999</c:v>
                </c:pt>
                <c:pt idx="102603">
                  <c:v>16.426936999999999</c:v>
                </c:pt>
                <c:pt idx="102604">
                  <c:v>16.432283999999999</c:v>
                </c:pt>
                <c:pt idx="102605">
                  <c:v>16.436537000000001</c:v>
                </c:pt>
                <c:pt idx="102606">
                  <c:v>16.430505</c:v>
                </c:pt>
                <c:pt idx="102607">
                  <c:v>16.427664</c:v>
                </c:pt>
                <c:pt idx="102608">
                  <c:v>16.432959</c:v>
                </c:pt>
                <c:pt idx="102609">
                  <c:v>16.432331000000001</c:v>
                </c:pt>
                <c:pt idx="102610">
                  <c:v>16.429673000000001</c:v>
                </c:pt>
                <c:pt idx="102611">
                  <c:v>16.432915999999999</c:v>
                </c:pt>
                <c:pt idx="102612">
                  <c:v>16.430433000000001</c:v>
                </c:pt>
                <c:pt idx="102613">
                  <c:v>16.429451</c:v>
                </c:pt>
                <c:pt idx="102614">
                  <c:v>16.434583</c:v>
                </c:pt>
                <c:pt idx="102615">
                  <c:v>16.433396999999999</c:v>
                </c:pt>
                <c:pt idx="102616">
                  <c:v>16.431422999999999</c:v>
                </c:pt>
                <c:pt idx="102617">
                  <c:v>16.435523</c:v>
                </c:pt>
                <c:pt idx="102618">
                  <c:v>16.437798000000001</c:v>
                </c:pt>
                <c:pt idx="102619">
                  <c:v>16.432448000000001</c:v>
                </c:pt>
                <c:pt idx="102620">
                  <c:v>16.432825000000001</c:v>
                </c:pt>
                <c:pt idx="102621">
                  <c:v>16.438566999999999</c:v>
                </c:pt>
                <c:pt idx="102622">
                  <c:v>16.437932</c:v>
                </c:pt>
                <c:pt idx="102623">
                  <c:v>16.436772999999999</c:v>
                </c:pt>
                <c:pt idx="102624">
                  <c:v>16.435341000000001</c:v>
                </c:pt>
                <c:pt idx="102625">
                  <c:v>16.433128</c:v>
                </c:pt>
                <c:pt idx="102626">
                  <c:v>16.436510999999999</c:v>
                </c:pt>
                <c:pt idx="102627">
                  <c:v>16.441324999999999</c:v>
                </c:pt>
                <c:pt idx="102628">
                  <c:v>16.437863</c:v>
                </c:pt>
                <c:pt idx="102629">
                  <c:v>16.428978000000001</c:v>
                </c:pt>
                <c:pt idx="102630">
                  <c:v>16.434159000000001</c:v>
                </c:pt>
                <c:pt idx="102631">
                  <c:v>16.440318000000001</c:v>
                </c:pt>
                <c:pt idx="102632">
                  <c:v>16.436392000000001</c:v>
                </c:pt>
                <c:pt idx="102633">
                  <c:v>16.441915999999999</c:v>
                </c:pt>
                <c:pt idx="102634">
                  <c:v>16.442049000000001</c:v>
                </c:pt>
                <c:pt idx="102635">
                  <c:v>16.434895000000001</c:v>
                </c:pt>
                <c:pt idx="102636">
                  <c:v>16.438445999999999</c:v>
                </c:pt>
                <c:pt idx="102637">
                  <c:v>16.440947000000001</c:v>
                </c:pt>
                <c:pt idx="102638">
                  <c:v>16.437336999999999</c:v>
                </c:pt>
                <c:pt idx="102639">
                  <c:v>16.437673</c:v>
                </c:pt>
                <c:pt idx="102640">
                  <c:v>16.440691999999999</c:v>
                </c:pt>
                <c:pt idx="102641">
                  <c:v>16.439292999999999</c:v>
                </c:pt>
                <c:pt idx="102642">
                  <c:v>16.440840999999999</c:v>
                </c:pt>
                <c:pt idx="102643">
                  <c:v>16.444395</c:v>
                </c:pt>
                <c:pt idx="102644">
                  <c:v>16.440750999999999</c:v>
                </c:pt>
                <c:pt idx="102645">
                  <c:v>16.437899999999999</c:v>
                </c:pt>
                <c:pt idx="102646">
                  <c:v>16.442912</c:v>
                </c:pt>
                <c:pt idx="102647">
                  <c:v>16.446428999999998</c:v>
                </c:pt>
                <c:pt idx="102648">
                  <c:v>16.439647999999998</c:v>
                </c:pt>
                <c:pt idx="102649">
                  <c:v>16.437996999999999</c:v>
                </c:pt>
                <c:pt idx="102650">
                  <c:v>16.440608999999998</c:v>
                </c:pt>
                <c:pt idx="102651">
                  <c:v>16.434152999999998</c:v>
                </c:pt>
                <c:pt idx="102652">
                  <c:v>16.434194000000002</c:v>
                </c:pt>
                <c:pt idx="102653">
                  <c:v>16.440138999999999</c:v>
                </c:pt>
                <c:pt idx="102654">
                  <c:v>16.442004000000001</c:v>
                </c:pt>
                <c:pt idx="102655">
                  <c:v>16.442554999999999</c:v>
                </c:pt>
                <c:pt idx="102656">
                  <c:v>16.442307</c:v>
                </c:pt>
                <c:pt idx="102657">
                  <c:v>16.442260999999998</c:v>
                </c:pt>
                <c:pt idx="102658">
                  <c:v>16.439661000000001</c:v>
                </c:pt>
                <c:pt idx="102659">
                  <c:v>16.441538999999999</c:v>
                </c:pt>
                <c:pt idx="102660">
                  <c:v>16.444465000000001</c:v>
                </c:pt>
                <c:pt idx="102661">
                  <c:v>16.439024</c:v>
                </c:pt>
                <c:pt idx="102662">
                  <c:v>16.439447999999999</c:v>
                </c:pt>
                <c:pt idx="102663">
                  <c:v>16.4453</c:v>
                </c:pt>
                <c:pt idx="102664">
                  <c:v>16.443238000000001</c:v>
                </c:pt>
                <c:pt idx="102665">
                  <c:v>16.440515000000001</c:v>
                </c:pt>
                <c:pt idx="102666">
                  <c:v>16.444026999999998</c:v>
                </c:pt>
                <c:pt idx="102667">
                  <c:v>16.446289</c:v>
                </c:pt>
                <c:pt idx="102668">
                  <c:v>16.445021000000001</c:v>
                </c:pt>
                <c:pt idx="102669">
                  <c:v>16.445746</c:v>
                </c:pt>
                <c:pt idx="102670">
                  <c:v>16.442633000000001</c:v>
                </c:pt>
                <c:pt idx="102671">
                  <c:v>16.441465000000001</c:v>
                </c:pt>
                <c:pt idx="102672">
                  <c:v>16.450274</c:v>
                </c:pt>
                <c:pt idx="102673">
                  <c:v>16.452680000000001</c:v>
                </c:pt>
                <c:pt idx="102674">
                  <c:v>16.443877000000001</c:v>
                </c:pt>
                <c:pt idx="102675">
                  <c:v>16.439447999999999</c:v>
                </c:pt>
                <c:pt idx="102676">
                  <c:v>16.442157000000002</c:v>
                </c:pt>
                <c:pt idx="102677">
                  <c:v>16.440128000000001</c:v>
                </c:pt>
                <c:pt idx="102678">
                  <c:v>16.440449000000001</c:v>
                </c:pt>
                <c:pt idx="102679">
                  <c:v>16.445141</c:v>
                </c:pt>
                <c:pt idx="102680">
                  <c:v>16.441049</c:v>
                </c:pt>
                <c:pt idx="102681">
                  <c:v>16.441307999999999</c:v>
                </c:pt>
                <c:pt idx="102682">
                  <c:v>16.448998</c:v>
                </c:pt>
                <c:pt idx="102683">
                  <c:v>16.446843999999999</c:v>
                </c:pt>
                <c:pt idx="102684">
                  <c:v>16.442988</c:v>
                </c:pt>
                <c:pt idx="102685">
                  <c:v>16.448729</c:v>
                </c:pt>
                <c:pt idx="102686">
                  <c:v>16.452448</c:v>
                </c:pt>
                <c:pt idx="102687">
                  <c:v>16.446532999999999</c:v>
                </c:pt>
                <c:pt idx="102688">
                  <c:v>16.445498000000001</c:v>
                </c:pt>
                <c:pt idx="102689">
                  <c:v>16.451620999999999</c:v>
                </c:pt>
                <c:pt idx="102690">
                  <c:v>16.445209999999999</c:v>
                </c:pt>
                <c:pt idx="102691">
                  <c:v>16.439177999999998</c:v>
                </c:pt>
                <c:pt idx="102692">
                  <c:v>16.447075999999999</c:v>
                </c:pt>
                <c:pt idx="102693">
                  <c:v>16.449027000000001</c:v>
                </c:pt>
                <c:pt idx="102694">
                  <c:v>16.446580000000001</c:v>
                </c:pt>
                <c:pt idx="102695">
                  <c:v>16.452152999999999</c:v>
                </c:pt>
                <c:pt idx="102696">
                  <c:v>16.455418999999999</c:v>
                </c:pt>
                <c:pt idx="102697">
                  <c:v>16.449071</c:v>
                </c:pt>
                <c:pt idx="102698">
                  <c:v>16.449784000000001</c:v>
                </c:pt>
                <c:pt idx="102699">
                  <c:v>16.451319000000002</c:v>
                </c:pt>
                <c:pt idx="102700">
                  <c:v>16.441372000000001</c:v>
                </c:pt>
                <c:pt idx="102701">
                  <c:v>16.444554</c:v>
                </c:pt>
                <c:pt idx="102702">
                  <c:v>16.455105</c:v>
                </c:pt>
                <c:pt idx="102703">
                  <c:v>16.450614999999999</c:v>
                </c:pt>
                <c:pt idx="102704">
                  <c:v>16.443560000000002</c:v>
                </c:pt>
                <c:pt idx="102705">
                  <c:v>16.444557</c:v>
                </c:pt>
                <c:pt idx="102706">
                  <c:v>16.448428</c:v>
                </c:pt>
                <c:pt idx="102707">
                  <c:v>16.448322000000001</c:v>
                </c:pt>
                <c:pt idx="102708">
                  <c:v>16.452721</c:v>
                </c:pt>
                <c:pt idx="102709">
                  <c:v>16.460117</c:v>
                </c:pt>
                <c:pt idx="102710">
                  <c:v>16.454190000000001</c:v>
                </c:pt>
                <c:pt idx="102711">
                  <c:v>16.448250000000002</c:v>
                </c:pt>
                <c:pt idx="102712">
                  <c:v>16.450921999999998</c:v>
                </c:pt>
                <c:pt idx="102713">
                  <c:v>16.453412</c:v>
                </c:pt>
                <c:pt idx="102714">
                  <c:v>16.452639000000001</c:v>
                </c:pt>
                <c:pt idx="102715">
                  <c:v>16.446487000000001</c:v>
                </c:pt>
                <c:pt idx="102716">
                  <c:v>16.443560999999999</c:v>
                </c:pt>
                <c:pt idx="102717">
                  <c:v>16.448699000000001</c:v>
                </c:pt>
                <c:pt idx="102718">
                  <c:v>16.454761000000001</c:v>
                </c:pt>
                <c:pt idx="102719">
                  <c:v>16.454322000000001</c:v>
                </c:pt>
                <c:pt idx="102720">
                  <c:v>16.452598999999999</c:v>
                </c:pt>
                <c:pt idx="102721">
                  <c:v>16.454035999999999</c:v>
                </c:pt>
                <c:pt idx="102722">
                  <c:v>16.456116000000002</c:v>
                </c:pt>
                <c:pt idx="102723">
                  <c:v>16.457697</c:v>
                </c:pt>
                <c:pt idx="102724">
                  <c:v>16.458309</c:v>
                </c:pt>
                <c:pt idx="102725">
                  <c:v>16.457298999999999</c:v>
                </c:pt>
                <c:pt idx="102726">
                  <c:v>16.450693000000001</c:v>
                </c:pt>
                <c:pt idx="102727">
                  <c:v>16.450588</c:v>
                </c:pt>
                <c:pt idx="102728">
                  <c:v>16.457312999999999</c:v>
                </c:pt>
                <c:pt idx="102729">
                  <c:v>16.451111999999998</c:v>
                </c:pt>
                <c:pt idx="102730">
                  <c:v>16.446034999999998</c:v>
                </c:pt>
                <c:pt idx="102731">
                  <c:v>16.452677000000001</c:v>
                </c:pt>
                <c:pt idx="102732">
                  <c:v>16.451692999999999</c:v>
                </c:pt>
                <c:pt idx="102733">
                  <c:v>16.445830999999998</c:v>
                </c:pt>
                <c:pt idx="102734">
                  <c:v>16.449583000000001</c:v>
                </c:pt>
                <c:pt idx="102735">
                  <c:v>16.458155999999999</c:v>
                </c:pt>
                <c:pt idx="102736">
                  <c:v>16.458904</c:v>
                </c:pt>
                <c:pt idx="102737">
                  <c:v>16.456098999999998</c:v>
                </c:pt>
                <c:pt idx="102738">
                  <c:v>16.456467</c:v>
                </c:pt>
                <c:pt idx="102739">
                  <c:v>16.455038999999999</c:v>
                </c:pt>
                <c:pt idx="102740">
                  <c:v>16.456824000000001</c:v>
                </c:pt>
                <c:pt idx="102741">
                  <c:v>16.458304999999999</c:v>
                </c:pt>
                <c:pt idx="102742">
                  <c:v>16.455206</c:v>
                </c:pt>
                <c:pt idx="102743">
                  <c:v>16.454084000000002</c:v>
                </c:pt>
                <c:pt idx="102744">
                  <c:v>16.457677</c:v>
                </c:pt>
                <c:pt idx="102745">
                  <c:v>16.460355</c:v>
                </c:pt>
                <c:pt idx="102746">
                  <c:v>16.455950999999999</c:v>
                </c:pt>
                <c:pt idx="102747">
                  <c:v>16.457663</c:v>
                </c:pt>
                <c:pt idx="102748">
                  <c:v>16.459463</c:v>
                </c:pt>
                <c:pt idx="102749">
                  <c:v>16.453835000000002</c:v>
                </c:pt>
                <c:pt idx="102750">
                  <c:v>16.455141999999999</c:v>
                </c:pt>
                <c:pt idx="102751">
                  <c:v>16.457830000000001</c:v>
                </c:pt>
                <c:pt idx="102752">
                  <c:v>16.454212999999999</c:v>
                </c:pt>
                <c:pt idx="102753">
                  <c:v>16.453095999999999</c:v>
                </c:pt>
                <c:pt idx="102754">
                  <c:v>16.459306000000002</c:v>
                </c:pt>
                <c:pt idx="102755">
                  <c:v>16.461210999999999</c:v>
                </c:pt>
                <c:pt idx="102756">
                  <c:v>16.455286999999998</c:v>
                </c:pt>
                <c:pt idx="102757">
                  <c:v>16.457083000000001</c:v>
                </c:pt>
                <c:pt idx="102758">
                  <c:v>16.460431</c:v>
                </c:pt>
                <c:pt idx="102759">
                  <c:v>16.453652000000002</c:v>
                </c:pt>
                <c:pt idx="102760">
                  <c:v>16.456002999999999</c:v>
                </c:pt>
                <c:pt idx="102761">
                  <c:v>16.463940000000001</c:v>
                </c:pt>
                <c:pt idx="102762">
                  <c:v>16.458279999999998</c:v>
                </c:pt>
                <c:pt idx="102763">
                  <c:v>16.450814000000001</c:v>
                </c:pt>
                <c:pt idx="102764">
                  <c:v>16.455849000000001</c:v>
                </c:pt>
                <c:pt idx="102765">
                  <c:v>16.462174999999998</c:v>
                </c:pt>
                <c:pt idx="102766">
                  <c:v>16.461932999999998</c:v>
                </c:pt>
                <c:pt idx="102767">
                  <c:v>16.463538</c:v>
                </c:pt>
                <c:pt idx="102768">
                  <c:v>16.464971999999999</c:v>
                </c:pt>
                <c:pt idx="102769">
                  <c:v>16.462713000000001</c:v>
                </c:pt>
                <c:pt idx="102770">
                  <c:v>16.462471000000001</c:v>
                </c:pt>
                <c:pt idx="102771">
                  <c:v>16.465119000000001</c:v>
                </c:pt>
                <c:pt idx="102772">
                  <c:v>16.463363000000001</c:v>
                </c:pt>
                <c:pt idx="102773">
                  <c:v>16.458966</c:v>
                </c:pt>
                <c:pt idx="102774">
                  <c:v>16.462230999999999</c:v>
                </c:pt>
                <c:pt idx="102775">
                  <c:v>16.462039000000001</c:v>
                </c:pt>
                <c:pt idx="102776">
                  <c:v>16.455514000000001</c:v>
                </c:pt>
                <c:pt idx="102777">
                  <c:v>16.459855999999998</c:v>
                </c:pt>
                <c:pt idx="102778">
                  <c:v>16.462764</c:v>
                </c:pt>
                <c:pt idx="102779">
                  <c:v>16.457849</c:v>
                </c:pt>
                <c:pt idx="102780">
                  <c:v>16.459486999999999</c:v>
                </c:pt>
                <c:pt idx="102781">
                  <c:v>16.465420000000002</c:v>
                </c:pt>
                <c:pt idx="102782">
                  <c:v>16.462720999999998</c:v>
                </c:pt>
                <c:pt idx="102783">
                  <c:v>16.457795999999998</c:v>
                </c:pt>
                <c:pt idx="102784">
                  <c:v>16.460498000000001</c:v>
                </c:pt>
                <c:pt idx="102785">
                  <c:v>16.461749000000001</c:v>
                </c:pt>
                <c:pt idx="102786">
                  <c:v>16.461693</c:v>
                </c:pt>
                <c:pt idx="102787">
                  <c:v>16.465464999999998</c:v>
                </c:pt>
                <c:pt idx="102788">
                  <c:v>16.46546</c:v>
                </c:pt>
                <c:pt idx="102789">
                  <c:v>16.463578999999999</c:v>
                </c:pt>
                <c:pt idx="102790">
                  <c:v>16.466293</c:v>
                </c:pt>
                <c:pt idx="102791">
                  <c:v>16.467016000000001</c:v>
                </c:pt>
                <c:pt idx="102792">
                  <c:v>16.46218</c:v>
                </c:pt>
                <c:pt idx="102793">
                  <c:v>16.465603000000002</c:v>
                </c:pt>
                <c:pt idx="102794">
                  <c:v>16.471511</c:v>
                </c:pt>
                <c:pt idx="102795">
                  <c:v>16.460273000000001</c:v>
                </c:pt>
                <c:pt idx="102796">
                  <c:v>16.455773000000001</c:v>
                </c:pt>
                <c:pt idx="102797">
                  <c:v>16.465335</c:v>
                </c:pt>
                <c:pt idx="102798">
                  <c:v>16.465059</c:v>
                </c:pt>
                <c:pt idx="102799">
                  <c:v>16.461766000000001</c:v>
                </c:pt>
                <c:pt idx="102800">
                  <c:v>16.462664</c:v>
                </c:pt>
                <c:pt idx="102801">
                  <c:v>16.465615</c:v>
                </c:pt>
                <c:pt idx="102802">
                  <c:v>16.467181</c:v>
                </c:pt>
                <c:pt idx="102803">
                  <c:v>16.467603</c:v>
                </c:pt>
                <c:pt idx="102804">
                  <c:v>16.469958999999999</c:v>
                </c:pt>
                <c:pt idx="102805">
                  <c:v>16.468563</c:v>
                </c:pt>
                <c:pt idx="102806">
                  <c:v>16.468612</c:v>
                </c:pt>
                <c:pt idx="102807">
                  <c:v>16.467347</c:v>
                </c:pt>
                <c:pt idx="102808">
                  <c:v>16.462911999999999</c:v>
                </c:pt>
                <c:pt idx="102809">
                  <c:v>16.463771999999999</c:v>
                </c:pt>
                <c:pt idx="102810">
                  <c:v>16.469215999999999</c:v>
                </c:pt>
                <c:pt idx="102811">
                  <c:v>16.471782000000001</c:v>
                </c:pt>
                <c:pt idx="102812">
                  <c:v>16.468563</c:v>
                </c:pt>
                <c:pt idx="102813">
                  <c:v>16.471060000000001</c:v>
                </c:pt>
                <c:pt idx="102814">
                  <c:v>16.475363999999999</c:v>
                </c:pt>
                <c:pt idx="102815">
                  <c:v>16.468623999999998</c:v>
                </c:pt>
                <c:pt idx="102816">
                  <c:v>16.463934999999999</c:v>
                </c:pt>
                <c:pt idx="102817">
                  <c:v>16.468008000000001</c:v>
                </c:pt>
                <c:pt idx="102818">
                  <c:v>16.469407</c:v>
                </c:pt>
                <c:pt idx="102819">
                  <c:v>16.466221000000001</c:v>
                </c:pt>
                <c:pt idx="102820">
                  <c:v>16.465385999999999</c:v>
                </c:pt>
                <c:pt idx="102821">
                  <c:v>16.464338999999999</c:v>
                </c:pt>
                <c:pt idx="102822">
                  <c:v>16.463242000000001</c:v>
                </c:pt>
                <c:pt idx="102823">
                  <c:v>16.471121</c:v>
                </c:pt>
                <c:pt idx="102824">
                  <c:v>16.472918</c:v>
                </c:pt>
                <c:pt idx="102825">
                  <c:v>16.466118000000002</c:v>
                </c:pt>
                <c:pt idx="102826">
                  <c:v>16.470728000000001</c:v>
                </c:pt>
                <c:pt idx="102827">
                  <c:v>16.474723999999998</c:v>
                </c:pt>
                <c:pt idx="102828">
                  <c:v>16.467601999999999</c:v>
                </c:pt>
                <c:pt idx="102829">
                  <c:v>16.469432999999999</c:v>
                </c:pt>
                <c:pt idx="102830">
                  <c:v>16.476035</c:v>
                </c:pt>
                <c:pt idx="102831">
                  <c:v>16.469812000000001</c:v>
                </c:pt>
                <c:pt idx="102832">
                  <c:v>16.468914000000002</c:v>
                </c:pt>
                <c:pt idx="102833">
                  <c:v>16.477851999999999</c:v>
                </c:pt>
                <c:pt idx="102834">
                  <c:v>16.472594999999998</c:v>
                </c:pt>
                <c:pt idx="102835">
                  <c:v>16.466199</c:v>
                </c:pt>
                <c:pt idx="102836">
                  <c:v>16.472863</c:v>
                </c:pt>
                <c:pt idx="102837">
                  <c:v>16.471477</c:v>
                </c:pt>
                <c:pt idx="102838">
                  <c:v>16.4651</c:v>
                </c:pt>
                <c:pt idx="102839">
                  <c:v>16.470096999999999</c:v>
                </c:pt>
                <c:pt idx="102840">
                  <c:v>16.474043999999999</c:v>
                </c:pt>
                <c:pt idx="102841">
                  <c:v>16.467220000000001</c:v>
                </c:pt>
                <c:pt idx="102842">
                  <c:v>16.470016999999999</c:v>
                </c:pt>
                <c:pt idx="102843">
                  <c:v>16.480392999999999</c:v>
                </c:pt>
                <c:pt idx="102844">
                  <c:v>16.476171999999998</c:v>
                </c:pt>
                <c:pt idx="102845">
                  <c:v>16.471309999999999</c:v>
                </c:pt>
                <c:pt idx="102846">
                  <c:v>16.471412000000001</c:v>
                </c:pt>
                <c:pt idx="102847">
                  <c:v>16.468703999999999</c:v>
                </c:pt>
                <c:pt idx="102848">
                  <c:v>16.470082999999999</c:v>
                </c:pt>
                <c:pt idx="102849">
                  <c:v>16.473624999999998</c:v>
                </c:pt>
                <c:pt idx="102850">
                  <c:v>16.474191999999999</c:v>
                </c:pt>
                <c:pt idx="102851">
                  <c:v>16.472116</c:v>
                </c:pt>
                <c:pt idx="102852">
                  <c:v>16.476331999999999</c:v>
                </c:pt>
                <c:pt idx="102853">
                  <c:v>16.48002</c:v>
                </c:pt>
                <c:pt idx="102854">
                  <c:v>16.474454000000001</c:v>
                </c:pt>
                <c:pt idx="102855">
                  <c:v>16.474412000000001</c:v>
                </c:pt>
                <c:pt idx="102856">
                  <c:v>16.476627000000001</c:v>
                </c:pt>
                <c:pt idx="102857">
                  <c:v>16.474862000000002</c:v>
                </c:pt>
                <c:pt idx="102858">
                  <c:v>16.474409999999999</c:v>
                </c:pt>
                <c:pt idx="102859">
                  <c:v>16.474729</c:v>
                </c:pt>
                <c:pt idx="102860">
                  <c:v>16.474762999999999</c:v>
                </c:pt>
                <c:pt idx="102861">
                  <c:v>16.471754000000001</c:v>
                </c:pt>
                <c:pt idx="102862">
                  <c:v>16.472684999999998</c:v>
                </c:pt>
                <c:pt idx="102863">
                  <c:v>16.47466</c:v>
                </c:pt>
                <c:pt idx="102864">
                  <c:v>16.475332999999999</c:v>
                </c:pt>
                <c:pt idx="102865">
                  <c:v>16.482417999999999</c:v>
                </c:pt>
                <c:pt idx="102866">
                  <c:v>16.482751</c:v>
                </c:pt>
                <c:pt idx="102867">
                  <c:v>16.473973000000001</c:v>
                </c:pt>
                <c:pt idx="102868">
                  <c:v>16.475372</c:v>
                </c:pt>
                <c:pt idx="102869">
                  <c:v>16.484476000000001</c:v>
                </c:pt>
                <c:pt idx="102870">
                  <c:v>16.479223999999999</c:v>
                </c:pt>
                <c:pt idx="102871">
                  <c:v>16.470120000000001</c:v>
                </c:pt>
                <c:pt idx="102872">
                  <c:v>16.474366</c:v>
                </c:pt>
                <c:pt idx="102873">
                  <c:v>16.472685999999999</c:v>
                </c:pt>
                <c:pt idx="102874">
                  <c:v>16.469949</c:v>
                </c:pt>
                <c:pt idx="102875">
                  <c:v>16.481048999999999</c:v>
                </c:pt>
                <c:pt idx="102876">
                  <c:v>16.485758000000001</c:v>
                </c:pt>
                <c:pt idx="102877">
                  <c:v>16.476063</c:v>
                </c:pt>
                <c:pt idx="102878">
                  <c:v>16.475802999999999</c:v>
                </c:pt>
                <c:pt idx="102879">
                  <c:v>16.483409000000002</c:v>
                </c:pt>
                <c:pt idx="102880">
                  <c:v>16.478135000000002</c:v>
                </c:pt>
                <c:pt idx="102881">
                  <c:v>16.474471000000001</c:v>
                </c:pt>
                <c:pt idx="102882">
                  <c:v>16.480619000000001</c:v>
                </c:pt>
                <c:pt idx="102883">
                  <c:v>16.477035999999998</c:v>
                </c:pt>
                <c:pt idx="102884">
                  <c:v>16.473869000000001</c:v>
                </c:pt>
                <c:pt idx="102885">
                  <c:v>16.480136000000002</c:v>
                </c:pt>
                <c:pt idx="102886">
                  <c:v>16.481641</c:v>
                </c:pt>
                <c:pt idx="102887">
                  <c:v>16.480882999999999</c:v>
                </c:pt>
                <c:pt idx="102888">
                  <c:v>16.484957999999999</c:v>
                </c:pt>
                <c:pt idx="102889">
                  <c:v>16.484701999999999</c:v>
                </c:pt>
                <c:pt idx="102890">
                  <c:v>16.478729000000001</c:v>
                </c:pt>
                <c:pt idx="102891">
                  <c:v>16.483585999999999</c:v>
                </c:pt>
                <c:pt idx="102892">
                  <c:v>16.489629999999998</c:v>
                </c:pt>
                <c:pt idx="102893">
                  <c:v>16.479946999999999</c:v>
                </c:pt>
                <c:pt idx="102894">
                  <c:v>16.476607999999999</c:v>
                </c:pt>
                <c:pt idx="102895">
                  <c:v>16.483118000000001</c:v>
                </c:pt>
                <c:pt idx="102896">
                  <c:v>16.481442999999999</c:v>
                </c:pt>
                <c:pt idx="102897">
                  <c:v>16.479406999999998</c:v>
                </c:pt>
                <c:pt idx="102898">
                  <c:v>16.481515999999999</c:v>
                </c:pt>
                <c:pt idx="102899">
                  <c:v>16.479258999999999</c:v>
                </c:pt>
                <c:pt idx="102900">
                  <c:v>16.478099</c:v>
                </c:pt>
                <c:pt idx="102901">
                  <c:v>16.482558000000001</c:v>
                </c:pt>
                <c:pt idx="102902">
                  <c:v>16.480599999999999</c:v>
                </c:pt>
                <c:pt idx="102903">
                  <c:v>16.475377000000002</c:v>
                </c:pt>
                <c:pt idx="102904">
                  <c:v>16.482092000000002</c:v>
                </c:pt>
                <c:pt idx="102905">
                  <c:v>16.485779000000001</c:v>
                </c:pt>
                <c:pt idx="102906">
                  <c:v>16.480439000000001</c:v>
                </c:pt>
                <c:pt idx="102907">
                  <c:v>16.485128</c:v>
                </c:pt>
                <c:pt idx="102908">
                  <c:v>16.489825</c:v>
                </c:pt>
                <c:pt idx="102909">
                  <c:v>16.483491000000001</c:v>
                </c:pt>
                <c:pt idx="102910">
                  <c:v>16.482996</c:v>
                </c:pt>
                <c:pt idx="102911">
                  <c:v>16.489011999999999</c:v>
                </c:pt>
                <c:pt idx="102912">
                  <c:v>16.486340999999999</c:v>
                </c:pt>
                <c:pt idx="102913">
                  <c:v>16.484781999999999</c:v>
                </c:pt>
                <c:pt idx="102914">
                  <c:v>16.492988</c:v>
                </c:pt>
                <c:pt idx="102915">
                  <c:v>16.492722000000001</c:v>
                </c:pt>
                <c:pt idx="102916">
                  <c:v>16.485586000000001</c:v>
                </c:pt>
                <c:pt idx="102917">
                  <c:v>16.484894000000001</c:v>
                </c:pt>
                <c:pt idx="102918">
                  <c:v>16.48902</c:v>
                </c:pt>
                <c:pt idx="102919">
                  <c:v>16.485334000000002</c:v>
                </c:pt>
                <c:pt idx="102920">
                  <c:v>16.480734999999999</c:v>
                </c:pt>
                <c:pt idx="102921">
                  <c:v>16.487012</c:v>
                </c:pt>
                <c:pt idx="102922">
                  <c:v>16.487335999999999</c:v>
                </c:pt>
                <c:pt idx="102923">
                  <c:v>16.483913999999999</c:v>
                </c:pt>
                <c:pt idx="102924">
                  <c:v>16.483968000000001</c:v>
                </c:pt>
                <c:pt idx="102925">
                  <c:v>16.479699</c:v>
                </c:pt>
                <c:pt idx="102926">
                  <c:v>16.481034000000001</c:v>
                </c:pt>
                <c:pt idx="102927">
                  <c:v>16.486833000000001</c:v>
                </c:pt>
                <c:pt idx="102928">
                  <c:v>16.48678</c:v>
                </c:pt>
                <c:pt idx="102929">
                  <c:v>16.484251</c:v>
                </c:pt>
                <c:pt idx="102930">
                  <c:v>16.487876</c:v>
                </c:pt>
                <c:pt idx="102931">
                  <c:v>16.492407</c:v>
                </c:pt>
                <c:pt idx="102932">
                  <c:v>16.487674999999999</c:v>
                </c:pt>
                <c:pt idx="102933">
                  <c:v>16.486124</c:v>
                </c:pt>
                <c:pt idx="102934">
                  <c:v>16.489605999999998</c:v>
                </c:pt>
                <c:pt idx="102935">
                  <c:v>16.487905999999999</c:v>
                </c:pt>
                <c:pt idx="102936">
                  <c:v>16.484173999999999</c:v>
                </c:pt>
                <c:pt idx="102937">
                  <c:v>16.48394</c:v>
                </c:pt>
                <c:pt idx="102938">
                  <c:v>16.485001</c:v>
                </c:pt>
                <c:pt idx="102939">
                  <c:v>16.485959000000001</c:v>
                </c:pt>
                <c:pt idx="102940">
                  <c:v>16.490358000000001</c:v>
                </c:pt>
                <c:pt idx="102941">
                  <c:v>16.491643</c:v>
                </c:pt>
                <c:pt idx="102942">
                  <c:v>16.488599000000001</c:v>
                </c:pt>
                <c:pt idx="102943">
                  <c:v>16.489706000000002</c:v>
                </c:pt>
                <c:pt idx="102944">
                  <c:v>16.486073000000001</c:v>
                </c:pt>
                <c:pt idx="102945">
                  <c:v>16.482119000000001</c:v>
                </c:pt>
                <c:pt idx="102946">
                  <c:v>16.487307999999999</c:v>
                </c:pt>
                <c:pt idx="102947">
                  <c:v>16.492056999999999</c:v>
                </c:pt>
                <c:pt idx="102948">
                  <c:v>16.490266999999999</c:v>
                </c:pt>
                <c:pt idx="102949">
                  <c:v>16.487734</c:v>
                </c:pt>
                <c:pt idx="102950">
                  <c:v>16.492049000000002</c:v>
                </c:pt>
                <c:pt idx="102951">
                  <c:v>16.492128999999998</c:v>
                </c:pt>
                <c:pt idx="102952">
                  <c:v>16.491731999999999</c:v>
                </c:pt>
                <c:pt idx="102953">
                  <c:v>16.500869999999999</c:v>
                </c:pt>
                <c:pt idx="102954">
                  <c:v>16.49943</c:v>
                </c:pt>
                <c:pt idx="102955">
                  <c:v>16.490289000000001</c:v>
                </c:pt>
                <c:pt idx="102956">
                  <c:v>16.491865000000001</c:v>
                </c:pt>
                <c:pt idx="102957">
                  <c:v>16.493746999999999</c:v>
                </c:pt>
                <c:pt idx="102958">
                  <c:v>16.490182000000001</c:v>
                </c:pt>
                <c:pt idx="102959">
                  <c:v>16.495183999999998</c:v>
                </c:pt>
                <c:pt idx="102960">
                  <c:v>16.499977999999999</c:v>
                </c:pt>
                <c:pt idx="102961">
                  <c:v>16.490618999999999</c:v>
                </c:pt>
                <c:pt idx="102962">
                  <c:v>16.491887999999999</c:v>
                </c:pt>
                <c:pt idx="102963">
                  <c:v>16.496286000000001</c:v>
                </c:pt>
                <c:pt idx="102964">
                  <c:v>16.489370000000001</c:v>
                </c:pt>
                <c:pt idx="102965">
                  <c:v>16.492837999999999</c:v>
                </c:pt>
                <c:pt idx="102966">
                  <c:v>16.497771</c:v>
                </c:pt>
                <c:pt idx="102967">
                  <c:v>16.491821000000002</c:v>
                </c:pt>
                <c:pt idx="102968">
                  <c:v>16.489906000000001</c:v>
                </c:pt>
                <c:pt idx="102969">
                  <c:v>16.497858000000001</c:v>
                </c:pt>
                <c:pt idx="102970">
                  <c:v>16.496984999999999</c:v>
                </c:pt>
                <c:pt idx="102971">
                  <c:v>16.488982</c:v>
                </c:pt>
                <c:pt idx="102972">
                  <c:v>16.492383</c:v>
                </c:pt>
                <c:pt idx="102973">
                  <c:v>16.491864</c:v>
                </c:pt>
                <c:pt idx="102974">
                  <c:v>16.487560999999999</c:v>
                </c:pt>
                <c:pt idx="102975">
                  <c:v>16.493345000000001</c:v>
                </c:pt>
                <c:pt idx="102976">
                  <c:v>16.496513</c:v>
                </c:pt>
                <c:pt idx="102977">
                  <c:v>16.493670999999999</c:v>
                </c:pt>
                <c:pt idx="102978">
                  <c:v>16.493796</c:v>
                </c:pt>
                <c:pt idx="102979">
                  <c:v>16.497662999999999</c:v>
                </c:pt>
                <c:pt idx="102980">
                  <c:v>16.496486999999998</c:v>
                </c:pt>
                <c:pt idx="102981">
                  <c:v>16.493627</c:v>
                </c:pt>
                <c:pt idx="102982">
                  <c:v>16.495363999999999</c:v>
                </c:pt>
                <c:pt idx="102983">
                  <c:v>16.493970999999998</c:v>
                </c:pt>
                <c:pt idx="102984">
                  <c:v>16.491900000000001</c:v>
                </c:pt>
                <c:pt idx="102985">
                  <c:v>16.491875</c:v>
                </c:pt>
                <c:pt idx="102986">
                  <c:v>16.494900999999999</c:v>
                </c:pt>
                <c:pt idx="102987">
                  <c:v>16.495754000000002</c:v>
                </c:pt>
                <c:pt idx="102988">
                  <c:v>16.493404000000002</c:v>
                </c:pt>
                <c:pt idx="102989">
                  <c:v>16.501047</c:v>
                </c:pt>
                <c:pt idx="102990">
                  <c:v>16.503143999999999</c:v>
                </c:pt>
                <c:pt idx="102991">
                  <c:v>16.495712999999999</c:v>
                </c:pt>
                <c:pt idx="102992">
                  <c:v>16.496082000000001</c:v>
                </c:pt>
                <c:pt idx="102993">
                  <c:v>16.495025999999999</c:v>
                </c:pt>
                <c:pt idx="102994">
                  <c:v>16.493959</c:v>
                </c:pt>
                <c:pt idx="102995">
                  <c:v>16.501923000000001</c:v>
                </c:pt>
                <c:pt idx="102996">
                  <c:v>16.504885999999999</c:v>
                </c:pt>
                <c:pt idx="102997">
                  <c:v>16.499116999999998</c:v>
                </c:pt>
                <c:pt idx="102998">
                  <c:v>16.498992999999999</c:v>
                </c:pt>
                <c:pt idx="102999">
                  <c:v>16.504556000000001</c:v>
                </c:pt>
                <c:pt idx="103000">
                  <c:v>16.501525999999998</c:v>
                </c:pt>
                <c:pt idx="103001">
                  <c:v>16.497498</c:v>
                </c:pt>
                <c:pt idx="103002">
                  <c:v>16.4999</c:v>
                </c:pt>
                <c:pt idx="103003">
                  <c:v>16.495584000000001</c:v>
                </c:pt>
                <c:pt idx="103004">
                  <c:v>16.494592999999998</c:v>
                </c:pt>
                <c:pt idx="103005">
                  <c:v>16.503323000000002</c:v>
                </c:pt>
                <c:pt idx="103006">
                  <c:v>16.500623000000001</c:v>
                </c:pt>
                <c:pt idx="103007">
                  <c:v>16.490881000000002</c:v>
                </c:pt>
                <c:pt idx="103008">
                  <c:v>16.498704</c:v>
                </c:pt>
                <c:pt idx="103009">
                  <c:v>16.504921</c:v>
                </c:pt>
                <c:pt idx="103010">
                  <c:v>16.492791</c:v>
                </c:pt>
                <c:pt idx="103011">
                  <c:v>16.491935999999999</c:v>
                </c:pt>
                <c:pt idx="103012">
                  <c:v>16.498860000000001</c:v>
                </c:pt>
                <c:pt idx="103013">
                  <c:v>16.496185000000001</c:v>
                </c:pt>
                <c:pt idx="103014">
                  <c:v>16.500136000000001</c:v>
                </c:pt>
                <c:pt idx="103015">
                  <c:v>16.510475</c:v>
                </c:pt>
                <c:pt idx="103016">
                  <c:v>16.508331999999999</c:v>
                </c:pt>
                <c:pt idx="103017">
                  <c:v>16.50365</c:v>
                </c:pt>
                <c:pt idx="103018">
                  <c:v>16.511583000000002</c:v>
                </c:pt>
                <c:pt idx="103019">
                  <c:v>16.506456</c:v>
                </c:pt>
                <c:pt idx="103020">
                  <c:v>16.493504000000001</c:v>
                </c:pt>
                <c:pt idx="103021">
                  <c:v>16.501249999999999</c:v>
                </c:pt>
                <c:pt idx="103022">
                  <c:v>16.506551999999999</c:v>
                </c:pt>
                <c:pt idx="103023">
                  <c:v>16.501290999999998</c:v>
                </c:pt>
                <c:pt idx="103024">
                  <c:v>16.504566000000001</c:v>
                </c:pt>
                <c:pt idx="103025">
                  <c:v>16.508797000000001</c:v>
                </c:pt>
                <c:pt idx="103026">
                  <c:v>16.501847999999999</c:v>
                </c:pt>
                <c:pt idx="103027">
                  <c:v>16.49933</c:v>
                </c:pt>
                <c:pt idx="103028">
                  <c:v>16.509698</c:v>
                </c:pt>
                <c:pt idx="103029">
                  <c:v>16.507335000000001</c:v>
                </c:pt>
                <c:pt idx="103030">
                  <c:v>16.495719000000001</c:v>
                </c:pt>
                <c:pt idx="103031">
                  <c:v>16.498163999999999</c:v>
                </c:pt>
                <c:pt idx="103032">
                  <c:v>16.503050000000002</c:v>
                </c:pt>
                <c:pt idx="103033">
                  <c:v>16.501660000000001</c:v>
                </c:pt>
                <c:pt idx="103034">
                  <c:v>16.502078999999998</c:v>
                </c:pt>
                <c:pt idx="103035">
                  <c:v>16.503726</c:v>
                </c:pt>
                <c:pt idx="103036">
                  <c:v>16.502994999999999</c:v>
                </c:pt>
                <c:pt idx="103037">
                  <c:v>16.503397</c:v>
                </c:pt>
                <c:pt idx="103038">
                  <c:v>16.508865</c:v>
                </c:pt>
                <c:pt idx="103039">
                  <c:v>16.508108</c:v>
                </c:pt>
                <c:pt idx="103040">
                  <c:v>16.503812</c:v>
                </c:pt>
                <c:pt idx="103041">
                  <c:v>16.507075</c:v>
                </c:pt>
                <c:pt idx="103042">
                  <c:v>16.507470000000001</c:v>
                </c:pt>
                <c:pt idx="103043">
                  <c:v>16.503941000000001</c:v>
                </c:pt>
                <c:pt idx="103044">
                  <c:v>16.507175</c:v>
                </c:pt>
                <c:pt idx="103045">
                  <c:v>16.508631999999999</c:v>
                </c:pt>
                <c:pt idx="103046">
                  <c:v>16.500502999999998</c:v>
                </c:pt>
                <c:pt idx="103047">
                  <c:v>16.503038</c:v>
                </c:pt>
                <c:pt idx="103048">
                  <c:v>16.511869000000001</c:v>
                </c:pt>
                <c:pt idx="103049">
                  <c:v>16.503800999999999</c:v>
                </c:pt>
                <c:pt idx="103050">
                  <c:v>16.503867</c:v>
                </c:pt>
                <c:pt idx="103051">
                  <c:v>16.513698999999999</c:v>
                </c:pt>
                <c:pt idx="103052">
                  <c:v>16.507556999999998</c:v>
                </c:pt>
                <c:pt idx="103053">
                  <c:v>16.501543999999999</c:v>
                </c:pt>
                <c:pt idx="103054">
                  <c:v>16.508949999999999</c:v>
                </c:pt>
                <c:pt idx="103055">
                  <c:v>16.513027000000001</c:v>
                </c:pt>
                <c:pt idx="103056">
                  <c:v>16.503126000000002</c:v>
                </c:pt>
                <c:pt idx="103057">
                  <c:v>16.502172000000002</c:v>
                </c:pt>
                <c:pt idx="103058">
                  <c:v>16.512304</c:v>
                </c:pt>
                <c:pt idx="103059">
                  <c:v>16.509905</c:v>
                </c:pt>
                <c:pt idx="103060">
                  <c:v>16.50601</c:v>
                </c:pt>
                <c:pt idx="103061">
                  <c:v>16.509604</c:v>
                </c:pt>
                <c:pt idx="103062">
                  <c:v>16.510085</c:v>
                </c:pt>
                <c:pt idx="103063">
                  <c:v>16.508514000000002</c:v>
                </c:pt>
                <c:pt idx="103064">
                  <c:v>16.509998</c:v>
                </c:pt>
                <c:pt idx="103065">
                  <c:v>16.512097000000001</c:v>
                </c:pt>
                <c:pt idx="103066">
                  <c:v>16.508212</c:v>
                </c:pt>
                <c:pt idx="103067">
                  <c:v>16.507860999999998</c:v>
                </c:pt>
                <c:pt idx="103068">
                  <c:v>16.512391999999998</c:v>
                </c:pt>
                <c:pt idx="103069">
                  <c:v>16.508141999999999</c:v>
                </c:pt>
                <c:pt idx="103070">
                  <c:v>16.507003000000001</c:v>
                </c:pt>
                <c:pt idx="103071">
                  <c:v>16.514220999999999</c:v>
                </c:pt>
                <c:pt idx="103072">
                  <c:v>16.516045999999999</c:v>
                </c:pt>
                <c:pt idx="103073">
                  <c:v>16.509309999999999</c:v>
                </c:pt>
                <c:pt idx="103074">
                  <c:v>16.512096</c:v>
                </c:pt>
                <c:pt idx="103075">
                  <c:v>16.515940000000001</c:v>
                </c:pt>
                <c:pt idx="103076">
                  <c:v>16.507100999999999</c:v>
                </c:pt>
                <c:pt idx="103077">
                  <c:v>16.507311000000001</c:v>
                </c:pt>
                <c:pt idx="103078">
                  <c:v>16.511312</c:v>
                </c:pt>
                <c:pt idx="103079">
                  <c:v>16.509938999999999</c:v>
                </c:pt>
                <c:pt idx="103080">
                  <c:v>16.515857</c:v>
                </c:pt>
                <c:pt idx="103081">
                  <c:v>16.522781999999999</c:v>
                </c:pt>
                <c:pt idx="103082">
                  <c:v>16.51463</c:v>
                </c:pt>
                <c:pt idx="103083">
                  <c:v>16.507103000000001</c:v>
                </c:pt>
                <c:pt idx="103084">
                  <c:v>16.516539000000002</c:v>
                </c:pt>
                <c:pt idx="103085">
                  <c:v>16.518217</c:v>
                </c:pt>
                <c:pt idx="103086">
                  <c:v>16.511322</c:v>
                </c:pt>
                <c:pt idx="103087">
                  <c:v>16.516774000000002</c:v>
                </c:pt>
                <c:pt idx="103088">
                  <c:v>16.516190999999999</c:v>
                </c:pt>
                <c:pt idx="103089">
                  <c:v>16.510916999999999</c:v>
                </c:pt>
                <c:pt idx="103090">
                  <c:v>16.516175</c:v>
                </c:pt>
                <c:pt idx="103091">
                  <c:v>16.518169</c:v>
                </c:pt>
                <c:pt idx="103092">
                  <c:v>16.508582000000001</c:v>
                </c:pt>
                <c:pt idx="103093">
                  <c:v>16.505371</c:v>
                </c:pt>
                <c:pt idx="103094">
                  <c:v>16.515687</c:v>
                </c:pt>
                <c:pt idx="103095">
                  <c:v>16.515104000000001</c:v>
                </c:pt>
                <c:pt idx="103096">
                  <c:v>16.511454000000001</c:v>
                </c:pt>
                <c:pt idx="103097">
                  <c:v>16.516400999999998</c:v>
                </c:pt>
                <c:pt idx="103098">
                  <c:v>16.514398</c:v>
                </c:pt>
                <c:pt idx="103099">
                  <c:v>16.511172999999999</c:v>
                </c:pt>
                <c:pt idx="103100">
                  <c:v>16.511960999999999</c:v>
                </c:pt>
                <c:pt idx="103101">
                  <c:v>16.516138999999999</c:v>
                </c:pt>
                <c:pt idx="103102">
                  <c:v>16.517662999999999</c:v>
                </c:pt>
                <c:pt idx="103103">
                  <c:v>16.516089999999998</c:v>
                </c:pt>
                <c:pt idx="103104">
                  <c:v>16.517424999999999</c:v>
                </c:pt>
                <c:pt idx="103105">
                  <c:v>16.517827</c:v>
                </c:pt>
                <c:pt idx="103106">
                  <c:v>16.516793</c:v>
                </c:pt>
                <c:pt idx="103107">
                  <c:v>16.514675</c:v>
                </c:pt>
                <c:pt idx="103108">
                  <c:v>16.514982</c:v>
                </c:pt>
                <c:pt idx="103109">
                  <c:v>16.514469999999999</c:v>
                </c:pt>
                <c:pt idx="103110">
                  <c:v>16.515747000000001</c:v>
                </c:pt>
                <c:pt idx="103111">
                  <c:v>16.523810999999998</c:v>
                </c:pt>
                <c:pt idx="103112">
                  <c:v>16.518957</c:v>
                </c:pt>
                <c:pt idx="103113">
                  <c:v>16.512333000000002</c:v>
                </c:pt>
                <c:pt idx="103114">
                  <c:v>16.522155000000001</c:v>
                </c:pt>
                <c:pt idx="103115">
                  <c:v>16.523849999999999</c:v>
                </c:pt>
                <c:pt idx="103116">
                  <c:v>16.513817</c:v>
                </c:pt>
                <c:pt idx="103117">
                  <c:v>16.510784000000001</c:v>
                </c:pt>
                <c:pt idx="103118">
                  <c:v>16.515184000000001</c:v>
                </c:pt>
                <c:pt idx="103119">
                  <c:v>16.518694</c:v>
                </c:pt>
                <c:pt idx="103120">
                  <c:v>16.519231000000001</c:v>
                </c:pt>
                <c:pt idx="103121">
                  <c:v>16.519995999999999</c:v>
                </c:pt>
                <c:pt idx="103122">
                  <c:v>16.520029000000001</c:v>
                </c:pt>
                <c:pt idx="103123">
                  <c:v>16.520944</c:v>
                </c:pt>
                <c:pt idx="103124">
                  <c:v>16.520685</c:v>
                </c:pt>
                <c:pt idx="103125">
                  <c:v>16.512419000000001</c:v>
                </c:pt>
                <c:pt idx="103126">
                  <c:v>16.513262000000001</c:v>
                </c:pt>
                <c:pt idx="103127">
                  <c:v>16.528057</c:v>
                </c:pt>
                <c:pt idx="103128">
                  <c:v>16.527193</c:v>
                </c:pt>
                <c:pt idx="103129">
                  <c:v>16.515104000000001</c:v>
                </c:pt>
                <c:pt idx="103130">
                  <c:v>16.522317000000001</c:v>
                </c:pt>
                <c:pt idx="103131">
                  <c:v>16.527214000000001</c:v>
                </c:pt>
                <c:pt idx="103132">
                  <c:v>16.516801999999998</c:v>
                </c:pt>
                <c:pt idx="103133">
                  <c:v>16.521035000000001</c:v>
                </c:pt>
                <c:pt idx="103134">
                  <c:v>16.527021000000001</c:v>
                </c:pt>
                <c:pt idx="103135">
                  <c:v>16.51661</c:v>
                </c:pt>
                <c:pt idx="103136">
                  <c:v>16.512692999999999</c:v>
                </c:pt>
                <c:pt idx="103137">
                  <c:v>16.519373000000002</c:v>
                </c:pt>
                <c:pt idx="103138">
                  <c:v>16.520263</c:v>
                </c:pt>
                <c:pt idx="103139">
                  <c:v>16.515287000000001</c:v>
                </c:pt>
                <c:pt idx="103140">
                  <c:v>16.522175000000001</c:v>
                </c:pt>
                <c:pt idx="103141">
                  <c:v>16.530757999999999</c:v>
                </c:pt>
                <c:pt idx="103142">
                  <c:v>16.523505</c:v>
                </c:pt>
                <c:pt idx="103143">
                  <c:v>16.525192000000001</c:v>
                </c:pt>
                <c:pt idx="103144">
                  <c:v>16.53032</c:v>
                </c:pt>
                <c:pt idx="103145">
                  <c:v>16.521742</c:v>
                </c:pt>
                <c:pt idx="103146">
                  <c:v>16.520409000000001</c:v>
                </c:pt>
                <c:pt idx="103147">
                  <c:v>16.529781</c:v>
                </c:pt>
                <c:pt idx="103148">
                  <c:v>16.530929</c:v>
                </c:pt>
                <c:pt idx="103149">
                  <c:v>16.524270999999999</c:v>
                </c:pt>
                <c:pt idx="103150">
                  <c:v>16.526433999999998</c:v>
                </c:pt>
                <c:pt idx="103151">
                  <c:v>16.528686</c:v>
                </c:pt>
                <c:pt idx="103152">
                  <c:v>16.521108999999999</c:v>
                </c:pt>
                <c:pt idx="103153">
                  <c:v>16.523439</c:v>
                </c:pt>
                <c:pt idx="103154">
                  <c:v>16.529209999999999</c:v>
                </c:pt>
                <c:pt idx="103155">
                  <c:v>16.522544</c:v>
                </c:pt>
                <c:pt idx="103156">
                  <c:v>16.520520000000001</c:v>
                </c:pt>
                <c:pt idx="103157">
                  <c:v>16.527885999999999</c:v>
                </c:pt>
                <c:pt idx="103158">
                  <c:v>16.526695</c:v>
                </c:pt>
                <c:pt idx="103159">
                  <c:v>16.522282000000001</c:v>
                </c:pt>
                <c:pt idx="103160">
                  <c:v>16.526430999999999</c:v>
                </c:pt>
                <c:pt idx="103161">
                  <c:v>16.521598000000001</c:v>
                </c:pt>
                <c:pt idx="103162">
                  <c:v>16.515927999999999</c:v>
                </c:pt>
                <c:pt idx="103163">
                  <c:v>16.52535</c:v>
                </c:pt>
                <c:pt idx="103164">
                  <c:v>16.529273</c:v>
                </c:pt>
                <c:pt idx="103165">
                  <c:v>16.523486999999999</c:v>
                </c:pt>
                <c:pt idx="103166">
                  <c:v>16.522027000000001</c:v>
                </c:pt>
                <c:pt idx="103167">
                  <c:v>16.526326999999998</c:v>
                </c:pt>
                <c:pt idx="103168">
                  <c:v>16.526834000000001</c:v>
                </c:pt>
                <c:pt idx="103169">
                  <c:v>16.526081999999999</c:v>
                </c:pt>
                <c:pt idx="103170">
                  <c:v>16.529060999999999</c:v>
                </c:pt>
                <c:pt idx="103171">
                  <c:v>16.525887999999998</c:v>
                </c:pt>
                <c:pt idx="103172">
                  <c:v>16.524540999999999</c:v>
                </c:pt>
                <c:pt idx="103173">
                  <c:v>16.528307999999999</c:v>
                </c:pt>
                <c:pt idx="103174">
                  <c:v>16.527401999999999</c:v>
                </c:pt>
                <c:pt idx="103175">
                  <c:v>16.526067000000001</c:v>
                </c:pt>
                <c:pt idx="103176">
                  <c:v>16.529202999999999</c:v>
                </c:pt>
                <c:pt idx="103177">
                  <c:v>16.530306</c:v>
                </c:pt>
                <c:pt idx="103178">
                  <c:v>16.524684000000001</c:v>
                </c:pt>
                <c:pt idx="103179">
                  <c:v>16.526671</c:v>
                </c:pt>
                <c:pt idx="103180">
                  <c:v>16.530481999999999</c:v>
                </c:pt>
                <c:pt idx="103181">
                  <c:v>16.523827000000001</c:v>
                </c:pt>
                <c:pt idx="103182">
                  <c:v>16.525162000000002</c:v>
                </c:pt>
                <c:pt idx="103183">
                  <c:v>16.535143000000001</c:v>
                </c:pt>
                <c:pt idx="103184">
                  <c:v>16.536565</c:v>
                </c:pt>
                <c:pt idx="103185">
                  <c:v>16.532596000000002</c:v>
                </c:pt>
                <c:pt idx="103186">
                  <c:v>16.532999</c:v>
                </c:pt>
                <c:pt idx="103187">
                  <c:v>16.535035000000001</c:v>
                </c:pt>
                <c:pt idx="103188">
                  <c:v>16.532361000000002</c:v>
                </c:pt>
                <c:pt idx="103189">
                  <c:v>16.531485</c:v>
                </c:pt>
                <c:pt idx="103190">
                  <c:v>16.529871</c:v>
                </c:pt>
                <c:pt idx="103191">
                  <c:v>16.526181999999999</c:v>
                </c:pt>
                <c:pt idx="103192">
                  <c:v>16.531110000000002</c:v>
                </c:pt>
                <c:pt idx="103193">
                  <c:v>16.533044</c:v>
                </c:pt>
                <c:pt idx="103194">
                  <c:v>16.526609000000001</c:v>
                </c:pt>
                <c:pt idx="103195">
                  <c:v>16.527742</c:v>
                </c:pt>
                <c:pt idx="103196">
                  <c:v>16.535674</c:v>
                </c:pt>
                <c:pt idx="103197">
                  <c:v>16.536217000000001</c:v>
                </c:pt>
                <c:pt idx="103198">
                  <c:v>16.531072000000002</c:v>
                </c:pt>
                <c:pt idx="103199">
                  <c:v>16.531389999999998</c:v>
                </c:pt>
                <c:pt idx="103200">
                  <c:v>16.531849999999999</c:v>
                </c:pt>
                <c:pt idx="103201">
                  <c:v>16.530108999999999</c:v>
                </c:pt>
                <c:pt idx="103202">
                  <c:v>16.528917</c:v>
                </c:pt>
                <c:pt idx="103203">
                  <c:v>16.527335999999998</c:v>
                </c:pt>
                <c:pt idx="103204">
                  <c:v>16.528269999999999</c:v>
                </c:pt>
                <c:pt idx="103205">
                  <c:v>16.532869999999999</c:v>
                </c:pt>
                <c:pt idx="103206">
                  <c:v>16.536756</c:v>
                </c:pt>
                <c:pt idx="103207">
                  <c:v>16.533726999999999</c:v>
                </c:pt>
                <c:pt idx="103208">
                  <c:v>16.53266</c:v>
                </c:pt>
                <c:pt idx="103209">
                  <c:v>16.540514000000002</c:v>
                </c:pt>
                <c:pt idx="103210">
                  <c:v>16.540344999999999</c:v>
                </c:pt>
                <c:pt idx="103211">
                  <c:v>16.531417000000001</c:v>
                </c:pt>
                <c:pt idx="103212">
                  <c:v>16.529699999999998</c:v>
                </c:pt>
                <c:pt idx="103213">
                  <c:v>16.529947</c:v>
                </c:pt>
                <c:pt idx="103214">
                  <c:v>16.526482000000001</c:v>
                </c:pt>
                <c:pt idx="103215">
                  <c:v>16.528116000000001</c:v>
                </c:pt>
                <c:pt idx="103216">
                  <c:v>16.533422999999999</c:v>
                </c:pt>
                <c:pt idx="103217">
                  <c:v>16.531478</c:v>
                </c:pt>
                <c:pt idx="103218">
                  <c:v>16.534172999999999</c:v>
                </c:pt>
                <c:pt idx="103219">
                  <c:v>16.544592000000002</c:v>
                </c:pt>
                <c:pt idx="103220">
                  <c:v>16.541557000000001</c:v>
                </c:pt>
                <c:pt idx="103221">
                  <c:v>16.534568</c:v>
                </c:pt>
                <c:pt idx="103222">
                  <c:v>16.538188999999999</c:v>
                </c:pt>
                <c:pt idx="103223">
                  <c:v>16.540600000000001</c:v>
                </c:pt>
                <c:pt idx="103224">
                  <c:v>16.537994000000001</c:v>
                </c:pt>
                <c:pt idx="103225">
                  <c:v>16.540837</c:v>
                </c:pt>
                <c:pt idx="103226">
                  <c:v>16.541937000000001</c:v>
                </c:pt>
                <c:pt idx="103227">
                  <c:v>16.537026999999998</c:v>
                </c:pt>
                <c:pt idx="103228">
                  <c:v>16.541039999999999</c:v>
                </c:pt>
                <c:pt idx="103229">
                  <c:v>16.539638</c:v>
                </c:pt>
                <c:pt idx="103230">
                  <c:v>16.531949000000001</c:v>
                </c:pt>
                <c:pt idx="103231">
                  <c:v>16.536225999999999</c:v>
                </c:pt>
                <c:pt idx="103232">
                  <c:v>16.539138999999999</c:v>
                </c:pt>
                <c:pt idx="103233">
                  <c:v>16.534866000000001</c:v>
                </c:pt>
                <c:pt idx="103234">
                  <c:v>16.535969999999999</c:v>
                </c:pt>
                <c:pt idx="103235">
                  <c:v>16.538219999999999</c:v>
                </c:pt>
                <c:pt idx="103236">
                  <c:v>16.533843999999998</c:v>
                </c:pt>
                <c:pt idx="103237">
                  <c:v>16.533940000000001</c:v>
                </c:pt>
                <c:pt idx="103238">
                  <c:v>16.538027</c:v>
                </c:pt>
                <c:pt idx="103239">
                  <c:v>16.535457000000001</c:v>
                </c:pt>
                <c:pt idx="103240">
                  <c:v>16.536905000000001</c:v>
                </c:pt>
                <c:pt idx="103241">
                  <c:v>16.543856999999999</c:v>
                </c:pt>
                <c:pt idx="103242">
                  <c:v>16.536767000000001</c:v>
                </c:pt>
                <c:pt idx="103243">
                  <c:v>16.530415000000001</c:v>
                </c:pt>
                <c:pt idx="103244">
                  <c:v>16.541906999999998</c:v>
                </c:pt>
                <c:pt idx="103245">
                  <c:v>16.547809999999998</c:v>
                </c:pt>
                <c:pt idx="103246">
                  <c:v>16.538791</c:v>
                </c:pt>
                <c:pt idx="103247">
                  <c:v>16.537061000000001</c:v>
                </c:pt>
                <c:pt idx="103248">
                  <c:v>16.544215999999999</c:v>
                </c:pt>
                <c:pt idx="103249">
                  <c:v>16.541595999999998</c:v>
                </c:pt>
                <c:pt idx="103250">
                  <c:v>16.539825</c:v>
                </c:pt>
                <c:pt idx="103251">
                  <c:v>16.542477999999999</c:v>
                </c:pt>
                <c:pt idx="103252">
                  <c:v>16.538038</c:v>
                </c:pt>
                <c:pt idx="103253">
                  <c:v>16.538719</c:v>
                </c:pt>
                <c:pt idx="103254">
                  <c:v>16.543315</c:v>
                </c:pt>
                <c:pt idx="103255">
                  <c:v>16.541384999999998</c:v>
                </c:pt>
                <c:pt idx="103256">
                  <c:v>16.536348</c:v>
                </c:pt>
                <c:pt idx="103257">
                  <c:v>16.535917000000001</c:v>
                </c:pt>
                <c:pt idx="103258">
                  <c:v>16.540009999999999</c:v>
                </c:pt>
                <c:pt idx="103259">
                  <c:v>16.540108</c:v>
                </c:pt>
                <c:pt idx="103260">
                  <c:v>16.541740999999998</c:v>
                </c:pt>
                <c:pt idx="103261">
                  <c:v>16.545081</c:v>
                </c:pt>
                <c:pt idx="103262">
                  <c:v>16.543545999999999</c:v>
                </c:pt>
                <c:pt idx="103263">
                  <c:v>16.541097000000001</c:v>
                </c:pt>
                <c:pt idx="103264">
                  <c:v>16.538844999999998</c:v>
                </c:pt>
                <c:pt idx="103265">
                  <c:v>16.541221</c:v>
                </c:pt>
                <c:pt idx="103266">
                  <c:v>16.548290999999999</c:v>
                </c:pt>
                <c:pt idx="103267">
                  <c:v>16.552420000000001</c:v>
                </c:pt>
                <c:pt idx="103268">
                  <c:v>16.549862999999998</c:v>
                </c:pt>
                <c:pt idx="103269">
                  <c:v>16.544231</c:v>
                </c:pt>
                <c:pt idx="103270">
                  <c:v>16.544371999999999</c:v>
                </c:pt>
                <c:pt idx="103271">
                  <c:v>16.545845</c:v>
                </c:pt>
                <c:pt idx="103272">
                  <c:v>16.544135000000001</c:v>
                </c:pt>
                <c:pt idx="103273">
                  <c:v>16.541596999999999</c:v>
                </c:pt>
                <c:pt idx="103274">
                  <c:v>16.539604000000001</c:v>
                </c:pt>
                <c:pt idx="103275">
                  <c:v>16.538456</c:v>
                </c:pt>
                <c:pt idx="103276">
                  <c:v>16.539919000000001</c:v>
                </c:pt>
                <c:pt idx="103277">
                  <c:v>16.546071000000001</c:v>
                </c:pt>
                <c:pt idx="103278">
                  <c:v>16.543296999999999</c:v>
                </c:pt>
                <c:pt idx="103279">
                  <c:v>16.540800000000001</c:v>
                </c:pt>
                <c:pt idx="103280">
                  <c:v>16.549351000000001</c:v>
                </c:pt>
                <c:pt idx="103281">
                  <c:v>16.549522</c:v>
                </c:pt>
                <c:pt idx="103282">
                  <c:v>16.544214</c:v>
                </c:pt>
                <c:pt idx="103283">
                  <c:v>16.546633</c:v>
                </c:pt>
                <c:pt idx="103284">
                  <c:v>16.547484000000001</c:v>
                </c:pt>
                <c:pt idx="103285">
                  <c:v>16.543993</c:v>
                </c:pt>
                <c:pt idx="103286">
                  <c:v>16.544335</c:v>
                </c:pt>
                <c:pt idx="103287">
                  <c:v>16.544280000000001</c:v>
                </c:pt>
                <c:pt idx="103288">
                  <c:v>16.541056999999999</c:v>
                </c:pt>
                <c:pt idx="103289">
                  <c:v>16.548801999999998</c:v>
                </c:pt>
                <c:pt idx="103290">
                  <c:v>16.555363</c:v>
                </c:pt>
                <c:pt idx="103291">
                  <c:v>16.549890999999999</c:v>
                </c:pt>
                <c:pt idx="103292">
                  <c:v>16.551995000000002</c:v>
                </c:pt>
                <c:pt idx="103293">
                  <c:v>16.557867999999999</c:v>
                </c:pt>
                <c:pt idx="103294">
                  <c:v>16.554302</c:v>
                </c:pt>
                <c:pt idx="103295">
                  <c:v>16.549229</c:v>
                </c:pt>
                <c:pt idx="103296">
                  <c:v>16.552219999999998</c:v>
                </c:pt>
                <c:pt idx="103297">
                  <c:v>16.553536000000001</c:v>
                </c:pt>
                <c:pt idx="103298">
                  <c:v>16.547905</c:v>
                </c:pt>
                <c:pt idx="103299">
                  <c:v>16.548089000000001</c:v>
                </c:pt>
                <c:pt idx="103300">
                  <c:v>16.546018</c:v>
                </c:pt>
                <c:pt idx="103301">
                  <c:v>16.539137</c:v>
                </c:pt>
                <c:pt idx="103302">
                  <c:v>16.54618</c:v>
                </c:pt>
                <c:pt idx="103303">
                  <c:v>16.553408000000001</c:v>
                </c:pt>
                <c:pt idx="103304">
                  <c:v>16.548072999999999</c:v>
                </c:pt>
                <c:pt idx="103305">
                  <c:v>16.547718</c:v>
                </c:pt>
                <c:pt idx="103306">
                  <c:v>16.554022</c:v>
                </c:pt>
                <c:pt idx="103307">
                  <c:v>16.550612999999998</c:v>
                </c:pt>
                <c:pt idx="103308">
                  <c:v>16.545092</c:v>
                </c:pt>
                <c:pt idx="103309">
                  <c:v>16.552254000000001</c:v>
                </c:pt>
                <c:pt idx="103310">
                  <c:v>16.554349999999999</c:v>
                </c:pt>
                <c:pt idx="103311">
                  <c:v>16.549375000000001</c:v>
                </c:pt>
                <c:pt idx="103312">
                  <c:v>16.547916000000001</c:v>
                </c:pt>
                <c:pt idx="103313">
                  <c:v>16.544715</c:v>
                </c:pt>
                <c:pt idx="103314">
                  <c:v>16.542459000000001</c:v>
                </c:pt>
                <c:pt idx="103315">
                  <c:v>16.547705000000001</c:v>
                </c:pt>
                <c:pt idx="103316">
                  <c:v>16.554387999999999</c:v>
                </c:pt>
                <c:pt idx="103317">
                  <c:v>16.553906999999999</c:v>
                </c:pt>
                <c:pt idx="103318">
                  <c:v>16.553968000000001</c:v>
                </c:pt>
                <c:pt idx="103319">
                  <c:v>16.558696000000001</c:v>
                </c:pt>
                <c:pt idx="103320">
                  <c:v>16.557977000000001</c:v>
                </c:pt>
                <c:pt idx="103321">
                  <c:v>16.554399</c:v>
                </c:pt>
                <c:pt idx="103322">
                  <c:v>16.552164000000001</c:v>
                </c:pt>
                <c:pt idx="103323">
                  <c:v>16.552772999999998</c:v>
                </c:pt>
                <c:pt idx="103324">
                  <c:v>16.550661000000002</c:v>
                </c:pt>
                <c:pt idx="103325">
                  <c:v>16.545839999999998</c:v>
                </c:pt>
                <c:pt idx="103326">
                  <c:v>16.553045000000001</c:v>
                </c:pt>
                <c:pt idx="103327">
                  <c:v>16.55696</c:v>
                </c:pt>
                <c:pt idx="103328">
                  <c:v>16.551290999999999</c:v>
                </c:pt>
                <c:pt idx="103329">
                  <c:v>16.550080000000001</c:v>
                </c:pt>
                <c:pt idx="103330">
                  <c:v>16.550249000000001</c:v>
                </c:pt>
                <c:pt idx="103331">
                  <c:v>16.554286000000001</c:v>
                </c:pt>
                <c:pt idx="103332">
                  <c:v>16.556374000000002</c:v>
                </c:pt>
                <c:pt idx="103333">
                  <c:v>16.550265</c:v>
                </c:pt>
                <c:pt idx="103334">
                  <c:v>16.548214000000002</c:v>
                </c:pt>
                <c:pt idx="103335">
                  <c:v>16.551172000000001</c:v>
                </c:pt>
                <c:pt idx="103336">
                  <c:v>16.552191000000001</c:v>
                </c:pt>
                <c:pt idx="103337">
                  <c:v>16.554099000000001</c:v>
                </c:pt>
                <c:pt idx="103338">
                  <c:v>16.559446000000001</c:v>
                </c:pt>
                <c:pt idx="103339">
                  <c:v>16.558299000000002</c:v>
                </c:pt>
                <c:pt idx="103340">
                  <c:v>16.555071999999999</c:v>
                </c:pt>
                <c:pt idx="103341">
                  <c:v>16.558492000000001</c:v>
                </c:pt>
                <c:pt idx="103342">
                  <c:v>16.556881000000001</c:v>
                </c:pt>
                <c:pt idx="103343">
                  <c:v>16.552610000000001</c:v>
                </c:pt>
                <c:pt idx="103344">
                  <c:v>16.554461</c:v>
                </c:pt>
                <c:pt idx="103345">
                  <c:v>16.557803</c:v>
                </c:pt>
                <c:pt idx="103346">
                  <c:v>16.551439999999999</c:v>
                </c:pt>
                <c:pt idx="103347">
                  <c:v>16.546035</c:v>
                </c:pt>
                <c:pt idx="103348">
                  <c:v>16.554134999999999</c:v>
                </c:pt>
                <c:pt idx="103349">
                  <c:v>16.556910999999999</c:v>
                </c:pt>
                <c:pt idx="103350">
                  <c:v>16.556283000000001</c:v>
                </c:pt>
                <c:pt idx="103351">
                  <c:v>16.566009999999999</c:v>
                </c:pt>
                <c:pt idx="103352">
                  <c:v>16.569047999999999</c:v>
                </c:pt>
                <c:pt idx="103353">
                  <c:v>16.560842000000001</c:v>
                </c:pt>
                <c:pt idx="103354">
                  <c:v>16.561005999999999</c:v>
                </c:pt>
                <c:pt idx="103355">
                  <c:v>16.568111999999999</c:v>
                </c:pt>
                <c:pt idx="103356">
                  <c:v>16.560573999999999</c:v>
                </c:pt>
                <c:pt idx="103357">
                  <c:v>16.551099000000001</c:v>
                </c:pt>
                <c:pt idx="103358">
                  <c:v>16.558329000000001</c:v>
                </c:pt>
                <c:pt idx="103359">
                  <c:v>16.562996999999999</c:v>
                </c:pt>
                <c:pt idx="103360">
                  <c:v>16.55864</c:v>
                </c:pt>
                <c:pt idx="103361">
                  <c:v>16.559183999999998</c:v>
                </c:pt>
                <c:pt idx="103362">
                  <c:v>16.558135</c:v>
                </c:pt>
                <c:pt idx="103363">
                  <c:v>16.554414999999999</c:v>
                </c:pt>
                <c:pt idx="103364">
                  <c:v>16.559660999999998</c:v>
                </c:pt>
                <c:pt idx="103365">
                  <c:v>16.564495999999998</c:v>
                </c:pt>
                <c:pt idx="103366">
                  <c:v>16.559555</c:v>
                </c:pt>
                <c:pt idx="103367">
                  <c:v>16.558833</c:v>
                </c:pt>
                <c:pt idx="103368">
                  <c:v>16.560984000000001</c:v>
                </c:pt>
                <c:pt idx="103369">
                  <c:v>16.557898999999999</c:v>
                </c:pt>
                <c:pt idx="103370">
                  <c:v>16.558091999999998</c:v>
                </c:pt>
                <c:pt idx="103371">
                  <c:v>16.559866</c:v>
                </c:pt>
                <c:pt idx="103372">
                  <c:v>16.561402999999999</c:v>
                </c:pt>
                <c:pt idx="103373">
                  <c:v>16.567458999999999</c:v>
                </c:pt>
                <c:pt idx="103374">
                  <c:v>16.569072999999999</c:v>
                </c:pt>
                <c:pt idx="103375">
                  <c:v>16.561741000000001</c:v>
                </c:pt>
                <c:pt idx="103376">
                  <c:v>16.561070999999998</c:v>
                </c:pt>
                <c:pt idx="103377">
                  <c:v>16.568247</c:v>
                </c:pt>
                <c:pt idx="103378">
                  <c:v>16.562470000000001</c:v>
                </c:pt>
                <c:pt idx="103379">
                  <c:v>16.558223000000002</c:v>
                </c:pt>
                <c:pt idx="103380">
                  <c:v>16.566247000000001</c:v>
                </c:pt>
                <c:pt idx="103381">
                  <c:v>16.562314000000001</c:v>
                </c:pt>
                <c:pt idx="103382">
                  <c:v>16.557478</c:v>
                </c:pt>
                <c:pt idx="103383">
                  <c:v>16.560614000000001</c:v>
                </c:pt>
                <c:pt idx="103384">
                  <c:v>16.559470000000001</c:v>
                </c:pt>
                <c:pt idx="103385">
                  <c:v>16.557410999999998</c:v>
                </c:pt>
                <c:pt idx="103386">
                  <c:v>16.557016000000001</c:v>
                </c:pt>
                <c:pt idx="103387">
                  <c:v>16.560786</c:v>
                </c:pt>
                <c:pt idx="103388">
                  <c:v>16.560655000000001</c:v>
                </c:pt>
                <c:pt idx="103389">
                  <c:v>16.558999</c:v>
                </c:pt>
                <c:pt idx="103390">
                  <c:v>16.563970000000001</c:v>
                </c:pt>
                <c:pt idx="103391">
                  <c:v>16.566721999999999</c:v>
                </c:pt>
                <c:pt idx="103392">
                  <c:v>16.564409999999999</c:v>
                </c:pt>
                <c:pt idx="103393">
                  <c:v>16.562114999999999</c:v>
                </c:pt>
                <c:pt idx="103394">
                  <c:v>16.564482000000002</c:v>
                </c:pt>
                <c:pt idx="103395">
                  <c:v>16.56756</c:v>
                </c:pt>
                <c:pt idx="103396">
                  <c:v>16.568242000000001</c:v>
                </c:pt>
                <c:pt idx="103397">
                  <c:v>16.565966</c:v>
                </c:pt>
                <c:pt idx="103398">
                  <c:v>16.560234999999999</c:v>
                </c:pt>
                <c:pt idx="103399">
                  <c:v>16.563010999999999</c:v>
                </c:pt>
                <c:pt idx="103400">
                  <c:v>16.570677</c:v>
                </c:pt>
                <c:pt idx="103401">
                  <c:v>16.567729</c:v>
                </c:pt>
                <c:pt idx="103402">
                  <c:v>16.562974000000001</c:v>
                </c:pt>
                <c:pt idx="103403">
                  <c:v>16.562013</c:v>
                </c:pt>
                <c:pt idx="103404">
                  <c:v>16.560489</c:v>
                </c:pt>
                <c:pt idx="103405">
                  <c:v>16.557980000000001</c:v>
                </c:pt>
                <c:pt idx="103406">
                  <c:v>16.55951</c:v>
                </c:pt>
                <c:pt idx="103407">
                  <c:v>16.56579</c:v>
                </c:pt>
                <c:pt idx="103408">
                  <c:v>16.568476</c:v>
                </c:pt>
                <c:pt idx="103409">
                  <c:v>16.568137</c:v>
                </c:pt>
                <c:pt idx="103410">
                  <c:v>16.563186999999999</c:v>
                </c:pt>
                <c:pt idx="103411">
                  <c:v>16.560756000000001</c:v>
                </c:pt>
                <c:pt idx="103412">
                  <c:v>16.569213999999999</c:v>
                </c:pt>
                <c:pt idx="103413">
                  <c:v>16.572769000000001</c:v>
                </c:pt>
                <c:pt idx="103414">
                  <c:v>16.568408000000002</c:v>
                </c:pt>
                <c:pt idx="103415">
                  <c:v>16.57245</c:v>
                </c:pt>
                <c:pt idx="103416">
                  <c:v>16.578809</c:v>
                </c:pt>
                <c:pt idx="103417">
                  <c:v>16.572165999999999</c:v>
                </c:pt>
                <c:pt idx="103418">
                  <c:v>16.569137999999999</c:v>
                </c:pt>
                <c:pt idx="103419">
                  <c:v>16.574476000000001</c:v>
                </c:pt>
                <c:pt idx="103420">
                  <c:v>16.569586000000001</c:v>
                </c:pt>
                <c:pt idx="103421">
                  <c:v>16.566557</c:v>
                </c:pt>
                <c:pt idx="103422">
                  <c:v>16.572185000000001</c:v>
                </c:pt>
                <c:pt idx="103423">
                  <c:v>16.569825999999999</c:v>
                </c:pt>
                <c:pt idx="103424">
                  <c:v>16.565718</c:v>
                </c:pt>
                <c:pt idx="103425">
                  <c:v>16.570784</c:v>
                </c:pt>
                <c:pt idx="103426">
                  <c:v>16.573101000000001</c:v>
                </c:pt>
                <c:pt idx="103427">
                  <c:v>16.567450999999998</c:v>
                </c:pt>
                <c:pt idx="103428">
                  <c:v>16.570882000000001</c:v>
                </c:pt>
                <c:pt idx="103429">
                  <c:v>16.576816000000001</c:v>
                </c:pt>
                <c:pt idx="103430">
                  <c:v>16.571238000000001</c:v>
                </c:pt>
                <c:pt idx="103431">
                  <c:v>16.571487000000001</c:v>
                </c:pt>
                <c:pt idx="103432">
                  <c:v>16.570354999999999</c:v>
                </c:pt>
                <c:pt idx="103433">
                  <c:v>16.561838000000002</c:v>
                </c:pt>
                <c:pt idx="103434">
                  <c:v>16.565584999999999</c:v>
                </c:pt>
                <c:pt idx="103435">
                  <c:v>16.570672999999999</c:v>
                </c:pt>
                <c:pt idx="103436">
                  <c:v>16.565774999999999</c:v>
                </c:pt>
                <c:pt idx="103437">
                  <c:v>16.567578000000001</c:v>
                </c:pt>
                <c:pt idx="103438">
                  <c:v>16.578530000000001</c:v>
                </c:pt>
                <c:pt idx="103439">
                  <c:v>16.574483000000001</c:v>
                </c:pt>
                <c:pt idx="103440">
                  <c:v>16.566969</c:v>
                </c:pt>
                <c:pt idx="103441">
                  <c:v>16.573049999999999</c:v>
                </c:pt>
                <c:pt idx="103442">
                  <c:v>16.574351</c:v>
                </c:pt>
                <c:pt idx="103443">
                  <c:v>16.56662</c:v>
                </c:pt>
                <c:pt idx="103444">
                  <c:v>16.56484</c:v>
                </c:pt>
                <c:pt idx="103445">
                  <c:v>16.570035000000001</c:v>
                </c:pt>
                <c:pt idx="103446">
                  <c:v>16.571496</c:v>
                </c:pt>
                <c:pt idx="103447">
                  <c:v>16.569475000000001</c:v>
                </c:pt>
                <c:pt idx="103448">
                  <c:v>16.575806</c:v>
                </c:pt>
                <c:pt idx="103449">
                  <c:v>16.580942</c:v>
                </c:pt>
                <c:pt idx="103450">
                  <c:v>16.579636000000001</c:v>
                </c:pt>
                <c:pt idx="103451">
                  <c:v>16.578166</c:v>
                </c:pt>
                <c:pt idx="103452">
                  <c:v>16.573589999999999</c:v>
                </c:pt>
                <c:pt idx="103453">
                  <c:v>16.575119000000001</c:v>
                </c:pt>
                <c:pt idx="103454">
                  <c:v>16.578562000000002</c:v>
                </c:pt>
                <c:pt idx="103455">
                  <c:v>16.574814</c:v>
                </c:pt>
                <c:pt idx="103456">
                  <c:v>16.568114000000001</c:v>
                </c:pt>
                <c:pt idx="103457">
                  <c:v>16.572347000000001</c:v>
                </c:pt>
                <c:pt idx="103458">
                  <c:v>16.581558999999999</c:v>
                </c:pt>
                <c:pt idx="103459">
                  <c:v>16.577337</c:v>
                </c:pt>
                <c:pt idx="103460">
                  <c:v>16.575251999999999</c:v>
                </c:pt>
                <c:pt idx="103461">
                  <c:v>16.580711000000001</c:v>
                </c:pt>
                <c:pt idx="103462">
                  <c:v>16.580742999999998</c:v>
                </c:pt>
                <c:pt idx="103463">
                  <c:v>16.579180999999998</c:v>
                </c:pt>
                <c:pt idx="103464">
                  <c:v>16.577532000000001</c:v>
                </c:pt>
                <c:pt idx="103465">
                  <c:v>16.57647</c:v>
                </c:pt>
                <c:pt idx="103466">
                  <c:v>16.577473000000001</c:v>
                </c:pt>
                <c:pt idx="103467">
                  <c:v>16.57957</c:v>
                </c:pt>
                <c:pt idx="103468">
                  <c:v>16.575996</c:v>
                </c:pt>
                <c:pt idx="103469">
                  <c:v>16.565932</c:v>
                </c:pt>
                <c:pt idx="103470">
                  <c:v>16.571225999999999</c:v>
                </c:pt>
                <c:pt idx="103471">
                  <c:v>16.582198000000002</c:v>
                </c:pt>
                <c:pt idx="103472">
                  <c:v>16.575455000000002</c:v>
                </c:pt>
                <c:pt idx="103473">
                  <c:v>16.570803999999999</c:v>
                </c:pt>
                <c:pt idx="103474">
                  <c:v>16.577604999999998</c:v>
                </c:pt>
                <c:pt idx="103475">
                  <c:v>16.576191999999999</c:v>
                </c:pt>
                <c:pt idx="103476">
                  <c:v>16.574031000000002</c:v>
                </c:pt>
                <c:pt idx="103477">
                  <c:v>16.583838</c:v>
                </c:pt>
                <c:pt idx="103478">
                  <c:v>16.582546000000001</c:v>
                </c:pt>
                <c:pt idx="103479">
                  <c:v>16.574400000000001</c:v>
                </c:pt>
                <c:pt idx="103480">
                  <c:v>16.579792000000001</c:v>
                </c:pt>
                <c:pt idx="103481">
                  <c:v>16.579992000000001</c:v>
                </c:pt>
                <c:pt idx="103482">
                  <c:v>16.572811000000002</c:v>
                </c:pt>
                <c:pt idx="103483">
                  <c:v>16.575011</c:v>
                </c:pt>
                <c:pt idx="103484">
                  <c:v>16.580145000000002</c:v>
                </c:pt>
                <c:pt idx="103485">
                  <c:v>16.577207999999999</c:v>
                </c:pt>
                <c:pt idx="103486">
                  <c:v>16.574960000000001</c:v>
                </c:pt>
                <c:pt idx="103487">
                  <c:v>16.582148</c:v>
                </c:pt>
                <c:pt idx="103488">
                  <c:v>16.582975000000001</c:v>
                </c:pt>
                <c:pt idx="103489">
                  <c:v>16.582151</c:v>
                </c:pt>
                <c:pt idx="103490">
                  <c:v>16.586199000000001</c:v>
                </c:pt>
                <c:pt idx="103491">
                  <c:v>16.580196000000001</c:v>
                </c:pt>
                <c:pt idx="103492">
                  <c:v>16.574784999999999</c:v>
                </c:pt>
                <c:pt idx="103493">
                  <c:v>16.577634</c:v>
                </c:pt>
                <c:pt idx="103494">
                  <c:v>16.581288000000001</c:v>
                </c:pt>
                <c:pt idx="103495">
                  <c:v>16.581157999999999</c:v>
                </c:pt>
                <c:pt idx="103496">
                  <c:v>16.582031000000001</c:v>
                </c:pt>
                <c:pt idx="103497">
                  <c:v>16.590910000000001</c:v>
                </c:pt>
                <c:pt idx="103498">
                  <c:v>16.588450999999999</c:v>
                </c:pt>
                <c:pt idx="103499">
                  <c:v>16.583024000000002</c:v>
                </c:pt>
                <c:pt idx="103500">
                  <c:v>16.588045000000001</c:v>
                </c:pt>
                <c:pt idx="103501">
                  <c:v>16.585094000000002</c:v>
                </c:pt>
                <c:pt idx="103502">
                  <c:v>16.581602</c:v>
                </c:pt>
                <c:pt idx="103503">
                  <c:v>16.587385999999999</c:v>
                </c:pt>
                <c:pt idx="103504">
                  <c:v>16.585201999999999</c:v>
                </c:pt>
                <c:pt idx="103505">
                  <c:v>16.576777</c:v>
                </c:pt>
                <c:pt idx="103506">
                  <c:v>16.581236000000001</c:v>
                </c:pt>
                <c:pt idx="103507">
                  <c:v>16.585287000000001</c:v>
                </c:pt>
                <c:pt idx="103508">
                  <c:v>16.579108000000002</c:v>
                </c:pt>
                <c:pt idx="103509">
                  <c:v>16.581309000000001</c:v>
                </c:pt>
                <c:pt idx="103510">
                  <c:v>16.585839</c:v>
                </c:pt>
                <c:pt idx="103511">
                  <c:v>16.581959999999999</c:v>
                </c:pt>
                <c:pt idx="103512">
                  <c:v>16.580272999999998</c:v>
                </c:pt>
                <c:pt idx="103513">
                  <c:v>16.582318000000001</c:v>
                </c:pt>
                <c:pt idx="103514">
                  <c:v>16.581996</c:v>
                </c:pt>
                <c:pt idx="103515">
                  <c:v>16.579364999999999</c:v>
                </c:pt>
                <c:pt idx="103516">
                  <c:v>16.584204</c:v>
                </c:pt>
                <c:pt idx="103517">
                  <c:v>16.586983</c:v>
                </c:pt>
                <c:pt idx="103518">
                  <c:v>16.580138000000002</c:v>
                </c:pt>
                <c:pt idx="103519">
                  <c:v>16.584938000000001</c:v>
                </c:pt>
                <c:pt idx="103520">
                  <c:v>16.589787000000001</c:v>
                </c:pt>
                <c:pt idx="103521">
                  <c:v>16.583043</c:v>
                </c:pt>
                <c:pt idx="103522">
                  <c:v>16.582767</c:v>
                </c:pt>
                <c:pt idx="103523">
                  <c:v>16.590346</c:v>
                </c:pt>
                <c:pt idx="103524">
                  <c:v>16.589005</c:v>
                </c:pt>
                <c:pt idx="103525">
                  <c:v>16.582854999999999</c:v>
                </c:pt>
                <c:pt idx="103526">
                  <c:v>16.588626000000001</c:v>
                </c:pt>
                <c:pt idx="103527">
                  <c:v>16.592559999999999</c:v>
                </c:pt>
                <c:pt idx="103528">
                  <c:v>16.588747999999999</c:v>
                </c:pt>
                <c:pt idx="103529">
                  <c:v>16.589269999999999</c:v>
                </c:pt>
                <c:pt idx="103530">
                  <c:v>16.585241</c:v>
                </c:pt>
                <c:pt idx="103531">
                  <c:v>16.580606</c:v>
                </c:pt>
                <c:pt idx="103532">
                  <c:v>16.586002000000001</c:v>
                </c:pt>
                <c:pt idx="103533">
                  <c:v>16.588885999999999</c:v>
                </c:pt>
                <c:pt idx="103534">
                  <c:v>16.585909000000001</c:v>
                </c:pt>
                <c:pt idx="103535">
                  <c:v>16.588058</c:v>
                </c:pt>
                <c:pt idx="103536">
                  <c:v>16.594280999999999</c:v>
                </c:pt>
                <c:pt idx="103537">
                  <c:v>16.591443999999999</c:v>
                </c:pt>
                <c:pt idx="103538">
                  <c:v>16.588464999999999</c:v>
                </c:pt>
                <c:pt idx="103539">
                  <c:v>16.592791999999999</c:v>
                </c:pt>
                <c:pt idx="103540">
                  <c:v>16.594742</c:v>
                </c:pt>
                <c:pt idx="103541">
                  <c:v>16.592251000000001</c:v>
                </c:pt>
                <c:pt idx="103542">
                  <c:v>16.591159000000001</c:v>
                </c:pt>
                <c:pt idx="103543">
                  <c:v>16.592614999999999</c:v>
                </c:pt>
                <c:pt idx="103544">
                  <c:v>16.587617999999999</c:v>
                </c:pt>
                <c:pt idx="103545">
                  <c:v>16.584610000000001</c:v>
                </c:pt>
                <c:pt idx="103546">
                  <c:v>16.592549000000002</c:v>
                </c:pt>
                <c:pt idx="103547">
                  <c:v>16.589836999999999</c:v>
                </c:pt>
                <c:pt idx="103548">
                  <c:v>16.586804000000001</c:v>
                </c:pt>
                <c:pt idx="103549">
                  <c:v>16.59169</c:v>
                </c:pt>
                <c:pt idx="103550">
                  <c:v>16.585471999999999</c:v>
                </c:pt>
                <c:pt idx="103551">
                  <c:v>16.582266000000001</c:v>
                </c:pt>
                <c:pt idx="103552">
                  <c:v>16.590755000000001</c:v>
                </c:pt>
                <c:pt idx="103553">
                  <c:v>16.59205</c:v>
                </c:pt>
                <c:pt idx="103554">
                  <c:v>16.585339000000001</c:v>
                </c:pt>
                <c:pt idx="103555">
                  <c:v>16.586939000000001</c:v>
                </c:pt>
                <c:pt idx="103556">
                  <c:v>16.588930000000001</c:v>
                </c:pt>
                <c:pt idx="103557">
                  <c:v>16.586154000000001</c:v>
                </c:pt>
                <c:pt idx="103558">
                  <c:v>16.587278999999999</c:v>
                </c:pt>
                <c:pt idx="103559">
                  <c:v>16.586441000000001</c:v>
                </c:pt>
                <c:pt idx="103560">
                  <c:v>16.587481</c:v>
                </c:pt>
                <c:pt idx="103561">
                  <c:v>16.597235000000001</c:v>
                </c:pt>
                <c:pt idx="103562">
                  <c:v>16.603493</c:v>
                </c:pt>
                <c:pt idx="103563">
                  <c:v>16.601189000000002</c:v>
                </c:pt>
                <c:pt idx="103564">
                  <c:v>16.600000000000001</c:v>
                </c:pt>
                <c:pt idx="103565">
                  <c:v>16.602450000000001</c:v>
                </c:pt>
                <c:pt idx="103566">
                  <c:v>16.599936</c:v>
                </c:pt>
                <c:pt idx="103567">
                  <c:v>16.594065000000001</c:v>
                </c:pt>
                <c:pt idx="103568">
                  <c:v>16.595462000000001</c:v>
                </c:pt>
                <c:pt idx="103569">
                  <c:v>16.595793</c:v>
                </c:pt>
                <c:pt idx="103570">
                  <c:v>16.591369</c:v>
                </c:pt>
                <c:pt idx="103571">
                  <c:v>16.592030000000001</c:v>
                </c:pt>
                <c:pt idx="103572">
                  <c:v>16.596723000000001</c:v>
                </c:pt>
                <c:pt idx="103573">
                  <c:v>16.596627000000002</c:v>
                </c:pt>
                <c:pt idx="103574">
                  <c:v>16.593644999999999</c:v>
                </c:pt>
                <c:pt idx="103575">
                  <c:v>16.599485000000001</c:v>
                </c:pt>
                <c:pt idx="103576">
                  <c:v>16.601310000000002</c:v>
                </c:pt>
                <c:pt idx="103577">
                  <c:v>16.593527000000002</c:v>
                </c:pt>
                <c:pt idx="103578">
                  <c:v>16.594179</c:v>
                </c:pt>
                <c:pt idx="103579">
                  <c:v>16.597998</c:v>
                </c:pt>
                <c:pt idx="103580">
                  <c:v>16.592492</c:v>
                </c:pt>
                <c:pt idx="103581">
                  <c:v>16.591208999999999</c:v>
                </c:pt>
                <c:pt idx="103582">
                  <c:v>16.601583999999999</c:v>
                </c:pt>
                <c:pt idx="103583">
                  <c:v>16.598990000000001</c:v>
                </c:pt>
                <c:pt idx="103584">
                  <c:v>16.588826999999998</c:v>
                </c:pt>
                <c:pt idx="103585">
                  <c:v>16.596878</c:v>
                </c:pt>
                <c:pt idx="103586">
                  <c:v>16.600943000000001</c:v>
                </c:pt>
                <c:pt idx="103587">
                  <c:v>16.593710999999999</c:v>
                </c:pt>
                <c:pt idx="103588">
                  <c:v>16.597911</c:v>
                </c:pt>
                <c:pt idx="103589">
                  <c:v>16.600442000000001</c:v>
                </c:pt>
                <c:pt idx="103590">
                  <c:v>16.594961999999999</c:v>
                </c:pt>
                <c:pt idx="103591">
                  <c:v>16.595323</c:v>
                </c:pt>
                <c:pt idx="103592">
                  <c:v>16.597049999999999</c:v>
                </c:pt>
                <c:pt idx="103593">
                  <c:v>16.590593999999999</c:v>
                </c:pt>
                <c:pt idx="103594">
                  <c:v>16.588374000000002</c:v>
                </c:pt>
                <c:pt idx="103595">
                  <c:v>16.5947</c:v>
                </c:pt>
                <c:pt idx="103596">
                  <c:v>16.594507</c:v>
                </c:pt>
                <c:pt idx="103597">
                  <c:v>16.594802000000001</c:v>
                </c:pt>
                <c:pt idx="103598">
                  <c:v>16.600439000000001</c:v>
                </c:pt>
                <c:pt idx="103599">
                  <c:v>16.600418000000001</c:v>
                </c:pt>
                <c:pt idx="103600">
                  <c:v>16.594936000000001</c:v>
                </c:pt>
                <c:pt idx="103601">
                  <c:v>16.597194999999999</c:v>
                </c:pt>
                <c:pt idx="103602">
                  <c:v>16.600459000000001</c:v>
                </c:pt>
                <c:pt idx="103603">
                  <c:v>16.595952</c:v>
                </c:pt>
                <c:pt idx="103604">
                  <c:v>16.601322</c:v>
                </c:pt>
                <c:pt idx="103605">
                  <c:v>16.603180999999999</c:v>
                </c:pt>
                <c:pt idx="103606">
                  <c:v>16.591947999999999</c:v>
                </c:pt>
                <c:pt idx="103607">
                  <c:v>16.594356000000001</c:v>
                </c:pt>
                <c:pt idx="103608">
                  <c:v>16.602696999999999</c:v>
                </c:pt>
                <c:pt idx="103609">
                  <c:v>16.602442</c:v>
                </c:pt>
                <c:pt idx="103610">
                  <c:v>16.598549999999999</c:v>
                </c:pt>
                <c:pt idx="103611">
                  <c:v>16.597739000000001</c:v>
                </c:pt>
                <c:pt idx="103612">
                  <c:v>16.599540000000001</c:v>
                </c:pt>
                <c:pt idx="103613">
                  <c:v>16.599467000000001</c:v>
                </c:pt>
                <c:pt idx="103614">
                  <c:v>16.603911</c:v>
                </c:pt>
                <c:pt idx="103615">
                  <c:v>16.601583999999999</c:v>
                </c:pt>
                <c:pt idx="103616">
                  <c:v>16.596602000000001</c:v>
                </c:pt>
                <c:pt idx="103617">
                  <c:v>16.59939</c:v>
                </c:pt>
                <c:pt idx="103618">
                  <c:v>16.596993999999999</c:v>
                </c:pt>
                <c:pt idx="103619">
                  <c:v>16.594348</c:v>
                </c:pt>
                <c:pt idx="103620">
                  <c:v>16.602080999999998</c:v>
                </c:pt>
                <c:pt idx="103621">
                  <c:v>16.611236000000002</c:v>
                </c:pt>
                <c:pt idx="103622">
                  <c:v>16.606707</c:v>
                </c:pt>
                <c:pt idx="103623">
                  <c:v>16.603017000000001</c:v>
                </c:pt>
                <c:pt idx="103624">
                  <c:v>16.609667999999999</c:v>
                </c:pt>
                <c:pt idx="103625">
                  <c:v>16.606887</c:v>
                </c:pt>
                <c:pt idx="103626">
                  <c:v>16.606317000000001</c:v>
                </c:pt>
                <c:pt idx="103627">
                  <c:v>16.613379999999999</c:v>
                </c:pt>
                <c:pt idx="103628">
                  <c:v>16.608623999999999</c:v>
                </c:pt>
                <c:pt idx="103629">
                  <c:v>16.599145</c:v>
                </c:pt>
                <c:pt idx="103630">
                  <c:v>16.599411</c:v>
                </c:pt>
                <c:pt idx="103631">
                  <c:v>16.606041000000001</c:v>
                </c:pt>
                <c:pt idx="103632">
                  <c:v>16.607094</c:v>
                </c:pt>
                <c:pt idx="103633">
                  <c:v>16.606321999999999</c:v>
                </c:pt>
                <c:pt idx="103634">
                  <c:v>16.608086</c:v>
                </c:pt>
                <c:pt idx="103635">
                  <c:v>16.603929999999998</c:v>
                </c:pt>
                <c:pt idx="103636">
                  <c:v>16.602059000000001</c:v>
                </c:pt>
                <c:pt idx="103637">
                  <c:v>16.605084000000002</c:v>
                </c:pt>
                <c:pt idx="103638">
                  <c:v>16.604649999999999</c:v>
                </c:pt>
                <c:pt idx="103639">
                  <c:v>16.604299000000001</c:v>
                </c:pt>
                <c:pt idx="103640">
                  <c:v>16.608357999999999</c:v>
                </c:pt>
                <c:pt idx="103641">
                  <c:v>16.606739000000001</c:v>
                </c:pt>
                <c:pt idx="103642">
                  <c:v>16.596895</c:v>
                </c:pt>
                <c:pt idx="103643">
                  <c:v>16.597905000000001</c:v>
                </c:pt>
                <c:pt idx="103644">
                  <c:v>16.606984000000001</c:v>
                </c:pt>
                <c:pt idx="103645">
                  <c:v>16.605225000000001</c:v>
                </c:pt>
                <c:pt idx="103646">
                  <c:v>16.604664</c:v>
                </c:pt>
                <c:pt idx="103647">
                  <c:v>16.607856999999999</c:v>
                </c:pt>
                <c:pt idx="103648">
                  <c:v>16.604533</c:v>
                </c:pt>
                <c:pt idx="103649">
                  <c:v>16.606079999999999</c:v>
                </c:pt>
                <c:pt idx="103650">
                  <c:v>16.613088000000001</c:v>
                </c:pt>
                <c:pt idx="103651">
                  <c:v>16.608619000000001</c:v>
                </c:pt>
                <c:pt idx="103652">
                  <c:v>16.601348999999999</c:v>
                </c:pt>
                <c:pt idx="103653">
                  <c:v>16.607140000000001</c:v>
                </c:pt>
                <c:pt idx="103654">
                  <c:v>16.608429999999998</c:v>
                </c:pt>
                <c:pt idx="103655">
                  <c:v>16.601036000000001</c:v>
                </c:pt>
                <c:pt idx="103656">
                  <c:v>16.599222999999999</c:v>
                </c:pt>
                <c:pt idx="103657">
                  <c:v>16.600830999999999</c:v>
                </c:pt>
                <c:pt idx="103658">
                  <c:v>16.602737000000001</c:v>
                </c:pt>
                <c:pt idx="103659">
                  <c:v>16.606821</c:v>
                </c:pt>
                <c:pt idx="103660">
                  <c:v>16.616095999999999</c:v>
                </c:pt>
                <c:pt idx="103661">
                  <c:v>16.616731000000001</c:v>
                </c:pt>
                <c:pt idx="103662">
                  <c:v>16.607927</c:v>
                </c:pt>
                <c:pt idx="103663">
                  <c:v>16.60848</c:v>
                </c:pt>
                <c:pt idx="103664">
                  <c:v>16.609622000000002</c:v>
                </c:pt>
                <c:pt idx="103665">
                  <c:v>16.608958999999999</c:v>
                </c:pt>
                <c:pt idx="103666">
                  <c:v>16.611846</c:v>
                </c:pt>
                <c:pt idx="103667">
                  <c:v>16.610904999999999</c:v>
                </c:pt>
                <c:pt idx="103668">
                  <c:v>16.608729</c:v>
                </c:pt>
                <c:pt idx="103669">
                  <c:v>16.609725999999998</c:v>
                </c:pt>
                <c:pt idx="103670">
                  <c:v>16.614218999999999</c:v>
                </c:pt>
                <c:pt idx="103671">
                  <c:v>16.615629999999999</c:v>
                </c:pt>
                <c:pt idx="103672">
                  <c:v>16.613115000000001</c:v>
                </c:pt>
                <c:pt idx="103673">
                  <c:v>16.617601000000001</c:v>
                </c:pt>
                <c:pt idx="103674">
                  <c:v>16.619420000000002</c:v>
                </c:pt>
                <c:pt idx="103675">
                  <c:v>16.614588999999999</c:v>
                </c:pt>
                <c:pt idx="103676">
                  <c:v>16.614581000000001</c:v>
                </c:pt>
                <c:pt idx="103677">
                  <c:v>16.614899000000001</c:v>
                </c:pt>
                <c:pt idx="103678">
                  <c:v>16.611567999999998</c:v>
                </c:pt>
                <c:pt idx="103679">
                  <c:v>16.612704000000001</c:v>
                </c:pt>
                <c:pt idx="103680">
                  <c:v>16.612337</c:v>
                </c:pt>
                <c:pt idx="103681">
                  <c:v>16.605684</c:v>
                </c:pt>
                <c:pt idx="103682">
                  <c:v>16.611598000000001</c:v>
                </c:pt>
                <c:pt idx="103683">
                  <c:v>16.619150999999999</c:v>
                </c:pt>
                <c:pt idx="103684">
                  <c:v>16.607961</c:v>
                </c:pt>
                <c:pt idx="103685">
                  <c:v>16.606197999999999</c:v>
                </c:pt>
                <c:pt idx="103686">
                  <c:v>16.613029999999998</c:v>
                </c:pt>
                <c:pt idx="103687">
                  <c:v>16.608563</c:v>
                </c:pt>
                <c:pt idx="103688">
                  <c:v>16.606950999999999</c:v>
                </c:pt>
                <c:pt idx="103689">
                  <c:v>16.614948999999999</c:v>
                </c:pt>
                <c:pt idx="103690">
                  <c:v>16.615396</c:v>
                </c:pt>
                <c:pt idx="103691">
                  <c:v>16.608105999999999</c:v>
                </c:pt>
                <c:pt idx="103692">
                  <c:v>16.614086</c:v>
                </c:pt>
                <c:pt idx="103693">
                  <c:v>16.618051000000001</c:v>
                </c:pt>
                <c:pt idx="103694">
                  <c:v>16.608269</c:v>
                </c:pt>
                <c:pt idx="103695">
                  <c:v>16.609012</c:v>
                </c:pt>
                <c:pt idx="103696">
                  <c:v>16.615269999999999</c:v>
                </c:pt>
                <c:pt idx="103697">
                  <c:v>16.612431999999998</c:v>
                </c:pt>
                <c:pt idx="103698">
                  <c:v>16.611660000000001</c:v>
                </c:pt>
                <c:pt idx="103699">
                  <c:v>16.617588999999999</c:v>
                </c:pt>
                <c:pt idx="103700">
                  <c:v>16.615048999999999</c:v>
                </c:pt>
                <c:pt idx="103701">
                  <c:v>16.610050000000001</c:v>
                </c:pt>
                <c:pt idx="103702">
                  <c:v>16.618039</c:v>
                </c:pt>
                <c:pt idx="103703">
                  <c:v>16.619230999999999</c:v>
                </c:pt>
                <c:pt idx="103704">
                  <c:v>16.611467000000001</c:v>
                </c:pt>
                <c:pt idx="103705">
                  <c:v>16.614526999999999</c:v>
                </c:pt>
                <c:pt idx="103706">
                  <c:v>16.617557000000001</c:v>
                </c:pt>
                <c:pt idx="103707">
                  <c:v>16.613769000000001</c:v>
                </c:pt>
                <c:pt idx="103708">
                  <c:v>16.618300999999999</c:v>
                </c:pt>
                <c:pt idx="103709">
                  <c:v>16.628851000000001</c:v>
                </c:pt>
                <c:pt idx="103710">
                  <c:v>16.624029</c:v>
                </c:pt>
                <c:pt idx="103711">
                  <c:v>16.617307</c:v>
                </c:pt>
                <c:pt idx="103712">
                  <c:v>16.624200999999999</c:v>
                </c:pt>
                <c:pt idx="103713">
                  <c:v>16.621341999999999</c:v>
                </c:pt>
                <c:pt idx="103714">
                  <c:v>16.613330999999999</c:v>
                </c:pt>
                <c:pt idx="103715">
                  <c:v>16.616935999999999</c:v>
                </c:pt>
                <c:pt idx="103716">
                  <c:v>16.618476000000001</c:v>
                </c:pt>
                <c:pt idx="103717">
                  <c:v>16.615417999999998</c:v>
                </c:pt>
                <c:pt idx="103718">
                  <c:v>16.616595</c:v>
                </c:pt>
                <c:pt idx="103719">
                  <c:v>16.620718</c:v>
                </c:pt>
                <c:pt idx="103720">
                  <c:v>16.617806000000002</c:v>
                </c:pt>
                <c:pt idx="103721">
                  <c:v>16.617667000000001</c:v>
                </c:pt>
                <c:pt idx="103722">
                  <c:v>16.622257000000001</c:v>
                </c:pt>
                <c:pt idx="103723">
                  <c:v>16.615534</c:v>
                </c:pt>
                <c:pt idx="103724">
                  <c:v>16.614699000000002</c:v>
                </c:pt>
                <c:pt idx="103725">
                  <c:v>16.620621</c:v>
                </c:pt>
                <c:pt idx="103726">
                  <c:v>16.617708</c:v>
                </c:pt>
                <c:pt idx="103727">
                  <c:v>16.613232</c:v>
                </c:pt>
                <c:pt idx="103728">
                  <c:v>16.616584</c:v>
                </c:pt>
                <c:pt idx="103729">
                  <c:v>16.621196000000001</c:v>
                </c:pt>
                <c:pt idx="103730">
                  <c:v>16.620757999999999</c:v>
                </c:pt>
                <c:pt idx="103731">
                  <c:v>16.624915999999999</c:v>
                </c:pt>
                <c:pt idx="103732">
                  <c:v>16.623650999999999</c:v>
                </c:pt>
                <c:pt idx="103733">
                  <c:v>16.621718000000001</c:v>
                </c:pt>
                <c:pt idx="103734">
                  <c:v>16.629826000000001</c:v>
                </c:pt>
                <c:pt idx="103735">
                  <c:v>16.628288000000001</c:v>
                </c:pt>
                <c:pt idx="103736">
                  <c:v>16.621497999999999</c:v>
                </c:pt>
                <c:pt idx="103737">
                  <c:v>16.619997000000001</c:v>
                </c:pt>
                <c:pt idx="103738">
                  <c:v>16.617913999999999</c:v>
                </c:pt>
                <c:pt idx="103739">
                  <c:v>16.613385999999998</c:v>
                </c:pt>
                <c:pt idx="103740">
                  <c:v>16.614236999999999</c:v>
                </c:pt>
                <c:pt idx="103741">
                  <c:v>16.622116999999999</c:v>
                </c:pt>
                <c:pt idx="103742">
                  <c:v>16.619897999999999</c:v>
                </c:pt>
                <c:pt idx="103743">
                  <c:v>16.616152</c:v>
                </c:pt>
                <c:pt idx="103744">
                  <c:v>16.623146999999999</c:v>
                </c:pt>
                <c:pt idx="103745">
                  <c:v>16.625392999999999</c:v>
                </c:pt>
                <c:pt idx="103746">
                  <c:v>16.622147999999999</c:v>
                </c:pt>
                <c:pt idx="103747">
                  <c:v>16.622997000000002</c:v>
                </c:pt>
                <c:pt idx="103748">
                  <c:v>16.630163</c:v>
                </c:pt>
                <c:pt idx="103749">
                  <c:v>16.633289000000001</c:v>
                </c:pt>
                <c:pt idx="103750">
                  <c:v>16.628723000000001</c:v>
                </c:pt>
                <c:pt idx="103751">
                  <c:v>16.628409999999999</c:v>
                </c:pt>
                <c:pt idx="103752">
                  <c:v>16.627828000000001</c:v>
                </c:pt>
                <c:pt idx="103753">
                  <c:v>16.624227000000001</c:v>
                </c:pt>
                <c:pt idx="103754">
                  <c:v>16.623429999999999</c:v>
                </c:pt>
                <c:pt idx="103755">
                  <c:v>16.624054999999998</c:v>
                </c:pt>
                <c:pt idx="103756">
                  <c:v>16.625133999999999</c:v>
                </c:pt>
                <c:pt idx="103757">
                  <c:v>16.628747000000001</c:v>
                </c:pt>
                <c:pt idx="103758">
                  <c:v>16.632324000000001</c:v>
                </c:pt>
                <c:pt idx="103759">
                  <c:v>16.626729999999998</c:v>
                </c:pt>
                <c:pt idx="103760">
                  <c:v>16.622325</c:v>
                </c:pt>
                <c:pt idx="103761">
                  <c:v>16.623974</c:v>
                </c:pt>
                <c:pt idx="103762">
                  <c:v>16.619812</c:v>
                </c:pt>
                <c:pt idx="103763">
                  <c:v>16.621176999999999</c:v>
                </c:pt>
                <c:pt idx="103764">
                  <c:v>16.625381000000001</c:v>
                </c:pt>
                <c:pt idx="103765">
                  <c:v>16.621531999999998</c:v>
                </c:pt>
                <c:pt idx="103766">
                  <c:v>16.621184</c:v>
                </c:pt>
                <c:pt idx="103767">
                  <c:v>16.625275999999999</c:v>
                </c:pt>
                <c:pt idx="103768">
                  <c:v>16.623277999999999</c:v>
                </c:pt>
                <c:pt idx="103769">
                  <c:v>16.622654000000001</c:v>
                </c:pt>
                <c:pt idx="103770">
                  <c:v>16.632314999999998</c:v>
                </c:pt>
                <c:pt idx="103771">
                  <c:v>16.632739999999998</c:v>
                </c:pt>
                <c:pt idx="103772">
                  <c:v>16.625997999999999</c:v>
                </c:pt>
                <c:pt idx="103773">
                  <c:v>16.633656999999999</c:v>
                </c:pt>
                <c:pt idx="103774">
                  <c:v>16.636966000000001</c:v>
                </c:pt>
                <c:pt idx="103775">
                  <c:v>16.625399000000002</c:v>
                </c:pt>
                <c:pt idx="103776">
                  <c:v>16.622713000000001</c:v>
                </c:pt>
                <c:pt idx="103777">
                  <c:v>16.631411</c:v>
                </c:pt>
                <c:pt idx="103778">
                  <c:v>16.629397999999998</c:v>
                </c:pt>
                <c:pt idx="103779">
                  <c:v>16.622914000000002</c:v>
                </c:pt>
                <c:pt idx="103780">
                  <c:v>16.634774</c:v>
                </c:pt>
                <c:pt idx="103781">
                  <c:v>16.636948</c:v>
                </c:pt>
                <c:pt idx="103782">
                  <c:v>16.622906</c:v>
                </c:pt>
                <c:pt idx="103783">
                  <c:v>16.624777000000002</c:v>
                </c:pt>
                <c:pt idx="103784">
                  <c:v>16.630517000000001</c:v>
                </c:pt>
                <c:pt idx="103785">
                  <c:v>16.627725000000002</c:v>
                </c:pt>
                <c:pt idx="103786">
                  <c:v>16.627769000000001</c:v>
                </c:pt>
                <c:pt idx="103787">
                  <c:v>16.627158000000001</c:v>
                </c:pt>
                <c:pt idx="103788">
                  <c:v>16.619389999999999</c:v>
                </c:pt>
                <c:pt idx="103789">
                  <c:v>16.621839999999999</c:v>
                </c:pt>
                <c:pt idx="103790">
                  <c:v>16.634647000000001</c:v>
                </c:pt>
                <c:pt idx="103791">
                  <c:v>16.632491000000002</c:v>
                </c:pt>
                <c:pt idx="103792">
                  <c:v>16.629764000000002</c:v>
                </c:pt>
                <c:pt idx="103793">
                  <c:v>16.637326000000002</c:v>
                </c:pt>
                <c:pt idx="103794">
                  <c:v>16.635418000000001</c:v>
                </c:pt>
                <c:pt idx="103795">
                  <c:v>16.629919000000001</c:v>
                </c:pt>
                <c:pt idx="103796">
                  <c:v>16.632915000000001</c:v>
                </c:pt>
                <c:pt idx="103797">
                  <c:v>16.635840000000002</c:v>
                </c:pt>
                <c:pt idx="103798">
                  <c:v>16.629988999999998</c:v>
                </c:pt>
                <c:pt idx="103799">
                  <c:v>16.629801</c:v>
                </c:pt>
                <c:pt idx="103800">
                  <c:v>16.633164000000001</c:v>
                </c:pt>
                <c:pt idx="103801">
                  <c:v>16.627528999999999</c:v>
                </c:pt>
                <c:pt idx="103802">
                  <c:v>16.627191</c:v>
                </c:pt>
                <c:pt idx="103803">
                  <c:v>16.633838000000001</c:v>
                </c:pt>
                <c:pt idx="103804">
                  <c:v>16.635345999999998</c:v>
                </c:pt>
                <c:pt idx="103805">
                  <c:v>16.631913000000001</c:v>
                </c:pt>
                <c:pt idx="103806">
                  <c:v>16.63111</c:v>
                </c:pt>
                <c:pt idx="103807">
                  <c:v>16.629477999999999</c:v>
                </c:pt>
                <c:pt idx="103808">
                  <c:v>16.626021000000001</c:v>
                </c:pt>
                <c:pt idx="103809">
                  <c:v>16.631077999999999</c:v>
                </c:pt>
                <c:pt idx="103810">
                  <c:v>16.639890000000001</c:v>
                </c:pt>
                <c:pt idx="103811">
                  <c:v>16.638953000000001</c:v>
                </c:pt>
                <c:pt idx="103812">
                  <c:v>16.636526</c:v>
                </c:pt>
                <c:pt idx="103813">
                  <c:v>16.641677999999999</c:v>
                </c:pt>
                <c:pt idx="103814">
                  <c:v>16.641677999999999</c:v>
                </c:pt>
                <c:pt idx="103815">
                  <c:v>16.633838999999998</c:v>
                </c:pt>
                <c:pt idx="103816">
                  <c:v>16.636682</c:v>
                </c:pt>
                <c:pt idx="103817">
                  <c:v>16.642126000000001</c:v>
                </c:pt>
                <c:pt idx="103818">
                  <c:v>16.633645999999999</c:v>
                </c:pt>
                <c:pt idx="103819">
                  <c:v>16.633448999999999</c:v>
                </c:pt>
                <c:pt idx="103820">
                  <c:v>16.63982</c:v>
                </c:pt>
                <c:pt idx="103821">
                  <c:v>16.635864000000002</c:v>
                </c:pt>
                <c:pt idx="103822">
                  <c:v>16.635175</c:v>
                </c:pt>
                <c:pt idx="103823">
                  <c:v>16.635804</c:v>
                </c:pt>
                <c:pt idx="103824">
                  <c:v>16.632007999999999</c:v>
                </c:pt>
                <c:pt idx="103825">
                  <c:v>16.633040000000001</c:v>
                </c:pt>
                <c:pt idx="103826">
                  <c:v>16.636899</c:v>
                </c:pt>
                <c:pt idx="103827">
                  <c:v>16.632128000000002</c:v>
                </c:pt>
                <c:pt idx="103828">
                  <c:v>16.628297</c:v>
                </c:pt>
                <c:pt idx="103829">
                  <c:v>16.637847000000001</c:v>
                </c:pt>
                <c:pt idx="103830">
                  <c:v>16.641226</c:v>
                </c:pt>
                <c:pt idx="103831">
                  <c:v>16.634302000000002</c:v>
                </c:pt>
                <c:pt idx="103832">
                  <c:v>16.637696999999999</c:v>
                </c:pt>
                <c:pt idx="103833">
                  <c:v>16.639596999999998</c:v>
                </c:pt>
                <c:pt idx="103834">
                  <c:v>16.632605999999999</c:v>
                </c:pt>
                <c:pt idx="103835">
                  <c:v>16.633538999999999</c:v>
                </c:pt>
                <c:pt idx="103836">
                  <c:v>16.640264999999999</c:v>
                </c:pt>
                <c:pt idx="103837">
                  <c:v>16.637551999999999</c:v>
                </c:pt>
                <c:pt idx="103838">
                  <c:v>16.634029999999999</c:v>
                </c:pt>
                <c:pt idx="103839">
                  <c:v>16.637992000000001</c:v>
                </c:pt>
                <c:pt idx="103840">
                  <c:v>16.636026999999999</c:v>
                </c:pt>
                <c:pt idx="103841">
                  <c:v>16.638265000000001</c:v>
                </c:pt>
                <c:pt idx="103842">
                  <c:v>16.649540999999999</c:v>
                </c:pt>
                <c:pt idx="103843">
                  <c:v>16.650009000000001</c:v>
                </c:pt>
                <c:pt idx="103844">
                  <c:v>16.642019999999999</c:v>
                </c:pt>
                <c:pt idx="103845">
                  <c:v>16.641743999999999</c:v>
                </c:pt>
                <c:pt idx="103846">
                  <c:v>16.640667000000001</c:v>
                </c:pt>
                <c:pt idx="103847">
                  <c:v>16.631896000000001</c:v>
                </c:pt>
                <c:pt idx="103848">
                  <c:v>16.636068000000002</c:v>
                </c:pt>
                <c:pt idx="103849">
                  <c:v>16.641601999999999</c:v>
                </c:pt>
                <c:pt idx="103850">
                  <c:v>16.634931000000002</c:v>
                </c:pt>
                <c:pt idx="103851">
                  <c:v>16.639059</c:v>
                </c:pt>
                <c:pt idx="103852">
                  <c:v>16.645454999999998</c:v>
                </c:pt>
                <c:pt idx="103853">
                  <c:v>16.638193999999999</c:v>
                </c:pt>
                <c:pt idx="103854">
                  <c:v>16.636119999999998</c:v>
                </c:pt>
                <c:pt idx="103855">
                  <c:v>16.644566999999999</c:v>
                </c:pt>
                <c:pt idx="103856">
                  <c:v>16.646032999999999</c:v>
                </c:pt>
                <c:pt idx="103857">
                  <c:v>16.640737000000001</c:v>
                </c:pt>
                <c:pt idx="103858">
                  <c:v>16.643238</c:v>
                </c:pt>
                <c:pt idx="103859">
                  <c:v>16.641859</c:v>
                </c:pt>
                <c:pt idx="103860">
                  <c:v>16.636140000000001</c:v>
                </c:pt>
                <c:pt idx="103861">
                  <c:v>16.642128</c:v>
                </c:pt>
                <c:pt idx="103862">
                  <c:v>16.644855</c:v>
                </c:pt>
                <c:pt idx="103863">
                  <c:v>16.641286000000001</c:v>
                </c:pt>
                <c:pt idx="103864">
                  <c:v>16.643314</c:v>
                </c:pt>
                <c:pt idx="103865">
                  <c:v>16.644736000000002</c:v>
                </c:pt>
                <c:pt idx="103866">
                  <c:v>16.642548000000001</c:v>
                </c:pt>
                <c:pt idx="103867">
                  <c:v>16.644088</c:v>
                </c:pt>
                <c:pt idx="103868">
                  <c:v>16.644774000000002</c:v>
                </c:pt>
                <c:pt idx="103869">
                  <c:v>16.639334999999999</c:v>
                </c:pt>
                <c:pt idx="103870">
                  <c:v>16.640885999999998</c:v>
                </c:pt>
                <c:pt idx="103871">
                  <c:v>16.644742000000001</c:v>
                </c:pt>
                <c:pt idx="103872">
                  <c:v>16.641403</c:v>
                </c:pt>
                <c:pt idx="103873">
                  <c:v>16.642507999999999</c:v>
                </c:pt>
                <c:pt idx="103874">
                  <c:v>16.644545999999998</c:v>
                </c:pt>
                <c:pt idx="103875">
                  <c:v>16.644494000000002</c:v>
                </c:pt>
                <c:pt idx="103876">
                  <c:v>16.644636999999999</c:v>
                </c:pt>
                <c:pt idx="103877">
                  <c:v>16.646612999999999</c:v>
                </c:pt>
                <c:pt idx="103878">
                  <c:v>16.651427999999999</c:v>
                </c:pt>
                <c:pt idx="103879">
                  <c:v>16.647366999999999</c:v>
                </c:pt>
                <c:pt idx="103880">
                  <c:v>16.645620000000001</c:v>
                </c:pt>
                <c:pt idx="103881">
                  <c:v>16.649498000000001</c:v>
                </c:pt>
                <c:pt idx="103882">
                  <c:v>16.646443000000001</c:v>
                </c:pt>
                <c:pt idx="103883">
                  <c:v>16.644569000000001</c:v>
                </c:pt>
                <c:pt idx="103884">
                  <c:v>16.647238999999999</c:v>
                </c:pt>
                <c:pt idx="103885">
                  <c:v>16.648274000000001</c:v>
                </c:pt>
                <c:pt idx="103886">
                  <c:v>16.644344</c:v>
                </c:pt>
                <c:pt idx="103887">
                  <c:v>16.644117999999999</c:v>
                </c:pt>
                <c:pt idx="103888">
                  <c:v>16.646820000000002</c:v>
                </c:pt>
                <c:pt idx="103889">
                  <c:v>16.646470000000001</c:v>
                </c:pt>
                <c:pt idx="103890">
                  <c:v>16.650214999999999</c:v>
                </c:pt>
                <c:pt idx="103891">
                  <c:v>16.651387</c:v>
                </c:pt>
                <c:pt idx="103892">
                  <c:v>16.646813999999999</c:v>
                </c:pt>
                <c:pt idx="103893">
                  <c:v>16.645036000000001</c:v>
                </c:pt>
                <c:pt idx="103894">
                  <c:v>16.646954999999998</c:v>
                </c:pt>
                <c:pt idx="103895">
                  <c:v>16.647466000000001</c:v>
                </c:pt>
                <c:pt idx="103896">
                  <c:v>16.642769000000001</c:v>
                </c:pt>
                <c:pt idx="103897">
                  <c:v>16.647076999999999</c:v>
                </c:pt>
                <c:pt idx="103898">
                  <c:v>16.651350999999998</c:v>
                </c:pt>
                <c:pt idx="103899">
                  <c:v>16.643438</c:v>
                </c:pt>
                <c:pt idx="103900">
                  <c:v>16.644048000000002</c:v>
                </c:pt>
                <c:pt idx="103901">
                  <c:v>16.650106000000001</c:v>
                </c:pt>
                <c:pt idx="103902">
                  <c:v>16.649549</c:v>
                </c:pt>
                <c:pt idx="103903">
                  <c:v>16.649892999999999</c:v>
                </c:pt>
                <c:pt idx="103904">
                  <c:v>16.654554000000001</c:v>
                </c:pt>
                <c:pt idx="103905">
                  <c:v>16.651712</c:v>
                </c:pt>
                <c:pt idx="103906">
                  <c:v>16.64545</c:v>
                </c:pt>
                <c:pt idx="103907">
                  <c:v>16.651534999999999</c:v>
                </c:pt>
                <c:pt idx="103908">
                  <c:v>16.653569999999998</c:v>
                </c:pt>
                <c:pt idx="103909">
                  <c:v>16.64686</c:v>
                </c:pt>
                <c:pt idx="103910">
                  <c:v>16.646014999999998</c:v>
                </c:pt>
                <c:pt idx="103911">
                  <c:v>16.645029999999998</c:v>
                </c:pt>
                <c:pt idx="103912">
                  <c:v>16.642420999999999</c:v>
                </c:pt>
                <c:pt idx="103913">
                  <c:v>16.649265</c:v>
                </c:pt>
                <c:pt idx="103914">
                  <c:v>16.66019</c:v>
                </c:pt>
                <c:pt idx="103915">
                  <c:v>16.655083000000001</c:v>
                </c:pt>
                <c:pt idx="103916">
                  <c:v>16.650069999999999</c:v>
                </c:pt>
                <c:pt idx="103917">
                  <c:v>16.661003999999998</c:v>
                </c:pt>
                <c:pt idx="103918">
                  <c:v>16.658712999999999</c:v>
                </c:pt>
                <c:pt idx="103919">
                  <c:v>16.649191999999999</c:v>
                </c:pt>
                <c:pt idx="103920">
                  <c:v>16.653005</c:v>
                </c:pt>
                <c:pt idx="103921">
                  <c:v>16.655818</c:v>
                </c:pt>
                <c:pt idx="103922">
                  <c:v>16.653490000000001</c:v>
                </c:pt>
                <c:pt idx="103923">
                  <c:v>16.652818</c:v>
                </c:pt>
                <c:pt idx="103924">
                  <c:v>16.653925000000001</c:v>
                </c:pt>
                <c:pt idx="103925">
                  <c:v>16.654199999999999</c:v>
                </c:pt>
                <c:pt idx="103926">
                  <c:v>16.657299999999999</c:v>
                </c:pt>
                <c:pt idx="103927">
                  <c:v>16.657557000000001</c:v>
                </c:pt>
                <c:pt idx="103928">
                  <c:v>16.651160000000001</c:v>
                </c:pt>
                <c:pt idx="103929">
                  <c:v>16.651695</c:v>
                </c:pt>
                <c:pt idx="103930">
                  <c:v>16.656679</c:v>
                </c:pt>
                <c:pt idx="103931">
                  <c:v>16.654786000000001</c:v>
                </c:pt>
                <c:pt idx="103932">
                  <c:v>16.650784000000002</c:v>
                </c:pt>
                <c:pt idx="103933">
                  <c:v>16.652782999999999</c:v>
                </c:pt>
                <c:pt idx="103934">
                  <c:v>16.651565000000002</c:v>
                </c:pt>
                <c:pt idx="103935">
                  <c:v>16.644690000000001</c:v>
                </c:pt>
                <c:pt idx="103936">
                  <c:v>16.650924</c:v>
                </c:pt>
                <c:pt idx="103937">
                  <c:v>16.657036999999999</c:v>
                </c:pt>
                <c:pt idx="103938">
                  <c:v>16.648866999999999</c:v>
                </c:pt>
                <c:pt idx="103939">
                  <c:v>16.650276999999999</c:v>
                </c:pt>
                <c:pt idx="103940">
                  <c:v>16.656898999999999</c:v>
                </c:pt>
                <c:pt idx="103941">
                  <c:v>16.652595999999999</c:v>
                </c:pt>
                <c:pt idx="103942">
                  <c:v>16.651812</c:v>
                </c:pt>
                <c:pt idx="103943">
                  <c:v>16.660661000000001</c:v>
                </c:pt>
                <c:pt idx="103944">
                  <c:v>16.661487000000001</c:v>
                </c:pt>
                <c:pt idx="103945">
                  <c:v>16.654783999999999</c:v>
                </c:pt>
                <c:pt idx="103946">
                  <c:v>16.657387</c:v>
                </c:pt>
                <c:pt idx="103947">
                  <c:v>16.658946</c:v>
                </c:pt>
                <c:pt idx="103948">
                  <c:v>16.652273999999998</c:v>
                </c:pt>
                <c:pt idx="103949">
                  <c:v>16.657634999999999</c:v>
                </c:pt>
                <c:pt idx="103950">
                  <c:v>16.665572999999998</c:v>
                </c:pt>
                <c:pt idx="103951">
                  <c:v>16.659714999999998</c:v>
                </c:pt>
                <c:pt idx="103952">
                  <c:v>16.656251999999999</c:v>
                </c:pt>
                <c:pt idx="103953">
                  <c:v>16.662248999999999</c:v>
                </c:pt>
                <c:pt idx="103954">
                  <c:v>16.659362000000002</c:v>
                </c:pt>
                <c:pt idx="103955">
                  <c:v>16.653423</c:v>
                </c:pt>
                <c:pt idx="103956">
                  <c:v>16.65793</c:v>
                </c:pt>
                <c:pt idx="103957">
                  <c:v>16.658021000000002</c:v>
                </c:pt>
                <c:pt idx="103958">
                  <c:v>16.655383</c:v>
                </c:pt>
                <c:pt idx="103959">
                  <c:v>16.657215999999998</c:v>
                </c:pt>
                <c:pt idx="103960">
                  <c:v>16.656862</c:v>
                </c:pt>
                <c:pt idx="103961">
                  <c:v>16.656395</c:v>
                </c:pt>
                <c:pt idx="103962">
                  <c:v>16.656846000000002</c:v>
                </c:pt>
                <c:pt idx="103963">
                  <c:v>16.659279999999999</c:v>
                </c:pt>
                <c:pt idx="103964">
                  <c:v>16.66085</c:v>
                </c:pt>
                <c:pt idx="103965">
                  <c:v>16.66123</c:v>
                </c:pt>
                <c:pt idx="103966">
                  <c:v>16.661826999999999</c:v>
                </c:pt>
                <c:pt idx="103967">
                  <c:v>16.658657000000002</c:v>
                </c:pt>
                <c:pt idx="103968">
                  <c:v>16.656400999999999</c:v>
                </c:pt>
                <c:pt idx="103969">
                  <c:v>16.659589</c:v>
                </c:pt>
                <c:pt idx="103970">
                  <c:v>16.659476999999999</c:v>
                </c:pt>
                <c:pt idx="103971">
                  <c:v>16.657610999999999</c:v>
                </c:pt>
                <c:pt idx="103972">
                  <c:v>16.661852</c:v>
                </c:pt>
                <c:pt idx="103973">
                  <c:v>16.661815000000001</c:v>
                </c:pt>
                <c:pt idx="103974">
                  <c:v>16.658574000000002</c:v>
                </c:pt>
                <c:pt idx="103975">
                  <c:v>16.665386999999999</c:v>
                </c:pt>
                <c:pt idx="103976">
                  <c:v>16.667473000000001</c:v>
                </c:pt>
                <c:pt idx="103977">
                  <c:v>16.662682</c:v>
                </c:pt>
                <c:pt idx="103978">
                  <c:v>16.666457999999999</c:v>
                </c:pt>
                <c:pt idx="103979">
                  <c:v>16.666143999999999</c:v>
                </c:pt>
                <c:pt idx="103980">
                  <c:v>16.661004999999999</c:v>
                </c:pt>
                <c:pt idx="103981">
                  <c:v>16.664580000000001</c:v>
                </c:pt>
                <c:pt idx="103982">
                  <c:v>16.667058000000001</c:v>
                </c:pt>
                <c:pt idx="103983">
                  <c:v>16.659534000000001</c:v>
                </c:pt>
                <c:pt idx="103984">
                  <c:v>16.654163</c:v>
                </c:pt>
                <c:pt idx="103985">
                  <c:v>16.659929000000002</c:v>
                </c:pt>
                <c:pt idx="103986">
                  <c:v>16.661479</c:v>
                </c:pt>
                <c:pt idx="103987">
                  <c:v>16.65943</c:v>
                </c:pt>
                <c:pt idx="103988">
                  <c:v>16.666864</c:v>
                </c:pt>
                <c:pt idx="103989">
                  <c:v>16.667403</c:v>
                </c:pt>
                <c:pt idx="103990">
                  <c:v>16.660211</c:v>
                </c:pt>
                <c:pt idx="103991">
                  <c:v>16.663228</c:v>
                </c:pt>
                <c:pt idx="103992">
                  <c:v>16.666537999999999</c:v>
                </c:pt>
                <c:pt idx="103993">
                  <c:v>16.660892</c:v>
                </c:pt>
                <c:pt idx="103994">
                  <c:v>16.660748000000002</c:v>
                </c:pt>
                <c:pt idx="103995">
                  <c:v>16.666474000000001</c:v>
                </c:pt>
                <c:pt idx="103996">
                  <c:v>16.661560000000001</c:v>
                </c:pt>
                <c:pt idx="103997">
                  <c:v>16.661836999999998</c:v>
                </c:pt>
                <c:pt idx="103998">
                  <c:v>16.667738</c:v>
                </c:pt>
                <c:pt idx="103999">
                  <c:v>16.662804999999999</c:v>
                </c:pt>
                <c:pt idx="104000">
                  <c:v>16.663712</c:v>
                </c:pt>
                <c:pt idx="104001">
                  <c:v>16.670912999999999</c:v>
                </c:pt>
                <c:pt idx="104002">
                  <c:v>16.670178</c:v>
                </c:pt>
                <c:pt idx="104003">
                  <c:v>16.662140999999998</c:v>
                </c:pt>
                <c:pt idx="104004">
                  <c:v>16.662095999999998</c:v>
                </c:pt>
                <c:pt idx="104005">
                  <c:v>16.669180999999998</c:v>
                </c:pt>
                <c:pt idx="104006">
                  <c:v>16.665665000000001</c:v>
                </c:pt>
                <c:pt idx="104007">
                  <c:v>16.665648000000001</c:v>
                </c:pt>
                <c:pt idx="104008">
                  <c:v>16.674403999999999</c:v>
                </c:pt>
                <c:pt idx="104009">
                  <c:v>16.671377</c:v>
                </c:pt>
                <c:pt idx="104010">
                  <c:v>16.666188999999999</c:v>
                </c:pt>
                <c:pt idx="104011">
                  <c:v>16.674128</c:v>
                </c:pt>
                <c:pt idx="104012">
                  <c:v>16.675121000000001</c:v>
                </c:pt>
                <c:pt idx="104013">
                  <c:v>16.663408</c:v>
                </c:pt>
                <c:pt idx="104014">
                  <c:v>16.665088999999998</c:v>
                </c:pt>
                <c:pt idx="104015">
                  <c:v>16.671195999999998</c:v>
                </c:pt>
                <c:pt idx="104016">
                  <c:v>16.665240000000001</c:v>
                </c:pt>
                <c:pt idx="104017">
                  <c:v>16.664211000000002</c:v>
                </c:pt>
                <c:pt idx="104018">
                  <c:v>16.667743999999999</c:v>
                </c:pt>
                <c:pt idx="104019">
                  <c:v>16.665872</c:v>
                </c:pt>
                <c:pt idx="104020">
                  <c:v>16.667694000000001</c:v>
                </c:pt>
                <c:pt idx="104021">
                  <c:v>16.672730999999999</c:v>
                </c:pt>
                <c:pt idx="104022">
                  <c:v>16.669108000000001</c:v>
                </c:pt>
                <c:pt idx="104023">
                  <c:v>16.667297000000001</c:v>
                </c:pt>
                <c:pt idx="104024">
                  <c:v>16.675751999999999</c:v>
                </c:pt>
                <c:pt idx="104025">
                  <c:v>16.672809000000001</c:v>
                </c:pt>
                <c:pt idx="104026">
                  <c:v>16.665367</c:v>
                </c:pt>
                <c:pt idx="104027">
                  <c:v>16.670169000000001</c:v>
                </c:pt>
                <c:pt idx="104028">
                  <c:v>16.669530999999999</c:v>
                </c:pt>
                <c:pt idx="104029">
                  <c:v>16.667145999999999</c:v>
                </c:pt>
                <c:pt idx="104030">
                  <c:v>16.670224999999999</c:v>
                </c:pt>
                <c:pt idx="104031">
                  <c:v>16.668419</c:v>
                </c:pt>
                <c:pt idx="104032">
                  <c:v>16.663802</c:v>
                </c:pt>
                <c:pt idx="104033">
                  <c:v>16.667308999999999</c:v>
                </c:pt>
                <c:pt idx="104034">
                  <c:v>16.673580000000001</c:v>
                </c:pt>
                <c:pt idx="104035">
                  <c:v>16.668966000000001</c:v>
                </c:pt>
                <c:pt idx="104036">
                  <c:v>16.667348</c:v>
                </c:pt>
                <c:pt idx="104037">
                  <c:v>16.678576</c:v>
                </c:pt>
                <c:pt idx="104038">
                  <c:v>16.681387000000001</c:v>
                </c:pt>
                <c:pt idx="104039">
                  <c:v>16.674416000000001</c:v>
                </c:pt>
                <c:pt idx="104040">
                  <c:v>16.670919000000001</c:v>
                </c:pt>
                <c:pt idx="104041">
                  <c:v>16.673055999999999</c:v>
                </c:pt>
                <c:pt idx="104042">
                  <c:v>16.675753</c:v>
                </c:pt>
                <c:pt idx="104043">
                  <c:v>16.678142000000001</c:v>
                </c:pt>
                <c:pt idx="104044">
                  <c:v>16.679798999999999</c:v>
                </c:pt>
                <c:pt idx="104045">
                  <c:v>16.673182000000001</c:v>
                </c:pt>
                <c:pt idx="104046">
                  <c:v>16.668392000000001</c:v>
                </c:pt>
                <c:pt idx="104047">
                  <c:v>16.673368</c:v>
                </c:pt>
                <c:pt idx="104048">
                  <c:v>16.677607999999999</c:v>
                </c:pt>
                <c:pt idx="104049">
                  <c:v>16.676414999999999</c:v>
                </c:pt>
                <c:pt idx="104050">
                  <c:v>16.673836999999999</c:v>
                </c:pt>
                <c:pt idx="104051">
                  <c:v>16.672431</c:v>
                </c:pt>
                <c:pt idx="104052">
                  <c:v>16.670877999999998</c:v>
                </c:pt>
                <c:pt idx="104053">
                  <c:v>16.674913</c:v>
                </c:pt>
                <c:pt idx="104054">
                  <c:v>16.679051000000001</c:v>
                </c:pt>
                <c:pt idx="104055">
                  <c:v>16.675263000000001</c:v>
                </c:pt>
                <c:pt idx="104056">
                  <c:v>16.675193</c:v>
                </c:pt>
                <c:pt idx="104057">
                  <c:v>16.676784000000001</c:v>
                </c:pt>
                <c:pt idx="104058">
                  <c:v>16.669329999999999</c:v>
                </c:pt>
                <c:pt idx="104059">
                  <c:v>16.667138000000001</c:v>
                </c:pt>
                <c:pt idx="104060">
                  <c:v>16.674395000000001</c:v>
                </c:pt>
                <c:pt idx="104061">
                  <c:v>16.675678000000001</c:v>
                </c:pt>
                <c:pt idx="104062">
                  <c:v>16.672505000000001</c:v>
                </c:pt>
                <c:pt idx="104063">
                  <c:v>16.677040000000002</c:v>
                </c:pt>
                <c:pt idx="104064">
                  <c:v>16.675633999999999</c:v>
                </c:pt>
                <c:pt idx="104065">
                  <c:v>16.668877999999999</c:v>
                </c:pt>
                <c:pt idx="104066">
                  <c:v>16.675484999999998</c:v>
                </c:pt>
                <c:pt idx="104067">
                  <c:v>16.680344000000002</c:v>
                </c:pt>
                <c:pt idx="104068">
                  <c:v>16.673853000000001</c:v>
                </c:pt>
                <c:pt idx="104069">
                  <c:v>16.671323999999998</c:v>
                </c:pt>
                <c:pt idx="104070">
                  <c:v>16.680693000000002</c:v>
                </c:pt>
                <c:pt idx="104071">
                  <c:v>16.683489000000002</c:v>
                </c:pt>
                <c:pt idx="104072">
                  <c:v>16.673909999999999</c:v>
                </c:pt>
                <c:pt idx="104073">
                  <c:v>16.677292999999999</c:v>
                </c:pt>
                <c:pt idx="104074">
                  <c:v>16.680353</c:v>
                </c:pt>
                <c:pt idx="104075">
                  <c:v>16.675249000000001</c:v>
                </c:pt>
                <c:pt idx="104076">
                  <c:v>16.679590000000001</c:v>
                </c:pt>
                <c:pt idx="104077">
                  <c:v>16.679760999999999</c:v>
                </c:pt>
                <c:pt idx="104078">
                  <c:v>16.674558000000001</c:v>
                </c:pt>
                <c:pt idx="104079">
                  <c:v>16.674291</c:v>
                </c:pt>
                <c:pt idx="104080">
                  <c:v>16.674537999999998</c:v>
                </c:pt>
                <c:pt idx="104081">
                  <c:v>16.670435000000001</c:v>
                </c:pt>
                <c:pt idx="104082">
                  <c:v>16.674564</c:v>
                </c:pt>
                <c:pt idx="104083">
                  <c:v>16.688580000000002</c:v>
                </c:pt>
                <c:pt idx="104084">
                  <c:v>16.684640000000002</c:v>
                </c:pt>
                <c:pt idx="104085">
                  <c:v>16.678208000000001</c:v>
                </c:pt>
                <c:pt idx="104086">
                  <c:v>16.689519000000001</c:v>
                </c:pt>
                <c:pt idx="104087">
                  <c:v>16.687325000000001</c:v>
                </c:pt>
                <c:pt idx="104088">
                  <c:v>16.677194</c:v>
                </c:pt>
                <c:pt idx="104089">
                  <c:v>16.682209</c:v>
                </c:pt>
                <c:pt idx="104090">
                  <c:v>16.687235000000001</c:v>
                </c:pt>
                <c:pt idx="104091">
                  <c:v>16.682744</c:v>
                </c:pt>
                <c:pt idx="104092">
                  <c:v>16.682589</c:v>
                </c:pt>
                <c:pt idx="104093">
                  <c:v>16.685299000000001</c:v>
                </c:pt>
                <c:pt idx="104094">
                  <c:v>16.683871</c:v>
                </c:pt>
                <c:pt idx="104095">
                  <c:v>16.684998</c:v>
                </c:pt>
                <c:pt idx="104096">
                  <c:v>16.684602000000002</c:v>
                </c:pt>
                <c:pt idx="104097">
                  <c:v>16.682145999999999</c:v>
                </c:pt>
                <c:pt idx="104098">
                  <c:v>16.682435000000002</c:v>
                </c:pt>
                <c:pt idx="104099">
                  <c:v>16.683757</c:v>
                </c:pt>
                <c:pt idx="104100">
                  <c:v>16.682625000000002</c:v>
                </c:pt>
                <c:pt idx="104101">
                  <c:v>16.677779000000001</c:v>
                </c:pt>
                <c:pt idx="104102">
                  <c:v>16.678039999999999</c:v>
                </c:pt>
                <c:pt idx="104103">
                  <c:v>16.681985999999998</c:v>
                </c:pt>
                <c:pt idx="104104">
                  <c:v>16.682321000000002</c:v>
                </c:pt>
                <c:pt idx="104105">
                  <c:v>16.687512999999999</c:v>
                </c:pt>
                <c:pt idx="104106">
                  <c:v>16.687951000000002</c:v>
                </c:pt>
                <c:pt idx="104107">
                  <c:v>16.678874</c:v>
                </c:pt>
                <c:pt idx="104108">
                  <c:v>16.677188000000001</c:v>
                </c:pt>
                <c:pt idx="104109">
                  <c:v>16.680216999999999</c:v>
                </c:pt>
                <c:pt idx="104110">
                  <c:v>16.679067</c:v>
                </c:pt>
                <c:pt idx="104111">
                  <c:v>16.680596999999999</c:v>
                </c:pt>
                <c:pt idx="104112">
                  <c:v>16.688496000000001</c:v>
                </c:pt>
                <c:pt idx="104113">
                  <c:v>16.686519000000001</c:v>
                </c:pt>
                <c:pt idx="104114">
                  <c:v>16.681377000000001</c:v>
                </c:pt>
                <c:pt idx="104115">
                  <c:v>16.687376</c:v>
                </c:pt>
                <c:pt idx="104116">
                  <c:v>16.68871</c:v>
                </c:pt>
                <c:pt idx="104117">
                  <c:v>16.680903000000001</c:v>
                </c:pt>
                <c:pt idx="104118">
                  <c:v>16.679362999999999</c:v>
                </c:pt>
                <c:pt idx="104119">
                  <c:v>16.684294999999999</c:v>
                </c:pt>
                <c:pt idx="104120">
                  <c:v>16.680741999999999</c:v>
                </c:pt>
                <c:pt idx="104121">
                  <c:v>16.679186999999999</c:v>
                </c:pt>
                <c:pt idx="104122">
                  <c:v>16.687543999999999</c:v>
                </c:pt>
                <c:pt idx="104123">
                  <c:v>16.684598000000001</c:v>
                </c:pt>
                <c:pt idx="104124">
                  <c:v>16.680558999999999</c:v>
                </c:pt>
                <c:pt idx="104125">
                  <c:v>16.686713999999998</c:v>
                </c:pt>
                <c:pt idx="104126">
                  <c:v>16.686453</c:v>
                </c:pt>
                <c:pt idx="104127">
                  <c:v>16.683762000000002</c:v>
                </c:pt>
                <c:pt idx="104128">
                  <c:v>16.689344999999999</c:v>
                </c:pt>
                <c:pt idx="104129">
                  <c:v>16.688690999999999</c:v>
                </c:pt>
                <c:pt idx="104130">
                  <c:v>16.681228000000001</c:v>
                </c:pt>
                <c:pt idx="104131">
                  <c:v>16.688345000000002</c:v>
                </c:pt>
                <c:pt idx="104132">
                  <c:v>16.694396999999999</c:v>
                </c:pt>
                <c:pt idx="104133">
                  <c:v>16.682752000000001</c:v>
                </c:pt>
                <c:pt idx="104134">
                  <c:v>16.684846</c:v>
                </c:pt>
                <c:pt idx="104135">
                  <c:v>16.693805000000001</c:v>
                </c:pt>
                <c:pt idx="104136">
                  <c:v>16.687298999999999</c:v>
                </c:pt>
                <c:pt idx="104137">
                  <c:v>16.684782999999999</c:v>
                </c:pt>
                <c:pt idx="104138">
                  <c:v>16.690919999999998</c:v>
                </c:pt>
                <c:pt idx="104139">
                  <c:v>16.689457000000001</c:v>
                </c:pt>
                <c:pt idx="104140">
                  <c:v>16.683195000000001</c:v>
                </c:pt>
                <c:pt idx="104141">
                  <c:v>16.690228000000001</c:v>
                </c:pt>
                <c:pt idx="104142">
                  <c:v>16.694537</c:v>
                </c:pt>
                <c:pt idx="104143">
                  <c:v>16.681355</c:v>
                </c:pt>
                <c:pt idx="104144">
                  <c:v>16.684024999999998</c:v>
                </c:pt>
                <c:pt idx="104145">
                  <c:v>16.694797000000001</c:v>
                </c:pt>
                <c:pt idx="104146">
                  <c:v>16.686278000000001</c:v>
                </c:pt>
                <c:pt idx="104147">
                  <c:v>16.683679000000001</c:v>
                </c:pt>
                <c:pt idx="104148">
                  <c:v>16.693306</c:v>
                </c:pt>
                <c:pt idx="104149">
                  <c:v>16.694195000000001</c:v>
                </c:pt>
                <c:pt idx="104150">
                  <c:v>16.69462</c:v>
                </c:pt>
                <c:pt idx="104151">
                  <c:v>16.700642999999999</c:v>
                </c:pt>
                <c:pt idx="104152">
                  <c:v>16.691226</c:v>
                </c:pt>
                <c:pt idx="104153">
                  <c:v>16.682763000000001</c:v>
                </c:pt>
                <c:pt idx="104154">
                  <c:v>16.691247000000001</c:v>
                </c:pt>
                <c:pt idx="104155">
                  <c:v>16.690505000000002</c:v>
                </c:pt>
                <c:pt idx="104156">
                  <c:v>16.685683999999998</c:v>
                </c:pt>
                <c:pt idx="104157">
                  <c:v>16.688680000000002</c:v>
                </c:pt>
                <c:pt idx="104158">
                  <c:v>16.691541999999998</c:v>
                </c:pt>
                <c:pt idx="104159">
                  <c:v>16.692723999999998</c:v>
                </c:pt>
                <c:pt idx="104160">
                  <c:v>16.693859</c:v>
                </c:pt>
                <c:pt idx="104161">
                  <c:v>16.696273999999999</c:v>
                </c:pt>
                <c:pt idx="104162">
                  <c:v>16.693677000000001</c:v>
                </c:pt>
                <c:pt idx="104163">
                  <c:v>16.692005000000002</c:v>
                </c:pt>
                <c:pt idx="104164">
                  <c:v>16.695473</c:v>
                </c:pt>
                <c:pt idx="104165">
                  <c:v>16.693282</c:v>
                </c:pt>
                <c:pt idx="104166">
                  <c:v>16.690628</c:v>
                </c:pt>
                <c:pt idx="104167">
                  <c:v>16.692219999999999</c:v>
                </c:pt>
                <c:pt idx="104168">
                  <c:v>16.691800000000001</c:v>
                </c:pt>
                <c:pt idx="104169">
                  <c:v>16.69182</c:v>
                </c:pt>
                <c:pt idx="104170">
                  <c:v>16.696072999999998</c:v>
                </c:pt>
                <c:pt idx="104171">
                  <c:v>16.698143999999999</c:v>
                </c:pt>
                <c:pt idx="104172">
                  <c:v>16.692252</c:v>
                </c:pt>
                <c:pt idx="104173">
                  <c:v>16.691521000000002</c:v>
                </c:pt>
                <c:pt idx="104174">
                  <c:v>16.696214000000001</c:v>
                </c:pt>
                <c:pt idx="104175">
                  <c:v>16.696657999999999</c:v>
                </c:pt>
                <c:pt idx="104176">
                  <c:v>16.694609</c:v>
                </c:pt>
                <c:pt idx="104177">
                  <c:v>16.694400000000002</c:v>
                </c:pt>
                <c:pt idx="104178">
                  <c:v>16.69558</c:v>
                </c:pt>
                <c:pt idx="104179">
                  <c:v>16.688908000000001</c:v>
                </c:pt>
                <c:pt idx="104180">
                  <c:v>16.687588000000002</c:v>
                </c:pt>
                <c:pt idx="104181">
                  <c:v>16.698091000000002</c:v>
                </c:pt>
                <c:pt idx="104182">
                  <c:v>16.699643999999999</c:v>
                </c:pt>
                <c:pt idx="104183">
                  <c:v>16.696439999999999</c:v>
                </c:pt>
                <c:pt idx="104184">
                  <c:v>16.700071000000001</c:v>
                </c:pt>
                <c:pt idx="104185">
                  <c:v>16.701355</c:v>
                </c:pt>
                <c:pt idx="104186">
                  <c:v>16.697185999999999</c:v>
                </c:pt>
                <c:pt idx="104187">
                  <c:v>16.694057000000001</c:v>
                </c:pt>
                <c:pt idx="104188">
                  <c:v>16.692544000000002</c:v>
                </c:pt>
                <c:pt idx="104189">
                  <c:v>16.692582000000002</c:v>
                </c:pt>
                <c:pt idx="104190">
                  <c:v>16.69839</c:v>
                </c:pt>
                <c:pt idx="104191">
                  <c:v>16.699614</c:v>
                </c:pt>
                <c:pt idx="104192">
                  <c:v>16.69528</c:v>
                </c:pt>
                <c:pt idx="104193">
                  <c:v>16.698533000000001</c:v>
                </c:pt>
                <c:pt idx="104194">
                  <c:v>16.702566999999998</c:v>
                </c:pt>
                <c:pt idx="104195">
                  <c:v>16.699984000000001</c:v>
                </c:pt>
                <c:pt idx="104196">
                  <c:v>16.698211000000001</c:v>
                </c:pt>
                <c:pt idx="104197">
                  <c:v>16.702680999999998</c:v>
                </c:pt>
                <c:pt idx="104198">
                  <c:v>16.700493999999999</c:v>
                </c:pt>
                <c:pt idx="104199">
                  <c:v>16.692916</c:v>
                </c:pt>
                <c:pt idx="104200">
                  <c:v>16.697061999999999</c:v>
                </c:pt>
                <c:pt idx="104201">
                  <c:v>16.697337999999998</c:v>
                </c:pt>
                <c:pt idx="104202">
                  <c:v>16.692723000000001</c:v>
                </c:pt>
                <c:pt idx="104203">
                  <c:v>16.697499000000001</c:v>
                </c:pt>
                <c:pt idx="104204">
                  <c:v>16.700243</c:v>
                </c:pt>
                <c:pt idx="104205">
                  <c:v>16.699677000000001</c:v>
                </c:pt>
                <c:pt idx="104206">
                  <c:v>16.704844000000001</c:v>
                </c:pt>
                <c:pt idx="104207">
                  <c:v>16.706942999999999</c:v>
                </c:pt>
                <c:pt idx="104208">
                  <c:v>16.695345</c:v>
                </c:pt>
                <c:pt idx="104209">
                  <c:v>16.694948</c:v>
                </c:pt>
                <c:pt idx="104210">
                  <c:v>16.707305999999999</c:v>
                </c:pt>
                <c:pt idx="104211">
                  <c:v>16.701080000000001</c:v>
                </c:pt>
                <c:pt idx="104212">
                  <c:v>16.697174</c:v>
                </c:pt>
                <c:pt idx="104213">
                  <c:v>16.707678000000001</c:v>
                </c:pt>
                <c:pt idx="104214">
                  <c:v>16.704008999999999</c:v>
                </c:pt>
                <c:pt idx="104215">
                  <c:v>16.697092999999999</c:v>
                </c:pt>
                <c:pt idx="104216">
                  <c:v>16.705013000000001</c:v>
                </c:pt>
                <c:pt idx="104217">
                  <c:v>16.706658999999998</c:v>
                </c:pt>
                <c:pt idx="104218">
                  <c:v>16.696221000000001</c:v>
                </c:pt>
                <c:pt idx="104219">
                  <c:v>16.697088000000001</c:v>
                </c:pt>
                <c:pt idx="104220">
                  <c:v>16.703085999999999</c:v>
                </c:pt>
                <c:pt idx="104221">
                  <c:v>16.698483</c:v>
                </c:pt>
                <c:pt idx="104222">
                  <c:v>16.696781999999999</c:v>
                </c:pt>
                <c:pt idx="104223">
                  <c:v>16.701395000000002</c:v>
                </c:pt>
                <c:pt idx="104224">
                  <c:v>16.702666000000001</c:v>
                </c:pt>
                <c:pt idx="104225">
                  <c:v>16.701392999999999</c:v>
                </c:pt>
                <c:pt idx="104226">
                  <c:v>16.706327999999999</c:v>
                </c:pt>
                <c:pt idx="104227">
                  <c:v>16.706268000000001</c:v>
                </c:pt>
                <c:pt idx="104228">
                  <c:v>16.695907999999999</c:v>
                </c:pt>
                <c:pt idx="104229">
                  <c:v>16.703748999999998</c:v>
                </c:pt>
                <c:pt idx="104230">
                  <c:v>16.717148999999999</c:v>
                </c:pt>
                <c:pt idx="104231">
                  <c:v>16.706541000000001</c:v>
                </c:pt>
                <c:pt idx="104232">
                  <c:v>16.699850000000001</c:v>
                </c:pt>
                <c:pt idx="104233">
                  <c:v>16.710391999999999</c:v>
                </c:pt>
                <c:pt idx="104234">
                  <c:v>16.712268000000002</c:v>
                </c:pt>
                <c:pt idx="104235">
                  <c:v>16.702389</c:v>
                </c:pt>
                <c:pt idx="104236">
                  <c:v>16.703506999999998</c:v>
                </c:pt>
                <c:pt idx="104237">
                  <c:v>16.710241</c:v>
                </c:pt>
                <c:pt idx="104238">
                  <c:v>16.703579000000001</c:v>
                </c:pt>
                <c:pt idx="104239">
                  <c:v>16.700703000000001</c:v>
                </c:pt>
                <c:pt idx="104240">
                  <c:v>16.706329</c:v>
                </c:pt>
                <c:pt idx="104241">
                  <c:v>16.705083999999999</c:v>
                </c:pt>
                <c:pt idx="104242">
                  <c:v>16.703219000000001</c:v>
                </c:pt>
                <c:pt idx="104243">
                  <c:v>16.70617</c:v>
                </c:pt>
                <c:pt idx="104244">
                  <c:v>16.706235</c:v>
                </c:pt>
                <c:pt idx="104245">
                  <c:v>16.702825000000001</c:v>
                </c:pt>
                <c:pt idx="104246">
                  <c:v>16.707746</c:v>
                </c:pt>
                <c:pt idx="104247">
                  <c:v>16.709296999999999</c:v>
                </c:pt>
                <c:pt idx="104248">
                  <c:v>16.699173999999999</c:v>
                </c:pt>
                <c:pt idx="104249">
                  <c:v>16.706477</c:v>
                </c:pt>
                <c:pt idx="104250">
                  <c:v>16.713699999999999</c:v>
                </c:pt>
                <c:pt idx="104251">
                  <c:v>16.702611999999998</c:v>
                </c:pt>
                <c:pt idx="104252">
                  <c:v>16.702534</c:v>
                </c:pt>
                <c:pt idx="104253">
                  <c:v>16.710360999999999</c:v>
                </c:pt>
                <c:pt idx="104254">
                  <c:v>16.709392999999999</c:v>
                </c:pt>
                <c:pt idx="104255">
                  <c:v>16.708634</c:v>
                </c:pt>
                <c:pt idx="104256">
                  <c:v>16.712395999999998</c:v>
                </c:pt>
                <c:pt idx="104257">
                  <c:v>16.709927</c:v>
                </c:pt>
                <c:pt idx="104258">
                  <c:v>16.705371</c:v>
                </c:pt>
                <c:pt idx="104259">
                  <c:v>16.705476000000001</c:v>
                </c:pt>
                <c:pt idx="104260">
                  <c:v>16.706689999999998</c:v>
                </c:pt>
                <c:pt idx="104261">
                  <c:v>16.707234</c:v>
                </c:pt>
                <c:pt idx="104262">
                  <c:v>16.704658999999999</c:v>
                </c:pt>
                <c:pt idx="104263">
                  <c:v>16.705759</c:v>
                </c:pt>
                <c:pt idx="104264">
                  <c:v>16.709624000000002</c:v>
                </c:pt>
                <c:pt idx="104265">
                  <c:v>16.709161999999999</c:v>
                </c:pt>
                <c:pt idx="104266">
                  <c:v>16.709522</c:v>
                </c:pt>
                <c:pt idx="104267">
                  <c:v>16.709202000000001</c:v>
                </c:pt>
                <c:pt idx="104268">
                  <c:v>16.705417000000001</c:v>
                </c:pt>
                <c:pt idx="104269">
                  <c:v>16.707785000000001</c:v>
                </c:pt>
                <c:pt idx="104270">
                  <c:v>16.71067</c:v>
                </c:pt>
                <c:pt idx="104271">
                  <c:v>16.704816999999998</c:v>
                </c:pt>
                <c:pt idx="104272">
                  <c:v>16.704906999999999</c:v>
                </c:pt>
                <c:pt idx="104273">
                  <c:v>16.716868999999999</c:v>
                </c:pt>
                <c:pt idx="104274">
                  <c:v>16.718675999999999</c:v>
                </c:pt>
                <c:pt idx="104275">
                  <c:v>16.712409999999998</c:v>
                </c:pt>
                <c:pt idx="104276">
                  <c:v>16.715948000000001</c:v>
                </c:pt>
                <c:pt idx="104277">
                  <c:v>16.717959</c:v>
                </c:pt>
                <c:pt idx="104278">
                  <c:v>16.714248999999999</c:v>
                </c:pt>
                <c:pt idx="104279">
                  <c:v>16.712821000000002</c:v>
                </c:pt>
                <c:pt idx="104280">
                  <c:v>16.714200999999999</c:v>
                </c:pt>
                <c:pt idx="104281">
                  <c:v>16.717103000000002</c:v>
                </c:pt>
                <c:pt idx="104282">
                  <c:v>16.718468999999999</c:v>
                </c:pt>
                <c:pt idx="104283">
                  <c:v>16.719335999999998</c:v>
                </c:pt>
                <c:pt idx="104284">
                  <c:v>16.714409</c:v>
                </c:pt>
                <c:pt idx="104285">
                  <c:v>16.712264999999999</c:v>
                </c:pt>
                <c:pt idx="104286">
                  <c:v>16.721207</c:v>
                </c:pt>
                <c:pt idx="104287">
                  <c:v>16.718225</c:v>
                </c:pt>
                <c:pt idx="104288">
                  <c:v>16.707668999999999</c:v>
                </c:pt>
                <c:pt idx="104289">
                  <c:v>16.712491</c:v>
                </c:pt>
                <c:pt idx="104290">
                  <c:v>16.717507999999999</c:v>
                </c:pt>
                <c:pt idx="104291">
                  <c:v>16.709125</c:v>
                </c:pt>
                <c:pt idx="104292">
                  <c:v>16.710484999999998</c:v>
                </c:pt>
                <c:pt idx="104293">
                  <c:v>16.721253000000001</c:v>
                </c:pt>
                <c:pt idx="104294">
                  <c:v>16.712281999999998</c:v>
                </c:pt>
                <c:pt idx="104295">
                  <c:v>16.707785000000001</c:v>
                </c:pt>
                <c:pt idx="104296">
                  <c:v>16.720718000000002</c:v>
                </c:pt>
                <c:pt idx="104297">
                  <c:v>16.719470999999999</c:v>
                </c:pt>
                <c:pt idx="104298">
                  <c:v>16.713422999999999</c:v>
                </c:pt>
                <c:pt idx="104299">
                  <c:v>16.716958999999999</c:v>
                </c:pt>
                <c:pt idx="104300">
                  <c:v>16.715226999999999</c:v>
                </c:pt>
                <c:pt idx="104301">
                  <c:v>16.709626</c:v>
                </c:pt>
                <c:pt idx="104302">
                  <c:v>16.717255000000002</c:v>
                </c:pt>
                <c:pt idx="104303">
                  <c:v>16.720199000000001</c:v>
                </c:pt>
                <c:pt idx="104304">
                  <c:v>16.708247</c:v>
                </c:pt>
                <c:pt idx="104305">
                  <c:v>16.709907999999999</c:v>
                </c:pt>
                <c:pt idx="104306">
                  <c:v>16.71752</c:v>
                </c:pt>
                <c:pt idx="104307">
                  <c:v>16.71482</c:v>
                </c:pt>
                <c:pt idx="104308">
                  <c:v>16.715653</c:v>
                </c:pt>
                <c:pt idx="104309">
                  <c:v>16.717690000000001</c:v>
                </c:pt>
                <c:pt idx="104310">
                  <c:v>16.712817000000001</c:v>
                </c:pt>
                <c:pt idx="104311">
                  <c:v>16.712662000000002</c:v>
                </c:pt>
                <c:pt idx="104312">
                  <c:v>16.717914</c:v>
                </c:pt>
                <c:pt idx="104313">
                  <c:v>16.713968000000001</c:v>
                </c:pt>
                <c:pt idx="104314">
                  <c:v>16.709147000000002</c:v>
                </c:pt>
                <c:pt idx="104315">
                  <c:v>16.715340999999999</c:v>
                </c:pt>
                <c:pt idx="104316">
                  <c:v>16.718641000000002</c:v>
                </c:pt>
                <c:pt idx="104317">
                  <c:v>16.715077000000001</c:v>
                </c:pt>
                <c:pt idx="104318">
                  <c:v>16.716424</c:v>
                </c:pt>
                <c:pt idx="104319">
                  <c:v>16.721959999999999</c:v>
                </c:pt>
                <c:pt idx="104320">
                  <c:v>16.720904000000001</c:v>
                </c:pt>
                <c:pt idx="104321">
                  <c:v>16.714289999999998</c:v>
                </c:pt>
                <c:pt idx="104322">
                  <c:v>16.718108999999998</c:v>
                </c:pt>
                <c:pt idx="104323">
                  <c:v>16.724398000000001</c:v>
                </c:pt>
                <c:pt idx="104324">
                  <c:v>16.720306000000001</c:v>
                </c:pt>
                <c:pt idx="104325">
                  <c:v>16.720675</c:v>
                </c:pt>
                <c:pt idx="104326">
                  <c:v>16.724080000000001</c:v>
                </c:pt>
                <c:pt idx="104327">
                  <c:v>16.7211</c:v>
                </c:pt>
                <c:pt idx="104328">
                  <c:v>16.719137</c:v>
                </c:pt>
                <c:pt idx="104329">
                  <c:v>16.72128</c:v>
                </c:pt>
                <c:pt idx="104330">
                  <c:v>16.718907000000002</c:v>
                </c:pt>
                <c:pt idx="104331">
                  <c:v>16.717497999999999</c:v>
                </c:pt>
                <c:pt idx="104332">
                  <c:v>16.722404999999998</c:v>
                </c:pt>
                <c:pt idx="104333">
                  <c:v>16.719877</c:v>
                </c:pt>
                <c:pt idx="104334">
                  <c:v>16.715202999999999</c:v>
                </c:pt>
                <c:pt idx="104335">
                  <c:v>16.717877999999999</c:v>
                </c:pt>
                <c:pt idx="104336">
                  <c:v>16.716656</c:v>
                </c:pt>
                <c:pt idx="104337">
                  <c:v>16.714573999999999</c:v>
                </c:pt>
                <c:pt idx="104338">
                  <c:v>16.722194999999999</c:v>
                </c:pt>
                <c:pt idx="104339">
                  <c:v>16.730951999999998</c:v>
                </c:pt>
                <c:pt idx="104340">
                  <c:v>16.726226</c:v>
                </c:pt>
                <c:pt idx="104341">
                  <c:v>16.721874</c:v>
                </c:pt>
                <c:pt idx="104342">
                  <c:v>16.729856000000002</c:v>
                </c:pt>
                <c:pt idx="104343">
                  <c:v>16.734929000000001</c:v>
                </c:pt>
                <c:pt idx="104344">
                  <c:v>16.732402</c:v>
                </c:pt>
                <c:pt idx="104345">
                  <c:v>16.729782</c:v>
                </c:pt>
                <c:pt idx="104346">
                  <c:v>16.728459999999998</c:v>
                </c:pt>
                <c:pt idx="104347">
                  <c:v>16.723523</c:v>
                </c:pt>
                <c:pt idx="104348">
                  <c:v>16.720434999999998</c:v>
                </c:pt>
                <c:pt idx="104349">
                  <c:v>16.723071999999998</c:v>
                </c:pt>
                <c:pt idx="104350">
                  <c:v>16.719601999999998</c:v>
                </c:pt>
                <c:pt idx="104351">
                  <c:v>16.720374</c:v>
                </c:pt>
                <c:pt idx="104352">
                  <c:v>16.728397000000001</c:v>
                </c:pt>
                <c:pt idx="104353">
                  <c:v>16.726863000000002</c:v>
                </c:pt>
                <c:pt idx="104354">
                  <c:v>16.723775</c:v>
                </c:pt>
                <c:pt idx="104355">
                  <c:v>16.726156</c:v>
                </c:pt>
                <c:pt idx="104356">
                  <c:v>16.725556000000001</c:v>
                </c:pt>
                <c:pt idx="104357">
                  <c:v>16.722010999999998</c:v>
                </c:pt>
                <c:pt idx="104358">
                  <c:v>16.724888</c:v>
                </c:pt>
                <c:pt idx="104359">
                  <c:v>16.727675000000001</c:v>
                </c:pt>
                <c:pt idx="104360">
                  <c:v>16.723651</c:v>
                </c:pt>
                <c:pt idx="104361">
                  <c:v>16.724145</c:v>
                </c:pt>
                <c:pt idx="104362">
                  <c:v>16.724518</c:v>
                </c:pt>
                <c:pt idx="104363">
                  <c:v>16.722086999999998</c:v>
                </c:pt>
                <c:pt idx="104364">
                  <c:v>16.726469999999999</c:v>
                </c:pt>
                <c:pt idx="104365">
                  <c:v>16.729610000000001</c:v>
                </c:pt>
                <c:pt idx="104366">
                  <c:v>16.725643000000002</c:v>
                </c:pt>
                <c:pt idx="104367">
                  <c:v>16.723942999999998</c:v>
                </c:pt>
                <c:pt idx="104368">
                  <c:v>16.728649000000001</c:v>
                </c:pt>
                <c:pt idx="104369">
                  <c:v>16.727146000000001</c:v>
                </c:pt>
                <c:pt idx="104370">
                  <c:v>16.722784999999998</c:v>
                </c:pt>
                <c:pt idx="104371">
                  <c:v>16.728684000000001</c:v>
                </c:pt>
                <c:pt idx="104372">
                  <c:v>16.727425</c:v>
                </c:pt>
                <c:pt idx="104373">
                  <c:v>16.717818000000001</c:v>
                </c:pt>
                <c:pt idx="104374">
                  <c:v>16.72174</c:v>
                </c:pt>
                <c:pt idx="104375">
                  <c:v>16.727087000000001</c:v>
                </c:pt>
                <c:pt idx="104376">
                  <c:v>16.724806999999998</c:v>
                </c:pt>
                <c:pt idx="104377">
                  <c:v>16.726507000000002</c:v>
                </c:pt>
                <c:pt idx="104378">
                  <c:v>16.728777999999998</c:v>
                </c:pt>
                <c:pt idx="104379">
                  <c:v>16.723666999999999</c:v>
                </c:pt>
                <c:pt idx="104380">
                  <c:v>16.724406999999999</c:v>
                </c:pt>
                <c:pt idx="104381">
                  <c:v>16.734233</c:v>
                </c:pt>
                <c:pt idx="104382">
                  <c:v>16.729600000000001</c:v>
                </c:pt>
                <c:pt idx="104383">
                  <c:v>16.721632</c:v>
                </c:pt>
                <c:pt idx="104384">
                  <c:v>16.727698</c:v>
                </c:pt>
                <c:pt idx="104385">
                  <c:v>16.734817</c:v>
                </c:pt>
                <c:pt idx="104386">
                  <c:v>16.732721999999999</c:v>
                </c:pt>
                <c:pt idx="104387">
                  <c:v>16.726927</c:v>
                </c:pt>
                <c:pt idx="104388">
                  <c:v>16.726150000000001</c:v>
                </c:pt>
                <c:pt idx="104389">
                  <c:v>16.726026000000001</c:v>
                </c:pt>
                <c:pt idx="104390">
                  <c:v>16.729748000000001</c:v>
                </c:pt>
                <c:pt idx="104391">
                  <c:v>16.734859</c:v>
                </c:pt>
                <c:pt idx="104392">
                  <c:v>16.732313999999999</c:v>
                </c:pt>
                <c:pt idx="104393">
                  <c:v>16.732281</c:v>
                </c:pt>
                <c:pt idx="104394">
                  <c:v>16.73405</c:v>
                </c:pt>
                <c:pt idx="104395">
                  <c:v>16.731677999999999</c:v>
                </c:pt>
                <c:pt idx="104396">
                  <c:v>16.727881</c:v>
                </c:pt>
                <c:pt idx="104397">
                  <c:v>16.728943999999998</c:v>
                </c:pt>
                <c:pt idx="104398">
                  <c:v>16.73329</c:v>
                </c:pt>
                <c:pt idx="104399">
                  <c:v>16.730951999999998</c:v>
                </c:pt>
                <c:pt idx="104400">
                  <c:v>16.734418000000002</c:v>
                </c:pt>
                <c:pt idx="104401">
                  <c:v>16.741061999999999</c:v>
                </c:pt>
                <c:pt idx="104402">
                  <c:v>16.737469999999998</c:v>
                </c:pt>
                <c:pt idx="104403">
                  <c:v>16.730671000000001</c:v>
                </c:pt>
                <c:pt idx="104404">
                  <c:v>16.733250999999999</c:v>
                </c:pt>
                <c:pt idx="104405">
                  <c:v>16.737282</c:v>
                </c:pt>
                <c:pt idx="104406">
                  <c:v>16.731763999999998</c:v>
                </c:pt>
                <c:pt idx="104407">
                  <c:v>16.734203000000001</c:v>
                </c:pt>
                <c:pt idx="104408">
                  <c:v>16.740100000000002</c:v>
                </c:pt>
                <c:pt idx="104409">
                  <c:v>16.733018999999999</c:v>
                </c:pt>
                <c:pt idx="104410">
                  <c:v>16.731254</c:v>
                </c:pt>
                <c:pt idx="104411">
                  <c:v>16.738396000000002</c:v>
                </c:pt>
                <c:pt idx="104412">
                  <c:v>16.735057000000001</c:v>
                </c:pt>
                <c:pt idx="104413">
                  <c:v>16.726323000000001</c:v>
                </c:pt>
                <c:pt idx="104414">
                  <c:v>16.731925</c:v>
                </c:pt>
                <c:pt idx="104415">
                  <c:v>16.740190999999999</c:v>
                </c:pt>
                <c:pt idx="104416">
                  <c:v>16.732375999999999</c:v>
                </c:pt>
                <c:pt idx="104417">
                  <c:v>16.728262999999998</c:v>
                </c:pt>
                <c:pt idx="104418">
                  <c:v>16.733913000000001</c:v>
                </c:pt>
                <c:pt idx="104419">
                  <c:v>16.732075999999999</c:v>
                </c:pt>
                <c:pt idx="104420">
                  <c:v>16.733999000000001</c:v>
                </c:pt>
                <c:pt idx="104421">
                  <c:v>16.741305000000001</c:v>
                </c:pt>
                <c:pt idx="104422">
                  <c:v>16.737591999999999</c:v>
                </c:pt>
                <c:pt idx="104423">
                  <c:v>16.73095</c:v>
                </c:pt>
                <c:pt idx="104424">
                  <c:v>16.734964000000002</c:v>
                </c:pt>
                <c:pt idx="104425">
                  <c:v>16.737985999999999</c:v>
                </c:pt>
                <c:pt idx="104426">
                  <c:v>16.73366</c:v>
                </c:pt>
                <c:pt idx="104427">
                  <c:v>16.735655999999999</c:v>
                </c:pt>
                <c:pt idx="104428">
                  <c:v>16.738765999999998</c:v>
                </c:pt>
                <c:pt idx="104429">
                  <c:v>16.737328000000002</c:v>
                </c:pt>
                <c:pt idx="104430">
                  <c:v>16.737814</c:v>
                </c:pt>
                <c:pt idx="104431">
                  <c:v>16.736857000000001</c:v>
                </c:pt>
                <c:pt idx="104432">
                  <c:v>16.734352999999999</c:v>
                </c:pt>
                <c:pt idx="104433">
                  <c:v>16.740549000000001</c:v>
                </c:pt>
                <c:pt idx="104434">
                  <c:v>16.745509999999999</c:v>
                </c:pt>
                <c:pt idx="104435">
                  <c:v>16.732564</c:v>
                </c:pt>
                <c:pt idx="104436">
                  <c:v>16.725503</c:v>
                </c:pt>
                <c:pt idx="104437">
                  <c:v>16.735751</c:v>
                </c:pt>
                <c:pt idx="104438">
                  <c:v>16.737345000000001</c:v>
                </c:pt>
                <c:pt idx="104439">
                  <c:v>16.738192999999999</c:v>
                </c:pt>
                <c:pt idx="104440">
                  <c:v>16.746053</c:v>
                </c:pt>
                <c:pt idx="104441">
                  <c:v>16.742484999999999</c:v>
                </c:pt>
                <c:pt idx="104442">
                  <c:v>16.736405999999999</c:v>
                </c:pt>
                <c:pt idx="104443">
                  <c:v>16.739920000000001</c:v>
                </c:pt>
                <c:pt idx="104444">
                  <c:v>16.741752000000002</c:v>
                </c:pt>
                <c:pt idx="104445">
                  <c:v>16.734811000000001</c:v>
                </c:pt>
                <c:pt idx="104446">
                  <c:v>16.737760000000002</c:v>
                </c:pt>
                <c:pt idx="104447">
                  <c:v>16.745833000000001</c:v>
                </c:pt>
                <c:pt idx="104448">
                  <c:v>16.736878999999998</c:v>
                </c:pt>
                <c:pt idx="104449">
                  <c:v>16.734038000000002</c:v>
                </c:pt>
                <c:pt idx="104450">
                  <c:v>16.740093000000002</c:v>
                </c:pt>
                <c:pt idx="104451">
                  <c:v>16.739305000000002</c:v>
                </c:pt>
                <c:pt idx="104452">
                  <c:v>16.741111</c:v>
                </c:pt>
                <c:pt idx="104453">
                  <c:v>16.748184999999999</c:v>
                </c:pt>
                <c:pt idx="104454">
                  <c:v>16.747468999999999</c:v>
                </c:pt>
                <c:pt idx="104455">
                  <c:v>16.737962</c:v>
                </c:pt>
                <c:pt idx="104456">
                  <c:v>16.740794000000001</c:v>
                </c:pt>
                <c:pt idx="104457">
                  <c:v>16.744413999999999</c:v>
                </c:pt>
                <c:pt idx="104458">
                  <c:v>16.734950999999999</c:v>
                </c:pt>
                <c:pt idx="104459">
                  <c:v>16.737636999999999</c:v>
                </c:pt>
                <c:pt idx="104460">
                  <c:v>16.746193000000002</c:v>
                </c:pt>
                <c:pt idx="104461">
                  <c:v>16.742896999999999</c:v>
                </c:pt>
                <c:pt idx="104462">
                  <c:v>16.744478999999998</c:v>
                </c:pt>
                <c:pt idx="104463">
                  <c:v>16.755212</c:v>
                </c:pt>
                <c:pt idx="104464">
                  <c:v>16.751342999999999</c:v>
                </c:pt>
                <c:pt idx="104465">
                  <c:v>16.741938999999999</c:v>
                </c:pt>
                <c:pt idx="104466">
                  <c:v>16.750889000000001</c:v>
                </c:pt>
                <c:pt idx="104467">
                  <c:v>16.751068</c:v>
                </c:pt>
                <c:pt idx="104468">
                  <c:v>16.738970999999999</c:v>
                </c:pt>
                <c:pt idx="104469">
                  <c:v>16.742843000000001</c:v>
                </c:pt>
                <c:pt idx="104470">
                  <c:v>16.747077999999998</c:v>
                </c:pt>
                <c:pt idx="104471">
                  <c:v>16.741519</c:v>
                </c:pt>
                <c:pt idx="104472">
                  <c:v>16.740462000000001</c:v>
                </c:pt>
                <c:pt idx="104473">
                  <c:v>16.742293</c:v>
                </c:pt>
                <c:pt idx="104474">
                  <c:v>16.738914999999999</c:v>
                </c:pt>
                <c:pt idx="104475">
                  <c:v>16.736549</c:v>
                </c:pt>
                <c:pt idx="104476">
                  <c:v>16.743818999999998</c:v>
                </c:pt>
                <c:pt idx="104477">
                  <c:v>16.745673</c:v>
                </c:pt>
                <c:pt idx="104478">
                  <c:v>16.741706000000001</c:v>
                </c:pt>
                <c:pt idx="104479">
                  <c:v>16.745139000000002</c:v>
                </c:pt>
                <c:pt idx="104480">
                  <c:v>16.745301999999999</c:v>
                </c:pt>
                <c:pt idx="104481">
                  <c:v>16.738225</c:v>
                </c:pt>
                <c:pt idx="104482">
                  <c:v>16.741188000000001</c:v>
                </c:pt>
                <c:pt idx="104483">
                  <c:v>16.750648000000002</c:v>
                </c:pt>
                <c:pt idx="104484">
                  <c:v>16.748591999999999</c:v>
                </c:pt>
                <c:pt idx="104485">
                  <c:v>16.746003999999999</c:v>
                </c:pt>
                <c:pt idx="104486">
                  <c:v>16.749517999999998</c:v>
                </c:pt>
                <c:pt idx="104487">
                  <c:v>16.743758</c:v>
                </c:pt>
                <c:pt idx="104488">
                  <c:v>16.740302</c:v>
                </c:pt>
                <c:pt idx="104489">
                  <c:v>16.749472999999998</c:v>
                </c:pt>
                <c:pt idx="104490">
                  <c:v>16.754297000000001</c:v>
                </c:pt>
                <c:pt idx="104491">
                  <c:v>16.750997000000002</c:v>
                </c:pt>
                <c:pt idx="104492">
                  <c:v>16.749385</c:v>
                </c:pt>
                <c:pt idx="104493">
                  <c:v>16.749842999999998</c:v>
                </c:pt>
                <c:pt idx="104494">
                  <c:v>16.745723000000002</c:v>
                </c:pt>
                <c:pt idx="104495">
                  <c:v>16.745384000000001</c:v>
                </c:pt>
                <c:pt idx="104496">
                  <c:v>16.749841</c:v>
                </c:pt>
                <c:pt idx="104497">
                  <c:v>16.747817000000001</c:v>
                </c:pt>
                <c:pt idx="104498">
                  <c:v>16.745823000000001</c:v>
                </c:pt>
                <c:pt idx="104499">
                  <c:v>16.749058000000002</c:v>
                </c:pt>
                <c:pt idx="104500">
                  <c:v>16.752094</c:v>
                </c:pt>
                <c:pt idx="104501">
                  <c:v>16.749316</c:v>
                </c:pt>
                <c:pt idx="104502">
                  <c:v>16.747762000000002</c:v>
                </c:pt>
                <c:pt idx="104503">
                  <c:v>16.749665</c:v>
                </c:pt>
                <c:pt idx="104504">
                  <c:v>16.74701</c:v>
                </c:pt>
                <c:pt idx="104505">
                  <c:v>16.748041000000001</c:v>
                </c:pt>
                <c:pt idx="104506">
                  <c:v>16.750492000000001</c:v>
                </c:pt>
                <c:pt idx="104507">
                  <c:v>16.745996999999999</c:v>
                </c:pt>
                <c:pt idx="104508">
                  <c:v>16.746521000000001</c:v>
                </c:pt>
                <c:pt idx="104509">
                  <c:v>16.749919999999999</c:v>
                </c:pt>
                <c:pt idx="104510">
                  <c:v>16.750413000000002</c:v>
                </c:pt>
                <c:pt idx="104511">
                  <c:v>16.751511000000001</c:v>
                </c:pt>
                <c:pt idx="104512">
                  <c:v>16.753026999999999</c:v>
                </c:pt>
                <c:pt idx="104513">
                  <c:v>16.750160000000001</c:v>
                </c:pt>
                <c:pt idx="104514">
                  <c:v>16.746502</c:v>
                </c:pt>
                <c:pt idx="104515">
                  <c:v>16.752973999999998</c:v>
                </c:pt>
                <c:pt idx="104516">
                  <c:v>16.753041</c:v>
                </c:pt>
                <c:pt idx="104517">
                  <c:v>16.748116</c:v>
                </c:pt>
                <c:pt idx="104518">
                  <c:v>16.753516999999999</c:v>
                </c:pt>
                <c:pt idx="104519">
                  <c:v>16.754595999999999</c:v>
                </c:pt>
                <c:pt idx="104520">
                  <c:v>16.746807</c:v>
                </c:pt>
                <c:pt idx="104521">
                  <c:v>16.747036999999999</c:v>
                </c:pt>
                <c:pt idx="104522">
                  <c:v>16.755762000000001</c:v>
                </c:pt>
                <c:pt idx="104523">
                  <c:v>16.754469</c:v>
                </c:pt>
                <c:pt idx="104524">
                  <c:v>16.752980999999998</c:v>
                </c:pt>
                <c:pt idx="104525">
                  <c:v>16.759941000000001</c:v>
                </c:pt>
                <c:pt idx="104526">
                  <c:v>16.754034999999998</c:v>
                </c:pt>
                <c:pt idx="104527">
                  <c:v>16.750353</c:v>
                </c:pt>
                <c:pt idx="104528">
                  <c:v>16.756702000000001</c:v>
                </c:pt>
                <c:pt idx="104529">
                  <c:v>16.755220000000001</c:v>
                </c:pt>
                <c:pt idx="104530">
                  <c:v>16.752776999999998</c:v>
                </c:pt>
                <c:pt idx="104531">
                  <c:v>16.754901</c:v>
                </c:pt>
                <c:pt idx="104532">
                  <c:v>16.757808000000001</c:v>
                </c:pt>
                <c:pt idx="104533">
                  <c:v>16.756212000000001</c:v>
                </c:pt>
                <c:pt idx="104534">
                  <c:v>16.753184000000001</c:v>
                </c:pt>
                <c:pt idx="104535">
                  <c:v>16.758302</c:v>
                </c:pt>
                <c:pt idx="104536">
                  <c:v>16.760669</c:v>
                </c:pt>
                <c:pt idx="104537">
                  <c:v>16.755552000000002</c:v>
                </c:pt>
                <c:pt idx="104538">
                  <c:v>16.754013</c:v>
                </c:pt>
                <c:pt idx="104539">
                  <c:v>16.756260999999999</c:v>
                </c:pt>
                <c:pt idx="104540">
                  <c:v>16.750509000000001</c:v>
                </c:pt>
                <c:pt idx="104541">
                  <c:v>16.749642999999999</c:v>
                </c:pt>
                <c:pt idx="104542">
                  <c:v>16.76061</c:v>
                </c:pt>
                <c:pt idx="104543">
                  <c:v>16.758845999999998</c:v>
                </c:pt>
                <c:pt idx="104544">
                  <c:v>16.751401000000001</c:v>
                </c:pt>
                <c:pt idx="104545">
                  <c:v>16.752749999999999</c:v>
                </c:pt>
                <c:pt idx="104546">
                  <c:v>16.755151000000001</c:v>
                </c:pt>
                <c:pt idx="104547">
                  <c:v>16.757442999999999</c:v>
                </c:pt>
                <c:pt idx="104548">
                  <c:v>16.761223999999999</c:v>
                </c:pt>
                <c:pt idx="104549">
                  <c:v>16.759539</c:v>
                </c:pt>
                <c:pt idx="104550">
                  <c:v>16.752461</c:v>
                </c:pt>
                <c:pt idx="104551">
                  <c:v>16.753204</c:v>
                </c:pt>
                <c:pt idx="104552">
                  <c:v>16.75722</c:v>
                </c:pt>
                <c:pt idx="104553">
                  <c:v>16.754207000000001</c:v>
                </c:pt>
                <c:pt idx="104554">
                  <c:v>16.758744</c:v>
                </c:pt>
                <c:pt idx="104555">
                  <c:v>16.763165999999998</c:v>
                </c:pt>
                <c:pt idx="104556">
                  <c:v>16.756525</c:v>
                </c:pt>
                <c:pt idx="104557">
                  <c:v>16.754208999999999</c:v>
                </c:pt>
                <c:pt idx="104558">
                  <c:v>16.756399999999999</c:v>
                </c:pt>
                <c:pt idx="104559">
                  <c:v>16.754062999999999</c:v>
                </c:pt>
                <c:pt idx="104560">
                  <c:v>16.756077999999999</c:v>
                </c:pt>
                <c:pt idx="104561">
                  <c:v>16.764088999999998</c:v>
                </c:pt>
                <c:pt idx="104562">
                  <c:v>16.760926999999999</c:v>
                </c:pt>
                <c:pt idx="104563">
                  <c:v>16.756186</c:v>
                </c:pt>
                <c:pt idx="104564">
                  <c:v>16.762150999999999</c:v>
                </c:pt>
                <c:pt idx="104565">
                  <c:v>16.757148999999998</c:v>
                </c:pt>
                <c:pt idx="104566">
                  <c:v>16.747917999999999</c:v>
                </c:pt>
                <c:pt idx="104567">
                  <c:v>16.754943000000001</c:v>
                </c:pt>
                <c:pt idx="104568">
                  <c:v>16.764405</c:v>
                </c:pt>
                <c:pt idx="104569">
                  <c:v>16.763653999999999</c:v>
                </c:pt>
                <c:pt idx="104570">
                  <c:v>16.76332</c:v>
                </c:pt>
                <c:pt idx="104571">
                  <c:v>16.766017000000002</c:v>
                </c:pt>
                <c:pt idx="104572">
                  <c:v>16.761282000000001</c:v>
                </c:pt>
                <c:pt idx="104573">
                  <c:v>16.760435000000001</c:v>
                </c:pt>
                <c:pt idx="104574">
                  <c:v>16.767899</c:v>
                </c:pt>
                <c:pt idx="104575">
                  <c:v>16.765515000000001</c:v>
                </c:pt>
                <c:pt idx="104576">
                  <c:v>16.759808</c:v>
                </c:pt>
                <c:pt idx="104577">
                  <c:v>16.764213000000002</c:v>
                </c:pt>
                <c:pt idx="104578">
                  <c:v>16.767717000000001</c:v>
                </c:pt>
                <c:pt idx="104579">
                  <c:v>16.760991000000001</c:v>
                </c:pt>
                <c:pt idx="104580">
                  <c:v>16.759606999999999</c:v>
                </c:pt>
                <c:pt idx="104581">
                  <c:v>16.7666</c:v>
                </c:pt>
                <c:pt idx="104582">
                  <c:v>16.759944000000001</c:v>
                </c:pt>
                <c:pt idx="104583">
                  <c:v>16.757451</c:v>
                </c:pt>
                <c:pt idx="104584">
                  <c:v>16.766303000000001</c:v>
                </c:pt>
                <c:pt idx="104585">
                  <c:v>16.764119999999998</c:v>
                </c:pt>
                <c:pt idx="104586">
                  <c:v>16.762094999999999</c:v>
                </c:pt>
                <c:pt idx="104587">
                  <c:v>16.766179999999999</c:v>
                </c:pt>
                <c:pt idx="104588">
                  <c:v>16.762934000000001</c:v>
                </c:pt>
                <c:pt idx="104589">
                  <c:v>16.759101000000001</c:v>
                </c:pt>
                <c:pt idx="104590">
                  <c:v>16.765231</c:v>
                </c:pt>
                <c:pt idx="104591">
                  <c:v>16.765577</c:v>
                </c:pt>
                <c:pt idx="104592">
                  <c:v>16.759881</c:v>
                </c:pt>
                <c:pt idx="104593">
                  <c:v>16.763397000000001</c:v>
                </c:pt>
                <c:pt idx="104594">
                  <c:v>16.762391999999998</c:v>
                </c:pt>
                <c:pt idx="104595">
                  <c:v>16.756394</c:v>
                </c:pt>
                <c:pt idx="104596">
                  <c:v>16.764876999999998</c:v>
                </c:pt>
                <c:pt idx="104597">
                  <c:v>16.771961000000001</c:v>
                </c:pt>
                <c:pt idx="104598">
                  <c:v>16.766119</c:v>
                </c:pt>
                <c:pt idx="104599">
                  <c:v>16.766369000000001</c:v>
                </c:pt>
                <c:pt idx="104600">
                  <c:v>16.774367999999999</c:v>
                </c:pt>
                <c:pt idx="104601">
                  <c:v>16.769967999999999</c:v>
                </c:pt>
                <c:pt idx="104602">
                  <c:v>16.762726000000001</c:v>
                </c:pt>
                <c:pt idx="104603">
                  <c:v>16.765495999999999</c:v>
                </c:pt>
                <c:pt idx="104604">
                  <c:v>16.760662</c:v>
                </c:pt>
                <c:pt idx="104605">
                  <c:v>16.755566000000002</c:v>
                </c:pt>
                <c:pt idx="104606">
                  <c:v>16.761206999999999</c:v>
                </c:pt>
                <c:pt idx="104607">
                  <c:v>16.765229999999999</c:v>
                </c:pt>
                <c:pt idx="104608">
                  <c:v>16.761665000000001</c:v>
                </c:pt>
                <c:pt idx="104609">
                  <c:v>16.758825999999999</c:v>
                </c:pt>
                <c:pt idx="104610">
                  <c:v>16.767651999999998</c:v>
                </c:pt>
                <c:pt idx="104611">
                  <c:v>16.774975999999999</c:v>
                </c:pt>
                <c:pt idx="104612">
                  <c:v>16.772210999999999</c:v>
                </c:pt>
                <c:pt idx="104613">
                  <c:v>16.773724000000001</c:v>
                </c:pt>
                <c:pt idx="104614">
                  <c:v>16.776102000000002</c:v>
                </c:pt>
                <c:pt idx="104615">
                  <c:v>16.773792</c:v>
                </c:pt>
                <c:pt idx="104616">
                  <c:v>16.772541</c:v>
                </c:pt>
                <c:pt idx="104617">
                  <c:v>16.773260000000001</c:v>
                </c:pt>
                <c:pt idx="104618">
                  <c:v>16.766249999999999</c:v>
                </c:pt>
                <c:pt idx="104619">
                  <c:v>16.764811999999999</c:v>
                </c:pt>
                <c:pt idx="104620">
                  <c:v>16.772981999999999</c:v>
                </c:pt>
                <c:pt idx="104621">
                  <c:v>16.765401000000001</c:v>
                </c:pt>
                <c:pt idx="104622">
                  <c:v>16.758872</c:v>
                </c:pt>
                <c:pt idx="104623">
                  <c:v>16.769829999999999</c:v>
                </c:pt>
                <c:pt idx="104624">
                  <c:v>16.773098999999998</c:v>
                </c:pt>
                <c:pt idx="104625">
                  <c:v>16.765643000000001</c:v>
                </c:pt>
                <c:pt idx="104626">
                  <c:v>16.765975000000001</c:v>
                </c:pt>
                <c:pt idx="104627">
                  <c:v>16.772928</c:v>
                </c:pt>
                <c:pt idx="104628">
                  <c:v>16.774287000000001</c:v>
                </c:pt>
                <c:pt idx="104629">
                  <c:v>16.773275999999999</c:v>
                </c:pt>
                <c:pt idx="104630">
                  <c:v>16.770626</c:v>
                </c:pt>
                <c:pt idx="104631">
                  <c:v>16.764976999999998</c:v>
                </c:pt>
                <c:pt idx="104632">
                  <c:v>16.77028</c:v>
                </c:pt>
                <c:pt idx="104633">
                  <c:v>16.774562</c:v>
                </c:pt>
                <c:pt idx="104634">
                  <c:v>16.763943999999999</c:v>
                </c:pt>
                <c:pt idx="104635">
                  <c:v>16.764552999999999</c:v>
                </c:pt>
                <c:pt idx="104636">
                  <c:v>16.776931999999999</c:v>
                </c:pt>
                <c:pt idx="104637">
                  <c:v>16.777805000000001</c:v>
                </c:pt>
                <c:pt idx="104638">
                  <c:v>16.772794999999999</c:v>
                </c:pt>
                <c:pt idx="104639">
                  <c:v>16.773686000000001</c:v>
                </c:pt>
                <c:pt idx="104640">
                  <c:v>16.771536999999999</c:v>
                </c:pt>
                <c:pt idx="104641">
                  <c:v>16.769919000000002</c:v>
                </c:pt>
                <c:pt idx="104642">
                  <c:v>16.775210000000001</c:v>
                </c:pt>
                <c:pt idx="104643">
                  <c:v>16.772057</c:v>
                </c:pt>
                <c:pt idx="104644">
                  <c:v>16.763559999999998</c:v>
                </c:pt>
                <c:pt idx="104645">
                  <c:v>16.764994000000002</c:v>
                </c:pt>
                <c:pt idx="104646">
                  <c:v>16.771643000000001</c:v>
                </c:pt>
                <c:pt idx="104647">
                  <c:v>16.772680999999999</c:v>
                </c:pt>
                <c:pt idx="104648">
                  <c:v>16.768519000000001</c:v>
                </c:pt>
                <c:pt idx="104649">
                  <c:v>16.773014</c:v>
                </c:pt>
                <c:pt idx="104650">
                  <c:v>16.776001000000001</c:v>
                </c:pt>
                <c:pt idx="104651">
                  <c:v>16.771594</c:v>
                </c:pt>
                <c:pt idx="104652">
                  <c:v>16.777072</c:v>
                </c:pt>
                <c:pt idx="104653">
                  <c:v>16.780583</c:v>
                </c:pt>
                <c:pt idx="104654">
                  <c:v>16.773444999999999</c:v>
                </c:pt>
                <c:pt idx="104655">
                  <c:v>16.771082</c:v>
                </c:pt>
                <c:pt idx="104656">
                  <c:v>16.774730000000002</c:v>
                </c:pt>
                <c:pt idx="104657">
                  <c:v>16.773899</c:v>
                </c:pt>
                <c:pt idx="104658">
                  <c:v>16.772721000000001</c:v>
                </c:pt>
                <c:pt idx="104659">
                  <c:v>16.780365</c:v>
                </c:pt>
                <c:pt idx="104660">
                  <c:v>16.779969999999999</c:v>
                </c:pt>
                <c:pt idx="104661">
                  <c:v>16.770621999999999</c:v>
                </c:pt>
                <c:pt idx="104662">
                  <c:v>16.773070000000001</c:v>
                </c:pt>
                <c:pt idx="104663">
                  <c:v>16.778645999999998</c:v>
                </c:pt>
                <c:pt idx="104664">
                  <c:v>16.773682999999998</c:v>
                </c:pt>
                <c:pt idx="104665">
                  <c:v>16.770692</c:v>
                </c:pt>
                <c:pt idx="104666">
                  <c:v>16.778134000000001</c:v>
                </c:pt>
                <c:pt idx="104667">
                  <c:v>16.772255999999999</c:v>
                </c:pt>
                <c:pt idx="104668">
                  <c:v>16.763869</c:v>
                </c:pt>
                <c:pt idx="104669">
                  <c:v>16.778886</c:v>
                </c:pt>
                <c:pt idx="104670">
                  <c:v>16.784020000000002</c:v>
                </c:pt>
                <c:pt idx="104671">
                  <c:v>16.775476000000001</c:v>
                </c:pt>
                <c:pt idx="104672">
                  <c:v>16.783197000000001</c:v>
                </c:pt>
                <c:pt idx="104673">
                  <c:v>16.791036999999999</c:v>
                </c:pt>
                <c:pt idx="104674">
                  <c:v>16.784528999999999</c:v>
                </c:pt>
                <c:pt idx="104675">
                  <c:v>16.780564999999999</c:v>
                </c:pt>
                <c:pt idx="104676">
                  <c:v>16.783548</c:v>
                </c:pt>
                <c:pt idx="104677">
                  <c:v>16.782253999999998</c:v>
                </c:pt>
                <c:pt idx="104678">
                  <c:v>16.779239</c:v>
                </c:pt>
                <c:pt idx="104679">
                  <c:v>16.780897</c:v>
                </c:pt>
                <c:pt idx="104680">
                  <c:v>16.783286</c:v>
                </c:pt>
                <c:pt idx="104681">
                  <c:v>16.783902999999999</c:v>
                </c:pt>
                <c:pt idx="104682">
                  <c:v>16.781238999999999</c:v>
                </c:pt>
                <c:pt idx="104683">
                  <c:v>16.782567</c:v>
                </c:pt>
                <c:pt idx="104684">
                  <c:v>16.782463</c:v>
                </c:pt>
                <c:pt idx="104685">
                  <c:v>16.78191</c:v>
                </c:pt>
                <c:pt idx="104686">
                  <c:v>16.785813999999998</c:v>
                </c:pt>
                <c:pt idx="104687">
                  <c:v>16.777539999999998</c:v>
                </c:pt>
                <c:pt idx="104688">
                  <c:v>16.773164999999999</c:v>
                </c:pt>
                <c:pt idx="104689">
                  <c:v>16.780968999999999</c:v>
                </c:pt>
                <c:pt idx="104690">
                  <c:v>16.779945999999999</c:v>
                </c:pt>
                <c:pt idx="104691">
                  <c:v>16.776005999999999</c:v>
                </c:pt>
                <c:pt idx="104692">
                  <c:v>16.779955000000001</c:v>
                </c:pt>
                <c:pt idx="104693">
                  <c:v>16.7822</c:v>
                </c:pt>
                <c:pt idx="104694">
                  <c:v>16.778721000000001</c:v>
                </c:pt>
                <c:pt idx="104695">
                  <c:v>16.779091000000001</c:v>
                </c:pt>
                <c:pt idx="104696">
                  <c:v>16.784776999999998</c:v>
                </c:pt>
                <c:pt idx="104697">
                  <c:v>16.781648000000001</c:v>
                </c:pt>
                <c:pt idx="104698">
                  <c:v>16.779114</c:v>
                </c:pt>
                <c:pt idx="104699">
                  <c:v>16.783380000000001</c:v>
                </c:pt>
                <c:pt idx="104700">
                  <c:v>16.779419000000001</c:v>
                </c:pt>
                <c:pt idx="104701">
                  <c:v>16.774052999999999</c:v>
                </c:pt>
                <c:pt idx="104702">
                  <c:v>16.780722000000001</c:v>
                </c:pt>
                <c:pt idx="104703">
                  <c:v>16.785644000000001</c:v>
                </c:pt>
                <c:pt idx="104704">
                  <c:v>16.780508999999999</c:v>
                </c:pt>
                <c:pt idx="104705">
                  <c:v>16.781053</c:v>
                </c:pt>
                <c:pt idx="104706">
                  <c:v>16.783467999999999</c:v>
                </c:pt>
                <c:pt idx="104707">
                  <c:v>16.781293999999999</c:v>
                </c:pt>
                <c:pt idx="104708">
                  <c:v>16.784049</c:v>
                </c:pt>
                <c:pt idx="104709">
                  <c:v>16.783435999999998</c:v>
                </c:pt>
                <c:pt idx="104710">
                  <c:v>16.776530999999999</c:v>
                </c:pt>
                <c:pt idx="104711">
                  <c:v>16.776419000000001</c:v>
                </c:pt>
                <c:pt idx="104712">
                  <c:v>16.783166999999999</c:v>
                </c:pt>
                <c:pt idx="104713">
                  <c:v>16.786508000000001</c:v>
                </c:pt>
                <c:pt idx="104714">
                  <c:v>16.781912999999999</c:v>
                </c:pt>
                <c:pt idx="104715">
                  <c:v>16.782602000000001</c:v>
                </c:pt>
                <c:pt idx="104716">
                  <c:v>16.789065999999998</c:v>
                </c:pt>
                <c:pt idx="104717">
                  <c:v>16.783432000000001</c:v>
                </c:pt>
                <c:pt idx="104718">
                  <c:v>16.778435000000002</c:v>
                </c:pt>
                <c:pt idx="104719">
                  <c:v>16.783760999999998</c:v>
                </c:pt>
                <c:pt idx="104720">
                  <c:v>16.785364999999999</c:v>
                </c:pt>
                <c:pt idx="104721">
                  <c:v>16.783856</c:v>
                </c:pt>
                <c:pt idx="104722">
                  <c:v>16.787976</c:v>
                </c:pt>
                <c:pt idx="104723">
                  <c:v>16.786377000000002</c:v>
                </c:pt>
                <c:pt idx="104724">
                  <c:v>16.779726</c:v>
                </c:pt>
                <c:pt idx="104725">
                  <c:v>16.785371999999999</c:v>
                </c:pt>
                <c:pt idx="104726">
                  <c:v>16.788031</c:v>
                </c:pt>
                <c:pt idx="104727">
                  <c:v>16.780659</c:v>
                </c:pt>
                <c:pt idx="104728">
                  <c:v>16.783470000000001</c:v>
                </c:pt>
                <c:pt idx="104729">
                  <c:v>16.789663000000001</c:v>
                </c:pt>
                <c:pt idx="104730">
                  <c:v>16.786100999999999</c:v>
                </c:pt>
                <c:pt idx="104731">
                  <c:v>16.781887999999999</c:v>
                </c:pt>
                <c:pt idx="104732">
                  <c:v>16.789383000000001</c:v>
                </c:pt>
                <c:pt idx="104733">
                  <c:v>16.794045000000001</c:v>
                </c:pt>
                <c:pt idx="104734">
                  <c:v>16.789141000000001</c:v>
                </c:pt>
                <c:pt idx="104735">
                  <c:v>16.796188000000001</c:v>
                </c:pt>
                <c:pt idx="104736">
                  <c:v>16.800910999999999</c:v>
                </c:pt>
                <c:pt idx="104737">
                  <c:v>16.788778000000001</c:v>
                </c:pt>
                <c:pt idx="104738">
                  <c:v>16.787317000000002</c:v>
                </c:pt>
                <c:pt idx="104739">
                  <c:v>16.799889</c:v>
                </c:pt>
                <c:pt idx="104740">
                  <c:v>16.796018</c:v>
                </c:pt>
                <c:pt idx="104741">
                  <c:v>16.786358</c:v>
                </c:pt>
                <c:pt idx="104742">
                  <c:v>16.794754000000001</c:v>
                </c:pt>
                <c:pt idx="104743">
                  <c:v>16.792304000000001</c:v>
                </c:pt>
                <c:pt idx="104744">
                  <c:v>16.782397</c:v>
                </c:pt>
                <c:pt idx="104745">
                  <c:v>16.792186000000001</c:v>
                </c:pt>
                <c:pt idx="104746">
                  <c:v>16.795494000000001</c:v>
                </c:pt>
                <c:pt idx="104747">
                  <c:v>16.78435</c:v>
                </c:pt>
                <c:pt idx="104748">
                  <c:v>16.786113</c:v>
                </c:pt>
                <c:pt idx="104749">
                  <c:v>16.795180999999999</c:v>
                </c:pt>
                <c:pt idx="104750">
                  <c:v>16.792770999999998</c:v>
                </c:pt>
                <c:pt idx="104751">
                  <c:v>16.789325000000002</c:v>
                </c:pt>
                <c:pt idx="104752">
                  <c:v>16.790659000000002</c:v>
                </c:pt>
                <c:pt idx="104753">
                  <c:v>16.788080000000001</c:v>
                </c:pt>
                <c:pt idx="104754">
                  <c:v>16.784063</c:v>
                </c:pt>
                <c:pt idx="104755">
                  <c:v>16.785444999999999</c:v>
                </c:pt>
                <c:pt idx="104756">
                  <c:v>16.788672999999999</c:v>
                </c:pt>
                <c:pt idx="104757">
                  <c:v>16.788463</c:v>
                </c:pt>
                <c:pt idx="104758">
                  <c:v>16.790813</c:v>
                </c:pt>
                <c:pt idx="104759">
                  <c:v>16.797308999999998</c:v>
                </c:pt>
                <c:pt idx="104760">
                  <c:v>16.795006000000001</c:v>
                </c:pt>
                <c:pt idx="104761">
                  <c:v>16.792725000000001</c:v>
                </c:pt>
                <c:pt idx="104762">
                  <c:v>16.795100999999999</c:v>
                </c:pt>
                <c:pt idx="104763">
                  <c:v>16.788414</c:v>
                </c:pt>
                <c:pt idx="104764">
                  <c:v>16.786045000000001</c:v>
                </c:pt>
                <c:pt idx="104765">
                  <c:v>16.792681000000002</c:v>
                </c:pt>
                <c:pt idx="104766">
                  <c:v>16.790384</c:v>
                </c:pt>
                <c:pt idx="104767">
                  <c:v>16.782800000000002</c:v>
                </c:pt>
                <c:pt idx="104768">
                  <c:v>16.788447999999999</c:v>
                </c:pt>
                <c:pt idx="104769">
                  <c:v>16.797785000000001</c:v>
                </c:pt>
                <c:pt idx="104770">
                  <c:v>16.791799000000001</c:v>
                </c:pt>
                <c:pt idx="104771">
                  <c:v>16.789874000000001</c:v>
                </c:pt>
                <c:pt idx="104772">
                  <c:v>16.798915999999998</c:v>
                </c:pt>
                <c:pt idx="104773">
                  <c:v>16.798078</c:v>
                </c:pt>
                <c:pt idx="104774">
                  <c:v>16.792062999999999</c:v>
                </c:pt>
                <c:pt idx="104775">
                  <c:v>16.791094000000001</c:v>
                </c:pt>
                <c:pt idx="104776">
                  <c:v>16.794297</c:v>
                </c:pt>
                <c:pt idx="104777">
                  <c:v>16.796835000000002</c:v>
                </c:pt>
                <c:pt idx="104778">
                  <c:v>16.799192999999999</c:v>
                </c:pt>
                <c:pt idx="104779">
                  <c:v>16.799209999999999</c:v>
                </c:pt>
                <c:pt idx="104780">
                  <c:v>16.794328</c:v>
                </c:pt>
                <c:pt idx="104781">
                  <c:v>16.795100000000001</c:v>
                </c:pt>
                <c:pt idx="104782">
                  <c:v>16.796897999999999</c:v>
                </c:pt>
                <c:pt idx="104783">
                  <c:v>16.7944</c:v>
                </c:pt>
                <c:pt idx="104784">
                  <c:v>16.798627</c:v>
                </c:pt>
                <c:pt idx="104785">
                  <c:v>16.803992999999998</c:v>
                </c:pt>
                <c:pt idx="104786">
                  <c:v>16.799302000000001</c:v>
                </c:pt>
                <c:pt idx="104787">
                  <c:v>16.788955999999999</c:v>
                </c:pt>
                <c:pt idx="104788">
                  <c:v>16.792307999999998</c:v>
                </c:pt>
                <c:pt idx="104789">
                  <c:v>16.798812999999999</c:v>
                </c:pt>
                <c:pt idx="104790">
                  <c:v>16.794464999999999</c:v>
                </c:pt>
                <c:pt idx="104791">
                  <c:v>16.794948000000002</c:v>
                </c:pt>
                <c:pt idx="104792">
                  <c:v>16.795677999999999</c:v>
                </c:pt>
                <c:pt idx="104793">
                  <c:v>16.789921</c:v>
                </c:pt>
                <c:pt idx="104794">
                  <c:v>16.793310000000002</c:v>
                </c:pt>
                <c:pt idx="104795">
                  <c:v>16.802866999999999</c:v>
                </c:pt>
                <c:pt idx="104796">
                  <c:v>16.797691</c:v>
                </c:pt>
                <c:pt idx="104797">
                  <c:v>16.791056999999999</c:v>
                </c:pt>
                <c:pt idx="104798">
                  <c:v>16.802816</c:v>
                </c:pt>
                <c:pt idx="104799">
                  <c:v>16.808335</c:v>
                </c:pt>
                <c:pt idx="104800">
                  <c:v>16.799309999999998</c:v>
                </c:pt>
                <c:pt idx="104801">
                  <c:v>16.800798</c:v>
                </c:pt>
                <c:pt idx="104802">
                  <c:v>16.806871000000001</c:v>
                </c:pt>
                <c:pt idx="104803">
                  <c:v>16.801563999999999</c:v>
                </c:pt>
                <c:pt idx="104804">
                  <c:v>16.796071999999999</c:v>
                </c:pt>
                <c:pt idx="104805">
                  <c:v>16.800659</c:v>
                </c:pt>
                <c:pt idx="104806">
                  <c:v>16.802375000000001</c:v>
                </c:pt>
                <c:pt idx="104807">
                  <c:v>16.798365</c:v>
                </c:pt>
                <c:pt idx="104808">
                  <c:v>16.800623999999999</c:v>
                </c:pt>
                <c:pt idx="104809">
                  <c:v>16.800905</c:v>
                </c:pt>
                <c:pt idx="104810">
                  <c:v>16.797415999999998</c:v>
                </c:pt>
                <c:pt idx="104811">
                  <c:v>16.803189</c:v>
                </c:pt>
                <c:pt idx="104812">
                  <c:v>16.808395999999998</c:v>
                </c:pt>
                <c:pt idx="104813">
                  <c:v>16.798403</c:v>
                </c:pt>
                <c:pt idx="104814">
                  <c:v>16.797592000000002</c:v>
                </c:pt>
                <c:pt idx="104815">
                  <c:v>16.812491999999999</c:v>
                </c:pt>
                <c:pt idx="104816">
                  <c:v>16.802050000000001</c:v>
                </c:pt>
                <c:pt idx="104817">
                  <c:v>16.789415000000002</c:v>
                </c:pt>
                <c:pt idx="104818">
                  <c:v>16.803916999999998</c:v>
                </c:pt>
                <c:pt idx="104819">
                  <c:v>16.806995000000001</c:v>
                </c:pt>
                <c:pt idx="104820">
                  <c:v>16.798673999999998</c:v>
                </c:pt>
                <c:pt idx="104821">
                  <c:v>16.800909000000001</c:v>
                </c:pt>
                <c:pt idx="104822">
                  <c:v>16.802882</c:v>
                </c:pt>
                <c:pt idx="104823">
                  <c:v>16.800708</c:v>
                </c:pt>
                <c:pt idx="104824">
                  <c:v>16.802966999999999</c:v>
                </c:pt>
                <c:pt idx="104825">
                  <c:v>16.804469000000001</c:v>
                </c:pt>
                <c:pt idx="104826">
                  <c:v>16.797844000000001</c:v>
                </c:pt>
                <c:pt idx="104827">
                  <c:v>16.797613999999999</c:v>
                </c:pt>
                <c:pt idx="104828">
                  <c:v>16.805405</c:v>
                </c:pt>
                <c:pt idx="104829">
                  <c:v>16.801960000000001</c:v>
                </c:pt>
                <c:pt idx="104830">
                  <c:v>16.797827999999999</c:v>
                </c:pt>
                <c:pt idx="104831">
                  <c:v>16.80284</c:v>
                </c:pt>
                <c:pt idx="104832">
                  <c:v>16.806667999999998</c:v>
                </c:pt>
                <c:pt idx="104833">
                  <c:v>16.805534000000002</c:v>
                </c:pt>
                <c:pt idx="104834">
                  <c:v>16.804212</c:v>
                </c:pt>
                <c:pt idx="104835">
                  <c:v>16.805109999999999</c:v>
                </c:pt>
                <c:pt idx="104836">
                  <c:v>16.800979000000002</c:v>
                </c:pt>
                <c:pt idx="104837">
                  <c:v>16.802074000000001</c:v>
                </c:pt>
                <c:pt idx="104838">
                  <c:v>16.810872</c:v>
                </c:pt>
                <c:pt idx="104839">
                  <c:v>16.807939000000001</c:v>
                </c:pt>
                <c:pt idx="104840">
                  <c:v>16.801134000000001</c:v>
                </c:pt>
                <c:pt idx="104841">
                  <c:v>16.810738000000001</c:v>
                </c:pt>
                <c:pt idx="104842">
                  <c:v>16.818297000000001</c:v>
                </c:pt>
                <c:pt idx="104843">
                  <c:v>16.805446</c:v>
                </c:pt>
                <c:pt idx="104844">
                  <c:v>16.802896</c:v>
                </c:pt>
                <c:pt idx="104845">
                  <c:v>16.811914000000002</c:v>
                </c:pt>
                <c:pt idx="104846">
                  <c:v>16.803204000000001</c:v>
                </c:pt>
                <c:pt idx="104847">
                  <c:v>16.799220999999999</c:v>
                </c:pt>
                <c:pt idx="104848">
                  <c:v>16.808432</c:v>
                </c:pt>
                <c:pt idx="104849">
                  <c:v>16.805627999999999</c:v>
                </c:pt>
                <c:pt idx="104850">
                  <c:v>16.800184000000002</c:v>
                </c:pt>
                <c:pt idx="104851">
                  <c:v>16.804328000000002</c:v>
                </c:pt>
                <c:pt idx="104852">
                  <c:v>16.809125000000002</c:v>
                </c:pt>
                <c:pt idx="104853">
                  <c:v>16.809626999999999</c:v>
                </c:pt>
                <c:pt idx="104854">
                  <c:v>16.809276000000001</c:v>
                </c:pt>
                <c:pt idx="104855">
                  <c:v>16.807599</c:v>
                </c:pt>
                <c:pt idx="104856">
                  <c:v>16.807064</c:v>
                </c:pt>
                <c:pt idx="104857">
                  <c:v>16.808489000000002</c:v>
                </c:pt>
                <c:pt idx="104858">
                  <c:v>16.806857000000001</c:v>
                </c:pt>
                <c:pt idx="104859">
                  <c:v>16.804645000000001</c:v>
                </c:pt>
                <c:pt idx="104860">
                  <c:v>16.802361000000001</c:v>
                </c:pt>
                <c:pt idx="104861">
                  <c:v>16.804539999999999</c:v>
                </c:pt>
                <c:pt idx="104862">
                  <c:v>16.814781</c:v>
                </c:pt>
                <c:pt idx="104863">
                  <c:v>16.816666999999999</c:v>
                </c:pt>
                <c:pt idx="104864">
                  <c:v>16.811836</c:v>
                </c:pt>
                <c:pt idx="104865">
                  <c:v>16.812332000000001</c:v>
                </c:pt>
                <c:pt idx="104866">
                  <c:v>16.812898000000001</c:v>
                </c:pt>
                <c:pt idx="104867">
                  <c:v>16.815306</c:v>
                </c:pt>
                <c:pt idx="104868">
                  <c:v>16.816424999999999</c:v>
                </c:pt>
                <c:pt idx="104869">
                  <c:v>16.810734</c:v>
                </c:pt>
                <c:pt idx="104870">
                  <c:v>16.807924</c:v>
                </c:pt>
                <c:pt idx="104871">
                  <c:v>16.815007000000001</c:v>
                </c:pt>
                <c:pt idx="104872">
                  <c:v>16.813856000000001</c:v>
                </c:pt>
                <c:pt idx="104873">
                  <c:v>16.802944</c:v>
                </c:pt>
                <c:pt idx="104874">
                  <c:v>16.805326000000001</c:v>
                </c:pt>
                <c:pt idx="104875">
                  <c:v>16.808624999999999</c:v>
                </c:pt>
                <c:pt idx="104876">
                  <c:v>16.805468000000001</c:v>
                </c:pt>
                <c:pt idx="104877">
                  <c:v>16.811105000000001</c:v>
                </c:pt>
                <c:pt idx="104878">
                  <c:v>16.815563999999998</c:v>
                </c:pt>
                <c:pt idx="104879">
                  <c:v>16.812248</c:v>
                </c:pt>
                <c:pt idx="104880">
                  <c:v>16.812588000000002</c:v>
                </c:pt>
                <c:pt idx="104881">
                  <c:v>16.814817999999999</c:v>
                </c:pt>
                <c:pt idx="104882">
                  <c:v>16.809153999999999</c:v>
                </c:pt>
                <c:pt idx="104883">
                  <c:v>16.809877</c:v>
                </c:pt>
                <c:pt idx="104884">
                  <c:v>16.815014999999999</c:v>
                </c:pt>
                <c:pt idx="104885">
                  <c:v>16.808174000000001</c:v>
                </c:pt>
                <c:pt idx="104886">
                  <c:v>16.805876000000001</c:v>
                </c:pt>
                <c:pt idx="104887">
                  <c:v>16.811858999999998</c:v>
                </c:pt>
                <c:pt idx="104888">
                  <c:v>16.813233</c:v>
                </c:pt>
                <c:pt idx="104889">
                  <c:v>16.812453000000001</c:v>
                </c:pt>
                <c:pt idx="104890">
                  <c:v>16.816303999999999</c:v>
                </c:pt>
                <c:pt idx="104891">
                  <c:v>16.82076</c:v>
                </c:pt>
                <c:pt idx="104892">
                  <c:v>16.81672</c:v>
                </c:pt>
                <c:pt idx="104893">
                  <c:v>16.814395000000001</c:v>
                </c:pt>
                <c:pt idx="104894">
                  <c:v>16.815632999999998</c:v>
                </c:pt>
                <c:pt idx="104895">
                  <c:v>16.813511999999999</c:v>
                </c:pt>
                <c:pt idx="104896">
                  <c:v>16.813803</c:v>
                </c:pt>
                <c:pt idx="104897">
                  <c:v>16.814126000000002</c:v>
                </c:pt>
                <c:pt idx="104898">
                  <c:v>16.813141000000002</c:v>
                </c:pt>
                <c:pt idx="104899">
                  <c:v>16.810929999999999</c:v>
                </c:pt>
                <c:pt idx="104900">
                  <c:v>16.811301</c:v>
                </c:pt>
                <c:pt idx="104901">
                  <c:v>16.817157000000002</c:v>
                </c:pt>
                <c:pt idx="104902">
                  <c:v>16.817761000000001</c:v>
                </c:pt>
                <c:pt idx="104903">
                  <c:v>16.817034</c:v>
                </c:pt>
                <c:pt idx="104904">
                  <c:v>16.817094000000001</c:v>
                </c:pt>
                <c:pt idx="104905">
                  <c:v>16.816275000000001</c:v>
                </c:pt>
                <c:pt idx="104906">
                  <c:v>16.818857000000001</c:v>
                </c:pt>
                <c:pt idx="104907">
                  <c:v>16.819226</c:v>
                </c:pt>
                <c:pt idx="104908">
                  <c:v>16.815922</c:v>
                </c:pt>
                <c:pt idx="104909">
                  <c:v>16.817357999999999</c:v>
                </c:pt>
                <c:pt idx="104910">
                  <c:v>16.822039</c:v>
                </c:pt>
                <c:pt idx="104911">
                  <c:v>16.816423</c:v>
                </c:pt>
                <c:pt idx="104912">
                  <c:v>16.810585</c:v>
                </c:pt>
                <c:pt idx="104913">
                  <c:v>16.816831000000001</c:v>
                </c:pt>
                <c:pt idx="104914">
                  <c:v>16.819461</c:v>
                </c:pt>
                <c:pt idx="104915">
                  <c:v>16.818368</c:v>
                </c:pt>
                <c:pt idx="104916">
                  <c:v>16.820008999999999</c:v>
                </c:pt>
                <c:pt idx="104917">
                  <c:v>16.819241999999999</c:v>
                </c:pt>
                <c:pt idx="104918">
                  <c:v>16.815669</c:v>
                </c:pt>
                <c:pt idx="104919">
                  <c:v>16.815480000000001</c:v>
                </c:pt>
                <c:pt idx="104920">
                  <c:v>16.816690000000001</c:v>
                </c:pt>
                <c:pt idx="104921">
                  <c:v>16.813651</c:v>
                </c:pt>
                <c:pt idx="104922">
                  <c:v>16.817169</c:v>
                </c:pt>
                <c:pt idx="104923">
                  <c:v>16.826656</c:v>
                </c:pt>
                <c:pt idx="104924">
                  <c:v>16.822330000000001</c:v>
                </c:pt>
                <c:pt idx="104925">
                  <c:v>16.815828</c:v>
                </c:pt>
                <c:pt idx="104926">
                  <c:v>16.821377999999999</c:v>
                </c:pt>
                <c:pt idx="104927">
                  <c:v>16.825506000000001</c:v>
                </c:pt>
                <c:pt idx="104928">
                  <c:v>16.822509</c:v>
                </c:pt>
                <c:pt idx="104929">
                  <c:v>16.821411000000001</c:v>
                </c:pt>
                <c:pt idx="104930">
                  <c:v>16.826221</c:v>
                </c:pt>
                <c:pt idx="104931">
                  <c:v>16.825766000000002</c:v>
                </c:pt>
                <c:pt idx="104932">
                  <c:v>16.822223999999999</c:v>
                </c:pt>
                <c:pt idx="104933">
                  <c:v>16.821280000000002</c:v>
                </c:pt>
                <c:pt idx="104934">
                  <c:v>16.818276999999998</c:v>
                </c:pt>
                <c:pt idx="104935">
                  <c:v>16.818949</c:v>
                </c:pt>
                <c:pt idx="104936">
                  <c:v>16.820819</c:v>
                </c:pt>
                <c:pt idx="104937">
                  <c:v>16.818268</c:v>
                </c:pt>
                <c:pt idx="104938">
                  <c:v>16.817450000000001</c:v>
                </c:pt>
                <c:pt idx="104939">
                  <c:v>16.824082000000001</c:v>
                </c:pt>
                <c:pt idx="104940">
                  <c:v>16.826563</c:v>
                </c:pt>
                <c:pt idx="104941">
                  <c:v>16.817101000000001</c:v>
                </c:pt>
                <c:pt idx="104942">
                  <c:v>16.819769999999998</c:v>
                </c:pt>
                <c:pt idx="104943">
                  <c:v>16.82488</c:v>
                </c:pt>
                <c:pt idx="104944">
                  <c:v>16.817249</c:v>
                </c:pt>
                <c:pt idx="104945">
                  <c:v>16.819392000000001</c:v>
                </c:pt>
                <c:pt idx="104946">
                  <c:v>16.825182000000002</c:v>
                </c:pt>
                <c:pt idx="104947">
                  <c:v>16.821325000000002</c:v>
                </c:pt>
                <c:pt idx="104948">
                  <c:v>16.821387000000001</c:v>
                </c:pt>
                <c:pt idx="104949">
                  <c:v>16.828975</c:v>
                </c:pt>
                <c:pt idx="104950">
                  <c:v>16.827938</c:v>
                </c:pt>
                <c:pt idx="104951">
                  <c:v>16.819889</c:v>
                </c:pt>
                <c:pt idx="104952">
                  <c:v>16.820544000000002</c:v>
                </c:pt>
                <c:pt idx="104953">
                  <c:v>16.823121</c:v>
                </c:pt>
                <c:pt idx="104954">
                  <c:v>16.821743000000001</c:v>
                </c:pt>
                <c:pt idx="104955">
                  <c:v>16.822506000000001</c:v>
                </c:pt>
                <c:pt idx="104956">
                  <c:v>16.823454000000002</c:v>
                </c:pt>
                <c:pt idx="104957">
                  <c:v>16.824090000000002</c:v>
                </c:pt>
                <c:pt idx="104958">
                  <c:v>16.83107</c:v>
                </c:pt>
                <c:pt idx="104959">
                  <c:v>16.837233000000001</c:v>
                </c:pt>
                <c:pt idx="104960">
                  <c:v>16.827631</c:v>
                </c:pt>
                <c:pt idx="104961">
                  <c:v>16.821376000000001</c:v>
                </c:pt>
                <c:pt idx="104962">
                  <c:v>16.827947999999999</c:v>
                </c:pt>
                <c:pt idx="104963">
                  <c:v>16.823205000000002</c:v>
                </c:pt>
                <c:pt idx="104964">
                  <c:v>16.818010000000001</c:v>
                </c:pt>
                <c:pt idx="104965">
                  <c:v>16.824874000000001</c:v>
                </c:pt>
                <c:pt idx="104966">
                  <c:v>16.828512</c:v>
                </c:pt>
                <c:pt idx="104967">
                  <c:v>16.830207999999999</c:v>
                </c:pt>
                <c:pt idx="104968">
                  <c:v>16.832785000000001</c:v>
                </c:pt>
                <c:pt idx="104969">
                  <c:v>16.829702999999999</c:v>
                </c:pt>
                <c:pt idx="104970">
                  <c:v>16.827283999999999</c:v>
                </c:pt>
                <c:pt idx="104971">
                  <c:v>16.83155</c:v>
                </c:pt>
                <c:pt idx="104972">
                  <c:v>16.829436999999999</c:v>
                </c:pt>
                <c:pt idx="104973">
                  <c:v>16.823384999999998</c:v>
                </c:pt>
                <c:pt idx="104974">
                  <c:v>16.826588999999998</c:v>
                </c:pt>
                <c:pt idx="104975">
                  <c:v>16.829957</c:v>
                </c:pt>
                <c:pt idx="104976">
                  <c:v>16.829035999999999</c:v>
                </c:pt>
                <c:pt idx="104977">
                  <c:v>16.824933999999999</c:v>
                </c:pt>
                <c:pt idx="104978">
                  <c:v>16.823996999999999</c:v>
                </c:pt>
                <c:pt idx="104979">
                  <c:v>16.827591000000002</c:v>
                </c:pt>
                <c:pt idx="104980">
                  <c:v>16.827741</c:v>
                </c:pt>
                <c:pt idx="104981">
                  <c:v>16.831918000000002</c:v>
                </c:pt>
                <c:pt idx="104982">
                  <c:v>16.832386</c:v>
                </c:pt>
                <c:pt idx="104983">
                  <c:v>16.823429000000001</c:v>
                </c:pt>
                <c:pt idx="104984">
                  <c:v>16.822274</c:v>
                </c:pt>
                <c:pt idx="104985">
                  <c:v>16.825621999999999</c:v>
                </c:pt>
                <c:pt idx="104986">
                  <c:v>16.827199</c:v>
                </c:pt>
                <c:pt idx="104987">
                  <c:v>16.829782000000002</c:v>
                </c:pt>
                <c:pt idx="104988">
                  <c:v>16.831240000000001</c:v>
                </c:pt>
                <c:pt idx="104989">
                  <c:v>16.830378</c:v>
                </c:pt>
                <c:pt idx="104990">
                  <c:v>16.830141000000001</c:v>
                </c:pt>
                <c:pt idx="104991">
                  <c:v>16.836473999999999</c:v>
                </c:pt>
                <c:pt idx="104992">
                  <c:v>16.83811</c:v>
                </c:pt>
                <c:pt idx="104993">
                  <c:v>16.829822</c:v>
                </c:pt>
                <c:pt idx="104994">
                  <c:v>16.82967</c:v>
                </c:pt>
                <c:pt idx="104995">
                  <c:v>16.833445999999999</c:v>
                </c:pt>
                <c:pt idx="104996">
                  <c:v>16.830953999999998</c:v>
                </c:pt>
                <c:pt idx="104997">
                  <c:v>16.829176</c:v>
                </c:pt>
                <c:pt idx="104998">
                  <c:v>16.832032000000002</c:v>
                </c:pt>
                <c:pt idx="104999">
                  <c:v>16.830223</c:v>
                </c:pt>
                <c:pt idx="105000">
                  <c:v>16.828617000000001</c:v>
                </c:pt>
                <c:pt idx="105001">
                  <c:v>16.835818</c:v>
                </c:pt>
                <c:pt idx="105002">
                  <c:v>16.832573</c:v>
                </c:pt>
                <c:pt idx="105003">
                  <c:v>16.826840000000001</c:v>
                </c:pt>
                <c:pt idx="105004">
                  <c:v>16.832923999999998</c:v>
                </c:pt>
                <c:pt idx="105005">
                  <c:v>16.833500000000001</c:v>
                </c:pt>
                <c:pt idx="105006">
                  <c:v>16.829989999999999</c:v>
                </c:pt>
                <c:pt idx="105007">
                  <c:v>16.833966</c:v>
                </c:pt>
                <c:pt idx="105008">
                  <c:v>16.835484999999998</c:v>
                </c:pt>
                <c:pt idx="105009">
                  <c:v>16.828779999999998</c:v>
                </c:pt>
                <c:pt idx="105010">
                  <c:v>16.832528</c:v>
                </c:pt>
                <c:pt idx="105011">
                  <c:v>16.843226999999999</c:v>
                </c:pt>
                <c:pt idx="105012">
                  <c:v>16.836452000000001</c:v>
                </c:pt>
                <c:pt idx="105013">
                  <c:v>16.830565</c:v>
                </c:pt>
                <c:pt idx="105014">
                  <c:v>16.839414999999999</c:v>
                </c:pt>
                <c:pt idx="105015">
                  <c:v>16.840330999999999</c:v>
                </c:pt>
                <c:pt idx="105016">
                  <c:v>16.832795999999998</c:v>
                </c:pt>
                <c:pt idx="105017">
                  <c:v>16.835864999999998</c:v>
                </c:pt>
                <c:pt idx="105018">
                  <c:v>16.838353999999999</c:v>
                </c:pt>
                <c:pt idx="105019">
                  <c:v>16.826633999999999</c:v>
                </c:pt>
                <c:pt idx="105020">
                  <c:v>16.827815000000001</c:v>
                </c:pt>
                <c:pt idx="105021">
                  <c:v>16.838840999999999</c:v>
                </c:pt>
                <c:pt idx="105022">
                  <c:v>16.830304999999999</c:v>
                </c:pt>
                <c:pt idx="105023">
                  <c:v>16.826488000000001</c:v>
                </c:pt>
                <c:pt idx="105024">
                  <c:v>16.840793000000001</c:v>
                </c:pt>
                <c:pt idx="105025">
                  <c:v>16.842099999999999</c:v>
                </c:pt>
                <c:pt idx="105026">
                  <c:v>16.832045000000001</c:v>
                </c:pt>
                <c:pt idx="105027">
                  <c:v>16.837617999999999</c:v>
                </c:pt>
                <c:pt idx="105028">
                  <c:v>16.844304000000001</c:v>
                </c:pt>
                <c:pt idx="105029">
                  <c:v>16.834707000000002</c:v>
                </c:pt>
                <c:pt idx="105030">
                  <c:v>16.836563999999999</c:v>
                </c:pt>
                <c:pt idx="105031">
                  <c:v>16.842171</c:v>
                </c:pt>
                <c:pt idx="105032">
                  <c:v>16.835542</c:v>
                </c:pt>
                <c:pt idx="105033">
                  <c:v>16.839385</c:v>
                </c:pt>
                <c:pt idx="105034">
                  <c:v>16.845324000000002</c:v>
                </c:pt>
                <c:pt idx="105035">
                  <c:v>16.837427000000002</c:v>
                </c:pt>
                <c:pt idx="105036">
                  <c:v>16.832429999999999</c:v>
                </c:pt>
                <c:pt idx="105037">
                  <c:v>16.840615</c:v>
                </c:pt>
                <c:pt idx="105038">
                  <c:v>16.841820999999999</c:v>
                </c:pt>
                <c:pt idx="105039">
                  <c:v>16.836558</c:v>
                </c:pt>
                <c:pt idx="105040">
                  <c:v>16.843032999999998</c:v>
                </c:pt>
                <c:pt idx="105041">
                  <c:v>16.841591000000001</c:v>
                </c:pt>
                <c:pt idx="105042">
                  <c:v>16.832936</c:v>
                </c:pt>
                <c:pt idx="105043">
                  <c:v>16.8386</c:v>
                </c:pt>
                <c:pt idx="105044">
                  <c:v>16.840886000000001</c:v>
                </c:pt>
                <c:pt idx="105045">
                  <c:v>16.834353</c:v>
                </c:pt>
                <c:pt idx="105046">
                  <c:v>16.833083999999999</c:v>
                </c:pt>
                <c:pt idx="105047">
                  <c:v>16.835985999999998</c:v>
                </c:pt>
                <c:pt idx="105048">
                  <c:v>16.836582</c:v>
                </c:pt>
                <c:pt idx="105049">
                  <c:v>16.842545000000001</c:v>
                </c:pt>
                <c:pt idx="105050">
                  <c:v>16.851808999999999</c:v>
                </c:pt>
                <c:pt idx="105051">
                  <c:v>16.844636000000001</c:v>
                </c:pt>
                <c:pt idx="105052">
                  <c:v>16.837419000000001</c:v>
                </c:pt>
                <c:pt idx="105053">
                  <c:v>16.843111</c:v>
                </c:pt>
                <c:pt idx="105054">
                  <c:v>16.844335999999998</c:v>
                </c:pt>
                <c:pt idx="105055">
                  <c:v>16.839169999999999</c:v>
                </c:pt>
                <c:pt idx="105056">
                  <c:v>16.840834000000001</c:v>
                </c:pt>
                <c:pt idx="105057">
                  <c:v>16.848179999999999</c:v>
                </c:pt>
                <c:pt idx="105058">
                  <c:v>16.845006000000001</c:v>
                </c:pt>
                <c:pt idx="105059">
                  <c:v>16.840073</c:v>
                </c:pt>
                <c:pt idx="105060">
                  <c:v>16.841653000000001</c:v>
                </c:pt>
                <c:pt idx="105061">
                  <c:v>16.841670000000001</c:v>
                </c:pt>
                <c:pt idx="105062">
                  <c:v>16.843572000000002</c:v>
                </c:pt>
                <c:pt idx="105063">
                  <c:v>16.844619000000002</c:v>
                </c:pt>
                <c:pt idx="105064">
                  <c:v>16.842431999999999</c:v>
                </c:pt>
                <c:pt idx="105065">
                  <c:v>16.840767</c:v>
                </c:pt>
                <c:pt idx="105066">
                  <c:v>16.843164999999999</c:v>
                </c:pt>
                <c:pt idx="105067">
                  <c:v>16.84253</c:v>
                </c:pt>
                <c:pt idx="105068">
                  <c:v>16.834130999999999</c:v>
                </c:pt>
                <c:pt idx="105069">
                  <c:v>16.836279999999999</c:v>
                </c:pt>
                <c:pt idx="105070">
                  <c:v>16.844211999999999</c:v>
                </c:pt>
                <c:pt idx="105071">
                  <c:v>16.847449999999998</c:v>
                </c:pt>
                <c:pt idx="105072">
                  <c:v>16.846446</c:v>
                </c:pt>
                <c:pt idx="105073">
                  <c:v>16.843118</c:v>
                </c:pt>
                <c:pt idx="105074">
                  <c:v>16.842482</c:v>
                </c:pt>
                <c:pt idx="105075">
                  <c:v>16.840890999999999</c:v>
                </c:pt>
                <c:pt idx="105076">
                  <c:v>16.843045</c:v>
                </c:pt>
                <c:pt idx="105077">
                  <c:v>16.847329999999999</c:v>
                </c:pt>
                <c:pt idx="105078">
                  <c:v>16.840236000000001</c:v>
                </c:pt>
                <c:pt idx="105079">
                  <c:v>16.840259</c:v>
                </c:pt>
                <c:pt idx="105080">
                  <c:v>16.850565</c:v>
                </c:pt>
                <c:pt idx="105081">
                  <c:v>16.84911</c:v>
                </c:pt>
                <c:pt idx="105082">
                  <c:v>16.842093999999999</c:v>
                </c:pt>
                <c:pt idx="105083">
                  <c:v>16.845891999999999</c:v>
                </c:pt>
                <c:pt idx="105084">
                  <c:v>16.847394000000001</c:v>
                </c:pt>
                <c:pt idx="105085">
                  <c:v>16.841972999999999</c:v>
                </c:pt>
                <c:pt idx="105086">
                  <c:v>16.847434</c:v>
                </c:pt>
                <c:pt idx="105087">
                  <c:v>16.850930000000002</c:v>
                </c:pt>
                <c:pt idx="105088">
                  <c:v>16.844411000000001</c:v>
                </c:pt>
                <c:pt idx="105089">
                  <c:v>16.847850999999999</c:v>
                </c:pt>
                <c:pt idx="105090">
                  <c:v>16.848382000000001</c:v>
                </c:pt>
                <c:pt idx="105091">
                  <c:v>16.838553999999998</c:v>
                </c:pt>
                <c:pt idx="105092">
                  <c:v>16.843996000000001</c:v>
                </c:pt>
                <c:pt idx="105093">
                  <c:v>16.856012</c:v>
                </c:pt>
                <c:pt idx="105094">
                  <c:v>16.849326000000001</c:v>
                </c:pt>
                <c:pt idx="105095">
                  <c:v>16.839835000000001</c:v>
                </c:pt>
                <c:pt idx="105096">
                  <c:v>16.848161000000001</c:v>
                </c:pt>
                <c:pt idx="105097">
                  <c:v>16.854627000000001</c:v>
                </c:pt>
                <c:pt idx="105098">
                  <c:v>16.852022000000002</c:v>
                </c:pt>
                <c:pt idx="105099">
                  <c:v>16.857958</c:v>
                </c:pt>
                <c:pt idx="105100">
                  <c:v>16.858124</c:v>
                </c:pt>
                <c:pt idx="105101">
                  <c:v>16.849841000000001</c:v>
                </c:pt>
                <c:pt idx="105102">
                  <c:v>16.852326999999999</c:v>
                </c:pt>
                <c:pt idx="105103">
                  <c:v>16.855532</c:v>
                </c:pt>
                <c:pt idx="105104">
                  <c:v>16.848766999999999</c:v>
                </c:pt>
                <c:pt idx="105105">
                  <c:v>16.849419999999999</c:v>
                </c:pt>
                <c:pt idx="105106">
                  <c:v>16.853912000000001</c:v>
                </c:pt>
                <c:pt idx="105107">
                  <c:v>16.844756</c:v>
                </c:pt>
                <c:pt idx="105108">
                  <c:v>16.843684</c:v>
                </c:pt>
                <c:pt idx="105109">
                  <c:v>16.853065999999998</c:v>
                </c:pt>
                <c:pt idx="105110">
                  <c:v>16.849654000000001</c:v>
                </c:pt>
                <c:pt idx="105111">
                  <c:v>16.844942</c:v>
                </c:pt>
                <c:pt idx="105112">
                  <c:v>16.848471</c:v>
                </c:pt>
                <c:pt idx="105113">
                  <c:v>16.853414000000001</c:v>
                </c:pt>
                <c:pt idx="105114">
                  <c:v>16.854016000000001</c:v>
                </c:pt>
                <c:pt idx="105115">
                  <c:v>16.85596</c:v>
                </c:pt>
                <c:pt idx="105116">
                  <c:v>16.857378000000001</c:v>
                </c:pt>
                <c:pt idx="105117">
                  <c:v>16.847069999999999</c:v>
                </c:pt>
                <c:pt idx="105118">
                  <c:v>16.845604000000002</c:v>
                </c:pt>
                <c:pt idx="105119">
                  <c:v>16.854548000000001</c:v>
                </c:pt>
                <c:pt idx="105120">
                  <c:v>16.852302999999999</c:v>
                </c:pt>
                <c:pt idx="105121">
                  <c:v>16.847249999999999</c:v>
                </c:pt>
                <c:pt idx="105122">
                  <c:v>16.850376000000001</c:v>
                </c:pt>
                <c:pt idx="105123">
                  <c:v>16.852602999999998</c:v>
                </c:pt>
                <c:pt idx="105124">
                  <c:v>16.849297</c:v>
                </c:pt>
                <c:pt idx="105125">
                  <c:v>16.852698</c:v>
                </c:pt>
                <c:pt idx="105126">
                  <c:v>16.856407000000001</c:v>
                </c:pt>
                <c:pt idx="105127">
                  <c:v>16.850020000000001</c:v>
                </c:pt>
                <c:pt idx="105128">
                  <c:v>16.851065999999999</c:v>
                </c:pt>
                <c:pt idx="105129">
                  <c:v>16.855754999999998</c:v>
                </c:pt>
                <c:pt idx="105130">
                  <c:v>16.848936999999999</c:v>
                </c:pt>
                <c:pt idx="105131">
                  <c:v>16.848624000000001</c:v>
                </c:pt>
                <c:pt idx="105132">
                  <c:v>16.857469999999999</c:v>
                </c:pt>
                <c:pt idx="105133">
                  <c:v>16.853888000000001</c:v>
                </c:pt>
                <c:pt idx="105134">
                  <c:v>16.849506000000002</c:v>
                </c:pt>
                <c:pt idx="105135">
                  <c:v>16.857389999999999</c:v>
                </c:pt>
                <c:pt idx="105136">
                  <c:v>16.856096999999998</c:v>
                </c:pt>
                <c:pt idx="105137">
                  <c:v>16.852789999999999</c:v>
                </c:pt>
                <c:pt idx="105138">
                  <c:v>16.858822</c:v>
                </c:pt>
                <c:pt idx="105139">
                  <c:v>16.855657999999998</c:v>
                </c:pt>
                <c:pt idx="105140">
                  <c:v>16.850546000000001</c:v>
                </c:pt>
                <c:pt idx="105141">
                  <c:v>16.85352</c:v>
                </c:pt>
                <c:pt idx="105142">
                  <c:v>16.855269</c:v>
                </c:pt>
                <c:pt idx="105143">
                  <c:v>16.854654</c:v>
                </c:pt>
                <c:pt idx="105144">
                  <c:v>16.854548999999999</c:v>
                </c:pt>
                <c:pt idx="105145">
                  <c:v>16.853930999999999</c:v>
                </c:pt>
                <c:pt idx="105146">
                  <c:v>16.854353</c:v>
                </c:pt>
                <c:pt idx="105147">
                  <c:v>16.859055999999999</c:v>
                </c:pt>
                <c:pt idx="105148">
                  <c:v>16.859362000000001</c:v>
                </c:pt>
                <c:pt idx="105149">
                  <c:v>16.852888</c:v>
                </c:pt>
                <c:pt idx="105150">
                  <c:v>16.851984000000002</c:v>
                </c:pt>
                <c:pt idx="105151">
                  <c:v>16.857447000000001</c:v>
                </c:pt>
                <c:pt idx="105152">
                  <c:v>16.859041999999999</c:v>
                </c:pt>
                <c:pt idx="105153">
                  <c:v>16.85446</c:v>
                </c:pt>
                <c:pt idx="105154">
                  <c:v>16.858871000000001</c:v>
                </c:pt>
                <c:pt idx="105155">
                  <c:v>16.864712000000001</c:v>
                </c:pt>
                <c:pt idx="105156">
                  <c:v>16.860437999999998</c:v>
                </c:pt>
                <c:pt idx="105157">
                  <c:v>16.860433</c:v>
                </c:pt>
                <c:pt idx="105158">
                  <c:v>16.863902</c:v>
                </c:pt>
                <c:pt idx="105159">
                  <c:v>16.859110000000001</c:v>
                </c:pt>
                <c:pt idx="105160">
                  <c:v>16.858062</c:v>
                </c:pt>
                <c:pt idx="105161">
                  <c:v>16.868023999999998</c:v>
                </c:pt>
                <c:pt idx="105162">
                  <c:v>16.868379999999998</c:v>
                </c:pt>
                <c:pt idx="105163">
                  <c:v>16.858993000000002</c:v>
                </c:pt>
                <c:pt idx="105164">
                  <c:v>16.859418999999999</c:v>
                </c:pt>
                <c:pt idx="105165">
                  <c:v>16.861256000000001</c:v>
                </c:pt>
                <c:pt idx="105166">
                  <c:v>16.855757000000001</c:v>
                </c:pt>
                <c:pt idx="105167">
                  <c:v>16.857804999999999</c:v>
                </c:pt>
                <c:pt idx="105168">
                  <c:v>16.859905999999999</c:v>
                </c:pt>
                <c:pt idx="105169">
                  <c:v>16.858036999999999</c:v>
                </c:pt>
                <c:pt idx="105170">
                  <c:v>16.863724999999999</c:v>
                </c:pt>
                <c:pt idx="105171">
                  <c:v>16.869892</c:v>
                </c:pt>
                <c:pt idx="105172">
                  <c:v>16.861751999999999</c:v>
                </c:pt>
                <c:pt idx="105173">
                  <c:v>16.854239</c:v>
                </c:pt>
                <c:pt idx="105174">
                  <c:v>16.864445</c:v>
                </c:pt>
                <c:pt idx="105175">
                  <c:v>16.867453000000001</c:v>
                </c:pt>
                <c:pt idx="105176">
                  <c:v>16.858112999999999</c:v>
                </c:pt>
                <c:pt idx="105177">
                  <c:v>16.859081</c:v>
                </c:pt>
                <c:pt idx="105178">
                  <c:v>16.86139</c:v>
                </c:pt>
                <c:pt idx="105179">
                  <c:v>16.857782</c:v>
                </c:pt>
                <c:pt idx="105180">
                  <c:v>16.860261999999999</c:v>
                </c:pt>
                <c:pt idx="105181">
                  <c:v>16.863523000000001</c:v>
                </c:pt>
                <c:pt idx="105182">
                  <c:v>16.858449</c:v>
                </c:pt>
                <c:pt idx="105183">
                  <c:v>16.861872999999999</c:v>
                </c:pt>
                <c:pt idx="105184">
                  <c:v>16.869432</c:v>
                </c:pt>
                <c:pt idx="105185">
                  <c:v>16.859843000000001</c:v>
                </c:pt>
                <c:pt idx="105186">
                  <c:v>16.854552000000002</c:v>
                </c:pt>
                <c:pt idx="105187">
                  <c:v>16.861301999999998</c:v>
                </c:pt>
                <c:pt idx="105188">
                  <c:v>16.861684</c:v>
                </c:pt>
                <c:pt idx="105189">
                  <c:v>16.862673000000001</c:v>
                </c:pt>
                <c:pt idx="105190">
                  <c:v>16.866484</c:v>
                </c:pt>
                <c:pt idx="105191">
                  <c:v>16.860398</c:v>
                </c:pt>
                <c:pt idx="105192">
                  <c:v>16.85162</c:v>
                </c:pt>
                <c:pt idx="105193">
                  <c:v>16.859005</c:v>
                </c:pt>
                <c:pt idx="105194">
                  <c:v>16.868490000000001</c:v>
                </c:pt>
                <c:pt idx="105195">
                  <c:v>16.859705999999999</c:v>
                </c:pt>
                <c:pt idx="105196">
                  <c:v>16.861450000000001</c:v>
                </c:pt>
                <c:pt idx="105197">
                  <c:v>16.874172999999999</c:v>
                </c:pt>
                <c:pt idx="105198">
                  <c:v>16.871219</c:v>
                </c:pt>
                <c:pt idx="105199">
                  <c:v>16.867339999999999</c:v>
                </c:pt>
                <c:pt idx="105200">
                  <c:v>16.872396999999999</c:v>
                </c:pt>
                <c:pt idx="105201">
                  <c:v>16.872437000000001</c:v>
                </c:pt>
                <c:pt idx="105202">
                  <c:v>16.865805000000002</c:v>
                </c:pt>
                <c:pt idx="105203">
                  <c:v>16.868465</c:v>
                </c:pt>
                <c:pt idx="105204">
                  <c:v>16.869721999999999</c:v>
                </c:pt>
                <c:pt idx="105205">
                  <c:v>16.862545000000001</c:v>
                </c:pt>
                <c:pt idx="105206">
                  <c:v>16.866482999999999</c:v>
                </c:pt>
                <c:pt idx="105207">
                  <c:v>16.870464999999999</c:v>
                </c:pt>
                <c:pt idx="105208">
                  <c:v>16.865269000000001</c:v>
                </c:pt>
                <c:pt idx="105209">
                  <c:v>16.868110000000001</c:v>
                </c:pt>
                <c:pt idx="105210">
                  <c:v>16.873251</c:v>
                </c:pt>
                <c:pt idx="105211">
                  <c:v>16.868601000000002</c:v>
                </c:pt>
                <c:pt idx="105212">
                  <c:v>16.865193999999999</c:v>
                </c:pt>
                <c:pt idx="105213">
                  <c:v>16.869667</c:v>
                </c:pt>
                <c:pt idx="105214">
                  <c:v>16.865935</c:v>
                </c:pt>
                <c:pt idx="105215">
                  <c:v>16.861363000000001</c:v>
                </c:pt>
                <c:pt idx="105216">
                  <c:v>16.870526999999999</c:v>
                </c:pt>
                <c:pt idx="105217">
                  <c:v>16.872574</c:v>
                </c:pt>
                <c:pt idx="105218">
                  <c:v>16.865922000000001</c:v>
                </c:pt>
                <c:pt idx="105219">
                  <c:v>16.866741000000001</c:v>
                </c:pt>
                <c:pt idx="105220">
                  <c:v>16.869754</c:v>
                </c:pt>
                <c:pt idx="105221">
                  <c:v>16.869382999999999</c:v>
                </c:pt>
                <c:pt idx="105222">
                  <c:v>16.873023</c:v>
                </c:pt>
                <c:pt idx="105223">
                  <c:v>16.877647</c:v>
                </c:pt>
                <c:pt idx="105224">
                  <c:v>16.869420000000002</c:v>
                </c:pt>
                <c:pt idx="105225">
                  <c:v>16.867633999999999</c:v>
                </c:pt>
                <c:pt idx="105226">
                  <c:v>16.873564999999999</c:v>
                </c:pt>
                <c:pt idx="105227">
                  <c:v>16.866937</c:v>
                </c:pt>
                <c:pt idx="105228">
                  <c:v>16.862853000000001</c:v>
                </c:pt>
                <c:pt idx="105229">
                  <c:v>16.868860999999999</c:v>
                </c:pt>
                <c:pt idx="105230">
                  <c:v>16.871217999999999</c:v>
                </c:pt>
                <c:pt idx="105231">
                  <c:v>16.865617</c:v>
                </c:pt>
                <c:pt idx="105232">
                  <c:v>16.867704</c:v>
                </c:pt>
                <c:pt idx="105233">
                  <c:v>16.874269000000002</c:v>
                </c:pt>
                <c:pt idx="105234">
                  <c:v>16.867142000000001</c:v>
                </c:pt>
                <c:pt idx="105235">
                  <c:v>16.866402999999998</c:v>
                </c:pt>
                <c:pt idx="105236">
                  <c:v>16.873116</c:v>
                </c:pt>
                <c:pt idx="105237">
                  <c:v>16.868314999999999</c:v>
                </c:pt>
                <c:pt idx="105238">
                  <c:v>16.865366999999999</c:v>
                </c:pt>
                <c:pt idx="105239">
                  <c:v>16.870674000000001</c:v>
                </c:pt>
                <c:pt idx="105240">
                  <c:v>16.870328000000001</c:v>
                </c:pt>
                <c:pt idx="105241">
                  <c:v>16.863942000000002</c:v>
                </c:pt>
                <c:pt idx="105242">
                  <c:v>16.872938000000001</c:v>
                </c:pt>
                <c:pt idx="105243">
                  <c:v>16.882027000000001</c:v>
                </c:pt>
                <c:pt idx="105244">
                  <c:v>16.872218</c:v>
                </c:pt>
                <c:pt idx="105245">
                  <c:v>16.871527</c:v>
                </c:pt>
                <c:pt idx="105246">
                  <c:v>16.877212</c:v>
                </c:pt>
                <c:pt idx="105247">
                  <c:v>16.873016</c:v>
                </c:pt>
                <c:pt idx="105248">
                  <c:v>16.872230999999999</c:v>
                </c:pt>
                <c:pt idx="105249">
                  <c:v>16.873387000000001</c:v>
                </c:pt>
                <c:pt idx="105250">
                  <c:v>16.867902000000001</c:v>
                </c:pt>
                <c:pt idx="105251">
                  <c:v>16.866102999999999</c:v>
                </c:pt>
                <c:pt idx="105252">
                  <c:v>16.875679999999999</c:v>
                </c:pt>
                <c:pt idx="105253">
                  <c:v>16.877634</c:v>
                </c:pt>
                <c:pt idx="105254">
                  <c:v>16.870405000000002</c:v>
                </c:pt>
                <c:pt idx="105255">
                  <c:v>16.874327999999998</c:v>
                </c:pt>
                <c:pt idx="105256">
                  <c:v>16.876583</c:v>
                </c:pt>
                <c:pt idx="105257">
                  <c:v>16.872218</c:v>
                </c:pt>
                <c:pt idx="105258">
                  <c:v>16.873954000000001</c:v>
                </c:pt>
                <c:pt idx="105259">
                  <c:v>16.876170999999999</c:v>
                </c:pt>
                <c:pt idx="105260">
                  <c:v>16.877279000000001</c:v>
                </c:pt>
                <c:pt idx="105261">
                  <c:v>16.881708</c:v>
                </c:pt>
                <c:pt idx="105262">
                  <c:v>16.887513999999999</c:v>
                </c:pt>
                <c:pt idx="105263">
                  <c:v>16.880962</c:v>
                </c:pt>
                <c:pt idx="105264">
                  <c:v>16.872147999999999</c:v>
                </c:pt>
                <c:pt idx="105265">
                  <c:v>16.878892</c:v>
                </c:pt>
                <c:pt idx="105266">
                  <c:v>16.885626999999999</c:v>
                </c:pt>
                <c:pt idx="105267">
                  <c:v>16.882355</c:v>
                </c:pt>
                <c:pt idx="105268">
                  <c:v>16.879142000000002</c:v>
                </c:pt>
                <c:pt idx="105269">
                  <c:v>16.879729000000001</c:v>
                </c:pt>
                <c:pt idx="105270">
                  <c:v>16.874936000000002</c:v>
                </c:pt>
                <c:pt idx="105271">
                  <c:v>16.876017000000001</c:v>
                </c:pt>
                <c:pt idx="105272">
                  <c:v>16.885804</c:v>
                </c:pt>
                <c:pt idx="105273">
                  <c:v>16.881588000000001</c:v>
                </c:pt>
                <c:pt idx="105274">
                  <c:v>16.874714999999998</c:v>
                </c:pt>
                <c:pt idx="105275">
                  <c:v>16.878876000000002</c:v>
                </c:pt>
                <c:pt idx="105276">
                  <c:v>16.879648</c:v>
                </c:pt>
                <c:pt idx="105277">
                  <c:v>16.874690999999999</c:v>
                </c:pt>
                <c:pt idx="105278">
                  <c:v>16.874693000000001</c:v>
                </c:pt>
                <c:pt idx="105279">
                  <c:v>16.876550999999999</c:v>
                </c:pt>
                <c:pt idx="105280">
                  <c:v>16.871172000000001</c:v>
                </c:pt>
                <c:pt idx="105281">
                  <c:v>16.874531000000001</c:v>
                </c:pt>
                <c:pt idx="105282">
                  <c:v>16.883081000000001</c:v>
                </c:pt>
                <c:pt idx="105283">
                  <c:v>16.879436999999999</c:v>
                </c:pt>
                <c:pt idx="105284">
                  <c:v>16.881074000000002</c:v>
                </c:pt>
                <c:pt idx="105285">
                  <c:v>16.883852000000001</c:v>
                </c:pt>
                <c:pt idx="105286">
                  <c:v>16.873373000000001</c:v>
                </c:pt>
                <c:pt idx="105287">
                  <c:v>16.870901</c:v>
                </c:pt>
                <c:pt idx="105288">
                  <c:v>16.878374000000001</c:v>
                </c:pt>
                <c:pt idx="105289">
                  <c:v>16.878381000000001</c:v>
                </c:pt>
                <c:pt idx="105290">
                  <c:v>16.875368000000002</c:v>
                </c:pt>
                <c:pt idx="105291">
                  <c:v>16.878053999999999</c:v>
                </c:pt>
                <c:pt idx="105292">
                  <c:v>16.881291000000001</c:v>
                </c:pt>
                <c:pt idx="105293">
                  <c:v>16.882525000000001</c:v>
                </c:pt>
                <c:pt idx="105294">
                  <c:v>16.883918000000001</c:v>
                </c:pt>
                <c:pt idx="105295">
                  <c:v>16.881627999999999</c:v>
                </c:pt>
                <c:pt idx="105296">
                  <c:v>16.876857999999999</c:v>
                </c:pt>
                <c:pt idx="105297">
                  <c:v>16.878456</c:v>
                </c:pt>
                <c:pt idx="105298">
                  <c:v>16.883292999999998</c:v>
                </c:pt>
                <c:pt idx="105299">
                  <c:v>16.879342999999999</c:v>
                </c:pt>
                <c:pt idx="105300">
                  <c:v>16.876874000000001</c:v>
                </c:pt>
                <c:pt idx="105301">
                  <c:v>16.885961000000002</c:v>
                </c:pt>
                <c:pt idx="105302">
                  <c:v>16.884191999999999</c:v>
                </c:pt>
                <c:pt idx="105303">
                  <c:v>16.874765</c:v>
                </c:pt>
                <c:pt idx="105304">
                  <c:v>16.881618</c:v>
                </c:pt>
                <c:pt idx="105305">
                  <c:v>16.888161</c:v>
                </c:pt>
                <c:pt idx="105306">
                  <c:v>16.881447000000001</c:v>
                </c:pt>
                <c:pt idx="105307">
                  <c:v>16.880906</c:v>
                </c:pt>
                <c:pt idx="105308">
                  <c:v>16.887992000000001</c:v>
                </c:pt>
                <c:pt idx="105309">
                  <c:v>16.884996999999998</c:v>
                </c:pt>
                <c:pt idx="105310">
                  <c:v>16.884225000000001</c:v>
                </c:pt>
                <c:pt idx="105311">
                  <c:v>16.893359</c:v>
                </c:pt>
                <c:pt idx="105312">
                  <c:v>16.888152999999999</c:v>
                </c:pt>
                <c:pt idx="105313">
                  <c:v>16.877846000000002</c:v>
                </c:pt>
                <c:pt idx="105314">
                  <c:v>16.882639000000001</c:v>
                </c:pt>
                <c:pt idx="105315">
                  <c:v>16.88477</c:v>
                </c:pt>
                <c:pt idx="105316">
                  <c:v>16.877676999999998</c:v>
                </c:pt>
                <c:pt idx="105317">
                  <c:v>16.876951999999999</c:v>
                </c:pt>
                <c:pt idx="105318">
                  <c:v>16.883927</c:v>
                </c:pt>
                <c:pt idx="105319">
                  <c:v>16.887262</c:v>
                </c:pt>
                <c:pt idx="105320">
                  <c:v>16.885964999999999</c:v>
                </c:pt>
                <c:pt idx="105321">
                  <c:v>16.888113000000001</c:v>
                </c:pt>
                <c:pt idx="105322">
                  <c:v>16.887962999999999</c:v>
                </c:pt>
                <c:pt idx="105323">
                  <c:v>16.884174999999999</c:v>
                </c:pt>
                <c:pt idx="105324">
                  <c:v>16.884070999999999</c:v>
                </c:pt>
                <c:pt idx="105325">
                  <c:v>16.888003999999999</c:v>
                </c:pt>
                <c:pt idx="105326">
                  <c:v>16.887181999999999</c:v>
                </c:pt>
                <c:pt idx="105327">
                  <c:v>16.887136999999999</c:v>
                </c:pt>
                <c:pt idx="105328">
                  <c:v>16.890951999999999</c:v>
                </c:pt>
                <c:pt idx="105329">
                  <c:v>16.884041</c:v>
                </c:pt>
                <c:pt idx="105330">
                  <c:v>16.880844</c:v>
                </c:pt>
                <c:pt idx="105331">
                  <c:v>16.891390999999999</c:v>
                </c:pt>
                <c:pt idx="105332">
                  <c:v>16.893326999999999</c:v>
                </c:pt>
                <c:pt idx="105333">
                  <c:v>16.888456000000001</c:v>
                </c:pt>
                <c:pt idx="105334">
                  <c:v>16.894152999999999</c:v>
                </c:pt>
                <c:pt idx="105335">
                  <c:v>16.897168000000001</c:v>
                </c:pt>
                <c:pt idx="105336">
                  <c:v>16.888162999999999</c:v>
                </c:pt>
                <c:pt idx="105337">
                  <c:v>16.889101</c:v>
                </c:pt>
                <c:pt idx="105338">
                  <c:v>16.894480000000001</c:v>
                </c:pt>
                <c:pt idx="105339">
                  <c:v>16.883849000000001</c:v>
                </c:pt>
                <c:pt idx="105340">
                  <c:v>16.882512999999999</c:v>
                </c:pt>
                <c:pt idx="105341">
                  <c:v>16.892838000000001</c:v>
                </c:pt>
                <c:pt idx="105342">
                  <c:v>16.889195999999998</c:v>
                </c:pt>
                <c:pt idx="105343">
                  <c:v>16.887975999999998</c:v>
                </c:pt>
                <c:pt idx="105344">
                  <c:v>16.896559</c:v>
                </c:pt>
                <c:pt idx="105345">
                  <c:v>16.895060999999998</c:v>
                </c:pt>
                <c:pt idx="105346">
                  <c:v>16.887477000000001</c:v>
                </c:pt>
                <c:pt idx="105347">
                  <c:v>16.889997999999999</c:v>
                </c:pt>
                <c:pt idx="105348">
                  <c:v>16.892831999999999</c:v>
                </c:pt>
                <c:pt idx="105349">
                  <c:v>16.885891999999998</c:v>
                </c:pt>
                <c:pt idx="105350">
                  <c:v>16.888045000000002</c:v>
                </c:pt>
                <c:pt idx="105351">
                  <c:v>16.893556</c:v>
                </c:pt>
                <c:pt idx="105352">
                  <c:v>16.888104999999999</c:v>
                </c:pt>
                <c:pt idx="105353">
                  <c:v>16.88693</c:v>
                </c:pt>
                <c:pt idx="105354">
                  <c:v>16.889931000000001</c:v>
                </c:pt>
                <c:pt idx="105355">
                  <c:v>16.886745000000001</c:v>
                </c:pt>
                <c:pt idx="105356">
                  <c:v>16.883962</c:v>
                </c:pt>
                <c:pt idx="105357">
                  <c:v>16.891601000000001</c:v>
                </c:pt>
                <c:pt idx="105358">
                  <c:v>16.896606999999999</c:v>
                </c:pt>
                <c:pt idx="105359">
                  <c:v>16.891280999999999</c:v>
                </c:pt>
                <c:pt idx="105360">
                  <c:v>16.890309999999999</c:v>
                </c:pt>
                <c:pt idx="105361">
                  <c:v>16.891183999999999</c:v>
                </c:pt>
                <c:pt idx="105362">
                  <c:v>16.886295</c:v>
                </c:pt>
                <c:pt idx="105363">
                  <c:v>16.885182</c:v>
                </c:pt>
                <c:pt idx="105364">
                  <c:v>16.891722000000001</c:v>
                </c:pt>
                <c:pt idx="105365">
                  <c:v>16.892306999999999</c:v>
                </c:pt>
                <c:pt idx="105366">
                  <c:v>16.891390999999999</c:v>
                </c:pt>
                <c:pt idx="105367">
                  <c:v>16.902218000000001</c:v>
                </c:pt>
                <c:pt idx="105368">
                  <c:v>16.904508</c:v>
                </c:pt>
                <c:pt idx="105369">
                  <c:v>16.895168000000002</c:v>
                </c:pt>
                <c:pt idx="105370">
                  <c:v>16.896152000000001</c:v>
                </c:pt>
                <c:pt idx="105371">
                  <c:v>16.901425</c:v>
                </c:pt>
                <c:pt idx="105372">
                  <c:v>16.897497000000001</c:v>
                </c:pt>
                <c:pt idx="105373">
                  <c:v>16.891829999999999</c:v>
                </c:pt>
                <c:pt idx="105374">
                  <c:v>16.897314000000001</c:v>
                </c:pt>
                <c:pt idx="105375">
                  <c:v>16.898216999999999</c:v>
                </c:pt>
                <c:pt idx="105376">
                  <c:v>16.890193</c:v>
                </c:pt>
                <c:pt idx="105377">
                  <c:v>16.893276</c:v>
                </c:pt>
                <c:pt idx="105378">
                  <c:v>16.894749000000001</c:v>
                </c:pt>
                <c:pt idx="105379">
                  <c:v>16.891311999999999</c:v>
                </c:pt>
                <c:pt idx="105380">
                  <c:v>16.895495</c:v>
                </c:pt>
                <c:pt idx="105381">
                  <c:v>16.897096000000001</c:v>
                </c:pt>
                <c:pt idx="105382">
                  <c:v>16.893108999999999</c:v>
                </c:pt>
                <c:pt idx="105383">
                  <c:v>16.892085999999999</c:v>
                </c:pt>
                <c:pt idx="105384">
                  <c:v>16.898281999999998</c:v>
                </c:pt>
                <c:pt idx="105385">
                  <c:v>16.896761000000001</c:v>
                </c:pt>
                <c:pt idx="105386">
                  <c:v>16.892299000000001</c:v>
                </c:pt>
                <c:pt idx="105387">
                  <c:v>16.901845999999999</c:v>
                </c:pt>
                <c:pt idx="105388">
                  <c:v>16.901164999999999</c:v>
                </c:pt>
                <c:pt idx="105389">
                  <c:v>16.889744</c:v>
                </c:pt>
                <c:pt idx="105390">
                  <c:v>16.893166000000001</c:v>
                </c:pt>
                <c:pt idx="105391">
                  <c:v>16.900690999999998</c:v>
                </c:pt>
                <c:pt idx="105392">
                  <c:v>16.89499</c:v>
                </c:pt>
                <c:pt idx="105393">
                  <c:v>16.894548</c:v>
                </c:pt>
                <c:pt idx="105394">
                  <c:v>16.903538999999999</c:v>
                </c:pt>
                <c:pt idx="105395">
                  <c:v>16.89705</c:v>
                </c:pt>
                <c:pt idx="105396">
                  <c:v>16.890561000000002</c:v>
                </c:pt>
                <c:pt idx="105397">
                  <c:v>16.894684000000002</c:v>
                </c:pt>
                <c:pt idx="105398">
                  <c:v>16.895071000000002</c:v>
                </c:pt>
                <c:pt idx="105399">
                  <c:v>16.896158</c:v>
                </c:pt>
                <c:pt idx="105400">
                  <c:v>16.898854</c:v>
                </c:pt>
                <c:pt idx="105401">
                  <c:v>16.898133000000001</c:v>
                </c:pt>
                <c:pt idx="105402">
                  <c:v>16.896934000000002</c:v>
                </c:pt>
                <c:pt idx="105403">
                  <c:v>16.902944999999999</c:v>
                </c:pt>
                <c:pt idx="105404">
                  <c:v>16.906238999999999</c:v>
                </c:pt>
                <c:pt idx="105405">
                  <c:v>16.899073000000001</c:v>
                </c:pt>
                <c:pt idx="105406">
                  <c:v>16.901602</c:v>
                </c:pt>
                <c:pt idx="105407">
                  <c:v>16.909434999999998</c:v>
                </c:pt>
                <c:pt idx="105408">
                  <c:v>16.904005000000002</c:v>
                </c:pt>
                <c:pt idx="105409">
                  <c:v>16.897867999999999</c:v>
                </c:pt>
                <c:pt idx="105410">
                  <c:v>16.901816</c:v>
                </c:pt>
                <c:pt idx="105411">
                  <c:v>16.905270999999999</c:v>
                </c:pt>
                <c:pt idx="105412">
                  <c:v>16.902258</c:v>
                </c:pt>
                <c:pt idx="105413">
                  <c:v>16.902127</c:v>
                </c:pt>
                <c:pt idx="105414">
                  <c:v>16.902574999999999</c:v>
                </c:pt>
                <c:pt idx="105415">
                  <c:v>16.8964</c:v>
                </c:pt>
                <c:pt idx="105416">
                  <c:v>16.895903000000001</c:v>
                </c:pt>
                <c:pt idx="105417">
                  <c:v>16.901964</c:v>
                </c:pt>
                <c:pt idx="105418">
                  <c:v>16.903168999999998</c:v>
                </c:pt>
                <c:pt idx="105419">
                  <c:v>16.899571999999999</c:v>
                </c:pt>
                <c:pt idx="105420">
                  <c:v>16.902937999999999</c:v>
                </c:pt>
                <c:pt idx="105421">
                  <c:v>16.90907</c:v>
                </c:pt>
                <c:pt idx="105422">
                  <c:v>16.903711000000001</c:v>
                </c:pt>
                <c:pt idx="105423">
                  <c:v>16.900068999999998</c:v>
                </c:pt>
                <c:pt idx="105424">
                  <c:v>16.901821000000002</c:v>
                </c:pt>
                <c:pt idx="105425">
                  <c:v>16.899367999999999</c:v>
                </c:pt>
                <c:pt idx="105426">
                  <c:v>16.898548000000002</c:v>
                </c:pt>
                <c:pt idx="105427">
                  <c:v>16.900300000000001</c:v>
                </c:pt>
                <c:pt idx="105428">
                  <c:v>16.900333</c:v>
                </c:pt>
                <c:pt idx="105429">
                  <c:v>16.901323999999999</c:v>
                </c:pt>
                <c:pt idx="105430">
                  <c:v>16.906109000000001</c:v>
                </c:pt>
                <c:pt idx="105431">
                  <c:v>16.906766999999999</c:v>
                </c:pt>
                <c:pt idx="105432">
                  <c:v>16.902332000000001</c:v>
                </c:pt>
                <c:pt idx="105433">
                  <c:v>16.906331999999999</c:v>
                </c:pt>
                <c:pt idx="105434">
                  <c:v>16.909109000000001</c:v>
                </c:pt>
                <c:pt idx="105435">
                  <c:v>16.90147</c:v>
                </c:pt>
                <c:pt idx="105436">
                  <c:v>16.899077999999999</c:v>
                </c:pt>
                <c:pt idx="105437">
                  <c:v>16.903531999999998</c:v>
                </c:pt>
                <c:pt idx="105438">
                  <c:v>16.903307000000002</c:v>
                </c:pt>
                <c:pt idx="105439">
                  <c:v>16.899805000000001</c:v>
                </c:pt>
                <c:pt idx="105440">
                  <c:v>16.902996999999999</c:v>
                </c:pt>
                <c:pt idx="105441">
                  <c:v>16.906828000000001</c:v>
                </c:pt>
                <c:pt idx="105442">
                  <c:v>16.905584999999999</c:v>
                </c:pt>
                <c:pt idx="105443">
                  <c:v>16.908640999999999</c:v>
                </c:pt>
                <c:pt idx="105444">
                  <c:v>16.911156999999999</c:v>
                </c:pt>
                <c:pt idx="105445">
                  <c:v>16.907397</c:v>
                </c:pt>
                <c:pt idx="105446">
                  <c:v>16.905964999999998</c:v>
                </c:pt>
                <c:pt idx="105447">
                  <c:v>16.908564999999999</c:v>
                </c:pt>
                <c:pt idx="105448">
                  <c:v>16.902170999999999</c:v>
                </c:pt>
                <c:pt idx="105449">
                  <c:v>16.898686000000001</c:v>
                </c:pt>
                <c:pt idx="105450">
                  <c:v>16.910069</c:v>
                </c:pt>
                <c:pt idx="105451">
                  <c:v>16.907184000000001</c:v>
                </c:pt>
                <c:pt idx="105452">
                  <c:v>16.900220999999998</c:v>
                </c:pt>
                <c:pt idx="105453">
                  <c:v>16.913015000000001</c:v>
                </c:pt>
                <c:pt idx="105454">
                  <c:v>16.915126000000001</c:v>
                </c:pt>
                <c:pt idx="105455">
                  <c:v>16.904793000000002</c:v>
                </c:pt>
                <c:pt idx="105456">
                  <c:v>16.907138</c:v>
                </c:pt>
                <c:pt idx="105457">
                  <c:v>16.914781999999999</c:v>
                </c:pt>
                <c:pt idx="105458">
                  <c:v>16.909773000000001</c:v>
                </c:pt>
                <c:pt idx="105459">
                  <c:v>16.903103000000002</c:v>
                </c:pt>
                <c:pt idx="105460">
                  <c:v>16.909410000000001</c:v>
                </c:pt>
                <c:pt idx="105461">
                  <c:v>16.909061999999999</c:v>
                </c:pt>
                <c:pt idx="105462">
                  <c:v>16.901803000000001</c:v>
                </c:pt>
                <c:pt idx="105463">
                  <c:v>16.907612</c:v>
                </c:pt>
                <c:pt idx="105464">
                  <c:v>16.914477999999999</c:v>
                </c:pt>
                <c:pt idx="105465">
                  <c:v>16.909116999999998</c:v>
                </c:pt>
                <c:pt idx="105466">
                  <c:v>16.905681999999999</c:v>
                </c:pt>
                <c:pt idx="105467">
                  <c:v>16.910974</c:v>
                </c:pt>
                <c:pt idx="105468">
                  <c:v>16.909600999999999</c:v>
                </c:pt>
                <c:pt idx="105469">
                  <c:v>16.907819</c:v>
                </c:pt>
                <c:pt idx="105470">
                  <c:v>16.915251000000001</c:v>
                </c:pt>
                <c:pt idx="105471">
                  <c:v>16.914892999999999</c:v>
                </c:pt>
                <c:pt idx="105472">
                  <c:v>16.910264999999999</c:v>
                </c:pt>
                <c:pt idx="105473">
                  <c:v>16.914019</c:v>
                </c:pt>
                <c:pt idx="105474">
                  <c:v>16.913964</c:v>
                </c:pt>
                <c:pt idx="105475">
                  <c:v>16.907646</c:v>
                </c:pt>
                <c:pt idx="105476">
                  <c:v>16.911446000000002</c:v>
                </c:pt>
                <c:pt idx="105477">
                  <c:v>16.919225000000001</c:v>
                </c:pt>
                <c:pt idx="105478">
                  <c:v>16.912966000000001</c:v>
                </c:pt>
                <c:pt idx="105479">
                  <c:v>16.911503</c:v>
                </c:pt>
                <c:pt idx="105480">
                  <c:v>16.917314000000001</c:v>
                </c:pt>
                <c:pt idx="105481">
                  <c:v>16.909569000000001</c:v>
                </c:pt>
                <c:pt idx="105482">
                  <c:v>16.907892</c:v>
                </c:pt>
                <c:pt idx="105483">
                  <c:v>16.916340000000002</c:v>
                </c:pt>
                <c:pt idx="105484">
                  <c:v>16.913063000000001</c:v>
                </c:pt>
                <c:pt idx="105485">
                  <c:v>16.909421999999999</c:v>
                </c:pt>
                <c:pt idx="105486">
                  <c:v>16.916464999999999</c:v>
                </c:pt>
                <c:pt idx="105487">
                  <c:v>16.915680999999999</c:v>
                </c:pt>
                <c:pt idx="105488">
                  <c:v>16.906102000000001</c:v>
                </c:pt>
                <c:pt idx="105489">
                  <c:v>16.907969999999999</c:v>
                </c:pt>
                <c:pt idx="105490">
                  <c:v>16.911830999999999</c:v>
                </c:pt>
                <c:pt idx="105491">
                  <c:v>16.908360999999999</c:v>
                </c:pt>
                <c:pt idx="105492">
                  <c:v>16.913575000000002</c:v>
                </c:pt>
                <c:pt idx="105493">
                  <c:v>16.920902000000002</c:v>
                </c:pt>
                <c:pt idx="105494">
                  <c:v>16.914135999999999</c:v>
                </c:pt>
                <c:pt idx="105495">
                  <c:v>16.909500999999999</c:v>
                </c:pt>
                <c:pt idx="105496">
                  <c:v>16.91855</c:v>
                </c:pt>
                <c:pt idx="105497">
                  <c:v>16.917798000000001</c:v>
                </c:pt>
                <c:pt idx="105498">
                  <c:v>16.907321</c:v>
                </c:pt>
                <c:pt idx="105499">
                  <c:v>16.91104</c:v>
                </c:pt>
                <c:pt idx="105500">
                  <c:v>16.918142</c:v>
                </c:pt>
                <c:pt idx="105501">
                  <c:v>16.913036999999999</c:v>
                </c:pt>
                <c:pt idx="105502">
                  <c:v>16.912580999999999</c:v>
                </c:pt>
                <c:pt idx="105503">
                  <c:v>16.922466</c:v>
                </c:pt>
                <c:pt idx="105504">
                  <c:v>16.924942000000001</c:v>
                </c:pt>
                <c:pt idx="105505">
                  <c:v>16.918765</c:v>
                </c:pt>
                <c:pt idx="105506">
                  <c:v>16.920736000000002</c:v>
                </c:pt>
                <c:pt idx="105507">
                  <c:v>16.922487</c:v>
                </c:pt>
                <c:pt idx="105508">
                  <c:v>16.918509</c:v>
                </c:pt>
                <c:pt idx="105509">
                  <c:v>16.917926000000001</c:v>
                </c:pt>
                <c:pt idx="105510">
                  <c:v>16.917470999999999</c:v>
                </c:pt>
                <c:pt idx="105511">
                  <c:v>16.918296000000002</c:v>
                </c:pt>
                <c:pt idx="105512">
                  <c:v>16.919404</c:v>
                </c:pt>
                <c:pt idx="105513">
                  <c:v>16.919972999999999</c:v>
                </c:pt>
                <c:pt idx="105514">
                  <c:v>16.919530000000002</c:v>
                </c:pt>
                <c:pt idx="105515">
                  <c:v>16.916587</c:v>
                </c:pt>
                <c:pt idx="105516">
                  <c:v>16.920310000000001</c:v>
                </c:pt>
                <c:pt idx="105517">
                  <c:v>16.921513999999998</c:v>
                </c:pt>
                <c:pt idx="105518">
                  <c:v>16.915600999999999</c:v>
                </c:pt>
                <c:pt idx="105519">
                  <c:v>16.916605000000001</c:v>
                </c:pt>
                <c:pt idx="105520">
                  <c:v>16.920383000000001</c:v>
                </c:pt>
                <c:pt idx="105521">
                  <c:v>16.916425</c:v>
                </c:pt>
                <c:pt idx="105522">
                  <c:v>16.913038</c:v>
                </c:pt>
                <c:pt idx="105523">
                  <c:v>16.919492999999999</c:v>
                </c:pt>
                <c:pt idx="105524">
                  <c:v>16.917321000000001</c:v>
                </c:pt>
                <c:pt idx="105525">
                  <c:v>16.911462</c:v>
                </c:pt>
                <c:pt idx="105526">
                  <c:v>16.920258</c:v>
                </c:pt>
                <c:pt idx="105527">
                  <c:v>16.920437</c:v>
                </c:pt>
                <c:pt idx="105528">
                  <c:v>16.913557000000001</c:v>
                </c:pt>
                <c:pt idx="105529">
                  <c:v>16.919159000000001</c:v>
                </c:pt>
                <c:pt idx="105530">
                  <c:v>16.921558000000001</c:v>
                </c:pt>
                <c:pt idx="105531">
                  <c:v>16.915192999999999</c:v>
                </c:pt>
                <c:pt idx="105532">
                  <c:v>16.917829999999999</c:v>
                </c:pt>
                <c:pt idx="105533">
                  <c:v>16.925114000000001</c:v>
                </c:pt>
                <c:pt idx="105534">
                  <c:v>16.920493</c:v>
                </c:pt>
                <c:pt idx="105535">
                  <c:v>16.918831999999998</c:v>
                </c:pt>
                <c:pt idx="105536">
                  <c:v>16.924209000000001</c:v>
                </c:pt>
                <c:pt idx="105537">
                  <c:v>16.918672000000001</c:v>
                </c:pt>
                <c:pt idx="105538">
                  <c:v>16.917576</c:v>
                </c:pt>
                <c:pt idx="105539">
                  <c:v>16.927098000000001</c:v>
                </c:pt>
                <c:pt idx="105540">
                  <c:v>16.929504000000001</c:v>
                </c:pt>
                <c:pt idx="105541">
                  <c:v>16.925628</c:v>
                </c:pt>
                <c:pt idx="105542">
                  <c:v>16.926921</c:v>
                </c:pt>
                <c:pt idx="105543">
                  <c:v>16.928374999999999</c:v>
                </c:pt>
                <c:pt idx="105544">
                  <c:v>16.921047000000002</c:v>
                </c:pt>
                <c:pt idx="105545">
                  <c:v>16.921707000000001</c:v>
                </c:pt>
                <c:pt idx="105546">
                  <c:v>16.92848</c:v>
                </c:pt>
                <c:pt idx="105547">
                  <c:v>16.923658</c:v>
                </c:pt>
                <c:pt idx="105548">
                  <c:v>16.919028999999998</c:v>
                </c:pt>
                <c:pt idx="105549">
                  <c:v>16.922615</c:v>
                </c:pt>
                <c:pt idx="105550">
                  <c:v>16.925267000000002</c:v>
                </c:pt>
                <c:pt idx="105551">
                  <c:v>16.925576</c:v>
                </c:pt>
                <c:pt idx="105552">
                  <c:v>16.926445999999999</c:v>
                </c:pt>
                <c:pt idx="105553">
                  <c:v>16.926264</c:v>
                </c:pt>
                <c:pt idx="105554">
                  <c:v>16.923378</c:v>
                </c:pt>
                <c:pt idx="105555">
                  <c:v>16.925252</c:v>
                </c:pt>
                <c:pt idx="105556">
                  <c:v>16.924980000000001</c:v>
                </c:pt>
                <c:pt idx="105557">
                  <c:v>16.920195</c:v>
                </c:pt>
                <c:pt idx="105558">
                  <c:v>16.921066</c:v>
                </c:pt>
                <c:pt idx="105559">
                  <c:v>16.925929</c:v>
                </c:pt>
                <c:pt idx="105560">
                  <c:v>16.924275999999999</c:v>
                </c:pt>
                <c:pt idx="105561">
                  <c:v>16.918087</c:v>
                </c:pt>
                <c:pt idx="105562">
                  <c:v>16.924393999999999</c:v>
                </c:pt>
                <c:pt idx="105563">
                  <c:v>16.930213999999999</c:v>
                </c:pt>
                <c:pt idx="105564">
                  <c:v>16.923825000000001</c:v>
                </c:pt>
                <c:pt idx="105565">
                  <c:v>16.925128000000001</c:v>
                </c:pt>
                <c:pt idx="105566">
                  <c:v>16.927454000000001</c:v>
                </c:pt>
                <c:pt idx="105567">
                  <c:v>16.923438999999998</c:v>
                </c:pt>
                <c:pt idx="105568">
                  <c:v>16.926071</c:v>
                </c:pt>
                <c:pt idx="105569">
                  <c:v>16.931245000000001</c:v>
                </c:pt>
                <c:pt idx="105570">
                  <c:v>16.927271999999999</c:v>
                </c:pt>
                <c:pt idx="105571">
                  <c:v>16.921959000000001</c:v>
                </c:pt>
                <c:pt idx="105572">
                  <c:v>16.927523999999998</c:v>
                </c:pt>
                <c:pt idx="105573">
                  <c:v>16.929107999999999</c:v>
                </c:pt>
                <c:pt idx="105574">
                  <c:v>16.925257999999999</c:v>
                </c:pt>
                <c:pt idx="105575">
                  <c:v>16.928601</c:v>
                </c:pt>
                <c:pt idx="105576">
                  <c:v>16.929545000000001</c:v>
                </c:pt>
                <c:pt idx="105577">
                  <c:v>16.925039000000002</c:v>
                </c:pt>
                <c:pt idx="105578">
                  <c:v>16.927085999999999</c:v>
                </c:pt>
                <c:pt idx="105579">
                  <c:v>16.934671000000002</c:v>
                </c:pt>
                <c:pt idx="105580">
                  <c:v>16.931404000000001</c:v>
                </c:pt>
                <c:pt idx="105581">
                  <c:v>16.923427</c:v>
                </c:pt>
                <c:pt idx="105582">
                  <c:v>16.928048</c:v>
                </c:pt>
                <c:pt idx="105583">
                  <c:v>16.932585</c:v>
                </c:pt>
                <c:pt idx="105584">
                  <c:v>16.928889999999999</c:v>
                </c:pt>
                <c:pt idx="105585">
                  <c:v>16.928325000000001</c:v>
                </c:pt>
                <c:pt idx="105586">
                  <c:v>16.931659</c:v>
                </c:pt>
                <c:pt idx="105587">
                  <c:v>16.929200000000002</c:v>
                </c:pt>
                <c:pt idx="105588">
                  <c:v>16.925775000000002</c:v>
                </c:pt>
                <c:pt idx="105589">
                  <c:v>16.92869</c:v>
                </c:pt>
                <c:pt idx="105590">
                  <c:v>16.929147</c:v>
                </c:pt>
                <c:pt idx="105591">
                  <c:v>16.928356999999998</c:v>
                </c:pt>
                <c:pt idx="105592">
                  <c:v>16.934313</c:v>
                </c:pt>
                <c:pt idx="105593">
                  <c:v>16.934925</c:v>
                </c:pt>
                <c:pt idx="105594">
                  <c:v>16.930941000000001</c:v>
                </c:pt>
                <c:pt idx="105595">
                  <c:v>16.934305999999999</c:v>
                </c:pt>
                <c:pt idx="105596">
                  <c:v>16.935424000000001</c:v>
                </c:pt>
                <c:pt idx="105597">
                  <c:v>16.92698</c:v>
                </c:pt>
                <c:pt idx="105598">
                  <c:v>16.925442</c:v>
                </c:pt>
                <c:pt idx="105599">
                  <c:v>16.932939000000001</c:v>
                </c:pt>
                <c:pt idx="105600">
                  <c:v>16.931260000000002</c:v>
                </c:pt>
                <c:pt idx="105601">
                  <c:v>16.930785</c:v>
                </c:pt>
                <c:pt idx="105602">
                  <c:v>16.938126</c:v>
                </c:pt>
                <c:pt idx="105603">
                  <c:v>16.934871999999999</c:v>
                </c:pt>
                <c:pt idx="105604">
                  <c:v>16.927544000000001</c:v>
                </c:pt>
                <c:pt idx="105605">
                  <c:v>16.931476</c:v>
                </c:pt>
                <c:pt idx="105606">
                  <c:v>16.934878000000001</c:v>
                </c:pt>
                <c:pt idx="105607">
                  <c:v>16.927627000000001</c:v>
                </c:pt>
                <c:pt idx="105608">
                  <c:v>16.92717</c:v>
                </c:pt>
                <c:pt idx="105609">
                  <c:v>16.933319999999998</c:v>
                </c:pt>
                <c:pt idx="105610">
                  <c:v>16.930689999999998</c:v>
                </c:pt>
                <c:pt idx="105611">
                  <c:v>16.937158</c:v>
                </c:pt>
                <c:pt idx="105612">
                  <c:v>16.945805</c:v>
                </c:pt>
                <c:pt idx="105613">
                  <c:v>16.936648999999999</c:v>
                </c:pt>
                <c:pt idx="105614">
                  <c:v>16.932874000000002</c:v>
                </c:pt>
                <c:pt idx="105615">
                  <c:v>16.940344</c:v>
                </c:pt>
                <c:pt idx="105616">
                  <c:v>16.940953</c:v>
                </c:pt>
                <c:pt idx="105617">
                  <c:v>16.936086</c:v>
                </c:pt>
                <c:pt idx="105618">
                  <c:v>16.935732000000002</c:v>
                </c:pt>
                <c:pt idx="105619">
                  <c:v>16.935624000000001</c:v>
                </c:pt>
                <c:pt idx="105620">
                  <c:v>16.934669</c:v>
                </c:pt>
                <c:pt idx="105621">
                  <c:v>16.940172</c:v>
                </c:pt>
                <c:pt idx="105622">
                  <c:v>16.942892000000001</c:v>
                </c:pt>
                <c:pt idx="105623">
                  <c:v>16.939384</c:v>
                </c:pt>
                <c:pt idx="105624">
                  <c:v>16.937673</c:v>
                </c:pt>
                <c:pt idx="105625">
                  <c:v>16.940866</c:v>
                </c:pt>
                <c:pt idx="105626">
                  <c:v>16.943670000000001</c:v>
                </c:pt>
                <c:pt idx="105627">
                  <c:v>16.938210000000002</c:v>
                </c:pt>
                <c:pt idx="105628">
                  <c:v>16.937576</c:v>
                </c:pt>
                <c:pt idx="105629">
                  <c:v>16.939395999999999</c:v>
                </c:pt>
                <c:pt idx="105630">
                  <c:v>16.933942999999999</c:v>
                </c:pt>
                <c:pt idx="105631">
                  <c:v>16.933098999999999</c:v>
                </c:pt>
                <c:pt idx="105632">
                  <c:v>16.935421000000002</c:v>
                </c:pt>
                <c:pt idx="105633">
                  <c:v>16.939029999999999</c:v>
                </c:pt>
                <c:pt idx="105634">
                  <c:v>16.941547</c:v>
                </c:pt>
                <c:pt idx="105635">
                  <c:v>16.939319999999999</c:v>
                </c:pt>
                <c:pt idx="105636">
                  <c:v>16.937795000000001</c:v>
                </c:pt>
                <c:pt idx="105637">
                  <c:v>16.937111999999999</c:v>
                </c:pt>
                <c:pt idx="105638">
                  <c:v>16.939588000000001</c:v>
                </c:pt>
                <c:pt idx="105639">
                  <c:v>16.939717000000002</c:v>
                </c:pt>
                <c:pt idx="105640">
                  <c:v>16.936183</c:v>
                </c:pt>
                <c:pt idx="105641">
                  <c:v>16.935048999999999</c:v>
                </c:pt>
                <c:pt idx="105642">
                  <c:v>16.933733</c:v>
                </c:pt>
                <c:pt idx="105643">
                  <c:v>16.932739000000002</c:v>
                </c:pt>
                <c:pt idx="105644">
                  <c:v>16.935143</c:v>
                </c:pt>
                <c:pt idx="105645">
                  <c:v>16.938811000000001</c:v>
                </c:pt>
                <c:pt idx="105646">
                  <c:v>16.938804999999999</c:v>
                </c:pt>
                <c:pt idx="105647">
                  <c:v>16.938241999999999</c:v>
                </c:pt>
                <c:pt idx="105648">
                  <c:v>16.939817000000001</c:v>
                </c:pt>
                <c:pt idx="105649">
                  <c:v>16.938044000000001</c:v>
                </c:pt>
                <c:pt idx="105650">
                  <c:v>16.93854</c:v>
                </c:pt>
                <c:pt idx="105651">
                  <c:v>16.938262000000002</c:v>
                </c:pt>
                <c:pt idx="105652">
                  <c:v>16.933962999999999</c:v>
                </c:pt>
                <c:pt idx="105653">
                  <c:v>16.931505999999999</c:v>
                </c:pt>
                <c:pt idx="105654">
                  <c:v>16.934517</c:v>
                </c:pt>
                <c:pt idx="105655">
                  <c:v>16.939119000000002</c:v>
                </c:pt>
                <c:pt idx="105656">
                  <c:v>16.935144000000001</c:v>
                </c:pt>
                <c:pt idx="105657">
                  <c:v>16.940128999999999</c:v>
                </c:pt>
                <c:pt idx="105658">
                  <c:v>16.950101</c:v>
                </c:pt>
                <c:pt idx="105659">
                  <c:v>16.943814</c:v>
                </c:pt>
                <c:pt idx="105660">
                  <c:v>16.941751</c:v>
                </c:pt>
                <c:pt idx="105661">
                  <c:v>16.949159000000002</c:v>
                </c:pt>
                <c:pt idx="105662">
                  <c:v>16.947035</c:v>
                </c:pt>
                <c:pt idx="105663">
                  <c:v>16.942412999999998</c:v>
                </c:pt>
                <c:pt idx="105664">
                  <c:v>16.946755</c:v>
                </c:pt>
                <c:pt idx="105665">
                  <c:v>16.949110999999998</c:v>
                </c:pt>
                <c:pt idx="105666">
                  <c:v>16.944230000000001</c:v>
                </c:pt>
                <c:pt idx="105667">
                  <c:v>16.943998000000001</c:v>
                </c:pt>
                <c:pt idx="105668">
                  <c:v>16.941154999999998</c:v>
                </c:pt>
                <c:pt idx="105669">
                  <c:v>16.935146</c:v>
                </c:pt>
                <c:pt idx="105670">
                  <c:v>16.941632999999999</c:v>
                </c:pt>
                <c:pt idx="105671">
                  <c:v>16.945225000000001</c:v>
                </c:pt>
                <c:pt idx="105672">
                  <c:v>16.936779000000001</c:v>
                </c:pt>
                <c:pt idx="105673">
                  <c:v>16.936821999999999</c:v>
                </c:pt>
                <c:pt idx="105674">
                  <c:v>16.948456</c:v>
                </c:pt>
                <c:pt idx="105675">
                  <c:v>16.948136999999999</c:v>
                </c:pt>
                <c:pt idx="105676">
                  <c:v>16.943978000000001</c:v>
                </c:pt>
                <c:pt idx="105677">
                  <c:v>16.952031000000002</c:v>
                </c:pt>
                <c:pt idx="105678">
                  <c:v>16.950849000000002</c:v>
                </c:pt>
                <c:pt idx="105679">
                  <c:v>16.943044</c:v>
                </c:pt>
                <c:pt idx="105680">
                  <c:v>16.945391000000001</c:v>
                </c:pt>
                <c:pt idx="105681">
                  <c:v>16.945647999999998</c:v>
                </c:pt>
                <c:pt idx="105682">
                  <c:v>16.940996999999999</c:v>
                </c:pt>
                <c:pt idx="105683">
                  <c:v>16.943282</c:v>
                </c:pt>
                <c:pt idx="105684">
                  <c:v>16.949216</c:v>
                </c:pt>
                <c:pt idx="105685">
                  <c:v>16.947621000000002</c:v>
                </c:pt>
                <c:pt idx="105686">
                  <c:v>16.944642000000002</c:v>
                </c:pt>
                <c:pt idx="105687">
                  <c:v>16.945710999999999</c:v>
                </c:pt>
                <c:pt idx="105688">
                  <c:v>16.943522000000002</c:v>
                </c:pt>
                <c:pt idx="105689">
                  <c:v>16.945205999999999</c:v>
                </c:pt>
                <c:pt idx="105690">
                  <c:v>16.950631000000001</c:v>
                </c:pt>
                <c:pt idx="105691">
                  <c:v>16.945139000000001</c:v>
                </c:pt>
                <c:pt idx="105692">
                  <c:v>16.940505999999999</c:v>
                </c:pt>
                <c:pt idx="105693">
                  <c:v>16.944682</c:v>
                </c:pt>
                <c:pt idx="105694">
                  <c:v>16.945653</c:v>
                </c:pt>
                <c:pt idx="105695">
                  <c:v>16.945055</c:v>
                </c:pt>
                <c:pt idx="105696">
                  <c:v>16.952445999999998</c:v>
                </c:pt>
                <c:pt idx="105697">
                  <c:v>16.957364999999999</c:v>
                </c:pt>
                <c:pt idx="105698">
                  <c:v>16.952276999999999</c:v>
                </c:pt>
                <c:pt idx="105699">
                  <c:v>16.952190999999999</c:v>
                </c:pt>
                <c:pt idx="105700">
                  <c:v>16.953495</c:v>
                </c:pt>
                <c:pt idx="105701">
                  <c:v>16.948083</c:v>
                </c:pt>
                <c:pt idx="105702">
                  <c:v>16.946971999999999</c:v>
                </c:pt>
                <c:pt idx="105703">
                  <c:v>16.950168999999999</c:v>
                </c:pt>
                <c:pt idx="105704">
                  <c:v>16.948741999999999</c:v>
                </c:pt>
                <c:pt idx="105705">
                  <c:v>16.946052999999999</c:v>
                </c:pt>
                <c:pt idx="105706">
                  <c:v>16.950240000000001</c:v>
                </c:pt>
                <c:pt idx="105707">
                  <c:v>16.953852999999999</c:v>
                </c:pt>
                <c:pt idx="105708">
                  <c:v>16.950800999999998</c:v>
                </c:pt>
                <c:pt idx="105709">
                  <c:v>16.950890999999999</c:v>
                </c:pt>
                <c:pt idx="105710">
                  <c:v>16.950033000000001</c:v>
                </c:pt>
                <c:pt idx="105711">
                  <c:v>16.948678000000001</c:v>
                </c:pt>
                <c:pt idx="105712">
                  <c:v>16.952984000000001</c:v>
                </c:pt>
                <c:pt idx="105713">
                  <c:v>16.952306</c:v>
                </c:pt>
                <c:pt idx="105714">
                  <c:v>16.947619</c:v>
                </c:pt>
                <c:pt idx="105715">
                  <c:v>16.947894000000002</c:v>
                </c:pt>
                <c:pt idx="105716">
                  <c:v>16.953081000000001</c:v>
                </c:pt>
                <c:pt idx="105717">
                  <c:v>16.952708999999999</c:v>
                </c:pt>
                <c:pt idx="105718">
                  <c:v>16.9481</c:v>
                </c:pt>
                <c:pt idx="105719">
                  <c:v>16.948219000000002</c:v>
                </c:pt>
                <c:pt idx="105720">
                  <c:v>16.952114999999999</c:v>
                </c:pt>
                <c:pt idx="105721">
                  <c:v>16.955026</c:v>
                </c:pt>
                <c:pt idx="105722">
                  <c:v>16.954567000000001</c:v>
                </c:pt>
                <c:pt idx="105723">
                  <c:v>16.955421000000001</c:v>
                </c:pt>
                <c:pt idx="105724">
                  <c:v>16.952365</c:v>
                </c:pt>
                <c:pt idx="105725">
                  <c:v>16.952479</c:v>
                </c:pt>
                <c:pt idx="105726">
                  <c:v>16.960063000000002</c:v>
                </c:pt>
                <c:pt idx="105727">
                  <c:v>16.952418000000002</c:v>
                </c:pt>
                <c:pt idx="105728">
                  <c:v>16.946232999999999</c:v>
                </c:pt>
                <c:pt idx="105729">
                  <c:v>16.955442000000001</c:v>
                </c:pt>
                <c:pt idx="105730">
                  <c:v>16.956949000000002</c:v>
                </c:pt>
                <c:pt idx="105731">
                  <c:v>16.949912999999999</c:v>
                </c:pt>
                <c:pt idx="105732">
                  <c:v>16.946573999999998</c:v>
                </c:pt>
                <c:pt idx="105733">
                  <c:v>16.951253999999999</c:v>
                </c:pt>
                <c:pt idx="105734">
                  <c:v>16.956247999999999</c:v>
                </c:pt>
                <c:pt idx="105735">
                  <c:v>16.955988000000001</c:v>
                </c:pt>
                <c:pt idx="105736">
                  <c:v>16.954359</c:v>
                </c:pt>
                <c:pt idx="105737">
                  <c:v>16.95008</c:v>
                </c:pt>
                <c:pt idx="105738">
                  <c:v>16.950927</c:v>
                </c:pt>
                <c:pt idx="105739">
                  <c:v>16.958677000000002</c:v>
                </c:pt>
                <c:pt idx="105740">
                  <c:v>16.959368999999999</c:v>
                </c:pt>
                <c:pt idx="105741">
                  <c:v>16.954436000000001</c:v>
                </c:pt>
                <c:pt idx="105742">
                  <c:v>16.958455000000001</c:v>
                </c:pt>
                <c:pt idx="105743">
                  <c:v>16.960356000000001</c:v>
                </c:pt>
                <c:pt idx="105744">
                  <c:v>16.948167999999999</c:v>
                </c:pt>
                <c:pt idx="105745">
                  <c:v>16.951501</c:v>
                </c:pt>
                <c:pt idx="105746">
                  <c:v>16.965250999999999</c:v>
                </c:pt>
                <c:pt idx="105747">
                  <c:v>16.961949000000001</c:v>
                </c:pt>
                <c:pt idx="105748">
                  <c:v>16.959116000000002</c:v>
                </c:pt>
                <c:pt idx="105749">
                  <c:v>16.961545999999998</c:v>
                </c:pt>
                <c:pt idx="105750">
                  <c:v>16.958974000000001</c:v>
                </c:pt>
                <c:pt idx="105751">
                  <c:v>16.957511</c:v>
                </c:pt>
                <c:pt idx="105752">
                  <c:v>16.954865999999999</c:v>
                </c:pt>
                <c:pt idx="105753">
                  <c:v>16.951125000000001</c:v>
                </c:pt>
                <c:pt idx="105754">
                  <c:v>16.952525999999999</c:v>
                </c:pt>
                <c:pt idx="105755">
                  <c:v>16.958976</c:v>
                </c:pt>
                <c:pt idx="105756">
                  <c:v>16.959016999999999</c:v>
                </c:pt>
                <c:pt idx="105757">
                  <c:v>16.954281000000002</c:v>
                </c:pt>
                <c:pt idx="105758">
                  <c:v>16.960287999999998</c:v>
                </c:pt>
                <c:pt idx="105759">
                  <c:v>16.966771000000001</c:v>
                </c:pt>
                <c:pt idx="105760">
                  <c:v>16.963782999999999</c:v>
                </c:pt>
                <c:pt idx="105761">
                  <c:v>16.959173</c:v>
                </c:pt>
                <c:pt idx="105762">
                  <c:v>16.957201999999999</c:v>
                </c:pt>
                <c:pt idx="105763">
                  <c:v>16.952100000000002</c:v>
                </c:pt>
                <c:pt idx="105764">
                  <c:v>16.952694999999999</c:v>
                </c:pt>
                <c:pt idx="105765">
                  <c:v>16.964051000000001</c:v>
                </c:pt>
                <c:pt idx="105766">
                  <c:v>16.961274</c:v>
                </c:pt>
                <c:pt idx="105767">
                  <c:v>16.956054000000002</c:v>
                </c:pt>
                <c:pt idx="105768">
                  <c:v>16.964922999999999</c:v>
                </c:pt>
                <c:pt idx="105769">
                  <c:v>16.962395000000001</c:v>
                </c:pt>
                <c:pt idx="105770">
                  <c:v>16.953623</c:v>
                </c:pt>
                <c:pt idx="105771">
                  <c:v>16.958981999999999</c:v>
                </c:pt>
                <c:pt idx="105772">
                  <c:v>16.964423</c:v>
                </c:pt>
                <c:pt idx="105773">
                  <c:v>16.956885</c:v>
                </c:pt>
                <c:pt idx="105774">
                  <c:v>16.955134000000001</c:v>
                </c:pt>
                <c:pt idx="105775">
                  <c:v>16.962555999999999</c:v>
                </c:pt>
                <c:pt idx="105776">
                  <c:v>16.957961000000001</c:v>
                </c:pt>
                <c:pt idx="105777">
                  <c:v>16.957381000000002</c:v>
                </c:pt>
                <c:pt idx="105778">
                  <c:v>16.964314999999999</c:v>
                </c:pt>
                <c:pt idx="105779">
                  <c:v>16.961454</c:v>
                </c:pt>
                <c:pt idx="105780">
                  <c:v>16.96302</c:v>
                </c:pt>
                <c:pt idx="105781">
                  <c:v>16.969935</c:v>
                </c:pt>
                <c:pt idx="105782">
                  <c:v>16.965824999999999</c:v>
                </c:pt>
                <c:pt idx="105783">
                  <c:v>16.959439</c:v>
                </c:pt>
                <c:pt idx="105784">
                  <c:v>16.966048000000001</c:v>
                </c:pt>
                <c:pt idx="105785">
                  <c:v>16.969904</c:v>
                </c:pt>
                <c:pt idx="105786">
                  <c:v>16.960816000000001</c:v>
                </c:pt>
                <c:pt idx="105787">
                  <c:v>16.960564000000002</c:v>
                </c:pt>
                <c:pt idx="105788">
                  <c:v>16.966353000000002</c:v>
                </c:pt>
                <c:pt idx="105789">
                  <c:v>16.961859</c:v>
                </c:pt>
                <c:pt idx="105790">
                  <c:v>16.963090999999999</c:v>
                </c:pt>
                <c:pt idx="105791">
                  <c:v>16.972145000000001</c:v>
                </c:pt>
                <c:pt idx="105792">
                  <c:v>16.968236999999998</c:v>
                </c:pt>
                <c:pt idx="105793">
                  <c:v>16.96209</c:v>
                </c:pt>
                <c:pt idx="105794">
                  <c:v>16.972519999999999</c:v>
                </c:pt>
                <c:pt idx="105795">
                  <c:v>16.970023000000001</c:v>
                </c:pt>
                <c:pt idx="105796">
                  <c:v>16.956952000000001</c:v>
                </c:pt>
                <c:pt idx="105797">
                  <c:v>16.966228999999998</c:v>
                </c:pt>
                <c:pt idx="105798">
                  <c:v>16.971461999999999</c:v>
                </c:pt>
                <c:pt idx="105799">
                  <c:v>16.960715</c:v>
                </c:pt>
                <c:pt idx="105800">
                  <c:v>16.961825999999999</c:v>
                </c:pt>
                <c:pt idx="105801">
                  <c:v>16.967859000000001</c:v>
                </c:pt>
                <c:pt idx="105802">
                  <c:v>16.961746999999999</c:v>
                </c:pt>
                <c:pt idx="105803">
                  <c:v>16.957972999999999</c:v>
                </c:pt>
                <c:pt idx="105804">
                  <c:v>16.966809999999999</c:v>
                </c:pt>
                <c:pt idx="105805">
                  <c:v>16.970220999999999</c:v>
                </c:pt>
                <c:pt idx="105806">
                  <c:v>16.965679999999999</c:v>
                </c:pt>
                <c:pt idx="105807">
                  <c:v>16.966825</c:v>
                </c:pt>
                <c:pt idx="105808">
                  <c:v>16.971775999999998</c:v>
                </c:pt>
                <c:pt idx="105809">
                  <c:v>16.972291999999999</c:v>
                </c:pt>
                <c:pt idx="105810">
                  <c:v>16.968792000000001</c:v>
                </c:pt>
                <c:pt idx="105811">
                  <c:v>16.968218</c:v>
                </c:pt>
                <c:pt idx="105812">
                  <c:v>16.963480000000001</c:v>
                </c:pt>
                <c:pt idx="105813">
                  <c:v>16.959592000000001</c:v>
                </c:pt>
                <c:pt idx="105814">
                  <c:v>16.966949</c:v>
                </c:pt>
                <c:pt idx="105815">
                  <c:v>16.963536000000001</c:v>
                </c:pt>
                <c:pt idx="105816">
                  <c:v>16.955314999999999</c:v>
                </c:pt>
                <c:pt idx="105817">
                  <c:v>16.963331</c:v>
                </c:pt>
                <c:pt idx="105818">
                  <c:v>16.967632999999999</c:v>
                </c:pt>
                <c:pt idx="105819">
                  <c:v>16.963747999999999</c:v>
                </c:pt>
                <c:pt idx="105820">
                  <c:v>16.969974000000001</c:v>
                </c:pt>
                <c:pt idx="105821">
                  <c:v>16.978826999999999</c:v>
                </c:pt>
                <c:pt idx="105822">
                  <c:v>16.972448</c:v>
                </c:pt>
                <c:pt idx="105823">
                  <c:v>16.967652999999999</c:v>
                </c:pt>
                <c:pt idx="105824">
                  <c:v>16.975639999999999</c:v>
                </c:pt>
                <c:pt idx="105825">
                  <c:v>16.970628999999999</c:v>
                </c:pt>
                <c:pt idx="105826">
                  <c:v>16.965351999999999</c:v>
                </c:pt>
                <c:pt idx="105827">
                  <c:v>16.972978999999999</c:v>
                </c:pt>
                <c:pt idx="105828">
                  <c:v>16.975114999999999</c:v>
                </c:pt>
                <c:pt idx="105829">
                  <c:v>16.969187999999999</c:v>
                </c:pt>
                <c:pt idx="105830">
                  <c:v>16.970991000000001</c:v>
                </c:pt>
                <c:pt idx="105831">
                  <c:v>16.978612999999999</c:v>
                </c:pt>
                <c:pt idx="105832">
                  <c:v>16.972812999999999</c:v>
                </c:pt>
                <c:pt idx="105833">
                  <c:v>16.968902</c:v>
                </c:pt>
                <c:pt idx="105834">
                  <c:v>16.974233000000002</c:v>
                </c:pt>
                <c:pt idx="105835">
                  <c:v>16.971509999999999</c:v>
                </c:pt>
                <c:pt idx="105836">
                  <c:v>16.968655999999999</c:v>
                </c:pt>
                <c:pt idx="105837">
                  <c:v>16.970431999999999</c:v>
                </c:pt>
                <c:pt idx="105838">
                  <c:v>16.970433</c:v>
                </c:pt>
                <c:pt idx="105839">
                  <c:v>16.967518999999999</c:v>
                </c:pt>
                <c:pt idx="105840">
                  <c:v>16.96857</c:v>
                </c:pt>
                <c:pt idx="105841">
                  <c:v>16.971458999999999</c:v>
                </c:pt>
                <c:pt idx="105842">
                  <c:v>16.968677</c:v>
                </c:pt>
                <c:pt idx="105843">
                  <c:v>16.970468</c:v>
                </c:pt>
                <c:pt idx="105844">
                  <c:v>16.972756</c:v>
                </c:pt>
                <c:pt idx="105845">
                  <c:v>16.970787999999999</c:v>
                </c:pt>
                <c:pt idx="105846">
                  <c:v>16.974240000000002</c:v>
                </c:pt>
                <c:pt idx="105847">
                  <c:v>16.977391000000001</c:v>
                </c:pt>
                <c:pt idx="105848">
                  <c:v>16.974623999999999</c:v>
                </c:pt>
                <c:pt idx="105849">
                  <c:v>16.968813999999998</c:v>
                </c:pt>
                <c:pt idx="105850">
                  <c:v>16.974363</c:v>
                </c:pt>
                <c:pt idx="105851">
                  <c:v>16.983889000000001</c:v>
                </c:pt>
                <c:pt idx="105852">
                  <c:v>16.982793999999998</c:v>
                </c:pt>
                <c:pt idx="105853">
                  <c:v>16.979907000000001</c:v>
                </c:pt>
                <c:pt idx="105854">
                  <c:v>16.977868999999998</c:v>
                </c:pt>
                <c:pt idx="105855">
                  <c:v>16.970943999999999</c:v>
                </c:pt>
                <c:pt idx="105856">
                  <c:v>16.973120999999999</c:v>
                </c:pt>
                <c:pt idx="105857">
                  <c:v>16.984416</c:v>
                </c:pt>
                <c:pt idx="105858">
                  <c:v>16.978590000000001</c:v>
                </c:pt>
                <c:pt idx="105859">
                  <c:v>16.967392</c:v>
                </c:pt>
                <c:pt idx="105860">
                  <c:v>16.976282000000001</c:v>
                </c:pt>
                <c:pt idx="105861">
                  <c:v>16.980224</c:v>
                </c:pt>
                <c:pt idx="105862">
                  <c:v>16.971585999999999</c:v>
                </c:pt>
                <c:pt idx="105863">
                  <c:v>16.974686999999999</c:v>
                </c:pt>
                <c:pt idx="105864">
                  <c:v>16.977650000000001</c:v>
                </c:pt>
                <c:pt idx="105865">
                  <c:v>16.973862</c:v>
                </c:pt>
                <c:pt idx="105866">
                  <c:v>16.977443999999998</c:v>
                </c:pt>
                <c:pt idx="105867">
                  <c:v>16.980820999999999</c:v>
                </c:pt>
                <c:pt idx="105868">
                  <c:v>16.977136999999999</c:v>
                </c:pt>
                <c:pt idx="105869">
                  <c:v>16.976754</c:v>
                </c:pt>
                <c:pt idx="105870">
                  <c:v>16.979420999999999</c:v>
                </c:pt>
                <c:pt idx="105871">
                  <c:v>16.970769000000001</c:v>
                </c:pt>
                <c:pt idx="105872">
                  <c:v>16.965043000000001</c:v>
                </c:pt>
                <c:pt idx="105873">
                  <c:v>16.974119000000002</c:v>
                </c:pt>
                <c:pt idx="105874">
                  <c:v>16.976890000000001</c:v>
                </c:pt>
                <c:pt idx="105875">
                  <c:v>16.972256999999999</c:v>
                </c:pt>
                <c:pt idx="105876">
                  <c:v>16.977633999999998</c:v>
                </c:pt>
                <c:pt idx="105877">
                  <c:v>16.983777</c:v>
                </c:pt>
                <c:pt idx="105878">
                  <c:v>16.974862000000002</c:v>
                </c:pt>
                <c:pt idx="105879">
                  <c:v>16.970949999999998</c:v>
                </c:pt>
                <c:pt idx="105880">
                  <c:v>16.977606000000002</c:v>
                </c:pt>
                <c:pt idx="105881">
                  <c:v>16.977345</c:v>
                </c:pt>
                <c:pt idx="105882">
                  <c:v>16.978134000000001</c:v>
                </c:pt>
                <c:pt idx="105883">
                  <c:v>16.981379</c:v>
                </c:pt>
                <c:pt idx="105884">
                  <c:v>16.978316</c:v>
                </c:pt>
                <c:pt idx="105885">
                  <c:v>16.976050999999998</c:v>
                </c:pt>
                <c:pt idx="105886">
                  <c:v>16.979709</c:v>
                </c:pt>
                <c:pt idx="105887">
                  <c:v>16.978826999999999</c:v>
                </c:pt>
                <c:pt idx="105888">
                  <c:v>16.974357000000001</c:v>
                </c:pt>
                <c:pt idx="105889">
                  <c:v>16.982358999999999</c:v>
                </c:pt>
                <c:pt idx="105890">
                  <c:v>16.987081</c:v>
                </c:pt>
                <c:pt idx="105891">
                  <c:v>16.978909000000002</c:v>
                </c:pt>
                <c:pt idx="105892">
                  <c:v>16.981442999999999</c:v>
                </c:pt>
                <c:pt idx="105893">
                  <c:v>16.990283999999999</c:v>
                </c:pt>
                <c:pt idx="105894">
                  <c:v>16.986989999999999</c:v>
                </c:pt>
                <c:pt idx="105895">
                  <c:v>16.980858000000001</c:v>
                </c:pt>
                <c:pt idx="105896">
                  <c:v>16.984891999999999</c:v>
                </c:pt>
                <c:pt idx="105897">
                  <c:v>16.98441</c:v>
                </c:pt>
                <c:pt idx="105898">
                  <c:v>16.974446</c:v>
                </c:pt>
                <c:pt idx="105899">
                  <c:v>16.976953999999999</c:v>
                </c:pt>
                <c:pt idx="105900">
                  <c:v>16.982931000000001</c:v>
                </c:pt>
                <c:pt idx="105901">
                  <c:v>16.980968000000001</c:v>
                </c:pt>
                <c:pt idx="105902">
                  <c:v>16.984276000000001</c:v>
                </c:pt>
                <c:pt idx="105903">
                  <c:v>16.987614000000001</c:v>
                </c:pt>
                <c:pt idx="105904">
                  <c:v>16.982852000000001</c:v>
                </c:pt>
                <c:pt idx="105905">
                  <c:v>16.984023000000001</c:v>
                </c:pt>
                <c:pt idx="105906">
                  <c:v>16.991491</c:v>
                </c:pt>
                <c:pt idx="105907">
                  <c:v>16.982679000000001</c:v>
                </c:pt>
                <c:pt idx="105908">
                  <c:v>16.974055</c:v>
                </c:pt>
                <c:pt idx="105909">
                  <c:v>16.982336</c:v>
                </c:pt>
                <c:pt idx="105910">
                  <c:v>16.983421</c:v>
                </c:pt>
                <c:pt idx="105911">
                  <c:v>16.979163</c:v>
                </c:pt>
                <c:pt idx="105912">
                  <c:v>16.982956999999999</c:v>
                </c:pt>
                <c:pt idx="105913">
                  <c:v>16.985229</c:v>
                </c:pt>
                <c:pt idx="105914">
                  <c:v>16.983397</c:v>
                </c:pt>
                <c:pt idx="105915">
                  <c:v>16.986027</c:v>
                </c:pt>
                <c:pt idx="105916">
                  <c:v>16.990399</c:v>
                </c:pt>
                <c:pt idx="105917">
                  <c:v>16.985147999999999</c:v>
                </c:pt>
                <c:pt idx="105918">
                  <c:v>16.981233</c:v>
                </c:pt>
                <c:pt idx="105919">
                  <c:v>16.984062999999999</c:v>
                </c:pt>
                <c:pt idx="105920">
                  <c:v>16.981342000000001</c:v>
                </c:pt>
                <c:pt idx="105921">
                  <c:v>16.980170999999999</c:v>
                </c:pt>
                <c:pt idx="105922">
                  <c:v>16.984313</c:v>
                </c:pt>
                <c:pt idx="105923">
                  <c:v>16.983682000000002</c:v>
                </c:pt>
                <c:pt idx="105924">
                  <c:v>16.984385</c:v>
                </c:pt>
                <c:pt idx="105925">
                  <c:v>16.989608</c:v>
                </c:pt>
                <c:pt idx="105926">
                  <c:v>16.987617</c:v>
                </c:pt>
                <c:pt idx="105927">
                  <c:v>16.982831999999998</c:v>
                </c:pt>
                <c:pt idx="105928">
                  <c:v>16.987425000000002</c:v>
                </c:pt>
                <c:pt idx="105929">
                  <c:v>16.989328</c:v>
                </c:pt>
                <c:pt idx="105930">
                  <c:v>16.986270000000001</c:v>
                </c:pt>
                <c:pt idx="105931">
                  <c:v>16.994561000000001</c:v>
                </c:pt>
                <c:pt idx="105932">
                  <c:v>16.995574000000001</c:v>
                </c:pt>
                <c:pt idx="105933">
                  <c:v>16.984828</c:v>
                </c:pt>
                <c:pt idx="105934">
                  <c:v>16.986771999999998</c:v>
                </c:pt>
                <c:pt idx="105935">
                  <c:v>16.990722999999999</c:v>
                </c:pt>
                <c:pt idx="105936">
                  <c:v>16.985944</c:v>
                </c:pt>
                <c:pt idx="105937">
                  <c:v>16.985935999999999</c:v>
                </c:pt>
                <c:pt idx="105938">
                  <c:v>16.993777000000001</c:v>
                </c:pt>
                <c:pt idx="105939">
                  <c:v>16.990825999999998</c:v>
                </c:pt>
                <c:pt idx="105940">
                  <c:v>16.981939000000001</c:v>
                </c:pt>
                <c:pt idx="105941">
                  <c:v>16.984718000000001</c:v>
                </c:pt>
                <c:pt idx="105942">
                  <c:v>16.987978999999999</c:v>
                </c:pt>
                <c:pt idx="105943">
                  <c:v>16.989536000000001</c:v>
                </c:pt>
                <c:pt idx="105944">
                  <c:v>16.993924</c:v>
                </c:pt>
                <c:pt idx="105945">
                  <c:v>16.994702</c:v>
                </c:pt>
                <c:pt idx="105946">
                  <c:v>16.989832</c:v>
                </c:pt>
                <c:pt idx="105947">
                  <c:v>16.987026</c:v>
                </c:pt>
                <c:pt idx="105948">
                  <c:v>16.990407999999999</c:v>
                </c:pt>
                <c:pt idx="105949">
                  <c:v>16.986494</c:v>
                </c:pt>
                <c:pt idx="105950">
                  <c:v>16.983457000000001</c:v>
                </c:pt>
                <c:pt idx="105951">
                  <c:v>16.991451999999999</c:v>
                </c:pt>
                <c:pt idx="105952">
                  <c:v>16.992087000000001</c:v>
                </c:pt>
                <c:pt idx="105953">
                  <c:v>16.989794</c:v>
                </c:pt>
                <c:pt idx="105954">
                  <c:v>16.994011</c:v>
                </c:pt>
                <c:pt idx="105955">
                  <c:v>16.996914</c:v>
                </c:pt>
                <c:pt idx="105956">
                  <c:v>16.991174000000001</c:v>
                </c:pt>
                <c:pt idx="105957">
                  <c:v>16.990697000000001</c:v>
                </c:pt>
                <c:pt idx="105958">
                  <c:v>17.001159999999999</c:v>
                </c:pt>
                <c:pt idx="105959">
                  <c:v>16.996691999999999</c:v>
                </c:pt>
                <c:pt idx="105960">
                  <c:v>16.987542999999999</c:v>
                </c:pt>
                <c:pt idx="105961">
                  <c:v>16.993912000000002</c:v>
                </c:pt>
                <c:pt idx="105962">
                  <c:v>16.996596</c:v>
                </c:pt>
                <c:pt idx="105963">
                  <c:v>16.993075999999999</c:v>
                </c:pt>
                <c:pt idx="105964">
                  <c:v>16.995532000000001</c:v>
                </c:pt>
                <c:pt idx="105965">
                  <c:v>16.995587</c:v>
                </c:pt>
                <c:pt idx="105966">
                  <c:v>16.987770999999999</c:v>
                </c:pt>
                <c:pt idx="105967">
                  <c:v>16.988693000000001</c:v>
                </c:pt>
                <c:pt idx="105968">
                  <c:v>16.994793999999999</c:v>
                </c:pt>
                <c:pt idx="105969">
                  <c:v>16.991441999999999</c:v>
                </c:pt>
                <c:pt idx="105970">
                  <c:v>16.990508999999999</c:v>
                </c:pt>
                <c:pt idx="105971">
                  <c:v>16.992114999999998</c:v>
                </c:pt>
                <c:pt idx="105972">
                  <c:v>16.988313999999999</c:v>
                </c:pt>
                <c:pt idx="105973">
                  <c:v>16.98969</c:v>
                </c:pt>
                <c:pt idx="105974">
                  <c:v>16.996787999999999</c:v>
                </c:pt>
                <c:pt idx="105975">
                  <c:v>16.996770999999999</c:v>
                </c:pt>
                <c:pt idx="105976">
                  <c:v>16.996563999999999</c:v>
                </c:pt>
                <c:pt idx="105977">
                  <c:v>17.003264000000001</c:v>
                </c:pt>
                <c:pt idx="105978">
                  <c:v>16.998730999999999</c:v>
                </c:pt>
                <c:pt idx="105979">
                  <c:v>16.990801000000001</c:v>
                </c:pt>
                <c:pt idx="105980">
                  <c:v>16.997699000000001</c:v>
                </c:pt>
                <c:pt idx="105981">
                  <c:v>16.998049999999999</c:v>
                </c:pt>
                <c:pt idx="105982">
                  <c:v>16.992054</c:v>
                </c:pt>
                <c:pt idx="105983">
                  <c:v>16.997295999999999</c:v>
                </c:pt>
                <c:pt idx="105984">
                  <c:v>16.999434999999998</c:v>
                </c:pt>
                <c:pt idx="105985">
                  <c:v>16.993973</c:v>
                </c:pt>
                <c:pt idx="105986">
                  <c:v>16.991928000000001</c:v>
                </c:pt>
                <c:pt idx="105987">
                  <c:v>16.995809000000001</c:v>
                </c:pt>
                <c:pt idx="105988">
                  <c:v>16.993020000000001</c:v>
                </c:pt>
                <c:pt idx="105989">
                  <c:v>16.990172000000001</c:v>
                </c:pt>
                <c:pt idx="105990">
                  <c:v>16.999956999999998</c:v>
                </c:pt>
                <c:pt idx="105991">
                  <c:v>16.999970999999999</c:v>
                </c:pt>
                <c:pt idx="105992">
                  <c:v>16.989424</c:v>
                </c:pt>
                <c:pt idx="105993">
                  <c:v>16.992550000000001</c:v>
                </c:pt>
                <c:pt idx="105994">
                  <c:v>17.002496000000001</c:v>
                </c:pt>
                <c:pt idx="105995">
                  <c:v>17.003494</c:v>
                </c:pt>
                <c:pt idx="105996">
                  <c:v>16.999354</c:v>
                </c:pt>
                <c:pt idx="105997">
                  <c:v>16.999445000000001</c:v>
                </c:pt>
                <c:pt idx="105998">
                  <c:v>16.999713</c:v>
                </c:pt>
                <c:pt idx="105999">
                  <c:v>16.999093999999999</c:v>
                </c:pt>
                <c:pt idx="106000">
                  <c:v>17.001404000000001</c:v>
                </c:pt>
                <c:pt idx="106001">
                  <c:v>16.999874999999999</c:v>
                </c:pt>
                <c:pt idx="106002">
                  <c:v>16.997118</c:v>
                </c:pt>
                <c:pt idx="106003">
                  <c:v>16.999310000000001</c:v>
                </c:pt>
                <c:pt idx="106004">
                  <c:v>17.001344</c:v>
                </c:pt>
                <c:pt idx="106005">
                  <c:v>17.000523000000001</c:v>
                </c:pt>
                <c:pt idx="106006">
                  <c:v>17.000955999999999</c:v>
                </c:pt>
                <c:pt idx="106007">
                  <c:v>17.002739999999999</c:v>
                </c:pt>
                <c:pt idx="106008">
                  <c:v>17.002018</c:v>
                </c:pt>
                <c:pt idx="106009">
                  <c:v>16.999634</c:v>
                </c:pt>
                <c:pt idx="106010">
                  <c:v>16.998014000000001</c:v>
                </c:pt>
                <c:pt idx="106011">
                  <c:v>16.999037999999999</c:v>
                </c:pt>
                <c:pt idx="106012">
                  <c:v>16.998495999999999</c:v>
                </c:pt>
                <c:pt idx="106013">
                  <c:v>16.998208999999999</c:v>
                </c:pt>
                <c:pt idx="106014">
                  <c:v>17.002337000000001</c:v>
                </c:pt>
                <c:pt idx="106015">
                  <c:v>17.001528</c:v>
                </c:pt>
                <c:pt idx="106016">
                  <c:v>16.999386000000001</c:v>
                </c:pt>
                <c:pt idx="106017">
                  <c:v>17.002897999999998</c:v>
                </c:pt>
                <c:pt idx="106018">
                  <c:v>17.001733999999999</c:v>
                </c:pt>
                <c:pt idx="106019">
                  <c:v>17.000838000000002</c:v>
                </c:pt>
                <c:pt idx="106020">
                  <c:v>17.003975000000001</c:v>
                </c:pt>
                <c:pt idx="106021">
                  <c:v>17.000779000000001</c:v>
                </c:pt>
                <c:pt idx="106022">
                  <c:v>16.994021</c:v>
                </c:pt>
                <c:pt idx="106023">
                  <c:v>16.999836999999999</c:v>
                </c:pt>
                <c:pt idx="106024">
                  <c:v>17.006080000000001</c:v>
                </c:pt>
                <c:pt idx="106025">
                  <c:v>16.998569</c:v>
                </c:pt>
                <c:pt idx="106026">
                  <c:v>17.000623000000001</c:v>
                </c:pt>
                <c:pt idx="106027">
                  <c:v>17.006041</c:v>
                </c:pt>
                <c:pt idx="106028">
                  <c:v>17.002044000000001</c:v>
                </c:pt>
                <c:pt idx="106029">
                  <c:v>17.006485000000001</c:v>
                </c:pt>
                <c:pt idx="106030">
                  <c:v>17.009550999999998</c:v>
                </c:pt>
                <c:pt idx="106031">
                  <c:v>17.003254999999999</c:v>
                </c:pt>
                <c:pt idx="106032">
                  <c:v>17.005196000000002</c:v>
                </c:pt>
                <c:pt idx="106033">
                  <c:v>17.011157000000001</c:v>
                </c:pt>
                <c:pt idx="106034">
                  <c:v>17.003451999999999</c:v>
                </c:pt>
                <c:pt idx="106035">
                  <c:v>16.996545999999999</c:v>
                </c:pt>
                <c:pt idx="106036">
                  <c:v>17.005817</c:v>
                </c:pt>
                <c:pt idx="106037">
                  <c:v>17.008647</c:v>
                </c:pt>
                <c:pt idx="106038">
                  <c:v>17.002231999999999</c:v>
                </c:pt>
                <c:pt idx="106039">
                  <c:v>17.006453</c:v>
                </c:pt>
                <c:pt idx="106040">
                  <c:v>17.005607000000001</c:v>
                </c:pt>
                <c:pt idx="106041">
                  <c:v>17.001508999999999</c:v>
                </c:pt>
                <c:pt idx="106042">
                  <c:v>17.009409999999999</c:v>
                </c:pt>
                <c:pt idx="106043">
                  <c:v>17.013093000000001</c:v>
                </c:pt>
                <c:pt idx="106044">
                  <c:v>17.001633999999999</c:v>
                </c:pt>
                <c:pt idx="106045">
                  <c:v>16.999148000000002</c:v>
                </c:pt>
                <c:pt idx="106046">
                  <c:v>17.007021999999999</c:v>
                </c:pt>
                <c:pt idx="106047">
                  <c:v>17.002046</c:v>
                </c:pt>
                <c:pt idx="106048">
                  <c:v>17.000039999999998</c:v>
                </c:pt>
                <c:pt idx="106049">
                  <c:v>17.007078</c:v>
                </c:pt>
                <c:pt idx="106050">
                  <c:v>17.008206000000001</c:v>
                </c:pt>
                <c:pt idx="106051">
                  <c:v>17.009969000000002</c:v>
                </c:pt>
                <c:pt idx="106052">
                  <c:v>17.013891999999998</c:v>
                </c:pt>
                <c:pt idx="106053">
                  <c:v>17.010994</c:v>
                </c:pt>
                <c:pt idx="106054">
                  <c:v>17.002873000000001</c:v>
                </c:pt>
                <c:pt idx="106055">
                  <c:v>17.007821</c:v>
                </c:pt>
                <c:pt idx="106056">
                  <c:v>17.014057999999999</c:v>
                </c:pt>
                <c:pt idx="106057">
                  <c:v>17.005718999999999</c:v>
                </c:pt>
                <c:pt idx="106058">
                  <c:v>17.004159999999999</c:v>
                </c:pt>
                <c:pt idx="106059">
                  <c:v>17.005716</c:v>
                </c:pt>
                <c:pt idx="106060">
                  <c:v>17.004958999999999</c:v>
                </c:pt>
                <c:pt idx="106061">
                  <c:v>17.010109</c:v>
                </c:pt>
                <c:pt idx="106062">
                  <c:v>17.013066999999999</c:v>
                </c:pt>
                <c:pt idx="106063">
                  <c:v>17.011901999999999</c:v>
                </c:pt>
                <c:pt idx="106064">
                  <c:v>17.009336000000001</c:v>
                </c:pt>
                <c:pt idx="106065">
                  <c:v>17.012951000000001</c:v>
                </c:pt>
                <c:pt idx="106066">
                  <c:v>17.014984999999999</c:v>
                </c:pt>
                <c:pt idx="106067">
                  <c:v>17.010100000000001</c:v>
                </c:pt>
                <c:pt idx="106068">
                  <c:v>17.009114</c:v>
                </c:pt>
                <c:pt idx="106069">
                  <c:v>17.009938999999999</c:v>
                </c:pt>
                <c:pt idx="106070">
                  <c:v>17.010885999999999</c:v>
                </c:pt>
                <c:pt idx="106071">
                  <c:v>17.011647</c:v>
                </c:pt>
                <c:pt idx="106072">
                  <c:v>17.011391</c:v>
                </c:pt>
                <c:pt idx="106073">
                  <c:v>17.011538999999999</c:v>
                </c:pt>
                <c:pt idx="106074">
                  <c:v>17.012699999999999</c:v>
                </c:pt>
                <c:pt idx="106075">
                  <c:v>17.016580999999999</c:v>
                </c:pt>
                <c:pt idx="106076">
                  <c:v>17.014144000000002</c:v>
                </c:pt>
                <c:pt idx="106077">
                  <c:v>17.009620999999999</c:v>
                </c:pt>
                <c:pt idx="106078">
                  <c:v>17.012428</c:v>
                </c:pt>
                <c:pt idx="106079">
                  <c:v>17.012453000000001</c:v>
                </c:pt>
                <c:pt idx="106080">
                  <c:v>17.009936</c:v>
                </c:pt>
                <c:pt idx="106081">
                  <c:v>17.013165000000001</c:v>
                </c:pt>
                <c:pt idx="106082">
                  <c:v>17.016736000000002</c:v>
                </c:pt>
                <c:pt idx="106083">
                  <c:v>17.010605000000002</c:v>
                </c:pt>
                <c:pt idx="106084">
                  <c:v>17.006294</c:v>
                </c:pt>
                <c:pt idx="106085">
                  <c:v>17.015359</c:v>
                </c:pt>
                <c:pt idx="106086">
                  <c:v>17.017073</c:v>
                </c:pt>
                <c:pt idx="106087">
                  <c:v>17.010964999999999</c:v>
                </c:pt>
                <c:pt idx="106088">
                  <c:v>17.011337000000001</c:v>
                </c:pt>
                <c:pt idx="106089">
                  <c:v>17.013003000000001</c:v>
                </c:pt>
                <c:pt idx="106090">
                  <c:v>17.011521999999999</c:v>
                </c:pt>
                <c:pt idx="106091">
                  <c:v>17.011040999999999</c:v>
                </c:pt>
                <c:pt idx="106092">
                  <c:v>17.013846000000001</c:v>
                </c:pt>
                <c:pt idx="106093">
                  <c:v>17.009177999999999</c:v>
                </c:pt>
                <c:pt idx="106094">
                  <c:v>17.006575000000002</c:v>
                </c:pt>
                <c:pt idx="106095">
                  <c:v>17.014203999999999</c:v>
                </c:pt>
                <c:pt idx="106096">
                  <c:v>17.015711</c:v>
                </c:pt>
                <c:pt idx="106097">
                  <c:v>17.016369999999998</c:v>
                </c:pt>
                <c:pt idx="106098">
                  <c:v>17.022406</c:v>
                </c:pt>
                <c:pt idx="106099">
                  <c:v>17.021142000000001</c:v>
                </c:pt>
                <c:pt idx="106100">
                  <c:v>17.013065999999998</c:v>
                </c:pt>
                <c:pt idx="106101">
                  <c:v>17.015283</c:v>
                </c:pt>
                <c:pt idx="106102">
                  <c:v>17.021508000000001</c:v>
                </c:pt>
                <c:pt idx="106103">
                  <c:v>17.016532000000002</c:v>
                </c:pt>
                <c:pt idx="106104">
                  <c:v>17.019513</c:v>
                </c:pt>
                <c:pt idx="106105">
                  <c:v>17.026202999999999</c:v>
                </c:pt>
                <c:pt idx="106106">
                  <c:v>17.013907</c:v>
                </c:pt>
                <c:pt idx="106107">
                  <c:v>17.007681000000002</c:v>
                </c:pt>
                <c:pt idx="106108">
                  <c:v>17.017188000000001</c:v>
                </c:pt>
                <c:pt idx="106109">
                  <c:v>17.016454</c:v>
                </c:pt>
                <c:pt idx="106110">
                  <c:v>17.009321</c:v>
                </c:pt>
                <c:pt idx="106111">
                  <c:v>17.014303000000002</c:v>
                </c:pt>
                <c:pt idx="106112">
                  <c:v>17.017310999999999</c:v>
                </c:pt>
                <c:pt idx="106113">
                  <c:v>17.011673999999999</c:v>
                </c:pt>
                <c:pt idx="106114">
                  <c:v>17.015913999999999</c:v>
                </c:pt>
                <c:pt idx="106115">
                  <c:v>17.01754</c:v>
                </c:pt>
                <c:pt idx="106116">
                  <c:v>17.010013000000001</c:v>
                </c:pt>
                <c:pt idx="106117">
                  <c:v>17.013833999999999</c:v>
                </c:pt>
                <c:pt idx="106118">
                  <c:v>17.020440000000001</c:v>
                </c:pt>
                <c:pt idx="106119">
                  <c:v>17.020341999999999</c:v>
                </c:pt>
                <c:pt idx="106120">
                  <c:v>17.022523</c:v>
                </c:pt>
                <c:pt idx="106121">
                  <c:v>17.024729000000001</c:v>
                </c:pt>
                <c:pt idx="106122">
                  <c:v>17.019787000000001</c:v>
                </c:pt>
                <c:pt idx="106123">
                  <c:v>17.014935000000001</c:v>
                </c:pt>
                <c:pt idx="106124">
                  <c:v>17.019041000000001</c:v>
                </c:pt>
                <c:pt idx="106125">
                  <c:v>17.019326</c:v>
                </c:pt>
                <c:pt idx="106126">
                  <c:v>17.015374999999999</c:v>
                </c:pt>
                <c:pt idx="106127">
                  <c:v>17.021155</c:v>
                </c:pt>
                <c:pt idx="106128">
                  <c:v>17.028701000000002</c:v>
                </c:pt>
                <c:pt idx="106129">
                  <c:v>17.030004999999999</c:v>
                </c:pt>
                <c:pt idx="106130">
                  <c:v>17.026844000000001</c:v>
                </c:pt>
                <c:pt idx="106131">
                  <c:v>17.020893000000001</c:v>
                </c:pt>
                <c:pt idx="106132">
                  <c:v>17.014503999999999</c:v>
                </c:pt>
                <c:pt idx="106133">
                  <c:v>17.017517999999999</c:v>
                </c:pt>
                <c:pt idx="106134">
                  <c:v>17.02488</c:v>
                </c:pt>
                <c:pt idx="106135">
                  <c:v>17.019317999999998</c:v>
                </c:pt>
                <c:pt idx="106136">
                  <c:v>17.018436000000001</c:v>
                </c:pt>
                <c:pt idx="106137">
                  <c:v>17.027189</c:v>
                </c:pt>
                <c:pt idx="106138">
                  <c:v>17.025762</c:v>
                </c:pt>
                <c:pt idx="106139">
                  <c:v>17.018218999999998</c:v>
                </c:pt>
                <c:pt idx="106140">
                  <c:v>17.016666000000001</c:v>
                </c:pt>
                <c:pt idx="106141">
                  <c:v>17.019027999999999</c:v>
                </c:pt>
                <c:pt idx="106142">
                  <c:v>17.019628000000001</c:v>
                </c:pt>
                <c:pt idx="106143">
                  <c:v>17.022186999999999</c:v>
                </c:pt>
                <c:pt idx="106144">
                  <c:v>17.025984999999999</c:v>
                </c:pt>
                <c:pt idx="106145">
                  <c:v>17.024373000000001</c:v>
                </c:pt>
                <c:pt idx="106146">
                  <c:v>17.026989</c:v>
                </c:pt>
                <c:pt idx="106147">
                  <c:v>17.031345000000002</c:v>
                </c:pt>
                <c:pt idx="106148">
                  <c:v>17.025393999999999</c:v>
                </c:pt>
                <c:pt idx="106149">
                  <c:v>17.020025</c:v>
                </c:pt>
                <c:pt idx="106150">
                  <c:v>17.024173999999999</c:v>
                </c:pt>
                <c:pt idx="106151">
                  <c:v>17.024377000000001</c:v>
                </c:pt>
                <c:pt idx="106152">
                  <c:v>17.019442999999999</c:v>
                </c:pt>
                <c:pt idx="106153">
                  <c:v>17.028641</c:v>
                </c:pt>
                <c:pt idx="106154">
                  <c:v>17.032098000000001</c:v>
                </c:pt>
                <c:pt idx="106155">
                  <c:v>17.020733</c:v>
                </c:pt>
                <c:pt idx="106156">
                  <c:v>17.019438000000001</c:v>
                </c:pt>
                <c:pt idx="106157">
                  <c:v>17.021212999999999</c:v>
                </c:pt>
                <c:pt idx="106158">
                  <c:v>17.016635000000001</c:v>
                </c:pt>
                <c:pt idx="106159">
                  <c:v>17.019921</c:v>
                </c:pt>
                <c:pt idx="106160">
                  <c:v>17.032111</c:v>
                </c:pt>
                <c:pt idx="106161">
                  <c:v>17.031953999999999</c:v>
                </c:pt>
                <c:pt idx="106162">
                  <c:v>17.025821000000001</c:v>
                </c:pt>
                <c:pt idx="106163">
                  <c:v>17.029273</c:v>
                </c:pt>
                <c:pt idx="106164">
                  <c:v>17.024213</c:v>
                </c:pt>
                <c:pt idx="106165">
                  <c:v>17.020319000000001</c:v>
                </c:pt>
                <c:pt idx="106166">
                  <c:v>17.029143999999999</c:v>
                </c:pt>
                <c:pt idx="106167">
                  <c:v>17.029143000000001</c:v>
                </c:pt>
                <c:pt idx="106168">
                  <c:v>17.022444</c:v>
                </c:pt>
                <c:pt idx="106169">
                  <c:v>17.021432000000001</c:v>
                </c:pt>
                <c:pt idx="106170">
                  <c:v>17.025517000000001</c:v>
                </c:pt>
                <c:pt idx="106171">
                  <c:v>17.025592</c:v>
                </c:pt>
                <c:pt idx="106172">
                  <c:v>17.025573999999999</c:v>
                </c:pt>
                <c:pt idx="106173">
                  <c:v>17.026194</c:v>
                </c:pt>
                <c:pt idx="106174">
                  <c:v>17.021612000000001</c:v>
                </c:pt>
                <c:pt idx="106175">
                  <c:v>17.028655000000001</c:v>
                </c:pt>
                <c:pt idx="106176">
                  <c:v>17.035361000000002</c:v>
                </c:pt>
                <c:pt idx="106177">
                  <c:v>17.029876000000002</c:v>
                </c:pt>
                <c:pt idx="106178">
                  <c:v>17.031692</c:v>
                </c:pt>
                <c:pt idx="106179">
                  <c:v>17.035534999999999</c:v>
                </c:pt>
                <c:pt idx="106180">
                  <c:v>17.031365000000001</c:v>
                </c:pt>
                <c:pt idx="106181">
                  <c:v>17.024408999999999</c:v>
                </c:pt>
                <c:pt idx="106182">
                  <c:v>17.028203999999999</c:v>
                </c:pt>
                <c:pt idx="106183">
                  <c:v>17.032882000000001</c:v>
                </c:pt>
                <c:pt idx="106184">
                  <c:v>17.024981</c:v>
                </c:pt>
                <c:pt idx="106185">
                  <c:v>17.028998999999999</c:v>
                </c:pt>
                <c:pt idx="106186">
                  <c:v>17.038083</c:v>
                </c:pt>
                <c:pt idx="106187">
                  <c:v>17.030525000000001</c:v>
                </c:pt>
                <c:pt idx="106188">
                  <c:v>17.025845</c:v>
                </c:pt>
                <c:pt idx="106189">
                  <c:v>17.034158000000001</c:v>
                </c:pt>
                <c:pt idx="106190">
                  <c:v>17.035927999999998</c:v>
                </c:pt>
                <c:pt idx="106191">
                  <c:v>17.027477999999999</c:v>
                </c:pt>
                <c:pt idx="106192">
                  <c:v>17.026426000000001</c:v>
                </c:pt>
                <c:pt idx="106193">
                  <c:v>17.027063999999999</c:v>
                </c:pt>
                <c:pt idx="106194">
                  <c:v>17.026201</c:v>
                </c:pt>
                <c:pt idx="106195">
                  <c:v>17.031973000000001</c:v>
                </c:pt>
                <c:pt idx="106196">
                  <c:v>17.030701000000001</c:v>
                </c:pt>
                <c:pt idx="106197">
                  <c:v>17.026340999999999</c:v>
                </c:pt>
                <c:pt idx="106198">
                  <c:v>17.033408999999999</c:v>
                </c:pt>
                <c:pt idx="106199">
                  <c:v>17.039843999999999</c:v>
                </c:pt>
                <c:pt idx="106200">
                  <c:v>17.034309</c:v>
                </c:pt>
                <c:pt idx="106201">
                  <c:v>17.031321999999999</c:v>
                </c:pt>
                <c:pt idx="106202">
                  <c:v>17.036332999999999</c:v>
                </c:pt>
                <c:pt idx="106203">
                  <c:v>17.030367999999999</c:v>
                </c:pt>
                <c:pt idx="106204">
                  <c:v>17.025943000000002</c:v>
                </c:pt>
                <c:pt idx="106205">
                  <c:v>17.033380999999999</c:v>
                </c:pt>
                <c:pt idx="106206">
                  <c:v>17.033408999999999</c:v>
                </c:pt>
                <c:pt idx="106207">
                  <c:v>17.030911</c:v>
                </c:pt>
                <c:pt idx="106208">
                  <c:v>17.035011000000001</c:v>
                </c:pt>
                <c:pt idx="106209">
                  <c:v>17.039200000000001</c:v>
                </c:pt>
                <c:pt idx="106210">
                  <c:v>17.036225999999999</c:v>
                </c:pt>
                <c:pt idx="106211">
                  <c:v>17.033045000000001</c:v>
                </c:pt>
                <c:pt idx="106212">
                  <c:v>17.037600000000001</c:v>
                </c:pt>
                <c:pt idx="106213">
                  <c:v>17.035769999999999</c:v>
                </c:pt>
                <c:pt idx="106214">
                  <c:v>17.031787999999999</c:v>
                </c:pt>
                <c:pt idx="106215">
                  <c:v>17.033844999999999</c:v>
                </c:pt>
                <c:pt idx="106216">
                  <c:v>17.031898999999999</c:v>
                </c:pt>
                <c:pt idx="106217">
                  <c:v>17.028392</c:v>
                </c:pt>
                <c:pt idx="106218">
                  <c:v>17.032</c:v>
                </c:pt>
                <c:pt idx="106219">
                  <c:v>17.037445999999999</c:v>
                </c:pt>
                <c:pt idx="106220">
                  <c:v>17.035374999999998</c:v>
                </c:pt>
                <c:pt idx="106221">
                  <c:v>17.033847000000002</c:v>
                </c:pt>
                <c:pt idx="106222">
                  <c:v>17.035643</c:v>
                </c:pt>
                <c:pt idx="106223">
                  <c:v>17.030830000000002</c:v>
                </c:pt>
                <c:pt idx="106224">
                  <c:v>17.034914000000001</c:v>
                </c:pt>
                <c:pt idx="106225">
                  <c:v>17.048382</c:v>
                </c:pt>
                <c:pt idx="106226">
                  <c:v>17.04588</c:v>
                </c:pt>
                <c:pt idx="106227">
                  <c:v>17.035167999999999</c:v>
                </c:pt>
                <c:pt idx="106228">
                  <c:v>17.036873</c:v>
                </c:pt>
                <c:pt idx="106229">
                  <c:v>17.038934999999999</c:v>
                </c:pt>
                <c:pt idx="106230">
                  <c:v>17.032225</c:v>
                </c:pt>
                <c:pt idx="106231">
                  <c:v>17.035936</c:v>
                </c:pt>
                <c:pt idx="106232">
                  <c:v>17.042918</c:v>
                </c:pt>
                <c:pt idx="106233">
                  <c:v>17.036375</c:v>
                </c:pt>
                <c:pt idx="106234">
                  <c:v>17.035923</c:v>
                </c:pt>
                <c:pt idx="106235">
                  <c:v>17.043668</c:v>
                </c:pt>
                <c:pt idx="106236">
                  <c:v>17.041423999999999</c:v>
                </c:pt>
                <c:pt idx="106237">
                  <c:v>17.036124000000001</c:v>
                </c:pt>
                <c:pt idx="106238">
                  <c:v>17.037576000000001</c:v>
                </c:pt>
                <c:pt idx="106239">
                  <c:v>17.03424</c:v>
                </c:pt>
                <c:pt idx="106240">
                  <c:v>17.030567000000001</c:v>
                </c:pt>
                <c:pt idx="106241">
                  <c:v>17.041170000000001</c:v>
                </c:pt>
                <c:pt idx="106242">
                  <c:v>17.041782000000001</c:v>
                </c:pt>
                <c:pt idx="106243">
                  <c:v>17.032042000000001</c:v>
                </c:pt>
                <c:pt idx="106244">
                  <c:v>17.038785000000001</c:v>
                </c:pt>
                <c:pt idx="106245">
                  <c:v>17.044181999999999</c:v>
                </c:pt>
                <c:pt idx="106246">
                  <c:v>17.035655999999999</c:v>
                </c:pt>
                <c:pt idx="106247">
                  <c:v>17.034210999999999</c:v>
                </c:pt>
                <c:pt idx="106248">
                  <c:v>17.043520000000001</c:v>
                </c:pt>
                <c:pt idx="106249">
                  <c:v>17.042722999999999</c:v>
                </c:pt>
                <c:pt idx="106250">
                  <c:v>17.035406999999999</c:v>
                </c:pt>
                <c:pt idx="106251">
                  <c:v>17.035284999999998</c:v>
                </c:pt>
                <c:pt idx="106252">
                  <c:v>17.038080999999998</c:v>
                </c:pt>
                <c:pt idx="106253">
                  <c:v>17.047350999999999</c:v>
                </c:pt>
                <c:pt idx="106254">
                  <c:v>17.055405</c:v>
                </c:pt>
                <c:pt idx="106255">
                  <c:v>17.048794999999998</c:v>
                </c:pt>
                <c:pt idx="106256">
                  <c:v>17.043053</c:v>
                </c:pt>
                <c:pt idx="106257">
                  <c:v>17.047792000000001</c:v>
                </c:pt>
                <c:pt idx="106258">
                  <c:v>17.047035999999999</c:v>
                </c:pt>
                <c:pt idx="106259">
                  <c:v>17.038159</c:v>
                </c:pt>
                <c:pt idx="106260">
                  <c:v>17.041119999999999</c:v>
                </c:pt>
                <c:pt idx="106261">
                  <c:v>17.045466999999999</c:v>
                </c:pt>
                <c:pt idx="106262">
                  <c:v>17.036649000000001</c:v>
                </c:pt>
                <c:pt idx="106263">
                  <c:v>17.034478</c:v>
                </c:pt>
                <c:pt idx="106264">
                  <c:v>17.039017000000001</c:v>
                </c:pt>
                <c:pt idx="106265">
                  <c:v>17.038385000000002</c:v>
                </c:pt>
                <c:pt idx="106266">
                  <c:v>17.03783</c:v>
                </c:pt>
                <c:pt idx="106267">
                  <c:v>17.044937000000001</c:v>
                </c:pt>
                <c:pt idx="106268">
                  <c:v>17.047664000000001</c:v>
                </c:pt>
                <c:pt idx="106269">
                  <c:v>17.041278999999999</c:v>
                </c:pt>
                <c:pt idx="106270">
                  <c:v>17.044291000000001</c:v>
                </c:pt>
                <c:pt idx="106271">
                  <c:v>17.048881000000002</c:v>
                </c:pt>
                <c:pt idx="106272">
                  <c:v>17.042899999999999</c:v>
                </c:pt>
                <c:pt idx="106273">
                  <c:v>17.042438000000001</c:v>
                </c:pt>
                <c:pt idx="106274">
                  <c:v>17.045584999999999</c:v>
                </c:pt>
                <c:pt idx="106275">
                  <c:v>17.044003</c:v>
                </c:pt>
                <c:pt idx="106276">
                  <c:v>17.040880000000001</c:v>
                </c:pt>
                <c:pt idx="106277">
                  <c:v>17.042310000000001</c:v>
                </c:pt>
                <c:pt idx="106278">
                  <c:v>17.043654</c:v>
                </c:pt>
                <c:pt idx="106279">
                  <c:v>17.038284999999998</c:v>
                </c:pt>
                <c:pt idx="106280">
                  <c:v>17.040758</c:v>
                </c:pt>
                <c:pt idx="106281">
                  <c:v>17.044187000000001</c:v>
                </c:pt>
                <c:pt idx="106282">
                  <c:v>17.042956</c:v>
                </c:pt>
                <c:pt idx="106283">
                  <c:v>17.050263999999999</c:v>
                </c:pt>
                <c:pt idx="106284">
                  <c:v>17.049959000000001</c:v>
                </c:pt>
                <c:pt idx="106285">
                  <c:v>17.043707000000001</c:v>
                </c:pt>
                <c:pt idx="106286">
                  <c:v>17.050387000000001</c:v>
                </c:pt>
                <c:pt idx="106287">
                  <c:v>17.057224999999999</c:v>
                </c:pt>
                <c:pt idx="106288">
                  <c:v>17.050975000000001</c:v>
                </c:pt>
                <c:pt idx="106289">
                  <c:v>17.046344999999999</c:v>
                </c:pt>
                <c:pt idx="106290">
                  <c:v>17.051036</c:v>
                </c:pt>
                <c:pt idx="106291">
                  <c:v>17.043499000000001</c:v>
                </c:pt>
                <c:pt idx="106292">
                  <c:v>17.037742000000001</c:v>
                </c:pt>
                <c:pt idx="106293">
                  <c:v>17.048022</c:v>
                </c:pt>
                <c:pt idx="106294">
                  <c:v>17.049862000000001</c:v>
                </c:pt>
                <c:pt idx="106295">
                  <c:v>17.045093000000001</c:v>
                </c:pt>
                <c:pt idx="106296">
                  <c:v>17.048798999999999</c:v>
                </c:pt>
                <c:pt idx="106297">
                  <c:v>17.052161999999999</c:v>
                </c:pt>
                <c:pt idx="106298">
                  <c:v>17.046098000000001</c:v>
                </c:pt>
                <c:pt idx="106299">
                  <c:v>17.047236000000002</c:v>
                </c:pt>
                <c:pt idx="106300">
                  <c:v>17.053522000000001</c:v>
                </c:pt>
                <c:pt idx="106301">
                  <c:v>17.050356000000001</c:v>
                </c:pt>
                <c:pt idx="106302">
                  <c:v>17.049475000000001</c:v>
                </c:pt>
                <c:pt idx="106303">
                  <c:v>17.053477000000001</c:v>
                </c:pt>
                <c:pt idx="106304">
                  <c:v>17.051076999999999</c:v>
                </c:pt>
                <c:pt idx="106305">
                  <c:v>17.048615999999999</c:v>
                </c:pt>
                <c:pt idx="106306">
                  <c:v>17.049112999999998</c:v>
                </c:pt>
                <c:pt idx="106307">
                  <c:v>17.049382000000001</c:v>
                </c:pt>
                <c:pt idx="106308">
                  <c:v>17.050595000000001</c:v>
                </c:pt>
                <c:pt idx="106309">
                  <c:v>17.054596</c:v>
                </c:pt>
                <c:pt idx="106310">
                  <c:v>17.053245</c:v>
                </c:pt>
                <c:pt idx="106311">
                  <c:v>17.047082</c:v>
                </c:pt>
                <c:pt idx="106312">
                  <c:v>17.048732999999999</c:v>
                </c:pt>
                <c:pt idx="106313">
                  <c:v>17.048197999999999</c:v>
                </c:pt>
                <c:pt idx="106314">
                  <c:v>17.045213</c:v>
                </c:pt>
                <c:pt idx="106315">
                  <c:v>17.049900000000001</c:v>
                </c:pt>
                <c:pt idx="106316">
                  <c:v>17.05594</c:v>
                </c:pt>
                <c:pt idx="106317">
                  <c:v>17.053290000000001</c:v>
                </c:pt>
                <c:pt idx="106318">
                  <c:v>17.046624000000001</c:v>
                </c:pt>
                <c:pt idx="106319">
                  <c:v>17.050512999999999</c:v>
                </c:pt>
                <c:pt idx="106320">
                  <c:v>17.051048000000002</c:v>
                </c:pt>
                <c:pt idx="106321">
                  <c:v>17.046517999999999</c:v>
                </c:pt>
                <c:pt idx="106322">
                  <c:v>17.052177</c:v>
                </c:pt>
                <c:pt idx="106323">
                  <c:v>17.053272</c:v>
                </c:pt>
                <c:pt idx="106324">
                  <c:v>17.049595</c:v>
                </c:pt>
                <c:pt idx="106325">
                  <c:v>17.055104</c:v>
                </c:pt>
                <c:pt idx="106326">
                  <c:v>17.055914999999999</c:v>
                </c:pt>
                <c:pt idx="106327">
                  <c:v>17.046040999999999</c:v>
                </c:pt>
                <c:pt idx="106328">
                  <c:v>17.047158</c:v>
                </c:pt>
                <c:pt idx="106329">
                  <c:v>17.059256000000001</c:v>
                </c:pt>
                <c:pt idx="106330">
                  <c:v>17.057303999999998</c:v>
                </c:pt>
                <c:pt idx="106331">
                  <c:v>17.055944</c:v>
                </c:pt>
                <c:pt idx="106332">
                  <c:v>17.065151</c:v>
                </c:pt>
                <c:pt idx="106333">
                  <c:v>17.062429000000002</c:v>
                </c:pt>
                <c:pt idx="106334">
                  <c:v>17.053954999999998</c:v>
                </c:pt>
                <c:pt idx="106335">
                  <c:v>17.056070999999999</c:v>
                </c:pt>
                <c:pt idx="106336">
                  <c:v>17.057642000000001</c:v>
                </c:pt>
                <c:pt idx="106337">
                  <c:v>17.050765999999999</c:v>
                </c:pt>
                <c:pt idx="106338">
                  <c:v>17.054552999999999</c:v>
                </c:pt>
                <c:pt idx="106339">
                  <c:v>17.061779000000001</c:v>
                </c:pt>
                <c:pt idx="106340">
                  <c:v>17.05369</c:v>
                </c:pt>
                <c:pt idx="106341">
                  <c:v>17.053750999999998</c:v>
                </c:pt>
                <c:pt idx="106342">
                  <c:v>17.058734000000001</c:v>
                </c:pt>
                <c:pt idx="106343">
                  <c:v>17.051758</c:v>
                </c:pt>
                <c:pt idx="106344">
                  <c:v>17.052067000000001</c:v>
                </c:pt>
                <c:pt idx="106345">
                  <c:v>17.059557000000002</c:v>
                </c:pt>
                <c:pt idx="106346">
                  <c:v>17.058610999999999</c:v>
                </c:pt>
                <c:pt idx="106347">
                  <c:v>17.054289000000001</c:v>
                </c:pt>
                <c:pt idx="106348">
                  <c:v>17.058299999999999</c:v>
                </c:pt>
                <c:pt idx="106349">
                  <c:v>17.059898</c:v>
                </c:pt>
                <c:pt idx="106350">
                  <c:v>17.053647999999999</c:v>
                </c:pt>
                <c:pt idx="106351">
                  <c:v>17.059612999999999</c:v>
                </c:pt>
                <c:pt idx="106352">
                  <c:v>17.061793000000002</c:v>
                </c:pt>
                <c:pt idx="106353">
                  <c:v>17.051724</c:v>
                </c:pt>
                <c:pt idx="106354">
                  <c:v>17.054680000000001</c:v>
                </c:pt>
                <c:pt idx="106355">
                  <c:v>17.059695999999999</c:v>
                </c:pt>
                <c:pt idx="106356">
                  <c:v>17.054026</c:v>
                </c:pt>
                <c:pt idx="106357">
                  <c:v>17.055091000000001</c:v>
                </c:pt>
                <c:pt idx="106358">
                  <c:v>17.062035999999999</c:v>
                </c:pt>
                <c:pt idx="106359">
                  <c:v>17.056926000000001</c:v>
                </c:pt>
                <c:pt idx="106360">
                  <c:v>17.051866</c:v>
                </c:pt>
                <c:pt idx="106361">
                  <c:v>17.059076000000001</c:v>
                </c:pt>
                <c:pt idx="106362">
                  <c:v>17.058292999999999</c:v>
                </c:pt>
                <c:pt idx="106363">
                  <c:v>17.053885999999999</c:v>
                </c:pt>
                <c:pt idx="106364">
                  <c:v>17.057700000000001</c:v>
                </c:pt>
                <c:pt idx="106365">
                  <c:v>17.057870999999999</c:v>
                </c:pt>
                <c:pt idx="106366">
                  <c:v>17.054129</c:v>
                </c:pt>
                <c:pt idx="106367">
                  <c:v>17.057231999999999</c:v>
                </c:pt>
                <c:pt idx="106368">
                  <c:v>17.062169000000001</c:v>
                </c:pt>
                <c:pt idx="106369">
                  <c:v>17.058713000000001</c:v>
                </c:pt>
                <c:pt idx="106370">
                  <c:v>17.05808</c:v>
                </c:pt>
                <c:pt idx="106371">
                  <c:v>17.064036999999999</c:v>
                </c:pt>
                <c:pt idx="106372">
                  <c:v>17.062989999999999</c:v>
                </c:pt>
                <c:pt idx="106373">
                  <c:v>17.059968000000001</c:v>
                </c:pt>
                <c:pt idx="106374">
                  <c:v>17.063606</c:v>
                </c:pt>
                <c:pt idx="106375">
                  <c:v>17.065372</c:v>
                </c:pt>
                <c:pt idx="106376">
                  <c:v>17.059204999999999</c:v>
                </c:pt>
                <c:pt idx="106377">
                  <c:v>17.062035000000002</c:v>
                </c:pt>
                <c:pt idx="106378">
                  <c:v>17.068628</c:v>
                </c:pt>
                <c:pt idx="106379">
                  <c:v>17.062964000000001</c:v>
                </c:pt>
                <c:pt idx="106380">
                  <c:v>17.062849</c:v>
                </c:pt>
                <c:pt idx="106381">
                  <c:v>17.066016000000001</c:v>
                </c:pt>
                <c:pt idx="106382">
                  <c:v>17.06015</c:v>
                </c:pt>
                <c:pt idx="106383">
                  <c:v>17.057651</c:v>
                </c:pt>
                <c:pt idx="106384">
                  <c:v>17.060410999999998</c:v>
                </c:pt>
                <c:pt idx="106385">
                  <c:v>17.064549</c:v>
                </c:pt>
                <c:pt idx="106386">
                  <c:v>17.062456999999998</c:v>
                </c:pt>
                <c:pt idx="106387">
                  <c:v>17.0594</c:v>
                </c:pt>
                <c:pt idx="106388">
                  <c:v>17.065311000000001</c:v>
                </c:pt>
                <c:pt idx="106389">
                  <c:v>17.067277000000001</c:v>
                </c:pt>
                <c:pt idx="106390">
                  <c:v>17.063905999999999</c:v>
                </c:pt>
                <c:pt idx="106391">
                  <c:v>17.063784999999999</c:v>
                </c:pt>
                <c:pt idx="106392">
                  <c:v>17.063804999999999</c:v>
                </c:pt>
                <c:pt idx="106393">
                  <c:v>17.063033000000001</c:v>
                </c:pt>
                <c:pt idx="106394">
                  <c:v>17.062580000000001</c:v>
                </c:pt>
                <c:pt idx="106395">
                  <c:v>17.061170000000001</c:v>
                </c:pt>
                <c:pt idx="106396">
                  <c:v>17.063320000000001</c:v>
                </c:pt>
                <c:pt idx="106397">
                  <c:v>17.071553999999999</c:v>
                </c:pt>
                <c:pt idx="106398">
                  <c:v>17.069112000000001</c:v>
                </c:pt>
                <c:pt idx="106399">
                  <c:v>17.061056000000001</c:v>
                </c:pt>
                <c:pt idx="106400">
                  <c:v>17.067160999999999</c:v>
                </c:pt>
                <c:pt idx="106401">
                  <c:v>17.073184000000001</c:v>
                </c:pt>
                <c:pt idx="106402">
                  <c:v>17.066381</c:v>
                </c:pt>
                <c:pt idx="106403">
                  <c:v>17.060690999999998</c:v>
                </c:pt>
                <c:pt idx="106404">
                  <c:v>17.06542</c:v>
                </c:pt>
                <c:pt idx="106405">
                  <c:v>17.066569000000001</c:v>
                </c:pt>
                <c:pt idx="106406">
                  <c:v>17.062401000000001</c:v>
                </c:pt>
                <c:pt idx="106407">
                  <c:v>17.065967000000001</c:v>
                </c:pt>
                <c:pt idx="106408">
                  <c:v>17.065835</c:v>
                </c:pt>
                <c:pt idx="106409">
                  <c:v>17.064029000000001</c:v>
                </c:pt>
                <c:pt idx="106410">
                  <c:v>17.069443</c:v>
                </c:pt>
                <c:pt idx="106411">
                  <c:v>17.066939999999999</c:v>
                </c:pt>
                <c:pt idx="106412">
                  <c:v>17.061132000000001</c:v>
                </c:pt>
                <c:pt idx="106413">
                  <c:v>17.069762000000001</c:v>
                </c:pt>
                <c:pt idx="106414">
                  <c:v>17.078240999999998</c:v>
                </c:pt>
                <c:pt idx="106415">
                  <c:v>17.072303000000002</c:v>
                </c:pt>
                <c:pt idx="106416">
                  <c:v>17.067421</c:v>
                </c:pt>
                <c:pt idx="106417">
                  <c:v>17.070622</c:v>
                </c:pt>
                <c:pt idx="106418">
                  <c:v>17.068344</c:v>
                </c:pt>
                <c:pt idx="106419">
                  <c:v>17.068059000000002</c:v>
                </c:pt>
                <c:pt idx="106420">
                  <c:v>17.072503000000001</c:v>
                </c:pt>
                <c:pt idx="106421">
                  <c:v>17.069064000000001</c:v>
                </c:pt>
                <c:pt idx="106422">
                  <c:v>17.066163</c:v>
                </c:pt>
                <c:pt idx="106423">
                  <c:v>17.069072999999999</c:v>
                </c:pt>
                <c:pt idx="106424">
                  <c:v>17.069583999999999</c:v>
                </c:pt>
                <c:pt idx="106425">
                  <c:v>17.067399999999999</c:v>
                </c:pt>
                <c:pt idx="106426">
                  <c:v>17.066943999999999</c:v>
                </c:pt>
                <c:pt idx="106427">
                  <c:v>17.067174000000001</c:v>
                </c:pt>
                <c:pt idx="106428">
                  <c:v>17.06615</c:v>
                </c:pt>
                <c:pt idx="106429">
                  <c:v>17.070889000000001</c:v>
                </c:pt>
                <c:pt idx="106430">
                  <c:v>17.074217999999998</c:v>
                </c:pt>
                <c:pt idx="106431">
                  <c:v>17.070318</c:v>
                </c:pt>
                <c:pt idx="106432">
                  <c:v>17.069479000000001</c:v>
                </c:pt>
                <c:pt idx="106433">
                  <c:v>17.071041999999998</c:v>
                </c:pt>
                <c:pt idx="106434">
                  <c:v>17.072237999999999</c:v>
                </c:pt>
                <c:pt idx="106435">
                  <c:v>17.072101</c:v>
                </c:pt>
                <c:pt idx="106436">
                  <c:v>17.072680999999999</c:v>
                </c:pt>
                <c:pt idx="106437">
                  <c:v>17.071586</c:v>
                </c:pt>
                <c:pt idx="106438">
                  <c:v>17.069351000000001</c:v>
                </c:pt>
                <c:pt idx="106439">
                  <c:v>17.070774</c:v>
                </c:pt>
                <c:pt idx="106440">
                  <c:v>17.073958000000001</c:v>
                </c:pt>
                <c:pt idx="106441">
                  <c:v>17.075544000000001</c:v>
                </c:pt>
                <c:pt idx="106442">
                  <c:v>17.073740000000001</c:v>
                </c:pt>
                <c:pt idx="106443">
                  <c:v>17.073661000000001</c:v>
                </c:pt>
                <c:pt idx="106444">
                  <c:v>17.072679999999998</c:v>
                </c:pt>
                <c:pt idx="106445">
                  <c:v>17.068683</c:v>
                </c:pt>
                <c:pt idx="106446">
                  <c:v>17.071048000000001</c:v>
                </c:pt>
                <c:pt idx="106447">
                  <c:v>17.070084000000001</c:v>
                </c:pt>
                <c:pt idx="106448">
                  <c:v>17.065781000000001</c:v>
                </c:pt>
                <c:pt idx="106449">
                  <c:v>17.076049000000001</c:v>
                </c:pt>
                <c:pt idx="106450">
                  <c:v>17.083058999999999</c:v>
                </c:pt>
                <c:pt idx="106451">
                  <c:v>17.075351999999999</c:v>
                </c:pt>
                <c:pt idx="106452">
                  <c:v>17.072665000000001</c:v>
                </c:pt>
                <c:pt idx="106453">
                  <c:v>17.075576000000002</c:v>
                </c:pt>
                <c:pt idx="106454">
                  <c:v>17.072396000000001</c:v>
                </c:pt>
                <c:pt idx="106455">
                  <c:v>17.075149</c:v>
                </c:pt>
                <c:pt idx="106456">
                  <c:v>17.083102</c:v>
                </c:pt>
                <c:pt idx="106457">
                  <c:v>17.076806000000001</c:v>
                </c:pt>
                <c:pt idx="106458">
                  <c:v>17.070912</c:v>
                </c:pt>
                <c:pt idx="106459">
                  <c:v>17.079225999999998</c:v>
                </c:pt>
                <c:pt idx="106460">
                  <c:v>17.080918</c:v>
                </c:pt>
                <c:pt idx="106461">
                  <c:v>17.070270000000001</c:v>
                </c:pt>
                <c:pt idx="106462">
                  <c:v>17.069748000000001</c:v>
                </c:pt>
                <c:pt idx="106463">
                  <c:v>17.080745</c:v>
                </c:pt>
                <c:pt idx="106464">
                  <c:v>17.079425000000001</c:v>
                </c:pt>
                <c:pt idx="106465">
                  <c:v>17.074864000000002</c:v>
                </c:pt>
                <c:pt idx="106466">
                  <c:v>17.079881</c:v>
                </c:pt>
                <c:pt idx="106467">
                  <c:v>17.076018999999999</c:v>
                </c:pt>
                <c:pt idx="106468">
                  <c:v>17.071518000000001</c:v>
                </c:pt>
                <c:pt idx="106469">
                  <c:v>17.076775000000001</c:v>
                </c:pt>
                <c:pt idx="106470">
                  <c:v>17.078323000000001</c:v>
                </c:pt>
                <c:pt idx="106471">
                  <c:v>17.075341000000002</c:v>
                </c:pt>
                <c:pt idx="106472">
                  <c:v>17.074662</c:v>
                </c:pt>
                <c:pt idx="106473">
                  <c:v>17.076150999999999</c:v>
                </c:pt>
                <c:pt idx="106474">
                  <c:v>17.076972999999999</c:v>
                </c:pt>
                <c:pt idx="106475">
                  <c:v>17.078688</c:v>
                </c:pt>
                <c:pt idx="106476">
                  <c:v>17.080020000000001</c:v>
                </c:pt>
                <c:pt idx="106477">
                  <c:v>17.075790000000001</c:v>
                </c:pt>
                <c:pt idx="106478">
                  <c:v>17.074377999999999</c:v>
                </c:pt>
                <c:pt idx="106479">
                  <c:v>17.07845</c:v>
                </c:pt>
                <c:pt idx="106480">
                  <c:v>17.078932999999999</c:v>
                </c:pt>
                <c:pt idx="106481">
                  <c:v>17.072965</c:v>
                </c:pt>
                <c:pt idx="106482">
                  <c:v>17.073352</c:v>
                </c:pt>
                <c:pt idx="106483">
                  <c:v>17.080454</c:v>
                </c:pt>
                <c:pt idx="106484">
                  <c:v>17.078354999999998</c:v>
                </c:pt>
                <c:pt idx="106485">
                  <c:v>17.07912</c:v>
                </c:pt>
                <c:pt idx="106486">
                  <c:v>17.081897000000001</c:v>
                </c:pt>
                <c:pt idx="106487">
                  <c:v>17.075937</c:v>
                </c:pt>
                <c:pt idx="106488">
                  <c:v>17.081583999999999</c:v>
                </c:pt>
                <c:pt idx="106489">
                  <c:v>17.090962999999999</c:v>
                </c:pt>
                <c:pt idx="106490">
                  <c:v>17.084688</c:v>
                </c:pt>
                <c:pt idx="106491">
                  <c:v>17.078434000000001</c:v>
                </c:pt>
                <c:pt idx="106492">
                  <c:v>17.085636000000001</c:v>
                </c:pt>
                <c:pt idx="106493">
                  <c:v>17.086221999999999</c:v>
                </c:pt>
                <c:pt idx="106494">
                  <c:v>17.079236999999999</c:v>
                </c:pt>
                <c:pt idx="106495">
                  <c:v>17.084150000000001</c:v>
                </c:pt>
                <c:pt idx="106496">
                  <c:v>17.083542999999999</c:v>
                </c:pt>
                <c:pt idx="106497">
                  <c:v>17.077390999999999</c:v>
                </c:pt>
                <c:pt idx="106498">
                  <c:v>17.085578999999999</c:v>
                </c:pt>
                <c:pt idx="106499">
                  <c:v>17.090015999999999</c:v>
                </c:pt>
                <c:pt idx="106500">
                  <c:v>17.080020000000001</c:v>
                </c:pt>
                <c:pt idx="106501">
                  <c:v>17.079332000000001</c:v>
                </c:pt>
                <c:pt idx="106502">
                  <c:v>17.089858</c:v>
                </c:pt>
                <c:pt idx="106503">
                  <c:v>17.084630000000001</c:v>
                </c:pt>
                <c:pt idx="106504">
                  <c:v>17.077832999999998</c:v>
                </c:pt>
                <c:pt idx="106505">
                  <c:v>17.085096</c:v>
                </c:pt>
                <c:pt idx="106506">
                  <c:v>17.083518999999999</c:v>
                </c:pt>
                <c:pt idx="106507">
                  <c:v>17.078206000000002</c:v>
                </c:pt>
                <c:pt idx="106508">
                  <c:v>17.083138000000002</c:v>
                </c:pt>
                <c:pt idx="106509">
                  <c:v>17.084175999999999</c:v>
                </c:pt>
                <c:pt idx="106510">
                  <c:v>17.078835999999999</c:v>
                </c:pt>
                <c:pt idx="106511">
                  <c:v>17.080162000000001</c:v>
                </c:pt>
                <c:pt idx="106512">
                  <c:v>17.082736000000001</c:v>
                </c:pt>
                <c:pt idx="106513">
                  <c:v>17.075662000000001</c:v>
                </c:pt>
                <c:pt idx="106514">
                  <c:v>17.075669999999999</c:v>
                </c:pt>
                <c:pt idx="106515">
                  <c:v>17.084033999999999</c:v>
                </c:pt>
                <c:pt idx="106516">
                  <c:v>17.083359000000002</c:v>
                </c:pt>
                <c:pt idx="106517">
                  <c:v>17.083831</c:v>
                </c:pt>
                <c:pt idx="106518">
                  <c:v>17.092154000000001</c:v>
                </c:pt>
                <c:pt idx="106519">
                  <c:v>17.093347000000001</c:v>
                </c:pt>
                <c:pt idx="106520">
                  <c:v>17.087821000000002</c:v>
                </c:pt>
                <c:pt idx="106521">
                  <c:v>17.091080000000002</c:v>
                </c:pt>
                <c:pt idx="106522">
                  <c:v>17.094771999999999</c:v>
                </c:pt>
                <c:pt idx="106523">
                  <c:v>17.086110999999999</c:v>
                </c:pt>
                <c:pt idx="106524">
                  <c:v>17.086098</c:v>
                </c:pt>
                <c:pt idx="106525">
                  <c:v>17.091968999999999</c:v>
                </c:pt>
                <c:pt idx="106526">
                  <c:v>17.089131999999999</c:v>
                </c:pt>
                <c:pt idx="106527">
                  <c:v>17.089945</c:v>
                </c:pt>
                <c:pt idx="106528">
                  <c:v>17.088533000000002</c:v>
                </c:pt>
                <c:pt idx="106529">
                  <c:v>17.079851000000001</c:v>
                </c:pt>
                <c:pt idx="106530">
                  <c:v>17.080925000000001</c:v>
                </c:pt>
                <c:pt idx="106531">
                  <c:v>17.092451000000001</c:v>
                </c:pt>
                <c:pt idx="106532">
                  <c:v>17.093046000000001</c:v>
                </c:pt>
                <c:pt idx="106533">
                  <c:v>17.085863</c:v>
                </c:pt>
                <c:pt idx="106534">
                  <c:v>17.085768999999999</c:v>
                </c:pt>
                <c:pt idx="106535">
                  <c:v>17.084071999999999</c:v>
                </c:pt>
                <c:pt idx="106536">
                  <c:v>17.080456999999999</c:v>
                </c:pt>
                <c:pt idx="106537">
                  <c:v>17.083874999999999</c:v>
                </c:pt>
                <c:pt idx="106538">
                  <c:v>17.088646000000001</c:v>
                </c:pt>
                <c:pt idx="106539">
                  <c:v>17.087313000000002</c:v>
                </c:pt>
                <c:pt idx="106540">
                  <c:v>17.084751000000001</c:v>
                </c:pt>
                <c:pt idx="106541">
                  <c:v>17.091622999999998</c:v>
                </c:pt>
                <c:pt idx="106542">
                  <c:v>17.094175</c:v>
                </c:pt>
                <c:pt idx="106543">
                  <c:v>17.088283000000001</c:v>
                </c:pt>
                <c:pt idx="106544">
                  <c:v>17.090979000000001</c:v>
                </c:pt>
                <c:pt idx="106545">
                  <c:v>17.093617999999999</c:v>
                </c:pt>
                <c:pt idx="106546">
                  <c:v>17.088435</c:v>
                </c:pt>
                <c:pt idx="106547">
                  <c:v>17.085908</c:v>
                </c:pt>
                <c:pt idx="106548">
                  <c:v>17.088339999999999</c:v>
                </c:pt>
                <c:pt idx="106549">
                  <c:v>17.086323</c:v>
                </c:pt>
                <c:pt idx="106550">
                  <c:v>17.085294000000001</c:v>
                </c:pt>
                <c:pt idx="106551">
                  <c:v>17.091885999999999</c:v>
                </c:pt>
                <c:pt idx="106552">
                  <c:v>17.09056</c:v>
                </c:pt>
                <c:pt idx="106553">
                  <c:v>17.085317</c:v>
                </c:pt>
                <c:pt idx="106554">
                  <c:v>17.090841000000001</c:v>
                </c:pt>
                <c:pt idx="106555">
                  <c:v>17.092722999999999</c:v>
                </c:pt>
                <c:pt idx="106556">
                  <c:v>17.08783</c:v>
                </c:pt>
                <c:pt idx="106557">
                  <c:v>17.091567000000001</c:v>
                </c:pt>
                <c:pt idx="106558">
                  <c:v>17.096364000000001</c:v>
                </c:pt>
                <c:pt idx="106559">
                  <c:v>17.087705</c:v>
                </c:pt>
                <c:pt idx="106560">
                  <c:v>17.088273999999998</c:v>
                </c:pt>
                <c:pt idx="106561">
                  <c:v>17.099019999999999</c:v>
                </c:pt>
                <c:pt idx="106562">
                  <c:v>17.092806</c:v>
                </c:pt>
                <c:pt idx="106563">
                  <c:v>17.090772999999999</c:v>
                </c:pt>
                <c:pt idx="106564">
                  <c:v>17.098935000000001</c:v>
                </c:pt>
                <c:pt idx="106565">
                  <c:v>17.095431999999999</c:v>
                </c:pt>
                <c:pt idx="106566">
                  <c:v>17.094238000000001</c:v>
                </c:pt>
                <c:pt idx="106567">
                  <c:v>17.102944999999998</c:v>
                </c:pt>
                <c:pt idx="106568">
                  <c:v>17.101564</c:v>
                </c:pt>
                <c:pt idx="106569">
                  <c:v>17.089676999999998</c:v>
                </c:pt>
                <c:pt idx="106570">
                  <c:v>17.090350000000001</c:v>
                </c:pt>
                <c:pt idx="106571">
                  <c:v>17.097116</c:v>
                </c:pt>
                <c:pt idx="106572">
                  <c:v>17.088896999999999</c:v>
                </c:pt>
                <c:pt idx="106573">
                  <c:v>17.084882</c:v>
                </c:pt>
                <c:pt idx="106574">
                  <c:v>17.091971999999998</c:v>
                </c:pt>
                <c:pt idx="106575">
                  <c:v>17.094345000000001</c:v>
                </c:pt>
                <c:pt idx="106576">
                  <c:v>17.093637000000001</c:v>
                </c:pt>
                <c:pt idx="106577">
                  <c:v>17.098386000000001</c:v>
                </c:pt>
                <c:pt idx="106578">
                  <c:v>17.098510000000001</c:v>
                </c:pt>
                <c:pt idx="106579">
                  <c:v>17.092445999999999</c:v>
                </c:pt>
                <c:pt idx="106580">
                  <c:v>17.097335999999999</c:v>
                </c:pt>
                <c:pt idx="106581">
                  <c:v>17.097608999999999</c:v>
                </c:pt>
                <c:pt idx="106582">
                  <c:v>17.087081999999999</c:v>
                </c:pt>
                <c:pt idx="106583">
                  <c:v>17.090329000000001</c:v>
                </c:pt>
                <c:pt idx="106584">
                  <c:v>17.09517</c:v>
                </c:pt>
                <c:pt idx="106585">
                  <c:v>17.092255999999999</c:v>
                </c:pt>
                <c:pt idx="106586">
                  <c:v>17.094342000000001</c:v>
                </c:pt>
                <c:pt idx="106587">
                  <c:v>17.097591999999999</c:v>
                </c:pt>
                <c:pt idx="106588">
                  <c:v>17.096709000000001</c:v>
                </c:pt>
                <c:pt idx="106589">
                  <c:v>17.097885000000002</c:v>
                </c:pt>
                <c:pt idx="106590">
                  <c:v>17.102958999999998</c:v>
                </c:pt>
                <c:pt idx="106591">
                  <c:v>17.104384</c:v>
                </c:pt>
                <c:pt idx="106592">
                  <c:v>17.103593</c:v>
                </c:pt>
                <c:pt idx="106593">
                  <c:v>17.100259000000001</c:v>
                </c:pt>
                <c:pt idx="106594">
                  <c:v>17.097107999999999</c:v>
                </c:pt>
                <c:pt idx="106595">
                  <c:v>17.100518999999998</c:v>
                </c:pt>
                <c:pt idx="106596">
                  <c:v>17.100501999999999</c:v>
                </c:pt>
                <c:pt idx="106597">
                  <c:v>17.097201999999999</c:v>
                </c:pt>
                <c:pt idx="106598">
                  <c:v>17.099007</c:v>
                </c:pt>
                <c:pt idx="106599">
                  <c:v>17.103687000000001</c:v>
                </c:pt>
                <c:pt idx="106600">
                  <c:v>17.104512</c:v>
                </c:pt>
                <c:pt idx="106601">
                  <c:v>17.098503999999998</c:v>
                </c:pt>
                <c:pt idx="106602">
                  <c:v>17.099605</c:v>
                </c:pt>
                <c:pt idx="106603">
                  <c:v>17.104901999999999</c:v>
                </c:pt>
                <c:pt idx="106604">
                  <c:v>17.100597</c:v>
                </c:pt>
                <c:pt idx="106605">
                  <c:v>17.097351</c:v>
                </c:pt>
                <c:pt idx="106606">
                  <c:v>17.099958999999998</c:v>
                </c:pt>
                <c:pt idx="106607">
                  <c:v>17.099378000000002</c:v>
                </c:pt>
                <c:pt idx="106608">
                  <c:v>17.094729000000001</c:v>
                </c:pt>
                <c:pt idx="106609">
                  <c:v>17.095174</c:v>
                </c:pt>
                <c:pt idx="106610">
                  <c:v>17.096634000000002</c:v>
                </c:pt>
                <c:pt idx="106611">
                  <c:v>17.092396999999998</c:v>
                </c:pt>
                <c:pt idx="106612">
                  <c:v>17.096236999999999</c:v>
                </c:pt>
                <c:pt idx="106613">
                  <c:v>17.103173999999999</c:v>
                </c:pt>
                <c:pt idx="106614">
                  <c:v>17.099478000000001</c:v>
                </c:pt>
                <c:pt idx="106615">
                  <c:v>17.099329999999998</c:v>
                </c:pt>
                <c:pt idx="106616">
                  <c:v>17.103211999999999</c:v>
                </c:pt>
                <c:pt idx="106617">
                  <c:v>17.096851000000001</c:v>
                </c:pt>
                <c:pt idx="106618">
                  <c:v>17.094239000000002</c:v>
                </c:pt>
                <c:pt idx="106619">
                  <c:v>17.103621</c:v>
                </c:pt>
                <c:pt idx="106620">
                  <c:v>17.105560000000001</c:v>
                </c:pt>
                <c:pt idx="106621">
                  <c:v>17.098860999999999</c:v>
                </c:pt>
                <c:pt idx="106622">
                  <c:v>17.103908000000001</c:v>
                </c:pt>
                <c:pt idx="106623">
                  <c:v>17.111324</c:v>
                </c:pt>
                <c:pt idx="106624">
                  <c:v>17.106024000000001</c:v>
                </c:pt>
                <c:pt idx="106625">
                  <c:v>17.105422000000001</c:v>
                </c:pt>
                <c:pt idx="106626">
                  <c:v>17.110095000000001</c:v>
                </c:pt>
                <c:pt idx="106627">
                  <c:v>17.104444999999998</c:v>
                </c:pt>
                <c:pt idx="106628">
                  <c:v>17.100064</c:v>
                </c:pt>
                <c:pt idx="106629">
                  <c:v>17.110047000000002</c:v>
                </c:pt>
                <c:pt idx="106630">
                  <c:v>17.110144999999999</c:v>
                </c:pt>
                <c:pt idx="106631">
                  <c:v>17.097943000000001</c:v>
                </c:pt>
                <c:pt idx="106632">
                  <c:v>17.10173</c:v>
                </c:pt>
                <c:pt idx="106633">
                  <c:v>17.106929000000001</c:v>
                </c:pt>
                <c:pt idx="106634">
                  <c:v>17.100998000000001</c:v>
                </c:pt>
                <c:pt idx="106635">
                  <c:v>17.10172</c:v>
                </c:pt>
                <c:pt idx="106636">
                  <c:v>17.108706000000002</c:v>
                </c:pt>
                <c:pt idx="106637">
                  <c:v>17.102830999999998</c:v>
                </c:pt>
                <c:pt idx="106638">
                  <c:v>17.098495</c:v>
                </c:pt>
                <c:pt idx="106639">
                  <c:v>17.108791</c:v>
                </c:pt>
                <c:pt idx="106640">
                  <c:v>17.107506999999998</c:v>
                </c:pt>
                <c:pt idx="106641">
                  <c:v>17.099795</c:v>
                </c:pt>
                <c:pt idx="106642">
                  <c:v>17.103968999999999</c:v>
                </c:pt>
                <c:pt idx="106643">
                  <c:v>17.109976</c:v>
                </c:pt>
                <c:pt idx="106644">
                  <c:v>17.1084</c:v>
                </c:pt>
                <c:pt idx="106645">
                  <c:v>17.102992</c:v>
                </c:pt>
                <c:pt idx="106646">
                  <c:v>17.10116</c:v>
                </c:pt>
                <c:pt idx="106647">
                  <c:v>17.100708999999998</c:v>
                </c:pt>
                <c:pt idx="106648">
                  <c:v>17.103725000000001</c:v>
                </c:pt>
                <c:pt idx="106649">
                  <c:v>17.111183</c:v>
                </c:pt>
                <c:pt idx="106650">
                  <c:v>17.109456000000002</c:v>
                </c:pt>
                <c:pt idx="106651">
                  <c:v>17.106276999999999</c:v>
                </c:pt>
                <c:pt idx="106652">
                  <c:v>17.109842</c:v>
                </c:pt>
                <c:pt idx="106653">
                  <c:v>17.110002999999999</c:v>
                </c:pt>
                <c:pt idx="106654">
                  <c:v>17.106310000000001</c:v>
                </c:pt>
                <c:pt idx="106655">
                  <c:v>17.108232000000001</c:v>
                </c:pt>
                <c:pt idx="106656">
                  <c:v>17.112131000000002</c:v>
                </c:pt>
                <c:pt idx="106657">
                  <c:v>17.103449000000001</c:v>
                </c:pt>
                <c:pt idx="106658">
                  <c:v>17.098513000000001</c:v>
                </c:pt>
                <c:pt idx="106659">
                  <c:v>17.105611</c:v>
                </c:pt>
                <c:pt idx="106660">
                  <c:v>17.107049</c:v>
                </c:pt>
                <c:pt idx="106661">
                  <c:v>17.109779</c:v>
                </c:pt>
                <c:pt idx="106662">
                  <c:v>17.116464000000001</c:v>
                </c:pt>
                <c:pt idx="106663">
                  <c:v>17.115622999999999</c:v>
                </c:pt>
                <c:pt idx="106664">
                  <c:v>17.112023000000001</c:v>
                </c:pt>
                <c:pt idx="106665">
                  <c:v>17.114594</c:v>
                </c:pt>
                <c:pt idx="106666">
                  <c:v>17.111381000000002</c:v>
                </c:pt>
                <c:pt idx="106667">
                  <c:v>17.103172000000001</c:v>
                </c:pt>
                <c:pt idx="106668">
                  <c:v>17.109373000000001</c:v>
                </c:pt>
                <c:pt idx="106669">
                  <c:v>17.111266000000001</c:v>
                </c:pt>
                <c:pt idx="106670">
                  <c:v>17.100332000000002</c:v>
                </c:pt>
                <c:pt idx="106671">
                  <c:v>17.103746000000001</c:v>
                </c:pt>
                <c:pt idx="106672">
                  <c:v>17.114885999999998</c:v>
                </c:pt>
                <c:pt idx="106673">
                  <c:v>17.115691000000002</c:v>
                </c:pt>
                <c:pt idx="106674">
                  <c:v>17.111574000000001</c:v>
                </c:pt>
                <c:pt idx="106675">
                  <c:v>17.113492000000001</c:v>
                </c:pt>
                <c:pt idx="106676">
                  <c:v>17.114570000000001</c:v>
                </c:pt>
                <c:pt idx="106677">
                  <c:v>17.108363000000001</c:v>
                </c:pt>
                <c:pt idx="106678">
                  <c:v>17.108931999999999</c:v>
                </c:pt>
                <c:pt idx="106679">
                  <c:v>17.112386000000001</c:v>
                </c:pt>
                <c:pt idx="106680">
                  <c:v>17.108713999999999</c:v>
                </c:pt>
                <c:pt idx="106681">
                  <c:v>17.110527999999999</c:v>
                </c:pt>
                <c:pt idx="106682">
                  <c:v>17.113606000000001</c:v>
                </c:pt>
                <c:pt idx="106683">
                  <c:v>17.107243</c:v>
                </c:pt>
                <c:pt idx="106684">
                  <c:v>17.107225</c:v>
                </c:pt>
                <c:pt idx="106685">
                  <c:v>17.117975999999999</c:v>
                </c:pt>
                <c:pt idx="106686">
                  <c:v>17.117495999999999</c:v>
                </c:pt>
                <c:pt idx="106687">
                  <c:v>17.113458999999999</c:v>
                </c:pt>
                <c:pt idx="106688">
                  <c:v>17.118475</c:v>
                </c:pt>
                <c:pt idx="106689">
                  <c:v>17.116060999999998</c:v>
                </c:pt>
                <c:pt idx="106690">
                  <c:v>17.114601</c:v>
                </c:pt>
                <c:pt idx="106691">
                  <c:v>17.118387999999999</c:v>
                </c:pt>
                <c:pt idx="106692">
                  <c:v>17.113645000000002</c:v>
                </c:pt>
                <c:pt idx="106693">
                  <c:v>17.112134999999999</c:v>
                </c:pt>
                <c:pt idx="106694">
                  <c:v>17.118183999999999</c:v>
                </c:pt>
                <c:pt idx="106695">
                  <c:v>17.119692000000001</c:v>
                </c:pt>
                <c:pt idx="106696">
                  <c:v>17.112953999999998</c:v>
                </c:pt>
                <c:pt idx="106697">
                  <c:v>17.108612000000001</c:v>
                </c:pt>
                <c:pt idx="106698">
                  <c:v>17.113911000000002</c:v>
                </c:pt>
                <c:pt idx="106699">
                  <c:v>17.118309</c:v>
                </c:pt>
                <c:pt idx="106700">
                  <c:v>17.118649999999999</c:v>
                </c:pt>
                <c:pt idx="106701">
                  <c:v>17.118293000000001</c:v>
                </c:pt>
                <c:pt idx="106702">
                  <c:v>17.118141999999999</c:v>
                </c:pt>
                <c:pt idx="106703">
                  <c:v>17.115908000000001</c:v>
                </c:pt>
                <c:pt idx="106704">
                  <c:v>17.110831000000001</c:v>
                </c:pt>
                <c:pt idx="106705">
                  <c:v>17.111732</c:v>
                </c:pt>
                <c:pt idx="106706">
                  <c:v>17.118660999999999</c:v>
                </c:pt>
                <c:pt idx="106707">
                  <c:v>17.123441</c:v>
                </c:pt>
                <c:pt idx="106708">
                  <c:v>17.119862999999999</c:v>
                </c:pt>
                <c:pt idx="106709">
                  <c:v>17.115131000000002</c:v>
                </c:pt>
                <c:pt idx="106710">
                  <c:v>17.114363000000001</c:v>
                </c:pt>
                <c:pt idx="106711">
                  <c:v>17.113856999999999</c:v>
                </c:pt>
                <c:pt idx="106712">
                  <c:v>17.113610000000001</c:v>
                </c:pt>
                <c:pt idx="106713">
                  <c:v>17.112341000000001</c:v>
                </c:pt>
                <c:pt idx="106714">
                  <c:v>17.113966000000001</c:v>
                </c:pt>
                <c:pt idx="106715">
                  <c:v>17.114713999999999</c:v>
                </c:pt>
                <c:pt idx="106716">
                  <c:v>17.112165000000001</c:v>
                </c:pt>
                <c:pt idx="106717">
                  <c:v>17.118493000000001</c:v>
                </c:pt>
                <c:pt idx="106718">
                  <c:v>17.121677999999999</c:v>
                </c:pt>
                <c:pt idx="106719">
                  <c:v>17.113947</c:v>
                </c:pt>
                <c:pt idx="106720">
                  <c:v>17.112697000000001</c:v>
                </c:pt>
                <c:pt idx="106721">
                  <c:v>17.118884000000001</c:v>
                </c:pt>
                <c:pt idx="106722">
                  <c:v>17.123975000000002</c:v>
                </c:pt>
                <c:pt idx="106723">
                  <c:v>17.123725</c:v>
                </c:pt>
                <c:pt idx="106724">
                  <c:v>17.122216000000002</c:v>
                </c:pt>
                <c:pt idx="106725">
                  <c:v>17.119782000000001</c:v>
                </c:pt>
                <c:pt idx="106726">
                  <c:v>17.116664</c:v>
                </c:pt>
                <c:pt idx="106727">
                  <c:v>17.121642999999999</c:v>
                </c:pt>
                <c:pt idx="106728">
                  <c:v>17.123950000000001</c:v>
                </c:pt>
                <c:pt idx="106729">
                  <c:v>17.118946000000001</c:v>
                </c:pt>
                <c:pt idx="106730">
                  <c:v>17.122695</c:v>
                </c:pt>
                <c:pt idx="106731">
                  <c:v>17.127960999999999</c:v>
                </c:pt>
                <c:pt idx="106732">
                  <c:v>17.121403999999998</c:v>
                </c:pt>
                <c:pt idx="106733">
                  <c:v>17.117270999999999</c:v>
                </c:pt>
                <c:pt idx="106734">
                  <c:v>17.124628999999999</c:v>
                </c:pt>
                <c:pt idx="106735">
                  <c:v>17.123588000000002</c:v>
                </c:pt>
                <c:pt idx="106736">
                  <c:v>17.118952</c:v>
                </c:pt>
                <c:pt idx="106737">
                  <c:v>17.124807000000001</c:v>
                </c:pt>
                <c:pt idx="106738">
                  <c:v>17.122807999999999</c:v>
                </c:pt>
                <c:pt idx="106739">
                  <c:v>17.116942000000002</c:v>
                </c:pt>
                <c:pt idx="106740">
                  <c:v>17.118241999999999</c:v>
                </c:pt>
                <c:pt idx="106741">
                  <c:v>17.119143000000001</c:v>
                </c:pt>
                <c:pt idx="106742">
                  <c:v>17.118895999999999</c:v>
                </c:pt>
                <c:pt idx="106743">
                  <c:v>17.123581000000001</c:v>
                </c:pt>
                <c:pt idx="106744">
                  <c:v>17.130706</c:v>
                </c:pt>
                <c:pt idx="106745">
                  <c:v>17.121179000000001</c:v>
                </c:pt>
                <c:pt idx="106746">
                  <c:v>17.111536999999998</c:v>
                </c:pt>
                <c:pt idx="106747">
                  <c:v>17.119454000000001</c:v>
                </c:pt>
                <c:pt idx="106748">
                  <c:v>17.123200000000001</c:v>
                </c:pt>
                <c:pt idx="106749">
                  <c:v>17.120825</c:v>
                </c:pt>
                <c:pt idx="106750">
                  <c:v>17.125429</c:v>
                </c:pt>
                <c:pt idx="106751">
                  <c:v>17.130213000000001</c:v>
                </c:pt>
                <c:pt idx="106752">
                  <c:v>17.126598999999999</c:v>
                </c:pt>
                <c:pt idx="106753">
                  <c:v>17.123754999999999</c:v>
                </c:pt>
                <c:pt idx="106754">
                  <c:v>17.12397</c:v>
                </c:pt>
                <c:pt idx="106755">
                  <c:v>17.118089999999999</c:v>
                </c:pt>
                <c:pt idx="106756">
                  <c:v>17.119184000000001</c:v>
                </c:pt>
                <c:pt idx="106757">
                  <c:v>17.127585</c:v>
                </c:pt>
                <c:pt idx="106758">
                  <c:v>17.127005</c:v>
                </c:pt>
                <c:pt idx="106759">
                  <c:v>17.125682000000001</c:v>
                </c:pt>
                <c:pt idx="106760">
                  <c:v>17.125798</c:v>
                </c:pt>
                <c:pt idx="106761">
                  <c:v>17.122823</c:v>
                </c:pt>
                <c:pt idx="106762">
                  <c:v>17.121393000000001</c:v>
                </c:pt>
                <c:pt idx="106763">
                  <c:v>17.126366999999998</c:v>
                </c:pt>
                <c:pt idx="106764">
                  <c:v>17.133092000000001</c:v>
                </c:pt>
                <c:pt idx="106765">
                  <c:v>17.129038999999999</c:v>
                </c:pt>
                <c:pt idx="106766">
                  <c:v>17.125249</c:v>
                </c:pt>
                <c:pt idx="106767">
                  <c:v>17.128892</c:v>
                </c:pt>
                <c:pt idx="106768">
                  <c:v>17.127306999999998</c:v>
                </c:pt>
                <c:pt idx="106769">
                  <c:v>17.126203</c:v>
                </c:pt>
                <c:pt idx="106770">
                  <c:v>17.132595999999999</c:v>
                </c:pt>
                <c:pt idx="106771">
                  <c:v>17.132083000000002</c:v>
                </c:pt>
                <c:pt idx="106772">
                  <c:v>17.125585000000001</c:v>
                </c:pt>
                <c:pt idx="106773">
                  <c:v>17.132847000000002</c:v>
                </c:pt>
                <c:pt idx="106774">
                  <c:v>17.135169999999999</c:v>
                </c:pt>
                <c:pt idx="106775">
                  <c:v>17.126929000000001</c:v>
                </c:pt>
                <c:pt idx="106776">
                  <c:v>17.132428999999998</c:v>
                </c:pt>
                <c:pt idx="106777">
                  <c:v>17.134091000000002</c:v>
                </c:pt>
                <c:pt idx="106778">
                  <c:v>17.124082999999999</c:v>
                </c:pt>
                <c:pt idx="106779">
                  <c:v>17.124814000000001</c:v>
                </c:pt>
                <c:pt idx="106780">
                  <c:v>17.129000999999999</c:v>
                </c:pt>
                <c:pt idx="106781">
                  <c:v>17.123331</c:v>
                </c:pt>
                <c:pt idx="106782">
                  <c:v>17.124962</c:v>
                </c:pt>
                <c:pt idx="106783">
                  <c:v>17.135384999999999</c:v>
                </c:pt>
                <c:pt idx="106784">
                  <c:v>17.127441999999999</c:v>
                </c:pt>
                <c:pt idx="106785">
                  <c:v>17.117111000000001</c:v>
                </c:pt>
                <c:pt idx="106786">
                  <c:v>17.125897999999999</c:v>
                </c:pt>
                <c:pt idx="106787">
                  <c:v>17.131920000000001</c:v>
                </c:pt>
                <c:pt idx="106788">
                  <c:v>17.132300999999998</c:v>
                </c:pt>
                <c:pt idx="106789">
                  <c:v>17.135117000000001</c:v>
                </c:pt>
                <c:pt idx="106790">
                  <c:v>17.130786000000001</c:v>
                </c:pt>
                <c:pt idx="106791">
                  <c:v>17.123854000000001</c:v>
                </c:pt>
                <c:pt idx="106792">
                  <c:v>17.130284</c:v>
                </c:pt>
                <c:pt idx="106793">
                  <c:v>17.140937000000001</c:v>
                </c:pt>
                <c:pt idx="106794">
                  <c:v>17.134575000000002</c:v>
                </c:pt>
                <c:pt idx="106795">
                  <c:v>17.130458000000001</c:v>
                </c:pt>
                <c:pt idx="106796">
                  <c:v>17.136801999999999</c:v>
                </c:pt>
                <c:pt idx="106797">
                  <c:v>17.134732</c:v>
                </c:pt>
                <c:pt idx="106798">
                  <c:v>17.133106000000002</c:v>
                </c:pt>
                <c:pt idx="106799">
                  <c:v>17.136861</c:v>
                </c:pt>
                <c:pt idx="106800">
                  <c:v>17.132078</c:v>
                </c:pt>
                <c:pt idx="106801">
                  <c:v>17.126099</c:v>
                </c:pt>
                <c:pt idx="106802">
                  <c:v>17.131288999999999</c:v>
                </c:pt>
                <c:pt idx="106803">
                  <c:v>17.133510999999999</c:v>
                </c:pt>
                <c:pt idx="106804">
                  <c:v>17.126832</c:v>
                </c:pt>
                <c:pt idx="106805">
                  <c:v>17.128012999999999</c:v>
                </c:pt>
                <c:pt idx="106806">
                  <c:v>17.133074000000001</c:v>
                </c:pt>
                <c:pt idx="106807">
                  <c:v>17.13165</c:v>
                </c:pt>
                <c:pt idx="106808">
                  <c:v>17.132314000000001</c:v>
                </c:pt>
                <c:pt idx="106809">
                  <c:v>17.13645</c:v>
                </c:pt>
                <c:pt idx="106810">
                  <c:v>17.133077</c:v>
                </c:pt>
                <c:pt idx="106811">
                  <c:v>17.128098999999999</c:v>
                </c:pt>
                <c:pt idx="106812">
                  <c:v>17.134851000000001</c:v>
                </c:pt>
                <c:pt idx="106813">
                  <c:v>17.136738999999999</c:v>
                </c:pt>
                <c:pt idx="106814">
                  <c:v>17.131208000000001</c:v>
                </c:pt>
                <c:pt idx="106815">
                  <c:v>17.135225999999999</c:v>
                </c:pt>
                <c:pt idx="106816">
                  <c:v>17.138183000000001</c:v>
                </c:pt>
                <c:pt idx="106817">
                  <c:v>17.131423999999999</c:v>
                </c:pt>
                <c:pt idx="106818">
                  <c:v>17.132605000000002</c:v>
                </c:pt>
                <c:pt idx="106819">
                  <c:v>17.139175999999999</c:v>
                </c:pt>
                <c:pt idx="106820">
                  <c:v>17.132845</c:v>
                </c:pt>
                <c:pt idx="106821">
                  <c:v>17.129238000000001</c:v>
                </c:pt>
                <c:pt idx="106822">
                  <c:v>17.138169000000001</c:v>
                </c:pt>
                <c:pt idx="106823">
                  <c:v>17.135342000000001</c:v>
                </c:pt>
                <c:pt idx="106824">
                  <c:v>17.127727</c:v>
                </c:pt>
                <c:pt idx="106825">
                  <c:v>17.131667</c:v>
                </c:pt>
                <c:pt idx="106826">
                  <c:v>17.133524999999999</c:v>
                </c:pt>
                <c:pt idx="106827">
                  <c:v>17.135297999999999</c:v>
                </c:pt>
                <c:pt idx="106828">
                  <c:v>17.143521</c:v>
                </c:pt>
                <c:pt idx="106829">
                  <c:v>17.144119</c:v>
                </c:pt>
                <c:pt idx="106830">
                  <c:v>17.135888999999999</c:v>
                </c:pt>
                <c:pt idx="106831">
                  <c:v>17.137533000000001</c:v>
                </c:pt>
                <c:pt idx="106832">
                  <c:v>17.141791000000001</c:v>
                </c:pt>
                <c:pt idx="106833">
                  <c:v>17.134611</c:v>
                </c:pt>
                <c:pt idx="106834">
                  <c:v>17.136617000000001</c:v>
                </c:pt>
                <c:pt idx="106835">
                  <c:v>17.144507000000001</c:v>
                </c:pt>
                <c:pt idx="106836">
                  <c:v>17.139133000000001</c:v>
                </c:pt>
                <c:pt idx="106837">
                  <c:v>17.133671</c:v>
                </c:pt>
                <c:pt idx="106838">
                  <c:v>17.138593</c:v>
                </c:pt>
                <c:pt idx="106839">
                  <c:v>17.141085</c:v>
                </c:pt>
                <c:pt idx="106840">
                  <c:v>17.134063999999999</c:v>
                </c:pt>
                <c:pt idx="106841">
                  <c:v>17.136251000000001</c:v>
                </c:pt>
                <c:pt idx="106842">
                  <c:v>17.14263</c:v>
                </c:pt>
                <c:pt idx="106843">
                  <c:v>17.133997000000001</c:v>
                </c:pt>
                <c:pt idx="106844">
                  <c:v>17.133509</c:v>
                </c:pt>
                <c:pt idx="106845">
                  <c:v>17.142990000000001</c:v>
                </c:pt>
                <c:pt idx="106846">
                  <c:v>17.140272</c:v>
                </c:pt>
                <c:pt idx="106847">
                  <c:v>17.138359999999999</c:v>
                </c:pt>
                <c:pt idx="106848">
                  <c:v>17.144714</c:v>
                </c:pt>
                <c:pt idx="106849">
                  <c:v>17.141117000000001</c:v>
                </c:pt>
                <c:pt idx="106850">
                  <c:v>17.134677</c:v>
                </c:pt>
                <c:pt idx="106851">
                  <c:v>17.138622000000002</c:v>
                </c:pt>
                <c:pt idx="106852">
                  <c:v>17.139347999999998</c:v>
                </c:pt>
                <c:pt idx="106853">
                  <c:v>17.135926999999999</c:v>
                </c:pt>
                <c:pt idx="106854">
                  <c:v>17.143825</c:v>
                </c:pt>
                <c:pt idx="106855">
                  <c:v>17.147213000000001</c:v>
                </c:pt>
                <c:pt idx="106856">
                  <c:v>17.140976999999999</c:v>
                </c:pt>
                <c:pt idx="106857">
                  <c:v>17.143046999999999</c:v>
                </c:pt>
                <c:pt idx="106858">
                  <c:v>17.149232000000001</c:v>
                </c:pt>
                <c:pt idx="106859">
                  <c:v>17.144466999999999</c:v>
                </c:pt>
                <c:pt idx="106860">
                  <c:v>17.137715</c:v>
                </c:pt>
                <c:pt idx="106861">
                  <c:v>17.144345000000001</c:v>
                </c:pt>
                <c:pt idx="106862">
                  <c:v>17.143443000000001</c:v>
                </c:pt>
                <c:pt idx="106863">
                  <c:v>17.136503999999999</c:v>
                </c:pt>
                <c:pt idx="106864">
                  <c:v>17.144594000000001</c:v>
                </c:pt>
                <c:pt idx="106865">
                  <c:v>17.144919999999999</c:v>
                </c:pt>
                <c:pt idx="106866">
                  <c:v>17.135788000000002</c:v>
                </c:pt>
                <c:pt idx="106867">
                  <c:v>17.140937000000001</c:v>
                </c:pt>
                <c:pt idx="106868">
                  <c:v>17.145751000000001</c:v>
                </c:pt>
                <c:pt idx="106869">
                  <c:v>17.141767000000002</c:v>
                </c:pt>
                <c:pt idx="106870">
                  <c:v>17.142461999999998</c:v>
                </c:pt>
                <c:pt idx="106871">
                  <c:v>17.146066000000001</c:v>
                </c:pt>
                <c:pt idx="106872">
                  <c:v>17.144065999999999</c:v>
                </c:pt>
                <c:pt idx="106873">
                  <c:v>17.144492</c:v>
                </c:pt>
                <c:pt idx="106874">
                  <c:v>17.147563999999999</c:v>
                </c:pt>
                <c:pt idx="106875">
                  <c:v>17.144238000000001</c:v>
                </c:pt>
                <c:pt idx="106876">
                  <c:v>17.144513</c:v>
                </c:pt>
                <c:pt idx="106877">
                  <c:v>17.150621000000001</c:v>
                </c:pt>
                <c:pt idx="106878">
                  <c:v>17.150857999999999</c:v>
                </c:pt>
                <c:pt idx="106879">
                  <c:v>17.145386999999999</c:v>
                </c:pt>
                <c:pt idx="106880">
                  <c:v>17.148337000000001</c:v>
                </c:pt>
                <c:pt idx="106881">
                  <c:v>17.15006</c:v>
                </c:pt>
                <c:pt idx="106882">
                  <c:v>17.141213</c:v>
                </c:pt>
                <c:pt idx="106883">
                  <c:v>17.144943999999999</c:v>
                </c:pt>
                <c:pt idx="106884">
                  <c:v>17.151667</c:v>
                </c:pt>
                <c:pt idx="106885">
                  <c:v>17.145738999999999</c:v>
                </c:pt>
                <c:pt idx="106886">
                  <c:v>17.145230999999999</c:v>
                </c:pt>
                <c:pt idx="106887">
                  <c:v>17.149405999999999</c:v>
                </c:pt>
                <c:pt idx="106888">
                  <c:v>17.146284000000001</c:v>
                </c:pt>
                <c:pt idx="106889">
                  <c:v>17.142596000000001</c:v>
                </c:pt>
                <c:pt idx="106890">
                  <c:v>17.146612000000001</c:v>
                </c:pt>
                <c:pt idx="106891">
                  <c:v>17.146936</c:v>
                </c:pt>
                <c:pt idx="106892">
                  <c:v>17.138636999999999</c:v>
                </c:pt>
                <c:pt idx="106893">
                  <c:v>17.140923000000001</c:v>
                </c:pt>
                <c:pt idx="106894">
                  <c:v>17.148581</c:v>
                </c:pt>
                <c:pt idx="106895">
                  <c:v>17.149768999999999</c:v>
                </c:pt>
                <c:pt idx="106896">
                  <c:v>17.149887</c:v>
                </c:pt>
                <c:pt idx="106897">
                  <c:v>17.148569999999999</c:v>
                </c:pt>
                <c:pt idx="106898">
                  <c:v>17.147556000000002</c:v>
                </c:pt>
                <c:pt idx="106899">
                  <c:v>17.150224999999999</c:v>
                </c:pt>
                <c:pt idx="106900">
                  <c:v>17.150832000000001</c:v>
                </c:pt>
                <c:pt idx="106901">
                  <c:v>17.146868000000001</c:v>
                </c:pt>
                <c:pt idx="106902">
                  <c:v>17.147293999999999</c:v>
                </c:pt>
                <c:pt idx="106903">
                  <c:v>17.152949</c:v>
                </c:pt>
                <c:pt idx="106904">
                  <c:v>17.152425000000001</c:v>
                </c:pt>
                <c:pt idx="106905">
                  <c:v>17.147849999999998</c:v>
                </c:pt>
                <c:pt idx="106906">
                  <c:v>17.148857</c:v>
                </c:pt>
                <c:pt idx="106907">
                  <c:v>17.152372</c:v>
                </c:pt>
                <c:pt idx="106908">
                  <c:v>17.148783999999999</c:v>
                </c:pt>
                <c:pt idx="106909">
                  <c:v>17.145446</c:v>
                </c:pt>
                <c:pt idx="106910">
                  <c:v>17.149578999999999</c:v>
                </c:pt>
                <c:pt idx="106911">
                  <c:v>17.145489000000001</c:v>
                </c:pt>
                <c:pt idx="106912">
                  <c:v>17.141971999999999</c:v>
                </c:pt>
                <c:pt idx="106913">
                  <c:v>17.152417</c:v>
                </c:pt>
                <c:pt idx="106914">
                  <c:v>17.156316</c:v>
                </c:pt>
                <c:pt idx="106915">
                  <c:v>17.152142000000001</c:v>
                </c:pt>
                <c:pt idx="106916">
                  <c:v>17.155498000000001</c:v>
                </c:pt>
                <c:pt idx="106917">
                  <c:v>17.158011999999999</c:v>
                </c:pt>
                <c:pt idx="106918">
                  <c:v>17.151731000000002</c:v>
                </c:pt>
                <c:pt idx="106919">
                  <c:v>17.150238999999999</c:v>
                </c:pt>
                <c:pt idx="106920">
                  <c:v>17.155729000000001</c:v>
                </c:pt>
                <c:pt idx="106921">
                  <c:v>17.152888999999998</c:v>
                </c:pt>
                <c:pt idx="106922">
                  <c:v>17.152455</c:v>
                </c:pt>
                <c:pt idx="106923">
                  <c:v>17.159617000000001</c:v>
                </c:pt>
                <c:pt idx="106924">
                  <c:v>17.159016000000001</c:v>
                </c:pt>
                <c:pt idx="106925">
                  <c:v>17.154260000000001</c:v>
                </c:pt>
                <c:pt idx="106926">
                  <c:v>17.155259000000001</c:v>
                </c:pt>
                <c:pt idx="106927">
                  <c:v>17.156887000000001</c:v>
                </c:pt>
                <c:pt idx="106928">
                  <c:v>17.151</c:v>
                </c:pt>
                <c:pt idx="106929">
                  <c:v>17.151554999999998</c:v>
                </c:pt>
                <c:pt idx="106930">
                  <c:v>17.160049999999998</c:v>
                </c:pt>
                <c:pt idx="106931">
                  <c:v>17.1571</c:v>
                </c:pt>
                <c:pt idx="106932">
                  <c:v>17.154074999999999</c:v>
                </c:pt>
                <c:pt idx="106933">
                  <c:v>17.155559</c:v>
                </c:pt>
                <c:pt idx="106934">
                  <c:v>17.150424999999998</c:v>
                </c:pt>
                <c:pt idx="106935">
                  <c:v>17.147770000000001</c:v>
                </c:pt>
                <c:pt idx="106936">
                  <c:v>17.153438000000001</c:v>
                </c:pt>
                <c:pt idx="106937">
                  <c:v>17.154608</c:v>
                </c:pt>
                <c:pt idx="106938">
                  <c:v>17.150964999999999</c:v>
                </c:pt>
                <c:pt idx="106939">
                  <c:v>17.156374</c:v>
                </c:pt>
                <c:pt idx="106940">
                  <c:v>17.156839000000002</c:v>
                </c:pt>
                <c:pt idx="106941">
                  <c:v>17.150994000000001</c:v>
                </c:pt>
                <c:pt idx="106942">
                  <c:v>17.155860000000001</c:v>
                </c:pt>
                <c:pt idx="106943">
                  <c:v>17.155335999999998</c:v>
                </c:pt>
                <c:pt idx="106944">
                  <c:v>17.150212</c:v>
                </c:pt>
                <c:pt idx="106945">
                  <c:v>17.156444</c:v>
                </c:pt>
                <c:pt idx="106946">
                  <c:v>17.163024</c:v>
                </c:pt>
                <c:pt idx="106947">
                  <c:v>17.156302</c:v>
                </c:pt>
                <c:pt idx="106948">
                  <c:v>17.148990000000001</c:v>
                </c:pt>
                <c:pt idx="106949">
                  <c:v>17.154253000000001</c:v>
                </c:pt>
                <c:pt idx="106950">
                  <c:v>17.156047999999998</c:v>
                </c:pt>
                <c:pt idx="106951">
                  <c:v>17.154592000000001</c:v>
                </c:pt>
                <c:pt idx="106952">
                  <c:v>17.159400999999999</c:v>
                </c:pt>
                <c:pt idx="106953">
                  <c:v>17.162686999999998</c:v>
                </c:pt>
                <c:pt idx="106954">
                  <c:v>17.158498999999999</c:v>
                </c:pt>
                <c:pt idx="106955">
                  <c:v>17.15475</c:v>
                </c:pt>
                <c:pt idx="106956">
                  <c:v>17.157674</c:v>
                </c:pt>
                <c:pt idx="106957">
                  <c:v>17.155149999999999</c:v>
                </c:pt>
                <c:pt idx="106958">
                  <c:v>17.155684999999998</c:v>
                </c:pt>
                <c:pt idx="106959">
                  <c:v>17.165783999999999</c:v>
                </c:pt>
                <c:pt idx="106960">
                  <c:v>17.161957999999998</c:v>
                </c:pt>
                <c:pt idx="106961">
                  <c:v>17.155304000000001</c:v>
                </c:pt>
                <c:pt idx="106962">
                  <c:v>17.162734</c:v>
                </c:pt>
                <c:pt idx="106963">
                  <c:v>17.165285000000001</c:v>
                </c:pt>
                <c:pt idx="106964">
                  <c:v>17.158318999999999</c:v>
                </c:pt>
                <c:pt idx="106965">
                  <c:v>17.159423</c:v>
                </c:pt>
                <c:pt idx="106966">
                  <c:v>17.164542000000001</c:v>
                </c:pt>
                <c:pt idx="106967">
                  <c:v>17.154537000000001</c:v>
                </c:pt>
                <c:pt idx="106968">
                  <c:v>17.152462</c:v>
                </c:pt>
                <c:pt idx="106969">
                  <c:v>17.16431</c:v>
                </c:pt>
                <c:pt idx="106970">
                  <c:v>17.162272999999999</c:v>
                </c:pt>
                <c:pt idx="106971">
                  <c:v>17.156241000000001</c:v>
                </c:pt>
                <c:pt idx="106972">
                  <c:v>17.162101</c:v>
                </c:pt>
                <c:pt idx="106973">
                  <c:v>17.162868</c:v>
                </c:pt>
                <c:pt idx="106974">
                  <c:v>17.155936000000001</c:v>
                </c:pt>
                <c:pt idx="106975">
                  <c:v>17.161629000000001</c:v>
                </c:pt>
                <c:pt idx="106976">
                  <c:v>17.165244999999999</c:v>
                </c:pt>
                <c:pt idx="106977">
                  <c:v>17.15559</c:v>
                </c:pt>
                <c:pt idx="106978">
                  <c:v>17.156616</c:v>
                </c:pt>
                <c:pt idx="106979">
                  <c:v>17.162832999999999</c:v>
                </c:pt>
                <c:pt idx="106980">
                  <c:v>17.159154999999998</c:v>
                </c:pt>
                <c:pt idx="106981">
                  <c:v>17.162174</c:v>
                </c:pt>
                <c:pt idx="106982">
                  <c:v>17.169274000000001</c:v>
                </c:pt>
                <c:pt idx="106983">
                  <c:v>17.166881</c:v>
                </c:pt>
                <c:pt idx="106984">
                  <c:v>17.163295999999999</c:v>
                </c:pt>
                <c:pt idx="106985">
                  <c:v>17.168443</c:v>
                </c:pt>
                <c:pt idx="106986">
                  <c:v>17.169872999999999</c:v>
                </c:pt>
                <c:pt idx="106987">
                  <c:v>17.163439</c:v>
                </c:pt>
                <c:pt idx="106988">
                  <c:v>17.167197999999999</c:v>
                </c:pt>
                <c:pt idx="106989">
                  <c:v>17.168491</c:v>
                </c:pt>
                <c:pt idx="106990">
                  <c:v>17.162375000000001</c:v>
                </c:pt>
                <c:pt idx="106991">
                  <c:v>17.162787999999999</c:v>
                </c:pt>
                <c:pt idx="106992">
                  <c:v>17.164909999999999</c:v>
                </c:pt>
                <c:pt idx="106993">
                  <c:v>17.162786000000001</c:v>
                </c:pt>
                <c:pt idx="106994">
                  <c:v>17.161743999999999</c:v>
                </c:pt>
                <c:pt idx="106995">
                  <c:v>17.168127999999999</c:v>
                </c:pt>
                <c:pt idx="106996">
                  <c:v>17.166232999999998</c:v>
                </c:pt>
                <c:pt idx="106997">
                  <c:v>17.159376999999999</c:v>
                </c:pt>
                <c:pt idx="106998">
                  <c:v>17.162624000000001</c:v>
                </c:pt>
                <c:pt idx="106999">
                  <c:v>17.164159000000001</c:v>
                </c:pt>
                <c:pt idx="107000">
                  <c:v>17.162894000000001</c:v>
                </c:pt>
                <c:pt idx="107001">
                  <c:v>17.166096</c:v>
                </c:pt>
                <c:pt idx="107002">
                  <c:v>17.169689000000002</c:v>
                </c:pt>
                <c:pt idx="107003">
                  <c:v>17.166481000000001</c:v>
                </c:pt>
                <c:pt idx="107004">
                  <c:v>17.161738</c:v>
                </c:pt>
                <c:pt idx="107005">
                  <c:v>17.166177000000001</c:v>
                </c:pt>
                <c:pt idx="107006">
                  <c:v>17.164287999999999</c:v>
                </c:pt>
                <c:pt idx="107007">
                  <c:v>17.158248</c:v>
                </c:pt>
                <c:pt idx="107008">
                  <c:v>17.162782</c:v>
                </c:pt>
                <c:pt idx="107009">
                  <c:v>17.163416000000002</c:v>
                </c:pt>
                <c:pt idx="107010">
                  <c:v>17.165102000000001</c:v>
                </c:pt>
                <c:pt idx="107011">
                  <c:v>17.173362000000001</c:v>
                </c:pt>
                <c:pt idx="107012">
                  <c:v>17.171092000000002</c:v>
                </c:pt>
                <c:pt idx="107013">
                  <c:v>17.166051</c:v>
                </c:pt>
                <c:pt idx="107014">
                  <c:v>17.172972999999999</c:v>
                </c:pt>
                <c:pt idx="107015">
                  <c:v>17.176545000000001</c:v>
                </c:pt>
                <c:pt idx="107016">
                  <c:v>17.166839</c:v>
                </c:pt>
                <c:pt idx="107017">
                  <c:v>17.166429999999998</c:v>
                </c:pt>
                <c:pt idx="107018">
                  <c:v>17.171258999999999</c:v>
                </c:pt>
                <c:pt idx="107019">
                  <c:v>17.166585000000001</c:v>
                </c:pt>
                <c:pt idx="107020">
                  <c:v>17.165030999999999</c:v>
                </c:pt>
                <c:pt idx="107021">
                  <c:v>17.167404000000001</c:v>
                </c:pt>
                <c:pt idx="107022">
                  <c:v>17.163298999999999</c:v>
                </c:pt>
                <c:pt idx="107023">
                  <c:v>17.157357999999999</c:v>
                </c:pt>
                <c:pt idx="107024">
                  <c:v>17.163968000000001</c:v>
                </c:pt>
                <c:pt idx="107025">
                  <c:v>17.174633</c:v>
                </c:pt>
                <c:pt idx="107026">
                  <c:v>17.174821999999999</c:v>
                </c:pt>
                <c:pt idx="107027">
                  <c:v>17.174544000000001</c:v>
                </c:pt>
                <c:pt idx="107028">
                  <c:v>17.173711000000001</c:v>
                </c:pt>
                <c:pt idx="107029">
                  <c:v>17.170684999999999</c:v>
                </c:pt>
                <c:pt idx="107030">
                  <c:v>17.172989999999999</c:v>
                </c:pt>
                <c:pt idx="107031">
                  <c:v>17.172635</c:v>
                </c:pt>
                <c:pt idx="107032">
                  <c:v>17.166692999999999</c:v>
                </c:pt>
                <c:pt idx="107033">
                  <c:v>17.165483999999999</c:v>
                </c:pt>
                <c:pt idx="107034">
                  <c:v>17.17257</c:v>
                </c:pt>
                <c:pt idx="107035">
                  <c:v>17.173100999999999</c:v>
                </c:pt>
                <c:pt idx="107036">
                  <c:v>17.168627000000001</c:v>
                </c:pt>
                <c:pt idx="107037">
                  <c:v>17.175673</c:v>
                </c:pt>
                <c:pt idx="107038">
                  <c:v>17.181887</c:v>
                </c:pt>
                <c:pt idx="107039">
                  <c:v>17.176897</c:v>
                </c:pt>
                <c:pt idx="107040">
                  <c:v>17.169865000000001</c:v>
                </c:pt>
                <c:pt idx="107041">
                  <c:v>17.170355000000001</c:v>
                </c:pt>
                <c:pt idx="107042">
                  <c:v>17.170998000000001</c:v>
                </c:pt>
                <c:pt idx="107043">
                  <c:v>17.167643000000002</c:v>
                </c:pt>
                <c:pt idx="107044">
                  <c:v>17.171658000000001</c:v>
                </c:pt>
                <c:pt idx="107045">
                  <c:v>17.170788999999999</c:v>
                </c:pt>
                <c:pt idx="107046">
                  <c:v>17.166972000000001</c:v>
                </c:pt>
                <c:pt idx="107047">
                  <c:v>17.176020000000001</c:v>
                </c:pt>
                <c:pt idx="107048">
                  <c:v>17.179152999999999</c:v>
                </c:pt>
                <c:pt idx="107049">
                  <c:v>17.172346000000001</c:v>
                </c:pt>
                <c:pt idx="107050">
                  <c:v>17.168406999999998</c:v>
                </c:pt>
                <c:pt idx="107051">
                  <c:v>17.170528000000001</c:v>
                </c:pt>
                <c:pt idx="107052">
                  <c:v>17.174363</c:v>
                </c:pt>
                <c:pt idx="107053">
                  <c:v>17.175823000000001</c:v>
                </c:pt>
                <c:pt idx="107054">
                  <c:v>17.175912</c:v>
                </c:pt>
                <c:pt idx="107055">
                  <c:v>17.172207</c:v>
                </c:pt>
                <c:pt idx="107056">
                  <c:v>17.171468999999998</c:v>
                </c:pt>
                <c:pt idx="107057">
                  <c:v>17.175073000000001</c:v>
                </c:pt>
                <c:pt idx="107058">
                  <c:v>17.172376</c:v>
                </c:pt>
                <c:pt idx="107059">
                  <c:v>17.170508999999999</c:v>
                </c:pt>
                <c:pt idx="107060">
                  <c:v>17.174151999999999</c:v>
                </c:pt>
                <c:pt idx="107061">
                  <c:v>17.178380000000001</c:v>
                </c:pt>
                <c:pt idx="107062">
                  <c:v>17.178411000000001</c:v>
                </c:pt>
                <c:pt idx="107063">
                  <c:v>17.176891999999999</c:v>
                </c:pt>
                <c:pt idx="107064">
                  <c:v>17.179905000000002</c:v>
                </c:pt>
                <c:pt idx="107065">
                  <c:v>17.177350000000001</c:v>
                </c:pt>
                <c:pt idx="107066">
                  <c:v>17.175592999999999</c:v>
                </c:pt>
                <c:pt idx="107067">
                  <c:v>17.180022000000001</c:v>
                </c:pt>
                <c:pt idx="107068">
                  <c:v>17.177966000000001</c:v>
                </c:pt>
                <c:pt idx="107069">
                  <c:v>17.172575999999999</c:v>
                </c:pt>
                <c:pt idx="107070">
                  <c:v>17.175242000000001</c:v>
                </c:pt>
                <c:pt idx="107071">
                  <c:v>17.177274000000001</c:v>
                </c:pt>
                <c:pt idx="107072">
                  <c:v>17.171931000000001</c:v>
                </c:pt>
                <c:pt idx="107073">
                  <c:v>17.175612000000001</c:v>
                </c:pt>
                <c:pt idx="107074">
                  <c:v>17.181031999999998</c:v>
                </c:pt>
                <c:pt idx="107075">
                  <c:v>17.175186</c:v>
                </c:pt>
                <c:pt idx="107076">
                  <c:v>17.178004999999999</c:v>
                </c:pt>
                <c:pt idx="107077">
                  <c:v>17.182390000000002</c:v>
                </c:pt>
                <c:pt idx="107078">
                  <c:v>17.176859</c:v>
                </c:pt>
                <c:pt idx="107079">
                  <c:v>17.175257999999999</c:v>
                </c:pt>
                <c:pt idx="107080">
                  <c:v>17.179752000000001</c:v>
                </c:pt>
                <c:pt idx="107081">
                  <c:v>17.181607</c:v>
                </c:pt>
                <c:pt idx="107082">
                  <c:v>17.178999999999998</c:v>
                </c:pt>
                <c:pt idx="107083">
                  <c:v>17.179017999999999</c:v>
                </c:pt>
                <c:pt idx="107084">
                  <c:v>17.178227</c:v>
                </c:pt>
                <c:pt idx="107085">
                  <c:v>17.177379999999999</c:v>
                </c:pt>
                <c:pt idx="107086">
                  <c:v>17.187892999999999</c:v>
                </c:pt>
                <c:pt idx="107087">
                  <c:v>17.191641000000001</c:v>
                </c:pt>
                <c:pt idx="107088">
                  <c:v>17.181958999999999</c:v>
                </c:pt>
                <c:pt idx="107089">
                  <c:v>17.180364999999998</c:v>
                </c:pt>
                <c:pt idx="107090">
                  <c:v>17.188207999999999</c:v>
                </c:pt>
                <c:pt idx="107091">
                  <c:v>17.190166999999999</c:v>
                </c:pt>
                <c:pt idx="107092">
                  <c:v>17.184612000000001</c:v>
                </c:pt>
                <c:pt idx="107093">
                  <c:v>17.183146000000001</c:v>
                </c:pt>
                <c:pt idx="107094">
                  <c:v>17.178438</c:v>
                </c:pt>
                <c:pt idx="107095">
                  <c:v>17.173017000000002</c:v>
                </c:pt>
                <c:pt idx="107096">
                  <c:v>17.177793000000001</c:v>
                </c:pt>
                <c:pt idx="107097">
                  <c:v>17.181480000000001</c:v>
                </c:pt>
                <c:pt idx="107098">
                  <c:v>17.181039999999999</c:v>
                </c:pt>
                <c:pt idx="107099">
                  <c:v>17.186554999999998</c:v>
                </c:pt>
                <c:pt idx="107100">
                  <c:v>17.188580000000002</c:v>
                </c:pt>
                <c:pt idx="107101">
                  <c:v>17.176691000000002</c:v>
                </c:pt>
                <c:pt idx="107102">
                  <c:v>17.174196999999999</c:v>
                </c:pt>
                <c:pt idx="107103">
                  <c:v>17.187151</c:v>
                </c:pt>
                <c:pt idx="107104">
                  <c:v>17.184346999999999</c:v>
                </c:pt>
                <c:pt idx="107105">
                  <c:v>17.177533</c:v>
                </c:pt>
                <c:pt idx="107106">
                  <c:v>17.182117999999999</c:v>
                </c:pt>
                <c:pt idx="107107">
                  <c:v>17.181056000000002</c:v>
                </c:pt>
                <c:pt idx="107108">
                  <c:v>17.179849999999998</c:v>
                </c:pt>
                <c:pt idx="107109">
                  <c:v>17.183700000000002</c:v>
                </c:pt>
                <c:pt idx="107110">
                  <c:v>17.185397999999999</c:v>
                </c:pt>
                <c:pt idx="107111">
                  <c:v>17.181529000000001</c:v>
                </c:pt>
                <c:pt idx="107112">
                  <c:v>17.18507</c:v>
                </c:pt>
                <c:pt idx="107113">
                  <c:v>17.188053</c:v>
                </c:pt>
                <c:pt idx="107114">
                  <c:v>17.179390000000001</c:v>
                </c:pt>
                <c:pt idx="107115">
                  <c:v>17.181519999999999</c:v>
                </c:pt>
                <c:pt idx="107116">
                  <c:v>17.187635</c:v>
                </c:pt>
                <c:pt idx="107117">
                  <c:v>17.181170000000002</c:v>
                </c:pt>
                <c:pt idx="107118">
                  <c:v>17.181716000000002</c:v>
                </c:pt>
                <c:pt idx="107119">
                  <c:v>17.188641000000001</c:v>
                </c:pt>
                <c:pt idx="107120">
                  <c:v>17.184685999999999</c:v>
                </c:pt>
                <c:pt idx="107121">
                  <c:v>17.179680999999999</c:v>
                </c:pt>
                <c:pt idx="107122">
                  <c:v>17.183249</c:v>
                </c:pt>
                <c:pt idx="107123">
                  <c:v>17.185110000000002</c:v>
                </c:pt>
                <c:pt idx="107124">
                  <c:v>17.184577999999998</c:v>
                </c:pt>
                <c:pt idx="107125">
                  <c:v>17.188234000000001</c:v>
                </c:pt>
                <c:pt idx="107126">
                  <c:v>17.189914000000002</c:v>
                </c:pt>
                <c:pt idx="107127">
                  <c:v>17.187618000000001</c:v>
                </c:pt>
                <c:pt idx="107128">
                  <c:v>17.186851999999998</c:v>
                </c:pt>
                <c:pt idx="107129">
                  <c:v>17.193415999999999</c:v>
                </c:pt>
                <c:pt idx="107130">
                  <c:v>17.192392000000002</c:v>
                </c:pt>
                <c:pt idx="107131">
                  <c:v>17.179357</c:v>
                </c:pt>
                <c:pt idx="107132">
                  <c:v>17.184093000000001</c:v>
                </c:pt>
                <c:pt idx="107133">
                  <c:v>17.192838999999999</c:v>
                </c:pt>
                <c:pt idx="107134">
                  <c:v>17.186152</c:v>
                </c:pt>
                <c:pt idx="107135">
                  <c:v>17.189012999999999</c:v>
                </c:pt>
                <c:pt idx="107136">
                  <c:v>17.197977999999999</c:v>
                </c:pt>
                <c:pt idx="107137">
                  <c:v>17.190221000000001</c:v>
                </c:pt>
                <c:pt idx="107138">
                  <c:v>17.182424999999999</c:v>
                </c:pt>
                <c:pt idx="107139">
                  <c:v>17.190353999999999</c:v>
                </c:pt>
                <c:pt idx="107140">
                  <c:v>17.192564000000001</c:v>
                </c:pt>
                <c:pt idx="107141">
                  <c:v>17.186036000000001</c:v>
                </c:pt>
                <c:pt idx="107142">
                  <c:v>17.190096</c:v>
                </c:pt>
                <c:pt idx="107143">
                  <c:v>17.190608000000001</c:v>
                </c:pt>
                <c:pt idx="107144">
                  <c:v>17.183233999999999</c:v>
                </c:pt>
                <c:pt idx="107145">
                  <c:v>17.182220999999998</c:v>
                </c:pt>
                <c:pt idx="107146">
                  <c:v>17.185189999999999</c:v>
                </c:pt>
                <c:pt idx="107147">
                  <c:v>17.186064999999999</c:v>
                </c:pt>
                <c:pt idx="107148">
                  <c:v>17.187436999999999</c:v>
                </c:pt>
                <c:pt idx="107149">
                  <c:v>17.192024</c:v>
                </c:pt>
                <c:pt idx="107150">
                  <c:v>17.191002999999998</c:v>
                </c:pt>
                <c:pt idx="107151">
                  <c:v>17.191396000000001</c:v>
                </c:pt>
                <c:pt idx="107152">
                  <c:v>17.199415999999999</c:v>
                </c:pt>
                <c:pt idx="107153">
                  <c:v>17.198529000000001</c:v>
                </c:pt>
                <c:pt idx="107154">
                  <c:v>17.192177000000001</c:v>
                </c:pt>
                <c:pt idx="107155">
                  <c:v>17.191165999999999</c:v>
                </c:pt>
                <c:pt idx="107156">
                  <c:v>17.193489</c:v>
                </c:pt>
                <c:pt idx="107157">
                  <c:v>17.193981000000001</c:v>
                </c:pt>
                <c:pt idx="107158">
                  <c:v>17.192822</c:v>
                </c:pt>
                <c:pt idx="107159">
                  <c:v>17.194624000000001</c:v>
                </c:pt>
                <c:pt idx="107160">
                  <c:v>17.191041999999999</c:v>
                </c:pt>
                <c:pt idx="107161">
                  <c:v>17.190795999999999</c:v>
                </c:pt>
                <c:pt idx="107162">
                  <c:v>17.195855999999999</c:v>
                </c:pt>
                <c:pt idx="107163">
                  <c:v>17.193019</c:v>
                </c:pt>
                <c:pt idx="107164">
                  <c:v>17.192519000000001</c:v>
                </c:pt>
                <c:pt idx="107165">
                  <c:v>17.197261000000001</c:v>
                </c:pt>
                <c:pt idx="107166">
                  <c:v>17.195482999999999</c:v>
                </c:pt>
                <c:pt idx="107167">
                  <c:v>17.193436999999999</c:v>
                </c:pt>
                <c:pt idx="107168">
                  <c:v>17.195011999999998</c:v>
                </c:pt>
                <c:pt idx="107169">
                  <c:v>17.193497000000001</c:v>
                </c:pt>
                <c:pt idx="107170">
                  <c:v>17.189308</c:v>
                </c:pt>
                <c:pt idx="107171">
                  <c:v>17.190021000000002</c:v>
                </c:pt>
                <c:pt idx="107172">
                  <c:v>17.193315999999999</c:v>
                </c:pt>
                <c:pt idx="107173">
                  <c:v>17.190584999999999</c:v>
                </c:pt>
                <c:pt idx="107174">
                  <c:v>17.192488000000001</c:v>
                </c:pt>
                <c:pt idx="107175">
                  <c:v>17.200849000000002</c:v>
                </c:pt>
                <c:pt idx="107176">
                  <c:v>17.200651000000001</c:v>
                </c:pt>
                <c:pt idx="107177">
                  <c:v>17.194282999999999</c:v>
                </c:pt>
                <c:pt idx="107178">
                  <c:v>17.193928</c:v>
                </c:pt>
                <c:pt idx="107179">
                  <c:v>17.190494999999999</c:v>
                </c:pt>
                <c:pt idx="107180">
                  <c:v>17.18618</c:v>
                </c:pt>
                <c:pt idx="107181">
                  <c:v>17.195609999999999</c:v>
                </c:pt>
                <c:pt idx="107182">
                  <c:v>17.195827999999999</c:v>
                </c:pt>
                <c:pt idx="107183">
                  <c:v>17.187308000000002</c:v>
                </c:pt>
                <c:pt idx="107184">
                  <c:v>17.194969</c:v>
                </c:pt>
                <c:pt idx="107185">
                  <c:v>17.203379000000002</c:v>
                </c:pt>
                <c:pt idx="107186">
                  <c:v>17.19577</c:v>
                </c:pt>
                <c:pt idx="107187">
                  <c:v>17.190881000000001</c:v>
                </c:pt>
                <c:pt idx="107188">
                  <c:v>17.198571000000001</c:v>
                </c:pt>
                <c:pt idx="107189">
                  <c:v>17.197897000000001</c:v>
                </c:pt>
                <c:pt idx="107190">
                  <c:v>17.190753999999998</c:v>
                </c:pt>
                <c:pt idx="107191">
                  <c:v>17.194642000000002</c:v>
                </c:pt>
                <c:pt idx="107192">
                  <c:v>17.198696999999999</c:v>
                </c:pt>
                <c:pt idx="107193">
                  <c:v>17.196231000000001</c:v>
                </c:pt>
                <c:pt idx="107194">
                  <c:v>17.196701999999998</c:v>
                </c:pt>
                <c:pt idx="107195">
                  <c:v>17.198723999999999</c:v>
                </c:pt>
                <c:pt idx="107196">
                  <c:v>17.196048000000001</c:v>
                </c:pt>
                <c:pt idx="107197">
                  <c:v>17.197896</c:v>
                </c:pt>
                <c:pt idx="107198">
                  <c:v>17.204530999999999</c:v>
                </c:pt>
                <c:pt idx="107199">
                  <c:v>17.201430999999999</c:v>
                </c:pt>
                <c:pt idx="107200">
                  <c:v>17.1997</c:v>
                </c:pt>
                <c:pt idx="107201">
                  <c:v>17.207477000000001</c:v>
                </c:pt>
                <c:pt idx="107202">
                  <c:v>17.205922000000001</c:v>
                </c:pt>
                <c:pt idx="107203">
                  <c:v>17.197133999999998</c:v>
                </c:pt>
                <c:pt idx="107204">
                  <c:v>17.197990999999998</c:v>
                </c:pt>
                <c:pt idx="107205">
                  <c:v>17.203465000000001</c:v>
                </c:pt>
                <c:pt idx="107206">
                  <c:v>17.198181000000002</c:v>
                </c:pt>
                <c:pt idx="107207">
                  <c:v>17.194347</c:v>
                </c:pt>
                <c:pt idx="107208">
                  <c:v>17.201447000000002</c:v>
                </c:pt>
                <c:pt idx="107209">
                  <c:v>17.201101000000001</c:v>
                </c:pt>
                <c:pt idx="107210">
                  <c:v>17.199394000000002</c:v>
                </c:pt>
                <c:pt idx="107211">
                  <c:v>17.204671999999999</c:v>
                </c:pt>
                <c:pt idx="107212">
                  <c:v>17.203520999999999</c:v>
                </c:pt>
                <c:pt idx="107213">
                  <c:v>17.200341999999999</c:v>
                </c:pt>
                <c:pt idx="107214">
                  <c:v>17.200063</c:v>
                </c:pt>
                <c:pt idx="107215">
                  <c:v>17.202545000000001</c:v>
                </c:pt>
                <c:pt idx="107216">
                  <c:v>17.205376999999999</c:v>
                </c:pt>
                <c:pt idx="107217">
                  <c:v>17.20675</c:v>
                </c:pt>
                <c:pt idx="107218">
                  <c:v>17.205047</c:v>
                </c:pt>
                <c:pt idx="107219">
                  <c:v>17.199501000000001</c:v>
                </c:pt>
                <c:pt idx="107220">
                  <c:v>17.197682</c:v>
                </c:pt>
                <c:pt idx="107221">
                  <c:v>17.194987000000001</c:v>
                </c:pt>
                <c:pt idx="107222">
                  <c:v>17.193911</c:v>
                </c:pt>
                <c:pt idx="107223">
                  <c:v>17.201392999999999</c:v>
                </c:pt>
                <c:pt idx="107224">
                  <c:v>17.203374</c:v>
                </c:pt>
                <c:pt idx="107225">
                  <c:v>17.200503999999999</c:v>
                </c:pt>
                <c:pt idx="107226">
                  <c:v>17.204419000000001</c:v>
                </c:pt>
                <c:pt idx="107227">
                  <c:v>17.207999999999998</c:v>
                </c:pt>
                <c:pt idx="107228">
                  <c:v>17.203305</c:v>
                </c:pt>
                <c:pt idx="107229">
                  <c:v>17.202684999999999</c:v>
                </c:pt>
                <c:pt idx="107230">
                  <c:v>17.206786000000001</c:v>
                </c:pt>
                <c:pt idx="107231">
                  <c:v>17.201132999999999</c:v>
                </c:pt>
                <c:pt idx="107232">
                  <c:v>17.199717</c:v>
                </c:pt>
                <c:pt idx="107233">
                  <c:v>17.208884999999999</c:v>
                </c:pt>
                <c:pt idx="107234">
                  <c:v>17.207612000000001</c:v>
                </c:pt>
                <c:pt idx="107235">
                  <c:v>17.201239000000001</c:v>
                </c:pt>
                <c:pt idx="107236">
                  <c:v>17.20627</c:v>
                </c:pt>
                <c:pt idx="107237">
                  <c:v>17.208454</c:v>
                </c:pt>
                <c:pt idx="107238">
                  <c:v>17.197972</c:v>
                </c:pt>
                <c:pt idx="107239">
                  <c:v>17.199114999999999</c:v>
                </c:pt>
                <c:pt idx="107240">
                  <c:v>17.207114000000001</c:v>
                </c:pt>
                <c:pt idx="107241">
                  <c:v>17.200237000000001</c:v>
                </c:pt>
                <c:pt idx="107242">
                  <c:v>17.199384999999999</c:v>
                </c:pt>
                <c:pt idx="107243">
                  <c:v>17.20635</c:v>
                </c:pt>
                <c:pt idx="107244">
                  <c:v>17.204367000000001</c:v>
                </c:pt>
                <c:pt idx="107245">
                  <c:v>17.206786999999998</c:v>
                </c:pt>
                <c:pt idx="107246">
                  <c:v>17.214182000000001</c:v>
                </c:pt>
                <c:pt idx="107247">
                  <c:v>17.208805999999999</c:v>
                </c:pt>
                <c:pt idx="107248">
                  <c:v>17.203969000000001</c:v>
                </c:pt>
                <c:pt idx="107249">
                  <c:v>17.213864999999998</c:v>
                </c:pt>
                <c:pt idx="107250">
                  <c:v>17.219463999999999</c:v>
                </c:pt>
                <c:pt idx="107251">
                  <c:v>17.212505</c:v>
                </c:pt>
                <c:pt idx="107252">
                  <c:v>17.211376000000001</c:v>
                </c:pt>
                <c:pt idx="107253">
                  <c:v>17.214448999999998</c:v>
                </c:pt>
                <c:pt idx="107254">
                  <c:v>17.211296999999998</c:v>
                </c:pt>
                <c:pt idx="107255">
                  <c:v>17.209077000000001</c:v>
                </c:pt>
                <c:pt idx="107256">
                  <c:v>17.213653000000001</c:v>
                </c:pt>
                <c:pt idx="107257">
                  <c:v>17.209133999999999</c:v>
                </c:pt>
                <c:pt idx="107258">
                  <c:v>17.201449</c:v>
                </c:pt>
                <c:pt idx="107259">
                  <c:v>17.212002999999999</c:v>
                </c:pt>
                <c:pt idx="107260">
                  <c:v>17.215983999999999</c:v>
                </c:pt>
                <c:pt idx="107261">
                  <c:v>17.204197000000001</c:v>
                </c:pt>
                <c:pt idx="107262">
                  <c:v>17.206901999999999</c:v>
                </c:pt>
                <c:pt idx="107263">
                  <c:v>17.214735999999998</c:v>
                </c:pt>
                <c:pt idx="107264">
                  <c:v>17.208414000000001</c:v>
                </c:pt>
                <c:pt idx="107265">
                  <c:v>17.204974</c:v>
                </c:pt>
                <c:pt idx="107266">
                  <c:v>17.211562000000001</c:v>
                </c:pt>
                <c:pt idx="107267">
                  <c:v>17.207176</c:v>
                </c:pt>
                <c:pt idx="107268">
                  <c:v>17.201366</c:v>
                </c:pt>
                <c:pt idx="107269">
                  <c:v>17.212423000000001</c:v>
                </c:pt>
                <c:pt idx="107270">
                  <c:v>17.212024</c:v>
                </c:pt>
                <c:pt idx="107271">
                  <c:v>17.203965</c:v>
                </c:pt>
                <c:pt idx="107272">
                  <c:v>17.207795000000001</c:v>
                </c:pt>
                <c:pt idx="107273">
                  <c:v>17.206537999999998</c:v>
                </c:pt>
                <c:pt idx="107274">
                  <c:v>17.200797999999999</c:v>
                </c:pt>
                <c:pt idx="107275">
                  <c:v>17.204381999999999</c:v>
                </c:pt>
                <c:pt idx="107276">
                  <c:v>17.213954000000001</c:v>
                </c:pt>
                <c:pt idx="107277">
                  <c:v>17.213692999999999</c:v>
                </c:pt>
                <c:pt idx="107278">
                  <c:v>17.212603999999999</c:v>
                </c:pt>
                <c:pt idx="107279">
                  <c:v>17.218167000000001</c:v>
                </c:pt>
                <c:pt idx="107280">
                  <c:v>17.208784999999999</c:v>
                </c:pt>
                <c:pt idx="107281">
                  <c:v>17.203495</c:v>
                </c:pt>
                <c:pt idx="107282">
                  <c:v>17.214597999999999</c:v>
                </c:pt>
                <c:pt idx="107283">
                  <c:v>17.212817000000001</c:v>
                </c:pt>
                <c:pt idx="107284">
                  <c:v>17.208008</c:v>
                </c:pt>
                <c:pt idx="107285">
                  <c:v>17.216289</c:v>
                </c:pt>
                <c:pt idx="107286">
                  <c:v>17.218904999999999</c:v>
                </c:pt>
                <c:pt idx="107287">
                  <c:v>17.209766999999999</c:v>
                </c:pt>
                <c:pt idx="107288">
                  <c:v>17.210039999999999</c:v>
                </c:pt>
                <c:pt idx="107289">
                  <c:v>17.218275999999999</c:v>
                </c:pt>
                <c:pt idx="107290">
                  <c:v>17.216707</c:v>
                </c:pt>
                <c:pt idx="107291">
                  <c:v>17.213533000000002</c:v>
                </c:pt>
                <c:pt idx="107292">
                  <c:v>17.214599</c:v>
                </c:pt>
                <c:pt idx="107293">
                  <c:v>17.212050000000001</c:v>
                </c:pt>
                <c:pt idx="107294">
                  <c:v>17.207929</c:v>
                </c:pt>
                <c:pt idx="107295">
                  <c:v>17.211424999999998</c:v>
                </c:pt>
                <c:pt idx="107296">
                  <c:v>17.216559</c:v>
                </c:pt>
                <c:pt idx="107297">
                  <c:v>17.212382000000002</c:v>
                </c:pt>
                <c:pt idx="107298">
                  <c:v>17.213687</c:v>
                </c:pt>
                <c:pt idx="107299">
                  <c:v>17.220972</c:v>
                </c:pt>
                <c:pt idx="107300">
                  <c:v>17.220580999999999</c:v>
                </c:pt>
                <c:pt idx="107301">
                  <c:v>17.215948000000001</c:v>
                </c:pt>
                <c:pt idx="107302">
                  <c:v>17.212864</c:v>
                </c:pt>
                <c:pt idx="107303">
                  <c:v>17.211903</c:v>
                </c:pt>
                <c:pt idx="107304">
                  <c:v>17.211058999999999</c:v>
                </c:pt>
                <c:pt idx="107305">
                  <c:v>17.216208999999999</c:v>
                </c:pt>
                <c:pt idx="107306">
                  <c:v>17.221706000000001</c:v>
                </c:pt>
                <c:pt idx="107307">
                  <c:v>17.217828999999998</c:v>
                </c:pt>
                <c:pt idx="107308">
                  <c:v>17.218564000000001</c:v>
                </c:pt>
                <c:pt idx="107309">
                  <c:v>17.222093999999998</c:v>
                </c:pt>
                <c:pt idx="107310">
                  <c:v>17.222006</c:v>
                </c:pt>
                <c:pt idx="107311">
                  <c:v>17.222021999999999</c:v>
                </c:pt>
                <c:pt idx="107312">
                  <c:v>17.221057999999999</c:v>
                </c:pt>
                <c:pt idx="107313">
                  <c:v>17.215354999999999</c:v>
                </c:pt>
                <c:pt idx="107314">
                  <c:v>17.212398</c:v>
                </c:pt>
                <c:pt idx="107315">
                  <c:v>17.220918000000001</c:v>
                </c:pt>
                <c:pt idx="107316">
                  <c:v>17.220963000000001</c:v>
                </c:pt>
                <c:pt idx="107317">
                  <c:v>17.214621000000001</c:v>
                </c:pt>
                <c:pt idx="107318">
                  <c:v>17.221895</c:v>
                </c:pt>
                <c:pt idx="107319">
                  <c:v>17.225093999999999</c:v>
                </c:pt>
                <c:pt idx="107320">
                  <c:v>17.220272000000001</c:v>
                </c:pt>
                <c:pt idx="107321">
                  <c:v>17.223759000000001</c:v>
                </c:pt>
                <c:pt idx="107322">
                  <c:v>17.229347000000001</c:v>
                </c:pt>
                <c:pt idx="107323">
                  <c:v>17.219750000000001</c:v>
                </c:pt>
                <c:pt idx="107324">
                  <c:v>17.214127000000001</c:v>
                </c:pt>
                <c:pt idx="107325">
                  <c:v>17.223535999999999</c:v>
                </c:pt>
                <c:pt idx="107326">
                  <c:v>17.218982</c:v>
                </c:pt>
                <c:pt idx="107327">
                  <c:v>17.212152</c:v>
                </c:pt>
                <c:pt idx="107328">
                  <c:v>17.219142999999999</c:v>
                </c:pt>
                <c:pt idx="107329">
                  <c:v>17.220634</c:v>
                </c:pt>
                <c:pt idx="107330">
                  <c:v>17.216431</c:v>
                </c:pt>
                <c:pt idx="107331">
                  <c:v>17.216550999999999</c:v>
                </c:pt>
                <c:pt idx="107332">
                  <c:v>17.222162000000001</c:v>
                </c:pt>
                <c:pt idx="107333">
                  <c:v>17.223738999999998</c:v>
                </c:pt>
                <c:pt idx="107334">
                  <c:v>17.222442999999998</c:v>
                </c:pt>
                <c:pt idx="107335">
                  <c:v>17.223907000000001</c:v>
                </c:pt>
                <c:pt idx="107336">
                  <c:v>17.221388999999999</c:v>
                </c:pt>
                <c:pt idx="107337">
                  <c:v>17.218294</c:v>
                </c:pt>
                <c:pt idx="107338">
                  <c:v>17.217055999999999</c:v>
                </c:pt>
                <c:pt idx="107339">
                  <c:v>17.214760999999999</c:v>
                </c:pt>
                <c:pt idx="107340">
                  <c:v>17.214535999999999</c:v>
                </c:pt>
                <c:pt idx="107341">
                  <c:v>17.216576</c:v>
                </c:pt>
                <c:pt idx="107342">
                  <c:v>17.220891000000002</c:v>
                </c:pt>
                <c:pt idx="107343">
                  <c:v>17.219877</c:v>
                </c:pt>
                <c:pt idx="107344">
                  <c:v>17.217728999999999</c:v>
                </c:pt>
                <c:pt idx="107345">
                  <c:v>17.223583000000001</c:v>
                </c:pt>
                <c:pt idx="107346">
                  <c:v>17.225276000000001</c:v>
                </c:pt>
                <c:pt idx="107347">
                  <c:v>17.227592999999999</c:v>
                </c:pt>
                <c:pt idx="107348">
                  <c:v>17.231974000000001</c:v>
                </c:pt>
                <c:pt idx="107349">
                  <c:v>17.226742000000002</c:v>
                </c:pt>
                <c:pt idx="107350">
                  <c:v>17.222059999999999</c:v>
                </c:pt>
                <c:pt idx="107351">
                  <c:v>17.228905000000001</c:v>
                </c:pt>
                <c:pt idx="107352">
                  <c:v>17.230063999999999</c:v>
                </c:pt>
                <c:pt idx="107353">
                  <c:v>17.221268999999999</c:v>
                </c:pt>
                <c:pt idx="107354">
                  <c:v>17.223544</c:v>
                </c:pt>
                <c:pt idx="107355">
                  <c:v>17.224651000000001</c:v>
                </c:pt>
                <c:pt idx="107356">
                  <c:v>17.215813000000001</c:v>
                </c:pt>
                <c:pt idx="107357">
                  <c:v>17.222549999999998</c:v>
                </c:pt>
                <c:pt idx="107358">
                  <c:v>17.230647999999999</c:v>
                </c:pt>
                <c:pt idx="107359">
                  <c:v>17.225041000000001</c:v>
                </c:pt>
                <c:pt idx="107360">
                  <c:v>17.226475000000001</c:v>
                </c:pt>
                <c:pt idx="107361">
                  <c:v>17.231518999999999</c:v>
                </c:pt>
                <c:pt idx="107362">
                  <c:v>17.226808999999999</c:v>
                </c:pt>
                <c:pt idx="107363">
                  <c:v>17.223292000000001</c:v>
                </c:pt>
                <c:pt idx="107364">
                  <c:v>17.229800999999998</c:v>
                </c:pt>
                <c:pt idx="107365">
                  <c:v>17.229824000000001</c:v>
                </c:pt>
                <c:pt idx="107366">
                  <c:v>17.225211000000002</c:v>
                </c:pt>
                <c:pt idx="107367">
                  <c:v>17.231303</c:v>
                </c:pt>
                <c:pt idx="107368">
                  <c:v>17.232164000000001</c:v>
                </c:pt>
                <c:pt idx="107369">
                  <c:v>17.224375999999999</c:v>
                </c:pt>
                <c:pt idx="107370">
                  <c:v>17.222377000000002</c:v>
                </c:pt>
                <c:pt idx="107371">
                  <c:v>17.226426</c:v>
                </c:pt>
                <c:pt idx="107372">
                  <c:v>17.226438999999999</c:v>
                </c:pt>
                <c:pt idx="107373">
                  <c:v>17.225847000000002</c:v>
                </c:pt>
                <c:pt idx="107374">
                  <c:v>17.229877999999999</c:v>
                </c:pt>
                <c:pt idx="107375">
                  <c:v>17.229054999999999</c:v>
                </c:pt>
                <c:pt idx="107376">
                  <c:v>17.228403</c:v>
                </c:pt>
                <c:pt idx="107377">
                  <c:v>17.233294999999998</c:v>
                </c:pt>
                <c:pt idx="107378">
                  <c:v>17.234006000000001</c:v>
                </c:pt>
                <c:pt idx="107379">
                  <c:v>17.230775999999999</c:v>
                </c:pt>
                <c:pt idx="107380">
                  <c:v>17.233677</c:v>
                </c:pt>
                <c:pt idx="107381">
                  <c:v>17.236853</c:v>
                </c:pt>
                <c:pt idx="107382">
                  <c:v>17.232903</c:v>
                </c:pt>
                <c:pt idx="107383">
                  <c:v>17.236124</c:v>
                </c:pt>
                <c:pt idx="107384">
                  <c:v>17.240321000000002</c:v>
                </c:pt>
                <c:pt idx="107385">
                  <c:v>17.231252000000001</c:v>
                </c:pt>
                <c:pt idx="107386">
                  <c:v>17.227882000000001</c:v>
                </c:pt>
                <c:pt idx="107387">
                  <c:v>17.232869999999998</c:v>
                </c:pt>
                <c:pt idx="107388">
                  <c:v>17.230826</c:v>
                </c:pt>
                <c:pt idx="107389">
                  <c:v>17.229890999999999</c:v>
                </c:pt>
                <c:pt idx="107390">
                  <c:v>17.232797000000001</c:v>
                </c:pt>
                <c:pt idx="107391">
                  <c:v>17.231670000000001</c:v>
                </c:pt>
                <c:pt idx="107392">
                  <c:v>17.232236</c:v>
                </c:pt>
                <c:pt idx="107393">
                  <c:v>17.238105999999998</c:v>
                </c:pt>
                <c:pt idx="107394">
                  <c:v>17.236905</c:v>
                </c:pt>
                <c:pt idx="107395">
                  <c:v>17.232208</c:v>
                </c:pt>
                <c:pt idx="107396">
                  <c:v>17.237362999999998</c:v>
                </c:pt>
                <c:pt idx="107397">
                  <c:v>17.236574999999998</c:v>
                </c:pt>
                <c:pt idx="107398">
                  <c:v>17.229583999999999</c:v>
                </c:pt>
                <c:pt idx="107399">
                  <c:v>17.22832</c:v>
                </c:pt>
                <c:pt idx="107400">
                  <c:v>17.230919</c:v>
                </c:pt>
                <c:pt idx="107401">
                  <c:v>17.232810000000001</c:v>
                </c:pt>
                <c:pt idx="107402">
                  <c:v>17.23405</c:v>
                </c:pt>
                <c:pt idx="107403">
                  <c:v>17.237290999999999</c:v>
                </c:pt>
                <c:pt idx="107404">
                  <c:v>17.233298000000001</c:v>
                </c:pt>
                <c:pt idx="107405">
                  <c:v>17.229742000000002</c:v>
                </c:pt>
                <c:pt idx="107406">
                  <c:v>17.234711000000001</c:v>
                </c:pt>
                <c:pt idx="107407">
                  <c:v>17.232230000000001</c:v>
                </c:pt>
                <c:pt idx="107408">
                  <c:v>17.230450000000001</c:v>
                </c:pt>
                <c:pt idx="107409">
                  <c:v>17.234957999999999</c:v>
                </c:pt>
                <c:pt idx="107410">
                  <c:v>17.233332999999998</c:v>
                </c:pt>
                <c:pt idx="107411">
                  <c:v>17.229057999999998</c:v>
                </c:pt>
                <c:pt idx="107412">
                  <c:v>17.230181000000002</c:v>
                </c:pt>
                <c:pt idx="107413">
                  <c:v>17.234527</c:v>
                </c:pt>
                <c:pt idx="107414">
                  <c:v>17.229085000000001</c:v>
                </c:pt>
                <c:pt idx="107415">
                  <c:v>17.227134</c:v>
                </c:pt>
                <c:pt idx="107416">
                  <c:v>17.235140000000001</c:v>
                </c:pt>
                <c:pt idx="107417">
                  <c:v>17.23254</c:v>
                </c:pt>
                <c:pt idx="107418">
                  <c:v>17.229562000000001</c:v>
                </c:pt>
                <c:pt idx="107419">
                  <c:v>17.234297999999999</c:v>
                </c:pt>
                <c:pt idx="107420">
                  <c:v>17.236874</c:v>
                </c:pt>
                <c:pt idx="107421">
                  <c:v>17.234370999999999</c:v>
                </c:pt>
                <c:pt idx="107422">
                  <c:v>17.23461</c:v>
                </c:pt>
                <c:pt idx="107423">
                  <c:v>17.237766000000001</c:v>
                </c:pt>
                <c:pt idx="107424">
                  <c:v>17.234787000000001</c:v>
                </c:pt>
                <c:pt idx="107425">
                  <c:v>17.236675000000002</c:v>
                </c:pt>
                <c:pt idx="107426">
                  <c:v>17.242166000000001</c:v>
                </c:pt>
                <c:pt idx="107427">
                  <c:v>17.239412000000002</c:v>
                </c:pt>
                <c:pt idx="107428">
                  <c:v>17.238468000000001</c:v>
                </c:pt>
                <c:pt idx="107429">
                  <c:v>17.238582999999998</c:v>
                </c:pt>
                <c:pt idx="107430">
                  <c:v>17.235047000000002</c:v>
                </c:pt>
                <c:pt idx="107431">
                  <c:v>17.233363000000001</c:v>
                </c:pt>
                <c:pt idx="107432">
                  <c:v>17.235796000000001</c:v>
                </c:pt>
                <c:pt idx="107433">
                  <c:v>17.238710000000001</c:v>
                </c:pt>
                <c:pt idx="107434">
                  <c:v>17.237587000000001</c:v>
                </c:pt>
                <c:pt idx="107435">
                  <c:v>17.240064</c:v>
                </c:pt>
                <c:pt idx="107436">
                  <c:v>17.241453</c:v>
                </c:pt>
                <c:pt idx="107437">
                  <c:v>17.233777</c:v>
                </c:pt>
                <c:pt idx="107438">
                  <c:v>17.234342999999999</c:v>
                </c:pt>
                <c:pt idx="107439">
                  <c:v>17.244707999999999</c:v>
                </c:pt>
                <c:pt idx="107440">
                  <c:v>17.241752999999999</c:v>
                </c:pt>
                <c:pt idx="107441">
                  <c:v>17.231515999999999</c:v>
                </c:pt>
                <c:pt idx="107442">
                  <c:v>17.239115999999999</c:v>
                </c:pt>
                <c:pt idx="107443">
                  <c:v>17.245964000000001</c:v>
                </c:pt>
                <c:pt idx="107444">
                  <c:v>17.238786999999999</c:v>
                </c:pt>
                <c:pt idx="107445">
                  <c:v>17.238327999999999</c:v>
                </c:pt>
                <c:pt idx="107446">
                  <c:v>17.238690999999999</c:v>
                </c:pt>
                <c:pt idx="107447">
                  <c:v>17.234922000000001</c:v>
                </c:pt>
                <c:pt idx="107448">
                  <c:v>17.236149999999999</c:v>
                </c:pt>
                <c:pt idx="107449">
                  <c:v>17.238975</c:v>
                </c:pt>
                <c:pt idx="107450">
                  <c:v>17.240299</c:v>
                </c:pt>
                <c:pt idx="107451">
                  <c:v>17.246497000000002</c:v>
                </c:pt>
                <c:pt idx="107452">
                  <c:v>17.249402</c:v>
                </c:pt>
                <c:pt idx="107453">
                  <c:v>17.237093999999999</c:v>
                </c:pt>
                <c:pt idx="107454">
                  <c:v>17.234532000000002</c:v>
                </c:pt>
                <c:pt idx="107455">
                  <c:v>17.244964</c:v>
                </c:pt>
                <c:pt idx="107456">
                  <c:v>17.242442</c:v>
                </c:pt>
                <c:pt idx="107457">
                  <c:v>17.241699000000001</c:v>
                </c:pt>
                <c:pt idx="107458">
                  <c:v>17.248152999999999</c:v>
                </c:pt>
                <c:pt idx="107459">
                  <c:v>17.245408999999999</c:v>
                </c:pt>
                <c:pt idx="107460">
                  <c:v>17.240877999999999</c:v>
                </c:pt>
                <c:pt idx="107461">
                  <c:v>17.241795</c:v>
                </c:pt>
                <c:pt idx="107462">
                  <c:v>17.241301</c:v>
                </c:pt>
                <c:pt idx="107463">
                  <c:v>17.238278999999999</c:v>
                </c:pt>
                <c:pt idx="107464">
                  <c:v>17.244537000000001</c:v>
                </c:pt>
                <c:pt idx="107465">
                  <c:v>17.247757</c:v>
                </c:pt>
                <c:pt idx="107466">
                  <c:v>17.239557999999999</c:v>
                </c:pt>
                <c:pt idx="107467">
                  <c:v>17.23996</c:v>
                </c:pt>
                <c:pt idx="107468">
                  <c:v>17.244983999999999</c:v>
                </c:pt>
                <c:pt idx="107469">
                  <c:v>17.242747000000001</c:v>
                </c:pt>
                <c:pt idx="107470">
                  <c:v>17.241634000000001</c:v>
                </c:pt>
                <c:pt idx="107471">
                  <c:v>17.247012999999999</c:v>
                </c:pt>
                <c:pt idx="107472">
                  <c:v>17.248208999999999</c:v>
                </c:pt>
                <c:pt idx="107473">
                  <c:v>17.243870999999999</c:v>
                </c:pt>
                <c:pt idx="107474">
                  <c:v>17.242187999999999</c:v>
                </c:pt>
                <c:pt idx="107475">
                  <c:v>17.240310999999998</c:v>
                </c:pt>
                <c:pt idx="107476">
                  <c:v>17.237741</c:v>
                </c:pt>
                <c:pt idx="107477">
                  <c:v>17.239843</c:v>
                </c:pt>
                <c:pt idx="107478">
                  <c:v>17.245052999999999</c:v>
                </c:pt>
                <c:pt idx="107479">
                  <c:v>17.246462000000001</c:v>
                </c:pt>
                <c:pt idx="107480">
                  <c:v>17.246616</c:v>
                </c:pt>
                <c:pt idx="107481">
                  <c:v>17.251384999999999</c:v>
                </c:pt>
                <c:pt idx="107482">
                  <c:v>17.246714000000001</c:v>
                </c:pt>
                <c:pt idx="107483">
                  <c:v>17.237344</c:v>
                </c:pt>
                <c:pt idx="107484">
                  <c:v>17.244816</c:v>
                </c:pt>
                <c:pt idx="107485">
                  <c:v>17.253416000000001</c:v>
                </c:pt>
                <c:pt idx="107486">
                  <c:v>17.248631</c:v>
                </c:pt>
                <c:pt idx="107487">
                  <c:v>17.245728</c:v>
                </c:pt>
                <c:pt idx="107488">
                  <c:v>17.252877000000002</c:v>
                </c:pt>
                <c:pt idx="107489">
                  <c:v>17.251794</c:v>
                </c:pt>
                <c:pt idx="107490">
                  <c:v>17.246276000000002</c:v>
                </c:pt>
                <c:pt idx="107491">
                  <c:v>17.251978000000001</c:v>
                </c:pt>
                <c:pt idx="107492">
                  <c:v>17.249980999999998</c:v>
                </c:pt>
                <c:pt idx="107493">
                  <c:v>17.246438000000001</c:v>
                </c:pt>
                <c:pt idx="107494">
                  <c:v>17.253302000000001</c:v>
                </c:pt>
                <c:pt idx="107495">
                  <c:v>17.24963</c:v>
                </c:pt>
                <c:pt idx="107496">
                  <c:v>17.243765</c:v>
                </c:pt>
                <c:pt idx="107497">
                  <c:v>17.248612000000001</c:v>
                </c:pt>
                <c:pt idx="107498">
                  <c:v>17.250983000000002</c:v>
                </c:pt>
                <c:pt idx="107499">
                  <c:v>17.246473000000002</c:v>
                </c:pt>
                <c:pt idx="107500">
                  <c:v>17.249053</c:v>
                </c:pt>
                <c:pt idx="107501">
                  <c:v>17.251045000000001</c:v>
                </c:pt>
                <c:pt idx="107502">
                  <c:v>17.239702000000001</c:v>
                </c:pt>
                <c:pt idx="107503">
                  <c:v>17.240566999999999</c:v>
                </c:pt>
                <c:pt idx="107504">
                  <c:v>17.251767000000001</c:v>
                </c:pt>
                <c:pt idx="107505">
                  <c:v>17.250509999999998</c:v>
                </c:pt>
                <c:pt idx="107506">
                  <c:v>17.248414</c:v>
                </c:pt>
                <c:pt idx="107507">
                  <c:v>17.250876999999999</c:v>
                </c:pt>
                <c:pt idx="107508">
                  <c:v>17.250312000000001</c:v>
                </c:pt>
                <c:pt idx="107509">
                  <c:v>17.247494</c:v>
                </c:pt>
                <c:pt idx="107510">
                  <c:v>17.250726</c:v>
                </c:pt>
                <c:pt idx="107511">
                  <c:v>17.251384999999999</c:v>
                </c:pt>
                <c:pt idx="107512">
                  <c:v>17.244926</c:v>
                </c:pt>
                <c:pt idx="107513">
                  <c:v>17.252590999999999</c:v>
                </c:pt>
                <c:pt idx="107514">
                  <c:v>17.259817999999999</c:v>
                </c:pt>
                <c:pt idx="107515">
                  <c:v>17.250216999999999</c:v>
                </c:pt>
                <c:pt idx="107516">
                  <c:v>17.247703000000001</c:v>
                </c:pt>
                <c:pt idx="107517">
                  <c:v>17.256181000000002</c:v>
                </c:pt>
                <c:pt idx="107518">
                  <c:v>17.253723999999998</c:v>
                </c:pt>
                <c:pt idx="107519">
                  <c:v>17.245653000000001</c:v>
                </c:pt>
                <c:pt idx="107520">
                  <c:v>17.247613000000001</c:v>
                </c:pt>
                <c:pt idx="107521">
                  <c:v>17.248519999999999</c:v>
                </c:pt>
                <c:pt idx="107522">
                  <c:v>17.249337000000001</c:v>
                </c:pt>
                <c:pt idx="107523">
                  <c:v>17.258689</c:v>
                </c:pt>
                <c:pt idx="107524">
                  <c:v>17.254563999999998</c:v>
                </c:pt>
                <c:pt idx="107525">
                  <c:v>17.245491999999999</c:v>
                </c:pt>
                <c:pt idx="107526">
                  <c:v>17.253223999999999</c:v>
                </c:pt>
                <c:pt idx="107527">
                  <c:v>17.259346000000001</c:v>
                </c:pt>
                <c:pt idx="107528">
                  <c:v>17.254014999999999</c:v>
                </c:pt>
                <c:pt idx="107529">
                  <c:v>17.254263000000002</c:v>
                </c:pt>
                <c:pt idx="107530">
                  <c:v>17.259459</c:v>
                </c:pt>
                <c:pt idx="107531">
                  <c:v>17.252675</c:v>
                </c:pt>
                <c:pt idx="107532">
                  <c:v>17.250230999999999</c:v>
                </c:pt>
                <c:pt idx="107533">
                  <c:v>17.256715</c:v>
                </c:pt>
                <c:pt idx="107534">
                  <c:v>17.252275999999998</c:v>
                </c:pt>
                <c:pt idx="107535">
                  <c:v>17.252182999999999</c:v>
                </c:pt>
                <c:pt idx="107536">
                  <c:v>17.260881999999999</c:v>
                </c:pt>
                <c:pt idx="107537">
                  <c:v>17.257957999999999</c:v>
                </c:pt>
                <c:pt idx="107538">
                  <c:v>17.250195999999999</c:v>
                </c:pt>
                <c:pt idx="107539">
                  <c:v>17.256316000000002</c:v>
                </c:pt>
                <c:pt idx="107540">
                  <c:v>17.261451999999998</c:v>
                </c:pt>
                <c:pt idx="107541">
                  <c:v>17.253502000000001</c:v>
                </c:pt>
                <c:pt idx="107542">
                  <c:v>17.254595999999999</c:v>
                </c:pt>
                <c:pt idx="107543">
                  <c:v>17.261527999999998</c:v>
                </c:pt>
                <c:pt idx="107544">
                  <c:v>17.254239999999999</c:v>
                </c:pt>
                <c:pt idx="107545">
                  <c:v>17.253422</c:v>
                </c:pt>
                <c:pt idx="107546">
                  <c:v>17.262819</c:v>
                </c:pt>
                <c:pt idx="107547">
                  <c:v>17.256784</c:v>
                </c:pt>
                <c:pt idx="107548">
                  <c:v>17.249146</c:v>
                </c:pt>
                <c:pt idx="107549">
                  <c:v>17.256947</c:v>
                </c:pt>
                <c:pt idx="107550">
                  <c:v>17.260539999999999</c:v>
                </c:pt>
                <c:pt idx="107551">
                  <c:v>17.251740999999999</c:v>
                </c:pt>
                <c:pt idx="107552">
                  <c:v>17.253239000000001</c:v>
                </c:pt>
                <c:pt idx="107553">
                  <c:v>17.258251000000001</c:v>
                </c:pt>
                <c:pt idx="107554">
                  <c:v>17.253779999999999</c:v>
                </c:pt>
                <c:pt idx="107555">
                  <c:v>17.258555000000001</c:v>
                </c:pt>
                <c:pt idx="107556">
                  <c:v>17.266717</c:v>
                </c:pt>
                <c:pt idx="107557">
                  <c:v>17.260406</c:v>
                </c:pt>
                <c:pt idx="107558">
                  <c:v>17.252713</c:v>
                </c:pt>
                <c:pt idx="107559">
                  <c:v>17.256844999999998</c:v>
                </c:pt>
                <c:pt idx="107560">
                  <c:v>17.258046</c:v>
                </c:pt>
                <c:pt idx="107561">
                  <c:v>17.257211999999999</c:v>
                </c:pt>
                <c:pt idx="107562">
                  <c:v>17.264409000000001</c:v>
                </c:pt>
                <c:pt idx="107563">
                  <c:v>17.262561000000002</c:v>
                </c:pt>
                <c:pt idx="107564">
                  <c:v>17.255206000000001</c:v>
                </c:pt>
                <c:pt idx="107565">
                  <c:v>17.258649999999999</c:v>
                </c:pt>
                <c:pt idx="107566">
                  <c:v>17.264355999999999</c:v>
                </c:pt>
                <c:pt idx="107567">
                  <c:v>17.260974999999998</c:v>
                </c:pt>
                <c:pt idx="107568">
                  <c:v>17.256836</c:v>
                </c:pt>
                <c:pt idx="107569">
                  <c:v>17.259972000000001</c:v>
                </c:pt>
                <c:pt idx="107570">
                  <c:v>17.257262000000001</c:v>
                </c:pt>
                <c:pt idx="107571">
                  <c:v>17.254864999999999</c:v>
                </c:pt>
                <c:pt idx="107572">
                  <c:v>17.260956</c:v>
                </c:pt>
                <c:pt idx="107573">
                  <c:v>17.260708000000001</c:v>
                </c:pt>
                <c:pt idx="107574">
                  <c:v>17.259732</c:v>
                </c:pt>
                <c:pt idx="107575">
                  <c:v>17.261634000000001</c:v>
                </c:pt>
                <c:pt idx="107576">
                  <c:v>17.261721999999999</c:v>
                </c:pt>
                <c:pt idx="107577">
                  <c:v>17.262540000000001</c:v>
                </c:pt>
                <c:pt idx="107578">
                  <c:v>17.262958000000001</c:v>
                </c:pt>
                <c:pt idx="107579">
                  <c:v>17.264624000000001</c:v>
                </c:pt>
                <c:pt idx="107580">
                  <c:v>17.261975</c:v>
                </c:pt>
                <c:pt idx="107581">
                  <c:v>17.262156999999998</c:v>
                </c:pt>
                <c:pt idx="107582">
                  <c:v>17.262574000000001</c:v>
                </c:pt>
                <c:pt idx="107583">
                  <c:v>17.255368000000001</c:v>
                </c:pt>
                <c:pt idx="107584">
                  <c:v>17.257308999999999</c:v>
                </c:pt>
                <c:pt idx="107585">
                  <c:v>17.263565</c:v>
                </c:pt>
                <c:pt idx="107586">
                  <c:v>17.265654999999999</c:v>
                </c:pt>
                <c:pt idx="107587">
                  <c:v>17.269689</c:v>
                </c:pt>
                <c:pt idx="107588">
                  <c:v>17.274016</c:v>
                </c:pt>
                <c:pt idx="107589">
                  <c:v>17.270434999999999</c:v>
                </c:pt>
                <c:pt idx="107590">
                  <c:v>17.265388999999999</c:v>
                </c:pt>
                <c:pt idx="107591">
                  <c:v>17.270990999999999</c:v>
                </c:pt>
                <c:pt idx="107592">
                  <c:v>17.269044000000001</c:v>
                </c:pt>
                <c:pt idx="107593">
                  <c:v>17.261085999999999</c:v>
                </c:pt>
                <c:pt idx="107594">
                  <c:v>17.268189</c:v>
                </c:pt>
                <c:pt idx="107595">
                  <c:v>17.269403000000001</c:v>
                </c:pt>
                <c:pt idx="107596">
                  <c:v>17.261255999999999</c:v>
                </c:pt>
                <c:pt idx="107597">
                  <c:v>17.266017000000002</c:v>
                </c:pt>
                <c:pt idx="107598">
                  <c:v>17.271484000000001</c:v>
                </c:pt>
                <c:pt idx="107599">
                  <c:v>17.264379000000002</c:v>
                </c:pt>
                <c:pt idx="107600">
                  <c:v>17.261807999999998</c:v>
                </c:pt>
                <c:pt idx="107601">
                  <c:v>17.268393</c:v>
                </c:pt>
                <c:pt idx="107602">
                  <c:v>17.265025000000001</c:v>
                </c:pt>
                <c:pt idx="107603">
                  <c:v>17.261787999999999</c:v>
                </c:pt>
                <c:pt idx="107604">
                  <c:v>17.268803999999999</c:v>
                </c:pt>
                <c:pt idx="107605">
                  <c:v>17.268823999999999</c:v>
                </c:pt>
                <c:pt idx="107606">
                  <c:v>17.265063000000001</c:v>
                </c:pt>
                <c:pt idx="107607">
                  <c:v>17.265888</c:v>
                </c:pt>
                <c:pt idx="107608">
                  <c:v>17.265174999999999</c:v>
                </c:pt>
                <c:pt idx="107609">
                  <c:v>17.264327000000002</c:v>
                </c:pt>
                <c:pt idx="107610">
                  <c:v>17.267213999999999</c:v>
                </c:pt>
                <c:pt idx="107611">
                  <c:v>17.26999</c:v>
                </c:pt>
                <c:pt idx="107612">
                  <c:v>17.267783999999999</c:v>
                </c:pt>
                <c:pt idx="107613">
                  <c:v>17.267178999999999</c:v>
                </c:pt>
                <c:pt idx="107614">
                  <c:v>17.266698999999999</c:v>
                </c:pt>
                <c:pt idx="107615">
                  <c:v>17.261904000000001</c:v>
                </c:pt>
                <c:pt idx="107616">
                  <c:v>17.264551000000001</c:v>
                </c:pt>
                <c:pt idx="107617">
                  <c:v>17.271896000000002</c:v>
                </c:pt>
                <c:pt idx="107618">
                  <c:v>17.271901</c:v>
                </c:pt>
                <c:pt idx="107619">
                  <c:v>17.264223000000001</c:v>
                </c:pt>
                <c:pt idx="107620">
                  <c:v>17.266019</c:v>
                </c:pt>
                <c:pt idx="107621">
                  <c:v>17.272597000000001</c:v>
                </c:pt>
                <c:pt idx="107622">
                  <c:v>17.266017000000002</c:v>
                </c:pt>
                <c:pt idx="107623">
                  <c:v>17.265471999999999</c:v>
                </c:pt>
                <c:pt idx="107624">
                  <c:v>17.271491999999999</c:v>
                </c:pt>
                <c:pt idx="107625">
                  <c:v>17.268584000000001</c:v>
                </c:pt>
                <c:pt idx="107626">
                  <c:v>17.267416999999998</c:v>
                </c:pt>
                <c:pt idx="107627">
                  <c:v>17.273422</c:v>
                </c:pt>
                <c:pt idx="107628">
                  <c:v>17.269255999999999</c:v>
                </c:pt>
                <c:pt idx="107629">
                  <c:v>17.261990999999998</c:v>
                </c:pt>
                <c:pt idx="107630">
                  <c:v>17.268668999999999</c:v>
                </c:pt>
                <c:pt idx="107631">
                  <c:v>17.267562999999999</c:v>
                </c:pt>
                <c:pt idx="107632">
                  <c:v>17.262657000000001</c:v>
                </c:pt>
                <c:pt idx="107633">
                  <c:v>17.270654</c:v>
                </c:pt>
                <c:pt idx="107634">
                  <c:v>17.273064000000002</c:v>
                </c:pt>
                <c:pt idx="107635">
                  <c:v>17.269918000000001</c:v>
                </c:pt>
                <c:pt idx="107636">
                  <c:v>17.277232000000001</c:v>
                </c:pt>
                <c:pt idx="107637">
                  <c:v>17.281950999999999</c:v>
                </c:pt>
                <c:pt idx="107638">
                  <c:v>17.274546999999998</c:v>
                </c:pt>
                <c:pt idx="107639">
                  <c:v>17.273147000000002</c:v>
                </c:pt>
                <c:pt idx="107640">
                  <c:v>17.276699000000001</c:v>
                </c:pt>
                <c:pt idx="107641">
                  <c:v>17.269349999999999</c:v>
                </c:pt>
                <c:pt idx="107642">
                  <c:v>17.268336000000001</c:v>
                </c:pt>
                <c:pt idx="107643">
                  <c:v>17.275568</c:v>
                </c:pt>
                <c:pt idx="107644">
                  <c:v>17.269607000000001</c:v>
                </c:pt>
                <c:pt idx="107645">
                  <c:v>17.268968999999998</c:v>
                </c:pt>
                <c:pt idx="107646">
                  <c:v>17.276523999999998</c:v>
                </c:pt>
                <c:pt idx="107647">
                  <c:v>17.27234</c:v>
                </c:pt>
                <c:pt idx="107648">
                  <c:v>17.265485999999999</c:v>
                </c:pt>
                <c:pt idx="107649">
                  <c:v>17.270437999999999</c:v>
                </c:pt>
                <c:pt idx="107650">
                  <c:v>17.277418000000001</c:v>
                </c:pt>
                <c:pt idx="107651">
                  <c:v>17.272068999999998</c:v>
                </c:pt>
                <c:pt idx="107652">
                  <c:v>17.271673</c:v>
                </c:pt>
                <c:pt idx="107653">
                  <c:v>17.277460999999999</c:v>
                </c:pt>
                <c:pt idx="107654">
                  <c:v>17.274196</c:v>
                </c:pt>
                <c:pt idx="107655">
                  <c:v>17.271315999999999</c:v>
                </c:pt>
                <c:pt idx="107656">
                  <c:v>17.272672</c:v>
                </c:pt>
                <c:pt idx="107657">
                  <c:v>17.271443000000001</c:v>
                </c:pt>
                <c:pt idx="107658">
                  <c:v>17.272846000000001</c:v>
                </c:pt>
                <c:pt idx="107659">
                  <c:v>17.281409</c:v>
                </c:pt>
                <c:pt idx="107660">
                  <c:v>17.281303000000001</c:v>
                </c:pt>
                <c:pt idx="107661">
                  <c:v>17.273662000000002</c:v>
                </c:pt>
                <c:pt idx="107662">
                  <c:v>17.276647000000001</c:v>
                </c:pt>
                <c:pt idx="107663">
                  <c:v>17.279229000000001</c:v>
                </c:pt>
                <c:pt idx="107664">
                  <c:v>17.273648000000001</c:v>
                </c:pt>
                <c:pt idx="107665">
                  <c:v>17.274235000000001</c:v>
                </c:pt>
                <c:pt idx="107666">
                  <c:v>17.278009000000001</c:v>
                </c:pt>
                <c:pt idx="107667">
                  <c:v>17.275269999999999</c:v>
                </c:pt>
                <c:pt idx="107668">
                  <c:v>17.271332999999998</c:v>
                </c:pt>
                <c:pt idx="107669">
                  <c:v>17.276510999999999</c:v>
                </c:pt>
                <c:pt idx="107670">
                  <c:v>17.280114000000001</c:v>
                </c:pt>
                <c:pt idx="107671">
                  <c:v>17.277373000000001</c:v>
                </c:pt>
                <c:pt idx="107672">
                  <c:v>17.280422999999999</c:v>
                </c:pt>
                <c:pt idx="107673">
                  <c:v>17.278585</c:v>
                </c:pt>
                <c:pt idx="107674">
                  <c:v>17.273166</c:v>
                </c:pt>
                <c:pt idx="107675">
                  <c:v>17.276966000000002</c:v>
                </c:pt>
                <c:pt idx="107676">
                  <c:v>17.277999999999999</c:v>
                </c:pt>
                <c:pt idx="107677">
                  <c:v>17.2712</c:v>
                </c:pt>
                <c:pt idx="107678">
                  <c:v>17.273886000000001</c:v>
                </c:pt>
                <c:pt idx="107679">
                  <c:v>17.285708</c:v>
                </c:pt>
                <c:pt idx="107680">
                  <c:v>17.284818000000001</c:v>
                </c:pt>
                <c:pt idx="107681">
                  <c:v>17.279800000000002</c:v>
                </c:pt>
                <c:pt idx="107682">
                  <c:v>17.284032</c:v>
                </c:pt>
                <c:pt idx="107683">
                  <c:v>17.279793000000002</c:v>
                </c:pt>
                <c:pt idx="107684">
                  <c:v>17.271553000000001</c:v>
                </c:pt>
                <c:pt idx="107685">
                  <c:v>17.276609000000001</c:v>
                </c:pt>
                <c:pt idx="107686">
                  <c:v>17.281573999999999</c:v>
                </c:pt>
                <c:pt idx="107687">
                  <c:v>17.279177000000001</c:v>
                </c:pt>
                <c:pt idx="107688">
                  <c:v>17.27994</c:v>
                </c:pt>
                <c:pt idx="107689">
                  <c:v>17.285858999999999</c:v>
                </c:pt>
                <c:pt idx="107690">
                  <c:v>17.284801000000002</c:v>
                </c:pt>
                <c:pt idx="107691">
                  <c:v>17.279128</c:v>
                </c:pt>
                <c:pt idx="107692">
                  <c:v>17.277894</c:v>
                </c:pt>
                <c:pt idx="107693">
                  <c:v>17.278775</c:v>
                </c:pt>
                <c:pt idx="107694">
                  <c:v>17.280293</c:v>
                </c:pt>
                <c:pt idx="107695">
                  <c:v>17.283693</c:v>
                </c:pt>
                <c:pt idx="107696">
                  <c:v>17.286057</c:v>
                </c:pt>
                <c:pt idx="107697">
                  <c:v>17.278618999999999</c:v>
                </c:pt>
                <c:pt idx="107698">
                  <c:v>17.27712</c:v>
                </c:pt>
                <c:pt idx="107699">
                  <c:v>17.283892999999999</c:v>
                </c:pt>
                <c:pt idx="107700">
                  <c:v>17.281047999999998</c:v>
                </c:pt>
                <c:pt idx="107701">
                  <c:v>17.282164000000002</c:v>
                </c:pt>
                <c:pt idx="107702">
                  <c:v>17.282858000000001</c:v>
                </c:pt>
                <c:pt idx="107703">
                  <c:v>17.277004999999999</c:v>
                </c:pt>
                <c:pt idx="107704">
                  <c:v>17.280355</c:v>
                </c:pt>
                <c:pt idx="107705">
                  <c:v>17.284317999999999</c:v>
                </c:pt>
                <c:pt idx="107706">
                  <c:v>17.283038999999999</c:v>
                </c:pt>
                <c:pt idx="107707">
                  <c:v>17.285233999999999</c:v>
                </c:pt>
                <c:pt idx="107708">
                  <c:v>17.287137999999999</c:v>
                </c:pt>
                <c:pt idx="107709">
                  <c:v>17.280967</c:v>
                </c:pt>
                <c:pt idx="107710">
                  <c:v>17.27664</c:v>
                </c:pt>
                <c:pt idx="107711">
                  <c:v>17.284054999999999</c:v>
                </c:pt>
                <c:pt idx="107712">
                  <c:v>17.285574</c:v>
                </c:pt>
                <c:pt idx="107713">
                  <c:v>17.280835</c:v>
                </c:pt>
                <c:pt idx="107714">
                  <c:v>17.285148</c:v>
                </c:pt>
                <c:pt idx="107715">
                  <c:v>17.289655</c:v>
                </c:pt>
                <c:pt idx="107716">
                  <c:v>17.284386999999999</c:v>
                </c:pt>
                <c:pt idx="107717">
                  <c:v>17.278461</c:v>
                </c:pt>
                <c:pt idx="107718">
                  <c:v>17.283186000000001</c:v>
                </c:pt>
                <c:pt idx="107719">
                  <c:v>17.286228000000001</c:v>
                </c:pt>
                <c:pt idx="107720">
                  <c:v>17.286460000000002</c:v>
                </c:pt>
                <c:pt idx="107721">
                  <c:v>17.292107000000001</c:v>
                </c:pt>
                <c:pt idx="107722">
                  <c:v>17.291004999999998</c:v>
                </c:pt>
                <c:pt idx="107723">
                  <c:v>17.285798</c:v>
                </c:pt>
                <c:pt idx="107724">
                  <c:v>17.286778999999999</c:v>
                </c:pt>
                <c:pt idx="107725">
                  <c:v>17.290555999999999</c:v>
                </c:pt>
                <c:pt idx="107726">
                  <c:v>17.287779</c:v>
                </c:pt>
                <c:pt idx="107727">
                  <c:v>17.285906000000001</c:v>
                </c:pt>
                <c:pt idx="107728">
                  <c:v>17.290713</c:v>
                </c:pt>
                <c:pt idx="107729">
                  <c:v>17.287628000000002</c:v>
                </c:pt>
                <c:pt idx="107730">
                  <c:v>17.285124</c:v>
                </c:pt>
                <c:pt idx="107731">
                  <c:v>17.288347999999999</c:v>
                </c:pt>
                <c:pt idx="107732">
                  <c:v>17.285640000000001</c:v>
                </c:pt>
                <c:pt idx="107733">
                  <c:v>17.285447999999999</c:v>
                </c:pt>
                <c:pt idx="107734">
                  <c:v>17.292556000000001</c:v>
                </c:pt>
                <c:pt idx="107735">
                  <c:v>17.293182999999999</c:v>
                </c:pt>
                <c:pt idx="107736">
                  <c:v>17.284721999999999</c:v>
                </c:pt>
                <c:pt idx="107737">
                  <c:v>17.285941000000001</c:v>
                </c:pt>
                <c:pt idx="107738">
                  <c:v>17.290068000000002</c:v>
                </c:pt>
                <c:pt idx="107739">
                  <c:v>17.285312000000001</c:v>
                </c:pt>
                <c:pt idx="107740">
                  <c:v>17.287939000000001</c:v>
                </c:pt>
                <c:pt idx="107741">
                  <c:v>17.289335000000001</c:v>
                </c:pt>
                <c:pt idx="107742">
                  <c:v>17.283943000000001</c:v>
                </c:pt>
                <c:pt idx="107743">
                  <c:v>17.288813999999999</c:v>
                </c:pt>
                <c:pt idx="107744">
                  <c:v>17.294131</c:v>
                </c:pt>
                <c:pt idx="107745">
                  <c:v>17.288352</c:v>
                </c:pt>
                <c:pt idx="107746">
                  <c:v>17.284707000000001</c:v>
                </c:pt>
                <c:pt idx="107747">
                  <c:v>17.293126000000001</c:v>
                </c:pt>
                <c:pt idx="107748">
                  <c:v>17.295190000000002</c:v>
                </c:pt>
                <c:pt idx="107749">
                  <c:v>17.287175000000001</c:v>
                </c:pt>
                <c:pt idx="107750">
                  <c:v>17.291032999999999</c:v>
                </c:pt>
                <c:pt idx="107751">
                  <c:v>17.293627000000001</c:v>
                </c:pt>
                <c:pt idx="107752">
                  <c:v>17.288329999999998</c:v>
                </c:pt>
                <c:pt idx="107753">
                  <c:v>17.291163000000001</c:v>
                </c:pt>
                <c:pt idx="107754">
                  <c:v>17.292874000000001</c:v>
                </c:pt>
                <c:pt idx="107755">
                  <c:v>17.285947</c:v>
                </c:pt>
                <c:pt idx="107756">
                  <c:v>17.285347999999999</c:v>
                </c:pt>
                <c:pt idx="107757">
                  <c:v>17.290938000000001</c:v>
                </c:pt>
                <c:pt idx="107758">
                  <c:v>17.290106999999999</c:v>
                </c:pt>
                <c:pt idx="107759">
                  <c:v>17.292983</c:v>
                </c:pt>
                <c:pt idx="107760">
                  <c:v>17.297861999999999</c:v>
                </c:pt>
                <c:pt idx="107761">
                  <c:v>17.292995000000001</c:v>
                </c:pt>
                <c:pt idx="107762">
                  <c:v>17.292041999999999</c:v>
                </c:pt>
                <c:pt idx="107763">
                  <c:v>17.294785999999998</c:v>
                </c:pt>
                <c:pt idx="107764">
                  <c:v>17.293043000000001</c:v>
                </c:pt>
                <c:pt idx="107765">
                  <c:v>17.292894</c:v>
                </c:pt>
                <c:pt idx="107766">
                  <c:v>17.295462000000001</c:v>
                </c:pt>
                <c:pt idx="107767">
                  <c:v>17.294072</c:v>
                </c:pt>
                <c:pt idx="107768">
                  <c:v>17.287261999999998</c:v>
                </c:pt>
                <c:pt idx="107769">
                  <c:v>17.289296</c:v>
                </c:pt>
                <c:pt idx="107770">
                  <c:v>17.299365000000002</c:v>
                </c:pt>
                <c:pt idx="107771">
                  <c:v>17.295466000000001</c:v>
                </c:pt>
                <c:pt idx="107772">
                  <c:v>17.289643999999999</c:v>
                </c:pt>
                <c:pt idx="107773">
                  <c:v>17.295038000000002</c:v>
                </c:pt>
                <c:pt idx="107774">
                  <c:v>17.295767000000001</c:v>
                </c:pt>
                <c:pt idx="107775">
                  <c:v>17.29092</c:v>
                </c:pt>
                <c:pt idx="107776">
                  <c:v>17.296142</c:v>
                </c:pt>
                <c:pt idx="107777">
                  <c:v>17.301202</c:v>
                </c:pt>
                <c:pt idx="107778">
                  <c:v>17.294319000000002</c:v>
                </c:pt>
                <c:pt idx="107779">
                  <c:v>17.295762</c:v>
                </c:pt>
                <c:pt idx="107780">
                  <c:v>17.300149000000001</c:v>
                </c:pt>
                <c:pt idx="107781">
                  <c:v>17.297778999999998</c:v>
                </c:pt>
                <c:pt idx="107782">
                  <c:v>17.297180000000001</c:v>
                </c:pt>
                <c:pt idx="107783">
                  <c:v>17.295809999999999</c:v>
                </c:pt>
                <c:pt idx="107784">
                  <c:v>17.295767999999999</c:v>
                </c:pt>
                <c:pt idx="107785">
                  <c:v>17.298663999999999</c:v>
                </c:pt>
                <c:pt idx="107786">
                  <c:v>17.298434</c:v>
                </c:pt>
                <c:pt idx="107787">
                  <c:v>17.292259999999999</c:v>
                </c:pt>
                <c:pt idx="107788">
                  <c:v>17.290416</c:v>
                </c:pt>
                <c:pt idx="107789">
                  <c:v>17.300044</c:v>
                </c:pt>
                <c:pt idx="107790">
                  <c:v>17.302996</c:v>
                </c:pt>
                <c:pt idx="107791">
                  <c:v>17.295235999999999</c:v>
                </c:pt>
                <c:pt idx="107792">
                  <c:v>17.292921</c:v>
                </c:pt>
                <c:pt idx="107793">
                  <c:v>17.296313999999999</c:v>
                </c:pt>
                <c:pt idx="107794">
                  <c:v>17.295366000000001</c:v>
                </c:pt>
                <c:pt idx="107795">
                  <c:v>17.294028999999998</c:v>
                </c:pt>
                <c:pt idx="107796">
                  <c:v>17.297318000000001</c:v>
                </c:pt>
                <c:pt idx="107797">
                  <c:v>17.295418000000002</c:v>
                </c:pt>
                <c:pt idx="107798">
                  <c:v>17.297758999999999</c:v>
                </c:pt>
                <c:pt idx="107799">
                  <c:v>17.306849</c:v>
                </c:pt>
                <c:pt idx="107800">
                  <c:v>17.304615999999999</c:v>
                </c:pt>
                <c:pt idx="107801">
                  <c:v>17.299672999999999</c:v>
                </c:pt>
                <c:pt idx="107802">
                  <c:v>17.302865000000001</c:v>
                </c:pt>
                <c:pt idx="107803">
                  <c:v>17.303255</c:v>
                </c:pt>
                <c:pt idx="107804">
                  <c:v>17.295466000000001</c:v>
                </c:pt>
                <c:pt idx="107805">
                  <c:v>17.293762000000001</c:v>
                </c:pt>
                <c:pt idx="107806">
                  <c:v>17.302593000000002</c:v>
                </c:pt>
                <c:pt idx="107807">
                  <c:v>17.300308000000001</c:v>
                </c:pt>
                <c:pt idx="107808">
                  <c:v>17.295362000000001</c:v>
                </c:pt>
                <c:pt idx="107809">
                  <c:v>17.301117999999999</c:v>
                </c:pt>
                <c:pt idx="107810">
                  <c:v>17.300125999999999</c:v>
                </c:pt>
                <c:pt idx="107811">
                  <c:v>17.299095000000001</c:v>
                </c:pt>
                <c:pt idx="107812">
                  <c:v>17.302385000000001</c:v>
                </c:pt>
                <c:pt idx="107813">
                  <c:v>17.300032999999999</c:v>
                </c:pt>
                <c:pt idx="107814">
                  <c:v>17.298833999999999</c:v>
                </c:pt>
                <c:pt idx="107815">
                  <c:v>17.302409000000001</c:v>
                </c:pt>
                <c:pt idx="107816">
                  <c:v>17.301342000000002</c:v>
                </c:pt>
                <c:pt idx="107817">
                  <c:v>17.297723999999999</c:v>
                </c:pt>
                <c:pt idx="107818">
                  <c:v>17.301921</c:v>
                </c:pt>
                <c:pt idx="107819">
                  <c:v>17.30528</c:v>
                </c:pt>
                <c:pt idx="107820">
                  <c:v>17.301127999999999</c:v>
                </c:pt>
                <c:pt idx="107821">
                  <c:v>17.303380000000001</c:v>
                </c:pt>
                <c:pt idx="107822">
                  <c:v>17.306736000000001</c:v>
                </c:pt>
                <c:pt idx="107823">
                  <c:v>17.303567000000001</c:v>
                </c:pt>
                <c:pt idx="107824">
                  <c:v>17.299668</c:v>
                </c:pt>
                <c:pt idx="107825">
                  <c:v>17.301931</c:v>
                </c:pt>
                <c:pt idx="107826">
                  <c:v>17.302581</c:v>
                </c:pt>
                <c:pt idx="107827">
                  <c:v>17.294463</c:v>
                </c:pt>
                <c:pt idx="107828">
                  <c:v>17.297646</c:v>
                </c:pt>
                <c:pt idx="107829">
                  <c:v>17.304383000000001</c:v>
                </c:pt>
                <c:pt idx="107830">
                  <c:v>17.300274000000002</c:v>
                </c:pt>
                <c:pt idx="107831">
                  <c:v>17.302571</c:v>
                </c:pt>
                <c:pt idx="107832">
                  <c:v>17.307496</c:v>
                </c:pt>
                <c:pt idx="107833">
                  <c:v>17.305309999999999</c:v>
                </c:pt>
                <c:pt idx="107834">
                  <c:v>17.307262999999999</c:v>
                </c:pt>
                <c:pt idx="107835">
                  <c:v>17.313289999999999</c:v>
                </c:pt>
                <c:pt idx="107836">
                  <c:v>17.308325</c:v>
                </c:pt>
                <c:pt idx="107837">
                  <c:v>17.304327000000001</c:v>
                </c:pt>
                <c:pt idx="107838">
                  <c:v>17.307836999999999</c:v>
                </c:pt>
                <c:pt idx="107839">
                  <c:v>17.304704999999998</c:v>
                </c:pt>
                <c:pt idx="107840">
                  <c:v>17.301552000000001</c:v>
                </c:pt>
                <c:pt idx="107841">
                  <c:v>17.304558</c:v>
                </c:pt>
                <c:pt idx="107842">
                  <c:v>17.305644999999998</c:v>
                </c:pt>
                <c:pt idx="107843">
                  <c:v>17.304531999999998</c:v>
                </c:pt>
                <c:pt idx="107844">
                  <c:v>17.307297999999999</c:v>
                </c:pt>
                <c:pt idx="107845">
                  <c:v>17.312913000000002</c:v>
                </c:pt>
                <c:pt idx="107846">
                  <c:v>17.309812000000001</c:v>
                </c:pt>
                <c:pt idx="107847">
                  <c:v>17.306124000000001</c:v>
                </c:pt>
                <c:pt idx="107848">
                  <c:v>17.311454000000001</c:v>
                </c:pt>
                <c:pt idx="107849">
                  <c:v>17.31147</c:v>
                </c:pt>
                <c:pt idx="107850">
                  <c:v>17.305776999999999</c:v>
                </c:pt>
                <c:pt idx="107851">
                  <c:v>17.306528</c:v>
                </c:pt>
                <c:pt idx="107852">
                  <c:v>17.309721</c:v>
                </c:pt>
                <c:pt idx="107853">
                  <c:v>17.303982000000001</c:v>
                </c:pt>
                <c:pt idx="107854">
                  <c:v>17.302513999999999</c:v>
                </c:pt>
                <c:pt idx="107855">
                  <c:v>17.30997</c:v>
                </c:pt>
                <c:pt idx="107856">
                  <c:v>17.310331000000001</c:v>
                </c:pt>
                <c:pt idx="107857">
                  <c:v>17.306379</c:v>
                </c:pt>
                <c:pt idx="107858">
                  <c:v>17.307321000000002</c:v>
                </c:pt>
                <c:pt idx="107859">
                  <c:v>17.307513</c:v>
                </c:pt>
                <c:pt idx="107860">
                  <c:v>17.306652</c:v>
                </c:pt>
                <c:pt idx="107861">
                  <c:v>17.308206999999999</c:v>
                </c:pt>
                <c:pt idx="107862">
                  <c:v>17.308944</c:v>
                </c:pt>
                <c:pt idx="107863">
                  <c:v>17.304914</c:v>
                </c:pt>
                <c:pt idx="107864">
                  <c:v>17.307171</c:v>
                </c:pt>
                <c:pt idx="107865">
                  <c:v>17.317492999999999</c:v>
                </c:pt>
                <c:pt idx="107866">
                  <c:v>17.314582999999999</c:v>
                </c:pt>
                <c:pt idx="107867">
                  <c:v>17.305468999999999</c:v>
                </c:pt>
                <c:pt idx="107868">
                  <c:v>17.306319999999999</c:v>
                </c:pt>
                <c:pt idx="107869">
                  <c:v>17.305954</c:v>
                </c:pt>
                <c:pt idx="107870">
                  <c:v>17.304119</c:v>
                </c:pt>
                <c:pt idx="107871">
                  <c:v>17.306826999999998</c:v>
                </c:pt>
                <c:pt idx="107872">
                  <c:v>17.307880000000001</c:v>
                </c:pt>
                <c:pt idx="107873">
                  <c:v>17.308343000000001</c:v>
                </c:pt>
                <c:pt idx="107874">
                  <c:v>17.312556000000001</c:v>
                </c:pt>
                <c:pt idx="107875">
                  <c:v>17.311689999999999</c:v>
                </c:pt>
                <c:pt idx="107876">
                  <c:v>17.305641999999999</c:v>
                </c:pt>
                <c:pt idx="107877">
                  <c:v>17.310775</c:v>
                </c:pt>
                <c:pt idx="107878">
                  <c:v>17.319545999999999</c:v>
                </c:pt>
                <c:pt idx="107879">
                  <c:v>17.316617999999998</c:v>
                </c:pt>
                <c:pt idx="107880">
                  <c:v>17.313103000000002</c:v>
                </c:pt>
                <c:pt idx="107881">
                  <c:v>17.318175</c:v>
                </c:pt>
                <c:pt idx="107882">
                  <c:v>17.316189000000001</c:v>
                </c:pt>
                <c:pt idx="107883">
                  <c:v>17.312211999999999</c:v>
                </c:pt>
                <c:pt idx="107884">
                  <c:v>17.321914</c:v>
                </c:pt>
                <c:pt idx="107885">
                  <c:v>17.323575000000002</c:v>
                </c:pt>
                <c:pt idx="107886">
                  <c:v>17.31514</c:v>
                </c:pt>
                <c:pt idx="107887">
                  <c:v>17.317428</c:v>
                </c:pt>
                <c:pt idx="107888">
                  <c:v>17.317602999999998</c:v>
                </c:pt>
                <c:pt idx="107889">
                  <c:v>17.308098000000001</c:v>
                </c:pt>
                <c:pt idx="107890">
                  <c:v>17.307628000000001</c:v>
                </c:pt>
                <c:pt idx="107891">
                  <c:v>17.315947000000001</c:v>
                </c:pt>
                <c:pt idx="107892">
                  <c:v>17.316206999999999</c:v>
                </c:pt>
                <c:pt idx="107893">
                  <c:v>17.313786</c:v>
                </c:pt>
                <c:pt idx="107894">
                  <c:v>17.318521</c:v>
                </c:pt>
                <c:pt idx="107895">
                  <c:v>17.319875</c:v>
                </c:pt>
                <c:pt idx="107896">
                  <c:v>17.315505999999999</c:v>
                </c:pt>
                <c:pt idx="107897">
                  <c:v>17.313884999999999</c:v>
                </c:pt>
                <c:pt idx="107898">
                  <c:v>17.313946000000001</c:v>
                </c:pt>
                <c:pt idx="107899">
                  <c:v>17.311789999999998</c:v>
                </c:pt>
                <c:pt idx="107900">
                  <c:v>17.309556000000001</c:v>
                </c:pt>
                <c:pt idx="107901">
                  <c:v>17.311299000000002</c:v>
                </c:pt>
                <c:pt idx="107902">
                  <c:v>17.310855</c:v>
                </c:pt>
                <c:pt idx="107903">
                  <c:v>17.31277</c:v>
                </c:pt>
                <c:pt idx="107904">
                  <c:v>17.320366</c:v>
                </c:pt>
                <c:pt idx="107905">
                  <c:v>17.316209000000001</c:v>
                </c:pt>
                <c:pt idx="107906">
                  <c:v>17.310421000000002</c:v>
                </c:pt>
                <c:pt idx="107907">
                  <c:v>17.313599</c:v>
                </c:pt>
                <c:pt idx="107908">
                  <c:v>17.312888999999998</c:v>
                </c:pt>
                <c:pt idx="107909">
                  <c:v>17.313136</c:v>
                </c:pt>
                <c:pt idx="107910">
                  <c:v>17.317236000000001</c:v>
                </c:pt>
                <c:pt idx="107911">
                  <c:v>17.319161000000001</c:v>
                </c:pt>
                <c:pt idx="107912">
                  <c:v>17.315781000000001</c:v>
                </c:pt>
                <c:pt idx="107913">
                  <c:v>17.315608999999998</c:v>
                </c:pt>
                <c:pt idx="107914">
                  <c:v>17.317585000000001</c:v>
                </c:pt>
                <c:pt idx="107915">
                  <c:v>17.318038999999999</c:v>
                </c:pt>
                <c:pt idx="107916">
                  <c:v>17.319676000000001</c:v>
                </c:pt>
                <c:pt idx="107917">
                  <c:v>17.315117000000001</c:v>
                </c:pt>
                <c:pt idx="107918">
                  <c:v>17.313452999999999</c:v>
                </c:pt>
                <c:pt idx="107919">
                  <c:v>17.319459999999999</c:v>
                </c:pt>
                <c:pt idx="107920">
                  <c:v>17.320701</c:v>
                </c:pt>
                <c:pt idx="107921">
                  <c:v>17.315797</c:v>
                </c:pt>
                <c:pt idx="107922">
                  <c:v>17.31568</c:v>
                </c:pt>
                <c:pt idx="107923">
                  <c:v>17.325721000000001</c:v>
                </c:pt>
                <c:pt idx="107924">
                  <c:v>17.324812999999999</c:v>
                </c:pt>
                <c:pt idx="107925">
                  <c:v>17.317941000000001</c:v>
                </c:pt>
                <c:pt idx="107926">
                  <c:v>17.323163000000001</c:v>
                </c:pt>
                <c:pt idx="107927">
                  <c:v>17.322323000000001</c:v>
                </c:pt>
                <c:pt idx="107928">
                  <c:v>17.316673000000002</c:v>
                </c:pt>
                <c:pt idx="107929">
                  <c:v>17.318474999999999</c:v>
                </c:pt>
                <c:pt idx="107930">
                  <c:v>17.32161</c:v>
                </c:pt>
                <c:pt idx="107931">
                  <c:v>17.320508</c:v>
                </c:pt>
                <c:pt idx="107932">
                  <c:v>17.318286000000001</c:v>
                </c:pt>
                <c:pt idx="107933">
                  <c:v>17.321878999999999</c:v>
                </c:pt>
                <c:pt idx="107934">
                  <c:v>17.322134999999999</c:v>
                </c:pt>
                <c:pt idx="107935">
                  <c:v>17.318964000000001</c:v>
                </c:pt>
                <c:pt idx="107936">
                  <c:v>17.319603000000001</c:v>
                </c:pt>
                <c:pt idx="107937">
                  <c:v>17.318279</c:v>
                </c:pt>
                <c:pt idx="107938">
                  <c:v>17.317516000000001</c:v>
                </c:pt>
                <c:pt idx="107939">
                  <c:v>17.319588</c:v>
                </c:pt>
                <c:pt idx="107940">
                  <c:v>17.321822999999998</c:v>
                </c:pt>
                <c:pt idx="107941">
                  <c:v>17.317976999999999</c:v>
                </c:pt>
                <c:pt idx="107942">
                  <c:v>17.318294000000002</c:v>
                </c:pt>
                <c:pt idx="107943">
                  <c:v>17.329532</c:v>
                </c:pt>
                <c:pt idx="107944">
                  <c:v>17.327705999999999</c:v>
                </c:pt>
                <c:pt idx="107945">
                  <c:v>17.324763000000001</c:v>
                </c:pt>
                <c:pt idx="107946">
                  <c:v>17.333027999999999</c:v>
                </c:pt>
                <c:pt idx="107947">
                  <c:v>17.331364000000001</c:v>
                </c:pt>
                <c:pt idx="107948">
                  <c:v>17.323516999999999</c:v>
                </c:pt>
                <c:pt idx="107949">
                  <c:v>17.323409999999999</c:v>
                </c:pt>
                <c:pt idx="107950">
                  <c:v>17.326986000000002</c:v>
                </c:pt>
                <c:pt idx="107951">
                  <c:v>17.324574999999999</c:v>
                </c:pt>
                <c:pt idx="107952">
                  <c:v>17.325901999999999</c:v>
                </c:pt>
                <c:pt idx="107953">
                  <c:v>17.327953000000001</c:v>
                </c:pt>
                <c:pt idx="107954">
                  <c:v>17.32207</c:v>
                </c:pt>
                <c:pt idx="107955">
                  <c:v>17.328408</c:v>
                </c:pt>
                <c:pt idx="107956">
                  <c:v>17.331344999999999</c:v>
                </c:pt>
                <c:pt idx="107957">
                  <c:v>17.320222999999999</c:v>
                </c:pt>
                <c:pt idx="107958">
                  <c:v>17.323309999999999</c:v>
                </c:pt>
                <c:pt idx="107959">
                  <c:v>17.334022999999998</c:v>
                </c:pt>
                <c:pt idx="107960">
                  <c:v>17.330190000000002</c:v>
                </c:pt>
                <c:pt idx="107961">
                  <c:v>17.325710999999998</c:v>
                </c:pt>
                <c:pt idx="107962">
                  <c:v>17.330182000000001</c:v>
                </c:pt>
                <c:pt idx="107963">
                  <c:v>17.327247</c:v>
                </c:pt>
                <c:pt idx="107964">
                  <c:v>17.320685999999998</c:v>
                </c:pt>
                <c:pt idx="107965">
                  <c:v>17.323573</c:v>
                </c:pt>
                <c:pt idx="107966">
                  <c:v>17.323843</c:v>
                </c:pt>
                <c:pt idx="107967">
                  <c:v>17.319082999999999</c:v>
                </c:pt>
                <c:pt idx="107968">
                  <c:v>17.324165000000001</c:v>
                </c:pt>
                <c:pt idx="107969">
                  <c:v>17.331572000000001</c:v>
                </c:pt>
                <c:pt idx="107970">
                  <c:v>17.330649999999999</c:v>
                </c:pt>
                <c:pt idx="107971">
                  <c:v>17.329751000000002</c:v>
                </c:pt>
                <c:pt idx="107972">
                  <c:v>17.331132</c:v>
                </c:pt>
                <c:pt idx="107973">
                  <c:v>17.326236000000002</c:v>
                </c:pt>
                <c:pt idx="107974">
                  <c:v>17.324854999999999</c:v>
                </c:pt>
                <c:pt idx="107975">
                  <c:v>17.331313000000002</c:v>
                </c:pt>
                <c:pt idx="107976">
                  <c:v>17.331965</c:v>
                </c:pt>
                <c:pt idx="107977">
                  <c:v>17.326415000000001</c:v>
                </c:pt>
                <c:pt idx="107978">
                  <c:v>17.322648999999998</c:v>
                </c:pt>
                <c:pt idx="107979">
                  <c:v>17.325448000000002</c:v>
                </c:pt>
                <c:pt idx="107980">
                  <c:v>17.321607</c:v>
                </c:pt>
                <c:pt idx="107981">
                  <c:v>17.319725999999999</c:v>
                </c:pt>
                <c:pt idx="107982">
                  <c:v>17.331588</c:v>
                </c:pt>
                <c:pt idx="107983">
                  <c:v>17.329813999999999</c:v>
                </c:pt>
                <c:pt idx="107984">
                  <c:v>17.322699</c:v>
                </c:pt>
                <c:pt idx="107985">
                  <c:v>17.329632</c:v>
                </c:pt>
                <c:pt idx="107986">
                  <c:v>17.331403999999999</c:v>
                </c:pt>
                <c:pt idx="107987">
                  <c:v>17.323810000000002</c:v>
                </c:pt>
                <c:pt idx="107988">
                  <c:v>17.325032</c:v>
                </c:pt>
                <c:pt idx="107989">
                  <c:v>17.329910999999999</c:v>
                </c:pt>
                <c:pt idx="107990">
                  <c:v>17.324766</c:v>
                </c:pt>
                <c:pt idx="107991">
                  <c:v>17.328851</c:v>
                </c:pt>
                <c:pt idx="107992">
                  <c:v>17.339397999999999</c:v>
                </c:pt>
                <c:pt idx="107993">
                  <c:v>17.332998</c:v>
                </c:pt>
                <c:pt idx="107994">
                  <c:v>17.330842000000001</c:v>
                </c:pt>
                <c:pt idx="107995">
                  <c:v>17.340291000000001</c:v>
                </c:pt>
                <c:pt idx="107996">
                  <c:v>17.337547000000001</c:v>
                </c:pt>
                <c:pt idx="107997">
                  <c:v>17.328638999999999</c:v>
                </c:pt>
                <c:pt idx="107998">
                  <c:v>17.329765999999999</c:v>
                </c:pt>
                <c:pt idx="107999">
                  <c:v>17.331617999999999</c:v>
                </c:pt>
                <c:pt idx="108000">
                  <c:v>17.326212999999999</c:v>
                </c:pt>
                <c:pt idx="108001">
                  <c:v>17.330009</c:v>
                </c:pt>
                <c:pt idx="108002">
                  <c:v>17.335211999999999</c:v>
                </c:pt>
                <c:pt idx="108003">
                  <c:v>17.328655999999999</c:v>
                </c:pt>
                <c:pt idx="108004">
                  <c:v>17.329667000000001</c:v>
                </c:pt>
                <c:pt idx="108005">
                  <c:v>17.334690999999999</c:v>
                </c:pt>
                <c:pt idx="108006">
                  <c:v>17.333898999999999</c:v>
                </c:pt>
                <c:pt idx="108007">
                  <c:v>17.333555</c:v>
                </c:pt>
                <c:pt idx="108008">
                  <c:v>17.338128999999999</c:v>
                </c:pt>
                <c:pt idx="108009">
                  <c:v>17.335032000000002</c:v>
                </c:pt>
                <c:pt idx="108010">
                  <c:v>17.324553000000002</c:v>
                </c:pt>
                <c:pt idx="108011">
                  <c:v>17.3307</c:v>
                </c:pt>
                <c:pt idx="108012">
                  <c:v>17.336268</c:v>
                </c:pt>
                <c:pt idx="108013">
                  <c:v>17.332350999999999</c:v>
                </c:pt>
                <c:pt idx="108014">
                  <c:v>17.337665999999999</c:v>
                </c:pt>
                <c:pt idx="108015">
                  <c:v>17.341265</c:v>
                </c:pt>
                <c:pt idx="108016">
                  <c:v>17.337069</c:v>
                </c:pt>
                <c:pt idx="108017">
                  <c:v>17.336566000000001</c:v>
                </c:pt>
                <c:pt idx="108018">
                  <c:v>17.339948</c:v>
                </c:pt>
                <c:pt idx="108019">
                  <c:v>17.339251999999998</c:v>
                </c:pt>
                <c:pt idx="108020">
                  <c:v>17.336510000000001</c:v>
                </c:pt>
                <c:pt idx="108021">
                  <c:v>17.337083</c:v>
                </c:pt>
                <c:pt idx="108022">
                  <c:v>17.331924999999998</c:v>
                </c:pt>
                <c:pt idx="108023">
                  <c:v>17.330862</c:v>
                </c:pt>
                <c:pt idx="108024">
                  <c:v>17.335054</c:v>
                </c:pt>
                <c:pt idx="108025">
                  <c:v>17.330379000000001</c:v>
                </c:pt>
                <c:pt idx="108026">
                  <c:v>17.329529000000001</c:v>
                </c:pt>
                <c:pt idx="108027">
                  <c:v>17.336872</c:v>
                </c:pt>
                <c:pt idx="108028">
                  <c:v>17.340139000000001</c:v>
                </c:pt>
                <c:pt idx="108029">
                  <c:v>17.336936999999999</c:v>
                </c:pt>
                <c:pt idx="108030">
                  <c:v>17.338353000000001</c:v>
                </c:pt>
                <c:pt idx="108031">
                  <c:v>17.342115</c:v>
                </c:pt>
                <c:pt idx="108032">
                  <c:v>17.338604</c:v>
                </c:pt>
                <c:pt idx="108033">
                  <c:v>17.339275000000001</c:v>
                </c:pt>
                <c:pt idx="108034">
                  <c:v>17.339051000000001</c:v>
                </c:pt>
                <c:pt idx="108035">
                  <c:v>17.333507000000001</c:v>
                </c:pt>
                <c:pt idx="108036">
                  <c:v>17.333300999999999</c:v>
                </c:pt>
                <c:pt idx="108037">
                  <c:v>17.336366000000002</c:v>
                </c:pt>
                <c:pt idx="108038">
                  <c:v>17.338349000000001</c:v>
                </c:pt>
                <c:pt idx="108039">
                  <c:v>17.335719000000001</c:v>
                </c:pt>
                <c:pt idx="108040">
                  <c:v>17.337558000000001</c:v>
                </c:pt>
                <c:pt idx="108041">
                  <c:v>17.342369000000001</c:v>
                </c:pt>
                <c:pt idx="108042">
                  <c:v>17.339465000000001</c:v>
                </c:pt>
                <c:pt idx="108043">
                  <c:v>17.339095</c:v>
                </c:pt>
                <c:pt idx="108044">
                  <c:v>17.338709000000001</c:v>
                </c:pt>
                <c:pt idx="108045">
                  <c:v>17.334582000000001</c:v>
                </c:pt>
                <c:pt idx="108046">
                  <c:v>17.336848</c:v>
                </c:pt>
                <c:pt idx="108047">
                  <c:v>17.341419999999999</c:v>
                </c:pt>
                <c:pt idx="108048">
                  <c:v>17.339628000000001</c:v>
                </c:pt>
                <c:pt idx="108049">
                  <c:v>17.338705999999998</c:v>
                </c:pt>
                <c:pt idx="108050">
                  <c:v>17.344601999999998</c:v>
                </c:pt>
                <c:pt idx="108051">
                  <c:v>17.343515</c:v>
                </c:pt>
                <c:pt idx="108052">
                  <c:v>17.341339999999999</c:v>
                </c:pt>
                <c:pt idx="108053">
                  <c:v>17.349253000000001</c:v>
                </c:pt>
                <c:pt idx="108054">
                  <c:v>17.349239000000001</c:v>
                </c:pt>
                <c:pt idx="108055">
                  <c:v>17.341771000000001</c:v>
                </c:pt>
                <c:pt idx="108056">
                  <c:v>17.343001000000001</c:v>
                </c:pt>
                <c:pt idx="108057">
                  <c:v>17.348628999999999</c:v>
                </c:pt>
                <c:pt idx="108058">
                  <c:v>17.344465</c:v>
                </c:pt>
                <c:pt idx="108059">
                  <c:v>17.339739000000002</c:v>
                </c:pt>
                <c:pt idx="108060">
                  <c:v>17.344742</c:v>
                </c:pt>
                <c:pt idx="108061">
                  <c:v>17.345409</c:v>
                </c:pt>
                <c:pt idx="108062">
                  <c:v>17.340425</c:v>
                </c:pt>
                <c:pt idx="108063">
                  <c:v>17.342838</c:v>
                </c:pt>
                <c:pt idx="108064">
                  <c:v>17.346440000000001</c:v>
                </c:pt>
                <c:pt idx="108065">
                  <c:v>17.342832000000001</c:v>
                </c:pt>
                <c:pt idx="108066">
                  <c:v>17.340344999999999</c:v>
                </c:pt>
                <c:pt idx="108067">
                  <c:v>17.347123</c:v>
                </c:pt>
                <c:pt idx="108068">
                  <c:v>17.345858</c:v>
                </c:pt>
                <c:pt idx="108069">
                  <c:v>17.340689000000001</c:v>
                </c:pt>
                <c:pt idx="108070">
                  <c:v>17.341459</c:v>
                </c:pt>
                <c:pt idx="108071">
                  <c:v>17.335269</c:v>
                </c:pt>
                <c:pt idx="108072">
                  <c:v>17.335934999999999</c:v>
                </c:pt>
                <c:pt idx="108073">
                  <c:v>17.344792999999999</c:v>
                </c:pt>
                <c:pt idx="108074">
                  <c:v>17.344946</c:v>
                </c:pt>
                <c:pt idx="108075">
                  <c:v>17.34159</c:v>
                </c:pt>
                <c:pt idx="108076">
                  <c:v>17.346442</c:v>
                </c:pt>
                <c:pt idx="108077">
                  <c:v>17.349025999999999</c:v>
                </c:pt>
                <c:pt idx="108078">
                  <c:v>17.338560999999999</c:v>
                </c:pt>
                <c:pt idx="108079">
                  <c:v>17.337042</c:v>
                </c:pt>
                <c:pt idx="108080">
                  <c:v>17.344315999999999</c:v>
                </c:pt>
                <c:pt idx="108081">
                  <c:v>17.340416999999999</c:v>
                </c:pt>
                <c:pt idx="108082">
                  <c:v>17.341259000000001</c:v>
                </c:pt>
                <c:pt idx="108083">
                  <c:v>17.345772</c:v>
                </c:pt>
                <c:pt idx="108084">
                  <c:v>17.339967999999999</c:v>
                </c:pt>
                <c:pt idx="108085">
                  <c:v>17.339997</c:v>
                </c:pt>
                <c:pt idx="108086">
                  <c:v>17.349810999999999</c:v>
                </c:pt>
                <c:pt idx="108087">
                  <c:v>17.350674000000001</c:v>
                </c:pt>
                <c:pt idx="108088">
                  <c:v>17.345977999999999</c:v>
                </c:pt>
                <c:pt idx="108089">
                  <c:v>17.353348</c:v>
                </c:pt>
                <c:pt idx="108090">
                  <c:v>17.354856000000002</c:v>
                </c:pt>
                <c:pt idx="108091">
                  <c:v>17.344802000000001</c:v>
                </c:pt>
                <c:pt idx="108092">
                  <c:v>17.347663000000001</c:v>
                </c:pt>
                <c:pt idx="108093">
                  <c:v>17.353384999999999</c:v>
                </c:pt>
                <c:pt idx="108094">
                  <c:v>17.349416000000002</c:v>
                </c:pt>
                <c:pt idx="108095">
                  <c:v>17.351319</c:v>
                </c:pt>
                <c:pt idx="108096">
                  <c:v>17.355855999999999</c:v>
                </c:pt>
                <c:pt idx="108097">
                  <c:v>17.346920000000001</c:v>
                </c:pt>
                <c:pt idx="108098">
                  <c:v>17.343841000000001</c:v>
                </c:pt>
                <c:pt idx="108099">
                  <c:v>17.355198999999999</c:v>
                </c:pt>
                <c:pt idx="108100">
                  <c:v>17.354842999999999</c:v>
                </c:pt>
                <c:pt idx="108101">
                  <c:v>17.348215</c:v>
                </c:pt>
                <c:pt idx="108102">
                  <c:v>17.352294000000001</c:v>
                </c:pt>
                <c:pt idx="108103">
                  <c:v>17.355217</c:v>
                </c:pt>
                <c:pt idx="108104">
                  <c:v>17.350898000000001</c:v>
                </c:pt>
                <c:pt idx="108105">
                  <c:v>17.349312000000001</c:v>
                </c:pt>
                <c:pt idx="108106">
                  <c:v>17.350733999999999</c:v>
                </c:pt>
                <c:pt idx="108107">
                  <c:v>17.346222999999998</c:v>
                </c:pt>
                <c:pt idx="108108">
                  <c:v>17.346668999999999</c:v>
                </c:pt>
                <c:pt idx="108109">
                  <c:v>17.356508999999999</c:v>
                </c:pt>
                <c:pt idx="108110">
                  <c:v>17.353778999999999</c:v>
                </c:pt>
                <c:pt idx="108111">
                  <c:v>17.347823000000002</c:v>
                </c:pt>
                <c:pt idx="108112">
                  <c:v>17.354800000000001</c:v>
                </c:pt>
                <c:pt idx="108113">
                  <c:v>17.35886</c:v>
                </c:pt>
                <c:pt idx="108114">
                  <c:v>17.352764000000001</c:v>
                </c:pt>
                <c:pt idx="108115">
                  <c:v>17.350754999999999</c:v>
                </c:pt>
                <c:pt idx="108116">
                  <c:v>17.355148</c:v>
                </c:pt>
                <c:pt idx="108117">
                  <c:v>17.351333</c:v>
                </c:pt>
                <c:pt idx="108118">
                  <c:v>17.351825999999999</c:v>
                </c:pt>
                <c:pt idx="108119">
                  <c:v>17.359435999999999</c:v>
                </c:pt>
                <c:pt idx="108120">
                  <c:v>17.351621000000002</c:v>
                </c:pt>
                <c:pt idx="108121">
                  <c:v>17.341926999999998</c:v>
                </c:pt>
                <c:pt idx="108122">
                  <c:v>17.343221</c:v>
                </c:pt>
                <c:pt idx="108123">
                  <c:v>17.345853999999999</c:v>
                </c:pt>
                <c:pt idx="108124">
                  <c:v>17.347726000000002</c:v>
                </c:pt>
                <c:pt idx="108125">
                  <c:v>17.351246</c:v>
                </c:pt>
                <c:pt idx="108126">
                  <c:v>17.352647000000001</c:v>
                </c:pt>
                <c:pt idx="108127">
                  <c:v>17.350553999999999</c:v>
                </c:pt>
                <c:pt idx="108128">
                  <c:v>17.354561</c:v>
                </c:pt>
                <c:pt idx="108129">
                  <c:v>17.354704000000002</c:v>
                </c:pt>
                <c:pt idx="108130">
                  <c:v>17.350003000000001</c:v>
                </c:pt>
                <c:pt idx="108131">
                  <c:v>17.349879000000001</c:v>
                </c:pt>
                <c:pt idx="108132">
                  <c:v>17.346435</c:v>
                </c:pt>
                <c:pt idx="108133">
                  <c:v>17.344595999999999</c:v>
                </c:pt>
                <c:pt idx="108134">
                  <c:v>17.345509</c:v>
                </c:pt>
                <c:pt idx="108135">
                  <c:v>17.350235000000001</c:v>
                </c:pt>
                <c:pt idx="108136">
                  <c:v>17.35737</c:v>
                </c:pt>
                <c:pt idx="108137">
                  <c:v>17.358847000000001</c:v>
                </c:pt>
                <c:pt idx="108138">
                  <c:v>17.362812999999999</c:v>
                </c:pt>
                <c:pt idx="108139">
                  <c:v>17.362396</c:v>
                </c:pt>
                <c:pt idx="108140">
                  <c:v>17.357624999999999</c:v>
                </c:pt>
                <c:pt idx="108141">
                  <c:v>17.360154000000001</c:v>
                </c:pt>
                <c:pt idx="108142">
                  <c:v>17.363119000000001</c:v>
                </c:pt>
                <c:pt idx="108143">
                  <c:v>17.361514</c:v>
                </c:pt>
                <c:pt idx="108144">
                  <c:v>17.358799999999999</c:v>
                </c:pt>
                <c:pt idx="108145">
                  <c:v>17.359213</c:v>
                </c:pt>
                <c:pt idx="108146">
                  <c:v>17.356949</c:v>
                </c:pt>
                <c:pt idx="108147">
                  <c:v>17.355205000000002</c:v>
                </c:pt>
                <c:pt idx="108148">
                  <c:v>17.358716000000001</c:v>
                </c:pt>
                <c:pt idx="108149">
                  <c:v>17.352536000000001</c:v>
                </c:pt>
                <c:pt idx="108150">
                  <c:v>17.348683000000001</c:v>
                </c:pt>
                <c:pt idx="108151">
                  <c:v>17.355238</c:v>
                </c:pt>
                <c:pt idx="108152">
                  <c:v>17.356932</c:v>
                </c:pt>
                <c:pt idx="108153">
                  <c:v>17.356272000000001</c:v>
                </c:pt>
                <c:pt idx="108154">
                  <c:v>17.35829</c:v>
                </c:pt>
                <c:pt idx="108155">
                  <c:v>17.360092000000002</c:v>
                </c:pt>
                <c:pt idx="108156">
                  <c:v>17.358138</c:v>
                </c:pt>
                <c:pt idx="108157">
                  <c:v>17.358974</c:v>
                </c:pt>
                <c:pt idx="108158">
                  <c:v>17.359259000000002</c:v>
                </c:pt>
                <c:pt idx="108159">
                  <c:v>17.354163</c:v>
                </c:pt>
                <c:pt idx="108160">
                  <c:v>17.355945999999999</c:v>
                </c:pt>
                <c:pt idx="108161">
                  <c:v>17.359027000000001</c:v>
                </c:pt>
                <c:pt idx="108162">
                  <c:v>17.356898000000001</c:v>
                </c:pt>
                <c:pt idx="108163">
                  <c:v>17.356476000000001</c:v>
                </c:pt>
                <c:pt idx="108164">
                  <c:v>17.359197000000002</c:v>
                </c:pt>
                <c:pt idx="108165">
                  <c:v>17.362020999999999</c:v>
                </c:pt>
                <c:pt idx="108166">
                  <c:v>17.360772000000001</c:v>
                </c:pt>
                <c:pt idx="108167">
                  <c:v>17.359155000000001</c:v>
                </c:pt>
                <c:pt idx="108168">
                  <c:v>17.355650000000001</c:v>
                </c:pt>
                <c:pt idx="108169">
                  <c:v>17.354941</c:v>
                </c:pt>
                <c:pt idx="108170">
                  <c:v>17.35819</c:v>
                </c:pt>
                <c:pt idx="108171">
                  <c:v>17.356119</c:v>
                </c:pt>
                <c:pt idx="108172">
                  <c:v>17.358418</c:v>
                </c:pt>
                <c:pt idx="108173">
                  <c:v>17.362597000000001</c:v>
                </c:pt>
                <c:pt idx="108174">
                  <c:v>17.359193999999999</c:v>
                </c:pt>
                <c:pt idx="108175">
                  <c:v>17.361889000000001</c:v>
                </c:pt>
                <c:pt idx="108176">
                  <c:v>17.368746999999999</c:v>
                </c:pt>
                <c:pt idx="108177">
                  <c:v>17.363869999999999</c:v>
                </c:pt>
                <c:pt idx="108178">
                  <c:v>17.354700000000001</c:v>
                </c:pt>
                <c:pt idx="108179">
                  <c:v>17.360254999999999</c:v>
                </c:pt>
                <c:pt idx="108180">
                  <c:v>17.367649</c:v>
                </c:pt>
                <c:pt idx="108181">
                  <c:v>17.358931999999999</c:v>
                </c:pt>
                <c:pt idx="108182">
                  <c:v>17.353942</c:v>
                </c:pt>
                <c:pt idx="108183">
                  <c:v>17.361198000000002</c:v>
                </c:pt>
                <c:pt idx="108184">
                  <c:v>17.363961</c:v>
                </c:pt>
                <c:pt idx="108185">
                  <c:v>17.363617000000001</c:v>
                </c:pt>
                <c:pt idx="108186">
                  <c:v>17.367335000000001</c:v>
                </c:pt>
                <c:pt idx="108187">
                  <c:v>17.367512999999999</c:v>
                </c:pt>
                <c:pt idx="108188">
                  <c:v>17.362653000000002</c:v>
                </c:pt>
                <c:pt idx="108189">
                  <c:v>17.364381000000002</c:v>
                </c:pt>
                <c:pt idx="108190">
                  <c:v>17.367829</c:v>
                </c:pt>
                <c:pt idx="108191">
                  <c:v>17.366316000000001</c:v>
                </c:pt>
                <c:pt idx="108192">
                  <c:v>17.365303999999998</c:v>
                </c:pt>
                <c:pt idx="108193">
                  <c:v>17.362556000000001</c:v>
                </c:pt>
                <c:pt idx="108194">
                  <c:v>17.357996</c:v>
                </c:pt>
                <c:pt idx="108195">
                  <c:v>17.356147</c:v>
                </c:pt>
                <c:pt idx="108196">
                  <c:v>17.361107000000001</c:v>
                </c:pt>
                <c:pt idx="108197">
                  <c:v>17.367343000000002</c:v>
                </c:pt>
                <c:pt idx="108198">
                  <c:v>17.366989</c:v>
                </c:pt>
                <c:pt idx="108199">
                  <c:v>17.372007</c:v>
                </c:pt>
                <c:pt idx="108200">
                  <c:v>17.376470000000001</c:v>
                </c:pt>
                <c:pt idx="108201">
                  <c:v>17.370918</c:v>
                </c:pt>
                <c:pt idx="108202">
                  <c:v>17.366557</c:v>
                </c:pt>
                <c:pt idx="108203">
                  <c:v>17.363904000000002</c:v>
                </c:pt>
                <c:pt idx="108204">
                  <c:v>17.359894000000001</c:v>
                </c:pt>
                <c:pt idx="108205">
                  <c:v>17.362333</c:v>
                </c:pt>
                <c:pt idx="108206">
                  <c:v>17.368448000000001</c:v>
                </c:pt>
                <c:pt idx="108207">
                  <c:v>17.364846</c:v>
                </c:pt>
                <c:pt idx="108208">
                  <c:v>17.365047000000001</c:v>
                </c:pt>
                <c:pt idx="108209">
                  <c:v>17.375489000000002</c:v>
                </c:pt>
                <c:pt idx="108210">
                  <c:v>17.373058</c:v>
                </c:pt>
                <c:pt idx="108211">
                  <c:v>17.362949</c:v>
                </c:pt>
                <c:pt idx="108212">
                  <c:v>17.364052999999998</c:v>
                </c:pt>
                <c:pt idx="108213">
                  <c:v>17.367082</c:v>
                </c:pt>
                <c:pt idx="108214">
                  <c:v>17.364889000000002</c:v>
                </c:pt>
                <c:pt idx="108215">
                  <c:v>17.364609999999999</c:v>
                </c:pt>
                <c:pt idx="108216">
                  <c:v>17.367878000000001</c:v>
                </c:pt>
                <c:pt idx="108217">
                  <c:v>17.366833</c:v>
                </c:pt>
                <c:pt idx="108218">
                  <c:v>17.366593000000002</c:v>
                </c:pt>
                <c:pt idx="108219">
                  <c:v>17.370584000000001</c:v>
                </c:pt>
                <c:pt idx="108220">
                  <c:v>17.36553</c:v>
                </c:pt>
                <c:pt idx="108221">
                  <c:v>17.364889000000002</c:v>
                </c:pt>
                <c:pt idx="108222">
                  <c:v>17.375264000000001</c:v>
                </c:pt>
                <c:pt idx="108223">
                  <c:v>17.371791000000002</c:v>
                </c:pt>
                <c:pt idx="108224">
                  <c:v>17.364656</c:v>
                </c:pt>
                <c:pt idx="108225">
                  <c:v>17.371976</c:v>
                </c:pt>
                <c:pt idx="108226">
                  <c:v>17.373305999999999</c:v>
                </c:pt>
                <c:pt idx="108227">
                  <c:v>17.365174</c:v>
                </c:pt>
                <c:pt idx="108228">
                  <c:v>17.370280000000001</c:v>
                </c:pt>
                <c:pt idx="108229">
                  <c:v>17.374974000000002</c:v>
                </c:pt>
                <c:pt idx="108230">
                  <c:v>17.366727999999998</c:v>
                </c:pt>
                <c:pt idx="108231">
                  <c:v>17.368956000000001</c:v>
                </c:pt>
                <c:pt idx="108232">
                  <c:v>17.375063000000001</c:v>
                </c:pt>
                <c:pt idx="108233">
                  <c:v>17.366986000000001</c:v>
                </c:pt>
                <c:pt idx="108234">
                  <c:v>17.362946000000001</c:v>
                </c:pt>
                <c:pt idx="108235">
                  <c:v>17.369001999999998</c:v>
                </c:pt>
                <c:pt idx="108236">
                  <c:v>17.370636999999999</c:v>
                </c:pt>
                <c:pt idx="108237">
                  <c:v>17.368319</c:v>
                </c:pt>
                <c:pt idx="108238">
                  <c:v>17.37304</c:v>
                </c:pt>
                <c:pt idx="108239">
                  <c:v>17.375059</c:v>
                </c:pt>
                <c:pt idx="108240">
                  <c:v>17.372243000000001</c:v>
                </c:pt>
                <c:pt idx="108241">
                  <c:v>17.374842000000001</c:v>
                </c:pt>
                <c:pt idx="108242">
                  <c:v>17.376168</c:v>
                </c:pt>
                <c:pt idx="108243">
                  <c:v>17.374487999999999</c:v>
                </c:pt>
                <c:pt idx="108244">
                  <c:v>17.374694000000002</c:v>
                </c:pt>
                <c:pt idx="108245">
                  <c:v>17.376663000000001</c:v>
                </c:pt>
                <c:pt idx="108246">
                  <c:v>17.377717000000001</c:v>
                </c:pt>
                <c:pt idx="108247">
                  <c:v>17.378724999999999</c:v>
                </c:pt>
                <c:pt idx="108248">
                  <c:v>17.380924</c:v>
                </c:pt>
                <c:pt idx="108249">
                  <c:v>17.380575</c:v>
                </c:pt>
                <c:pt idx="108250">
                  <c:v>17.378195999999999</c:v>
                </c:pt>
                <c:pt idx="108251">
                  <c:v>17.376237</c:v>
                </c:pt>
                <c:pt idx="108252">
                  <c:v>17.371326</c:v>
                </c:pt>
                <c:pt idx="108253">
                  <c:v>17.366347999999999</c:v>
                </c:pt>
                <c:pt idx="108254">
                  <c:v>17.369648999999999</c:v>
                </c:pt>
                <c:pt idx="108255">
                  <c:v>17.378026999999999</c:v>
                </c:pt>
                <c:pt idx="108256">
                  <c:v>17.377807000000001</c:v>
                </c:pt>
                <c:pt idx="108257">
                  <c:v>17.372827000000001</c:v>
                </c:pt>
                <c:pt idx="108258">
                  <c:v>17.373583</c:v>
                </c:pt>
                <c:pt idx="108259">
                  <c:v>17.375119000000002</c:v>
                </c:pt>
                <c:pt idx="108260">
                  <c:v>17.379266999999999</c:v>
                </c:pt>
                <c:pt idx="108261">
                  <c:v>17.383140000000001</c:v>
                </c:pt>
                <c:pt idx="108262">
                  <c:v>17.377044000000001</c:v>
                </c:pt>
                <c:pt idx="108263">
                  <c:v>17.371653999999999</c:v>
                </c:pt>
                <c:pt idx="108264">
                  <c:v>17.377955</c:v>
                </c:pt>
                <c:pt idx="108265">
                  <c:v>17.378674</c:v>
                </c:pt>
                <c:pt idx="108266">
                  <c:v>17.370123</c:v>
                </c:pt>
                <c:pt idx="108267">
                  <c:v>17.375349</c:v>
                </c:pt>
                <c:pt idx="108268">
                  <c:v>17.378858999999999</c:v>
                </c:pt>
                <c:pt idx="108269">
                  <c:v>17.369457000000001</c:v>
                </c:pt>
                <c:pt idx="108270">
                  <c:v>17.373252000000001</c:v>
                </c:pt>
                <c:pt idx="108271">
                  <c:v>17.377206999999999</c:v>
                </c:pt>
                <c:pt idx="108272">
                  <c:v>17.371359999999999</c:v>
                </c:pt>
                <c:pt idx="108273">
                  <c:v>17.375558999999999</c:v>
                </c:pt>
                <c:pt idx="108274">
                  <c:v>17.382028999999999</c:v>
                </c:pt>
                <c:pt idx="108275">
                  <c:v>17.378333000000001</c:v>
                </c:pt>
                <c:pt idx="108276">
                  <c:v>17.376393</c:v>
                </c:pt>
                <c:pt idx="108277">
                  <c:v>17.381834999999999</c:v>
                </c:pt>
                <c:pt idx="108278">
                  <c:v>17.377177</c:v>
                </c:pt>
                <c:pt idx="108279">
                  <c:v>17.370920999999999</c:v>
                </c:pt>
                <c:pt idx="108280">
                  <c:v>17.377199000000001</c:v>
                </c:pt>
                <c:pt idx="108281">
                  <c:v>17.376778000000002</c:v>
                </c:pt>
                <c:pt idx="108282">
                  <c:v>17.373957000000001</c:v>
                </c:pt>
                <c:pt idx="108283">
                  <c:v>17.377772</c:v>
                </c:pt>
                <c:pt idx="108284">
                  <c:v>17.381509000000001</c:v>
                </c:pt>
                <c:pt idx="108285">
                  <c:v>17.383272000000002</c:v>
                </c:pt>
                <c:pt idx="108286">
                  <c:v>17.382013000000001</c:v>
                </c:pt>
                <c:pt idx="108287">
                  <c:v>17.383326</c:v>
                </c:pt>
                <c:pt idx="108288">
                  <c:v>17.383420000000001</c:v>
                </c:pt>
                <c:pt idx="108289">
                  <c:v>17.383338999999999</c:v>
                </c:pt>
                <c:pt idx="108290">
                  <c:v>17.382943000000001</c:v>
                </c:pt>
                <c:pt idx="108291">
                  <c:v>17.380459999999999</c:v>
                </c:pt>
                <c:pt idx="108292">
                  <c:v>17.38129</c:v>
                </c:pt>
                <c:pt idx="108293">
                  <c:v>17.37931</c:v>
                </c:pt>
                <c:pt idx="108294">
                  <c:v>17.379749</c:v>
                </c:pt>
                <c:pt idx="108295">
                  <c:v>17.379908</c:v>
                </c:pt>
                <c:pt idx="108296">
                  <c:v>17.377545000000001</c:v>
                </c:pt>
                <c:pt idx="108297">
                  <c:v>17.381121</c:v>
                </c:pt>
                <c:pt idx="108298">
                  <c:v>17.381603999999999</c:v>
                </c:pt>
                <c:pt idx="108299">
                  <c:v>17.382351</c:v>
                </c:pt>
                <c:pt idx="108300">
                  <c:v>17.385162999999999</c:v>
                </c:pt>
                <c:pt idx="108301">
                  <c:v>17.382864000000001</c:v>
                </c:pt>
                <c:pt idx="108302">
                  <c:v>17.381544999999999</c:v>
                </c:pt>
                <c:pt idx="108303">
                  <c:v>17.380697000000001</c:v>
                </c:pt>
                <c:pt idx="108304">
                  <c:v>17.375926</c:v>
                </c:pt>
                <c:pt idx="108305">
                  <c:v>17.378019999999999</c:v>
                </c:pt>
                <c:pt idx="108306">
                  <c:v>17.38916</c:v>
                </c:pt>
                <c:pt idx="108307">
                  <c:v>17.387713000000002</c:v>
                </c:pt>
                <c:pt idx="108308">
                  <c:v>17.377780999999999</c:v>
                </c:pt>
                <c:pt idx="108309">
                  <c:v>17.383800999999998</c:v>
                </c:pt>
                <c:pt idx="108310">
                  <c:v>17.388847999999999</c:v>
                </c:pt>
                <c:pt idx="108311">
                  <c:v>17.381201000000001</c:v>
                </c:pt>
                <c:pt idx="108312">
                  <c:v>17.383331999999999</c:v>
                </c:pt>
                <c:pt idx="108313">
                  <c:v>17.389184</c:v>
                </c:pt>
                <c:pt idx="108314">
                  <c:v>17.381865999999999</c:v>
                </c:pt>
                <c:pt idx="108315">
                  <c:v>17.378743</c:v>
                </c:pt>
                <c:pt idx="108316">
                  <c:v>17.385933999999999</c:v>
                </c:pt>
                <c:pt idx="108317">
                  <c:v>17.382301999999999</c:v>
                </c:pt>
                <c:pt idx="108318">
                  <c:v>17.378097</c:v>
                </c:pt>
                <c:pt idx="108319">
                  <c:v>17.386272000000002</c:v>
                </c:pt>
                <c:pt idx="108320">
                  <c:v>17.386944</c:v>
                </c:pt>
                <c:pt idx="108321">
                  <c:v>17.383251999999999</c:v>
                </c:pt>
                <c:pt idx="108322">
                  <c:v>17.387620999999999</c:v>
                </c:pt>
                <c:pt idx="108323">
                  <c:v>17.392160000000001</c:v>
                </c:pt>
                <c:pt idx="108324">
                  <c:v>17.393381000000002</c:v>
                </c:pt>
                <c:pt idx="108325">
                  <c:v>17.391406</c:v>
                </c:pt>
                <c:pt idx="108326">
                  <c:v>17.389593999999999</c:v>
                </c:pt>
                <c:pt idx="108327">
                  <c:v>17.386679000000001</c:v>
                </c:pt>
                <c:pt idx="108328">
                  <c:v>17.386189000000002</c:v>
                </c:pt>
                <c:pt idx="108329">
                  <c:v>17.390509999999999</c:v>
                </c:pt>
                <c:pt idx="108330">
                  <c:v>17.387559</c:v>
                </c:pt>
                <c:pt idx="108331">
                  <c:v>17.383913</c:v>
                </c:pt>
                <c:pt idx="108332">
                  <c:v>17.386244000000001</c:v>
                </c:pt>
                <c:pt idx="108333">
                  <c:v>17.391264</c:v>
                </c:pt>
                <c:pt idx="108334">
                  <c:v>17.392354000000001</c:v>
                </c:pt>
                <c:pt idx="108335">
                  <c:v>17.392524999999999</c:v>
                </c:pt>
                <c:pt idx="108336">
                  <c:v>17.394176000000002</c:v>
                </c:pt>
                <c:pt idx="108337">
                  <c:v>17.391155000000001</c:v>
                </c:pt>
                <c:pt idx="108338">
                  <c:v>17.389006999999999</c:v>
                </c:pt>
                <c:pt idx="108339">
                  <c:v>17.385034999999998</c:v>
                </c:pt>
                <c:pt idx="108340">
                  <c:v>17.381232000000001</c:v>
                </c:pt>
                <c:pt idx="108341">
                  <c:v>17.385708999999999</c:v>
                </c:pt>
                <c:pt idx="108342">
                  <c:v>17.386693000000001</c:v>
                </c:pt>
                <c:pt idx="108343">
                  <c:v>17.385190000000001</c:v>
                </c:pt>
                <c:pt idx="108344">
                  <c:v>17.386844</c:v>
                </c:pt>
                <c:pt idx="108345">
                  <c:v>17.389555000000001</c:v>
                </c:pt>
                <c:pt idx="108346">
                  <c:v>17.390225000000001</c:v>
                </c:pt>
                <c:pt idx="108347">
                  <c:v>17.389410999999999</c:v>
                </c:pt>
                <c:pt idx="108348">
                  <c:v>17.393328</c:v>
                </c:pt>
                <c:pt idx="108349">
                  <c:v>17.392433</c:v>
                </c:pt>
                <c:pt idx="108350">
                  <c:v>17.389182000000002</c:v>
                </c:pt>
                <c:pt idx="108351">
                  <c:v>17.391525999999999</c:v>
                </c:pt>
                <c:pt idx="108352">
                  <c:v>17.389776999999999</c:v>
                </c:pt>
                <c:pt idx="108353">
                  <c:v>17.385491999999999</c:v>
                </c:pt>
                <c:pt idx="108354">
                  <c:v>17.384259</c:v>
                </c:pt>
                <c:pt idx="108355">
                  <c:v>17.387364999999999</c:v>
                </c:pt>
                <c:pt idx="108356">
                  <c:v>17.388943999999999</c:v>
                </c:pt>
                <c:pt idx="108357">
                  <c:v>17.388871000000002</c:v>
                </c:pt>
                <c:pt idx="108358">
                  <c:v>17.397808000000001</c:v>
                </c:pt>
                <c:pt idx="108359">
                  <c:v>17.399493</c:v>
                </c:pt>
                <c:pt idx="108360">
                  <c:v>17.392645999999999</c:v>
                </c:pt>
                <c:pt idx="108361">
                  <c:v>17.394324000000001</c:v>
                </c:pt>
                <c:pt idx="108362">
                  <c:v>17.396117</c:v>
                </c:pt>
                <c:pt idx="108363">
                  <c:v>17.388441</c:v>
                </c:pt>
                <c:pt idx="108364">
                  <c:v>17.386966999999999</c:v>
                </c:pt>
                <c:pt idx="108365">
                  <c:v>17.393225000000001</c:v>
                </c:pt>
                <c:pt idx="108366">
                  <c:v>17.391335000000002</c:v>
                </c:pt>
                <c:pt idx="108367">
                  <c:v>17.389726</c:v>
                </c:pt>
                <c:pt idx="108368">
                  <c:v>17.392992</c:v>
                </c:pt>
                <c:pt idx="108369">
                  <c:v>17.390927999999999</c:v>
                </c:pt>
                <c:pt idx="108370">
                  <c:v>17.394601000000002</c:v>
                </c:pt>
                <c:pt idx="108371">
                  <c:v>17.400064</c:v>
                </c:pt>
                <c:pt idx="108372">
                  <c:v>17.397835000000001</c:v>
                </c:pt>
                <c:pt idx="108373">
                  <c:v>17.394907</c:v>
                </c:pt>
                <c:pt idx="108374">
                  <c:v>17.395790999999999</c:v>
                </c:pt>
                <c:pt idx="108375">
                  <c:v>17.397392</c:v>
                </c:pt>
                <c:pt idx="108376">
                  <c:v>17.39067</c:v>
                </c:pt>
                <c:pt idx="108377">
                  <c:v>17.389167</c:v>
                </c:pt>
                <c:pt idx="108378">
                  <c:v>17.391997</c:v>
                </c:pt>
                <c:pt idx="108379">
                  <c:v>17.387578000000001</c:v>
                </c:pt>
                <c:pt idx="108380">
                  <c:v>17.391134000000001</c:v>
                </c:pt>
                <c:pt idx="108381">
                  <c:v>17.401633</c:v>
                </c:pt>
                <c:pt idx="108382">
                  <c:v>17.401039999999998</c:v>
                </c:pt>
                <c:pt idx="108383">
                  <c:v>17.396395999999999</c:v>
                </c:pt>
                <c:pt idx="108384">
                  <c:v>17.398489999999999</c:v>
                </c:pt>
                <c:pt idx="108385">
                  <c:v>17.399215000000002</c:v>
                </c:pt>
                <c:pt idx="108386">
                  <c:v>17.396841999999999</c:v>
                </c:pt>
                <c:pt idx="108387">
                  <c:v>17.397742999999998</c:v>
                </c:pt>
                <c:pt idx="108388">
                  <c:v>17.393205999999999</c:v>
                </c:pt>
                <c:pt idx="108389">
                  <c:v>17.389565000000001</c:v>
                </c:pt>
                <c:pt idx="108390">
                  <c:v>17.399418000000001</c:v>
                </c:pt>
                <c:pt idx="108391">
                  <c:v>17.403700000000001</c:v>
                </c:pt>
                <c:pt idx="108392">
                  <c:v>17.398004</c:v>
                </c:pt>
                <c:pt idx="108393">
                  <c:v>17.400289999999998</c:v>
                </c:pt>
                <c:pt idx="108394">
                  <c:v>17.405367999999999</c:v>
                </c:pt>
                <c:pt idx="108395">
                  <c:v>17.397352000000001</c:v>
                </c:pt>
                <c:pt idx="108396">
                  <c:v>17.395586999999999</c:v>
                </c:pt>
                <c:pt idx="108397">
                  <c:v>17.402232000000001</c:v>
                </c:pt>
                <c:pt idx="108398">
                  <c:v>17.394714</c:v>
                </c:pt>
                <c:pt idx="108399">
                  <c:v>17.392012000000001</c:v>
                </c:pt>
                <c:pt idx="108400">
                  <c:v>17.397023000000001</c:v>
                </c:pt>
                <c:pt idx="108401">
                  <c:v>17.395150000000001</c:v>
                </c:pt>
                <c:pt idx="108402">
                  <c:v>17.394131999999999</c:v>
                </c:pt>
                <c:pt idx="108403">
                  <c:v>17.397842000000001</c:v>
                </c:pt>
                <c:pt idx="108404">
                  <c:v>17.401492000000001</c:v>
                </c:pt>
                <c:pt idx="108405">
                  <c:v>17.398008000000001</c:v>
                </c:pt>
                <c:pt idx="108406">
                  <c:v>17.399750000000001</c:v>
                </c:pt>
                <c:pt idx="108407">
                  <c:v>17.406343</c:v>
                </c:pt>
                <c:pt idx="108408">
                  <c:v>17.400729999999999</c:v>
                </c:pt>
                <c:pt idx="108409">
                  <c:v>17.398042</c:v>
                </c:pt>
                <c:pt idx="108410">
                  <c:v>17.402208000000002</c:v>
                </c:pt>
                <c:pt idx="108411">
                  <c:v>17.399532000000001</c:v>
                </c:pt>
                <c:pt idx="108412">
                  <c:v>17.395838999999999</c:v>
                </c:pt>
                <c:pt idx="108413">
                  <c:v>17.399749</c:v>
                </c:pt>
                <c:pt idx="108414">
                  <c:v>17.403051000000001</c:v>
                </c:pt>
                <c:pt idx="108415">
                  <c:v>17.400397999999999</c:v>
                </c:pt>
                <c:pt idx="108416">
                  <c:v>17.401712</c:v>
                </c:pt>
                <c:pt idx="108417">
                  <c:v>17.401993000000001</c:v>
                </c:pt>
                <c:pt idx="108418">
                  <c:v>17.396823000000001</c:v>
                </c:pt>
                <c:pt idx="108419">
                  <c:v>17.401547999999998</c:v>
                </c:pt>
                <c:pt idx="108420">
                  <c:v>17.407996000000001</c:v>
                </c:pt>
                <c:pt idx="108421">
                  <c:v>17.402356000000001</c:v>
                </c:pt>
                <c:pt idx="108422">
                  <c:v>17.397107999999999</c:v>
                </c:pt>
                <c:pt idx="108423">
                  <c:v>17.403669000000001</c:v>
                </c:pt>
                <c:pt idx="108424">
                  <c:v>17.408134</c:v>
                </c:pt>
                <c:pt idx="108425">
                  <c:v>17.403873999999998</c:v>
                </c:pt>
                <c:pt idx="108426">
                  <c:v>17.405404999999998</c:v>
                </c:pt>
                <c:pt idx="108427">
                  <c:v>17.406347</c:v>
                </c:pt>
                <c:pt idx="108428">
                  <c:v>17.400773999999998</c:v>
                </c:pt>
                <c:pt idx="108429">
                  <c:v>17.402715000000001</c:v>
                </c:pt>
                <c:pt idx="108430">
                  <c:v>17.405934999999999</c:v>
                </c:pt>
                <c:pt idx="108431">
                  <c:v>17.401425</c:v>
                </c:pt>
                <c:pt idx="108432">
                  <c:v>17.401875</c:v>
                </c:pt>
                <c:pt idx="108433">
                  <c:v>17.406690999999999</c:v>
                </c:pt>
                <c:pt idx="108434">
                  <c:v>17.40082</c:v>
                </c:pt>
                <c:pt idx="108435">
                  <c:v>17.397964999999999</c:v>
                </c:pt>
                <c:pt idx="108436">
                  <c:v>17.409696</c:v>
                </c:pt>
                <c:pt idx="108437">
                  <c:v>17.410792000000001</c:v>
                </c:pt>
                <c:pt idx="108438">
                  <c:v>17.403843999999999</c:v>
                </c:pt>
                <c:pt idx="108439">
                  <c:v>17.405764999999999</c:v>
                </c:pt>
                <c:pt idx="108440">
                  <c:v>17.408075</c:v>
                </c:pt>
                <c:pt idx="108441">
                  <c:v>17.40549</c:v>
                </c:pt>
                <c:pt idx="108442">
                  <c:v>17.402685999999999</c:v>
                </c:pt>
                <c:pt idx="108443">
                  <c:v>17.408937000000002</c:v>
                </c:pt>
                <c:pt idx="108444">
                  <c:v>17.413822</c:v>
                </c:pt>
                <c:pt idx="108445">
                  <c:v>17.408849</c:v>
                </c:pt>
                <c:pt idx="108446">
                  <c:v>17.407639</c:v>
                </c:pt>
                <c:pt idx="108447">
                  <c:v>17.410049000000001</c:v>
                </c:pt>
                <c:pt idx="108448">
                  <c:v>17.409189999999999</c:v>
                </c:pt>
                <c:pt idx="108449">
                  <c:v>17.408984</c:v>
                </c:pt>
                <c:pt idx="108450">
                  <c:v>17.409123999999998</c:v>
                </c:pt>
                <c:pt idx="108451">
                  <c:v>17.404916</c:v>
                </c:pt>
                <c:pt idx="108452">
                  <c:v>17.407181999999999</c:v>
                </c:pt>
                <c:pt idx="108453">
                  <c:v>17.414196</c:v>
                </c:pt>
                <c:pt idx="108454">
                  <c:v>17.410907999999999</c:v>
                </c:pt>
                <c:pt idx="108455">
                  <c:v>17.408429999999999</c:v>
                </c:pt>
                <c:pt idx="108456">
                  <c:v>17.407074000000001</c:v>
                </c:pt>
                <c:pt idx="108457">
                  <c:v>17.402857999999998</c:v>
                </c:pt>
                <c:pt idx="108458">
                  <c:v>17.405525999999998</c:v>
                </c:pt>
                <c:pt idx="108459">
                  <c:v>17.407686999999999</c:v>
                </c:pt>
                <c:pt idx="108460">
                  <c:v>17.404129000000001</c:v>
                </c:pt>
                <c:pt idx="108461">
                  <c:v>17.400753999999999</c:v>
                </c:pt>
                <c:pt idx="108462">
                  <c:v>17.405708000000001</c:v>
                </c:pt>
                <c:pt idx="108463">
                  <c:v>17.411867999999998</c:v>
                </c:pt>
                <c:pt idx="108464">
                  <c:v>17.403941</c:v>
                </c:pt>
                <c:pt idx="108465">
                  <c:v>17.401606999999998</c:v>
                </c:pt>
                <c:pt idx="108466">
                  <c:v>17.410139999999998</c:v>
                </c:pt>
                <c:pt idx="108467">
                  <c:v>17.410457000000001</c:v>
                </c:pt>
                <c:pt idx="108468">
                  <c:v>17.409132</c:v>
                </c:pt>
                <c:pt idx="108469">
                  <c:v>17.415157000000001</c:v>
                </c:pt>
                <c:pt idx="108470">
                  <c:v>17.418389999999999</c:v>
                </c:pt>
                <c:pt idx="108471">
                  <c:v>17.415230000000001</c:v>
                </c:pt>
                <c:pt idx="108472">
                  <c:v>17.416616000000001</c:v>
                </c:pt>
                <c:pt idx="108473">
                  <c:v>17.416416000000002</c:v>
                </c:pt>
                <c:pt idx="108474">
                  <c:v>17.410872000000001</c:v>
                </c:pt>
                <c:pt idx="108475">
                  <c:v>17.410336000000001</c:v>
                </c:pt>
                <c:pt idx="108476">
                  <c:v>17.411000999999999</c:v>
                </c:pt>
                <c:pt idx="108477">
                  <c:v>17.408571999999999</c:v>
                </c:pt>
                <c:pt idx="108478">
                  <c:v>17.410613000000001</c:v>
                </c:pt>
                <c:pt idx="108479">
                  <c:v>17.417763000000001</c:v>
                </c:pt>
                <c:pt idx="108480">
                  <c:v>17.415130999999999</c:v>
                </c:pt>
                <c:pt idx="108481">
                  <c:v>17.412825999999999</c:v>
                </c:pt>
                <c:pt idx="108482">
                  <c:v>17.423601000000001</c:v>
                </c:pt>
                <c:pt idx="108483">
                  <c:v>17.418229</c:v>
                </c:pt>
                <c:pt idx="108484">
                  <c:v>17.404961</c:v>
                </c:pt>
                <c:pt idx="108485">
                  <c:v>17.411845</c:v>
                </c:pt>
                <c:pt idx="108486">
                  <c:v>17.415682</c:v>
                </c:pt>
                <c:pt idx="108487">
                  <c:v>17.408787</c:v>
                </c:pt>
                <c:pt idx="108488">
                  <c:v>17.411290999999999</c:v>
                </c:pt>
                <c:pt idx="108489">
                  <c:v>17.414306</c:v>
                </c:pt>
                <c:pt idx="108490">
                  <c:v>17.410958000000001</c:v>
                </c:pt>
                <c:pt idx="108491">
                  <c:v>17.412431000000002</c:v>
                </c:pt>
                <c:pt idx="108492">
                  <c:v>17.414635000000001</c:v>
                </c:pt>
                <c:pt idx="108493">
                  <c:v>17.409618999999999</c:v>
                </c:pt>
                <c:pt idx="108494">
                  <c:v>17.410404</c:v>
                </c:pt>
                <c:pt idx="108495">
                  <c:v>17.417528999999998</c:v>
                </c:pt>
                <c:pt idx="108496">
                  <c:v>17.417594000000001</c:v>
                </c:pt>
                <c:pt idx="108497">
                  <c:v>17.416407</c:v>
                </c:pt>
                <c:pt idx="108498">
                  <c:v>17.413867</c:v>
                </c:pt>
                <c:pt idx="108499">
                  <c:v>17.410872999999999</c:v>
                </c:pt>
                <c:pt idx="108500">
                  <c:v>17.410591</c:v>
                </c:pt>
                <c:pt idx="108501">
                  <c:v>17.413989999999998</c:v>
                </c:pt>
                <c:pt idx="108502">
                  <c:v>17.417176000000001</c:v>
                </c:pt>
                <c:pt idx="108503">
                  <c:v>17.412624000000001</c:v>
                </c:pt>
                <c:pt idx="108504">
                  <c:v>17.412177</c:v>
                </c:pt>
                <c:pt idx="108505">
                  <c:v>17.415029000000001</c:v>
                </c:pt>
                <c:pt idx="108506">
                  <c:v>17.411649000000001</c:v>
                </c:pt>
                <c:pt idx="108507">
                  <c:v>17.412448999999999</c:v>
                </c:pt>
                <c:pt idx="108508">
                  <c:v>17.416989000000001</c:v>
                </c:pt>
                <c:pt idx="108509">
                  <c:v>17.419996999999999</c:v>
                </c:pt>
                <c:pt idx="108510">
                  <c:v>17.420673000000001</c:v>
                </c:pt>
                <c:pt idx="108511">
                  <c:v>17.420618000000001</c:v>
                </c:pt>
                <c:pt idx="108512">
                  <c:v>17.419339000000001</c:v>
                </c:pt>
                <c:pt idx="108513">
                  <c:v>17.415414999999999</c:v>
                </c:pt>
                <c:pt idx="108514">
                  <c:v>17.415959999999998</c:v>
                </c:pt>
                <c:pt idx="108515">
                  <c:v>17.415903</c:v>
                </c:pt>
                <c:pt idx="108516">
                  <c:v>17.413294</c:v>
                </c:pt>
                <c:pt idx="108517">
                  <c:v>17.418728999999999</c:v>
                </c:pt>
                <c:pt idx="108518">
                  <c:v>17.424810000000001</c:v>
                </c:pt>
                <c:pt idx="108519">
                  <c:v>17.420193999999999</c:v>
                </c:pt>
                <c:pt idx="108520">
                  <c:v>17.416084000000001</c:v>
                </c:pt>
                <c:pt idx="108521">
                  <c:v>17.420811</c:v>
                </c:pt>
                <c:pt idx="108522">
                  <c:v>17.422415999999998</c:v>
                </c:pt>
                <c:pt idx="108523">
                  <c:v>17.418098000000001</c:v>
                </c:pt>
                <c:pt idx="108524">
                  <c:v>17.421842999999999</c:v>
                </c:pt>
                <c:pt idx="108525">
                  <c:v>17.424171999999999</c:v>
                </c:pt>
                <c:pt idx="108526">
                  <c:v>17.417974999999998</c:v>
                </c:pt>
                <c:pt idx="108527">
                  <c:v>17.415185000000001</c:v>
                </c:pt>
                <c:pt idx="108528">
                  <c:v>17.417271</c:v>
                </c:pt>
                <c:pt idx="108529">
                  <c:v>17.415358000000001</c:v>
                </c:pt>
                <c:pt idx="108530">
                  <c:v>17.416103</c:v>
                </c:pt>
                <c:pt idx="108531">
                  <c:v>17.424334000000002</c:v>
                </c:pt>
                <c:pt idx="108532">
                  <c:v>17.423171</c:v>
                </c:pt>
                <c:pt idx="108533">
                  <c:v>17.418475000000001</c:v>
                </c:pt>
                <c:pt idx="108534">
                  <c:v>17.421614999999999</c:v>
                </c:pt>
                <c:pt idx="108535">
                  <c:v>17.421150000000001</c:v>
                </c:pt>
                <c:pt idx="108536">
                  <c:v>17.41901</c:v>
                </c:pt>
                <c:pt idx="108537">
                  <c:v>17.422816999999998</c:v>
                </c:pt>
                <c:pt idx="108538">
                  <c:v>17.425104999999999</c:v>
                </c:pt>
                <c:pt idx="108539">
                  <c:v>17.417673000000001</c:v>
                </c:pt>
                <c:pt idx="108540">
                  <c:v>17.416499999999999</c:v>
                </c:pt>
                <c:pt idx="108541">
                  <c:v>17.425787</c:v>
                </c:pt>
                <c:pt idx="108542">
                  <c:v>17.424323999999999</c:v>
                </c:pt>
                <c:pt idx="108543">
                  <c:v>17.425198000000002</c:v>
                </c:pt>
                <c:pt idx="108544">
                  <c:v>17.432231999999999</c:v>
                </c:pt>
                <c:pt idx="108545">
                  <c:v>17.426919999999999</c:v>
                </c:pt>
                <c:pt idx="108546">
                  <c:v>17.421558000000001</c:v>
                </c:pt>
                <c:pt idx="108547">
                  <c:v>17.424068999999999</c:v>
                </c:pt>
                <c:pt idx="108548">
                  <c:v>17.423673000000001</c:v>
                </c:pt>
                <c:pt idx="108549">
                  <c:v>17.419920999999999</c:v>
                </c:pt>
                <c:pt idx="108550">
                  <c:v>17.421465000000001</c:v>
                </c:pt>
                <c:pt idx="108551">
                  <c:v>17.422737999999999</c:v>
                </c:pt>
                <c:pt idx="108552">
                  <c:v>17.417276999999999</c:v>
                </c:pt>
                <c:pt idx="108553">
                  <c:v>17.419556</c:v>
                </c:pt>
                <c:pt idx="108554">
                  <c:v>17.427530999999998</c:v>
                </c:pt>
                <c:pt idx="108555">
                  <c:v>17.430933</c:v>
                </c:pt>
                <c:pt idx="108556">
                  <c:v>17.432145999999999</c:v>
                </c:pt>
                <c:pt idx="108557">
                  <c:v>17.433140000000002</c:v>
                </c:pt>
                <c:pt idx="108558">
                  <c:v>17.427878</c:v>
                </c:pt>
                <c:pt idx="108559">
                  <c:v>17.418047000000001</c:v>
                </c:pt>
                <c:pt idx="108560">
                  <c:v>17.423179000000001</c:v>
                </c:pt>
                <c:pt idx="108561">
                  <c:v>17.432148999999999</c:v>
                </c:pt>
                <c:pt idx="108562">
                  <c:v>17.429003999999999</c:v>
                </c:pt>
                <c:pt idx="108563">
                  <c:v>17.425371999999999</c:v>
                </c:pt>
                <c:pt idx="108564">
                  <c:v>17.423518999999999</c:v>
                </c:pt>
                <c:pt idx="108565">
                  <c:v>17.424596000000001</c:v>
                </c:pt>
                <c:pt idx="108566">
                  <c:v>17.427263</c:v>
                </c:pt>
                <c:pt idx="108567">
                  <c:v>17.428277999999999</c:v>
                </c:pt>
                <c:pt idx="108568">
                  <c:v>17.424787999999999</c:v>
                </c:pt>
                <c:pt idx="108569">
                  <c:v>17.420864999999999</c:v>
                </c:pt>
                <c:pt idx="108570">
                  <c:v>17.426548</c:v>
                </c:pt>
                <c:pt idx="108571">
                  <c:v>17.421816</c:v>
                </c:pt>
                <c:pt idx="108572">
                  <c:v>17.413443999999998</c:v>
                </c:pt>
                <c:pt idx="108573">
                  <c:v>17.426297999999999</c:v>
                </c:pt>
                <c:pt idx="108574">
                  <c:v>17.432683999999998</c:v>
                </c:pt>
                <c:pt idx="108575">
                  <c:v>17.423646000000002</c:v>
                </c:pt>
                <c:pt idx="108576">
                  <c:v>17.426817</c:v>
                </c:pt>
                <c:pt idx="108577">
                  <c:v>17.437113</c:v>
                </c:pt>
                <c:pt idx="108578">
                  <c:v>17.435314999999999</c:v>
                </c:pt>
                <c:pt idx="108579">
                  <c:v>17.433018000000001</c:v>
                </c:pt>
                <c:pt idx="108580">
                  <c:v>17.435970000000001</c:v>
                </c:pt>
                <c:pt idx="108581">
                  <c:v>17.431958000000002</c:v>
                </c:pt>
                <c:pt idx="108582">
                  <c:v>17.430675000000001</c:v>
                </c:pt>
                <c:pt idx="108583">
                  <c:v>17.433458000000002</c:v>
                </c:pt>
                <c:pt idx="108584">
                  <c:v>17.427029000000001</c:v>
                </c:pt>
                <c:pt idx="108585">
                  <c:v>17.422939</c:v>
                </c:pt>
                <c:pt idx="108586">
                  <c:v>17.427744000000001</c:v>
                </c:pt>
                <c:pt idx="108587">
                  <c:v>17.429417999999998</c:v>
                </c:pt>
                <c:pt idx="108588">
                  <c:v>17.430993999999998</c:v>
                </c:pt>
                <c:pt idx="108589">
                  <c:v>17.436174999999999</c:v>
                </c:pt>
                <c:pt idx="108590">
                  <c:v>17.436229000000001</c:v>
                </c:pt>
                <c:pt idx="108591">
                  <c:v>17.432383999999999</c:v>
                </c:pt>
                <c:pt idx="108592">
                  <c:v>17.432784000000002</c:v>
                </c:pt>
                <c:pt idx="108593">
                  <c:v>17.431736000000001</c:v>
                </c:pt>
                <c:pt idx="108594">
                  <c:v>17.428659</c:v>
                </c:pt>
                <c:pt idx="108595">
                  <c:v>17.429902999999999</c:v>
                </c:pt>
                <c:pt idx="108596">
                  <c:v>17.432746000000002</c:v>
                </c:pt>
                <c:pt idx="108597">
                  <c:v>17.431799999999999</c:v>
                </c:pt>
                <c:pt idx="108598">
                  <c:v>17.427745000000002</c:v>
                </c:pt>
                <c:pt idx="108599">
                  <c:v>17.429743999999999</c:v>
                </c:pt>
                <c:pt idx="108600">
                  <c:v>17.432082999999999</c:v>
                </c:pt>
                <c:pt idx="108601">
                  <c:v>17.429031999999999</c:v>
                </c:pt>
                <c:pt idx="108602">
                  <c:v>17.434622999999998</c:v>
                </c:pt>
                <c:pt idx="108603">
                  <c:v>17.440169000000001</c:v>
                </c:pt>
                <c:pt idx="108604">
                  <c:v>17.436425</c:v>
                </c:pt>
                <c:pt idx="108605">
                  <c:v>17.435123999999998</c:v>
                </c:pt>
                <c:pt idx="108606">
                  <c:v>17.437189</c:v>
                </c:pt>
                <c:pt idx="108607">
                  <c:v>17.430056</c:v>
                </c:pt>
                <c:pt idx="108608">
                  <c:v>17.422713000000002</c:v>
                </c:pt>
                <c:pt idx="108609">
                  <c:v>17.430693000000002</c:v>
                </c:pt>
                <c:pt idx="108610">
                  <c:v>17.431885000000001</c:v>
                </c:pt>
                <c:pt idx="108611">
                  <c:v>17.423155999999999</c:v>
                </c:pt>
                <c:pt idx="108612">
                  <c:v>17.427136999999998</c:v>
                </c:pt>
                <c:pt idx="108613">
                  <c:v>17.430605</c:v>
                </c:pt>
                <c:pt idx="108614">
                  <c:v>17.429423</c:v>
                </c:pt>
                <c:pt idx="108615">
                  <c:v>17.436381000000001</c:v>
                </c:pt>
                <c:pt idx="108616">
                  <c:v>17.440342999999999</c:v>
                </c:pt>
                <c:pt idx="108617">
                  <c:v>17.434650999999999</c:v>
                </c:pt>
                <c:pt idx="108618">
                  <c:v>17.434702000000001</c:v>
                </c:pt>
                <c:pt idx="108619">
                  <c:v>17.439247000000002</c:v>
                </c:pt>
                <c:pt idx="108620">
                  <c:v>17.435589</c:v>
                </c:pt>
                <c:pt idx="108621">
                  <c:v>17.436306999999999</c:v>
                </c:pt>
                <c:pt idx="108622">
                  <c:v>17.440401000000001</c:v>
                </c:pt>
                <c:pt idx="108623">
                  <c:v>17.430958</c:v>
                </c:pt>
                <c:pt idx="108624">
                  <c:v>17.427568000000001</c:v>
                </c:pt>
                <c:pt idx="108625">
                  <c:v>17.438483999999999</c:v>
                </c:pt>
                <c:pt idx="108626">
                  <c:v>17.439330999999999</c:v>
                </c:pt>
                <c:pt idx="108627">
                  <c:v>17.430792</c:v>
                </c:pt>
                <c:pt idx="108628">
                  <c:v>17.433043999999999</c:v>
                </c:pt>
                <c:pt idx="108629">
                  <c:v>17.440617</c:v>
                </c:pt>
                <c:pt idx="108630">
                  <c:v>17.434259999999998</c:v>
                </c:pt>
                <c:pt idx="108631">
                  <c:v>17.430513000000001</c:v>
                </c:pt>
                <c:pt idx="108632">
                  <c:v>17.436631999999999</c:v>
                </c:pt>
                <c:pt idx="108633">
                  <c:v>17.436344999999999</c:v>
                </c:pt>
                <c:pt idx="108634">
                  <c:v>17.437183000000001</c:v>
                </c:pt>
                <c:pt idx="108635">
                  <c:v>17.444234999999999</c:v>
                </c:pt>
                <c:pt idx="108636">
                  <c:v>17.443936000000001</c:v>
                </c:pt>
                <c:pt idx="108637">
                  <c:v>17.43882</c:v>
                </c:pt>
                <c:pt idx="108638">
                  <c:v>17.442274000000001</c:v>
                </c:pt>
                <c:pt idx="108639">
                  <c:v>17.442278000000002</c:v>
                </c:pt>
                <c:pt idx="108640">
                  <c:v>17.435668</c:v>
                </c:pt>
                <c:pt idx="108641">
                  <c:v>17.443273999999999</c:v>
                </c:pt>
                <c:pt idx="108642">
                  <c:v>17.446148999999998</c:v>
                </c:pt>
                <c:pt idx="108643">
                  <c:v>17.439042000000001</c:v>
                </c:pt>
                <c:pt idx="108644">
                  <c:v>17.441694999999999</c:v>
                </c:pt>
                <c:pt idx="108645">
                  <c:v>17.443663999999998</c:v>
                </c:pt>
                <c:pt idx="108646">
                  <c:v>17.441846000000002</c:v>
                </c:pt>
                <c:pt idx="108647">
                  <c:v>17.441261000000001</c:v>
                </c:pt>
                <c:pt idx="108648">
                  <c:v>17.441099999999999</c:v>
                </c:pt>
                <c:pt idx="108649">
                  <c:v>17.442043000000002</c:v>
                </c:pt>
                <c:pt idx="108650">
                  <c:v>17.442178999999999</c:v>
                </c:pt>
                <c:pt idx="108651">
                  <c:v>17.445558999999999</c:v>
                </c:pt>
                <c:pt idx="108652">
                  <c:v>17.443411000000001</c:v>
                </c:pt>
                <c:pt idx="108653">
                  <c:v>17.437580000000001</c:v>
                </c:pt>
                <c:pt idx="108654">
                  <c:v>17.440231000000001</c:v>
                </c:pt>
                <c:pt idx="108655">
                  <c:v>17.444053</c:v>
                </c:pt>
                <c:pt idx="108656">
                  <c:v>17.44023</c:v>
                </c:pt>
                <c:pt idx="108657">
                  <c:v>17.437856</c:v>
                </c:pt>
                <c:pt idx="108658">
                  <c:v>17.442739</c:v>
                </c:pt>
                <c:pt idx="108659">
                  <c:v>17.437370000000001</c:v>
                </c:pt>
                <c:pt idx="108660">
                  <c:v>17.433309000000001</c:v>
                </c:pt>
                <c:pt idx="108661">
                  <c:v>17.443608000000001</c:v>
                </c:pt>
                <c:pt idx="108662">
                  <c:v>17.440794</c:v>
                </c:pt>
                <c:pt idx="108663">
                  <c:v>17.431784</c:v>
                </c:pt>
                <c:pt idx="108664">
                  <c:v>17.440804</c:v>
                </c:pt>
                <c:pt idx="108665">
                  <c:v>17.446679</c:v>
                </c:pt>
                <c:pt idx="108666">
                  <c:v>17.438534000000001</c:v>
                </c:pt>
                <c:pt idx="108667">
                  <c:v>17.439775000000001</c:v>
                </c:pt>
                <c:pt idx="108668">
                  <c:v>17.447789</c:v>
                </c:pt>
                <c:pt idx="108669">
                  <c:v>17.441849999999999</c:v>
                </c:pt>
                <c:pt idx="108670">
                  <c:v>17.440584000000001</c:v>
                </c:pt>
                <c:pt idx="108671">
                  <c:v>17.445492000000002</c:v>
                </c:pt>
                <c:pt idx="108672">
                  <c:v>17.438825000000001</c:v>
                </c:pt>
                <c:pt idx="108673">
                  <c:v>17.441264</c:v>
                </c:pt>
                <c:pt idx="108674">
                  <c:v>17.453078999999999</c:v>
                </c:pt>
                <c:pt idx="108675">
                  <c:v>17.450153</c:v>
                </c:pt>
                <c:pt idx="108676">
                  <c:v>17.439926</c:v>
                </c:pt>
                <c:pt idx="108677">
                  <c:v>17.443909000000001</c:v>
                </c:pt>
                <c:pt idx="108678">
                  <c:v>17.447876000000001</c:v>
                </c:pt>
                <c:pt idx="108679">
                  <c:v>17.444222</c:v>
                </c:pt>
                <c:pt idx="108680">
                  <c:v>17.450887999999999</c:v>
                </c:pt>
                <c:pt idx="108681">
                  <c:v>17.451791</c:v>
                </c:pt>
                <c:pt idx="108682">
                  <c:v>17.443570000000001</c:v>
                </c:pt>
                <c:pt idx="108683">
                  <c:v>17.444393000000002</c:v>
                </c:pt>
                <c:pt idx="108684">
                  <c:v>17.448671000000001</c:v>
                </c:pt>
                <c:pt idx="108685">
                  <c:v>17.448518</c:v>
                </c:pt>
                <c:pt idx="108686">
                  <c:v>17.447703000000001</c:v>
                </c:pt>
                <c:pt idx="108687">
                  <c:v>17.450527999999998</c:v>
                </c:pt>
                <c:pt idx="108688">
                  <c:v>17.445491000000001</c:v>
                </c:pt>
                <c:pt idx="108689">
                  <c:v>17.441507999999999</c:v>
                </c:pt>
                <c:pt idx="108690">
                  <c:v>17.452871999999999</c:v>
                </c:pt>
                <c:pt idx="108691">
                  <c:v>17.456689000000001</c:v>
                </c:pt>
                <c:pt idx="108692">
                  <c:v>17.445011999999998</c:v>
                </c:pt>
                <c:pt idx="108693">
                  <c:v>17.441141999999999</c:v>
                </c:pt>
                <c:pt idx="108694">
                  <c:v>17.446538</c:v>
                </c:pt>
                <c:pt idx="108695">
                  <c:v>17.443252000000001</c:v>
                </c:pt>
                <c:pt idx="108696">
                  <c:v>17.441426</c:v>
                </c:pt>
                <c:pt idx="108697">
                  <c:v>17.450576000000002</c:v>
                </c:pt>
                <c:pt idx="108698">
                  <c:v>17.449283000000001</c:v>
                </c:pt>
                <c:pt idx="108699">
                  <c:v>17.441783000000001</c:v>
                </c:pt>
                <c:pt idx="108700">
                  <c:v>17.446111999999999</c:v>
                </c:pt>
                <c:pt idx="108701">
                  <c:v>17.448626999999998</c:v>
                </c:pt>
                <c:pt idx="108702">
                  <c:v>17.448851000000001</c:v>
                </c:pt>
                <c:pt idx="108703">
                  <c:v>17.452489</c:v>
                </c:pt>
                <c:pt idx="108704">
                  <c:v>17.452812999999999</c:v>
                </c:pt>
                <c:pt idx="108705">
                  <c:v>17.447906</c:v>
                </c:pt>
                <c:pt idx="108706">
                  <c:v>17.446380999999999</c:v>
                </c:pt>
                <c:pt idx="108707">
                  <c:v>17.450537000000001</c:v>
                </c:pt>
                <c:pt idx="108708">
                  <c:v>17.445447999999999</c:v>
                </c:pt>
                <c:pt idx="108709">
                  <c:v>17.442986999999999</c:v>
                </c:pt>
                <c:pt idx="108710">
                  <c:v>17.452369999999998</c:v>
                </c:pt>
                <c:pt idx="108711">
                  <c:v>17.453291</c:v>
                </c:pt>
                <c:pt idx="108712">
                  <c:v>17.449096999999998</c:v>
                </c:pt>
                <c:pt idx="108713">
                  <c:v>17.455383000000001</c:v>
                </c:pt>
                <c:pt idx="108714">
                  <c:v>17.457767</c:v>
                </c:pt>
                <c:pt idx="108715">
                  <c:v>17.449732000000001</c:v>
                </c:pt>
                <c:pt idx="108716">
                  <c:v>17.452824</c:v>
                </c:pt>
                <c:pt idx="108717">
                  <c:v>17.457357999999999</c:v>
                </c:pt>
                <c:pt idx="108718">
                  <c:v>17.448015000000002</c:v>
                </c:pt>
                <c:pt idx="108719">
                  <c:v>17.445679999999999</c:v>
                </c:pt>
                <c:pt idx="108720">
                  <c:v>17.450801999999999</c:v>
                </c:pt>
                <c:pt idx="108721">
                  <c:v>17.448647000000001</c:v>
                </c:pt>
                <c:pt idx="108722">
                  <c:v>17.446591000000002</c:v>
                </c:pt>
                <c:pt idx="108723">
                  <c:v>17.452311999999999</c:v>
                </c:pt>
                <c:pt idx="108724">
                  <c:v>17.457273000000001</c:v>
                </c:pt>
                <c:pt idx="108725">
                  <c:v>17.455652000000001</c:v>
                </c:pt>
                <c:pt idx="108726">
                  <c:v>17.460576</c:v>
                </c:pt>
                <c:pt idx="108727">
                  <c:v>17.461862</c:v>
                </c:pt>
                <c:pt idx="108728">
                  <c:v>17.452041000000001</c:v>
                </c:pt>
                <c:pt idx="108729">
                  <c:v>17.455216</c:v>
                </c:pt>
                <c:pt idx="108730">
                  <c:v>17.459886000000001</c:v>
                </c:pt>
                <c:pt idx="108731">
                  <c:v>17.453098000000001</c:v>
                </c:pt>
                <c:pt idx="108732">
                  <c:v>17.452147</c:v>
                </c:pt>
                <c:pt idx="108733">
                  <c:v>17.456603999999999</c:v>
                </c:pt>
                <c:pt idx="108734">
                  <c:v>17.451687</c:v>
                </c:pt>
                <c:pt idx="108735">
                  <c:v>17.448257000000002</c:v>
                </c:pt>
                <c:pt idx="108736">
                  <c:v>17.459847</c:v>
                </c:pt>
                <c:pt idx="108737">
                  <c:v>17.459441999999999</c:v>
                </c:pt>
                <c:pt idx="108738">
                  <c:v>17.449114000000002</c:v>
                </c:pt>
                <c:pt idx="108739">
                  <c:v>17.452866</c:v>
                </c:pt>
                <c:pt idx="108740">
                  <c:v>17.455717</c:v>
                </c:pt>
                <c:pt idx="108741">
                  <c:v>17.450814999999999</c:v>
                </c:pt>
                <c:pt idx="108742">
                  <c:v>17.452801999999998</c:v>
                </c:pt>
                <c:pt idx="108743">
                  <c:v>17.460094999999999</c:v>
                </c:pt>
                <c:pt idx="108744">
                  <c:v>17.456444000000001</c:v>
                </c:pt>
                <c:pt idx="108745">
                  <c:v>17.452525000000001</c:v>
                </c:pt>
                <c:pt idx="108746">
                  <c:v>17.458499</c:v>
                </c:pt>
                <c:pt idx="108747">
                  <c:v>17.456164999999999</c:v>
                </c:pt>
                <c:pt idx="108748">
                  <c:v>17.456014</c:v>
                </c:pt>
                <c:pt idx="108749">
                  <c:v>17.461416</c:v>
                </c:pt>
                <c:pt idx="108750">
                  <c:v>17.459889</c:v>
                </c:pt>
                <c:pt idx="108751">
                  <c:v>17.458445999999999</c:v>
                </c:pt>
                <c:pt idx="108752">
                  <c:v>17.457895000000001</c:v>
                </c:pt>
                <c:pt idx="108753">
                  <c:v>17.455756999999998</c:v>
                </c:pt>
                <c:pt idx="108754">
                  <c:v>17.452687999999998</c:v>
                </c:pt>
                <c:pt idx="108755">
                  <c:v>17.455908999999998</c:v>
                </c:pt>
                <c:pt idx="108756">
                  <c:v>17.461841</c:v>
                </c:pt>
                <c:pt idx="108757">
                  <c:v>17.451346999999998</c:v>
                </c:pt>
                <c:pt idx="108758">
                  <c:v>17.448751000000001</c:v>
                </c:pt>
                <c:pt idx="108759">
                  <c:v>17.462081999999999</c:v>
                </c:pt>
                <c:pt idx="108760">
                  <c:v>17.462586000000002</c:v>
                </c:pt>
                <c:pt idx="108761">
                  <c:v>17.454796000000002</c:v>
                </c:pt>
                <c:pt idx="108762">
                  <c:v>17.455310999999998</c:v>
                </c:pt>
                <c:pt idx="108763">
                  <c:v>17.458869</c:v>
                </c:pt>
                <c:pt idx="108764">
                  <c:v>17.458227000000001</c:v>
                </c:pt>
                <c:pt idx="108765">
                  <c:v>17.464433</c:v>
                </c:pt>
                <c:pt idx="108766">
                  <c:v>17.469446999999999</c:v>
                </c:pt>
                <c:pt idx="108767">
                  <c:v>17.457858000000002</c:v>
                </c:pt>
                <c:pt idx="108768">
                  <c:v>17.455971999999999</c:v>
                </c:pt>
                <c:pt idx="108769">
                  <c:v>17.469594000000001</c:v>
                </c:pt>
                <c:pt idx="108770">
                  <c:v>17.470749999999999</c:v>
                </c:pt>
                <c:pt idx="108771">
                  <c:v>17.457515000000001</c:v>
                </c:pt>
                <c:pt idx="108772">
                  <c:v>17.460172</c:v>
                </c:pt>
                <c:pt idx="108773">
                  <c:v>17.468236000000001</c:v>
                </c:pt>
                <c:pt idx="108774">
                  <c:v>17.459261000000001</c:v>
                </c:pt>
                <c:pt idx="108775">
                  <c:v>17.459292000000001</c:v>
                </c:pt>
                <c:pt idx="108776">
                  <c:v>17.463225000000001</c:v>
                </c:pt>
                <c:pt idx="108777">
                  <c:v>17.457394000000001</c:v>
                </c:pt>
                <c:pt idx="108778">
                  <c:v>17.462658999999999</c:v>
                </c:pt>
                <c:pt idx="108779">
                  <c:v>17.465996000000001</c:v>
                </c:pt>
                <c:pt idx="108780">
                  <c:v>17.459662000000002</c:v>
                </c:pt>
                <c:pt idx="108781">
                  <c:v>17.462641999999999</c:v>
                </c:pt>
                <c:pt idx="108782">
                  <c:v>17.466182</c:v>
                </c:pt>
                <c:pt idx="108783">
                  <c:v>17.457782999999999</c:v>
                </c:pt>
                <c:pt idx="108784">
                  <c:v>17.454865999999999</c:v>
                </c:pt>
                <c:pt idx="108785">
                  <c:v>17.467845000000001</c:v>
                </c:pt>
                <c:pt idx="108786">
                  <c:v>17.469421000000001</c:v>
                </c:pt>
                <c:pt idx="108787">
                  <c:v>17.461157</c:v>
                </c:pt>
                <c:pt idx="108788">
                  <c:v>17.464852</c:v>
                </c:pt>
                <c:pt idx="108789">
                  <c:v>17.46698</c:v>
                </c:pt>
                <c:pt idx="108790">
                  <c:v>17.462622</c:v>
                </c:pt>
                <c:pt idx="108791">
                  <c:v>17.462734000000001</c:v>
                </c:pt>
                <c:pt idx="108792">
                  <c:v>17.466176999999998</c:v>
                </c:pt>
                <c:pt idx="108793">
                  <c:v>17.461226</c:v>
                </c:pt>
                <c:pt idx="108794">
                  <c:v>17.456295000000001</c:v>
                </c:pt>
                <c:pt idx="108795">
                  <c:v>17.464172000000001</c:v>
                </c:pt>
                <c:pt idx="108796">
                  <c:v>17.466913000000002</c:v>
                </c:pt>
                <c:pt idx="108797">
                  <c:v>17.465323000000001</c:v>
                </c:pt>
                <c:pt idx="108798">
                  <c:v>17.466774999999998</c:v>
                </c:pt>
                <c:pt idx="108799">
                  <c:v>17.464676999999998</c:v>
                </c:pt>
                <c:pt idx="108800">
                  <c:v>17.461155000000002</c:v>
                </c:pt>
                <c:pt idx="108801">
                  <c:v>17.460863</c:v>
                </c:pt>
                <c:pt idx="108802">
                  <c:v>17.463719999999999</c:v>
                </c:pt>
                <c:pt idx="108803">
                  <c:v>17.461887000000001</c:v>
                </c:pt>
                <c:pt idx="108804">
                  <c:v>17.460536000000001</c:v>
                </c:pt>
                <c:pt idx="108805">
                  <c:v>17.465219000000001</c:v>
                </c:pt>
                <c:pt idx="108806">
                  <c:v>17.465246</c:v>
                </c:pt>
                <c:pt idx="108807">
                  <c:v>17.464558</c:v>
                </c:pt>
                <c:pt idx="108808">
                  <c:v>17.470291</c:v>
                </c:pt>
                <c:pt idx="108809">
                  <c:v>17.472346000000002</c:v>
                </c:pt>
                <c:pt idx="108810">
                  <c:v>17.467337000000001</c:v>
                </c:pt>
                <c:pt idx="108811">
                  <c:v>17.468848000000001</c:v>
                </c:pt>
                <c:pt idx="108812">
                  <c:v>17.474140999999999</c:v>
                </c:pt>
                <c:pt idx="108813">
                  <c:v>17.469114000000001</c:v>
                </c:pt>
                <c:pt idx="108814">
                  <c:v>17.465488000000001</c:v>
                </c:pt>
                <c:pt idx="108815">
                  <c:v>17.468319000000001</c:v>
                </c:pt>
                <c:pt idx="108816">
                  <c:v>17.467770000000002</c:v>
                </c:pt>
                <c:pt idx="108817">
                  <c:v>17.467611000000002</c:v>
                </c:pt>
                <c:pt idx="108818">
                  <c:v>17.469132999999999</c:v>
                </c:pt>
                <c:pt idx="108819">
                  <c:v>17.466881999999998</c:v>
                </c:pt>
                <c:pt idx="108820">
                  <c:v>17.464780000000001</c:v>
                </c:pt>
                <c:pt idx="108821">
                  <c:v>17.469718</c:v>
                </c:pt>
                <c:pt idx="108822">
                  <c:v>17.471549</c:v>
                </c:pt>
                <c:pt idx="108823">
                  <c:v>17.466213</c:v>
                </c:pt>
                <c:pt idx="108824">
                  <c:v>17.470199999999998</c:v>
                </c:pt>
                <c:pt idx="108825">
                  <c:v>17.473016000000001</c:v>
                </c:pt>
                <c:pt idx="108826">
                  <c:v>17.469394000000001</c:v>
                </c:pt>
                <c:pt idx="108827">
                  <c:v>17.473942999999998</c:v>
                </c:pt>
                <c:pt idx="108828">
                  <c:v>17.475885000000002</c:v>
                </c:pt>
                <c:pt idx="108829">
                  <c:v>17.469180999999999</c:v>
                </c:pt>
                <c:pt idx="108830">
                  <c:v>17.470096000000002</c:v>
                </c:pt>
                <c:pt idx="108831">
                  <c:v>17.475816999999999</c:v>
                </c:pt>
                <c:pt idx="108832">
                  <c:v>17.470541999999998</c:v>
                </c:pt>
                <c:pt idx="108833">
                  <c:v>17.466090999999999</c:v>
                </c:pt>
                <c:pt idx="108834">
                  <c:v>17.473441000000001</c:v>
                </c:pt>
                <c:pt idx="108835">
                  <c:v>17.473707999999998</c:v>
                </c:pt>
                <c:pt idx="108836">
                  <c:v>17.468558000000002</c:v>
                </c:pt>
                <c:pt idx="108837">
                  <c:v>17.470390999999999</c:v>
                </c:pt>
                <c:pt idx="108838">
                  <c:v>17.470877999999999</c:v>
                </c:pt>
                <c:pt idx="108839">
                  <c:v>17.467265999999999</c:v>
                </c:pt>
                <c:pt idx="108840">
                  <c:v>17.469826000000001</c:v>
                </c:pt>
                <c:pt idx="108841">
                  <c:v>17.476593000000001</c:v>
                </c:pt>
                <c:pt idx="108842">
                  <c:v>17.470775</c:v>
                </c:pt>
                <c:pt idx="108843">
                  <c:v>17.465235</c:v>
                </c:pt>
                <c:pt idx="108844">
                  <c:v>17.469139999999999</c:v>
                </c:pt>
                <c:pt idx="108845">
                  <c:v>17.468731999999999</c:v>
                </c:pt>
                <c:pt idx="108846">
                  <c:v>17.46773</c:v>
                </c:pt>
                <c:pt idx="108847">
                  <c:v>17.471160000000001</c:v>
                </c:pt>
                <c:pt idx="108848">
                  <c:v>17.474758999999999</c:v>
                </c:pt>
                <c:pt idx="108849">
                  <c:v>17.476147999999998</c:v>
                </c:pt>
                <c:pt idx="108850">
                  <c:v>17.477924999999999</c:v>
                </c:pt>
                <c:pt idx="108851">
                  <c:v>17.479758</c:v>
                </c:pt>
                <c:pt idx="108852">
                  <c:v>17.478517</c:v>
                </c:pt>
                <c:pt idx="108853">
                  <c:v>17.478164</c:v>
                </c:pt>
                <c:pt idx="108854">
                  <c:v>17.476818999999999</c:v>
                </c:pt>
                <c:pt idx="108855">
                  <c:v>17.475888999999999</c:v>
                </c:pt>
                <c:pt idx="108856">
                  <c:v>17.476212</c:v>
                </c:pt>
                <c:pt idx="108857">
                  <c:v>17.473396999999999</c:v>
                </c:pt>
                <c:pt idx="108858">
                  <c:v>17.475259999999999</c:v>
                </c:pt>
                <c:pt idx="108859">
                  <c:v>17.479050999999998</c:v>
                </c:pt>
                <c:pt idx="108860">
                  <c:v>17.479126000000001</c:v>
                </c:pt>
                <c:pt idx="108861">
                  <c:v>17.48179</c:v>
                </c:pt>
                <c:pt idx="108862">
                  <c:v>17.480747999999998</c:v>
                </c:pt>
                <c:pt idx="108863">
                  <c:v>17.478788000000002</c:v>
                </c:pt>
                <c:pt idx="108864">
                  <c:v>17.480547999999999</c:v>
                </c:pt>
                <c:pt idx="108865">
                  <c:v>17.479922999999999</c:v>
                </c:pt>
                <c:pt idx="108866">
                  <c:v>17.474703999999999</c:v>
                </c:pt>
                <c:pt idx="108867">
                  <c:v>17.470865</c:v>
                </c:pt>
                <c:pt idx="108868">
                  <c:v>17.473880999999999</c:v>
                </c:pt>
                <c:pt idx="108869">
                  <c:v>17.475062000000001</c:v>
                </c:pt>
                <c:pt idx="108870">
                  <c:v>17.477115000000001</c:v>
                </c:pt>
                <c:pt idx="108871">
                  <c:v>17.479634000000001</c:v>
                </c:pt>
                <c:pt idx="108872">
                  <c:v>17.474398000000001</c:v>
                </c:pt>
                <c:pt idx="108873">
                  <c:v>17.477264000000002</c:v>
                </c:pt>
                <c:pt idx="108874">
                  <c:v>17.482355999999999</c:v>
                </c:pt>
                <c:pt idx="108875">
                  <c:v>17.476134999999999</c:v>
                </c:pt>
                <c:pt idx="108876">
                  <c:v>17.473199999999999</c:v>
                </c:pt>
                <c:pt idx="108877">
                  <c:v>17.480841999999999</c:v>
                </c:pt>
                <c:pt idx="108878">
                  <c:v>17.483011000000001</c:v>
                </c:pt>
                <c:pt idx="108879">
                  <c:v>17.475943999999998</c:v>
                </c:pt>
                <c:pt idx="108880">
                  <c:v>17.478316</c:v>
                </c:pt>
                <c:pt idx="108881">
                  <c:v>17.478669</c:v>
                </c:pt>
                <c:pt idx="108882">
                  <c:v>17.470103999999999</c:v>
                </c:pt>
                <c:pt idx="108883">
                  <c:v>17.473215</c:v>
                </c:pt>
                <c:pt idx="108884">
                  <c:v>17.476996</c:v>
                </c:pt>
                <c:pt idx="108885">
                  <c:v>17.472176999999999</c:v>
                </c:pt>
                <c:pt idx="108886">
                  <c:v>17.474934000000001</c:v>
                </c:pt>
                <c:pt idx="108887">
                  <c:v>17.480540000000001</c:v>
                </c:pt>
                <c:pt idx="108888">
                  <c:v>17.476406000000001</c:v>
                </c:pt>
                <c:pt idx="108889">
                  <c:v>17.476058999999999</c:v>
                </c:pt>
                <c:pt idx="108890">
                  <c:v>17.481935</c:v>
                </c:pt>
                <c:pt idx="108891">
                  <c:v>17.481155000000001</c:v>
                </c:pt>
                <c:pt idx="108892">
                  <c:v>17.484603</c:v>
                </c:pt>
                <c:pt idx="108893">
                  <c:v>17.488059</c:v>
                </c:pt>
                <c:pt idx="108894">
                  <c:v>17.478821</c:v>
                </c:pt>
                <c:pt idx="108895">
                  <c:v>17.477295999999999</c:v>
                </c:pt>
                <c:pt idx="108896">
                  <c:v>17.484484999999999</c:v>
                </c:pt>
                <c:pt idx="108897">
                  <c:v>17.484107999999999</c:v>
                </c:pt>
                <c:pt idx="108898">
                  <c:v>17.479178999999998</c:v>
                </c:pt>
                <c:pt idx="108899">
                  <c:v>17.481959</c:v>
                </c:pt>
                <c:pt idx="108900">
                  <c:v>17.486272</c:v>
                </c:pt>
                <c:pt idx="108901">
                  <c:v>17.480526999999999</c:v>
                </c:pt>
                <c:pt idx="108902">
                  <c:v>17.479969000000001</c:v>
                </c:pt>
                <c:pt idx="108903">
                  <c:v>17.483633000000001</c:v>
                </c:pt>
                <c:pt idx="108904">
                  <c:v>17.480267000000001</c:v>
                </c:pt>
                <c:pt idx="108905">
                  <c:v>17.479420000000001</c:v>
                </c:pt>
                <c:pt idx="108906">
                  <c:v>17.483063999999999</c:v>
                </c:pt>
                <c:pt idx="108907">
                  <c:v>17.482679999999998</c:v>
                </c:pt>
                <c:pt idx="108908">
                  <c:v>17.478635000000001</c:v>
                </c:pt>
                <c:pt idx="108909">
                  <c:v>17.482368000000001</c:v>
                </c:pt>
                <c:pt idx="108910">
                  <c:v>17.489878000000001</c:v>
                </c:pt>
                <c:pt idx="108911">
                  <c:v>17.486355</c:v>
                </c:pt>
                <c:pt idx="108912">
                  <c:v>17.481974999999998</c:v>
                </c:pt>
                <c:pt idx="108913">
                  <c:v>17.486509999999999</c:v>
                </c:pt>
                <c:pt idx="108914">
                  <c:v>17.489277999999999</c:v>
                </c:pt>
                <c:pt idx="108915">
                  <c:v>17.486865000000002</c:v>
                </c:pt>
                <c:pt idx="108916">
                  <c:v>17.484417000000001</c:v>
                </c:pt>
                <c:pt idx="108917">
                  <c:v>17.485605</c:v>
                </c:pt>
                <c:pt idx="108918">
                  <c:v>17.488264999999998</c:v>
                </c:pt>
                <c:pt idx="108919">
                  <c:v>17.49005</c:v>
                </c:pt>
                <c:pt idx="108920">
                  <c:v>17.485949999999999</c:v>
                </c:pt>
                <c:pt idx="108921">
                  <c:v>17.481210000000001</c:v>
                </c:pt>
                <c:pt idx="108922">
                  <c:v>17.485068999999999</c:v>
                </c:pt>
                <c:pt idx="108923">
                  <c:v>17.486753</c:v>
                </c:pt>
                <c:pt idx="108924">
                  <c:v>17.481770000000001</c:v>
                </c:pt>
                <c:pt idx="108925">
                  <c:v>17.479948</c:v>
                </c:pt>
                <c:pt idx="108926">
                  <c:v>17.4832</c:v>
                </c:pt>
                <c:pt idx="108927">
                  <c:v>17.483112999999999</c:v>
                </c:pt>
                <c:pt idx="108928">
                  <c:v>17.483962999999999</c:v>
                </c:pt>
                <c:pt idx="108929">
                  <c:v>17.492176000000001</c:v>
                </c:pt>
                <c:pt idx="108930">
                  <c:v>17.491423999999999</c:v>
                </c:pt>
                <c:pt idx="108931">
                  <c:v>17.484774000000002</c:v>
                </c:pt>
                <c:pt idx="108932">
                  <c:v>17.485921999999999</c:v>
                </c:pt>
                <c:pt idx="108933">
                  <c:v>17.490259000000002</c:v>
                </c:pt>
                <c:pt idx="108934">
                  <c:v>17.492290000000001</c:v>
                </c:pt>
                <c:pt idx="108935">
                  <c:v>17.490597999999999</c:v>
                </c:pt>
                <c:pt idx="108936">
                  <c:v>17.490061000000001</c:v>
                </c:pt>
                <c:pt idx="108937">
                  <c:v>17.489142000000001</c:v>
                </c:pt>
                <c:pt idx="108938">
                  <c:v>17.488827000000001</c:v>
                </c:pt>
                <c:pt idx="108939">
                  <c:v>17.492077999999999</c:v>
                </c:pt>
                <c:pt idx="108940">
                  <c:v>17.486899999999999</c:v>
                </c:pt>
                <c:pt idx="108941">
                  <c:v>17.484393000000001</c:v>
                </c:pt>
                <c:pt idx="108942">
                  <c:v>17.489726999999998</c:v>
                </c:pt>
                <c:pt idx="108943">
                  <c:v>17.489118000000001</c:v>
                </c:pt>
                <c:pt idx="108944">
                  <c:v>17.486529000000001</c:v>
                </c:pt>
                <c:pt idx="108945">
                  <c:v>17.488302999999998</c:v>
                </c:pt>
                <c:pt idx="108946">
                  <c:v>17.488769000000001</c:v>
                </c:pt>
                <c:pt idx="108947">
                  <c:v>17.485365999999999</c:v>
                </c:pt>
                <c:pt idx="108948">
                  <c:v>17.489560000000001</c:v>
                </c:pt>
                <c:pt idx="108949">
                  <c:v>17.496738000000001</c:v>
                </c:pt>
                <c:pt idx="108950">
                  <c:v>17.488144999999999</c:v>
                </c:pt>
                <c:pt idx="108951">
                  <c:v>17.482786999999998</c:v>
                </c:pt>
                <c:pt idx="108952">
                  <c:v>17.491938999999999</c:v>
                </c:pt>
                <c:pt idx="108953">
                  <c:v>17.493337</c:v>
                </c:pt>
                <c:pt idx="108954">
                  <c:v>17.492397</c:v>
                </c:pt>
                <c:pt idx="108955">
                  <c:v>17.500568999999999</c:v>
                </c:pt>
                <c:pt idx="108956">
                  <c:v>17.498111000000002</c:v>
                </c:pt>
                <c:pt idx="108957">
                  <c:v>17.487342000000002</c:v>
                </c:pt>
                <c:pt idx="108958">
                  <c:v>17.491792</c:v>
                </c:pt>
                <c:pt idx="108959">
                  <c:v>17.496006000000001</c:v>
                </c:pt>
                <c:pt idx="108960">
                  <c:v>17.489556</c:v>
                </c:pt>
                <c:pt idx="108961">
                  <c:v>17.491727999999998</c:v>
                </c:pt>
                <c:pt idx="108962">
                  <c:v>17.493683999999998</c:v>
                </c:pt>
                <c:pt idx="108963">
                  <c:v>17.489688999999998</c:v>
                </c:pt>
                <c:pt idx="108964">
                  <c:v>17.48978</c:v>
                </c:pt>
                <c:pt idx="108965">
                  <c:v>17.490835000000001</c:v>
                </c:pt>
                <c:pt idx="108966">
                  <c:v>17.489376</c:v>
                </c:pt>
                <c:pt idx="108967">
                  <c:v>17.488987000000002</c:v>
                </c:pt>
                <c:pt idx="108968">
                  <c:v>17.495142999999999</c:v>
                </c:pt>
                <c:pt idx="108969">
                  <c:v>17.499022</c:v>
                </c:pt>
                <c:pt idx="108970">
                  <c:v>17.495488000000002</c:v>
                </c:pt>
                <c:pt idx="108971">
                  <c:v>17.492597</c:v>
                </c:pt>
                <c:pt idx="108972">
                  <c:v>17.493846999999999</c:v>
                </c:pt>
                <c:pt idx="108973">
                  <c:v>17.495273000000001</c:v>
                </c:pt>
                <c:pt idx="108974">
                  <c:v>17.492493</c:v>
                </c:pt>
                <c:pt idx="108975">
                  <c:v>17.490696</c:v>
                </c:pt>
                <c:pt idx="108976">
                  <c:v>17.489481999999999</c:v>
                </c:pt>
                <c:pt idx="108977">
                  <c:v>17.490082000000001</c:v>
                </c:pt>
                <c:pt idx="108978">
                  <c:v>17.495524</c:v>
                </c:pt>
                <c:pt idx="108979">
                  <c:v>17.491983000000001</c:v>
                </c:pt>
                <c:pt idx="108980">
                  <c:v>17.491873999999999</c:v>
                </c:pt>
                <c:pt idx="108981">
                  <c:v>17.503530000000001</c:v>
                </c:pt>
                <c:pt idx="108982">
                  <c:v>17.500896000000001</c:v>
                </c:pt>
                <c:pt idx="108983">
                  <c:v>17.492049999999999</c:v>
                </c:pt>
                <c:pt idx="108984">
                  <c:v>17.496503000000001</c:v>
                </c:pt>
                <c:pt idx="108985">
                  <c:v>17.499970999999999</c:v>
                </c:pt>
                <c:pt idx="108986">
                  <c:v>17.493314999999999</c:v>
                </c:pt>
                <c:pt idx="108987">
                  <c:v>17.493735999999998</c:v>
                </c:pt>
                <c:pt idx="108988">
                  <c:v>17.499490999999999</c:v>
                </c:pt>
                <c:pt idx="108989">
                  <c:v>17.494085999999999</c:v>
                </c:pt>
                <c:pt idx="108990">
                  <c:v>17.491219999999998</c:v>
                </c:pt>
                <c:pt idx="108991">
                  <c:v>17.495673</c:v>
                </c:pt>
                <c:pt idx="108992">
                  <c:v>17.495673</c:v>
                </c:pt>
                <c:pt idx="108993">
                  <c:v>17.494561000000001</c:v>
                </c:pt>
                <c:pt idx="108994">
                  <c:v>17.499627</c:v>
                </c:pt>
                <c:pt idx="108995">
                  <c:v>17.505061999999999</c:v>
                </c:pt>
                <c:pt idx="108996">
                  <c:v>17.504332000000002</c:v>
                </c:pt>
                <c:pt idx="108997">
                  <c:v>17.506070000000001</c:v>
                </c:pt>
                <c:pt idx="108998">
                  <c:v>17.509004000000001</c:v>
                </c:pt>
                <c:pt idx="108999">
                  <c:v>17.501553999999999</c:v>
                </c:pt>
                <c:pt idx="109000">
                  <c:v>17.496679</c:v>
                </c:pt>
                <c:pt idx="109001">
                  <c:v>17.501560999999999</c:v>
                </c:pt>
                <c:pt idx="109002">
                  <c:v>17.499603</c:v>
                </c:pt>
                <c:pt idx="109003">
                  <c:v>17.495291000000002</c:v>
                </c:pt>
                <c:pt idx="109004">
                  <c:v>17.503038</c:v>
                </c:pt>
                <c:pt idx="109005">
                  <c:v>17.506352</c:v>
                </c:pt>
                <c:pt idx="109006">
                  <c:v>17.500916</c:v>
                </c:pt>
                <c:pt idx="109007">
                  <c:v>17.504300000000001</c:v>
                </c:pt>
                <c:pt idx="109008">
                  <c:v>17.504514</c:v>
                </c:pt>
                <c:pt idx="109009">
                  <c:v>17.497588</c:v>
                </c:pt>
                <c:pt idx="109010">
                  <c:v>17.498867000000001</c:v>
                </c:pt>
                <c:pt idx="109011">
                  <c:v>17.499217000000002</c:v>
                </c:pt>
                <c:pt idx="109012">
                  <c:v>17.496980000000001</c:v>
                </c:pt>
                <c:pt idx="109013">
                  <c:v>17.498795999999999</c:v>
                </c:pt>
                <c:pt idx="109014">
                  <c:v>17.501664999999999</c:v>
                </c:pt>
                <c:pt idx="109015">
                  <c:v>17.501519999999999</c:v>
                </c:pt>
                <c:pt idx="109016">
                  <c:v>17.501342999999999</c:v>
                </c:pt>
                <c:pt idx="109017">
                  <c:v>17.505504999999999</c:v>
                </c:pt>
                <c:pt idx="109018">
                  <c:v>17.506530999999999</c:v>
                </c:pt>
                <c:pt idx="109019">
                  <c:v>17.503101999999998</c:v>
                </c:pt>
                <c:pt idx="109020">
                  <c:v>17.503914999999999</c:v>
                </c:pt>
                <c:pt idx="109021">
                  <c:v>17.503920000000001</c:v>
                </c:pt>
                <c:pt idx="109022">
                  <c:v>17.498553999999999</c:v>
                </c:pt>
                <c:pt idx="109023">
                  <c:v>17.497008000000001</c:v>
                </c:pt>
                <c:pt idx="109024">
                  <c:v>17.502198</c:v>
                </c:pt>
                <c:pt idx="109025">
                  <c:v>17.499110999999999</c:v>
                </c:pt>
                <c:pt idx="109026">
                  <c:v>17.493921</c:v>
                </c:pt>
                <c:pt idx="109027">
                  <c:v>17.499309</c:v>
                </c:pt>
                <c:pt idx="109028">
                  <c:v>17.501397999999998</c:v>
                </c:pt>
                <c:pt idx="109029">
                  <c:v>17.501802999999999</c:v>
                </c:pt>
                <c:pt idx="109030">
                  <c:v>17.503696000000001</c:v>
                </c:pt>
                <c:pt idx="109031">
                  <c:v>17.499599</c:v>
                </c:pt>
                <c:pt idx="109032">
                  <c:v>17.499078999999998</c:v>
                </c:pt>
                <c:pt idx="109033">
                  <c:v>17.503335</c:v>
                </c:pt>
              </c:numCache>
            </c:numRef>
          </c:xVal>
          <c:yVal>
            <c:numRef>
              <c:f>'Test 2 (2)'!$D$2:$D$125454</c:f>
              <c:numCache>
                <c:formatCode>General</c:formatCode>
                <c:ptCount val="125453"/>
                <c:pt idx="0">
                  <c:v>0</c:v>
                </c:pt>
                <c:pt idx="1">
                  <c:v>4.5115000000000002E-2</c:v>
                </c:pt>
                <c:pt idx="2">
                  <c:v>4.5148000000000001E-2</c:v>
                </c:pt>
                <c:pt idx="3">
                  <c:v>4.6741999999999999E-2</c:v>
                </c:pt>
                <c:pt idx="4">
                  <c:v>5.1315E-2</c:v>
                </c:pt>
                <c:pt idx="5">
                  <c:v>5.3580999999999997E-2</c:v>
                </c:pt>
                <c:pt idx="6">
                  <c:v>5.3062999999999999E-2</c:v>
                </c:pt>
                <c:pt idx="7">
                  <c:v>5.6933999999999998E-2</c:v>
                </c:pt>
                <c:pt idx="8">
                  <c:v>5.7577000000000003E-2</c:v>
                </c:pt>
                <c:pt idx="9">
                  <c:v>5.3060000000000003E-2</c:v>
                </c:pt>
                <c:pt idx="10">
                  <c:v>5.2081000000000002E-2</c:v>
                </c:pt>
                <c:pt idx="11">
                  <c:v>5.3885000000000002E-2</c:v>
                </c:pt>
                <c:pt idx="12">
                  <c:v>5.4455999999999997E-2</c:v>
                </c:pt>
                <c:pt idx="13">
                  <c:v>5.4182000000000001E-2</c:v>
                </c:pt>
                <c:pt idx="14">
                  <c:v>5.4836000000000003E-2</c:v>
                </c:pt>
                <c:pt idx="15">
                  <c:v>5.4900999999999998E-2</c:v>
                </c:pt>
                <c:pt idx="16">
                  <c:v>5.2854999999999999E-2</c:v>
                </c:pt>
                <c:pt idx="17">
                  <c:v>5.0124000000000002E-2</c:v>
                </c:pt>
                <c:pt idx="18">
                  <c:v>5.1373000000000002E-2</c:v>
                </c:pt>
                <c:pt idx="19">
                  <c:v>5.0990000000000001E-2</c:v>
                </c:pt>
                <c:pt idx="20">
                  <c:v>5.2228999999999998E-2</c:v>
                </c:pt>
                <c:pt idx="21">
                  <c:v>5.6238999999999997E-2</c:v>
                </c:pt>
                <c:pt idx="22">
                  <c:v>5.1395999999999997E-2</c:v>
                </c:pt>
                <c:pt idx="23">
                  <c:v>4.8493000000000001E-2</c:v>
                </c:pt>
                <c:pt idx="24">
                  <c:v>5.4101000000000003E-2</c:v>
                </c:pt>
                <c:pt idx="25">
                  <c:v>5.2909999999999999E-2</c:v>
                </c:pt>
                <c:pt idx="26">
                  <c:v>5.0694000000000003E-2</c:v>
                </c:pt>
                <c:pt idx="27">
                  <c:v>5.3758E-2</c:v>
                </c:pt>
                <c:pt idx="28">
                  <c:v>4.9291000000000001E-2</c:v>
                </c:pt>
                <c:pt idx="29">
                  <c:v>4.5884000000000001E-2</c:v>
                </c:pt>
                <c:pt idx="30">
                  <c:v>5.4995000000000002E-2</c:v>
                </c:pt>
                <c:pt idx="31">
                  <c:v>6.1157999999999997E-2</c:v>
                </c:pt>
                <c:pt idx="32">
                  <c:v>5.9376999999999999E-2</c:v>
                </c:pt>
                <c:pt idx="33">
                  <c:v>5.8269000000000001E-2</c:v>
                </c:pt>
                <c:pt idx="34">
                  <c:v>5.4965E-2</c:v>
                </c:pt>
                <c:pt idx="35">
                  <c:v>5.1929999999999997E-2</c:v>
                </c:pt>
                <c:pt idx="36">
                  <c:v>5.3158999999999998E-2</c:v>
                </c:pt>
                <c:pt idx="37">
                  <c:v>5.3414000000000003E-2</c:v>
                </c:pt>
                <c:pt idx="38">
                  <c:v>5.4191000000000003E-2</c:v>
                </c:pt>
                <c:pt idx="39">
                  <c:v>5.3502000000000001E-2</c:v>
                </c:pt>
                <c:pt idx="40">
                  <c:v>4.9138000000000001E-2</c:v>
                </c:pt>
                <c:pt idx="41">
                  <c:v>4.9287999999999998E-2</c:v>
                </c:pt>
                <c:pt idx="42">
                  <c:v>5.2693999999999998E-2</c:v>
                </c:pt>
                <c:pt idx="43">
                  <c:v>5.6300999999999997E-2</c:v>
                </c:pt>
                <c:pt idx="44">
                  <c:v>5.9794E-2</c:v>
                </c:pt>
                <c:pt idx="45">
                  <c:v>5.5654000000000002E-2</c:v>
                </c:pt>
                <c:pt idx="46">
                  <c:v>4.8862999999999997E-2</c:v>
                </c:pt>
                <c:pt idx="47">
                  <c:v>5.1246E-2</c:v>
                </c:pt>
                <c:pt idx="48">
                  <c:v>5.7225999999999999E-2</c:v>
                </c:pt>
                <c:pt idx="49">
                  <c:v>5.7024999999999999E-2</c:v>
                </c:pt>
                <c:pt idx="50">
                  <c:v>5.2097999999999998E-2</c:v>
                </c:pt>
                <c:pt idx="51">
                  <c:v>4.9963E-2</c:v>
                </c:pt>
                <c:pt idx="52">
                  <c:v>5.2152999999999998E-2</c:v>
                </c:pt>
                <c:pt idx="53">
                  <c:v>5.2467E-2</c:v>
                </c:pt>
                <c:pt idx="54">
                  <c:v>5.0756000000000003E-2</c:v>
                </c:pt>
                <c:pt idx="55">
                  <c:v>5.2632999999999999E-2</c:v>
                </c:pt>
                <c:pt idx="56">
                  <c:v>5.6346E-2</c:v>
                </c:pt>
                <c:pt idx="57">
                  <c:v>5.7853000000000002E-2</c:v>
                </c:pt>
                <c:pt idx="58">
                  <c:v>5.8119999999999998E-2</c:v>
                </c:pt>
                <c:pt idx="59">
                  <c:v>5.9233000000000001E-2</c:v>
                </c:pt>
                <c:pt idx="60">
                  <c:v>5.4800000000000001E-2</c:v>
                </c:pt>
                <c:pt idx="61">
                  <c:v>4.9125000000000002E-2</c:v>
                </c:pt>
                <c:pt idx="62">
                  <c:v>5.2808000000000001E-2</c:v>
                </c:pt>
                <c:pt idx="63">
                  <c:v>5.5322000000000003E-2</c:v>
                </c:pt>
                <c:pt idx="64">
                  <c:v>5.1804000000000003E-2</c:v>
                </c:pt>
                <c:pt idx="65">
                  <c:v>5.2172999999999997E-2</c:v>
                </c:pt>
                <c:pt idx="66">
                  <c:v>5.2677000000000002E-2</c:v>
                </c:pt>
                <c:pt idx="67">
                  <c:v>5.0396999999999997E-2</c:v>
                </c:pt>
                <c:pt idx="68">
                  <c:v>5.1559000000000001E-2</c:v>
                </c:pt>
                <c:pt idx="69">
                  <c:v>5.2595999999999997E-2</c:v>
                </c:pt>
                <c:pt idx="70">
                  <c:v>5.4006999999999999E-2</c:v>
                </c:pt>
                <c:pt idx="71">
                  <c:v>5.6993000000000002E-2</c:v>
                </c:pt>
                <c:pt idx="72">
                  <c:v>5.4974000000000002E-2</c:v>
                </c:pt>
                <c:pt idx="73">
                  <c:v>5.2637999999999997E-2</c:v>
                </c:pt>
                <c:pt idx="74">
                  <c:v>5.2694999999999999E-2</c:v>
                </c:pt>
                <c:pt idx="75">
                  <c:v>5.1589999999999997E-2</c:v>
                </c:pt>
                <c:pt idx="76">
                  <c:v>5.423E-2</c:v>
                </c:pt>
                <c:pt idx="77">
                  <c:v>5.7280999999999999E-2</c:v>
                </c:pt>
                <c:pt idx="78">
                  <c:v>5.6388000000000001E-2</c:v>
                </c:pt>
                <c:pt idx="79">
                  <c:v>5.4142999999999997E-2</c:v>
                </c:pt>
                <c:pt idx="80">
                  <c:v>5.1792999999999999E-2</c:v>
                </c:pt>
                <c:pt idx="81">
                  <c:v>5.2731E-2</c:v>
                </c:pt>
                <c:pt idx="82">
                  <c:v>5.5805E-2</c:v>
                </c:pt>
                <c:pt idx="83">
                  <c:v>5.9297000000000002E-2</c:v>
                </c:pt>
                <c:pt idx="84">
                  <c:v>5.8908000000000002E-2</c:v>
                </c:pt>
                <c:pt idx="85">
                  <c:v>5.6260999999999999E-2</c:v>
                </c:pt>
                <c:pt idx="86">
                  <c:v>5.9359000000000002E-2</c:v>
                </c:pt>
                <c:pt idx="87">
                  <c:v>6.4359E-2</c:v>
                </c:pt>
                <c:pt idx="88">
                  <c:v>6.2791E-2</c:v>
                </c:pt>
                <c:pt idx="89">
                  <c:v>5.8665000000000002E-2</c:v>
                </c:pt>
                <c:pt idx="90">
                  <c:v>5.8575000000000002E-2</c:v>
                </c:pt>
                <c:pt idx="91">
                  <c:v>5.7981999999999999E-2</c:v>
                </c:pt>
                <c:pt idx="92">
                  <c:v>5.3734999999999998E-2</c:v>
                </c:pt>
                <c:pt idx="93">
                  <c:v>5.2401999999999997E-2</c:v>
                </c:pt>
                <c:pt idx="94">
                  <c:v>5.6128999999999998E-2</c:v>
                </c:pt>
                <c:pt idx="95">
                  <c:v>5.5067999999999999E-2</c:v>
                </c:pt>
                <c:pt idx="96">
                  <c:v>5.0694000000000003E-2</c:v>
                </c:pt>
                <c:pt idx="97">
                  <c:v>5.0597000000000003E-2</c:v>
                </c:pt>
                <c:pt idx="98">
                  <c:v>4.9360000000000001E-2</c:v>
                </c:pt>
                <c:pt idx="99">
                  <c:v>4.7791E-2</c:v>
                </c:pt>
                <c:pt idx="100">
                  <c:v>5.1749000000000003E-2</c:v>
                </c:pt>
                <c:pt idx="101">
                  <c:v>5.4420999999999997E-2</c:v>
                </c:pt>
                <c:pt idx="102">
                  <c:v>5.3298999999999999E-2</c:v>
                </c:pt>
                <c:pt idx="103">
                  <c:v>5.3719000000000003E-2</c:v>
                </c:pt>
                <c:pt idx="104">
                  <c:v>5.5920999999999998E-2</c:v>
                </c:pt>
                <c:pt idx="105">
                  <c:v>5.6752999999999998E-2</c:v>
                </c:pt>
                <c:pt idx="106">
                  <c:v>5.6721000000000001E-2</c:v>
                </c:pt>
                <c:pt idx="107">
                  <c:v>5.3391000000000001E-2</c:v>
                </c:pt>
                <c:pt idx="108">
                  <c:v>5.0445999999999998E-2</c:v>
                </c:pt>
                <c:pt idx="109">
                  <c:v>5.1892000000000001E-2</c:v>
                </c:pt>
                <c:pt idx="110">
                  <c:v>5.2151000000000003E-2</c:v>
                </c:pt>
                <c:pt idx="111">
                  <c:v>5.5226999999999998E-2</c:v>
                </c:pt>
                <c:pt idx="112">
                  <c:v>6.5878000000000006E-2</c:v>
                </c:pt>
                <c:pt idx="113">
                  <c:v>6.7086999999999994E-2</c:v>
                </c:pt>
                <c:pt idx="114">
                  <c:v>5.8209999999999998E-2</c:v>
                </c:pt>
                <c:pt idx="115">
                  <c:v>5.772E-2</c:v>
                </c:pt>
                <c:pt idx="116">
                  <c:v>5.9043999999999999E-2</c:v>
                </c:pt>
                <c:pt idx="117">
                  <c:v>5.3523000000000001E-2</c:v>
                </c:pt>
                <c:pt idx="118">
                  <c:v>5.2594000000000002E-2</c:v>
                </c:pt>
                <c:pt idx="119">
                  <c:v>5.9125999999999998E-2</c:v>
                </c:pt>
                <c:pt idx="120">
                  <c:v>5.7743000000000003E-2</c:v>
                </c:pt>
                <c:pt idx="121">
                  <c:v>5.3735999999999999E-2</c:v>
                </c:pt>
                <c:pt idx="122">
                  <c:v>5.5872999999999999E-2</c:v>
                </c:pt>
                <c:pt idx="123">
                  <c:v>5.5840000000000001E-2</c:v>
                </c:pt>
                <c:pt idx="124">
                  <c:v>5.4476999999999998E-2</c:v>
                </c:pt>
                <c:pt idx="125">
                  <c:v>5.5818E-2</c:v>
                </c:pt>
                <c:pt idx="126">
                  <c:v>5.5419999999999997E-2</c:v>
                </c:pt>
                <c:pt idx="127">
                  <c:v>5.4526999999999999E-2</c:v>
                </c:pt>
                <c:pt idx="128">
                  <c:v>5.6989999999999999E-2</c:v>
                </c:pt>
                <c:pt idx="129">
                  <c:v>5.6748E-2</c:v>
                </c:pt>
                <c:pt idx="130">
                  <c:v>5.4295999999999997E-2</c:v>
                </c:pt>
                <c:pt idx="131">
                  <c:v>5.6237000000000002E-2</c:v>
                </c:pt>
                <c:pt idx="132">
                  <c:v>5.8049999999999997E-2</c:v>
                </c:pt>
                <c:pt idx="133">
                  <c:v>5.4850999999999997E-2</c:v>
                </c:pt>
                <c:pt idx="134">
                  <c:v>5.2549999999999999E-2</c:v>
                </c:pt>
                <c:pt idx="135">
                  <c:v>5.3119E-2</c:v>
                </c:pt>
                <c:pt idx="136">
                  <c:v>5.5007E-2</c:v>
                </c:pt>
                <c:pt idx="137">
                  <c:v>5.4295999999999997E-2</c:v>
                </c:pt>
                <c:pt idx="138">
                  <c:v>5.2925E-2</c:v>
                </c:pt>
                <c:pt idx="139">
                  <c:v>5.3268999999999997E-2</c:v>
                </c:pt>
                <c:pt idx="140">
                  <c:v>5.0598999999999998E-2</c:v>
                </c:pt>
                <c:pt idx="141">
                  <c:v>5.1060000000000001E-2</c:v>
                </c:pt>
                <c:pt idx="142">
                  <c:v>5.4108999999999997E-2</c:v>
                </c:pt>
                <c:pt idx="143">
                  <c:v>5.2323000000000001E-2</c:v>
                </c:pt>
                <c:pt idx="144">
                  <c:v>5.5100999999999997E-2</c:v>
                </c:pt>
                <c:pt idx="145">
                  <c:v>5.8874999999999997E-2</c:v>
                </c:pt>
                <c:pt idx="146">
                  <c:v>5.5134000000000002E-2</c:v>
                </c:pt>
                <c:pt idx="147">
                  <c:v>5.1836E-2</c:v>
                </c:pt>
                <c:pt idx="148">
                  <c:v>5.4345999999999998E-2</c:v>
                </c:pt>
                <c:pt idx="149">
                  <c:v>5.5312E-2</c:v>
                </c:pt>
                <c:pt idx="150">
                  <c:v>5.2360999999999998E-2</c:v>
                </c:pt>
                <c:pt idx="151">
                  <c:v>4.9592999999999998E-2</c:v>
                </c:pt>
                <c:pt idx="152">
                  <c:v>4.8930000000000001E-2</c:v>
                </c:pt>
                <c:pt idx="153">
                  <c:v>5.2019999999999997E-2</c:v>
                </c:pt>
                <c:pt idx="154">
                  <c:v>5.4654000000000001E-2</c:v>
                </c:pt>
                <c:pt idx="155">
                  <c:v>5.0789000000000001E-2</c:v>
                </c:pt>
                <c:pt idx="156">
                  <c:v>4.7715E-2</c:v>
                </c:pt>
                <c:pt idx="157">
                  <c:v>5.1393000000000001E-2</c:v>
                </c:pt>
                <c:pt idx="158">
                  <c:v>5.5202000000000001E-2</c:v>
                </c:pt>
                <c:pt idx="159">
                  <c:v>5.4441000000000003E-2</c:v>
                </c:pt>
                <c:pt idx="160">
                  <c:v>5.1327999999999999E-2</c:v>
                </c:pt>
                <c:pt idx="161">
                  <c:v>5.1433E-2</c:v>
                </c:pt>
                <c:pt idx="162">
                  <c:v>5.2287E-2</c:v>
                </c:pt>
                <c:pt idx="163">
                  <c:v>4.9619000000000003E-2</c:v>
                </c:pt>
                <c:pt idx="164">
                  <c:v>5.1307999999999999E-2</c:v>
                </c:pt>
                <c:pt idx="165">
                  <c:v>5.5642999999999998E-2</c:v>
                </c:pt>
                <c:pt idx="166">
                  <c:v>4.9796E-2</c:v>
                </c:pt>
                <c:pt idx="167">
                  <c:v>4.4684000000000001E-2</c:v>
                </c:pt>
                <c:pt idx="168">
                  <c:v>5.0998000000000002E-2</c:v>
                </c:pt>
                <c:pt idx="169">
                  <c:v>5.4109999999999998E-2</c:v>
                </c:pt>
                <c:pt idx="170">
                  <c:v>5.5883000000000002E-2</c:v>
                </c:pt>
                <c:pt idx="171">
                  <c:v>5.9650000000000002E-2</c:v>
                </c:pt>
                <c:pt idx="172">
                  <c:v>5.8312999999999997E-2</c:v>
                </c:pt>
                <c:pt idx="173">
                  <c:v>5.4767999999999997E-2</c:v>
                </c:pt>
                <c:pt idx="174">
                  <c:v>5.1556999999999999E-2</c:v>
                </c:pt>
                <c:pt idx="175">
                  <c:v>5.1938999999999999E-2</c:v>
                </c:pt>
                <c:pt idx="176">
                  <c:v>5.5155999999999997E-2</c:v>
                </c:pt>
                <c:pt idx="177">
                  <c:v>5.4769999999999999E-2</c:v>
                </c:pt>
                <c:pt idx="178">
                  <c:v>5.1229999999999998E-2</c:v>
                </c:pt>
                <c:pt idx="179">
                  <c:v>5.0934E-2</c:v>
                </c:pt>
                <c:pt idx="180">
                  <c:v>5.6375000000000001E-2</c:v>
                </c:pt>
                <c:pt idx="181">
                  <c:v>5.9586E-2</c:v>
                </c:pt>
                <c:pt idx="182">
                  <c:v>5.6077000000000002E-2</c:v>
                </c:pt>
                <c:pt idx="183">
                  <c:v>5.2367999999999998E-2</c:v>
                </c:pt>
                <c:pt idx="184">
                  <c:v>5.2606E-2</c:v>
                </c:pt>
                <c:pt idx="185">
                  <c:v>5.3215999999999999E-2</c:v>
                </c:pt>
                <c:pt idx="186">
                  <c:v>5.2044E-2</c:v>
                </c:pt>
                <c:pt idx="187">
                  <c:v>5.1732E-2</c:v>
                </c:pt>
                <c:pt idx="188">
                  <c:v>5.3872999999999997E-2</c:v>
                </c:pt>
                <c:pt idx="189">
                  <c:v>5.4232000000000002E-2</c:v>
                </c:pt>
                <c:pt idx="190">
                  <c:v>5.4598000000000001E-2</c:v>
                </c:pt>
                <c:pt idx="191">
                  <c:v>5.6071999999999997E-2</c:v>
                </c:pt>
                <c:pt idx="192">
                  <c:v>5.5092000000000002E-2</c:v>
                </c:pt>
                <c:pt idx="193">
                  <c:v>5.3588999999999998E-2</c:v>
                </c:pt>
                <c:pt idx="194">
                  <c:v>5.4012999999999999E-2</c:v>
                </c:pt>
                <c:pt idx="195">
                  <c:v>5.4186999999999999E-2</c:v>
                </c:pt>
                <c:pt idx="196">
                  <c:v>5.5356000000000002E-2</c:v>
                </c:pt>
                <c:pt idx="197">
                  <c:v>5.5030000000000003E-2</c:v>
                </c:pt>
                <c:pt idx="198">
                  <c:v>5.0994999999999999E-2</c:v>
                </c:pt>
                <c:pt idx="199">
                  <c:v>5.2103999999999998E-2</c:v>
                </c:pt>
                <c:pt idx="200">
                  <c:v>5.5909E-2</c:v>
                </c:pt>
                <c:pt idx="201">
                  <c:v>5.5396000000000001E-2</c:v>
                </c:pt>
                <c:pt idx="202">
                  <c:v>5.3046999999999997E-2</c:v>
                </c:pt>
                <c:pt idx="203">
                  <c:v>5.3442999999999997E-2</c:v>
                </c:pt>
                <c:pt idx="204">
                  <c:v>5.6585000000000003E-2</c:v>
                </c:pt>
                <c:pt idx="205">
                  <c:v>5.4622999999999998E-2</c:v>
                </c:pt>
                <c:pt idx="206">
                  <c:v>4.9815999999999999E-2</c:v>
                </c:pt>
                <c:pt idx="207">
                  <c:v>5.2192000000000002E-2</c:v>
                </c:pt>
                <c:pt idx="208">
                  <c:v>5.3592000000000001E-2</c:v>
                </c:pt>
                <c:pt idx="209">
                  <c:v>4.7891000000000003E-2</c:v>
                </c:pt>
                <c:pt idx="210">
                  <c:v>4.6039999999999998E-2</c:v>
                </c:pt>
                <c:pt idx="211">
                  <c:v>4.8929E-2</c:v>
                </c:pt>
                <c:pt idx="212">
                  <c:v>5.0694999999999997E-2</c:v>
                </c:pt>
                <c:pt idx="213">
                  <c:v>5.3899000000000002E-2</c:v>
                </c:pt>
                <c:pt idx="214">
                  <c:v>5.4334E-2</c:v>
                </c:pt>
                <c:pt idx="215">
                  <c:v>5.1565E-2</c:v>
                </c:pt>
                <c:pt idx="216">
                  <c:v>5.0686000000000002E-2</c:v>
                </c:pt>
                <c:pt idx="217">
                  <c:v>5.2401000000000003E-2</c:v>
                </c:pt>
                <c:pt idx="218">
                  <c:v>5.6792000000000002E-2</c:v>
                </c:pt>
                <c:pt idx="219">
                  <c:v>5.6425000000000003E-2</c:v>
                </c:pt>
                <c:pt idx="220">
                  <c:v>5.4477999999999999E-2</c:v>
                </c:pt>
                <c:pt idx="221">
                  <c:v>5.8316E-2</c:v>
                </c:pt>
                <c:pt idx="222">
                  <c:v>5.8556999999999998E-2</c:v>
                </c:pt>
                <c:pt idx="223">
                  <c:v>5.4184999999999997E-2</c:v>
                </c:pt>
                <c:pt idx="224">
                  <c:v>5.5266000000000003E-2</c:v>
                </c:pt>
                <c:pt idx="225">
                  <c:v>5.6897999999999997E-2</c:v>
                </c:pt>
                <c:pt idx="226">
                  <c:v>5.3011000000000003E-2</c:v>
                </c:pt>
                <c:pt idx="227">
                  <c:v>5.1921000000000002E-2</c:v>
                </c:pt>
                <c:pt idx="228">
                  <c:v>5.3218000000000001E-2</c:v>
                </c:pt>
                <c:pt idx="229">
                  <c:v>5.0666999999999997E-2</c:v>
                </c:pt>
                <c:pt idx="230">
                  <c:v>5.0158000000000001E-2</c:v>
                </c:pt>
                <c:pt idx="231">
                  <c:v>4.9473999999999997E-2</c:v>
                </c:pt>
                <c:pt idx="232">
                  <c:v>4.8182000000000003E-2</c:v>
                </c:pt>
                <c:pt idx="233">
                  <c:v>4.8050000000000002E-2</c:v>
                </c:pt>
                <c:pt idx="234">
                  <c:v>4.9723000000000003E-2</c:v>
                </c:pt>
                <c:pt idx="235">
                  <c:v>5.2248999999999997E-2</c:v>
                </c:pt>
                <c:pt idx="236">
                  <c:v>5.4785E-2</c:v>
                </c:pt>
                <c:pt idx="237">
                  <c:v>5.6010999999999998E-2</c:v>
                </c:pt>
                <c:pt idx="238">
                  <c:v>5.4346999999999999E-2</c:v>
                </c:pt>
                <c:pt idx="239">
                  <c:v>5.1749000000000003E-2</c:v>
                </c:pt>
                <c:pt idx="240">
                  <c:v>5.0842999999999999E-2</c:v>
                </c:pt>
                <c:pt idx="241">
                  <c:v>5.0323E-2</c:v>
                </c:pt>
                <c:pt idx="242">
                  <c:v>4.9175000000000003E-2</c:v>
                </c:pt>
                <c:pt idx="243">
                  <c:v>5.0645000000000003E-2</c:v>
                </c:pt>
                <c:pt idx="244">
                  <c:v>5.5768999999999999E-2</c:v>
                </c:pt>
                <c:pt idx="245">
                  <c:v>5.7369000000000003E-2</c:v>
                </c:pt>
                <c:pt idx="246">
                  <c:v>5.3642000000000002E-2</c:v>
                </c:pt>
                <c:pt idx="247">
                  <c:v>5.3711000000000002E-2</c:v>
                </c:pt>
                <c:pt idx="248">
                  <c:v>5.6980000000000003E-2</c:v>
                </c:pt>
                <c:pt idx="249">
                  <c:v>5.7225999999999999E-2</c:v>
                </c:pt>
                <c:pt idx="250">
                  <c:v>5.7681000000000003E-2</c:v>
                </c:pt>
                <c:pt idx="251">
                  <c:v>5.935E-2</c:v>
                </c:pt>
                <c:pt idx="252">
                  <c:v>5.7124000000000001E-2</c:v>
                </c:pt>
                <c:pt idx="253">
                  <c:v>5.6266999999999998E-2</c:v>
                </c:pt>
                <c:pt idx="254">
                  <c:v>5.6845E-2</c:v>
                </c:pt>
                <c:pt idx="255">
                  <c:v>5.4281000000000003E-2</c:v>
                </c:pt>
                <c:pt idx="256">
                  <c:v>5.3218000000000001E-2</c:v>
                </c:pt>
                <c:pt idx="257">
                  <c:v>5.4421999999999998E-2</c:v>
                </c:pt>
                <c:pt idx="258">
                  <c:v>5.5309999999999998E-2</c:v>
                </c:pt>
                <c:pt idx="259">
                  <c:v>5.5793000000000002E-2</c:v>
                </c:pt>
                <c:pt idx="260">
                  <c:v>5.4356000000000002E-2</c:v>
                </c:pt>
                <c:pt idx="261">
                  <c:v>5.6377999999999998E-2</c:v>
                </c:pt>
                <c:pt idx="262">
                  <c:v>6.0963999999999997E-2</c:v>
                </c:pt>
                <c:pt idx="263">
                  <c:v>6.1513999999999999E-2</c:v>
                </c:pt>
                <c:pt idx="264">
                  <c:v>5.8744999999999999E-2</c:v>
                </c:pt>
                <c:pt idx="265">
                  <c:v>5.8297000000000002E-2</c:v>
                </c:pt>
                <c:pt idx="266">
                  <c:v>6.3671000000000005E-2</c:v>
                </c:pt>
                <c:pt idx="267">
                  <c:v>6.6414000000000001E-2</c:v>
                </c:pt>
                <c:pt idx="268">
                  <c:v>6.2163000000000003E-2</c:v>
                </c:pt>
                <c:pt idx="269">
                  <c:v>5.8284000000000002E-2</c:v>
                </c:pt>
                <c:pt idx="270">
                  <c:v>5.6883999999999997E-2</c:v>
                </c:pt>
                <c:pt idx="271">
                  <c:v>5.7312000000000002E-2</c:v>
                </c:pt>
                <c:pt idx="272">
                  <c:v>5.6592000000000003E-2</c:v>
                </c:pt>
                <c:pt idx="273">
                  <c:v>5.6334000000000002E-2</c:v>
                </c:pt>
                <c:pt idx="274">
                  <c:v>5.7304000000000001E-2</c:v>
                </c:pt>
                <c:pt idx="275">
                  <c:v>5.3081999999999997E-2</c:v>
                </c:pt>
                <c:pt idx="276">
                  <c:v>5.0091999999999998E-2</c:v>
                </c:pt>
                <c:pt idx="277">
                  <c:v>5.4864000000000003E-2</c:v>
                </c:pt>
                <c:pt idx="278">
                  <c:v>5.4781000000000003E-2</c:v>
                </c:pt>
                <c:pt idx="279">
                  <c:v>5.1652999999999998E-2</c:v>
                </c:pt>
                <c:pt idx="280">
                  <c:v>5.9769999999999997E-2</c:v>
                </c:pt>
                <c:pt idx="281">
                  <c:v>6.4294000000000004E-2</c:v>
                </c:pt>
                <c:pt idx="282">
                  <c:v>5.7852000000000001E-2</c:v>
                </c:pt>
                <c:pt idx="283">
                  <c:v>5.6594999999999999E-2</c:v>
                </c:pt>
                <c:pt idx="284">
                  <c:v>5.7894000000000001E-2</c:v>
                </c:pt>
                <c:pt idx="285">
                  <c:v>5.5577000000000001E-2</c:v>
                </c:pt>
                <c:pt idx="286">
                  <c:v>5.5634000000000003E-2</c:v>
                </c:pt>
                <c:pt idx="287">
                  <c:v>5.2253000000000001E-2</c:v>
                </c:pt>
                <c:pt idx="288">
                  <c:v>4.7600999999999997E-2</c:v>
                </c:pt>
                <c:pt idx="289">
                  <c:v>5.5188000000000001E-2</c:v>
                </c:pt>
                <c:pt idx="290">
                  <c:v>6.1607000000000002E-2</c:v>
                </c:pt>
                <c:pt idx="291">
                  <c:v>5.7607999999999999E-2</c:v>
                </c:pt>
                <c:pt idx="292">
                  <c:v>5.7110000000000001E-2</c:v>
                </c:pt>
                <c:pt idx="293">
                  <c:v>6.0019000000000003E-2</c:v>
                </c:pt>
                <c:pt idx="294">
                  <c:v>5.6139000000000001E-2</c:v>
                </c:pt>
                <c:pt idx="295">
                  <c:v>5.2505000000000003E-2</c:v>
                </c:pt>
                <c:pt idx="296">
                  <c:v>5.2998000000000003E-2</c:v>
                </c:pt>
                <c:pt idx="297">
                  <c:v>5.595E-2</c:v>
                </c:pt>
                <c:pt idx="298">
                  <c:v>5.867E-2</c:v>
                </c:pt>
                <c:pt idx="299">
                  <c:v>5.9658000000000003E-2</c:v>
                </c:pt>
                <c:pt idx="300">
                  <c:v>5.9817000000000002E-2</c:v>
                </c:pt>
                <c:pt idx="301">
                  <c:v>5.5874E-2</c:v>
                </c:pt>
                <c:pt idx="302">
                  <c:v>5.2686999999999998E-2</c:v>
                </c:pt>
                <c:pt idx="303">
                  <c:v>5.4938000000000001E-2</c:v>
                </c:pt>
                <c:pt idx="304">
                  <c:v>5.6097000000000001E-2</c:v>
                </c:pt>
                <c:pt idx="305">
                  <c:v>5.5395E-2</c:v>
                </c:pt>
                <c:pt idx="306">
                  <c:v>5.6620999999999998E-2</c:v>
                </c:pt>
                <c:pt idx="307">
                  <c:v>5.7700000000000001E-2</c:v>
                </c:pt>
                <c:pt idx="308">
                  <c:v>5.6401E-2</c:v>
                </c:pt>
                <c:pt idx="309">
                  <c:v>5.3677000000000002E-2</c:v>
                </c:pt>
                <c:pt idx="310">
                  <c:v>5.6231000000000003E-2</c:v>
                </c:pt>
                <c:pt idx="311">
                  <c:v>6.3463000000000006E-2</c:v>
                </c:pt>
                <c:pt idx="312">
                  <c:v>6.2887999999999999E-2</c:v>
                </c:pt>
                <c:pt idx="313">
                  <c:v>5.7908000000000001E-2</c:v>
                </c:pt>
                <c:pt idx="314">
                  <c:v>6.0261000000000002E-2</c:v>
                </c:pt>
                <c:pt idx="315">
                  <c:v>6.2390000000000001E-2</c:v>
                </c:pt>
                <c:pt idx="316">
                  <c:v>5.7862999999999998E-2</c:v>
                </c:pt>
                <c:pt idx="317">
                  <c:v>5.5507000000000001E-2</c:v>
                </c:pt>
                <c:pt idx="318">
                  <c:v>5.629E-2</c:v>
                </c:pt>
                <c:pt idx="319">
                  <c:v>5.6701000000000001E-2</c:v>
                </c:pt>
                <c:pt idx="320">
                  <c:v>5.9455000000000001E-2</c:v>
                </c:pt>
                <c:pt idx="321">
                  <c:v>5.9901000000000003E-2</c:v>
                </c:pt>
                <c:pt idx="322">
                  <c:v>5.5003999999999997E-2</c:v>
                </c:pt>
                <c:pt idx="323">
                  <c:v>5.4563E-2</c:v>
                </c:pt>
                <c:pt idx="324">
                  <c:v>5.8757999999999998E-2</c:v>
                </c:pt>
                <c:pt idx="325">
                  <c:v>6.0697000000000001E-2</c:v>
                </c:pt>
                <c:pt idx="326">
                  <c:v>6.0046000000000002E-2</c:v>
                </c:pt>
                <c:pt idx="327">
                  <c:v>5.8859000000000002E-2</c:v>
                </c:pt>
                <c:pt idx="328">
                  <c:v>5.6619999999999997E-2</c:v>
                </c:pt>
                <c:pt idx="329">
                  <c:v>5.4738000000000002E-2</c:v>
                </c:pt>
                <c:pt idx="330">
                  <c:v>5.5237000000000001E-2</c:v>
                </c:pt>
                <c:pt idx="331">
                  <c:v>5.8438999999999998E-2</c:v>
                </c:pt>
                <c:pt idx="332">
                  <c:v>5.9339999999999997E-2</c:v>
                </c:pt>
                <c:pt idx="333">
                  <c:v>5.7353000000000001E-2</c:v>
                </c:pt>
                <c:pt idx="334">
                  <c:v>5.8643000000000001E-2</c:v>
                </c:pt>
                <c:pt idx="335">
                  <c:v>5.9093E-2</c:v>
                </c:pt>
                <c:pt idx="336">
                  <c:v>5.6099999999999997E-2</c:v>
                </c:pt>
                <c:pt idx="337">
                  <c:v>5.6323999999999999E-2</c:v>
                </c:pt>
                <c:pt idx="338">
                  <c:v>5.6812000000000001E-2</c:v>
                </c:pt>
                <c:pt idx="339">
                  <c:v>5.7376000000000003E-2</c:v>
                </c:pt>
                <c:pt idx="340">
                  <c:v>5.7113999999999998E-2</c:v>
                </c:pt>
                <c:pt idx="341">
                  <c:v>5.4362000000000001E-2</c:v>
                </c:pt>
                <c:pt idx="342">
                  <c:v>5.4751000000000001E-2</c:v>
                </c:pt>
                <c:pt idx="343">
                  <c:v>5.4672999999999999E-2</c:v>
                </c:pt>
                <c:pt idx="344">
                  <c:v>5.1733000000000001E-2</c:v>
                </c:pt>
                <c:pt idx="345">
                  <c:v>5.2892000000000002E-2</c:v>
                </c:pt>
                <c:pt idx="346">
                  <c:v>5.6571000000000003E-2</c:v>
                </c:pt>
                <c:pt idx="347">
                  <c:v>5.3913999999999997E-2</c:v>
                </c:pt>
                <c:pt idx="348">
                  <c:v>5.0694000000000003E-2</c:v>
                </c:pt>
                <c:pt idx="349">
                  <c:v>5.3824999999999998E-2</c:v>
                </c:pt>
                <c:pt idx="350">
                  <c:v>5.3586000000000002E-2</c:v>
                </c:pt>
                <c:pt idx="351">
                  <c:v>5.1333999999999998E-2</c:v>
                </c:pt>
                <c:pt idx="352">
                  <c:v>5.2937999999999999E-2</c:v>
                </c:pt>
                <c:pt idx="353">
                  <c:v>5.4053999999999998E-2</c:v>
                </c:pt>
                <c:pt idx="354">
                  <c:v>5.2429000000000003E-2</c:v>
                </c:pt>
                <c:pt idx="355">
                  <c:v>5.2205000000000001E-2</c:v>
                </c:pt>
                <c:pt idx="356">
                  <c:v>5.4577000000000001E-2</c:v>
                </c:pt>
                <c:pt idx="357">
                  <c:v>5.3473E-2</c:v>
                </c:pt>
                <c:pt idx="358">
                  <c:v>5.1206000000000002E-2</c:v>
                </c:pt>
                <c:pt idx="359">
                  <c:v>5.3668E-2</c:v>
                </c:pt>
                <c:pt idx="360">
                  <c:v>5.6302999999999999E-2</c:v>
                </c:pt>
                <c:pt idx="361">
                  <c:v>5.2825999999999998E-2</c:v>
                </c:pt>
                <c:pt idx="362">
                  <c:v>5.0521999999999997E-2</c:v>
                </c:pt>
                <c:pt idx="363">
                  <c:v>5.5241999999999999E-2</c:v>
                </c:pt>
                <c:pt idx="364">
                  <c:v>5.6203999999999997E-2</c:v>
                </c:pt>
                <c:pt idx="365">
                  <c:v>5.2325999999999998E-2</c:v>
                </c:pt>
                <c:pt idx="366">
                  <c:v>5.1096999999999997E-2</c:v>
                </c:pt>
                <c:pt idx="367">
                  <c:v>5.1382999999999998E-2</c:v>
                </c:pt>
                <c:pt idx="368">
                  <c:v>5.6191999999999999E-2</c:v>
                </c:pt>
                <c:pt idx="369">
                  <c:v>6.0254000000000002E-2</c:v>
                </c:pt>
                <c:pt idx="370">
                  <c:v>5.5136999999999999E-2</c:v>
                </c:pt>
                <c:pt idx="371">
                  <c:v>5.2137999999999997E-2</c:v>
                </c:pt>
                <c:pt idx="372">
                  <c:v>5.6165E-2</c:v>
                </c:pt>
                <c:pt idx="373">
                  <c:v>5.7485000000000001E-2</c:v>
                </c:pt>
                <c:pt idx="374">
                  <c:v>5.4304999999999999E-2</c:v>
                </c:pt>
                <c:pt idx="375">
                  <c:v>5.5511999999999999E-2</c:v>
                </c:pt>
                <c:pt idx="376">
                  <c:v>5.8139999999999997E-2</c:v>
                </c:pt>
                <c:pt idx="377">
                  <c:v>5.7026E-2</c:v>
                </c:pt>
                <c:pt idx="378">
                  <c:v>5.7015999999999997E-2</c:v>
                </c:pt>
                <c:pt idx="379">
                  <c:v>5.6759999999999998E-2</c:v>
                </c:pt>
                <c:pt idx="380">
                  <c:v>5.7326000000000002E-2</c:v>
                </c:pt>
                <c:pt idx="381">
                  <c:v>5.9762000000000003E-2</c:v>
                </c:pt>
                <c:pt idx="382">
                  <c:v>6.0241999999999997E-2</c:v>
                </c:pt>
                <c:pt idx="383">
                  <c:v>5.6602E-2</c:v>
                </c:pt>
                <c:pt idx="384">
                  <c:v>5.6203999999999997E-2</c:v>
                </c:pt>
                <c:pt idx="385">
                  <c:v>6.0367999999999998E-2</c:v>
                </c:pt>
                <c:pt idx="386">
                  <c:v>5.8346000000000002E-2</c:v>
                </c:pt>
                <c:pt idx="387">
                  <c:v>5.5659E-2</c:v>
                </c:pt>
                <c:pt idx="388">
                  <c:v>5.8174999999999998E-2</c:v>
                </c:pt>
                <c:pt idx="389">
                  <c:v>5.6142999999999998E-2</c:v>
                </c:pt>
                <c:pt idx="390">
                  <c:v>5.2538000000000001E-2</c:v>
                </c:pt>
                <c:pt idx="391">
                  <c:v>5.6037999999999998E-2</c:v>
                </c:pt>
                <c:pt idx="392">
                  <c:v>5.7091999999999997E-2</c:v>
                </c:pt>
                <c:pt idx="393">
                  <c:v>5.4452E-2</c:v>
                </c:pt>
                <c:pt idx="394">
                  <c:v>5.4983999999999998E-2</c:v>
                </c:pt>
                <c:pt idx="395">
                  <c:v>5.7494999999999997E-2</c:v>
                </c:pt>
                <c:pt idx="396">
                  <c:v>5.6771000000000002E-2</c:v>
                </c:pt>
                <c:pt idx="397">
                  <c:v>5.2817999999999997E-2</c:v>
                </c:pt>
                <c:pt idx="398">
                  <c:v>5.3638999999999999E-2</c:v>
                </c:pt>
                <c:pt idx="399">
                  <c:v>5.9180000000000003E-2</c:v>
                </c:pt>
                <c:pt idx="400">
                  <c:v>5.9769000000000003E-2</c:v>
                </c:pt>
                <c:pt idx="401">
                  <c:v>5.6876999999999997E-2</c:v>
                </c:pt>
                <c:pt idx="402">
                  <c:v>5.4975999999999997E-2</c:v>
                </c:pt>
                <c:pt idx="403">
                  <c:v>5.6424000000000002E-2</c:v>
                </c:pt>
                <c:pt idx="404">
                  <c:v>5.7918999999999998E-2</c:v>
                </c:pt>
                <c:pt idx="405">
                  <c:v>5.6964000000000001E-2</c:v>
                </c:pt>
                <c:pt idx="406">
                  <c:v>5.5653000000000001E-2</c:v>
                </c:pt>
                <c:pt idx="407">
                  <c:v>5.5281999999999998E-2</c:v>
                </c:pt>
                <c:pt idx="408">
                  <c:v>5.6717999999999998E-2</c:v>
                </c:pt>
                <c:pt idx="409">
                  <c:v>5.6711999999999999E-2</c:v>
                </c:pt>
                <c:pt idx="410">
                  <c:v>5.4807000000000002E-2</c:v>
                </c:pt>
                <c:pt idx="411">
                  <c:v>5.5224000000000002E-2</c:v>
                </c:pt>
                <c:pt idx="412">
                  <c:v>5.4337999999999997E-2</c:v>
                </c:pt>
                <c:pt idx="413">
                  <c:v>5.4260999999999997E-2</c:v>
                </c:pt>
                <c:pt idx="414">
                  <c:v>5.7151E-2</c:v>
                </c:pt>
                <c:pt idx="415">
                  <c:v>5.8415000000000002E-2</c:v>
                </c:pt>
                <c:pt idx="416">
                  <c:v>5.7687000000000002E-2</c:v>
                </c:pt>
                <c:pt idx="417">
                  <c:v>5.7369999999999997E-2</c:v>
                </c:pt>
                <c:pt idx="418">
                  <c:v>5.8685000000000001E-2</c:v>
                </c:pt>
                <c:pt idx="419">
                  <c:v>5.8321999999999999E-2</c:v>
                </c:pt>
                <c:pt idx="420">
                  <c:v>5.5731999999999997E-2</c:v>
                </c:pt>
                <c:pt idx="421">
                  <c:v>5.7654999999999998E-2</c:v>
                </c:pt>
                <c:pt idx="422">
                  <c:v>5.9812999999999998E-2</c:v>
                </c:pt>
                <c:pt idx="423">
                  <c:v>5.6221E-2</c:v>
                </c:pt>
                <c:pt idx="424">
                  <c:v>5.4899999999999997E-2</c:v>
                </c:pt>
                <c:pt idx="425">
                  <c:v>5.7282E-2</c:v>
                </c:pt>
                <c:pt idx="426">
                  <c:v>5.5886999999999999E-2</c:v>
                </c:pt>
                <c:pt idx="427">
                  <c:v>5.4877000000000002E-2</c:v>
                </c:pt>
                <c:pt idx="428">
                  <c:v>5.6148999999999998E-2</c:v>
                </c:pt>
                <c:pt idx="429">
                  <c:v>5.7867000000000002E-2</c:v>
                </c:pt>
                <c:pt idx="430">
                  <c:v>5.8596000000000002E-2</c:v>
                </c:pt>
                <c:pt idx="431">
                  <c:v>5.6869000000000003E-2</c:v>
                </c:pt>
                <c:pt idx="432">
                  <c:v>5.7068000000000001E-2</c:v>
                </c:pt>
                <c:pt idx="433">
                  <c:v>5.8924999999999998E-2</c:v>
                </c:pt>
                <c:pt idx="434">
                  <c:v>5.6195000000000002E-2</c:v>
                </c:pt>
                <c:pt idx="435">
                  <c:v>5.3227999999999998E-2</c:v>
                </c:pt>
                <c:pt idx="436">
                  <c:v>5.4134000000000002E-2</c:v>
                </c:pt>
                <c:pt idx="437">
                  <c:v>5.3503000000000002E-2</c:v>
                </c:pt>
                <c:pt idx="438">
                  <c:v>5.4781999999999997E-2</c:v>
                </c:pt>
                <c:pt idx="439">
                  <c:v>5.7396000000000003E-2</c:v>
                </c:pt>
                <c:pt idx="440">
                  <c:v>5.6715000000000002E-2</c:v>
                </c:pt>
                <c:pt idx="441">
                  <c:v>5.5159E-2</c:v>
                </c:pt>
                <c:pt idx="442">
                  <c:v>5.4501000000000001E-2</c:v>
                </c:pt>
                <c:pt idx="443">
                  <c:v>5.6807999999999997E-2</c:v>
                </c:pt>
                <c:pt idx="444">
                  <c:v>5.7773999999999999E-2</c:v>
                </c:pt>
                <c:pt idx="445">
                  <c:v>5.5359999999999999E-2</c:v>
                </c:pt>
                <c:pt idx="446">
                  <c:v>5.4558000000000002E-2</c:v>
                </c:pt>
                <c:pt idx="447">
                  <c:v>5.5510999999999998E-2</c:v>
                </c:pt>
                <c:pt idx="448">
                  <c:v>5.3571000000000001E-2</c:v>
                </c:pt>
                <c:pt idx="449">
                  <c:v>5.3744E-2</c:v>
                </c:pt>
                <c:pt idx="450">
                  <c:v>5.6908E-2</c:v>
                </c:pt>
                <c:pt idx="451">
                  <c:v>5.6369000000000002E-2</c:v>
                </c:pt>
                <c:pt idx="452">
                  <c:v>5.1916999999999998E-2</c:v>
                </c:pt>
                <c:pt idx="453">
                  <c:v>5.2701999999999999E-2</c:v>
                </c:pt>
                <c:pt idx="454">
                  <c:v>5.7599999999999998E-2</c:v>
                </c:pt>
                <c:pt idx="455">
                  <c:v>5.7835999999999999E-2</c:v>
                </c:pt>
                <c:pt idx="456">
                  <c:v>5.9202999999999999E-2</c:v>
                </c:pt>
                <c:pt idx="457">
                  <c:v>5.9308E-2</c:v>
                </c:pt>
                <c:pt idx="458">
                  <c:v>5.7345E-2</c:v>
                </c:pt>
                <c:pt idx="459">
                  <c:v>5.8756000000000003E-2</c:v>
                </c:pt>
                <c:pt idx="460">
                  <c:v>5.7112999999999997E-2</c:v>
                </c:pt>
                <c:pt idx="461">
                  <c:v>5.4600999999999997E-2</c:v>
                </c:pt>
                <c:pt idx="462">
                  <c:v>5.5972000000000001E-2</c:v>
                </c:pt>
                <c:pt idx="463">
                  <c:v>5.6980000000000003E-2</c:v>
                </c:pt>
                <c:pt idx="464">
                  <c:v>5.6344999999999999E-2</c:v>
                </c:pt>
                <c:pt idx="465">
                  <c:v>5.4694E-2</c:v>
                </c:pt>
                <c:pt idx="466">
                  <c:v>5.5183999999999997E-2</c:v>
                </c:pt>
                <c:pt idx="467">
                  <c:v>5.7505000000000001E-2</c:v>
                </c:pt>
                <c:pt idx="468">
                  <c:v>5.8800999999999999E-2</c:v>
                </c:pt>
                <c:pt idx="469">
                  <c:v>5.7498E-2</c:v>
                </c:pt>
                <c:pt idx="470">
                  <c:v>5.6966000000000003E-2</c:v>
                </c:pt>
                <c:pt idx="471">
                  <c:v>6.1519999999999998E-2</c:v>
                </c:pt>
                <c:pt idx="472">
                  <c:v>6.3152E-2</c:v>
                </c:pt>
                <c:pt idx="473">
                  <c:v>5.9972999999999999E-2</c:v>
                </c:pt>
                <c:pt idx="474">
                  <c:v>5.7507999999999997E-2</c:v>
                </c:pt>
                <c:pt idx="475">
                  <c:v>5.6245000000000003E-2</c:v>
                </c:pt>
                <c:pt idx="476">
                  <c:v>5.6862000000000003E-2</c:v>
                </c:pt>
                <c:pt idx="477">
                  <c:v>5.6016999999999997E-2</c:v>
                </c:pt>
                <c:pt idx="478">
                  <c:v>5.6561E-2</c:v>
                </c:pt>
                <c:pt idx="479">
                  <c:v>6.1705999999999997E-2</c:v>
                </c:pt>
                <c:pt idx="480">
                  <c:v>6.4343999999999998E-2</c:v>
                </c:pt>
                <c:pt idx="481">
                  <c:v>6.1469000000000003E-2</c:v>
                </c:pt>
                <c:pt idx="482">
                  <c:v>5.774E-2</c:v>
                </c:pt>
                <c:pt idx="483">
                  <c:v>5.6870999999999998E-2</c:v>
                </c:pt>
                <c:pt idx="484">
                  <c:v>5.5584000000000001E-2</c:v>
                </c:pt>
                <c:pt idx="485">
                  <c:v>5.7098000000000003E-2</c:v>
                </c:pt>
                <c:pt idx="486">
                  <c:v>5.9711E-2</c:v>
                </c:pt>
                <c:pt idx="487">
                  <c:v>5.4802999999999998E-2</c:v>
                </c:pt>
                <c:pt idx="488">
                  <c:v>5.2081000000000002E-2</c:v>
                </c:pt>
                <c:pt idx="489">
                  <c:v>5.6640999999999997E-2</c:v>
                </c:pt>
                <c:pt idx="490">
                  <c:v>5.5043000000000002E-2</c:v>
                </c:pt>
                <c:pt idx="491">
                  <c:v>4.8859E-2</c:v>
                </c:pt>
                <c:pt idx="492">
                  <c:v>4.9909000000000002E-2</c:v>
                </c:pt>
                <c:pt idx="493">
                  <c:v>5.5893999999999999E-2</c:v>
                </c:pt>
                <c:pt idx="494">
                  <c:v>5.7244000000000003E-2</c:v>
                </c:pt>
                <c:pt idx="495">
                  <c:v>5.5709000000000002E-2</c:v>
                </c:pt>
                <c:pt idx="496">
                  <c:v>5.3182E-2</c:v>
                </c:pt>
                <c:pt idx="497">
                  <c:v>4.9259999999999998E-2</c:v>
                </c:pt>
                <c:pt idx="498">
                  <c:v>4.8592000000000003E-2</c:v>
                </c:pt>
                <c:pt idx="499">
                  <c:v>5.1235000000000003E-2</c:v>
                </c:pt>
                <c:pt idx="500">
                  <c:v>5.3121000000000002E-2</c:v>
                </c:pt>
                <c:pt idx="501">
                  <c:v>5.2271999999999999E-2</c:v>
                </c:pt>
                <c:pt idx="502">
                  <c:v>5.3489000000000002E-2</c:v>
                </c:pt>
                <c:pt idx="503">
                  <c:v>5.3135000000000002E-2</c:v>
                </c:pt>
                <c:pt idx="504">
                  <c:v>5.0102000000000001E-2</c:v>
                </c:pt>
                <c:pt idx="505">
                  <c:v>5.1457000000000003E-2</c:v>
                </c:pt>
                <c:pt idx="506">
                  <c:v>5.4539999999999998E-2</c:v>
                </c:pt>
                <c:pt idx="507">
                  <c:v>5.2062999999999998E-2</c:v>
                </c:pt>
                <c:pt idx="508">
                  <c:v>4.7837999999999999E-2</c:v>
                </c:pt>
                <c:pt idx="509">
                  <c:v>4.9301999999999999E-2</c:v>
                </c:pt>
                <c:pt idx="510">
                  <c:v>5.1568000000000003E-2</c:v>
                </c:pt>
                <c:pt idx="511">
                  <c:v>5.1464999999999997E-2</c:v>
                </c:pt>
                <c:pt idx="512">
                  <c:v>5.1237999999999999E-2</c:v>
                </c:pt>
                <c:pt idx="513">
                  <c:v>5.1318999999999997E-2</c:v>
                </c:pt>
                <c:pt idx="514">
                  <c:v>5.0220000000000001E-2</c:v>
                </c:pt>
                <c:pt idx="515">
                  <c:v>5.0405999999999999E-2</c:v>
                </c:pt>
                <c:pt idx="516">
                  <c:v>5.3022E-2</c:v>
                </c:pt>
                <c:pt idx="517">
                  <c:v>5.2893000000000003E-2</c:v>
                </c:pt>
                <c:pt idx="518">
                  <c:v>5.0465000000000003E-2</c:v>
                </c:pt>
                <c:pt idx="519">
                  <c:v>5.1362999999999999E-2</c:v>
                </c:pt>
                <c:pt idx="520">
                  <c:v>5.0405999999999999E-2</c:v>
                </c:pt>
                <c:pt idx="521">
                  <c:v>4.7329000000000003E-2</c:v>
                </c:pt>
                <c:pt idx="522">
                  <c:v>4.8128999999999998E-2</c:v>
                </c:pt>
                <c:pt idx="523">
                  <c:v>5.0916999999999997E-2</c:v>
                </c:pt>
                <c:pt idx="524">
                  <c:v>5.1024E-2</c:v>
                </c:pt>
                <c:pt idx="525">
                  <c:v>5.1978999999999997E-2</c:v>
                </c:pt>
                <c:pt idx="526">
                  <c:v>5.4389E-2</c:v>
                </c:pt>
                <c:pt idx="527">
                  <c:v>5.3011999999999997E-2</c:v>
                </c:pt>
                <c:pt idx="528">
                  <c:v>5.2224E-2</c:v>
                </c:pt>
                <c:pt idx="529">
                  <c:v>5.4544000000000002E-2</c:v>
                </c:pt>
                <c:pt idx="530">
                  <c:v>5.1180000000000003E-2</c:v>
                </c:pt>
                <c:pt idx="531">
                  <c:v>5.0077999999999998E-2</c:v>
                </c:pt>
                <c:pt idx="532">
                  <c:v>5.4029000000000001E-2</c:v>
                </c:pt>
                <c:pt idx="533">
                  <c:v>5.2130999999999997E-2</c:v>
                </c:pt>
                <c:pt idx="534">
                  <c:v>5.0960999999999999E-2</c:v>
                </c:pt>
                <c:pt idx="535">
                  <c:v>5.4785E-2</c:v>
                </c:pt>
                <c:pt idx="536">
                  <c:v>5.5086000000000003E-2</c:v>
                </c:pt>
                <c:pt idx="537">
                  <c:v>5.3683000000000002E-2</c:v>
                </c:pt>
                <c:pt idx="538">
                  <c:v>5.6702000000000002E-2</c:v>
                </c:pt>
                <c:pt idx="539">
                  <c:v>5.9246E-2</c:v>
                </c:pt>
                <c:pt idx="540">
                  <c:v>5.7488999999999998E-2</c:v>
                </c:pt>
                <c:pt idx="541">
                  <c:v>5.5971E-2</c:v>
                </c:pt>
                <c:pt idx="542">
                  <c:v>5.4667E-2</c:v>
                </c:pt>
                <c:pt idx="543">
                  <c:v>5.2823000000000002E-2</c:v>
                </c:pt>
                <c:pt idx="544">
                  <c:v>5.2431999999999999E-2</c:v>
                </c:pt>
                <c:pt idx="545">
                  <c:v>5.6884999999999998E-2</c:v>
                </c:pt>
                <c:pt idx="546">
                  <c:v>5.9166999999999997E-2</c:v>
                </c:pt>
                <c:pt idx="547">
                  <c:v>5.3852999999999998E-2</c:v>
                </c:pt>
                <c:pt idx="548">
                  <c:v>5.3365999999999997E-2</c:v>
                </c:pt>
                <c:pt idx="549">
                  <c:v>5.8092999999999999E-2</c:v>
                </c:pt>
                <c:pt idx="550">
                  <c:v>5.7548000000000002E-2</c:v>
                </c:pt>
                <c:pt idx="551">
                  <c:v>5.4216E-2</c:v>
                </c:pt>
                <c:pt idx="552">
                  <c:v>5.2789000000000003E-2</c:v>
                </c:pt>
                <c:pt idx="553">
                  <c:v>5.2900000000000003E-2</c:v>
                </c:pt>
                <c:pt idx="554">
                  <c:v>5.1604999999999998E-2</c:v>
                </c:pt>
                <c:pt idx="555">
                  <c:v>5.1670000000000001E-2</c:v>
                </c:pt>
                <c:pt idx="556">
                  <c:v>5.5565000000000003E-2</c:v>
                </c:pt>
                <c:pt idx="557">
                  <c:v>5.4829000000000003E-2</c:v>
                </c:pt>
                <c:pt idx="558">
                  <c:v>5.2242999999999998E-2</c:v>
                </c:pt>
                <c:pt idx="559">
                  <c:v>5.3314E-2</c:v>
                </c:pt>
                <c:pt idx="560">
                  <c:v>5.0523999999999999E-2</c:v>
                </c:pt>
                <c:pt idx="561">
                  <c:v>4.7307000000000002E-2</c:v>
                </c:pt>
                <c:pt idx="562">
                  <c:v>4.9499000000000001E-2</c:v>
                </c:pt>
                <c:pt idx="563">
                  <c:v>5.1584999999999999E-2</c:v>
                </c:pt>
                <c:pt idx="564">
                  <c:v>5.4169000000000002E-2</c:v>
                </c:pt>
                <c:pt idx="565">
                  <c:v>5.8219E-2</c:v>
                </c:pt>
                <c:pt idx="566">
                  <c:v>5.7134999999999998E-2</c:v>
                </c:pt>
                <c:pt idx="567">
                  <c:v>5.2033000000000003E-2</c:v>
                </c:pt>
                <c:pt idx="568">
                  <c:v>5.2582999999999998E-2</c:v>
                </c:pt>
                <c:pt idx="569">
                  <c:v>5.7277000000000002E-2</c:v>
                </c:pt>
                <c:pt idx="570">
                  <c:v>5.7888000000000002E-2</c:v>
                </c:pt>
                <c:pt idx="571">
                  <c:v>5.7519000000000001E-2</c:v>
                </c:pt>
                <c:pt idx="572">
                  <c:v>5.5690000000000003E-2</c:v>
                </c:pt>
                <c:pt idx="573">
                  <c:v>5.3685999999999998E-2</c:v>
                </c:pt>
                <c:pt idx="574">
                  <c:v>5.4760999999999997E-2</c:v>
                </c:pt>
                <c:pt idx="575">
                  <c:v>5.5351999999999998E-2</c:v>
                </c:pt>
                <c:pt idx="576">
                  <c:v>5.3705000000000003E-2</c:v>
                </c:pt>
                <c:pt idx="577">
                  <c:v>5.5433000000000003E-2</c:v>
                </c:pt>
                <c:pt idx="578">
                  <c:v>6.0310999999999997E-2</c:v>
                </c:pt>
                <c:pt idx="579">
                  <c:v>5.9067000000000001E-2</c:v>
                </c:pt>
                <c:pt idx="580">
                  <c:v>5.4776999999999999E-2</c:v>
                </c:pt>
                <c:pt idx="581">
                  <c:v>5.4056E-2</c:v>
                </c:pt>
                <c:pt idx="582">
                  <c:v>5.5267999999999998E-2</c:v>
                </c:pt>
                <c:pt idx="583">
                  <c:v>5.7015000000000003E-2</c:v>
                </c:pt>
                <c:pt idx="584">
                  <c:v>5.5447999999999997E-2</c:v>
                </c:pt>
                <c:pt idx="585">
                  <c:v>5.1718E-2</c:v>
                </c:pt>
                <c:pt idx="586">
                  <c:v>5.3350000000000002E-2</c:v>
                </c:pt>
                <c:pt idx="587">
                  <c:v>5.8698E-2</c:v>
                </c:pt>
                <c:pt idx="588">
                  <c:v>5.8409000000000003E-2</c:v>
                </c:pt>
                <c:pt idx="589">
                  <c:v>5.5731000000000003E-2</c:v>
                </c:pt>
                <c:pt idx="590">
                  <c:v>5.6198999999999999E-2</c:v>
                </c:pt>
                <c:pt idx="591">
                  <c:v>5.5690999999999997E-2</c:v>
                </c:pt>
                <c:pt idx="592">
                  <c:v>5.1324000000000002E-2</c:v>
                </c:pt>
                <c:pt idx="593">
                  <c:v>4.8342999999999997E-2</c:v>
                </c:pt>
                <c:pt idx="594">
                  <c:v>5.0340999999999997E-2</c:v>
                </c:pt>
                <c:pt idx="595">
                  <c:v>5.3978999999999999E-2</c:v>
                </c:pt>
                <c:pt idx="596">
                  <c:v>5.4253999999999997E-2</c:v>
                </c:pt>
                <c:pt idx="597">
                  <c:v>5.3624999999999999E-2</c:v>
                </c:pt>
                <c:pt idx="598">
                  <c:v>5.4679999999999999E-2</c:v>
                </c:pt>
                <c:pt idx="599">
                  <c:v>5.2817999999999997E-2</c:v>
                </c:pt>
                <c:pt idx="600">
                  <c:v>5.0048000000000002E-2</c:v>
                </c:pt>
                <c:pt idx="601">
                  <c:v>4.9818000000000001E-2</c:v>
                </c:pt>
                <c:pt idx="602">
                  <c:v>5.1027999999999997E-2</c:v>
                </c:pt>
                <c:pt idx="603">
                  <c:v>4.8460999999999997E-2</c:v>
                </c:pt>
                <c:pt idx="604">
                  <c:v>4.4594000000000002E-2</c:v>
                </c:pt>
                <c:pt idx="605">
                  <c:v>4.8129999999999999E-2</c:v>
                </c:pt>
                <c:pt idx="606">
                  <c:v>5.5791E-2</c:v>
                </c:pt>
                <c:pt idx="607">
                  <c:v>5.944E-2</c:v>
                </c:pt>
                <c:pt idx="608">
                  <c:v>5.8930999999999997E-2</c:v>
                </c:pt>
                <c:pt idx="609">
                  <c:v>5.6831E-2</c:v>
                </c:pt>
                <c:pt idx="610">
                  <c:v>5.5271000000000001E-2</c:v>
                </c:pt>
                <c:pt idx="611">
                  <c:v>5.5126000000000001E-2</c:v>
                </c:pt>
                <c:pt idx="612">
                  <c:v>5.5810999999999999E-2</c:v>
                </c:pt>
                <c:pt idx="613">
                  <c:v>5.6016000000000003E-2</c:v>
                </c:pt>
                <c:pt idx="614">
                  <c:v>5.2519999999999997E-2</c:v>
                </c:pt>
                <c:pt idx="615">
                  <c:v>4.9277000000000001E-2</c:v>
                </c:pt>
                <c:pt idx="616">
                  <c:v>5.0667999999999998E-2</c:v>
                </c:pt>
                <c:pt idx="617">
                  <c:v>5.2187999999999998E-2</c:v>
                </c:pt>
                <c:pt idx="618">
                  <c:v>5.0553000000000001E-2</c:v>
                </c:pt>
                <c:pt idx="619">
                  <c:v>5.0564999999999999E-2</c:v>
                </c:pt>
                <c:pt idx="620">
                  <c:v>5.1167999999999998E-2</c:v>
                </c:pt>
                <c:pt idx="621">
                  <c:v>5.3048999999999999E-2</c:v>
                </c:pt>
                <c:pt idx="622">
                  <c:v>5.6058999999999998E-2</c:v>
                </c:pt>
                <c:pt idx="623">
                  <c:v>5.5784E-2</c:v>
                </c:pt>
                <c:pt idx="624">
                  <c:v>5.407E-2</c:v>
                </c:pt>
                <c:pt idx="625">
                  <c:v>5.3698000000000003E-2</c:v>
                </c:pt>
                <c:pt idx="626">
                  <c:v>5.2449000000000003E-2</c:v>
                </c:pt>
                <c:pt idx="627">
                  <c:v>5.3494E-2</c:v>
                </c:pt>
                <c:pt idx="628">
                  <c:v>5.5278000000000001E-2</c:v>
                </c:pt>
                <c:pt idx="629">
                  <c:v>5.3469000000000003E-2</c:v>
                </c:pt>
                <c:pt idx="630">
                  <c:v>5.2809000000000002E-2</c:v>
                </c:pt>
                <c:pt idx="631">
                  <c:v>5.3967000000000001E-2</c:v>
                </c:pt>
                <c:pt idx="632">
                  <c:v>5.2814E-2</c:v>
                </c:pt>
                <c:pt idx="633">
                  <c:v>5.2975000000000001E-2</c:v>
                </c:pt>
                <c:pt idx="634">
                  <c:v>5.4873999999999999E-2</c:v>
                </c:pt>
                <c:pt idx="635">
                  <c:v>5.6960999999999998E-2</c:v>
                </c:pt>
                <c:pt idx="636">
                  <c:v>5.6561E-2</c:v>
                </c:pt>
                <c:pt idx="637">
                  <c:v>5.466E-2</c:v>
                </c:pt>
                <c:pt idx="638">
                  <c:v>5.5145E-2</c:v>
                </c:pt>
                <c:pt idx="639">
                  <c:v>5.6659000000000001E-2</c:v>
                </c:pt>
                <c:pt idx="640">
                  <c:v>5.7430000000000002E-2</c:v>
                </c:pt>
                <c:pt idx="641">
                  <c:v>5.9867999999999998E-2</c:v>
                </c:pt>
                <c:pt idx="642">
                  <c:v>6.0893000000000003E-2</c:v>
                </c:pt>
                <c:pt idx="643">
                  <c:v>5.4786000000000001E-2</c:v>
                </c:pt>
                <c:pt idx="644">
                  <c:v>4.8786999999999997E-2</c:v>
                </c:pt>
                <c:pt idx="645">
                  <c:v>5.1489E-2</c:v>
                </c:pt>
                <c:pt idx="646">
                  <c:v>5.5728E-2</c:v>
                </c:pt>
                <c:pt idx="647">
                  <c:v>5.3578000000000001E-2</c:v>
                </c:pt>
                <c:pt idx="648">
                  <c:v>5.2129000000000002E-2</c:v>
                </c:pt>
                <c:pt idx="649">
                  <c:v>5.577E-2</c:v>
                </c:pt>
                <c:pt idx="650">
                  <c:v>5.6522999999999997E-2</c:v>
                </c:pt>
                <c:pt idx="651">
                  <c:v>5.8152000000000002E-2</c:v>
                </c:pt>
                <c:pt idx="652">
                  <c:v>5.953E-2</c:v>
                </c:pt>
                <c:pt idx="653">
                  <c:v>5.5911000000000002E-2</c:v>
                </c:pt>
                <c:pt idx="654">
                  <c:v>5.0619999999999998E-2</c:v>
                </c:pt>
                <c:pt idx="655">
                  <c:v>4.7107000000000003E-2</c:v>
                </c:pt>
                <c:pt idx="656">
                  <c:v>4.8229000000000001E-2</c:v>
                </c:pt>
                <c:pt idx="657">
                  <c:v>5.3962000000000003E-2</c:v>
                </c:pt>
                <c:pt idx="658">
                  <c:v>5.8750999999999998E-2</c:v>
                </c:pt>
                <c:pt idx="659">
                  <c:v>6.1511000000000003E-2</c:v>
                </c:pt>
                <c:pt idx="660">
                  <c:v>5.7077000000000003E-2</c:v>
                </c:pt>
                <c:pt idx="661">
                  <c:v>5.3133E-2</c:v>
                </c:pt>
                <c:pt idx="662">
                  <c:v>5.6304E-2</c:v>
                </c:pt>
                <c:pt idx="663">
                  <c:v>5.8146999999999997E-2</c:v>
                </c:pt>
                <c:pt idx="664">
                  <c:v>5.7855999999999998E-2</c:v>
                </c:pt>
                <c:pt idx="665">
                  <c:v>5.8874000000000003E-2</c:v>
                </c:pt>
                <c:pt idx="666">
                  <c:v>5.8209999999999998E-2</c:v>
                </c:pt>
                <c:pt idx="667">
                  <c:v>5.5254999999999999E-2</c:v>
                </c:pt>
                <c:pt idx="668">
                  <c:v>5.3527999999999999E-2</c:v>
                </c:pt>
                <c:pt idx="669">
                  <c:v>5.5354E-2</c:v>
                </c:pt>
                <c:pt idx="670">
                  <c:v>5.8813999999999998E-2</c:v>
                </c:pt>
                <c:pt idx="671">
                  <c:v>5.8928000000000001E-2</c:v>
                </c:pt>
                <c:pt idx="672">
                  <c:v>5.8694999999999997E-2</c:v>
                </c:pt>
                <c:pt idx="673">
                  <c:v>6.0128000000000001E-2</c:v>
                </c:pt>
                <c:pt idx="674">
                  <c:v>6.0213999999999997E-2</c:v>
                </c:pt>
                <c:pt idx="675">
                  <c:v>5.9204E-2</c:v>
                </c:pt>
                <c:pt idx="676">
                  <c:v>5.7020000000000001E-2</c:v>
                </c:pt>
                <c:pt idx="677">
                  <c:v>5.3553999999999997E-2</c:v>
                </c:pt>
                <c:pt idx="678">
                  <c:v>5.5833000000000001E-2</c:v>
                </c:pt>
                <c:pt idx="679">
                  <c:v>5.9279999999999999E-2</c:v>
                </c:pt>
                <c:pt idx="680">
                  <c:v>5.7305000000000002E-2</c:v>
                </c:pt>
                <c:pt idx="681">
                  <c:v>5.8090000000000003E-2</c:v>
                </c:pt>
                <c:pt idx="682">
                  <c:v>5.9707999999999997E-2</c:v>
                </c:pt>
                <c:pt idx="683">
                  <c:v>5.6806000000000002E-2</c:v>
                </c:pt>
                <c:pt idx="684">
                  <c:v>5.3753000000000002E-2</c:v>
                </c:pt>
                <c:pt idx="685">
                  <c:v>5.4620000000000002E-2</c:v>
                </c:pt>
                <c:pt idx="686">
                  <c:v>5.7826000000000002E-2</c:v>
                </c:pt>
                <c:pt idx="687">
                  <c:v>5.6862999999999997E-2</c:v>
                </c:pt>
                <c:pt idx="688">
                  <c:v>5.4403E-2</c:v>
                </c:pt>
                <c:pt idx="689">
                  <c:v>5.5703999999999997E-2</c:v>
                </c:pt>
                <c:pt idx="690">
                  <c:v>5.3806E-2</c:v>
                </c:pt>
                <c:pt idx="691">
                  <c:v>5.1168999999999999E-2</c:v>
                </c:pt>
                <c:pt idx="692">
                  <c:v>5.2918E-2</c:v>
                </c:pt>
                <c:pt idx="693">
                  <c:v>5.3026999999999998E-2</c:v>
                </c:pt>
                <c:pt idx="694">
                  <c:v>5.3601000000000003E-2</c:v>
                </c:pt>
                <c:pt idx="695">
                  <c:v>5.5140000000000002E-2</c:v>
                </c:pt>
                <c:pt idx="696">
                  <c:v>5.0848999999999998E-2</c:v>
                </c:pt>
                <c:pt idx="697">
                  <c:v>4.5709E-2</c:v>
                </c:pt>
                <c:pt idx="698">
                  <c:v>4.6476999999999997E-2</c:v>
                </c:pt>
                <c:pt idx="699">
                  <c:v>5.3030000000000001E-2</c:v>
                </c:pt>
                <c:pt idx="700">
                  <c:v>5.8273999999999999E-2</c:v>
                </c:pt>
                <c:pt idx="701">
                  <c:v>5.7653000000000003E-2</c:v>
                </c:pt>
                <c:pt idx="702">
                  <c:v>5.3142000000000002E-2</c:v>
                </c:pt>
                <c:pt idx="703">
                  <c:v>5.1307999999999999E-2</c:v>
                </c:pt>
                <c:pt idx="704">
                  <c:v>5.4233999999999997E-2</c:v>
                </c:pt>
                <c:pt idx="705">
                  <c:v>5.7306000000000003E-2</c:v>
                </c:pt>
                <c:pt idx="706">
                  <c:v>5.5010999999999997E-2</c:v>
                </c:pt>
                <c:pt idx="707">
                  <c:v>5.1880999999999997E-2</c:v>
                </c:pt>
                <c:pt idx="708">
                  <c:v>5.5562E-2</c:v>
                </c:pt>
                <c:pt idx="709">
                  <c:v>5.9341999999999999E-2</c:v>
                </c:pt>
                <c:pt idx="710">
                  <c:v>6.1272E-2</c:v>
                </c:pt>
                <c:pt idx="711">
                  <c:v>6.3E-2</c:v>
                </c:pt>
                <c:pt idx="712">
                  <c:v>5.9310000000000002E-2</c:v>
                </c:pt>
                <c:pt idx="713">
                  <c:v>5.7262E-2</c:v>
                </c:pt>
                <c:pt idx="714">
                  <c:v>5.6757000000000002E-2</c:v>
                </c:pt>
                <c:pt idx="715">
                  <c:v>5.7771999999999997E-2</c:v>
                </c:pt>
                <c:pt idx="716">
                  <c:v>6.0824000000000003E-2</c:v>
                </c:pt>
                <c:pt idx="717">
                  <c:v>6.0206000000000003E-2</c:v>
                </c:pt>
                <c:pt idx="718">
                  <c:v>5.7868000000000003E-2</c:v>
                </c:pt>
                <c:pt idx="719">
                  <c:v>5.7611999999999997E-2</c:v>
                </c:pt>
                <c:pt idx="720">
                  <c:v>5.6696999999999997E-2</c:v>
                </c:pt>
                <c:pt idx="721">
                  <c:v>5.8666999999999997E-2</c:v>
                </c:pt>
                <c:pt idx="722">
                  <c:v>6.2481000000000002E-2</c:v>
                </c:pt>
                <c:pt idx="723">
                  <c:v>6.2421999999999998E-2</c:v>
                </c:pt>
                <c:pt idx="724">
                  <c:v>6.2066000000000003E-2</c:v>
                </c:pt>
                <c:pt idx="725">
                  <c:v>6.1995000000000001E-2</c:v>
                </c:pt>
                <c:pt idx="726">
                  <c:v>5.9589000000000003E-2</c:v>
                </c:pt>
                <c:pt idx="727">
                  <c:v>5.9898E-2</c:v>
                </c:pt>
                <c:pt idx="728">
                  <c:v>6.1913999999999997E-2</c:v>
                </c:pt>
                <c:pt idx="729">
                  <c:v>5.8809E-2</c:v>
                </c:pt>
                <c:pt idx="730">
                  <c:v>5.8493999999999997E-2</c:v>
                </c:pt>
                <c:pt idx="731">
                  <c:v>6.1330000000000003E-2</c:v>
                </c:pt>
                <c:pt idx="732">
                  <c:v>5.8897999999999999E-2</c:v>
                </c:pt>
                <c:pt idx="733">
                  <c:v>5.5182000000000002E-2</c:v>
                </c:pt>
                <c:pt idx="734">
                  <c:v>5.5149999999999998E-2</c:v>
                </c:pt>
                <c:pt idx="735">
                  <c:v>5.7216000000000003E-2</c:v>
                </c:pt>
                <c:pt idx="736">
                  <c:v>5.8888000000000003E-2</c:v>
                </c:pt>
                <c:pt idx="737">
                  <c:v>5.6173000000000001E-2</c:v>
                </c:pt>
                <c:pt idx="738">
                  <c:v>4.7167000000000001E-2</c:v>
                </c:pt>
                <c:pt idx="739">
                  <c:v>4.6925000000000001E-2</c:v>
                </c:pt>
                <c:pt idx="740">
                  <c:v>5.4799E-2</c:v>
                </c:pt>
                <c:pt idx="741">
                  <c:v>5.7112000000000003E-2</c:v>
                </c:pt>
                <c:pt idx="742">
                  <c:v>5.3137999999999998E-2</c:v>
                </c:pt>
                <c:pt idx="743">
                  <c:v>5.1540999999999997E-2</c:v>
                </c:pt>
                <c:pt idx="744">
                  <c:v>5.4285E-2</c:v>
                </c:pt>
                <c:pt idx="745">
                  <c:v>5.2039000000000002E-2</c:v>
                </c:pt>
                <c:pt idx="746">
                  <c:v>4.8977E-2</c:v>
                </c:pt>
                <c:pt idx="747">
                  <c:v>5.0729999999999997E-2</c:v>
                </c:pt>
                <c:pt idx="748">
                  <c:v>5.1355999999999999E-2</c:v>
                </c:pt>
                <c:pt idx="749">
                  <c:v>5.1987999999999999E-2</c:v>
                </c:pt>
                <c:pt idx="750">
                  <c:v>5.4517999999999997E-2</c:v>
                </c:pt>
                <c:pt idx="751">
                  <c:v>5.5395E-2</c:v>
                </c:pt>
                <c:pt idx="752">
                  <c:v>5.5388E-2</c:v>
                </c:pt>
                <c:pt idx="753">
                  <c:v>5.6307999999999997E-2</c:v>
                </c:pt>
                <c:pt idx="754">
                  <c:v>5.5097E-2</c:v>
                </c:pt>
                <c:pt idx="755">
                  <c:v>5.772E-2</c:v>
                </c:pt>
                <c:pt idx="756">
                  <c:v>5.9166000000000003E-2</c:v>
                </c:pt>
                <c:pt idx="757">
                  <c:v>5.8305999999999997E-2</c:v>
                </c:pt>
                <c:pt idx="758">
                  <c:v>6.1879999999999998E-2</c:v>
                </c:pt>
                <c:pt idx="759">
                  <c:v>6.1793000000000001E-2</c:v>
                </c:pt>
                <c:pt idx="760">
                  <c:v>5.7269E-2</c:v>
                </c:pt>
                <c:pt idx="761">
                  <c:v>5.9420000000000001E-2</c:v>
                </c:pt>
                <c:pt idx="762">
                  <c:v>6.1061999999999998E-2</c:v>
                </c:pt>
                <c:pt idx="763">
                  <c:v>5.7792999999999997E-2</c:v>
                </c:pt>
                <c:pt idx="764">
                  <c:v>5.6446999999999997E-2</c:v>
                </c:pt>
                <c:pt idx="765">
                  <c:v>5.5753999999999998E-2</c:v>
                </c:pt>
                <c:pt idx="766">
                  <c:v>5.4434999999999997E-2</c:v>
                </c:pt>
                <c:pt idx="767">
                  <c:v>5.5086000000000003E-2</c:v>
                </c:pt>
                <c:pt idx="768">
                  <c:v>5.8063999999999998E-2</c:v>
                </c:pt>
                <c:pt idx="769">
                  <c:v>6.0220000000000003E-2</c:v>
                </c:pt>
                <c:pt idx="770">
                  <c:v>5.9742000000000003E-2</c:v>
                </c:pt>
                <c:pt idx="771">
                  <c:v>5.8882999999999998E-2</c:v>
                </c:pt>
                <c:pt idx="772">
                  <c:v>5.9646999999999999E-2</c:v>
                </c:pt>
                <c:pt idx="773">
                  <c:v>5.9817000000000002E-2</c:v>
                </c:pt>
                <c:pt idx="774">
                  <c:v>6.0052000000000001E-2</c:v>
                </c:pt>
                <c:pt idx="775">
                  <c:v>6.0745E-2</c:v>
                </c:pt>
                <c:pt idx="776">
                  <c:v>5.9678000000000002E-2</c:v>
                </c:pt>
                <c:pt idx="777">
                  <c:v>5.9004000000000001E-2</c:v>
                </c:pt>
                <c:pt idx="778">
                  <c:v>5.8112999999999998E-2</c:v>
                </c:pt>
                <c:pt idx="779">
                  <c:v>5.5552999999999998E-2</c:v>
                </c:pt>
                <c:pt idx="780">
                  <c:v>5.4057000000000001E-2</c:v>
                </c:pt>
                <c:pt idx="781">
                  <c:v>5.5017999999999997E-2</c:v>
                </c:pt>
                <c:pt idx="782">
                  <c:v>5.8361999999999997E-2</c:v>
                </c:pt>
                <c:pt idx="783">
                  <c:v>6.1310999999999997E-2</c:v>
                </c:pt>
                <c:pt idx="784">
                  <c:v>6.0005999999999997E-2</c:v>
                </c:pt>
                <c:pt idx="785">
                  <c:v>5.9422999999999997E-2</c:v>
                </c:pt>
                <c:pt idx="786">
                  <c:v>5.8563999999999998E-2</c:v>
                </c:pt>
                <c:pt idx="787">
                  <c:v>5.3943999999999999E-2</c:v>
                </c:pt>
                <c:pt idx="788">
                  <c:v>5.1921000000000002E-2</c:v>
                </c:pt>
                <c:pt idx="789">
                  <c:v>5.6898999999999998E-2</c:v>
                </c:pt>
                <c:pt idx="790">
                  <c:v>0.06</c:v>
                </c:pt>
                <c:pt idx="791">
                  <c:v>5.6730000000000003E-2</c:v>
                </c:pt>
                <c:pt idx="792">
                  <c:v>5.7376000000000003E-2</c:v>
                </c:pt>
                <c:pt idx="793">
                  <c:v>6.2373999999999999E-2</c:v>
                </c:pt>
                <c:pt idx="794">
                  <c:v>6.0893000000000003E-2</c:v>
                </c:pt>
                <c:pt idx="795">
                  <c:v>5.6236000000000001E-2</c:v>
                </c:pt>
                <c:pt idx="796">
                  <c:v>5.5153000000000001E-2</c:v>
                </c:pt>
                <c:pt idx="797">
                  <c:v>5.6639000000000002E-2</c:v>
                </c:pt>
                <c:pt idx="798">
                  <c:v>5.7030999999999998E-2</c:v>
                </c:pt>
                <c:pt idx="799">
                  <c:v>5.5921999999999999E-2</c:v>
                </c:pt>
                <c:pt idx="800">
                  <c:v>5.3776999999999998E-2</c:v>
                </c:pt>
                <c:pt idx="801">
                  <c:v>5.4064000000000001E-2</c:v>
                </c:pt>
                <c:pt idx="802">
                  <c:v>5.8994999999999999E-2</c:v>
                </c:pt>
                <c:pt idx="803">
                  <c:v>6.2676999999999997E-2</c:v>
                </c:pt>
                <c:pt idx="804">
                  <c:v>6.2849000000000002E-2</c:v>
                </c:pt>
                <c:pt idx="805">
                  <c:v>6.2551999999999996E-2</c:v>
                </c:pt>
                <c:pt idx="806">
                  <c:v>6.2757999999999994E-2</c:v>
                </c:pt>
                <c:pt idx="807">
                  <c:v>6.1462000000000003E-2</c:v>
                </c:pt>
                <c:pt idx="808">
                  <c:v>5.7262E-2</c:v>
                </c:pt>
                <c:pt idx="809">
                  <c:v>5.8055000000000002E-2</c:v>
                </c:pt>
                <c:pt idx="810">
                  <c:v>6.2025999999999998E-2</c:v>
                </c:pt>
                <c:pt idx="811">
                  <c:v>5.9232E-2</c:v>
                </c:pt>
                <c:pt idx="812">
                  <c:v>5.6314999999999997E-2</c:v>
                </c:pt>
                <c:pt idx="813">
                  <c:v>5.8555999999999997E-2</c:v>
                </c:pt>
                <c:pt idx="814">
                  <c:v>5.7407E-2</c:v>
                </c:pt>
                <c:pt idx="815">
                  <c:v>5.3428000000000003E-2</c:v>
                </c:pt>
                <c:pt idx="816">
                  <c:v>5.1090999999999998E-2</c:v>
                </c:pt>
                <c:pt idx="817">
                  <c:v>5.2469000000000002E-2</c:v>
                </c:pt>
                <c:pt idx="818">
                  <c:v>5.6534000000000001E-2</c:v>
                </c:pt>
                <c:pt idx="819">
                  <c:v>5.6876000000000003E-2</c:v>
                </c:pt>
                <c:pt idx="820">
                  <c:v>5.3265E-2</c:v>
                </c:pt>
                <c:pt idx="821">
                  <c:v>5.4919999999999997E-2</c:v>
                </c:pt>
                <c:pt idx="822">
                  <c:v>5.8407000000000001E-2</c:v>
                </c:pt>
                <c:pt idx="823">
                  <c:v>5.8015999999999998E-2</c:v>
                </c:pt>
                <c:pt idx="824">
                  <c:v>5.7969E-2</c:v>
                </c:pt>
                <c:pt idx="825">
                  <c:v>6.2506000000000006E-2</c:v>
                </c:pt>
                <c:pt idx="826">
                  <c:v>6.3239000000000004E-2</c:v>
                </c:pt>
                <c:pt idx="827">
                  <c:v>5.6757000000000002E-2</c:v>
                </c:pt>
                <c:pt idx="828">
                  <c:v>5.2958999999999999E-2</c:v>
                </c:pt>
                <c:pt idx="829">
                  <c:v>5.3406000000000002E-2</c:v>
                </c:pt>
                <c:pt idx="830">
                  <c:v>5.3592000000000001E-2</c:v>
                </c:pt>
                <c:pt idx="831">
                  <c:v>5.2621000000000001E-2</c:v>
                </c:pt>
                <c:pt idx="832">
                  <c:v>5.4304999999999999E-2</c:v>
                </c:pt>
                <c:pt idx="833">
                  <c:v>5.6993000000000002E-2</c:v>
                </c:pt>
                <c:pt idx="834">
                  <c:v>5.552E-2</c:v>
                </c:pt>
                <c:pt idx="835">
                  <c:v>5.7001000000000003E-2</c:v>
                </c:pt>
                <c:pt idx="836">
                  <c:v>5.9494999999999999E-2</c:v>
                </c:pt>
                <c:pt idx="837">
                  <c:v>5.6083000000000001E-2</c:v>
                </c:pt>
                <c:pt idx="838">
                  <c:v>5.3615999999999997E-2</c:v>
                </c:pt>
                <c:pt idx="839">
                  <c:v>5.5912000000000003E-2</c:v>
                </c:pt>
                <c:pt idx="840">
                  <c:v>5.4890000000000001E-2</c:v>
                </c:pt>
                <c:pt idx="841">
                  <c:v>5.1658000000000003E-2</c:v>
                </c:pt>
                <c:pt idx="842">
                  <c:v>5.2485999999999998E-2</c:v>
                </c:pt>
                <c:pt idx="843">
                  <c:v>5.6915E-2</c:v>
                </c:pt>
                <c:pt idx="844">
                  <c:v>5.5287000000000003E-2</c:v>
                </c:pt>
                <c:pt idx="845">
                  <c:v>5.1186000000000002E-2</c:v>
                </c:pt>
                <c:pt idx="846">
                  <c:v>5.3478999999999999E-2</c:v>
                </c:pt>
                <c:pt idx="847">
                  <c:v>5.4096999999999999E-2</c:v>
                </c:pt>
                <c:pt idx="848">
                  <c:v>5.2409999999999998E-2</c:v>
                </c:pt>
                <c:pt idx="849">
                  <c:v>5.3360999999999999E-2</c:v>
                </c:pt>
                <c:pt idx="850">
                  <c:v>5.0501999999999998E-2</c:v>
                </c:pt>
                <c:pt idx="851">
                  <c:v>5.1103999999999997E-2</c:v>
                </c:pt>
                <c:pt idx="852">
                  <c:v>5.7507999999999997E-2</c:v>
                </c:pt>
                <c:pt idx="853">
                  <c:v>5.8056000000000003E-2</c:v>
                </c:pt>
                <c:pt idx="854">
                  <c:v>5.5745999999999997E-2</c:v>
                </c:pt>
                <c:pt idx="855">
                  <c:v>5.7117000000000001E-2</c:v>
                </c:pt>
                <c:pt idx="856">
                  <c:v>5.7077000000000003E-2</c:v>
                </c:pt>
                <c:pt idx="857">
                  <c:v>5.7484E-2</c:v>
                </c:pt>
                <c:pt idx="858">
                  <c:v>5.9546000000000002E-2</c:v>
                </c:pt>
                <c:pt idx="859">
                  <c:v>5.8526000000000002E-2</c:v>
                </c:pt>
                <c:pt idx="860">
                  <c:v>5.7218999999999999E-2</c:v>
                </c:pt>
                <c:pt idx="861">
                  <c:v>5.8077999999999998E-2</c:v>
                </c:pt>
                <c:pt idx="862">
                  <c:v>5.7861000000000003E-2</c:v>
                </c:pt>
                <c:pt idx="863">
                  <c:v>5.5997999999999999E-2</c:v>
                </c:pt>
                <c:pt idx="864">
                  <c:v>5.3811999999999999E-2</c:v>
                </c:pt>
                <c:pt idx="865">
                  <c:v>5.2811999999999998E-2</c:v>
                </c:pt>
                <c:pt idx="866">
                  <c:v>5.3679999999999999E-2</c:v>
                </c:pt>
                <c:pt idx="867">
                  <c:v>5.6328999999999997E-2</c:v>
                </c:pt>
                <c:pt idx="868">
                  <c:v>5.7440999999999999E-2</c:v>
                </c:pt>
                <c:pt idx="869">
                  <c:v>5.8423000000000003E-2</c:v>
                </c:pt>
                <c:pt idx="870">
                  <c:v>6.0478999999999998E-2</c:v>
                </c:pt>
                <c:pt idx="871">
                  <c:v>6.1873999999999998E-2</c:v>
                </c:pt>
                <c:pt idx="872">
                  <c:v>6.3145999999999994E-2</c:v>
                </c:pt>
                <c:pt idx="873">
                  <c:v>6.3794000000000003E-2</c:v>
                </c:pt>
                <c:pt idx="874">
                  <c:v>6.0499999999999998E-2</c:v>
                </c:pt>
                <c:pt idx="875">
                  <c:v>5.9067000000000001E-2</c:v>
                </c:pt>
                <c:pt idx="876">
                  <c:v>6.2913999999999998E-2</c:v>
                </c:pt>
                <c:pt idx="877">
                  <c:v>6.1551000000000002E-2</c:v>
                </c:pt>
                <c:pt idx="878">
                  <c:v>5.8270000000000002E-2</c:v>
                </c:pt>
                <c:pt idx="879">
                  <c:v>6.2496999999999997E-2</c:v>
                </c:pt>
                <c:pt idx="880">
                  <c:v>6.1613000000000001E-2</c:v>
                </c:pt>
                <c:pt idx="881">
                  <c:v>5.9298999999999998E-2</c:v>
                </c:pt>
                <c:pt idx="882">
                  <c:v>6.3622999999999999E-2</c:v>
                </c:pt>
                <c:pt idx="883">
                  <c:v>6.1746000000000002E-2</c:v>
                </c:pt>
                <c:pt idx="884">
                  <c:v>5.7277000000000002E-2</c:v>
                </c:pt>
                <c:pt idx="885">
                  <c:v>6.2260000000000003E-2</c:v>
                </c:pt>
                <c:pt idx="886">
                  <c:v>6.4093999999999998E-2</c:v>
                </c:pt>
                <c:pt idx="887">
                  <c:v>5.9716999999999999E-2</c:v>
                </c:pt>
                <c:pt idx="888">
                  <c:v>5.9968E-2</c:v>
                </c:pt>
                <c:pt idx="889">
                  <c:v>6.2844999999999998E-2</c:v>
                </c:pt>
                <c:pt idx="890">
                  <c:v>6.1670000000000003E-2</c:v>
                </c:pt>
                <c:pt idx="891">
                  <c:v>6.0576999999999999E-2</c:v>
                </c:pt>
                <c:pt idx="892">
                  <c:v>6.1622000000000003E-2</c:v>
                </c:pt>
                <c:pt idx="893">
                  <c:v>6.1085E-2</c:v>
                </c:pt>
                <c:pt idx="894">
                  <c:v>5.8401000000000002E-2</c:v>
                </c:pt>
                <c:pt idx="895">
                  <c:v>5.7585999999999998E-2</c:v>
                </c:pt>
                <c:pt idx="896">
                  <c:v>5.7917000000000003E-2</c:v>
                </c:pt>
                <c:pt idx="897">
                  <c:v>5.8729000000000003E-2</c:v>
                </c:pt>
                <c:pt idx="898">
                  <c:v>5.8668999999999999E-2</c:v>
                </c:pt>
                <c:pt idx="899">
                  <c:v>5.6987999999999997E-2</c:v>
                </c:pt>
                <c:pt idx="900">
                  <c:v>5.8554000000000002E-2</c:v>
                </c:pt>
                <c:pt idx="901">
                  <c:v>6.0899000000000002E-2</c:v>
                </c:pt>
                <c:pt idx="902">
                  <c:v>5.7723999999999998E-2</c:v>
                </c:pt>
                <c:pt idx="903">
                  <c:v>5.4583E-2</c:v>
                </c:pt>
                <c:pt idx="904">
                  <c:v>5.2735999999999998E-2</c:v>
                </c:pt>
                <c:pt idx="905">
                  <c:v>5.3234999999999998E-2</c:v>
                </c:pt>
                <c:pt idx="906">
                  <c:v>5.6265999999999997E-2</c:v>
                </c:pt>
                <c:pt idx="907">
                  <c:v>5.8356999999999999E-2</c:v>
                </c:pt>
                <c:pt idx="908">
                  <c:v>5.9029999999999999E-2</c:v>
                </c:pt>
                <c:pt idx="909">
                  <c:v>5.7251999999999997E-2</c:v>
                </c:pt>
                <c:pt idx="910">
                  <c:v>5.7791000000000002E-2</c:v>
                </c:pt>
                <c:pt idx="911">
                  <c:v>5.9518000000000001E-2</c:v>
                </c:pt>
                <c:pt idx="912">
                  <c:v>5.6591000000000002E-2</c:v>
                </c:pt>
                <c:pt idx="913">
                  <c:v>5.6302999999999999E-2</c:v>
                </c:pt>
                <c:pt idx="914">
                  <c:v>5.9848999999999999E-2</c:v>
                </c:pt>
                <c:pt idx="915">
                  <c:v>6.0727999999999997E-2</c:v>
                </c:pt>
                <c:pt idx="916">
                  <c:v>5.8804000000000002E-2</c:v>
                </c:pt>
                <c:pt idx="917">
                  <c:v>5.5773000000000003E-2</c:v>
                </c:pt>
                <c:pt idx="918">
                  <c:v>5.5973000000000002E-2</c:v>
                </c:pt>
                <c:pt idx="919">
                  <c:v>5.8410999999999998E-2</c:v>
                </c:pt>
                <c:pt idx="920">
                  <c:v>5.8312999999999997E-2</c:v>
                </c:pt>
                <c:pt idx="921">
                  <c:v>5.8567000000000001E-2</c:v>
                </c:pt>
                <c:pt idx="922">
                  <c:v>5.7435E-2</c:v>
                </c:pt>
                <c:pt idx="923">
                  <c:v>5.6348000000000002E-2</c:v>
                </c:pt>
                <c:pt idx="924">
                  <c:v>5.8007000000000003E-2</c:v>
                </c:pt>
                <c:pt idx="925">
                  <c:v>6.0163000000000001E-2</c:v>
                </c:pt>
                <c:pt idx="926">
                  <c:v>5.9920000000000001E-2</c:v>
                </c:pt>
                <c:pt idx="927">
                  <c:v>5.9448000000000001E-2</c:v>
                </c:pt>
                <c:pt idx="928">
                  <c:v>5.9329E-2</c:v>
                </c:pt>
                <c:pt idx="929">
                  <c:v>5.9871000000000001E-2</c:v>
                </c:pt>
                <c:pt idx="930">
                  <c:v>6.0706999999999997E-2</c:v>
                </c:pt>
                <c:pt idx="931">
                  <c:v>5.7216999999999997E-2</c:v>
                </c:pt>
                <c:pt idx="932">
                  <c:v>5.1896999999999999E-2</c:v>
                </c:pt>
                <c:pt idx="933">
                  <c:v>5.4359999999999999E-2</c:v>
                </c:pt>
                <c:pt idx="934">
                  <c:v>6.0234999999999997E-2</c:v>
                </c:pt>
                <c:pt idx="935">
                  <c:v>6.0919000000000001E-2</c:v>
                </c:pt>
                <c:pt idx="936">
                  <c:v>5.4709000000000001E-2</c:v>
                </c:pt>
                <c:pt idx="937">
                  <c:v>4.9985000000000002E-2</c:v>
                </c:pt>
                <c:pt idx="938">
                  <c:v>5.0652999999999997E-2</c:v>
                </c:pt>
                <c:pt idx="939">
                  <c:v>5.2211E-2</c:v>
                </c:pt>
                <c:pt idx="940">
                  <c:v>5.5135999999999998E-2</c:v>
                </c:pt>
                <c:pt idx="941">
                  <c:v>5.5544000000000003E-2</c:v>
                </c:pt>
                <c:pt idx="942">
                  <c:v>5.5437E-2</c:v>
                </c:pt>
                <c:pt idx="943">
                  <c:v>6.1128000000000002E-2</c:v>
                </c:pt>
                <c:pt idx="944">
                  <c:v>6.2007E-2</c:v>
                </c:pt>
                <c:pt idx="945">
                  <c:v>5.4101000000000003E-2</c:v>
                </c:pt>
                <c:pt idx="946">
                  <c:v>5.0179000000000001E-2</c:v>
                </c:pt>
                <c:pt idx="947">
                  <c:v>5.4091E-2</c:v>
                </c:pt>
                <c:pt idx="948">
                  <c:v>5.4824999999999999E-2</c:v>
                </c:pt>
                <c:pt idx="949">
                  <c:v>5.4933000000000003E-2</c:v>
                </c:pt>
                <c:pt idx="950">
                  <c:v>6.0939E-2</c:v>
                </c:pt>
                <c:pt idx="951">
                  <c:v>6.2509999999999996E-2</c:v>
                </c:pt>
                <c:pt idx="952">
                  <c:v>5.9558E-2</c:v>
                </c:pt>
                <c:pt idx="953">
                  <c:v>6.1554999999999999E-2</c:v>
                </c:pt>
                <c:pt idx="954">
                  <c:v>6.0410999999999999E-2</c:v>
                </c:pt>
                <c:pt idx="955">
                  <c:v>5.5209000000000001E-2</c:v>
                </c:pt>
                <c:pt idx="956">
                  <c:v>5.4524999999999997E-2</c:v>
                </c:pt>
                <c:pt idx="957">
                  <c:v>5.602E-2</c:v>
                </c:pt>
                <c:pt idx="958">
                  <c:v>5.8167999999999997E-2</c:v>
                </c:pt>
                <c:pt idx="959">
                  <c:v>6.0342E-2</c:v>
                </c:pt>
                <c:pt idx="960">
                  <c:v>6.0051E-2</c:v>
                </c:pt>
                <c:pt idx="961">
                  <c:v>5.8741000000000002E-2</c:v>
                </c:pt>
                <c:pt idx="962">
                  <c:v>5.8152000000000002E-2</c:v>
                </c:pt>
                <c:pt idx="963">
                  <c:v>5.7377999999999998E-2</c:v>
                </c:pt>
                <c:pt idx="964">
                  <c:v>5.7029999999999997E-2</c:v>
                </c:pt>
                <c:pt idx="965">
                  <c:v>5.6587999999999999E-2</c:v>
                </c:pt>
                <c:pt idx="966">
                  <c:v>5.4691999999999998E-2</c:v>
                </c:pt>
                <c:pt idx="967">
                  <c:v>5.3852999999999998E-2</c:v>
                </c:pt>
                <c:pt idx="968">
                  <c:v>5.4706999999999999E-2</c:v>
                </c:pt>
                <c:pt idx="969">
                  <c:v>5.8318000000000002E-2</c:v>
                </c:pt>
                <c:pt idx="970">
                  <c:v>5.8985000000000003E-2</c:v>
                </c:pt>
                <c:pt idx="971">
                  <c:v>5.6475999999999998E-2</c:v>
                </c:pt>
                <c:pt idx="972">
                  <c:v>5.5233999999999998E-2</c:v>
                </c:pt>
                <c:pt idx="973">
                  <c:v>5.5133000000000001E-2</c:v>
                </c:pt>
                <c:pt idx="974">
                  <c:v>5.5746999999999998E-2</c:v>
                </c:pt>
                <c:pt idx="975">
                  <c:v>5.6814000000000003E-2</c:v>
                </c:pt>
                <c:pt idx="976">
                  <c:v>5.7008999999999997E-2</c:v>
                </c:pt>
                <c:pt idx="977">
                  <c:v>5.3060000000000003E-2</c:v>
                </c:pt>
                <c:pt idx="978">
                  <c:v>5.2358000000000002E-2</c:v>
                </c:pt>
                <c:pt idx="979">
                  <c:v>5.8680000000000003E-2</c:v>
                </c:pt>
                <c:pt idx="980">
                  <c:v>5.8846999999999997E-2</c:v>
                </c:pt>
                <c:pt idx="981">
                  <c:v>5.5492E-2</c:v>
                </c:pt>
                <c:pt idx="982">
                  <c:v>5.8026000000000001E-2</c:v>
                </c:pt>
                <c:pt idx="983">
                  <c:v>6.0784999999999999E-2</c:v>
                </c:pt>
                <c:pt idx="984">
                  <c:v>5.7057999999999998E-2</c:v>
                </c:pt>
                <c:pt idx="985">
                  <c:v>5.4776999999999999E-2</c:v>
                </c:pt>
                <c:pt idx="986">
                  <c:v>5.7072999999999999E-2</c:v>
                </c:pt>
                <c:pt idx="987">
                  <c:v>5.7178E-2</c:v>
                </c:pt>
                <c:pt idx="988">
                  <c:v>5.5996999999999998E-2</c:v>
                </c:pt>
                <c:pt idx="989">
                  <c:v>5.7446999999999998E-2</c:v>
                </c:pt>
                <c:pt idx="990">
                  <c:v>5.9389999999999998E-2</c:v>
                </c:pt>
                <c:pt idx="991">
                  <c:v>6.1352999999999998E-2</c:v>
                </c:pt>
                <c:pt idx="992">
                  <c:v>6.0699999999999997E-2</c:v>
                </c:pt>
                <c:pt idx="993">
                  <c:v>5.8749999999999997E-2</c:v>
                </c:pt>
                <c:pt idx="994">
                  <c:v>5.8238999999999999E-2</c:v>
                </c:pt>
                <c:pt idx="995">
                  <c:v>5.8282E-2</c:v>
                </c:pt>
                <c:pt idx="996">
                  <c:v>5.9678000000000002E-2</c:v>
                </c:pt>
                <c:pt idx="997">
                  <c:v>5.9601000000000001E-2</c:v>
                </c:pt>
                <c:pt idx="998">
                  <c:v>5.4417E-2</c:v>
                </c:pt>
                <c:pt idx="999">
                  <c:v>5.2986999999999999E-2</c:v>
                </c:pt>
                <c:pt idx="1000">
                  <c:v>5.7758999999999998E-2</c:v>
                </c:pt>
                <c:pt idx="1001">
                  <c:v>5.8783000000000002E-2</c:v>
                </c:pt>
                <c:pt idx="1002">
                  <c:v>5.7607999999999999E-2</c:v>
                </c:pt>
                <c:pt idx="1003">
                  <c:v>6.0205000000000002E-2</c:v>
                </c:pt>
                <c:pt idx="1004">
                  <c:v>5.9263000000000003E-2</c:v>
                </c:pt>
                <c:pt idx="1005">
                  <c:v>5.9657000000000002E-2</c:v>
                </c:pt>
                <c:pt idx="1006">
                  <c:v>6.1083999999999999E-2</c:v>
                </c:pt>
                <c:pt idx="1007">
                  <c:v>5.9903999999999999E-2</c:v>
                </c:pt>
                <c:pt idx="1008">
                  <c:v>6.1702E-2</c:v>
                </c:pt>
                <c:pt idx="1009">
                  <c:v>6.0200999999999998E-2</c:v>
                </c:pt>
                <c:pt idx="1010">
                  <c:v>5.4970999999999999E-2</c:v>
                </c:pt>
                <c:pt idx="1011">
                  <c:v>5.7717999999999998E-2</c:v>
                </c:pt>
                <c:pt idx="1012">
                  <c:v>6.0359999999999997E-2</c:v>
                </c:pt>
                <c:pt idx="1013">
                  <c:v>5.7127999999999998E-2</c:v>
                </c:pt>
                <c:pt idx="1014">
                  <c:v>5.8446999999999999E-2</c:v>
                </c:pt>
                <c:pt idx="1015">
                  <c:v>6.1857000000000002E-2</c:v>
                </c:pt>
                <c:pt idx="1016">
                  <c:v>5.9514999999999998E-2</c:v>
                </c:pt>
                <c:pt idx="1017">
                  <c:v>5.7612999999999998E-2</c:v>
                </c:pt>
                <c:pt idx="1018">
                  <c:v>5.9248000000000002E-2</c:v>
                </c:pt>
                <c:pt idx="1019">
                  <c:v>6.0724E-2</c:v>
                </c:pt>
                <c:pt idx="1020">
                  <c:v>6.2483999999999998E-2</c:v>
                </c:pt>
                <c:pt idx="1021">
                  <c:v>6.1283999999999998E-2</c:v>
                </c:pt>
                <c:pt idx="1022">
                  <c:v>5.6897000000000003E-2</c:v>
                </c:pt>
                <c:pt idx="1023">
                  <c:v>5.6047E-2</c:v>
                </c:pt>
                <c:pt idx="1024">
                  <c:v>5.8585999999999999E-2</c:v>
                </c:pt>
                <c:pt idx="1025">
                  <c:v>6.0625999999999999E-2</c:v>
                </c:pt>
                <c:pt idx="1026">
                  <c:v>6.0477999999999997E-2</c:v>
                </c:pt>
                <c:pt idx="1027">
                  <c:v>6.1345999999999998E-2</c:v>
                </c:pt>
                <c:pt idx="1028">
                  <c:v>6.4007999999999995E-2</c:v>
                </c:pt>
                <c:pt idx="1029">
                  <c:v>6.4590999999999996E-2</c:v>
                </c:pt>
                <c:pt idx="1030">
                  <c:v>6.0893999999999997E-2</c:v>
                </c:pt>
                <c:pt idx="1031">
                  <c:v>5.7187000000000002E-2</c:v>
                </c:pt>
                <c:pt idx="1032">
                  <c:v>5.7298000000000002E-2</c:v>
                </c:pt>
                <c:pt idx="1033">
                  <c:v>5.7637000000000001E-2</c:v>
                </c:pt>
                <c:pt idx="1034">
                  <c:v>5.6783E-2</c:v>
                </c:pt>
                <c:pt idx="1035">
                  <c:v>5.9208999999999998E-2</c:v>
                </c:pt>
                <c:pt idx="1036">
                  <c:v>6.1758E-2</c:v>
                </c:pt>
                <c:pt idx="1037">
                  <c:v>6.1237E-2</c:v>
                </c:pt>
                <c:pt idx="1038">
                  <c:v>6.1004999999999997E-2</c:v>
                </c:pt>
                <c:pt idx="1039">
                  <c:v>6.4782999999999993E-2</c:v>
                </c:pt>
                <c:pt idx="1040">
                  <c:v>6.3654000000000002E-2</c:v>
                </c:pt>
                <c:pt idx="1041">
                  <c:v>5.6972000000000002E-2</c:v>
                </c:pt>
                <c:pt idx="1042">
                  <c:v>5.7398999999999999E-2</c:v>
                </c:pt>
                <c:pt idx="1043">
                  <c:v>6.0750999999999999E-2</c:v>
                </c:pt>
                <c:pt idx="1044">
                  <c:v>5.9034999999999997E-2</c:v>
                </c:pt>
                <c:pt idx="1045">
                  <c:v>5.9678000000000002E-2</c:v>
                </c:pt>
                <c:pt idx="1046">
                  <c:v>6.1162000000000001E-2</c:v>
                </c:pt>
                <c:pt idx="1047">
                  <c:v>5.7563000000000003E-2</c:v>
                </c:pt>
                <c:pt idx="1048">
                  <c:v>5.7676999999999999E-2</c:v>
                </c:pt>
                <c:pt idx="1049">
                  <c:v>5.6949E-2</c:v>
                </c:pt>
                <c:pt idx="1050">
                  <c:v>5.1669E-2</c:v>
                </c:pt>
                <c:pt idx="1051">
                  <c:v>5.2926000000000001E-2</c:v>
                </c:pt>
                <c:pt idx="1052">
                  <c:v>5.5344999999999998E-2</c:v>
                </c:pt>
                <c:pt idx="1053">
                  <c:v>5.1457000000000003E-2</c:v>
                </c:pt>
                <c:pt idx="1054">
                  <c:v>4.8882000000000002E-2</c:v>
                </c:pt>
                <c:pt idx="1055">
                  <c:v>5.2735999999999998E-2</c:v>
                </c:pt>
                <c:pt idx="1056">
                  <c:v>5.5476999999999999E-2</c:v>
                </c:pt>
                <c:pt idx="1057">
                  <c:v>5.6587999999999999E-2</c:v>
                </c:pt>
                <c:pt idx="1058">
                  <c:v>5.7983E-2</c:v>
                </c:pt>
                <c:pt idx="1059">
                  <c:v>5.8338000000000001E-2</c:v>
                </c:pt>
                <c:pt idx="1060">
                  <c:v>5.9858000000000001E-2</c:v>
                </c:pt>
                <c:pt idx="1061">
                  <c:v>5.9591999999999999E-2</c:v>
                </c:pt>
                <c:pt idx="1062">
                  <c:v>5.6013E-2</c:v>
                </c:pt>
                <c:pt idx="1063">
                  <c:v>5.6494000000000003E-2</c:v>
                </c:pt>
                <c:pt idx="1064">
                  <c:v>5.5777E-2</c:v>
                </c:pt>
                <c:pt idx="1065">
                  <c:v>5.3025999999999997E-2</c:v>
                </c:pt>
                <c:pt idx="1066">
                  <c:v>5.4841000000000001E-2</c:v>
                </c:pt>
                <c:pt idx="1067">
                  <c:v>5.5558000000000003E-2</c:v>
                </c:pt>
                <c:pt idx="1068">
                  <c:v>5.6883000000000003E-2</c:v>
                </c:pt>
                <c:pt idx="1069">
                  <c:v>6.1249999999999999E-2</c:v>
                </c:pt>
                <c:pt idx="1070">
                  <c:v>5.8436000000000002E-2</c:v>
                </c:pt>
                <c:pt idx="1071">
                  <c:v>5.4431E-2</c:v>
                </c:pt>
                <c:pt idx="1072">
                  <c:v>5.9424999999999999E-2</c:v>
                </c:pt>
                <c:pt idx="1073">
                  <c:v>6.0998999999999998E-2</c:v>
                </c:pt>
                <c:pt idx="1074">
                  <c:v>5.6035000000000001E-2</c:v>
                </c:pt>
                <c:pt idx="1075">
                  <c:v>5.5620000000000003E-2</c:v>
                </c:pt>
                <c:pt idx="1076">
                  <c:v>5.5516999999999997E-2</c:v>
                </c:pt>
                <c:pt idx="1077">
                  <c:v>5.5160000000000001E-2</c:v>
                </c:pt>
                <c:pt idx="1078">
                  <c:v>5.7853000000000002E-2</c:v>
                </c:pt>
                <c:pt idx="1079">
                  <c:v>6.1216E-2</c:v>
                </c:pt>
                <c:pt idx="1080">
                  <c:v>6.0143000000000002E-2</c:v>
                </c:pt>
                <c:pt idx="1081">
                  <c:v>5.7204999999999999E-2</c:v>
                </c:pt>
                <c:pt idx="1082">
                  <c:v>5.5487000000000002E-2</c:v>
                </c:pt>
                <c:pt idx="1083">
                  <c:v>4.9848000000000003E-2</c:v>
                </c:pt>
                <c:pt idx="1084">
                  <c:v>4.8173000000000001E-2</c:v>
                </c:pt>
                <c:pt idx="1085">
                  <c:v>5.5779000000000002E-2</c:v>
                </c:pt>
                <c:pt idx="1086">
                  <c:v>5.7716999999999997E-2</c:v>
                </c:pt>
                <c:pt idx="1087">
                  <c:v>5.6605999999999997E-2</c:v>
                </c:pt>
                <c:pt idx="1088">
                  <c:v>6.0776999999999998E-2</c:v>
                </c:pt>
                <c:pt idx="1089">
                  <c:v>6.1987E-2</c:v>
                </c:pt>
                <c:pt idx="1090">
                  <c:v>5.6262E-2</c:v>
                </c:pt>
                <c:pt idx="1091">
                  <c:v>5.4579000000000003E-2</c:v>
                </c:pt>
                <c:pt idx="1092">
                  <c:v>5.7756000000000002E-2</c:v>
                </c:pt>
                <c:pt idx="1093">
                  <c:v>6.0953E-2</c:v>
                </c:pt>
                <c:pt idx="1094">
                  <c:v>6.1886999999999998E-2</c:v>
                </c:pt>
                <c:pt idx="1095">
                  <c:v>5.9747000000000001E-2</c:v>
                </c:pt>
                <c:pt idx="1096">
                  <c:v>5.9825000000000003E-2</c:v>
                </c:pt>
                <c:pt idx="1097">
                  <c:v>6.0429999999999998E-2</c:v>
                </c:pt>
                <c:pt idx="1098">
                  <c:v>6.1788000000000003E-2</c:v>
                </c:pt>
                <c:pt idx="1099">
                  <c:v>6.5394999999999995E-2</c:v>
                </c:pt>
                <c:pt idx="1100">
                  <c:v>6.3156000000000004E-2</c:v>
                </c:pt>
                <c:pt idx="1101">
                  <c:v>6.0183E-2</c:v>
                </c:pt>
                <c:pt idx="1102">
                  <c:v>6.1470999999999998E-2</c:v>
                </c:pt>
                <c:pt idx="1103">
                  <c:v>6.2139E-2</c:v>
                </c:pt>
                <c:pt idx="1104">
                  <c:v>6.1552999999999997E-2</c:v>
                </c:pt>
                <c:pt idx="1105">
                  <c:v>6.2988000000000002E-2</c:v>
                </c:pt>
                <c:pt idx="1106">
                  <c:v>6.4569000000000001E-2</c:v>
                </c:pt>
                <c:pt idx="1107">
                  <c:v>6.5803E-2</c:v>
                </c:pt>
                <c:pt idx="1108">
                  <c:v>6.4801999999999998E-2</c:v>
                </c:pt>
                <c:pt idx="1109">
                  <c:v>6.0774000000000002E-2</c:v>
                </c:pt>
                <c:pt idx="1110">
                  <c:v>5.9387000000000002E-2</c:v>
                </c:pt>
                <c:pt idx="1111">
                  <c:v>5.9983000000000002E-2</c:v>
                </c:pt>
                <c:pt idx="1112">
                  <c:v>5.6176999999999998E-2</c:v>
                </c:pt>
                <c:pt idx="1113">
                  <c:v>5.6986000000000002E-2</c:v>
                </c:pt>
                <c:pt idx="1114">
                  <c:v>6.2849000000000002E-2</c:v>
                </c:pt>
                <c:pt idx="1115">
                  <c:v>6.2798000000000007E-2</c:v>
                </c:pt>
                <c:pt idx="1116">
                  <c:v>5.9651000000000003E-2</c:v>
                </c:pt>
                <c:pt idx="1117">
                  <c:v>6.1671999999999998E-2</c:v>
                </c:pt>
                <c:pt idx="1118">
                  <c:v>6.3701999999999995E-2</c:v>
                </c:pt>
                <c:pt idx="1119">
                  <c:v>6.3876000000000002E-2</c:v>
                </c:pt>
                <c:pt idx="1120">
                  <c:v>6.6576999999999997E-2</c:v>
                </c:pt>
                <c:pt idx="1121">
                  <c:v>6.8790000000000004E-2</c:v>
                </c:pt>
                <c:pt idx="1122">
                  <c:v>6.5545999999999993E-2</c:v>
                </c:pt>
                <c:pt idx="1123">
                  <c:v>6.1892000000000003E-2</c:v>
                </c:pt>
                <c:pt idx="1124">
                  <c:v>6.5639000000000003E-2</c:v>
                </c:pt>
                <c:pt idx="1125">
                  <c:v>6.8040000000000003E-2</c:v>
                </c:pt>
                <c:pt idx="1126">
                  <c:v>6.5590999999999997E-2</c:v>
                </c:pt>
                <c:pt idx="1127">
                  <c:v>6.6729999999999998E-2</c:v>
                </c:pt>
                <c:pt idx="1128">
                  <c:v>6.7355999999999999E-2</c:v>
                </c:pt>
                <c:pt idx="1129">
                  <c:v>6.5106999999999998E-2</c:v>
                </c:pt>
                <c:pt idx="1130">
                  <c:v>6.5722000000000003E-2</c:v>
                </c:pt>
                <c:pt idx="1131">
                  <c:v>6.8745000000000001E-2</c:v>
                </c:pt>
                <c:pt idx="1132">
                  <c:v>6.9422999999999999E-2</c:v>
                </c:pt>
                <c:pt idx="1133">
                  <c:v>6.7149E-2</c:v>
                </c:pt>
                <c:pt idx="1134">
                  <c:v>6.6102999999999995E-2</c:v>
                </c:pt>
                <c:pt idx="1135">
                  <c:v>6.4561999999999994E-2</c:v>
                </c:pt>
                <c:pt idx="1136">
                  <c:v>6.4077999999999996E-2</c:v>
                </c:pt>
                <c:pt idx="1137">
                  <c:v>6.8142999999999995E-2</c:v>
                </c:pt>
                <c:pt idx="1138">
                  <c:v>6.8199999999999997E-2</c:v>
                </c:pt>
                <c:pt idx="1139">
                  <c:v>6.3480999999999996E-2</c:v>
                </c:pt>
                <c:pt idx="1140">
                  <c:v>6.2393999999999998E-2</c:v>
                </c:pt>
                <c:pt idx="1141">
                  <c:v>6.5089999999999995E-2</c:v>
                </c:pt>
                <c:pt idx="1142">
                  <c:v>6.8775000000000003E-2</c:v>
                </c:pt>
                <c:pt idx="1143">
                  <c:v>7.0243E-2</c:v>
                </c:pt>
                <c:pt idx="1144">
                  <c:v>6.8603999999999998E-2</c:v>
                </c:pt>
                <c:pt idx="1145">
                  <c:v>6.5971000000000002E-2</c:v>
                </c:pt>
                <c:pt idx="1146">
                  <c:v>6.3520999999999994E-2</c:v>
                </c:pt>
                <c:pt idx="1147">
                  <c:v>6.4777000000000001E-2</c:v>
                </c:pt>
                <c:pt idx="1148">
                  <c:v>6.8598999999999993E-2</c:v>
                </c:pt>
                <c:pt idx="1149">
                  <c:v>6.7845000000000003E-2</c:v>
                </c:pt>
                <c:pt idx="1150">
                  <c:v>6.2826000000000007E-2</c:v>
                </c:pt>
                <c:pt idx="1151">
                  <c:v>6.2584000000000001E-2</c:v>
                </c:pt>
                <c:pt idx="1152">
                  <c:v>6.608E-2</c:v>
                </c:pt>
                <c:pt idx="1153">
                  <c:v>6.6753000000000007E-2</c:v>
                </c:pt>
                <c:pt idx="1154">
                  <c:v>6.7840999999999999E-2</c:v>
                </c:pt>
                <c:pt idx="1155">
                  <c:v>6.8747000000000003E-2</c:v>
                </c:pt>
                <c:pt idx="1156">
                  <c:v>6.6290000000000002E-2</c:v>
                </c:pt>
                <c:pt idx="1157">
                  <c:v>6.7938999999999999E-2</c:v>
                </c:pt>
                <c:pt idx="1158">
                  <c:v>7.1814000000000003E-2</c:v>
                </c:pt>
                <c:pt idx="1159">
                  <c:v>7.1459999999999996E-2</c:v>
                </c:pt>
                <c:pt idx="1160">
                  <c:v>6.7892999999999995E-2</c:v>
                </c:pt>
                <c:pt idx="1161">
                  <c:v>6.6975999999999994E-2</c:v>
                </c:pt>
                <c:pt idx="1162">
                  <c:v>6.7826999999999998E-2</c:v>
                </c:pt>
                <c:pt idx="1163">
                  <c:v>6.6277000000000003E-2</c:v>
                </c:pt>
                <c:pt idx="1164">
                  <c:v>6.7930000000000004E-2</c:v>
                </c:pt>
                <c:pt idx="1165">
                  <c:v>7.2572999999999999E-2</c:v>
                </c:pt>
                <c:pt idx="1166">
                  <c:v>7.2508000000000003E-2</c:v>
                </c:pt>
                <c:pt idx="1167">
                  <c:v>6.9485000000000005E-2</c:v>
                </c:pt>
                <c:pt idx="1168">
                  <c:v>6.9675000000000001E-2</c:v>
                </c:pt>
                <c:pt idx="1169">
                  <c:v>7.2206000000000006E-2</c:v>
                </c:pt>
                <c:pt idx="1170">
                  <c:v>7.2668999999999997E-2</c:v>
                </c:pt>
                <c:pt idx="1171">
                  <c:v>7.4358999999999995E-2</c:v>
                </c:pt>
                <c:pt idx="1172">
                  <c:v>7.4379000000000001E-2</c:v>
                </c:pt>
                <c:pt idx="1173">
                  <c:v>7.0661000000000002E-2</c:v>
                </c:pt>
                <c:pt idx="1174">
                  <c:v>7.2872999999999993E-2</c:v>
                </c:pt>
                <c:pt idx="1175">
                  <c:v>7.4921000000000001E-2</c:v>
                </c:pt>
                <c:pt idx="1176">
                  <c:v>7.0414000000000004E-2</c:v>
                </c:pt>
                <c:pt idx="1177">
                  <c:v>7.2025000000000006E-2</c:v>
                </c:pt>
                <c:pt idx="1178">
                  <c:v>7.5225E-2</c:v>
                </c:pt>
                <c:pt idx="1179">
                  <c:v>7.1988999999999997E-2</c:v>
                </c:pt>
                <c:pt idx="1180">
                  <c:v>6.7802000000000001E-2</c:v>
                </c:pt>
                <c:pt idx="1181">
                  <c:v>6.8451999999999999E-2</c:v>
                </c:pt>
                <c:pt idx="1182">
                  <c:v>7.0912000000000003E-2</c:v>
                </c:pt>
                <c:pt idx="1183">
                  <c:v>7.2586999999999999E-2</c:v>
                </c:pt>
                <c:pt idx="1184">
                  <c:v>7.0527000000000006E-2</c:v>
                </c:pt>
                <c:pt idx="1185">
                  <c:v>6.8200999999999998E-2</c:v>
                </c:pt>
                <c:pt idx="1186">
                  <c:v>6.9266999999999995E-2</c:v>
                </c:pt>
                <c:pt idx="1187">
                  <c:v>6.8307999999999994E-2</c:v>
                </c:pt>
                <c:pt idx="1188">
                  <c:v>6.8950999999999998E-2</c:v>
                </c:pt>
                <c:pt idx="1189">
                  <c:v>7.3745000000000005E-2</c:v>
                </c:pt>
                <c:pt idx="1190">
                  <c:v>7.1550000000000002E-2</c:v>
                </c:pt>
                <c:pt idx="1191">
                  <c:v>6.7648E-2</c:v>
                </c:pt>
                <c:pt idx="1192">
                  <c:v>7.0305999999999993E-2</c:v>
                </c:pt>
                <c:pt idx="1193">
                  <c:v>6.9342000000000001E-2</c:v>
                </c:pt>
                <c:pt idx="1194">
                  <c:v>6.4407000000000006E-2</c:v>
                </c:pt>
                <c:pt idx="1195">
                  <c:v>6.4498E-2</c:v>
                </c:pt>
                <c:pt idx="1196">
                  <c:v>6.8455000000000002E-2</c:v>
                </c:pt>
                <c:pt idx="1197">
                  <c:v>6.9755999999999999E-2</c:v>
                </c:pt>
                <c:pt idx="1198">
                  <c:v>6.7693000000000003E-2</c:v>
                </c:pt>
                <c:pt idx="1199">
                  <c:v>6.9052000000000002E-2</c:v>
                </c:pt>
                <c:pt idx="1200">
                  <c:v>7.1803000000000006E-2</c:v>
                </c:pt>
                <c:pt idx="1201">
                  <c:v>7.1548E-2</c:v>
                </c:pt>
                <c:pt idx="1202">
                  <c:v>7.2020000000000001E-2</c:v>
                </c:pt>
                <c:pt idx="1203">
                  <c:v>7.0229E-2</c:v>
                </c:pt>
                <c:pt idx="1204">
                  <c:v>6.8149000000000001E-2</c:v>
                </c:pt>
                <c:pt idx="1205">
                  <c:v>7.0136000000000004E-2</c:v>
                </c:pt>
                <c:pt idx="1206">
                  <c:v>6.8773000000000001E-2</c:v>
                </c:pt>
                <c:pt idx="1207">
                  <c:v>6.8498000000000003E-2</c:v>
                </c:pt>
                <c:pt idx="1208">
                  <c:v>7.1675000000000003E-2</c:v>
                </c:pt>
                <c:pt idx="1209">
                  <c:v>7.0954000000000003E-2</c:v>
                </c:pt>
                <c:pt idx="1210">
                  <c:v>7.0425000000000001E-2</c:v>
                </c:pt>
                <c:pt idx="1211">
                  <c:v>7.2382000000000002E-2</c:v>
                </c:pt>
                <c:pt idx="1212">
                  <c:v>6.8772E-2</c:v>
                </c:pt>
                <c:pt idx="1213">
                  <c:v>6.8268999999999996E-2</c:v>
                </c:pt>
                <c:pt idx="1214">
                  <c:v>7.6273999999999995E-2</c:v>
                </c:pt>
                <c:pt idx="1215">
                  <c:v>7.5907000000000002E-2</c:v>
                </c:pt>
                <c:pt idx="1216">
                  <c:v>7.1629999999999999E-2</c:v>
                </c:pt>
                <c:pt idx="1217">
                  <c:v>7.3243000000000003E-2</c:v>
                </c:pt>
                <c:pt idx="1218">
                  <c:v>7.0487999999999995E-2</c:v>
                </c:pt>
                <c:pt idx="1219">
                  <c:v>6.3367999999999994E-2</c:v>
                </c:pt>
                <c:pt idx="1220">
                  <c:v>6.5457000000000001E-2</c:v>
                </c:pt>
                <c:pt idx="1221">
                  <c:v>6.9280999999999995E-2</c:v>
                </c:pt>
                <c:pt idx="1222">
                  <c:v>6.8038000000000001E-2</c:v>
                </c:pt>
                <c:pt idx="1223">
                  <c:v>7.3011999999999994E-2</c:v>
                </c:pt>
                <c:pt idx="1224">
                  <c:v>7.4637999999999996E-2</c:v>
                </c:pt>
                <c:pt idx="1225">
                  <c:v>6.8365999999999996E-2</c:v>
                </c:pt>
                <c:pt idx="1226">
                  <c:v>6.7352999999999996E-2</c:v>
                </c:pt>
                <c:pt idx="1227">
                  <c:v>6.8274000000000001E-2</c:v>
                </c:pt>
                <c:pt idx="1228">
                  <c:v>6.5908999999999995E-2</c:v>
                </c:pt>
                <c:pt idx="1229">
                  <c:v>6.6568000000000002E-2</c:v>
                </c:pt>
                <c:pt idx="1230">
                  <c:v>7.0113999999999996E-2</c:v>
                </c:pt>
                <c:pt idx="1231">
                  <c:v>6.8307999999999994E-2</c:v>
                </c:pt>
                <c:pt idx="1232">
                  <c:v>6.8186999999999998E-2</c:v>
                </c:pt>
                <c:pt idx="1233">
                  <c:v>7.4501999999999999E-2</c:v>
                </c:pt>
                <c:pt idx="1234">
                  <c:v>7.1940000000000004E-2</c:v>
                </c:pt>
                <c:pt idx="1235">
                  <c:v>6.8499000000000004E-2</c:v>
                </c:pt>
                <c:pt idx="1236">
                  <c:v>7.2474999999999998E-2</c:v>
                </c:pt>
                <c:pt idx="1237">
                  <c:v>6.9234000000000004E-2</c:v>
                </c:pt>
                <c:pt idx="1238">
                  <c:v>6.4320000000000002E-2</c:v>
                </c:pt>
                <c:pt idx="1239">
                  <c:v>7.1952000000000002E-2</c:v>
                </c:pt>
                <c:pt idx="1240">
                  <c:v>7.8169000000000002E-2</c:v>
                </c:pt>
                <c:pt idx="1241">
                  <c:v>7.4212E-2</c:v>
                </c:pt>
                <c:pt idx="1242">
                  <c:v>6.8750000000000006E-2</c:v>
                </c:pt>
                <c:pt idx="1243">
                  <c:v>6.7026000000000002E-2</c:v>
                </c:pt>
                <c:pt idx="1244">
                  <c:v>6.9439000000000001E-2</c:v>
                </c:pt>
                <c:pt idx="1245">
                  <c:v>7.5520000000000004E-2</c:v>
                </c:pt>
                <c:pt idx="1246">
                  <c:v>7.7100000000000002E-2</c:v>
                </c:pt>
                <c:pt idx="1247">
                  <c:v>7.5784000000000004E-2</c:v>
                </c:pt>
                <c:pt idx="1248">
                  <c:v>7.7466999999999994E-2</c:v>
                </c:pt>
                <c:pt idx="1249">
                  <c:v>7.8313999999999995E-2</c:v>
                </c:pt>
                <c:pt idx="1250">
                  <c:v>7.5360999999999997E-2</c:v>
                </c:pt>
                <c:pt idx="1251">
                  <c:v>7.4941999999999995E-2</c:v>
                </c:pt>
                <c:pt idx="1252">
                  <c:v>7.6392000000000002E-2</c:v>
                </c:pt>
                <c:pt idx="1253">
                  <c:v>7.3688000000000003E-2</c:v>
                </c:pt>
                <c:pt idx="1254">
                  <c:v>7.1388999999999994E-2</c:v>
                </c:pt>
                <c:pt idx="1255">
                  <c:v>7.1829000000000004E-2</c:v>
                </c:pt>
                <c:pt idx="1256">
                  <c:v>7.4779999999999999E-2</c:v>
                </c:pt>
                <c:pt idx="1257">
                  <c:v>7.6675999999999994E-2</c:v>
                </c:pt>
                <c:pt idx="1258">
                  <c:v>7.4868000000000004E-2</c:v>
                </c:pt>
                <c:pt idx="1259">
                  <c:v>7.5924000000000005E-2</c:v>
                </c:pt>
                <c:pt idx="1260">
                  <c:v>7.4374999999999997E-2</c:v>
                </c:pt>
                <c:pt idx="1261">
                  <c:v>6.8725999999999995E-2</c:v>
                </c:pt>
                <c:pt idx="1262">
                  <c:v>6.9955000000000003E-2</c:v>
                </c:pt>
                <c:pt idx="1263">
                  <c:v>7.1910000000000002E-2</c:v>
                </c:pt>
                <c:pt idx="1264">
                  <c:v>6.9425000000000001E-2</c:v>
                </c:pt>
                <c:pt idx="1265">
                  <c:v>7.3191999999999993E-2</c:v>
                </c:pt>
                <c:pt idx="1266">
                  <c:v>7.9616000000000006E-2</c:v>
                </c:pt>
                <c:pt idx="1267">
                  <c:v>7.6715000000000005E-2</c:v>
                </c:pt>
                <c:pt idx="1268">
                  <c:v>7.2531999999999999E-2</c:v>
                </c:pt>
                <c:pt idx="1269">
                  <c:v>7.2818999999999995E-2</c:v>
                </c:pt>
                <c:pt idx="1270">
                  <c:v>7.2305999999999995E-2</c:v>
                </c:pt>
                <c:pt idx="1271">
                  <c:v>7.3030999999999999E-2</c:v>
                </c:pt>
                <c:pt idx="1272">
                  <c:v>7.6491000000000003E-2</c:v>
                </c:pt>
                <c:pt idx="1273">
                  <c:v>7.5618000000000005E-2</c:v>
                </c:pt>
                <c:pt idx="1274">
                  <c:v>7.5202000000000005E-2</c:v>
                </c:pt>
                <c:pt idx="1275">
                  <c:v>7.8978999999999994E-2</c:v>
                </c:pt>
                <c:pt idx="1276">
                  <c:v>7.6587000000000002E-2</c:v>
                </c:pt>
                <c:pt idx="1277">
                  <c:v>7.1682999999999997E-2</c:v>
                </c:pt>
                <c:pt idx="1278">
                  <c:v>7.3790999999999995E-2</c:v>
                </c:pt>
                <c:pt idx="1279">
                  <c:v>7.7399999999999997E-2</c:v>
                </c:pt>
                <c:pt idx="1280">
                  <c:v>7.7951000000000006E-2</c:v>
                </c:pt>
                <c:pt idx="1281">
                  <c:v>7.9844999999999999E-2</c:v>
                </c:pt>
                <c:pt idx="1282">
                  <c:v>8.0391000000000004E-2</c:v>
                </c:pt>
                <c:pt idx="1283">
                  <c:v>7.7077000000000007E-2</c:v>
                </c:pt>
                <c:pt idx="1284">
                  <c:v>7.5870000000000007E-2</c:v>
                </c:pt>
                <c:pt idx="1285">
                  <c:v>7.8518000000000004E-2</c:v>
                </c:pt>
                <c:pt idx="1286">
                  <c:v>7.8864000000000004E-2</c:v>
                </c:pt>
                <c:pt idx="1287">
                  <c:v>7.8265000000000001E-2</c:v>
                </c:pt>
                <c:pt idx="1288">
                  <c:v>8.1230999999999998E-2</c:v>
                </c:pt>
                <c:pt idx="1289">
                  <c:v>8.2448999999999995E-2</c:v>
                </c:pt>
                <c:pt idx="1290">
                  <c:v>7.8243999999999994E-2</c:v>
                </c:pt>
                <c:pt idx="1291">
                  <c:v>7.7603000000000005E-2</c:v>
                </c:pt>
                <c:pt idx="1292">
                  <c:v>7.9506999999999994E-2</c:v>
                </c:pt>
                <c:pt idx="1293">
                  <c:v>7.9853999999999994E-2</c:v>
                </c:pt>
                <c:pt idx="1294">
                  <c:v>8.0488000000000004E-2</c:v>
                </c:pt>
                <c:pt idx="1295">
                  <c:v>7.9050999999999996E-2</c:v>
                </c:pt>
                <c:pt idx="1296">
                  <c:v>7.6017000000000001E-2</c:v>
                </c:pt>
                <c:pt idx="1297">
                  <c:v>7.5861999999999999E-2</c:v>
                </c:pt>
                <c:pt idx="1298">
                  <c:v>7.9048999999999994E-2</c:v>
                </c:pt>
                <c:pt idx="1299">
                  <c:v>7.8675999999999996E-2</c:v>
                </c:pt>
                <c:pt idx="1300">
                  <c:v>7.2197999999999998E-2</c:v>
                </c:pt>
                <c:pt idx="1301">
                  <c:v>7.2835999999999998E-2</c:v>
                </c:pt>
                <c:pt idx="1302">
                  <c:v>7.7604000000000006E-2</c:v>
                </c:pt>
                <c:pt idx="1303">
                  <c:v>7.8378000000000003E-2</c:v>
                </c:pt>
                <c:pt idx="1304">
                  <c:v>8.0227000000000007E-2</c:v>
                </c:pt>
                <c:pt idx="1305">
                  <c:v>8.3345000000000002E-2</c:v>
                </c:pt>
                <c:pt idx="1306">
                  <c:v>8.2526000000000002E-2</c:v>
                </c:pt>
                <c:pt idx="1307">
                  <c:v>7.6328999999999994E-2</c:v>
                </c:pt>
                <c:pt idx="1308">
                  <c:v>7.2442999999999994E-2</c:v>
                </c:pt>
                <c:pt idx="1309">
                  <c:v>7.9394000000000006E-2</c:v>
                </c:pt>
                <c:pt idx="1310">
                  <c:v>8.4581000000000003E-2</c:v>
                </c:pt>
                <c:pt idx="1311">
                  <c:v>8.1637000000000001E-2</c:v>
                </c:pt>
                <c:pt idx="1312">
                  <c:v>8.1751000000000004E-2</c:v>
                </c:pt>
                <c:pt idx="1313">
                  <c:v>8.6426000000000003E-2</c:v>
                </c:pt>
                <c:pt idx="1314">
                  <c:v>8.6069000000000007E-2</c:v>
                </c:pt>
                <c:pt idx="1315">
                  <c:v>8.2290000000000002E-2</c:v>
                </c:pt>
                <c:pt idx="1316">
                  <c:v>8.2541000000000003E-2</c:v>
                </c:pt>
                <c:pt idx="1317">
                  <c:v>8.1931000000000004E-2</c:v>
                </c:pt>
                <c:pt idx="1318">
                  <c:v>8.1301999999999999E-2</c:v>
                </c:pt>
                <c:pt idx="1319">
                  <c:v>8.1936999999999996E-2</c:v>
                </c:pt>
                <c:pt idx="1320">
                  <c:v>8.2763000000000003E-2</c:v>
                </c:pt>
                <c:pt idx="1321">
                  <c:v>8.1645999999999996E-2</c:v>
                </c:pt>
                <c:pt idx="1322">
                  <c:v>7.8701999999999994E-2</c:v>
                </c:pt>
                <c:pt idx="1323">
                  <c:v>7.9367999999999994E-2</c:v>
                </c:pt>
                <c:pt idx="1324">
                  <c:v>8.2388000000000003E-2</c:v>
                </c:pt>
                <c:pt idx="1325">
                  <c:v>8.3237000000000005E-2</c:v>
                </c:pt>
                <c:pt idx="1326">
                  <c:v>8.3611000000000005E-2</c:v>
                </c:pt>
                <c:pt idx="1327">
                  <c:v>8.1647999999999998E-2</c:v>
                </c:pt>
                <c:pt idx="1328">
                  <c:v>7.8805E-2</c:v>
                </c:pt>
                <c:pt idx="1329">
                  <c:v>8.0939999999999998E-2</c:v>
                </c:pt>
                <c:pt idx="1330">
                  <c:v>8.2746E-2</c:v>
                </c:pt>
                <c:pt idx="1331">
                  <c:v>7.8603000000000006E-2</c:v>
                </c:pt>
                <c:pt idx="1332">
                  <c:v>7.7297000000000005E-2</c:v>
                </c:pt>
                <c:pt idx="1333">
                  <c:v>8.2716999999999999E-2</c:v>
                </c:pt>
                <c:pt idx="1334">
                  <c:v>8.3833000000000005E-2</c:v>
                </c:pt>
                <c:pt idx="1335">
                  <c:v>7.9647999999999997E-2</c:v>
                </c:pt>
                <c:pt idx="1336">
                  <c:v>7.7553999999999998E-2</c:v>
                </c:pt>
                <c:pt idx="1337">
                  <c:v>7.6821E-2</c:v>
                </c:pt>
                <c:pt idx="1338">
                  <c:v>7.6852000000000004E-2</c:v>
                </c:pt>
                <c:pt idx="1339">
                  <c:v>7.8558000000000003E-2</c:v>
                </c:pt>
                <c:pt idx="1340">
                  <c:v>7.9311000000000006E-2</c:v>
                </c:pt>
                <c:pt idx="1341">
                  <c:v>7.9626000000000002E-2</c:v>
                </c:pt>
                <c:pt idx="1342">
                  <c:v>8.2336000000000006E-2</c:v>
                </c:pt>
                <c:pt idx="1343">
                  <c:v>8.4506999999999999E-2</c:v>
                </c:pt>
                <c:pt idx="1344">
                  <c:v>7.9500000000000001E-2</c:v>
                </c:pt>
                <c:pt idx="1345">
                  <c:v>7.7979000000000007E-2</c:v>
                </c:pt>
                <c:pt idx="1346">
                  <c:v>8.3593000000000001E-2</c:v>
                </c:pt>
                <c:pt idx="1347">
                  <c:v>8.3642999999999995E-2</c:v>
                </c:pt>
                <c:pt idx="1348">
                  <c:v>8.1014000000000003E-2</c:v>
                </c:pt>
                <c:pt idx="1349">
                  <c:v>7.9292000000000001E-2</c:v>
                </c:pt>
                <c:pt idx="1350">
                  <c:v>7.646E-2</c:v>
                </c:pt>
                <c:pt idx="1351">
                  <c:v>7.7714000000000005E-2</c:v>
                </c:pt>
                <c:pt idx="1352">
                  <c:v>8.2269999999999996E-2</c:v>
                </c:pt>
                <c:pt idx="1353">
                  <c:v>8.2311999999999996E-2</c:v>
                </c:pt>
                <c:pt idx="1354">
                  <c:v>8.1394999999999995E-2</c:v>
                </c:pt>
                <c:pt idx="1355">
                  <c:v>8.1914000000000001E-2</c:v>
                </c:pt>
                <c:pt idx="1356">
                  <c:v>8.0006999999999995E-2</c:v>
                </c:pt>
                <c:pt idx="1357">
                  <c:v>7.9465999999999995E-2</c:v>
                </c:pt>
                <c:pt idx="1358">
                  <c:v>8.3270999999999998E-2</c:v>
                </c:pt>
                <c:pt idx="1359">
                  <c:v>8.5467000000000001E-2</c:v>
                </c:pt>
                <c:pt idx="1360">
                  <c:v>8.3765999999999993E-2</c:v>
                </c:pt>
                <c:pt idx="1361">
                  <c:v>8.1359000000000001E-2</c:v>
                </c:pt>
                <c:pt idx="1362">
                  <c:v>7.8829999999999997E-2</c:v>
                </c:pt>
                <c:pt idx="1363">
                  <c:v>7.9400999999999999E-2</c:v>
                </c:pt>
                <c:pt idx="1364">
                  <c:v>8.0342999999999998E-2</c:v>
                </c:pt>
                <c:pt idx="1365">
                  <c:v>7.8139E-2</c:v>
                </c:pt>
                <c:pt idx="1366">
                  <c:v>8.0418000000000003E-2</c:v>
                </c:pt>
                <c:pt idx="1367">
                  <c:v>8.2017999999999994E-2</c:v>
                </c:pt>
                <c:pt idx="1368">
                  <c:v>8.1096000000000001E-2</c:v>
                </c:pt>
                <c:pt idx="1369">
                  <c:v>8.5824999999999999E-2</c:v>
                </c:pt>
                <c:pt idx="1370">
                  <c:v>8.4888000000000005E-2</c:v>
                </c:pt>
                <c:pt idx="1371">
                  <c:v>8.0238000000000004E-2</c:v>
                </c:pt>
                <c:pt idx="1372">
                  <c:v>8.7248000000000006E-2</c:v>
                </c:pt>
                <c:pt idx="1373">
                  <c:v>9.1964000000000004E-2</c:v>
                </c:pt>
                <c:pt idx="1374">
                  <c:v>8.6832999999999994E-2</c:v>
                </c:pt>
                <c:pt idx="1375">
                  <c:v>8.2234000000000002E-2</c:v>
                </c:pt>
                <c:pt idx="1376">
                  <c:v>8.2836999999999994E-2</c:v>
                </c:pt>
                <c:pt idx="1377">
                  <c:v>8.5177000000000003E-2</c:v>
                </c:pt>
                <c:pt idx="1378">
                  <c:v>8.6746000000000004E-2</c:v>
                </c:pt>
                <c:pt idx="1379">
                  <c:v>8.6497000000000004E-2</c:v>
                </c:pt>
                <c:pt idx="1380">
                  <c:v>8.5571999999999995E-2</c:v>
                </c:pt>
                <c:pt idx="1381">
                  <c:v>8.5710999999999996E-2</c:v>
                </c:pt>
                <c:pt idx="1382">
                  <c:v>8.3151000000000003E-2</c:v>
                </c:pt>
                <c:pt idx="1383">
                  <c:v>8.0435999999999994E-2</c:v>
                </c:pt>
                <c:pt idx="1384">
                  <c:v>8.2035999999999998E-2</c:v>
                </c:pt>
                <c:pt idx="1385">
                  <c:v>8.5874000000000006E-2</c:v>
                </c:pt>
                <c:pt idx="1386">
                  <c:v>8.8091000000000003E-2</c:v>
                </c:pt>
                <c:pt idx="1387">
                  <c:v>8.6979000000000001E-2</c:v>
                </c:pt>
                <c:pt idx="1388">
                  <c:v>8.4734000000000004E-2</c:v>
                </c:pt>
                <c:pt idx="1389">
                  <c:v>8.7774000000000005E-2</c:v>
                </c:pt>
                <c:pt idx="1390">
                  <c:v>9.1980999999999993E-2</c:v>
                </c:pt>
                <c:pt idx="1391">
                  <c:v>8.9968999999999993E-2</c:v>
                </c:pt>
                <c:pt idx="1392">
                  <c:v>8.6225999999999997E-2</c:v>
                </c:pt>
                <c:pt idx="1393">
                  <c:v>8.3621000000000001E-2</c:v>
                </c:pt>
                <c:pt idx="1394">
                  <c:v>8.3228999999999997E-2</c:v>
                </c:pt>
                <c:pt idx="1395">
                  <c:v>8.6094000000000004E-2</c:v>
                </c:pt>
                <c:pt idx="1396">
                  <c:v>8.6777999999999994E-2</c:v>
                </c:pt>
                <c:pt idx="1397">
                  <c:v>8.4467E-2</c:v>
                </c:pt>
                <c:pt idx="1398">
                  <c:v>8.4999000000000005E-2</c:v>
                </c:pt>
                <c:pt idx="1399">
                  <c:v>8.6461999999999997E-2</c:v>
                </c:pt>
                <c:pt idx="1400">
                  <c:v>8.3045999999999995E-2</c:v>
                </c:pt>
                <c:pt idx="1401">
                  <c:v>8.3640999999999993E-2</c:v>
                </c:pt>
                <c:pt idx="1402">
                  <c:v>9.0275999999999995E-2</c:v>
                </c:pt>
                <c:pt idx="1403">
                  <c:v>8.8510000000000005E-2</c:v>
                </c:pt>
                <c:pt idx="1404">
                  <c:v>8.4450999999999998E-2</c:v>
                </c:pt>
                <c:pt idx="1405">
                  <c:v>8.5052000000000003E-2</c:v>
                </c:pt>
                <c:pt idx="1406">
                  <c:v>8.2308000000000006E-2</c:v>
                </c:pt>
                <c:pt idx="1407">
                  <c:v>8.0609E-2</c:v>
                </c:pt>
                <c:pt idx="1408">
                  <c:v>8.5707000000000005E-2</c:v>
                </c:pt>
                <c:pt idx="1409">
                  <c:v>8.6335999999999996E-2</c:v>
                </c:pt>
                <c:pt idx="1410">
                  <c:v>8.2934999999999995E-2</c:v>
                </c:pt>
                <c:pt idx="1411">
                  <c:v>8.3948999999999996E-2</c:v>
                </c:pt>
                <c:pt idx="1412">
                  <c:v>8.4531999999999996E-2</c:v>
                </c:pt>
                <c:pt idx="1413">
                  <c:v>8.5059999999999997E-2</c:v>
                </c:pt>
                <c:pt idx="1414">
                  <c:v>8.6217000000000002E-2</c:v>
                </c:pt>
                <c:pt idx="1415">
                  <c:v>8.6718000000000003E-2</c:v>
                </c:pt>
                <c:pt idx="1416">
                  <c:v>8.7013999999999994E-2</c:v>
                </c:pt>
                <c:pt idx="1417">
                  <c:v>8.4279999999999994E-2</c:v>
                </c:pt>
                <c:pt idx="1418">
                  <c:v>8.2649E-2</c:v>
                </c:pt>
                <c:pt idx="1419">
                  <c:v>8.2711999999999994E-2</c:v>
                </c:pt>
                <c:pt idx="1420">
                  <c:v>8.3854999999999999E-2</c:v>
                </c:pt>
                <c:pt idx="1421">
                  <c:v>8.5824999999999999E-2</c:v>
                </c:pt>
                <c:pt idx="1422">
                  <c:v>8.5776000000000005E-2</c:v>
                </c:pt>
                <c:pt idx="1423">
                  <c:v>8.6205000000000004E-2</c:v>
                </c:pt>
                <c:pt idx="1424">
                  <c:v>8.4975999999999996E-2</c:v>
                </c:pt>
                <c:pt idx="1425">
                  <c:v>8.1341999999999998E-2</c:v>
                </c:pt>
                <c:pt idx="1426">
                  <c:v>8.2906999999999995E-2</c:v>
                </c:pt>
                <c:pt idx="1427">
                  <c:v>8.5930000000000006E-2</c:v>
                </c:pt>
                <c:pt idx="1428">
                  <c:v>8.4836999999999996E-2</c:v>
                </c:pt>
                <c:pt idx="1429">
                  <c:v>8.4347000000000005E-2</c:v>
                </c:pt>
                <c:pt idx="1430">
                  <c:v>8.4401000000000004E-2</c:v>
                </c:pt>
                <c:pt idx="1431">
                  <c:v>8.4293000000000007E-2</c:v>
                </c:pt>
                <c:pt idx="1432">
                  <c:v>8.5524000000000003E-2</c:v>
                </c:pt>
                <c:pt idx="1433">
                  <c:v>8.8122000000000006E-2</c:v>
                </c:pt>
                <c:pt idx="1434">
                  <c:v>9.2259999999999995E-2</c:v>
                </c:pt>
                <c:pt idx="1435">
                  <c:v>9.4128000000000003E-2</c:v>
                </c:pt>
                <c:pt idx="1436">
                  <c:v>9.1077000000000005E-2</c:v>
                </c:pt>
                <c:pt idx="1437">
                  <c:v>8.9828000000000005E-2</c:v>
                </c:pt>
                <c:pt idx="1438">
                  <c:v>9.0479000000000004E-2</c:v>
                </c:pt>
                <c:pt idx="1439">
                  <c:v>8.7512000000000006E-2</c:v>
                </c:pt>
                <c:pt idx="1440">
                  <c:v>8.5694000000000006E-2</c:v>
                </c:pt>
                <c:pt idx="1441">
                  <c:v>8.1990999999999994E-2</c:v>
                </c:pt>
                <c:pt idx="1442">
                  <c:v>7.6780000000000001E-2</c:v>
                </c:pt>
                <c:pt idx="1443">
                  <c:v>8.0522999999999997E-2</c:v>
                </c:pt>
                <c:pt idx="1444">
                  <c:v>8.2858000000000001E-2</c:v>
                </c:pt>
                <c:pt idx="1445">
                  <c:v>8.0547999999999995E-2</c:v>
                </c:pt>
                <c:pt idx="1446">
                  <c:v>8.2558000000000006E-2</c:v>
                </c:pt>
                <c:pt idx="1447">
                  <c:v>8.2489000000000007E-2</c:v>
                </c:pt>
                <c:pt idx="1448">
                  <c:v>8.2388000000000003E-2</c:v>
                </c:pt>
                <c:pt idx="1449">
                  <c:v>8.5827000000000001E-2</c:v>
                </c:pt>
                <c:pt idx="1450">
                  <c:v>8.6604E-2</c:v>
                </c:pt>
                <c:pt idx="1451">
                  <c:v>8.5960999999999996E-2</c:v>
                </c:pt>
                <c:pt idx="1452">
                  <c:v>8.7404999999999997E-2</c:v>
                </c:pt>
                <c:pt idx="1453">
                  <c:v>8.5841000000000001E-2</c:v>
                </c:pt>
                <c:pt idx="1454">
                  <c:v>8.3368999999999999E-2</c:v>
                </c:pt>
                <c:pt idx="1455">
                  <c:v>8.4583000000000005E-2</c:v>
                </c:pt>
                <c:pt idx="1456">
                  <c:v>8.4600999999999996E-2</c:v>
                </c:pt>
                <c:pt idx="1457">
                  <c:v>8.3596000000000004E-2</c:v>
                </c:pt>
                <c:pt idx="1458">
                  <c:v>8.3135000000000001E-2</c:v>
                </c:pt>
                <c:pt idx="1459">
                  <c:v>8.4640000000000007E-2</c:v>
                </c:pt>
                <c:pt idx="1460">
                  <c:v>8.4088999999999997E-2</c:v>
                </c:pt>
                <c:pt idx="1461">
                  <c:v>8.0408999999999994E-2</c:v>
                </c:pt>
                <c:pt idx="1462">
                  <c:v>8.2643999999999995E-2</c:v>
                </c:pt>
                <c:pt idx="1463">
                  <c:v>8.5250000000000006E-2</c:v>
                </c:pt>
                <c:pt idx="1464">
                  <c:v>8.3763000000000004E-2</c:v>
                </c:pt>
                <c:pt idx="1465">
                  <c:v>8.4635000000000002E-2</c:v>
                </c:pt>
                <c:pt idx="1466">
                  <c:v>8.6921999999999999E-2</c:v>
                </c:pt>
                <c:pt idx="1467">
                  <c:v>8.9084999999999998E-2</c:v>
                </c:pt>
                <c:pt idx="1468">
                  <c:v>8.9221999999999996E-2</c:v>
                </c:pt>
                <c:pt idx="1469">
                  <c:v>9.0219999999999995E-2</c:v>
                </c:pt>
                <c:pt idx="1470">
                  <c:v>8.9899999999999994E-2</c:v>
                </c:pt>
                <c:pt idx="1471">
                  <c:v>8.3831000000000003E-2</c:v>
                </c:pt>
                <c:pt idx="1472">
                  <c:v>8.2207000000000002E-2</c:v>
                </c:pt>
                <c:pt idx="1473">
                  <c:v>8.5435999999999998E-2</c:v>
                </c:pt>
                <c:pt idx="1474">
                  <c:v>8.4940000000000002E-2</c:v>
                </c:pt>
                <c:pt idx="1475">
                  <c:v>8.4610000000000005E-2</c:v>
                </c:pt>
                <c:pt idx="1476">
                  <c:v>8.7197999999999998E-2</c:v>
                </c:pt>
                <c:pt idx="1477">
                  <c:v>8.7776000000000007E-2</c:v>
                </c:pt>
                <c:pt idx="1478">
                  <c:v>8.6241999999999999E-2</c:v>
                </c:pt>
                <c:pt idx="1479">
                  <c:v>8.5428000000000004E-2</c:v>
                </c:pt>
                <c:pt idx="1480">
                  <c:v>8.7164000000000005E-2</c:v>
                </c:pt>
                <c:pt idx="1481">
                  <c:v>8.6462999999999998E-2</c:v>
                </c:pt>
                <c:pt idx="1482">
                  <c:v>8.3740999999999996E-2</c:v>
                </c:pt>
                <c:pt idx="1483">
                  <c:v>8.5694999999999993E-2</c:v>
                </c:pt>
                <c:pt idx="1484">
                  <c:v>8.7540999999999994E-2</c:v>
                </c:pt>
                <c:pt idx="1485">
                  <c:v>8.4024000000000001E-2</c:v>
                </c:pt>
                <c:pt idx="1486">
                  <c:v>8.2302E-2</c:v>
                </c:pt>
                <c:pt idx="1487">
                  <c:v>8.5664000000000004E-2</c:v>
                </c:pt>
                <c:pt idx="1488">
                  <c:v>8.7999999999999995E-2</c:v>
                </c:pt>
                <c:pt idx="1489">
                  <c:v>8.5333000000000006E-2</c:v>
                </c:pt>
                <c:pt idx="1490">
                  <c:v>8.4737999999999994E-2</c:v>
                </c:pt>
                <c:pt idx="1491">
                  <c:v>8.5725999999999997E-2</c:v>
                </c:pt>
                <c:pt idx="1492">
                  <c:v>8.3437999999999998E-2</c:v>
                </c:pt>
                <c:pt idx="1493">
                  <c:v>8.6849999999999997E-2</c:v>
                </c:pt>
                <c:pt idx="1494">
                  <c:v>9.0911000000000006E-2</c:v>
                </c:pt>
                <c:pt idx="1495">
                  <c:v>8.6127999999999996E-2</c:v>
                </c:pt>
                <c:pt idx="1496">
                  <c:v>8.6646000000000001E-2</c:v>
                </c:pt>
                <c:pt idx="1497">
                  <c:v>9.0204000000000006E-2</c:v>
                </c:pt>
                <c:pt idx="1498">
                  <c:v>8.4968000000000002E-2</c:v>
                </c:pt>
                <c:pt idx="1499">
                  <c:v>8.1943000000000002E-2</c:v>
                </c:pt>
                <c:pt idx="1500">
                  <c:v>8.4856000000000001E-2</c:v>
                </c:pt>
                <c:pt idx="1501">
                  <c:v>8.8219000000000006E-2</c:v>
                </c:pt>
                <c:pt idx="1502">
                  <c:v>9.0538999999999994E-2</c:v>
                </c:pt>
                <c:pt idx="1503">
                  <c:v>8.9522000000000004E-2</c:v>
                </c:pt>
                <c:pt idx="1504">
                  <c:v>8.5625999999999994E-2</c:v>
                </c:pt>
                <c:pt idx="1505">
                  <c:v>8.4006999999999998E-2</c:v>
                </c:pt>
                <c:pt idx="1506">
                  <c:v>8.5914000000000004E-2</c:v>
                </c:pt>
                <c:pt idx="1507">
                  <c:v>8.8019E-2</c:v>
                </c:pt>
                <c:pt idx="1508">
                  <c:v>8.7841000000000002E-2</c:v>
                </c:pt>
                <c:pt idx="1509">
                  <c:v>8.7651999999999994E-2</c:v>
                </c:pt>
                <c:pt idx="1510">
                  <c:v>9.0463000000000002E-2</c:v>
                </c:pt>
                <c:pt idx="1511">
                  <c:v>9.2649999999999996E-2</c:v>
                </c:pt>
                <c:pt idx="1512">
                  <c:v>9.1797000000000004E-2</c:v>
                </c:pt>
                <c:pt idx="1513">
                  <c:v>9.0899999999999995E-2</c:v>
                </c:pt>
                <c:pt idx="1514">
                  <c:v>9.0733999999999995E-2</c:v>
                </c:pt>
                <c:pt idx="1515">
                  <c:v>9.0327000000000005E-2</c:v>
                </c:pt>
                <c:pt idx="1516">
                  <c:v>8.9652999999999997E-2</c:v>
                </c:pt>
                <c:pt idx="1517">
                  <c:v>8.8033E-2</c:v>
                </c:pt>
                <c:pt idx="1518">
                  <c:v>8.6781999999999998E-2</c:v>
                </c:pt>
                <c:pt idx="1519">
                  <c:v>8.5568000000000005E-2</c:v>
                </c:pt>
                <c:pt idx="1520">
                  <c:v>8.5219000000000003E-2</c:v>
                </c:pt>
                <c:pt idx="1521">
                  <c:v>8.6638999999999994E-2</c:v>
                </c:pt>
                <c:pt idx="1522">
                  <c:v>8.7215000000000001E-2</c:v>
                </c:pt>
                <c:pt idx="1523">
                  <c:v>8.8697999999999999E-2</c:v>
                </c:pt>
                <c:pt idx="1524">
                  <c:v>9.1554999999999997E-2</c:v>
                </c:pt>
                <c:pt idx="1525">
                  <c:v>9.3461000000000002E-2</c:v>
                </c:pt>
                <c:pt idx="1526">
                  <c:v>9.1652999999999998E-2</c:v>
                </c:pt>
                <c:pt idx="1527">
                  <c:v>8.9329000000000006E-2</c:v>
                </c:pt>
                <c:pt idx="1528">
                  <c:v>9.0336E-2</c:v>
                </c:pt>
                <c:pt idx="1529">
                  <c:v>9.0067999999999995E-2</c:v>
                </c:pt>
                <c:pt idx="1530">
                  <c:v>8.7996000000000005E-2</c:v>
                </c:pt>
                <c:pt idx="1531">
                  <c:v>9.2593999999999996E-2</c:v>
                </c:pt>
                <c:pt idx="1532">
                  <c:v>9.6223000000000003E-2</c:v>
                </c:pt>
                <c:pt idx="1533">
                  <c:v>9.0873999999999996E-2</c:v>
                </c:pt>
                <c:pt idx="1534">
                  <c:v>8.7751999999999997E-2</c:v>
                </c:pt>
                <c:pt idx="1535">
                  <c:v>9.1162000000000007E-2</c:v>
                </c:pt>
                <c:pt idx="1536">
                  <c:v>9.0565000000000007E-2</c:v>
                </c:pt>
                <c:pt idx="1537">
                  <c:v>8.9582999999999996E-2</c:v>
                </c:pt>
                <c:pt idx="1538">
                  <c:v>9.3756999999999993E-2</c:v>
                </c:pt>
                <c:pt idx="1539">
                  <c:v>9.3361E-2</c:v>
                </c:pt>
                <c:pt idx="1540">
                  <c:v>9.1920000000000002E-2</c:v>
                </c:pt>
                <c:pt idx="1541">
                  <c:v>9.4002000000000002E-2</c:v>
                </c:pt>
                <c:pt idx="1542">
                  <c:v>9.3452999999999994E-2</c:v>
                </c:pt>
                <c:pt idx="1543">
                  <c:v>9.2080999999999996E-2</c:v>
                </c:pt>
                <c:pt idx="1544">
                  <c:v>9.1747999999999996E-2</c:v>
                </c:pt>
                <c:pt idx="1545">
                  <c:v>9.1939999999999994E-2</c:v>
                </c:pt>
                <c:pt idx="1546">
                  <c:v>9.1717000000000007E-2</c:v>
                </c:pt>
                <c:pt idx="1547">
                  <c:v>9.2983999999999997E-2</c:v>
                </c:pt>
                <c:pt idx="1548">
                  <c:v>9.2975000000000002E-2</c:v>
                </c:pt>
                <c:pt idx="1549">
                  <c:v>9.0185000000000001E-2</c:v>
                </c:pt>
                <c:pt idx="1550">
                  <c:v>9.2291999999999999E-2</c:v>
                </c:pt>
                <c:pt idx="1551">
                  <c:v>9.5181000000000002E-2</c:v>
                </c:pt>
                <c:pt idx="1552">
                  <c:v>9.2682E-2</c:v>
                </c:pt>
                <c:pt idx="1553">
                  <c:v>9.0231000000000006E-2</c:v>
                </c:pt>
                <c:pt idx="1554">
                  <c:v>9.0343999999999994E-2</c:v>
                </c:pt>
                <c:pt idx="1555">
                  <c:v>9.1209999999999999E-2</c:v>
                </c:pt>
                <c:pt idx="1556">
                  <c:v>8.9995000000000006E-2</c:v>
                </c:pt>
                <c:pt idx="1557">
                  <c:v>9.0887999999999997E-2</c:v>
                </c:pt>
                <c:pt idx="1558">
                  <c:v>9.1050000000000006E-2</c:v>
                </c:pt>
                <c:pt idx="1559">
                  <c:v>8.7863999999999998E-2</c:v>
                </c:pt>
                <c:pt idx="1560">
                  <c:v>8.7841000000000002E-2</c:v>
                </c:pt>
                <c:pt idx="1561">
                  <c:v>9.1450000000000004E-2</c:v>
                </c:pt>
                <c:pt idx="1562">
                  <c:v>9.3602000000000005E-2</c:v>
                </c:pt>
                <c:pt idx="1563">
                  <c:v>9.1636999999999996E-2</c:v>
                </c:pt>
                <c:pt idx="1564">
                  <c:v>9.0049000000000004E-2</c:v>
                </c:pt>
                <c:pt idx="1565">
                  <c:v>8.9054999999999995E-2</c:v>
                </c:pt>
                <c:pt idx="1566">
                  <c:v>8.9136999999999994E-2</c:v>
                </c:pt>
                <c:pt idx="1567">
                  <c:v>9.1954999999999995E-2</c:v>
                </c:pt>
                <c:pt idx="1568">
                  <c:v>9.1477000000000003E-2</c:v>
                </c:pt>
                <c:pt idx="1569">
                  <c:v>9.0316999999999995E-2</c:v>
                </c:pt>
                <c:pt idx="1570">
                  <c:v>9.0876999999999999E-2</c:v>
                </c:pt>
                <c:pt idx="1571">
                  <c:v>9.0469999999999995E-2</c:v>
                </c:pt>
                <c:pt idx="1572">
                  <c:v>9.0286000000000005E-2</c:v>
                </c:pt>
                <c:pt idx="1573">
                  <c:v>8.9075000000000001E-2</c:v>
                </c:pt>
                <c:pt idx="1574">
                  <c:v>8.6955000000000005E-2</c:v>
                </c:pt>
                <c:pt idx="1575">
                  <c:v>8.8483000000000006E-2</c:v>
                </c:pt>
                <c:pt idx="1576">
                  <c:v>8.924E-2</c:v>
                </c:pt>
                <c:pt idx="1577">
                  <c:v>9.1784000000000004E-2</c:v>
                </c:pt>
                <c:pt idx="1578">
                  <c:v>9.5802999999999999E-2</c:v>
                </c:pt>
                <c:pt idx="1579">
                  <c:v>9.1713000000000003E-2</c:v>
                </c:pt>
                <c:pt idx="1580">
                  <c:v>8.5875000000000007E-2</c:v>
                </c:pt>
                <c:pt idx="1581">
                  <c:v>8.7829000000000004E-2</c:v>
                </c:pt>
                <c:pt idx="1582">
                  <c:v>9.4062000000000007E-2</c:v>
                </c:pt>
                <c:pt idx="1583">
                  <c:v>9.5388000000000001E-2</c:v>
                </c:pt>
                <c:pt idx="1584">
                  <c:v>9.3718999999999997E-2</c:v>
                </c:pt>
                <c:pt idx="1585">
                  <c:v>9.5152E-2</c:v>
                </c:pt>
                <c:pt idx="1586">
                  <c:v>9.3696000000000002E-2</c:v>
                </c:pt>
                <c:pt idx="1587">
                  <c:v>8.9123999999999995E-2</c:v>
                </c:pt>
                <c:pt idx="1588">
                  <c:v>8.9880000000000002E-2</c:v>
                </c:pt>
                <c:pt idx="1589">
                  <c:v>9.4917000000000001E-2</c:v>
                </c:pt>
                <c:pt idx="1590">
                  <c:v>9.4308000000000003E-2</c:v>
                </c:pt>
                <c:pt idx="1591">
                  <c:v>8.9686000000000002E-2</c:v>
                </c:pt>
                <c:pt idx="1592">
                  <c:v>8.8982000000000006E-2</c:v>
                </c:pt>
                <c:pt idx="1593">
                  <c:v>9.0836E-2</c:v>
                </c:pt>
                <c:pt idx="1594">
                  <c:v>8.8742000000000001E-2</c:v>
                </c:pt>
                <c:pt idx="1595">
                  <c:v>8.7987999999999997E-2</c:v>
                </c:pt>
                <c:pt idx="1596">
                  <c:v>9.5897999999999997E-2</c:v>
                </c:pt>
                <c:pt idx="1597">
                  <c:v>0.100508</c:v>
                </c:pt>
                <c:pt idx="1598">
                  <c:v>9.5845E-2</c:v>
                </c:pt>
                <c:pt idx="1599">
                  <c:v>9.3815999999999997E-2</c:v>
                </c:pt>
                <c:pt idx="1600">
                  <c:v>9.4406000000000004E-2</c:v>
                </c:pt>
                <c:pt idx="1601">
                  <c:v>9.4215999999999994E-2</c:v>
                </c:pt>
                <c:pt idx="1602">
                  <c:v>9.5673999999999995E-2</c:v>
                </c:pt>
                <c:pt idx="1603">
                  <c:v>9.9728999999999998E-2</c:v>
                </c:pt>
                <c:pt idx="1604">
                  <c:v>9.9594000000000002E-2</c:v>
                </c:pt>
                <c:pt idx="1605">
                  <c:v>9.6496999999999999E-2</c:v>
                </c:pt>
                <c:pt idx="1606">
                  <c:v>9.7140000000000004E-2</c:v>
                </c:pt>
                <c:pt idx="1607">
                  <c:v>9.6258999999999997E-2</c:v>
                </c:pt>
                <c:pt idx="1608">
                  <c:v>9.6434000000000006E-2</c:v>
                </c:pt>
                <c:pt idx="1609">
                  <c:v>0.100739</c:v>
                </c:pt>
                <c:pt idx="1610">
                  <c:v>9.9601999999999996E-2</c:v>
                </c:pt>
                <c:pt idx="1611">
                  <c:v>9.5810999999999993E-2</c:v>
                </c:pt>
                <c:pt idx="1612">
                  <c:v>9.6947000000000005E-2</c:v>
                </c:pt>
                <c:pt idx="1613">
                  <c:v>9.7216999999999998E-2</c:v>
                </c:pt>
                <c:pt idx="1614">
                  <c:v>9.5367999999999994E-2</c:v>
                </c:pt>
                <c:pt idx="1615">
                  <c:v>9.6320000000000003E-2</c:v>
                </c:pt>
                <c:pt idx="1616">
                  <c:v>9.7520999999999997E-2</c:v>
                </c:pt>
                <c:pt idx="1617">
                  <c:v>9.6815999999999999E-2</c:v>
                </c:pt>
                <c:pt idx="1618">
                  <c:v>9.7631999999999997E-2</c:v>
                </c:pt>
                <c:pt idx="1619">
                  <c:v>9.4779000000000002E-2</c:v>
                </c:pt>
                <c:pt idx="1620">
                  <c:v>8.9707999999999996E-2</c:v>
                </c:pt>
                <c:pt idx="1621">
                  <c:v>9.3424999999999994E-2</c:v>
                </c:pt>
                <c:pt idx="1622">
                  <c:v>9.7930000000000003E-2</c:v>
                </c:pt>
                <c:pt idx="1623">
                  <c:v>9.486E-2</c:v>
                </c:pt>
                <c:pt idx="1624">
                  <c:v>9.3942999999999999E-2</c:v>
                </c:pt>
                <c:pt idx="1625">
                  <c:v>9.4764000000000001E-2</c:v>
                </c:pt>
                <c:pt idx="1626">
                  <c:v>9.2327000000000006E-2</c:v>
                </c:pt>
                <c:pt idx="1627">
                  <c:v>8.9662000000000006E-2</c:v>
                </c:pt>
                <c:pt idx="1628">
                  <c:v>9.0260999999999994E-2</c:v>
                </c:pt>
                <c:pt idx="1629">
                  <c:v>9.0867000000000003E-2</c:v>
                </c:pt>
                <c:pt idx="1630">
                  <c:v>9.0634999999999993E-2</c:v>
                </c:pt>
                <c:pt idx="1631">
                  <c:v>9.3639E-2</c:v>
                </c:pt>
                <c:pt idx="1632">
                  <c:v>9.4472E-2</c:v>
                </c:pt>
                <c:pt idx="1633">
                  <c:v>9.0750999999999998E-2</c:v>
                </c:pt>
                <c:pt idx="1634">
                  <c:v>9.1493000000000005E-2</c:v>
                </c:pt>
                <c:pt idx="1635">
                  <c:v>9.3956999999999999E-2</c:v>
                </c:pt>
                <c:pt idx="1636">
                  <c:v>9.0993000000000004E-2</c:v>
                </c:pt>
                <c:pt idx="1637">
                  <c:v>9.0816999999999995E-2</c:v>
                </c:pt>
                <c:pt idx="1638">
                  <c:v>9.2231999999999995E-2</c:v>
                </c:pt>
                <c:pt idx="1639">
                  <c:v>9.1869999999999993E-2</c:v>
                </c:pt>
                <c:pt idx="1640">
                  <c:v>9.7040000000000001E-2</c:v>
                </c:pt>
                <c:pt idx="1641">
                  <c:v>9.8827999999999999E-2</c:v>
                </c:pt>
                <c:pt idx="1642">
                  <c:v>9.2933000000000002E-2</c:v>
                </c:pt>
                <c:pt idx="1643">
                  <c:v>9.2558000000000001E-2</c:v>
                </c:pt>
                <c:pt idx="1644">
                  <c:v>9.5975000000000005E-2</c:v>
                </c:pt>
                <c:pt idx="1645">
                  <c:v>9.5354999999999995E-2</c:v>
                </c:pt>
                <c:pt idx="1646">
                  <c:v>9.1188000000000005E-2</c:v>
                </c:pt>
                <c:pt idx="1647">
                  <c:v>9.1388999999999998E-2</c:v>
                </c:pt>
                <c:pt idx="1648">
                  <c:v>9.7576999999999997E-2</c:v>
                </c:pt>
                <c:pt idx="1649">
                  <c:v>9.9060999999999996E-2</c:v>
                </c:pt>
                <c:pt idx="1650">
                  <c:v>9.7642999999999994E-2</c:v>
                </c:pt>
                <c:pt idx="1651">
                  <c:v>9.6005999999999994E-2</c:v>
                </c:pt>
                <c:pt idx="1652">
                  <c:v>9.4226000000000004E-2</c:v>
                </c:pt>
                <c:pt idx="1653">
                  <c:v>9.6550999999999998E-2</c:v>
                </c:pt>
                <c:pt idx="1654">
                  <c:v>9.8936999999999997E-2</c:v>
                </c:pt>
                <c:pt idx="1655">
                  <c:v>9.7069000000000003E-2</c:v>
                </c:pt>
                <c:pt idx="1656">
                  <c:v>9.5592999999999997E-2</c:v>
                </c:pt>
                <c:pt idx="1657">
                  <c:v>9.7544000000000006E-2</c:v>
                </c:pt>
                <c:pt idx="1658">
                  <c:v>9.8100999999999994E-2</c:v>
                </c:pt>
                <c:pt idx="1659">
                  <c:v>9.5565999999999998E-2</c:v>
                </c:pt>
                <c:pt idx="1660">
                  <c:v>9.4898999999999997E-2</c:v>
                </c:pt>
                <c:pt idx="1661">
                  <c:v>9.6132999999999996E-2</c:v>
                </c:pt>
                <c:pt idx="1662">
                  <c:v>9.6060000000000006E-2</c:v>
                </c:pt>
                <c:pt idx="1663">
                  <c:v>9.5076999999999995E-2</c:v>
                </c:pt>
                <c:pt idx="1664">
                  <c:v>9.4361E-2</c:v>
                </c:pt>
                <c:pt idx="1665">
                  <c:v>9.0014999999999998E-2</c:v>
                </c:pt>
                <c:pt idx="1666">
                  <c:v>9.2132000000000006E-2</c:v>
                </c:pt>
                <c:pt idx="1667">
                  <c:v>9.9704000000000001E-2</c:v>
                </c:pt>
                <c:pt idx="1668">
                  <c:v>9.8484000000000002E-2</c:v>
                </c:pt>
                <c:pt idx="1669">
                  <c:v>9.4977000000000006E-2</c:v>
                </c:pt>
                <c:pt idx="1670">
                  <c:v>9.7389000000000003E-2</c:v>
                </c:pt>
                <c:pt idx="1671">
                  <c:v>9.9140000000000006E-2</c:v>
                </c:pt>
                <c:pt idx="1672">
                  <c:v>9.4849000000000003E-2</c:v>
                </c:pt>
                <c:pt idx="1673">
                  <c:v>9.2372999999999997E-2</c:v>
                </c:pt>
                <c:pt idx="1674">
                  <c:v>9.5818E-2</c:v>
                </c:pt>
                <c:pt idx="1675">
                  <c:v>9.8026000000000002E-2</c:v>
                </c:pt>
                <c:pt idx="1676">
                  <c:v>9.9062999999999998E-2</c:v>
                </c:pt>
                <c:pt idx="1677">
                  <c:v>0.100776</c:v>
                </c:pt>
                <c:pt idx="1678">
                  <c:v>9.9692000000000003E-2</c:v>
                </c:pt>
                <c:pt idx="1679">
                  <c:v>9.8757999999999999E-2</c:v>
                </c:pt>
                <c:pt idx="1680">
                  <c:v>9.9638000000000004E-2</c:v>
                </c:pt>
                <c:pt idx="1681">
                  <c:v>9.4875000000000001E-2</c:v>
                </c:pt>
                <c:pt idx="1682">
                  <c:v>9.0546000000000001E-2</c:v>
                </c:pt>
                <c:pt idx="1683">
                  <c:v>9.2149999999999996E-2</c:v>
                </c:pt>
                <c:pt idx="1684">
                  <c:v>9.5957000000000001E-2</c:v>
                </c:pt>
                <c:pt idx="1685">
                  <c:v>9.9662000000000001E-2</c:v>
                </c:pt>
                <c:pt idx="1686">
                  <c:v>0.10118099999999999</c:v>
                </c:pt>
                <c:pt idx="1687">
                  <c:v>0.101993</c:v>
                </c:pt>
                <c:pt idx="1688">
                  <c:v>0.100186</c:v>
                </c:pt>
                <c:pt idx="1689">
                  <c:v>9.8377999999999993E-2</c:v>
                </c:pt>
                <c:pt idx="1690">
                  <c:v>0.102147</c:v>
                </c:pt>
                <c:pt idx="1691">
                  <c:v>9.9496000000000001E-2</c:v>
                </c:pt>
                <c:pt idx="1692">
                  <c:v>9.1537999999999994E-2</c:v>
                </c:pt>
                <c:pt idx="1693">
                  <c:v>9.3428999999999998E-2</c:v>
                </c:pt>
                <c:pt idx="1694">
                  <c:v>9.7663E-2</c:v>
                </c:pt>
                <c:pt idx="1695">
                  <c:v>9.4751000000000002E-2</c:v>
                </c:pt>
                <c:pt idx="1696">
                  <c:v>9.3456999999999998E-2</c:v>
                </c:pt>
                <c:pt idx="1697">
                  <c:v>9.6274999999999999E-2</c:v>
                </c:pt>
                <c:pt idx="1698">
                  <c:v>9.6709000000000003E-2</c:v>
                </c:pt>
                <c:pt idx="1699">
                  <c:v>9.3327999999999994E-2</c:v>
                </c:pt>
                <c:pt idx="1700">
                  <c:v>9.0717999999999993E-2</c:v>
                </c:pt>
                <c:pt idx="1701">
                  <c:v>9.2407000000000003E-2</c:v>
                </c:pt>
                <c:pt idx="1702">
                  <c:v>9.5269999999999994E-2</c:v>
                </c:pt>
                <c:pt idx="1703">
                  <c:v>9.5238000000000003E-2</c:v>
                </c:pt>
                <c:pt idx="1704">
                  <c:v>9.9968000000000001E-2</c:v>
                </c:pt>
                <c:pt idx="1705">
                  <c:v>0.106208</c:v>
                </c:pt>
                <c:pt idx="1706">
                  <c:v>0.103889</c:v>
                </c:pt>
                <c:pt idx="1707">
                  <c:v>9.9903000000000006E-2</c:v>
                </c:pt>
                <c:pt idx="1708">
                  <c:v>9.7876000000000005E-2</c:v>
                </c:pt>
                <c:pt idx="1709">
                  <c:v>9.8059999999999994E-2</c:v>
                </c:pt>
                <c:pt idx="1710">
                  <c:v>0.100923</c:v>
                </c:pt>
                <c:pt idx="1711">
                  <c:v>0.100087</c:v>
                </c:pt>
                <c:pt idx="1712">
                  <c:v>9.3425999999999995E-2</c:v>
                </c:pt>
                <c:pt idx="1713">
                  <c:v>9.3864000000000003E-2</c:v>
                </c:pt>
                <c:pt idx="1714">
                  <c:v>0.10048</c:v>
                </c:pt>
                <c:pt idx="1715">
                  <c:v>9.7825999999999996E-2</c:v>
                </c:pt>
                <c:pt idx="1716">
                  <c:v>9.2663999999999996E-2</c:v>
                </c:pt>
                <c:pt idx="1717">
                  <c:v>9.6282000000000006E-2</c:v>
                </c:pt>
                <c:pt idx="1718">
                  <c:v>9.8954E-2</c:v>
                </c:pt>
                <c:pt idx="1719">
                  <c:v>9.3802999999999997E-2</c:v>
                </c:pt>
                <c:pt idx="1720">
                  <c:v>9.4747999999999999E-2</c:v>
                </c:pt>
                <c:pt idx="1721">
                  <c:v>9.9958000000000005E-2</c:v>
                </c:pt>
                <c:pt idx="1722">
                  <c:v>9.826E-2</c:v>
                </c:pt>
                <c:pt idx="1723">
                  <c:v>9.7467999999999999E-2</c:v>
                </c:pt>
                <c:pt idx="1724">
                  <c:v>9.8616999999999996E-2</c:v>
                </c:pt>
                <c:pt idx="1725">
                  <c:v>9.3577999999999995E-2</c:v>
                </c:pt>
                <c:pt idx="1726">
                  <c:v>8.8728000000000001E-2</c:v>
                </c:pt>
                <c:pt idx="1727">
                  <c:v>9.2175999999999994E-2</c:v>
                </c:pt>
                <c:pt idx="1728">
                  <c:v>9.7637000000000002E-2</c:v>
                </c:pt>
                <c:pt idx="1729">
                  <c:v>9.7571000000000005E-2</c:v>
                </c:pt>
                <c:pt idx="1730">
                  <c:v>9.3839000000000006E-2</c:v>
                </c:pt>
                <c:pt idx="1731">
                  <c:v>9.0899999999999995E-2</c:v>
                </c:pt>
                <c:pt idx="1732">
                  <c:v>9.2237E-2</c:v>
                </c:pt>
                <c:pt idx="1733">
                  <c:v>9.4869999999999996E-2</c:v>
                </c:pt>
                <c:pt idx="1734">
                  <c:v>9.1837000000000002E-2</c:v>
                </c:pt>
                <c:pt idx="1735">
                  <c:v>9.2017000000000002E-2</c:v>
                </c:pt>
                <c:pt idx="1736">
                  <c:v>9.5632999999999996E-2</c:v>
                </c:pt>
                <c:pt idx="1737">
                  <c:v>9.3267000000000003E-2</c:v>
                </c:pt>
                <c:pt idx="1738">
                  <c:v>9.6340999999999996E-2</c:v>
                </c:pt>
                <c:pt idx="1739">
                  <c:v>0.10194</c:v>
                </c:pt>
                <c:pt idx="1740">
                  <c:v>9.9917000000000006E-2</c:v>
                </c:pt>
                <c:pt idx="1741">
                  <c:v>9.5957000000000001E-2</c:v>
                </c:pt>
                <c:pt idx="1742">
                  <c:v>9.6175999999999998E-2</c:v>
                </c:pt>
                <c:pt idx="1743">
                  <c:v>9.8725999999999994E-2</c:v>
                </c:pt>
                <c:pt idx="1744">
                  <c:v>9.8156999999999994E-2</c:v>
                </c:pt>
                <c:pt idx="1745">
                  <c:v>9.5838000000000007E-2</c:v>
                </c:pt>
                <c:pt idx="1746">
                  <c:v>9.6345E-2</c:v>
                </c:pt>
                <c:pt idx="1747">
                  <c:v>9.9067000000000002E-2</c:v>
                </c:pt>
                <c:pt idx="1748">
                  <c:v>0.103024</c:v>
                </c:pt>
                <c:pt idx="1749">
                  <c:v>0.10404099999999999</c:v>
                </c:pt>
                <c:pt idx="1750">
                  <c:v>9.8073999999999995E-2</c:v>
                </c:pt>
                <c:pt idx="1751">
                  <c:v>9.3662999999999996E-2</c:v>
                </c:pt>
                <c:pt idx="1752">
                  <c:v>9.6959000000000004E-2</c:v>
                </c:pt>
                <c:pt idx="1753">
                  <c:v>0.10002800000000001</c:v>
                </c:pt>
                <c:pt idx="1754">
                  <c:v>9.7905000000000006E-2</c:v>
                </c:pt>
                <c:pt idx="1755">
                  <c:v>9.8645999999999998E-2</c:v>
                </c:pt>
                <c:pt idx="1756">
                  <c:v>0.104008</c:v>
                </c:pt>
                <c:pt idx="1757">
                  <c:v>0.102594</c:v>
                </c:pt>
                <c:pt idx="1758">
                  <c:v>9.5295000000000005E-2</c:v>
                </c:pt>
                <c:pt idx="1759">
                  <c:v>9.4951999999999995E-2</c:v>
                </c:pt>
                <c:pt idx="1760">
                  <c:v>0.100786</c:v>
                </c:pt>
                <c:pt idx="1761">
                  <c:v>0.10316400000000001</c:v>
                </c:pt>
                <c:pt idx="1762">
                  <c:v>0.103745</c:v>
                </c:pt>
                <c:pt idx="1763">
                  <c:v>0.102156</c:v>
                </c:pt>
                <c:pt idx="1764">
                  <c:v>9.9142999999999995E-2</c:v>
                </c:pt>
                <c:pt idx="1765">
                  <c:v>0.10011299999999999</c:v>
                </c:pt>
                <c:pt idx="1766">
                  <c:v>0.101919</c:v>
                </c:pt>
                <c:pt idx="1767">
                  <c:v>0.100767</c:v>
                </c:pt>
                <c:pt idx="1768">
                  <c:v>9.8482E-2</c:v>
                </c:pt>
                <c:pt idx="1769">
                  <c:v>9.9006999999999998E-2</c:v>
                </c:pt>
                <c:pt idx="1770">
                  <c:v>0.100467</c:v>
                </c:pt>
                <c:pt idx="1771">
                  <c:v>0.102509</c:v>
                </c:pt>
                <c:pt idx="1772">
                  <c:v>0.106014</c:v>
                </c:pt>
                <c:pt idx="1773">
                  <c:v>0.104738</c:v>
                </c:pt>
                <c:pt idx="1774">
                  <c:v>0.100841</c:v>
                </c:pt>
                <c:pt idx="1775">
                  <c:v>9.8282999999999995E-2</c:v>
                </c:pt>
                <c:pt idx="1776">
                  <c:v>9.7741999999999996E-2</c:v>
                </c:pt>
                <c:pt idx="1777">
                  <c:v>0.10106999999999999</c:v>
                </c:pt>
                <c:pt idx="1778">
                  <c:v>0.10441599999999999</c:v>
                </c:pt>
                <c:pt idx="1779">
                  <c:v>0.104085</c:v>
                </c:pt>
                <c:pt idx="1780">
                  <c:v>0.103338</c:v>
                </c:pt>
                <c:pt idx="1781">
                  <c:v>0.105099</c:v>
                </c:pt>
                <c:pt idx="1782">
                  <c:v>0.104157</c:v>
                </c:pt>
                <c:pt idx="1783">
                  <c:v>0.10075199999999999</c:v>
                </c:pt>
                <c:pt idx="1784">
                  <c:v>0.103379</c:v>
                </c:pt>
                <c:pt idx="1785">
                  <c:v>0.106557</c:v>
                </c:pt>
                <c:pt idx="1786">
                  <c:v>0.104339</c:v>
                </c:pt>
                <c:pt idx="1787">
                  <c:v>0.103371</c:v>
                </c:pt>
                <c:pt idx="1788">
                  <c:v>0.10089099999999999</c:v>
                </c:pt>
                <c:pt idx="1789">
                  <c:v>9.8695000000000005E-2</c:v>
                </c:pt>
                <c:pt idx="1790">
                  <c:v>0.104683</c:v>
                </c:pt>
                <c:pt idx="1791">
                  <c:v>0.109318</c:v>
                </c:pt>
                <c:pt idx="1792">
                  <c:v>0.107902</c:v>
                </c:pt>
                <c:pt idx="1793">
                  <c:v>0.107103</c:v>
                </c:pt>
                <c:pt idx="1794">
                  <c:v>0.108289</c:v>
                </c:pt>
                <c:pt idx="1795">
                  <c:v>0.10725899999999999</c:v>
                </c:pt>
                <c:pt idx="1796">
                  <c:v>0.104453</c:v>
                </c:pt>
                <c:pt idx="1797">
                  <c:v>0.103643</c:v>
                </c:pt>
                <c:pt idx="1798">
                  <c:v>0.103648</c:v>
                </c:pt>
                <c:pt idx="1799">
                  <c:v>0.101822</c:v>
                </c:pt>
                <c:pt idx="1800">
                  <c:v>9.9649000000000001E-2</c:v>
                </c:pt>
                <c:pt idx="1801">
                  <c:v>0.100824</c:v>
                </c:pt>
                <c:pt idx="1802">
                  <c:v>0.10112500000000001</c:v>
                </c:pt>
                <c:pt idx="1803">
                  <c:v>0.10131900000000001</c:v>
                </c:pt>
                <c:pt idx="1804">
                  <c:v>0.105018</c:v>
                </c:pt>
                <c:pt idx="1805">
                  <c:v>0.106393</c:v>
                </c:pt>
                <c:pt idx="1806">
                  <c:v>0.106847</c:v>
                </c:pt>
                <c:pt idx="1807">
                  <c:v>0.107158</c:v>
                </c:pt>
                <c:pt idx="1808">
                  <c:v>0.104674</c:v>
                </c:pt>
                <c:pt idx="1809">
                  <c:v>0.10123799999999999</c:v>
                </c:pt>
                <c:pt idx="1810">
                  <c:v>9.9738999999999994E-2</c:v>
                </c:pt>
                <c:pt idx="1811">
                  <c:v>0.100615</c:v>
                </c:pt>
                <c:pt idx="1812">
                  <c:v>0.102878</c:v>
                </c:pt>
                <c:pt idx="1813">
                  <c:v>0.103379</c:v>
                </c:pt>
                <c:pt idx="1814">
                  <c:v>0.10272299999999999</c:v>
                </c:pt>
                <c:pt idx="1815">
                  <c:v>0.102478</c:v>
                </c:pt>
                <c:pt idx="1816">
                  <c:v>0.10357</c:v>
                </c:pt>
                <c:pt idx="1817">
                  <c:v>0.10344399999999999</c:v>
                </c:pt>
                <c:pt idx="1818">
                  <c:v>0.10138999999999999</c:v>
                </c:pt>
                <c:pt idx="1819">
                  <c:v>0.103024</c:v>
                </c:pt>
                <c:pt idx="1820">
                  <c:v>0.108019</c:v>
                </c:pt>
                <c:pt idx="1821">
                  <c:v>0.10910300000000001</c:v>
                </c:pt>
                <c:pt idx="1822">
                  <c:v>0.10631400000000001</c:v>
                </c:pt>
                <c:pt idx="1823">
                  <c:v>0.10555100000000001</c:v>
                </c:pt>
                <c:pt idx="1824">
                  <c:v>0.106984</c:v>
                </c:pt>
                <c:pt idx="1825">
                  <c:v>0.10464</c:v>
                </c:pt>
                <c:pt idx="1826">
                  <c:v>0.103383</c:v>
                </c:pt>
                <c:pt idx="1827">
                  <c:v>0.107555</c:v>
                </c:pt>
                <c:pt idx="1828">
                  <c:v>0.108996</c:v>
                </c:pt>
                <c:pt idx="1829">
                  <c:v>0.106568</c:v>
                </c:pt>
                <c:pt idx="1830">
                  <c:v>0.105141</c:v>
                </c:pt>
                <c:pt idx="1831">
                  <c:v>0.102176</c:v>
                </c:pt>
                <c:pt idx="1832">
                  <c:v>9.9083000000000004E-2</c:v>
                </c:pt>
                <c:pt idx="1833">
                  <c:v>9.9232000000000001E-2</c:v>
                </c:pt>
                <c:pt idx="1834">
                  <c:v>9.9973999999999993E-2</c:v>
                </c:pt>
                <c:pt idx="1835">
                  <c:v>0.102732</c:v>
                </c:pt>
                <c:pt idx="1836">
                  <c:v>0.10545599999999999</c:v>
                </c:pt>
                <c:pt idx="1837">
                  <c:v>0.105378</c:v>
                </c:pt>
                <c:pt idx="1838">
                  <c:v>0.104157</c:v>
                </c:pt>
                <c:pt idx="1839">
                  <c:v>0.100399</c:v>
                </c:pt>
                <c:pt idx="1840">
                  <c:v>0.10070999999999999</c:v>
                </c:pt>
                <c:pt idx="1841">
                  <c:v>0.10297199999999999</c:v>
                </c:pt>
                <c:pt idx="1842">
                  <c:v>0.10126</c:v>
                </c:pt>
                <c:pt idx="1843">
                  <c:v>0.102335</c:v>
                </c:pt>
                <c:pt idx="1844">
                  <c:v>0.108158</c:v>
                </c:pt>
                <c:pt idx="1845">
                  <c:v>0.108851</c:v>
                </c:pt>
                <c:pt idx="1846">
                  <c:v>0.104729</c:v>
                </c:pt>
                <c:pt idx="1847">
                  <c:v>0.102024</c:v>
                </c:pt>
                <c:pt idx="1848">
                  <c:v>0.102882</c:v>
                </c:pt>
                <c:pt idx="1849">
                  <c:v>0.107186</c:v>
                </c:pt>
                <c:pt idx="1850">
                  <c:v>0.10914699999999999</c:v>
                </c:pt>
                <c:pt idx="1851">
                  <c:v>0.103614</c:v>
                </c:pt>
                <c:pt idx="1852">
                  <c:v>0.10027999999999999</c:v>
                </c:pt>
                <c:pt idx="1853">
                  <c:v>0.10593900000000001</c:v>
                </c:pt>
                <c:pt idx="1854">
                  <c:v>0.10874300000000001</c:v>
                </c:pt>
                <c:pt idx="1855">
                  <c:v>0.104694</c:v>
                </c:pt>
                <c:pt idx="1856">
                  <c:v>0.10492899999999999</c:v>
                </c:pt>
                <c:pt idx="1857">
                  <c:v>0.107126</c:v>
                </c:pt>
                <c:pt idx="1858">
                  <c:v>0.104683</c:v>
                </c:pt>
                <c:pt idx="1859">
                  <c:v>0.10334599999999999</c:v>
                </c:pt>
                <c:pt idx="1860">
                  <c:v>0.10680000000000001</c:v>
                </c:pt>
                <c:pt idx="1861">
                  <c:v>0.10885400000000001</c:v>
                </c:pt>
                <c:pt idx="1862">
                  <c:v>0.108015</c:v>
                </c:pt>
                <c:pt idx="1863">
                  <c:v>0.108774</c:v>
                </c:pt>
                <c:pt idx="1864">
                  <c:v>0.10961799999999999</c:v>
                </c:pt>
                <c:pt idx="1865">
                  <c:v>0.105406</c:v>
                </c:pt>
                <c:pt idx="1866">
                  <c:v>0.101935</c:v>
                </c:pt>
                <c:pt idx="1867">
                  <c:v>0.106928</c:v>
                </c:pt>
                <c:pt idx="1868">
                  <c:v>0.108511</c:v>
                </c:pt>
                <c:pt idx="1869">
                  <c:v>0.103283</c:v>
                </c:pt>
                <c:pt idx="1870">
                  <c:v>0.103422</c:v>
                </c:pt>
                <c:pt idx="1871">
                  <c:v>0.107034</c:v>
                </c:pt>
                <c:pt idx="1872">
                  <c:v>0.11046300000000001</c:v>
                </c:pt>
                <c:pt idx="1873">
                  <c:v>0.112321</c:v>
                </c:pt>
                <c:pt idx="1874">
                  <c:v>0.11011</c:v>
                </c:pt>
                <c:pt idx="1875">
                  <c:v>0.109459</c:v>
                </c:pt>
                <c:pt idx="1876">
                  <c:v>0.111192</c:v>
                </c:pt>
                <c:pt idx="1877">
                  <c:v>0.11307499999999999</c:v>
                </c:pt>
                <c:pt idx="1878">
                  <c:v>0.112952</c:v>
                </c:pt>
                <c:pt idx="1879">
                  <c:v>0.110639</c:v>
                </c:pt>
                <c:pt idx="1880">
                  <c:v>0.111786</c:v>
                </c:pt>
                <c:pt idx="1881">
                  <c:v>0.115074</c:v>
                </c:pt>
                <c:pt idx="1882">
                  <c:v>0.113898</c:v>
                </c:pt>
                <c:pt idx="1883">
                  <c:v>0.10996499999999999</c:v>
                </c:pt>
                <c:pt idx="1884">
                  <c:v>0.112342</c:v>
                </c:pt>
                <c:pt idx="1885">
                  <c:v>0.11505600000000001</c:v>
                </c:pt>
                <c:pt idx="1886">
                  <c:v>0.11198900000000001</c:v>
                </c:pt>
                <c:pt idx="1887">
                  <c:v>0.109665</c:v>
                </c:pt>
                <c:pt idx="1888">
                  <c:v>0.110988</c:v>
                </c:pt>
                <c:pt idx="1889">
                  <c:v>0.11275</c:v>
                </c:pt>
                <c:pt idx="1890">
                  <c:v>0.11391999999999999</c:v>
                </c:pt>
                <c:pt idx="1891">
                  <c:v>0.113708</c:v>
                </c:pt>
                <c:pt idx="1892">
                  <c:v>0.113783</c:v>
                </c:pt>
                <c:pt idx="1893">
                  <c:v>0.115442</c:v>
                </c:pt>
                <c:pt idx="1894">
                  <c:v>0.113882</c:v>
                </c:pt>
                <c:pt idx="1895">
                  <c:v>0.10927199999999999</c:v>
                </c:pt>
                <c:pt idx="1896">
                  <c:v>0.112375</c:v>
                </c:pt>
                <c:pt idx="1897">
                  <c:v>0.11364200000000001</c:v>
                </c:pt>
                <c:pt idx="1898">
                  <c:v>0.105906</c:v>
                </c:pt>
                <c:pt idx="1899">
                  <c:v>0.10352</c:v>
                </c:pt>
                <c:pt idx="1900">
                  <c:v>0.108622</c:v>
                </c:pt>
                <c:pt idx="1901">
                  <c:v>0.1123</c:v>
                </c:pt>
                <c:pt idx="1902">
                  <c:v>0.113173</c:v>
                </c:pt>
                <c:pt idx="1903">
                  <c:v>0.11321100000000001</c:v>
                </c:pt>
                <c:pt idx="1904">
                  <c:v>0.112959</c:v>
                </c:pt>
                <c:pt idx="1905">
                  <c:v>0.111031</c:v>
                </c:pt>
                <c:pt idx="1906">
                  <c:v>0.111404</c:v>
                </c:pt>
                <c:pt idx="1907">
                  <c:v>0.113611</c:v>
                </c:pt>
                <c:pt idx="1908">
                  <c:v>0.11422400000000001</c:v>
                </c:pt>
                <c:pt idx="1909">
                  <c:v>0.115702</c:v>
                </c:pt>
                <c:pt idx="1910">
                  <c:v>0.11944</c:v>
                </c:pt>
                <c:pt idx="1911">
                  <c:v>0.12038500000000001</c:v>
                </c:pt>
                <c:pt idx="1912">
                  <c:v>0.117256</c:v>
                </c:pt>
                <c:pt idx="1913">
                  <c:v>0.116975</c:v>
                </c:pt>
                <c:pt idx="1914">
                  <c:v>0.116938</c:v>
                </c:pt>
                <c:pt idx="1915">
                  <c:v>0.114345</c:v>
                </c:pt>
                <c:pt idx="1916">
                  <c:v>0.113784</c:v>
                </c:pt>
                <c:pt idx="1917">
                  <c:v>0.111188</c:v>
                </c:pt>
                <c:pt idx="1918">
                  <c:v>0.10974</c:v>
                </c:pt>
                <c:pt idx="1919">
                  <c:v>0.110856</c:v>
                </c:pt>
                <c:pt idx="1920">
                  <c:v>0.107957</c:v>
                </c:pt>
                <c:pt idx="1921">
                  <c:v>0.105629</c:v>
                </c:pt>
                <c:pt idx="1922">
                  <c:v>0.106431</c:v>
                </c:pt>
                <c:pt idx="1923">
                  <c:v>0.107292</c:v>
                </c:pt>
                <c:pt idx="1924">
                  <c:v>0.109365</c:v>
                </c:pt>
                <c:pt idx="1925">
                  <c:v>0.110808</c:v>
                </c:pt>
                <c:pt idx="1926">
                  <c:v>0.112093</c:v>
                </c:pt>
                <c:pt idx="1927">
                  <c:v>0.11298900000000001</c:v>
                </c:pt>
                <c:pt idx="1928">
                  <c:v>0.113236</c:v>
                </c:pt>
                <c:pt idx="1929">
                  <c:v>0.11018799999999999</c:v>
                </c:pt>
                <c:pt idx="1930">
                  <c:v>0.10866000000000001</c:v>
                </c:pt>
                <c:pt idx="1931">
                  <c:v>0.11257300000000001</c:v>
                </c:pt>
                <c:pt idx="1932">
                  <c:v>0.114383</c:v>
                </c:pt>
                <c:pt idx="1933">
                  <c:v>0.112149</c:v>
                </c:pt>
                <c:pt idx="1934">
                  <c:v>0.11307499999999999</c:v>
                </c:pt>
                <c:pt idx="1935">
                  <c:v>0.112995</c:v>
                </c:pt>
                <c:pt idx="1936">
                  <c:v>0.113093</c:v>
                </c:pt>
                <c:pt idx="1937">
                  <c:v>0.117144</c:v>
                </c:pt>
                <c:pt idx="1938">
                  <c:v>0.118203</c:v>
                </c:pt>
                <c:pt idx="1939">
                  <c:v>0.114727</c:v>
                </c:pt>
                <c:pt idx="1940">
                  <c:v>0.116387</c:v>
                </c:pt>
                <c:pt idx="1941">
                  <c:v>0.11749</c:v>
                </c:pt>
                <c:pt idx="1942">
                  <c:v>0.11380800000000001</c:v>
                </c:pt>
                <c:pt idx="1943">
                  <c:v>0.113257</c:v>
                </c:pt>
                <c:pt idx="1944">
                  <c:v>0.111093</c:v>
                </c:pt>
                <c:pt idx="1945">
                  <c:v>0.10821799999999999</c:v>
                </c:pt>
                <c:pt idx="1946">
                  <c:v>0.112456</c:v>
                </c:pt>
                <c:pt idx="1947">
                  <c:v>0.11692900000000001</c:v>
                </c:pt>
                <c:pt idx="1948">
                  <c:v>0.115674</c:v>
                </c:pt>
                <c:pt idx="1949">
                  <c:v>0.114153</c:v>
                </c:pt>
                <c:pt idx="1950">
                  <c:v>0.114671</c:v>
                </c:pt>
                <c:pt idx="1951">
                  <c:v>0.1173</c:v>
                </c:pt>
                <c:pt idx="1952">
                  <c:v>0.118274</c:v>
                </c:pt>
                <c:pt idx="1953">
                  <c:v>0.112054</c:v>
                </c:pt>
                <c:pt idx="1954">
                  <c:v>0.110053</c:v>
                </c:pt>
                <c:pt idx="1955">
                  <c:v>0.11571099999999999</c:v>
                </c:pt>
                <c:pt idx="1956">
                  <c:v>0.11944399999999999</c:v>
                </c:pt>
                <c:pt idx="1957">
                  <c:v>0.117048</c:v>
                </c:pt>
                <c:pt idx="1958">
                  <c:v>0.112859</c:v>
                </c:pt>
                <c:pt idx="1959">
                  <c:v>0.111225</c:v>
                </c:pt>
                <c:pt idx="1960">
                  <c:v>0.112107</c:v>
                </c:pt>
                <c:pt idx="1961">
                  <c:v>0.113677</c:v>
                </c:pt>
                <c:pt idx="1962">
                  <c:v>0.116636</c:v>
                </c:pt>
                <c:pt idx="1963">
                  <c:v>0.117562</c:v>
                </c:pt>
                <c:pt idx="1964">
                  <c:v>0.114497</c:v>
                </c:pt>
                <c:pt idx="1965">
                  <c:v>0.11491999999999999</c:v>
                </c:pt>
                <c:pt idx="1966">
                  <c:v>0.116595</c:v>
                </c:pt>
                <c:pt idx="1967">
                  <c:v>0.11397400000000001</c:v>
                </c:pt>
                <c:pt idx="1968">
                  <c:v>0.11351600000000001</c:v>
                </c:pt>
                <c:pt idx="1969">
                  <c:v>0.114259</c:v>
                </c:pt>
                <c:pt idx="1970">
                  <c:v>0.112302</c:v>
                </c:pt>
                <c:pt idx="1971">
                  <c:v>0.112664</c:v>
                </c:pt>
                <c:pt idx="1972">
                  <c:v>0.117383</c:v>
                </c:pt>
                <c:pt idx="1973">
                  <c:v>0.119992</c:v>
                </c:pt>
                <c:pt idx="1974">
                  <c:v>0.12246</c:v>
                </c:pt>
                <c:pt idx="1975">
                  <c:v>0.122336</c:v>
                </c:pt>
                <c:pt idx="1976">
                  <c:v>0.115353</c:v>
                </c:pt>
                <c:pt idx="1977">
                  <c:v>0.113076</c:v>
                </c:pt>
                <c:pt idx="1978">
                  <c:v>0.12065099999999999</c:v>
                </c:pt>
                <c:pt idx="1979">
                  <c:v>0.12084499999999999</c:v>
                </c:pt>
                <c:pt idx="1980">
                  <c:v>0.11408600000000001</c:v>
                </c:pt>
                <c:pt idx="1981">
                  <c:v>0.114519</c:v>
                </c:pt>
                <c:pt idx="1982">
                  <c:v>0.116795</c:v>
                </c:pt>
                <c:pt idx="1983">
                  <c:v>0.112363</c:v>
                </c:pt>
                <c:pt idx="1984">
                  <c:v>0.112858</c:v>
                </c:pt>
                <c:pt idx="1985">
                  <c:v>0.121777</c:v>
                </c:pt>
                <c:pt idx="1986">
                  <c:v>0.122339</c:v>
                </c:pt>
                <c:pt idx="1987">
                  <c:v>0.115607</c:v>
                </c:pt>
                <c:pt idx="1988">
                  <c:v>0.114346</c:v>
                </c:pt>
                <c:pt idx="1989">
                  <c:v>0.119398</c:v>
                </c:pt>
                <c:pt idx="1990">
                  <c:v>0.12441000000000001</c:v>
                </c:pt>
                <c:pt idx="1991">
                  <c:v>0.12085799999999999</c:v>
                </c:pt>
                <c:pt idx="1992">
                  <c:v>0.11627800000000001</c:v>
                </c:pt>
                <c:pt idx="1993">
                  <c:v>0.118299</c:v>
                </c:pt>
                <c:pt idx="1994">
                  <c:v>0.11855499999999999</c:v>
                </c:pt>
                <c:pt idx="1995">
                  <c:v>0.118282</c:v>
                </c:pt>
                <c:pt idx="1996">
                  <c:v>0.120375</c:v>
                </c:pt>
                <c:pt idx="1997">
                  <c:v>0.12008099999999999</c:v>
                </c:pt>
                <c:pt idx="1998">
                  <c:v>0.11647</c:v>
                </c:pt>
                <c:pt idx="1999">
                  <c:v>0.116795</c:v>
                </c:pt>
                <c:pt idx="2000">
                  <c:v>0.121604</c:v>
                </c:pt>
                <c:pt idx="2001">
                  <c:v>0.122723</c:v>
                </c:pt>
                <c:pt idx="2002">
                  <c:v>0.12027500000000001</c:v>
                </c:pt>
                <c:pt idx="2003">
                  <c:v>0.118273</c:v>
                </c:pt>
                <c:pt idx="2004">
                  <c:v>0.119716</c:v>
                </c:pt>
                <c:pt idx="2005">
                  <c:v>0.12148399999999999</c:v>
                </c:pt>
                <c:pt idx="2006">
                  <c:v>0.122376</c:v>
                </c:pt>
                <c:pt idx="2007">
                  <c:v>0.123428</c:v>
                </c:pt>
                <c:pt idx="2008">
                  <c:v>0.12296</c:v>
                </c:pt>
                <c:pt idx="2009">
                  <c:v>0.121354</c:v>
                </c:pt>
                <c:pt idx="2010">
                  <c:v>0.121126</c:v>
                </c:pt>
                <c:pt idx="2011">
                  <c:v>0.12291000000000001</c:v>
                </c:pt>
                <c:pt idx="2012">
                  <c:v>0.12142500000000001</c:v>
                </c:pt>
                <c:pt idx="2013">
                  <c:v>0.11933299999999999</c:v>
                </c:pt>
                <c:pt idx="2014">
                  <c:v>0.12390900000000001</c:v>
                </c:pt>
                <c:pt idx="2015">
                  <c:v>0.121819</c:v>
                </c:pt>
                <c:pt idx="2016">
                  <c:v>0.117119</c:v>
                </c:pt>
                <c:pt idx="2017">
                  <c:v>0.120653</c:v>
                </c:pt>
                <c:pt idx="2018">
                  <c:v>0.12180199999999999</c:v>
                </c:pt>
                <c:pt idx="2019">
                  <c:v>0.11820799999999999</c:v>
                </c:pt>
                <c:pt idx="2020">
                  <c:v>0.117171</c:v>
                </c:pt>
                <c:pt idx="2021">
                  <c:v>0.118676</c:v>
                </c:pt>
                <c:pt idx="2022">
                  <c:v>0.118641</c:v>
                </c:pt>
                <c:pt idx="2023">
                  <c:v>0.117393</c:v>
                </c:pt>
                <c:pt idx="2024">
                  <c:v>0.1215</c:v>
                </c:pt>
                <c:pt idx="2025">
                  <c:v>0.122518</c:v>
                </c:pt>
                <c:pt idx="2026">
                  <c:v>0.117696</c:v>
                </c:pt>
                <c:pt idx="2027">
                  <c:v>0.117063</c:v>
                </c:pt>
                <c:pt idx="2028">
                  <c:v>0.118936</c:v>
                </c:pt>
                <c:pt idx="2029">
                  <c:v>0.119794</c:v>
                </c:pt>
                <c:pt idx="2030">
                  <c:v>0.121702</c:v>
                </c:pt>
                <c:pt idx="2031">
                  <c:v>0.121533</c:v>
                </c:pt>
                <c:pt idx="2032">
                  <c:v>0.118787</c:v>
                </c:pt>
                <c:pt idx="2033">
                  <c:v>0.118257</c:v>
                </c:pt>
                <c:pt idx="2034">
                  <c:v>0.116989</c:v>
                </c:pt>
                <c:pt idx="2035">
                  <c:v>0.114979</c:v>
                </c:pt>
                <c:pt idx="2036">
                  <c:v>0.11571099999999999</c:v>
                </c:pt>
                <c:pt idx="2037">
                  <c:v>0.114319</c:v>
                </c:pt>
                <c:pt idx="2038">
                  <c:v>0.113425</c:v>
                </c:pt>
                <c:pt idx="2039">
                  <c:v>0.114912</c:v>
                </c:pt>
                <c:pt idx="2040">
                  <c:v>0.114759</c:v>
                </c:pt>
                <c:pt idx="2041">
                  <c:v>0.11484900000000001</c:v>
                </c:pt>
                <c:pt idx="2042">
                  <c:v>0.11694599999999999</c:v>
                </c:pt>
                <c:pt idx="2043">
                  <c:v>0.11741500000000001</c:v>
                </c:pt>
                <c:pt idx="2044">
                  <c:v>0.115534</c:v>
                </c:pt>
                <c:pt idx="2045">
                  <c:v>0.115062</c:v>
                </c:pt>
                <c:pt idx="2046">
                  <c:v>0.116631</c:v>
                </c:pt>
                <c:pt idx="2047">
                  <c:v>0.117331</c:v>
                </c:pt>
                <c:pt idx="2048">
                  <c:v>0.1225</c:v>
                </c:pt>
                <c:pt idx="2049">
                  <c:v>0.123668</c:v>
                </c:pt>
                <c:pt idx="2050">
                  <c:v>0.118504</c:v>
                </c:pt>
                <c:pt idx="2051">
                  <c:v>0.119579</c:v>
                </c:pt>
                <c:pt idx="2052">
                  <c:v>0.123559</c:v>
                </c:pt>
                <c:pt idx="2053">
                  <c:v>0.12189999999999999</c:v>
                </c:pt>
                <c:pt idx="2054">
                  <c:v>0.120174</c:v>
                </c:pt>
                <c:pt idx="2055">
                  <c:v>0.122442</c:v>
                </c:pt>
                <c:pt idx="2056">
                  <c:v>0.121255</c:v>
                </c:pt>
                <c:pt idx="2057">
                  <c:v>0.118755</c:v>
                </c:pt>
                <c:pt idx="2058">
                  <c:v>0.12076199999999999</c:v>
                </c:pt>
                <c:pt idx="2059">
                  <c:v>0.12031</c:v>
                </c:pt>
                <c:pt idx="2060">
                  <c:v>0.120505</c:v>
                </c:pt>
                <c:pt idx="2061">
                  <c:v>0.12632299999999999</c:v>
                </c:pt>
                <c:pt idx="2062">
                  <c:v>0.128</c:v>
                </c:pt>
                <c:pt idx="2063">
                  <c:v>0.124707</c:v>
                </c:pt>
                <c:pt idx="2064">
                  <c:v>0.123142</c:v>
                </c:pt>
                <c:pt idx="2065">
                  <c:v>0.121563</c:v>
                </c:pt>
                <c:pt idx="2066">
                  <c:v>0.12181699999999999</c:v>
                </c:pt>
                <c:pt idx="2067">
                  <c:v>0.126001</c:v>
                </c:pt>
                <c:pt idx="2068">
                  <c:v>0.127973</c:v>
                </c:pt>
                <c:pt idx="2069">
                  <c:v>0.12517</c:v>
                </c:pt>
                <c:pt idx="2070">
                  <c:v>0.122747</c:v>
                </c:pt>
                <c:pt idx="2071">
                  <c:v>0.122235</c:v>
                </c:pt>
                <c:pt idx="2072">
                  <c:v>0.12243900000000001</c:v>
                </c:pt>
                <c:pt idx="2073">
                  <c:v>0.118756</c:v>
                </c:pt>
                <c:pt idx="2074">
                  <c:v>0.117324</c:v>
                </c:pt>
                <c:pt idx="2075">
                  <c:v>0.120453</c:v>
                </c:pt>
                <c:pt idx="2076">
                  <c:v>0.120453</c:v>
                </c:pt>
                <c:pt idx="2077">
                  <c:v>0.11923300000000001</c:v>
                </c:pt>
                <c:pt idx="2078">
                  <c:v>0.119417</c:v>
                </c:pt>
                <c:pt idx="2079">
                  <c:v>0.117656</c:v>
                </c:pt>
                <c:pt idx="2080">
                  <c:v>0.119255</c:v>
                </c:pt>
                <c:pt idx="2081">
                  <c:v>0.11890100000000001</c:v>
                </c:pt>
                <c:pt idx="2082">
                  <c:v>0.11740100000000001</c:v>
                </c:pt>
                <c:pt idx="2083">
                  <c:v>0.11834600000000001</c:v>
                </c:pt>
                <c:pt idx="2084">
                  <c:v>0.116795</c:v>
                </c:pt>
                <c:pt idx="2085">
                  <c:v>0.1187</c:v>
                </c:pt>
                <c:pt idx="2086">
                  <c:v>0.12307800000000001</c:v>
                </c:pt>
                <c:pt idx="2087">
                  <c:v>0.11973300000000001</c:v>
                </c:pt>
                <c:pt idx="2088">
                  <c:v>0.118176</c:v>
                </c:pt>
                <c:pt idx="2089">
                  <c:v>0.118381</c:v>
                </c:pt>
                <c:pt idx="2090">
                  <c:v>0.113931</c:v>
                </c:pt>
                <c:pt idx="2091">
                  <c:v>0.11666899999999999</c:v>
                </c:pt>
                <c:pt idx="2092">
                  <c:v>0.122513</c:v>
                </c:pt>
                <c:pt idx="2093">
                  <c:v>0.120877</c:v>
                </c:pt>
                <c:pt idx="2094">
                  <c:v>0.11948499999999999</c:v>
                </c:pt>
                <c:pt idx="2095">
                  <c:v>0.120227</c:v>
                </c:pt>
                <c:pt idx="2096">
                  <c:v>0.121559</c:v>
                </c:pt>
                <c:pt idx="2097">
                  <c:v>0.123448</c:v>
                </c:pt>
                <c:pt idx="2098">
                  <c:v>0.12282</c:v>
                </c:pt>
                <c:pt idx="2099">
                  <c:v>0.122381</c:v>
                </c:pt>
                <c:pt idx="2100">
                  <c:v>0.121849</c:v>
                </c:pt>
                <c:pt idx="2101">
                  <c:v>0.116698</c:v>
                </c:pt>
                <c:pt idx="2102">
                  <c:v>0.11233600000000001</c:v>
                </c:pt>
                <c:pt idx="2103">
                  <c:v>0.115027</c:v>
                </c:pt>
                <c:pt idx="2104">
                  <c:v>0.122867</c:v>
                </c:pt>
                <c:pt idx="2105">
                  <c:v>0.121448</c:v>
                </c:pt>
                <c:pt idx="2106">
                  <c:v>0.114062</c:v>
                </c:pt>
                <c:pt idx="2107">
                  <c:v>0.11722200000000001</c:v>
                </c:pt>
                <c:pt idx="2108">
                  <c:v>0.124873</c:v>
                </c:pt>
                <c:pt idx="2109">
                  <c:v>0.12551599999999999</c:v>
                </c:pt>
                <c:pt idx="2110">
                  <c:v>0.123155</c:v>
                </c:pt>
                <c:pt idx="2111">
                  <c:v>0.123641</c:v>
                </c:pt>
                <c:pt idx="2112">
                  <c:v>0.124186</c:v>
                </c:pt>
                <c:pt idx="2113">
                  <c:v>0.121265</c:v>
                </c:pt>
                <c:pt idx="2114">
                  <c:v>0.11985800000000001</c:v>
                </c:pt>
                <c:pt idx="2115">
                  <c:v>0.119467</c:v>
                </c:pt>
                <c:pt idx="2116">
                  <c:v>0.117386</c:v>
                </c:pt>
                <c:pt idx="2117">
                  <c:v>0.117105</c:v>
                </c:pt>
                <c:pt idx="2118">
                  <c:v>0.120194</c:v>
                </c:pt>
                <c:pt idx="2119">
                  <c:v>0.121598</c:v>
                </c:pt>
                <c:pt idx="2120">
                  <c:v>0.118535</c:v>
                </c:pt>
                <c:pt idx="2121">
                  <c:v>0.117752</c:v>
                </c:pt>
                <c:pt idx="2122">
                  <c:v>0.123</c:v>
                </c:pt>
                <c:pt idx="2123">
                  <c:v>0.124885</c:v>
                </c:pt>
                <c:pt idx="2124">
                  <c:v>0.12341000000000001</c:v>
                </c:pt>
                <c:pt idx="2125">
                  <c:v>0.124213</c:v>
                </c:pt>
                <c:pt idx="2126">
                  <c:v>0.12587100000000001</c:v>
                </c:pt>
                <c:pt idx="2127">
                  <c:v>0.1263</c:v>
                </c:pt>
                <c:pt idx="2128">
                  <c:v>0.1249</c:v>
                </c:pt>
                <c:pt idx="2129">
                  <c:v>0.124144</c:v>
                </c:pt>
                <c:pt idx="2130">
                  <c:v>0.124366</c:v>
                </c:pt>
                <c:pt idx="2131">
                  <c:v>0.124767</c:v>
                </c:pt>
                <c:pt idx="2132">
                  <c:v>0.12546599999999999</c:v>
                </c:pt>
                <c:pt idx="2133">
                  <c:v>0.12972700000000001</c:v>
                </c:pt>
                <c:pt idx="2134">
                  <c:v>0.13272900000000001</c:v>
                </c:pt>
                <c:pt idx="2135">
                  <c:v>0.126522</c:v>
                </c:pt>
                <c:pt idx="2136">
                  <c:v>0.124403</c:v>
                </c:pt>
                <c:pt idx="2137">
                  <c:v>0.130052</c:v>
                </c:pt>
                <c:pt idx="2138">
                  <c:v>0.12768299999999999</c:v>
                </c:pt>
                <c:pt idx="2139">
                  <c:v>0.121583</c:v>
                </c:pt>
                <c:pt idx="2140">
                  <c:v>0.124835</c:v>
                </c:pt>
                <c:pt idx="2141">
                  <c:v>0.12586</c:v>
                </c:pt>
                <c:pt idx="2142">
                  <c:v>0.12031699999999999</c:v>
                </c:pt>
                <c:pt idx="2143">
                  <c:v>0.120674</c:v>
                </c:pt>
                <c:pt idx="2144">
                  <c:v>0.122835</c:v>
                </c:pt>
                <c:pt idx="2145">
                  <c:v>0.122463</c:v>
                </c:pt>
                <c:pt idx="2146">
                  <c:v>0.123971</c:v>
                </c:pt>
                <c:pt idx="2147">
                  <c:v>0.1222</c:v>
                </c:pt>
                <c:pt idx="2148">
                  <c:v>0.12110700000000001</c:v>
                </c:pt>
                <c:pt idx="2149">
                  <c:v>0.124884</c:v>
                </c:pt>
                <c:pt idx="2150">
                  <c:v>0.126855</c:v>
                </c:pt>
                <c:pt idx="2151">
                  <c:v>0.12601599999999999</c:v>
                </c:pt>
                <c:pt idx="2152">
                  <c:v>0.123226</c:v>
                </c:pt>
                <c:pt idx="2153">
                  <c:v>0.122326</c:v>
                </c:pt>
                <c:pt idx="2154">
                  <c:v>0.126725</c:v>
                </c:pt>
                <c:pt idx="2155">
                  <c:v>0.12660299999999999</c:v>
                </c:pt>
                <c:pt idx="2156">
                  <c:v>0.122754</c:v>
                </c:pt>
                <c:pt idx="2157">
                  <c:v>0.124108</c:v>
                </c:pt>
                <c:pt idx="2158">
                  <c:v>0.122543</c:v>
                </c:pt>
                <c:pt idx="2159">
                  <c:v>0.117864</c:v>
                </c:pt>
                <c:pt idx="2160">
                  <c:v>0.121059</c:v>
                </c:pt>
                <c:pt idx="2161">
                  <c:v>0.124345</c:v>
                </c:pt>
                <c:pt idx="2162">
                  <c:v>0.12138599999999999</c:v>
                </c:pt>
                <c:pt idx="2163">
                  <c:v>0.119212</c:v>
                </c:pt>
                <c:pt idx="2164">
                  <c:v>0.12268999999999999</c:v>
                </c:pt>
                <c:pt idx="2165">
                  <c:v>0.127996</c:v>
                </c:pt>
                <c:pt idx="2166">
                  <c:v>0.12797</c:v>
                </c:pt>
                <c:pt idx="2167">
                  <c:v>0.12395</c:v>
                </c:pt>
                <c:pt idx="2168">
                  <c:v>0.12085700000000001</c:v>
                </c:pt>
                <c:pt idx="2169">
                  <c:v>0.11938699999999999</c:v>
                </c:pt>
                <c:pt idx="2170">
                  <c:v>0.12113699999999999</c:v>
                </c:pt>
                <c:pt idx="2171">
                  <c:v>0.12656600000000001</c:v>
                </c:pt>
                <c:pt idx="2172">
                  <c:v>0.12769800000000001</c:v>
                </c:pt>
                <c:pt idx="2173">
                  <c:v>0.123552</c:v>
                </c:pt>
                <c:pt idx="2174">
                  <c:v>0.12416099999999999</c:v>
                </c:pt>
                <c:pt idx="2175">
                  <c:v>0.12667500000000001</c:v>
                </c:pt>
                <c:pt idx="2176">
                  <c:v>0.125083</c:v>
                </c:pt>
                <c:pt idx="2177">
                  <c:v>0.12609600000000001</c:v>
                </c:pt>
                <c:pt idx="2178">
                  <c:v>0.13045000000000001</c:v>
                </c:pt>
                <c:pt idx="2179">
                  <c:v>0.12993099999999999</c:v>
                </c:pt>
                <c:pt idx="2180">
                  <c:v>0.12611800000000001</c:v>
                </c:pt>
                <c:pt idx="2181">
                  <c:v>0.127253</c:v>
                </c:pt>
                <c:pt idx="2182">
                  <c:v>0.129353</c:v>
                </c:pt>
                <c:pt idx="2183">
                  <c:v>0.124739</c:v>
                </c:pt>
                <c:pt idx="2184">
                  <c:v>0.12543299999999999</c:v>
                </c:pt>
                <c:pt idx="2185">
                  <c:v>0.12897800000000001</c:v>
                </c:pt>
                <c:pt idx="2186">
                  <c:v>0.127694</c:v>
                </c:pt>
                <c:pt idx="2187">
                  <c:v>0.12809499999999999</c:v>
                </c:pt>
                <c:pt idx="2188">
                  <c:v>0.126466</c:v>
                </c:pt>
                <c:pt idx="2189">
                  <c:v>0.124654</c:v>
                </c:pt>
                <c:pt idx="2190">
                  <c:v>0.12964200000000001</c:v>
                </c:pt>
                <c:pt idx="2191">
                  <c:v>0.13001299999999999</c:v>
                </c:pt>
                <c:pt idx="2192">
                  <c:v>0.120532</c:v>
                </c:pt>
                <c:pt idx="2193">
                  <c:v>0.11910999999999999</c:v>
                </c:pt>
                <c:pt idx="2194">
                  <c:v>0.12620500000000001</c:v>
                </c:pt>
                <c:pt idx="2195">
                  <c:v>0.125024</c:v>
                </c:pt>
                <c:pt idx="2196">
                  <c:v>0.123404</c:v>
                </c:pt>
                <c:pt idx="2197">
                  <c:v>0.125139</c:v>
                </c:pt>
                <c:pt idx="2198">
                  <c:v>0.12256400000000001</c:v>
                </c:pt>
                <c:pt idx="2199">
                  <c:v>0.122431</c:v>
                </c:pt>
                <c:pt idx="2200">
                  <c:v>0.128577</c:v>
                </c:pt>
                <c:pt idx="2201">
                  <c:v>0.129608</c:v>
                </c:pt>
                <c:pt idx="2202">
                  <c:v>0.12729799999999999</c:v>
                </c:pt>
                <c:pt idx="2203">
                  <c:v>0.12806200000000001</c:v>
                </c:pt>
                <c:pt idx="2204">
                  <c:v>0.12973199999999999</c:v>
                </c:pt>
                <c:pt idx="2205">
                  <c:v>0.12790499999999999</c:v>
                </c:pt>
                <c:pt idx="2206">
                  <c:v>0.12731500000000001</c:v>
                </c:pt>
                <c:pt idx="2207">
                  <c:v>0.13034699999999999</c:v>
                </c:pt>
                <c:pt idx="2208">
                  <c:v>0.128418</c:v>
                </c:pt>
                <c:pt idx="2209">
                  <c:v>0.124553</c:v>
                </c:pt>
                <c:pt idx="2210">
                  <c:v>0.124698</c:v>
                </c:pt>
                <c:pt idx="2211">
                  <c:v>0.12535099999999999</c:v>
                </c:pt>
                <c:pt idx="2212">
                  <c:v>0.126161</c:v>
                </c:pt>
                <c:pt idx="2213">
                  <c:v>0.12917699999999999</c:v>
                </c:pt>
                <c:pt idx="2214">
                  <c:v>0.131547</c:v>
                </c:pt>
                <c:pt idx="2215">
                  <c:v>0.128002</c:v>
                </c:pt>
                <c:pt idx="2216">
                  <c:v>0.124609</c:v>
                </c:pt>
                <c:pt idx="2217">
                  <c:v>0.12453599999999999</c:v>
                </c:pt>
                <c:pt idx="2218">
                  <c:v>0.12256300000000001</c:v>
                </c:pt>
                <c:pt idx="2219">
                  <c:v>0.123116</c:v>
                </c:pt>
                <c:pt idx="2220">
                  <c:v>0.12804399999999999</c:v>
                </c:pt>
                <c:pt idx="2221">
                  <c:v>0.12606700000000001</c:v>
                </c:pt>
                <c:pt idx="2222">
                  <c:v>0.12458</c:v>
                </c:pt>
                <c:pt idx="2223">
                  <c:v>0.127</c:v>
                </c:pt>
                <c:pt idx="2224">
                  <c:v>0.126471</c:v>
                </c:pt>
                <c:pt idx="2225">
                  <c:v>0.127826</c:v>
                </c:pt>
                <c:pt idx="2226">
                  <c:v>0.13264100000000001</c:v>
                </c:pt>
                <c:pt idx="2227">
                  <c:v>0.131548</c:v>
                </c:pt>
                <c:pt idx="2228">
                  <c:v>0.12826399999999999</c:v>
                </c:pt>
                <c:pt idx="2229">
                  <c:v>0.130935</c:v>
                </c:pt>
                <c:pt idx="2230">
                  <c:v>0.13580700000000001</c:v>
                </c:pt>
                <c:pt idx="2231">
                  <c:v>0.13345699999999999</c:v>
                </c:pt>
                <c:pt idx="2232">
                  <c:v>0.131268</c:v>
                </c:pt>
                <c:pt idx="2233">
                  <c:v>0.13553999999999999</c:v>
                </c:pt>
                <c:pt idx="2234">
                  <c:v>0.138123</c:v>
                </c:pt>
                <c:pt idx="2235">
                  <c:v>0.137262</c:v>
                </c:pt>
                <c:pt idx="2236">
                  <c:v>0.13567000000000001</c:v>
                </c:pt>
                <c:pt idx="2237">
                  <c:v>0.13264799999999999</c:v>
                </c:pt>
                <c:pt idx="2238">
                  <c:v>0.13159799999999999</c:v>
                </c:pt>
                <c:pt idx="2239">
                  <c:v>0.13615099999999999</c:v>
                </c:pt>
                <c:pt idx="2240">
                  <c:v>0.13949800000000001</c:v>
                </c:pt>
                <c:pt idx="2241">
                  <c:v>0.13702500000000001</c:v>
                </c:pt>
                <c:pt idx="2242">
                  <c:v>0.13555500000000001</c:v>
                </c:pt>
                <c:pt idx="2243">
                  <c:v>0.13616500000000001</c:v>
                </c:pt>
                <c:pt idx="2244">
                  <c:v>0.13580600000000001</c:v>
                </c:pt>
                <c:pt idx="2245">
                  <c:v>0.13722799999999999</c:v>
                </c:pt>
                <c:pt idx="2246">
                  <c:v>0.139594</c:v>
                </c:pt>
                <c:pt idx="2247">
                  <c:v>0.13464000000000001</c:v>
                </c:pt>
                <c:pt idx="2248">
                  <c:v>0.13046199999999999</c:v>
                </c:pt>
                <c:pt idx="2249">
                  <c:v>0.13361799999999999</c:v>
                </c:pt>
                <c:pt idx="2250">
                  <c:v>0.132745</c:v>
                </c:pt>
                <c:pt idx="2251">
                  <c:v>0.129693</c:v>
                </c:pt>
                <c:pt idx="2252">
                  <c:v>0.13336300000000001</c:v>
                </c:pt>
                <c:pt idx="2253">
                  <c:v>0.13464599999999999</c:v>
                </c:pt>
                <c:pt idx="2254">
                  <c:v>0.132773</c:v>
                </c:pt>
                <c:pt idx="2255">
                  <c:v>0.13677500000000001</c:v>
                </c:pt>
                <c:pt idx="2256">
                  <c:v>0.14005999999999999</c:v>
                </c:pt>
                <c:pt idx="2257">
                  <c:v>0.136048</c:v>
                </c:pt>
                <c:pt idx="2258">
                  <c:v>0.132164</c:v>
                </c:pt>
                <c:pt idx="2259">
                  <c:v>0.13017999999999999</c:v>
                </c:pt>
                <c:pt idx="2260">
                  <c:v>0.12914100000000001</c:v>
                </c:pt>
                <c:pt idx="2261">
                  <c:v>0.13284399999999999</c:v>
                </c:pt>
                <c:pt idx="2262">
                  <c:v>0.13769600000000001</c:v>
                </c:pt>
                <c:pt idx="2263">
                  <c:v>0.13612299999999999</c:v>
                </c:pt>
                <c:pt idx="2264">
                  <c:v>0.13339100000000001</c:v>
                </c:pt>
                <c:pt idx="2265">
                  <c:v>0.13383600000000001</c:v>
                </c:pt>
                <c:pt idx="2266">
                  <c:v>0.13234799999999999</c:v>
                </c:pt>
                <c:pt idx="2267">
                  <c:v>0.13164999999999999</c:v>
                </c:pt>
                <c:pt idx="2268">
                  <c:v>0.13398099999999999</c:v>
                </c:pt>
                <c:pt idx="2269">
                  <c:v>0.130775</c:v>
                </c:pt>
                <c:pt idx="2270">
                  <c:v>0.12698799999999999</c:v>
                </c:pt>
                <c:pt idx="2271">
                  <c:v>0.12953000000000001</c:v>
                </c:pt>
                <c:pt idx="2272">
                  <c:v>0.131634</c:v>
                </c:pt>
                <c:pt idx="2273">
                  <c:v>0.12959499999999999</c:v>
                </c:pt>
                <c:pt idx="2274">
                  <c:v>0.13031799999999999</c:v>
                </c:pt>
                <c:pt idx="2275">
                  <c:v>0.13523199999999999</c:v>
                </c:pt>
                <c:pt idx="2276">
                  <c:v>0.13378100000000001</c:v>
                </c:pt>
                <c:pt idx="2277">
                  <c:v>0.13238</c:v>
                </c:pt>
                <c:pt idx="2278">
                  <c:v>0.13953599999999999</c:v>
                </c:pt>
                <c:pt idx="2279">
                  <c:v>0.1358</c:v>
                </c:pt>
                <c:pt idx="2280">
                  <c:v>0.12939600000000001</c:v>
                </c:pt>
                <c:pt idx="2281">
                  <c:v>0.138651</c:v>
                </c:pt>
                <c:pt idx="2282">
                  <c:v>0.14401600000000001</c:v>
                </c:pt>
                <c:pt idx="2283">
                  <c:v>0.13883999999999999</c:v>
                </c:pt>
                <c:pt idx="2284">
                  <c:v>0.137374</c:v>
                </c:pt>
                <c:pt idx="2285">
                  <c:v>0.13903399999999999</c:v>
                </c:pt>
                <c:pt idx="2286">
                  <c:v>0.139153</c:v>
                </c:pt>
                <c:pt idx="2287">
                  <c:v>0.13775799999999999</c:v>
                </c:pt>
                <c:pt idx="2288">
                  <c:v>0.139484</c:v>
                </c:pt>
                <c:pt idx="2289">
                  <c:v>0.14222099999999999</c:v>
                </c:pt>
                <c:pt idx="2290">
                  <c:v>0.14204900000000001</c:v>
                </c:pt>
                <c:pt idx="2291">
                  <c:v>0.140847</c:v>
                </c:pt>
                <c:pt idx="2292">
                  <c:v>0.14039499999999999</c:v>
                </c:pt>
                <c:pt idx="2293">
                  <c:v>0.13877400000000001</c:v>
                </c:pt>
                <c:pt idx="2294">
                  <c:v>0.13866500000000001</c:v>
                </c:pt>
                <c:pt idx="2295">
                  <c:v>0.14056199999999999</c:v>
                </c:pt>
                <c:pt idx="2296">
                  <c:v>0.140963</c:v>
                </c:pt>
                <c:pt idx="2297">
                  <c:v>0.141317</c:v>
                </c:pt>
                <c:pt idx="2298">
                  <c:v>0.140537</c:v>
                </c:pt>
                <c:pt idx="2299">
                  <c:v>0.13798299999999999</c:v>
                </c:pt>
                <c:pt idx="2300">
                  <c:v>0.14110800000000001</c:v>
                </c:pt>
                <c:pt idx="2301">
                  <c:v>0.144927</c:v>
                </c:pt>
                <c:pt idx="2302">
                  <c:v>0.143594</c:v>
                </c:pt>
                <c:pt idx="2303">
                  <c:v>0.142538</c:v>
                </c:pt>
                <c:pt idx="2304">
                  <c:v>0.14099200000000001</c:v>
                </c:pt>
                <c:pt idx="2305">
                  <c:v>0.13964499999999999</c:v>
                </c:pt>
                <c:pt idx="2306">
                  <c:v>0.140376</c:v>
                </c:pt>
                <c:pt idx="2307">
                  <c:v>0.140905</c:v>
                </c:pt>
                <c:pt idx="2308">
                  <c:v>0.14222699999999999</c:v>
                </c:pt>
                <c:pt idx="2309">
                  <c:v>0.14286799999999999</c:v>
                </c:pt>
                <c:pt idx="2310">
                  <c:v>0.143207</c:v>
                </c:pt>
                <c:pt idx="2311">
                  <c:v>0.14580099999999999</c:v>
                </c:pt>
                <c:pt idx="2312">
                  <c:v>0.145788</c:v>
                </c:pt>
                <c:pt idx="2313">
                  <c:v>0.13628699999999999</c:v>
                </c:pt>
                <c:pt idx="2314">
                  <c:v>0.13578399999999999</c:v>
                </c:pt>
                <c:pt idx="2315">
                  <c:v>0.145096</c:v>
                </c:pt>
                <c:pt idx="2316">
                  <c:v>0.14486499999999999</c:v>
                </c:pt>
                <c:pt idx="2317">
                  <c:v>0.14322499999999999</c:v>
                </c:pt>
                <c:pt idx="2318">
                  <c:v>0.14594799999999999</c:v>
                </c:pt>
                <c:pt idx="2319">
                  <c:v>0.14482800000000001</c:v>
                </c:pt>
                <c:pt idx="2320">
                  <c:v>0.14393800000000001</c:v>
                </c:pt>
                <c:pt idx="2321">
                  <c:v>0.145124</c:v>
                </c:pt>
                <c:pt idx="2322">
                  <c:v>0.145094</c:v>
                </c:pt>
                <c:pt idx="2323">
                  <c:v>0.144457</c:v>
                </c:pt>
                <c:pt idx="2324">
                  <c:v>0.14363200000000001</c:v>
                </c:pt>
                <c:pt idx="2325">
                  <c:v>0.14110700000000001</c:v>
                </c:pt>
                <c:pt idx="2326">
                  <c:v>0.14280999999999999</c:v>
                </c:pt>
                <c:pt idx="2327">
                  <c:v>0.14527599999999999</c:v>
                </c:pt>
                <c:pt idx="2328">
                  <c:v>0.14543200000000001</c:v>
                </c:pt>
                <c:pt idx="2329">
                  <c:v>0.14641100000000001</c:v>
                </c:pt>
                <c:pt idx="2330">
                  <c:v>0.14280699999999999</c:v>
                </c:pt>
                <c:pt idx="2331">
                  <c:v>0.140371</c:v>
                </c:pt>
                <c:pt idx="2332">
                  <c:v>0.143319</c:v>
                </c:pt>
                <c:pt idx="2333">
                  <c:v>0.14368500000000001</c:v>
                </c:pt>
                <c:pt idx="2334">
                  <c:v>0.146977</c:v>
                </c:pt>
                <c:pt idx="2335">
                  <c:v>0.14987600000000001</c:v>
                </c:pt>
                <c:pt idx="2336">
                  <c:v>0.14710200000000001</c:v>
                </c:pt>
                <c:pt idx="2337">
                  <c:v>0.14521300000000001</c:v>
                </c:pt>
                <c:pt idx="2338">
                  <c:v>0.14310600000000001</c:v>
                </c:pt>
                <c:pt idx="2339">
                  <c:v>0.140989</c:v>
                </c:pt>
                <c:pt idx="2340">
                  <c:v>0.143318</c:v>
                </c:pt>
                <c:pt idx="2341">
                  <c:v>0.14602100000000001</c:v>
                </c:pt>
                <c:pt idx="2342">
                  <c:v>0.144679</c:v>
                </c:pt>
                <c:pt idx="2343">
                  <c:v>0.142295</c:v>
                </c:pt>
                <c:pt idx="2344">
                  <c:v>0.146317</c:v>
                </c:pt>
                <c:pt idx="2345">
                  <c:v>0.15006700000000001</c:v>
                </c:pt>
                <c:pt idx="2346">
                  <c:v>0.14882100000000001</c:v>
                </c:pt>
                <c:pt idx="2347">
                  <c:v>0.146926</c:v>
                </c:pt>
                <c:pt idx="2348">
                  <c:v>0.145485</c:v>
                </c:pt>
                <c:pt idx="2349">
                  <c:v>0.14518300000000001</c:v>
                </c:pt>
                <c:pt idx="2350">
                  <c:v>0.148205</c:v>
                </c:pt>
                <c:pt idx="2351">
                  <c:v>0.14990300000000001</c:v>
                </c:pt>
                <c:pt idx="2352">
                  <c:v>0.14796400000000001</c:v>
                </c:pt>
                <c:pt idx="2353">
                  <c:v>0.14868899999999999</c:v>
                </c:pt>
                <c:pt idx="2354">
                  <c:v>0.15153</c:v>
                </c:pt>
                <c:pt idx="2355">
                  <c:v>0.14785699999999999</c:v>
                </c:pt>
                <c:pt idx="2356">
                  <c:v>0.14512</c:v>
                </c:pt>
                <c:pt idx="2357">
                  <c:v>0.14880299999999999</c:v>
                </c:pt>
                <c:pt idx="2358">
                  <c:v>0.15260599999999999</c:v>
                </c:pt>
                <c:pt idx="2359">
                  <c:v>0.153562</c:v>
                </c:pt>
                <c:pt idx="2360">
                  <c:v>0.15673500000000001</c:v>
                </c:pt>
                <c:pt idx="2361">
                  <c:v>0.15587799999999999</c:v>
                </c:pt>
                <c:pt idx="2362">
                  <c:v>0.15079699999999999</c:v>
                </c:pt>
                <c:pt idx="2363">
                  <c:v>0.15167900000000001</c:v>
                </c:pt>
                <c:pt idx="2364">
                  <c:v>0.15074000000000001</c:v>
                </c:pt>
                <c:pt idx="2365">
                  <c:v>0.14833499999999999</c:v>
                </c:pt>
                <c:pt idx="2366">
                  <c:v>0.15173900000000001</c:v>
                </c:pt>
                <c:pt idx="2367">
                  <c:v>0.15199099999999999</c:v>
                </c:pt>
                <c:pt idx="2368">
                  <c:v>0.147204</c:v>
                </c:pt>
                <c:pt idx="2369">
                  <c:v>0.14501700000000001</c:v>
                </c:pt>
                <c:pt idx="2370">
                  <c:v>0.14472099999999999</c:v>
                </c:pt>
                <c:pt idx="2371">
                  <c:v>0.142732</c:v>
                </c:pt>
                <c:pt idx="2372">
                  <c:v>0.14411099999999999</c:v>
                </c:pt>
                <c:pt idx="2373">
                  <c:v>0.144955</c:v>
                </c:pt>
                <c:pt idx="2374">
                  <c:v>0.144676</c:v>
                </c:pt>
                <c:pt idx="2375">
                  <c:v>0.14647099999999999</c:v>
                </c:pt>
                <c:pt idx="2376">
                  <c:v>0.145872</c:v>
                </c:pt>
                <c:pt idx="2377">
                  <c:v>0.14782300000000001</c:v>
                </c:pt>
                <c:pt idx="2378">
                  <c:v>0.15089</c:v>
                </c:pt>
                <c:pt idx="2379">
                  <c:v>0.145508</c:v>
                </c:pt>
                <c:pt idx="2380">
                  <c:v>0.14603099999999999</c:v>
                </c:pt>
                <c:pt idx="2381">
                  <c:v>0.15426400000000001</c:v>
                </c:pt>
                <c:pt idx="2382">
                  <c:v>0.154251</c:v>
                </c:pt>
                <c:pt idx="2383">
                  <c:v>0.15008099999999999</c:v>
                </c:pt>
                <c:pt idx="2384">
                  <c:v>0.15077599999999999</c:v>
                </c:pt>
                <c:pt idx="2385">
                  <c:v>0.151283</c:v>
                </c:pt>
                <c:pt idx="2386">
                  <c:v>0.14992</c:v>
                </c:pt>
                <c:pt idx="2387">
                  <c:v>0.15152099999999999</c:v>
                </c:pt>
                <c:pt idx="2388">
                  <c:v>0.152674</c:v>
                </c:pt>
                <c:pt idx="2389">
                  <c:v>0.14988199999999999</c:v>
                </c:pt>
                <c:pt idx="2390">
                  <c:v>0.15267700000000001</c:v>
                </c:pt>
                <c:pt idx="2391">
                  <c:v>0.157443</c:v>
                </c:pt>
                <c:pt idx="2392">
                  <c:v>0.154499</c:v>
                </c:pt>
                <c:pt idx="2393">
                  <c:v>0.152584</c:v>
                </c:pt>
                <c:pt idx="2394">
                  <c:v>0.15451799999999999</c:v>
                </c:pt>
                <c:pt idx="2395">
                  <c:v>0.15517</c:v>
                </c:pt>
                <c:pt idx="2396">
                  <c:v>0.153664</c:v>
                </c:pt>
                <c:pt idx="2397">
                  <c:v>0.15026500000000001</c:v>
                </c:pt>
                <c:pt idx="2398">
                  <c:v>0.14943799999999999</c:v>
                </c:pt>
                <c:pt idx="2399">
                  <c:v>0.15026</c:v>
                </c:pt>
                <c:pt idx="2400">
                  <c:v>0.150204</c:v>
                </c:pt>
                <c:pt idx="2401">
                  <c:v>0.149566</c:v>
                </c:pt>
                <c:pt idx="2402">
                  <c:v>0.14915100000000001</c:v>
                </c:pt>
                <c:pt idx="2403">
                  <c:v>0.15240000000000001</c:v>
                </c:pt>
                <c:pt idx="2404">
                  <c:v>0.153781</c:v>
                </c:pt>
                <c:pt idx="2405">
                  <c:v>0.150615</c:v>
                </c:pt>
                <c:pt idx="2406">
                  <c:v>0.153618</c:v>
                </c:pt>
                <c:pt idx="2407">
                  <c:v>0.154665</c:v>
                </c:pt>
                <c:pt idx="2408">
                  <c:v>0.14879500000000001</c:v>
                </c:pt>
                <c:pt idx="2409">
                  <c:v>0.15068699999999999</c:v>
                </c:pt>
                <c:pt idx="2410">
                  <c:v>0.157858</c:v>
                </c:pt>
                <c:pt idx="2411">
                  <c:v>0.15704299999999999</c:v>
                </c:pt>
                <c:pt idx="2412">
                  <c:v>0.151974</c:v>
                </c:pt>
                <c:pt idx="2413">
                  <c:v>0.15259500000000001</c:v>
                </c:pt>
                <c:pt idx="2414">
                  <c:v>0.156247</c:v>
                </c:pt>
                <c:pt idx="2415">
                  <c:v>0.153895</c:v>
                </c:pt>
                <c:pt idx="2416">
                  <c:v>0.15004300000000001</c:v>
                </c:pt>
                <c:pt idx="2417">
                  <c:v>0.15162</c:v>
                </c:pt>
                <c:pt idx="2418">
                  <c:v>0.154784</c:v>
                </c:pt>
                <c:pt idx="2419">
                  <c:v>0.15539600000000001</c:v>
                </c:pt>
                <c:pt idx="2420">
                  <c:v>0.15593899999999999</c:v>
                </c:pt>
                <c:pt idx="2421">
                  <c:v>0.159191</c:v>
                </c:pt>
                <c:pt idx="2422">
                  <c:v>0.15980900000000001</c:v>
                </c:pt>
                <c:pt idx="2423">
                  <c:v>0.15718599999999999</c:v>
                </c:pt>
                <c:pt idx="2424">
                  <c:v>0.15809699999999999</c:v>
                </c:pt>
                <c:pt idx="2425">
                  <c:v>0.15998100000000001</c:v>
                </c:pt>
                <c:pt idx="2426">
                  <c:v>0.15908600000000001</c:v>
                </c:pt>
                <c:pt idx="2427">
                  <c:v>0.15945500000000001</c:v>
                </c:pt>
                <c:pt idx="2428">
                  <c:v>0.16344900000000001</c:v>
                </c:pt>
                <c:pt idx="2429">
                  <c:v>0.16340399999999999</c:v>
                </c:pt>
                <c:pt idx="2430">
                  <c:v>0.158808</c:v>
                </c:pt>
                <c:pt idx="2431">
                  <c:v>0.15770799999999999</c:v>
                </c:pt>
                <c:pt idx="2432">
                  <c:v>0.159751</c:v>
                </c:pt>
                <c:pt idx="2433">
                  <c:v>0.15792400000000001</c:v>
                </c:pt>
                <c:pt idx="2434">
                  <c:v>0.15377399999999999</c:v>
                </c:pt>
                <c:pt idx="2435">
                  <c:v>0.153115</c:v>
                </c:pt>
                <c:pt idx="2436">
                  <c:v>0.15936800000000001</c:v>
                </c:pt>
                <c:pt idx="2437">
                  <c:v>0.16297300000000001</c:v>
                </c:pt>
                <c:pt idx="2438">
                  <c:v>0.16104299999999999</c:v>
                </c:pt>
                <c:pt idx="2439">
                  <c:v>0.16037899999999999</c:v>
                </c:pt>
                <c:pt idx="2440">
                  <c:v>0.15884899999999999</c:v>
                </c:pt>
                <c:pt idx="2441">
                  <c:v>0.15606500000000001</c:v>
                </c:pt>
                <c:pt idx="2442">
                  <c:v>0.15823100000000001</c:v>
                </c:pt>
                <c:pt idx="2443">
                  <c:v>0.159249</c:v>
                </c:pt>
                <c:pt idx="2444">
                  <c:v>0.15653800000000001</c:v>
                </c:pt>
                <c:pt idx="2445">
                  <c:v>0.15875900000000001</c:v>
                </c:pt>
                <c:pt idx="2446">
                  <c:v>0.16447500000000001</c:v>
                </c:pt>
                <c:pt idx="2447">
                  <c:v>0.16497300000000001</c:v>
                </c:pt>
                <c:pt idx="2448">
                  <c:v>0.16459299999999999</c:v>
                </c:pt>
                <c:pt idx="2449">
                  <c:v>0.16556799999999999</c:v>
                </c:pt>
                <c:pt idx="2450">
                  <c:v>0.16327900000000001</c:v>
                </c:pt>
                <c:pt idx="2451">
                  <c:v>0.16164899999999999</c:v>
                </c:pt>
                <c:pt idx="2452">
                  <c:v>0.16338</c:v>
                </c:pt>
                <c:pt idx="2453">
                  <c:v>0.16432099999999999</c:v>
                </c:pt>
                <c:pt idx="2454">
                  <c:v>0.16419600000000001</c:v>
                </c:pt>
                <c:pt idx="2455">
                  <c:v>0.16274</c:v>
                </c:pt>
                <c:pt idx="2456">
                  <c:v>0.16245899999999999</c:v>
                </c:pt>
                <c:pt idx="2457">
                  <c:v>0.162577</c:v>
                </c:pt>
                <c:pt idx="2458">
                  <c:v>0.16298399999999999</c:v>
                </c:pt>
                <c:pt idx="2459">
                  <c:v>0.163886</c:v>
                </c:pt>
                <c:pt idx="2460">
                  <c:v>0.16450500000000001</c:v>
                </c:pt>
                <c:pt idx="2461">
                  <c:v>0.16483700000000001</c:v>
                </c:pt>
                <c:pt idx="2462">
                  <c:v>0.166627</c:v>
                </c:pt>
                <c:pt idx="2463">
                  <c:v>0.17493500000000001</c:v>
                </c:pt>
                <c:pt idx="2464">
                  <c:v>0.17544999999999999</c:v>
                </c:pt>
                <c:pt idx="2465">
                  <c:v>0.16578499999999999</c:v>
                </c:pt>
                <c:pt idx="2466">
                  <c:v>0.16660800000000001</c:v>
                </c:pt>
                <c:pt idx="2467">
                  <c:v>0.171789</c:v>
                </c:pt>
                <c:pt idx="2468">
                  <c:v>0.16906399999999999</c:v>
                </c:pt>
                <c:pt idx="2469">
                  <c:v>0.16384399999999999</c:v>
                </c:pt>
                <c:pt idx="2470">
                  <c:v>0.16322700000000001</c:v>
                </c:pt>
                <c:pt idx="2471">
                  <c:v>0.162996</c:v>
                </c:pt>
                <c:pt idx="2472">
                  <c:v>0.16289400000000001</c:v>
                </c:pt>
                <c:pt idx="2473">
                  <c:v>0.16469800000000001</c:v>
                </c:pt>
                <c:pt idx="2474">
                  <c:v>0.16462399999999999</c:v>
                </c:pt>
                <c:pt idx="2475">
                  <c:v>0.16430400000000001</c:v>
                </c:pt>
                <c:pt idx="2476">
                  <c:v>0.16464500000000001</c:v>
                </c:pt>
                <c:pt idx="2477">
                  <c:v>0.16367100000000001</c:v>
                </c:pt>
                <c:pt idx="2478">
                  <c:v>0.16584699999999999</c:v>
                </c:pt>
                <c:pt idx="2479">
                  <c:v>0.170989</c:v>
                </c:pt>
                <c:pt idx="2480">
                  <c:v>0.16863500000000001</c:v>
                </c:pt>
                <c:pt idx="2481">
                  <c:v>0.16273499999999999</c:v>
                </c:pt>
                <c:pt idx="2482">
                  <c:v>0.16320499999999999</c:v>
                </c:pt>
                <c:pt idx="2483">
                  <c:v>0.16536300000000001</c:v>
                </c:pt>
                <c:pt idx="2484">
                  <c:v>0.163524</c:v>
                </c:pt>
                <c:pt idx="2485">
                  <c:v>0.16498499999999999</c:v>
                </c:pt>
                <c:pt idx="2486">
                  <c:v>0.16797999999999999</c:v>
                </c:pt>
                <c:pt idx="2487">
                  <c:v>0.16745599999999999</c:v>
                </c:pt>
                <c:pt idx="2488">
                  <c:v>0.165354</c:v>
                </c:pt>
                <c:pt idx="2489">
                  <c:v>0.164024</c:v>
                </c:pt>
                <c:pt idx="2490">
                  <c:v>0.16772300000000001</c:v>
                </c:pt>
                <c:pt idx="2491">
                  <c:v>0.17053699999999999</c:v>
                </c:pt>
                <c:pt idx="2492">
                  <c:v>0.16289000000000001</c:v>
                </c:pt>
                <c:pt idx="2493">
                  <c:v>0.160194</c:v>
                </c:pt>
                <c:pt idx="2494">
                  <c:v>0.16824</c:v>
                </c:pt>
                <c:pt idx="2495">
                  <c:v>0.17113999999999999</c:v>
                </c:pt>
                <c:pt idx="2496">
                  <c:v>0.16888400000000001</c:v>
                </c:pt>
                <c:pt idx="2497">
                  <c:v>0.165073</c:v>
                </c:pt>
                <c:pt idx="2498">
                  <c:v>0.159272</c:v>
                </c:pt>
                <c:pt idx="2499">
                  <c:v>0.159668</c:v>
                </c:pt>
                <c:pt idx="2500">
                  <c:v>0.164386</c:v>
                </c:pt>
                <c:pt idx="2501">
                  <c:v>0.16253600000000001</c:v>
                </c:pt>
                <c:pt idx="2502">
                  <c:v>0.160361</c:v>
                </c:pt>
                <c:pt idx="2503">
                  <c:v>0.16136200000000001</c:v>
                </c:pt>
                <c:pt idx="2504">
                  <c:v>0.162194</c:v>
                </c:pt>
                <c:pt idx="2505">
                  <c:v>0.16372400000000001</c:v>
                </c:pt>
                <c:pt idx="2506">
                  <c:v>0.16461400000000001</c:v>
                </c:pt>
                <c:pt idx="2507">
                  <c:v>0.16272500000000001</c:v>
                </c:pt>
                <c:pt idx="2508">
                  <c:v>0.16017600000000001</c:v>
                </c:pt>
                <c:pt idx="2509">
                  <c:v>0.16165299999999999</c:v>
                </c:pt>
                <c:pt idx="2510">
                  <c:v>0.166432</c:v>
                </c:pt>
                <c:pt idx="2511">
                  <c:v>0.16799600000000001</c:v>
                </c:pt>
                <c:pt idx="2512">
                  <c:v>0.16786200000000001</c:v>
                </c:pt>
                <c:pt idx="2513">
                  <c:v>0.165491</c:v>
                </c:pt>
                <c:pt idx="2514">
                  <c:v>0.162379</c:v>
                </c:pt>
                <c:pt idx="2515">
                  <c:v>0.16158400000000001</c:v>
                </c:pt>
                <c:pt idx="2516">
                  <c:v>0.16537499999999999</c:v>
                </c:pt>
                <c:pt idx="2517">
                  <c:v>0.169378</c:v>
                </c:pt>
                <c:pt idx="2518">
                  <c:v>0.16903599999999999</c:v>
                </c:pt>
                <c:pt idx="2519">
                  <c:v>0.169073</c:v>
                </c:pt>
                <c:pt idx="2520">
                  <c:v>0.172211</c:v>
                </c:pt>
                <c:pt idx="2521">
                  <c:v>0.17202400000000001</c:v>
                </c:pt>
                <c:pt idx="2522">
                  <c:v>0.172541</c:v>
                </c:pt>
                <c:pt idx="2523">
                  <c:v>0.17168600000000001</c:v>
                </c:pt>
                <c:pt idx="2524">
                  <c:v>0.168046</c:v>
                </c:pt>
                <c:pt idx="2525">
                  <c:v>0.17161399999999999</c:v>
                </c:pt>
                <c:pt idx="2526">
                  <c:v>0.17813899999999999</c:v>
                </c:pt>
                <c:pt idx="2527">
                  <c:v>0.17402699999999999</c:v>
                </c:pt>
                <c:pt idx="2528">
                  <c:v>0.16916700000000001</c:v>
                </c:pt>
                <c:pt idx="2529">
                  <c:v>0.172627</c:v>
                </c:pt>
                <c:pt idx="2530">
                  <c:v>0.171324</c:v>
                </c:pt>
                <c:pt idx="2531">
                  <c:v>0.16792399999999999</c:v>
                </c:pt>
                <c:pt idx="2532">
                  <c:v>0.16748499999999999</c:v>
                </c:pt>
                <c:pt idx="2533">
                  <c:v>0.16509599999999999</c:v>
                </c:pt>
                <c:pt idx="2534">
                  <c:v>0.16550899999999999</c:v>
                </c:pt>
                <c:pt idx="2535">
                  <c:v>0.16894200000000001</c:v>
                </c:pt>
                <c:pt idx="2536">
                  <c:v>0.16670199999999999</c:v>
                </c:pt>
                <c:pt idx="2537">
                  <c:v>0.16442599999999999</c:v>
                </c:pt>
                <c:pt idx="2538">
                  <c:v>0.169623</c:v>
                </c:pt>
                <c:pt idx="2539">
                  <c:v>0.17230999999999999</c:v>
                </c:pt>
                <c:pt idx="2540">
                  <c:v>0.169297</c:v>
                </c:pt>
                <c:pt idx="2541">
                  <c:v>0.16875499999999999</c:v>
                </c:pt>
                <c:pt idx="2542">
                  <c:v>0.170013</c:v>
                </c:pt>
                <c:pt idx="2543">
                  <c:v>0.17124200000000001</c:v>
                </c:pt>
                <c:pt idx="2544">
                  <c:v>0.17210500000000001</c:v>
                </c:pt>
                <c:pt idx="2545">
                  <c:v>0.17388100000000001</c:v>
                </c:pt>
                <c:pt idx="2546">
                  <c:v>0.17500499999999999</c:v>
                </c:pt>
                <c:pt idx="2547">
                  <c:v>0.171071</c:v>
                </c:pt>
                <c:pt idx="2548">
                  <c:v>0.166211</c:v>
                </c:pt>
                <c:pt idx="2549">
                  <c:v>0.16830999999999999</c:v>
                </c:pt>
                <c:pt idx="2550">
                  <c:v>0.17447499999999999</c:v>
                </c:pt>
                <c:pt idx="2551">
                  <c:v>0.174232</c:v>
                </c:pt>
                <c:pt idx="2552">
                  <c:v>0.16875399999999999</c:v>
                </c:pt>
                <c:pt idx="2553">
                  <c:v>0.16737099999999999</c:v>
                </c:pt>
                <c:pt idx="2554">
                  <c:v>0.16745499999999999</c:v>
                </c:pt>
                <c:pt idx="2555">
                  <c:v>0.16567899999999999</c:v>
                </c:pt>
                <c:pt idx="2556">
                  <c:v>0.16894600000000001</c:v>
                </c:pt>
                <c:pt idx="2557">
                  <c:v>0.17027700000000001</c:v>
                </c:pt>
                <c:pt idx="2558">
                  <c:v>0.16473399999999999</c:v>
                </c:pt>
                <c:pt idx="2559">
                  <c:v>0.16365499999999999</c:v>
                </c:pt>
                <c:pt idx="2560">
                  <c:v>0.168244</c:v>
                </c:pt>
                <c:pt idx="2561">
                  <c:v>0.17041600000000001</c:v>
                </c:pt>
                <c:pt idx="2562">
                  <c:v>0.16847699999999999</c:v>
                </c:pt>
                <c:pt idx="2563">
                  <c:v>0.16742799999999999</c:v>
                </c:pt>
                <c:pt idx="2564">
                  <c:v>0.16644200000000001</c:v>
                </c:pt>
                <c:pt idx="2565">
                  <c:v>0.16536400000000001</c:v>
                </c:pt>
                <c:pt idx="2566">
                  <c:v>0.16947999999999999</c:v>
                </c:pt>
                <c:pt idx="2567">
                  <c:v>0.16992299999999999</c:v>
                </c:pt>
                <c:pt idx="2568">
                  <c:v>0.163934</c:v>
                </c:pt>
                <c:pt idx="2569">
                  <c:v>0.163132</c:v>
                </c:pt>
                <c:pt idx="2570">
                  <c:v>0.168518</c:v>
                </c:pt>
                <c:pt idx="2571">
                  <c:v>0.16861000000000001</c:v>
                </c:pt>
                <c:pt idx="2572">
                  <c:v>0.16519800000000001</c:v>
                </c:pt>
                <c:pt idx="2573">
                  <c:v>0.16794000000000001</c:v>
                </c:pt>
                <c:pt idx="2574">
                  <c:v>0.17039199999999999</c:v>
                </c:pt>
                <c:pt idx="2575">
                  <c:v>0.16765099999999999</c:v>
                </c:pt>
                <c:pt idx="2576">
                  <c:v>0.16564000000000001</c:v>
                </c:pt>
                <c:pt idx="2577">
                  <c:v>0.16386700000000001</c:v>
                </c:pt>
                <c:pt idx="2578">
                  <c:v>0.163829</c:v>
                </c:pt>
                <c:pt idx="2579">
                  <c:v>0.164103</c:v>
                </c:pt>
                <c:pt idx="2580">
                  <c:v>0.16237699999999999</c:v>
                </c:pt>
                <c:pt idx="2581">
                  <c:v>0.16367200000000001</c:v>
                </c:pt>
                <c:pt idx="2582">
                  <c:v>0.16692899999999999</c:v>
                </c:pt>
                <c:pt idx="2583">
                  <c:v>0.165822</c:v>
                </c:pt>
                <c:pt idx="2584">
                  <c:v>0.16579099999999999</c:v>
                </c:pt>
                <c:pt idx="2585">
                  <c:v>0.16986699999999999</c:v>
                </c:pt>
                <c:pt idx="2586">
                  <c:v>0.16747000000000001</c:v>
                </c:pt>
                <c:pt idx="2587">
                  <c:v>0.16261200000000001</c:v>
                </c:pt>
                <c:pt idx="2588">
                  <c:v>0.16328699999999999</c:v>
                </c:pt>
                <c:pt idx="2589">
                  <c:v>0.16564699999999999</c:v>
                </c:pt>
                <c:pt idx="2590">
                  <c:v>0.16650899999999999</c:v>
                </c:pt>
                <c:pt idx="2591">
                  <c:v>0.16663</c:v>
                </c:pt>
                <c:pt idx="2592">
                  <c:v>0.16800799999999999</c:v>
                </c:pt>
                <c:pt idx="2593">
                  <c:v>0.167624</c:v>
                </c:pt>
                <c:pt idx="2594">
                  <c:v>0.166181</c:v>
                </c:pt>
                <c:pt idx="2595">
                  <c:v>0.16781599999999999</c:v>
                </c:pt>
                <c:pt idx="2596">
                  <c:v>0.17016100000000001</c:v>
                </c:pt>
                <c:pt idx="2597">
                  <c:v>0.16826099999999999</c:v>
                </c:pt>
                <c:pt idx="2598">
                  <c:v>0.16592199999999999</c:v>
                </c:pt>
                <c:pt idx="2599">
                  <c:v>0.16822999999999999</c:v>
                </c:pt>
                <c:pt idx="2600">
                  <c:v>0.16895099999999999</c:v>
                </c:pt>
                <c:pt idx="2601">
                  <c:v>0.16695199999999999</c:v>
                </c:pt>
                <c:pt idx="2602">
                  <c:v>0.16972899999999999</c:v>
                </c:pt>
                <c:pt idx="2603">
                  <c:v>0.17024500000000001</c:v>
                </c:pt>
                <c:pt idx="2604">
                  <c:v>0.167463</c:v>
                </c:pt>
                <c:pt idx="2605">
                  <c:v>0.168906</c:v>
                </c:pt>
                <c:pt idx="2606">
                  <c:v>0.17008200000000001</c:v>
                </c:pt>
                <c:pt idx="2607">
                  <c:v>0.166244</c:v>
                </c:pt>
                <c:pt idx="2608">
                  <c:v>0.16571900000000001</c:v>
                </c:pt>
                <c:pt idx="2609">
                  <c:v>0.168406</c:v>
                </c:pt>
                <c:pt idx="2610">
                  <c:v>0.17407600000000001</c:v>
                </c:pt>
                <c:pt idx="2611">
                  <c:v>0.17755699999999999</c:v>
                </c:pt>
                <c:pt idx="2612">
                  <c:v>0.173267</c:v>
                </c:pt>
                <c:pt idx="2613">
                  <c:v>0.17238800000000001</c:v>
                </c:pt>
                <c:pt idx="2614">
                  <c:v>0.17652899999999999</c:v>
                </c:pt>
                <c:pt idx="2615">
                  <c:v>0.17511299999999999</c:v>
                </c:pt>
                <c:pt idx="2616">
                  <c:v>0.172511</c:v>
                </c:pt>
                <c:pt idx="2617">
                  <c:v>0.16916400000000001</c:v>
                </c:pt>
                <c:pt idx="2618">
                  <c:v>0.16550799999999999</c:v>
                </c:pt>
                <c:pt idx="2619">
                  <c:v>0.166516</c:v>
                </c:pt>
                <c:pt idx="2620">
                  <c:v>0.16666800000000001</c:v>
                </c:pt>
                <c:pt idx="2621">
                  <c:v>0.16577900000000001</c:v>
                </c:pt>
                <c:pt idx="2622">
                  <c:v>0.16469600000000001</c:v>
                </c:pt>
                <c:pt idx="2623">
                  <c:v>0.160887</c:v>
                </c:pt>
                <c:pt idx="2624">
                  <c:v>0.16281599999999999</c:v>
                </c:pt>
                <c:pt idx="2625">
                  <c:v>0.16941700000000001</c:v>
                </c:pt>
                <c:pt idx="2626">
                  <c:v>0.170212</c:v>
                </c:pt>
                <c:pt idx="2627">
                  <c:v>0.16631899999999999</c:v>
                </c:pt>
                <c:pt idx="2628">
                  <c:v>0.16378000000000001</c:v>
                </c:pt>
                <c:pt idx="2629">
                  <c:v>0.16217799999999999</c:v>
                </c:pt>
                <c:pt idx="2630">
                  <c:v>0.16383600000000001</c:v>
                </c:pt>
                <c:pt idx="2631">
                  <c:v>0.16861599999999999</c:v>
                </c:pt>
                <c:pt idx="2632">
                  <c:v>0.165717</c:v>
                </c:pt>
                <c:pt idx="2633">
                  <c:v>0.162082</c:v>
                </c:pt>
                <c:pt idx="2634">
                  <c:v>0.16869899999999999</c:v>
                </c:pt>
                <c:pt idx="2635">
                  <c:v>0.171185</c:v>
                </c:pt>
                <c:pt idx="2636">
                  <c:v>0.16737199999999999</c:v>
                </c:pt>
                <c:pt idx="2637">
                  <c:v>0.16655800000000001</c:v>
                </c:pt>
                <c:pt idx="2638">
                  <c:v>0.168548</c:v>
                </c:pt>
                <c:pt idx="2639">
                  <c:v>0.170538</c:v>
                </c:pt>
                <c:pt idx="2640">
                  <c:v>0.17091000000000001</c:v>
                </c:pt>
                <c:pt idx="2641">
                  <c:v>0.17085700000000001</c:v>
                </c:pt>
                <c:pt idx="2642">
                  <c:v>0.17268</c:v>
                </c:pt>
                <c:pt idx="2643">
                  <c:v>0.174515</c:v>
                </c:pt>
                <c:pt idx="2644">
                  <c:v>0.172481</c:v>
                </c:pt>
                <c:pt idx="2645">
                  <c:v>0.169658</c:v>
                </c:pt>
                <c:pt idx="2646">
                  <c:v>0.17235800000000001</c:v>
                </c:pt>
                <c:pt idx="2647">
                  <c:v>0.17150299999999999</c:v>
                </c:pt>
                <c:pt idx="2648">
                  <c:v>0.16811200000000001</c:v>
                </c:pt>
                <c:pt idx="2649">
                  <c:v>0.17038600000000001</c:v>
                </c:pt>
                <c:pt idx="2650">
                  <c:v>0.17275399999999999</c:v>
                </c:pt>
                <c:pt idx="2651">
                  <c:v>0.17141200000000001</c:v>
                </c:pt>
                <c:pt idx="2652">
                  <c:v>0.168992</c:v>
                </c:pt>
                <c:pt idx="2653">
                  <c:v>0.16738500000000001</c:v>
                </c:pt>
                <c:pt idx="2654">
                  <c:v>0.16825799999999999</c:v>
                </c:pt>
                <c:pt idx="2655">
                  <c:v>0.16803799999999999</c:v>
                </c:pt>
                <c:pt idx="2656">
                  <c:v>0.168321</c:v>
                </c:pt>
                <c:pt idx="2657">
                  <c:v>0.170598</c:v>
                </c:pt>
                <c:pt idx="2658">
                  <c:v>0.171956</c:v>
                </c:pt>
                <c:pt idx="2659">
                  <c:v>0.172151</c:v>
                </c:pt>
                <c:pt idx="2660">
                  <c:v>0.16944300000000001</c:v>
                </c:pt>
                <c:pt idx="2661">
                  <c:v>0.167826</c:v>
                </c:pt>
                <c:pt idx="2662">
                  <c:v>0.17124600000000001</c:v>
                </c:pt>
                <c:pt idx="2663">
                  <c:v>0.168741</c:v>
                </c:pt>
                <c:pt idx="2664">
                  <c:v>0.164768</c:v>
                </c:pt>
                <c:pt idx="2665">
                  <c:v>0.17142299999999999</c:v>
                </c:pt>
                <c:pt idx="2666">
                  <c:v>0.172012</c:v>
                </c:pt>
                <c:pt idx="2667">
                  <c:v>0.163221</c:v>
                </c:pt>
                <c:pt idx="2668">
                  <c:v>0.16559299999999999</c:v>
                </c:pt>
                <c:pt idx="2669">
                  <c:v>0.17053099999999999</c:v>
                </c:pt>
                <c:pt idx="2670">
                  <c:v>0.16572999999999999</c:v>
                </c:pt>
                <c:pt idx="2671">
                  <c:v>0.16337699999999999</c:v>
                </c:pt>
                <c:pt idx="2672">
                  <c:v>0.168881</c:v>
                </c:pt>
                <c:pt idx="2673">
                  <c:v>0.173295</c:v>
                </c:pt>
                <c:pt idx="2674">
                  <c:v>0.171541</c:v>
                </c:pt>
                <c:pt idx="2675">
                  <c:v>0.16916999999999999</c:v>
                </c:pt>
                <c:pt idx="2676">
                  <c:v>0.168296</c:v>
                </c:pt>
                <c:pt idx="2677">
                  <c:v>0.16936599999999999</c:v>
                </c:pt>
                <c:pt idx="2678">
                  <c:v>0.17010700000000001</c:v>
                </c:pt>
                <c:pt idx="2679">
                  <c:v>0.16725400000000001</c:v>
                </c:pt>
                <c:pt idx="2680">
                  <c:v>0.16327900000000001</c:v>
                </c:pt>
                <c:pt idx="2681">
                  <c:v>0.16491600000000001</c:v>
                </c:pt>
                <c:pt idx="2682">
                  <c:v>0.16758300000000001</c:v>
                </c:pt>
                <c:pt idx="2683">
                  <c:v>0.162907</c:v>
                </c:pt>
                <c:pt idx="2684">
                  <c:v>0.16120100000000001</c:v>
                </c:pt>
                <c:pt idx="2685">
                  <c:v>0.16345100000000001</c:v>
                </c:pt>
                <c:pt idx="2686">
                  <c:v>0.164469</c:v>
                </c:pt>
                <c:pt idx="2687">
                  <c:v>0.16717499999999999</c:v>
                </c:pt>
                <c:pt idx="2688">
                  <c:v>0.166598</c:v>
                </c:pt>
                <c:pt idx="2689">
                  <c:v>0.16295000000000001</c:v>
                </c:pt>
                <c:pt idx="2690">
                  <c:v>0.16522100000000001</c:v>
                </c:pt>
                <c:pt idx="2691">
                  <c:v>0.168545</c:v>
                </c:pt>
                <c:pt idx="2692">
                  <c:v>0.16630300000000001</c:v>
                </c:pt>
                <c:pt idx="2693">
                  <c:v>0.16451299999999999</c:v>
                </c:pt>
                <c:pt idx="2694">
                  <c:v>0.16517399999999999</c:v>
                </c:pt>
                <c:pt idx="2695">
                  <c:v>0.164217</c:v>
                </c:pt>
                <c:pt idx="2696">
                  <c:v>0.16211999999999999</c:v>
                </c:pt>
                <c:pt idx="2697">
                  <c:v>0.157809</c:v>
                </c:pt>
                <c:pt idx="2698">
                  <c:v>0.15729699999999999</c:v>
                </c:pt>
                <c:pt idx="2699">
                  <c:v>0.164413</c:v>
                </c:pt>
                <c:pt idx="2700">
                  <c:v>0.16574700000000001</c:v>
                </c:pt>
                <c:pt idx="2701">
                  <c:v>0.16223199999999999</c:v>
                </c:pt>
                <c:pt idx="2702">
                  <c:v>0.165987</c:v>
                </c:pt>
                <c:pt idx="2703">
                  <c:v>0.16641600000000001</c:v>
                </c:pt>
                <c:pt idx="2704">
                  <c:v>0.16093499999999999</c:v>
                </c:pt>
                <c:pt idx="2705">
                  <c:v>0.163632</c:v>
                </c:pt>
                <c:pt idx="2706">
                  <c:v>0.165741</c:v>
                </c:pt>
                <c:pt idx="2707">
                  <c:v>0.161768</c:v>
                </c:pt>
                <c:pt idx="2708">
                  <c:v>0.165829</c:v>
                </c:pt>
                <c:pt idx="2709">
                  <c:v>0.17002600000000001</c:v>
                </c:pt>
                <c:pt idx="2710">
                  <c:v>0.16442699999999999</c:v>
                </c:pt>
                <c:pt idx="2711">
                  <c:v>0.16261500000000001</c:v>
                </c:pt>
                <c:pt idx="2712">
                  <c:v>0.165187</c:v>
                </c:pt>
                <c:pt idx="2713">
                  <c:v>0.165159</c:v>
                </c:pt>
                <c:pt idx="2714">
                  <c:v>0.16749800000000001</c:v>
                </c:pt>
                <c:pt idx="2715">
                  <c:v>0.169964</c:v>
                </c:pt>
                <c:pt idx="2716">
                  <c:v>0.168159</c:v>
                </c:pt>
                <c:pt idx="2717">
                  <c:v>0.16609299999999999</c:v>
                </c:pt>
                <c:pt idx="2718">
                  <c:v>0.16595599999999999</c:v>
                </c:pt>
                <c:pt idx="2719">
                  <c:v>0.16394600000000001</c:v>
                </c:pt>
                <c:pt idx="2720">
                  <c:v>0.162356</c:v>
                </c:pt>
                <c:pt idx="2721">
                  <c:v>0.167874</c:v>
                </c:pt>
                <c:pt idx="2722">
                  <c:v>0.17025699999999999</c:v>
                </c:pt>
                <c:pt idx="2723">
                  <c:v>0.16319400000000001</c:v>
                </c:pt>
                <c:pt idx="2724">
                  <c:v>0.16081200000000001</c:v>
                </c:pt>
                <c:pt idx="2725">
                  <c:v>0.16472000000000001</c:v>
                </c:pt>
                <c:pt idx="2726">
                  <c:v>0.16509699999999999</c:v>
                </c:pt>
                <c:pt idx="2727">
                  <c:v>0.16492100000000001</c:v>
                </c:pt>
                <c:pt idx="2728">
                  <c:v>0.163304</c:v>
                </c:pt>
                <c:pt idx="2729">
                  <c:v>0.162629</c:v>
                </c:pt>
                <c:pt idx="2730">
                  <c:v>0.16997799999999999</c:v>
                </c:pt>
                <c:pt idx="2731">
                  <c:v>0.17200399999999999</c:v>
                </c:pt>
                <c:pt idx="2732">
                  <c:v>0.16615099999999999</c:v>
                </c:pt>
                <c:pt idx="2733">
                  <c:v>0.16625400000000001</c:v>
                </c:pt>
                <c:pt idx="2734">
                  <c:v>0.16716700000000001</c:v>
                </c:pt>
                <c:pt idx="2735">
                  <c:v>0.165739</c:v>
                </c:pt>
                <c:pt idx="2736">
                  <c:v>0.168596</c:v>
                </c:pt>
                <c:pt idx="2737">
                  <c:v>0.17099600000000001</c:v>
                </c:pt>
                <c:pt idx="2738">
                  <c:v>0.16842599999999999</c:v>
                </c:pt>
                <c:pt idx="2739">
                  <c:v>0.16730600000000001</c:v>
                </c:pt>
                <c:pt idx="2740">
                  <c:v>0.17055799999999999</c:v>
                </c:pt>
                <c:pt idx="2741">
                  <c:v>0.17169499999999999</c:v>
                </c:pt>
                <c:pt idx="2742">
                  <c:v>0.17128699999999999</c:v>
                </c:pt>
                <c:pt idx="2743">
                  <c:v>0.17279900000000001</c:v>
                </c:pt>
                <c:pt idx="2744">
                  <c:v>0.17036399999999999</c:v>
                </c:pt>
                <c:pt idx="2745">
                  <c:v>0.16967199999999999</c:v>
                </c:pt>
                <c:pt idx="2746">
                  <c:v>0.17219200000000001</c:v>
                </c:pt>
                <c:pt idx="2747">
                  <c:v>0.168763</c:v>
                </c:pt>
                <c:pt idx="2748">
                  <c:v>0.16903299999999999</c:v>
                </c:pt>
                <c:pt idx="2749">
                  <c:v>0.17548</c:v>
                </c:pt>
                <c:pt idx="2750">
                  <c:v>0.172844</c:v>
                </c:pt>
                <c:pt idx="2751">
                  <c:v>0.168708</c:v>
                </c:pt>
                <c:pt idx="2752">
                  <c:v>0.17077899999999999</c:v>
                </c:pt>
                <c:pt idx="2753">
                  <c:v>0.16896800000000001</c:v>
                </c:pt>
                <c:pt idx="2754">
                  <c:v>0.170322</c:v>
                </c:pt>
                <c:pt idx="2755">
                  <c:v>0.17422399999999999</c:v>
                </c:pt>
                <c:pt idx="2756">
                  <c:v>0.17097799999999999</c:v>
                </c:pt>
                <c:pt idx="2757">
                  <c:v>0.16602600000000001</c:v>
                </c:pt>
                <c:pt idx="2758">
                  <c:v>0.16836499999999999</c:v>
                </c:pt>
                <c:pt idx="2759">
                  <c:v>0.17466300000000001</c:v>
                </c:pt>
                <c:pt idx="2760">
                  <c:v>0.17546200000000001</c:v>
                </c:pt>
                <c:pt idx="2761">
                  <c:v>0.16785900000000001</c:v>
                </c:pt>
                <c:pt idx="2762">
                  <c:v>0.16414200000000001</c:v>
                </c:pt>
                <c:pt idx="2763">
                  <c:v>0.16594800000000001</c:v>
                </c:pt>
                <c:pt idx="2764">
                  <c:v>0.16413900000000001</c:v>
                </c:pt>
                <c:pt idx="2765">
                  <c:v>0.16227900000000001</c:v>
                </c:pt>
                <c:pt idx="2766">
                  <c:v>0.16458400000000001</c:v>
                </c:pt>
                <c:pt idx="2767">
                  <c:v>0.16675499999999999</c:v>
                </c:pt>
                <c:pt idx="2768">
                  <c:v>0.16710900000000001</c:v>
                </c:pt>
                <c:pt idx="2769">
                  <c:v>0.167355</c:v>
                </c:pt>
                <c:pt idx="2770">
                  <c:v>0.16559499999999999</c:v>
                </c:pt>
                <c:pt idx="2771">
                  <c:v>0.16633899999999999</c:v>
                </c:pt>
                <c:pt idx="2772">
                  <c:v>0.17077899999999999</c:v>
                </c:pt>
                <c:pt idx="2773">
                  <c:v>0.172597</c:v>
                </c:pt>
                <c:pt idx="2774">
                  <c:v>0.170823</c:v>
                </c:pt>
                <c:pt idx="2775">
                  <c:v>0.16891900000000001</c:v>
                </c:pt>
                <c:pt idx="2776">
                  <c:v>0.17078099999999999</c:v>
                </c:pt>
                <c:pt idx="2777">
                  <c:v>0.17394000000000001</c:v>
                </c:pt>
                <c:pt idx="2778">
                  <c:v>0.17447499999999999</c:v>
                </c:pt>
                <c:pt idx="2779">
                  <c:v>0.172788</c:v>
                </c:pt>
                <c:pt idx="2780">
                  <c:v>0.173708</c:v>
                </c:pt>
                <c:pt idx="2781">
                  <c:v>0.179036</c:v>
                </c:pt>
                <c:pt idx="2782">
                  <c:v>0.17893899999999999</c:v>
                </c:pt>
                <c:pt idx="2783">
                  <c:v>0.17443700000000001</c:v>
                </c:pt>
                <c:pt idx="2784">
                  <c:v>0.173817</c:v>
                </c:pt>
                <c:pt idx="2785">
                  <c:v>0.17507200000000001</c:v>
                </c:pt>
                <c:pt idx="2786">
                  <c:v>0.17319100000000001</c:v>
                </c:pt>
                <c:pt idx="2787">
                  <c:v>0.169905</c:v>
                </c:pt>
                <c:pt idx="2788">
                  <c:v>0.16950899999999999</c:v>
                </c:pt>
                <c:pt idx="2789">
                  <c:v>0.17013</c:v>
                </c:pt>
                <c:pt idx="2790">
                  <c:v>0.17165900000000001</c:v>
                </c:pt>
                <c:pt idx="2791">
                  <c:v>0.17465900000000001</c:v>
                </c:pt>
                <c:pt idx="2792">
                  <c:v>0.17602499999999999</c:v>
                </c:pt>
                <c:pt idx="2793">
                  <c:v>0.17413600000000001</c:v>
                </c:pt>
                <c:pt idx="2794">
                  <c:v>0.173683</c:v>
                </c:pt>
                <c:pt idx="2795">
                  <c:v>0.175399</c:v>
                </c:pt>
                <c:pt idx="2796">
                  <c:v>0.17430699999999999</c:v>
                </c:pt>
                <c:pt idx="2797">
                  <c:v>0.17454900000000001</c:v>
                </c:pt>
                <c:pt idx="2798">
                  <c:v>0.178062</c:v>
                </c:pt>
                <c:pt idx="2799">
                  <c:v>0.17521200000000001</c:v>
                </c:pt>
                <c:pt idx="2800">
                  <c:v>0.17186100000000001</c:v>
                </c:pt>
                <c:pt idx="2801">
                  <c:v>0.172512</c:v>
                </c:pt>
                <c:pt idx="2802">
                  <c:v>0.17394699999999999</c:v>
                </c:pt>
                <c:pt idx="2803">
                  <c:v>0.174067</c:v>
                </c:pt>
                <c:pt idx="2804">
                  <c:v>0.170714</c:v>
                </c:pt>
                <c:pt idx="2805">
                  <c:v>0.17194100000000001</c:v>
                </c:pt>
                <c:pt idx="2806">
                  <c:v>0.17540500000000001</c:v>
                </c:pt>
                <c:pt idx="2807">
                  <c:v>0.172905</c:v>
                </c:pt>
                <c:pt idx="2808">
                  <c:v>0.175125</c:v>
                </c:pt>
                <c:pt idx="2809">
                  <c:v>0.178146</c:v>
                </c:pt>
                <c:pt idx="2810">
                  <c:v>0.17100799999999999</c:v>
                </c:pt>
                <c:pt idx="2811">
                  <c:v>0.167078</c:v>
                </c:pt>
                <c:pt idx="2812">
                  <c:v>0.169819</c:v>
                </c:pt>
                <c:pt idx="2813">
                  <c:v>0.16818900000000001</c:v>
                </c:pt>
                <c:pt idx="2814">
                  <c:v>0.16722500000000001</c:v>
                </c:pt>
                <c:pt idx="2815">
                  <c:v>0.17033300000000001</c:v>
                </c:pt>
                <c:pt idx="2816">
                  <c:v>0.16864399999999999</c:v>
                </c:pt>
                <c:pt idx="2817">
                  <c:v>0.16774900000000001</c:v>
                </c:pt>
                <c:pt idx="2818">
                  <c:v>0.173263</c:v>
                </c:pt>
                <c:pt idx="2819">
                  <c:v>0.17471999999999999</c:v>
                </c:pt>
                <c:pt idx="2820">
                  <c:v>0.17197999999999999</c:v>
                </c:pt>
                <c:pt idx="2821">
                  <c:v>0.17083799999999999</c:v>
                </c:pt>
                <c:pt idx="2822">
                  <c:v>0.169047</c:v>
                </c:pt>
                <c:pt idx="2823">
                  <c:v>0.170816</c:v>
                </c:pt>
                <c:pt idx="2824">
                  <c:v>0.17483499999999999</c:v>
                </c:pt>
                <c:pt idx="2825">
                  <c:v>0.17643700000000001</c:v>
                </c:pt>
                <c:pt idx="2826">
                  <c:v>0.17496600000000001</c:v>
                </c:pt>
                <c:pt idx="2827">
                  <c:v>0.17577899999999999</c:v>
                </c:pt>
                <c:pt idx="2828">
                  <c:v>0.17949699999999999</c:v>
                </c:pt>
                <c:pt idx="2829">
                  <c:v>0.17852799999999999</c:v>
                </c:pt>
                <c:pt idx="2830">
                  <c:v>0.175811</c:v>
                </c:pt>
                <c:pt idx="2831">
                  <c:v>0.17855799999999999</c:v>
                </c:pt>
                <c:pt idx="2832">
                  <c:v>0.17835699999999999</c:v>
                </c:pt>
                <c:pt idx="2833">
                  <c:v>0.17513000000000001</c:v>
                </c:pt>
                <c:pt idx="2834">
                  <c:v>0.17623900000000001</c:v>
                </c:pt>
                <c:pt idx="2835">
                  <c:v>0.17611599999999999</c:v>
                </c:pt>
                <c:pt idx="2836">
                  <c:v>0.17391300000000001</c:v>
                </c:pt>
                <c:pt idx="2837">
                  <c:v>0.17676900000000001</c:v>
                </c:pt>
                <c:pt idx="2838">
                  <c:v>0.177256</c:v>
                </c:pt>
                <c:pt idx="2839">
                  <c:v>0.17154</c:v>
                </c:pt>
                <c:pt idx="2840">
                  <c:v>0.17139699999999999</c:v>
                </c:pt>
                <c:pt idx="2841">
                  <c:v>0.176152</c:v>
                </c:pt>
                <c:pt idx="2842">
                  <c:v>0.17527699999999999</c:v>
                </c:pt>
                <c:pt idx="2843">
                  <c:v>0.169678</c:v>
                </c:pt>
                <c:pt idx="2844">
                  <c:v>0.168403</c:v>
                </c:pt>
                <c:pt idx="2845">
                  <c:v>0.17143700000000001</c:v>
                </c:pt>
                <c:pt idx="2846">
                  <c:v>0.17333100000000001</c:v>
                </c:pt>
                <c:pt idx="2847">
                  <c:v>0.17360600000000001</c:v>
                </c:pt>
                <c:pt idx="2848">
                  <c:v>0.175677</c:v>
                </c:pt>
                <c:pt idx="2849">
                  <c:v>0.17724599999999999</c:v>
                </c:pt>
                <c:pt idx="2850">
                  <c:v>0.17489499999999999</c:v>
                </c:pt>
                <c:pt idx="2851">
                  <c:v>0.17347399999999999</c:v>
                </c:pt>
                <c:pt idx="2852">
                  <c:v>0.174066</c:v>
                </c:pt>
                <c:pt idx="2853">
                  <c:v>0.174128</c:v>
                </c:pt>
                <c:pt idx="2854">
                  <c:v>0.175151</c:v>
                </c:pt>
                <c:pt idx="2855">
                  <c:v>0.17633299999999999</c:v>
                </c:pt>
                <c:pt idx="2856">
                  <c:v>0.177176</c:v>
                </c:pt>
                <c:pt idx="2857">
                  <c:v>0.17850099999999999</c:v>
                </c:pt>
                <c:pt idx="2858">
                  <c:v>0.17882400000000001</c:v>
                </c:pt>
                <c:pt idx="2859">
                  <c:v>0.177811</c:v>
                </c:pt>
                <c:pt idx="2860">
                  <c:v>0.17645</c:v>
                </c:pt>
                <c:pt idx="2861">
                  <c:v>0.1779</c:v>
                </c:pt>
                <c:pt idx="2862">
                  <c:v>0.17996999999999999</c:v>
                </c:pt>
                <c:pt idx="2863">
                  <c:v>0.17813599999999999</c:v>
                </c:pt>
                <c:pt idx="2864">
                  <c:v>0.17649400000000001</c:v>
                </c:pt>
                <c:pt idx="2865">
                  <c:v>0.17966199999999999</c:v>
                </c:pt>
                <c:pt idx="2866">
                  <c:v>0.18305099999999999</c:v>
                </c:pt>
                <c:pt idx="2867">
                  <c:v>0.180977</c:v>
                </c:pt>
                <c:pt idx="2868">
                  <c:v>0.17795</c:v>
                </c:pt>
                <c:pt idx="2869">
                  <c:v>0.176427</c:v>
                </c:pt>
                <c:pt idx="2870">
                  <c:v>0.17307600000000001</c:v>
                </c:pt>
                <c:pt idx="2871">
                  <c:v>0.174794</c:v>
                </c:pt>
                <c:pt idx="2872">
                  <c:v>0.17819499999999999</c:v>
                </c:pt>
                <c:pt idx="2873">
                  <c:v>0.179009</c:v>
                </c:pt>
                <c:pt idx="2874">
                  <c:v>0.179483</c:v>
                </c:pt>
                <c:pt idx="2875">
                  <c:v>0.179503</c:v>
                </c:pt>
                <c:pt idx="2876">
                  <c:v>0.176706</c:v>
                </c:pt>
                <c:pt idx="2877">
                  <c:v>0.17388500000000001</c:v>
                </c:pt>
                <c:pt idx="2878">
                  <c:v>0.17602100000000001</c:v>
                </c:pt>
                <c:pt idx="2879">
                  <c:v>0.17489099999999999</c:v>
                </c:pt>
                <c:pt idx="2880">
                  <c:v>0.173623</c:v>
                </c:pt>
                <c:pt idx="2881">
                  <c:v>0.17576700000000001</c:v>
                </c:pt>
                <c:pt idx="2882">
                  <c:v>0.17655399999999999</c:v>
                </c:pt>
                <c:pt idx="2883">
                  <c:v>0.17563100000000001</c:v>
                </c:pt>
                <c:pt idx="2884">
                  <c:v>0.176951</c:v>
                </c:pt>
                <c:pt idx="2885">
                  <c:v>0.18016599999999999</c:v>
                </c:pt>
                <c:pt idx="2886">
                  <c:v>0.180009</c:v>
                </c:pt>
                <c:pt idx="2887">
                  <c:v>0.17782600000000001</c:v>
                </c:pt>
                <c:pt idx="2888">
                  <c:v>0.176398</c:v>
                </c:pt>
                <c:pt idx="2889">
                  <c:v>0.173957</c:v>
                </c:pt>
                <c:pt idx="2890">
                  <c:v>0.17410400000000001</c:v>
                </c:pt>
                <c:pt idx="2891">
                  <c:v>0.18081800000000001</c:v>
                </c:pt>
                <c:pt idx="2892">
                  <c:v>0.18073600000000001</c:v>
                </c:pt>
                <c:pt idx="2893">
                  <c:v>0.17291699999999999</c:v>
                </c:pt>
                <c:pt idx="2894">
                  <c:v>0.17441100000000001</c:v>
                </c:pt>
                <c:pt idx="2895">
                  <c:v>0.17904800000000001</c:v>
                </c:pt>
                <c:pt idx="2896">
                  <c:v>0.177782</c:v>
                </c:pt>
                <c:pt idx="2897">
                  <c:v>0.17961199999999999</c:v>
                </c:pt>
                <c:pt idx="2898">
                  <c:v>0.18399199999999999</c:v>
                </c:pt>
                <c:pt idx="2899">
                  <c:v>0.18029999999999999</c:v>
                </c:pt>
                <c:pt idx="2900">
                  <c:v>0.176866</c:v>
                </c:pt>
                <c:pt idx="2901">
                  <c:v>0.182423</c:v>
                </c:pt>
                <c:pt idx="2902">
                  <c:v>0.185308</c:v>
                </c:pt>
                <c:pt idx="2903">
                  <c:v>0.185083</c:v>
                </c:pt>
                <c:pt idx="2904">
                  <c:v>0.185944</c:v>
                </c:pt>
                <c:pt idx="2905">
                  <c:v>0.184785</c:v>
                </c:pt>
                <c:pt idx="2906">
                  <c:v>0.17929300000000001</c:v>
                </c:pt>
                <c:pt idx="2907">
                  <c:v>0.17902799999999999</c:v>
                </c:pt>
                <c:pt idx="2908">
                  <c:v>0.183029</c:v>
                </c:pt>
                <c:pt idx="2909">
                  <c:v>0.181312</c:v>
                </c:pt>
                <c:pt idx="2910">
                  <c:v>0.18066199999999999</c:v>
                </c:pt>
                <c:pt idx="2911">
                  <c:v>0.18235199999999999</c:v>
                </c:pt>
                <c:pt idx="2912">
                  <c:v>0.178255</c:v>
                </c:pt>
                <c:pt idx="2913">
                  <c:v>0.17619799999999999</c:v>
                </c:pt>
                <c:pt idx="2914">
                  <c:v>0.17943500000000001</c:v>
                </c:pt>
                <c:pt idx="2915">
                  <c:v>0.17862900000000001</c:v>
                </c:pt>
                <c:pt idx="2916">
                  <c:v>0.175541</c:v>
                </c:pt>
                <c:pt idx="2917">
                  <c:v>0.177317</c:v>
                </c:pt>
                <c:pt idx="2918">
                  <c:v>0.18082000000000001</c:v>
                </c:pt>
                <c:pt idx="2919">
                  <c:v>0.18119399999999999</c:v>
                </c:pt>
                <c:pt idx="2920">
                  <c:v>0.17843200000000001</c:v>
                </c:pt>
                <c:pt idx="2921">
                  <c:v>0.17555999999999999</c:v>
                </c:pt>
                <c:pt idx="2922">
                  <c:v>0.17624799999999999</c:v>
                </c:pt>
                <c:pt idx="2923">
                  <c:v>0.18060300000000001</c:v>
                </c:pt>
                <c:pt idx="2924">
                  <c:v>0.183201</c:v>
                </c:pt>
                <c:pt idx="2925">
                  <c:v>0.184945</c:v>
                </c:pt>
                <c:pt idx="2926">
                  <c:v>0.18475800000000001</c:v>
                </c:pt>
                <c:pt idx="2927">
                  <c:v>0.181751</c:v>
                </c:pt>
                <c:pt idx="2928">
                  <c:v>0.18013799999999999</c:v>
                </c:pt>
                <c:pt idx="2929">
                  <c:v>0.181869</c:v>
                </c:pt>
                <c:pt idx="2930">
                  <c:v>0.18276100000000001</c:v>
                </c:pt>
                <c:pt idx="2931">
                  <c:v>0.182534</c:v>
                </c:pt>
                <c:pt idx="2932">
                  <c:v>0.18439800000000001</c:v>
                </c:pt>
                <c:pt idx="2933">
                  <c:v>0.18323300000000001</c:v>
                </c:pt>
                <c:pt idx="2934">
                  <c:v>0.17923500000000001</c:v>
                </c:pt>
                <c:pt idx="2935">
                  <c:v>0.177176</c:v>
                </c:pt>
                <c:pt idx="2936">
                  <c:v>0.17680000000000001</c:v>
                </c:pt>
                <c:pt idx="2937">
                  <c:v>0.181175</c:v>
                </c:pt>
                <c:pt idx="2938">
                  <c:v>0.185726</c:v>
                </c:pt>
                <c:pt idx="2939">
                  <c:v>0.18420500000000001</c:v>
                </c:pt>
                <c:pt idx="2940">
                  <c:v>0.181557</c:v>
                </c:pt>
                <c:pt idx="2941">
                  <c:v>0.18603800000000001</c:v>
                </c:pt>
                <c:pt idx="2942">
                  <c:v>0.189636</c:v>
                </c:pt>
                <c:pt idx="2943">
                  <c:v>0.18493399999999999</c:v>
                </c:pt>
                <c:pt idx="2944">
                  <c:v>0.18439700000000001</c:v>
                </c:pt>
                <c:pt idx="2945">
                  <c:v>0.19126099999999999</c:v>
                </c:pt>
                <c:pt idx="2946">
                  <c:v>0.19391</c:v>
                </c:pt>
                <c:pt idx="2947">
                  <c:v>0.190582</c:v>
                </c:pt>
                <c:pt idx="2948">
                  <c:v>0.18653400000000001</c:v>
                </c:pt>
                <c:pt idx="2949">
                  <c:v>0.18806500000000001</c:v>
                </c:pt>
                <c:pt idx="2950">
                  <c:v>0.19094900000000001</c:v>
                </c:pt>
                <c:pt idx="2951">
                  <c:v>0.18626200000000001</c:v>
                </c:pt>
                <c:pt idx="2952">
                  <c:v>0.18188799999999999</c:v>
                </c:pt>
                <c:pt idx="2953">
                  <c:v>0.18631300000000001</c:v>
                </c:pt>
                <c:pt idx="2954">
                  <c:v>0.187609</c:v>
                </c:pt>
                <c:pt idx="2955">
                  <c:v>0.18620100000000001</c:v>
                </c:pt>
                <c:pt idx="2956">
                  <c:v>0.19073699999999999</c:v>
                </c:pt>
                <c:pt idx="2957">
                  <c:v>0.19032299999999999</c:v>
                </c:pt>
                <c:pt idx="2958">
                  <c:v>0.18537200000000001</c:v>
                </c:pt>
                <c:pt idx="2959">
                  <c:v>0.18359600000000001</c:v>
                </c:pt>
                <c:pt idx="2960">
                  <c:v>0.18429000000000001</c:v>
                </c:pt>
                <c:pt idx="2961">
                  <c:v>0.18571599999999999</c:v>
                </c:pt>
                <c:pt idx="2962">
                  <c:v>0.184312</c:v>
                </c:pt>
                <c:pt idx="2963">
                  <c:v>0.185611</c:v>
                </c:pt>
                <c:pt idx="2964">
                  <c:v>0.1905</c:v>
                </c:pt>
                <c:pt idx="2965">
                  <c:v>0.190411</c:v>
                </c:pt>
                <c:pt idx="2966">
                  <c:v>0.18462400000000001</c:v>
                </c:pt>
                <c:pt idx="2967">
                  <c:v>0.18249699999999999</c:v>
                </c:pt>
                <c:pt idx="2968">
                  <c:v>0.18337500000000001</c:v>
                </c:pt>
                <c:pt idx="2969">
                  <c:v>0.18146499999999999</c:v>
                </c:pt>
                <c:pt idx="2970">
                  <c:v>0.181891</c:v>
                </c:pt>
                <c:pt idx="2971">
                  <c:v>0.187862</c:v>
                </c:pt>
                <c:pt idx="2972">
                  <c:v>0.18972900000000001</c:v>
                </c:pt>
                <c:pt idx="2973">
                  <c:v>0.181782</c:v>
                </c:pt>
                <c:pt idx="2974">
                  <c:v>0.17500099999999999</c:v>
                </c:pt>
                <c:pt idx="2975">
                  <c:v>0.181952</c:v>
                </c:pt>
                <c:pt idx="2976">
                  <c:v>0.19131899999999999</c:v>
                </c:pt>
                <c:pt idx="2977">
                  <c:v>0.19040000000000001</c:v>
                </c:pt>
                <c:pt idx="2978">
                  <c:v>0.18623799999999999</c:v>
                </c:pt>
                <c:pt idx="2979">
                  <c:v>0.18523000000000001</c:v>
                </c:pt>
                <c:pt idx="2980">
                  <c:v>0.18643999999999999</c:v>
                </c:pt>
                <c:pt idx="2981">
                  <c:v>0.18562000000000001</c:v>
                </c:pt>
                <c:pt idx="2982">
                  <c:v>0.18352499999999999</c:v>
                </c:pt>
                <c:pt idx="2983">
                  <c:v>0.183533</c:v>
                </c:pt>
                <c:pt idx="2984">
                  <c:v>0.18460099999999999</c:v>
                </c:pt>
                <c:pt idx="2985">
                  <c:v>0.187443</c:v>
                </c:pt>
                <c:pt idx="2986">
                  <c:v>0.18917100000000001</c:v>
                </c:pt>
                <c:pt idx="2987">
                  <c:v>0.18685299999999999</c:v>
                </c:pt>
                <c:pt idx="2988">
                  <c:v>0.18726100000000001</c:v>
                </c:pt>
                <c:pt idx="2989">
                  <c:v>0.19042999999999999</c:v>
                </c:pt>
                <c:pt idx="2990">
                  <c:v>0.18957599999999999</c:v>
                </c:pt>
                <c:pt idx="2991">
                  <c:v>0.18663299999999999</c:v>
                </c:pt>
                <c:pt idx="2992">
                  <c:v>0.187476</c:v>
                </c:pt>
                <c:pt idx="2993">
                  <c:v>0.190854</c:v>
                </c:pt>
                <c:pt idx="2994">
                  <c:v>0.191305</c:v>
                </c:pt>
                <c:pt idx="2995">
                  <c:v>0.19035199999999999</c:v>
                </c:pt>
                <c:pt idx="2996">
                  <c:v>0.18698300000000001</c:v>
                </c:pt>
                <c:pt idx="2997">
                  <c:v>0.184419</c:v>
                </c:pt>
                <c:pt idx="2998">
                  <c:v>0.18455099999999999</c:v>
                </c:pt>
                <c:pt idx="2999">
                  <c:v>0.18606200000000001</c:v>
                </c:pt>
                <c:pt idx="3000">
                  <c:v>0.192111</c:v>
                </c:pt>
                <c:pt idx="3001">
                  <c:v>0.193803</c:v>
                </c:pt>
                <c:pt idx="3002">
                  <c:v>0.18843599999999999</c:v>
                </c:pt>
                <c:pt idx="3003">
                  <c:v>0.18659999999999999</c:v>
                </c:pt>
                <c:pt idx="3004">
                  <c:v>0.18720500000000001</c:v>
                </c:pt>
                <c:pt idx="3005">
                  <c:v>0.184776</c:v>
                </c:pt>
                <c:pt idx="3006">
                  <c:v>0.18457599999999999</c:v>
                </c:pt>
                <c:pt idx="3007">
                  <c:v>0.188058</c:v>
                </c:pt>
                <c:pt idx="3008">
                  <c:v>0.19017999999999999</c:v>
                </c:pt>
                <c:pt idx="3009">
                  <c:v>0.18800600000000001</c:v>
                </c:pt>
                <c:pt idx="3010">
                  <c:v>0.18622</c:v>
                </c:pt>
                <c:pt idx="3011">
                  <c:v>0.194802</c:v>
                </c:pt>
                <c:pt idx="3012">
                  <c:v>0.19928499999999999</c:v>
                </c:pt>
                <c:pt idx="3013">
                  <c:v>0.19416</c:v>
                </c:pt>
                <c:pt idx="3014">
                  <c:v>0.19393299999999999</c:v>
                </c:pt>
                <c:pt idx="3015">
                  <c:v>0.19395599999999999</c:v>
                </c:pt>
                <c:pt idx="3016">
                  <c:v>0.18881899999999999</c:v>
                </c:pt>
                <c:pt idx="3017">
                  <c:v>0.191549</c:v>
                </c:pt>
                <c:pt idx="3018">
                  <c:v>0.194386</c:v>
                </c:pt>
                <c:pt idx="3019">
                  <c:v>0.19056899999999999</c:v>
                </c:pt>
                <c:pt idx="3020">
                  <c:v>0.19231400000000001</c:v>
                </c:pt>
                <c:pt idx="3021">
                  <c:v>0.194933</c:v>
                </c:pt>
                <c:pt idx="3022">
                  <c:v>0.191857</c:v>
                </c:pt>
                <c:pt idx="3023">
                  <c:v>0.188332</c:v>
                </c:pt>
                <c:pt idx="3024">
                  <c:v>0.19014500000000001</c:v>
                </c:pt>
                <c:pt idx="3025">
                  <c:v>0.1933</c:v>
                </c:pt>
                <c:pt idx="3026">
                  <c:v>0.18932299999999999</c:v>
                </c:pt>
                <c:pt idx="3027">
                  <c:v>0.18187600000000001</c:v>
                </c:pt>
                <c:pt idx="3028">
                  <c:v>0.17804</c:v>
                </c:pt>
                <c:pt idx="3029">
                  <c:v>0.18182999999999999</c:v>
                </c:pt>
                <c:pt idx="3030">
                  <c:v>0.186889</c:v>
                </c:pt>
                <c:pt idx="3031">
                  <c:v>0.18356700000000001</c:v>
                </c:pt>
                <c:pt idx="3032">
                  <c:v>0.18143300000000001</c:v>
                </c:pt>
                <c:pt idx="3033">
                  <c:v>0.18574099999999999</c:v>
                </c:pt>
                <c:pt idx="3034">
                  <c:v>0.184556</c:v>
                </c:pt>
                <c:pt idx="3035">
                  <c:v>0.18396299999999999</c:v>
                </c:pt>
                <c:pt idx="3036">
                  <c:v>0.19132399999999999</c:v>
                </c:pt>
                <c:pt idx="3037">
                  <c:v>0.19247400000000001</c:v>
                </c:pt>
                <c:pt idx="3038">
                  <c:v>0.184007</c:v>
                </c:pt>
                <c:pt idx="3039">
                  <c:v>0.183564</c:v>
                </c:pt>
                <c:pt idx="3040">
                  <c:v>0.18867400000000001</c:v>
                </c:pt>
                <c:pt idx="3041">
                  <c:v>0.187052</c:v>
                </c:pt>
                <c:pt idx="3042">
                  <c:v>0.18654499999999999</c:v>
                </c:pt>
                <c:pt idx="3043">
                  <c:v>0.19056300000000001</c:v>
                </c:pt>
                <c:pt idx="3044">
                  <c:v>0.191326</c:v>
                </c:pt>
                <c:pt idx="3045">
                  <c:v>0.19034400000000001</c:v>
                </c:pt>
                <c:pt idx="3046">
                  <c:v>0.187332</c:v>
                </c:pt>
                <c:pt idx="3047">
                  <c:v>0.18835199999999999</c:v>
                </c:pt>
                <c:pt idx="3048">
                  <c:v>0.19089100000000001</c:v>
                </c:pt>
                <c:pt idx="3049">
                  <c:v>0.18943499999999999</c:v>
                </c:pt>
                <c:pt idx="3050">
                  <c:v>0.18953999999999999</c:v>
                </c:pt>
                <c:pt idx="3051">
                  <c:v>0.19406799999999999</c:v>
                </c:pt>
                <c:pt idx="3052">
                  <c:v>0.195074</c:v>
                </c:pt>
                <c:pt idx="3053">
                  <c:v>0.19143499999999999</c:v>
                </c:pt>
                <c:pt idx="3054">
                  <c:v>0.193495</c:v>
                </c:pt>
                <c:pt idx="3055">
                  <c:v>0.19702500000000001</c:v>
                </c:pt>
                <c:pt idx="3056">
                  <c:v>0.19392499999999999</c:v>
                </c:pt>
                <c:pt idx="3057">
                  <c:v>0.189913</c:v>
                </c:pt>
                <c:pt idx="3058">
                  <c:v>0.188746</c:v>
                </c:pt>
                <c:pt idx="3059">
                  <c:v>0.18771099999999999</c:v>
                </c:pt>
                <c:pt idx="3060">
                  <c:v>0.186526</c:v>
                </c:pt>
                <c:pt idx="3061">
                  <c:v>0.18778900000000001</c:v>
                </c:pt>
                <c:pt idx="3062">
                  <c:v>0.190085</c:v>
                </c:pt>
                <c:pt idx="3063">
                  <c:v>0.188476</c:v>
                </c:pt>
                <c:pt idx="3064">
                  <c:v>0.18733</c:v>
                </c:pt>
                <c:pt idx="3065">
                  <c:v>0.189916</c:v>
                </c:pt>
                <c:pt idx="3066">
                  <c:v>0.18777099999999999</c:v>
                </c:pt>
                <c:pt idx="3067">
                  <c:v>0.184665</c:v>
                </c:pt>
                <c:pt idx="3068">
                  <c:v>0.18737200000000001</c:v>
                </c:pt>
                <c:pt idx="3069">
                  <c:v>0.18864900000000001</c:v>
                </c:pt>
                <c:pt idx="3070">
                  <c:v>0.188412</c:v>
                </c:pt>
                <c:pt idx="3071">
                  <c:v>0.19420499999999999</c:v>
                </c:pt>
                <c:pt idx="3072">
                  <c:v>0.196405</c:v>
                </c:pt>
                <c:pt idx="3073">
                  <c:v>0.19245699999999999</c:v>
                </c:pt>
                <c:pt idx="3074">
                  <c:v>0.190501</c:v>
                </c:pt>
                <c:pt idx="3075">
                  <c:v>0.18875800000000001</c:v>
                </c:pt>
                <c:pt idx="3076">
                  <c:v>0.186029</c:v>
                </c:pt>
                <c:pt idx="3077">
                  <c:v>0.18626000000000001</c:v>
                </c:pt>
                <c:pt idx="3078">
                  <c:v>0.18926299999999999</c:v>
                </c:pt>
                <c:pt idx="3079">
                  <c:v>0.18973499999999999</c:v>
                </c:pt>
                <c:pt idx="3080">
                  <c:v>0.187005</c:v>
                </c:pt>
                <c:pt idx="3081">
                  <c:v>0.18595900000000001</c:v>
                </c:pt>
                <c:pt idx="3082">
                  <c:v>0.18415999999999999</c:v>
                </c:pt>
                <c:pt idx="3083">
                  <c:v>0.18160999999999999</c:v>
                </c:pt>
                <c:pt idx="3084">
                  <c:v>0.18406800000000001</c:v>
                </c:pt>
                <c:pt idx="3085">
                  <c:v>0.18917100000000001</c:v>
                </c:pt>
                <c:pt idx="3086">
                  <c:v>0.18970000000000001</c:v>
                </c:pt>
                <c:pt idx="3087">
                  <c:v>0.18539900000000001</c:v>
                </c:pt>
                <c:pt idx="3088">
                  <c:v>0.18490899999999999</c:v>
                </c:pt>
                <c:pt idx="3089">
                  <c:v>0.189053</c:v>
                </c:pt>
                <c:pt idx="3090">
                  <c:v>0.18803500000000001</c:v>
                </c:pt>
                <c:pt idx="3091">
                  <c:v>0.186442</c:v>
                </c:pt>
                <c:pt idx="3092">
                  <c:v>0.188501</c:v>
                </c:pt>
                <c:pt idx="3093">
                  <c:v>0.18707499999999999</c:v>
                </c:pt>
                <c:pt idx="3094">
                  <c:v>0.18642700000000001</c:v>
                </c:pt>
                <c:pt idx="3095">
                  <c:v>0.18864800000000001</c:v>
                </c:pt>
                <c:pt idx="3096">
                  <c:v>0.18737200000000001</c:v>
                </c:pt>
                <c:pt idx="3097">
                  <c:v>0.186498</c:v>
                </c:pt>
                <c:pt idx="3098">
                  <c:v>0.189248</c:v>
                </c:pt>
                <c:pt idx="3099">
                  <c:v>0.18820000000000001</c:v>
                </c:pt>
                <c:pt idx="3100">
                  <c:v>0.18668799999999999</c:v>
                </c:pt>
                <c:pt idx="3101">
                  <c:v>0.18573999999999999</c:v>
                </c:pt>
                <c:pt idx="3102">
                  <c:v>0.18365200000000001</c:v>
                </c:pt>
                <c:pt idx="3103">
                  <c:v>0.18430199999999999</c:v>
                </c:pt>
                <c:pt idx="3104">
                  <c:v>0.186139</c:v>
                </c:pt>
                <c:pt idx="3105">
                  <c:v>0.18631400000000001</c:v>
                </c:pt>
                <c:pt idx="3106">
                  <c:v>0.18731900000000001</c:v>
                </c:pt>
                <c:pt idx="3107">
                  <c:v>0.18828900000000001</c:v>
                </c:pt>
                <c:pt idx="3108">
                  <c:v>0.18968099999999999</c:v>
                </c:pt>
                <c:pt idx="3109">
                  <c:v>0.19222500000000001</c:v>
                </c:pt>
                <c:pt idx="3110">
                  <c:v>0.19222800000000001</c:v>
                </c:pt>
                <c:pt idx="3111">
                  <c:v>0.19208600000000001</c:v>
                </c:pt>
                <c:pt idx="3112">
                  <c:v>0.19232399999999999</c:v>
                </c:pt>
                <c:pt idx="3113">
                  <c:v>0.192304</c:v>
                </c:pt>
                <c:pt idx="3114">
                  <c:v>0.19266800000000001</c:v>
                </c:pt>
                <c:pt idx="3115">
                  <c:v>0.19123599999999999</c:v>
                </c:pt>
                <c:pt idx="3116">
                  <c:v>0.18838199999999999</c:v>
                </c:pt>
                <c:pt idx="3117">
                  <c:v>0.189974</c:v>
                </c:pt>
                <c:pt idx="3118">
                  <c:v>0.19258900000000001</c:v>
                </c:pt>
                <c:pt idx="3119">
                  <c:v>0.193965</c:v>
                </c:pt>
                <c:pt idx="3120">
                  <c:v>0.195738</c:v>
                </c:pt>
                <c:pt idx="3121">
                  <c:v>0.192437</c:v>
                </c:pt>
                <c:pt idx="3122">
                  <c:v>0.18695200000000001</c:v>
                </c:pt>
                <c:pt idx="3123">
                  <c:v>0.19225400000000001</c:v>
                </c:pt>
                <c:pt idx="3124">
                  <c:v>0.198797</c:v>
                </c:pt>
                <c:pt idx="3125">
                  <c:v>0.195104</c:v>
                </c:pt>
                <c:pt idx="3126">
                  <c:v>0.190855</c:v>
                </c:pt>
                <c:pt idx="3127">
                  <c:v>0.19353999999999999</c:v>
                </c:pt>
                <c:pt idx="3128">
                  <c:v>0.19322600000000001</c:v>
                </c:pt>
                <c:pt idx="3129">
                  <c:v>0.18946399999999999</c:v>
                </c:pt>
                <c:pt idx="3130">
                  <c:v>0.19233</c:v>
                </c:pt>
                <c:pt idx="3131">
                  <c:v>0.192799</c:v>
                </c:pt>
                <c:pt idx="3132">
                  <c:v>0.18588199999999999</c:v>
                </c:pt>
                <c:pt idx="3133">
                  <c:v>0.185747</c:v>
                </c:pt>
                <c:pt idx="3134">
                  <c:v>0.18789500000000001</c:v>
                </c:pt>
                <c:pt idx="3135">
                  <c:v>0.18518299999999999</c:v>
                </c:pt>
                <c:pt idx="3136">
                  <c:v>0.186941</c:v>
                </c:pt>
                <c:pt idx="3137">
                  <c:v>0.189749</c:v>
                </c:pt>
                <c:pt idx="3138">
                  <c:v>0.18951299999999999</c:v>
                </c:pt>
                <c:pt idx="3139">
                  <c:v>0.192103</c:v>
                </c:pt>
                <c:pt idx="3140">
                  <c:v>0.19328600000000001</c:v>
                </c:pt>
                <c:pt idx="3141">
                  <c:v>0.18621799999999999</c:v>
                </c:pt>
                <c:pt idx="3142">
                  <c:v>0.18040800000000001</c:v>
                </c:pt>
                <c:pt idx="3143">
                  <c:v>0.183305</c:v>
                </c:pt>
                <c:pt idx="3144">
                  <c:v>0.18393599999999999</c:v>
                </c:pt>
                <c:pt idx="3145">
                  <c:v>0.179648</c:v>
                </c:pt>
                <c:pt idx="3146">
                  <c:v>0.17838499999999999</c:v>
                </c:pt>
                <c:pt idx="3147">
                  <c:v>0.177588</c:v>
                </c:pt>
                <c:pt idx="3148">
                  <c:v>0.176151</c:v>
                </c:pt>
                <c:pt idx="3149">
                  <c:v>0.17899399999999999</c:v>
                </c:pt>
                <c:pt idx="3150">
                  <c:v>0.18077499999999999</c:v>
                </c:pt>
                <c:pt idx="3151">
                  <c:v>0.181035</c:v>
                </c:pt>
                <c:pt idx="3152">
                  <c:v>0.18346499999999999</c:v>
                </c:pt>
                <c:pt idx="3153">
                  <c:v>0.183083</c:v>
                </c:pt>
                <c:pt idx="3154">
                  <c:v>0.17890700000000001</c:v>
                </c:pt>
                <c:pt idx="3155">
                  <c:v>0.17911199999999999</c:v>
                </c:pt>
                <c:pt idx="3156">
                  <c:v>0.18143799999999999</c:v>
                </c:pt>
                <c:pt idx="3157">
                  <c:v>0.18015</c:v>
                </c:pt>
                <c:pt idx="3158">
                  <c:v>0.17958199999999999</c:v>
                </c:pt>
                <c:pt idx="3159">
                  <c:v>0.182422</c:v>
                </c:pt>
                <c:pt idx="3160">
                  <c:v>0.18407799999999999</c:v>
                </c:pt>
                <c:pt idx="3161">
                  <c:v>0.185781</c:v>
                </c:pt>
                <c:pt idx="3162">
                  <c:v>0.18664500000000001</c:v>
                </c:pt>
                <c:pt idx="3163">
                  <c:v>0.18415999999999999</c:v>
                </c:pt>
                <c:pt idx="3164">
                  <c:v>0.18271100000000001</c:v>
                </c:pt>
                <c:pt idx="3165">
                  <c:v>0.18352199999999999</c:v>
                </c:pt>
                <c:pt idx="3166">
                  <c:v>0.18496799999999999</c:v>
                </c:pt>
                <c:pt idx="3167">
                  <c:v>0.18495600000000001</c:v>
                </c:pt>
                <c:pt idx="3168">
                  <c:v>0.18525800000000001</c:v>
                </c:pt>
                <c:pt idx="3169">
                  <c:v>0.188032</c:v>
                </c:pt>
                <c:pt idx="3170">
                  <c:v>0.18895200000000001</c:v>
                </c:pt>
                <c:pt idx="3171">
                  <c:v>0.19076699999999999</c:v>
                </c:pt>
                <c:pt idx="3172">
                  <c:v>0.193385</c:v>
                </c:pt>
                <c:pt idx="3173">
                  <c:v>0.19378799999999999</c:v>
                </c:pt>
                <c:pt idx="3174">
                  <c:v>0.19029299999999999</c:v>
                </c:pt>
                <c:pt idx="3175">
                  <c:v>0.186808</c:v>
                </c:pt>
                <c:pt idx="3176">
                  <c:v>0.18973100000000001</c:v>
                </c:pt>
                <c:pt idx="3177">
                  <c:v>0.19262899999999999</c:v>
                </c:pt>
                <c:pt idx="3178">
                  <c:v>0.190861</c:v>
                </c:pt>
                <c:pt idx="3179">
                  <c:v>0.18986500000000001</c:v>
                </c:pt>
                <c:pt idx="3180">
                  <c:v>0.189274</c:v>
                </c:pt>
                <c:pt idx="3181">
                  <c:v>0.19201199999999999</c:v>
                </c:pt>
                <c:pt idx="3182">
                  <c:v>0.193992</c:v>
                </c:pt>
                <c:pt idx="3183">
                  <c:v>0.19142400000000001</c:v>
                </c:pt>
                <c:pt idx="3184">
                  <c:v>0.191029</c:v>
                </c:pt>
                <c:pt idx="3185">
                  <c:v>0.190021</c:v>
                </c:pt>
                <c:pt idx="3186">
                  <c:v>0.18807499999999999</c:v>
                </c:pt>
                <c:pt idx="3187">
                  <c:v>0.192053</c:v>
                </c:pt>
                <c:pt idx="3188">
                  <c:v>0.19148599999999999</c:v>
                </c:pt>
                <c:pt idx="3189">
                  <c:v>0.18657299999999999</c:v>
                </c:pt>
                <c:pt idx="3190">
                  <c:v>0.19007399999999999</c:v>
                </c:pt>
                <c:pt idx="3191">
                  <c:v>0.19442799999999999</c:v>
                </c:pt>
                <c:pt idx="3192">
                  <c:v>0.19176000000000001</c:v>
                </c:pt>
                <c:pt idx="3193">
                  <c:v>0.193435</c:v>
                </c:pt>
                <c:pt idx="3194">
                  <c:v>0.198134</c:v>
                </c:pt>
                <c:pt idx="3195">
                  <c:v>0.197266</c:v>
                </c:pt>
                <c:pt idx="3196">
                  <c:v>0.19173100000000001</c:v>
                </c:pt>
                <c:pt idx="3197">
                  <c:v>0.18976399999999999</c:v>
                </c:pt>
                <c:pt idx="3198">
                  <c:v>0.19261200000000001</c:v>
                </c:pt>
                <c:pt idx="3199">
                  <c:v>0.19400400000000001</c:v>
                </c:pt>
                <c:pt idx="3200">
                  <c:v>0.194553</c:v>
                </c:pt>
                <c:pt idx="3201">
                  <c:v>0.19514000000000001</c:v>
                </c:pt>
                <c:pt idx="3202">
                  <c:v>0.19498399999999999</c:v>
                </c:pt>
                <c:pt idx="3203">
                  <c:v>0.19291900000000001</c:v>
                </c:pt>
                <c:pt idx="3204">
                  <c:v>0.189355</c:v>
                </c:pt>
                <c:pt idx="3205">
                  <c:v>0.19101299999999999</c:v>
                </c:pt>
                <c:pt idx="3206">
                  <c:v>0.195241</c:v>
                </c:pt>
                <c:pt idx="3207">
                  <c:v>0.194825</c:v>
                </c:pt>
                <c:pt idx="3208">
                  <c:v>0.19181200000000001</c:v>
                </c:pt>
                <c:pt idx="3209">
                  <c:v>0.19219</c:v>
                </c:pt>
                <c:pt idx="3210">
                  <c:v>0.19716400000000001</c:v>
                </c:pt>
                <c:pt idx="3211">
                  <c:v>0.195524</c:v>
                </c:pt>
                <c:pt idx="3212">
                  <c:v>0.188559</c:v>
                </c:pt>
                <c:pt idx="3213">
                  <c:v>0.19328000000000001</c:v>
                </c:pt>
                <c:pt idx="3214">
                  <c:v>0.20058500000000001</c:v>
                </c:pt>
                <c:pt idx="3215">
                  <c:v>0.197357</c:v>
                </c:pt>
                <c:pt idx="3216">
                  <c:v>0.19442799999999999</c:v>
                </c:pt>
                <c:pt idx="3217">
                  <c:v>0.19706000000000001</c:v>
                </c:pt>
                <c:pt idx="3218">
                  <c:v>0.19839000000000001</c:v>
                </c:pt>
                <c:pt idx="3219">
                  <c:v>0.19662299999999999</c:v>
                </c:pt>
                <c:pt idx="3220">
                  <c:v>0.19542200000000001</c:v>
                </c:pt>
                <c:pt idx="3221">
                  <c:v>0.19683700000000001</c:v>
                </c:pt>
                <c:pt idx="3222">
                  <c:v>0.197685</c:v>
                </c:pt>
                <c:pt idx="3223">
                  <c:v>0.19761699999999999</c:v>
                </c:pt>
                <c:pt idx="3224">
                  <c:v>0.197685</c:v>
                </c:pt>
                <c:pt idx="3225">
                  <c:v>0.19767199999999999</c:v>
                </c:pt>
                <c:pt idx="3226">
                  <c:v>0.19894300000000001</c:v>
                </c:pt>
                <c:pt idx="3227">
                  <c:v>0.20296600000000001</c:v>
                </c:pt>
                <c:pt idx="3228">
                  <c:v>0.20421500000000001</c:v>
                </c:pt>
                <c:pt idx="3229">
                  <c:v>0.20309199999999999</c:v>
                </c:pt>
                <c:pt idx="3230">
                  <c:v>0.20289399999999999</c:v>
                </c:pt>
                <c:pt idx="3231">
                  <c:v>0.20044100000000001</c:v>
                </c:pt>
                <c:pt idx="3232">
                  <c:v>0.19626299999999999</c:v>
                </c:pt>
                <c:pt idx="3233">
                  <c:v>0.19686699999999999</c:v>
                </c:pt>
                <c:pt idx="3234">
                  <c:v>0.20133300000000001</c:v>
                </c:pt>
                <c:pt idx="3235">
                  <c:v>0.20207</c:v>
                </c:pt>
                <c:pt idx="3236">
                  <c:v>0.19937199999999999</c:v>
                </c:pt>
                <c:pt idx="3237">
                  <c:v>0.200127</c:v>
                </c:pt>
                <c:pt idx="3238">
                  <c:v>0.200296</c:v>
                </c:pt>
                <c:pt idx="3239">
                  <c:v>0.19573699999999999</c:v>
                </c:pt>
                <c:pt idx="3240">
                  <c:v>0.19511400000000001</c:v>
                </c:pt>
                <c:pt idx="3241">
                  <c:v>0.19900000000000001</c:v>
                </c:pt>
                <c:pt idx="3242">
                  <c:v>0.19970599999999999</c:v>
                </c:pt>
                <c:pt idx="3243">
                  <c:v>0.20105700000000001</c:v>
                </c:pt>
                <c:pt idx="3244">
                  <c:v>0.20505599999999999</c:v>
                </c:pt>
                <c:pt idx="3245">
                  <c:v>0.20527100000000001</c:v>
                </c:pt>
                <c:pt idx="3246">
                  <c:v>0.203877</c:v>
                </c:pt>
                <c:pt idx="3247">
                  <c:v>0.203518</c:v>
                </c:pt>
                <c:pt idx="3248">
                  <c:v>0.20084299999999999</c:v>
                </c:pt>
                <c:pt idx="3249">
                  <c:v>0.203038</c:v>
                </c:pt>
                <c:pt idx="3250">
                  <c:v>0.20606099999999999</c:v>
                </c:pt>
                <c:pt idx="3251">
                  <c:v>0.202658</c:v>
                </c:pt>
                <c:pt idx="3252">
                  <c:v>0.20535</c:v>
                </c:pt>
                <c:pt idx="3253">
                  <c:v>0.211226</c:v>
                </c:pt>
                <c:pt idx="3254">
                  <c:v>0.21182300000000001</c:v>
                </c:pt>
                <c:pt idx="3255">
                  <c:v>0.210954</c:v>
                </c:pt>
                <c:pt idx="3256">
                  <c:v>0.20816100000000001</c:v>
                </c:pt>
                <c:pt idx="3257">
                  <c:v>0.207096</c:v>
                </c:pt>
                <c:pt idx="3258">
                  <c:v>0.20769099999999999</c:v>
                </c:pt>
                <c:pt idx="3259">
                  <c:v>0.20710200000000001</c:v>
                </c:pt>
                <c:pt idx="3260">
                  <c:v>0.20796200000000001</c:v>
                </c:pt>
                <c:pt idx="3261">
                  <c:v>0.20653199999999999</c:v>
                </c:pt>
                <c:pt idx="3262">
                  <c:v>0.20408499999999999</c:v>
                </c:pt>
                <c:pt idx="3263">
                  <c:v>0.20736299999999999</c:v>
                </c:pt>
                <c:pt idx="3264">
                  <c:v>0.21027499999999999</c:v>
                </c:pt>
                <c:pt idx="3265">
                  <c:v>0.20802799999999999</c:v>
                </c:pt>
                <c:pt idx="3266">
                  <c:v>0.20738500000000001</c:v>
                </c:pt>
                <c:pt idx="3267">
                  <c:v>0.20757900000000001</c:v>
                </c:pt>
                <c:pt idx="3268">
                  <c:v>0.206011</c:v>
                </c:pt>
                <c:pt idx="3269">
                  <c:v>0.20916599999999999</c:v>
                </c:pt>
                <c:pt idx="3270">
                  <c:v>0.209979</c:v>
                </c:pt>
                <c:pt idx="3271">
                  <c:v>0.203176</c:v>
                </c:pt>
                <c:pt idx="3272">
                  <c:v>0.201762</c:v>
                </c:pt>
                <c:pt idx="3273">
                  <c:v>0.204795</c:v>
                </c:pt>
                <c:pt idx="3274">
                  <c:v>0.20205200000000001</c:v>
                </c:pt>
                <c:pt idx="3275">
                  <c:v>0.20125399999999999</c:v>
                </c:pt>
                <c:pt idx="3276">
                  <c:v>0.21043999999999999</c:v>
                </c:pt>
                <c:pt idx="3277">
                  <c:v>0.21338299999999999</c:v>
                </c:pt>
                <c:pt idx="3278">
                  <c:v>0.20675399999999999</c:v>
                </c:pt>
                <c:pt idx="3279">
                  <c:v>0.21034</c:v>
                </c:pt>
                <c:pt idx="3280">
                  <c:v>0.218611</c:v>
                </c:pt>
                <c:pt idx="3281">
                  <c:v>0.21937699999999999</c:v>
                </c:pt>
                <c:pt idx="3282">
                  <c:v>0.21634600000000001</c:v>
                </c:pt>
                <c:pt idx="3283">
                  <c:v>0.21480199999999999</c:v>
                </c:pt>
                <c:pt idx="3284">
                  <c:v>0.21614</c:v>
                </c:pt>
                <c:pt idx="3285">
                  <c:v>0.21682899999999999</c:v>
                </c:pt>
                <c:pt idx="3286">
                  <c:v>0.21428900000000001</c:v>
                </c:pt>
                <c:pt idx="3287">
                  <c:v>0.21110899999999999</c:v>
                </c:pt>
                <c:pt idx="3288">
                  <c:v>0.20905499999999999</c:v>
                </c:pt>
                <c:pt idx="3289">
                  <c:v>0.207089</c:v>
                </c:pt>
                <c:pt idx="3290">
                  <c:v>0.20713400000000001</c:v>
                </c:pt>
                <c:pt idx="3291">
                  <c:v>0.209539</c:v>
                </c:pt>
                <c:pt idx="3292">
                  <c:v>0.20907700000000001</c:v>
                </c:pt>
                <c:pt idx="3293">
                  <c:v>0.21011099999999999</c:v>
                </c:pt>
                <c:pt idx="3294">
                  <c:v>0.21121200000000001</c:v>
                </c:pt>
                <c:pt idx="3295">
                  <c:v>0.208819</c:v>
                </c:pt>
                <c:pt idx="3296">
                  <c:v>0.20924000000000001</c:v>
                </c:pt>
                <c:pt idx="3297">
                  <c:v>0.21074399999999999</c:v>
                </c:pt>
                <c:pt idx="3298">
                  <c:v>0.20586199999999999</c:v>
                </c:pt>
                <c:pt idx="3299">
                  <c:v>0.204623</c:v>
                </c:pt>
                <c:pt idx="3300">
                  <c:v>0.210318</c:v>
                </c:pt>
                <c:pt idx="3301">
                  <c:v>0.209337</c:v>
                </c:pt>
                <c:pt idx="3302">
                  <c:v>0.20462900000000001</c:v>
                </c:pt>
                <c:pt idx="3303">
                  <c:v>0.207533</c:v>
                </c:pt>
                <c:pt idx="3304">
                  <c:v>0.208817</c:v>
                </c:pt>
                <c:pt idx="3305">
                  <c:v>0.208313</c:v>
                </c:pt>
                <c:pt idx="3306">
                  <c:v>0.210893</c:v>
                </c:pt>
                <c:pt idx="3307">
                  <c:v>0.212114</c:v>
                </c:pt>
                <c:pt idx="3308">
                  <c:v>0.21126300000000001</c:v>
                </c:pt>
                <c:pt idx="3309">
                  <c:v>0.20930299999999999</c:v>
                </c:pt>
                <c:pt idx="3310">
                  <c:v>0.20605999999999999</c:v>
                </c:pt>
                <c:pt idx="3311">
                  <c:v>0.20163800000000001</c:v>
                </c:pt>
                <c:pt idx="3312">
                  <c:v>0.202843</c:v>
                </c:pt>
                <c:pt idx="3313">
                  <c:v>0.20891299999999999</c:v>
                </c:pt>
                <c:pt idx="3314">
                  <c:v>0.20769000000000001</c:v>
                </c:pt>
                <c:pt idx="3315">
                  <c:v>0.20519599999999999</c:v>
                </c:pt>
                <c:pt idx="3316">
                  <c:v>0.20860799999999999</c:v>
                </c:pt>
                <c:pt idx="3317">
                  <c:v>0.208762</c:v>
                </c:pt>
                <c:pt idx="3318">
                  <c:v>0.20564199999999999</c:v>
                </c:pt>
                <c:pt idx="3319">
                  <c:v>0.20846100000000001</c:v>
                </c:pt>
                <c:pt idx="3320">
                  <c:v>0.211285</c:v>
                </c:pt>
                <c:pt idx="3321">
                  <c:v>0.212891</c:v>
                </c:pt>
                <c:pt idx="3322">
                  <c:v>0.21599399999999999</c:v>
                </c:pt>
                <c:pt idx="3323">
                  <c:v>0.216088</c:v>
                </c:pt>
                <c:pt idx="3324">
                  <c:v>0.21529899999999999</c:v>
                </c:pt>
                <c:pt idx="3325">
                  <c:v>0.21740699999999999</c:v>
                </c:pt>
                <c:pt idx="3326">
                  <c:v>0.21932599999999999</c:v>
                </c:pt>
                <c:pt idx="3327">
                  <c:v>0.22023599999999999</c:v>
                </c:pt>
                <c:pt idx="3328">
                  <c:v>0.21842900000000001</c:v>
                </c:pt>
                <c:pt idx="3329">
                  <c:v>0.212281</c:v>
                </c:pt>
                <c:pt idx="3330">
                  <c:v>0.20888399999999999</c:v>
                </c:pt>
                <c:pt idx="3331">
                  <c:v>0.21115400000000001</c:v>
                </c:pt>
                <c:pt idx="3332">
                  <c:v>0.212063</c:v>
                </c:pt>
                <c:pt idx="3333">
                  <c:v>0.21226100000000001</c:v>
                </c:pt>
                <c:pt idx="3334">
                  <c:v>0.21488299999999999</c:v>
                </c:pt>
                <c:pt idx="3335">
                  <c:v>0.216888</c:v>
                </c:pt>
                <c:pt idx="3336">
                  <c:v>0.218253</c:v>
                </c:pt>
                <c:pt idx="3337">
                  <c:v>0.21704699999999999</c:v>
                </c:pt>
                <c:pt idx="3338">
                  <c:v>0.21201100000000001</c:v>
                </c:pt>
                <c:pt idx="3339">
                  <c:v>0.21081900000000001</c:v>
                </c:pt>
                <c:pt idx="3340">
                  <c:v>0.213141</c:v>
                </c:pt>
                <c:pt idx="3341">
                  <c:v>0.20954600000000001</c:v>
                </c:pt>
                <c:pt idx="3342">
                  <c:v>0.208672</c:v>
                </c:pt>
                <c:pt idx="3343">
                  <c:v>0.21435799999999999</c:v>
                </c:pt>
                <c:pt idx="3344">
                  <c:v>0.215364</c:v>
                </c:pt>
                <c:pt idx="3345">
                  <c:v>0.21102899999999999</c:v>
                </c:pt>
                <c:pt idx="3346">
                  <c:v>0.2114</c:v>
                </c:pt>
                <c:pt idx="3347">
                  <c:v>0.21876000000000001</c:v>
                </c:pt>
                <c:pt idx="3348">
                  <c:v>0.219808</c:v>
                </c:pt>
                <c:pt idx="3349">
                  <c:v>0.217334</c:v>
                </c:pt>
                <c:pt idx="3350">
                  <c:v>0.21728</c:v>
                </c:pt>
                <c:pt idx="3351">
                  <c:v>0.21537800000000001</c:v>
                </c:pt>
                <c:pt idx="3352">
                  <c:v>0.21825600000000001</c:v>
                </c:pt>
                <c:pt idx="3353">
                  <c:v>0.22203200000000001</c:v>
                </c:pt>
                <c:pt idx="3354">
                  <c:v>0.217303</c:v>
                </c:pt>
                <c:pt idx="3355">
                  <c:v>0.21302699999999999</c:v>
                </c:pt>
                <c:pt idx="3356">
                  <c:v>0.216362</c:v>
                </c:pt>
                <c:pt idx="3357">
                  <c:v>0.219525</c:v>
                </c:pt>
                <c:pt idx="3358">
                  <c:v>0.21848799999999999</c:v>
                </c:pt>
                <c:pt idx="3359">
                  <c:v>0.21676300000000001</c:v>
                </c:pt>
                <c:pt idx="3360">
                  <c:v>0.21427599999999999</c:v>
                </c:pt>
                <c:pt idx="3361">
                  <c:v>0.21246000000000001</c:v>
                </c:pt>
                <c:pt idx="3362">
                  <c:v>0.214368</c:v>
                </c:pt>
                <c:pt idx="3363">
                  <c:v>0.21682499999999999</c:v>
                </c:pt>
                <c:pt idx="3364">
                  <c:v>0.21723100000000001</c:v>
                </c:pt>
                <c:pt idx="3365">
                  <c:v>0.217724</c:v>
                </c:pt>
                <c:pt idx="3366">
                  <c:v>0.21679899999999999</c:v>
                </c:pt>
                <c:pt idx="3367">
                  <c:v>0.215527</c:v>
                </c:pt>
                <c:pt idx="3368">
                  <c:v>0.21568799999999999</c:v>
                </c:pt>
                <c:pt idx="3369">
                  <c:v>0.21901699999999999</c:v>
                </c:pt>
                <c:pt idx="3370">
                  <c:v>0.21807399999999999</c:v>
                </c:pt>
                <c:pt idx="3371">
                  <c:v>0.21466299999999999</c:v>
                </c:pt>
                <c:pt idx="3372">
                  <c:v>0.218663</c:v>
                </c:pt>
                <c:pt idx="3373">
                  <c:v>0.22248999999999999</c:v>
                </c:pt>
                <c:pt idx="3374">
                  <c:v>0.22023599999999999</c:v>
                </c:pt>
                <c:pt idx="3375">
                  <c:v>0.21901899999999999</c:v>
                </c:pt>
                <c:pt idx="3376">
                  <c:v>0.22068699999999999</c:v>
                </c:pt>
                <c:pt idx="3377">
                  <c:v>0.22329599999999999</c:v>
                </c:pt>
                <c:pt idx="3378">
                  <c:v>0.22292400000000001</c:v>
                </c:pt>
                <c:pt idx="3379">
                  <c:v>0.21775600000000001</c:v>
                </c:pt>
                <c:pt idx="3380">
                  <c:v>0.21506</c:v>
                </c:pt>
                <c:pt idx="3381">
                  <c:v>0.219892</c:v>
                </c:pt>
                <c:pt idx="3382">
                  <c:v>0.22208600000000001</c:v>
                </c:pt>
                <c:pt idx="3383">
                  <c:v>0.219028</c:v>
                </c:pt>
                <c:pt idx="3384">
                  <c:v>0.21837300000000001</c:v>
                </c:pt>
                <c:pt idx="3385">
                  <c:v>0.221662</c:v>
                </c:pt>
                <c:pt idx="3386">
                  <c:v>0.22354399999999999</c:v>
                </c:pt>
                <c:pt idx="3387">
                  <c:v>0.22064900000000001</c:v>
                </c:pt>
                <c:pt idx="3388">
                  <c:v>0.220775</c:v>
                </c:pt>
                <c:pt idx="3389">
                  <c:v>0.22697999999999999</c:v>
                </c:pt>
                <c:pt idx="3390">
                  <c:v>0.22625400000000001</c:v>
                </c:pt>
                <c:pt idx="3391">
                  <c:v>0.22545299999999999</c:v>
                </c:pt>
                <c:pt idx="3392">
                  <c:v>0.22708200000000001</c:v>
                </c:pt>
                <c:pt idx="3393">
                  <c:v>0.22493199999999999</c:v>
                </c:pt>
                <c:pt idx="3394">
                  <c:v>0.22490299999999999</c:v>
                </c:pt>
                <c:pt idx="3395">
                  <c:v>0.22698699999999999</c:v>
                </c:pt>
                <c:pt idx="3396">
                  <c:v>0.22509899999999999</c:v>
                </c:pt>
                <c:pt idx="3397">
                  <c:v>0.22159400000000001</c:v>
                </c:pt>
                <c:pt idx="3398">
                  <c:v>0.219808</c:v>
                </c:pt>
                <c:pt idx="3399">
                  <c:v>0.21992900000000001</c:v>
                </c:pt>
                <c:pt idx="3400">
                  <c:v>0.224632</c:v>
                </c:pt>
                <c:pt idx="3401">
                  <c:v>0.229737</c:v>
                </c:pt>
                <c:pt idx="3402">
                  <c:v>0.22764999999999999</c:v>
                </c:pt>
                <c:pt idx="3403">
                  <c:v>0.22489600000000001</c:v>
                </c:pt>
                <c:pt idx="3404">
                  <c:v>0.224131</c:v>
                </c:pt>
                <c:pt idx="3405">
                  <c:v>0.22483500000000001</c:v>
                </c:pt>
                <c:pt idx="3406">
                  <c:v>0.22678100000000001</c:v>
                </c:pt>
                <c:pt idx="3407">
                  <c:v>0.226465</c:v>
                </c:pt>
                <c:pt idx="3408">
                  <c:v>0.22544</c:v>
                </c:pt>
                <c:pt idx="3409">
                  <c:v>0.22778999999999999</c:v>
                </c:pt>
                <c:pt idx="3410">
                  <c:v>0.225804</c:v>
                </c:pt>
                <c:pt idx="3411">
                  <c:v>0.21979799999999999</c:v>
                </c:pt>
                <c:pt idx="3412">
                  <c:v>0.218944</c:v>
                </c:pt>
                <c:pt idx="3413">
                  <c:v>0.22081000000000001</c:v>
                </c:pt>
                <c:pt idx="3414">
                  <c:v>0.222242</c:v>
                </c:pt>
                <c:pt idx="3415">
                  <c:v>0.22391800000000001</c:v>
                </c:pt>
                <c:pt idx="3416">
                  <c:v>0.225101</c:v>
                </c:pt>
                <c:pt idx="3417">
                  <c:v>0.22420699999999999</c:v>
                </c:pt>
                <c:pt idx="3418">
                  <c:v>0.22373899999999999</c:v>
                </c:pt>
                <c:pt idx="3419">
                  <c:v>0.22631599999999999</c:v>
                </c:pt>
                <c:pt idx="3420">
                  <c:v>0.225912</c:v>
                </c:pt>
                <c:pt idx="3421">
                  <c:v>0.22528899999999999</c:v>
                </c:pt>
                <c:pt idx="3422">
                  <c:v>0.22586899999999999</c:v>
                </c:pt>
                <c:pt idx="3423">
                  <c:v>0.22117300000000001</c:v>
                </c:pt>
                <c:pt idx="3424">
                  <c:v>0.218413</c:v>
                </c:pt>
                <c:pt idx="3425">
                  <c:v>0.22386300000000001</c:v>
                </c:pt>
                <c:pt idx="3426">
                  <c:v>0.226379</c:v>
                </c:pt>
                <c:pt idx="3427">
                  <c:v>0.22711300000000001</c:v>
                </c:pt>
                <c:pt idx="3428">
                  <c:v>0.230464</c:v>
                </c:pt>
                <c:pt idx="3429">
                  <c:v>0.23114699999999999</c:v>
                </c:pt>
                <c:pt idx="3430">
                  <c:v>0.22723299999999999</c:v>
                </c:pt>
                <c:pt idx="3431">
                  <c:v>0.22605500000000001</c:v>
                </c:pt>
                <c:pt idx="3432">
                  <c:v>0.23209099999999999</c:v>
                </c:pt>
                <c:pt idx="3433">
                  <c:v>0.22950300000000001</c:v>
                </c:pt>
                <c:pt idx="3434">
                  <c:v>0.219778</c:v>
                </c:pt>
                <c:pt idx="3435">
                  <c:v>0.22368199999999999</c:v>
                </c:pt>
                <c:pt idx="3436">
                  <c:v>0.23039000000000001</c:v>
                </c:pt>
                <c:pt idx="3437">
                  <c:v>0.22719800000000001</c:v>
                </c:pt>
                <c:pt idx="3438">
                  <c:v>0.22552</c:v>
                </c:pt>
                <c:pt idx="3439">
                  <c:v>0.22689500000000001</c:v>
                </c:pt>
                <c:pt idx="3440">
                  <c:v>0.22578500000000001</c:v>
                </c:pt>
                <c:pt idx="3441">
                  <c:v>0.224688</c:v>
                </c:pt>
                <c:pt idx="3442">
                  <c:v>0.22601099999999999</c:v>
                </c:pt>
                <c:pt idx="3443">
                  <c:v>0.229104</c:v>
                </c:pt>
                <c:pt idx="3444">
                  <c:v>0.23033699999999999</c:v>
                </c:pt>
                <c:pt idx="3445">
                  <c:v>0.23205100000000001</c:v>
                </c:pt>
                <c:pt idx="3446">
                  <c:v>0.23285900000000001</c:v>
                </c:pt>
                <c:pt idx="3447">
                  <c:v>0.231824</c:v>
                </c:pt>
                <c:pt idx="3448">
                  <c:v>0.229294</c:v>
                </c:pt>
                <c:pt idx="3449">
                  <c:v>0.227273</c:v>
                </c:pt>
                <c:pt idx="3450">
                  <c:v>0.228657</c:v>
                </c:pt>
                <c:pt idx="3451">
                  <c:v>0.230325</c:v>
                </c:pt>
                <c:pt idx="3452">
                  <c:v>0.233012</c:v>
                </c:pt>
                <c:pt idx="3453">
                  <c:v>0.232129</c:v>
                </c:pt>
                <c:pt idx="3454">
                  <c:v>0.22966900000000001</c:v>
                </c:pt>
                <c:pt idx="3455">
                  <c:v>0.233961</c:v>
                </c:pt>
                <c:pt idx="3456">
                  <c:v>0.23663200000000001</c:v>
                </c:pt>
                <c:pt idx="3457">
                  <c:v>0.23227700000000001</c:v>
                </c:pt>
                <c:pt idx="3458">
                  <c:v>0.228246</c:v>
                </c:pt>
                <c:pt idx="3459">
                  <c:v>0.230103</c:v>
                </c:pt>
                <c:pt idx="3460">
                  <c:v>0.231215</c:v>
                </c:pt>
                <c:pt idx="3461">
                  <c:v>0.228738</c:v>
                </c:pt>
                <c:pt idx="3462">
                  <c:v>0.22839899999999999</c:v>
                </c:pt>
                <c:pt idx="3463">
                  <c:v>0.22881299999999999</c:v>
                </c:pt>
                <c:pt idx="3464">
                  <c:v>0.22852500000000001</c:v>
                </c:pt>
                <c:pt idx="3465">
                  <c:v>0.22861100000000001</c:v>
                </c:pt>
                <c:pt idx="3466">
                  <c:v>0.22878899999999999</c:v>
                </c:pt>
                <c:pt idx="3467">
                  <c:v>0.22836899999999999</c:v>
                </c:pt>
                <c:pt idx="3468">
                  <c:v>0.22659000000000001</c:v>
                </c:pt>
                <c:pt idx="3469">
                  <c:v>0.225773</c:v>
                </c:pt>
                <c:pt idx="3470">
                  <c:v>0.226688</c:v>
                </c:pt>
                <c:pt idx="3471">
                  <c:v>0.22772500000000001</c:v>
                </c:pt>
                <c:pt idx="3472">
                  <c:v>0.23066</c:v>
                </c:pt>
                <c:pt idx="3473">
                  <c:v>0.234593</c:v>
                </c:pt>
                <c:pt idx="3474">
                  <c:v>0.236875</c:v>
                </c:pt>
                <c:pt idx="3475">
                  <c:v>0.234458</c:v>
                </c:pt>
                <c:pt idx="3476">
                  <c:v>0.23088</c:v>
                </c:pt>
                <c:pt idx="3477">
                  <c:v>0.23149400000000001</c:v>
                </c:pt>
                <c:pt idx="3478">
                  <c:v>0.23563500000000001</c:v>
                </c:pt>
                <c:pt idx="3479">
                  <c:v>0.23891000000000001</c:v>
                </c:pt>
                <c:pt idx="3480">
                  <c:v>0.23822399999999999</c:v>
                </c:pt>
                <c:pt idx="3481">
                  <c:v>0.236485</c:v>
                </c:pt>
                <c:pt idx="3482">
                  <c:v>0.23480999999999999</c:v>
                </c:pt>
                <c:pt idx="3483">
                  <c:v>0.23360500000000001</c:v>
                </c:pt>
                <c:pt idx="3484">
                  <c:v>0.23133000000000001</c:v>
                </c:pt>
                <c:pt idx="3485">
                  <c:v>0.233071</c:v>
                </c:pt>
                <c:pt idx="3486">
                  <c:v>0.23851</c:v>
                </c:pt>
                <c:pt idx="3487">
                  <c:v>0.23629700000000001</c:v>
                </c:pt>
                <c:pt idx="3488">
                  <c:v>0.23270299999999999</c:v>
                </c:pt>
                <c:pt idx="3489">
                  <c:v>0.23468900000000001</c:v>
                </c:pt>
                <c:pt idx="3490">
                  <c:v>0.237677</c:v>
                </c:pt>
                <c:pt idx="3491">
                  <c:v>0.23561000000000001</c:v>
                </c:pt>
                <c:pt idx="3492">
                  <c:v>0.23331399999999999</c:v>
                </c:pt>
                <c:pt idx="3493">
                  <c:v>0.23452799999999999</c:v>
                </c:pt>
                <c:pt idx="3494">
                  <c:v>0.234877</c:v>
                </c:pt>
                <c:pt idx="3495">
                  <c:v>0.23639399999999999</c:v>
                </c:pt>
                <c:pt idx="3496">
                  <c:v>0.23341100000000001</c:v>
                </c:pt>
                <c:pt idx="3497">
                  <c:v>0.23160800000000001</c:v>
                </c:pt>
                <c:pt idx="3498">
                  <c:v>0.23605200000000001</c:v>
                </c:pt>
                <c:pt idx="3499">
                  <c:v>0.238396</c:v>
                </c:pt>
                <c:pt idx="3500">
                  <c:v>0.23680699999999999</c:v>
                </c:pt>
                <c:pt idx="3501">
                  <c:v>0.23452500000000001</c:v>
                </c:pt>
                <c:pt idx="3502">
                  <c:v>0.233322</c:v>
                </c:pt>
                <c:pt idx="3503">
                  <c:v>0.23457800000000001</c:v>
                </c:pt>
                <c:pt idx="3504">
                  <c:v>0.23564099999999999</c:v>
                </c:pt>
                <c:pt idx="3505">
                  <c:v>0.237125</c:v>
                </c:pt>
                <c:pt idx="3506">
                  <c:v>0.236766</c:v>
                </c:pt>
                <c:pt idx="3507">
                  <c:v>0.23535200000000001</c:v>
                </c:pt>
                <c:pt idx="3508">
                  <c:v>0.243843</c:v>
                </c:pt>
                <c:pt idx="3509">
                  <c:v>0.25093700000000002</c:v>
                </c:pt>
                <c:pt idx="3510">
                  <c:v>0.24521499999999999</c:v>
                </c:pt>
                <c:pt idx="3511">
                  <c:v>0.238484</c:v>
                </c:pt>
                <c:pt idx="3512">
                  <c:v>0.238875</c:v>
                </c:pt>
                <c:pt idx="3513">
                  <c:v>0.24041100000000001</c:v>
                </c:pt>
                <c:pt idx="3514">
                  <c:v>0.24018300000000001</c:v>
                </c:pt>
                <c:pt idx="3515">
                  <c:v>0.242622</c:v>
                </c:pt>
                <c:pt idx="3516">
                  <c:v>0.239622</c:v>
                </c:pt>
                <c:pt idx="3517">
                  <c:v>0.23427200000000001</c:v>
                </c:pt>
                <c:pt idx="3518">
                  <c:v>0.23674999999999999</c:v>
                </c:pt>
                <c:pt idx="3519">
                  <c:v>0.241901</c:v>
                </c:pt>
                <c:pt idx="3520">
                  <c:v>0.240726</c:v>
                </c:pt>
                <c:pt idx="3521">
                  <c:v>0.23719899999999999</c:v>
                </c:pt>
                <c:pt idx="3522">
                  <c:v>0.23732200000000001</c:v>
                </c:pt>
                <c:pt idx="3523">
                  <c:v>0.23991299999999999</c:v>
                </c:pt>
                <c:pt idx="3524">
                  <c:v>0.23783299999999999</c:v>
                </c:pt>
                <c:pt idx="3525">
                  <c:v>0.235484</c:v>
                </c:pt>
                <c:pt idx="3526">
                  <c:v>0.23419999999999999</c:v>
                </c:pt>
                <c:pt idx="3527">
                  <c:v>0.232877</c:v>
                </c:pt>
                <c:pt idx="3528">
                  <c:v>0.23721600000000001</c:v>
                </c:pt>
                <c:pt idx="3529">
                  <c:v>0.24090800000000001</c:v>
                </c:pt>
                <c:pt idx="3530">
                  <c:v>0.23888699999999999</c:v>
                </c:pt>
                <c:pt idx="3531">
                  <c:v>0.23560400000000001</c:v>
                </c:pt>
                <c:pt idx="3532">
                  <c:v>0.23468900000000001</c:v>
                </c:pt>
                <c:pt idx="3533">
                  <c:v>0.23821000000000001</c:v>
                </c:pt>
                <c:pt idx="3534">
                  <c:v>0.23864199999999999</c:v>
                </c:pt>
                <c:pt idx="3535">
                  <c:v>0.238149</c:v>
                </c:pt>
                <c:pt idx="3536">
                  <c:v>0.240339</c:v>
                </c:pt>
                <c:pt idx="3537">
                  <c:v>0.24152199999999999</c:v>
                </c:pt>
                <c:pt idx="3538">
                  <c:v>0.239902</c:v>
                </c:pt>
                <c:pt idx="3539">
                  <c:v>0.23832900000000001</c:v>
                </c:pt>
                <c:pt idx="3540">
                  <c:v>0.239256</c:v>
                </c:pt>
                <c:pt idx="3541">
                  <c:v>0.24019099999999999</c:v>
                </c:pt>
                <c:pt idx="3542">
                  <c:v>0.239315</c:v>
                </c:pt>
                <c:pt idx="3543">
                  <c:v>0.23889299999999999</c:v>
                </c:pt>
                <c:pt idx="3544">
                  <c:v>0.24205499999999999</c:v>
                </c:pt>
                <c:pt idx="3545">
                  <c:v>0.244731</c:v>
                </c:pt>
                <c:pt idx="3546">
                  <c:v>0.24216499999999999</c:v>
                </c:pt>
                <c:pt idx="3547">
                  <c:v>0.24148800000000001</c:v>
                </c:pt>
                <c:pt idx="3548">
                  <c:v>0.24315000000000001</c:v>
                </c:pt>
                <c:pt idx="3549">
                  <c:v>0.240816</c:v>
                </c:pt>
                <c:pt idx="3550">
                  <c:v>0.23768500000000001</c:v>
                </c:pt>
                <c:pt idx="3551">
                  <c:v>0.24171599999999999</c:v>
                </c:pt>
                <c:pt idx="3552">
                  <c:v>0.24668200000000001</c:v>
                </c:pt>
                <c:pt idx="3553">
                  <c:v>0.243173</c:v>
                </c:pt>
                <c:pt idx="3554">
                  <c:v>0.24125199999999999</c:v>
                </c:pt>
                <c:pt idx="3555">
                  <c:v>0.244896</c:v>
                </c:pt>
                <c:pt idx="3556">
                  <c:v>0.24748600000000001</c:v>
                </c:pt>
                <c:pt idx="3557">
                  <c:v>0.24630199999999999</c:v>
                </c:pt>
                <c:pt idx="3558">
                  <c:v>0.24205499999999999</c:v>
                </c:pt>
                <c:pt idx="3559">
                  <c:v>0.24421699999999999</c:v>
                </c:pt>
                <c:pt idx="3560">
                  <c:v>0.24973999999999999</c:v>
                </c:pt>
                <c:pt idx="3561">
                  <c:v>0.24670300000000001</c:v>
                </c:pt>
                <c:pt idx="3562">
                  <c:v>0.24360399999999999</c:v>
                </c:pt>
                <c:pt idx="3563">
                  <c:v>0.244972</c:v>
                </c:pt>
                <c:pt idx="3564">
                  <c:v>0.24491099999999999</c:v>
                </c:pt>
                <c:pt idx="3565">
                  <c:v>0.245311</c:v>
                </c:pt>
                <c:pt idx="3566">
                  <c:v>0.24540600000000001</c:v>
                </c:pt>
                <c:pt idx="3567">
                  <c:v>0.24630299999999999</c:v>
                </c:pt>
                <c:pt idx="3568">
                  <c:v>0.24587700000000001</c:v>
                </c:pt>
                <c:pt idx="3569">
                  <c:v>0.24598999999999999</c:v>
                </c:pt>
                <c:pt idx="3570">
                  <c:v>0.24977099999999999</c:v>
                </c:pt>
                <c:pt idx="3571">
                  <c:v>0.25063999999999997</c:v>
                </c:pt>
                <c:pt idx="3572">
                  <c:v>0.25065599999999999</c:v>
                </c:pt>
                <c:pt idx="3573">
                  <c:v>0.25206000000000001</c:v>
                </c:pt>
                <c:pt idx="3574">
                  <c:v>0.25475599999999998</c:v>
                </c:pt>
                <c:pt idx="3575">
                  <c:v>0.25460199999999999</c:v>
                </c:pt>
                <c:pt idx="3576">
                  <c:v>0.252473</c:v>
                </c:pt>
                <c:pt idx="3577">
                  <c:v>0.25330599999999998</c:v>
                </c:pt>
                <c:pt idx="3578">
                  <c:v>0.25088300000000002</c:v>
                </c:pt>
                <c:pt idx="3579">
                  <c:v>0.25157600000000002</c:v>
                </c:pt>
                <c:pt idx="3580">
                  <c:v>0.25397399999999998</c:v>
                </c:pt>
                <c:pt idx="3581">
                  <c:v>0.24924199999999999</c:v>
                </c:pt>
                <c:pt idx="3582">
                  <c:v>0.24976200000000001</c:v>
                </c:pt>
                <c:pt idx="3583">
                  <c:v>0.25547599999999998</c:v>
                </c:pt>
                <c:pt idx="3584">
                  <c:v>0.25101400000000001</c:v>
                </c:pt>
                <c:pt idx="3585">
                  <c:v>0.24494299999999999</c:v>
                </c:pt>
                <c:pt idx="3586">
                  <c:v>0.246471</c:v>
                </c:pt>
                <c:pt idx="3587">
                  <c:v>0.24571200000000001</c:v>
                </c:pt>
                <c:pt idx="3588">
                  <c:v>0.24432000000000001</c:v>
                </c:pt>
                <c:pt idx="3589">
                  <c:v>0.24757799999999999</c:v>
                </c:pt>
                <c:pt idx="3590">
                  <c:v>0.24467900000000001</c:v>
                </c:pt>
                <c:pt idx="3591">
                  <c:v>0.24186099999999999</c:v>
                </c:pt>
                <c:pt idx="3592">
                  <c:v>0.24528</c:v>
                </c:pt>
                <c:pt idx="3593">
                  <c:v>0.246473</c:v>
                </c:pt>
                <c:pt idx="3594">
                  <c:v>0.24874099999999999</c:v>
                </c:pt>
                <c:pt idx="3595">
                  <c:v>0.250556</c:v>
                </c:pt>
                <c:pt idx="3596">
                  <c:v>0.25053199999999998</c:v>
                </c:pt>
                <c:pt idx="3597">
                  <c:v>0.253612</c:v>
                </c:pt>
                <c:pt idx="3598">
                  <c:v>0.25598199999999999</c:v>
                </c:pt>
                <c:pt idx="3599">
                  <c:v>0.25280000000000002</c:v>
                </c:pt>
                <c:pt idx="3600">
                  <c:v>0.247141</c:v>
                </c:pt>
                <c:pt idx="3601">
                  <c:v>0.24750800000000001</c:v>
                </c:pt>
                <c:pt idx="3602">
                  <c:v>0.24978500000000001</c:v>
                </c:pt>
                <c:pt idx="3603">
                  <c:v>0.249003</c:v>
                </c:pt>
                <c:pt idx="3604">
                  <c:v>0.248807</c:v>
                </c:pt>
                <c:pt idx="3605">
                  <c:v>0.25102000000000002</c:v>
                </c:pt>
                <c:pt idx="3606">
                  <c:v>0.2487</c:v>
                </c:pt>
                <c:pt idx="3607">
                  <c:v>0.24552199999999999</c:v>
                </c:pt>
                <c:pt idx="3608">
                  <c:v>0.24829200000000001</c:v>
                </c:pt>
                <c:pt idx="3609">
                  <c:v>0.24738399999999999</c:v>
                </c:pt>
                <c:pt idx="3610">
                  <c:v>0.24534</c:v>
                </c:pt>
                <c:pt idx="3611">
                  <c:v>0.24940499999999999</c:v>
                </c:pt>
                <c:pt idx="3612">
                  <c:v>0.252558</c:v>
                </c:pt>
                <c:pt idx="3613">
                  <c:v>0.25399500000000003</c:v>
                </c:pt>
                <c:pt idx="3614">
                  <c:v>0.25437199999999999</c:v>
                </c:pt>
                <c:pt idx="3615">
                  <c:v>0.25680700000000001</c:v>
                </c:pt>
                <c:pt idx="3616">
                  <c:v>0.261569</c:v>
                </c:pt>
                <c:pt idx="3617">
                  <c:v>0.257216</c:v>
                </c:pt>
                <c:pt idx="3618">
                  <c:v>0.25153500000000001</c:v>
                </c:pt>
                <c:pt idx="3619">
                  <c:v>0.25799800000000001</c:v>
                </c:pt>
                <c:pt idx="3620">
                  <c:v>0.26035599999999998</c:v>
                </c:pt>
                <c:pt idx="3621">
                  <c:v>0.25449500000000003</c:v>
                </c:pt>
                <c:pt idx="3622">
                  <c:v>0.25413400000000003</c:v>
                </c:pt>
                <c:pt idx="3623">
                  <c:v>0.25583</c:v>
                </c:pt>
                <c:pt idx="3624">
                  <c:v>0.25178200000000001</c:v>
                </c:pt>
                <c:pt idx="3625">
                  <c:v>0.25245499999999998</c:v>
                </c:pt>
                <c:pt idx="3626">
                  <c:v>0.25935399999999997</c:v>
                </c:pt>
                <c:pt idx="3627">
                  <c:v>0.26222800000000002</c:v>
                </c:pt>
                <c:pt idx="3628">
                  <c:v>0.25970500000000002</c:v>
                </c:pt>
                <c:pt idx="3629">
                  <c:v>0.25468499999999999</c:v>
                </c:pt>
                <c:pt idx="3630">
                  <c:v>0.252494</c:v>
                </c:pt>
                <c:pt idx="3631">
                  <c:v>0.25605</c:v>
                </c:pt>
                <c:pt idx="3632">
                  <c:v>0.25957400000000003</c:v>
                </c:pt>
                <c:pt idx="3633">
                  <c:v>0.26052599999999998</c:v>
                </c:pt>
                <c:pt idx="3634">
                  <c:v>0.25808999999999999</c:v>
                </c:pt>
                <c:pt idx="3635">
                  <c:v>0.25794800000000001</c:v>
                </c:pt>
                <c:pt idx="3636">
                  <c:v>0.26221299999999997</c:v>
                </c:pt>
                <c:pt idx="3637">
                  <c:v>0.26538499999999998</c:v>
                </c:pt>
                <c:pt idx="3638">
                  <c:v>0.264907</c:v>
                </c:pt>
                <c:pt idx="3639">
                  <c:v>0.26158399999999998</c:v>
                </c:pt>
                <c:pt idx="3640">
                  <c:v>0.26198900000000003</c:v>
                </c:pt>
                <c:pt idx="3641">
                  <c:v>0.26448300000000002</c:v>
                </c:pt>
                <c:pt idx="3642">
                  <c:v>0.26241599999999998</c:v>
                </c:pt>
                <c:pt idx="3643">
                  <c:v>0.26146399999999997</c:v>
                </c:pt>
                <c:pt idx="3644">
                  <c:v>0.26283000000000001</c:v>
                </c:pt>
                <c:pt idx="3645">
                  <c:v>0.26148900000000003</c:v>
                </c:pt>
                <c:pt idx="3646">
                  <c:v>0.260409</c:v>
                </c:pt>
                <c:pt idx="3647">
                  <c:v>0.262826</c:v>
                </c:pt>
                <c:pt idx="3648">
                  <c:v>0.26606200000000002</c:v>
                </c:pt>
                <c:pt idx="3649">
                  <c:v>0.266343</c:v>
                </c:pt>
                <c:pt idx="3650">
                  <c:v>0.26603599999999999</c:v>
                </c:pt>
                <c:pt idx="3651">
                  <c:v>0.267457</c:v>
                </c:pt>
                <c:pt idx="3652">
                  <c:v>0.26897500000000002</c:v>
                </c:pt>
                <c:pt idx="3653">
                  <c:v>0.26985300000000001</c:v>
                </c:pt>
                <c:pt idx="3654">
                  <c:v>0.26971299999999998</c:v>
                </c:pt>
                <c:pt idx="3655">
                  <c:v>0.26817400000000002</c:v>
                </c:pt>
                <c:pt idx="3656">
                  <c:v>0.26733299999999999</c:v>
                </c:pt>
                <c:pt idx="3657">
                  <c:v>0.26835199999999998</c:v>
                </c:pt>
                <c:pt idx="3658">
                  <c:v>0.26807900000000001</c:v>
                </c:pt>
                <c:pt idx="3659">
                  <c:v>0.26541500000000001</c:v>
                </c:pt>
                <c:pt idx="3660">
                  <c:v>0.26420900000000003</c:v>
                </c:pt>
                <c:pt idx="3661">
                  <c:v>0.26587300000000003</c:v>
                </c:pt>
                <c:pt idx="3662">
                  <c:v>0.26651999999999998</c:v>
                </c:pt>
                <c:pt idx="3663">
                  <c:v>0.26705800000000002</c:v>
                </c:pt>
                <c:pt idx="3664">
                  <c:v>0.26696500000000001</c:v>
                </c:pt>
                <c:pt idx="3665">
                  <c:v>0.26475799999999999</c:v>
                </c:pt>
                <c:pt idx="3666">
                  <c:v>0.26599200000000001</c:v>
                </c:pt>
                <c:pt idx="3667">
                  <c:v>0.26958100000000002</c:v>
                </c:pt>
                <c:pt idx="3668">
                  <c:v>0.26827099999999998</c:v>
                </c:pt>
                <c:pt idx="3669">
                  <c:v>0.26647100000000001</c:v>
                </c:pt>
                <c:pt idx="3670">
                  <c:v>0.26924599999999999</c:v>
                </c:pt>
                <c:pt idx="3671">
                  <c:v>0.26993899999999998</c:v>
                </c:pt>
                <c:pt idx="3672">
                  <c:v>0.26516200000000001</c:v>
                </c:pt>
                <c:pt idx="3673">
                  <c:v>0.26278200000000002</c:v>
                </c:pt>
                <c:pt idx="3674">
                  <c:v>0.264214</c:v>
                </c:pt>
                <c:pt idx="3675">
                  <c:v>0.26380199999999998</c:v>
                </c:pt>
                <c:pt idx="3676">
                  <c:v>0.26370900000000003</c:v>
                </c:pt>
                <c:pt idx="3677">
                  <c:v>0.26734400000000003</c:v>
                </c:pt>
                <c:pt idx="3678">
                  <c:v>0.267426</c:v>
                </c:pt>
                <c:pt idx="3679">
                  <c:v>0.26797300000000002</c:v>
                </c:pt>
                <c:pt idx="3680">
                  <c:v>0.27099000000000001</c:v>
                </c:pt>
                <c:pt idx="3681">
                  <c:v>0.26882200000000001</c:v>
                </c:pt>
                <c:pt idx="3682">
                  <c:v>0.263708</c:v>
                </c:pt>
                <c:pt idx="3683">
                  <c:v>0.26655000000000001</c:v>
                </c:pt>
                <c:pt idx="3684">
                  <c:v>0.27289400000000003</c:v>
                </c:pt>
                <c:pt idx="3685">
                  <c:v>0.27246300000000001</c:v>
                </c:pt>
                <c:pt idx="3686">
                  <c:v>0.27082200000000001</c:v>
                </c:pt>
                <c:pt idx="3687">
                  <c:v>0.27290799999999998</c:v>
                </c:pt>
                <c:pt idx="3688">
                  <c:v>0.27018399999999998</c:v>
                </c:pt>
                <c:pt idx="3689">
                  <c:v>0.26621699999999998</c:v>
                </c:pt>
                <c:pt idx="3690">
                  <c:v>0.26979500000000001</c:v>
                </c:pt>
                <c:pt idx="3691">
                  <c:v>0.27418100000000001</c:v>
                </c:pt>
                <c:pt idx="3692">
                  <c:v>0.273121</c:v>
                </c:pt>
                <c:pt idx="3693">
                  <c:v>0.27343000000000001</c:v>
                </c:pt>
                <c:pt idx="3694">
                  <c:v>0.27512500000000001</c:v>
                </c:pt>
                <c:pt idx="3695">
                  <c:v>0.27295700000000001</c:v>
                </c:pt>
                <c:pt idx="3696">
                  <c:v>0.27126600000000001</c:v>
                </c:pt>
                <c:pt idx="3697">
                  <c:v>0.274424</c:v>
                </c:pt>
                <c:pt idx="3698">
                  <c:v>0.27798099999999998</c:v>
                </c:pt>
                <c:pt idx="3699">
                  <c:v>0.27640799999999999</c:v>
                </c:pt>
                <c:pt idx="3700">
                  <c:v>0.275613</c:v>
                </c:pt>
                <c:pt idx="3701">
                  <c:v>0.27738699999999999</c:v>
                </c:pt>
                <c:pt idx="3702">
                  <c:v>0.27527400000000002</c:v>
                </c:pt>
                <c:pt idx="3703">
                  <c:v>0.271976</c:v>
                </c:pt>
                <c:pt idx="3704">
                  <c:v>0.273644</c:v>
                </c:pt>
                <c:pt idx="3705">
                  <c:v>0.27463900000000002</c:v>
                </c:pt>
                <c:pt idx="3706">
                  <c:v>0.27276899999999998</c:v>
                </c:pt>
                <c:pt idx="3707">
                  <c:v>0.27330599999999999</c:v>
                </c:pt>
                <c:pt idx="3708">
                  <c:v>0.27451799999999998</c:v>
                </c:pt>
                <c:pt idx="3709">
                  <c:v>0.27501599999999998</c:v>
                </c:pt>
                <c:pt idx="3710">
                  <c:v>0.27724700000000002</c:v>
                </c:pt>
                <c:pt idx="3711">
                  <c:v>0.278059</c:v>
                </c:pt>
                <c:pt idx="3712">
                  <c:v>0.27706900000000001</c:v>
                </c:pt>
                <c:pt idx="3713">
                  <c:v>0.28000900000000001</c:v>
                </c:pt>
                <c:pt idx="3714">
                  <c:v>0.28054000000000001</c:v>
                </c:pt>
                <c:pt idx="3715">
                  <c:v>0.27473799999999998</c:v>
                </c:pt>
                <c:pt idx="3716">
                  <c:v>0.27401700000000001</c:v>
                </c:pt>
                <c:pt idx="3717">
                  <c:v>0.27686899999999998</c:v>
                </c:pt>
                <c:pt idx="3718">
                  <c:v>0.273364</c:v>
                </c:pt>
                <c:pt idx="3719">
                  <c:v>0.27297100000000002</c:v>
                </c:pt>
                <c:pt idx="3720">
                  <c:v>0.27749200000000002</c:v>
                </c:pt>
                <c:pt idx="3721">
                  <c:v>0.27839399999999997</c:v>
                </c:pt>
                <c:pt idx="3722">
                  <c:v>0.27849200000000002</c:v>
                </c:pt>
                <c:pt idx="3723">
                  <c:v>0.28164899999999998</c:v>
                </c:pt>
                <c:pt idx="3724">
                  <c:v>0.280864</c:v>
                </c:pt>
                <c:pt idx="3725">
                  <c:v>0.280642</c:v>
                </c:pt>
                <c:pt idx="3726">
                  <c:v>0.28318900000000002</c:v>
                </c:pt>
                <c:pt idx="3727">
                  <c:v>0.281111</c:v>
                </c:pt>
                <c:pt idx="3728">
                  <c:v>0.27755200000000002</c:v>
                </c:pt>
                <c:pt idx="3729">
                  <c:v>0.276758</c:v>
                </c:pt>
                <c:pt idx="3730">
                  <c:v>0.279445</c:v>
                </c:pt>
                <c:pt idx="3731">
                  <c:v>0.28091899999999997</c:v>
                </c:pt>
                <c:pt idx="3732">
                  <c:v>0.27670699999999998</c:v>
                </c:pt>
                <c:pt idx="3733">
                  <c:v>0.27299099999999998</c:v>
                </c:pt>
                <c:pt idx="3734">
                  <c:v>0.27284799999999998</c:v>
                </c:pt>
                <c:pt idx="3735">
                  <c:v>0.27429300000000001</c:v>
                </c:pt>
                <c:pt idx="3736">
                  <c:v>0.27384199999999997</c:v>
                </c:pt>
                <c:pt idx="3737">
                  <c:v>0.27491500000000002</c:v>
                </c:pt>
                <c:pt idx="3738">
                  <c:v>0.27954099999999998</c:v>
                </c:pt>
                <c:pt idx="3739">
                  <c:v>0.28338600000000003</c:v>
                </c:pt>
                <c:pt idx="3740">
                  <c:v>0.28311900000000001</c:v>
                </c:pt>
                <c:pt idx="3741">
                  <c:v>0.27885599999999999</c:v>
                </c:pt>
                <c:pt idx="3742">
                  <c:v>0.277254</c:v>
                </c:pt>
                <c:pt idx="3743">
                  <c:v>0.27987800000000002</c:v>
                </c:pt>
                <c:pt idx="3744">
                  <c:v>0.28229599999999999</c:v>
                </c:pt>
                <c:pt idx="3745">
                  <c:v>0.28351900000000002</c:v>
                </c:pt>
                <c:pt idx="3746">
                  <c:v>0.284771</c:v>
                </c:pt>
                <c:pt idx="3747">
                  <c:v>0.28453000000000001</c:v>
                </c:pt>
                <c:pt idx="3748">
                  <c:v>0.28563699999999997</c:v>
                </c:pt>
                <c:pt idx="3749">
                  <c:v>0.28508600000000001</c:v>
                </c:pt>
                <c:pt idx="3750">
                  <c:v>0.28159899999999999</c:v>
                </c:pt>
                <c:pt idx="3751">
                  <c:v>0.28295100000000001</c:v>
                </c:pt>
                <c:pt idx="3752">
                  <c:v>0.28323700000000002</c:v>
                </c:pt>
                <c:pt idx="3753">
                  <c:v>0.28133999999999998</c:v>
                </c:pt>
                <c:pt idx="3754">
                  <c:v>0.28549099999999999</c:v>
                </c:pt>
                <c:pt idx="3755">
                  <c:v>0.28979899999999997</c:v>
                </c:pt>
                <c:pt idx="3756">
                  <c:v>0.286221</c:v>
                </c:pt>
                <c:pt idx="3757">
                  <c:v>0.28608299999999998</c:v>
                </c:pt>
                <c:pt idx="3758">
                  <c:v>0.28846699999999997</c:v>
                </c:pt>
                <c:pt idx="3759">
                  <c:v>0.28630899999999998</c:v>
                </c:pt>
                <c:pt idx="3760">
                  <c:v>0.28215099999999999</c:v>
                </c:pt>
                <c:pt idx="3761">
                  <c:v>0.28204299999999999</c:v>
                </c:pt>
                <c:pt idx="3762">
                  <c:v>0.28379199999999999</c:v>
                </c:pt>
                <c:pt idx="3763">
                  <c:v>0.28348000000000001</c:v>
                </c:pt>
                <c:pt idx="3764">
                  <c:v>0.282136</c:v>
                </c:pt>
                <c:pt idx="3765">
                  <c:v>0.28268399999999999</c:v>
                </c:pt>
                <c:pt idx="3766">
                  <c:v>0.28522599999999998</c:v>
                </c:pt>
                <c:pt idx="3767">
                  <c:v>0.28745100000000001</c:v>
                </c:pt>
                <c:pt idx="3768">
                  <c:v>0.28745599999999999</c:v>
                </c:pt>
                <c:pt idx="3769">
                  <c:v>0.28405399999999997</c:v>
                </c:pt>
                <c:pt idx="3770">
                  <c:v>0.27949299999999999</c:v>
                </c:pt>
                <c:pt idx="3771">
                  <c:v>0.280588</c:v>
                </c:pt>
                <c:pt idx="3772">
                  <c:v>0.28443000000000002</c:v>
                </c:pt>
                <c:pt idx="3773">
                  <c:v>0.28543400000000002</c:v>
                </c:pt>
                <c:pt idx="3774">
                  <c:v>0.28409099999999998</c:v>
                </c:pt>
                <c:pt idx="3775">
                  <c:v>0.28299000000000002</c:v>
                </c:pt>
                <c:pt idx="3776">
                  <c:v>0.28159899999999999</c:v>
                </c:pt>
                <c:pt idx="3777">
                  <c:v>0.279053</c:v>
                </c:pt>
                <c:pt idx="3778">
                  <c:v>0.27973399999999998</c:v>
                </c:pt>
                <c:pt idx="3779">
                  <c:v>0.28333599999999998</c:v>
                </c:pt>
                <c:pt idx="3780">
                  <c:v>0.28399799999999997</c:v>
                </c:pt>
                <c:pt idx="3781">
                  <c:v>0.28357500000000002</c:v>
                </c:pt>
                <c:pt idx="3782">
                  <c:v>0.282914</c:v>
                </c:pt>
                <c:pt idx="3783">
                  <c:v>0.28269699999999998</c:v>
                </c:pt>
                <c:pt idx="3784">
                  <c:v>0.28555399999999997</c:v>
                </c:pt>
                <c:pt idx="3785">
                  <c:v>0.28815499999999999</c:v>
                </c:pt>
                <c:pt idx="3786">
                  <c:v>0.29289700000000002</c:v>
                </c:pt>
                <c:pt idx="3787">
                  <c:v>0.29593599999999998</c:v>
                </c:pt>
                <c:pt idx="3788">
                  <c:v>0.29380899999999999</c:v>
                </c:pt>
                <c:pt idx="3789">
                  <c:v>0.29048299999999999</c:v>
                </c:pt>
                <c:pt idx="3790">
                  <c:v>0.28593000000000002</c:v>
                </c:pt>
                <c:pt idx="3791">
                  <c:v>0.285223</c:v>
                </c:pt>
                <c:pt idx="3792">
                  <c:v>0.29071999999999998</c:v>
                </c:pt>
                <c:pt idx="3793">
                  <c:v>0.29365400000000003</c:v>
                </c:pt>
                <c:pt idx="3794">
                  <c:v>0.29477900000000001</c:v>
                </c:pt>
                <c:pt idx="3795">
                  <c:v>0.29516599999999998</c:v>
                </c:pt>
                <c:pt idx="3796">
                  <c:v>0.291958</c:v>
                </c:pt>
                <c:pt idx="3797">
                  <c:v>0.29117500000000002</c:v>
                </c:pt>
                <c:pt idx="3798">
                  <c:v>0.29187000000000002</c:v>
                </c:pt>
                <c:pt idx="3799">
                  <c:v>0.28898299999999999</c:v>
                </c:pt>
                <c:pt idx="3800">
                  <c:v>0.291462</c:v>
                </c:pt>
                <c:pt idx="3801">
                  <c:v>0.29389500000000002</c:v>
                </c:pt>
                <c:pt idx="3802">
                  <c:v>0.290773</c:v>
                </c:pt>
                <c:pt idx="3803">
                  <c:v>0.29050500000000001</c:v>
                </c:pt>
                <c:pt idx="3804">
                  <c:v>0.29227300000000001</c:v>
                </c:pt>
                <c:pt idx="3805">
                  <c:v>0.29203000000000001</c:v>
                </c:pt>
                <c:pt idx="3806">
                  <c:v>0.28834799999999999</c:v>
                </c:pt>
                <c:pt idx="3807">
                  <c:v>0.28749999999999998</c:v>
                </c:pt>
                <c:pt idx="3808">
                  <c:v>0.29203499999999999</c:v>
                </c:pt>
                <c:pt idx="3809">
                  <c:v>0.29567599999999999</c:v>
                </c:pt>
                <c:pt idx="3810">
                  <c:v>0.295402</c:v>
                </c:pt>
                <c:pt idx="3811">
                  <c:v>0.29280400000000001</c:v>
                </c:pt>
                <c:pt idx="3812">
                  <c:v>0.29206399999999999</c:v>
                </c:pt>
                <c:pt idx="3813">
                  <c:v>0.292047</c:v>
                </c:pt>
                <c:pt idx="3814">
                  <c:v>0.29134700000000002</c:v>
                </c:pt>
                <c:pt idx="3815">
                  <c:v>0.29184399999999999</c:v>
                </c:pt>
                <c:pt idx="3816">
                  <c:v>0.29297499999999999</c:v>
                </c:pt>
                <c:pt idx="3817">
                  <c:v>0.29244799999999999</c:v>
                </c:pt>
                <c:pt idx="3818">
                  <c:v>0.29344999999999999</c:v>
                </c:pt>
                <c:pt idx="3819">
                  <c:v>0.29792000000000002</c:v>
                </c:pt>
                <c:pt idx="3820">
                  <c:v>0.29736000000000001</c:v>
                </c:pt>
                <c:pt idx="3821">
                  <c:v>0.290161</c:v>
                </c:pt>
                <c:pt idx="3822">
                  <c:v>0.28977999999999998</c:v>
                </c:pt>
                <c:pt idx="3823">
                  <c:v>0.29353699999999999</c:v>
                </c:pt>
                <c:pt idx="3824">
                  <c:v>0.29137600000000002</c:v>
                </c:pt>
                <c:pt idx="3825">
                  <c:v>0.29142400000000002</c:v>
                </c:pt>
                <c:pt idx="3826">
                  <c:v>0.29217799999999999</c:v>
                </c:pt>
                <c:pt idx="3827">
                  <c:v>0.29181400000000002</c:v>
                </c:pt>
                <c:pt idx="3828">
                  <c:v>0.29648099999999999</c:v>
                </c:pt>
                <c:pt idx="3829">
                  <c:v>0.29949799999999999</c:v>
                </c:pt>
                <c:pt idx="3830">
                  <c:v>0.298294</c:v>
                </c:pt>
                <c:pt idx="3831">
                  <c:v>0.29944599999999999</c:v>
                </c:pt>
                <c:pt idx="3832">
                  <c:v>0.29884100000000002</c:v>
                </c:pt>
                <c:pt idx="3833">
                  <c:v>0.29702200000000001</c:v>
                </c:pt>
                <c:pt idx="3834">
                  <c:v>0.30100399999999999</c:v>
                </c:pt>
                <c:pt idx="3835">
                  <c:v>0.30129400000000001</c:v>
                </c:pt>
                <c:pt idx="3836">
                  <c:v>0.29537799999999997</c:v>
                </c:pt>
                <c:pt idx="3837">
                  <c:v>0.29474899999999998</c:v>
                </c:pt>
                <c:pt idx="3838">
                  <c:v>0.297823</c:v>
                </c:pt>
                <c:pt idx="3839">
                  <c:v>0.297483</c:v>
                </c:pt>
                <c:pt idx="3840">
                  <c:v>0.29244199999999998</c:v>
                </c:pt>
                <c:pt idx="3841">
                  <c:v>0.29326099999999999</c:v>
                </c:pt>
                <c:pt idx="3842">
                  <c:v>0.299043</c:v>
                </c:pt>
                <c:pt idx="3843">
                  <c:v>0.30152200000000001</c:v>
                </c:pt>
                <c:pt idx="3844">
                  <c:v>0.30395299999999997</c:v>
                </c:pt>
                <c:pt idx="3845">
                  <c:v>0.30332700000000001</c:v>
                </c:pt>
                <c:pt idx="3846">
                  <c:v>0.300008</c:v>
                </c:pt>
                <c:pt idx="3847">
                  <c:v>0.30504799999999999</c:v>
                </c:pt>
                <c:pt idx="3848">
                  <c:v>0.311058</c:v>
                </c:pt>
                <c:pt idx="3849">
                  <c:v>0.31001699999999999</c:v>
                </c:pt>
                <c:pt idx="3850">
                  <c:v>0.30827300000000002</c:v>
                </c:pt>
                <c:pt idx="3851">
                  <c:v>0.30527199999999999</c:v>
                </c:pt>
                <c:pt idx="3852">
                  <c:v>0.30142000000000002</c:v>
                </c:pt>
                <c:pt idx="3853">
                  <c:v>0.29985400000000001</c:v>
                </c:pt>
                <c:pt idx="3854">
                  <c:v>0.300066</c:v>
                </c:pt>
                <c:pt idx="3855">
                  <c:v>0.30241600000000002</c:v>
                </c:pt>
                <c:pt idx="3856">
                  <c:v>0.303755</c:v>
                </c:pt>
                <c:pt idx="3857">
                  <c:v>0.30287799999999998</c:v>
                </c:pt>
                <c:pt idx="3858">
                  <c:v>0.30341600000000002</c:v>
                </c:pt>
                <c:pt idx="3859">
                  <c:v>0.30339500000000003</c:v>
                </c:pt>
                <c:pt idx="3860">
                  <c:v>0.29985400000000001</c:v>
                </c:pt>
                <c:pt idx="3861">
                  <c:v>0.29733799999999999</c:v>
                </c:pt>
                <c:pt idx="3862">
                  <c:v>0.298321</c:v>
                </c:pt>
                <c:pt idx="3863">
                  <c:v>0.29952200000000001</c:v>
                </c:pt>
                <c:pt idx="3864">
                  <c:v>0.30053600000000003</c:v>
                </c:pt>
                <c:pt idx="3865">
                  <c:v>0.30091499999999999</c:v>
                </c:pt>
                <c:pt idx="3866">
                  <c:v>0.29978199999999999</c:v>
                </c:pt>
                <c:pt idx="3867">
                  <c:v>0.30060399999999998</c:v>
                </c:pt>
                <c:pt idx="3868">
                  <c:v>0.30590499999999998</c:v>
                </c:pt>
                <c:pt idx="3869">
                  <c:v>0.31051000000000001</c:v>
                </c:pt>
                <c:pt idx="3870">
                  <c:v>0.30766900000000003</c:v>
                </c:pt>
                <c:pt idx="3871">
                  <c:v>0.30387999999999998</c:v>
                </c:pt>
                <c:pt idx="3872">
                  <c:v>0.30690499999999998</c:v>
                </c:pt>
                <c:pt idx="3873">
                  <c:v>0.309865</c:v>
                </c:pt>
                <c:pt idx="3874">
                  <c:v>0.30606299999999997</c:v>
                </c:pt>
                <c:pt idx="3875">
                  <c:v>0.30505300000000002</c:v>
                </c:pt>
                <c:pt idx="3876">
                  <c:v>0.307452</c:v>
                </c:pt>
                <c:pt idx="3877">
                  <c:v>0.30749799999999999</c:v>
                </c:pt>
                <c:pt idx="3878">
                  <c:v>0.308535</c:v>
                </c:pt>
                <c:pt idx="3879">
                  <c:v>0.30724299999999999</c:v>
                </c:pt>
                <c:pt idx="3880">
                  <c:v>0.30432399999999998</c:v>
                </c:pt>
                <c:pt idx="3881">
                  <c:v>0.30451899999999998</c:v>
                </c:pt>
                <c:pt idx="3882">
                  <c:v>0.30508999999999997</c:v>
                </c:pt>
                <c:pt idx="3883">
                  <c:v>0.30650300000000003</c:v>
                </c:pt>
                <c:pt idx="3884">
                  <c:v>0.30927199999999999</c:v>
                </c:pt>
                <c:pt idx="3885">
                  <c:v>0.30860300000000002</c:v>
                </c:pt>
                <c:pt idx="3886">
                  <c:v>0.30915399999999998</c:v>
                </c:pt>
                <c:pt idx="3887">
                  <c:v>0.312359</c:v>
                </c:pt>
                <c:pt idx="3888">
                  <c:v>0.30920199999999998</c:v>
                </c:pt>
                <c:pt idx="3889">
                  <c:v>0.307948</c:v>
                </c:pt>
                <c:pt idx="3890">
                  <c:v>0.30904100000000001</c:v>
                </c:pt>
                <c:pt idx="3891">
                  <c:v>0.30975399999999997</c:v>
                </c:pt>
                <c:pt idx="3892">
                  <c:v>0.31193900000000002</c:v>
                </c:pt>
                <c:pt idx="3893">
                  <c:v>0.31273099999999998</c:v>
                </c:pt>
                <c:pt idx="3894">
                  <c:v>0.31064199999999997</c:v>
                </c:pt>
                <c:pt idx="3895">
                  <c:v>0.31118200000000001</c:v>
                </c:pt>
                <c:pt idx="3896">
                  <c:v>0.31450600000000001</c:v>
                </c:pt>
                <c:pt idx="3897">
                  <c:v>0.31447599999999998</c:v>
                </c:pt>
                <c:pt idx="3898">
                  <c:v>0.31422600000000001</c:v>
                </c:pt>
                <c:pt idx="3899">
                  <c:v>0.31653599999999998</c:v>
                </c:pt>
                <c:pt idx="3900">
                  <c:v>0.31834899999999999</c:v>
                </c:pt>
                <c:pt idx="3901">
                  <c:v>0.31687500000000002</c:v>
                </c:pt>
                <c:pt idx="3902">
                  <c:v>0.31349500000000002</c:v>
                </c:pt>
                <c:pt idx="3903">
                  <c:v>0.31534400000000001</c:v>
                </c:pt>
                <c:pt idx="3904">
                  <c:v>0.315305</c:v>
                </c:pt>
                <c:pt idx="3905">
                  <c:v>0.31106400000000001</c:v>
                </c:pt>
                <c:pt idx="3906">
                  <c:v>0.311996</c:v>
                </c:pt>
                <c:pt idx="3907">
                  <c:v>0.31332399999999999</c:v>
                </c:pt>
                <c:pt idx="3908">
                  <c:v>0.31104900000000002</c:v>
                </c:pt>
                <c:pt idx="3909">
                  <c:v>0.31311899999999998</c:v>
                </c:pt>
                <c:pt idx="3910">
                  <c:v>0.31620399999999999</c:v>
                </c:pt>
                <c:pt idx="3911">
                  <c:v>0.31834400000000002</c:v>
                </c:pt>
                <c:pt idx="3912">
                  <c:v>0.31882500000000003</c:v>
                </c:pt>
                <c:pt idx="3913">
                  <c:v>0.31589800000000001</c:v>
                </c:pt>
                <c:pt idx="3914">
                  <c:v>0.314664</c:v>
                </c:pt>
                <c:pt idx="3915">
                  <c:v>0.31717899999999999</c:v>
                </c:pt>
                <c:pt idx="3916">
                  <c:v>0.32309500000000002</c:v>
                </c:pt>
                <c:pt idx="3917">
                  <c:v>0.32388499999999998</c:v>
                </c:pt>
                <c:pt idx="3918">
                  <c:v>0.31742999999999999</c:v>
                </c:pt>
                <c:pt idx="3919">
                  <c:v>0.31707800000000003</c:v>
                </c:pt>
                <c:pt idx="3920">
                  <c:v>0.32127800000000001</c:v>
                </c:pt>
                <c:pt idx="3921">
                  <c:v>0.32228499999999999</c:v>
                </c:pt>
                <c:pt idx="3922">
                  <c:v>0.32256099999999999</c:v>
                </c:pt>
                <c:pt idx="3923">
                  <c:v>0.32431100000000002</c:v>
                </c:pt>
                <c:pt idx="3924">
                  <c:v>0.32083800000000001</c:v>
                </c:pt>
                <c:pt idx="3925">
                  <c:v>0.31680399999999997</c:v>
                </c:pt>
                <c:pt idx="3926">
                  <c:v>0.31785099999999999</c:v>
                </c:pt>
                <c:pt idx="3927">
                  <c:v>0.31892700000000002</c:v>
                </c:pt>
                <c:pt idx="3928">
                  <c:v>0.31746600000000003</c:v>
                </c:pt>
                <c:pt idx="3929">
                  <c:v>0.31670700000000002</c:v>
                </c:pt>
                <c:pt idx="3930">
                  <c:v>0.31706400000000001</c:v>
                </c:pt>
                <c:pt idx="3931">
                  <c:v>0.318467</c:v>
                </c:pt>
                <c:pt idx="3932">
                  <c:v>0.31936900000000001</c:v>
                </c:pt>
                <c:pt idx="3933">
                  <c:v>0.31752999999999998</c:v>
                </c:pt>
                <c:pt idx="3934">
                  <c:v>0.31598300000000001</c:v>
                </c:pt>
                <c:pt idx="3935">
                  <c:v>0.31783899999999998</c:v>
                </c:pt>
                <c:pt idx="3936">
                  <c:v>0.31732399999999999</c:v>
                </c:pt>
                <c:pt idx="3937">
                  <c:v>0.31489099999999998</c:v>
                </c:pt>
                <c:pt idx="3938">
                  <c:v>0.31479499999999999</c:v>
                </c:pt>
                <c:pt idx="3939">
                  <c:v>0.31935400000000003</c:v>
                </c:pt>
                <c:pt idx="3940">
                  <c:v>0.323181</c:v>
                </c:pt>
                <c:pt idx="3941">
                  <c:v>0.32088100000000003</c:v>
                </c:pt>
                <c:pt idx="3942">
                  <c:v>0.31903500000000001</c:v>
                </c:pt>
                <c:pt idx="3943">
                  <c:v>0.31943500000000002</c:v>
                </c:pt>
                <c:pt idx="3944">
                  <c:v>0.319579</c:v>
                </c:pt>
                <c:pt idx="3945">
                  <c:v>0.319882</c:v>
                </c:pt>
                <c:pt idx="3946">
                  <c:v>0.31914399999999998</c:v>
                </c:pt>
                <c:pt idx="3947">
                  <c:v>0.32234600000000002</c:v>
                </c:pt>
                <c:pt idx="3948">
                  <c:v>0.32333299999999998</c:v>
                </c:pt>
                <c:pt idx="3949">
                  <c:v>0.32134000000000001</c:v>
                </c:pt>
                <c:pt idx="3950">
                  <c:v>0.32591399999999998</c:v>
                </c:pt>
                <c:pt idx="3951">
                  <c:v>0.328428</c:v>
                </c:pt>
                <c:pt idx="3952">
                  <c:v>0.324432</c:v>
                </c:pt>
                <c:pt idx="3953">
                  <c:v>0.32398500000000002</c:v>
                </c:pt>
                <c:pt idx="3954">
                  <c:v>0.32484600000000002</c:v>
                </c:pt>
                <c:pt idx="3955">
                  <c:v>0.32687300000000002</c:v>
                </c:pt>
                <c:pt idx="3956">
                  <c:v>0.32515899999999998</c:v>
                </c:pt>
                <c:pt idx="3957">
                  <c:v>0.322098</c:v>
                </c:pt>
                <c:pt idx="3958">
                  <c:v>0.323071</c:v>
                </c:pt>
                <c:pt idx="3959">
                  <c:v>0.32434200000000002</c:v>
                </c:pt>
                <c:pt idx="3960">
                  <c:v>0.32278600000000002</c:v>
                </c:pt>
                <c:pt idx="3961">
                  <c:v>0.32144099999999998</c:v>
                </c:pt>
                <c:pt idx="3962">
                  <c:v>0.32080599999999998</c:v>
                </c:pt>
                <c:pt idx="3963">
                  <c:v>0.31999899999999998</c:v>
                </c:pt>
                <c:pt idx="3964">
                  <c:v>0.32154100000000002</c:v>
                </c:pt>
                <c:pt idx="3965">
                  <c:v>0.32300800000000002</c:v>
                </c:pt>
                <c:pt idx="3966">
                  <c:v>0.32134699999999999</c:v>
                </c:pt>
                <c:pt idx="3967">
                  <c:v>0.323129</c:v>
                </c:pt>
                <c:pt idx="3968">
                  <c:v>0.32572600000000002</c:v>
                </c:pt>
                <c:pt idx="3969">
                  <c:v>0.32355899999999999</c:v>
                </c:pt>
                <c:pt idx="3970">
                  <c:v>0.32475399999999999</c:v>
                </c:pt>
                <c:pt idx="3971">
                  <c:v>0.32832699999999998</c:v>
                </c:pt>
                <c:pt idx="3972">
                  <c:v>0.325573</c:v>
                </c:pt>
                <c:pt idx="3973">
                  <c:v>0.32442700000000002</c:v>
                </c:pt>
                <c:pt idx="3974">
                  <c:v>0.326795</c:v>
                </c:pt>
                <c:pt idx="3975">
                  <c:v>0.32496599999999998</c:v>
                </c:pt>
                <c:pt idx="3976">
                  <c:v>0.32231199999999999</c:v>
                </c:pt>
                <c:pt idx="3977">
                  <c:v>0.32517099999999999</c:v>
                </c:pt>
                <c:pt idx="3978">
                  <c:v>0.32752900000000001</c:v>
                </c:pt>
                <c:pt idx="3979">
                  <c:v>0.32788800000000001</c:v>
                </c:pt>
                <c:pt idx="3980">
                  <c:v>0.32736799999999999</c:v>
                </c:pt>
                <c:pt idx="3981">
                  <c:v>0.32175300000000001</c:v>
                </c:pt>
                <c:pt idx="3982">
                  <c:v>0.31738100000000002</c:v>
                </c:pt>
                <c:pt idx="3983">
                  <c:v>0.32335999999999998</c:v>
                </c:pt>
                <c:pt idx="3984">
                  <c:v>0.326239</c:v>
                </c:pt>
                <c:pt idx="3985">
                  <c:v>0.32110100000000003</c:v>
                </c:pt>
                <c:pt idx="3986">
                  <c:v>0.32635900000000001</c:v>
                </c:pt>
                <c:pt idx="3987">
                  <c:v>0.33111499999999999</c:v>
                </c:pt>
                <c:pt idx="3988">
                  <c:v>0.323743</c:v>
                </c:pt>
                <c:pt idx="3989">
                  <c:v>0.32248900000000003</c:v>
                </c:pt>
                <c:pt idx="3990">
                  <c:v>0.32814700000000002</c:v>
                </c:pt>
                <c:pt idx="3991">
                  <c:v>0.32864399999999999</c:v>
                </c:pt>
                <c:pt idx="3992">
                  <c:v>0.32784000000000002</c:v>
                </c:pt>
                <c:pt idx="3993">
                  <c:v>0.32924799999999999</c:v>
                </c:pt>
                <c:pt idx="3994">
                  <c:v>0.32523400000000002</c:v>
                </c:pt>
                <c:pt idx="3995">
                  <c:v>0.32205699999999998</c:v>
                </c:pt>
                <c:pt idx="3996">
                  <c:v>0.32837699999999997</c:v>
                </c:pt>
                <c:pt idx="3997">
                  <c:v>0.33355499999999999</c:v>
                </c:pt>
                <c:pt idx="3998">
                  <c:v>0.33172499999999999</c:v>
                </c:pt>
                <c:pt idx="3999">
                  <c:v>0.33160800000000001</c:v>
                </c:pt>
                <c:pt idx="4000">
                  <c:v>0.33382699999999998</c:v>
                </c:pt>
                <c:pt idx="4001">
                  <c:v>0.33851500000000001</c:v>
                </c:pt>
                <c:pt idx="4002">
                  <c:v>0.33734599999999998</c:v>
                </c:pt>
                <c:pt idx="4003">
                  <c:v>0.33119700000000002</c:v>
                </c:pt>
                <c:pt idx="4004">
                  <c:v>0.33170300000000003</c:v>
                </c:pt>
                <c:pt idx="4005">
                  <c:v>0.33445000000000003</c:v>
                </c:pt>
                <c:pt idx="4006">
                  <c:v>0.33116499999999999</c:v>
                </c:pt>
                <c:pt idx="4007">
                  <c:v>0.327878</c:v>
                </c:pt>
                <c:pt idx="4008">
                  <c:v>0.32840999999999998</c:v>
                </c:pt>
                <c:pt idx="4009">
                  <c:v>0.33019900000000002</c:v>
                </c:pt>
                <c:pt idx="4010">
                  <c:v>0.33446100000000001</c:v>
                </c:pt>
                <c:pt idx="4011">
                  <c:v>0.33712500000000001</c:v>
                </c:pt>
                <c:pt idx="4012">
                  <c:v>0.332148</c:v>
                </c:pt>
                <c:pt idx="4013">
                  <c:v>0.32870199999999999</c:v>
                </c:pt>
                <c:pt idx="4014">
                  <c:v>0.33142899999999997</c:v>
                </c:pt>
                <c:pt idx="4015">
                  <c:v>0.33373199999999997</c:v>
                </c:pt>
                <c:pt idx="4016">
                  <c:v>0.33149299999999998</c:v>
                </c:pt>
                <c:pt idx="4017">
                  <c:v>0.32982800000000001</c:v>
                </c:pt>
                <c:pt idx="4018">
                  <c:v>0.32795099999999999</c:v>
                </c:pt>
                <c:pt idx="4019">
                  <c:v>0.32709300000000002</c:v>
                </c:pt>
                <c:pt idx="4020">
                  <c:v>0.330455</c:v>
                </c:pt>
                <c:pt idx="4021">
                  <c:v>0.330901</c:v>
                </c:pt>
                <c:pt idx="4022">
                  <c:v>0.32828400000000002</c:v>
                </c:pt>
                <c:pt idx="4023">
                  <c:v>0.330787</c:v>
                </c:pt>
                <c:pt idx="4024">
                  <c:v>0.33484199999999997</c:v>
                </c:pt>
                <c:pt idx="4025">
                  <c:v>0.33535599999999999</c:v>
                </c:pt>
                <c:pt idx="4026">
                  <c:v>0.33385999999999999</c:v>
                </c:pt>
                <c:pt idx="4027">
                  <c:v>0.330237</c:v>
                </c:pt>
                <c:pt idx="4028">
                  <c:v>0.331571</c:v>
                </c:pt>
                <c:pt idx="4029">
                  <c:v>0.337279</c:v>
                </c:pt>
                <c:pt idx="4030">
                  <c:v>0.33715499999999998</c:v>
                </c:pt>
                <c:pt idx="4031">
                  <c:v>0.336897</c:v>
                </c:pt>
                <c:pt idx="4032">
                  <c:v>0.34011799999999998</c:v>
                </c:pt>
                <c:pt idx="4033">
                  <c:v>0.34139599999999998</c:v>
                </c:pt>
                <c:pt idx="4034">
                  <c:v>0.34189000000000003</c:v>
                </c:pt>
                <c:pt idx="4035">
                  <c:v>0.34245999999999999</c:v>
                </c:pt>
                <c:pt idx="4036">
                  <c:v>0.34013199999999999</c:v>
                </c:pt>
                <c:pt idx="4037">
                  <c:v>0.34008100000000002</c:v>
                </c:pt>
                <c:pt idx="4038">
                  <c:v>0.34464699999999998</c:v>
                </c:pt>
                <c:pt idx="4039">
                  <c:v>0.343281</c:v>
                </c:pt>
                <c:pt idx="4040">
                  <c:v>0.34090500000000001</c:v>
                </c:pt>
                <c:pt idx="4041">
                  <c:v>0.34052100000000002</c:v>
                </c:pt>
                <c:pt idx="4042">
                  <c:v>0.34092099999999997</c:v>
                </c:pt>
                <c:pt idx="4043">
                  <c:v>0.34623300000000001</c:v>
                </c:pt>
                <c:pt idx="4044">
                  <c:v>0.34591300000000003</c:v>
                </c:pt>
                <c:pt idx="4045">
                  <c:v>0.34210800000000002</c:v>
                </c:pt>
                <c:pt idx="4046">
                  <c:v>0.34359200000000001</c:v>
                </c:pt>
                <c:pt idx="4047">
                  <c:v>0.34256599999999998</c:v>
                </c:pt>
                <c:pt idx="4048">
                  <c:v>0.33734999999999998</c:v>
                </c:pt>
                <c:pt idx="4049">
                  <c:v>0.33658900000000003</c:v>
                </c:pt>
                <c:pt idx="4050">
                  <c:v>0.339391</c:v>
                </c:pt>
                <c:pt idx="4051">
                  <c:v>0.341555</c:v>
                </c:pt>
                <c:pt idx="4052">
                  <c:v>0.34170299999999998</c:v>
                </c:pt>
                <c:pt idx="4053">
                  <c:v>0.33848800000000001</c:v>
                </c:pt>
                <c:pt idx="4054">
                  <c:v>0.33971299999999999</c:v>
                </c:pt>
                <c:pt idx="4055">
                  <c:v>0.34484100000000001</c:v>
                </c:pt>
                <c:pt idx="4056">
                  <c:v>0.34302899999999997</c:v>
                </c:pt>
                <c:pt idx="4057">
                  <c:v>0.34056700000000001</c:v>
                </c:pt>
                <c:pt idx="4058">
                  <c:v>0.34098899999999999</c:v>
                </c:pt>
                <c:pt idx="4059">
                  <c:v>0.34174700000000002</c:v>
                </c:pt>
                <c:pt idx="4060">
                  <c:v>0.34219500000000003</c:v>
                </c:pt>
                <c:pt idx="4061">
                  <c:v>0.34298600000000001</c:v>
                </c:pt>
                <c:pt idx="4062">
                  <c:v>0.34352199999999999</c:v>
                </c:pt>
                <c:pt idx="4063">
                  <c:v>0.34361900000000001</c:v>
                </c:pt>
                <c:pt idx="4064">
                  <c:v>0.34004400000000001</c:v>
                </c:pt>
                <c:pt idx="4065">
                  <c:v>0.33829900000000002</c:v>
                </c:pt>
                <c:pt idx="4066">
                  <c:v>0.34035300000000002</c:v>
                </c:pt>
                <c:pt idx="4067">
                  <c:v>0.339057</c:v>
                </c:pt>
                <c:pt idx="4068">
                  <c:v>0.33746700000000002</c:v>
                </c:pt>
                <c:pt idx="4069">
                  <c:v>0.33805800000000003</c:v>
                </c:pt>
                <c:pt idx="4070">
                  <c:v>0.34073999999999999</c:v>
                </c:pt>
                <c:pt idx="4071">
                  <c:v>0.34503400000000001</c:v>
                </c:pt>
                <c:pt idx="4072">
                  <c:v>0.34907700000000003</c:v>
                </c:pt>
                <c:pt idx="4073">
                  <c:v>0.349219</c:v>
                </c:pt>
                <c:pt idx="4074">
                  <c:v>0.34656700000000001</c:v>
                </c:pt>
                <c:pt idx="4075">
                  <c:v>0.344858</c:v>
                </c:pt>
                <c:pt idx="4076">
                  <c:v>0.34484799999999999</c:v>
                </c:pt>
                <c:pt idx="4077">
                  <c:v>0.34721099999999999</c:v>
                </c:pt>
                <c:pt idx="4078">
                  <c:v>0.34636099999999997</c:v>
                </c:pt>
                <c:pt idx="4079">
                  <c:v>0.34566599999999997</c:v>
                </c:pt>
                <c:pt idx="4080">
                  <c:v>0.347607</c:v>
                </c:pt>
                <c:pt idx="4081">
                  <c:v>0.34622000000000003</c:v>
                </c:pt>
                <c:pt idx="4082">
                  <c:v>0.344692</c:v>
                </c:pt>
                <c:pt idx="4083">
                  <c:v>0.34728599999999998</c:v>
                </c:pt>
                <c:pt idx="4084">
                  <c:v>0.34874899999999998</c:v>
                </c:pt>
                <c:pt idx="4085">
                  <c:v>0.34708800000000001</c:v>
                </c:pt>
                <c:pt idx="4086">
                  <c:v>0.34594999999999998</c:v>
                </c:pt>
                <c:pt idx="4087">
                  <c:v>0.34779900000000002</c:v>
                </c:pt>
                <c:pt idx="4088">
                  <c:v>0.349605</c:v>
                </c:pt>
                <c:pt idx="4089">
                  <c:v>0.35083199999999998</c:v>
                </c:pt>
                <c:pt idx="4090">
                  <c:v>0.35054099999999999</c:v>
                </c:pt>
                <c:pt idx="4091">
                  <c:v>0.35097699999999998</c:v>
                </c:pt>
                <c:pt idx="4092">
                  <c:v>0.35265400000000002</c:v>
                </c:pt>
                <c:pt idx="4093">
                  <c:v>0.349804</c:v>
                </c:pt>
                <c:pt idx="4094">
                  <c:v>0.34608800000000001</c:v>
                </c:pt>
                <c:pt idx="4095">
                  <c:v>0.34784900000000002</c:v>
                </c:pt>
                <c:pt idx="4096">
                  <c:v>0.35121200000000002</c:v>
                </c:pt>
                <c:pt idx="4097">
                  <c:v>0.35473700000000002</c:v>
                </c:pt>
                <c:pt idx="4098">
                  <c:v>0.35422599999999999</c:v>
                </c:pt>
                <c:pt idx="4099">
                  <c:v>0.35362399999999999</c:v>
                </c:pt>
                <c:pt idx="4100">
                  <c:v>0.355904</c:v>
                </c:pt>
                <c:pt idx="4101">
                  <c:v>0.356958</c:v>
                </c:pt>
                <c:pt idx="4102">
                  <c:v>0.353717</c:v>
                </c:pt>
                <c:pt idx="4103">
                  <c:v>0.35196699999999997</c:v>
                </c:pt>
                <c:pt idx="4104">
                  <c:v>0.35600700000000002</c:v>
                </c:pt>
                <c:pt idx="4105">
                  <c:v>0.35567599999999999</c:v>
                </c:pt>
                <c:pt idx="4106">
                  <c:v>0.352074</c:v>
                </c:pt>
                <c:pt idx="4107">
                  <c:v>0.35413099999999997</c:v>
                </c:pt>
                <c:pt idx="4108">
                  <c:v>0.35469200000000001</c:v>
                </c:pt>
                <c:pt idx="4109">
                  <c:v>0.34988999999999998</c:v>
                </c:pt>
                <c:pt idx="4110">
                  <c:v>0.34923100000000001</c:v>
                </c:pt>
                <c:pt idx="4111">
                  <c:v>0.35325299999999998</c:v>
                </c:pt>
                <c:pt idx="4112">
                  <c:v>0.35443200000000002</c:v>
                </c:pt>
                <c:pt idx="4113">
                  <c:v>0.35547800000000002</c:v>
                </c:pt>
                <c:pt idx="4114">
                  <c:v>0.35415200000000002</c:v>
                </c:pt>
                <c:pt idx="4115">
                  <c:v>0.350717</c:v>
                </c:pt>
                <c:pt idx="4116">
                  <c:v>0.353128</c:v>
                </c:pt>
                <c:pt idx="4117">
                  <c:v>0.35480600000000001</c:v>
                </c:pt>
                <c:pt idx="4118">
                  <c:v>0.35154099999999999</c:v>
                </c:pt>
                <c:pt idx="4119">
                  <c:v>0.35162399999999999</c:v>
                </c:pt>
                <c:pt idx="4120">
                  <c:v>0.35439100000000001</c:v>
                </c:pt>
                <c:pt idx="4121">
                  <c:v>0.35448499999999999</c:v>
                </c:pt>
                <c:pt idx="4122">
                  <c:v>0.35385499999999998</c:v>
                </c:pt>
                <c:pt idx="4123">
                  <c:v>0.35395799999999999</c:v>
                </c:pt>
                <c:pt idx="4124">
                  <c:v>0.35179300000000002</c:v>
                </c:pt>
                <c:pt idx="4125">
                  <c:v>0.35124499999999997</c:v>
                </c:pt>
                <c:pt idx="4126">
                  <c:v>0.35212399999999999</c:v>
                </c:pt>
                <c:pt idx="4127">
                  <c:v>0.35293099999999999</c:v>
                </c:pt>
                <c:pt idx="4128">
                  <c:v>0.353576</c:v>
                </c:pt>
                <c:pt idx="4129">
                  <c:v>0.35378199999999999</c:v>
                </c:pt>
                <c:pt idx="4130">
                  <c:v>0.354211</c:v>
                </c:pt>
                <c:pt idx="4131">
                  <c:v>0.35559299999999999</c:v>
                </c:pt>
                <c:pt idx="4132">
                  <c:v>0.35678799999999999</c:v>
                </c:pt>
                <c:pt idx="4133">
                  <c:v>0.35605100000000001</c:v>
                </c:pt>
                <c:pt idx="4134">
                  <c:v>0.35380200000000001</c:v>
                </c:pt>
                <c:pt idx="4135">
                  <c:v>0.35110200000000003</c:v>
                </c:pt>
                <c:pt idx="4136">
                  <c:v>0.35261399999999998</c:v>
                </c:pt>
                <c:pt idx="4137">
                  <c:v>0.35737000000000002</c:v>
                </c:pt>
                <c:pt idx="4138">
                  <c:v>0.35605399999999998</c:v>
                </c:pt>
                <c:pt idx="4139">
                  <c:v>0.353269</c:v>
                </c:pt>
                <c:pt idx="4140">
                  <c:v>0.35505599999999998</c:v>
                </c:pt>
                <c:pt idx="4141">
                  <c:v>0.357487</c:v>
                </c:pt>
                <c:pt idx="4142">
                  <c:v>0.36062</c:v>
                </c:pt>
                <c:pt idx="4143">
                  <c:v>0.36245699999999997</c:v>
                </c:pt>
                <c:pt idx="4144">
                  <c:v>0.358682</c:v>
                </c:pt>
                <c:pt idx="4145">
                  <c:v>0.35824099999999998</c:v>
                </c:pt>
                <c:pt idx="4146">
                  <c:v>0.36087799999999998</c:v>
                </c:pt>
                <c:pt idx="4147">
                  <c:v>0.36004399999999998</c:v>
                </c:pt>
                <c:pt idx="4148">
                  <c:v>0.357406</c:v>
                </c:pt>
                <c:pt idx="4149">
                  <c:v>0.35934899999999997</c:v>
                </c:pt>
                <c:pt idx="4150">
                  <c:v>0.36566100000000001</c:v>
                </c:pt>
                <c:pt idx="4151">
                  <c:v>0.36486800000000003</c:v>
                </c:pt>
                <c:pt idx="4152">
                  <c:v>0.36018600000000001</c:v>
                </c:pt>
                <c:pt idx="4153">
                  <c:v>0.363979</c:v>
                </c:pt>
                <c:pt idx="4154">
                  <c:v>0.36548599999999998</c:v>
                </c:pt>
                <c:pt idx="4155">
                  <c:v>0.360655</c:v>
                </c:pt>
                <c:pt idx="4156">
                  <c:v>0.36083900000000002</c:v>
                </c:pt>
                <c:pt idx="4157">
                  <c:v>0.36351499999999998</c:v>
                </c:pt>
                <c:pt idx="4158">
                  <c:v>0.36273300000000003</c:v>
                </c:pt>
                <c:pt idx="4159">
                  <c:v>0.36068600000000001</c:v>
                </c:pt>
                <c:pt idx="4160">
                  <c:v>0.36150199999999999</c:v>
                </c:pt>
                <c:pt idx="4161">
                  <c:v>0.36520999999999998</c:v>
                </c:pt>
                <c:pt idx="4162">
                  <c:v>0.36549700000000002</c:v>
                </c:pt>
                <c:pt idx="4163">
                  <c:v>0.36133599999999999</c:v>
                </c:pt>
                <c:pt idx="4164">
                  <c:v>0.35920800000000003</c:v>
                </c:pt>
                <c:pt idx="4165">
                  <c:v>0.36034300000000002</c:v>
                </c:pt>
                <c:pt idx="4166">
                  <c:v>0.361012</c:v>
                </c:pt>
                <c:pt idx="4167">
                  <c:v>0.36068600000000001</c:v>
                </c:pt>
                <c:pt idx="4168">
                  <c:v>0.35802499999999998</c:v>
                </c:pt>
                <c:pt idx="4169">
                  <c:v>0.35796499999999998</c:v>
                </c:pt>
                <c:pt idx="4170">
                  <c:v>0.36113099999999998</c:v>
                </c:pt>
                <c:pt idx="4171">
                  <c:v>0.36130200000000001</c:v>
                </c:pt>
                <c:pt idx="4172">
                  <c:v>0.36114800000000002</c:v>
                </c:pt>
                <c:pt idx="4173">
                  <c:v>0.363062</c:v>
                </c:pt>
                <c:pt idx="4174">
                  <c:v>0.36386299999999999</c:v>
                </c:pt>
                <c:pt idx="4175">
                  <c:v>0.36403000000000002</c:v>
                </c:pt>
                <c:pt idx="4176">
                  <c:v>0.36357800000000001</c:v>
                </c:pt>
                <c:pt idx="4177">
                  <c:v>0.36455799999999999</c:v>
                </c:pt>
                <c:pt idx="4178">
                  <c:v>0.36570999999999998</c:v>
                </c:pt>
                <c:pt idx="4179">
                  <c:v>0.36609000000000003</c:v>
                </c:pt>
                <c:pt idx="4180">
                  <c:v>0.36484100000000003</c:v>
                </c:pt>
                <c:pt idx="4181">
                  <c:v>0.36446499999999998</c:v>
                </c:pt>
                <c:pt idx="4182">
                  <c:v>0.364508</c:v>
                </c:pt>
                <c:pt idx="4183">
                  <c:v>0.364784</c:v>
                </c:pt>
                <c:pt idx="4184">
                  <c:v>0.366203</c:v>
                </c:pt>
                <c:pt idx="4185">
                  <c:v>0.36606499999999997</c:v>
                </c:pt>
                <c:pt idx="4186">
                  <c:v>0.36548199999999997</c:v>
                </c:pt>
                <c:pt idx="4187">
                  <c:v>0.36573800000000001</c:v>
                </c:pt>
                <c:pt idx="4188">
                  <c:v>0.36583500000000002</c:v>
                </c:pt>
                <c:pt idx="4189">
                  <c:v>0.36796400000000001</c:v>
                </c:pt>
                <c:pt idx="4190">
                  <c:v>0.36970399999999998</c:v>
                </c:pt>
                <c:pt idx="4191">
                  <c:v>0.36894300000000002</c:v>
                </c:pt>
                <c:pt idx="4192">
                  <c:v>0.36734499999999998</c:v>
                </c:pt>
                <c:pt idx="4193">
                  <c:v>0.36845699999999998</c:v>
                </c:pt>
                <c:pt idx="4194">
                  <c:v>0.37331700000000001</c:v>
                </c:pt>
                <c:pt idx="4195">
                  <c:v>0.37599900000000003</c:v>
                </c:pt>
                <c:pt idx="4196">
                  <c:v>0.37420999999999999</c:v>
                </c:pt>
                <c:pt idx="4197">
                  <c:v>0.37606400000000001</c:v>
                </c:pt>
                <c:pt idx="4198">
                  <c:v>0.37515100000000001</c:v>
                </c:pt>
                <c:pt idx="4199">
                  <c:v>0.37331999999999999</c:v>
                </c:pt>
                <c:pt idx="4200">
                  <c:v>0.37643500000000002</c:v>
                </c:pt>
                <c:pt idx="4201">
                  <c:v>0.37734099999999998</c:v>
                </c:pt>
                <c:pt idx="4202">
                  <c:v>0.37408799999999998</c:v>
                </c:pt>
                <c:pt idx="4203">
                  <c:v>0.37303999999999998</c:v>
                </c:pt>
                <c:pt idx="4204">
                  <c:v>0.376361</c:v>
                </c:pt>
                <c:pt idx="4205">
                  <c:v>0.37622100000000003</c:v>
                </c:pt>
                <c:pt idx="4206">
                  <c:v>0.37516100000000002</c:v>
                </c:pt>
                <c:pt idx="4207">
                  <c:v>0.37680900000000001</c:v>
                </c:pt>
                <c:pt idx="4208">
                  <c:v>0.37257600000000002</c:v>
                </c:pt>
                <c:pt idx="4209">
                  <c:v>0.36919600000000002</c:v>
                </c:pt>
                <c:pt idx="4210">
                  <c:v>0.37297599999999997</c:v>
                </c:pt>
                <c:pt idx="4211">
                  <c:v>0.37626199999999999</c:v>
                </c:pt>
                <c:pt idx="4212">
                  <c:v>0.37792100000000001</c:v>
                </c:pt>
                <c:pt idx="4213">
                  <c:v>0.38077499999999997</c:v>
                </c:pt>
                <c:pt idx="4214">
                  <c:v>0.37969000000000003</c:v>
                </c:pt>
                <c:pt idx="4215">
                  <c:v>0.374915</c:v>
                </c:pt>
                <c:pt idx="4216">
                  <c:v>0.37453399999999998</c:v>
                </c:pt>
                <c:pt idx="4217">
                  <c:v>0.37693399999999999</c:v>
                </c:pt>
                <c:pt idx="4218">
                  <c:v>0.37746099999999999</c:v>
                </c:pt>
                <c:pt idx="4219">
                  <c:v>0.37855</c:v>
                </c:pt>
                <c:pt idx="4220">
                  <c:v>0.37976199999999999</c:v>
                </c:pt>
                <c:pt idx="4221">
                  <c:v>0.37864799999999998</c:v>
                </c:pt>
                <c:pt idx="4222">
                  <c:v>0.37554399999999999</c:v>
                </c:pt>
                <c:pt idx="4223">
                  <c:v>0.37936599999999998</c:v>
                </c:pt>
                <c:pt idx="4224">
                  <c:v>0.38524900000000001</c:v>
                </c:pt>
                <c:pt idx="4225">
                  <c:v>0.38010699999999997</c:v>
                </c:pt>
                <c:pt idx="4226">
                  <c:v>0.37129699999999999</c:v>
                </c:pt>
                <c:pt idx="4227">
                  <c:v>0.373085</c:v>
                </c:pt>
                <c:pt idx="4228">
                  <c:v>0.379556</c:v>
                </c:pt>
                <c:pt idx="4229">
                  <c:v>0.37904199999999999</c:v>
                </c:pt>
                <c:pt idx="4230">
                  <c:v>0.37505699999999997</c:v>
                </c:pt>
                <c:pt idx="4231">
                  <c:v>0.372199</c:v>
                </c:pt>
                <c:pt idx="4232">
                  <c:v>0.37138300000000002</c:v>
                </c:pt>
                <c:pt idx="4233">
                  <c:v>0.37509799999999999</c:v>
                </c:pt>
                <c:pt idx="4234">
                  <c:v>0.375531</c:v>
                </c:pt>
                <c:pt idx="4235">
                  <c:v>0.37410399999999999</c:v>
                </c:pt>
                <c:pt idx="4236">
                  <c:v>0.376332</c:v>
                </c:pt>
                <c:pt idx="4237">
                  <c:v>0.37525599999999998</c:v>
                </c:pt>
                <c:pt idx="4238">
                  <c:v>0.37593500000000002</c:v>
                </c:pt>
                <c:pt idx="4239">
                  <c:v>0.37845099999999998</c:v>
                </c:pt>
                <c:pt idx="4240">
                  <c:v>0.37356800000000001</c:v>
                </c:pt>
                <c:pt idx="4241">
                  <c:v>0.37172500000000003</c:v>
                </c:pt>
                <c:pt idx="4242">
                  <c:v>0.37684699999999999</c:v>
                </c:pt>
                <c:pt idx="4243">
                  <c:v>0.37708399999999997</c:v>
                </c:pt>
                <c:pt idx="4244">
                  <c:v>0.37595299999999998</c:v>
                </c:pt>
                <c:pt idx="4245">
                  <c:v>0.37831399999999998</c:v>
                </c:pt>
                <c:pt idx="4246">
                  <c:v>0.37624099999999999</c:v>
                </c:pt>
                <c:pt idx="4247">
                  <c:v>0.37631100000000001</c:v>
                </c:pt>
                <c:pt idx="4248">
                  <c:v>0.37867000000000001</c:v>
                </c:pt>
                <c:pt idx="4249">
                  <c:v>0.37337399999999998</c:v>
                </c:pt>
                <c:pt idx="4250">
                  <c:v>0.37329400000000001</c:v>
                </c:pt>
                <c:pt idx="4251">
                  <c:v>0.38221899999999998</c:v>
                </c:pt>
                <c:pt idx="4252">
                  <c:v>0.38503599999999999</c:v>
                </c:pt>
                <c:pt idx="4253">
                  <c:v>0.38170500000000002</c:v>
                </c:pt>
                <c:pt idx="4254">
                  <c:v>0.38274200000000003</c:v>
                </c:pt>
                <c:pt idx="4255">
                  <c:v>0.385795</c:v>
                </c:pt>
                <c:pt idx="4256">
                  <c:v>0.38063999999999998</c:v>
                </c:pt>
                <c:pt idx="4257">
                  <c:v>0.37404500000000002</c:v>
                </c:pt>
                <c:pt idx="4258">
                  <c:v>0.375305</c:v>
                </c:pt>
                <c:pt idx="4259">
                  <c:v>0.37613200000000002</c:v>
                </c:pt>
                <c:pt idx="4260">
                  <c:v>0.37584299999999998</c:v>
                </c:pt>
                <c:pt idx="4261">
                  <c:v>0.38075500000000001</c:v>
                </c:pt>
                <c:pt idx="4262">
                  <c:v>0.38514999999999999</c:v>
                </c:pt>
                <c:pt idx="4263">
                  <c:v>0.38733699999999999</c:v>
                </c:pt>
                <c:pt idx="4264">
                  <c:v>0.38897700000000002</c:v>
                </c:pt>
                <c:pt idx="4265">
                  <c:v>0.38827800000000001</c:v>
                </c:pt>
                <c:pt idx="4266">
                  <c:v>0.38720900000000003</c:v>
                </c:pt>
                <c:pt idx="4267">
                  <c:v>0.38782699999999998</c:v>
                </c:pt>
                <c:pt idx="4268">
                  <c:v>0.38645200000000002</c:v>
                </c:pt>
                <c:pt idx="4269">
                  <c:v>0.38434600000000002</c:v>
                </c:pt>
                <c:pt idx="4270">
                  <c:v>0.38917000000000002</c:v>
                </c:pt>
                <c:pt idx="4271">
                  <c:v>0.39125500000000002</c:v>
                </c:pt>
                <c:pt idx="4272">
                  <c:v>0.38796599999999998</c:v>
                </c:pt>
                <c:pt idx="4273">
                  <c:v>0.38883899999999999</c:v>
                </c:pt>
                <c:pt idx="4274">
                  <c:v>0.38944899999999999</c:v>
                </c:pt>
                <c:pt idx="4275">
                  <c:v>0.38771600000000001</c:v>
                </c:pt>
                <c:pt idx="4276">
                  <c:v>0.38950400000000002</c:v>
                </c:pt>
                <c:pt idx="4277">
                  <c:v>0.38885799999999998</c:v>
                </c:pt>
                <c:pt idx="4278">
                  <c:v>0.38646799999999998</c:v>
                </c:pt>
                <c:pt idx="4279">
                  <c:v>0.38712000000000002</c:v>
                </c:pt>
                <c:pt idx="4280">
                  <c:v>0.38475100000000001</c:v>
                </c:pt>
                <c:pt idx="4281">
                  <c:v>0.38304100000000002</c:v>
                </c:pt>
                <c:pt idx="4282">
                  <c:v>0.38600600000000002</c:v>
                </c:pt>
                <c:pt idx="4283">
                  <c:v>0.387629</c:v>
                </c:pt>
                <c:pt idx="4284">
                  <c:v>0.38620100000000002</c:v>
                </c:pt>
                <c:pt idx="4285">
                  <c:v>0.386602</c:v>
                </c:pt>
                <c:pt idx="4286">
                  <c:v>0.386463</c:v>
                </c:pt>
                <c:pt idx="4287">
                  <c:v>0.38616299999999998</c:v>
                </c:pt>
                <c:pt idx="4288">
                  <c:v>0.38725700000000002</c:v>
                </c:pt>
                <c:pt idx="4289">
                  <c:v>0.387604</c:v>
                </c:pt>
                <c:pt idx="4290">
                  <c:v>0.38829799999999998</c:v>
                </c:pt>
                <c:pt idx="4291">
                  <c:v>0.39048899999999998</c:v>
                </c:pt>
                <c:pt idx="4292">
                  <c:v>0.39162000000000002</c:v>
                </c:pt>
                <c:pt idx="4293">
                  <c:v>0.39055099999999998</c:v>
                </c:pt>
                <c:pt idx="4294">
                  <c:v>0.38978200000000002</c:v>
                </c:pt>
                <c:pt idx="4295">
                  <c:v>0.388905</c:v>
                </c:pt>
                <c:pt idx="4296">
                  <c:v>0.38804</c:v>
                </c:pt>
                <c:pt idx="4297">
                  <c:v>0.39</c:v>
                </c:pt>
                <c:pt idx="4298">
                  <c:v>0.39109500000000003</c:v>
                </c:pt>
                <c:pt idx="4299">
                  <c:v>0.38880199999999998</c:v>
                </c:pt>
                <c:pt idx="4300">
                  <c:v>0.38750800000000002</c:v>
                </c:pt>
                <c:pt idx="4301">
                  <c:v>0.39012599999999997</c:v>
                </c:pt>
                <c:pt idx="4302">
                  <c:v>0.38924199999999998</c:v>
                </c:pt>
                <c:pt idx="4303">
                  <c:v>0.38821299999999997</c:v>
                </c:pt>
                <c:pt idx="4304">
                  <c:v>0.39474100000000001</c:v>
                </c:pt>
                <c:pt idx="4305">
                  <c:v>0.39785999999999999</c:v>
                </c:pt>
                <c:pt idx="4306">
                  <c:v>0.393814</c:v>
                </c:pt>
                <c:pt idx="4307">
                  <c:v>0.39217400000000002</c:v>
                </c:pt>
                <c:pt idx="4308">
                  <c:v>0.39643299999999998</c:v>
                </c:pt>
                <c:pt idx="4309">
                  <c:v>0.39850799999999997</c:v>
                </c:pt>
                <c:pt idx="4310">
                  <c:v>0.39520499999999997</c:v>
                </c:pt>
                <c:pt idx="4311">
                  <c:v>0.39467000000000002</c:v>
                </c:pt>
                <c:pt idx="4312">
                  <c:v>0.39632099999999998</c:v>
                </c:pt>
                <c:pt idx="4313">
                  <c:v>0.395791</c:v>
                </c:pt>
                <c:pt idx="4314">
                  <c:v>0.39432899999999999</c:v>
                </c:pt>
                <c:pt idx="4315">
                  <c:v>0.39208599999999999</c:v>
                </c:pt>
                <c:pt idx="4316">
                  <c:v>0.39155899999999999</c:v>
                </c:pt>
                <c:pt idx="4317">
                  <c:v>0.39477299999999999</c:v>
                </c:pt>
                <c:pt idx="4318">
                  <c:v>0.39642500000000003</c:v>
                </c:pt>
                <c:pt idx="4319">
                  <c:v>0.39552399999999999</c:v>
                </c:pt>
                <c:pt idx="4320">
                  <c:v>0.398364</c:v>
                </c:pt>
                <c:pt idx="4321">
                  <c:v>0.40213900000000002</c:v>
                </c:pt>
                <c:pt idx="4322">
                  <c:v>0.40127400000000002</c:v>
                </c:pt>
                <c:pt idx="4323">
                  <c:v>0.39865099999999998</c:v>
                </c:pt>
                <c:pt idx="4324">
                  <c:v>0.39454099999999998</c:v>
                </c:pt>
                <c:pt idx="4325">
                  <c:v>0.39091700000000001</c:v>
                </c:pt>
                <c:pt idx="4326">
                  <c:v>0.39403199999999999</c:v>
                </c:pt>
                <c:pt idx="4327">
                  <c:v>0.39624900000000002</c:v>
                </c:pt>
                <c:pt idx="4328">
                  <c:v>0.39470300000000003</c:v>
                </c:pt>
                <c:pt idx="4329">
                  <c:v>0.39630300000000002</c:v>
                </c:pt>
                <c:pt idx="4330">
                  <c:v>0.395366</c:v>
                </c:pt>
                <c:pt idx="4331">
                  <c:v>0.39401000000000003</c:v>
                </c:pt>
                <c:pt idx="4332">
                  <c:v>0.39693099999999998</c:v>
                </c:pt>
                <c:pt idx="4333">
                  <c:v>0.39763799999999999</c:v>
                </c:pt>
                <c:pt idx="4334">
                  <c:v>0.39687299999999998</c:v>
                </c:pt>
                <c:pt idx="4335">
                  <c:v>0.400426</c:v>
                </c:pt>
                <c:pt idx="4336">
                  <c:v>0.40098499999999998</c:v>
                </c:pt>
                <c:pt idx="4337">
                  <c:v>0.39719599999999999</c:v>
                </c:pt>
                <c:pt idx="4338">
                  <c:v>0.39669700000000002</c:v>
                </c:pt>
                <c:pt idx="4339">
                  <c:v>0.392459</c:v>
                </c:pt>
                <c:pt idx="4340">
                  <c:v>0.38923999999999997</c:v>
                </c:pt>
                <c:pt idx="4341">
                  <c:v>0.39565400000000001</c:v>
                </c:pt>
                <c:pt idx="4342">
                  <c:v>0.397393</c:v>
                </c:pt>
                <c:pt idx="4343">
                  <c:v>0.39186900000000002</c:v>
                </c:pt>
                <c:pt idx="4344">
                  <c:v>0.39227299999999998</c:v>
                </c:pt>
                <c:pt idx="4345">
                  <c:v>0.396569</c:v>
                </c:pt>
                <c:pt idx="4346">
                  <c:v>0.39519700000000002</c:v>
                </c:pt>
                <c:pt idx="4347">
                  <c:v>0.39326899999999998</c:v>
                </c:pt>
                <c:pt idx="4348">
                  <c:v>0.39432600000000001</c:v>
                </c:pt>
                <c:pt idx="4349">
                  <c:v>0.39538000000000001</c:v>
                </c:pt>
                <c:pt idx="4350">
                  <c:v>0.39685199999999998</c:v>
                </c:pt>
                <c:pt idx="4351">
                  <c:v>0.401005</c:v>
                </c:pt>
                <c:pt idx="4352">
                  <c:v>0.40161999999999998</c:v>
                </c:pt>
                <c:pt idx="4353">
                  <c:v>0.39695599999999998</c:v>
                </c:pt>
                <c:pt idx="4354">
                  <c:v>0.39629900000000001</c:v>
                </c:pt>
                <c:pt idx="4355">
                  <c:v>0.40071099999999998</c:v>
                </c:pt>
                <c:pt idx="4356">
                  <c:v>0.40066800000000002</c:v>
                </c:pt>
                <c:pt idx="4357">
                  <c:v>0.39941100000000002</c:v>
                </c:pt>
                <c:pt idx="4358">
                  <c:v>0.40144800000000003</c:v>
                </c:pt>
                <c:pt idx="4359">
                  <c:v>0.402223</c:v>
                </c:pt>
                <c:pt idx="4360">
                  <c:v>0.40327299999999999</c:v>
                </c:pt>
                <c:pt idx="4361">
                  <c:v>0.40378700000000001</c:v>
                </c:pt>
                <c:pt idx="4362">
                  <c:v>0.40342699999999998</c:v>
                </c:pt>
                <c:pt idx="4363">
                  <c:v>0.40257999999999999</c:v>
                </c:pt>
                <c:pt idx="4364">
                  <c:v>0.40094400000000002</c:v>
                </c:pt>
                <c:pt idx="4365">
                  <c:v>0.40444200000000002</c:v>
                </c:pt>
                <c:pt idx="4366">
                  <c:v>0.40998499999999999</c:v>
                </c:pt>
                <c:pt idx="4367">
                  <c:v>0.410632</c:v>
                </c:pt>
                <c:pt idx="4368">
                  <c:v>0.40646199999999999</c:v>
                </c:pt>
                <c:pt idx="4369">
                  <c:v>0.402976</c:v>
                </c:pt>
                <c:pt idx="4370">
                  <c:v>0.40330500000000002</c:v>
                </c:pt>
                <c:pt idx="4371">
                  <c:v>0.40584799999999999</c:v>
                </c:pt>
                <c:pt idx="4372">
                  <c:v>0.406059</c:v>
                </c:pt>
                <c:pt idx="4373">
                  <c:v>0.40443600000000002</c:v>
                </c:pt>
                <c:pt idx="4374">
                  <c:v>0.406279</c:v>
                </c:pt>
                <c:pt idx="4375">
                  <c:v>0.406723</c:v>
                </c:pt>
                <c:pt idx="4376">
                  <c:v>0.40299200000000002</c:v>
                </c:pt>
                <c:pt idx="4377">
                  <c:v>0.40163199999999999</c:v>
                </c:pt>
                <c:pt idx="4378">
                  <c:v>0.40383000000000002</c:v>
                </c:pt>
                <c:pt idx="4379">
                  <c:v>0.40421800000000002</c:v>
                </c:pt>
                <c:pt idx="4380">
                  <c:v>0.40432800000000002</c:v>
                </c:pt>
                <c:pt idx="4381">
                  <c:v>0.40360800000000002</c:v>
                </c:pt>
                <c:pt idx="4382">
                  <c:v>0.39874900000000002</c:v>
                </c:pt>
                <c:pt idx="4383">
                  <c:v>0.39700099999999999</c:v>
                </c:pt>
                <c:pt idx="4384">
                  <c:v>0.40321299999999999</c:v>
                </c:pt>
                <c:pt idx="4385">
                  <c:v>0.40448800000000001</c:v>
                </c:pt>
                <c:pt idx="4386">
                  <c:v>0.400092</c:v>
                </c:pt>
                <c:pt idx="4387">
                  <c:v>0.40135599999999999</c:v>
                </c:pt>
                <c:pt idx="4388">
                  <c:v>0.40180900000000003</c:v>
                </c:pt>
                <c:pt idx="4389">
                  <c:v>0.40380700000000003</c:v>
                </c:pt>
                <c:pt idx="4390">
                  <c:v>0.41228900000000002</c:v>
                </c:pt>
                <c:pt idx="4391">
                  <c:v>0.41262799999999999</c:v>
                </c:pt>
                <c:pt idx="4392">
                  <c:v>0.408501</c:v>
                </c:pt>
                <c:pt idx="4393">
                  <c:v>0.41113100000000002</c:v>
                </c:pt>
                <c:pt idx="4394">
                  <c:v>0.41261900000000001</c:v>
                </c:pt>
                <c:pt idx="4395">
                  <c:v>0.410192</c:v>
                </c:pt>
                <c:pt idx="4396">
                  <c:v>0.40939900000000001</c:v>
                </c:pt>
                <c:pt idx="4397">
                  <c:v>0.41050300000000001</c:v>
                </c:pt>
                <c:pt idx="4398">
                  <c:v>0.40738400000000002</c:v>
                </c:pt>
                <c:pt idx="4399">
                  <c:v>0.40674300000000002</c:v>
                </c:pt>
                <c:pt idx="4400">
                  <c:v>0.41281600000000002</c:v>
                </c:pt>
                <c:pt idx="4401">
                  <c:v>0.41647899999999999</c:v>
                </c:pt>
                <c:pt idx="4402">
                  <c:v>0.41507699999999997</c:v>
                </c:pt>
                <c:pt idx="4403">
                  <c:v>0.41216900000000001</c:v>
                </c:pt>
                <c:pt idx="4404">
                  <c:v>0.40961599999999998</c:v>
                </c:pt>
                <c:pt idx="4405">
                  <c:v>0.407555</c:v>
                </c:pt>
                <c:pt idx="4406">
                  <c:v>0.40819299999999997</c:v>
                </c:pt>
                <c:pt idx="4407">
                  <c:v>0.41018199999999999</c:v>
                </c:pt>
                <c:pt idx="4408">
                  <c:v>0.40926800000000002</c:v>
                </c:pt>
                <c:pt idx="4409">
                  <c:v>0.40793699999999999</c:v>
                </c:pt>
                <c:pt idx="4410">
                  <c:v>0.407887</c:v>
                </c:pt>
                <c:pt idx="4411">
                  <c:v>0.41174100000000002</c:v>
                </c:pt>
                <c:pt idx="4412">
                  <c:v>0.41576299999999999</c:v>
                </c:pt>
                <c:pt idx="4413">
                  <c:v>0.414045</c:v>
                </c:pt>
                <c:pt idx="4414">
                  <c:v>0.41301900000000002</c:v>
                </c:pt>
                <c:pt idx="4415">
                  <c:v>0.41272300000000001</c:v>
                </c:pt>
                <c:pt idx="4416">
                  <c:v>0.413107</c:v>
                </c:pt>
                <c:pt idx="4417">
                  <c:v>0.41156799999999999</c:v>
                </c:pt>
                <c:pt idx="4418">
                  <c:v>0.412885</c:v>
                </c:pt>
                <c:pt idx="4419">
                  <c:v>0.41796499999999998</c:v>
                </c:pt>
                <c:pt idx="4420">
                  <c:v>0.41594999999999999</c:v>
                </c:pt>
                <c:pt idx="4421">
                  <c:v>0.41385300000000003</c:v>
                </c:pt>
                <c:pt idx="4422">
                  <c:v>0.41584100000000002</c:v>
                </c:pt>
                <c:pt idx="4423">
                  <c:v>0.41471999999999998</c:v>
                </c:pt>
                <c:pt idx="4424">
                  <c:v>0.41320200000000001</c:v>
                </c:pt>
                <c:pt idx="4425">
                  <c:v>0.41445900000000002</c:v>
                </c:pt>
                <c:pt idx="4426">
                  <c:v>0.41301700000000002</c:v>
                </c:pt>
                <c:pt idx="4427">
                  <c:v>0.41097600000000001</c:v>
                </c:pt>
                <c:pt idx="4428">
                  <c:v>0.41220699999999999</c:v>
                </c:pt>
                <c:pt idx="4429">
                  <c:v>0.41329199999999999</c:v>
                </c:pt>
                <c:pt idx="4430">
                  <c:v>0.41187699999999999</c:v>
                </c:pt>
                <c:pt idx="4431">
                  <c:v>0.41286699999999998</c:v>
                </c:pt>
                <c:pt idx="4432">
                  <c:v>0.41513299999999997</c:v>
                </c:pt>
                <c:pt idx="4433">
                  <c:v>0.41830000000000001</c:v>
                </c:pt>
                <c:pt idx="4434">
                  <c:v>0.417958</c:v>
                </c:pt>
                <c:pt idx="4435">
                  <c:v>0.41295599999999999</c:v>
                </c:pt>
                <c:pt idx="4436">
                  <c:v>0.41504799999999997</c:v>
                </c:pt>
                <c:pt idx="4437">
                  <c:v>0.41918899999999998</c:v>
                </c:pt>
                <c:pt idx="4438">
                  <c:v>0.41208600000000001</c:v>
                </c:pt>
                <c:pt idx="4439">
                  <c:v>0.40790799999999999</c:v>
                </c:pt>
                <c:pt idx="4440">
                  <c:v>0.41452</c:v>
                </c:pt>
                <c:pt idx="4441">
                  <c:v>0.41441699999999998</c:v>
                </c:pt>
                <c:pt idx="4442">
                  <c:v>0.41000300000000001</c:v>
                </c:pt>
                <c:pt idx="4443">
                  <c:v>0.414881</c:v>
                </c:pt>
                <c:pt idx="4444">
                  <c:v>0.41725299999999999</c:v>
                </c:pt>
                <c:pt idx="4445">
                  <c:v>0.41344399999999998</c:v>
                </c:pt>
                <c:pt idx="4446">
                  <c:v>0.412582</c:v>
                </c:pt>
                <c:pt idx="4447">
                  <c:v>0.41400399999999998</c:v>
                </c:pt>
                <c:pt idx="4448">
                  <c:v>0.41553499999999999</c:v>
                </c:pt>
                <c:pt idx="4449">
                  <c:v>0.41743999999999998</c:v>
                </c:pt>
                <c:pt idx="4450">
                  <c:v>0.41621399999999997</c:v>
                </c:pt>
                <c:pt idx="4451">
                  <c:v>0.41485100000000003</c:v>
                </c:pt>
                <c:pt idx="4452">
                  <c:v>0.41751100000000002</c:v>
                </c:pt>
                <c:pt idx="4453">
                  <c:v>0.41938999999999999</c:v>
                </c:pt>
                <c:pt idx="4454">
                  <c:v>0.41797400000000001</c:v>
                </c:pt>
                <c:pt idx="4455">
                  <c:v>0.41792400000000002</c:v>
                </c:pt>
                <c:pt idx="4456">
                  <c:v>0.41727700000000001</c:v>
                </c:pt>
                <c:pt idx="4457">
                  <c:v>0.41770299999999999</c:v>
                </c:pt>
                <c:pt idx="4458">
                  <c:v>0.41716999999999999</c:v>
                </c:pt>
                <c:pt idx="4459">
                  <c:v>0.41636899999999999</c:v>
                </c:pt>
                <c:pt idx="4460">
                  <c:v>0.42027199999999998</c:v>
                </c:pt>
                <c:pt idx="4461">
                  <c:v>0.42002499999999998</c:v>
                </c:pt>
                <c:pt idx="4462">
                  <c:v>0.41290199999999999</c:v>
                </c:pt>
                <c:pt idx="4463">
                  <c:v>0.41329199999999999</c:v>
                </c:pt>
                <c:pt idx="4464">
                  <c:v>0.42003200000000002</c:v>
                </c:pt>
                <c:pt idx="4465">
                  <c:v>0.42008200000000001</c:v>
                </c:pt>
                <c:pt idx="4466">
                  <c:v>0.417244</c:v>
                </c:pt>
                <c:pt idx="4467">
                  <c:v>0.41916999999999999</c:v>
                </c:pt>
                <c:pt idx="4468">
                  <c:v>0.42108200000000001</c:v>
                </c:pt>
                <c:pt idx="4469">
                  <c:v>0.42166700000000001</c:v>
                </c:pt>
                <c:pt idx="4470">
                  <c:v>0.421319</c:v>
                </c:pt>
                <c:pt idx="4471">
                  <c:v>0.41990100000000002</c:v>
                </c:pt>
                <c:pt idx="4472">
                  <c:v>0.420516</c:v>
                </c:pt>
                <c:pt idx="4473">
                  <c:v>0.42236499999999999</c:v>
                </c:pt>
                <c:pt idx="4474">
                  <c:v>0.42320000000000002</c:v>
                </c:pt>
                <c:pt idx="4475">
                  <c:v>0.424294</c:v>
                </c:pt>
                <c:pt idx="4476">
                  <c:v>0.42548999999999998</c:v>
                </c:pt>
                <c:pt idx="4477">
                  <c:v>0.42605700000000002</c:v>
                </c:pt>
                <c:pt idx="4478">
                  <c:v>0.42740299999999998</c:v>
                </c:pt>
                <c:pt idx="4479">
                  <c:v>0.430728</c:v>
                </c:pt>
                <c:pt idx="4480">
                  <c:v>0.43126100000000001</c:v>
                </c:pt>
                <c:pt idx="4481">
                  <c:v>0.42924699999999999</c:v>
                </c:pt>
                <c:pt idx="4482">
                  <c:v>0.42950300000000002</c:v>
                </c:pt>
                <c:pt idx="4483">
                  <c:v>0.42974200000000001</c:v>
                </c:pt>
                <c:pt idx="4484">
                  <c:v>0.42990600000000001</c:v>
                </c:pt>
                <c:pt idx="4485">
                  <c:v>0.42845800000000001</c:v>
                </c:pt>
                <c:pt idx="4486">
                  <c:v>0.42372300000000002</c:v>
                </c:pt>
                <c:pt idx="4487">
                  <c:v>0.42278500000000002</c:v>
                </c:pt>
                <c:pt idx="4488">
                  <c:v>0.42727700000000002</c:v>
                </c:pt>
                <c:pt idx="4489">
                  <c:v>0.42789300000000002</c:v>
                </c:pt>
                <c:pt idx="4490">
                  <c:v>0.42356500000000002</c:v>
                </c:pt>
                <c:pt idx="4491">
                  <c:v>0.427506</c:v>
                </c:pt>
                <c:pt idx="4492">
                  <c:v>0.43192199999999997</c:v>
                </c:pt>
                <c:pt idx="4493">
                  <c:v>0.42860199999999998</c:v>
                </c:pt>
                <c:pt idx="4494">
                  <c:v>0.42891899999999999</c:v>
                </c:pt>
                <c:pt idx="4495">
                  <c:v>0.43163099999999999</c:v>
                </c:pt>
                <c:pt idx="4496">
                  <c:v>0.43070000000000003</c:v>
                </c:pt>
                <c:pt idx="4497">
                  <c:v>0.432722</c:v>
                </c:pt>
                <c:pt idx="4498">
                  <c:v>0.43488100000000002</c:v>
                </c:pt>
                <c:pt idx="4499">
                  <c:v>0.43416100000000002</c:v>
                </c:pt>
                <c:pt idx="4500">
                  <c:v>0.43342799999999998</c:v>
                </c:pt>
                <c:pt idx="4501">
                  <c:v>0.431697</c:v>
                </c:pt>
                <c:pt idx="4502">
                  <c:v>0.43202499999999999</c:v>
                </c:pt>
                <c:pt idx="4503">
                  <c:v>0.43327300000000002</c:v>
                </c:pt>
                <c:pt idx="4504">
                  <c:v>0.428925</c:v>
                </c:pt>
                <c:pt idx="4505">
                  <c:v>0.42450500000000002</c:v>
                </c:pt>
                <c:pt idx="4506">
                  <c:v>0.42754500000000001</c:v>
                </c:pt>
                <c:pt idx="4507">
                  <c:v>0.42965799999999998</c:v>
                </c:pt>
                <c:pt idx="4508">
                  <c:v>0.42641899999999999</c:v>
                </c:pt>
                <c:pt idx="4509">
                  <c:v>0.42693199999999998</c:v>
                </c:pt>
                <c:pt idx="4510">
                  <c:v>0.42776700000000001</c:v>
                </c:pt>
                <c:pt idx="4511">
                  <c:v>0.42599100000000001</c:v>
                </c:pt>
                <c:pt idx="4512">
                  <c:v>0.42727100000000001</c:v>
                </c:pt>
                <c:pt idx="4513">
                  <c:v>0.42807400000000001</c:v>
                </c:pt>
                <c:pt idx="4514">
                  <c:v>0.42619400000000002</c:v>
                </c:pt>
                <c:pt idx="4515">
                  <c:v>0.425651</c:v>
                </c:pt>
                <c:pt idx="4516">
                  <c:v>0.427533</c:v>
                </c:pt>
                <c:pt idx="4517">
                  <c:v>0.42865199999999998</c:v>
                </c:pt>
                <c:pt idx="4518">
                  <c:v>0.42776500000000001</c:v>
                </c:pt>
                <c:pt idx="4519">
                  <c:v>0.42997999999999997</c:v>
                </c:pt>
                <c:pt idx="4520">
                  <c:v>0.43404700000000002</c:v>
                </c:pt>
                <c:pt idx="4521">
                  <c:v>0.43417699999999998</c:v>
                </c:pt>
                <c:pt idx="4522">
                  <c:v>0.42861900000000003</c:v>
                </c:pt>
                <c:pt idx="4523">
                  <c:v>0.42684699999999998</c:v>
                </c:pt>
                <c:pt idx="4524">
                  <c:v>0.43247400000000003</c:v>
                </c:pt>
                <c:pt idx="4525">
                  <c:v>0.43314900000000001</c:v>
                </c:pt>
                <c:pt idx="4526">
                  <c:v>0.42882500000000001</c:v>
                </c:pt>
                <c:pt idx="4527">
                  <c:v>0.427921</c:v>
                </c:pt>
                <c:pt idx="4528">
                  <c:v>0.429616</c:v>
                </c:pt>
                <c:pt idx="4529">
                  <c:v>0.430062</c:v>
                </c:pt>
                <c:pt idx="4530">
                  <c:v>0.43046099999999998</c:v>
                </c:pt>
                <c:pt idx="4531">
                  <c:v>0.43463099999999999</c:v>
                </c:pt>
                <c:pt idx="4532">
                  <c:v>0.43629299999999999</c:v>
                </c:pt>
                <c:pt idx="4533">
                  <c:v>0.43452400000000002</c:v>
                </c:pt>
                <c:pt idx="4534">
                  <c:v>0.43334800000000001</c:v>
                </c:pt>
                <c:pt idx="4535">
                  <c:v>0.434388</c:v>
                </c:pt>
                <c:pt idx="4536">
                  <c:v>0.43276100000000001</c:v>
                </c:pt>
                <c:pt idx="4537">
                  <c:v>0.43201400000000001</c:v>
                </c:pt>
                <c:pt idx="4538">
                  <c:v>0.43634099999999998</c:v>
                </c:pt>
                <c:pt idx="4539">
                  <c:v>0.43446499999999999</c:v>
                </c:pt>
                <c:pt idx="4540">
                  <c:v>0.432145</c:v>
                </c:pt>
                <c:pt idx="4541">
                  <c:v>0.43536399999999997</c:v>
                </c:pt>
                <c:pt idx="4542">
                  <c:v>0.43216399999999999</c:v>
                </c:pt>
                <c:pt idx="4543">
                  <c:v>0.42866900000000002</c:v>
                </c:pt>
                <c:pt idx="4544">
                  <c:v>0.435525</c:v>
                </c:pt>
                <c:pt idx="4545">
                  <c:v>0.43711299999999997</c:v>
                </c:pt>
                <c:pt idx="4546">
                  <c:v>0.43008600000000002</c:v>
                </c:pt>
                <c:pt idx="4547">
                  <c:v>0.43004599999999998</c:v>
                </c:pt>
                <c:pt idx="4548">
                  <c:v>0.43546299999999999</c:v>
                </c:pt>
                <c:pt idx="4549">
                  <c:v>0.435975</c:v>
                </c:pt>
                <c:pt idx="4550">
                  <c:v>0.43573000000000001</c:v>
                </c:pt>
                <c:pt idx="4551">
                  <c:v>0.43908399999999997</c:v>
                </c:pt>
                <c:pt idx="4552">
                  <c:v>0.43859599999999999</c:v>
                </c:pt>
                <c:pt idx="4553">
                  <c:v>0.43629000000000001</c:v>
                </c:pt>
                <c:pt idx="4554">
                  <c:v>0.43777300000000002</c:v>
                </c:pt>
                <c:pt idx="4555">
                  <c:v>0.43879400000000002</c:v>
                </c:pt>
                <c:pt idx="4556">
                  <c:v>0.43718699999999999</c:v>
                </c:pt>
                <c:pt idx="4557">
                  <c:v>0.43567299999999998</c:v>
                </c:pt>
                <c:pt idx="4558">
                  <c:v>0.43443500000000002</c:v>
                </c:pt>
                <c:pt idx="4559">
                  <c:v>0.43825700000000001</c:v>
                </c:pt>
                <c:pt idx="4560">
                  <c:v>0.44210899999999997</c:v>
                </c:pt>
                <c:pt idx="4561">
                  <c:v>0.439579</c:v>
                </c:pt>
                <c:pt idx="4562">
                  <c:v>0.43539600000000001</c:v>
                </c:pt>
                <c:pt idx="4563">
                  <c:v>0.43381500000000001</c:v>
                </c:pt>
                <c:pt idx="4564">
                  <c:v>0.43588399999999999</c:v>
                </c:pt>
                <c:pt idx="4565">
                  <c:v>0.43934899999999999</c:v>
                </c:pt>
                <c:pt idx="4566">
                  <c:v>0.44105899999999998</c:v>
                </c:pt>
                <c:pt idx="4567">
                  <c:v>0.43943599999999999</c:v>
                </c:pt>
                <c:pt idx="4568">
                  <c:v>0.43470799999999998</c:v>
                </c:pt>
                <c:pt idx="4569">
                  <c:v>0.43440099999999998</c:v>
                </c:pt>
                <c:pt idx="4570">
                  <c:v>0.43982199999999999</c:v>
                </c:pt>
                <c:pt idx="4571">
                  <c:v>0.43831300000000001</c:v>
                </c:pt>
                <c:pt idx="4572">
                  <c:v>0.43213699999999999</c:v>
                </c:pt>
                <c:pt idx="4573">
                  <c:v>0.43506600000000001</c:v>
                </c:pt>
                <c:pt idx="4574">
                  <c:v>0.44264199999999998</c:v>
                </c:pt>
                <c:pt idx="4575">
                  <c:v>0.44486700000000001</c:v>
                </c:pt>
                <c:pt idx="4576">
                  <c:v>0.442027</c:v>
                </c:pt>
                <c:pt idx="4577">
                  <c:v>0.43745600000000001</c:v>
                </c:pt>
                <c:pt idx="4578">
                  <c:v>0.43764599999999998</c:v>
                </c:pt>
                <c:pt idx="4579">
                  <c:v>0.44456499999999999</c:v>
                </c:pt>
                <c:pt idx="4580">
                  <c:v>0.44653399999999999</c:v>
                </c:pt>
                <c:pt idx="4581">
                  <c:v>0.44207000000000002</c:v>
                </c:pt>
                <c:pt idx="4582">
                  <c:v>0.44754300000000002</c:v>
                </c:pt>
                <c:pt idx="4583">
                  <c:v>0.45349600000000001</c:v>
                </c:pt>
                <c:pt idx="4584">
                  <c:v>0.448158</c:v>
                </c:pt>
                <c:pt idx="4585">
                  <c:v>0.442824</c:v>
                </c:pt>
                <c:pt idx="4586">
                  <c:v>0.44359300000000002</c:v>
                </c:pt>
                <c:pt idx="4587">
                  <c:v>0.44553999999999999</c:v>
                </c:pt>
                <c:pt idx="4588">
                  <c:v>0.443245</c:v>
                </c:pt>
                <c:pt idx="4589">
                  <c:v>0.44148799999999999</c:v>
                </c:pt>
                <c:pt idx="4590">
                  <c:v>0.443326</c:v>
                </c:pt>
                <c:pt idx="4591">
                  <c:v>0.44233699999999998</c:v>
                </c:pt>
                <c:pt idx="4592">
                  <c:v>0.44138100000000002</c:v>
                </c:pt>
                <c:pt idx="4593">
                  <c:v>0.44585399999999997</c:v>
                </c:pt>
                <c:pt idx="4594">
                  <c:v>0.44681300000000002</c:v>
                </c:pt>
                <c:pt idx="4595">
                  <c:v>0.443465</c:v>
                </c:pt>
                <c:pt idx="4596">
                  <c:v>0.44684600000000002</c:v>
                </c:pt>
                <c:pt idx="4597">
                  <c:v>0.44659900000000002</c:v>
                </c:pt>
                <c:pt idx="4598">
                  <c:v>0.44061099999999997</c:v>
                </c:pt>
                <c:pt idx="4599">
                  <c:v>0.44312699999999999</c:v>
                </c:pt>
                <c:pt idx="4600">
                  <c:v>0.44938299999999998</c:v>
                </c:pt>
                <c:pt idx="4601">
                  <c:v>0.45045000000000002</c:v>
                </c:pt>
                <c:pt idx="4602">
                  <c:v>0.449519</c:v>
                </c:pt>
                <c:pt idx="4603">
                  <c:v>0.44960099999999997</c:v>
                </c:pt>
                <c:pt idx="4604">
                  <c:v>0.45253500000000002</c:v>
                </c:pt>
                <c:pt idx="4605">
                  <c:v>0.449874</c:v>
                </c:pt>
                <c:pt idx="4606">
                  <c:v>0.44597300000000001</c:v>
                </c:pt>
                <c:pt idx="4607">
                  <c:v>0.45116000000000001</c:v>
                </c:pt>
                <c:pt idx="4608">
                  <c:v>0.45099800000000001</c:v>
                </c:pt>
                <c:pt idx="4609">
                  <c:v>0.446907</c:v>
                </c:pt>
                <c:pt idx="4610">
                  <c:v>0.44822200000000001</c:v>
                </c:pt>
                <c:pt idx="4611">
                  <c:v>0.446633</c:v>
                </c:pt>
                <c:pt idx="4612">
                  <c:v>0.44791399999999998</c:v>
                </c:pt>
                <c:pt idx="4613">
                  <c:v>0.45112600000000003</c:v>
                </c:pt>
                <c:pt idx="4614">
                  <c:v>0.448546</c:v>
                </c:pt>
                <c:pt idx="4615">
                  <c:v>0.44823299999999999</c:v>
                </c:pt>
                <c:pt idx="4616">
                  <c:v>0.45040799999999998</c:v>
                </c:pt>
                <c:pt idx="4617">
                  <c:v>0.44820599999999999</c:v>
                </c:pt>
                <c:pt idx="4618">
                  <c:v>0.44591399999999998</c:v>
                </c:pt>
                <c:pt idx="4619">
                  <c:v>0.44947300000000001</c:v>
                </c:pt>
                <c:pt idx="4620">
                  <c:v>0.45171699999999998</c:v>
                </c:pt>
                <c:pt idx="4621">
                  <c:v>0.44988899999999998</c:v>
                </c:pt>
                <c:pt idx="4622">
                  <c:v>0.45034999999999997</c:v>
                </c:pt>
                <c:pt idx="4623">
                  <c:v>0.44983400000000001</c:v>
                </c:pt>
                <c:pt idx="4624">
                  <c:v>0.44825199999999998</c:v>
                </c:pt>
                <c:pt idx="4625">
                  <c:v>0.4541</c:v>
                </c:pt>
                <c:pt idx="4626">
                  <c:v>0.45819599999999999</c:v>
                </c:pt>
                <c:pt idx="4627">
                  <c:v>0.45322099999999998</c:v>
                </c:pt>
                <c:pt idx="4628">
                  <c:v>0.45394400000000001</c:v>
                </c:pt>
                <c:pt idx="4629">
                  <c:v>0.45971699999999999</c:v>
                </c:pt>
                <c:pt idx="4630">
                  <c:v>0.45625599999999999</c:v>
                </c:pt>
                <c:pt idx="4631">
                  <c:v>0.45309100000000002</c:v>
                </c:pt>
                <c:pt idx="4632">
                  <c:v>0.45642300000000002</c:v>
                </c:pt>
                <c:pt idx="4633">
                  <c:v>0.45628000000000002</c:v>
                </c:pt>
                <c:pt idx="4634">
                  <c:v>0.45437899999999998</c:v>
                </c:pt>
                <c:pt idx="4635">
                  <c:v>0.45635199999999998</c:v>
                </c:pt>
                <c:pt idx="4636">
                  <c:v>0.45868700000000001</c:v>
                </c:pt>
                <c:pt idx="4637">
                  <c:v>0.45839200000000002</c:v>
                </c:pt>
                <c:pt idx="4638">
                  <c:v>0.45779199999999998</c:v>
                </c:pt>
                <c:pt idx="4639">
                  <c:v>0.456318</c:v>
                </c:pt>
                <c:pt idx="4640">
                  <c:v>0.45446399999999998</c:v>
                </c:pt>
                <c:pt idx="4641">
                  <c:v>0.45422800000000002</c:v>
                </c:pt>
                <c:pt idx="4642">
                  <c:v>0.45595200000000002</c:v>
                </c:pt>
                <c:pt idx="4643">
                  <c:v>0.45506999999999997</c:v>
                </c:pt>
                <c:pt idx="4644">
                  <c:v>0.45234099999999999</c:v>
                </c:pt>
                <c:pt idx="4645">
                  <c:v>0.45521600000000001</c:v>
                </c:pt>
                <c:pt idx="4646">
                  <c:v>0.45554899999999998</c:v>
                </c:pt>
                <c:pt idx="4647">
                  <c:v>0.44905299999999998</c:v>
                </c:pt>
                <c:pt idx="4648">
                  <c:v>0.452067</c:v>
                </c:pt>
                <c:pt idx="4649">
                  <c:v>0.45908599999999999</c:v>
                </c:pt>
                <c:pt idx="4650">
                  <c:v>0.45589400000000002</c:v>
                </c:pt>
                <c:pt idx="4651">
                  <c:v>0.45245600000000002</c:v>
                </c:pt>
                <c:pt idx="4652">
                  <c:v>0.45465899999999998</c:v>
                </c:pt>
                <c:pt idx="4653">
                  <c:v>0.45404499999999998</c:v>
                </c:pt>
                <c:pt idx="4654">
                  <c:v>0.45193499999999998</c:v>
                </c:pt>
                <c:pt idx="4655">
                  <c:v>0.45385399999999998</c:v>
                </c:pt>
                <c:pt idx="4656">
                  <c:v>0.45735700000000001</c:v>
                </c:pt>
                <c:pt idx="4657">
                  <c:v>0.45695599999999997</c:v>
                </c:pt>
                <c:pt idx="4658">
                  <c:v>0.45569300000000001</c:v>
                </c:pt>
                <c:pt idx="4659">
                  <c:v>0.45623000000000002</c:v>
                </c:pt>
                <c:pt idx="4660">
                  <c:v>0.453816</c:v>
                </c:pt>
                <c:pt idx="4661">
                  <c:v>0.452685</c:v>
                </c:pt>
                <c:pt idx="4662">
                  <c:v>0.45611699999999999</c:v>
                </c:pt>
                <c:pt idx="4663">
                  <c:v>0.45657399999999998</c:v>
                </c:pt>
                <c:pt idx="4664">
                  <c:v>0.45421800000000001</c:v>
                </c:pt>
                <c:pt idx="4665">
                  <c:v>0.45553100000000002</c:v>
                </c:pt>
                <c:pt idx="4666">
                  <c:v>0.45625100000000002</c:v>
                </c:pt>
                <c:pt idx="4667">
                  <c:v>0.45563100000000001</c:v>
                </c:pt>
                <c:pt idx="4668">
                  <c:v>0.45914500000000003</c:v>
                </c:pt>
                <c:pt idx="4669">
                  <c:v>0.46020100000000003</c:v>
                </c:pt>
                <c:pt idx="4670">
                  <c:v>0.45848499999999998</c:v>
                </c:pt>
                <c:pt idx="4671">
                  <c:v>0.46152599999999999</c:v>
                </c:pt>
                <c:pt idx="4672">
                  <c:v>0.46455999999999997</c:v>
                </c:pt>
                <c:pt idx="4673">
                  <c:v>0.462501</c:v>
                </c:pt>
                <c:pt idx="4674">
                  <c:v>0.45900800000000003</c:v>
                </c:pt>
                <c:pt idx="4675">
                  <c:v>0.45652900000000002</c:v>
                </c:pt>
                <c:pt idx="4676">
                  <c:v>0.45538899999999999</c:v>
                </c:pt>
                <c:pt idx="4677">
                  <c:v>0.45591100000000001</c:v>
                </c:pt>
                <c:pt idx="4678">
                  <c:v>0.45923599999999998</c:v>
                </c:pt>
                <c:pt idx="4679">
                  <c:v>0.46221099999999998</c:v>
                </c:pt>
                <c:pt idx="4680">
                  <c:v>0.45933499999999999</c:v>
                </c:pt>
                <c:pt idx="4681">
                  <c:v>0.45699600000000001</c:v>
                </c:pt>
                <c:pt idx="4682">
                  <c:v>0.46090900000000001</c:v>
                </c:pt>
                <c:pt idx="4683">
                  <c:v>0.46365200000000001</c:v>
                </c:pt>
                <c:pt idx="4684">
                  <c:v>0.46242</c:v>
                </c:pt>
                <c:pt idx="4685">
                  <c:v>0.46110299999999999</c:v>
                </c:pt>
                <c:pt idx="4686">
                  <c:v>0.46070800000000001</c:v>
                </c:pt>
                <c:pt idx="4687">
                  <c:v>0.460364</c:v>
                </c:pt>
                <c:pt idx="4688">
                  <c:v>0.46220600000000001</c:v>
                </c:pt>
                <c:pt idx="4689">
                  <c:v>0.46538299999999999</c:v>
                </c:pt>
                <c:pt idx="4690">
                  <c:v>0.464227</c:v>
                </c:pt>
                <c:pt idx="4691">
                  <c:v>0.46419700000000003</c:v>
                </c:pt>
                <c:pt idx="4692">
                  <c:v>0.46741700000000003</c:v>
                </c:pt>
                <c:pt idx="4693">
                  <c:v>0.46647499999999997</c:v>
                </c:pt>
                <c:pt idx="4694">
                  <c:v>0.46510899999999999</c:v>
                </c:pt>
                <c:pt idx="4695">
                  <c:v>0.469586</c:v>
                </c:pt>
                <c:pt idx="4696">
                  <c:v>0.47100700000000001</c:v>
                </c:pt>
                <c:pt idx="4697">
                  <c:v>0.46484700000000001</c:v>
                </c:pt>
                <c:pt idx="4698">
                  <c:v>0.46099600000000002</c:v>
                </c:pt>
                <c:pt idx="4699">
                  <c:v>0.46186899999999997</c:v>
                </c:pt>
                <c:pt idx="4700">
                  <c:v>0.46312999999999999</c:v>
                </c:pt>
                <c:pt idx="4701">
                  <c:v>0.46466200000000002</c:v>
                </c:pt>
                <c:pt idx="4702">
                  <c:v>0.466256</c:v>
                </c:pt>
                <c:pt idx="4703">
                  <c:v>0.46774500000000002</c:v>
                </c:pt>
                <c:pt idx="4704">
                  <c:v>0.46831200000000001</c:v>
                </c:pt>
                <c:pt idx="4705">
                  <c:v>0.467638</c:v>
                </c:pt>
                <c:pt idx="4706">
                  <c:v>0.46539999999999998</c:v>
                </c:pt>
                <c:pt idx="4707">
                  <c:v>0.47209000000000001</c:v>
                </c:pt>
                <c:pt idx="4708">
                  <c:v>0.47728199999999998</c:v>
                </c:pt>
                <c:pt idx="4709">
                  <c:v>0.47192899999999999</c:v>
                </c:pt>
                <c:pt idx="4710">
                  <c:v>0.46964899999999998</c:v>
                </c:pt>
                <c:pt idx="4711">
                  <c:v>0.47318399999999999</c:v>
                </c:pt>
                <c:pt idx="4712">
                  <c:v>0.47354400000000002</c:v>
                </c:pt>
                <c:pt idx="4713">
                  <c:v>0.47065000000000001</c:v>
                </c:pt>
                <c:pt idx="4714">
                  <c:v>0.47121499999999999</c:v>
                </c:pt>
                <c:pt idx="4715">
                  <c:v>0.472993</c:v>
                </c:pt>
                <c:pt idx="4716">
                  <c:v>0.47166400000000003</c:v>
                </c:pt>
                <c:pt idx="4717">
                  <c:v>0.47101799999999999</c:v>
                </c:pt>
                <c:pt idx="4718">
                  <c:v>0.47050700000000001</c:v>
                </c:pt>
                <c:pt idx="4719">
                  <c:v>0.47095399999999998</c:v>
                </c:pt>
                <c:pt idx="4720">
                  <c:v>0.47584399999999999</c:v>
                </c:pt>
                <c:pt idx="4721">
                  <c:v>0.47659499999999999</c:v>
                </c:pt>
                <c:pt idx="4722">
                  <c:v>0.473001</c:v>
                </c:pt>
                <c:pt idx="4723">
                  <c:v>0.47277599999999997</c:v>
                </c:pt>
                <c:pt idx="4724">
                  <c:v>0.47247899999999998</c:v>
                </c:pt>
                <c:pt idx="4725">
                  <c:v>0.46821800000000002</c:v>
                </c:pt>
                <c:pt idx="4726">
                  <c:v>0.46861799999999998</c:v>
                </c:pt>
                <c:pt idx="4727">
                  <c:v>0.47323100000000001</c:v>
                </c:pt>
                <c:pt idx="4728">
                  <c:v>0.47253200000000001</c:v>
                </c:pt>
                <c:pt idx="4729">
                  <c:v>0.46823100000000001</c:v>
                </c:pt>
                <c:pt idx="4730">
                  <c:v>0.46615899999999999</c:v>
                </c:pt>
                <c:pt idx="4731">
                  <c:v>0.46548600000000001</c:v>
                </c:pt>
                <c:pt idx="4732">
                  <c:v>0.46831299999999998</c:v>
                </c:pt>
                <c:pt idx="4733">
                  <c:v>0.47095799999999999</c:v>
                </c:pt>
                <c:pt idx="4734">
                  <c:v>0.46596100000000001</c:v>
                </c:pt>
                <c:pt idx="4735">
                  <c:v>0.46264100000000002</c:v>
                </c:pt>
                <c:pt idx="4736">
                  <c:v>0.466422</c:v>
                </c:pt>
                <c:pt idx="4737">
                  <c:v>0.46601999999999999</c:v>
                </c:pt>
                <c:pt idx="4738">
                  <c:v>0.46381</c:v>
                </c:pt>
                <c:pt idx="4739">
                  <c:v>0.46590100000000001</c:v>
                </c:pt>
                <c:pt idx="4740">
                  <c:v>0.46622000000000002</c:v>
                </c:pt>
                <c:pt idx="4741">
                  <c:v>0.46691300000000002</c:v>
                </c:pt>
                <c:pt idx="4742">
                  <c:v>0.46978599999999998</c:v>
                </c:pt>
                <c:pt idx="4743">
                  <c:v>0.46885100000000002</c:v>
                </c:pt>
                <c:pt idx="4744">
                  <c:v>0.46972799999999998</c:v>
                </c:pt>
                <c:pt idx="4745">
                  <c:v>0.472553</c:v>
                </c:pt>
                <c:pt idx="4746">
                  <c:v>0.47569499999999998</c:v>
                </c:pt>
                <c:pt idx="4747">
                  <c:v>0.48014600000000002</c:v>
                </c:pt>
                <c:pt idx="4748">
                  <c:v>0.47948099999999999</c:v>
                </c:pt>
                <c:pt idx="4749">
                  <c:v>0.47833399999999998</c:v>
                </c:pt>
                <c:pt idx="4750">
                  <c:v>0.48048999999999997</c:v>
                </c:pt>
                <c:pt idx="4751">
                  <c:v>0.478713</c:v>
                </c:pt>
                <c:pt idx="4752">
                  <c:v>0.47652299999999997</c:v>
                </c:pt>
                <c:pt idx="4753">
                  <c:v>0.47770800000000002</c:v>
                </c:pt>
                <c:pt idx="4754">
                  <c:v>0.47844100000000001</c:v>
                </c:pt>
                <c:pt idx="4755">
                  <c:v>0.477906</c:v>
                </c:pt>
                <c:pt idx="4756">
                  <c:v>0.47601599999999999</c:v>
                </c:pt>
                <c:pt idx="4757">
                  <c:v>0.47778799999999999</c:v>
                </c:pt>
                <c:pt idx="4758">
                  <c:v>0.47933500000000001</c:v>
                </c:pt>
                <c:pt idx="4759">
                  <c:v>0.47265000000000001</c:v>
                </c:pt>
                <c:pt idx="4760">
                  <c:v>0.47124700000000003</c:v>
                </c:pt>
                <c:pt idx="4761">
                  <c:v>0.476165</c:v>
                </c:pt>
                <c:pt idx="4762">
                  <c:v>0.47833599999999998</c:v>
                </c:pt>
                <c:pt idx="4763">
                  <c:v>0.47858800000000001</c:v>
                </c:pt>
                <c:pt idx="4764">
                  <c:v>0.47809000000000001</c:v>
                </c:pt>
                <c:pt idx="4765">
                  <c:v>0.478163</c:v>
                </c:pt>
                <c:pt idx="4766">
                  <c:v>0.47717399999999999</c:v>
                </c:pt>
                <c:pt idx="4767">
                  <c:v>0.47487299999999999</c:v>
                </c:pt>
                <c:pt idx="4768">
                  <c:v>0.47642400000000001</c:v>
                </c:pt>
                <c:pt idx="4769">
                  <c:v>0.47969699999999998</c:v>
                </c:pt>
                <c:pt idx="4770">
                  <c:v>0.47873500000000002</c:v>
                </c:pt>
                <c:pt idx="4771">
                  <c:v>0.47930299999999998</c:v>
                </c:pt>
                <c:pt idx="4772">
                  <c:v>0.48329499999999997</c:v>
                </c:pt>
                <c:pt idx="4773">
                  <c:v>0.481734</c:v>
                </c:pt>
                <c:pt idx="4774">
                  <c:v>0.47750900000000002</c:v>
                </c:pt>
                <c:pt idx="4775">
                  <c:v>0.47838799999999998</c:v>
                </c:pt>
                <c:pt idx="4776">
                  <c:v>0.48043799999999998</c:v>
                </c:pt>
                <c:pt idx="4777">
                  <c:v>0.478767</c:v>
                </c:pt>
                <c:pt idx="4778">
                  <c:v>0.47674699999999998</c:v>
                </c:pt>
                <c:pt idx="4779">
                  <c:v>0.479993</c:v>
                </c:pt>
                <c:pt idx="4780">
                  <c:v>0.48691800000000002</c:v>
                </c:pt>
                <c:pt idx="4781">
                  <c:v>0.48452000000000001</c:v>
                </c:pt>
                <c:pt idx="4782">
                  <c:v>0.48008499999999998</c:v>
                </c:pt>
                <c:pt idx="4783">
                  <c:v>0.48441099999999998</c:v>
                </c:pt>
                <c:pt idx="4784">
                  <c:v>0.48349199999999998</c:v>
                </c:pt>
                <c:pt idx="4785">
                  <c:v>0.47937200000000002</c:v>
                </c:pt>
                <c:pt idx="4786">
                  <c:v>0.48180800000000001</c:v>
                </c:pt>
                <c:pt idx="4787">
                  <c:v>0.48146</c:v>
                </c:pt>
                <c:pt idx="4788">
                  <c:v>0.47789399999999999</c:v>
                </c:pt>
                <c:pt idx="4789">
                  <c:v>0.48083900000000002</c:v>
                </c:pt>
                <c:pt idx="4790">
                  <c:v>0.48479699999999998</c:v>
                </c:pt>
                <c:pt idx="4791">
                  <c:v>0.48161599999999999</c:v>
                </c:pt>
                <c:pt idx="4792">
                  <c:v>0.47939300000000001</c:v>
                </c:pt>
                <c:pt idx="4793">
                  <c:v>0.48098800000000003</c:v>
                </c:pt>
                <c:pt idx="4794">
                  <c:v>0.481819</c:v>
                </c:pt>
                <c:pt idx="4795">
                  <c:v>0.48158699999999999</c:v>
                </c:pt>
                <c:pt idx="4796">
                  <c:v>0.48095199999999999</c:v>
                </c:pt>
                <c:pt idx="4797">
                  <c:v>0.476414</c:v>
                </c:pt>
                <c:pt idx="4798">
                  <c:v>0.47632799999999997</c:v>
                </c:pt>
                <c:pt idx="4799">
                  <c:v>0.48398000000000002</c:v>
                </c:pt>
                <c:pt idx="4800">
                  <c:v>0.48249999999999998</c:v>
                </c:pt>
                <c:pt idx="4801">
                  <c:v>0.47634399999999999</c:v>
                </c:pt>
                <c:pt idx="4802">
                  <c:v>0.47948000000000002</c:v>
                </c:pt>
                <c:pt idx="4803">
                  <c:v>0.48281200000000002</c:v>
                </c:pt>
                <c:pt idx="4804">
                  <c:v>0.48075499999999999</c:v>
                </c:pt>
                <c:pt idx="4805">
                  <c:v>0.480072</c:v>
                </c:pt>
                <c:pt idx="4806">
                  <c:v>0.480771</c:v>
                </c:pt>
                <c:pt idx="4807">
                  <c:v>0.47942099999999999</c:v>
                </c:pt>
                <c:pt idx="4808">
                  <c:v>0.48104799999999998</c:v>
                </c:pt>
                <c:pt idx="4809">
                  <c:v>0.48326000000000002</c:v>
                </c:pt>
                <c:pt idx="4810">
                  <c:v>0.48021599999999998</c:v>
                </c:pt>
                <c:pt idx="4811">
                  <c:v>0.48053099999999999</c:v>
                </c:pt>
                <c:pt idx="4812">
                  <c:v>0.48657</c:v>
                </c:pt>
                <c:pt idx="4813">
                  <c:v>0.48802299999999998</c:v>
                </c:pt>
                <c:pt idx="4814">
                  <c:v>0.48539700000000002</c:v>
                </c:pt>
                <c:pt idx="4815">
                  <c:v>0.48436600000000002</c:v>
                </c:pt>
                <c:pt idx="4816">
                  <c:v>0.48289799999999999</c:v>
                </c:pt>
                <c:pt idx="4817">
                  <c:v>0.47931000000000001</c:v>
                </c:pt>
                <c:pt idx="4818">
                  <c:v>0.47945100000000002</c:v>
                </c:pt>
                <c:pt idx="4819">
                  <c:v>0.48233399999999998</c:v>
                </c:pt>
                <c:pt idx="4820">
                  <c:v>0.48317300000000002</c:v>
                </c:pt>
                <c:pt idx="4821">
                  <c:v>0.48558499999999999</c:v>
                </c:pt>
                <c:pt idx="4822">
                  <c:v>0.48702899999999999</c:v>
                </c:pt>
                <c:pt idx="4823">
                  <c:v>0.48489100000000002</c:v>
                </c:pt>
                <c:pt idx="4824">
                  <c:v>0.48553000000000002</c:v>
                </c:pt>
                <c:pt idx="4825">
                  <c:v>0.48688599999999999</c:v>
                </c:pt>
                <c:pt idx="4826">
                  <c:v>0.48710599999999998</c:v>
                </c:pt>
                <c:pt idx="4827">
                  <c:v>0.48802600000000002</c:v>
                </c:pt>
                <c:pt idx="4828">
                  <c:v>0.48747299999999999</c:v>
                </c:pt>
                <c:pt idx="4829">
                  <c:v>0.48666500000000001</c:v>
                </c:pt>
                <c:pt idx="4830">
                  <c:v>0.48695300000000002</c:v>
                </c:pt>
                <c:pt idx="4831">
                  <c:v>0.48674099999999998</c:v>
                </c:pt>
                <c:pt idx="4832">
                  <c:v>0.48746800000000001</c:v>
                </c:pt>
                <c:pt idx="4833">
                  <c:v>0.48957800000000001</c:v>
                </c:pt>
                <c:pt idx="4834">
                  <c:v>0.490205</c:v>
                </c:pt>
                <c:pt idx="4835">
                  <c:v>0.48727900000000002</c:v>
                </c:pt>
                <c:pt idx="4836">
                  <c:v>0.48605199999999998</c:v>
                </c:pt>
                <c:pt idx="4837">
                  <c:v>0.48761900000000002</c:v>
                </c:pt>
                <c:pt idx="4838">
                  <c:v>0.488311</c:v>
                </c:pt>
                <c:pt idx="4839">
                  <c:v>0.48925400000000002</c:v>
                </c:pt>
                <c:pt idx="4840">
                  <c:v>0.48929899999999998</c:v>
                </c:pt>
                <c:pt idx="4841">
                  <c:v>0.48831000000000002</c:v>
                </c:pt>
                <c:pt idx="4842">
                  <c:v>0.489398</c:v>
                </c:pt>
                <c:pt idx="4843">
                  <c:v>0.488037</c:v>
                </c:pt>
                <c:pt idx="4844">
                  <c:v>0.487703</c:v>
                </c:pt>
                <c:pt idx="4845">
                  <c:v>0.49083199999999999</c:v>
                </c:pt>
                <c:pt idx="4846">
                  <c:v>0.49192200000000003</c:v>
                </c:pt>
                <c:pt idx="4847">
                  <c:v>0.48953400000000002</c:v>
                </c:pt>
                <c:pt idx="4848">
                  <c:v>0.49019699999999999</c:v>
                </c:pt>
                <c:pt idx="4849">
                  <c:v>0.49148900000000001</c:v>
                </c:pt>
                <c:pt idx="4850">
                  <c:v>0.48893799999999998</c:v>
                </c:pt>
                <c:pt idx="4851">
                  <c:v>0.49073600000000001</c:v>
                </c:pt>
                <c:pt idx="4852">
                  <c:v>0.49571199999999999</c:v>
                </c:pt>
                <c:pt idx="4853">
                  <c:v>0.49721399999999999</c:v>
                </c:pt>
                <c:pt idx="4854">
                  <c:v>0.49727700000000002</c:v>
                </c:pt>
                <c:pt idx="4855">
                  <c:v>0.49605700000000003</c:v>
                </c:pt>
                <c:pt idx="4856">
                  <c:v>0.49499900000000002</c:v>
                </c:pt>
                <c:pt idx="4857">
                  <c:v>0.49493999999999999</c:v>
                </c:pt>
                <c:pt idx="4858">
                  <c:v>0.49591800000000003</c:v>
                </c:pt>
                <c:pt idx="4859">
                  <c:v>0.49751200000000001</c:v>
                </c:pt>
                <c:pt idx="4860">
                  <c:v>0.49795200000000001</c:v>
                </c:pt>
                <c:pt idx="4861">
                  <c:v>0.49575999999999998</c:v>
                </c:pt>
                <c:pt idx="4862">
                  <c:v>0.49412899999999998</c:v>
                </c:pt>
                <c:pt idx="4863">
                  <c:v>0.496782</c:v>
                </c:pt>
                <c:pt idx="4864">
                  <c:v>0.49598500000000001</c:v>
                </c:pt>
                <c:pt idx="4865">
                  <c:v>0.49120399999999997</c:v>
                </c:pt>
                <c:pt idx="4866">
                  <c:v>0.491734</c:v>
                </c:pt>
                <c:pt idx="4867">
                  <c:v>0.49382599999999999</c:v>
                </c:pt>
                <c:pt idx="4868">
                  <c:v>0.492396</c:v>
                </c:pt>
                <c:pt idx="4869">
                  <c:v>0.49424099999999999</c:v>
                </c:pt>
                <c:pt idx="4870">
                  <c:v>0.49737799999999999</c:v>
                </c:pt>
                <c:pt idx="4871">
                  <c:v>0.49485899999999999</c:v>
                </c:pt>
                <c:pt idx="4872">
                  <c:v>0.49128899999999998</c:v>
                </c:pt>
                <c:pt idx="4873">
                  <c:v>0.49185600000000002</c:v>
                </c:pt>
                <c:pt idx="4874">
                  <c:v>0.49343300000000001</c:v>
                </c:pt>
                <c:pt idx="4875">
                  <c:v>0.49686599999999997</c:v>
                </c:pt>
                <c:pt idx="4876">
                  <c:v>0.502305</c:v>
                </c:pt>
                <c:pt idx="4877">
                  <c:v>0.49873699999999999</c:v>
                </c:pt>
                <c:pt idx="4878">
                  <c:v>0.49272899999999997</c:v>
                </c:pt>
                <c:pt idx="4879">
                  <c:v>0.49427300000000002</c:v>
                </c:pt>
                <c:pt idx="4880">
                  <c:v>0.49840499999999999</c:v>
                </c:pt>
                <c:pt idx="4881">
                  <c:v>0.49871500000000002</c:v>
                </c:pt>
                <c:pt idx="4882">
                  <c:v>0.497419</c:v>
                </c:pt>
                <c:pt idx="4883">
                  <c:v>0.49801899999999999</c:v>
                </c:pt>
                <c:pt idx="4884">
                  <c:v>0.49794300000000002</c:v>
                </c:pt>
                <c:pt idx="4885">
                  <c:v>0.49751699999999999</c:v>
                </c:pt>
                <c:pt idx="4886">
                  <c:v>0.49863200000000002</c:v>
                </c:pt>
                <c:pt idx="4887">
                  <c:v>0.498251</c:v>
                </c:pt>
                <c:pt idx="4888">
                  <c:v>0.49694700000000003</c:v>
                </c:pt>
                <c:pt idx="4889">
                  <c:v>0.49867800000000001</c:v>
                </c:pt>
                <c:pt idx="4890">
                  <c:v>0.50124299999999999</c:v>
                </c:pt>
                <c:pt idx="4891">
                  <c:v>0.50042299999999995</c:v>
                </c:pt>
                <c:pt idx="4892">
                  <c:v>0.50034400000000001</c:v>
                </c:pt>
                <c:pt idx="4893">
                  <c:v>0.50043000000000004</c:v>
                </c:pt>
                <c:pt idx="4894">
                  <c:v>0.49881300000000001</c:v>
                </c:pt>
                <c:pt idx="4895">
                  <c:v>0.50068100000000004</c:v>
                </c:pt>
                <c:pt idx="4896">
                  <c:v>0.50400699999999998</c:v>
                </c:pt>
                <c:pt idx="4897">
                  <c:v>0.503189</c:v>
                </c:pt>
                <c:pt idx="4898">
                  <c:v>0.50153199999999998</c:v>
                </c:pt>
                <c:pt idx="4899">
                  <c:v>0.50055000000000005</c:v>
                </c:pt>
                <c:pt idx="4900">
                  <c:v>0.50133399999999995</c:v>
                </c:pt>
                <c:pt idx="4901">
                  <c:v>0.504444</c:v>
                </c:pt>
                <c:pt idx="4902">
                  <c:v>0.505803</c:v>
                </c:pt>
                <c:pt idx="4903">
                  <c:v>0.503332</c:v>
                </c:pt>
                <c:pt idx="4904">
                  <c:v>0.50301300000000004</c:v>
                </c:pt>
                <c:pt idx="4905">
                  <c:v>0.50217299999999998</c:v>
                </c:pt>
                <c:pt idx="4906">
                  <c:v>0.49761100000000003</c:v>
                </c:pt>
                <c:pt idx="4907">
                  <c:v>0.50031899999999996</c:v>
                </c:pt>
                <c:pt idx="4908">
                  <c:v>0.50545700000000005</c:v>
                </c:pt>
                <c:pt idx="4909">
                  <c:v>0.50390999999999997</c:v>
                </c:pt>
                <c:pt idx="4910">
                  <c:v>0.50200500000000003</c:v>
                </c:pt>
                <c:pt idx="4911">
                  <c:v>0.49981199999999998</c:v>
                </c:pt>
                <c:pt idx="4912">
                  <c:v>0.50091799999999997</c:v>
                </c:pt>
                <c:pt idx="4913">
                  <c:v>0.50449699999999997</c:v>
                </c:pt>
                <c:pt idx="4914">
                  <c:v>0.50727800000000001</c:v>
                </c:pt>
                <c:pt idx="4915">
                  <c:v>0.51009599999999999</c:v>
                </c:pt>
                <c:pt idx="4916">
                  <c:v>0.50925399999999998</c:v>
                </c:pt>
                <c:pt idx="4917">
                  <c:v>0.50761500000000004</c:v>
                </c:pt>
                <c:pt idx="4918">
                  <c:v>0.51051400000000002</c:v>
                </c:pt>
                <c:pt idx="4919">
                  <c:v>0.516046</c:v>
                </c:pt>
                <c:pt idx="4920">
                  <c:v>0.51559200000000005</c:v>
                </c:pt>
                <c:pt idx="4921">
                  <c:v>0.51167300000000004</c:v>
                </c:pt>
                <c:pt idx="4922">
                  <c:v>0.51273000000000002</c:v>
                </c:pt>
                <c:pt idx="4923">
                  <c:v>0.514714</c:v>
                </c:pt>
                <c:pt idx="4924">
                  <c:v>0.51394200000000001</c:v>
                </c:pt>
                <c:pt idx="4925">
                  <c:v>0.51102400000000003</c:v>
                </c:pt>
                <c:pt idx="4926">
                  <c:v>0.51006200000000002</c:v>
                </c:pt>
                <c:pt idx="4927">
                  <c:v>0.51323200000000002</c:v>
                </c:pt>
                <c:pt idx="4928">
                  <c:v>0.51513399999999998</c:v>
                </c:pt>
                <c:pt idx="4929">
                  <c:v>0.51567099999999999</c:v>
                </c:pt>
                <c:pt idx="4930">
                  <c:v>0.51359900000000003</c:v>
                </c:pt>
                <c:pt idx="4931">
                  <c:v>0.50975499999999996</c:v>
                </c:pt>
                <c:pt idx="4932">
                  <c:v>0.50811300000000004</c:v>
                </c:pt>
                <c:pt idx="4933">
                  <c:v>0.51024199999999997</c:v>
                </c:pt>
                <c:pt idx="4934">
                  <c:v>0.51240200000000002</c:v>
                </c:pt>
                <c:pt idx="4935">
                  <c:v>0.509243</c:v>
                </c:pt>
                <c:pt idx="4936">
                  <c:v>0.50885999999999998</c:v>
                </c:pt>
                <c:pt idx="4937">
                  <c:v>0.51342900000000002</c:v>
                </c:pt>
                <c:pt idx="4938">
                  <c:v>0.51412999999999998</c:v>
                </c:pt>
                <c:pt idx="4939">
                  <c:v>0.51291900000000001</c:v>
                </c:pt>
                <c:pt idx="4940">
                  <c:v>0.51322199999999996</c:v>
                </c:pt>
                <c:pt idx="4941">
                  <c:v>0.51083400000000001</c:v>
                </c:pt>
                <c:pt idx="4942">
                  <c:v>0.51202199999999998</c:v>
                </c:pt>
                <c:pt idx="4943">
                  <c:v>0.51812199999999997</c:v>
                </c:pt>
                <c:pt idx="4944">
                  <c:v>0.51739100000000005</c:v>
                </c:pt>
                <c:pt idx="4945">
                  <c:v>0.51127800000000001</c:v>
                </c:pt>
                <c:pt idx="4946">
                  <c:v>0.51160700000000003</c:v>
                </c:pt>
                <c:pt idx="4947">
                  <c:v>0.51411099999999998</c:v>
                </c:pt>
                <c:pt idx="4948">
                  <c:v>0.51029599999999997</c:v>
                </c:pt>
                <c:pt idx="4949">
                  <c:v>0.50856599999999996</c:v>
                </c:pt>
                <c:pt idx="4950">
                  <c:v>0.51238099999999998</c:v>
                </c:pt>
                <c:pt idx="4951">
                  <c:v>0.51182099999999997</c:v>
                </c:pt>
                <c:pt idx="4952">
                  <c:v>0.50994399999999995</c:v>
                </c:pt>
                <c:pt idx="4953">
                  <c:v>0.51193299999999997</c:v>
                </c:pt>
                <c:pt idx="4954">
                  <c:v>0.51328399999999996</c:v>
                </c:pt>
                <c:pt idx="4955">
                  <c:v>0.51277499999999998</c:v>
                </c:pt>
                <c:pt idx="4956">
                  <c:v>0.51201099999999999</c:v>
                </c:pt>
                <c:pt idx="4957">
                  <c:v>0.51129999999999998</c:v>
                </c:pt>
                <c:pt idx="4958">
                  <c:v>0.51195599999999997</c:v>
                </c:pt>
                <c:pt idx="4959">
                  <c:v>0.51399300000000003</c:v>
                </c:pt>
                <c:pt idx="4960">
                  <c:v>0.51499799999999996</c:v>
                </c:pt>
                <c:pt idx="4961">
                  <c:v>0.517459</c:v>
                </c:pt>
                <c:pt idx="4962">
                  <c:v>0.51587499999999997</c:v>
                </c:pt>
                <c:pt idx="4963">
                  <c:v>0.51328700000000005</c:v>
                </c:pt>
                <c:pt idx="4964">
                  <c:v>0.51754599999999995</c:v>
                </c:pt>
                <c:pt idx="4965">
                  <c:v>0.51881900000000003</c:v>
                </c:pt>
                <c:pt idx="4966">
                  <c:v>0.51552699999999996</c:v>
                </c:pt>
                <c:pt idx="4967">
                  <c:v>0.51520299999999997</c:v>
                </c:pt>
                <c:pt idx="4968">
                  <c:v>0.51701299999999994</c:v>
                </c:pt>
                <c:pt idx="4969">
                  <c:v>0.51742900000000003</c:v>
                </c:pt>
                <c:pt idx="4970">
                  <c:v>0.51835600000000004</c:v>
                </c:pt>
                <c:pt idx="4971">
                  <c:v>0.51950300000000005</c:v>
                </c:pt>
                <c:pt idx="4972">
                  <c:v>0.516984</c:v>
                </c:pt>
                <c:pt idx="4973">
                  <c:v>0.51615999999999995</c:v>
                </c:pt>
                <c:pt idx="4974">
                  <c:v>0.51550300000000004</c:v>
                </c:pt>
                <c:pt idx="4975">
                  <c:v>0.51494399999999996</c:v>
                </c:pt>
                <c:pt idx="4976">
                  <c:v>0.52264900000000003</c:v>
                </c:pt>
                <c:pt idx="4977">
                  <c:v>0.52509700000000004</c:v>
                </c:pt>
                <c:pt idx="4978">
                  <c:v>0.51620299999999997</c:v>
                </c:pt>
                <c:pt idx="4979">
                  <c:v>0.50953499999999996</c:v>
                </c:pt>
                <c:pt idx="4980">
                  <c:v>0.51204300000000003</c:v>
                </c:pt>
                <c:pt idx="4981">
                  <c:v>0.51441599999999998</c:v>
                </c:pt>
                <c:pt idx="4982">
                  <c:v>0.51259699999999997</c:v>
                </c:pt>
                <c:pt idx="4983">
                  <c:v>0.51421099999999997</c:v>
                </c:pt>
                <c:pt idx="4984">
                  <c:v>0.51748499999999997</c:v>
                </c:pt>
                <c:pt idx="4985">
                  <c:v>0.51627199999999995</c:v>
                </c:pt>
                <c:pt idx="4986">
                  <c:v>0.51474399999999998</c:v>
                </c:pt>
                <c:pt idx="4987">
                  <c:v>0.51336300000000001</c:v>
                </c:pt>
                <c:pt idx="4988">
                  <c:v>0.51351599999999997</c:v>
                </c:pt>
                <c:pt idx="4989">
                  <c:v>0.51475499999999996</c:v>
                </c:pt>
                <c:pt idx="4990">
                  <c:v>0.51535600000000004</c:v>
                </c:pt>
                <c:pt idx="4991">
                  <c:v>0.51491200000000004</c:v>
                </c:pt>
                <c:pt idx="4992">
                  <c:v>0.51685199999999998</c:v>
                </c:pt>
                <c:pt idx="4993">
                  <c:v>0.51815699999999998</c:v>
                </c:pt>
                <c:pt idx="4994">
                  <c:v>0.51627999999999996</c:v>
                </c:pt>
                <c:pt idx="4995">
                  <c:v>0.51783900000000005</c:v>
                </c:pt>
                <c:pt idx="4996">
                  <c:v>0.52108900000000002</c:v>
                </c:pt>
                <c:pt idx="4997">
                  <c:v>0.51864100000000002</c:v>
                </c:pt>
                <c:pt idx="4998">
                  <c:v>0.52044900000000005</c:v>
                </c:pt>
                <c:pt idx="4999">
                  <c:v>0.52412499999999995</c:v>
                </c:pt>
                <c:pt idx="5000">
                  <c:v>0.52183000000000002</c:v>
                </c:pt>
                <c:pt idx="5001">
                  <c:v>0.518482</c:v>
                </c:pt>
                <c:pt idx="5002">
                  <c:v>0.51779299999999995</c:v>
                </c:pt>
                <c:pt idx="5003">
                  <c:v>0.52044100000000004</c:v>
                </c:pt>
                <c:pt idx="5004">
                  <c:v>0.52252600000000005</c:v>
                </c:pt>
                <c:pt idx="5005">
                  <c:v>0.52121300000000004</c:v>
                </c:pt>
                <c:pt idx="5006">
                  <c:v>0.51811200000000002</c:v>
                </c:pt>
                <c:pt idx="5007">
                  <c:v>0.52123399999999998</c:v>
                </c:pt>
                <c:pt idx="5008">
                  <c:v>0.52489799999999998</c:v>
                </c:pt>
                <c:pt idx="5009">
                  <c:v>0.51617100000000005</c:v>
                </c:pt>
                <c:pt idx="5010">
                  <c:v>0.51486900000000002</c:v>
                </c:pt>
                <c:pt idx="5011">
                  <c:v>0.52444800000000003</c:v>
                </c:pt>
                <c:pt idx="5012">
                  <c:v>0.52192499999999997</c:v>
                </c:pt>
                <c:pt idx="5013">
                  <c:v>0.51843399999999995</c:v>
                </c:pt>
                <c:pt idx="5014">
                  <c:v>0.52365499999999998</c:v>
                </c:pt>
                <c:pt idx="5015">
                  <c:v>0.52732599999999996</c:v>
                </c:pt>
                <c:pt idx="5016">
                  <c:v>0.52763000000000004</c:v>
                </c:pt>
                <c:pt idx="5017">
                  <c:v>0.52716600000000002</c:v>
                </c:pt>
                <c:pt idx="5018">
                  <c:v>0.52730399999999999</c:v>
                </c:pt>
                <c:pt idx="5019">
                  <c:v>0.52805100000000005</c:v>
                </c:pt>
                <c:pt idx="5020">
                  <c:v>0.52902400000000005</c:v>
                </c:pt>
                <c:pt idx="5021">
                  <c:v>0.53243700000000005</c:v>
                </c:pt>
                <c:pt idx="5022">
                  <c:v>0.53344400000000003</c:v>
                </c:pt>
                <c:pt idx="5023">
                  <c:v>0.52959199999999995</c:v>
                </c:pt>
                <c:pt idx="5024">
                  <c:v>0.52861100000000005</c:v>
                </c:pt>
                <c:pt idx="5025">
                  <c:v>0.52759299999999998</c:v>
                </c:pt>
                <c:pt idx="5026">
                  <c:v>0.52537100000000003</c:v>
                </c:pt>
                <c:pt idx="5027">
                  <c:v>0.52699799999999997</c:v>
                </c:pt>
                <c:pt idx="5028">
                  <c:v>0.52771400000000002</c:v>
                </c:pt>
                <c:pt idx="5029">
                  <c:v>0.52738499999999999</c:v>
                </c:pt>
                <c:pt idx="5030">
                  <c:v>0.52795000000000003</c:v>
                </c:pt>
                <c:pt idx="5031">
                  <c:v>0.52659800000000001</c:v>
                </c:pt>
                <c:pt idx="5032">
                  <c:v>0.52648700000000004</c:v>
                </c:pt>
                <c:pt idx="5033">
                  <c:v>0.52713900000000002</c:v>
                </c:pt>
                <c:pt idx="5034">
                  <c:v>0.52567200000000003</c:v>
                </c:pt>
                <c:pt idx="5035">
                  <c:v>0.52820599999999995</c:v>
                </c:pt>
                <c:pt idx="5036">
                  <c:v>0.53449500000000005</c:v>
                </c:pt>
                <c:pt idx="5037">
                  <c:v>0.53326200000000001</c:v>
                </c:pt>
                <c:pt idx="5038">
                  <c:v>0.53074699999999997</c:v>
                </c:pt>
                <c:pt idx="5039">
                  <c:v>0.53186299999999997</c:v>
                </c:pt>
                <c:pt idx="5040">
                  <c:v>0.53005500000000005</c:v>
                </c:pt>
                <c:pt idx="5041">
                  <c:v>0.53282499999999999</c:v>
                </c:pt>
                <c:pt idx="5042">
                  <c:v>0.53190599999999999</c:v>
                </c:pt>
                <c:pt idx="5043">
                  <c:v>0.52819799999999995</c:v>
                </c:pt>
                <c:pt idx="5044">
                  <c:v>0.53409300000000004</c:v>
                </c:pt>
                <c:pt idx="5045">
                  <c:v>0.53272699999999995</c:v>
                </c:pt>
                <c:pt idx="5046">
                  <c:v>0.52856899999999996</c:v>
                </c:pt>
                <c:pt idx="5047">
                  <c:v>0.53396100000000002</c:v>
                </c:pt>
                <c:pt idx="5048">
                  <c:v>0.53197099999999997</c:v>
                </c:pt>
                <c:pt idx="5049">
                  <c:v>0.52599799999999997</c:v>
                </c:pt>
                <c:pt idx="5050">
                  <c:v>0.532134</c:v>
                </c:pt>
                <c:pt idx="5051">
                  <c:v>0.53658399999999995</c:v>
                </c:pt>
                <c:pt idx="5052">
                  <c:v>0.53325</c:v>
                </c:pt>
                <c:pt idx="5053">
                  <c:v>0.53384699999999996</c:v>
                </c:pt>
                <c:pt idx="5054">
                  <c:v>0.53446700000000003</c:v>
                </c:pt>
                <c:pt idx="5055">
                  <c:v>0.52981999999999996</c:v>
                </c:pt>
                <c:pt idx="5056">
                  <c:v>0.52981900000000004</c:v>
                </c:pt>
                <c:pt idx="5057">
                  <c:v>0.53608800000000001</c:v>
                </c:pt>
                <c:pt idx="5058">
                  <c:v>0.53655600000000003</c:v>
                </c:pt>
                <c:pt idx="5059">
                  <c:v>0.53075799999999995</c:v>
                </c:pt>
                <c:pt idx="5060">
                  <c:v>0.53230500000000003</c:v>
                </c:pt>
                <c:pt idx="5061">
                  <c:v>0.53664999999999996</c:v>
                </c:pt>
                <c:pt idx="5062">
                  <c:v>0.53456599999999999</c:v>
                </c:pt>
                <c:pt idx="5063">
                  <c:v>0.53470499999999999</c:v>
                </c:pt>
                <c:pt idx="5064">
                  <c:v>0.53957100000000002</c:v>
                </c:pt>
                <c:pt idx="5065">
                  <c:v>0.53695000000000004</c:v>
                </c:pt>
                <c:pt idx="5066">
                  <c:v>0.53327999999999998</c:v>
                </c:pt>
                <c:pt idx="5067">
                  <c:v>0.53573300000000001</c:v>
                </c:pt>
                <c:pt idx="5068">
                  <c:v>0.53710000000000002</c:v>
                </c:pt>
                <c:pt idx="5069">
                  <c:v>0.53624000000000005</c:v>
                </c:pt>
                <c:pt idx="5070">
                  <c:v>0.53503299999999998</c:v>
                </c:pt>
                <c:pt idx="5071">
                  <c:v>0.535439</c:v>
                </c:pt>
                <c:pt idx="5072">
                  <c:v>0.53678800000000004</c:v>
                </c:pt>
                <c:pt idx="5073">
                  <c:v>0.53466899999999995</c:v>
                </c:pt>
                <c:pt idx="5074">
                  <c:v>0.534663</c:v>
                </c:pt>
                <c:pt idx="5075">
                  <c:v>0.53542100000000004</c:v>
                </c:pt>
                <c:pt idx="5076">
                  <c:v>0.53265099999999999</c:v>
                </c:pt>
                <c:pt idx="5077">
                  <c:v>0.53034099999999995</c:v>
                </c:pt>
                <c:pt idx="5078">
                  <c:v>0.529281</c:v>
                </c:pt>
                <c:pt idx="5079">
                  <c:v>0.52841000000000005</c:v>
                </c:pt>
                <c:pt idx="5080">
                  <c:v>0.52976900000000005</c:v>
                </c:pt>
                <c:pt idx="5081">
                  <c:v>0.53127000000000002</c:v>
                </c:pt>
                <c:pt idx="5082">
                  <c:v>0.53020699999999998</c:v>
                </c:pt>
                <c:pt idx="5083">
                  <c:v>0.53117099999999995</c:v>
                </c:pt>
                <c:pt idx="5084">
                  <c:v>0.53414600000000001</c:v>
                </c:pt>
                <c:pt idx="5085">
                  <c:v>0.53314799999999996</c:v>
                </c:pt>
                <c:pt idx="5086">
                  <c:v>0.533223</c:v>
                </c:pt>
                <c:pt idx="5087">
                  <c:v>0.54163099999999997</c:v>
                </c:pt>
                <c:pt idx="5088">
                  <c:v>0.54748600000000003</c:v>
                </c:pt>
                <c:pt idx="5089">
                  <c:v>0.54247199999999995</c:v>
                </c:pt>
                <c:pt idx="5090">
                  <c:v>0.54295199999999999</c:v>
                </c:pt>
                <c:pt idx="5091">
                  <c:v>0.54713699999999998</c:v>
                </c:pt>
                <c:pt idx="5092">
                  <c:v>0.54271000000000003</c:v>
                </c:pt>
                <c:pt idx="5093">
                  <c:v>0.53631600000000001</c:v>
                </c:pt>
                <c:pt idx="5094">
                  <c:v>0.53923500000000002</c:v>
                </c:pt>
                <c:pt idx="5095">
                  <c:v>0.54458099999999998</c:v>
                </c:pt>
                <c:pt idx="5096">
                  <c:v>0.54514499999999999</c:v>
                </c:pt>
                <c:pt idx="5097">
                  <c:v>0.54411699999999996</c:v>
                </c:pt>
                <c:pt idx="5098">
                  <c:v>0.54285700000000003</c:v>
                </c:pt>
                <c:pt idx="5099">
                  <c:v>0.54370600000000002</c:v>
                </c:pt>
                <c:pt idx="5100">
                  <c:v>0.54645500000000002</c:v>
                </c:pt>
                <c:pt idx="5101">
                  <c:v>0.54537199999999997</c:v>
                </c:pt>
                <c:pt idx="5102">
                  <c:v>0.54147699999999999</c:v>
                </c:pt>
                <c:pt idx="5103">
                  <c:v>0.54343300000000005</c:v>
                </c:pt>
                <c:pt idx="5104">
                  <c:v>0.54695400000000005</c:v>
                </c:pt>
                <c:pt idx="5105">
                  <c:v>0.54131899999999999</c:v>
                </c:pt>
                <c:pt idx="5106">
                  <c:v>0.53788000000000002</c:v>
                </c:pt>
                <c:pt idx="5107">
                  <c:v>0.54474100000000003</c:v>
                </c:pt>
                <c:pt idx="5108">
                  <c:v>0.54521200000000003</c:v>
                </c:pt>
                <c:pt idx="5109">
                  <c:v>0.53864400000000001</c:v>
                </c:pt>
                <c:pt idx="5110">
                  <c:v>0.54302799999999996</c:v>
                </c:pt>
                <c:pt idx="5111">
                  <c:v>0.54908699999999999</c:v>
                </c:pt>
                <c:pt idx="5112">
                  <c:v>0.54342599999999996</c:v>
                </c:pt>
                <c:pt idx="5113">
                  <c:v>0.53852599999999995</c:v>
                </c:pt>
                <c:pt idx="5114">
                  <c:v>0.54100199999999998</c:v>
                </c:pt>
                <c:pt idx="5115">
                  <c:v>0.54088499999999995</c:v>
                </c:pt>
                <c:pt idx="5116">
                  <c:v>0.53764400000000001</c:v>
                </c:pt>
                <c:pt idx="5117">
                  <c:v>0.53733299999999995</c:v>
                </c:pt>
                <c:pt idx="5118">
                  <c:v>0.54047400000000001</c:v>
                </c:pt>
                <c:pt idx="5119">
                  <c:v>0.54182900000000001</c:v>
                </c:pt>
                <c:pt idx="5120">
                  <c:v>0.54070700000000005</c:v>
                </c:pt>
                <c:pt idx="5121">
                  <c:v>0.54062299999999996</c:v>
                </c:pt>
                <c:pt idx="5122">
                  <c:v>0.544377</c:v>
                </c:pt>
                <c:pt idx="5123">
                  <c:v>0.54750200000000004</c:v>
                </c:pt>
                <c:pt idx="5124">
                  <c:v>0.54645999999999995</c:v>
                </c:pt>
                <c:pt idx="5125">
                  <c:v>0.54565200000000003</c:v>
                </c:pt>
                <c:pt idx="5126">
                  <c:v>0.54883499999999996</c:v>
                </c:pt>
                <c:pt idx="5127">
                  <c:v>0.54985399999999995</c:v>
                </c:pt>
                <c:pt idx="5128">
                  <c:v>0.54212899999999997</c:v>
                </c:pt>
                <c:pt idx="5129">
                  <c:v>0.53966099999999995</c:v>
                </c:pt>
                <c:pt idx="5130">
                  <c:v>0.54539499999999996</c:v>
                </c:pt>
                <c:pt idx="5131">
                  <c:v>0.54552299999999998</c:v>
                </c:pt>
                <c:pt idx="5132">
                  <c:v>0.54507399999999995</c:v>
                </c:pt>
                <c:pt idx="5133">
                  <c:v>0.54694100000000001</c:v>
                </c:pt>
                <c:pt idx="5134">
                  <c:v>0.54459199999999996</c:v>
                </c:pt>
                <c:pt idx="5135">
                  <c:v>0.54416500000000001</c:v>
                </c:pt>
                <c:pt idx="5136">
                  <c:v>0.55214799999999997</c:v>
                </c:pt>
                <c:pt idx="5137">
                  <c:v>0.55384100000000003</c:v>
                </c:pt>
                <c:pt idx="5138">
                  <c:v>0.54777900000000002</c:v>
                </c:pt>
                <c:pt idx="5139">
                  <c:v>0.54750399999999999</c:v>
                </c:pt>
                <c:pt idx="5140">
                  <c:v>0.55032599999999998</c:v>
                </c:pt>
                <c:pt idx="5141">
                  <c:v>0.55000499999999997</c:v>
                </c:pt>
                <c:pt idx="5142">
                  <c:v>0.54901100000000003</c:v>
                </c:pt>
                <c:pt idx="5143">
                  <c:v>0.54616699999999996</c:v>
                </c:pt>
                <c:pt idx="5144">
                  <c:v>0.54442999999999997</c:v>
                </c:pt>
                <c:pt idx="5145">
                  <c:v>0.54688999999999999</c:v>
                </c:pt>
                <c:pt idx="5146">
                  <c:v>0.55241600000000002</c:v>
                </c:pt>
                <c:pt idx="5147">
                  <c:v>0.55436399999999997</c:v>
                </c:pt>
                <c:pt idx="5148">
                  <c:v>0.55005599999999999</c:v>
                </c:pt>
                <c:pt idx="5149">
                  <c:v>0.55076999999999998</c:v>
                </c:pt>
                <c:pt idx="5150">
                  <c:v>0.55225999999999997</c:v>
                </c:pt>
                <c:pt idx="5151">
                  <c:v>0.55044199999999999</c:v>
                </c:pt>
                <c:pt idx="5152">
                  <c:v>0.55051300000000003</c:v>
                </c:pt>
                <c:pt idx="5153">
                  <c:v>0.54871300000000001</c:v>
                </c:pt>
                <c:pt idx="5154">
                  <c:v>0.54822400000000004</c:v>
                </c:pt>
                <c:pt idx="5155">
                  <c:v>0.54996</c:v>
                </c:pt>
                <c:pt idx="5156">
                  <c:v>0.55160699999999996</c:v>
                </c:pt>
                <c:pt idx="5157">
                  <c:v>0.55157500000000004</c:v>
                </c:pt>
                <c:pt idx="5158">
                  <c:v>0.55076099999999995</c:v>
                </c:pt>
                <c:pt idx="5159">
                  <c:v>0.55274999999999996</c:v>
                </c:pt>
                <c:pt idx="5160">
                  <c:v>0.55275600000000003</c:v>
                </c:pt>
                <c:pt idx="5161">
                  <c:v>0.54917000000000005</c:v>
                </c:pt>
                <c:pt idx="5162">
                  <c:v>0.55112499999999998</c:v>
                </c:pt>
                <c:pt idx="5163">
                  <c:v>0.55425899999999995</c:v>
                </c:pt>
                <c:pt idx="5164">
                  <c:v>0.55182299999999995</c:v>
                </c:pt>
                <c:pt idx="5165">
                  <c:v>0.554952</c:v>
                </c:pt>
                <c:pt idx="5166">
                  <c:v>0.56127199999999999</c:v>
                </c:pt>
                <c:pt idx="5167">
                  <c:v>0.55555500000000002</c:v>
                </c:pt>
                <c:pt idx="5168">
                  <c:v>0.54738799999999999</c:v>
                </c:pt>
                <c:pt idx="5169">
                  <c:v>0.55263899999999999</c:v>
                </c:pt>
                <c:pt idx="5170">
                  <c:v>0.56221600000000005</c:v>
                </c:pt>
                <c:pt idx="5171">
                  <c:v>0.55951600000000001</c:v>
                </c:pt>
                <c:pt idx="5172">
                  <c:v>0.55372699999999997</c:v>
                </c:pt>
                <c:pt idx="5173">
                  <c:v>0.55708400000000002</c:v>
                </c:pt>
                <c:pt idx="5174">
                  <c:v>0.56111200000000006</c:v>
                </c:pt>
                <c:pt idx="5175">
                  <c:v>0.55889800000000001</c:v>
                </c:pt>
                <c:pt idx="5176">
                  <c:v>0.55690700000000004</c:v>
                </c:pt>
                <c:pt idx="5177">
                  <c:v>0.55522400000000005</c:v>
                </c:pt>
                <c:pt idx="5178">
                  <c:v>0.55304200000000003</c:v>
                </c:pt>
                <c:pt idx="5179">
                  <c:v>0.55355900000000002</c:v>
                </c:pt>
                <c:pt idx="5180">
                  <c:v>0.55420499999999995</c:v>
                </c:pt>
                <c:pt idx="5181">
                  <c:v>0.55281899999999995</c:v>
                </c:pt>
                <c:pt idx="5182">
                  <c:v>0.55436099999999999</c:v>
                </c:pt>
                <c:pt idx="5183">
                  <c:v>0.55740000000000001</c:v>
                </c:pt>
                <c:pt idx="5184">
                  <c:v>0.55471499999999996</c:v>
                </c:pt>
                <c:pt idx="5185">
                  <c:v>0.55231600000000003</c:v>
                </c:pt>
                <c:pt idx="5186">
                  <c:v>0.55438699999999996</c:v>
                </c:pt>
                <c:pt idx="5187">
                  <c:v>0.55543699999999996</c:v>
                </c:pt>
                <c:pt idx="5188">
                  <c:v>0.556531</c:v>
                </c:pt>
                <c:pt idx="5189">
                  <c:v>0.55617700000000003</c:v>
                </c:pt>
                <c:pt idx="5190">
                  <c:v>0.55400499999999997</c:v>
                </c:pt>
                <c:pt idx="5191">
                  <c:v>0.55493000000000003</c:v>
                </c:pt>
                <c:pt idx="5192">
                  <c:v>0.55831200000000003</c:v>
                </c:pt>
                <c:pt idx="5193">
                  <c:v>0.56090700000000004</c:v>
                </c:pt>
                <c:pt idx="5194">
                  <c:v>0.55747800000000003</c:v>
                </c:pt>
                <c:pt idx="5195">
                  <c:v>0.55467200000000005</c:v>
                </c:pt>
                <c:pt idx="5196">
                  <c:v>0.55928199999999995</c:v>
                </c:pt>
                <c:pt idx="5197">
                  <c:v>0.56395899999999999</c:v>
                </c:pt>
                <c:pt idx="5198">
                  <c:v>0.56507099999999999</c:v>
                </c:pt>
                <c:pt idx="5199">
                  <c:v>0.56215999999999999</c:v>
                </c:pt>
                <c:pt idx="5200">
                  <c:v>0.55613199999999996</c:v>
                </c:pt>
                <c:pt idx="5201">
                  <c:v>0.55801599999999996</c:v>
                </c:pt>
                <c:pt idx="5202">
                  <c:v>0.56520599999999999</c:v>
                </c:pt>
                <c:pt idx="5203">
                  <c:v>0.56097300000000005</c:v>
                </c:pt>
                <c:pt idx="5204">
                  <c:v>0.55716900000000003</c:v>
                </c:pt>
                <c:pt idx="5205">
                  <c:v>0.56438699999999997</c:v>
                </c:pt>
                <c:pt idx="5206">
                  <c:v>0.56953600000000004</c:v>
                </c:pt>
                <c:pt idx="5207">
                  <c:v>0.56731200000000004</c:v>
                </c:pt>
                <c:pt idx="5208">
                  <c:v>0.56184599999999996</c:v>
                </c:pt>
                <c:pt idx="5209">
                  <c:v>0.56001400000000001</c:v>
                </c:pt>
                <c:pt idx="5210">
                  <c:v>0.56136299999999995</c:v>
                </c:pt>
                <c:pt idx="5211">
                  <c:v>0.56253900000000001</c:v>
                </c:pt>
                <c:pt idx="5212">
                  <c:v>0.56496999999999997</c:v>
                </c:pt>
                <c:pt idx="5213">
                  <c:v>0.56379699999999999</c:v>
                </c:pt>
                <c:pt idx="5214">
                  <c:v>0.56219699999999995</c:v>
                </c:pt>
                <c:pt idx="5215">
                  <c:v>0.56564899999999996</c:v>
                </c:pt>
                <c:pt idx="5216">
                  <c:v>0.568075</c:v>
                </c:pt>
                <c:pt idx="5217">
                  <c:v>0.56686800000000004</c:v>
                </c:pt>
                <c:pt idx="5218">
                  <c:v>0.56567699999999999</c:v>
                </c:pt>
                <c:pt idx="5219">
                  <c:v>0.56508499999999995</c:v>
                </c:pt>
                <c:pt idx="5220">
                  <c:v>0.56347400000000003</c:v>
                </c:pt>
                <c:pt idx="5221">
                  <c:v>0.56333299999999997</c:v>
                </c:pt>
                <c:pt idx="5222">
                  <c:v>0.56481300000000001</c:v>
                </c:pt>
                <c:pt idx="5223">
                  <c:v>0.56365100000000001</c:v>
                </c:pt>
                <c:pt idx="5224">
                  <c:v>0.56337199999999998</c:v>
                </c:pt>
                <c:pt idx="5225">
                  <c:v>0.56477200000000005</c:v>
                </c:pt>
                <c:pt idx="5226">
                  <c:v>0.56261899999999998</c:v>
                </c:pt>
                <c:pt idx="5227">
                  <c:v>0.55907899999999999</c:v>
                </c:pt>
                <c:pt idx="5228">
                  <c:v>0.56108999999999998</c:v>
                </c:pt>
                <c:pt idx="5229">
                  <c:v>0.56312099999999998</c:v>
                </c:pt>
                <c:pt idx="5230">
                  <c:v>0.55879100000000004</c:v>
                </c:pt>
                <c:pt idx="5231">
                  <c:v>0.55829099999999998</c:v>
                </c:pt>
                <c:pt idx="5232">
                  <c:v>0.56221699999999997</c:v>
                </c:pt>
                <c:pt idx="5233">
                  <c:v>0.56108400000000003</c:v>
                </c:pt>
                <c:pt idx="5234">
                  <c:v>0.560423</c:v>
                </c:pt>
                <c:pt idx="5235">
                  <c:v>0.56101100000000004</c:v>
                </c:pt>
                <c:pt idx="5236">
                  <c:v>0.56204299999999996</c:v>
                </c:pt>
                <c:pt idx="5237">
                  <c:v>0.56406000000000001</c:v>
                </c:pt>
                <c:pt idx="5238">
                  <c:v>0.56190899999999999</c:v>
                </c:pt>
                <c:pt idx="5239">
                  <c:v>0.56073300000000004</c:v>
                </c:pt>
                <c:pt idx="5240">
                  <c:v>0.56159899999999996</c:v>
                </c:pt>
                <c:pt idx="5241">
                  <c:v>0.55978300000000003</c:v>
                </c:pt>
                <c:pt idx="5242">
                  <c:v>0.561477</c:v>
                </c:pt>
                <c:pt idx="5243">
                  <c:v>0.56752999999999998</c:v>
                </c:pt>
                <c:pt idx="5244">
                  <c:v>0.56863600000000003</c:v>
                </c:pt>
                <c:pt idx="5245">
                  <c:v>0.56214500000000001</c:v>
                </c:pt>
                <c:pt idx="5246">
                  <c:v>0.55700400000000005</c:v>
                </c:pt>
                <c:pt idx="5247">
                  <c:v>0.560998</c:v>
                </c:pt>
                <c:pt idx="5248">
                  <c:v>0.56398199999999998</c:v>
                </c:pt>
                <c:pt idx="5249">
                  <c:v>0.56181499999999995</c:v>
                </c:pt>
                <c:pt idx="5250">
                  <c:v>0.56175299999999995</c:v>
                </c:pt>
                <c:pt idx="5251">
                  <c:v>0.56304799999999999</c:v>
                </c:pt>
                <c:pt idx="5252">
                  <c:v>0.56445000000000001</c:v>
                </c:pt>
                <c:pt idx="5253">
                  <c:v>0.56635500000000005</c:v>
                </c:pt>
                <c:pt idx="5254">
                  <c:v>0.56609200000000004</c:v>
                </c:pt>
                <c:pt idx="5255">
                  <c:v>0.56367199999999995</c:v>
                </c:pt>
                <c:pt idx="5256">
                  <c:v>0.56312399999999996</c:v>
                </c:pt>
                <c:pt idx="5257">
                  <c:v>0.56351399999999996</c:v>
                </c:pt>
                <c:pt idx="5258">
                  <c:v>0.56246099999999999</c:v>
                </c:pt>
                <c:pt idx="5259">
                  <c:v>0.56118100000000004</c:v>
                </c:pt>
                <c:pt idx="5260">
                  <c:v>0.56126500000000001</c:v>
                </c:pt>
                <c:pt idx="5261">
                  <c:v>0.56127899999999997</c:v>
                </c:pt>
                <c:pt idx="5262">
                  <c:v>0.56193400000000004</c:v>
                </c:pt>
                <c:pt idx="5263">
                  <c:v>0.56404900000000002</c:v>
                </c:pt>
                <c:pt idx="5264">
                  <c:v>0.56341600000000003</c:v>
                </c:pt>
                <c:pt idx="5265">
                  <c:v>0.56028800000000001</c:v>
                </c:pt>
                <c:pt idx="5266">
                  <c:v>0.56118000000000001</c:v>
                </c:pt>
                <c:pt idx="5267">
                  <c:v>0.56610199999999999</c:v>
                </c:pt>
                <c:pt idx="5268">
                  <c:v>0.57179400000000002</c:v>
                </c:pt>
                <c:pt idx="5269">
                  <c:v>0.57225599999999999</c:v>
                </c:pt>
                <c:pt idx="5270">
                  <c:v>0.57143900000000003</c:v>
                </c:pt>
                <c:pt idx="5271">
                  <c:v>0.57308000000000003</c:v>
                </c:pt>
                <c:pt idx="5272">
                  <c:v>0.57626699999999997</c:v>
                </c:pt>
                <c:pt idx="5273">
                  <c:v>0.57755400000000001</c:v>
                </c:pt>
                <c:pt idx="5274">
                  <c:v>0.57509299999999997</c:v>
                </c:pt>
                <c:pt idx="5275">
                  <c:v>0.57453500000000002</c:v>
                </c:pt>
                <c:pt idx="5276">
                  <c:v>0.57486099999999996</c:v>
                </c:pt>
                <c:pt idx="5277">
                  <c:v>0.57404200000000005</c:v>
                </c:pt>
                <c:pt idx="5278">
                  <c:v>0.57303700000000002</c:v>
                </c:pt>
                <c:pt idx="5279">
                  <c:v>0.57052099999999994</c:v>
                </c:pt>
                <c:pt idx="5280">
                  <c:v>0.57074899999999995</c:v>
                </c:pt>
                <c:pt idx="5281">
                  <c:v>0.57135899999999995</c:v>
                </c:pt>
                <c:pt idx="5282">
                  <c:v>0.56960200000000005</c:v>
                </c:pt>
                <c:pt idx="5283">
                  <c:v>0.56838900000000003</c:v>
                </c:pt>
                <c:pt idx="5284">
                  <c:v>0.56751099999999999</c:v>
                </c:pt>
                <c:pt idx="5285">
                  <c:v>0.56609100000000001</c:v>
                </c:pt>
                <c:pt idx="5286">
                  <c:v>0.56589699999999998</c:v>
                </c:pt>
                <c:pt idx="5287">
                  <c:v>0.568245</c:v>
                </c:pt>
                <c:pt idx="5288">
                  <c:v>0.57027899999999998</c:v>
                </c:pt>
                <c:pt idx="5289">
                  <c:v>0.56860900000000003</c:v>
                </c:pt>
                <c:pt idx="5290">
                  <c:v>0.56588400000000005</c:v>
                </c:pt>
                <c:pt idx="5291">
                  <c:v>0.56350199999999995</c:v>
                </c:pt>
                <c:pt idx="5292">
                  <c:v>0.56637800000000005</c:v>
                </c:pt>
                <c:pt idx="5293">
                  <c:v>0.57155800000000001</c:v>
                </c:pt>
                <c:pt idx="5294">
                  <c:v>0.57106299999999999</c:v>
                </c:pt>
                <c:pt idx="5295">
                  <c:v>0.56956600000000002</c:v>
                </c:pt>
                <c:pt idx="5296">
                  <c:v>0.56969899999999996</c:v>
                </c:pt>
                <c:pt idx="5297">
                  <c:v>0.56905600000000001</c:v>
                </c:pt>
                <c:pt idx="5298">
                  <c:v>0.57002399999999998</c:v>
                </c:pt>
                <c:pt idx="5299">
                  <c:v>0.57033400000000001</c:v>
                </c:pt>
                <c:pt idx="5300">
                  <c:v>0.56825499999999995</c:v>
                </c:pt>
                <c:pt idx="5301">
                  <c:v>0.56701299999999999</c:v>
                </c:pt>
                <c:pt idx="5302">
                  <c:v>0.56794500000000003</c:v>
                </c:pt>
                <c:pt idx="5303">
                  <c:v>0.56761899999999998</c:v>
                </c:pt>
                <c:pt idx="5304">
                  <c:v>0.56595799999999996</c:v>
                </c:pt>
                <c:pt idx="5305">
                  <c:v>0.56932400000000005</c:v>
                </c:pt>
                <c:pt idx="5306">
                  <c:v>0.57599500000000003</c:v>
                </c:pt>
                <c:pt idx="5307">
                  <c:v>0.57648100000000002</c:v>
                </c:pt>
                <c:pt idx="5308">
                  <c:v>0.57406800000000002</c:v>
                </c:pt>
                <c:pt idx="5309">
                  <c:v>0.57314399999999999</c:v>
                </c:pt>
                <c:pt idx="5310">
                  <c:v>0.57587299999999997</c:v>
                </c:pt>
                <c:pt idx="5311">
                  <c:v>0.57823199999999997</c:v>
                </c:pt>
                <c:pt idx="5312">
                  <c:v>0.57448600000000005</c:v>
                </c:pt>
                <c:pt idx="5313">
                  <c:v>0.57129399999999997</c:v>
                </c:pt>
                <c:pt idx="5314">
                  <c:v>0.57284000000000002</c:v>
                </c:pt>
                <c:pt idx="5315">
                  <c:v>0.57283700000000004</c:v>
                </c:pt>
                <c:pt idx="5316">
                  <c:v>0.57481499999999996</c:v>
                </c:pt>
                <c:pt idx="5317">
                  <c:v>0.57899400000000001</c:v>
                </c:pt>
                <c:pt idx="5318">
                  <c:v>0.579179</c:v>
                </c:pt>
                <c:pt idx="5319">
                  <c:v>0.57838699999999998</c:v>
                </c:pt>
                <c:pt idx="5320">
                  <c:v>0.57921699999999998</c:v>
                </c:pt>
                <c:pt idx="5321">
                  <c:v>0.577955</c:v>
                </c:pt>
                <c:pt idx="5322">
                  <c:v>0.57338699999999998</c:v>
                </c:pt>
                <c:pt idx="5323">
                  <c:v>0.57433000000000001</c:v>
                </c:pt>
                <c:pt idx="5324">
                  <c:v>0.57870699999999997</c:v>
                </c:pt>
                <c:pt idx="5325">
                  <c:v>0.576125</c:v>
                </c:pt>
                <c:pt idx="5326">
                  <c:v>0.57411999999999996</c:v>
                </c:pt>
                <c:pt idx="5327">
                  <c:v>0.57810300000000003</c:v>
                </c:pt>
                <c:pt idx="5328">
                  <c:v>0.57885399999999998</c:v>
                </c:pt>
                <c:pt idx="5329">
                  <c:v>0.57205499999999998</c:v>
                </c:pt>
                <c:pt idx="5330">
                  <c:v>0.56879000000000002</c:v>
                </c:pt>
                <c:pt idx="5331">
                  <c:v>0.57283399999999995</c:v>
                </c:pt>
                <c:pt idx="5332">
                  <c:v>0.58073200000000003</c:v>
                </c:pt>
                <c:pt idx="5333">
                  <c:v>0.582426</c:v>
                </c:pt>
                <c:pt idx="5334">
                  <c:v>0.57469800000000004</c:v>
                </c:pt>
                <c:pt idx="5335">
                  <c:v>0.57383099999999998</c:v>
                </c:pt>
                <c:pt idx="5336">
                  <c:v>0.581345</c:v>
                </c:pt>
                <c:pt idx="5337">
                  <c:v>0.58747000000000005</c:v>
                </c:pt>
                <c:pt idx="5338">
                  <c:v>0.58594800000000002</c:v>
                </c:pt>
                <c:pt idx="5339">
                  <c:v>0.58398799999999995</c:v>
                </c:pt>
                <c:pt idx="5340">
                  <c:v>0.58661799999999997</c:v>
                </c:pt>
                <c:pt idx="5341">
                  <c:v>0.58625000000000005</c:v>
                </c:pt>
                <c:pt idx="5342">
                  <c:v>0.58711500000000005</c:v>
                </c:pt>
                <c:pt idx="5343">
                  <c:v>0.58963100000000002</c:v>
                </c:pt>
                <c:pt idx="5344">
                  <c:v>0.58747799999999994</c:v>
                </c:pt>
                <c:pt idx="5345">
                  <c:v>0.58186599999999999</c:v>
                </c:pt>
                <c:pt idx="5346">
                  <c:v>0.57851699999999995</c:v>
                </c:pt>
                <c:pt idx="5347">
                  <c:v>0.57851900000000001</c:v>
                </c:pt>
                <c:pt idx="5348">
                  <c:v>0.57759799999999994</c:v>
                </c:pt>
                <c:pt idx="5349">
                  <c:v>0.57818800000000004</c:v>
                </c:pt>
                <c:pt idx="5350">
                  <c:v>0.57931699999999997</c:v>
                </c:pt>
                <c:pt idx="5351">
                  <c:v>0.57612600000000003</c:v>
                </c:pt>
                <c:pt idx="5352">
                  <c:v>0.573573</c:v>
                </c:pt>
                <c:pt idx="5353">
                  <c:v>0.57679599999999998</c:v>
                </c:pt>
                <c:pt idx="5354">
                  <c:v>0.58447400000000005</c:v>
                </c:pt>
                <c:pt idx="5355">
                  <c:v>0.58697500000000002</c:v>
                </c:pt>
                <c:pt idx="5356">
                  <c:v>0.58504400000000001</c:v>
                </c:pt>
                <c:pt idx="5357">
                  <c:v>0.58262599999999998</c:v>
                </c:pt>
                <c:pt idx="5358">
                  <c:v>0.58389899999999995</c:v>
                </c:pt>
                <c:pt idx="5359">
                  <c:v>0.59076300000000004</c:v>
                </c:pt>
                <c:pt idx="5360">
                  <c:v>0.59109900000000004</c:v>
                </c:pt>
                <c:pt idx="5361">
                  <c:v>0.58114399999999999</c:v>
                </c:pt>
                <c:pt idx="5362">
                  <c:v>0.57721900000000004</c:v>
                </c:pt>
                <c:pt idx="5363">
                  <c:v>0.58174300000000001</c:v>
                </c:pt>
                <c:pt idx="5364">
                  <c:v>0.584565</c:v>
                </c:pt>
                <c:pt idx="5365">
                  <c:v>0.58374199999999998</c:v>
                </c:pt>
                <c:pt idx="5366">
                  <c:v>0.58323100000000005</c:v>
                </c:pt>
                <c:pt idx="5367">
                  <c:v>0.58262599999999998</c:v>
                </c:pt>
                <c:pt idx="5368">
                  <c:v>0.58243699999999998</c:v>
                </c:pt>
                <c:pt idx="5369">
                  <c:v>0.58401199999999998</c:v>
                </c:pt>
                <c:pt idx="5370">
                  <c:v>0.58534900000000001</c:v>
                </c:pt>
                <c:pt idx="5371">
                  <c:v>0.58357800000000004</c:v>
                </c:pt>
                <c:pt idx="5372">
                  <c:v>0.581206</c:v>
                </c:pt>
                <c:pt idx="5373">
                  <c:v>0.58204</c:v>
                </c:pt>
                <c:pt idx="5374">
                  <c:v>0.58439600000000003</c:v>
                </c:pt>
                <c:pt idx="5375">
                  <c:v>0.58387900000000004</c:v>
                </c:pt>
                <c:pt idx="5376">
                  <c:v>0.58414500000000003</c:v>
                </c:pt>
                <c:pt idx="5377">
                  <c:v>0.58722300000000005</c:v>
                </c:pt>
                <c:pt idx="5378">
                  <c:v>0.585982</c:v>
                </c:pt>
                <c:pt idx="5379">
                  <c:v>0.58266200000000001</c:v>
                </c:pt>
                <c:pt idx="5380">
                  <c:v>0.584256</c:v>
                </c:pt>
                <c:pt idx="5381">
                  <c:v>0.58513499999999996</c:v>
                </c:pt>
                <c:pt idx="5382">
                  <c:v>0.5847</c:v>
                </c:pt>
                <c:pt idx="5383">
                  <c:v>0.58643500000000004</c:v>
                </c:pt>
                <c:pt idx="5384">
                  <c:v>0.58539200000000002</c:v>
                </c:pt>
                <c:pt idx="5385">
                  <c:v>0.58322099999999999</c:v>
                </c:pt>
                <c:pt idx="5386">
                  <c:v>0.58321100000000003</c:v>
                </c:pt>
                <c:pt idx="5387">
                  <c:v>0.58367800000000003</c:v>
                </c:pt>
                <c:pt idx="5388">
                  <c:v>0.585677</c:v>
                </c:pt>
                <c:pt idx="5389">
                  <c:v>0.58535899999999996</c:v>
                </c:pt>
                <c:pt idx="5390">
                  <c:v>0.58721500000000004</c:v>
                </c:pt>
                <c:pt idx="5391">
                  <c:v>0.59109800000000001</c:v>
                </c:pt>
                <c:pt idx="5392">
                  <c:v>0.58782100000000004</c:v>
                </c:pt>
                <c:pt idx="5393">
                  <c:v>0.58049099999999998</c:v>
                </c:pt>
                <c:pt idx="5394">
                  <c:v>0.57935999999999999</c:v>
                </c:pt>
                <c:pt idx="5395">
                  <c:v>0.58355699999999999</c:v>
                </c:pt>
                <c:pt idx="5396">
                  <c:v>0.58670100000000003</c:v>
                </c:pt>
                <c:pt idx="5397">
                  <c:v>0.58906199999999997</c:v>
                </c:pt>
                <c:pt idx="5398">
                  <c:v>0.59074700000000002</c:v>
                </c:pt>
                <c:pt idx="5399">
                  <c:v>0.58850199999999997</c:v>
                </c:pt>
                <c:pt idx="5400">
                  <c:v>0.58624399999999999</c:v>
                </c:pt>
                <c:pt idx="5401">
                  <c:v>0.58639200000000002</c:v>
                </c:pt>
                <c:pt idx="5402">
                  <c:v>0.58675999999999995</c:v>
                </c:pt>
                <c:pt idx="5403">
                  <c:v>0.58842899999999998</c:v>
                </c:pt>
                <c:pt idx="5404">
                  <c:v>0.59078699999999995</c:v>
                </c:pt>
                <c:pt idx="5405">
                  <c:v>0.59050899999999995</c:v>
                </c:pt>
                <c:pt idx="5406">
                  <c:v>0.58818199999999998</c:v>
                </c:pt>
                <c:pt idx="5407">
                  <c:v>0.59032899999999999</c:v>
                </c:pt>
                <c:pt idx="5408">
                  <c:v>0.594974</c:v>
                </c:pt>
                <c:pt idx="5409">
                  <c:v>0.59687100000000004</c:v>
                </c:pt>
                <c:pt idx="5410">
                  <c:v>0.59800799999999998</c:v>
                </c:pt>
                <c:pt idx="5411">
                  <c:v>0.59965000000000002</c:v>
                </c:pt>
                <c:pt idx="5412">
                  <c:v>0.59903700000000004</c:v>
                </c:pt>
                <c:pt idx="5413">
                  <c:v>0.59467899999999996</c:v>
                </c:pt>
                <c:pt idx="5414">
                  <c:v>0.59348599999999996</c:v>
                </c:pt>
                <c:pt idx="5415">
                  <c:v>0.59733199999999997</c:v>
                </c:pt>
                <c:pt idx="5416">
                  <c:v>0.595557</c:v>
                </c:pt>
                <c:pt idx="5417">
                  <c:v>0.59452300000000002</c:v>
                </c:pt>
                <c:pt idx="5418">
                  <c:v>0.59910099999999999</c:v>
                </c:pt>
                <c:pt idx="5419">
                  <c:v>0.59968399999999999</c:v>
                </c:pt>
                <c:pt idx="5420">
                  <c:v>0.596356</c:v>
                </c:pt>
                <c:pt idx="5421">
                  <c:v>0.59577999999999998</c:v>
                </c:pt>
                <c:pt idx="5422">
                  <c:v>0.59829600000000005</c:v>
                </c:pt>
                <c:pt idx="5423">
                  <c:v>0.59739500000000001</c:v>
                </c:pt>
                <c:pt idx="5424">
                  <c:v>0.59592999999999996</c:v>
                </c:pt>
                <c:pt idx="5425">
                  <c:v>0.59709000000000001</c:v>
                </c:pt>
                <c:pt idx="5426">
                  <c:v>0.59619800000000001</c:v>
                </c:pt>
                <c:pt idx="5427">
                  <c:v>0.59465999999999997</c:v>
                </c:pt>
                <c:pt idx="5428">
                  <c:v>0.59634100000000001</c:v>
                </c:pt>
                <c:pt idx="5429">
                  <c:v>0.59781499999999999</c:v>
                </c:pt>
                <c:pt idx="5430">
                  <c:v>0.59813700000000003</c:v>
                </c:pt>
                <c:pt idx="5431">
                  <c:v>0.59783799999999998</c:v>
                </c:pt>
                <c:pt idx="5432">
                  <c:v>0.59518099999999996</c:v>
                </c:pt>
                <c:pt idx="5433">
                  <c:v>0.59202600000000005</c:v>
                </c:pt>
                <c:pt idx="5434">
                  <c:v>0.59428099999999995</c:v>
                </c:pt>
                <c:pt idx="5435">
                  <c:v>0.59503499999999998</c:v>
                </c:pt>
                <c:pt idx="5436">
                  <c:v>0.59213499999999997</c:v>
                </c:pt>
                <c:pt idx="5437">
                  <c:v>0.59194500000000005</c:v>
                </c:pt>
                <c:pt idx="5438">
                  <c:v>0.59420799999999996</c:v>
                </c:pt>
                <c:pt idx="5439">
                  <c:v>0.59643400000000002</c:v>
                </c:pt>
                <c:pt idx="5440">
                  <c:v>0.59959600000000002</c:v>
                </c:pt>
                <c:pt idx="5441">
                  <c:v>0.59816000000000003</c:v>
                </c:pt>
                <c:pt idx="5442">
                  <c:v>0.59505200000000003</c:v>
                </c:pt>
                <c:pt idx="5443">
                  <c:v>0.59932399999999997</c:v>
                </c:pt>
                <c:pt idx="5444">
                  <c:v>0.60509500000000005</c:v>
                </c:pt>
                <c:pt idx="5445">
                  <c:v>0.59926599999999997</c:v>
                </c:pt>
                <c:pt idx="5446">
                  <c:v>0.59170400000000001</c:v>
                </c:pt>
                <c:pt idx="5447">
                  <c:v>0.59619900000000003</c:v>
                </c:pt>
                <c:pt idx="5448">
                  <c:v>0.60428400000000004</c:v>
                </c:pt>
                <c:pt idx="5449">
                  <c:v>0.60185500000000003</c:v>
                </c:pt>
                <c:pt idx="5450">
                  <c:v>0.59682100000000005</c:v>
                </c:pt>
                <c:pt idx="5451">
                  <c:v>0.60200799999999999</c:v>
                </c:pt>
                <c:pt idx="5452">
                  <c:v>0.60545700000000002</c:v>
                </c:pt>
                <c:pt idx="5453">
                  <c:v>0.60135099999999997</c:v>
                </c:pt>
                <c:pt idx="5454">
                  <c:v>0.60235399999999995</c:v>
                </c:pt>
                <c:pt idx="5455">
                  <c:v>0.60407699999999998</c:v>
                </c:pt>
                <c:pt idx="5456">
                  <c:v>0.60152899999999998</c:v>
                </c:pt>
                <c:pt idx="5457">
                  <c:v>0.59959700000000005</c:v>
                </c:pt>
                <c:pt idx="5458">
                  <c:v>0.59985999999999995</c:v>
                </c:pt>
                <c:pt idx="5459">
                  <c:v>0.60272800000000004</c:v>
                </c:pt>
                <c:pt idx="5460">
                  <c:v>0.60483900000000002</c:v>
                </c:pt>
                <c:pt idx="5461">
                  <c:v>0.60382000000000002</c:v>
                </c:pt>
                <c:pt idx="5462">
                  <c:v>0.60578799999999999</c:v>
                </c:pt>
                <c:pt idx="5463">
                  <c:v>0.60650599999999999</c:v>
                </c:pt>
                <c:pt idx="5464">
                  <c:v>0.60307100000000002</c:v>
                </c:pt>
                <c:pt idx="5465">
                  <c:v>0.60486799999999996</c:v>
                </c:pt>
                <c:pt idx="5466">
                  <c:v>0.60931400000000002</c:v>
                </c:pt>
                <c:pt idx="5467">
                  <c:v>0.60763100000000003</c:v>
                </c:pt>
                <c:pt idx="5468">
                  <c:v>0.60501899999999997</c:v>
                </c:pt>
                <c:pt idx="5469">
                  <c:v>0.60333300000000001</c:v>
                </c:pt>
                <c:pt idx="5470">
                  <c:v>0.60515699999999994</c:v>
                </c:pt>
                <c:pt idx="5471">
                  <c:v>0.60869799999999996</c:v>
                </c:pt>
                <c:pt idx="5472">
                  <c:v>0.60774600000000001</c:v>
                </c:pt>
                <c:pt idx="5473">
                  <c:v>0.607325</c:v>
                </c:pt>
                <c:pt idx="5474">
                  <c:v>0.60796899999999998</c:v>
                </c:pt>
                <c:pt idx="5475">
                  <c:v>0.60599400000000003</c:v>
                </c:pt>
                <c:pt idx="5476">
                  <c:v>0.60382800000000003</c:v>
                </c:pt>
                <c:pt idx="5477">
                  <c:v>0.60365199999999997</c:v>
                </c:pt>
                <c:pt idx="5478">
                  <c:v>0.60514800000000002</c:v>
                </c:pt>
                <c:pt idx="5479">
                  <c:v>0.60455199999999998</c:v>
                </c:pt>
                <c:pt idx="5480">
                  <c:v>0.60417299999999996</c:v>
                </c:pt>
                <c:pt idx="5481">
                  <c:v>0.60892900000000005</c:v>
                </c:pt>
                <c:pt idx="5482">
                  <c:v>0.61134500000000003</c:v>
                </c:pt>
                <c:pt idx="5483">
                  <c:v>0.60779899999999998</c:v>
                </c:pt>
                <c:pt idx="5484">
                  <c:v>0.60799700000000001</c:v>
                </c:pt>
                <c:pt idx="5485">
                  <c:v>0.60792800000000002</c:v>
                </c:pt>
                <c:pt idx="5486">
                  <c:v>0.60378399999999999</c:v>
                </c:pt>
                <c:pt idx="5487">
                  <c:v>0.60389400000000004</c:v>
                </c:pt>
                <c:pt idx="5488">
                  <c:v>0.60868699999999998</c:v>
                </c:pt>
                <c:pt idx="5489">
                  <c:v>0.61248400000000003</c:v>
                </c:pt>
                <c:pt idx="5490">
                  <c:v>0.61028199999999999</c:v>
                </c:pt>
                <c:pt idx="5491">
                  <c:v>0.60697199999999996</c:v>
                </c:pt>
                <c:pt idx="5492">
                  <c:v>0.60991799999999996</c:v>
                </c:pt>
                <c:pt idx="5493">
                  <c:v>0.611178</c:v>
                </c:pt>
                <c:pt idx="5494">
                  <c:v>0.60862899999999998</c:v>
                </c:pt>
                <c:pt idx="5495">
                  <c:v>0.60640000000000005</c:v>
                </c:pt>
                <c:pt idx="5496">
                  <c:v>0.60733999999999999</c:v>
                </c:pt>
                <c:pt idx="5497">
                  <c:v>0.60929699999999998</c:v>
                </c:pt>
                <c:pt idx="5498">
                  <c:v>0.61212</c:v>
                </c:pt>
                <c:pt idx="5499">
                  <c:v>0.61259600000000003</c:v>
                </c:pt>
                <c:pt idx="5500">
                  <c:v>0.610792</c:v>
                </c:pt>
                <c:pt idx="5501">
                  <c:v>0.61210100000000001</c:v>
                </c:pt>
                <c:pt idx="5502">
                  <c:v>0.61241999999999996</c:v>
                </c:pt>
                <c:pt idx="5503">
                  <c:v>0.60858699999999999</c:v>
                </c:pt>
                <c:pt idx="5504">
                  <c:v>0.60796600000000001</c:v>
                </c:pt>
                <c:pt idx="5505">
                  <c:v>0.61319800000000002</c:v>
                </c:pt>
                <c:pt idx="5506">
                  <c:v>0.61679300000000004</c:v>
                </c:pt>
                <c:pt idx="5507">
                  <c:v>0.61420699999999995</c:v>
                </c:pt>
                <c:pt idx="5508">
                  <c:v>0.60900799999999999</c:v>
                </c:pt>
                <c:pt idx="5509">
                  <c:v>0.60964300000000005</c:v>
                </c:pt>
                <c:pt idx="5510">
                  <c:v>0.61360999999999999</c:v>
                </c:pt>
                <c:pt idx="5511">
                  <c:v>0.61369399999999996</c:v>
                </c:pt>
                <c:pt idx="5512">
                  <c:v>0.61538300000000001</c:v>
                </c:pt>
                <c:pt idx="5513">
                  <c:v>0.61628400000000005</c:v>
                </c:pt>
                <c:pt idx="5514">
                  <c:v>0.612734</c:v>
                </c:pt>
                <c:pt idx="5515">
                  <c:v>0.61046100000000003</c:v>
                </c:pt>
                <c:pt idx="5516">
                  <c:v>0.61246299999999998</c:v>
                </c:pt>
                <c:pt idx="5517">
                  <c:v>0.61412999999999995</c:v>
                </c:pt>
                <c:pt idx="5518">
                  <c:v>0.61341800000000002</c:v>
                </c:pt>
                <c:pt idx="5519">
                  <c:v>0.61212299999999997</c:v>
                </c:pt>
                <c:pt idx="5520">
                  <c:v>0.61254799999999998</c:v>
                </c:pt>
                <c:pt idx="5521">
                  <c:v>0.61016400000000004</c:v>
                </c:pt>
                <c:pt idx="5522">
                  <c:v>0.61174099999999998</c:v>
                </c:pt>
                <c:pt idx="5523">
                  <c:v>0.618479</c:v>
                </c:pt>
                <c:pt idx="5524">
                  <c:v>0.61985299999999999</c:v>
                </c:pt>
                <c:pt idx="5525">
                  <c:v>0.62001600000000001</c:v>
                </c:pt>
                <c:pt idx="5526">
                  <c:v>0.61871200000000004</c:v>
                </c:pt>
                <c:pt idx="5527">
                  <c:v>0.61455899999999997</c:v>
                </c:pt>
                <c:pt idx="5528">
                  <c:v>0.61149600000000004</c:v>
                </c:pt>
                <c:pt idx="5529">
                  <c:v>0.61073200000000005</c:v>
                </c:pt>
                <c:pt idx="5530">
                  <c:v>0.61387499999999995</c:v>
                </c:pt>
                <c:pt idx="5531">
                  <c:v>0.61398200000000003</c:v>
                </c:pt>
                <c:pt idx="5532">
                  <c:v>0.61240499999999998</c:v>
                </c:pt>
                <c:pt idx="5533">
                  <c:v>0.61314199999999996</c:v>
                </c:pt>
                <c:pt idx="5534">
                  <c:v>0.61243899999999996</c:v>
                </c:pt>
                <c:pt idx="5535">
                  <c:v>0.61302599999999996</c:v>
                </c:pt>
                <c:pt idx="5536">
                  <c:v>0.61763100000000004</c:v>
                </c:pt>
                <c:pt idx="5537">
                  <c:v>0.61637500000000001</c:v>
                </c:pt>
                <c:pt idx="5538">
                  <c:v>0.61163299999999998</c:v>
                </c:pt>
                <c:pt idx="5539">
                  <c:v>0.61344600000000005</c:v>
                </c:pt>
                <c:pt idx="5540">
                  <c:v>0.61490699999999998</c:v>
                </c:pt>
                <c:pt idx="5541">
                  <c:v>0.61528400000000005</c:v>
                </c:pt>
                <c:pt idx="5542">
                  <c:v>0.62068500000000004</c:v>
                </c:pt>
                <c:pt idx="5543">
                  <c:v>0.62094700000000003</c:v>
                </c:pt>
                <c:pt idx="5544">
                  <c:v>0.61738199999999999</c:v>
                </c:pt>
                <c:pt idx="5545">
                  <c:v>0.61980999999999997</c:v>
                </c:pt>
                <c:pt idx="5546">
                  <c:v>0.62392999999999998</c:v>
                </c:pt>
                <c:pt idx="5547">
                  <c:v>0.625058</c:v>
                </c:pt>
                <c:pt idx="5548">
                  <c:v>0.62582099999999996</c:v>
                </c:pt>
                <c:pt idx="5549">
                  <c:v>0.62456699999999998</c:v>
                </c:pt>
                <c:pt idx="5550">
                  <c:v>0.62323099999999998</c:v>
                </c:pt>
                <c:pt idx="5551">
                  <c:v>0.624726</c:v>
                </c:pt>
                <c:pt idx="5552">
                  <c:v>0.62369399999999997</c:v>
                </c:pt>
                <c:pt idx="5553">
                  <c:v>0.62007999999999996</c:v>
                </c:pt>
                <c:pt idx="5554">
                  <c:v>0.62065899999999996</c:v>
                </c:pt>
                <c:pt idx="5555">
                  <c:v>0.62430600000000003</c:v>
                </c:pt>
                <c:pt idx="5556">
                  <c:v>0.62367300000000003</c:v>
                </c:pt>
                <c:pt idx="5557">
                  <c:v>0.61956999999999995</c:v>
                </c:pt>
                <c:pt idx="5558">
                  <c:v>0.62025399999999997</c:v>
                </c:pt>
                <c:pt idx="5559">
                  <c:v>0.62475499999999995</c:v>
                </c:pt>
                <c:pt idx="5560">
                  <c:v>0.62459399999999998</c:v>
                </c:pt>
                <c:pt idx="5561">
                  <c:v>0.62231999999999998</c:v>
                </c:pt>
                <c:pt idx="5562">
                  <c:v>0.62470300000000001</c:v>
                </c:pt>
                <c:pt idx="5563">
                  <c:v>0.62521800000000005</c:v>
                </c:pt>
                <c:pt idx="5564">
                  <c:v>0.62242200000000003</c:v>
                </c:pt>
                <c:pt idx="5565">
                  <c:v>0.62133099999999997</c:v>
                </c:pt>
                <c:pt idx="5566">
                  <c:v>0.61901399999999995</c:v>
                </c:pt>
                <c:pt idx="5567">
                  <c:v>0.61631800000000003</c:v>
                </c:pt>
                <c:pt idx="5568">
                  <c:v>0.61899300000000002</c:v>
                </c:pt>
                <c:pt idx="5569">
                  <c:v>0.62164699999999995</c:v>
                </c:pt>
                <c:pt idx="5570">
                  <c:v>0.62027600000000005</c:v>
                </c:pt>
                <c:pt idx="5571">
                  <c:v>0.62191700000000005</c:v>
                </c:pt>
                <c:pt idx="5572">
                  <c:v>0.62799199999999999</c:v>
                </c:pt>
                <c:pt idx="5573">
                  <c:v>0.63149699999999998</c:v>
                </c:pt>
                <c:pt idx="5574">
                  <c:v>0.62964600000000004</c:v>
                </c:pt>
                <c:pt idx="5575">
                  <c:v>0.62549200000000005</c:v>
                </c:pt>
                <c:pt idx="5576">
                  <c:v>0.62386399999999997</c:v>
                </c:pt>
                <c:pt idx="5577">
                  <c:v>0.62104700000000002</c:v>
                </c:pt>
                <c:pt idx="5578">
                  <c:v>0.61828499999999997</c:v>
                </c:pt>
                <c:pt idx="5579">
                  <c:v>0.61967700000000003</c:v>
                </c:pt>
                <c:pt idx="5580">
                  <c:v>0.62188600000000005</c:v>
                </c:pt>
                <c:pt idx="5581">
                  <c:v>0.62404099999999996</c:v>
                </c:pt>
                <c:pt idx="5582">
                  <c:v>0.62666200000000005</c:v>
                </c:pt>
                <c:pt idx="5583">
                  <c:v>0.62738799999999995</c:v>
                </c:pt>
                <c:pt idx="5584">
                  <c:v>0.62655099999999997</c:v>
                </c:pt>
                <c:pt idx="5585">
                  <c:v>0.62448099999999995</c:v>
                </c:pt>
                <c:pt idx="5586">
                  <c:v>0.623637</c:v>
                </c:pt>
                <c:pt idx="5587">
                  <c:v>0.62134599999999995</c:v>
                </c:pt>
                <c:pt idx="5588">
                  <c:v>0.62156100000000003</c:v>
                </c:pt>
                <c:pt idx="5589">
                  <c:v>0.62722599999999995</c:v>
                </c:pt>
                <c:pt idx="5590">
                  <c:v>0.63026099999999996</c:v>
                </c:pt>
                <c:pt idx="5591">
                  <c:v>0.62851699999999999</c:v>
                </c:pt>
                <c:pt idx="5592">
                  <c:v>0.62714000000000003</c:v>
                </c:pt>
                <c:pt idx="5593">
                  <c:v>0.62694000000000005</c:v>
                </c:pt>
                <c:pt idx="5594">
                  <c:v>0.62802500000000006</c:v>
                </c:pt>
                <c:pt idx="5595">
                  <c:v>0.62983699999999998</c:v>
                </c:pt>
                <c:pt idx="5596">
                  <c:v>0.63112500000000005</c:v>
                </c:pt>
                <c:pt idx="5597">
                  <c:v>0.62980999999999998</c:v>
                </c:pt>
                <c:pt idx="5598">
                  <c:v>0.62814199999999998</c:v>
                </c:pt>
                <c:pt idx="5599">
                  <c:v>0.62824500000000005</c:v>
                </c:pt>
                <c:pt idx="5600">
                  <c:v>0.62771699999999997</c:v>
                </c:pt>
                <c:pt idx="5601">
                  <c:v>0.62648099999999995</c:v>
                </c:pt>
                <c:pt idx="5602">
                  <c:v>0.62736400000000003</c:v>
                </c:pt>
                <c:pt idx="5603">
                  <c:v>0.62640799999999996</c:v>
                </c:pt>
                <c:pt idx="5604">
                  <c:v>0.62306499999999998</c:v>
                </c:pt>
                <c:pt idx="5605">
                  <c:v>0.62484200000000001</c:v>
                </c:pt>
                <c:pt idx="5606">
                  <c:v>0.62815699999999997</c:v>
                </c:pt>
                <c:pt idx="5607">
                  <c:v>0.629637</c:v>
                </c:pt>
                <c:pt idx="5608">
                  <c:v>0.63452799999999998</c:v>
                </c:pt>
                <c:pt idx="5609">
                  <c:v>0.634046</c:v>
                </c:pt>
                <c:pt idx="5610">
                  <c:v>0.631795</c:v>
                </c:pt>
                <c:pt idx="5611">
                  <c:v>0.63519999999999999</c:v>
                </c:pt>
                <c:pt idx="5612">
                  <c:v>0.63403200000000004</c:v>
                </c:pt>
                <c:pt idx="5613">
                  <c:v>0.63220600000000005</c:v>
                </c:pt>
                <c:pt idx="5614">
                  <c:v>0.63521700000000003</c:v>
                </c:pt>
                <c:pt idx="5615">
                  <c:v>0.63785099999999995</c:v>
                </c:pt>
                <c:pt idx="5616">
                  <c:v>0.63826700000000003</c:v>
                </c:pt>
                <c:pt idx="5617">
                  <c:v>0.63424199999999997</c:v>
                </c:pt>
                <c:pt idx="5618">
                  <c:v>0.63132299999999997</c:v>
                </c:pt>
                <c:pt idx="5619">
                  <c:v>0.63392000000000004</c:v>
                </c:pt>
                <c:pt idx="5620">
                  <c:v>0.63801399999999997</c:v>
                </c:pt>
                <c:pt idx="5621">
                  <c:v>0.63641199999999998</c:v>
                </c:pt>
                <c:pt idx="5622">
                  <c:v>0.631691</c:v>
                </c:pt>
                <c:pt idx="5623">
                  <c:v>0.63270999999999999</c:v>
                </c:pt>
                <c:pt idx="5624">
                  <c:v>0.63453499999999996</c:v>
                </c:pt>
                <c:pt idx="5625">
                  <c:v>0.63137600000000005</c:v>
                </c:pt>
                <c:pt idx="5626">
                  <c:v>0.63004099999999996</c:v>
                </c:pt>
                <c:pt idx="5627">
                  <c:v>0.63399799999999995</c:v>
                </c:pt>
                <c:pt idx="5628">
                  <c:v>0.63686299999999996</c:v>
                </c:pt>
                <c:pt idx="5629">
                  <c:v>0.63583900000000004</c:v>
                </c:pt>
                <c:pt idx="5630">
                  <c:v>0.63449299999999997</c:v>
                </c:pt>
                <c:pt idx="5631">
                  <c:v>0.633884</c:v>
                </c:pt>
                <c:pt idx="5632">
                  <c:v>0.63562600000000002</c:v>
                </c:pt>
                <c:pt idx="5633">
                  <c:v>0.63430699999999995</c:v>
                </c:pt>
                <c:pt idx="5634">
                  <c:v>0.63327900000000004</c:v>
                </c:pt>
                <c:pt idx="5635">
                  <c:v>0.63474299999999995</c:v>
                </c:pt>
                <c:pt idx="5636">
                  <c:v>0.63539000000000001</c:v>
                </c:pt>
                <c:pt idx="5637">
                  <c:v>0.63661500000000004</c:v>
                </c:pt>
                <c:pt idx="5638">
                  <c:v>0.63268899999999995</c:v>
                </c:pt>
                <c:pt idx="5639">
                  <c:v>0.63116499999999998</c:v>
                </c:pt>
                <c:pt idx="5640">
                  <c:v>0.63712500000000005</c:v>
                </c:pt>
                <c:pt idx="5641">
                  <c:v>0.63541300000000001</c:v>
                </c:pt>
                <c:pt idx="5642">
                  <c:v>0.63011600000000001</c:v>
                </c:pt>
                <c:pt idx="5643">
                  <c:v>0.63216600000000001</c:v>
                </c:pt>
                <c:pt idx="5644">
                  <c:v>0.637293</c:v>
                </c:pt>
                <c:pt idx="5645">
                  <c:v>0.63704300000000003</c:v>
                </c:pt>
                <c:pt idx="5646">
                  <c:v>0.63348700000000002</c:v>
                </c:pt>
                <c:pt idx="5647">
                  <c:v>0.63416899999999998</c:v>
                </c:pt>
                <c:pt idx="5648">
                  <c:v>0.63802800000000004</c:v>
                </c:pt>
                <c:pt idx="5649">
                  <c:v>0.64027400000000001</c:v>
                </c:pt>
                <c:pt idx="5650">
                  <c:v>0.64038899999999999</c:v>
                </c:pt>
                <c:pt idx="5651">
                  <c:v>0.63890800000000003</c:v>
                </c:pt>
                <c:pt idx="5652">
                  <c:v>0.64117100000000005</c:v>
                </c:pt>
                <c:pt idx="5653">
                  <c:v>0.64546899999999996</c:v>
                </c:pt>
                <c:pt idx="5654">
                  <c:v>0.64380400000000004</c:v>
                </c:pt>
                <c:pt idx="5655">
                  <c:v>0.64399700000000004</c:v>
                </c:pt>
                <c:pt idx="5656">
                  <c:v>0.64748300000000003</c:v>
                </c:pt>
                <c:pt idx="5657">
                  <c:v>0.64505299999999999</c:v>
                </c:pt>
                <c:pt idx="5658">
                  <c:v>0.64371800000000001</c:v>
                </c:pt>
                <c:pt idx="5659">
                  <c:v>0.64696500000000001</c:v>
                </c:pt>
                <c:pt idx="5660">
                  <c:v>0.64587799999999995</c:v>
                </c:pt>
                <c:pt idx="5661">
                  <c:v>0.64357799999999998</c:v>
                </c:pt>
                <c:pt idx="5662">
                  <c:v>0.64671299999999998</c:v>
                </c:pt>
                <c:pt idx="5663">
                  <c:v>0.64762200000000003</c:v>
                </c:pt>
                <c:pt idx="5664">
                  <c:v>0.64368999999999998</c:v>
                </c:pt>
                <c:pt idx="5665">
                  <c:v>0.64248799999999995</c:v>
                </c:pt>
                <c:pt idx="5666">
                  <c:v>0.64109899999999997</c:v>
                </c:pt>
                <c:pt idx="5667">
                  <c:v>0.63837699999999997</c:v>
                </c:pt>
                <c:pt idx="5668">
                  <c:v>0.63817999999999997</c:v>
                </c:pt>
                <c:pt idx="5669">
                  <c:v>0.63844900000000004</c:v>
                </c:pt>
                <c:pt idx="5670">
                  <c:v>0.641598</c:v>
                </c:pt>
                <c:pt idx="5671">
                  <c:v>0.64513600000000004</c:v>
                </c:pt>
                <c:pt idx="5672">
                  <c:v>0.64446800000000004</c:v>
                </c:pt>
                <c:pt idx="5673">
                  <c:v>0.64177600000000001</c:v>
                </c:pt>
                <c:pt idx="5674">
                  <c:v>0.63878999999999997</c:v>
                </c:pt>
                <c:pt idx="5675">
                  <c:v>0.64007000000000003</c:v>
                </c:pt>
                <c:pt idx="5676">
                  <c:v>0.64330299999999996</c:v>
                </c:pt>
                <c:pt idx="5677">
                  <c:v>0.63995000000000002</c:v>
                </c:pt>
                <c:pt idx="5678">
                  <c:v>0.63800999999999997</c:v>
                </c:pt>
                <c:pt idx="5679">
                  <c:v>0.64157299999999995</c:v>
                </c:pt>
                <c:pt idx="5680">
                  <c:v>0.64205000000000001</c:v>
                </c:pt>
                <c:pt idx="5681">
                  <c:v>0.64110100000000003</c:v>
                </c:pt>
                <c:pt idx="5682">
                  <c:v>0.64225500000000002</c:v>
                </c:pt>
                <c:pt idx="5683">
                  <c:v>0.64174699999999996</c:v>
                </c:pt>
                <c:pt idx="5684">
                  <c:v>0.64101699999999995</c:v>
                </c:pt>
                <c:pt idx="5685">
                  <c:v>0.64100999999999997</c:v>
                </c:pt>
                <c:pt idx="5686">
                  <c:v>0.64275099999999996</c:v>
                </c:pt>
                <c:pt idx="5687">
                  <c:v>0.64559800000000001</c:v>
                </c:pt>
                <c:pt idx="5688">
                  <c:v>0.64373899999999995</c:v>
                </c:pt>
                <c:pt idx="5689">
                  <c:v>0.642127</c:v>
                </c:pt>
                <c:pt idx="5690">
                  <c:v>0.646733</c:v>
                </c:pt>
                <c:pt idx="5691">
                  <c:v>0.65072700000000006</c:v>
                </c:pt>
                <c:pt idx="5692">
                  <c:v>0.65163199999999999</c:v>
                </c:pt>
                <c:pt idx="5693">
                  <c:v>0.65323399999999998</c:v>
                </c:pt>
                <c:pt idx="5694">
                  <c:v>0.65061599999999997</c:v>
                </c:pt>
                <c:pt idx="5695">
                  <c:v>0.64515400000000001</c:v>
                </c:pt>
                <c:pt idx="5696">
                  <c:v>0.64432299999999998</c:v>
                </c:pt>
                <c:pt idx="5697">
                  <c:v>0.64788400000000002</c:v>
                </c:pt>
                <c:pt idx="5698">
                  <c:v>0.65223299999999995</c:v>
                </c:pt>
                <c:pt idx="5699">
                  <c:v>0.65355399999999997</c:v>
                </c:pt>
                <c:pt idx="5700">
                  <c:v>0.65111200000000002</c:v>
                </c:pt>
                <c:pt idx="5701">
                  <c:v>0.64640799999999998</c:v>
                </c:pt>
                <c:pt idx="5702">
                  <c:v>0.64674600000000004</c:v>
                </c:pt>
                <c:pt idx="5703">
                  <c:v>0.64777200000000001</c:v>
                </c:pt>
                <c:pt idx="5704">
                  <c:v>0.64502300000000001</c:v>
                </c:pt>
                <c:pt idx="5705">
                  <c:v>0.645845</c:v>
                </c:pt>
                <c:pt idx="5706">
                  <c:v>0.646621</c:v>
                </c:pt>
                <c:pt idx="5707">
                  <c:v>0.64631300000000003</c:v>
                </c:pt>
                <c:pt idx="5708">
                  <c:v>0.64821700000000004</c:v>
                </c:pt>
                <c:pt idx="5709">
                  <c:v>0.64977799999999997</c:v>
                </c:pt>
                <c:pt idx="5710">
                  <c:v>0.651841</c:v>
                </c:pt>
                <c:pt idx="5711">
                  <c:v>0.65412499999999996</c:v>
                </c:pt>
                <c:pt idx="5712">
                  <c:v>0.65348799999999996</c:v>
                </c:pt>
                <c:pt idx="5713">
                  <c:v>0.65315299999999998</c:v>
                </c:pt>
                <c:pt idx="5714">
                  <c:v>0.65220599999999995</c:v>
                </c:pt>
                <c:pt idx="5715">
                  <c:v>0.650061</c:v>
                </c:pt>
                <c:pt idx="5716">
                  <c:v>0.65064100000000002</c:v>
                </c:pt>
                <c:pt idx="5717">
                  <c:v>0.65207199999999998</c:v>
                </c:pt>
                <c:pt idx="5718">
                  <c:v>0.65250399999999997</c:v>
                </c:pt>
                <c:pt idx="5719">
                  <c:v>0.65058800000000006</c:v>
                </c:pt>
                <c:pt idx="5720">
                  <c:v>0.65233399999999997</c:v>
                </c:pt>
                <c:pt idx="5721">
                  <c:v>0.65627899999999995</c:v>
                </c:pt>
                <c:pt idx="5722">
                  <c:v>0.65485800000000005</c:v>
                </c:pt>
                <c:pt idx="5723">
                  <c:v>0.65178199999999997</c:v>
                </c:pt>
                <c:pt idx="5724">
                  <c:v>0.65393400000000002</c:v>
                </c:pt>
                <c:pt idx="5725">
                  <c:v>0.65612099999999995</c:v>
                </c:pt>
                <c:pt idx="5726">
                  <c:v>0.65643300000000004</c:v>
                </c:pt>
                <c:pt idx="5727">
                  <c:v>0.65847199999999995</c:v>
                </c:pt>
                <c:pt idx="5728">
                  <c:v>0.65625299999999998</c:v>
                </c:pt>
                <c:pt idx="5729">
                  <c:v>0.65402199999999999</c:v>
                </c:pt>
                <c:pt idx="5730">
                  <c:v>0.65863799999999995</c:v>
                </c:pt>
                <c:pt idx="5731">
                  <c:v>0.65887200000000001</c:v>
                </c:pt>
                <c:pt idx="5732">
                  <c:v>0.65383000000000002</c:v>
                </c:pt>
                <c:pt idx="5733">
                  <c:v>0.65630900000000003</c:v>
                </c:pt>
                <c:pt idx="5734">
                  <c:v>0.66063400000000005</c:v>
                </c:pt>
                <c:pt idx="5735">
                  <c:v>0.65529499999999996</c:v>
                </c:pt>
                <c:pt idx="5736">
                  <c:v>0.65291699999999997</c:v>
                </c:pt>
                <c:pt idx="5737">
                  <c:v>0.65895000000000004</c:v>
                </c:pt>
                <c:pt idx="5738">
                  <c:v>0.660443</c:v>
                </c:pt>
                <c:pt idx="5739">
                  <c:v>0.65505999999999998</c:v>
                </c:pt>
                <c:pt idx="5740">
                  <c:v>0.65584699999999996</c:v>
                </c:pt>
                <c:pt idx="5741">
                  <c:v>0.65840100000000001</c:v>
                </c:pt>
                <c:pt idx="5742">
                  <c:v>0.65456000000000003</c:v>
                </c:pt>
                <c:pt idx="5743">
                  <c:v>0.65326600000000001</c:v>
                </c:pt>
                <c:pt idx="5744">
                  <c:v>0.65710199999999996</c:v>
                </c:pt>
                <c:pt idx="5745">
                  <c:v>0.65726399999999996</c:v>
                </c:pt>
                <c:pt idx="5746">
                  <c:v>0.65664900000000004</c:v>
                </c:pt>
                <c:pt idx="5747">
                  <c:v>0.65920699999999999</c:v>
                </c:pt>
                <c:pt idx="5748">
                  <c:v>0.66129599999999999</c:v>
                </c:pt>
                <c:pt idx="5749">
                  <c:v>0.65970200000000001</c:v>
                </c:pt>
                <c:pt idx="5750">
                  <c:v>0.65528200000000003</c:v>
                </c:pt>
                <c:pt idx="5751">
                  <c:v>0.65597700000000003</c:v>
                </c:pt>
                <c:pt idx="5752">
                  <c:v>0.66012499999999996</c:v>
                </c:pt>
                <c:pt idx="5753">
                  <c:v>0.66311200000000003</c:v>
                </c:pt>
                <c:pt idx="5754">
                  <c:v>0.66355200000000003</c:v>
                </c:pt>
                <c:pt idx="5755">
                  <c:v>0.66078999999999999</c:v>
                </c:pt>
                <c:pt idx="5756">
                  <c:v>0.65903500000000004</c:v>
                </c:pt>
                <c:pt idx="5757">
                  <c:v>0.66160300000000005</c:v>
                </c:pt>
                <c:pt idx="5758">
                  <c:v>0.66527099999999995</c:v>
                </c:pt>
                <c:pt idx="5759">
                  <c:v>0.662995</c:v>
                </c:pt>
                <c:pt idx="5760">
                  <c:v>0.65910000000000002</c:v>
                </c:pt>
                <c:pt idx="5761">
                  <c:v>0.65950299999999995</c:v>
                </c:pt>
                <c:pt idx="5762">
                  <c:v>0.65959999999999996</c:v>
                </c:pt>
                <c:pt idx="5763">
                  <c:v>0.65959100000000004</c:v>
                </c:pt>
                <c:pt idx="5764">
                  <c:v>0.66203400000000001</c:v>
                </c:pt>
                <c:pt idx="5765">
                  <c:v>0.662103</c:v>
                </c:pt>
                <c:pt idx="5766">
                  <c:v>0.65920699999999999</c:v>
                </c:pt>
                <c:pt idx="5767">
                  <c:v>0.65787600000000002</c:v>
                </c:pt>
                <c:pt idx="5768">
                  <c:v>0.65788500000000005</c:v>
                </c:pt>
                <c:pt idx="5769">
                  <c:v>0.65702499999999997</c:v>
                </c:pt>
                <c:pt idx="5770">
                  <c:v>0.65843600000000002</c:v>
                </c:pt>
                <c:pt idx="5771">
                  <c:v>0.66066899999999995</c:v>
                </c:pt>
                <c:pt idx="5772">
                  <c:v>0.65877399999999997</c:v>
                </c:pt>
                <c:pt idx="5773">
                  <c:v>0.65444500000000005</c:v>
                </c:pt>
                <c:pt idx="5774">
                  <c:v>0.65388299999999999</c:v>
                </c:pt>
                <c:pt idx="5775">
                  <c:v>0.65851700000000002</c:v>
                </c:pt>
                <c:pt idx="5776">
                  <c:v>0.66220500000000004</c:v>
                </c:pt>
                <c:pt idx="5777">
                  <c:v>0.66104200000000002</c:v>
                </c:pt>
                <c:pt idx="5778">
                  <c:v>0.65987799999999996</c:v>
                </c:pt>
                <c:pt idx="5779">
                  <c:v>0.66281599999999996</c:v>
                </c:pt>
                <c:pt idx="5780">
                  <c:v>0.66564900000000005</c:v>
                </c:pt>
                <c:pt idx="5781">
                  <c:v>0.66959500000000005</c:v>
                </c:pt>
                <c:pt idx="5782">
                  <c:v>0.67260900000000001</c:v>
                </c:pt>
                <c:pt idx="5783">
                  <c:v>0.67082399999999998</c:v>
                </c:pt>
                <c:pt idx="5784">
                  <c:v>0.66779500000000003</c:v>
                </c:pt>
                <c:pt idx="5785">
                  <c:v>0.66501999999999994</c:v>
                </c:pt>
                <c:pt idx="5786">
                  <c:v>0.66434199999999999</c:v>
                </c:pt>
                <c:pt idx="5787">
                  <c:v>0.66581699999999999</c:v>
                </c:pt>
                <c:pt idx="5788">
                  <c:v>0.66356300000000001</c:v>
                </c:pt>
                <c:pt idx="5789">
                  <c:v>0.65951099999999996</c:v>
                </c:pt>
                <c:pt idx="5790">
                  <c:v>0.66143600000000002</c:v>
                </c:pt>
                <c:pt idx="5791">
                  <c:v>0.663157</c:v>
                </c:pt>
                <c:pt idx="5792">
                  <c:v>0.66167200000000004</c:v>
                </c:pt>
                <c:pt idx="5793">
                  <c:v>0.66370799999999996</c:v>
                </c:pt>
                <c:pt idx="5794">
                  <c:v>0.66525900000000004</c:v>
                </c:pt>
                <c:pt idx="5795">
                  <c:v>0.66397799999999996</c:v>
                </c:pt>
                <c:pt idx="5796">
                  <c:v>0.66531499999999999</c:v>
                </c:pt>
                <c:pt idx="5797">
                  <c:v>0.66825599999999996</c:v>
                </c:pt>
                <c:pt idx="5798">
                  <c:v>0.66570799999999997</c:v>
                </c:pt>
                <c:pt idx="5799">
                  <c:v>0.66298000000000001</c:v>
                </c:pt>
                <c:pt idx="5800">
                  <c:v>0.66649999999999998</c:v>
                </c:pt>
                <c:pt idx="5801">
                  <c:v>0.66827300000000001</c:v>
                </c:pt>
                <c:pt idx="5802">
                  <c:v>0.66640200000000005</c:v>
                </c:pt>
                <c:pt idx="5803">
                  <c:v>0.66566499999999995</c:v>
                </c:pt>
                <c:pt idx="5804">
                  <c:v>0.66780499999999998</c:v>
                </c:pt>
                <c:pt idx="5805">
                  <c:v>0.66787200000000002</c:v>
                </c:pt>
                <c:pt idx="5806">
                  <c:v>0.66641700000000004</c:v>
                </c:pt>
                <c:pt idx="5807">
                  <c:v>0.66541300000000003</c:v>
                </c:pt>
                <c:pt idx="5808">
                  <c:v>0.66378000000000004</c:v>
                </c:pt>
                <c:pt idx="5809">
                  <c:v>0.66532199999999997</c:v>
                </c:pt>
                <c:pt idx="5810">
                  <c:v>0.66789299999999996</c:v>
                </c:pt>
                <c:pt idx="5811">
                  <c:v>0.66756800000000005</c:v>
                </c:pt>
                <c:pt idx="5812">
                  <c:v>0.66848300000000005</c:v>
                </c:pt>
                <c:pt idx="5813">
                  <c:v>0.67183099999999996</c:v>
                </c:pt>
                <c:pt idx="5814">
                  <c:v>0.67193199999999997</c:v>
                </c:pt>
                <c:pt idx="5815">
                  <c:v>0.67331799999999997</c:v>
                </c:pt>
                <c:pt idx="5816">
                  <c:v>0.67654599999999998</c:v>
                </c:pt>
                <c:pt idx="5817">
                  <c:v>0.67286800000000002</c:v>
                </c:pt>
                <c:pt idx="5818">
                  <c:v>0.66996500000000003</c:v>
                </c:pt>
                <c:pt idx="5819">
                  <c:v>0.67435800000000001</c:v>
                </c:pt>
                <c:pt idx="5820">
                  <c:v>0.67798599999999998</c:v>
                </c:pt>
                <c:pt idx="5821">
                  <c:v>0.67479500000000003</c:v>
                </c:pt>
                <c:pt idx="5822">
                  <c:v>0.67364400000000002</c:v>
                </c:pt>
                <c:pt idx="5823">
                  <c:v>0.67747900000000005</c:v>
                </c:pt>
                <c:pt idx="5824">
                  <c:v>0.67754899999999996</c:v>
                </c:pt>
                <c:pt idx="5825">
                  <c:v>0.67451700000000003</c:v>
                </c:pt>
                <c:pt idx="5826">
                  <c:v>0.67486400000000002</c:v>
                </c:pt>
                <c:pt idx="5827">
                  <c:v>0.67414499999999999</c:v>
                </c:pt>
                <c:pt idx="5828">
                  <c:v>0.67193199999999997</c:v>
                </c:pt>
                <c:pt idx="5829">
                  <c:v>0.67391900000000005</c:v>
                </c:pt>
                <c:pt idx="5830">
                  <c:v>0.67592300000000005</c:v>
                </c:pt>
                <c:pt idx="5831">
                  <c:v>0.675288</c:v>
                </c:pt>
                <c:pt idx="5832">
                  <c:v>0.67592799999999997</c:v>
                </c:pt>
                <c:pt idx="5833">
                  <c:v>0.67686900000000005</c:v>
                </c:pt>
                <c:pt idx="5834">
                  <c:v>0.67607600000000001</c:v>
                </c:pt>
                <c:pt idx="5835">
                  <c:v>0.67464000000000002</c:v>
                </c:pt>
                <c:pt idx="5836">
                  <c:v>0.67393999999999998</c:v>
                </c:pt>
                <c:pt idx="5837">
                  <c:v>0.67355600000000004</c:v>
                </c:pt>
                <c:pt idx="5838">
                  <c:v>0.67376999999999998</c:v>
                </c:pt>
                <c:pt idx="5839">
                  <c:v>0.67698199999999997</c:v>
                </c:pt>
                <c:pt idx="5840">
                  <c:v>0.67957699999999999</c:v>
                </c:pt>
                <c:pt idx="5841">
                  <c:v>0.67687799999999998</c:v>
                </c:pt>
                <c:pt idx="5842">
                  <c:v>0.672597</c:v>
                </c:pt>
                <c:pt idx="5843">
                  <c:v>0.67033200000000004</c:v>
                </c:pt>
                <c:pt idx="5844">
                  <c:v>0.66898500000000005</c:v>
                </c:pt>
                <c:pt idx="5845">
                  <c:v>0.67073899999999997</c:v>
                </c:pt>
                <c:pt idx="5846">
                  <c:v>0.673821</c:v>
                </c:pt>
                <c:pt idx="5847">
                  <c:v>0.67385200000000001</c:v>
                </c:pt>
                <c:pt idx="5848">
                  <c:v>0.67688999999999999</c:v>
                </c:pt>
                <c:pt idx="5849">
                  <c:v>0.67859100000000006</c:v>
                </c:pt>
                <c:pt idx="5850">
                  <c:v>0.67390300000000003</c:v>
                </c:pt>
                <c:pt idx="5851">
                  <c:v>0.66935800000000001</c:v>
                </c:pt>
                <c:pt idx="5852">
                  <c:v>0.670987</c:v>
                </c:pt>
                <c:pt idx="5853">
                  <c:v>0.67349499999999995</c:v>
                </c:pt>
                <c:pt idx="5854">
                  <c:v>0.67082900000000001</c:v>
                </c:pt>
                <c:pt idx="5855">
                  <c:v>0.67455399999999999</c:v>
                </c:pt>
                <c:pt idx="5856">
                  <c:v>0.678346</c:v>
                </c:pt>
                <c:pt idx="5857">
                  <c:v>0.67164299999999999</c:v>
                </c:pt>
                <c:pt idx="5858">
                  <c:v>0.67125699999999999</c:v>
                </c:pt>
                <c:pt idx="5859">
                  <c:v>0.67812899999999998</c:v>
                </c:pt>
                <c:pt idx="5860">
                  <c:v>0.67785700000000004</c:v>
                </c:pt>
                <c:pt idx="5861">
                  <c:v>0.67345100000000002</c:v>
                </c:pt>
                <c:pt idx="5862">
                  <c:v>0.67283499999999996</c:v>
                </c:pt>
                <c:pt idx="5863">
                  <c:v>0.67372600000000005</c:v>
                </c:pt>
                <c:pt idx="5864">
                  <c:v>0.67428500000000002</c:v>
                </c:pt>
                <c:pt idx="5865">
                  <c:v>0.67676700000000001</c:v>
                </c:pt>
                <c:pt idx="5866">
                  <c:v>0.679396</c:v>
                </c:pt>
                <c:pt idx="5867">
                  <c:v>0.67973899999999998</c:v>
                </c:pt>
                <c:pt idx="5868">
                  <c:v>0.678674</c:v>
                </c:pt>
                <c:pt idx="5869">
                  <c:v>0.67929899999999999</c:v>
                </c:pt>
                <c:pt idx="5870">
                  <c:v>0.67961499999999997</c:v>
                </c:pt>
                <c:pt idx="5871">
                  <c:v>0.67814799999999997</c:v>
                </c:pt>
                <c:pt idx="5872">
                  <c:v>0.67835800000000002</c:v>
                </c:pt>
                <c:pt idx="5873">
                  <c:v>0.68188199999999999</c:v>
                </c:pt>
                <c:pt idx="5874">
                  <c:v>0.68259999999999998</c:v>
                </c:pt>
                <c:pt idx="5875">
                  <c:v>0.676759</c:v>
                </c:pt>
                <c:pt idx="5876">
                  <c:v>0.67626500000000001</c:v>
                </c:pt>
                <c:pt idx="5877">
                  <c:v>0.68050299999999997</c:v>
                </c:pt>
                <c:pt idx="5878">
                  <c:v>0.68185200000000001</c:v>
                </c:pt>
                <c:pt idx="5879">
                  <c:v>0.68269299999999999</c:v>
                </c:pt>
                <c:pt idx="5880">
                  <c:v>0.68388700000000002</c:v>
                </c:pt>
                <c:pt idx="5881">
                  <c:v>0.68355299999999997</c:v>
                </c:pt>
                <c:pt idx="5882">
                  <c:v>0.68038799999999999</c:v>
                </c:pt>
                <c:pt idx="5883">
                  <c:v>0.68105700000000002</c:v>
                </c:pt>
                <c:pt idx="5884">
                  <c:v>0.68577100000000002</c:v>
                </c:pt>
                <c:pt idx="5885">
                  <c:v>0.68496500000000005</c:v>
                </c:pt>
                <c:pt idx="5886">
                  <c:v>0.67988700000000002</c:v>
                </c:pt>
                <c:pt idx="5887">
                  <c:v>0.67895300000000003</c:v>
                </c:pt>
                <c:pt idx="5888">
                  <c:v>0.67939300000000002</c:v>
                </c:pt>
                <c:pt idx="5889">
                  <c:v>0.67990099999999998</c:v>
                </c:pt>
                <c:pt idx="5890">
                  <c:v>0.67981199999999997</c:v>
                </c:pt>
                <c:pt idx="5891">
                  <c:v>0.67639300000000002</c:v>
                </c:pt>
                <c:pt idx="5892">
                  <c:v>0.67516200000000004</c:v>
                </c:pt>
                <c:pt idx="5893">
                  <c:v>0.68158399999999997</c:v>
                </c:pt>
                <c:pt idx="5894">
                  <c:v>0.68842199999999998</c:v>
                </c:pt>
                <c:pt idx="5895">
                  <c:v>0.68572699999999998</c:v>
                </c:pt>
                <c:pt idx="5896">
                  <c:v>0.68262800000000001</c:v>
                </c:pt>
                <c:pt idx="5897">
                  <c:v>0.68374199999999996</c:v>
                </c:pt>
                <c:pt idx="5898">
                  <c:v>0.68474100000000004</c:v>
                </c:pt>
                <c:pt idx="5899">
                  <c:v>0.68531500000000001</c:v>
                </c:pt>
                <c:pt idx="5900">
                  <c:v>0.68711500000000003</c:v>
                </c:pt>
                <c:pt idx="5901">
                  <c:v>0.687365</c:v>
                </c:pt>
                <c:pt idx="5902">
                  <c:v>0.68556300000000003</c:v>
                </c:pt>
                <c:pt idx="5903">
                  <c:v>0.68596400000000002</c:v>
                </c:pt>
                <c:pt idx="5904">
                  <c:v>0.68666700000000003</c:v>
                </c:pt>
                <c:pt idx="5905">
                  <c:v>0.68571000000000004</c:v>
                </c:pt>
                <c:pt idx="5906">
                  <c:v>0.68416299999999997</c:v>
                </c:pt>
                <c:pt idx="5907">
                  <c:v>0.68244400000000005</c:v>
                </c:pt>
                <c:pt idx="5908">
                  <c:v>0.68436699999999995</c:v>
                </c:pt>
                <c:pt idx="5909">
                  <c:v>0.68771899999999997</c:v>
                </c:pt>
                <c:pt idx="5910">
                  <c:v>0.68606699999999998</c:v>
                </c:pt>
                <c:pt idx="5911">
                  <c:v>0.68518199999999996</c:v>
                </c:pt>
                <c:pt idx="5912">
                  <c:v>0.68464700000000001</c:v>
                </c:pt>
                <c:pt idx="5913">
                  <c:v>0.68230599999999997</c:v>
                </c:pt>
                <c:pt idx="5914">
                  <c:v>0.68198300000000001</c:v>
                </c:pt>
                <c:pt idx="5915">
                  <c:v>0.68378499999999998</c:v>
                </c:pt>
                <c:pt idx="5916">
                  <c:v>0.68485399999999996</c:v>
                </c:pt>
                <c:pt idx="5917">
                  <c:v>0.68611299999999997</c:v>
                </c:pt>
                <c:pt idx="5918">
                  <c:v>0.68811699999999998</c:v>
                </c:pt>
                <c:pt idx="5919">
                  <c:v>0.68838200000000005</c:v>
                </c:pt>
                <c:pt idx="5920">
                  <c:v>0.68556099999999998</c:v>
                </c:pt>
                <c:pt idx="5921">
                  <c:v>0.68382600000000004</c:v>
                </c:pt>
                <c:pt idx="5922">
                  <c:v>0.68812399999999996</c:v>
                </c:pt>
                <c:pt idx="5923">
                  <c:v>0.69066499999999997</c:v>
                </c:pt>
                <c:pt idx="5924">
                  <c:v>0.69073300000000004</c:v>
                </c:pt>
                <c:pt idx="5925">
                  <c:v>0.69298700000000002</c:v>
                </c:pt>
                <c:pt idx="5926">
                  <c:v>0.69395899999999999</c:v>
                </c:pt>
                <c:pt idx="5927">
                  <c:v>0.69635100000000005</c:v>
                </c:pt>
                <c:pt idx="5928">
                  <c:v>0.69967800000000002</c:v>
                </c:pt>
                <c:pt idx="5929">
                  <c:v>0.69703199999999998</c:v>
                </c:pt>
                <c:pt idx="5930">
                  <c:v>0.69332199999999999</c:v>
                </c:pt>
                <c:pt idx="5931">
                  <c:v>0.69267199999999995</c:v>
                </c:pt>
                <c:pt idx="5932">
                  <c:v>0.69039899999999998</c:v>
                </c:pt>
                <c:pt idx="5933">
                  <c:v>0.68820400000000004</c:v>
                </c:pt>
                <c:pt idx="5934">
                  <c:v>0.68968300000000005</c:v>
                </c:pt>
                <c:pt idx="5935">
                  <c:v>0.69039499999999998</c:v>
                </c:pt>
                <c:pt idx="5936">
                  <c:v>0.68893000000000004</c:v>
                </c:pt>
                <c:pt idx="5937">
                  <c:v>0.68946200000000002</c:v>
                </c:pt>
                <c:pt idx="5938">
                  <c:v>0.69284599999999996</c:v>
                </c:pt>
                <c:pt idx="5939">
                  <c:v>0.69273600000000002</c:v>
                </c:pt>
                <c:pt idx="5940">
                  <c:v>0.69074100000000005</c:v>
                </c:pt>
                <c:pt idx="5941">
                  <c:v>0.69583499999999998</c:v>
                </c:pt>
                <c:pt idx="5942">
                  <c:v>0.69505899999999998</c:v>
                </c:pt>
                <c:pt idx="5943">
                  <c:v>0.68742599999999998</c:v>
                </c:pt>
                <c:pt idx="5944">
                  <c:v>0.69452800000000003</c:v>
                </c:pt>
                <c:pt idx="5945">
                  <c:v>0.700349</c:v>
                </c:pt>
                <c:pt idx="5946">
                  <c:v>0.69116699999999998</c:v>
                </c:pt>
                <c:pt idx="5947">
                  <c:v>0.68778799999999995</c:v>
                </c:pt>
                <c:pt idx="5948">
                  <c:v>0.69111800000000001</c:v>
                </c:pt>
                <c:pt idx="5949">
                  <c:v>0.69166099999999997</c:v>
                </c:pt>
                <c:pt idx="5950">
                  <c:v>0.69076000000000004</c:v>
                </c:pt>
                <c:pt idx="5951">
                  <c:v>0.69098899999999996</c:v>
                </c:pt>
                <c:pt idx="5952">
                  <c:v>0.689002</c:v>
                </c:pt>
                <c:pt idx="5953">
                  <c:v>0.689384</c:v>
                </c:pt>
                <c:pt idx="5954">
                  <c:v>0.69955299999999998</c:v>
                </c:pt>
                <c:pt idx="5955">
                  <c:v>0.70326599999999995</c:v>
                </c:pt>
                <c:pt idx="5956">
                  <c:v>0.69730099999999995</c:v>
                </c:pt>
                <c:pt idx="5957">
                  <c:v>0.69721100000000003</c:v>
                </c:pt>
                <c:pt idx="5958">
                  <c:v>0.69815099999999997</c:v>
                </c:pt>
                <c:pt idx="5959">
                  <c:v>0.69505799999999995</c:v>
                </c:pt>
                <c:pt idx="5960">
                  <c:v>0.69572699999999998</c:v>
                </c:pt>
                <c:pt idx="5961">
                  <c:v>0.69994299999999998</c:v>
                </c:pt>
                <c:pt idx="5962">
                  <c:v>0.69999500000000003</c:v>
                </c:pt>
                <c:pt idx="5963">
                  <c:v>0.69740899999999995</c:v>
                </c:pt>
                <c:pt idx="5964">
                  <c:v>0.69837700000000003</c:v>
                </c:pt>
                <c:pt idx="5965">
                  <c:v>0.69844300000000004</c:v>
                </c:pt>
                <c:pt idx="5966">
                  <c:v>0.69687900000000003</c:v>
                </c:pt>
                <c:pt idx="5967">
                  <c:v>0.69828900000000005</c:v>
                </c:pt>
                <c:pt idx="5968">
                  <c:v>0.69870100000000002</c:v>
                </c:pt>
                <c:pt idx="5969">
                  <c:v>0.69792500000000002</c:v>
                </c:pt>
                <c:pt idx="5970">
                  <c:v>0.69936500000000001</c:v>
                </c:pt>
                <c:pt idx="5971">
                  <c:v>0.70003899999999997</c:v>
                </c:pt>
                <c:pt idx="5972">
                  <c:v>0.70070399999999999</c:v>
                </c:pt>
                <c:pt idx="5973">
                  <c:v>0.70306900000000006</c:v>
                </c:pt>
                <c:pt idx="5974">
                  <c:v>0.70636100000000002</c:v>
                </c:pt>
                <c:pt idx="5975">
                  <c:v>0.70874899999999996</c:v>
                </c:pt>
                <c:pt idx="5976">
                  <c:v>0.70522600000000002</c:v>
                </c:pt>
                <c:pt idx="5977">
                  <c:v>0.70218599999999998</c:v>
                </c:pt>
                <c:pt idx="5978">
                  <c:v>0.70287900000000003</c:v>
                </c:pt>
                <c:pt idx="5979">
                  <c:v>0.70531200000000005</c:v>
                </c:pt>
                <c:pt idx="5980">
                  <c:v>0.705758</c:v>
                </c:pt>
                <c:pt idx="5981">
                  <c:v>0.70208700000000002</c:v>
                </c:pt>
                <c:pt idx="5982">
                  <c:v>0.70341600000000004</c:v>
                </c:pt>
                <c:pt idx="5983">
                  <c:v>0.70564300000000002</c:v>
                </c:pt>
                <c:pt idx="5984">
                  <c:v>0.70361099999999999</c:v>
                </c:pt>
                <c:pt idx="5985">
                  <c:v>0.70322600000000002</c:v>
                </c:pt>
                <c:pt idx="5986">
                  <c:v>0.70579099999999995</c:v>
                </c:pt>
                <c:pt idx="5987">
                  <c:v>0.70680500000000002</c:v>
                </c:pt>
                <c:pt idx="5988">
                  <c:v>0.702874</c:v>
                </c:pt>
                <c:pt idx="5989">
                  <c:v>0.704121</c:v>
                </c:pt>
                <c:pt idx="5990">
                  <c:v>0.70827899999999999</c:v>
                </c:pt>
                <c:pt idx="5991">
                  <c:v>0.70241799999999999</c:v>
                </c:pt>
                <c:pt idx="5992">
                  <c:v>0.69882</c:v>
                </c:pt>
                <c:pt idx="5993">
                  <c:v>0.70586000000000004</c:v>
                </c:pt>
                <c:pt idx="5994">
                  <c:v>0.706982</c:v>
                </c:pt>
                <c:pt idx="5995">
                  <c:v>0.70360199999999995</c:v>
                </c:pt>
                <c:pt idx="5996">
                  <c:v>0.70440199999999997</c:v>
                </c:pt>
                <c:pt idx="5997">
                  <c:v>0.70438299999999998</c:v>
                </c:pt>
                <c:pt idx="5998">
                  <c:v>0.70402900000000002</c:v>
                </c:pt>
                <c:pt idx="5999">
                  <c:v>0.70429299999999995</c:v>
                </c:pt>
                <c:pt idx="6000">
                  <c:v>0.70023400000000002</c:v>
                </c:pt>
                <c:pt idx="6001">
                  <c:v>0.697129</c:v>
                </c:pt>
                <c:pt idx="6002">
                  <c:v>0.69806999999999997</c:v>
                </c:pt>
                <c:pt idx="6003">
                  <c:v>0.69884100000000005</c:v>
                </c:pt>
                <c:pt idx="6004">
                  <c:v>0.70234200000000002</c:v>
                </c:pt>
                <c:pt idx="6005">
                  <c:v>0.70589800000000003</c:v>
                </c:pt>
                <c:pt idx="6006">
                  <c:v>0.70470200000000005</c:v>
                </c:pt>
                <c:pt idx="6007">
                  <c:v>0.700901</c:v>
                </c:pt>
                <c:pt idx="6008">
                  <c:v>0.70032300000000003</c:v>
                </c:pt>
                <c:pt idx="6009">
                  <c:v>0.70325199999999999</c:v>
                </c:pt>
                <c:pt idx="6010">
                  <c:v>0.70772599999999997</c:v>
                </c:pt>
                <c:pt idx="6011">
                  <c:v>0.70945000000000003</c:v>
                </c:pt>
                <c:pt idx="6012">
                  <c:v>0.70840599999999998</c:v>
                </c:pt>
                <c:pt idx="6013">
                  <c:v>0.71104400000000001</c:v>
                </c:pt>
                <c:pt idx="6014">
                  <c:v>0.71077999999999997</c:v>
                </c:pt>
                <c:pt idx="6015">
                  <c:v>0.70677299999999998</c:v>
                </c:pt>
                <c:pt idx="6016">
                  <c:v>0.70699400000000001</c:v>
                </c:pt>
                <c:pt idx="6017">
                  <c:v>0.71093899999999999</c:v>
                </c:pt>
                <c:pt idx="6018">
                  <c:v>0.71288799999999997</c:v>
                </c:pt>
                <c:pt idx="6019">
                  <c:v>0.71146799999999999</c:v>
                </c:pt>
                <c:pt idx="6020">
                  <c:v>0.71369499999999997</c:v>
                </c:pt>
                <c:pt idx="6021">
                  <c:v>0.71587000000000001</c:v>
                </c:pt>
                <c:pt idx="6022">
                  <c:v>0.71264499999999997</c:v>
                </c:pt>
                <c:pt idx="6023">
                  <c:v>0.71167000000000002</c:v>
                </c:pt>
                <c:pt idx="6024">
                  <c:v>0.71229600000000004</c:v>
                </c:pt>
                <c:pt idx="6025">
                  <c:v>0.710287</c:v>
                </c:pt>
                <c:pt idx="6026">
                  <c:v>0.71177699999999999</c:v>
                </c:pt>
                <c:pt idx="6027">
                  <c:v>0.71416599999999997</c:v>
                </c:pt>
                <c:pt idx="6028">
                  <c:v>0.71288399999999996</c:v>
                </c:pt>
                <c:pt idx="6029">
                  <c:v>0.71439600000000003</c:v>
                </c:pt>
                <c:pt idx="6030">
                  <c:v>0.71531599999999995</c:v>
                </c:pt>
                <c:pt idx="6031">
                  <c:v>0.71202399999999999</c:v>
                </c:pt>
                <c:pt idx="6032">
                  <c:v>0.71149700000000005</c:v>
                </c:pt>
                <c:pt idx="6033">
                  <c:v>0.71328800000000003</c:v>
                </c:pt>
                <c:pt idx="6034">
                  <c:v>0.71104000000000001</c:v>
                </c:pt>
                <c:pt idx="6035">
                  <c:v>0.705959</c:v>
                </c:pt>
                <c:pt idx="6036">
                  <c:v>0.70647800000000005</c:v>
                </c:pt>
                <c:pt idx="6037">
                  <c:v>0.71363200000000004</c:v>
                </c:pt>
                <c:pt idx="6038">
                  <c:v>0.71492699999999998</c:v>
                </c:pt>
                <c:pt idx="6039">
                  <c:v>0.70601100000000006</c:v>
                </c:pt>
                <c:pt idx="6040">
                  <c:v>0.70252099999999995</c:v>
                </c:pt>
                <c:pt idx="6041">
                  <c:v>0.70436100000000001</c:v>
                </c:pt>
                <c:pt idx="6042">
                  <c:v>0.70619600000000005</c:v>
                </c:pt>
                <c:pt idx="6043">
                  <c:v>0.70802299999999996</c:v>
                </c:pt>
                <c:pt idx="6044">
                  <c:v>0.707839</c:v>
                </c:pt>
                <c:pt idx="6045">
                  <c:v>0.70805899999999999</c:v>
                </c:pt>
                <c:pt idx="6046">
                  <c:v>0.70879300000000001</c:v>
                </c:pt>
                <c:pt idx="6047">
                  <c:v>0.71194999999999997</c:v>
                </c:pt>
                <c:pt idx="6048">
                  <c:v>0.712565</c:v>
                </c:pt>
                <c:pt idx="6049">
                  <c:v>0.70985900000000002</c:v>
                </c:pt>
                <c:pt idx="6050">
                  <c:v>0.71203700000000003</c:v>
                </c:pt>
                <c:pt idx="6051">
                  <c:v>0.71450499999999995</c:v>
                </c:pt>
                <c:pt idx="6052">
                  <c:v>0.71479700000000002</c:v>
                </c:pt>
                <c:pt idx="6053">
                  <c:v>0.71551200000000004</c:v>
                </c:pt>
                <c:pt idx="6054">
                  <c:v>0.71621500000000005</c:v>
                </c:pt>
                <c:pt idx="6055">
                  <c:v>0.71750400000000003</c:v>
                </c:pt>
                <c:pt idx="6056">
                  <c:v>0.71828199999999998</c:v>
                </c:pt>
                <c:pt idx="6057">
                  <c:v>0.71512799999999999</c:v>
                </c:pt>
                <c:pt idx="6058">
                  <c:v>0.71137300000000003</c:v>
                </c:pt>
                <c:pt idx="6059">
                  <c:v>0.71475599999999995</c:v>
                </c:pt>
                <c:pt idx="6060">
                  <c:v>0.71967199999999998</c:v>
                </c:pt>
                <c:pt idx="6061">
                  <c:v>0.716526</c:v>
                </c:pt>
                <c:pt idx="6062">
                  <c:v>0.71211500000000005</c:v>
                </c:pt>
                <c:pt idx="6063">
                  <c:v>0.71312200000000003</c:v>
                </c:pt>
                <c:pt idx="6064">
                  <c:v>0.71374300000000002</c:v>
                </c:pt>
                <c:pt idx="6065">
                  <c:v>0.71138500000000005</c:v>
                </c:pt>
                <c:pt idx="6066">
                  <c:v>0.71317299999999995</c:v>
                </c:pt>
                <c:pt idx="6067">
                  <c:v>0.71689599999999998</c:v>
                </c:pt>
                <c:pt idx="6068">
                  <c:v>0.71614599999999995</c:v>
                </c:pt>
                <c:pt idx="6069">
                  <c:v>0.71411100000000005</c:v>
                </c:pt>
                <c:pt idx="6070">
                  <c:v>0.71231699999999998</c:v>
                </c:pt>
                <c:pt idx="6071">
                  <c:v>0.71538400000000002</c:v>
                </c:pt>
                <c:pt idx="6072">
                  <c:v>0.72062899999999996</c:v>
                </c:pt>
                <c:pt idx="6073">
                  <c:v>0.71889400000000003</c:v>
                </c:pt>
                <c:pt idx="6074">
                  <c:v>0.71842700000000004</c:v>
                </c:pt>
                <c:pt idx="6075">
                  <c:v>0.721113</c:v>
                </c:pt>
                <c:pt idx="6076">
                  <c:v>0.71897699999999998</c:v>
                </c:pt>
                <c:pt idx="6077">
                  <c:v>0.71856200000000003</c:v>
                </c:pt>
                <c:pt idx="6078">
                  <c:v>0.71830300000000002</c:v>
                </c:pt>
                <c:pt idx="6079">
                  <c:v>0.71374700000000002</c:v>
                </c:pt>
                <c:pt idx="6080">
                  <c:v>0.712001</c:v>
                </c:pt>
                <c:pt idx="6081">
                  <c:v>0.71757700000000002</c:v>
                </c:pt>
                <c:pt idx="6082">
                  <c:v>0.71960199999999996</c:v>
                </c:pt>
                <c:pt idx="6083">
                  <c:v>0.71621299999999999</c:v>
                </c:pt>
                <c:pt idx="6084">
                  <c:v>0.71620600000000001</c:v>
                </c:pt>
                <c:pt idx="6085">
                  <c:v>0.71349600000000002</c:v>
                </c:pt>
                <c:pt idx="6086">
                  <c:v>0.71413300000000002</c:v>
                </c:pt>
                <c:pt idx="6087">
                  <c:v>0.71968100000000002</c:v>
                </c:pt>
                <c:pt idx="6088">
                  <c:v>0.71953199999999995</c:v>
                </c:pt>
                <c:pt idx="6089">
                  <c:v>0.71746600000000005</c:v>
                </c:pt>
                <c:pt idx="6090">
                  <c:v>0.71765100000000004</c:v>
                </c:pt>
                <c:pt idx="6091">
                  <c:v>0.71714100000000003</c:v>
                </c:pt>
                <c:pt idx="6092">
                  <c:v>0.71769099999999997</c:v>
                </c:pt>
                <c:pt idx="6093">
                  <c:v>0.71950000000000003</c:v>
                </c:pt>
                <c:pt idx="6094">
                  <c:v>0.71933800000000003</c:v>
                </c:pt>
                <c:pt idx="6095">
                  <c:v>0.71902200000000005</c:v>
                </c:pt>
                <c:pt idx="6096">
                  <c:v>0.72186899999999998</c:v>
                </c:pt>
                <c:pt idx="6097">
                  <c:v>0.72306700000000002</c:v>
                </c:pt>
                <c:pt idx="6098">
                  <c:v>0.72116499999999994</c:v>
                </c:pt>
                <c:pt idx="6099">
                  <c:v>0.71981700000000004</c:v>
                </c:pt>
                <c:pt idx="6100">
                  <c:v>0.71978299999999995</c:v>
                </c:pt>
                <c:pt idx="6101">
                  <c:v>0.71950599999999998</c:v>
                </c:pt>
                <c:pt idx="6102">
                  <c:v>0.71807699999999997</c:v>
                </c:pt>
                <c:pt idx="6103">
                  <c:v>0.71727399999999997</c:v>
                </c:pt>
                <c:pt idx="6104">
                  <c:v>0.71911899999999995</c:v>
                </c:pt>
                <c:pt idx="6105">
                  <c:v>0.71944900000000001</c:v>
                </c:pt>
                <c:pt idx="6106">
                  <c:v>0.72050800000000004</c:v>
                </c:pt>
                <c:pt idx="6107">
                  <c:v>0.72200399999999998</c:v>
                </c:pt>
                <c:pt idx="6108">
                  <c:v>0.71725799999999995</c:v>
                </c:pt>
                <c:pt idx="6109">
                  <c:v>0.71603000000000006</c:v>
                </c:pt>
                <c:pt idx="6110">
                  <c:v>0.72367099999999995</c:v>
                </c:pt>
                <c:pt idx="6111">
                  <c:v>0.72416899999999995</c:v>
                </c:pt>
                <c:pt idx="6112">
                  <c:v>0.72121000000000002</c:v>
                </c:pt>
                <c:pt idx="6113">
                  <c:v>0.72341299999999997</c:v>
                </c:pt>
                <c:pt idx="6114">
                  <c:v>0.72156799999999999</c:v>
                </c:pt>
                <c:pt idx="6115">
                  <c:v>0.71817500000000001</c:v>
                </c:pt>
                <c:pt idx="6116">
                  <c:v>0.72167199999999998</c:v>
                </c:pt>
                <c:pt idx="6117">
                  <c:v>0.72479700000000002</c:v>
                </c:pt>
                <c:pt idx="6118">
                  <c:v>0.72091400000000005</c:v>
                </c:pt>
                <c:pt idx="6119">
                  <c:v>0.71703099999999997</c:v>
                </c:pt>
                <c:pt idx="6120">
                  <c:v>0.72306199999999998</c:v>
                </c:pt>
                <c:pt idx="6121">
                  <c:v>0.72919</c:v>
                </c:pt>
                <c:pt idx="6122">
                  <c:v>0.72699800000000003</c:v>
                </c:pt>
                <c:pt idx="6123">
                  <c:v>0.72946</c:v>
                </c:pt>
                <c:pt idx="6124">
                  <c:v>0.73348599999999997</c:v>
                </c:pt>
                <c:pt idx="6125">
                  <c:v>0.73121100000000006</c:v>
                </c:pt>
                <c:pt idx="6126">
                  <c:v>0.73053100000000004</c:v>
                </c:pt>
                <c:pt idx="6127">
                  <c:v>0.73313799999999996</c:v>
                </c:pt>
                <c:pt idx="6128">
                  <c:v>0.73314699999999999</c:v>
                </c:pt>
                <c:pt idx="6129">
                  <c:v>0.73111899999999996</c:v>
                </c:pt>
                <c:pt idx="6130">
                  <c:v>0.73078100000000001</c:v>
                </c:pt>
                <c:pt idx="6131">
                  <c:v>0.73248199999999997</c:v>
                </c:pt>
                <c:pt idx="6132">
                  <c:v>0.73262400000000005</c:v>
                </c:pt>
                <c:pt idx="6133">
                  <c:v>0.72959200000000002</c:v>
                </c:pt>
                <c:pt idx="6134">
                  <c:v>0.72856100000000001</c:v>
                </c:pt>
                <c:pt idx="6135">
                  <c:v>0.73138000000000003</c:v>
                </c:pt>
                <c:pt idx="6136">
                  <c:v>0.73236500000000004</c:v>
                </c:pt>
                <c:pt idx="6137">
                  <c:v>0.72924500000000003</c:v>
                </c:pt>
                <c:pt idx="6138">
                  <c:v>0.72639299999999996</c:v>
                </c:pt>
                <c:pt idx="6139">
                  <c:v>0.728576</c:v>
                </c:pt>
                <c:pt idx="6140">
                  <c:v>0.73024199999999995</c:v>
                </c:pt>
                <c:pt idx="6141">
                  <c:v>0.72677400000000003</c:v>
                </c:pt>
                <c:pt idx="6142">
                  <c:v>0.72607600000000005</c:v>
                </c:pt>
                <c:pt idx="6143">
                  <c:v>0.72612500000000002</c:v>
                </c:pt>
                <c:pt idx="6144">
                  <c:v>0.72419199999999995</c:v>
                </c:pt>
                <c:pt idx="6145">
                  <c:v>0.72607500000000003</c:v>
                </c:pt>
                <c:pt idx="6146">
                  <c:v>0.72915099999999999</c:v>
                </c:pt>
                <c:pt idx="6147">
                  <c:v>0.73028000000000004</c:v>
                </c:pt>
                <c:pt idx="6148">
                  <c:v>0.73310799999999998</c:v>
                </c:pt>
                <c:pt idx="6149">
                  <c:v>0.73389300000000002</c:v>
                </c:pt>
                <c:pt idx="6150">
                  <c:v>0.73409500000000005</c:v>
                </c:pt>
                <c:pt idx="6151">
                  <c:v>0.73426800000000003</c:v>
                </c:pt>
                <c:pt idx="6152">
                  <c:v>0.73207900000000004</c:v>
                </c:pt>
                <c:pt idx="6153">
                  <c:v>0.73164200000000001</c:v>
                </c:pt>
                <c:pt idx="6154">
                  <c:v>0.73438000000000003</c:v>
                </c:pt>
                <c:pt idx="6155">
                  <c:v>0.73457600000000001</c:v>
                </c:pt>
                <c:pt idx="6156">
                  <c:v>0.73399599999999998</c:v>
                </c:pt>
                <c:pt idx="6157">
                  <c:v>0.73402800000000001</c:v>
                </c:pt>
                <c:pt idx="6158">
                  <c:v>0.73345400000000005</c:v>
                </c:pt>
                <c:pt idx="6159">
                  <c:v>0.73313600000000001</c:v>
                </c:pt>
                <c:pt idx="6160">
                  <c:v>0.732711</c:v>
                </c:pt>
                <c:pt idx="6161">
                  <c:v>0.73286899999999999</c:v>
                </c:pt>
                <c:pt idx="6162">
                  <c:v>0.73248100000000005</c:v>
                </c:pt>
                <c:pt idx="6163">
                  <c:v>0.73131999999999997</c:v>
                </c:pt>
                <c:pt idx="6164">
                  <c:v>0.73283299999999996</c:v>
                </c:pt>
                <c:pt idx="6165">
                  <c:v>0.73475100000000004</c:v>
                </c:pt>
                <c:pt idx="6166">
                  <c:v>0.73575100000000004</c:v>
                </c:pt>
                <c:pt idx="6167">
                  <c:v>0.73719900000000005</c:v>
                </c:pt>
                <c:pt idx="6168">
                  <c:v>0.73495100000000002</c:v>
                </c:pt>
                <c:pt idx="6169">
                  <c:v>0.73125300000000004</c:v>
                </c:pt>
                <c:pt idx="6170">
                  <c:v>0.73264300000000004</c:v>
                </c:pt>
                <c:pt idx="6171">
                  <c:v>0.73445300000000002</c:v>
                </c:pt>
                <c:pt idx="6172">
                  <c:v>0.731653</c:v>
                </c:pt>
                <c:pt idx="6173">
                  <c:v>0.73363400000000001</c:v>
                </c:pt>
                <c:pt idx="6174">
                  <c:v>0.73814400000000002</c:v>
                </c:pt>
                <c:pt idx="6175">
                  <c:v>0.73596499999999998</c:v>
                </c:pt>
                <c:pt idx="6176">
                  <c:v>0.733514</c:v>
                </c:pt>
                <c:pt idx="6177">
                  <c:v>0.73358599999999996</c:v>
                </c:pt>
                <c:pt idx="6178">
                  <c:v>0.73207199999999994</c:v>
                </c:pt>
                <c:pt idx="6179">
                  <c:v>0.73208700000000004</c:v>
                </c:pt>
                <c:pt idx="6180">
                  <c:v>0.73390699999999998</c:v>
                </c:pt>
                <c:pt idx="6181">
                  <c:v>0.73317200000000005</c:v>
                </c:pt>
                <c:pt idx="6182">
                  <c:v>0.73196000000000006</c:v>
                </c:pt>
                <c:pt idx="6183">
                  <c:v>0.73270500000000005</c:v>
                </c:pt>
                <c:pt idx="6184">
                  <c:v>0.73254900000000001</c:v>
                </c:pt>
                <c:pt idx="6185">
                  <c:v>0.73104999999999998</c:v>
                </c:pt>
                <c:pt idx="6186">
                  <c:v>0.73491099999999998</c:v>
                </c:pt>
                <c:pt idx="6187">
                  <c:v>0.73894300000000002</c:v>
                </c:pt>
                <c:pt idx="6188">
                  <c:v>0.73521000000000003</c:v>
                </c:pt>
                <c:pt idx="6189">
                  <c:v>0.73073100000000002</c:v>
                </c:pt>
                <c:pt idx="6190">
                  <c:v>0.73397999999999997</c:v>
                </c:pt>
                <c:pt idx="6191">
                  <c:v>0.73775800000000002</c:v>
                </c:pt>
                <c:pt idx="6192">
                  <c:v>0.73743499999999995</c:v>
                </c:pt>
                <c:pt idx="6193">
                  <c:v>0.73643000000000003</c:v>
                </c:pt>
                <c:pt idx="6194">
                  <c:v>0.739456</c:v>
                </c:pt>
                <c:pt idx="6195">
                  <c:v>0.740842</c:v>
                </c:pt>
                <c:pt idx="6196">
                  <c:v>0.73719999999999997</c:v>
                </c:pt>
                <c:pt idx="6197">
                  <c:v>0.73785100000000003</c:v>
                </c:pt>
                <c:pt idx="6198">
                  <c:v>0.73744399999999999</c:v>
                </c:pt>
                <c:pt idx="6199">
                  <c:v>0.73538499999999996</c:v>
                </c:pt>
                <c:pt idx="6200">
                  <c:v>0.74199899999999996</c:v>
                </c:pt>
                <c:pt idx="6201">
                  <c:v>0.744112</c:v>
                </c:pt>
                <c:pt idx="6202">
                  <c:v>0.73731400000000002</c:v>
                </c:pt>
                <c:pt idx="6203">
                  <c:v>0.73632900000000001</c:v>
                </c:pt>
                <c:pt idx="6204">
                  <c:v>0.73819299999999999</c:v>
                </c:pt>
                <c:pt idx="6205">
                  <c:v>0.73693699999999995</c:v>
                </c:pt>
                <c:pt idx="6206">
                  <c:v>0.737097</c:v>
                </c:pt>
                <c:pt idx="6207">
                  <c:v>0.73627399999999998</c:v>
                </c:pt>
                <c:pt idx="6208">
                  <c:v>0.73557799999999995</c:v>
                </c:pt>
                <c:pt idx="6209">
                  <c:v>0.740286</c:v>
                </c:pt>
                <c:pt idx="6210">
                  <c:v>0.74144399999999999</c:v>
                </c:pt>
                <c:pt idx="6211">
                  <c:v>0.73790699999999998</c:v>
                </c:pt>
                <c:pt idx="6212">
                  <c:v>0.73860099999999995</c:v>
                </c:pt>
                <c:pt idx="6213">
                  <c:v>0.74063100000000004</c:v>
                </c:pt>
                <c:pt idx="6214">
                  <c:v>0.73979799999999996</c:v>
                </c:pt>
                <c:pt idx="6215">
                  <c:v>0.73753299999999999</c:v>
                </c:pt>
                <c:pt idx="6216">
                  <c:v>0.73963100000000004</c:v>
                </c:pt>
                <c:pt idx="6217">
                  <c:v>0.74334999999999996</c:v>
                </c:pt>
                <c:pt idx="6218">
                  <c:v>0.74092899999999995</c:v>
                </c:pt>
                <c:pt idx="6219">
                  <c:v>0.739981</c:v>
                </c:pt>
                <c:pt idx="6220">
                  <c:v>0.74304899999999996</c:v>
                </c:pt>
                <c:pt idx="6221">
                  <c:v>0.74120799999999998</c:v>
                </c:pt>
                <c:pt idx="6222">
                  <c:v>0.73952600000000002</c:v>
                </c:pt>
                <c:pt idx="6223">
                  <c:v>0.74373100000000003</c:v>
                </c:pt>
                <c:pt idx="6224">
                  <c:v>0.74355599999999999</c:v>
                </c:pt>
                <c:pt idx="6225">
                  <c:v>0.73947200000000002</c:v>
                </c:pt>
                <c:pt idx="6226">
                  <c:v>0.74088900000000002</c:v>
                </c:pt>
                <c:pt idx="6227">
                  <c:v>0.74410399999999999</c:v>
                </c:pt>
                <c:pt idx="6228">
                  <c:v>0.74368100000000004</c:v>
                </c:pt>
                <c:pt idx="6229">
                  <c:v>0.74184499999999998</c:v>
                </c:pt>
                <c:pt idx="6230">
                  <c:v>0.74088399999999999</c:v>
                </c:pt>
                <c:pt idx="6231">
                  <c:v>0.74137200000000003</c:v>
                </c:pt>
                <c:pt idx="6232">
                  <c:v>0.74648400000000004</c:v>
                </c:pt>
                <c:pt idx="6233">
                  <c:v>0.75004000000000004</c:v>
                </c:pt>
                <c:pt idx="6234">
                  <c:v>0.74240099999999998</c:v>
                </c:pt>
                <c:pt idx="6235">
                  <c:v>0.74030700000000005</c:v>
                </c:pt>
                <c:pt idx="6236">
                  <c:v>0.74494000000000005</c:v>
                </c:pt>
                <c:pt idx="6237">
                  <c:v>0.74480100000000005</c:v>
                </c:pt>
                <c:pt idx="6238">
                  <c:v>0.74693600000000004</c:v>
                </c:pt>
                <c:pt idx="6239">
                  <c:v>0.75151900000000005</c:v>
                </c:pt>
                <c:pt idx="6240">
                  <c:v>0.75197800000000004</c:v>
                </c:pt>
                <c:pt idx="6241">
                  <c:v>0.74921300000000002</c:v>
                </c:pt>
                <c:pt idx="6242">
                  <c:v>0.74705999999999995</c:v>
                </c:pt>
                <c:pt idx="6243">
                  <c:v>0.74824599999999997</c:v>
                </c:pt>
                <c:pt idx="6244">
                  <c:v>0.749502</c:v>
                </c:pt>
                <c:pt idx="6245">
                  <c:v>0.74772799999999995</c:v>
                </c:pt>
                <c:pt idx="6246">
                  <c:v>0.74549100000000001</c:v>
                </c:pt>
                <c:pt idx="6247">
                  <c:v>0.747915</c:v>
                </c:pt>
                <c:pt idx="6248">
                  <c:v>0.75084499999999998</c:v>
                </c:pt>
                <c:pt idx="6249">
                  <c:v>0.750861</c:v>
                </c:pt>
                <c:pt idx="6250">
                  <c:v>0.75299199999999999</c:v>
                </c:pt>
                <c:pt idx="6251">
                  <c:v>0.75356599999999996</c:v>
                </c:pt>
                <c:pt idx="6252">
                  <c:v>0.74973599999999996</c:v>
                </c:pt>
                <c:pt idx="6253">
                  <c:v>0.74828099999999997</c:v>
                </c:pt>
                <c:pt idx="6254">
                  <c:v>0.74922800000000001</c:v>
                </c:pt>
                <c:pt idx="6255">
                  <c:v>0.749749</c:v>
                </c:pt>
                <c:pt idx="6256">
                  <c:v>0.74864399999999998</c:v>
                </c:pt>
                <c:pt idx="6257">
                  <c:v>0.74860599999999999</c:v>
                </c:pt>
                <c:pt idx="6258">
                  <c:v>0.75197099999999995</c:v>
                </c:pt>
                <c:pt idx="6259">
                  <c:v>0.75187800000000005</c:v>
                </c:pt>
                <c:pt idx="6260">
                  <c:v>0.75277499999999997</c:v>
                </c:pt>
                <c:pt idx="6261">
                  <c:v>0.75407299999999999</c:v>
                </c:pt>
                <c:pt idx="6262">
                  <c:v>0.75019800000000003</c:v>
                </c:pt>
                <c:pt idx="6263">
                  <c:v>0.75046800000000002</c:v>
                </c:pt>
                <c:pt idx="6264">
                  <c:v>0.75083999999999995</c:v>
                </c:pt>
                <c:pt idx="6265">
                  <c:v>0.74634400000000001</c:v>
                </c:pt>
                <c:pt idx="6266">
                  <c:v>0.74764399999999998</c:v>
                </c:pt>
                <c:pt idx="6267">
                  <c:v>0.75184300000000004</c:v>
                </c:pt>
                <c:pt idx="6268">
                  <c:v>0.75034000000000001</c:v>
                </c:pt>
                <c:pt idx="6269">
                  <c:v>0.74962399999999996</c:v>
                </c:pt>
                <c:pt idx="6270">
                  <c:v>0.75217999999999996</c:v>
                </c:pt>
                <c:pt idx="6271">
                  <c:v>0.75475899999999996</c:v>
                </c:pt>
                <c:pt idx="6272">
                  <c:v>0.75280999999999998</c:v>
                </c:pt>
                <c:pt idx="6273">
                  <c:v>0.74817599999999995</c:v>
                </c:pt>
                <c:pt idx="6274">
                  <c:v>0.75049999999999994</c:v>
                </c:pt>
                <c:pt idx="6275">
                  <c:v>0.75461400000000001</c:v>
                </c:pt>
                <c:pt idx="6276">
                  <c:v>0.75258499999999995</c:v>
                </c:pt>
                <c:pt idx="6277">
                  <c:v>0.75316799999999995</c:v>
                </c:pt>
                <c:pt idx="6278">
                  <c:v>0.75493299999999997</c:v>
                </c:pt>
                <c:pt idx="6279">
                  <c:v>0.75294499999999998</c:v>
                </c:pt>
                <c:pt idx="6280">
                  <c:v>0.75322</c:v>
                </c:pt>
                <c:pt idx="6281">
                  <c:v>0.75986799999999999</c:v>
                </c:pt>
                <c:pt idx="6282">
                  <c:v>0.76132</c:v>
                </c:pt>
                <c:pt idx="6283">
                  <c:v>0.75697199999999998</c:v>
                </c:pt>
                <c:pt idx="6284">
                  <c:v>0.75682300000000002</c:v>
                </c:pt>
                <c:pt idx="6285">
                  <c:v>0.75860099999999997</c:v>
                </c:pt>
                <c:pt idx="6286">
                  <c:v>0.75917900000000005</c:v>
                </c:pt>
                <c:pt idx="6287">
                  <c:v>0.75705999999999996</c:v>
                </c:pt>
                <c:pt idx="6288">
                  <c:v>0.74924400000000002</c:v>
                </c:pt>
                <c:pt idx="6289">
                  <c:v>0.74787800000000004</c:v>
                </c:pt>
                <c:pt idx="6290">
                  <c:v>0.75524800000000003</c:v>
                </c:pt>
                <c:pt idx="6291">
                  <c:v>0.75522400000000001</c:v>
                </c:pt>
                <c:pt idx="6292">
                  <c:v>0.75022500000000003</c:v>
                </c:pt>
                <c:pt idx="6293">
                  <c:v>0.751529</c:v>
                </c:pt>
                <c:pt idx="6294">
                  <c:v>0.75288500000000003</c:v>
                </c:pt>
                <c:pt idx="6295">
                  <c:v>0.75274099999999999</c:v>
                </c:pt>
                <c:pt idx="6296">
                  <c:v>0.75539699999999999</c:v>
                </c:pt>
                <c:pt idx="6297">
                  <c:v>0.753552</c:v>
                </c:pt>
                <c:pt idx="6298">
                  <c:v>0.74968599999999996</c:v>
                </c:pt>
                <c:pt idx="6299">
                  <c:v>0.75231899999999996</c:v>
                </c:pt>
                <c:pt idx="6300">
                  <c:v>0.75496200000000002</c:v>
                </c:pt>
                <c:pt idx="6301">
                  <c:v>0.75401099999999999</c:v>
                </c:pt>
                <c:pt idx="6302">
                  <c:v>0.75578999999999996</c:v>
                </c:pt>
                <c:pt idx="6303">
                  <c:v>0.75964900000000002</c:v>
                </c:pt>
                <c:pt idx="6304">
                  <c:v>0.75900100000000004</c:v>
                </c:pt>
                <c:pt idx="6305">
                  <c:v>0.75673299999999999</c:v>
                </c:pt>
                <c:pt idx="6306">
                  <c:v>0.75793299999999997</c:v>
                </c:pt>
                <c:pt idx="6307">
                  <c:v>0.75685800000000003</c:v>
                </c:pt>
                <c:pt idx="6308">
                  <c:v>0.75358499999999995</c:v>
                </c:pt>
                <c:pt idx="6309">
                  <c:v>0.75708600000000004</c:v>
                </c:pt>
                <c:pt idx="6310">
                  <c:v>0.76313500000000001</c:v>
                </c:pt>
                <c:pt idx="6311">
                  <c:v>0.76358599999999999</c:v>
                </c:pt>
                <c:pt idx="6312">
                  <c:v>0.76000299999999998</c:v>
                </c:pt>
                <c:pt idx="6313">
                  <c:v>0.758571</c:v>
                </c:pt>
                <c:pt idx="6314">
                  <c:v>0.759297</c:v>
                </c:pt>
                <c:pt idx="6315">
                  <c:v>0.76392000000000004</c:v>
                </c:pt>
                <c:pt idx="6316">
                  <c:v>0.76482099999999997</c:v>
                </c:pt>
                <c:pt idx="6317">
                  <c:v>0.75938399999999995</c:v>
                </c:pt>
                <c:pt idx="6318">
                  <c:v>0.75837699999999997</c:v>
                </c:pt>
                <c:pt idx="6319">
                  <c:v>0.75995500000000005</c:v>
                </c:pt>
                <c:pt idx="6320">
                  <c:v>0.76231099999999996</c:v>
                </c:pt>
                <c:pt idx="6321">
                  <c:v>0.76244199999999995</c:v>
                </c:pt>
                <c:pt idx="6322">
                  <c:v>0.76000299999999998</c:v>
                </c:pt>
                <c:pt idx="6323">
                  <c:v>0.76598100000000002</c:v>
                </c:pt>
                <c:pt idx="6324">
                  <c:v>0.76791200000000004</c:v>
                </c:pt>
                <c:pt idx="6325">
                  <c:v>0.76292899999999997</c:v>
                </c:pt>
                <c:pt idx="6326">
                  <c:v>0.76188900000000004</c:v>
                </c:pt>
                <c:pt idx="6327">
                  <c:v>0.76350799999999996</c:v>
                </c:pt>
                <c:pt idx="6328">
                  <c:v>0.76571100000000003</c:v>
                </c:pt>
                <c:pt idx="6329">
                  <c:v>0.76658400000000004</c:v>
                </c:pt>
                <c:pt idx="6330">
                  <c:v>0.767208</c:v>
                </c:pt>
                <c:pt idx="6331">
                  <c:v>0.76762799999999998</c:v>
                </c:pt>
                <c:pt idx="6332">
                  <c:v>0.76489799999999997</c:v>
                </c:pt>
                <c:pt idx="6333">
                  <c:v>0.76278400000000002</c:v>
                </c:pt>
                <c:pt idx="6334">
                  <c:v>0.76349500000000003</c:v>
                </c:pt>
                <c:pt idx="6335">
                  <c:v>0.764297</c:v>
                </c:pt>
                <c:pt idx="6336">
                  <c:v>0.764656</c:v>
                </c:pt>
                <c:pt idx="6337">
                  <c:v>0.76544299999999998</c:v>
                </c:pt>
                <c:pt idx="6338">
                  <c:v>0.76725399999999999</c:v>
                </c:pt>
                <c:pt idx="6339">
                  <c:v>0.76617800000000003</c:v>
                </c:pt>
                <c:pt idx="6340">
                  <c:v>0.764903</c:v>
                </c:pt>
                <c:pt idx="6341">
                  <c:v>0.76596299999999995</c:v>
                </c:pt>
                <c:pt idx="6342">
                  <c:v>0.77058700000000002</c:v>
                </c:pt>
                <c:pt idx="6343">
                  <c:v>0.77611600000000003</c:v>
                </c:pt>
                <c:pt idx="6344">
                  <c:v>0.772343</c:v>
                </c:pt>
                <c:pt idx="6345">
                  <c:v>0.77653399999999995</c:v>
                </c:pt>
                <c:pt idx="6346">
                  <c:v>0.78481400000000001</c:v>
                </c:pt>
                <c:pt idx="6347">
                  <c:v>0.777617</c:v>
                </c:pt>
                <c:pt idx="6348">
                  <c:v>0.77000900000000005</c:v>
                </c:pt>
                <c:pt idx="6349">
                  <c:v>0.77245699999999995</c:v>
                </c:pt>
                <c:pt idx="6350">
                  <c:v>0.77377399999999996</c:v>
                </c:pt>
                <c:pt idx="6351">
                  <c:v>0.77070700000000003</c:v>
                </c:pt>
                <c:pt idx="6352">
                  <c:v>0.76970700000000003</c:v>
                </c:pt>
                <c:pt idx="6353">
                  <c:v>0.76865300000000003</c:v>
                </c:pt>
                <c:pt idx="6354">
                  <c:v>0.76645200000000002</c:v>
                </c:pt>
                <c:pt idx="6355">
                  <c:v>0.77000500000000005</c:v>
                </c:pt>
                <c:pt idx="6356">
                  <c:v>0.77383800000000003</c:v>
                </c:pt>
                <c:pt idx="6357">
                  <c:v>0.772146</c:v>
                </c:pt>
                <c:pt idx="6358">
                  <c:v>0.76967099999999999</c:v>
                </c:pt>
                <c:pt idx="6359">
                  <c:v>0.76797599999999999</c:v>
                </c:pt>
                <c:pt idx="6360">
                  <c:v>0.76688400000000001</c:v>
                </c:pt>
                <c:pt idx="6361">
                  <c:v>0.76592000000000005</c:v>
                </c:pt>
                <c:pt idx="6362">
                  <c:v>0.76561699999999999</c:v>
                </c:pt>
                <c:pt idx="6363">
                  <c:v>0.76710800000000001</c:v>
                </c:pt>
                <c:pt idx="6364">
                  <c:v>0.76957100000000001</c:v>
                </c:pt>
                <c:pt idx="6365">
                  <c:v>0.77087600000000001</c:v>
                </c:pt>
                <c:pt idx="6366">
                  <c:v>0.76897199999999999</c:v>
                </c:pt>
                <c:pt idx="6367">
                  <c:v>0.76743399999999995</c:v>
                </c:pt>
                <c:pt idx="6368">
                  <c:v>0.77096299999999995</c:v>
                </c:pt>
                <c:pt idx="6369">
                  <c:v>0.77794099999999999</c:v>
                </c:pt>
                <c:pt idx="6370">
                  <c:v>0.77993400000000002</c:v>
                </c:pt>
                <c:pt idx="6371">
                  <c:v>0.77376</c:v>
                </c:pt>
                <c:pt idx="6372">
                  <c:v>0.772984</c:v>
                </c:pt>
                <c:pt idx="6373">
                  <c:v>0.77880199999999999</c:v>
                </c:pt>
                <c:pt idx="6374">
                  <c:v>0.77634899999999996</c:v>
                </c:pt>
                <c:pt idx="6375">
                  <c:v>0.77259500000000003</c:v>
                </c:pt>
                <c:pt idx="6376">
                  <c:v>0.776509</c:v>
                </c:pt>
                <c:pt idx="6377">
                  <c:v>0.77863499999999997</c:v>
                </c:pt>
                <c:pt idx="6378">
                  <c:v>0.77900899999999995</c:v>
                </c:pt>
                <c:pt idx="6379">
                  <c:v>0.78111900000000001</c:v>
                </c:pt>
                <c:pt idx="6380">
                  <c:v>0.77815999999999996</c:v>
                </c:pt>
                <c:pt idx="6381">
                  <c:v>0.77668400000000004</c:v>
                </c:pt>
                <c:pt idx="6382">
                  <c:v>0.78193900000000005</c:v>
                </c:pt>
                <c:pt idx="6383">
                  <c:v>0.78268000000000004</c:v>
                </c:pt>
                <c:pt idx="6384">
                  <c:v>0.78022199999999997</c:v>
                </c:pt>
                <c:pt idx="6385">
                  <c:v>0.78045299999999995</c:v>
                </c:pt>
                <c:pt idx="6386">
                  <c:v>0.77950799999999998</c:v>
                </c:pt>
                <c:pt idx="6387">
                  <c:v>0.77913399999999999</c:v>
                </c:pt>
                <c:pt idx="6388">
                  <c:v>0.77978999999999998</c:v>
                </c:pt>
                <c:pt idx="6389">
                  <c:v>0.77688900000000005</c:v>
                </c:pt>
                <c:pt idx="6390">
                  <c:v>0.77919799999999995</c:v>
                </c:pt>
                <c:pt idx="6391">
                  <c:v>0.78518399999999999</c:v>
                </c:pt>
                <c:pt idx="6392">
                  <c:v>0.78336600000000001</c:v>
                </c:pt>
                <c:pt idx="6393">
                  <c:v>0.78185099999999996</c:v>
                </c:pt>
                <c:pt idx="6394">
                  <c:v>0.78132400000000002</c:v>
                </c:pt>
                <c:pt idx="6395">
                  <c:v>0.77895700000000001</c:v>
                </c:pt>
                <c:pt idx="6396">
                  <c:v>0.77774799999999999</c:v>
                </c:pt>
                <c:pt idx="6397">
                  <c:v>0.77853600000000001</c:v>
                </c:pt>
                <c:pt idx="6398">
                  <c:v>0.78317099999999995</c:v>
                </c:pt>
                <c:pt idx="6399">
                  <c:v>0.78552100000000002</c:v>
                </c:pt>
                <c:pt idx="6400">
                  <c:v>0.77988599999999997</c:v>
                </c:pt>
                <c:pt idx="6401">
                  <c:v>0.77531099999999997</c:v>
                </c:pt>
                <c:pt idx="6402">
                  <c:v>0.779366</c:v>
                </c:pt>
                <c:pt idx="6403">
                  <c:v>0.78365600000000002</c:v>
                </c:pt>
                <c:pt idx="6404">
                  <c:v>0.78223100000000001</c:v>
                </c:pt>
                <c:pt idx="6405">
                  <c:v>0.780999</c:v>
                </c:pt>
                <c:pt idx="6406">
                  <c:v>0.78232599999999997</c:v>
                </c:pt>
                <c:pt idx="6407">
                  <c:v>0.78257699999999997</c:v>
                </c:pt>
                <c:pt idx="6408">
                  <c:v>0.78317899999999996</c:v>
                </c:pt>
                <c:pt idx="6409">
                  <c:v>0.78252200000000005</c:v>
                </c:pt>
                <c:pt idx="6410">
                  <c:v>0.77981699999999998</c:v>
                </c:pt>
                <c:pt idx="6411">
                  <c:v>0.78346899999999997</c:v>
                </c:pt>
                <c:pt idx="6412">
                  <c:v>0.78628900000000002</c:v>
                </c:pt>
                <c:pt idx="6413">
                  <c:v>0.78453899999999999</c:v>
                </c:pt>
                <c:pt idx="6414">
                  <c:v>0.78489799999999998</c:v>
                </c:pt>
                <c:pt idx="6415">
                  <c:v>0.78534899999999996</c:v>
                </c:pt>
                <c:pt idx="6416">
                  <c:v>0.78722700000000001</c:v>
                </c:pt>
                <c:pt idx="6417">
                  <c:v>0.78709899999999999</c:v>
                </c:pt>
                <c:pt idx="6418">
                  <c:v>0.78649800000000003</c:v>
                </c:pt>
                <c:pt idx="6419">
                  <c:v>0.78895300000000002</c:v>
                </c:pt>
                <c:pt idx="6420">
                  <c:v>0.78932999999999998</c:v>
                </c:pt>
                <c:pt idx="6421">
                  <c:v>0.788713</c:v>
                </c:pt>
                <c:pt idx="6422">
                  <c:v>0.78847900000000004</c:v>
                </c:pt>
                <c:pt idx="6423">
                  <c:v>0.78852100000000003</c:v>
                </c:pt>
                <c:pt idx="6424">
                  <c:v>0.78877900000000001</c:v>
                </c:pt>
                <c:pt idx="6425">
                  <c:v>0.79074299999999997</c:v>
                </c:pt>
                <c:pt idx="6426">
                  <c:v>0.79321600000000003</c:v>
                </c:pt>
                <c:pt idx="6427">
                  <c:v>0.78917300000000001</c:v>
                </c:pt>
                <c:pt idx="6428">
                  <c:v>0.78500400000000004</c:v>
                </c:pt>
                <c:pt idx="6429">
                  <c:v>0.789157</c:v>
                </c:pt>
                <c:pt idx="6430">
                  <c:v>0.79333900000000002</c:v>
                </c:pt>
                <c:pt idx="6431">
                  <c:v>0.78913699999999998</c:v>
                </c:pt>
                <c:pt idx="6432">
                  <c:v>0.785856</c:v>
                </c:pt>
                <c:pt idx="6433">
                  <c:v>0.78844000000000003</c:v>
                </c:pt>
                <c:pt idx="6434">
                  <c:v>0.78920800000000002</c:v>
                </c:pt>
                <c:pt idx="6435">
                  <c:v>0.78851800000000005</c:v>
                </c:pt>
                <c:pt idx="6436">
                  <c:v>0.78794399999999998</c:v>
                </c:pt>
                <c:pt idx="6437">
                  <c:v>0.78976999999999997</c:v>
                </c:pt>
                <c:pt idx="6438">
                  <c:v>0.78978000000000004</c:v>
                </c:pt>
                <c:pt idx="6439">
                  <c:v>0.78768700000000003</c:v>
                </c:pt>
                <c:pt idx="6440">
                  <c:v>0.79053399999999996</c:v>
                </c:pt>
                <c:pt idx="6441">
                  <c:v>0.78849999999999998</c:v>
                </c:pt>
                <c:pt idx="6442">
                  <c:v>0.78428299999999995</c:v>
                </c:pt>
                <c:pt idx="6443">
                  <c:v>0.78819499999999998</c:v>
                </c:pt>
                <c:pt idx="6444">
                  <c:v>0.788825</c:v>
                </c:pt>
                <c:pt idx="6445">
                  <c:v>0.78726600000000002</c:v>
                </c:pt>
                <c:pt idx="6446">
                  <c:v>0.78764500000000004</c:v>
                </c:pt>
                <c:pt idx="6447">
                  <c:v>0.78605199999999997</c:v>
                </c:pt>
                <c:pt idx="6448">
                  <c:v>0.78439700000000001</c:v>
                </c:pt>
                <c:pt idx="6449">
                  <c:v>0.78792099999999998</c:v>
                </c:pt>
                <c:pt idx="6450">
                  <c:v>0.79333100000000001</c:v>
                </c:pt>
                <c:pt idx="6451">
                  <c:v>0.79442400000000002</c:v>
                </c:pt>
                <c:pt idx="6452">
                  <c:v>0.79372600000000004</c:v>
                </c:pt>
                <c:pt idx="6453">
                  <c:v>0.79336899999999999</c:v>
                </c:pt>
                <c:pt idx="6454">
                  <c:v>0.79099299999999995</c:v>
                </c:pt>
                <c:pt idx="6455">
                  <c:v>0.79214600000000002</c:v>
                </c:pt>
                <c:pt idx="6456">
                  <c:v>0.79467200000000005</c:v>
                </c:pt>
                <c:pt idx="6457">
                  <c:v>0.79544800000000004</c:v>
                </c:pt>
                <c:pt idx="6458">
                  <c:v>0.79735199999999995</c:v>
                </c:pt>
                <c:pt idx="6459">
                  <c:v>0.79971400000000004</c:v>
                </c:pt>
                <c:pt idx="6460">
                  <c:v>0.79815899999999995</c:v>
                </c:pt>
                <c:pt idx="6461">
                  <c:v>0.79465300000000005</c:v>
                </c:pt>
                <c:pt idx="6462">
                  <c:v>0.79278499999999996</c:v>
                </c:pt>
                <c:pt idx="6463">
                  <c:v>0.796207</c:v>
                </c:pt>
                <c:pt idx="6464">
                  <c:v>0.80107200000000001</c:v>
                </c:pt>
                <c:pt idx="6465">
                  <c:v>0.79983000000000004</c:v>
                </c:pt>
                <c:pt idx="6466">
                  <c:v>0.79679199999999994</c:v>
                </c:pt>
                <c:pt idx="6467">
                  <c:v>0.79555100000000001</c:v>
                </c:pt>
                <c:pt idx="6468">
                  <c:v>0.79678400000000005</c:v>
                </c:pt>
                <c:pt idx="6469">
                  <c:v>0.80072900000000002</c:v>
                </c:pt>
                <c:pt idx="6470">
                  <c:v>0.80196000000000001</c:v>
                </c:pt>
                <c:pt idx="6471">
                  <c:v>0.79583400000000004</c:v>
                </c:pt>
                <c:pt idx="6472">
                  <c:v>0.793215</c:v>
                </c:pt>
                <c:pt idx="6473">
                  <c:v>0.79760900000000001</c:v>
                </c:pt>
                <c:pt idx="6474">
                  <c:v>0.80008299999999999</c:v>
                </c:pt>
                <c:pt idx="6475">
                  <c:v>0.80013999999999996</c:v>
                </c:pt>
                <c:pt idx="6476">
                  <c:v>0.80069000000000001</c:v>
                </c:pt>
                <c:pt idx="6477">
                  <c:v>0.80218900000000004</c:v>
                </c:pt>
                <c:pt idx="6478">
                  <c:v>0.80073799999999995</c:v>
                </c:pt>
                <c:pt idx="6479">
                  <c:v>0.799238</c:v>
                </c:pt>
                <c:pt idx="6480">
                  <c:v>0.80101900000000004</c:v>
                </c:pt>
                <c:pt idx="6481">
                  <c:v>0.80196800000000001</c:v>
                </c:pt>
                <c:pt idx="6482">
                  <c:v>0.79991000000000001</c:v>
                </c:pt>
                <c:pt idx="6483">
                  <c:v>0.799458</c:v>
                </c:pt>
                <c:pt idx="6484">
                  <c:v>0.80399600000000004</c:v>
                </c:pt>
                <c:pt idx="6485">
                  <c:v>0.80508400000000002</c:v>
                </c:pt>
                <c:pt idx="6486">
                  <c:v>0.79977799999999999</c:v>
                </c:pt>
                <c:pt idx="6487">
                  <c:v>0.79898400000000003</c:v>
                </c:pt>
                <c:pt idx="6488">
                  <c:v>0.800898</c:v>
                </c:pt>
                <c:pt idx="6489">
                  <c:v>0.80098899999999995</c:v>
                </c:pt>
                <c:pt idx="6490">
                  <c:v>0.80268300000000004</c:v>
                </c:pt>
                <c:pt idx="6491">
                  <c:v>0.80278799999999995</c:v>
                </c:pt>
                <c:pt idx="6492">
                  <c:v>0.80158200000000002</c:v>
                </c:pt>
                <c:pt idx="6493">
                  <c:v>0.80266999999999999</c:v>
                </c:pt>
                <c:pt idx="6494">
                  <c:v>0.80209699999999995</c:v>
                </c:pt>
                <c:pt idx="6495">
                  <c:v>0.80060399999999998</c:v>
                </c:pt>
                <c:pt idx="6496">
                  <c:v>0.80157100000000003</c:v>
                </c:pt>
                <c:pt idx="6497">
                  <c:v>0.80171199999999998</c:v>
                </c:pt>
                <c:pt idx="6498">
                  <c:v>0.80200400000000005</c:v>
                </c:pt>
                <c:pt idx="6499">
                  <c:v>0.80181999999999998</c:v>
                </c:pt>
                <c:pt idx="6500">
                  <c:v>0.79898199999999997</c:v>
                </c:pt>
                <c:pt idx="6501">
                  <c:v>0.79818900000000004</c:v>
                </c:pt>
                <c:pt idx="6502">
                  <c:v>0.80035400000000001</c:v>
                </c:pt>
                <c:pt idx="6503">
                  <c:v>0.80309799999999998</c:v>
                </c:pt>
                <c:pt idx="6504">
                  <c:v>0.80166099999999996</c:v>
                </c:pt>
                <c:pt idx="6505">
                  <c:v>0.79629399999999995</c:v>
                </c:pt>
                <c:pt idx="6506">
                  <c:v>0.79627000000000003</c:v>
                </c:pt>
                <c:pt idx="6507">
                  <c:v>0.80159899999999995</c:v>
                </c:pt>
                <c:pt idx="6508">
                  <c:v>0.80140599999999995</c:v>
                </c:pt>
                <c:pt idx="6509">
                  <c:v>0.79938600000000004</c:v>
                </c:pt>
                <c:pt idx="6510">
                  <c:v>0.797176</c:v>
                </c:pt>
                <c:pt idx="6511">
                  <c:v>0.79706399999999999</c:v>
                </c:pt>
                <c:pt idx="6512">
                  <c:v>0.80313500000000004</c:v>
                </c:pt>
                <c:pt idx="6513">
                  <c:v>0.80505800000000005</c:v>
                </c:pt>
                <c:pt idx="6514">
                  <c:v>0.80118400000000001</c:v>
                </c:pt>
                <c:pt idx="6515">
                  <c:v>0.80232400000000004</c:v>
                </c:pt>
                <c:pt idx="6516">
                  <c:v>0.80422199999999999</c:v>
                </c:pt>
                <c:pt idx="6517">
                  <c:v>0.79954400000000003</c:v>
                </c:pt>
                <c:pt idx="6518">
                  <c:v>0.798369</c:v>
                </c:pt>
                <c:pt idx="6519">
                  <c:v>0.80088300000000001</c:v>
                </c:pt>
                <c:pt idx="6520">
                  <c:v>0.80212000000000006</c:v>
                </c:pt>
                <c:pt idx="6521">
                  <c:v>0.80871400000000004</c:v>
                </c:pt>
                <c:pt idx="6522">
                  <c:v>0.81143600000000005</c:v>
                </c:pt>
                <c:pt idx="6523">
                  <c:v>0.81037700000000001</c:v>
                </c:pt>
                <c:pt idx="6524">
                  <c:v>0.81064800000000004</c:v>
                </c:pt>
                <c:pt idx="6525">
                  <c:v>0.80817799999999995</c:v>
                </c:pt>
                <c:pt idx="6526">
                  <c:v>0.80702499999999999</c:v>
                </c:pt>
                <c:pt idx="6527">
                  <c:v>0.80904299999999996</c:v>
                </c:pt>
                <c:pt idx="6528">
                  <c:v>0.81212899999999999</c:v>
                </c:pt>
                <c:pt idx="6529">
                  <c:v>0.81437300000000001</c:v>
                </c:pt>
                <c:pt idx="6530">
                  <c:v>0.81239799999999995</c:v>
                </c:pt>
                <c:pt idx="6531">
                  <c:v>0.80810800000000005</c:v>
                </c:pt>
                <c:pt idx="6532">
                  <c:v>0.80720000000000003</c:v>
                </c:pt>
                <c:pt idx="6533">
                  <c:v>0.80689599999999995</c:v>
                </c:pt>
                <c:pt idx="6534">
                  <c:v>0.80546200000000001</c:v>
                </c:pt>
                <c:pt idx="6535">
                  <c:v>0.80754300000000001</c:v>
                </c:pt>
                <c:pt idx="6536">
                  <c:v>0.80775600000000003</c:v>
                </c:pt>
                <c:pt idx="6537">
                  <c:v>0.80696999999999997</c:v>
                </c:pt>
                <c:pt idx="6538">
                  <c:v>0.81135500000000005</c:v>
                </c:pt>
                <c:pt idx="6539">
                  <c:v>0.81473700000000004</c:v>
                </c:pt>
                <c:pt idx="6540">
                  <c:v>0.812415</c:v>
                </c:pt>
                <c:pt idx="6541">
                  <c:v>0.80788599999999999</c:v>
                </c:pt>
                <c:pt idx="6542">
                  <c:v>0.807585</c:v>
                </c:pt>
                <c:pt idx="6543">
                  <c:v>0.80741099999999999</c:v>
                </c:pt>
                <c:pt idx="6544">
                  <c:v>0.80544499999999997</c:v>
                </c:pt>
                <c:pt idx="6545">
                  <c:v>0.80642000000000003</c:v>
                </c:pt>
                <c:pt idx="6546">
                  <c:v>0.80595899999999998</c:v>
                </c:pt>
                <c:pt idx="6547">
                  <c:v>0.80606</c:v>
                </c:pt>
                <c:pt idx="6548">
                  <c:v>0.81117799999999995</c:v>
                </c:pt>
                <c:pt idx="6549">
                  <c:v>0.81475799999999998</c:v>
                </c:pt>
                <c:pt idx="6550">
                  <c:v>0.81281599999999998</c:v>
                </c:pt>
                <c:pt idx="6551">
                  <c:v>0.81047000000000002</c:v>
                </c:pt>
                <c:pt idx="6552">
                  <c:v>0.81098099999999995</c:v>
                </c:pt>
                <c:pt idx="6553">
                  <c:v>0.81222399999999995</c:v>
                </c:pt>
                <c:pt idx="6554">
                  <c:v>0.81350900000000004</c:v>
                </c:pt>
                <c:pt idx="6555">
                  <c:v>0.813832</c:v>
                </c:pt>
                <c:pt idx="6556">
                  <c:v>0.81278300000000003</c:v>
                </c:pt>
                <c:pt idx="6557">
                  <c:v>0.81137899999999996</c:v>
                </c:pt>
                <c:pt idx="6558">
                  <c:v>0.81003700000000001</c:v>
                </c:pt>
                <c:pt idx="6559">
                  <c:v>0.81353299999999995</c:v>
                </c:pt>
                <c:pt idx="6560">
                  <c:v>0.818187</c:v>
                </c:pt>
                <c:pt idx="6561">
                  <c:v>0.81590200000000002</c:v>
                </c:pt>
                <c:pt idx="6562">
                  <c:v>0.813975</c:v>
                </c:pt>
                <c:pt idx="6563">
                  <c:v>0.81492299999999995</c:v>
                </c:pt>
                <c:pt idx="6564">
                  <c:v>0.81226200000000004</c:v>
                </c:pt>
                <c:pt idx="6565">
                  <c:v>0.80947899999999995</c:v>
                </c:pt>
                <c:pt idx="6566">
                  <c:v>0.81106999999999996</c:v>
                </c:pt>
                <c:pt idx="6567">
                  <c:v>0.81275500000000001</c:v>
                </c:pt>
                <c:pt idx="6568">
                  <c:v>0.81313599999999997</c:v>
                </c:pt>
                <c:pt idx="6569">
                  <c:v>0.81419799999999998</c:v>
                </c:pt>
                <c:pt idx="6570">
                  <c:v>0.81321100000000002</c:v>
                </c:pt>
                <c:pt idx="6571">
                  <c:v>0.81146700000000005</c:v>
                </c:pt>
                <c:pt idx="6572">
                  <c:v>0.81499100000000002</c:v>
                </c:pt>
                <c:pt idx="6573">
                  <c:v>0.81898300000000002</c:v>
                </c:pt>
                <c:pt idx="6574">
                  <c:v>0.81749000000000005</c:v>
                </c:pt>
                <c:pt idx="6575">
                  <c:v>0.81464199999999998</c:v>
                </c:pt>
                <c:pt idx="6576">
                  <c:v>0.81191000000000002</c:v>
                </c:pt>
                <c:pt idx="6577">
                  <c:v>0.81174400000000002</c:v>
                </c:pt>
                <c:pt idx="6578">
                  <c:v>0.81260900000000003</c:v>
                </c:pt>
                <c:pt idx="6579">
                  <c:v>0.81184500000000004</c:v>
                </c:pt>
                <c:pt idx="6580">
                  <c:v>0.81423400000000001</c:v>
                </c:pt>
                <c:pt idx="6581">
                  <c:v>0.81879900000000005</c:v>
                </c:pt>
                <c:pt idx="6582">
                  <c:v>0.81888799999999995</c:v>
                </c:pt>
                <c:pt idx="6583">
                  <c:v>0.81672699999999998</c:v>
                </c:pt>
                <c:pt idx="6584">
                  <c:v>0.81521200000000005</c:v>
                </c:pt>
                <c:pt idx="6585">
                  <c:v>0.81732800000000005</c:v>
                </c:pt>
                <c:pt idx="6586">
                  <c:v>0.81946699999999995</c:v>
                </c:pt>
                <c:pt idx="6587">
                  <c:v>0.81868099999999999</c:v>
                </c:pt>
                <c:pt idx="6588">
                  <c:v>0.81740699999999999</c:v>
                </c:pt>
                <c:pt idx="6589">
                  <c:v>0.81871000000000005</c:v>
                </c:pt>
                <c:pt idx="6590">
                  <c:v>0.81910400000000005</c:v>
                </c:pt>
                <c:pt idx="6591">
                  <c:v>0.81795499999999999</c:v>
                </c:pt>
                <c:pt idx="6592">
                  <c:v>0.816971</c:v>
                </c:pt>
                <c:pt idx="6593">
                  <c:v>0.81874100000000005</c:v>
                </c:pt>
                <c:pt idx="6594">
                  <c:v>0.82360299999999997</c:v>
                </c:pt>
                <c:pt idx="6595">
                  <c:v>0.82455100000000003</c:v>
                </c:pt>
                <c:pt idx="6596">
                  <c:v>0.82052499999999995</c:v>
                </c:pt>
                <c:pt idx="6597">
                  <c:v>0.82092100000000001</c:v>
                </c:pt>
                <c:pt idx="6598">
                  <c:v>0.82553699999999997</c:v>
                </c:pt>
                <c:pt idx="6599">
                  <c:v>0.82680600000000004</c:v>
                </c:pt>
                <c:pt idx="6600">
                  <c:v>0.82356499999999999</c:v>
                </c:pt>
                <c:pt idx="6601">
                  <c:v>0.82215899999999997</c:v>
                </c:pt>
                <c:pt idx="6602">
                  <c:v>0.82218599999999997</c:v>
                </c:pt>
                <c:pt idx="6603">
                  <c:v>0.82170699999999997</c:v>
                </c:pt>
                <c:pt idx="6604">
                  <c:v>0.81903099999999995</c:v>
                </c:pt>
                <c:pt idx="6605">
                  <c:v>0.81478099999999998</c:v>
                </c:pt>
                <c:pt idx="6606">
                  <c:v>0.81622799999999995</c:v>
                </c:pt>
                <c:pt idx="6607">
                  <c:v>0.81742899999999996</c:v>
                </c:pt>
                <c:pt idx="6608">
                  <c:v>0.81375399999999998</c:v>
                </c:pt>
                <c:pt idx="6609">
                  <c:v>0.81346499999999999</c:v>
                </c:pt>
                <c:pt idx="6610">
                  <c:v>0.81503800000000004</c:v>
                </c:pt>
                <c:pt idx="6611">
                  <c:v>0.81532199999999999</c:v>
                </c:pt>
                <c:pt idx="6612">
                  <c:v>0.812697</c:v>
                </c:pt>
                <c:pt idx="6613">
                  <c:v>0.81065299999999996</c:v>
                </c:pt>
                <c:pt idx="6614">
                  <c:v>0.81381599999999998</c:v>
                </c:pt>
                <c:pt idx="6615">
                  <c:v>0.81775699999999996</c:v>
                </c:pt>
                <c:pt idx="6616">
                  <c:v>0.81801599999999997</c:v>
                </c:pt>
                <c:pt idx="6617">
                  <c:v>0.81676599999999999</c:v>
                </c:pt>
                <c:pt idx="6618">
                  <c:v>0.81614200000000003</c:v>
                </c:pt>
                <c:pt idx="6619">
                  <c:v>0.81780399999999998</c:v>
                </c:pt>
                <c:pt idx="6620">
                  <c:v>0.81732099999999996</c:v>
                </c:pt>
                <c:pt idx="6621">
                  <c:v>0.81466899999999998</c:v>
                </c:pt>
                <c:pt idx="6622">
                  <c:v>0.81963299999999994</c:v>
                </c:pt>
                <c:pt idx="6623">
                  <c:v>0.82659199999999999</c:v>
                </c:pt>
                <c:pt idx="6624">
                  <c:v>0.82409900000000003</c:v>
                </c:pt>
                <c:pt idx="6625">
                  <c:v>0.82243299999999997</c:v>
                </c:pt>
                <c:pt idx="6626">
                  <c:v>0.82535499999999995</c:v>
                </c:pt>
                <c:pt idx="6627">
                  <c:v>0.82576700000000003</c:v>
                </c:pt>
                <c:pt idx="6628">
                  <c:v>0.82418999999999998</c:v>
                </c:pt>
                <c:pt idx="6629">
                  <c:v>0.82599</c:v>
                </c:pt>
                <c:pt idx="6630">
                  <c:v>0.82983300000000004</c:v>
                </c:pt>
                <c:pt idx="6631">
                  <c:v>0.82694900000000005</c:v>
                </c:pt>
                <c:pt idx="6632">
                  <c:v>0.82286199999999998</c:v>
                </c:pt>
                <c:pt idx="6633">
                  <c:v>0.82690399999999997</c:v>
                </c:pt>
                <c:pt idx="6634">
                  <c:v>0.832457</c:v>
                </c:pt>
                <c:pt idx="6635">
                  <c:v>0.83430499999999996</c:v>
                </c:pt>
                <c:pt idx="6636">
                  <c:v>0.83242300000000002</c:v>
                </c:pt>
                <c:pt idx="6637">
                  <c:v>0.83204699999999998</c:v>
                </c:pt>
                <c:pt idx="6638">
                  <c:v>0.832704</c:v>
                </c:pt>
                <c:pt idx="6639">
                  <c:v>0.83109900000000003</c:v>
                </c:pt>
                <c:pt idx="6640">
                  <c:v>0.82667100000000004</c:v>
                </c:pt>
                <c:pt idx="6641">
                  <c:v>0.82483200000000001</c:v>
                </c:pt>
                <c:pt idx="6642">
                  <c:v>0.82843</c:v>
                </c:pt>
                <c:pt idx="6643">
                  <c:v>0.83100099999999999</c:v>
                </c:pt>
                <c:pt idx="6644">
                  <c:v>0.82990900000000001</c:v>
                </c:pt>
                <c:pt idx="6645">
                  <c:v>0.82650599999999996</c:v>
                </c:pt>
                <c:pt idx="6646">
                  <c:v>0.82536799999999999</c:v>
                </c:pt>
                <c:pt idx="6647">
                  <c:v>0.82898799999999995</c:v>
                </c:pt>
                <c:pt idx="6648">
                  <c:v>0.83084100000000005</c:v>
                </c:pt>
                <c:pt idx="6649">
                  <c:v>0.82932499999999998</c:v>
                </c:pt>
                <c:pt idx="6650">
                  <c:v>0.82792500000000002</c:v>
                </c:pt>
                <c:pt idx="6651">
                  <c:v>0.82825700000000002</c:v>
                </c:pt>
                <c:pt idx="6652">
                  <c:v>0.82767400000000002</c:v>
                </c:pt>
                <c:pt idx="6653">
                  <c:v>0.82753600000000005</c:v>
                </c:pt>
                <c:pt idx="6654">
                  <c:v>0.83188099999999998</c:v>
                </c:pt>
                <c:pt idx="6655">
                  <c:v>0.83260900000000004</c:v>
                </c:pt>
                <c:pt idx="6656">
                  <c:v>0.825766</c:v>
                </c:pt>
                <c:pt idx="6657">
                  <c:v>0.82762400000000003</c:v>
                </c:pt>
                <c:pt idx="6658">
                  <c:v>0.83324399999999998</c:v>
                </c:pt>
                <c:pt idx="6659">
                  <c:v>0.83049099999999998</c:v>
                </c:pt>
                <c:pt idx="6660">
                  <c:v>0.82696199999999997</c:v>
                </c:pt>
                <c:pt idx="6661">
                  <c:v>0.82837499999999997</c:v>
                </c:pt>
                <c:pt idx="6662">
                  <c:v>0.82551699999999995</c:v>
                </c:pt>
                <c:pt idx="6663">
                  <c:v>0.82230800000000004</c:v>
                </c:pt>
                <c:pt idx="6664">
                  <c:v>0.82780699999999996</c:v>
                </c:pt>
                <c:pt idx="6665">
                  <c:v>0.83168799999999998</c:v>
                </c:pt>
                <c:pt idx="6666">
                  <c:v>0.83003899999999997</c:v>
                </c:pt>
                <c:pt idx="6667">
                  <c:v>0.82889800000000002</c:v>
                </c:pt>
                <c:pt idx="6668">
                  <c:v>0.82836200000000004</c:v>
                </c:pt>
                <c:pt idx="6669">
                  <c:v>0.82805300000000004</c:v>
                </c:pt>
                <c:pt idx="6670">
                  <c:v>0.82889100000000004</c:v>
                </c:pt>
                <c:pt idx="6671">
                  <c:v>0.83277999999999996</c:v>
                </c:pt>
                <c:pt idx="6672">
                  <c:v>0.83614999999999995</c:v>
                </c:pt>
                <c:pt idx="6673">
                  <c:v>0.83954300000000004</c:v>
                </c:pt>
                <c:pt idx="6674">
                  <c:v>0.84314299999999998</c:v>
                </c:pt>
                <c:pt idx="6675">
                  <c:v>0.84394899999999995</c:v>
                </c:pt>
                <c:pt idx="6676">
                  <c:v>0.84021900000000005</c:v>
                </c:pt>
                <c:pt idx="6677">
                  <c:v>0.83754300000000004</c:v>
                </c:pt>
                <c:pt idx="6678">
                  <c:v>0.83833400000000002</c:v>
                </c:pt>
                <c:pt idx="6679">
                  <c:v>0.83608700000000002</c:v>
                </c:pt>
                <c:pt idx="6680">
                  <c:v>0.834117</c:v>
                </c:pt>
                <c:pt idx="6681">
                  <c:v>0.83624799999999999</c:v>
                </c:pt>
                <c:pt idx="6682">
                  <c:v>0.83294599999999996</c:v>
                </c:pt>
                <c:pt idx="6683">
                  <c:v>0.82945800000000003</c:v>
                </c:pt>
                <c:pt idx="6684">
                  <c:v>0.83152700000000002</c:v>
                </c:pt>
                <c:pt idx="6685">
                  <c:v>0.829924</c:v>
                </c:pt>
                <c:pt idx="6686">
                  <c:v>0.82819200000000004</c:v>
                </c:pt>
                <c:pt idx="6687">
                  <c:v>0.83594100000000005</c:v>
                </c:pt>
                <c:pt idx="6688">
                  <c:v>0.84094100000000005</c:v>
                </c:pt>
                <c:pt idx="6689">
                  <c:v>0.83818400000000004</c:v>
                </c:pt>
                <c:pt idx="6690">
                  <c:v>0.83725099999999997</c:v>
                </c:pt>
                <c:pt idx="6691">
                  <c:v>0.84117299999999995</c:v>
                </c:pt>
                <c:pt idx="6692">
                  <c:v>0.84248900000000004</c:v>
                </c:pt>
                <c:pt idx="6693">
                  <c:v>0.84031599999999995</c:v>
                </c:pt>
                <c:pt idx="6694">
                  <c:v>0.84307600000000005</c:v>
                </c:pt>
                <c:pt idx="6695">
                  <c:v>0.84219599999999994</c:v>
                </c:pt>
                <c:pt idx="6696">
                  <c:v>0.83636100000000002</c:v>
                </c:pt>
                <c:pt idx="6697">
                  <c:v>0.83606800000000003</c:v>
                </c:pt>
                <c:pt idx="6698">
                  <c:v>0.83632600000000001</c:v>
                </c:pt>
                <c:pt idx="6699">
                  <c:v>0.834731</c:v>
                </c:pt>
                <c:pt idx="6700">
                  <c:v>0.83867999999999998</c:v>
                </c:pt>
                <c:pt idx="6701">
                  <c:v>0.84422900000000001</c:v>
                </c:pt>
                <c:pt idx="6702">
                  <c:v>0.84343100000000004</c:v>
                </c:pt>
                <c:pt idx="6703">
                  <c:v>0.84154200000000001</c:v>
                </c:pt>
                <c:pt idx="6704">
                  <c:v>0.84101999999999999</c:v>
                </c:pt>
                <c:pt idx="6705">
                  <c:v>0.84067199999999997</c:v>
                </c:pt>
                <c:pt idx="6706">
                  <c:v>0.84192199999999995</c:v>
                </c:pt>
                <c:pt idx="6707">
                  <c:v>0.84018800000000005</c:v>
                </c:pt>
                <c:pt idx="6708">
                  <c:v>0.83660999999999996</c:v>
                </c:pt>
                <c:pt idx="6709">
                  <c:v>0.83920300000000003</c:v>
                </c:pt>
                <c:pt idx="6710">
                  <c:v>0.84043199999999996</c:v>
                </c:pt>
                <c:pt idx="6711">
                  <c:v>0.83710200000000001</c:v>
                </c:pt>
                <c:pt idx="6712">
                  <c:v>0.83698799999999995</c:v>
                </c:pt>
                <c:pt idx="6713">
                  <c:v>0.83739600000000003</c:v>
                </c:pt>
                <c:pt idx="6714">
                  <c:v>0.83801400000000004</c:v>
                </c:pt>
                <c:pt idx="6715">
                  <c:v>0.83998099999999998</c:v>
                </c:pt>
                <c:pt idx="6716">
                  <c:v>0.83842499999999998</c:v>
                </c:pt>
                <c:pt idx="6717">
                  <c:v>0.83821599999999996</c:v>
                </c:pt>
                <c:pt idx="6718">
                  <c:v>0.83932700000000005</c:v>
                </c:pt>
                <c:pt idx="6719">
                  <c:v>0.83988700000000005</c:v>
                </c:pt>
                <c:pt idx="6720">
                  <c:v>0.84143800000000002</c:v>
                </c:pt>
                <c:pt idx="6721">
                  <c:v>0.84241900000000003</c:v>
                </c:pt>
                <c:pt idx="6722">
                  <c:v>0.84127700000000005</c:v>
                </c:pt>
                <c:pt idx="6723">
                  <c:v>0.84117799999999998</c:v>
                </c:pt>
                <c:pt idx="6724">
                  <c:v>0.84025700000000003</c:v>
                </c:pt>
                <c:pt idx="6725">
                  <c:v>0.84013499999999997</c:v>
                </c:pt>
                <c:pt idx="6726">
                  <c:v>0.84118199999999999</c:v>
                </c:pt>
                <c:pt idx="6727">
                  <c:v>0.84037799999999996</c:v>
                </c:pt>
                <c:pt idx="6728">
                  <c:v>0.84316000000000002</c:v>
                </c:pt>
                <c:pt idx="6729">
                  <c:v>0.84872700000000001</c:v>
                </c:pt>
                <c:pt idx="6730">
                  <c:v>0.84775100000000003</c:v>
                </c:pt>
                <c:pt idx="6731">
                  <c:v>0.84716800000000003</c:v>
                </c:pt>
                <c:pt idx="6732">
                  <c:v>0.84395299999999995</c:v>
                </c:pt>
                <c:pt idx="6733">
                  <c:v>0.83977500000000005</c:v>
                </c:pt>
                <c:pt idx="6734">
                  <c:v>0.84361399999999998</c:v>
                </c:pt>
                <c:pt idx="6735">
                  <c:v>0.84716899999999995</c:v>
                </c:pt>
                <c:pt idx="6736">
                  <c:v>0.84478900000000001</c:v>
                </c:pt>
                <c:pt idx="6737">
                  <c:v>0.84214100000000003</c:v>
                </c:pt>
                <c:pt idx="6738">
                  <c:v>0.841584</c:v>
                </c:pt>
                <c:pt idx="6739">
                  <c:v>0.84378299999999995</c:v>
                </c:pt>
                <c:pt idx="6740">
                  <c:v>0.84499199999999997</c:v>
                </c:pt>
                <c:pt idx="6741">
                  <c:v>0.84323899999999996</c:v>
                </c:pt>
                <c:pt idx="6742">
                  <c:v>0.844553</c:v>
                </c:pt>
                <c:pt idx="6743">
                  <c:v>0.84747399999999995</c:v>
                </c:pt>
                <c:pt idx="6744">
                  <c:v>0.84560800000000003</c:v>
                </c:pt>
                <c:pt idx="6745">
                  <c:v>0.84602599999999994</c:v>
                </c:pt>
                <c:pt idx="6746">
                  <c:v>0.84905900000000001</c:v>
                </c:pt>
                <c:pt idx="6747">
                  <c:v>0.84738400000000003</c:v>
                </c:pt>
                <c:pt idx="6748">
                  <c:v>0.84811099999999995</c:v>
                </c:pt>
                <c:pt idx="6749">
                  <c:v>0.84779099999999996</c:v>
                </c:pt>
                <c:pt idx="6750">
                  <c:v>0.84462599999999999</c:v>
                </c:pt>
                <c:pt idx="6751">
                  <c:v>0.84741200000000005</c:v>
                </c:pt>
                <c:pt idx="6752">
                  <c:v>0.84927299999999994</c:v>
                </c:pt>
                <c:pt idx="6753">
                  <c:v>0.84867199999999998</c:v>
                </c:pt>
                <c:pt idx="6754">
                  <c:v>0.84996499999999997</c:v>
                </c:pt>
                <c:pt idx="6755">
                  <c:v>0.85038800000000003</c:v>
                </c:pt>
                <c:pt idx="6756">
                  <c:v>0.84942099999999998</c:v>
                </c:pt>
                <c:pt idx="6757">
                  <c:v>0.85031299999999999</c:v>
                </c:pt>
                <c:pt idx="6758">
                  <c:v>0.84953800000000002</c:v>
                </c:pt>
                <c:pt idx="6759">
                  <c:v>0.84735300000000002</c:v>
                </c:pt>
                <c:pt idx="6760">
                  <c:v>0.85138100000000005</c:v>
                </c:pt>
                <c:pt idx="6761">
                  <c:v>0.85338099999999995</c:v>
                </c:pt>
                <c:pt idx="6762">
                  <c:v>0.85118700000000003</c:v>
                </c:pt>
                <c:pt idx="6763">
                  <c:v>0.85033899999999996</c:v>
                </c:pt>
                <c:pt idx="6764">
                  <c:v>0.849213</c:v>
                </c:pt>
                <c:pt idx="6765">
                  <c:v>0.84921599999999997</c:v>
                </c:pt>
                <c:pt idx="6766">
                  <c:v>0.85014299999999998</c:v>
                </c:pt>
                <c:pt idx="6767">
                  <c:v>0.85253400000000001</c:v>
                </c:pt>
                <c:pt idx="6768">
                  <c:v>0.85425099999999998</c:v>
                </c:pt>
                <c:pt idx="6769">
                  <c:v>0.85134799999999999</c:v>
                </c:pt>
                <c:pt idx="6770">
                  <c:v>0.84947899999999998</c:v>
                </c:pt>
                <c:pt idx="6771">
                  <c:v>0.85237499999999999</c:v>
                </c:pt>
                <c:pt idx="6772">
                  <c:v>0.85658800000000002</c:v>
                </c:pt>
                <c:pt idx="6773">
                  <c:v>0.85778799999999999</c:v>
                </c:pt>
                <c:pt idx="6774">
                  <c:v>0.85706400000000005</c:v>
                </c:pt>
                <c:pt idx="6775">
                  <c:v>0.85362099999999996</c:v>
                </c:pt>
                <c:pt idx="6776">
                  <c:v>0.84958800000000001</c:v>
                </c:pt>
                <c:pt idx="6777">
                  <c:v>0.85066799999999998</c:v>
                </c:pt>
                <c:pt idx="6778">
                  <c:v>0.85163199999999994</c:v>
                </c:pt>
                <c:pt idx="6779">
                  <c:v>0.85047399999999995</c:v>
                </c:pt>
                <c:pt idx="6780">
                  <c:v>0.85081700000000005</c:v>
                </c:pt>
                <c:pt idx="6781">
                  <c:v>0.85133599999999998</c:v>
                </c:pt>
                <c:pt idx="6782">
                  <c:v>0.85686600000000002</c:v>
                </c:pt>
                <c:pt idx="6783">
                  <c:v>0.85986600000000002</c:v>
                </c:pt>
                <c:pt idx="6784">
                  <c:v>0.85550999999999999</c:v>
                </c:pt>
                <c:pt idx="6785">
                  <c:v>0.85496799999999995</c:v>
                </c:pt>
                <c:pt idx="6786">
                  <c:v>0.85657899999999998</c:v>
                </c:pt>
                <c:pt idx="6787">
                  <c:v>0.85572199999999998</c:v>
                </c:pt>
                <c:pt idx="6788">
                  <c:v>0.85730499999999998</c:v>
                </c:pt>
                <c:pt idx="6789">
                  <c:v>0.85872800000000005</c:v>
                </c:pt>
                <c:pt idx="6790">
                  <c:v>0.85426000000000002</c:v>
                </c:pt>
                <c:pt idx="6791">
                  <c:v>0.854827</c:v>
                </c:pt>
                <c:pt idx="6792">
                  <c:v>0.85842300000000005</c:v>
                </c:pt>
                <c:pt idx="6793">
                  <c:v>0.85452899999999998</c:v>
                </c:pt>
                <c:pt idx="6794">
                  <c:v>0.85427299999999995</c:v>
                </c:pt>
                <c:pt idx="6795">
                  <c:v>0.85762300000000002</c:v>
                </c:pt>
                <c:pt idx="6796">
                  <c:v>0.85829200000000005</c:v>
                </c:pt>
                <c:pt idx="6797">
                  <c:v>0.86055400000000004</c:v>
                </c:pt>
                <c:pt idx="6798">
                  <c:v>0.85966699999999996</c:v>
                </c:pt>
                <c:pt idx="6799">
                  <c:v>0.85825600000000002</c:v>
                </c:pt>
                <c:pt idx="6800">
                  <c:v>0.86096499999999998</c:v>
                </c:pt>
                <c:pt idx="6801">
                  <c:v>0.85983100000000001</c:v>
                </c:pt>
                <c:pt idx="6802">
                  <c:v>0.85627699999999995</c:v>
                </c:pt>
                <c:pt idx="6803">
                  <c:v>0.85682700000000001</c:v>
                </c:pt>
                <c:pt idx="6804">
                  <c:v>0.86152099999999998</c:v>
                </c:pt>
                <c:pt idx="6805">
                  <c:v>0.86361200000000005</c:v>
                </c:pt>
                <c:pt idx="6806">
                  <c:v>0.861371</c:v>
                </c:pt>
                <c:pt idx="6807">
                  <c:v>0.86117500000000002</c:v>
                </c:pt>
                <c:pt idx="6808">
                  <c:v>0.86381699999999995</c:v>
                </c:pt>
                <c:pt idx="6809">
                  <c:v>0.86472099999999996</c:v>
                </c:pt>
                <c:pt idx="6810">
                  <c:v>0.85899700000000001</c:v>
                </c:pt>
                <c:pt idx="6811">
                  <c:v>0.85531900000000005</c:v>
                </c:pt>
                <c:pt idx="6812">
                  <c:v>0.85690999999999995</c:v>
                </c:pt>
                <c:pt idx="6813">
                  <c:v>0.857684</c:v>
                </c:pt>
                <c:pt idx="6814">
                  <c:v>0.85932600000000003</c:v>
                </c:pt>
                <c:pt idx="6815">
                  <c:v>0.85949900000000001</c:v>
                </c:pt>
                <c:pt idx="6816">
                  <c:v>0.85785500000000003</c:v>
                </c:pt>
                <c:pt idx="6817">
                  <c:v>0.85731400000000002</c:v>
                </c:pt>
                <c:pt idx="6818">
                  <c:v>0.856576</c:v>
                </c:pt>
                <c:pt idx="6819">
                  <c:v>0.86159399999999997</c:v>
                </c:pt>
                <c:pt idx="6820">
                  <c:v>0.86608300000000005</c:v>
                </c:pt>
                <c:pt idx="6821">
                  <c:v>0.86077099999999995</c:v>
                </c:pt>
                <c:pt idx="6822">
                  <c:v>0.85691200000000001</c:v>
                </c:pt>
                <c:pt idx="6823">
                  <c:v>0.86007500000000003</c:v>
                </c:pt>
                <c:pt idx="6824">
                  <c:v>0.85915200000000003</c:v>
                </c:pt>
                <c:pt idx="6825">
                  <c:v>0.85522799999999999</c:v>
                </c:pt>
                <c:pt idx="6826">
                  <c:v>0.85667599999999999</c:v>
                </c:pt>
                <c:pt idx="6827">
                  <c:v>0.85949200000000003</c:v>
                </c:pt>
                <c:pt idx="6828">
                  <c:v>0.86062399999999994</c:v>
                </c:pt>
                <c:pt idx="6829">
                  <c:v>0.86065499999999995</c:v>
                </c:pt>
                <c:pt idx="6830">
                  <c:v>0.85810600000000004</c:v>
                </c:pt>
                <c:pt idx="6831">
                  <c:v>0.85850000000000004</c:v>
                </c:pt>
                <c:pt idx="6832">
                  <c:v>0.85984700000000003</c:v>
                </c:pt>
                <c:pt idx="6833">
                  <c:v>0.86044699999999996</c:v>
                </c:pt>
                <c:pt idx="6834">
                  <c:v>0.86043000000000003</c:v>
                </c:pt>
                <c:pt idx="6835">
                  <c:v>0.85721899999999995</c:v>
                </c:pt>
                <c:pt idx="6836">
                  <c:v>0.85575800000000002</c:v>
                </c:pt>
                <c:pt idx="6837">
                  <c:v>0.859622</c:v>
                </c:pt>
                <c:pt idx="6838">
                  <c:v>0.86187599999999998</c:v>
                </c:pt>
                <c:pt idx="6839">
                  <c:v>0.859958</c:v>
                </c:pt>
                <c:pt idx="6840">
                  <c:v>0.86274600000000001</c:v>
                </c:pt>
                <c:pt idx="6841">
                  <c:v>0.86628899999999998</c:v>
                </c:pt>
                <c:pt idx="6842">
                  <c:v>0.86237799999999998</c:v>
                </c:pt>
                <c:pt idx="6843">
                  <c:v>0.86170400000000003</c:v>
                </c:pt>
                <c:pt idx="6844">
                  <c:v>0.864201</c:v>
                </c:pt>
                <c:pt idx="6845">
                  <c:v>0.86290699999999998</c:v>
                </c:pt>
                <c:pt idx="6846">
                  <c:v>0.86256500000000003</c:v>
                </c:pt>
                <c:pt idx="6847">
                  <c:v>0.86651800000000001</c:v>
                </c:pt>
                <c:pt idx="6848">
                  <c:v>0.86697900000000006</c:v>
                </c:pt>
                <c:pt idx="6849">
                  <c:v>0.86147399999999996</c:v>
                </c:pt>
                <c:pt idx="6850">
                  <c:v>0.85934500000000003</c:v>
                </c:pt>
                <c:pt idx="6851">
                  <c:v>0.86277800000000004</c:v>
                </c:pt>
                <c:pt idx="6852">
                  <c:v>0.86558800000000002</c:v>
                </c:pt>
                <c:pt idx="6853">
                  <c:v>0.86798200000000003</c:v>
                </c:pt>
                <c:pt idx="6854">
                  <c:v>0.86820399999999998</c:v>
                </c:pt>
                <c:pt idx="6855">
                  <c:v>0.86582000000000003</c:v>
                </c:pt>
                <c:pt idx="6856">
                  <c:v>0.86252399999999996</c:v>
                </c:pt>
                <c:pt idx="6857">
                  <c:v>0.86269200000000001</c:v>
                </c:pt>
                <c:pt idx="6858">
                  <c:v>0.86745899999999998</c:v>
                </c:pt>
                <c:pt idx="6859">
                  <c:v>0.86917599999999995</c:v>
                </c:pt>
                <c:pt idx="6860">
                  <c:v>0.86739299999999997</c:v>
                </c:pt>
                <c:pt idx="6861">
                  <c:v>0.86936899999999995</c:v>
                </c:pt>
                <c:pt idx="6862">
                  <c:v>0.86800600000000006</c:v>
                </c:pt>
                <c:pt idx="6863">
                  <c:v>0.86400500000000002</c:v>
                </c:pt>
                <c:pt idx="6864">
                  <c:v>0.86641599999999996</c:v>
                </c:pt>
                <c:pt idx="6865">
                  <c:v>0.86831999999999998</c:v>
                </c:pt>
                <c:pt idx="6866">
                  <c:v>0.86909800000000004</c:v>
                </c:pt>
                <c:pt idx="6867">
                  <c:v>0.87170700000000001</c:v>
                </c:pt>
                <c:pt idx="6868">
                  <c:v>0.86917100000000003</c:v>
                </c:pt>
                <c:pt idx="6869">
                  <c:v>0.86518799999999996</c:v>
                </c:pt>
                <c:pt idx="6870">
                  <c:v>0.86470499999999995</c:v>
                </c:pt>
                <c:pt idx="6871">
                  <c:v>0.86699599999999999</c:v>
                </c:pt>
                <c:pt idx="6872">
                  <c:v>0.86863000000000001</c:v>
                </c:pt>
                <c:pt idx="6873">
                  <c:v>0.87046299999999999</c:v>
                </c:pt>
                <c:pt idx="6874">
                  <c:v>0.87106399999999995</c:v>
                </c:pt>
                <c:pt idx="6875">
                  <c:v>0.86688799999999999</c:v>
                </c:pt>
                <c:pt idx="6876">
                  <c:v>0.86361600000000005</c:v>
                </c:pt>
                <c:pt idx="6877">
                  <c:v>0.86690100000000003</c:v>
                </c:pt>
                <c:pt idx="6878">
                  <c:v>0.87089899999999998</c:v>
                </c:pt>
                <c:pt idx="6879">
                  <c:v>0.86810299999999996</c:v>
                </c:pt>
                <c:pt idx="6880">
                  <c:v>0.86549100000000001</c:v>
                </c:pt>
                <c:pt idx="6881">
                  <c:v>0.86720299999999995</c:v>
                </c:pt>
                <c:pt idx="6882">
                  <c:v>0.86494000000000004</c:v>
                </c:pt>
                <c:pt idx="6883">
                  <c:v>0.86605500000000002</c:v>
                </c:pt>
                <c:pt idx="6884">
                  <c:v>0.87451900000000005</c:v>
                </c:pt>
                <c:pt idx="6885">
                  <c:v>0.87300800000000001</c:v>
                </c:pt>
                <c:pt idx="6886">
                  <c:v>0.86713200000000001</c:v>
                </c:pt>
                <c:pt idx="6887">
                  <c:v>0.87081699999999995</c:v>
                </c:pt>
                <c:pt idx="6888">
                  <c:v>0.86894899999999997</c:v>
                </c:pt>
                <c:pt idx="6889">
                  <c:v>0.86030600000000002</c:v>
                </c:pt>
                <c:pt idx="6890">
                  <c:v>0.86311700000000002</c:v>
                </c:pt>
                <c:pt idx="6891">
                  <c:v>0.87111400000000005</c:v>
                </c:pt>
                <c:pt idx="6892">
                  <c:v>0.86872000000000005</c:v>
                </c:pt>
                <c:pt idx="6893">
                  <c:v>0.86653100000000005</c:v>
                </c:pt>
                <c:pt idx="6894">
                  <c:v>0.86864600000000003</c:v>
                </c:pt>
                <c:pt idx="6895">
                  <c:v>0.868259</c:v>
                </c:pt>
                <c:pt idx="6896">
                  <c:v>0.86825200000000002</c:v>
                </c:pt>
                <c:pt idx="6897">
                  <c:v>0.87457700000000005</c:v>
                </c:pt>
                <c:pt idx="6898">
                  <c:v>0.87558899999999995</c:v>
                </c:pt>
                <c:pt idx="6899">
                  <c:v>0.87198500000000001</c:v>
                </c:pt>
                <c:pt idx="6900">
                  <c:v>0.87399400000000005</c:v>
                </c:pt>
                <c:pt idx="6901">
                  <c:v>0.87406700000000004</c:v>
                </c:pt>
                <c:pt idx="6902">
                  <c:v>0.87011899999999998</c:v>
                </c:pt>
                <c:pt idx="6903">
                  <c:v>0.87118300000000004</c:v>
                </c:pt>
                <c:pt idx="6904">
                  <c:v>0.87249600000000005</c:v>
                </c:pt>
                <c:pt idx="6905">
                  <c:v>0.87137799999999999</c:v>
                </c:pt>
                <c:pt idx="6906">
                  <c:v>0.86971500000000002</c:v>
                </c:pt>
                <c:pt idx="6907">
                  <c:v>0.86891600000000002</c:v>
                </c:pt>
                <c:pt idx="6908">
                  <c:v>0.867981</c:v>
                </c:pt>
                <c:pt idx="6909">
                  <c:v>0.86758599999999997</c:v>
                </c:pt>
                <c:pt idx="6910">
                  <c:v>0.86917500000000003</c:v>
                </c:pt>
                <c:pt idx="6911">
                  <c:v>0.87248700000000001</c:v>
                </c:pt>
                <c:pt idx="6912">
                  <c:v>0.87618300000000005</c:v>
                </c:pt>
                <c:pt idx="6913">
                  <c:v>0.875251</c:v>
                </c:pt>
                <c:pt idx="6914">
                  <c:v>0.86931999999999998</c:v>
                </c:pt>
                <c:pt idx="6915">
                  <c:v>0.86594199999999999</c:v>
                </c:pt>
                <c:pt idx="6916">
                  <c:v>0.86915600000000004</c:v>
                </c:pt>
                <c:pt idx="6917">
                  <c:v>0.86909400000000003</c:v>
                </c:pt>
                <c:pt idx="6918">
                  <c:v>0.86413799999999996</c:v>
                </c:pt>
                <c:pt idx="6919">
                  <c:v>0.86858299999999999</c:v>
                </c:pt>
                <c:pt idx="6920">
                  <c:v>0.874054</c:v>
                </c:pt>
                <c:pt idx="6921">
                  <c:v>0.87085599999999996</c:v>
                </c:pt>
                <c:pt idx="6922">
                  <c:v>0.87202400000000002</c:v>
                </c:pt>
                <c:pt idx="6923">
                  <c:v>0.87558899999999995</c:v>
                </c:pt>
                <c:pt idx="6924">
                  <c:v>0.87424000000000002</c:v>
                </c:pt>
                <c:pt idx="6925">
                  <c:v>0.872201</c:v>
                </c:pt>
                <c:pt idx="6926">
                  <c:v>0.87238599999999999</c:v>
                </c:pt>
                <c:pt idx="6927">
                  <c:v>0.87474099999999999</c:v>
                </c:pt>
                <c:pt idx="6928">
                  <c:v>0.877857</c:v>
                </c:pt>
                <c:pt idx="6929">
                  <c:v>0.87565899999999997</c:v>
                </c:pt>
                <c:pt idx="6930">
                  <c:v>0.86852700000000005</c:v>
                </c:pt>
                <c:pt idx="6931">
                  <c:v>0.87001799999999996</c:v>
                </c:pt>
                <c:pt idx="6932">
                  <c:v>0.87525200000000003</c:v>
                </c:pt>
                <c:pt idx="6933">
                  <c:v>0.87652399999999997</c:v>
                </c:pt>
                <c:pt idx="6934">
                  <c:v>0.87636000000000003</c:v>
                </c:pt>
                <c:pt idx="6935">
                  <c:v>0.87368599999999996</c:v>
                </c:pt>
                <c:pt idx="6936">
                  <c:v>0.87253199999999997</c:v>
                </c:pt>
                <c:pt idx="6937">
                  <c:v>0.87391300000000005</c:v>
                </c:pt>
                <c:pt idx="6938">
                  <c:v>0.87519000000000002</c:v>
                </c:pt>
                <c:pt idx="6939">
                  <c:v>0.87565300000000001</c:v>
                </c:pt>
                <c:pt idx="6940">
                  <c:v>0.87670700000000001</c:v>
                </c:pt>
                <c:pt idx="6941">
                  <c:v>0.87643599999999999</c:v>
                </c:pt>
                <c:pt idx="6942">
                  <c:v>0.87295100000000003</c:v>
                </c:pt>
                <c:pt idx="6943">
                  <c:v>0.87484600000000001</c:v>
                </c:pt>
                <c:pt idx="6944">
                  <c:v>0.88014800000000004</c:v>
                </c:pt>
                <c:pt idx="6945">
                  <c:v>0.87964299999999995</c:v>
                </c:pt>
                <c:pt idx="6946">
                  <c:v>0.87659900000000002</c:v>
                </c:pt>
                <c:pt idx="6947">
                  <c:v>0.87841499999999995</c:v>
                </c:pt>
                <c:pt idx="6948">
                  <c:v>0.87876100000000001</c:v>
                </c:pt>
                <c:pt idx="6949">
                  <c:v>0.875448</c:v>
                </c:pt>
                <c:pt idx="6950">
                  <c:v>0.87311099999999997</c:v>
                </c:pt>
                <c:pt idx="6951">
                  <c:v>0.87397599999999998</c:v>
                </c:pt>
                <c:pt idx="6952">
                  <c:v>0.87600299999999998</c:v>
                </c:pt>
                <c:pt idx="6953">
                  <c:v>0.87935200000000002</c:v>
                </c:pt>
                <c:pt idx="6954">
                  <c:v>0.87911499999999998</c:v>
                </c:pt>
                <c:pt idx="6955">
                  <c:v>0.88003299999999995</c:v>
                </c:pt>
                <c:pt idx="6956">
                  <c:v>0.88314000000000004</c:v>
                </c:pt>
                <c:pt idx="6957">
                  <c:v>0.88212500000000005</c:v>
                </c:pt>
                <c:pt idx="6958">
                  <c:v>0.88121300000000002</c:v>
                </c:pt>
                <c:pt idx="6959">
                  <c:v>0.87747200000000003</c:v>
                </c:pt>
                <c:pt idx="6960">
                  <c:v>0.87385800000000002</c:v>
                </c:pt>
                <c:pt idx="6961">
                  <c:v>0.87526999999999999</c:v>
                </c:pt>
                <c:pt idx="6962">
                  <c:v>0.87504000000000004</c:v>
                </c:pt>
                <c:pt idx="6963">
                  <c:v>0.87454200000000004</c:v>
                </c:pt>
                <c:pt idx="6964">
                  <c:v>0.87699199999999999</c:v>
                </c:pt>
                <c:pt idx="6965">
                  <c:v>0.87886500000000001</c:v>
                </c:pt>
                <c:pt idx="6966">
                  <c:v>0.87662099999999998</c:v>
                </c:pt>
                <c:pt idx="6967">
                  <c:v>0.87230200000000002</c:v>
                </c:pt>
                <c:pt idx="6968">
                  <c:v>0.87254799999999999</c:v>
                </c:pt>
                <c:pt idx="6969">
                  <c:v>0.87719400000000003</c:v>
                </c:pt>
                <c:pt idx="6970">
                  <c:v>0.876799</c:v>
                </c:pt>
                <c:pt idx="6971">
                  <c:v>0.87548800000000004</c:v>
                </c:pt>
                <c:pt idx="6972">
                  <c:v>0.87995900000000005</c:v>
                </c:pt>
                <c:pt idx="6973">
                  <c:v>0.88371699999999997</c:v>
                </c:pt>
                <c:pt idx="6974">
                  <c:v>0.88374900000000001</c:v>
                </c:pt>
                <c:pt idx="6975">
                  <c:v>0.88253999999999999</c:v>
                </c:pt>
                <c:pt idx="6976">
                  <c:v>0.87849100000000002</c:v>
                </c:pt>
                <c:pt idx="6977">
                  <c:v>0.87987099999999996</c:v>
                </c:pt>
                <c:pt idx="6978">
                  <c:v>0.88374200000000003</c:v>
                </c:pt>
                <c:pt idx="6979">
                  <c:v>0.87841899999999995</c:v>
                </c:pt>
                <c:pt idx="6980">
                  <c:v>0.87672300000000003</c:v>
                </c:pt>
                <c:pt idx="6981">
                  <c:v>0.88129000000000002</c:v>
                </c:pt>
                <c:pt idx="6982">
                  <c:v>0.88136000000000003</c:v>
                </c:pt>
                <c:pt idx="6983">
                  <c:v>0.87904499999999997</c:v>
                </c:pt>
                <c:pt idx="6984">
                  <c:v>0.87993100000000002</c:v>
                </c:pt>
                <c:pt idx="6985">
                  <c:v>0.883158</c:v>
                </c:pt>
                <c:pt idx="6986">
                  <c:v>0.87936599999999998</c:v>
                </c:pt>
                <c:pt idx="6987">
                  <c:v>0.87518099999999999</c:v>
                </c:pt>
                <c:pt idx="6988">
                  <c:v>0.87965300000000002</c:v>
                </c:pt>
                <c:pt idx="6989">
                  <c:v>0.88044100000000003</c:v>
                </c:pt>
                <c:pt idx="6990">
                  <c:v>0.87794700000000003</c:v>
                </c:pt>
                <c:pt idx="6991">
                  <c:v>0.88266199999999995</c:v>
                </c:pt>
                <c:pt idx="6992">
                  <c:v>0.88402899999999995</c:v>
                </c:pt>
                <c:pt idx="6993">
                  <c:v>0.88250200000000001</c:v>
                </c:pt>
                <c:pt idx="6994">
                  <c:v>0.88456500000000005</c:v>
                </c:pt>
                <c:pt idx="6995">
                  <c:v>0.88414199999999998</c:v>
                </c:pt>
                <c:pt idx="6996">
                  <c:v>0.88085000000000002</c:v>
                </c:pt>
                <c:pt idx="6997">
                  <c:v>0.87792499999999996</c:v>
                </c:pt>
                <c:pt idx="6998">
                  <c:v>0.87808200000000003</c:v>
                </c:pt>
                <c:pt idx="6999">
                  <c:v>0.876857</c:v>
                </c:pt>
                <c:pt idx="7000">
                  <c:v>0.87272099999999997</c:v>
                </c:pt>
                <c:pt idx="7001">
                  <c:v>0.87753800000000004</c:v>
                </c:pt>
                <c:pt idx="7002">
                  <c:v>0.88520200000000004</c:v>
                </c:pt>
                <c:pt idx="7003">
                  <c:v>0.88304199999999999</c:v>
                </c:pt>
                <c:pt idx="7004">
                  <c:v>0.88007000000000002</c:v>
                </c:pt>
                <c:pt idx="7005">
                  <c:v>0.87946599999999997</c:v>
                </c:pt>
                <c:pt idx="7006">
                  <c:v>0.878973</c:v>
                </c:pt>
                <c:pt idx="7007">
                  <c:v>0.88012299999999999</c:v>
                </c:pt>
                <c:pt idx="7008">
                  <c:v>0.88052299999999994</c:v>
                </c:pt>
                <c:pt idx="7009">
                  <c:v>0.87855899999999998</c:v>
                </c:pt>
                <c:pt idx="7010">
                  <c:v>0.88032699999999997</c:v>
                </c:pt>
                <c:pt idx="7011">
                  <c:v>0.884073</c:v>
                </c:pt>
                <c:pt idx="7012">
                  <c:v>0.87952399999999997</c:v>
                </c:pt>
                <c:pt idx="7013">
                  <c:v>0.87735200000000002</c:v>
                </c:pt>
                <c:pt idx="7014">
                  <c:v>0.88395100000000004</c:v>
                </c:pt>
                <c:pt idx="7015">
                  <c:v>0.88422400000000001</c:v>
                </c:pt>
                <c:pt idx="7016">
                  <c:v>0.88222599999999995</c:v>
                </c:pt>
                <c:pt idx="7017">
                  <c:v>0.88643000000000005</c:v>
                </c:pt>
                <c:pt idx="7018">
                  <c:v>0.88356199999999996</c:v>
                </c:pt>
                <c:pt idx="7019">
                  <c:v>0.87967799999999996</c:v>
                </c:pt>
                <c:pt idx="7020">
                  <c:v>0.884293</c:v>
                </c:pt>
                <c:pt idx="7021">
                  <c:v>0.88570400000000005</c:v>
                </c:pt>
                <c:pt idx="7022">
                  <c:v>0.88100199999999995</c:v>
                </c:pt>
                <c:pt idx="7023">
                  <c:v>0.88169399999999998</c:v>
                </c:pt>
                <c:pt idx="7024">
                  <c:v>0.88558599999999998</c:v>
                </c:pt>
                <c:pt idx="7025">
                  <c:v>0.88278999999999996</c:v>
                </c:pt>
                <c:pt idx="7026">
                  <c:v>0.87788500000000003</c:v>
                </c:pt>
                <c:pt idx="7027">
                  <c:v>0.87860000000000005</c:v>
                </c:pt>
                <c:pt idx="7028">
                  <c:v>0.88241999999999998</c:v>
                </c:pt>
                <c:pt idx="7029">
                  <c:v>0.88556599999999996</c:v>
                </c:pt>
                <c:pt idx="7030">
                  <c:v>0.88662099999999999</c:v>
                </c:pt>
                <c:pt idx="7031">
                  <c:v>0.88308200000000003</c:v>
                </c:pt>
                <c:pt idx="7032">
                  <c:v>0.87889200000000001</c:v>
                </c:pt>
                <c:pt idx="7033">
                  <c:v>0.87922999999999996</c:v>
                </c:pt>
                <c:pt idx="7034">
                  <c:v>0.87906700000000004</c:v>
                </c:pt>
                <c:pt idx="7035">
                  <c:v>0.87834100000000004</c:v>
                </c:pt>
                <c:pt idx="7036">
                  <c:v>0.88388900000000004</c:v>
                </c:pt>
                <c:pt idx="7037">
                  <c:v>0.88569600000000004</c:v>
                </c:pt>
                <c:pt idx="7038">
                  <c:v>0.88230699999999995</c:v>
                </c:pt>
                <c:pt idx="7039">
                  <c:v>0.88403600000000004</c:v>
                </c:pt>
                <c:pt idx="7040">
                  <c:v>0.88516499999999998</c:v>
                </c:pt>
                <c:pt idx="7041">
                  <c:v>0.88340300000000005</c:v>
                </c:pt>
                <c:pt idx="7042">
                  <c:v>0.88339500000000004</c:v>
                </c:pt>
                <c:pt idx="7043">
                  <c:v>0.88445399999999996</c:v>
                </c:pt>
                <c:pt idx="7044">
                  <c:v>0.88542399999999999</c:v>
                </c:pt>
                <c:pt idx="7045">
                  <c:v>0.88793800000000001</c:v>
                </c:pt>
                <c:pt idx="7046">
                  <c:v>0.88903799999999999</c:v>
                </c:pt>
                <c:pt idx="7047">
                  <c:v>0.88903799999999999</c:v>
                </c:pt>
                <c:pt idx="7048">
                  <c:v>0.88776200000000005</c:v>
                </c:pt>
                <c:pt idx="7049">
                  <c:v>0.885571</c:v>
                </c:pt>
                <c:pt idx="7050">
                  <c:v>0.89034400000000002</c:v>
                </c:pt>
                <c:pt idx="7051">
                  <c:v>0.89875899999999997</c:v>
                </c:pt>
                <c:pt idx="7052">
                  <c:v>0.89523900000000001</c:v>
                </c:pt>
                <c:pt idx="7053">
                  <c:v>0.88342799999999999</c:v>
                </c:pt>
                <c:pt idx="7054">
                  <c:v>0.88031300000000001</c:v>
                </c:pt>
                <c:pt idx="7055">
                  <c:v>0.88319199999999998</c:v>
                </c:pt>
                <c:pt idx="7056">
                  <c:v>0.885961</c:v>
                </c:pt>
                <c:pt idx="7057">
                  <c:v>0.88526499999999997</c:v>
                </c:pt>
                <c:pt idx="7058">
                  <c:v>0.88231999999999999</c:v>
                </c:pt>
                <c:pt idx="7059">
                  <c:v>0.88777499999999998</c:v>
                </c:pt>
                <c:pt idx="7060">
                  <c:v>0.89470000000000005</c:v>
                </c:pt>
                <c:pt idx="7061">
                  <c:v>0.89081600000000005</c:v>
                </c:pt>
                <c:pt idx="7062">
                  <c:v>0.88659600000000005</c:v>
                </c:pt>
                <c:pt idx="7063">
                  <c:v>0.88570800000000005</c:v>
                </c:pt>
                <c:pt idx="7064">
                  <c:v>0.88618200000000003</c:v>
                </c:pt>
                <c:pt idx="7065">
                  <c:v>0.88841499999999995</c:v>
                </c:pt>
                <c:pt idx="7066">
                  <c:v>0.88876299999999997</c:v>
                </c:pt>
                <c:pt idx="7067">
                  <c:v>0.888984</c:v>
                </c:pt>
                <c:pt idx="7068">
                  <c:v>0.88433600000000001</c:v>
                </c:pt>
                <c:pt idx="7069">
                  <c:v>0.88134699999999999</c:v>
                </c:pt>
                <c:pt idx="7070">
                  <c:v>0.88844400000000001</c:v>
                </c:pt>
                <c:pt idx="7071">
                  <c:v>0.89148899999999998</c:v>
                </c:pt>
                <c:pt idx="7072">
                  <c:v>0.88972200000000001</c:v>
                </c:pt>
                <c:pt idx="7073">
                  <c:v>0.88922900000000005</c:v>
                </c:pt>
                <c:pt idx="7074">
                  <c:v>0.88609300000000002</c:v>
                </c:pt>
                <c:pt idx="7075">
                  <c:v>0.887096</c:v>
                </c:pt>
                <c:pt idx="7076">
                  <c:v>0.89119099999999996</c:v>
                </c:pt>
                <c:pt idx="7077">
                  <c:v>0.88996600000000003</c:v>
                </c:pt>
                <c:pt idx="7078">
                  <c:v>0.88869600000000004</c:v>
                </c:pt>
                <c:pt idx="7079">
                  <c:v>0.89292300000000002</c:v>
                </c:pt>
                <c:pt idx="7080">
                  <c:v>0.89357500000000001</c:v>
                </c:pt>
                <c:pt idx="7081">
                  <c:v>0.89150600000000002</c:v>
                </c:pt>
                <c:pt idx="7082">
                  <c:v>0.89287700000000003</c:v>
                </c:pt>
                <c:pt idx="7083">
                  <c:v>0.89101699999999995</c:v>
                </c:pt>
                <c:pt idx="7084">
                  <c:v>0.88319499999999995</c:v>
                </c:pt>
                <c:pt idx="7085">
                  <c:v>0.88213200000000003</c:v>
                </c:pt>
                <c:pt idx="7086">
                  <c:v>0.88695199999999996</c:v>
                </c:pt>
                <c:pt idx="7087">
                  <c:v>0.88345399999999996</c:v>
                </c:pt>
                <c:pt idx="7088">
                  <c:v>0.87993900000000003</c:v>
                </c:pt>
                <c:pt idx="7089">
                  <c:v>0.88670000000000004</c:v>
                </c:pt>
                <c:pt idx="7090">
                  <c:v>0.88911799999999996</c:v>
                </c:pt>
                <c:pt idx="7091">
                  <c:v>0.88536899999999996</c:v>
                </c:pt>
                <c:pt idx="7092">
                  <c:v>0.88818299999999994</c:v>
                </c:pt>
                <c:pt idx="7093">
                  <c:v>0.89329599999999998</c:v>
                </c:pt>
                <c:pt idx="7094">
                  <c:v>0.89370099999999997</c:v>
                </c:pt>
                <c:pt idx="7095">
                  <c:v>0.89451800000000004</c:v>
                </c:pt>
                <c:pt idx="7096">
                  <c:v>0.89509700000000003</c:v>
                </c:pt>
                <c:pt idx="7097">
                  <c:v>0.89390899999999995</c:v>
                </c:pt>
                <c:pt idx="7098">
                  <c:v>0.89363300000000001</c:v>
                </c:pt>
                <c:pt idx="7099">
                  <c:v>0.89672300000000005</c:v>
                </c:pt>
                <c:pt idx="7100">
                  <c:v>0.89552699999999996</c:v>
                </c:pt>
                <c:pt idx="7101">
                  <c:v>0.89009199999999999</c:v>
                </c:pt>
                <c:pt idx="7102">
                  <c:v>0.88784200000000002</c:v>
                </c:pt>
                <c:pt idx="7103">
                  <c:v>0.88859399999999999</c:v>
                </c:pt>
                <c:pt idx="7104">
                  <c:v>0.88922500000000004</c:v>
                </c:pt>
                <c:pt idx="7105">
                  <c:v>0.88874500000000001</c:v>
                </c:pt>
                <c:pt idx="7106">
                  <c:v>0.89076</c:v>
                </c:pt>
                <c:pt idx="7107">
                  <c:v>0.89075300000000002</c:v>
                </c:pt>
                <c:pt idx="7108">
                  <c:v>0.88780999999999999</c:v>
                </c:pt>
                <c:pt idx="7109">
                  <c:v>0.88876699999999997</c:v>
                </c:pt>
                <c:pt idx="7110">
                  <c:v>0.88969699999999996</c:v>
                </c:pt>
                <c:pt idx="7111">
                  <c:v>0.89016099999999998</c:v>
                </c:pt>
                <c:pt idx="7112">
                  <c:v>0.89232699999999998</c:v>
                </c:pt>
                <c:pt idx="7113">
                  <c:v>0.89029400000000003</c:v>
                </c:pt>
                <c:pt idx="7114">
                  <c:v>0.88882099999999997</c:v>
                </c:pt>
                <c:pt idx="7115">
                  <c:v>0.89403600000000005</c:v>
                </c:pt>
                <c:pt idx="7116">
                  <c:v>0.89384200000000003</c:v>
                </c:pt>
                <c:pt idx="7117">
                  <c:v>0.89098900000000003</c:v>
                </c:pt>
                <c:pt idx="7118">
                  <c:v>0.89690199999999998</c:v>
                </c:pt>
                <c:pt idx="7119">
                  <c:v>0.89687600000000001</c:v>
                </c:pt>
                <c:pt idx="7120">
                  <c:v>0.88861599999999996</c:v>
                </c:pt>
                <c:pt idx="7121">
                  <c:v>0.89024400000000004</c:v>
                </c:pt>
                <c:pt idx="7122">
                  <c:v>0.89448099999999997</c:v>
                </c:pt>
                <c:pt idx="7123">
                  <c:v>0.89326499999999998</c:v>
                </c:pt>
                <c:pt idx="7124">
                  <c:v>0.893258</c:v>
                </c:pt>
                <c:pt idx="7125">
                  <c:v>0.89473000000000003</c:v>
                </c:pt>
                <c:pt idx="7126">
                  <c:v>0.89445200000000002</c:v>
                </c:pt>
                <c:pt idx="7127">
                  <c:v>0.89290899999999995</c:v>
                </c:pt>
                <c:pt idx="7128">
                  <c:v>0.89137500000000003</c:v>
                </c:pt>
                <c:pt idx="7129">
                  <c:v>0.89030299999999996</c:v>
                </c:pt>
                <c:pt idx="7130">
                  <c:v>0.88973400000000002</c:v>
                </c:pt>
                <c:pt idx="7131">
                  <c:v>0.88996500000000001</c:v>
                </c:pt>
                <c:pt idx="7132">
                  <c:v>0.89114300000000002</c:v>
                </c:pt>
                <c:pt idx="7133">
                  <c:v>0.891127</c:v>
                </c:pt>
                <c:pt idx="7134">
                  <c:v>0.890872</c:v>
                </c:pt>
                <c:pt idx="7135">
                  <c:v>0.89213900000000002</c:v>
                </c:pt>
                <c:pt idx="7136">
                  <c:v>0.89313399999999998</c:v>
                </c:pt>
                <c:pt idx="7137">
                  <c:v>0.892073</c:v>
                </c:pt>
                <c:pt idx="7138">
                  <c:v>0.89355899999999999</c:v>
                </c:pt>
                <c:pt idx="7139">
                  <c:v>0.89742299999999997</c:v>
                </c:pt>
                <c:pt idx="7140">
                  <c:v>0.89532</c:v>
                </c:pt>
                <c:pt idx="7141">
                  <c:v>0.89238600000000001</c:v>
                </c:pt>
                <c:pt idx="7142">
                  <c:v>0.89332500000000004</c:v>
                </c:pt>
                <c:pt idx="7143">
                  <c:v>0.89463400000000004</c:v>
                </c:pt>
                <c:pt idx="7144">
                  <c:v>0.89787899999999998</c:v>
                </c:pt>
                <c:pt idx="7145">
                  <c:v>0.90042999999999995</c:v>
                </c:pt>
                <c:pt idx="7146">
                  <c:v>0.895061</c:v>
                </c:pt>
                <c:pt idx="7147">
                  <c:v>0.89311399999999996</c:v>
                </c:pt>
                <c:pt idx="7148">
                  <c:v>0.89922999999999997</c:v>
                </c:pt>
                <c:pt idx="7149">
                  <c:v>0.90090000000000003</c:v>
                </c:pt>
                <c:pt idx="7150">
                  <c:v>0.89840799999999998</c:v>
                </c:pt>
                <c:pt idx="7151">
                  <c:v>0.89998699999999998</c:v>
                </c:pt>
                <c:pt idx="7152">
                  <c:v>0.89705299999999999</c:v>
                </c:pt>
                <c:pt idx="7153">
                  <c:v>0.89247100000000001</c:v>
                </c:pt>
                <c:pt idx="7154">
                  <c:v>0.89572200000000002</c:v>
                </c:pt>
                <c:pt idx="7155">
                  <c:v>0.89809499999999998</c:v>
                </c:pt>
                <c:pt idx="7156">
                  <c:v>0.89563099999999995</c:v>
                </c:pt>
                <c:pt idx="7157">
                  <c:v>0.89555600000000002</c:v>
                </c:pt>
                <c:pt idx="7158">
                  <c:v>0.89752100000000001</c:v>
                </c:pt>
                <c:pt idx="7159">
                  <c:v>0.89621300000000004</c:v>
                </c:pt>
                <c:pt idx="7160">
                  <c:v>0.89460700000000004</c:v>
                </c:pt>
                <c:pt idx="7161">
                  <c:v>0.89529499999999995</c:v>
                </c:pt>
                <c:pt idx="7162">
                  <c:v>0.89644599999999997</c:v>
                </c:pt>
                <c:pt idx="7163">
                  <c:v>0.89483100000000004</c:v>
                </c:pt>
                <c:pt idx="7164">
                  <c:v>0.892231</c:v>
                </c:pt>
                <c:pt idx="7165">
                  <c:v>0.89519199999999999</c:v>
                </c:pt>
                <c:pt idx="7166">
                  <c:v>0.89807099999999995</c:v>
                </c:pt>
                <c:pt idx="7167">
                  <c:v>0.89586900000000003</c:v>
                </c:pt>
                <c:pt idx="7168">
                  <c:v>0.89677700000000005</c:v>
                </c:pt>
                <c:pt idx="7169">
                  <c:v>0.89893000000000001</c:v>
                </c:pt>
                <c:pt idx="7170">
                  <c:v>0.89580000000000004</c:v>
                </c:pt>
                <c:pt idx="7171">
                  <c:v>0.89578500000000005</c:v>
                </c:pt>
                <c:pt idx="7172">
                  <c:v>0.89947100000000002</c:v>
                </c:pt>
                <c:pt idx="7173">
                  <c:v>0.89985599999999999</c:v>
                </c:pt>
                <c:pt idx="7174">
                  <c:v>0.89706399999999997</c:v>
                </c:pt>
                <c:pt idx="7175">
                  <c:v>0.89573800000000003</c:v>
                </c:pt>
                <c:pt idx="7176">
                  <c:v>0.89642500000000003</c:v>
                </c:pt>
                <c:pt idx="7177">
                  <c:v>0.89759500000000003</c:v>
                </c:pt>
                <c:pt idx="7178">
                  <c:v>0.89680899999999997</c:v>
                </c:pt>
                <c:pt idx="7179">
                  <c:v>0.89627599999999996</c:v>
                </c:pt>
                <c:pt idx="7180">
                  <c:v>0.89827599999999996</c:v>
                </c:pt>
                <c:pt idx="7181">
                  <c:v>0.898814</c:v>
                </c:pt>
                <c:pt idx="7182">
                  <c:v>0.89705999999999997</c:v>
                </c:pt>
                <c:pt idx="7183">
                  <c:v>0.89760300000000004</c:v>
                </c:pt>
                <c:pt idx="7184">
                  <c:v>0.90065600000000001</c:v>
                </c:pt>
                <c:pt idx="7185">
                  <c:v>0.90016700000000005</c:v>
                </c:pt>
                <c:pt idx="7186">
                  <c:v>0.89744400000000002</c:v>
                </c:pt>
                <c:pt idx="7187">
                  <c:v>0.90045900000000001</c:v>
                </c:pt>
                <c:pt idx="7188">
                  <c:v>0.90196699999999996</c:v>
                </c:pt>
                <c:pt idx="7189">
                  <c:v>0.89712099999999995</c:v>
                </c:pt>
                <c:pt idx="7190">
                  <c:v>0.89529599999999998</c:v>
                </c:pt>
                <c:pt idx="7191">
                  <c:v>0.89846999999999999</c:v>
                </c:pt>
                <c:pt idx="7192">
                  <c:v>0.90168000000000004</c:v>
                </c:pt>
                <c:pt idx="7193">
                  <c:v>0.90038499999999999</c:v>
                </c:pt>
                <c:pt idx="7194">
                  <c:v>0.89661900000000005</c:v>
                </c:pt>
                <c:pt idx="7195">
                  <c:v>0.89558499999999996</c:v>
                </c:pt>
                <c:pt idx="7196">
                  <c:v>0.89555700000000005</c:v>
                </c:pt>
                <c:pt idx="7197">
                  <c:v>0.89319700000000002</c:v>
                </c:pt>
                <c:pt idx="7198">
                  <c:v>0.89417100000000005</c:v>
                </c:pt>
                <c:pt idx="7199">
                  <c:v>0.89873700000000001</c:v>
                </c:pt>
                <c:pt idx="7200">
                  <c:v>0.89693800000000001</c:v>
                </c:pt>
                <c:pt idx="7201">
                  <c:v>0.89171999999999996</c:v>
                </c:pt>
                <c:pt idx="7202">
                  <c:v>0.891984</c:v>
                </c:pt>
                <c:pt idx="7203">
                  <c:v>0.89529899999999996</c:v>
                </c:pt>
                <c:pt idx="7204">
                  <c:v>0.89601399999999998</c:v>
                </c:pt>
                <c:pt idx="7205">
                  <c:v>0.89441300000000001</c:v>
                </c:pt>
                <c:pt idx="7206">
                  <c:v>0.89271500000000004</c:v>
                </c:pt>
                <c:pt idx="7207">
                  <c:v>0.89500299999999999</c:v>
                </c:pt>
                <c:pt idx="7208">
                  <c:v>0.89860700000000004</c:v>
                </c:pt>
                <c:pt idx="7209">
                  <c:v>0.89553099999999997</c:v>
                </c:pt>
                <c:pt idx="7210">
                  <c:v>0.89335299999999995</c:v>
                </c:pt>
                <c:pt idx="7211">
                  <c:v>0.89786900000000003</c:v>
                </c:pt>
                <c:pt idx="7212">
                  <c:v>0.89881699999999998</c:v>
                </c:pt>
                <c:pt idx="7213">
                  <c:v>0.89600000000000002</c:v>
                </c:pt>
                <c:pt idx="7214">
                  <c:v>0.89577899999999999</c:v>
                </c:pt>
                <c:pt idx="7215">
                  <c:v>0.89470000000000005</c:v>
                </c:pt>
                <c:pt idx="7216">
                  <c:v>0.89449999999999996</c:v>
                </c:pt>
                <c:pt idx="7217">
                  <c:v>0.89958899999999997</c:v>
                </c:pt>
                <c:pt idx="7218">
                  <c:v>0.90207999999999999</c:v>
                </c:pt>
                <c:pt idx="7219">
                  <c:v>0.89882499999999999</c:v>
                </c:pt>
                <c:pt idx="7220">
                  <c:v>0.89655600000000002</c:v>
                </c:pt>
                <c:pt idx="7221">
                  <c:v>0.89596100000000001</c:v>
                </c:pt>
                <c:pt idx="7222">
                  <c:v>0.90070600000000001</c:v>
                </c:pt>
                <c:pt idx="7223">
                  <c:v>0.90352699999999997</c:v>
                </c:pt>
                <c:pt idx="7224">
                  <c:v>0.89764299999999997</c:v>
                </c:pt>
                <c:pt idx="7225">
                  <c:v>0.89276200000000006</c:v>
                </c:pt>
                <c:pt idx="7226">
                  <c:v>0.89673899999999995</c:v>
                </c:pt>
                <c:pt idx="7227">
                  <c:v>0.90232999999999997</c:v>
                </c:pt>
                <c:pt idx="7228">
                  <c:v>0.90232800000000002</c:v>
                </c:pt>
                <c:pt idx="7229">
                  <c:v>0.90207899999999996</c:v>
                </c:pt>
                <c:pt idx="7230">
                  <c:v>0.90222100000000005</c:v>
                </c:pt>
                <c:pt idx="7231">
                  <c:v>0.90045200000000003</c:v>
                </c:pt>
                <c:pt idx="7232">
                  <c:v>0.89509300000000003</c:v>
                </c:pt>
                <c:pt idx="7233">
                  <c:v>0.89349900000000004</c:v>
                </c:pt>
                <c:pt idx="7234">
                  <c:v>0.90030500000000002</c:v>
                </c:pt>
                <c:pt idx="7235">
                  <c:v>0.90521600000000002</c:v>
                </c:pt>
                <c:pt idx="7236">
                  <c:v>0.902972</c:v>
                </c:pt>
                <c:pt idx="7237">
                  <c:v>0.89815699999999998</c:v>
                </c:pt>
                <c:pt idx="7238">
                  <c:v>0.89592099999999997</c:v>
                </c:pt>
                <c:pt idx="7239">
                  <c:v>0.89731300000000003</c:v>
                </c:pt>
                <c:pt idx="7240">
                  <c:v>0.897841</c:v>
                </c:pt>
                <c:pt idx="7241">
                  <c:v>0.89570700000000003</c:v>
                </c:pt>
                <c:pt idx="7242">
                  <c:v>0.89619899999999997</c:v>
                </c:pt>
                <c:pt idx="7243">
                  <c:v>0.89755300000000005</c:v>
                </c:pt>
                <c:pt idx="7244">
                  <c:v>0.89838799999999996</c:v>
                </c:pt>
                <c:pt idx="7245">
                  <c:v>0.90107199999999998</c:v>
                </c:pt>
                <c:pt idx="7246">
                  <c:v>0.90140500000000001</c:v>
                </c:pt>
                <c:pt idx="7247">
                  <c:v>0.89992000000000005</c:v>
                </c:pt>
                <c:pt idx="7248">
                  <c:v>0.90258700000000003</c:v>
                </c:pt>
                <c:pt idx="7249">
                  <c:v>0.90046800000000005</c:v>
                </c:pt>
                <c:pt idx="7250">
                  <c:v>0.89498500000000003</c:v>
                </c:pt>
                <c:pt idx="7251">
                  <c:v>0.89748700000000003</c:v>
                </c:pt>
                <c:pt idx="7252">
                  <c:v>0.89941400000000005</c:v>
                </c:pt>
                <c:pt idx="7253">
                  <c:v>0.89858199999999999</c:v>
                </c:pt>
                <c:pt idx="7254">
                  <c:v>0.90124199999999999</c:v>
                </c:pt>
                <c:pt idx="7255">
                  <c:v>0.90319799999999995</c:v>
                </c:pt>
                <c:pt idx="7256">
                  <c:v>0.89915199999999995</c:v>
                </c:pt>
                <c:pt idx="7257">
                  <c:v>0.89531400000000005</c:v>
                </c:pt>
                <c:pt idx="7258">
                  <c:v>0.89720200000000006</c:v>
                </c:pt>
                <c:pt idx="7259">
                  <c:v>0.89936099999999997</c:v>
                </c:pt>
                <c:pt idx="7260">
                  <c:v>0.89646000000000003</c:v>
                </c:pt>
                <c:pt idx="7261">
                  <c:v>0.89584200000000003</c:v>
                </c:pt>
                <c:pt idx="7262">
                  <c:v>0.90353700000000003</c:v>
                </c:pt>
                <c:pt idx="7263">
                  <c:v>0.90715100000000004</c:v>
                </c:pt>
                <c:pt idx="7264">
                  <c:v>0.902694</c:v>
                </c:pt>
                <c:pt idx="7265">
                  <c:v>0.90293599999999996</c:v>
                </c:pt>
                <c:pt idx="7266">
                  <c:v>0.90412700000000001</c:v>
                </c:pt>
                <c:pt idx="7267">
                  <c:v>0.90171699999999999</c:v>
                </c:pt>
                <c:pt idx="7268">
                  <c:v>0.90003699999999998</c:v>
                </c:pt>
                <c:pt idx="7269">
                  <c:v>0.90019700000000002</c:v>
                </c:pt>
                <c:pt idx="7270">
                  <c:v>0.90012899999999996</c:v>
                </c:pt>
                <c:pt idx="7271">
                  <c:v>0.89935600000000004</c:v>
                </c:pt>
                <c:pt idx="7272">
                  <c:v>0.90232100000000004</c:v>
                </c:pt>
                <c:pt idx="7273">
                  <c:v>0.90334199999999998</c:v>
                </c:pt>
                <c:pt idx="7274">
                  <c:v>0.89992899999999998</c:v>
                </c:pt>
                <c:pt idx="7275">
                  <c:v>0.90126499999999998</c:v>
                </c:pt>
                <c:pt idx="7276">
                  <c:v>0.90103999999999995</c:v>
                </c:pt>
                <c:pt idx="7277">
                  <c:v>0.89655600000000002</c:v>
                </c:pt>
                <c:pt idx="7278">
                  <c:v>0.89935900000000002</c:v>
                </c:pt>
                <c:pt idx="7279">
                  <c:v>0.90156400000000003</c:v>
                </c:pt>
                <c:pt idx="7280">
                  <c:v>0.89801900000000001</c:v>
                </c:pt>
                <c:pt idx="7281">
                  <c:v>0.89914499999999997</c:v>
                </c:pt>
                <c:pt idx="7282">
                  <c:v>0.90260799999999997</c:v>
                </c:pt>
                <c:pt idx="7283">
                  <c:v>0.90005599999999997</c:v>
                </c:pt>
                <c:pt idx="7284">
                  <c:v>0.89879399999999998</c:v>
                </c:pt>
                <c:pt idx="7285">
                  <c:v>0.90453600000000001</c:v>
                </c:pt>
                <c:pt idx="7286">
                  <c:v>0.90524800000000005</c:v>
                </c:pt>
                <c:pt idx="7287">
                  <c:v>0.90392700000000004</c:v>
                </c:pt>
                <c:pt idx="7288">
                  <c:v>0.90483499999999994</c:v>
                </c:pt>
                <c:pt idx="7289">
                  <c:v>0.90400000000000003</c:v>
                </c:pt>
                <c:pt idx="7290">
                  <c:v>0.90504300000000004</c:v>
                </c:pt>
                <c:pt idx="7291">
                  <c:v>0.90436300000000003</c:v>
                </c:pt>
                <c:pt idx="7292">
                  <c:v>0.90010900000000005</c:v>
                </c:pt>
                <c:pt idx="7293">
                  <c:v>0.89960600000000002</c:v>
                </c:pt>
                <c:pt idx="7294">
                  <c:v>0.90434300000000001</c:v>
                </c:pt>
                <c:pt idx="7295">
                  <c:v>0.90531899999999998</c:v>
                </c:pt>
                <c:pt idx="7296">
                  <c:v>0.90444599999999997</c:v>
                </c:pt>
                <c:pt idx="7297">
                  <c:v>0.90510999999999997</c:v>
                </c:pt>
                <c:pt idx="7298">
                  <c:v>0.90448200000000001</c:v>
                </c:pt>
                <c:pt idx="7299">
                  <c:v>0.90342</c:v>
                </c:pt>
                <c:pt idx="7300">
                  <c:v>0.90273800000000004</c:v>
                </c:pt>
                <c:pt idx="7301">
                  <c:v>0.90515900000000005</c:v>
                </c:pt>
                <c:pt idx="7302">
                  <c:v>0.90683199999999997</c:v>
                </c:pt>
                <c:pt idx="7303">
                  <c:v>0.90317499999999995</c:v>
                </c:pt>
                <c:pt idx="7304">
                  <c:v>0.901478</c:v>
                </c:pt>
                <c:pt idx="7305">
                  <c:v>0.90262600000000004</c:v>
                </c:pt>
                <c:pt idx="7306">
                  <c:v>0.90432000000000001</c:v>
                </c:pt>
                <c:pt idx="7307">
                  <c:v>0.90626099999999998</c:v>
                </c:pt>
                <c:pt idx="7308">
                  <c:v>0.90310199999999996</c:v>
                </c:pt>
                <c:pt idx="7309">
                  <c:v>0.90482200000000002</c:v>
                </c:pt>
                <c:pt idx="7310">
                  <c:v>0.91490300000000002</c:v>
                </c:pt>
                <c:pt idx="7311">
                  <c:v>0.91398800000000002</c:v>
                </c:pt>
                <c:pt idx="7312">
                  <c:v>0.90734300000000001</c:v>
                </c:pt>
                <c:pt idx="7313">
                  <c:v>0.90586500000000003</c:v>
                </c:pt>
                <c:pt idx="7314">
                  <c:v>0.90328200000000003</c:v>
                </c:pt>
                <c:pt idx="7315">
                  <c:v>0.90276000000000001</c:v>
                </c:pt>
                <c:pt idx="7316">
                  <c:v>0.90439400000000003</c:v>
                </c:pt>
                <c:pt idx="7317">
                  <c:v>0.90246800000000005</c:v>
                </c:pt>
                <c:pt idx="7318">
                  <c:v>0.90341499999999997</c:v>
                </c:pt>
                <c:pt idx="7319">
                  <c:v>0.90553799999999995</c:v>
                </c:pt>
                <c:pt idx="7320">
                  <c:v>0.90287600000000001</c:v>
                </c:pt>
                <c:pt idx="7321">
                  <c:v>0.90279200000000004</c:v>
                </c:pt>
                <c:pt idx="7322">
                  <c:v>0.90404499999999999</c:v>
                </c:pt>
                <c:pt idx="7323">
                  <c:v>0.90256599999999998</c:v>
                </c:pt>
                <c:pt idx="7324">
                  <c:v>0.90487899999999999</c:v>
                </c:pt>
                <c:pt idx="7325">
                  <c:v>0.90801699999999996</c:v>
                </c:pt>
                <c:pt idx="7326">
                  <c:v>0.90534599999999998</c:v>
                </c:pt>
                <c:pt idx="7327">
                  <c:v>0.901509</c:v>
                </c:pt>
                <c:pt idx="7328">
                  <c:v>0.90155399999999997</c:v>
                </c:pt>
                <c:pt idx="7329">
                  <c:v>0.90349900000000005</c:v>
                </c:pt>
                <c:pt idx="7330">
                  <c:v>0.90635399999999999</c:v>
                </c:pt>
                <c:pt idx="7331">
                  <c:v>0.90837800000000002</c:v>
                </c:pt>
                <c:pt idx="7332">
                  <c:v>0.90801200000000004</c:v>
                </c:pt>
                <c:pt idx="7333">
                  <c:v>0.90665899999999999</c:v>
                </c:pt>
                <c:pt idx="7334">
                  <c:v>0.90207400000000004</c:v>
                </c:pt>
                <c:pt idx="7335">
                  <c:v>0.89742900000000003</c:v>
                </c:pt>
                <c:pt idx="7336">
                  <c:v>0.90129199999999998</c:v>
                </c:pt>
                <c:pt idx="7337">
                  <c:v>0.90707499999999996</c:v>
                </c:pt>
                <c:pt idx="7338">
                  <c:v>0.90347699999999997</c:v>
                </c:pt>
                <c:pt idx="7339">
                  <c:v>0.89830699999999997</c:v>
                </c:pt>
                <c:pt idx="7340">
                  <c:v>0.89993699999999999</c:v>
                </c:pt>
                <c:pt idx="7341">
                  <c:v>0.90196399999999999</c:v>
                </c:pt>
                <c:pt idx="7342">
                  <c:v>0.90225200000000005</c:v>
                </c:pt>
                <c:pt idx="7343">
                  <c:v>0.904644</c:v>
                </c:pt>
                <c:pt idx="7344">
                  <c:v>0.90549900000000005</c:v>
                </c:pt>
                <c:pt idx="7345">
                  <c:v>0.90423699999999996</c:v>
                </c:pt>
                <c:pt idx="7346">
                  <c:v>0.90530600000000006</c:v>
                </c:pt>
                <c:pt idx="7347">
                  <c:v>0.90553300000000003</c:v>
                </c:pt>
                <c:pt idx="7348">
                  <c:v>0.90554100000000004</c:v>
                </c:pt>
                <c:pt idx="7349">
                  <c:v>0.90460099999999999</c:v>
                </c:pt>
                <c:pt idx="7350">
                  <c:v>0.90284799999999998</c:v>
                </c:pt>
                <c:pt idx="7351">
                  <c:v>0.90707800000000005</c:v>
                </c:pt>
                <c:pt idx="7352">
                  <c:v>0.91039700000000001</c:v>
                </c:pt>
                <c:pt idx="7353">
                  <c:v>0.909717</c:v>
                </c:pt>
                <c:pt idx="7354">
                  <c:v>0.91196100000000002</c:v>
                </c:pt>
                <c:pt idx="7355">
                  <c:v>0.91041300000000003</c:v>
                </c:pt>
                <c:pt idx="7356">
                  <c:v>0.90586299999999997</c:v>
                </c:pt>
                <c:pt idx="7357">
                  <c:v>0.91044099999999994</c:v>
                </c:pt>
                <c:pt idx="7358">
                  <c:v>0.91562299999999996</c:v>
                </c:pt>
                <c:pt idx="7359">
                  <c:v>0.90977200000000003</c:v>
                </c:pt>
                <c:pt idx="7360">
                  <c:v>0.90617700000000001</c:v>
                </c:pt>
                <c:pt idx="7361">
                  <c:v>0.90918399999999999</c:v>
                </c:pt>
                <c:pt idx="7362">
                  <c:v>0.90748200000000001</c:v>
                </c:pt>
                <c:pt idx="7363">
                  <c:v>0.90646000000000004</c:v>
                </c:pt>
                <c:pt idx="7364">
                  <c:v>0.91049400000000003</c:v>
                </c:pt>
                <c:pt idx="7365">
                  <c:v>0.91006299999999996</c:v>
                </c:pt>
                <c:pt idx="7366">
                  <c:v>0.90779500000000002</c:v>
                </c:pt>
                <c:pt idx="7367">
                  <c:v>0.91049199999999997</c:v>
                </c:pt>
                <c:pt idx="7368">
                  <c:v>0.91049800000000003</c:v>
                </c:pt>
                <c:pt idx="7369">
                  <c:v>0.90820000000000001</c:v>
                </c:pt>
                <c:pt idx="7370">
                  <c:v>0.91141399999999995</c:v>
                </c:pt>
                <c:pt idx="7371">
                  <c:v>0.909169</c:v>
                </c:pt>
                <c:pt idx="7372">
                  <c:v>0.90318500000000002</c:v>
                </c:pt>
                <c:pt idx="7373">
                  <c:v>0.90736300000000003</c:v>
                </c:pt>
                <c:pt idx="7374">
                  <c:v>0.91090899999999997</c:v>
                </c:pt>
                <c:pt idx="7375">
                  <c:v>0.90771500000000005</c:v>
                </c:pt>
                <c:pt idx="7376">
                  <c:v>0.91075499999999998</c:v>
                </c:pt>
                <c:pt idx="7377">
                  <c:v>0.91936899999999999</c:v>
                </c:pt>
                <c:pt idx="7378">
                  <c:v>0.91870499999999999</c:v>
                </c:pt>
                <c:pt idx="7379">
                  <c:v>0.91091</c:v>
                </c:pt>
                <c:pt idx="7380">
                  <c:v>0.90896500000000002</c:v>
                </c:pt>
                <c:pt idx="7381">
                  <c:v>0.91051899999999997</c:v>
                </c:pt>
                <c:pt idx="7382">
                  <c:v>0.908802</c:v>
                </c:pt>
                <c:pt idx="7383">
                  <c:v>0.90711200000000003</c:v>
                </c:pt>
                <c:pt idx="7384">
                  <c:v>0.90875700000000004</c:v>
                </c:pt>
                <c:pt idx="7385">
                  <c:v>0.91072500000000001</c:v>
                </c:pt>
                <c:pt idx="7386">
                  <c:v>0.91273300000000002</c:v>
                </c:pt>
                <c:pt idx="7387">
                  <c:v>0.91463099999999997</c:v>
                </c:pt>
                <c:pt idx="7388">
                  <c:v>0.91005000000000003</c:v>
                </c:pt>
                <c:pt idx="7389">
                  <c:v>0.90530500000000003</c:v>
                </c:pt>
                <c:pt idx="7390">
                  <c:v>0.90734599999999999</c:v>
                </c:pt>
                <c:pt idx="7391">
                  <c:v>0.90828399999999998</c:v>
                </c:pt>
                <c:pt idx="7392">
                  <c:v>0.90649900000000005</c:v>
                </c:pt>
                <c:pt idx="7393">
                  <c:v>0.90660600000000002</c:v>
                </c:pt>
                <c:pt idx="7394">
                  <c:v>0.90729499999999996</c:v>
                </c:pt>
                <c:pt idx="7395">
                  <c:v>0.90767200000000003</c:v>
                </c:pt>
                <c:pt idx="7396">
                  <c:v>0.90556499999999995</c:v>
                </c:pt>
                <c:pt idx="7397">
                  <c:v>0.90482399999999996</c:v>
                </c:pt>
                <c:pt idx="7398">
                  <c:v>0.90795400000000004</c:v>
                </c:pt>
                <c:pt idx="7399">
                  <c:v>0.90948099999999998</c:v>
                </c:pt>
                <c:pt idx="7400">
                  <c:v>0.91107400000000005</c:v>
                </c:pt>
                <c:pt idx="7401">
                  <c:v>0.90868700000000002</c:v>
                </c:pt>
                <c:pt idx="7402">
                  <c:v>0.90528399999999998</c:v>
                </c:pt>
                <c:pt idx="7403">
                  <c:v>0.909551</c:v>
                </c:pt>
                <c:pt idx="7404">
                  <c:v>0.91088899999999995</c:v>
                </c:pt>
                <c:pt idx="7405">
                  <c:v>0.90671000000000002</c:v>
                </c:pt>
                <c:pt idx="7406">
                  <c:v>0.90581599999999995</c:v>
                </c:pt>
                <c:pt idx="7407">
                  <c:v>0.90598400000000001</c:v>
                </c:pt>
                <c:pt idx="7408">
                  <c:v>0.90757600000000005</c:v>
                </c:pt>
                <c:pt idx="7409">
                  <c:v>0.90789200000000003</c:v>
                </c:pt>
                <c:pt idx="7410">
                  <c:v>0.90673400000000004</c:v>
                </c:pt>
                <c:pt idx="7411">
                  <c:v>0.90947900000000004</c:v>
                </c:pt>
                <c:pt idx="7412">
                  <c:v>0.91206399999999999</c:v>
                </c:pt>
                <c:pt idx="7413">
                  <c:v>0.91363399999999995</c:v>
                </c:pt>
                <c:pt idx="7414">
                  <c:v>0.91244599999999998</c:v>
                </c:pt>
                <c:pt idx="7415">
                  <c:v>0.90729800000000005</c:v>
                </c:pt>
                <c:pt idx="7416">
                  <c:v>0.90888999999999998</c:v>
                </c:pt>
                <c:pt idx="7417">
                  <c:v>0.91305099999999995</c:v>
                </c:pt>
                <c:pt idx="7418">
                  <c:v>0.91091999999999995</c:v>
                </c:pt>
                <c:pt idx="7419">
                  <c:v>0.91154400000000002</c:v>
                </c:pt>
                <c:pt idx="7420">
                  <c:v>0.91149899999999995</c:v>
                </c:pt>
                <c:pt idx="7421">
                  <c:v>0.90734099999999995</c:v>
                </c:pt>
                <c:pt idx="7422">
                  <c:v>0.91012300000000002</c:v>
                </c:pt>
                <c:pt idx="7423">
                  <c:v>0.91258700000000004</c:v>
                </c:pt>
                <c:pt idx="7424">
                  <c:v>0.90927500000000006</c:v>
                </c:pt>
                <c:pt idx="7425">
                  <c:v>0.90785300000000002</c:v>
                </c:pt>
                <c:pt idx="7426">
                  <c:v>0.91085400000000005</c:v>
                </c:pt>
                <c:pt idx="7427">
                  <c:v>0.91305700000000001</c:v>
                </c:pt>
                <c:pt idx="7428">
                  <c:v>0.91178300000000001</c:v>
                </c:pt>
                <c:pt idx="7429">
                  <c:v>0.911138</c:v>
                </c:pt>
                <c:pt idx="7430">
                  <c:v>0.91293500000000005</c:v>
                </c:pt>
                <c:pt idx="7431">
                  <c:v>0.91216299999999995</c:v>
                </c:pt>
                <c:pt idx="7432">
                  <c:v>0.90823200000000004</c:v>
                </c:pt>
                <c:pt idx="7433">
                  <c:v>0.90771100000000005</c:v>
                </c:pt>
                <c:pt idx="7434">
                  <c:v>0.914161</c:v>
                </c:pt>
                <c:pt idx="7435">
                  <c:v>0.91871899999999995</c:v>
                </c:pt>
                <c:pt idx="7436">
                  <c:v>0.91570799999999997</c:v>
                </c:pt>
                <c:pt idx="7437">
                  <c:v>0.91244599999999998</c:v>
                </c:pt>
                <c:pt idx="7438">
                  <c:v>0.91339199999999998</c:v>
                </c:pt>
                <c:pt idx="7439">
                  <c:v>0.91488899999999995</c:v>
                </c:pt>
                <c:pt idx="7440">
                  <c:v>0.914659</c:v>
                </c:pt>
                <c:pt idx="7441">
                  <c:v>0.91430400000000001</c:v>
                </c:pt>
                <c:pt idx="7442">
                  <c:v>0.911748</c:v>
                </c:pt>
                <c:pt idx="7443">
                  <c:v>0.91076100000000004</c:v>
                </c:pt>
                <c:pt idx="7444">
                  <c:v>0.91466800000000004</c:v>
                </c:pt>
                <c:pt idx="7445">
                  <c:v>0.91361199999999998</c:v>
                </c:pt>
                <c:pt idx="7446">
                  <c:v>0.90804399999999996</c:v>
                </c:pt>
                <c:pt idx="7447">
                  <c:v>0.90880700000000003</c:v>
                </c:pt>
                <c:pt idx="7448">
                  <c:v>0.91279500000000002</c:v>
                </c:pt>
                <c:pt idx="7449">
                  <c:v>0.91192499999999999</c:v>
                </c:pt>
                <c:pt idx="7450">
                  <c:v>0.91052500000000003</c:v>
                </c:pt>
                <c:pt idx="7451">
                  <c:v>0.91166899999999995</c:v>
                </c:pt>
                <c:pt idx="7452">
                  <c:v>0.91294299999999995</c:v>
                </c:pt>
                <c:pt idx="7453">
                  <c:v>0.913165</c:v>
                </c:pt>
                <c:pt idx="7454">
                  <c:v>0.91295499999999996</c:v>
                </c:pt>
                <c:pt idx="7455">
                  <c:v>0.91107300000000002</c:v>
                </c:pt>
                <c:pt idx="7456">
                  <c:v>0.91179900000000003</c:v>
                </c:pt>
                <c:pt idx="7457">
                  <c:v>0.913547</c:v>
                </c:pt>
                <c:pt idx="7458">
                  <c:v>0.91059299999999999</c:v>
                </c:pt>
                <c:pt idx="7459">
                  <c:v>0.90903900000000004</c:v>
                </c:pt>
                <c:pt idx="7460">
                  <c:v>0.911435</c:v>
                </c:pt>
                <c:pt idx="7461">
                  <c:v>0.91084799999999999</c:v>
                </c:pt>
                <c:pt idx="7462">
                  <c:v>0.90639899999999995</c:v>
                </c:pt>
                <c:pt idx="7463">
                  <c:v>0.90402099999999996</c:v>
                </c:pt>
                <c:pt idx="7464">
                  <c:v>0.90723399999999998</c:v>
                </c:pt>
                <c:pt idx="7465">
                  <c:v>0.90950900000000001</c:v>
                </c:pt>
                <c:pt idx="7466">
                  <c:v>0.90655799999999997</c:v>
                </c:pt>
                <c:pt idx="7467">
                  <c:v>0.90653300000000003</c:v>
                </c:pt>
                <c:pt idx="7468">
                  <c:v>0.91053600000000001</c:v>
                </c:pt>
                <c:pt idx="7469">
                  <c:v>0.91148600000000002</c:v>
                </c:pt>
                <c:pt idx="7470">
                  <c:v>0.90931499999999998</c:v>
                </c:pt>
                <c:pt idx="7471">
                  <c:v>0.90724899999999997</c:v>
                </c:pt>
                <c:pt idx="7472">
                  <c:v>0.90669299999999997</c:v>
                </c:pt>
                <c:pt idx="7473">
                  <c:v>0.906968</c:v>
                </c:pt>
                <c:pt idx="7474">
                  <c:v>0.90913100000000002</c:v>
                </c:pt>
                <c:pt idx="7475">
                  <c:v>0.91216299999999995</c:v>
                </c:pt>
                <c:pt idx="7476">
                  <c:v>0.91175499999999998</c:v>
                </c:pt>
                <c:pt idx="7477">
                  <c:v>0.90991100000000003</c:v>
                </c:pt>
                <c:pt idx="7478">
                  <c:v>0.91100499999999995</c:v>
                </c:pt>
                <c:pt idx="7479">
                  <c:v>0.91140500000000002</c:v>
                </c:pt>
                <c:pt idx="7480">
                  <c:v>0.91076999999999997</c:v>
                </c:pt>
                <c:pt idx="7481">
                  <c:v>0.91092899999999999</c:v>
                </c:pt>
                <c:pt idx="7482">
                  <c:v>0.91215000000000002</c:v>
                </c:pt>
                <c:pt idx="7483">
                  <c:v>0.91125</c:v>
                </c:pt>
                <c:pt idx="7484">
                  <c:v>0.90739000000000003</c:v>
                </c:pt>
                <c:pt idx="7485">
                  <c:v>0.90832100000000005</c:v>
                </c:pt>
                <c:pt idx="7486">
                  <c:v>0.91171899999999995</c:v>
                </c:pt>
                <c:pt idx="7487">
                  <c:v>0.90739400000000003</c:v>
                </c:pt>
                <c:pt idx="7488">
                  <c:v>0.90198400000000001</c:v>
                </c:pt>
                <c:pt idx="7489">
                  <c:v>0.90337199999999995</c:v>
                </c:pt>
                <c:pt idx="7490">
                  <c:v>0.90881999999999996</c:v>
                </c:pt>
                <c:pt idx="7491">
                  <c:v>0.91111200000000003</c:v>
                </c:pt>
                <c:pt idx="7492">
                  <c:v>0.91152</c:v>
                </c:pt>
                <c:pt idx="7493">
                  <c:v>0.91029599999999999</c:v>
                </c:pt>
                <c:pt idx="7494">
                  <c:v>0.90784699999999996</c:v>
                </c:pt>
                <c:pt idx="7495">
                  <c:v>0.90703900000000004</c:v>
                </c:pt>
                <c:pt idx="7496">
                  <c:v>0.90416799999999997</c:v>
                </c:pt>
                <c:pt idx="7497">
                  <c:v>0.90134499999999995</c:v>
                </c:pt>
                <c:pt idx="7498">
                  <c:v>0.90430999999999995</c:v>
                </c:pt>
                <c:pt idx="7499">
                  <c:v>0.90822899999999995</c:v>
                </c:pt>
                <c:pt idx="7500">
                  <c:v>0.90864500000000004</c:v>
                </c:pt>
                <c:pt idx="7501">
                  <c:v>0.90898199999999996</c:v>
                </c:pt>
                <c:pt idx="7502">
                  <c:v>0.90935900000000003</c:v>
                </c:pt>
                <c:pt idx="7503">
                  <c:v>0.90901799999999999</c:v>
                </c:pt>
                <c:pt idx="7504">
                  <c:v>0.90701100000000001</c:v>
                </c:pt>
                <c:pt idx="7505">
                  <c:v>0.90604499999999999</c:v>
                </c:pt>
                <c:pt idx="7506">
                  <c:v>0.90970099999999998</c:v>
                </c:pt>
                <c:pt idx="7507">
                  <c:v>0.91442299999999999</c:v>
                </c:pt>
                <c:pt idx="7508">
                  <c:v>0.91444999999999999</c:v>
                </c:pt>
                <c:pt idx="7509">
                  <c:v>0.91097499999999998</c:v>
                </c:pt>
                <c:pt idx="7510">
                  <c:v>0.91103100000000004</c:v>
                </c:pt>
                <c:pt idx="7511">
                  <c:v>0.91242299999999998</c:v>
                </c:pt>
                <c:pt idx="7512">
                  <c:v>0.91323200000000004</c:v>
                </c:pt>
                <c:pt idx="7513">
                  <c:v>0.91340900000000003</c:v>
                </c:pt>
                <c:pt idx="7514">
                  <c:v>0.91408100000000003</c:v>
                </c:pt>
                <c:pt idx="7515">
                  <c:v>0.91483800000000004</c:v>
                </c:pt>
                <c:pt idx="7516">
                  <c:v>0.91549899999999995</c:v>
                </c:pt>
                <c:pt idx="7517">
                  <c:v>0.91684600000000005</c:v>
                </c:pt>
                <c:pt idx="7518">
                  <c:v>0.91576100000000005</c:v>
                </c:pt>
                <c:pt idx="7519">
                  <c:v>0.91190199999999999</c:v>
                </c:pt>
                <c:pt idx="7520">
                  <c:v>0.91188199999999997</c:v>
                </c:pt>
                <c:pt idx="7521">
                  <c:v>0.91021700000000005</c:v>
                </c:pt>
                <c:pt idx="7522">
                  <c:v>0.90685899999999997</c:v>
                </c:pt>
                <c:pt idx="7523">
                  <c:v>0.90944999999999998</c:v>
                </c:pt>
                <c:pt idx="7524">
                  <c:v>0.91235999999999995</c:v>
                </c:pt>
                <c:pt idx="7525">
                  <c:v>0.91080000000000005</c:v>
                </c:pt>
                <c:pt idx="7526">
                  <c:v>0.91349400000000003</c:v>
                </c:pt>
                <c:pt idx="7527">
                  <c:v>0.91591999999999996</c:v>
                </c:pt>
                <c:pt idx="7528">
                  <c:v>0.91208999999999996</c:v>
                </c:pt>
                <c:pt idx="7529">
                  <c:v>0.91195599999999999</c:v>
                </c:pt>
                <c:pt idx="7530">
                  <c:v>0.90996900000000003</c:v>
                </c:pt>
                <c:pt idx="7531">
                  <c:v>0.90298699999999998</c:v>
                </c:pt>
                <c:pt idx="7532">
                  <c:v>0.90351499999999996</c:v>
                </c:pt>
                <c:pt idx="7533">
                  <c:v>0.90711399999999998</c:v>
                </c:pt>
                <c:pt idx="7534">
                  <c:v>0.90952200000000005</c:v>
                </c:pt>
                <c:pt idx="7535">
                  <c:v>0.91209600000000002</c:v>
                </c:pt>
                <c:pt idx="7536">
                  <c:v>0.91249199999999997</c:v>
                </c:pt>
                <c:pt idx="7537">
                  <c:v>0.91075200000000001</c:v>
                </c:pt>
                <c:pt idx="7538">
                  <c:v>0.91071599999999997</c:v>
                </c:pt>
                <c:pt idx="7539">
                  <c:v>0.91068499999999997</c:v>
                </c:pt>
                <c:pt idx="7540">
                  <c:v>0.90712000000000004</c:v>
                </c:pt>
                <c:pt idx="7541">
                  <c:v>0.90669999999999995</c:v>
                </c:pt>
                <c:pt idx="7542">
                  <c:v>0.90954299999999999</c:v>
                </c:pt>
                <c:pt idx="7543">
                  <c:v>0.90787099999999998</c:v>
                </c:pt>
                <c:pt idx="7544">
                  <c:v>0.90678499999999995</c:v>
                </c:pt>
                <c:pt idx="7545">
                  <c:v>0.90510900000000005</c:v>
                </c:pt>
                <c:pt idx="7546">
                  <c:v>0.90517599999999998</c:v>
                </c:pt>
                <c:pt idx="7547">
                  <c:v>0.90875499999999998</c:v>
                </c:pt>
                <c:pt idx="7548">
                  <c:v>0.90743600000000002</c:v>
                </c:pt>
                <c:pt idx="7549">
                  <c:v>0.90517999999999998</c:v>
                </c:pt>
                <c:pt idx="7550">
                  <c:v>0.90836300000000003</c:v>
                </c:pt>
                <c:pt idx="7551">
                  <c:v>0.909474</c:v>
                </c:pt>
                <c:pt idx="7552">
                  <c:v>0.90777099999999999</c:v>
                </c:pt>
                <c:pt idx="7553">
                  <c:v>0.90779799999999999</c:v>
                </c:pt>
                <c:pt idx="7554">
                  <c:v>0.90988000000000002</c:v>
                </c:pt>
                <c:pt idx="7555">
                  <c:v>0.90953099999999998</c:v>
                </c:pt>
                <c:pt idx="7556">
                  <c:v>0.90648899999999999</c:v>
                </c:pt>
                <c:pt idx="7557">
                  <c:v>0.90701100000000001</c:v>
                </c:pt>
                <c:pt idx="7558">
                  <c:v>0.91132400000000002</c:v>
                </c:pt>
                <c:pt idx="7559">
                  <c:v>0.911076</c:v>
                </c:pt>
                <c:pt idx="7560">
                  <c:v>0.90980700000000003</c:v>
                </c:pt>
                <c:pt idx="7561">
                  <c:v>0.91420599999999996</c:v>
                </c:pt>
                <c:pt idx="7562">
                  <c:v>0.91599200000000003</c:v>
                </c:pt>
                <c:pt idx="7563">
                  <c:v>0.91635999999999995</c:v>
                </c:pt>
                <c:pt idx="7564">
                  <c:v>0.92085899999999998</c:v>
                </c:pt>
                <c:pt idx="7565">
                  <c:v>0.92054400000000003</c:v>
                </c:pt>
                <c:pt idx="7566">
                  <c:v>0.91359400000000002</c:v>
                </c:pt>
                <c:pt idx="7567">
                  <c:v>0.91275600000000001</c:v>
                </c:pt>
                <c:pt idx="7568">
                  <c:v>0.91542999999999997</c:v>
                </c:pt>
                <c:pt idx="7569">
                  <c:v>0.91253399999999996</c:v>
                </c:pt>
                <c:pt idx="7570">
                  <c:v>0.91055799999999998</c:v>
                </c:pt>
                <c:pt idx="7571">
                  <c:v>0.91170899999999999</c:v>
                </c:pt>
                <c:pt idx="7572">
                  <c:v>0.91265300000000005</c:v>
                </c:pt>
                <c:pt idx="7573">
                  <c:v>0.914933</c:v>
                </c:pt>
                <c:pt idx="7574">
                  <c:v>0.91666700000000001</c:v>
                </c:pt>
                <c:pt idx="7575">
                  <c:v>0.91344099999999995</c:v>
                </c:pt>
                <c:pt idx="7576">
                  <c:v>0.91179699999999997</c:v>
                </c:pt>
                <c:pt idx="7577">
                  <c:v>0.91342999999999996</c:v>
                </c:pt>
                <c:pt idx="7578">
                  <c:v>0.91482600000000003</c:v>
                </c:pt>
                <c:pt idx="7579">
                  <c:v>0.91352599999999995</c:v>
                </c:pt>
                <c:pt idx="7580">
                  <c:v>0.91383999999999999</c:v>
                </c:pt>
                <c:pt idx="7581">
                  <c:v>0.91605700000000001</c:v>
                </c:pt>
                <c:pt idx="7582">
                  <c:v>0.915516</c:v>
                </c:pt>
                <c:pt idx="7583">
                  <c:v>0.91304799999999997</c:v>
                </c:pt>
                <c:pt idx="7584">
                  <c:v>0.91286599999999996</c:v>
                </c:pt>
                <c:pt idx="7585">
                  <c:v>0.91600400000000004</c:v>
                </c:pt>
                <c:pt idx="7586">
                  <c:v>0.91692399999999996</c:v>
                </c:pt>
                <c:pt idx="7587">
                  <c:v>0.91361700000000001</c:v>
                </c:pt>
                <c:pt idx="7588">
                  <c:v>0.91653300000000004</c:v>
                </c:pt>
                <c:pt idx="7589">
                  <c:v>0.91872600000000004</c:v>
                </c:pt>
                <c:pt idx="7590">
                  <c:v>0.91423500000000002</c:v>
                </c:pt>
                <c:pt idx="7591">
                  <c:v>0.91355200000000003</c:v>
                </c:pt>
                <c:pt idx="7592">
                  <c:v>0.91289200000000004</c:v>
                </c:pt>
                <c:pt idx="7593">
                  <c:v>0.91036099999999998</c:v>
                </c:pt>
                <c:pt idx="7594">
                  <c:v>0.91170799999999996</c:v>
                </c:pt>
                <c:pt idx="7595">
                  <c:v>0.91305199999999997</c:v>
                </c:pt>
                <c:pt idx="7596">
                  <c:v>0.91437999999999997</c:v>
                </c:pt>
                <c:pt idx="7597">
                  <c:v>0.91419799999999996</c:v>
                </c:pt>
                <c:pt idx="7598">
                  <c:v>0.911528</c:v>
                </c:pt>
                <c:pt idx="7599">
                  <c:v>0.910026</c:v>
                </c:pt>
                <c:pt idx="7600">
                  <c:v>0.91146000000000005</c:v>
                </c:pt>
                <c:pt idx="7601">
                  <c:v>0.91408999999999996</c:v>
                </c:pt>
                <c:pt idx="7602">
                  <c:v>0.91711900000000002</c:v>
                </c:pt>
                <c:pt idx="7603">
                  <c:v>0.91815800000000003</c:v>
                </c:pt>
                <c:pt idx="7604">
                  <c:v>0.91626200000000002</c:v>
                </c:pt>
                <c:pt idx="7605">
                  <c:v>0.91665399999999997</c:v>
                </c:pt>
                <c:pt idx="7606">
                  <c:v>0.91742999999999997</c:v>
                </c:pt>
                <c:pt idx="7607">
                  <c:v>0.91432199999999997</c:v>
                </c:pt>
                <c:pt idx="7608">
                  <c:v>0.91385000000000005</c:v>
                </c:pt>
                <c:pt idx="7609">
                  <c:v>0.91716600000000004</c:v>
                </c:pt>
                <c:pt idx="7610">
                  <c:v>0.91683999999999999</c:v>
                </c:pt>
                <c:pt idx="7611">
                  <c:v>0.91442100000000004</c:v>
                </c:pt>
                <c:pt idx="7612">
                  <c:v>0.916045</c:v>
                </c:pt>
                <c:pt idx="7613">
                  <c:v>0.91698500000000005</c:v>
                </c:pt>
                <c:pt idx="7614">
                  <c:v>0.91789299999999996</c:v>
                </c:pt>
                <c:pt idx="7615">
                  <c:v>0.92067200000000005</c:v>
                </c:pt>
                <c:pt idx="7616">
                  <c:v>0.91936899999999999</c:v>
                </c:pt>
                <c:pt idx="7617">
                  <c:v>0.91350299999999995</c:v>
                </c:pt>
                <c:pt idx="7618">
                  <c:v>0.91062699999999996</c:v>
                </c:pt>
                <c:pt idx="7619">
                  <c:v>0.91149999999999998</c:v>
                </c:pt>
                <c:pt idx="7620">
                  <c:v>0.91524700000000003</c:v>
                </c:pt>
                <c:pt idx="7621">
                  <c:v>0.91450200000000004</c:v>
                </c:pt>
                <c:pt idx="7622">
                  <c:v>0.91004600000000002</c:v>
                </c:pt>
                <c:pt idx="7623">
                  <c:v>0.91410199999999997</c:v>
                </c:pt>
                <c:pt idx="7624">
                  <c:v>0.92140299999999997</c:v>
                </c:pt>
                <c:pt idx="7625">
                  <c:v>0.91785399999999995</c:v>
                </c:pt>
                <c:pt idx="7626">
                  <c:v>0.91216299999999995</c:v>
                </c:pt>
                <c:pt idx="7627">
                  <c:v>0.91338200000000003</c:v>
                </c:pt>
                <c:pt idx="7628">
                  <c:v>0.91401200000000005</c:v>
                </c:pt>
                <c:pt idx="7629">
                  <c:v>0.91136200000000001</c:v>
                </c:pt>
                <c:pt idx="7630">
                  <c:v>0.91294699999999995</c:v>
                </c:pt>
                <c:pt idx="7631">
                  <c:v>0.91510499999999995</c:v>
                </c:pt>
                <c:pt idx="7632">
                  <c:v>0.91323500000000002</c:v>
                </c:pt>
                <c:pt idx="7633">
                  <c:v>0.91390099999999996</c:v>
                </c:pt>
                <c:pt idx="7634">
                  <c:v>0.916439</c:v>
                </c:pt>
                <c:pt idx="7635">
                  <c:v>0.91210899999999995</c:v>
                </c:pt>
                <c:pt idx="7636">
                  <c:v>0.90715900000000005</c:v>
                </c:pt>
                <c:pt idx="7637">
                  <c:v>0.90777200000000002</c:v>
                </c:pt>
                <c:pt idx="7638">
                  <c:v>0.908192</c:v>
                </c:pt>
                <c:pt idx="7639">
                  <c:v>0.90995300000000001</c:v>
                </c:pt>
                <c:pt idx="7640">
                  <c:v>0.91277600000000003</c:v>
                </c:pt>
                <c:pt idx="7641">
                  <c:v>0.91161700000000001</c:v>
                </c:pt>
                <c:pt idx="7642">
                  <c:v>0.91233399999999998</c:v>
                </c:pt>
                <c:pt idx="7643">
                  <c:v>0.91335699999999997</c:v>
                </c:pt>
                <c:pt idx="7644">
                  <c:v>0.90965600000000002</c:v>
                </c:pt>
                <c:pt idx="7645">
                  <c:v>0.91147400000000001</c:v>
                </c:pt>
                <c:pt idx="7646">
                  <c:v>0.91491900000000004</c:v>
                </c:pt>
                <c:pt idx="7647">
                  <c:v>0.91243399999999997</c:v>
                </c:pt>
                <c:pt idx="7648">
                  <c:v>0.91171000000000002</c:v>
                </c:pt>
                <c:pt idx="7649">
                  <c:v>0.91279299999999997</c:v>
                </c:pt>
                <c:pt idx="7650">
                  <c:v>0.91464500000000004</c:v>
                </c:pt>
                <c:pt idx="7651">
                  <c:v>0.91808699999999999</c:v>
                </c:pt>
                <c:pt idx="7652">
                  <c:v>0.91624700000000003</c:v>
                </c:pt>
                <c:pt idx="7653">
                  <c:v>0.91283400000000003</c:v>
                </c:pt>
                <c:pt idx="7654">
                  <c:v>0.91681000000000001</c:v>
                </c:pt>
                <c:pt idx="7655">
                  <c:v>0.91824499999999998</c:v>
                </c:pt>
                <c:pt idx="7656">
                  <c:v>0.91903699999999999</c:v>
                </c:pt>
                <c:pt idx="7657">
                  <c:v>0.92239199999999999</c:v>
                </c:pt>
                <c:pt idx="7658">
                  <c:v>0.92004799999999998</c:v>
                </c:pt>
                <c:pt idx="7659">
                  <c:v>0.91700700000000002</c:v>
                </c:pt>
                <c:pt idx="7660">
                  <c:v>0.91894799999999999</c:v>
                </c:pt>
                <c:pt idx="7661">
                  <c:v>0.92035100000000003</c:v>
                </c:pt>
                <c:pt idx="7662">
                  <c:v>0.91959400000000002</c:v>
                </c:pt>
                <c:pt idx="7663">
                  <c:v>0.92274400000000001</c:v>
                </c:pt>
                <c:pt idx="7664">
                  <c:v>0.92359500000000005</c:v>
                </c:pt>
                <c:pt idx="7665">
                  <c:v>0.91618900000000003</c:v>
                </c:pt>
                <c:pt idx="7666">
                  <c:v>0.91601299999999997</c:v>
                </c:pt>
                <c:pt idx="7667">
                  <c:v>0.92018100000000003</c:v>
                </c:pt>
                <c:pt idx="7668">
                  <c:v>0.91498699999999999</c:v>
                </c:pt>
                <c:pt idx="7669">
                  <c:v>0.90800899999999996</c:v>
                </c:pt>
                <c:pt idx="7670">
                  <c:v>0.91023500000000002</c:v>
                </c:pt>
                <c:pt idx="7671">
                  <c:v>0.91605700000000001</c:v>
                </c:pt>
                <c:pt idx="7672">
                  <c:v>0.91658799999999996</c:v>
                </c:pt>
                <c:pt idx="7673">
                  <c:v>0.91434000000000004</c:v>
                </c:pt>
                <c:pt idx="7674">
                  <c:v>0.91521600000000003</c:v>
                </c:pt>
                <c:pt idx="7675">
                  <c:v>0.91489299999999996</c:v>
                </c:pt>
                <c:pt idx="7676">
                  <c:v>0.91277299999999995</c:v>
                </c:pt>
                <c:pt idx="7677">
                  <c:v>0.91456899999999997</c:v>
                </c:pt>
                <c:pt idx="7678">
                  <c:v>0.91830800000000001</c:v>
                </c:pt>
                <c:pt idx="7679">
                  <c:v>0.91998100000000005</c:v>
                </c:pt>
                <c:pt idx="7680">
                  <c:v>0.92169599999999996</c:v>
                </c:pt>
                <c:pt idx="7681">
                  <c:v>0.92187300000000005</c:v>
                </c:pt>
                <c:pt idx="7682">
                  <c:v>0.91885899999999998</c:v>
                </c:pt>
                <c:pt idx="7683">
                  <c:v>0.91790799999999995</c:v>
                </c:pt>
                <c:pt idx="7684">
                  <c:v>0.91961800000000005</c:v>
                </c:pt>
                <c:pt idx="7685">
                  <c:v>0.91884500000000002</c:v>
                </c:pt>
                <c:pt idx="7686">
                  <c:v>0.92031499999999999</c:v>
                </c:pt>
                <c:pt idx="7687">
                  <c:v>0.92472900000000002</c:v>
                </c:pt>
                <c:pt idx="7688">
                  <c:v>0.92175499999999999</c:v>
                </c:pt>
                <c:pt idx="7689">
                  <c:v>0.91720699999999999</c:v>
                </c:pt>
                <c:pt idx="7690">
                  <c:v>0.92346300000000003</c:v>
                </c:pt>
                <c:pt idx="7691">
                  <c:v>0.92422000000000004</c:v>
                </c:pt>
                <c:pt idx="7692">
                  <c:v>0.91746899999999998</c:v>
                </c:pt>
                <c:pt idx="7693">
                  <c:v>0.92119899999999999</c:v>
                </c:pt>
                <c:pt idx="7694">
                  <c:v>0.92634799999999995</c:v>
                </c:pt>
                <c:pt idx="7695">
                  <c:v>0.92081199999999996</c:v>
                </c:pt>
                <c:pt idx="7696">
                  <c:v>0.91906900000000002</c:v>
                </c:pt>
                <c:pt idx="7697">
                  <c:v>0.92122899999999996</c:v>
                </c:pt>
                <c:pt idx="7698">
                  <c:v>0.917157</c:v>
                </c:pt>
                <c:pt idx="7699">
                  <c:v>0.91583599999999998</c:v>
                </c:pt>
                <c:pt idx="7700">
                  <c:v>0.92220400000000002</c:v>
                </c:pt>
                <c:pt idx="7701">
                  <c:v>0.92335999999999996</c:v>
                </c:pt>
                <c:pt idx="7702">
                  <c:v>0.91973400000000005</c:v>
                </c:pt>
                <c:pt idx="7703">
                  <c:v>0.91796699999999998</c:v>
                </c:pt>
                <c:pt idx="7704">
                  <c:v>0.91669699999999998</c:v>
                </c:pt>
                <c:pt idx="7705">
                  <c:v>0.91983999999999999</c:v>
                </c:pt>
                <c:pt idx="7706">
                  <c:v>0.92454499999999995</c:v>
                </c:pt>
                <c:pt idx="7707">
                  <c:v>0.92075600000000002</c:v>
                </c:pt>
                <c:pt idx="7708">
                  <c:v>0.91620800000000002</c:v>
                </c:pt>
                <c:pt idx="7709">
                  <c:v>0.91715000000000002</c:v>
                </c:pt>
                <c:pt idx="7710">
                  <c:v>0.92016699999999996</c:v>
                </c:pt>
                <c:pt idx="7711">
                  <c:v>0.92034700000000003</c:v>
                </c:pt>
                <c:pt idx="7712">
                  <c:v>0.91863700000000004</c:v>
                </c:pt>
                <c:pt idx="7713">
                  <c:v>0.92225599999999996</c:v>
                </c:pt>
                <c:pt idx="7714">
                  <c:v>0.92838399999999999</c:v>
                </c:pt>
                <c:pt idx="7715">
                  <c:v>0.92552999999999996</c:v>
                </c:pt>
                <c:pt idx="7716">
                  <c:v>0.92089900000000002</c:v>
                </c:pt>
                <c:pt idx="7717">
                  <c:v>0.92469900000000005</c:v>
                </c:pt>
                <c:pt idx="7718">
                  <c:v>0.92857100000000004</c:v>
                </c:pt>
                <c:pt idx="7719">
                  <c:v>0.92818599999999996</c:v>
                </c:pt>
                <c:pt idx="7720">
                  <c:v>0.92399900000000001</c:v>
                </c:pt>
                <c:pt idx="7721">
                  <c:v>0.92081500000000005</c:v>
                </c:pt>
                <c:pt idx="7722">
                  <c:v>0.92364800000000002</c:v>
                </c:pt>
                <c:pt idx="7723">
                  <c:v>0.92614099999999999</c:v>
                </c:pt>
                <c:pt idx="7724">
                  <c:v>0.92704600000000004</c:v>
                </c:pt>
                <c:pt idx="7725">
                  <c:v>0.92632700000000001</c:v>
                </c:pt>
                <c:pt idx="7726">
                  <c:v>0.92576000000000003</c:v>
                </c:pt>
                <c:pt idx="7727">
                  <c:v>0.92972699999999997</c:v>
                </c:pt>
                <c:pt idx="7728">
                  <c:v>0.93006500000000003</c:v>
                </c:pt>
                <c:pt idx="7729">
                  <c:v>0.92434400000000005</c:v>
                </c:pt>
                <c:pt idx="7730">
                  <c:v>0.92669900000000005</c:v>
                </c:pt>
                <c:pt idx="7731">
                  <c:v>0.92913599999999996</c:v>
                </c:pt>
                <c:pt idx="7732">
                  <c:v>0.92496800000000001</c:v>
                </c:pt>
                <c:pt idx="7733">
                  <c:v>0.92752599999999996</c:v>
                </c:pt>
                <c:pt idx="7734">
                  <c:v>0.92990600000000001</c:v>
                </c:pt>
                <c:pt idx="7735">
                  <c:v>0.92351000000000005</c:v>
                </c:pt>
                <c:pt idx="7736">
                  <c:v>0.92429099999999997</c:v>
                </c:pt>
                <c:pt idx="7737">
                  <c:v>0.929481</c:v>
                </c:pt>
                <c:pt idx="7738">
                  <c:v>0.92607600000000001</c:v>
                </c:pt>
                <c:pt idx="7739">
                  <c:v>0.92604399999999998</c:v>
                </c:pt>
                <c:pt idx="7740">
                  <c:v>0.930925</c:v>
                </c:pt>
                <c:pt idx="7741">
                  <c:v>0.92802899999999999</c:v>
                </c:pt>
                <c:pt idx="7742">
                  <c:v>0.92441200000000001</c:v>
                </c:pt>
                <c:pt idx="7743">
                  <c:v>0.925705</c:v>
                </c:pt>
                <c:pt idx="7744">
                  <c:v>0.92281199999999997</c:v>
                </c:pt>
                <c:pt idx="7745">
                  <c:v>0.91701500000000002</c:v>
                </c:pt>
                <c:pt idx="7746">
                  <c:v>0.92073899999999997</c:v>
                </c:pt>
                <c:pt idx="7747">
                  <c:v>0.92835500000000004</c:v>
                </c:pt>
                <c:pt idx="7748">
                  <c:v>0.928678</c:v>
                </c:pt>
                <c:pt idx="7749">
                  <c:v>0.92627599999999999</c:v>
                </c:pt>
                <c:pt idx="7750">
                  <c:v>0.92813199999999996</c:v>
                </c:pt>
                <c:pt idx="7751">
                  <c:v>0.92777200000000004</c:v>
                </c:pt>
                <c:pt idx="7752">
                  <c:v>0.92657699999999998</c:v>
                </c:pt>
                <c:pt idx="7753">
                  <c:v>0.93324799999999997</c:v>
                </c:pt>
                <c:pt idx="7754">
                  <c:v>0.93655200000000005</c:v>
                </c:pt>
                <c:pt idx="7755">
                  <c:v>0.929871</c:v>
                </c:pt>
                <c:pt idx="7756">
                  <c:v>0.93039300000000003</c:v>
                </c:pt>
                <c:pt idx="7757">
                  <c:v>0.93413299999999999</c:v>
                </c:pt>
                <c:pt idx="7758">
                  <c:v>0.93115999999999999</c:v>
                </c:pt>
                <c:pt idx="7759">
                  <c:v>0.93054599999999998</c:v>
                </c:pt>
                <c:pt idx="7760">
                  <c:v>0.93180600000000002</c:v>
                </c:pt>
                <c:pt idx="7761">
                  <c:v>0.92997600000000002</c:v>
                </c:pt>
                <c:pt idx="7762">
                  <c:v>0.93081400000000003</c:v>
                </c:pt>
                <c:pt idx="7763">
                  <c:v>0.93121399999999999</c:v>
                </c:pt>
                <c:pt idx="7764">
                  <c:v>0.932975</c:v>
                </c:pt>
                <c:pt idx="7765">
                  <c:v>0.93348100000000001</c:v>
                </c:pt>
                <c:pt idx="7766">
                  <c:v>0.93072299999999997</c:v>
                </c:pt>
                <c:pt idx="7767">
                  <c:v>0.93006500000000003</c:v>
                </c:pt>
                <c:pt idx="7768">
                  <c:v>0.930647</c:v>
                </c:pt>
                <c:pt idx="7769">
                  <c:v>0.930921</c:v>
                </c:pt>
                <c:pt idx="7770">
                  <c:v>0.93609900000000001</c:v>
                </c:pt>
                <c:pt idx="7771">
                  <c:v>0.94164499999999995</c:v>
                </c:pt>
                <c:pt idx="7772">
                  <c:v>0.938975</c:v>
                </c:pt>
                <c:pt idx="7773">
                  <c:v>0.93556499999999998</c:v>
                </c:pt>
                <c:pt idx="7774">
                  <c:v>0.93618699999999999</c:v>
                </c:pt>
                <c:pt idx="7775">
                  <c:v>0.93598800000000004</c:v>
                </c:pt>
                <c:pt idx="7776">
                  <c:v>0.93693700000000002</c:v>
                </c:pt>
                <c:pt idx="7777">
                  <c:v>0.93864400000000003</c:v>
                </c:pt>
                <c:pt idx="7778">
                  <c:v>0.940056</c:v>
                </c:pt>
                <c:pt idx="7779">
                  <c:v>0.93921399999999999</c:v>
                </c:pt>
                <c:pt idx="7780">
                  <c:v>0.93658300000000005</c:v>
                </c:pt>
                <c:pt idx="7781">
                  <c:v>0.93699399999999999</c:v>
                </c:pt>
                <c:pt idx="7782">
                  <c:v>0.93774500000000005</c:v>
                </c:pt>
                <c:pt idx="7783">
                  <c:v>0.93606900000000004</c:v>
                </c:pt>
                <c:pt idx="7784">
                  <c:v>0.93698000000000004</c:v>
                </c:pt>
                <c:pt idx="7785">
                  <c:v>0.94059899999999996</c:v>
                </c:pt>
                <c:pt idx="7786">
                  <c:v>0.94124799999999997</c:v>
                </c:pt>
                <c:pt idx="7787">
                  <c:v>0.93704399999999999</c:v>
                </c:pt>
                <c:pt idx="7788">
                  <c:v>0.93496999999999997</c:v>
                </c:pt>
                <c:pt idx="7789">
                  <c:v>0.93560699999999997</c:v>
                </c:pt>
                <c:pt idx="7790">
                  <c:v>0.93602200000000002</c:v>
                </c:pt>
                <c:pt idx="7791">
                  <c:v>0.93485099999999999</c:v>
                </c:pt>
                <c:pt idx="7792">
                  <c:v>0.93457400000000002</c:v>
                </c:pt>
                <c:pt idx="7793">
                  <c:v>0.93512200000000001</c:v>
                </c:pt>
                <c:pt idx="7794">
                  <c:v>0.93633500000000003</c:v>
                </c:pt>
                <c:pt idx="7795">
                  <c:v>0.93844000000000005</c:v>
                </c:pt>
                <c:pt idx="7796">
                  <c:v>0.93801000000000001</c:v>
                </c:pt>
                <c:pt idx="7797">
                  <c:v>0.93541600000000003</c:v>
                </c:pt>
                <c:pt idx="7798">
                  <c:v>0.93615400000000004</c:v>
                </c:pt>
                <c:pt idx="7799">
                  <c:v>0.94064000000000003</c:v>
                </c:pt>
                <c:pt idx="7800">
                  <c:v>0.93923199999999996</c:v>
                </c:pt>
                <c:pt idx="7801">
                  <c:v>0.93406699999999998</c:v>
                </c:pt>
                <c:pt idx="7802">
                  <c:v>0.93674199999999996</c:v>
                </c:pt>
                <c:pt idx="7803">
                  <c:v>0.93713599999999997</c:v>
                </c:pt>
                <c:pt idx="7804">
                  <c:v>0.93520099999999995</c:v>
                </c:pt>
                <c:pt idx="7805">
                  <c:v>0.94025700000000001</c:v>
                </c:pt>
                <c:pt idx="7806">
                  <c:v>0.94422200000000001</c:v>
                </c:pt>
                <c:pt idx="7807">
                  <c:v>0.94163200000000002</c:v>
                </c:pt>
                <c:pt idx="7808">
                  <c:v>0.94193400000000005</c:v>
                </c:pt>
                <c:pt idx="7809">
                  <c:v>0.94798499999999997</c:v>
                </c:pt>
                <c:pt idx="7810">
                  <c:v>0.94937099999999996</c:v>
                </c:pt>
                <c:pt idx="7811">
                  <c:v>0.94442700000000002</c:v>
                </c:pt>
                <c:pt idx="7812">
                  <c:v>0.94737700000000002</c:v>
                </c:pt>
                <c:pt idx="7813">
                  <c:v>0.94832399999999994</c:v>
                </c:pt>
                <c:pt idx="7814">
                  <c:v>0.942832</c:v>
                </c:pt>
                <c:pt idx="7815">
                  <c:v>0.94589999999999996</c:v>
                </c:pt>
                <c:pt idx="7816">
                  <c:v>0.94825999999999999</c:v>
                </c:pt>
                <c:pt idx="7817">
                  <c:v>0.94344899999999998</c:v>
                </c:pt>
                <c:pt idx="7818">
                  <c:v>0.94381099999999996</c:v>
                </c:pt>
                <c:pt idx="7819">
                  <c:v>0.947631</c:v>
                </c:pt>
                <c:pt idx="7820">
                  <c:v>0.94581899999999997</c:v>
                </c:pt>
                <c:pt idx="7821">
                  <c:v>0.94321999999999995</c:v>
                </c:pt>
                <c:pt idx="7822">
                  <c:v>0.94466000000000006</c:v>
                </c:pt>
                <c:pt idx="7823">
                  <c:v>0.94660900000000003</c:v>
                </c:pt>
                <c:pt idx="7824">
                  <c:v>0.94748600000000005</c:v>
                </c:pt>
                <c:pt idx="7825">
                  <c:v>0.94738999999999995</c:v>
                </c:pt>
                <c:pt idx="7826">
                  <c:v>0.94847499999999996</c:v>
                </c:pt>
                <c:pt idx="7827">
                  <c:v>0.94692399999999999</c:v>
                </c:pt>
                <c:pt idx="7828">
                  <c:v>0.94247899999999996</c:v>
                </c:pt>
                <c:pt idx="7829">
                  <c:v>0.94378799999999996</c:v>
                </c:pt>
                <c:pt idx="7830">
                  <c:v>0.94899999999999995</c:v>
                </c:pt>
                <c:pt idx="7831">
                  <c:v>0.94760100000000003</c:v>
                </c:pt>
                <c:pt idx="7832">
                  <c:v>0.94326699999999997</c:v>
                </c:pt>
                <c:pt idx="7833">
                  <c:v>0.93989500000000004</c:v>
                </c:pt>
                <c:pt idx="7834">
                  <c:v>0.93873600000000001</c:v>
                </c:pt>
                <c:pt idx="7835">
                  <c:v>0.94202200000000003</c:v>
                </c:pt>
                <c:pt idx="7836">
                  <c:v>0.94272699999999998</c:v>
                </c:pt>
                <c:pt idx="7837">
                  <c:v>0.93889699999999998</c:v>
                </c:pt>
                <c:pt idx="7838">
                  <c:v>0.94276199999999999</c:v>
                </c:pt>
                <c:pt idx="7839">
                  <c:v>0.94567699999999999</c:v>
                </c:pt>
                <c:pt idx="7840">
                  <c:v>0.94095399999999996</c:v>
                </c:pt>
                <c:pt idx="7841">
                  <c:v>0.94046099999999999</c:v>
                </c:pt>
                <c:pt idx="7842">
                  <c:v>0.94495300000000004</c:v>
                </c:pt>
                <c:pt idx="7843">
                  <c:v>0.94533500000000004</c:v>
                </c:pt>
                <c:pt idx="7844">
                  <c:v>0.94348699999999996</c:v>
                </c:pt>
                <c:pt idx="7845">
                  <c:v>0.94437000000000004</c:v>
                </c:pt>
                <c:pt idx="7846">
                  <c:v>0.94563299999999995</c:v>
                </c:pt>
                <c:pt idx="7847">
                  <c:v>0.94600399999999996</c:v>
                </c:pt>
                <c:pt idx="7848">
                  <c:v>0.94656799999999996</c:v>
                </c:pt>
                <c:pt idx="7849">
                  <c:v>0.94520700000000002</c:v>
                </c:pt>
                <c:pt idx="7850">
                  <c:v>0.94228800000000001</c:v>
                </c:pt>
                <c:pt idx="7851">
                  <c:v>0.94324300000000005</c:v>
                </c:pt>
                <c:pt idx="7852">
                  <c:v>0.94727399999999995</c:v>
                </c:pt>
                <c:pt idx="7853">
                  <c:v>0.94900799999999996</c:v>
                </c:pt>
                <c:pt idx="7854">
                  <c:v>0.94846600000000003</c:v>
                </c:pt>
                <c:pt idx="7855">
                  <c:v>0.94913999999999998</c:v>
                </c:pt>
                <c:pt idx="7856">
                  <c:v>0.95133199999999996</c:v>
                </c:pt>
                <c:pt idx="7857">
                  <c:v>0.94815199999999999</c:v>
                </c:pt>
                <c:pt idx="7858">
                  <c:v>0.95025199999999999</c:v>
                </c:pt>
                <c:pt idx="7859">
                  <c:v>0.95629900000000001</c:v>
                </c:pt>
                <c:pt idx="7860">
                  <c:v>0.95417600000000002</c:v>
                </c:pt>
                <c:pt idx="7861">
                  <c:v>0.95281700000000003</c:v>
                </c:pt>
                <c:pt idx="7862">
                  <c:v>0.95287500000000003</c:v>
                </c:pt>
                <c:pt idx="7863">
                  <c:v>0.94936399999999999</c:v>
                </c:pt>
                <c:pt idx="7864">
                  <c:v>0.94775399999999999</c:v>
                </c:pt>
                <c:pt idx="7865">
                  <c:v>0.9466</c:v>
                </c:pt>
                <c:pt idx="7866">
                  <c:v>0.94537700000000002</c:v>
                </c:pt>
                <c:pt idx="7867">
                  <c:v>0.94700300000000004</c:v>
                </c:pt>
                <c:pt idx="7868">
                  <c:v>0.95207699999999995</c:v>
                </c:pt>
                <c:pt idx="7869">
                  <c:v>0.952878</c:v>
                </c:pt>
                <c:pt idx="7870">
                  <c:v>0.94832700000000003</c:v>
                </c:pt>
                <c:pt idx="7871">
                  <c:v>0.94896000000000003</c:v>
                </c:pt>
                <c:pt idx="7872">
                  <c:v>0.94982999999999995</c:v>
                </c:pt>
                <c:pt idx="7873">
                  <c:v>0.94675799999999999</c:v>
                </c:pt>
                <c:pt idx="7874">
                  <c:v>0.95047099999999995</c:v>
                </c:pt>
                <c:pt idx="7875">
                  <c:v>0.95394199999999996</c:v>
                </c:pt>
                <c:pt idx="7876">
                  <c:v>0.94803599999999999</c:v>
                </c:pt>
                <c:pt idx="7877">
                  <c:v>0.94630999999999998</c:v>
                </c:pt>
                <c:pt idx="7878">
                  <c:v>0.95327799999999996</c:v>
                </c:pt>
                <c:pt idx="7879">
                  <c:v>0.95514299999999996</c:v>
                </c:pt>
                <c:pt idx="7880">
                  <c:v>0.95626800000000001</c:v>
                </c:pt>
                <c:pt idx="7881">
                  <c:v>0.960816</c:v>
                </c:pt>
                <c:pt idx="7882">
                  <c:v>0.961175</c:v>
                </c:pt>
                <c:pt idx="7883">
                  <c:v>0.95949099999999998</c:v>
                </c:pt>
                <c:pt idx="7884">
                  <c:v>0.96292299999999997</c:v>
                </c:pt>
                <c:pt idx="7885">
                  <c:v>0.96250899999999995</c:v>
                </c:pt>
                <c:pt idx="7886">
                  <c:v>0.95865999999999996</c:v>
                </c:pt>
                <c:pt idx="7887">
                  <c:v>0.95987699999999998</c:v>
                </c:pt>
                <c:pt idx="7888">
                  <c:v>0.95950999999999997</c:v>
                </c:pt>
                <c:pt idx="7889">
                  <c:v>0.95488600000000001</c:v>
                </c:pt>
                <c:pt idx="7890">
                  <c:v>0.95635800000000004</c:v>
                </c:pt>
                <c:pt idx="7891">
                  <c:v>0.95865500000000003</c:v>
                </c:pt>
                <c:pt idx="7892">
                  <c:v>0.95693600000000001</c:v>
                </c:pt>
                <c:pt idx="7893">
                  <c:v>0.95827200000000001</c:v>
                </c:pt>
                <c:pt idx="7894">
                  <c:v>0.95960299999999998</c:v>
                </c:pt>
                <c:pt idx="7895">
                  <c:v>0.95833000000000002</c:v>
                </c:pt>
                <c:pt idx="7896">
                  <c:v>0.95709200000000005</c:v>
                </c:pt>
                <c:pt idx="7897">
                  <c:v>0.95621900000000004</c:v>
                </c:pt>
                <c:pt idx="7898">
                  <c:v>0.95482100000000003</c:v>
                </c:pt>
                <c:pt idx="7899">
                  <c:v>0.95134300000000005</c:v>
                </c:pt>
                <c:pt idx="7900">
                  <c:v>0.95140400000000003</c:v>
                </c:pt>
                <c:pt idx="7901">
                  <c:v>0.95694500000000005</c:v>
                </c:pt>
                <c:pt idx="7902">
                  <c:v>0.95900600000000003</c:v>
                </c:pt>
                <c:pt idx="7903">
                  <c:v>0.95626900000000004</c:v>
                </c:pt>
                <c:pt idx="7904">
                  <c:v>0.95547800000000005</c:v>
                </c:pt>
                <c:pt idx="7905">
                  <c:v>0.95696300000000001</c:v>
                </c:pt>
                <c:pt idx="7906">
                  <c:v>0.95863500000000001</c:v>
                </c:pt>
                <c:pt idx="7907">
                  <c:v>0.95902100000000001</c:v>
                </c:pt>
                <c:pt idx="7908">
                  <c:v>0.95317799999999997</c:v>
                </c:pt>
                <c:pt idx="7909">
                  <c:v>0.95155199999999995</c:v>
                </c:pt>
                <c:pt idx="7910">
                  <c:v>0.95662400000000003</c:v>
                </c:pt>
                <c:pt idx="7911">
                  <c:v>0.95497799999999999</c:v>
                </c:pt>
                <c:pt idx="7912">
                  <c:v>0.95310399999999995</c:v>
                </c:pt>
                <c:pt idx="7913">
                  <c:v>0.95601499999999995</c:v>
                </c:pt>
                <c:pt idx="7914">
                  <c:v>0.95705600000000002</c:v>
                </c:pt>
                <c:pt idx="7915">
                  <c:v>0.95618000000000003</c:v>
                </c:pt>
                <c:pt idx="7916">
                  <c:v>0.95695300000000005</c:v>
                </c:pt>
                <c:pt idx="7917">
                  <c:v>0.96030300000000002</c:v>
                </c:pt>
                <c:pt idx="7918">
                  <c:v>0.96016400000000002</c:v>
                </c:pt>
                <c:pt idx="7919">
                  <c:v>0.956314</c:v>
                </c:pt>
                <c:pt idx="7920">
                  <c:v>0.95848299999999997</c:v>
                </c:pt>
                <c:pt idx="7921">
                  <c:v>0.95961600000000002</c:v>
                </c:pt>
                <c:pt idx="7922">
                  <c:v>0.95777000000000001</c:v>
                </c:pt>
                <c:pt idx="7923">
                  <c:v>0.95950999999999997</c:v>
                </c:pt>
                <c:pt idx="7924">
                  <c:v>0.96134699999999995</c:v>
                </c:pt>
                <c:pt idx="7925">
                  <c:v>0.96197299999999997</c:v>
                </c:pt>
                <c:pt idx="7926">
                  <c:v>0.96293499999999999</c:v>
                </c:pt>
                <c:pt idx="7927">
                  <c:v>0.96189400000000003</c:v>
                </c:pt>
                <c:pt idx="7928">
                  <c:v>0.95831699999999997</c:v>
                </c:pt>
                <c:pt idx="7929">
                  <c:v>0.95648900000000003</c:v>
                </c:pt>
                <c:pt idx="7930">
                  <c:v>0.95933800000000002</c:v>
                </c:pt>
                <c:pt idx="7931">
                  <c:v>0.96263600000000005</c:v>
                </c:pt>
                <c:pt idx="7932">
                  <c:v>0.96484199999999998</c:v>
                </c:pt>
                <c:pt idx="7933">
                  <c:v>0.96043599999999996</c:v>
                </c:pt>
                <c:pt idx="7934">
                  <c:v>0.95626299999999997</c:v>
                </c:pt>
                <c:pt idx="7935">
                  <c:v>0.96081899999999998</c:v>
                </c:pt>
                <c:pt idx="7936">
                  <c:v>0.96254899999999999</c:v>
                </c:pt>
                <c:pt idx="7937">
                  <c:v>0.96053999999999995</c:v>
                </c:pt>
                <c:pt idx="7938">
                  <c:v>0.96225000000000005</c:v>
                </c:pt>
                <c:pt idx="7939">
                  <c:v>0.96176899999999999</c:v>
                </c:pt>
                <c:pt idx="7940">
                  <c:v>0.96237499999999998</c:v>
                </c:pt>
                <c:pt idx="7941">
                  <c:v>0.96594899999999995</c:v>
                </c:pt>
                <c:pt idx="7942">
                  <c:v>0.96496400000000004</c:v>
                </c:pt>
                <c:pt idx="7943">
                  <c:v>0.964916</c:v>
                </c:pt>
                <c:pt idx="7944">
                  <c:v>0.97006999999999999</c:v>
                </c:pt>
                <c:pt idx="7945">
                  <c:v>0.97203700000000004</c:v>
                </c:pt>
                <c:pt idx="7946">
                  <c:v>0.97222900000000001</c:v>
                </c:pt>
                <c:pt idx="7947">
                  <c:v>0.97111199999999998</c:v>
                </c:pt>
                <c:pt idx="7948">
                  <c:v>0.96761699999999995</c:v>
                </c:pt>
                <c:pt idx="7949">
                  <c:v>0.967302</c:v>
                </c:pt>
                <c:pt idx="7950">
                  <c:v>0.96875500000000003</c:v>
                </c:pt>
                <c:pt idx="7951">
                  <c:v>0.96867800000000004</c:v>
                </c:pt>
                <c:pt idx="7952">
                  <c:v>0.96853500000000003</c:v>
                </c:pt>
                <c:pt idx="7953">
                  <c:v>0.96726100000000004</c:v>
                </c:pt>
                <c:pt idx="7954">
                  <c:v>0.96651299999999996</c:v>
                </c:pt>
                <c:pt idx="7955">
                  <c:v>0.96691899999999997</c:v>
                </c:pt>
                <c:pt idx="7956">
                  <c:v>0.96663200000000005</c:v>
                </c:pt>
                <c:pt idx="7957">
                  <c:v>0.9647</c:v>
                </c:pt>
                <c:pt idx="7958">
                  <c:v>0.96335599999999999</c:v>
                </c:pt>
                <c:pt idx="7959">
                  <c:v>0.964777</c:v>
                </c:pt>
                <c:pt idx="7960">
                  <c:v>0.96665699999999999</c:v>
                </c:pt>
                <c:pt idx="7961">
                  <c:v>0.96957300000000002</c:v>
                </c:pt>
                <c:pt idx="7962">
                  <c:v>0.97206499999999996</c:v>
                </c:pt>
                <c:pt idx="7963">
                  <c:v>0.97353900000000004</c:v>
                </c:pt>
                <c:pt idx="7964">
                  <c:v>0.97374400000000005</c:v>
                </c:pt>
                <c:pt idx="7965">
                  <c:v>0.97146999999999994</c:v>
                </c:pt>
                <c:pt idx="7966">
                  <c:v>0.96979700000000002</c:v>
                </c:pt>
                <c:pt idx="7967">
                  <c:v>0.97233999999999998</c:v>
                </c:pt>
                <c:pt idx="7968">
                  <c:v>0.97382599999999997</c:v>
                </c:pt>
                <c:pt idx="7969">
                  <c:v>0.97014999999999996</c:v>
                </c:pt>
                <c:pt idx="7970">
                  <c:v>0.972024</c:v>
                </c:pt>
                <c:pt idx="7971">
                  <c:v>0.97608099999999998</c:v>
                </c:pt>
                <c:pt idx="7972">
                  <c:v>0.97275900000000004</c:v>
                </c:pt>
                <c:pt idx="7973">
                  <c:v>0.96838800000000003</c:v>
                </c:pt>
                <c:pt idx="7974">
                  <c:v>0.96876700000000004</c:v>
                </c:pt>
                <c:pt idx="7975">
                  <c:v>0.96782599999999996</c:v>
                </c:pt>
                <c:pt idx="7976">
                  <c:v>0.96992500000000004</c:v>
                </c:pt>
                <c:pt idx="7977">
                  <c:v>0.97466600000000003</c:v>
                </c:pt>
                <c:pt idx="7978">
                  <c:v>0.97354300000000005</c:v>
                </c:pt>
                <c:pt idx="7979">
                  <c:v>0.97331500000000004</c:v>
                </c:pt>
                <c:pt idx="7980">
                  <c:v>0.97791499999999998</c:v>
                </c:pt>
                <c:pt idx="7981">
                  <c:v>0.97971200000000003</c:v>
                </c:pt>
                <c:pt idx="7982">
                  <c:v>0.97635400000000006</c:v>
                </c:pt>
                <c:pt idx="7983">
                  <c:v>0.97556900000000002</c:v>
                </c:pt>
                <c:pt idx="7984">
                  <c:v>0.97406300000000001</c:v>
                </c:pt>
                <c:pt idx="7985">
                  <c:v>0.97098600000000002</c:v>
                </c:pt>
                <c:pt idx="7986">
                  <c:v>0.97421100000000005</c:v>
                </c:pt>
                <c:pt idx="7987">
                  <c:v>0.97674399999999995</c:v>
                </c:pt>
                <c:pt idx="7988">
                  <c:v>0.97496899999999997</c:v>
                </c:pt>
                <c:pt idx="7989">
                  <c:v>0.97529200000000005</c:v>
                </c:pt>
                <c:pt idx="7990">
                  <c:v>0.97392599999999996</c:v>
                </c:pt>
                <c:pt idx="7991">
                  <c:v>0.96833599999999997</c:v>
                </c:pt>
                <c:pt idx="7992">
                  <c:v>0.970198</c:v>
                </c:pt>
                <c:pt idx="7993">
                  <c:v>0.975939</c:v>
                </c:pt>
                <c:pt idx="7994">
                  <c:v>0.97356500000000001</c:v>
                </c:pt>
                <c:pt idx="7995">
                  <c:v>0.97461799999999998</c:v>
                </c:pt>
                <c:pt idx="7996">
                  <c:v>0.98085199999999995</c:v>
                </c:pt>
                <c:pt idx="7997">
                  <c:v>0.97937700000000005</c:v>
                </c:pt>
                <c:pt idx="7998">
                  <c:v>0.973445</c:v>
                </c:pt>
                <c:pt idx="7999">
                  <c:v>0.975769</c:v>
                </c:pt>
                <c:pt idx="8000">
                  <c:v>0.98142300000000005</c:v>
                </c:pt>
                <c:pt idx="8001">
                  <c:v>0.98045000000000004</c:v>
                </c:pt>
                <c:pt idx="8002">
                  <c:v>0.97743100000000005</c:v>
                </c:pt>
                <c:pt idx="8003">
                  <c:v>0.97562199999999999</c:v>
                </c:pt>
                <c:pt idx="8004">
                  <c:v>0.97587599999999997</c:v>
                </c:pt>
                <c:pt idx="8005">
                  <c:v>0.97577700000000001</c:v>
                </c:pt>
                <c:pt idx="8006">
                  <c:v>0.97441800000000001</c:v>
                </c:pt>
                <c:pt idx="8007">
                  <c:v>0.97424500000000003</c:v>
                </c:pt>
                <c:pt idx="8008">
                  <c:v>0.97454099999999999</c:v>
                </c:pt>
                <c:pt idx="8009">
                  <c:v>0.97702</c:v>
                </c:pt>
                <c:pt idx="8010">
                  <c:v>0.98160999999999998</c:v>
                </c:pt>
                <c:pt idx="8011">
                  <c:v>0.97851900000000003</c:v>
                </c:pt>
                <c:pt idx="8012">
                  <c:v>0.97561600000000004</c:v>
                </c:pt>
                <c:pt idx="8013">
                  <c:v>0.97920200000000002</c:v>
                </c:pt>
                <c:pt idx="8014">
                  <c:v>0.97552000000000005</c:v>
                </c:pt>
                <c:pt idx="8015">
                  <c:v>0.97140700000000002</c:v>
                </c:pt>
                <c:pt idx="8016">
                  <c:v>0.97806899999999997</c:v>
                </c:pt>
                <c:pt idx="8017">
                  <c:v>0.98052499999999998</c:v>
                </c:pt>
                <c:pt idx="8018">
                  <c:v>0.97824299999999997</c:v>
                </c:pt>
                <c:pt idx="8019">
                  <c:v>0.98335499999999998</c:v>
                </c:pt>
                <c:pt idx="8020">
                  <c:v>0.98421099999999995</c:v>
                </c:pt>
                <c:pt idx="8021">
                  <c:v>0.98118000000000005</c:v>
                </c:pt>
                <c:pt idx="8022">
                  <c:v>0.98668699999999998</c:v>
                </c:pt>
                <c:pt idx="8023">
                  <c:v>0.98993699999999996</c:v>
                </c:pt>
                <c:pt idx="8024">
                  <c:v>0.98648000000000002</c:v>
                </c:pt>
                <c:pt idx="8025">
                  <c:v>0.98555999999999999</c:v>
                </c:pt>
                <c:pt idx="8026">
                  <c:v>0.98432399999999998</c:v>
                </c:pt>
                <c:pt idx="8027">
                  <c:v>0.98257899999999998</c:v>
                </c:pt>
                <c:pt idx="8028">
                  <c:v>0.98685</c:v>
                </c:pt>
                <c:pt idx="8029">
                  <c:v>0.99010699999999996</c:v>
                </c:pt>
                <c:pt idx="8030">
                  <c:v>0.98863400000000001</c:v>
                </c:pt>
                <c:pt idx="8031">
                  <c:v>0.98719299999999999</c:v>
                </c:pt>
                <c:pt idx="8032">
                  <c:v>0.98589300000000002</c:v>
                </c:pt>
                <c:pt idx="8033">
                  <c:v>0.987757</c:v>
                </c:pt>
                <c:pt idx="8034">
                  <c:v>0.99267499999999997</c:v>
                </c:pt>
                <c:pt idx="8035">
                  <c:v>0.99206700000000003</c:v>
                </c:pt>
                <c:pt idx="8036">
                  <c:v>0.98913700000000004</c:v>
                </c:pt>
                <c:pt idx="8037">
                  <c:v>0.98893500000000001</c:v>
                </c:pt>
                <c:pt idx="8038">
                  <c:v>0.98688600000000004</c:v>
                </c:pt>
                <c:pt idx="8039">
                  <c:v>0.98623799999999995</c:v>
                </c:pt>
                <c:pt idx="8040">
                  <c:v>0.98833499999999996</c:v>
                </c:pt>
                <c:pt idx="8041">
                  <c:v>0.98637200000000003</c:v>
                </c:pt>
                <c:pt idx="8042">
                  <c:v>0.98661200000000004</c:v>
                </c:pt>
                <c:pt idx="8043">
                  <c:v>0.99296099999999998</c:v>
                </c:pt>
                <c:pt idx="8044">
                  <c:v>0.99222500000000002</c:v>
                </c:pt>
                <c:pt idx="8045">
                  <c:v>0.988649</c:v>
                </c:pt>
                <c:pt idx="8046">
                  <c:v>0.99393299999999996</c:v>
                </c:pt>
                <c:pt idx="8047">
                  <c:v>0.99384799999999995</c:v>
                </c:pt>
                <c:pt idx="8048">
                  <c:v>0.98646199999999995</c:v>
                </c:pt>
                <c:pt idx="8049">
                  <c:v>0.98960400000000004</c:v>
                </c:pt>
                <c:pt idx="8050">
                  <c:v>0.99363199999999996</c:v>
                </c:pt>
                <c:pt idx="8051">
                  <c:v>0.98929400000000001</c:v>
                </c:pt>
                <c:pt idx="8052">
                  <c:v>0.98769300000000004</c:v>
                </c:pt>
                <c:pt idx="8053">
                  <c:v>0.99065199999999998</c:v>
                </c:pt>
                <c:pt idx="8054">
                  <c:v>0.99006400000000006</c:v>
                </c:pt>
                <c:pt idx="8055">
                  <c:v>0.98769799999999996</c:v>
                </c:pt>
                <c:pt idx="8056">
                  <c:v>0.99009899999999995</c:v>
                </c:pt>
                <c:pt idx="8057">
                  <c:v>0.99101399999999995</c:v>
                </c:pt>
                <c:pt idx="8058">
                  <c:v>0.990726</c:v>
                </c:pt>
                <c:pt idx="8059">
                  <c:v>0.98748599999999997</c:v>
                </c:pt>
                <c:pt idx="8060">
                  <c:v>0.98077400000000003</c:v>
                </c:pt>
                <c:pt idx="8061">
                  <c:v>0.98072700000000002</c:v>
                </c:pt>
                <c:pt idx="8062">
                  <c:v>0.98609500000000005</c:v>
                </c:pt>
                <c:pt idx="8063">
                  <c:v>0.98872800000000005</c:v>
                </c:pt>
                <c:pt idx="8064">
                  <c:v>0.99513700000000005</c:v>
                </c:pt>
                <c:pt idx="8065">
                  <c:v>0.99895100000000003</c:v>
                </c:pt>
                <c:pt idx="8066">
                  <c:v>0.99629500000000004</c:v>
                </c:pt>
                <c:pt idx="8067">
                  <c:v>0.99500699999999997</c:v>
                </c:pt>
                <c:pt idx="8068">
                  <c:v>0.99523899999999998</c:v>
                </c:pt>
                <c:pt idx="8069">
                  <c:v>0.99307000000000001</c:v>
                </c:pt>
                <c:pt idx="8070">
                  <c:v>0.99291300000000005</c:v>
                </c:pt>
                <c:pt idx="8071">
                  <c:v>0.99250899999999997</c:v>
                </c:pt>
                <c:pt idx="8072">
                  <c:v>0.98998399999999998</c:v>
                </c:pt>
                <c:pt idx="8073">
                  <c:v>0.99247600000000002</c:v>
                </c:pt>
                <c:pt idx="8074">
                  <c:v>0.99591700000000005</c:v>
                </c:pt>
                <c:pt idx="8075">
                  <c:v>0.99429699999999999</c:v>
                </c:pt>
                <c:pt idx="8076">
                  <c:v>0.99232900000000002</c:v>
                </c:pt>
                <c:pt idx="8077">
                  <c:v>0.99249200000000004</c:v>
                </c:pt>
                <c:pt idx="8078">
                  <c:v>0.99324699999999999</c:v>
                </c:pt>
                <c:pt idx="8079">
                  <c:v>0.99238199999999999</c:v>
                </c:pt>
                <c:pt idx="8080">
                  <c:v>0.99161100000000002</c:v>
                </c:pt>
                <c:pt idx="8081">
                  <c:v>0.99387199999999998</c:v>
                </c:pt>
                <c:pt idx="8082">
                  <c:v>0.99686600000000003</c:v>
                </c:pt>
                <c:pt idx="8083">
                  <c:v>0.99789600000000001</c:v>
                </c:pt>
                <c:pt idx="8084">
                  <c:v>0.99365300000000001</c:v>
                </c:pt>
                <c:pt idx="8085">
                  <c:v>0.98643000000000003</c:v>
                </c:pt>
                <c:pt idx="8086">
                  <c:v>0.98767799999999994</c:v>
                </c:pt>
                <c:pt idx="8087">
                  <c:v>0.99434900000000004</c:v>
                </c:pt>
                <c:pt idx="8088">
                  <c:v>0.99565400000000004</c:v>
                </c:pt>
                <c:pt idx="8089">
                  <c:v>0.99231499999999995</c:v>
                </c:pt>
                <c:pt idx="8090">
                  <c:v>0.99243400000000004</c:v>
                </c:pt>
                <c:pt idx="8091">
                  <c:v>0.991035</c:v>
                </c:pt>
                <c:pt idx="8092">
                  <c:v>0.99074499999999999</c:v>
                </c:pt>
                <c:pt idx="8093">
                  <c:v>0.99326800000000004</c:v>
                </c:pt>
                <c:pt idx="8094">
                  <c:v>0.98978100000000002</c:v>
                </c:pt>
                <c:pt idx="8095">
                  <c:v>0.98725099999999999</c:v>
                </c:pt>
                <c:pt idx="8096">
                  <c:v>0.99001700000000004</c:v>
                </c:pt>
                <c:pt idx="8097">
                  <c:v>0.99157200000000001</c:v>
                </c:pt>
                <c:pt idx="8098">
                  <c:v>0.99391300000000005</c:v>
                </c:pt>
                <c:pt idx="8099">
                  <c:v>0.99685900000000005</c:v>
                </c:pt>
                <c:pt idx="8100">
                  <c:v>0.99614000000000003</c:v>
                </c:pt>
                <c:pt idx="8101">
                  <c:v>0.993807</c:v>
                </c:pt>
                <c:pt idx="8102">
                  <c:v>0.99629199999999996</c:v>
                </c:pt>
                <c:pt idx="8103">
                  <c:v>0.99903500000000001</c:v>
                </c:pt>
                <c:pt idx="8104">
                  <c:v>0.99552399999999996</c:v>
                </c:pt>
                <c:pt idx="8105">
                  <c:v>0.99456500000000003</c:v>
                </c:pt>
                <c:pt idx="8106">
                  <c:v>0.99735099999999999</c:v>
                </c:pt>
                <c:pt idx="8107">
                  <c:v>0.99733099999999997</c:v>
                </c:pt>
                <c:pt idx="8108">
                  <c:v>0.995417</c:v>
                </c:pt>
                <c:pt idx="8109">
                  <c:v>0.99348400000000003</c:v>
                </c:pt>
                <c:pt idx="8110">
                  <c:v>0.99496899999999999</c:v>
                </c:pt>
                <c:pt idx="8111">
                  <c:v>0.99663800000000002</c:v>
                </c:pt>
                <c:pt idx="8112">
                  <c:v>0.99538700000000002</c:v>
                </c:pt>
                <c:pt idx="8113">
                  <c:v>0.99762600000000001</c:v>
                </c:pt>
                <c:pt idx="8114">
                  <c:v>0.99990599999999996</c:v>
                </c:pt>
                <c:pt idx="8115">
                  <c:v>0.99943599999999999</c:v>
                </c:pt>
                <c:pt idx="8116">
                  <c:v>1.0002219999999999</c:v>
                </c:pt>
                <c:pt idx="8117">
                  <c:v>1.0010969999999999</c:v>
                </c:pt>
                <c:pt idx="8118">
                  <c:v>1.000664</c:v>
                </c:pt>
                <c:pt idx="8119">
                  <c:v>1.0043580000000001</c:v>
                </c:pt>
                <c:pt idx="8120">
                  <c:v>1.0070779999999999</c:v>
                </c:pt>
                <c:pt idx="8121">
                  <c:v>1.004901</c:v>
                </c:pt>
                <c:pt idx="8122">
                  <c:v>1.0038830000000001</c:v>
                </c:pt>
                <c:pt idx="8123">
                  <c:v>1.0015849999999999</c:v>
                </c:pt>
                <c:pt idx="8124">
                  <c:v>1.002759</c:v>
                </c:pt>
                <c:pt idx="8125">
                  <c:v>1.0077560000000001</c:v>
                </c:pt>
                <c:pt idx="8126">
                  <c:v>1.0042150000000001</c:v>
                </c:pt>
                <c:pt idx="8127">
                  <c:v>1.000308</c:v>
                </c:pt>
                <c:pt idx="8128">
                  <c:v>1.002602</c:v>
                </c:pt>
                <c:pt idx="8129">
                  <c:v>0.99845600000000001</c:v>
                </c:pt>
                <c:pt idx="8130">
                  <c:v>0.99735600000000002</c:v>
                </c:pt>
                <c:pt idx="8131">
                  <c:v>1.0031110000000001</c:v>
                </c:pt>
                <c:pt idx="8132">
                  <c:v>1.0044390000000001</c:v>
                </c:pt>
                <c:pt idx="8133">
                  <c:v>1.006273</c:v>
                </c:pt>
                <c:pt idx="8134">
                  <c:v>1.009244</c:v>
                </c:pt>
                <c:pt idx="8135">
                  <c:v>1.005657</c:v>
                </c:pt>
                <c:pt idx="8136">
                  <c:v>1.002683</c:v>
                </c:pt>
                <c:pt idx="8137">
                  <c:v>1.008459</c:v>
                </c:pt>
                <c:pt idx="8138">
                  <c:v>1.009244</c:v>
                </c:pt>
                <c:pt idx="8139">
                  <c:v>1.0048490000000001</c:v>
                </c:pt>
                <c:pt idx="8140">
                  <c:v>1.005493</c:v>
                </c:pt>
                <c:pt idx="8141">
                  <c:v>1.0084059999999999</c:v>
                </c:pt>
                <c:pt idx="8142">
                  <c:v>1.008866</c:v>
                </c:pt>
                <c:pt idx="8143">
                  <c:v>1.004869</c:v>
                </c:pt>
                <c:pt idx="8144">
                  <c:v>1.0038290000000001</c:v>
                </c:pt>
                <c:pt idx="8145">
                  <c:v>1.0062869999999999</c:v>
                </c:pt>
                <c:pt idx="8146">
                  <c:v>1.0029159999999999</c:v>
                </c:pt>
                <c:pt idx="8147">
                  <c:v>0.99895800000000001</c:v>
                </c:pt>
                <c:pt idx="8148">
                  <c:v>1.000049</c:v>
                </c:pt>
                <c:pt idx="8149">
                  <c:v>1.003196</c:v>
                </c:pt>
                <c:pt idx="8150">
                  <c:v>1.0037579999999999</c:v>
                </c:pt>
                <c:pt idx="8151">
                  <c:v>1.004407</c:v>
                </c:pt>
                <c:pt idx="8152">
                  <c:v>1.007673</c:v>
                </c:pt>
                <c:pt idx="8153">
                  <c:v>1.009879</c:v>
                </c:pt>
                <c:pt idx="8154">
                  <c:v>1.0079849999999999</c:v>
                </c:pt>
                <c:pt idx="8155">
                  <c:v>1.0028999999999999</c:v>
                </c:pt>
                <c:pt idx="8156">
                  <c:v>1.0023550000000001</c:v>
                </c:pt>
                <c:pt idx="8157">
                  <c:v>1.0085459999999999</c:v>
                </c:pt>
                <c:pt idx="8158">
                  <c:v>1.0116080000000001</c:v>
                </c:pt>
                <c:pt idx="8159">
                  <c:v>1.0097229999999999</c:v>
                </c:pt>
                <c:pt idx="8160">
                  <c:v>1.007925</c:v>
                </c:pt>
                <c:pt idx="8161">
                  <c:v>1.0088029999999999</c:v>
                </c:pt>
                <c:pt idx="8162">
                  <c:v>1.011082</c:v>
                </c:pt>
                <c:pt idx="8163">
                  <c:v>1.0111399999999999</c:v>
                </c:pt>
                <c:pt idx="8164">
                  <c:v>1.00786</c:v>
                </c:pt>
                <c:pt idx="8165">
                  <c:v>1.005196</c:v>
                </c:pt>
                <c:pt idx="8166">
                  <c:v>1.0072300000000001</c:v>
                </c:pt>
                <c:pt idx="8167">
                  <c:v>1.007565</c:v>
                </c:pt>
                <c:pt idx="8168">
                  <c:v>1.0070460000000001</c:v>
                </c:pt>
                <c:pt idx="8169">
                  <c:v>1.008524</c:v>
                </c:pt>
                <c:pt idx="8170">
                  <c:v>1.0102500000000001</c:v>
                </c:pt>
                <c:pt idx="8171">
                  <c:v>1.0128699999999999</c:v>
                </c:pt>
                <c:pt idx="8172">
                  <c:v>1.0125010000000001</c:v>
                </c:pt>
                <c:pt idx="8173">
                  <c:v>1.006926</c:v>
                </c:pt>
                <c:pt idx="8174">
                  <c:v>1.005506</c:v>
                </c:pt>
                <c:pt idx="8175">
                  <c:v>1.009803</c:v>
                </c:pt>
                <c:pt idx="8176">
                  <c:v>1.0107299999999999</c:v>
                </c:pt>
                <c:pt idx="8177">
                  <c:v>1.012116</c:v>
                </c:pt>
                <c:pt idx="8178">
                  <c:v>1.014319</c:v>
                </c:pt>
                <c:pt idx="8179">
                  <c:v>1.0129589999999999</c:v>
                </c:pt>
                <c:pt idx="8180">
                  <c:v>1.0123059999999999</c:v>
                </c:pt>
                <c:pt idx="8181">
                  <c:v>1.010038</c:v>
                </c:pt>
                <c:pt idx="8182">
                  <c:v>1.007333</c:v>
                </c:pt>
                <c:pt idx="8183">
                  <c:v>1.011215</c:v>
                </c:pt>
                <c:pt idx="8184">
                  <c:v>1.014435</c:v>
                </c:pt>
                <c:pt idx="8185">
                  <c:v>1.015428</c:v>
                </c:pt>
                <c:pt idx="8186">
                  <c:v>1.015935</c:v>
                </c:pt>
                <c:pt idx="8187">
                  <c:v>1.015137</c:v>
                </c:pt>
                <c:pt idx="8188">
                  <c:v>1.019342</c:v>
                </c:pt>
                <c:pt idx="8189">
                  <c:v>1.022429</c:v>
                </c:pt>
                <c:pt idx="8190">
                  <c:v>1.0183310000000001</c:v>
                </c:pt>
                <c:pt idx="8191">
                  <c:v>1.016346</c:v>
                </c:pt>
                <c:pt idx="8192">
                  <c:v>1.015021</c:v>
                </c:pt>
                <c:pt idx="8193">
                  <c:v>1.0110570000000001</c:v>
                </c:pt>
                <c:pt idx="8194">
                  <c:v>1.010324</c:v>
                </c:pt>
                <c:pt idx="8195">
                  <c:v>1.0145310000000001</c:v>
                </c:pt>
                <c:pt idx="8196">
                  <c:v>1.0150349999999999</c:v>
                </c:pt>
                <c:pt idx="8197">
                  <c:v>1.011755</c:v>
                </c:pt>
                <c:pt idx="8198">
                  <c:v>1.011336</c:v>
                </c:pt>
                <c:pt idx="8199">
                  <c:v>1.010138</c:v>
                </c:pt>
                <c:pt idx="8200">
                  <c:v>1.0118579999999999</c:v>
                </c:pt>
                <c:pt idx="8201">
                  <c:v>1.017117</c:v>
                </c:pt>
                <c:pt idx="8202">
                  <c:v>1.0168889999999999</c:v>
                </c:pt>
                <c:pt idx="8203">
                  <c:v>1.014743</c:v>
                </c:pt>
                <c:pt idx="8204">
                  <c:v>1.012993</c:v>
                </c:pt>
                <c:pt idx="8205">
                  <c:v>1.0122059999999999</c:v>
                </c:pt>
                <c:pt idx="8206">
                  <c:v>1.011406</c:v>
                </c:pt>
                <c:pt idx="8207">
                  <c:v>1.012213</c:v>
                </c:pt>
                <c:pt idx="8208">
                  <c:v>1.0130859999999999</c:v>
                </c:pt>
                <c:pt idx="8209">
                  <c:v>1.0132749999999999</c:v>
                </c:pt>
                <c:pt idx="8210">
                  <c:v>1.0136700000000001</c:v>
                </c:pt>
                <c:pt idx="8211">
                  <c:v>1.013898</c:v>
                </c:pt>
                <c:pt idx="8212">
                  <c:v>1.0164550000000001</c:v>
                </c:pt>
                <c:pt idx="8213">
                  <c:v>1.0177909999999999</c:v>
                </c:pt>
                <c:pt idx="8214">
                  <c:v>1.0132000000000001</c:v>
                </c:pt>
                <c:pt idx="8215">
                  <c:v>1.0102260000000001</c:v>
                </c:pt>
                <c:pt idx="8216">
                  <c:v>1.014259</c:v>
                </c:pt>
                <c:pt idx="8217">
                  <c:v>1.0188809999999999</c:v>
                </c:pt>
                <c:pt idx="8218">
                  <c:v>1.017911</c:v>
                </c:pt>
                <c:pt idx="8219">
                  <c:v>1.016243</c:v>
                </c:pt>
                <c:pt idx="8220">
                  <c:v>1.018624</c:v>
                </c:pt>
                <c:pt idx="8221">
                  <c:v>1.016994</c:v>
                </c:pt>
                <c:pt idx="8222">
                  <c:v>1.013962</c:v>
                </c:pt>
                <c:pt idx="8223">
                  <c:v>1.0166360000000001</c:v>
                </c:pt>
                <c:pt idx="8224">
                  <c:v>1.014715</c:v>
                </c:pt>
                <c:pt idx="8225">
                  <c:v>1.0151619999999999</c:v>
                </c:pt>
                <c:pt idx="8226">
                  <c:v>1.0222929999999999</c:v>
                </c:pt>
                <c:pt idx="8227">
                  <c:v>1.021331</c:v>
                </c:pt>
                <c:pt idx="8228">
                  <c:v>1.018508</c:v>
                </c:pt>
                <c:pt idx="8229">
                  <c:v>1.0206500000000001</c:v>
                </c:pt>
                <c:pt idx="8230">
                  <c:v>1.018723</c:v>
                </c:pt>
                <c:pt idx="8231">
                  <c:v>1.017018</c:v>
                </c:pt>
                <c:pt idx="8232">
                  <c:v>1.0194099999999999</c:v>
                </c:pt>
                <c:pt idx="8233">
                  <c:v>1.0183610000000001</c:v>
                </c:pt>
                <c:pt idx="8234">
                  <c:v>1.0186059999999999</c:v>
                </c:pt>
                <c:pt idx="8235">
                  <c:v>1.0228550000000001</c:v>
                </c:pt>
                <c:pt idx="8236">
                  <c:v>1.0215000000000001</c:v>
                </c:pt>
                <c:pt idx="8237">
                  <c:v>1.018885</c:v>
                </c:pt>
                <c:pt idx="8238">
                  <c:v>1.0167090000000001</c:v>
                </c:pt>
                <c:pt idx="8239">
                  <c:v>1.015104</c:v>
                </c:pt>
                <c:pt idx="8240">
                  <c:v>1.0197050000000001</c:v>
                </c:pt>
                <c:pt idx="8241">
                  <c:v>1.0239320000000001</c:v>
                </c:pt>
                <c:pt idx="8242">
                  <c:v>1.021741</c:v>
                </c:pt>
                <c:pt idx="8243">
                  <c:v>1.0212060000000001</c:v>
                </c:pt>
                <c:pt idx="8244">
                  <c:v>1.0255780000000001</c:v>
                </c:pt>
                <c:pt idx="8245">
                  <c:v>1.024977</c:v>
                </c:pt>
                <c:pt idx="8246">
                  <c:v>1.019018</c:v>
                </c:pt>
                <c:pt idx="8247">
                  <c:v>1.021312</c:v>
                </c:pt>
                <c:pt idx="8248">
                  <c:v>1.026176</c:v>
                </c:pt>
                <c:pt idx="8249">
                  <c:v>1.0283040000000001</c:v>
                </c:pt>
                <c:pt idx="8250">
                  <c:v>1.028473</c:v>
                </c:pt>
                <c:pt idx="8251">
                  <c:v>1.024969</c:v>
                </c:pt>
                <c:pt idx="8252">
                  <c:v>1.0246519999999999</c:v>
                </c:pt>
                <c:pt idx="8253">
                  <c:v>1.0244439999999999</c:v>
                </c:pt>
                <c:pt idx="8254">
                  <c:v>1.0216430000000001</c:v>
                </c:pt>
                <c:pt idx="8255">
                  <c:v>1.0237369999999999</c:v>
                </c:pt>
                <c:pt idx="8256">
                  <c:v>1.0245219999999999</c:v>
                </c:pt>
                <c:pt idx="8257">
                  <c:v>1.022165</c:v>
                </c:pt>
                <c:pt idx="8258">
                  <c:v>1.0209490000000001</c:v>
                </c:pt>
                <c:pt idx="8259">
                  <c:v>1.020675</c:v>
                </c:pt>
                <c:pt idx="8260">
                  <c:v>1.0198769999999999</c:v>
                </c:pt>
                <c:pt idx="8261">
                  <c:v>1.022659</c:v>
                </c:pt>
                <c:pt idx="8262">
                  <c:v>1.0257849999999999</c:v>
                </c:pt>
                <c:pt idx="8263">
                  <c:v>1.0217309999999999</c:v>
                </c:pt>
                <c:pt idx="8264">
                  <c:v>1.019625</c:v>
                </c:pt>
                <c:pt idx="8265">
                  <c:v>1.0205919999999999</c:v>
                </c:pt>
                <c:pt idx="8266">
                  <c:v>1.018027</c:v>
                </c:pt>
                <c:pt idx="8267">
                  <c:v>1.016823</c:v>
                </c:pt>
                <c:pt idx="8268">
                  <c:v>1.0214620000000001</c:v>
                </c:pt>
                <c:pt idx="8269">
                  <c:v>1.0237579999999999</c:v>
                </c:pt>
                <c:pt idx="8270">
                  <c:v>1.018551</c:v>
                </c:pt>
                <c:pt idx="8271">
                  <c:v>1.0187440000000001</c:v>
                </c:pt>
                <c:pt idx="8272">
                  <c:v>1.0249539999999999</c:v>
                </c:pt>
                <c:pt idx="8273">
                  <c:v>1.0249980000000001</c:v>
                </c:pt>
                <c:pt idx="8274">
                  <c:v>1.025906</c:v>
                </c:pt>
                <c:pt idx="8275">
                  <c:v>1.0275909999999999</c:v>
                </c:pt>
                <c:pt idx="8276">
                  <c:v>1.0270300000000001</c:v>
                </c:pt>
                <c:pt idx="8277">
                  <c:v>1.027995</c:v>
                </c:pt>
                <c:pt idx="8278">
                  <c:v>1.028127</c:v>
                </c:pt>
                <c:pt idx="8279">
                  <c:v>1.0270589999999999</c:v>
                </c:pt>
                <c:pt idx="8280">
                  <c:v>1.0232760000000001</c:v>
                </c:pt>
                <c:pt idx="8281">
                  <c:v>1.022939</c:v>
                </c:pt>
                <c:pt idx="8282">
                  <c:v>1.026735</c:v>
                </c:pt>
                <c:pt idx="8283">
                  <c:v>1.028467</c:v>
                </c:pt>
                <c:pt idx="8284">
                  <c:v>1.028324</c:v>
                </c:pt>
                <c:pt idx="8285">
                  <c:v>1.026035</c:v>
                </c:pt>
                <c:pt idx="8286">
                  <c:v>1.0264850000000001</c:v>
                </c:pt>
                <c:pt idx="8287">
                  <c:v>1.0284439999999999</c:v>
                </c:pt>
                <c:pt idx="8288">
                  <c:v>1.0242659999999999</c:v>
                </c:pt>
                <c:pt idx="8289">
                  <c:v>1.020389</c:v>
                </c:pt>
                <c:pt idx="8290">
                  <c:v>1.0234730000000001</c:v>
                </c:pt>
                <c:pt idx="8291">
                  <c:v>1.02525</c:v>
                </c:pt>
                <c:pt idx="8292">
                  <c:v>1.0240389999999999</c:v>
                </c:pt>
                <c:pt idx="8293">
                  <c:v>1.0272060000000001</c:v>
                </c:pt>
                <c:pt idx="8294">
                  <c:v>1.029037</c:v>
                </c:pt>
                <c:pt idx="8295">
                  <c:v>1.026543</c:v>
                </c:pt>
                <c:pt idx="8296">
                  <c:v>1.026969</c:v>
                </c:pt>
                <c:pt idx="8297">
                  <c:v>1.0270950000000001</c:v>
                </c:pt>
                <c:pt idx="8298">
                  <c:v>1.025574</c:v>
                </c:pt>
                <c:pt idx="8299">
                  <c:v>1.024429</c:v>
                </c:pt>
                <c:pt idx="8300">
                  <c:v>1.021541</c:v>
                </c:pt>
                <c:pt idx="8301">
                  <c:v>1.0229250000000001</c:v>
                </c:pt>
                <c:pt idx="8302">
                  <c:v>1.0282819999999999</c:v>
                </c:pt>
                <c:pt idx="8303">
                  <c:v>1.0292030000000001</c:v>
                </c:pt>
                <c:pt idx="8304">
                  <c:v>1.0263249999999999</c:v>
                </c:pt>
                <c:pt idx="8305">
                  <c:v>1.025766</c:v>
                </c:pt>
                <c:pt idx="8306">
                  <c:v>1.0252399999999999</c:v>
                </c:pt>
                <c:pt idx="8307">
                  <c:v>1.0218480000000001</c:v>
                </c:pt>
                <c:pt idx="8308">
                  <c:v>1.020316</c:v>
                </c:pt>
                <c:pt idx="8309">
                  <c:v>1.022105</c:v>
                </c:pt>
                <c:pt idx="8310">
                  <c:v>1.0244249999999999</c:v>
                </c:pt>
                <c:pt idx="8311">
                  <c:v>1.029255</c:v>
                </c:pt>
                <c:pt idx="8312">
                  <c:v>1.032918</c:v>
                </c:pt>
                <c:pt idx="8313">
                  <c:v>1.0282560000000001</c:v>
                </c:pt>
                <c:pt idx="8314">
                  <c:v>1.0249919999999999</c:v>
                </c:pt>
                <c:pt idx="8315">
                  <c:v>1.0304580000000001</c:v>
                </c:pt>
                <c:pt idx="8316">
                  <c:v>1.0301929999999999</c:v>
                </c:pt>
                <c:pt idx="8317">
                  <c:v>1.025072</c:v>
                </c:pt>
                <c:pt idx="8318">
                  <c:v>1.028643</c:v>
                </c:pt>
                <c:pt idx="8319">
                  <c:v>1.0313000000000001</c:v>
                </c:pt>
                <c:pt idx="8320">
                  <c:v>1.028715</c:v>
                </c:pt>
                <c:pt idx="8321">
                  <c:v>1.0292349999999999</c:v>
                </c:pt>
                <c:pt idx="8322">
                  <c:v>1.030688</c:v>
                </c:pt>
                <c:pt idx="8323">
                  <c:v>1.0323580000000001</c:v>
                </c:pt>
                <c:pt idx="8324">
                  <c:v>1.0325660000000001</c:v>
                </c:pt>
                <c:pt idx="8325">
                  <c:v>1.0295799999999999</c:v>
                </c:pt>
                <c:pt idx="8326">
                  <c:v>1.028073</c:v>
                </c:pt>
                <c:pt idx="8327">
                  <c:v>1.028179</c:v>
                </c:pt>
                <c:pt idx="8328">
                  <c:v>1.0262279999999999</c:v>
                </c:pt>
                <c:pt idx="8329">
                  <c:v>1.027218</c:v>
                </c:pt>
                <c:pt idx="8330">
                  <c:v>1.0307599999999999</c:v>
                </c:pt>
                <c:pt idx="8331">
                  <c:v>1.0306040000000001</c:v>
                </c:pt>
                <c:pt idx="8332">
                  <c:v>1.0282910000000001</c:v>
                </c:pt>
                <c:pt idx="8333">
                  <c:v>1.0275000000000001</c:v>
                </c:pt>
                <c:pt idx="8334">
                  <c:v>1.0264899999999999</c:v>
                </c:pt>
                <c:pt idx="8335">
                  <c:v>1.0264409999999999</c:v>
                </c:pt>
                <c:pt idx="8336">
                  <c:v>1.0279419999999999</c:v>
                </c:pt>
                <c:pt idx="8337">
                  <c:v>1.030197</c:v>
                </c:pt>
                <c:pt idx="8338">
                  <c:v>1.03009</c:v>
                </c:pt>
                <c:pt idx="8339">
                  <c:v>1.0290680000000001</c:v>
                </c:pt>
                <c:pt idx="8340">
                  <c:v>1.0304249999999999</c:v>
                </c:pt>
                <c:pt idx="8341">
                  <c:v>1.0299450000000001</c:v>
                </c:pt>
                <c:pt idx="8342">
                  <c:v>1.031196</c:v>
                </c:pt>
                <c:pt idx="8343">
                  <c:v>1.031107</c:v>
                </c:pt>
                <c:pt idx="8344">
                  <c:v>1.025047</c:v>
                </c:pt>
                <c:pt idx="8345">
                  <c:v>1.025101</c:v>
                </c:pt>
                <c:pt idx="8346">
                  <c:v>1.029625</c:v>
                </c:pt>
                <c:pt idx="8347">
                  <c:v>1.027954</c:v>
                </c:pt>
                <c:pt idx="8348">
                  <c:v>1.027612</c:v>
                </c:pt>
                <c:pt idx="8349">
                  <c:v>1.033196</c:v>
                </c:pt>
                <c:pt idx="8350">
                  <c:v>1.0336669999999999</c:v>
                </c:pt>
                <c:pt idx="8351">
                  <c:v>1.0302629999999999</c:v>
                </c:pt>
                <c:pt idx="8352">
                  <c:v>1.0307139999999999</c:v>
                </c:pt>
                <c:pt idx="8353">
                  <c:v>1.032216</c:v>
                </c:pt>
                <c:pt idx="8354">
                  <c:v>1.0346789999999999</c:v>
                </c:pt>
                <c:pt idx="8355">
                  <c:v>1.0357320000000001</c:v>
                </c:pt>
                <c:pt idx="8356">
                  <c:v>1.0334700000000001</c:v>
                </c:pt>
                <c:pt idx="8357">
                  <c:v>1.030011</c:v>
                </c:pt>
                <c:pt idx="8358">
                  <c:v>1.0275030000000001</c:v>
                </c:pt>
                <c:pt idx="8359">
                  <c:v>1.0311509999999999</c:v>
                </c:pt>
                <c:pt idx="8360">
                  <c:v>1.0333779999999999</c:v>
                </c:pt>
                <c:pt idx="8361">
                  <c:v>1.0298860000000001</c:v>
                </c:pt>
                <c:pt idx="8362">
                  <c:v>1.0301389999999999</c:v>
                </c:pt>
                <c:pt idx="8363">
                  <c:v>1.0284500000000001</c:v>
                </c:pt>
                <c:pt idx="8364">
                  <c:v>1.022241</c:v>
                </c:pt>
                <c:pt idx="8365">
                  <c:v>1.0215620000000001</c:v>
                </c:pt>
                <c:pt idx="8366">
                  <c:v>1.0218069999999999</c:v>
                </c:pt>
                <c:pt idx="8367">
                  <c:v>1.0234570000000001</c:v>
                </c:pt>
                <c:pt idx="8368">
                  <c:v>1.0247360000000001</c:v>
                </c:pt>
                <c:pt idx="8369">
                  <c:v>1.0227470000000001</c:v>
                </c:pt>
                <c:pt idx="8370">
                  <c:v>1.022775</c:v>
                </c:pt>
                <c:pt idx="8371">
                  <c:v>1.0260309999999999</c:v>
                </c:pt>
                <c:pt idx="8372">
                  <c:v>1.029644</c:v>
                </c:pt>
                <c:pt idx="8373">
                  <c:v>1.0275730000000001</c:v>
                </c:pt>
                <c:pt idx="8374">
                  <c:v>1.025614</c:v>
                </c:pt>
                <c:pt idx="8375">
                  <c:v>1.029269</c:v>
                </c:pt>
                <c:pt idx="8376">
                  <c:v>1.0285249999999999</c:v>
                </c:pt>
                <c:pt idx="8377">
                  <c:v>1.0247189999999999</c:v>
                </c:pt>
                <c:pt idx="8378">
                  <c:v>1.0260009999999999</c:v>
                </c:pt>
                <c:pt idx="8379">
                  <c:v>1.02688</c:v>
                </c:pt>
                <c:pt idx="8380">
                  <c:v>1.0260339999999999</c:v>
                </c:pt>
                <c:pt idx="8381">
                  <c:v>1.02695</c:v>
                </c:pt>
                <c:pt idx="8382">
                  <c:v>1.0272190000000001</c:v>
                </c:pt>
                <c:pt idx="8383">
                  <c:v>1.0289489999999999</c:v>
                </c:pt>
                <c:pt idx="8384">
                  <c:v>1.0301149999999999</c:v>
                </c:pt>
                <c:pt idx="8385">
                  <c:v>1.027671</c:v>
                </c:pt>
                <c:pt idx="8386">
                  <c:v>1.0289090000000001</c:v>
                </c:pt>
                <c:pt idx="8387">
                  <c:v>1.0315270000000001</c:v>
                </c:pt>
                <c:pt idx="8388">
                  <c:v>1.0289429999999999</c:v>
                </c:pt>
                <c:pt idx="8389">
                  <c:v>1.0289520000000001</c:v>
                </c:pt>
                <c:pt idx="8390">
                  <c:v>1.03216</c:v>
                </c:pt>
                <c:pt idx="8391">
                  <c:v>1.0296559999999999</c:v>
                </c:pt>
                <c:pt idx="8392">
                  <c:v>1.030195</c:v>
                </c:pt>
                <c:pt idx="8393">
                  <c:v>1.0365340000000001</c:v>
                </c:pt>
                <c:pt idx="8394">
                  <c:v>1.036877</c:v>
                </c:pt>
                <c:pt idx="8395">
                  <c:v>1.035277</c:v>
                </c:pt>
                <c:pt idx="8396">
                  <c:v>1.0356449999999999</c:v>
                </c:pt>
                <c:pt idx="8397">
                  <c:v>1.0329630000000001</c:v>
                </c:pt>
                <c:pt idx="8398">
                  <c:v>1.033487</c:v>
                </c:pt>
                <c:pt idx="8399">
                  <c:v>1.0364610000000001</c:v>
                </c:pt>
                <c:pt idx="8400">
                  <c:v>1.0316460000000001</c:v>
                </c:pt>
                <c:pt idx="8401">
                  <c:v>1.0298609999999999</c:v>
                </c:pt>
                <c:pt idx="8402">
                  <c:v>1.03589</c:v>
                </c:pt>
                <c:pt idx="8403">
                  <c:v>1.0402</c:v>
                </c:pt>
                <c:pt idx="8404">
                  <c:v>1.038532</c:v>
                </c:pt>
                <c:pt idx="8405">
                  <c:v>1.033655</c:v>
                </c:pt>
                <c:pt idx="8406">
                  <c:v>1.03369</c:v>
                </c:pt>
                <c:pt idx="8407">
                  <c:v>1.0367550000000001</c:v>
                </c:pt>
                <c:pt idx="8408">
                  <c:v>1.034848</c:v>
                </c:pt>
                <c:pt idx="8409">
                  <c:v>1.0305899999999999</c:v>
                </c:pt>
                <c:pt idx="8410">
                  <c:v>1.0316730000000001</c:v>
                </c:pt>
                <c:pt idx="8411">
                  <c:v>1.0360860000000001</c:v>
                </c:pt>
                <c:pt idx="8412">
                  <c:v>1.0338940000000001</c:v>
                </c:pt>
                <c:pt idx="8413">
                  <c:v>1.028869</c:v>
                </c:pt>
                <c:pt idx="8414">
                  <c:v>1.030592</c:v>
                </c:pt>
                <c:pt idx="8415">
                  <c:v>1.0334669999999999</c:v>
                </c:pt>
                <c:pt idx="8416">
                  <c:v>1.0337160000000001</c:v>
                </c:pt>
                <c:pt idx="8417">
                  <c:v>1.0378590000000001</c:v>
                </c:pt>
                <c:pt idx="8418">
                  <c:v>1.038149</c:v>
                </c:pt>
                <c:pt idx="8419">
                  <c:v>1.0322420000000001</c:v>
                </c:pt>
                <c:pt idx="8420">
                  <c:v>1.0321640000000001</c:v>
                </c:pt>
                <c:pt idx="8421">
                  <c:v>1.0365759999999999</c:v>
                </c:pt>
                <c:pt idx="8422">
                  <c:v>1.037819</c:v>
                </c:pt>
                <c:pt idx="8423">
                  <c:v>1.037093</c:v>
                </c:pt>
                <c:pt idx="8424">
                  <c:v>1.03579</c:v>
                </c:pt>
                <c:pt idx="8425">
                  <c:v>1.0337270000000001</c:v>
                </c:pt>
                <c:pt idx="8426">
                  <c:v>1.0347059999999999</c:v>
                </c:pt>
                <c:pt idx="8427">
                  <c:v>1.0365770000000001</c:v>
                </c:pt>
                <c:pt idx="8428">
                  <c:v>1.036313</c:v>
                </c:pt>
                <c:pt idx="8429">
                  <c:v>1.0377970000000001</c:v>
                </c:pt>
                <c:pt idx="8430">
                  <c:v>1.035379</c:v>
                </c:pt>
                <c:pt idx="8431">
                  <c:v>1.0338449999999999</c:v>
                </c:pt>
                <c:pt idx="8432">
                  <c:v>1.0391969999999999</c:v>
                </c:pt>
                <c:pt idx="8433">
                  <c:v>1.0389999999999999</c:v>
                </c:pt>
                <c:pt idx="8434">
                  <c:v>1.0330900000000001</c:v>
                </c:pt>
                <c:pt idx="8435">
                  <c:v>1.034151</c:v>
                </c:pt>
                <c:pt idx="8436">
                  <c:v>1.038842</c:v>
                </c:pt>
                <c:pt idx="8437">
                  <c:v>1.041811</c:v>
                </c:pt>
                <c:pt idx="8438">
                  <c:v>1.0426029999999999</c:v>
                </c:pt>
                <c:pt idx="8439">
                  <c:v>1.0417529999999999</c:v>
                </c:pt>
                <c:pt idx="8440">
                  <c:v>1.037833</c:v>
                </c:pt>
                <c:pt idx="8441">
                  <c:v>1.0326580000000001</c:v>
                </c:pt>
                <c:pt idx="8442">
                  <c:v>1.030462</c:v>
                </c:pt>
                <c:pt idx="8443">
                  <c:v>1.031239</c:v>
                </c:pt>
                <c:pt idx="8444">
                  <c:v>1.0320320000000001</c:v>
                </c:pt>
                <c:pt idx="8445">
                  <c:v>1.0336780000000001</c:v>
                </c:pt>
                <c:pt idx="8446">
                  <c:v>1.035439</c:v>
                </c:pt>
                <c:pt idx="8447">
                  <c:v>1.036513</c:v>
                </c:pt>
                <c:pt idx="8448">
                  <c:v>1.034699</c:v>
                </c:pt>
                <c:pt idx="8449">
                  <c:v>1.033269</c:v>
                </c:pt>
                <c:pt idx="8450">
                  <c:v>1.03633</c:v>
                </c:pt>
                <c:pt idx="8451">
                  <c:v>1.038151</c:v>
                </c:pt>
                <c:pt idx="8452">
                  <c:v>1.0364390000000001</c:v>
                </c:pt>
                <c:pt idx="8453">
                  <c:v>1.0336590000000001</c:v>
                </c:pt>
                <c:pt idx="8454">
                  <c:v>1.033712</c:v>
                </c:pt>
                <c:pt idx="8455">
                  <c:v>1.0385709999999999</c:v>
                </c:pt>
                <c:pt idx="8456">
                  <c:v>1.043226</c:v>
                </c:pt>
                <c:pt idx="8457">
                  <c:v>1.042454</c:v>
                </c:pt>
                <c:pt idx="8458">
                  <c:v>1.0387169999999999</c:v>
                </c:pt>
                <c:pt idx="8459">
                  <c:v>1.0411330000000001</c:v>
                </c:pt>
                <c:pt idx="8460">
                  <c:v>1.0433699999999999</c:v>
                </c:pt>
                <c:pt idx="8461">
                  <c:v>1.04034</c:v>
                </c:pt>
                <c:pt idx="8462">
                  <c:v>1.040289</c:v>
                </c:pt>
                <c:pt idx="8463">
                  <c:v>1.040516</c:v>
                </c:pt>
                <c:pt idx="8464">
                  <c:v>1.0361469999999999</c:v>
                </c:pt>
                <c:pt idx="8465">
                  <c:v>1.0370980000000001</c:v>
                </c:pt>
                <c:pt idx="8466">
                  <c:v>1.0423579999999999</c:v>
                </c:pt>
                <c:pt idx="8467">
                  <c:v>1.0407919999999999</c:v>
                </c:pt>
                <c:pt idx="8468">
                  <c:v>1.0374060000000001</c:v>
                </c:pt>
                <c:pt idx="8469">
                  <c:v>1.040097</c:v>
                </c:pt>
                <c:pt idx="8470">
                  <c:v>1.0414810000000001</c:v>
                </c:pt>
                <c:pt idx="8471">
                  <c:v>1.0374289999999999</c:v>
                </c:pt>
                <c:pt idx="8472">
                  <c:v>1.0329269999999999</c:v>
                </c:pt>
                <c:pt idx="8473">
                  <c:v>1.0369889999999999</c:v>
                </c:pt>
                <c:pt idx="8474">
                  <c:v>1.041301</c:v>
                </c:pt>
                <c:pt idx="8475">
                  <c:v>1.034775</c:v>
                </c:pt>
                <c:pt idx="8476">
                  <c:v>1.029066</c:v>
                </c:pt>
                <c:pt idx="8477">
                  <c:v>1.034025</c:v>
                </c:pt>
                <c:pt idx="8478">
                  <c:v>1.0374479999999999</c:v>
                </c:pt>
                <c:pt idx="8479">
                  <c:v>1.0331319999999999</c:v>
                </c:pt>
                <c:pt idx="8480">
                  <c:v>1.0311410000000001</c:v>
                </c:pt>
                <c:pt idx="8481">
                  <c:v>1.0354300000000001</c:v>
                </c:pt>
                <c:pt idx="8482">
                  <c:v>1.037191</c:v>
                </c:pt>
                <c:pt idx="8483">
                  <c:v>1.0369010000000001</c:v>
                </c:pt>
                <c:pt idx="8484">
                  <c:v>1.036656</c:v>
                </c:pt>
                <c:pt idx="8485">
                  <c:v>1.036546</c:v>
                </c:pt>
                <c:pt idx="8486">
                  <c:v>1.0366299999999999</c:v>
                </c:pt>
                <c:pt idx="8487">
                  <c:v>1.0368360000000001</c:v>
                </c:pt>
                <c:pt idx="8488">
                  <c:v>1.0364629999999999</c:v>
                </c:pt>
                <c:pt idx="8489">
                  <c:v>1.035976</c:v>
                </c:pt>
                <c:pt idx="8490">
                  <c:v>1.0340849999999999</c:v>
                </c:pt>
                <c:pt idx="8491">
                  <c:v>1.033285</c:v>
                </c:pt>
                <c:pt idx="8492">
                  <c:v>1.036958</c:v>
                </c:pt>
                <c:pt idx="8493">
                  <c:v>1.040027</c:v>
                </c:pt>
                <c:pt idx="8494">
                  <c:v>1.040894</c:v>
                </c:pt>
                <c:pt idx="8495">
                  <c:v>1.040861</c:v>
                </c:pt>
                <c:pt idx="8496">
                  <c:v>1.038305</c:v>
                </c:pt>
                <c:pt idx="8497">
                  <c:v>1.0362690000000001</c:v>
                </c:pt>
                <c:pt idx="8498">
                  <c:v>1.038009</c:v>
                </c:pt>
                <c:pt idx="8499">
                  <c:v>1.03833</c:v>
                </c:pt>
                <c:pt idx="8500">
                  <c:v>1.0364930000000001</c:v>
                </c:pt>
                <c:pt idx="8501">
                  <c:v>1.0354080000000001</c:v>
                </c:pt>
                <c:pt idx="8502">
                  <c:v>1.0381119999999999</c:v>
                </c:pt>
                <c:pt idx="8503">
                  <c:v>1.041901</c:v>
                </c:pt>
                <c:pt idx="8504">
                  <c:v>1.0404279999999999</c:v>
                </c:pt>
                <c:pt idx="8505">
                  <c:v>1.0387500000000001</c:v>
                </c:pt>
                <c:pt idx="8506">
                  <c:v>1.040306</c:v>
                </c:pt>
                <c:pt idx="8507">
                  <c:v>1.042824</c:v>
                </c:pt>
                <c:pt idx="8508">
                  <c:v>1.0452129999999999</c:v>
                </c:pt>
                <c:pt idx="8509">
                  <c:v>1.0429440000000001</c:v>
                </c:pt>
                <c:pt idx="8510">
                  <c:v>1.040411</c:v>
                </c:pt>
                <c:pt idx="8511">
                  <c:v>1.042146</c:v>
                </c:pt>
                <c:pt idx="8512">
                  <c:v>1.0412360000000001</c:v>
                </c:pt>
                <c:pt idx="8513">
                  <c:v>1.0397529999999999</c:v>
                </c:pt>
                <c:pt idx="8514">
                  <c:v>1.03731</c:v>
                </c:pt>
                <c:pt idx="8515">
                  <c:v>1.0349699999999999</c:v>
                </c:pt>
                <c:pt idx="8516">
                  <c:v>1.0359560000000001</c:v>
                </c:pt>
                <c:pt idx="8517">
                  <c:v>1.0343910000000001</c:v>
                </c:pt>
                <c:pt idx="8518">
                  <c:v>1.032813</c:v>
                </c:pt>
                <c:pt idx="8519">
                  <c:v>1.0330820000000001</c:v>
                </c:pt>
                <c:pt idx="8520">
                  <c:v>1.036659</c:v>
                </c:pt>
                <c:pt idx="8521">
                  <c:v>1.0430470000000001</c:v>
                </c:pt>
                <c:pt idx="8522">
                  <c:v>1.042357</c:v>
                </c:pt>
                <c:pt idx="8523">
                  <c:v>1.038063</c:v>
                </c:pt>
                <c:pt idx="8524">
                  <c:v>1.037604</c:v>
                </c:pt>
                <c:pt idx="8525">
                  <c:v>1.0398879999999999</c:v>
                </c:pt>
                <c:pt idx="8526">
                  <c:v>1.0390410000000001</c:v>
                </c:pt>
                <c:pt idx="8527">
                  <c:v>1.0404180000000001</c:v>
                </c:pt>
                <c:pt idx="8528">
                  <c:v>1.0462</c:v>
                </c:pt>
                <c:pt idx="8529">
                  <c:v>1.0426070000000001</c:v>
                </c:pt>
                <c:pt idx="8530">
                  <c:v>1.0378259999999999</c:v>
                </c:pt>
                <c:pt idx="8531">
                  <c:v>1.044616</c:v>
                </c:pt>
                <c:pt idx="8532">
                  <c:v>1.0476939999999999</c:v>
                </c:pt>
                <c:pt idx="8533">
                  <c:v>1.042254</c:v>
                </c:pt>
                <c:pt idx="8534">
                  <c:v>1.0409189999999999</c:v>
                </c:pt>
                <c:pt idx="8535">
                  <c:v>1.0418430000000001</c:v>
                </c:pt>
                <c:pt idx="8536">
                  <c:v>1.03912</c:v>
                </c:pt>
                <c:pt idx="8537">
                  <c:v>1.038853</c:v>
                </c:pt>
                <c:pt idx="8538">
                  <c:v>1.0424659999999999</c:v>
                </c:pt>
                <c:pt idx="8539">
                  <c:v>1.040978</c:v>
                </c:pt>
                <c:pt idx="8540">
                  <c:v>1.0352509999999999</c:v>
                </c:pt>
                <c:pt idx="8541">
                  <c:v>1.038958</c:v>
                </c:pt>
                <c:pt idx="8542">
                  <c:v>1.042816</c:v>
                </c:pt>
                <c:pt idx="8543">
                  <c:v>1.040438</c:v>
                </c:pt>
                <c:pt idx="8544">
                  <c:v>1.040751</c:v>
                </c:pt>
                <c:pt idx="8545">
                  <c:v>1.0425660000000001</c:v>
                </c:pt>
                <c:pt idx="8546">
                  <c:v>1.0361020000000001</c:v>
                </c:pt>
                <c:pt idx="8547">
                  <c:v>1.0327139999999999</c:v>
                </c:pt>
                <c:pt idx="8548">
                  <c:v>1.0400469999999999</c:v>
                </c:pt>
                <c:pt idx="8549">
                  <c:v>1.0399529999999999</c:v>
                </c:pt>
                <c:pt idx="8550">
                  <c:v>1.0339640000000001</c:v>
                </c:pt>
                <c:pt idx="8551">
                  <c:v>1.0374060000000001</c:v>
                </c:pt>
                <c:pt idx="8552">
                  <c:v>1.040457</c:v>
                </c:pt>
                <c:pt idx="8553">
                  <c:v>1.0377559999999999</c:v>
                </c:pt>
                <c:pt idx="8554">
                  <c:v>1.0402819999999999</c:v>
                </c:pt>
                <c:pt idx="8555">
                  <c:v>1.0447470000000001</c:v>
                </c:pt>
                <c:pt idx="8556">
                  <c:v>1.0404739999999999</c:v>
                </c:pt>
                <c:pt idx="8557">
                  <c:v>1.035515</c:v>
                </c:pt>
                <c:pt idx="8558">
                  <c:v>1.042718</c:v>
                </c:pt>
                <c:pt idx="8559">
                  <c:v>1.048055</c:v>
                </c:pt>
                <c:pt idx="8560">
                  <c:v>1.040654</c:v>
                </c:pt>
                <c:pt idx="8561">
                  <c:v>1.036745</c:v>
                </c:pt>
                <c:pt idx="8562">
                  <c:v>1.0407649999999999</c:v>
                </c:pt>
                <c:pt idx="8563">
                  <c:v>1.0429839999999999</c:v>
                </c:pt>
                <c:pt idx="8564">
                  <c:v>1.04131</c:v>
                </c:pt>
                <c:pt idx="8565">
                  <c:v>1.037185</c:v>
                </c:pt>
                <c:pt idx="8566">
                  <c:v>1.034327</c:v>
                </c:pt>
                <c:pt idx="8567">
                  <c:v>1.035029</c:v>
                </c:pt>
                <c:pt idx="8568">
                  <c:v>1.037847</c:v>
                </c:pt>
                <c:pt idx="8569">
                  <c:v>1.042899</c:v>
                </c:pt>
                <c:pt idx="8570">
                  <c:v>1.0416989999999999</c:v>
                </c:pt>
                <c:pt idx="8571">
                  <c:v>1.035679</c:v>
                </c:pt>
                <c:pt idx="8572">
                  <c:v>1.038667</c:v>
                </c:pt>
                <c:pt idx="8573">
                  <c:v>1.046392</c:v>
                </c:pt>
                <c:pt idx="8574">
                  <c:v>1.046754</c:v>
                </c:pt>
                <c:pt idx="8575">
                  <c:v>1.042114</c:v>
                </c:pt>
                <c:pt idx="8576">
                  <c:v>1.0411170000000001</c:v>
                </c:pt>
                <c:pt idx="8577">
                  <c:v>1.043733</c:v>
                </c:pt>
                <c:pt idx="8578">
                  <c:v>1.0415970000000001</c:v>
                </c:pt>
                <c:pt idx="8579">
                  <c:v>1.0387820000000001</c:v>
                </c:pt>
                <c:pt idx="8580">
                  <c:v>1.0432330000000001</c:v>
                </c:pt>
                <c:pt idx="8581">
                  <c:v>1.046389</c:v>
                </c:pt>
                <c:pt idx="8582">
                  <c:v>1.041893</c:v>
                </c:pt>
                <c:pt idx="8583">
                  <c:v>1.0426899999999999</c:v>
                </c:pt>
                <c:pt idx="8584">
                  <c:v>1.045202</c:v>
                </c:pt>
                <c:pt idx="8585">
                  <c:v>1.040127</c:v>
                </c:pt>
                <c:pt idx="8586">
                  <c:v>1.0413809999999999</c:v>
                </c:pt>
                <c:pt idx="8587">
                  <c:v>1.0465949999999999</c:v>
                </c:pt>
                <c:pt idx="8588">
                  <c:v>1.0413049999999999</c:v>
                </c:pt>
                <c:pt idx="8589">
                  <c:v>1.036888</c:v>
                </c:pt>
                <c:pt idx="8590">
                  <c:v>1.0380149999999999</c:v>
                </c:pt>
                <c:pt idx="8591">
                  <c:v>1.039622</c:v>
                </c:pt>
                <c:pt idx="8592">
                  <c:v>1.040683</c:v>
                </c:pt>
                <c:pt idx="8593">
                  <c:v>1.038454</c:v>
                </c:pt>
                <c:pt idx="8594">
                  <c:v>1.037874</c:v>
                </c:pt>
                <c:pt idx="8595">
                  <c:v>1.0376650000000001</c:v>
                </c:pt>
                <c:pt idx="8596">
                  <c:v>1.032743</c:v>
                </c:pt>
                <c:pt idx="8597">
                  <c:v>1.034397</c:v>
                </c:pt>
                <c:pt idx="8598">
                  <c:v>1.0423739999999999</c:v>
                </c:pt>
                <c:pt idx="8599">
                  <c:v>1.043647</c:v>
                </c:pt>
                <c:pt idx="8600">
                  <c:v>1.04023</c:v>
                </c:pt>
                <c:pt idx="8601">
                  <c:v>1.0399799999999999</c:v>
                </c:pt>
                <c:pt idx="8602">
                  <c:v>1.0388170000000001</c:v>
                </c:pt>
                <c:pt idx="8603">
                  <c:v>1.0401130000000001</c:v>
                </c:pt>
                <c:pt idx="8604">
                  <c:v>1.0461499999999999</c:v>
                </c:pt>
                <c:pt idx="8605">
                  <c:v>1.0489269999999999</c:v>
                </c:pt>
                <c:pt idx="8606">
                  <c:v>1.044559</c:v>
                </c:pt>
                <c:pt idx="8607">
                  <c:v>1.0404310000000001</c:v>
                </c:pt>
                <c:pt idx="8608">
                  <c:v>1.042222</c:v>
                </c:pt>
                <c:pt idx="8609">
                  <c:v>1.0430600000000001</c:v>
                </c:pt>
                <c:pt idx="8610">
                  <c:v>1.040378</c:v>
                </c:pt>
                <c:pt idx="8611">
                  <c:v>1.042794</c:v>
                </c:pt>
                <c:pt idx="8612">
                  <c:v>1.0463830000000001</c:v>
                </c:pt>
                <c:pt idx="8613">
                  <c:v>1.041849</c:v>
                </c:pt>
                <c:pt idx="8614">
                  <c:v>1.0339210000000001</c:v>
                </c:pt>
                <c:pt idx="8615">
                  <c:v>1.0348059999999999</c:v>
                </c:pt>
                <c:pt idx="8616">
                  <c:v>1.039113</c:v>
                </c:pt>
                <c:pt idx="8617">
                  <c:v>1.037725</c:v>
                </c:pt>
                <c:pt idx="8618">
                  <c:v>1.035965</c:v>
                </c:pt>
                <c:pt idx="8619">
                  <c:v>1.035733</c:v>
                </c:pt>
                <c:pt idx="8620">
                  <c:v>1.035455</c:v>
                </c:pt>
                <c:pt idx="8621">
                  <c:v>1.03792</c:v>
                </c:pt>
                <c:pt idx="8622">
                  <c:v>1.040402</c:v>
                </c:pt>
                <c:pt idx="8623">
                  <c:v>1.0425420000000001</c:v>
                </c:pt>
                <c:pt idx="8624">
                  <c:v>1.040775</c:v>
                </c:pt>
                <c:pt idx="8625">
                  <c:v>1.036375</c:v>
                </c:pt>
                <c:pt idx="8626">
                  <c:v>1.0357590000000001</c:v>
                </c:pt>
                <c:pt idx="8627">
                  <c:v>1.0365070000000001</c:v>
                </c:pt>
                <c:pt idx="8628">
                  <c:v>1.0353380000000001</c:v>
                </c:pt>
                <c:pt idx="8629">
                  <c:v>1.035817</c:v>
                </c:pt>
                <c:pt idx="8630">
                  <c:v>1.039012</c:v>
                </c:pt>
                <c:pt idx="8631">
                  <c:v>1.0388299999999999</c:v>
                </c:pt>
                <c:pt idx="8632">
                  <c:v>1.035577</c:v>
                </c:pt>
                <c:pt idx="8633">
                  <c:v>1.039066</c:v>
                </c:pt>
                <c:pt idx="8634">
                  <c:v>1.0427500000000001</c:v>
                </c:pt>
                <c:pt idx="8635">
                  <c:v>1.0401100000000001</c:v>
                </c:pt>
                <c:pt idx="8636">
                  <c:v>1.0392380000000001</c:v>
                </c:pt>
                <c:pt idx="8637">
                  <c:v>1.043447</c:v>
                </c:pt>
                <c:pt idx="8638">
                  <c:v>1.0454079999999999</c:v>
                </c:pt>
                <c:pt idx="8639">
                  <c:v>1.041563</c:v>
                </c:pt>
                <c:pt idx="8640">
                  <c:v>1.0396380000000001</c:v>
                </c:pt>
                <c:pt idx="8641">
                  <c:v>1.041987</c:v>
                </c:pt>
                <c:pt idx="8642">
                  <c:v>1.042176</c:v>
                </c:pt>
                <c:pt idx="8643">
                  <c:v>1.0413220000000001</c:v>
                </c:pt>
                <c:pt idx="8644">
                  <c:v>1.0426660000000001</c:v>
                </c:pt>
                <c:pt idx="8645">
                  <c:v>1.0447059999999999</c:v>
                </c:pt>
                <c:pt idx="8646">
                  <c:v>1.044251</c:v>
                </c:pt>
                <c:pt idx="8647">
                  <c:v>1.0442560000000001</c:v>
                </c:pt>
                <c:pt idx="8648">
                  <c:v>1.045093</c:v>
                </c:pt>
                <c:pt idx="8649">
                  <c:v>1.043955</c:v>
                </c:pt>
                <c:pt idx="8650">
                  <c:v>1.0428200000000001</c:v>
                </c:pt>
                <c:pt idx="8651">
                  <c:v>1.0413079999999999</c:v>
                </c:pt>
                <c:pt idx="8652">
                  <c:v>1.040794</c:v>
                </c:pt>
                <c:pt idx="8653">
                  <c:v>1.041957</c:v>
                </c:pt>
                <c:pt idx="8654">
                  <c:v>1.0427139999999999</c:v>
                </c:pt>
                <c:pt idx="8655">
                  <c:v>1.046923</c:v>
                </c:pt>
                <c:pt idx="8656">
                  <c:v>1.048276</c:v>
                </c:pt>
                <c:pt idx="8657">
                  <c:v>1.0448850000000001</c:v>
                </c:pt>
                <c:pt idx="8658">
                  <c:v>1.0449759999999999</c:v>
                </c:pt>
                <c:pt idx="8659">
                  <c:v>1.0478430000000001</c:v>
                </c:pt>
                <c:pt idx="8660">
                  <c:v>1.0444910000000001</c:v>
                </c:pt>
                <c:pt idx="8661">
                  <c:v>1.0399179999999999</c:v>
                </c:pt>
                <c:pt idx="8662">
                  <c:v>1.044481</c:v>
                </c:pt>
                <c:pt idx="8663">
                  <c:v>1.04677</c:v>
                </c:pt>
                <c:pt idx="8664">
                  <c:v>1.0412429999999999</c:v>
                </c:pt>
                <c:pt idx="8665">
                  <c:v>1.041517</c:v>
                </c:pt>
                <c:pt idx="8666">
                  <c:v>1.044524</c:v>
                </c:pt>
                <c:pt idx="8667">
                  <c:v>1.039517</c:v>
                </c:pt>
                <c:pt idx="8668">
                  <c:v>1.0328269999999999</c:v>
                </c:pt>
                <c:pt idx="8669">
                  <c:v>1.034321</c:v>
                </c:pt>
                <c:pt idx="8670">
                  <c:v>1.03827</c:v>
                </c:pt>
                <c:pt idx="8671">
                  <c:v>1.0377810000000001</c:v>
                </c:pt>
                <c:pt idx="8672">
                  <c:v>1.039056</c:v>
                </c:pt>
                <c:pt idx="8673">
                  <c:v>1.0436570000000001</c:v>
                </c:pt>
                <c:pt idx="8674">
                  <c:v>1.043658</c:v>
                </c:pt>
                <c:pt idx="8675">
                  <c:v>1.0412250000000001</c:v>
                </c:pt>
                <c:pt idx="8676">
                  <c:v>1.0457069999999999</c:v>
                </c:pt>
                <c:pt idx="8677">
                  <c:v>1.048619</c:v>
                </c:pt>
                <c:pt idx="8678">
                  <c:v>1.040861</c:v>
                </c:pt>
                <c:pt idx="8679">
                  <c:v>1.0387360000000001</c:v>
                </c:pt>
                <c:pt idx="8680">
                  <c:v>1.0428040000000001</c:v>
                </c:pt>
                <c:pt idx="8681">
                  <c:v>1.041013</c:v>
                </c:pt>
                <c:pt idx="8682">
                  <c:v>1.0375589999999999</c:v>
                </c:pt>
                <c:pt idx="8683">
                  <c:v>1.038295</c:v>
                </c:pt>
                <c:pt idx="8684">
                  <c:v>1.03867</c:v>
                </c:pt>
                <c:pt idx="8685">
                  <c:v>1.03949</c:v>
                </c:pt>
                <c:pt idx="8686">
                  <c:v>1.043202</c:v>
                </c:pt>
                <c:pt idx="8687">
                  <c:v>1.041266</c:v>
                </c:pt>
                <c:pt idx="8688">
                  <c:v>1.0372760000000001</c:v>
                </c:pt>
                <c:pt idx="8689">
                  <c:v>1.040567</c:v>
                </c:pt>
                <c:pt idx="8690">
                  <c:v>1.041836</c:v>
                </c:pt>
                <c:pt idx="8691">
                  <c:v>1.0408090000000001</c:v>
                </c:pt>
                <c:pt idx="8692">
                  <c:v>1.0418780000000001</c:v>
                </c:pt>
                <c:pt idx="8693">
                  <c:v>1.0419309999999999</c:v>
                </c:pt>
                <c:pt idx="8694">
                  <c:v>1.039736</c:v>
                </c:pt>
                <c:pt idx="8695">
                  <c:v>1.040667</c:v>
                </c:pt>
                <c:pt idx="8696">
                  <c:v>1.043866</c:v>
                </c:pt>
                <c:pt idx="8697">
                  <c:v>1.043093</c:v>
                </c:pt>
                <c:pt idx="8698">
                  <c:v>1.0410539999999999</c:v>
                </c:pt>
                <c:pt idx="8699">
                  <c:v>1.0426500000000001</c:v>
                </c:pt>
                <c:pt idx="8700">
                  <c:v>1.0430360000000001</c:v>
                </c:pt>
                <c:pt idx="8701">
                  <c:v>1.0421560000000001</c:v>
                </c:pt>
                <c:pt idx="8702">
                  <c:v>1.0408649999999999</c:v>
                </c:pt>
                <c:pt idx="8703">
                  <c:v>1.040934</c:v>
                </c:pt>
                <c:pt idx="8704">
                  <c:v>1.0421959999999999</c:v>
                </c:pt>
                <c:pt idx="8705">
                  <c:v>1.0406770000000001</c:v>
                </c:pt>
                <c:pt idx="8706">
                  <c:v>1.0424990000000001</c:v>
                </c:pt>
                <c:pt idx="8707">
                  <c:v>1.0484849999999999</c:v>
                </c:pt>
                <c:pt idx="8708">
                  <c:v>1.046111</c:v>
                </c:pt>
                <c:pt idx="8709">
                  <c:v>1.0406120000000001</c:v>
                </c:pt>
                <c:pt idx="8710">
                  <c:v>1.0434129999999999</c:v>
                </c:pt>
                <c:pt idx="8711">
                  <c:v>1.0446150000000001</c:v>
                </c:pt>
                <c:pt idx="8712">
                  <c:v>1.0378639999999999</c:v>
                </c:pt>
                <c:pt idx="8713">
                  <c:v>1.039819</c:v>
                </c:pt>
                <c:pt idx="8714">
                  <c:v>1.045722</c:v>
                </c:pt>
                <c:pt idx="8715">
                  <c:v>1.0421339999999999</c:v>
                </c:pt>
                <c:pt idx="8716">
                  <c:v>1.040843</c:v>
                </c:pt>
                <c:pt idx="8717">
                  <c:v>1.0455970000000001</c:v>
                </c:pt>
                <c:pt idx="8718">
                  <c:v>1.042473</c:v>
                </c:pt>
                <c:pt idx="8719">
                  <c:v>1.0364869999999999</c:v>
                </c:pt>
                <c:pt idx="8720">
                  <c:v>1.0391300000000001</c:v>
                </c:pt>
                <c:pt idx="8721">
                  <c:v>1.043841</c:v>
                </c:pt>
                <c:pt idx="8722">
                  <c:v>1.0422959999999999</c:v>
                </c:pt>
                <c:pt idx="8723">
                  <c:v>1.040071</c:v>
                </c:pt>
                <c:pt idx="8724">
                  <c:v>1.041906</c:v>
                </c:pt>
                <c:pt idx="8725">
                  <c:v>1.0470699999999999</c:v>
                </c:pt>
                <c:pt idx="8726">
                  <c:v>1.0472570000000001</c:v>
                </c:pt>
                <c:pt idx="8727">
                  <c:v>1.048036</c:v>
                </c:pt>
                <c:pt idx="8728">
                  <c:v>1.049461</c:v>
                </c:pt>
                <c:pt idx="8729">
                  <c:v>1.0464230000000001</c:v>
                </c:pt>
                <c:pt idx="8730">
                  <c:v>1.0476890000000001</c:v>
                </c:pt>
                <c:pt idx="8731">
                  <c:v>1.048484</c:v>
                </c:pt>
                <c:pt idx="8732">
                  <c:v>1.043949</c:v>
                </c:pt>
                <c:pt idx="8733">
                  <c:v>1.0404629999999999</c:v>
                </c:pt>
                <c:pt idx="8734">
                  <c:v>1.0399240000000001</c:v>
                </c:pt>
                <c:pt idx="8735">
                  <c:v>1.042999</c:v>
                </c:pt>
                <c:pt idx="8736">
                  <c:v>1.044227</c:v>
                </c:pt>
                <c:pt idx="8737">
                  <c:v>1.0444800000000001</c:v>
                </c:pt>
                <c:pt idx="8738">
                  <c:v>1.046241</c:v>
                </c:pt>
                <c:pt idx="8739">
                  <c:v>1.044637</c:v>
                </c:pt>
                <c:pt idx="8740">
                  <c:v>1.0427709999999999</c:v>
                </c:pt>
                <c:pt idx="8741">
                  <c:v>1.0454969999999999</c:v>
                </c:pt>
                <c:pt idx="8742">
                  <c:v>1.0477399999999999</c:v>
                </c:pt>
                <c:pt idx="8743">
                  <c:v>1.04484</c:v>
                </c:pt>
                <c:pt idx="8744">
                  <c:v>1.0384180000000001</c:v>
                </c:pt>
                <c:pt idx="8745">
                  <c:v>1.0375019999999999</c:v>
                </c:pt>
                <c:pt idx="8746">
                  <c:v>1.0437000000000001</c:v>
                </c:pt>
                <c:pt idx="8747">
                  <c:v>1.046249</c:v>
                </c:pt>
                <c:pt idx="8748">
                  <c:v>1.042678</c:v>
                </c:pt>
                <c:pt idx="8749">
                  <c:v>1.0425230000000001</c:v>
                </c:pt>
                <c:pt idx="8750">
                  <c:v>1.045239</c:v>
                </c:pt>
                <c:pt idx="8751">
                  <c:v>1.046945</c:v>
                </c:pt>
                <c:pt idx="8752">
                  <c:v>1.0453060000000001</c:v>
                </c:pt>
                <c:pt idx="8753">
                  <c:v>1.044621</c:v>
                </c:pt>
                <c:pt idx="8754">
                  <c:v>1.0473749999999999</c:v>
                </c:pt>
                <c:pt idx="8755">
                  <c:v>1.0468249999999999</c:v>
                </c:pt>
                <c:pt idx="8756">
                  <c:v>1.0419670000000001</c:v>
                </c:pt>
                <c:pt idx="8757">
                  <c:v>1.041601</c:v>
                </c:pt>
                <c:pt idx="8758">
                  <c:v>1.042581</c:v>
                </c:pt>
                <c:pt idx="8759">
                  <c:v>1.0410630000000001</c:v>
                </c:pt>
                <c:pt idx="8760">
                  <c:v>1.0442070000000001</c:v>
                </c:pt>
                <c:pt idx="8761">
                  <c:v>1.048154</c:v>
                </c:pt>
                <c:pt idx="8762">
                  <c:v>1.0458419999999999</c:v>
                </c:pt>
                <c:pt idx="8763">
                  <c:v>1.042697</c:v>
                </c:pt>
                <c:pt idx="8764">
                  <c:v>1.042851</c:v>
                </c:pt>
                <c:pt idx="8765">
                  <c:v>1.0428310000000001</c:v>
                </c:pt>
                <c:pt idx="8766">
                  <c:v>1.0414620000000001</c:v>
                </c:pt>
                <c:pt idx="8767">
                  <c:v>1.0440529999999999</c:v>
                </c:pt>
                <c:pt idx="8768">
                  <c:v>1.045822</c:v>
                </c:pt>
                <c:pt idx="8769">
                  <c:v>1.0436939999999999</c:v>
                </c:pt>
                <c:pt idx="8770">
                  <c:v>1.044937</c:v>
                </c:pt>
                <c:pt idx="8771">
                  <c:v>1.048278</c:v>
                </c:pt>
                <c:pt idx="8772">
                  <c:v>1.046384</c:v>
                </c:pt>
                <c:pt idx="8773">
                  <c:v>1.0436570000000001</c:v>
                </c:pt>
                <c:pt idx="8774">
                  <c:v>1.0454129999999999</c:v>
                </c:pt>
                <c:pt idx="8775">
                  <c:v>1.045218</c:v>
                </c:pt>
                <c:pt idx="8776">
                  <c:v>1.0419160000000001</c:v>
                </c:pt>
                <c:pt idx="8777">
                  <c:v>1.04149</c:v>
                </c:pt>
                <c:pt idx="8778">
                  <c:v>1.0428649999999999</c:v>
                </c:pt>
                <c:pt idx="8779">
                  <c:v>1.0457380000000001</c:v>
                </c:pt>
                <c:pt idx="8780">
                  <c:v>1.047798</c:v>
                </c:pt>
                <c:pt idx="8781">
                  <c:v>1.046556</c:v>
                </c:pt>
                <c:pt idx="8782">
                  <c:v>1.0487629999999999</c:v>
                </c:pt>
                <c:pt idx="8783">
                  <c:v>1.0504549999999999</c:v>
                </c:pt>
                <c:pt idx="8784">
                  <c:v>1.047059</c:v>
                </c:pt>
                <c:pt idx="8785">
                  <c:v>1.0451520000000001</c:v>
                </c:pt>
                <c:pt idx="8786">
                  <c:v>1.0463119999999999</c:v>
                </c:pt>
                <c:pt idx="8787">
                  <c:v>1.0491429999999999</c:v>
                </c:pt>
                <c:pt idx="8788">
                  <c:v>1.04491</c:v>
                </c:pt>
                <c:pt idx="8789">
                  <c:v>1.038492</c:v>
                </c:pt>
                <c:pt idx="8790">
                  <c:v>1.044465</c:v>
                </c:pt>
                <c:pt idx="8791">
                  <c:v>1.0490390000000001</c:v>
                </c:pt>
                <c:pt idx="8792">
                  <c:v>1.043833</c:v>
                </c:pt>
                <c:pt idx="8793">
                  <c:v>1.0452710000000001</c:v>
                </c:pt>
                <c:pt idx="8794">
                  <c:v>1.048959</c:v>
                </c:pt>
                <c:pt idx="8795">
                  <c:v>1.043911</c:v>
                </c:pt>
                <c:pt idx="8796">
                  <c:v>1.044446</c:v>
                </c:pt>
                <c:pt idx="8797">
                  <c:v>1.050565</c:v>
                </c:pt>
                <c:pt idx="8798">
                  <c:v>1.048011</c:v>
                </c:pt>
                <c:pt idx="8799">
                  <c:v>1.0463830000000001</c:v>
                </c:pt>
                <c:pt idx="8800">
                  <c:v>1.049712</c:v>
                </c:pt>
                <c:pt idx="8801">
                  <c:v>1.050648</c:v>
                </c:pt>
                <c:pt idx="8802">
                  <c:v>1.048268</c:v>
                </c:pt>
                <c:pt idx="8803">
                  <c:v>1.044476</c:v>
                </c:pt>
                <c:pt idx="8804">
                  <c:v>1.0430299999999999</c:v>
                </c:pt>
                <c:pt idx="8805">
                  <c:v>1.045204</c:v>
                </c:pt>
                <c:pt idx="8806">
                  <c:v>1.0460149999999999</c:v>
                </c:pt>
                <c:pt idx="8807">
                  <c:v>1.0467470000000001</c:v>
                </c:pt>
                <c:pt idx="8808">
                  <c:v>1.0496639999999999</c:v>
                </c:pt>
                <c:pt idx="8809">
                  <c:v>1.0495429999999999</c:v>
                </c:pt>
                <c:pt idx="8810">
                  <c:v>1.045372</c:v>
                </c:pt>
                <c:pt idx="8811">
                  <c:v>1.0439940000000001</c:v>
                </c:pt>
                <c:pt idx="8812">
                  <c:v>1.0469459999999999</c:v>
                </c:pt>
                <c:pt idx="8813">
                  <c:v>1.050176</c:v>
                </c:pt>
                <c:pt idx="8814">
                  <c:v>1.0500910000000001</c:v>
                </c:pt>
                <c:pt idx="8815">
                  <c:v>1.047968</c:v>
                </c:pt>
                <c:pt idx="8816">
                  <c:v>1.0473859999999999</c:v>
                </c:pt>
                <c:pt idx="8817">
                  <c:v>1.048746</c:v>
                </c:pt>
                <c:pt idx="8818">
                  <c:v>1.048268</c:v>
                </c:pt>
                <c:pt idx="8819">
                  <c:v>1.0477639999999999</c:v>
                </c:pt>
                <c:pt idx="8820">
                  <c:v>1.047496</c:v>
                </c:pt>
                <c:pt idx="8821">
                  <c:v>1.0456190000000001</c:v>
                </c:pt>
                <c:pt idx="8822">
                  <c:v>1.043296</c:v>
                </c:pt>
                <c:pt idx="8823">
                  <c:v>1.0422769999999999</c:v>
                </c:pt>
                <c:pt idx="8824">
                  <c:v>1.0440370000000001</c:v>
                </c:pt>
                <c:pt idx="8825">
                  <c:v>1.04924</c:v>
                </c:pt>
                <c:pt idx="8826">
                  <c:v>1.0506899999999999</c:v>
                </c:pt>
                <c:pt idx="8827">
                  <c:v>1.0459579999999999</c:v>
                </c:pt>
                <c:pt idx="8828">
                  <c:v>1.043874</c:v>
                </c:pt>
                <c:pt idx="8829">
                  <c:v>1.04314</c:v>
                </c:pt>
                <c:pt idx="8830">
                  <c:v>1.041131</c:v>
                </c:pt>
                <c:pt idx="8831">
                  <c:v>1.044244</c:v>
                </c:pt>
                <c:pt idx="8832">
                  <c:v>1.04772</c:v>
                </c:pt>
                <c:pt idx="8833">
                  <c:v>1.047423</c:v>
                </c:pt>
                <c:pt idx="8834">
                  <c:v>1.0479210000000001</c:v>
                </c:pt>
                <c:pt idx="8835">
                  <c:v>1.0461199999999999</c:v>
                </c:pt>
                <c:pt idx="8836">
                  <c:v>1.043326</c:v>
                </c:pt>
                <c:pt idx="8837">
                  <c:v>1.045749</c:v>
                </c:pt>
                <c:pt idx="8838">
                  <c:v>1.0483199999999999</c:v>
                </c:pt>
                <c:pt idx="8839">
                  <c:v>1.0502590000000001</c:v>
                </c:pt>
                <c:pt idx="8840">
                  <c:v>1.0527420000000001</c:v>
                </c:pt>
                <c:pt idx="8841">
                  <c:v>1.0534140000000001</c:v>
                </c:pt>
                <c:pt idx="8842">
                  <c:v>1.0538799999999999</c:v>
                </c:pt>
                <c:pt idx="8843">
                  <c:v>1.0543439999999999</c:v>
                </c:pt>
                <c:pt idx="8844">
                  <c:v>1.051186</c:v>
                </c:pt>
                <c:pt idx="8845">
                  <c:v>1.0488390000000001</c:v>
                </c:pt>
                <c:pt idx="8846">
                  <c:v>1.0500890000000001</c:v>
                </c:pt>
                <c:pt idx="8847">
                  <c:v>1.050753</c:v>
                </c:pt>
                <c:pt idx="8848">
                  <c:v>1.045633</c:v>
                </c:pt>
                <c:pt idx="8849">
                  <c:v>1.0429040000000001</c:v>
                </c:pt>
                <c:pt idx="8850">
                  <c:v>1.0457179999999999</c:v>
                </c:pt>
                <c:pt idx="8851">
                  <c:v>1.0470900000000001</c:v>
                </c:pt>
                <c:pt idx="8852">
                  <c:v>1.0478890000000001</c:v>
                </c:pt>
                <c:pt idx="8853">
                  <c:v>1.046162</c:v>
                </c:pt>
                <c:pt idx="8854">
                  <c:v>1.043121</c:v>
                </c:pt>
                <c:pt idx="8855">
                  <c:v>1.0450790000000001</c:v>
                </c:pt>
                <c:pt idx="8856">
                  <c:v>1.0476730000000001</c:v>
                </c:pt>
                <c:pt idx="8857">
                  <c:v>1.048384</c:v>
                </c:pt>
                <c:pt idx="8858">
                  <c:v>1.0505519999999999</c:v>
                </c:pt>
                <c:pt idx="8859">
                  <c:v>1.051223</c:v>
                </c:pt>
                <c:pt idx="8860">
                  <c:v>1.0484500000000001</c:v>
                </c:pt>
                <c:pt idx="8861">
                  <c:v>1.046538</c:v>
                </c:pt>
                <c:pt idx="8862">
                  <c:v>1.0449919999999999</c:v>
                </c:pt>
                <c:pt idx="8863">
                  <c:v>1.0476300000000001</c:v>
                </c:pt>
                <c:pt idx="8864">
                  <c:v>1.0493459999999999</c:v>
                </c:pt>
                <c:pt idx="8865">
                  <c:v>1.0451490000000001</c:v>
                </c:pt>
                <c:pt idx="8866">
                  <c:v>1.043463</c:v>
                </c:pt>
                <c:pt idx="8867">
                  <c:v>1.0462579999999999</c:v>
                </c:pt>
                <c:pt idx="8868">
                  <c:v>1.0488759999999999</c:v>
                </c:pt>
                <c:pt idx="8869">
                  <c:v>1.0483910000000001</c:v>
                </c:pt>
                <c:pt idx="8870">
                  <c:v>1.0465709999999999</c:v>
                </c:pt>
                <c:pt idx="8871">
                  <c:v>1.0481529999999999</c:v>
                </c:pt>
                <c:pt idx="8872">
                  <c:v>1.048951</c:v>
                </c:pt>
                <c:pt idx="8873">
                  <c:v>1.0473490000000001</c:v>
                </c:pt>
                <c:pt idx="8874">
                  <c:v>1.045471</c:v>
                </c:pt>
                <c:pt idx="8875">
                  <c:v>1.047077</c:v>
                </c:pt>
                <c:pt idx="8876">
                  <c:v>1.049571</c:v>
                </c:pt>
                <c:pt idx="8877">
                  <c:v>1.0476510000000001</c:v>
                </c:pt>
                <c:pt idx="8878">
                  <c:v>1.0449299999999999</c:v>
                </c:pt>
                <c:pt idx="8879">
                  <c:v>1.0464</c:v>
                </c:pt>
                <c:pt idx="8880">
                  <c:v>1.049042</c:v>
                </c:pt>
                <c:pt idx="8881">
                  <c:v>1.0491220000000001</c:v>
                </c:pt>
                <c:pt idx="8882">
                  <c:v>1.0468390000000001</c:v>
                </c:pt>
                <c:pt idx="8883">
                  <c:v>1.043045</c:v>
                </c:pt>
                <c:pt idx="8884">
                  <c:v>1.041544</c:v>
                </c:pt>
                <c:pt idx="8885">
                  <c:v>1.045585</c:v>
                </c:pt>
                <c:pt idx="8886">
                  <c:v>1.049739</c:v>
                </c:pt>
                <c:pt idx="8887">
                  <c:v>1.049661</c:v>
                </c:pt>
                <c:pt idx="8888">
                  <c:v>1.049129</c:v>
                </c:pt>
                <c:pt idx="8889">
                  <c:v>1.049498</c:v>
                </c:pt>
                <c:pt idx="8890">
                  <c:v>1.0456129999999999</c:v>
                </c:pt>
                <c:pt idx="8891">
                  <c:v>1.043245</c:v>
                </c:pt>
                <c:pt idx="8892">
                  <c:v>1.046441</c:v>
                </c:pt>
                <c:pt idx="8893">
                  <c:v>1.050157</c:v>
                </c:pt>
                <c:pt idx="8894">
                  <c:v>1.0523169999999999</c:v>
                </c:pt>
                <c:pt idx="8895">
                  <c:v>1.0511790000000001</c:v>
                </c:pt>
                <c:pt idx="8896">
                  <c:v>1.0483709999999999</c:v>
                </c:pt>
                <c:pt idx="8897">
                  <c:v>1.0467569999999999</c:v>
                </c:pt>
                <c:pt idx="8898">
                  <c:v>1.044287</c:v>
                </c:pt>
                <c:pt idx="8899">
                  <c:v>1.0433840000000001</c:v>
                </c:pt>
                <c:pt idx="8900">
                  <c:v>1.045015</c:v>
                </c:pt>
                <c:pt idx="8901">
                  <c:v>1.0477920000000001</c:v>
                </c:pt>
                <c:pt idx="8902">
                  <c:v>1.049139</c:v>
                </c:pt>
                <c:pt idx="8903">
                  <c:v>1.047984</c:v>
                </c:pt>
                <c:pt idx="8904">
                  <c:v>1.0482750000000001</c:v>
                </c:pt>
                <c:pt idx="8905">
                  <c:v>1.0493170000000001</c:v>
                </c:pt>
                <c:pt idx="8906">
                  <c:v>1.0519670000000001</c:v>
                </c:pt>
                <c:pt idx="8907">
                  <c:v>1.0545530000000001</c:v>
                </c:pt>
                <c:pt idx="8908">
                  <c:v>1.0515060000000001</c:v>
                </c:pt>
                <c:pt idx="8909">
                  <c:v>1.050208</c:v>
                </c:pt>
                <c:pt idx="8910">
                  <c:v>1.050851</c:v>
                </c:pt>
                <c:pt idx="8911">
                  <c:v>1.0475369999999999</c:v>
                </c:pt>
                <c:pt idx="8912">
                  <c:v>1.0447770000000001</c:v>
                </c:pt>
                <c:pt idx="8913">
                  <c:v>1.0471710000000001</c:v>
                </c:pt>
                <c:pt idx="8914">
                  <c:v>1.047377</c:v>
                </c:pt>
                <c:pt idx="8915">
                  <c:v>1.045912</c:v>
                </c:pt>
                <c:pt idx="8916">
                  <c:v>1.0467059999999999</c:v>
                </c:pt>
                <c:pt idx="8917">
                  <c:v>1.0472459999999999</c:v>
                </c:pt>
                <c:pt idx="8918">
                  <c:v>1.050659</c:v>
                </c:pt>
                <c:pt idx="8919">
                  <c:v>1.053024</c:v>
                </c:pt>
                <c:pt idx="8920">
                  <c:v>1.0488459999999999</c:v>
                </c:pt>
                <c:pt idx="8921">
                  <c:v>1.0494589999999999</c:v>
                </c:pt>
                <c:pt idx="8922">
                  <c:v>1.056011</c:v>
                </c:pt>
                <c:pt idx="8923">
                  <c:v>1.057833</c:v>
                </c:pt>
                <c:pt idx="8924">
                  <c:v>1.054182</c:v>
                </c:pt>
                <c:pt idx="8925">
                  <c:v>1.0537749999999999</c:v>
                </c:pt>
                <c:pt idx="8926">
                  <c:v>1.055822</c:v>
                </c:pt>
                <c:pt idx="8927">
                  <c:v>1.05609</c:v>
                </c:pt>
                <c:pt idx="8928">
                  <c:v>1.0519559999999999</c:v>
                </c:pt>
                <c:pt idx="8929">
                  <c:v>1.0493809999999999</c:v>
                </c:pt>
                <c:pt idx="8930">
                  <c:v>1.0535019999999999</c:v>
                </c:pt>
                <c:pt idx="8931">
                  <c:v>1.053806</c:v>
                </c:pt>
                <c:pt idx="8932">
                  <c:v>1.049812</c:v>
                </c:pt>
                <c:pt idx="8933">
                  <c:v>1.0499700000000001</c:v>
                </c:pt>
                <c:pt idx="8934">
                  <c:v>1.0501180000000001</c:v>
                </c:pt>
                <c:pt idx="8935">
                  <c:v>1.04708</c:v>
                </c:pt>
                <c:pt idx="8936">
                  <c:v>1.0430159999999999</c:v>
                </c:pt>
                <c:pt idx="8937">
                  <c:v>1.0453779999999999</c:v>
                </c:pt>
                <c:pt idx="8938">
                  <c:v>1.049866</c:v>
                </c:pt>
                <c:pt idx="8939">
                  <c:v>1.046786</c:v>
                </c:pt>
                <c:pt idx="8940">
                  <c:v>1.044591</c:v>
                </c:pt>
                <c:pt idx="8941">
                  <c:v>1.0462020000000001</c:v>
                </c:pt>
                <c:pt idx="8942">
                  <c:v>1.0454079999999999</c:v>
                </c:pt>
                <c:pt idx="8943">
                  <c:v>1.0465329999999999</c:v>
                </c:pt>
                <c:pt idx="8944">
                  <c:v>1.0487690000000001</c:v>
                </c:pt>
                <c:pt idx="8945">
                  <c:v>1.0463990000000001</c:v>
                </c:pt>
                <c:pt idx="8946">
                  <c:v>1.044316</c:v>
                </c:pt>
                <c:pt idx="8947">
                  <c:v>1.045463</c:v>
                </c:pt>
                <c:pt idx="8948">
                  <c:v>1.0452809999999999</c:v>
                </c:pt>
                <c:pt idx="8949">
                  <c:v>1.0454730000000001</c:v>
                </c:pt>
                <c:pt idx="8950">
                  <c:v>1.0453730000000001</c:v>
                </c:pt>
                <c:pt idx="8951">
                  <c:v>1.0446009999999999</c:v>
                </c:pt>
                <c:pt idx="8952">
                  <c:v>1.050001</c:v>
                </c:pt>
                <c:pt idx="8953">
                  <c:v>1.0503830000000001</c:v>
                </c:pt>
                <c:pt idx="8954">
                  <c:v>1.043504</c:v>
                </c:pt>
                <c:pt idx="8955">
                  <c:v>1.04704</c:v>
                </c:pt>
                <c:pt idx="8956">
                  <c:v>1.0483629999999999</c:v>
                </c:pt>
                <c:pt idx="8957">
                  <c:v>1.0447340000000001</c:v>
                </c:pt>
                <c:pt idx="8958">
                  <c:v>1.049126</c:v>
                </c:pt>
                <c:pt idx="8959">
                  <c:v>1.053015</c:v>
                </c:pt>
                <c:pt idx="8960">
                  <c:v>1.0500970000000001</c:v>
                </c:pt>
                <c:pt idx="8961">
                  <c:v>1.0480449999999999</c:v>
                </c:pt>
                <c:pt idx="8962">
                  <c:v>1.05213</c:v>
                </c:pt>
                <c:pt idx="8963">
                  <c:v>1.0520240000000001</c:v>
                </c:pt>
                <c:pt idx="8964">
                  <c:v>1.044689</c:v>
                </c:pt>
                <c:pt idx="8965">
                  <c:v>1.0444830000000001</c:v>
                </c:pt>
                <c:pt idx="8966">
                  <c:v>1.0499149999999999</c:v>
                </c:pt>
                <c:pt idx="8967">
                  <c:v>1.0541970000000001</c:v>
                </c:pt>
                <c:pt idx="8968">
                  <c:v>1.0586599999999999</c:v>
                </c:pt>
                <c:pt idx="8969">
                  <c:v>1.0594079999999999</c:v>
                </c:pt>
                <c:pt idx="8970">
                  <c:v>1.0572699999999999</c:v>
                </c:pt>
                <c:pt idx="8971">
                  <c:v>1.0573159999999999</c:v>
                </c:pt>
                <c:pt idx="8972">
                  <c:v>1.0564770000000001</c:v>
                </c:pt>
                <c:pt idx="8973">
                  <c:v>1.0533159999999999</c:v>
                </c:pt>
                <c:pt idx="8974">
                  <c:v>1.0546359999999999</c:v>
                </c:pt>
                <c:pt idx="8975">
                  <c:v>1.055855</c:v>
                </c:pt>
                <c:pt idx="8976">
                  <c:v>1.051299</c:v>
                </c:pt>
                <c:pt idx="8977">
                  <c:v>1.0520039999999999</c:v>
                </c:pt>
                <c:pt idx="8978">
                  <c:v>1.055917</c:v>
                </c:pt>
                <c:pt idx="8979">
                  <c:v>1.0559499999999999</c:v>
                </c:pt>
                <c:pt idx="8980">
                  <c:v>1.0523439999999999</c:v>
                </c:pt>
                <c:pt idx="8981">
                  <c:v>1.049588</c:v>
                </c:pt>
                <c:pt idx="8982">
                  <c:v>1.051588</c:v>
                </c:pt>
                <c:pt idx="8983">
                  <c:v>1.0546439999999999</c:v>
                </c:pt>
                <c:pt idx="8984">
                  <c:v>1.0540579999999999</c:v>
                </c:pt>
                <c:pt idx="8985">
                  <c:v>1.0567470000000001</c:v>
                </c:pt>
                <c:pt idx="8986">
                  <c:v>1.059177</c:v>
                </c:pt>
                <c:pt idx="8987">
                  <c:v>1.056711</c:v>
                </c:pt>
                <c:pt idx="8988">
                  <c:v>1.0556779999999999</c:v>
                </c:pt>
                <c:pt idx="8989">
                  <c:v>1.0552950000000001</c:v>
                </c:pt>
                <c:pt idx="8990">
                  <c:v>1.0564640000000001</c:v>
                </c:pt>
                <c:pt idx="8991">
                  <c:v>1.057034</c:v>
                </c:pt>
                <c:pt idx="8992">
                  <c:v>1.053833</c:v>
                </c:pt>
                <c:pt idx="8993">
                  <c:v>1.0540780000000001</c:v>
                </c:pt>
                <c:pt idx="8994">
                  <c:v>1.053096</c:v>
                </c:pt>
                <c:pt idx="8995">
                  <c:v>1.0491630000000001</c:v>
                </c:pt>
                <c:pt idx="8996">
                  <c:v>1.050489</c:v>
                </c:pt>
                <c:pt idx="8997">
                  <c:v>1.052754</c:v>
                </c:pt>
                <c:pt idx="8998">
                  <c:v>1.0527260000000001</c:v>
                </c:pt>
                <c:pt idx="8999">
                  <c:v>1.053898</c:v>
                </c:pt>
                <c:pt idx="9000">
                  <c:v>1.0523359999999999</c:v>
                </c:pt>
                <c:pt idx="9001">
                  <c:v>1.050567</c:v>
                </c:pt>
                <c:pt idx="9002">
                  <c:v>1.0514349999999999</c:v>
                </c:pt>
                <c:pt idx="9003">
                  <c:v>1.051134</c:v>
                </c:pt>
                <c:pt idx="9004">
                  <c:v>1.0513840000000001</c:v>
                </c:pt>
                <c:pt idx="9005">
                  <c:v>1.0525439999999999</c:v>
                </c:pt>
                <c:pt idx="9006">
                  <c:v>1.052343</c:v>
                </c:pt>
                <c:pt idx="9007">
                  <c:v>1.0517559999999999</c:v>
                </c:pt>
                <c:pt idx="9008">
                  <c:v>1.053085</c:v>
                </c:pt>
                <c:pt idx="9009">
                  <c:v>1.055045</c:v>
                </c:pt>
                <c:pt idx="9010">
                  <c:v>1.055383</c:v>
                </c:pt>
                <c:pt idx="9011">
                  <c:v>1.0567519999999999</c:v>
                </c:pt>
                <c:pt idx="9012">
                  <c:v>1.0561780000000001</c:v>
                </c:pt>
                <c:pt idx="9013">
                  <c:v>1.056467</c:v>
                </c:pt>
                <c:pt idx="9014">
                  <c:v>1.0581499999999999</c:v>
                </c:pt>
                <c:pt idx="9015">
                  <c:v>1.0550360000000001</c:v>
                </c:pt>
                <c:pt idx="9016">
                  <c:v>1.051488</c:v>
                </c:pt>
                <c:pt idx="9017">
                  <c:v>1.052176</c:v>
                </c:pt>
                <c:pt idx="9018">
                  <c:v>1.051453</c:v>
                </c:pt>
                <c:pt idx="9019">
                  <c:v>1.05002</c:v>
                </c:pt>
                <c:pt idx="9020">
                  <c:v>1.052424</c:v>
                </c:pt>
                <c:pt idx="9021">
                  <c:v>1.0520350000000001</c:v>
                </c:pt>
                <c:pt idx="9022">
                  <c:v>1.047104</c:v>
                </c:pt>
                <c:pt idx="9023">
                  <c:v>1.0472840000000001</c:v>
                </c:pt>
                <c:pt idx="9024">
                  <c:v>1.051075</c:v>
                </c:pt>
                <c:pt idx="9025">
                  <c:v>1.0490170000000001</c:v>
                </c:pt>
                <c:pt idx="9026">
                  <c:v>1.0471200000000001</c:v>
                </c:pt>
                <c:pt idx="9027">
                  <c:v>1.0480510000000001</c:v>
                </c:pt>
                <c:pt idx="9028">
                  <c:v>1.0472300000000001</c:v>
                </c:pt>
                <c:pt idx="9029">
                  <c:v>1.0481560000000001</c:v>
                </c:pt>
                <c:pt idx="9030">
                  <c:v>1.0506530000000001</c:v>
                </c:pt>
                <c:pt idx="9031">
                  <c:v>1.0505519999999999</c:v>
                </c:pt>
                <c:pt idx="9032">
                  <c:v>1.051455</c:v>
                </c:pt>
                <c:pt idx="9033">
                  <c:v>1.052997</c:v>
                </c:pt>
                <c:pt idx="9034">
                  <c:v>1.0542530000000001</c:v>
                </c:pt>
                <c:pt idx="9035">
                  <c:v>1.0554559999999999</c:v>
                </c:pt>
                <c:pt idx="9036">
                  <c:v>1.055164</c:v>
                </c:pt>
                <c:pt idx="9037">
                  <c:v>1.05409</c:v>
                </c:pt>
                <c:pt idx="9038">
                  <c:v>1.054243</c:v>
                </c:pt>
                <c:pt idx="9039">
                  <c:v>1.0535840000000001</c:v>
                </c:pt>
                <c:pt idx="9040">
                  <c:v>1.0526040000000001</c:v>
                </c:pt>
                <c:pt idx="9041">
                  <c:v>1.0536140000000001</c:v>
                </c:pt>
                <c:pt idx="9042">
                  <c:v>1.0530740000000001</c:v>
                </c:pt>
                <c:pt idx="9043">
                  <c:v>1.050888</c:v>
                </c:pt>
                <c:pt idx="9044">
                  <c:v>1.052208</c:v>
                </c:pt>
                <c:pt idx="9045">
                  <c:v>1.055769</c:v>
                </c:pt>
                <c:pt idx="9046">
                  <c:v>1.0534079999999999</c:v>
                </c:pt>
                <c:pt idx="9047">
                  <c:v>1.050519</c:v>
                </c:pt>
                <c:pt idx="9048">
                  <c:v>1.0516859999999999</c:v>
                </c:pt>
                <c:pt idx="9049">
                  <c:v>1.0515840000000001</c:v>
                </c:pt>
                <c:pt idx="9050">
                  <c:v>1.049458</c:v>
                </c:pt>
                <c:pt idx="9051">
                  <c:v>1.051364</c:v>
                </c:pt>
                <c:pt idx="9052">
                  <c:v>1.055375</c:v>
                </c:pt>
                <c:pt idx="9053">
                  <c:v>1.0566759999999999</c:v>
                </c:pt>
                <c:pt idx="9054">
                  <c:v>1.0546770000000001</c:v>
                </c:pt>
                <c:pt idx="9055">
                  <c:v>1.055828</c:v>
                </c:pt>
                <c:pt idx="9056">
                  <c:v>1.05708</c:v>
                </c:pt>
                <c:pt idx="9057">
                  <c:v>1.056875</c:v>
                </c:pt>
                <c:pt idx="9058">
                  <c:v>1.057669</c:v>
                </c:pt>
                <c:pt idx="9059">
                  <c:v>1.055447</c:v>
                </c:pt>
                <c:pt idx="9060">
                  <c:v>1.0543009999999999</c:v>
                </c:pt>
                <c:pt idx="9061">
                  <c:v>1.056386</c:v>
                </c:pt>
                <c:pt idx="9062">
                  <c:v>1.0542039999999999</c:v>
                </c:pt>
                <c:pt idx="9063">
                  <c:v>1.0530980000000001</c:v>
                </c:pt>
                <c:pt idx="9064">
                  <c:v>1.056897</c:v>
                </c:pt>
                <c:pt idx="9065">
                  <c:v>1.0561849999999999</c:v>
                </c:pt>
                <c:pt idx="9066">
                  <c:v>1.0541020000000001</c:v>
                </c:pt>
                <c:pt idx="9067">
                  <c:v>1.0567839999999999</c:v>
                </c:pt>
                <c:pt idx="9068">
                  <c:v>1.057445</c:v>
                </c:pt>
                <c:pt idx="9069">
                  <c:v>1.056184</c:v>
                </c:pt>
                <c:pt idx="9070">
                  <c:v>1.0582769999999999</c:v>
                </c:pt>
                <c:pt idx="9071">
                  <c:v>1.061148</c:v>
                </c:pt>
                <c:pt idx="9072">
                  <c:v>1.0589500000000001</c:v>
                </c:pt>
                <c:pt idx="9073">
                  <c:v>1.0568150000000001</c:v>
                </c:pt>
                <c:pt idx="9074">
                  <c:v>1.0582670000000001</c:v>
                </c:pt>
                <c:pt idx="9075">
                  <c:v>1.061248</c:v>
                </c:pt>
                <c:pt idx="9076">
                  <c:v>1.0619970000000001</c:v>
                </c:pt>
                <c:pt idx="9077">
                  <c:v>1.058378</c:v>
                </c:pt>
                <c:pt idx="9078">
                  <c:v>1.0545180000000001</c:v>
                </c:pt>
                <c:pt idx="9079">
                  <c:v>1.0559829999999999</c:v>
                </c:pt>
                <c:pt idx="9080">
                  <c:v>1.0599320000000001</c:v>
                </c:pt>
                <c:pt idx="9081">
                  <c:v>1.0602039999999999</c:v>
                </c:pt>
                <c:pt idx="9082">
                  <c:v>1.05629</c:v>
                </c:pt>
                <c:pt idx="9083">
                  <c:v>1.0549090000000001</c:v>
                </c:pt>
                <c:pt idx="9084">
                  <c:v>1.0550949999999999</c:v>
                </c:pt>
                <c:pt idx="9085">
                  <c:v>1.0540719999999999</c:v>
                </c:pt>
                <c:pt idx="9086">
                  <c:v>1.058195</c:v>
                </c:pt>
                <c:pt idx="9087">
                  <c:v>1.061509</c:v>
                </c:pt>
                <c:pt idx="9088">
                  <c:v>1.0562130000000001</c:v>
                </c:pt>
                <c:pt idx="9089">
                  <c:v>1.0524690000000001</c:v>
                </c:pt>
                <c:pt idx="9090">
                  <c:v>1.0554220000000001</c:v>
                </c:pt>
                <c:pt idx="9091">
                  <c:v>1.0606690000000001</c:v>
                </c:pt>
                <c:pt idx="9092">
                  <c:v>1.0609040000000001</c:v>
                </c:pt>
                <c:pt idx="9093">
                  <c:v>1.0582549999999999</c:v>
                </c:pt>
                <c:pt idx="9094">
                  <c:v>1.060873</c:v>
                </c:pt>
                <c:pt idx="9095">
                  <c:v>1.061229</c:v>
                </c:pt>
                <c:pt idx="9096">
                  <c:v>1.059075</c:v>
                </c:pt>
                <c:pt idx="9097">
                  <c:v>1.061313</c:v>
                </c:pt>
                <c:pt idx="9098">
                  <c:v>1.0602450000000001</c:v>
                </c:pt>
                <c:pt idx="9099">
                  <c:v>1.058379</c:v>
                </c:pt>
                <c:pt idx="9100">
                  <c:v>1.059958</c:v>
                </c:pt>
                <c:pt idx="9101">
                  <c:v>1.0591090000000001</c:v>
                </c:pt>
                <c:pt idx="9102">
                  <c:v>1.0566489999999999</c:v>
                </c:pt>
                <c:pt idx="9103">
                  <c:v>1.055855</c:v>
                </c:pt>
                <c:pt idx="9104">
                  <c:v>1.056716</c:v>
                </c:pt>
                <c:pt idx="9105">
                  <c:v>1.0570470000000001</c:v>
                </c:pt>
                <c:pt idx="9106">
                  <c:v>1.0586329999999999</c:v>
                </c:pt>
                <c:pt idx="9107">
                  <c:v>1.0638000000000001</c:v>
                </c:pt>
                <c:pt idx="9108">
                  <c:v>1.063043</c:v>
                </c:pt>
                <c:pt idx="9109">
                  <c:v>1.0587470000000001</c:v>
                </c:pt>
                <c:pt idx="9110">
                  <c:v>1.059957</c:v>
                </c:pt>
                <c:pt idx="9111">
                  <c:v>1.062424</c:v>
                </c:pt>
                <c:pt idx="9112">
                  <c:v>1.06111</c:v>
                </c:pt>
                <c:pt idx="9113">
                  <c:v>1.061633</c:v>
                </c:pt>
                <c:pt idx="9114">
                  <c:v>1.0629200000000001</c:v>
                </c:pt>
                <c:pt idx="9115">
                  <c:v>1.0641290000000001</c:v>
                </c:pt>
                <c:pt idx="9116">
                  <c:v>1.066017</c:v>
                </c:pt>
                <c:pt idx="9117">
                  <c:v>1.066352</c:v>
                </c:pt>
                <c:pt idx="9118">
                  <c:v>1.064165</c:v>
                </c:pt>
                <c:pt idx="9119">
                  <c:v>1.0652710000000001</c:v>
                </c:pt>
                <c:pt idx="9120">
                  <c:v>1.066767</c:v>
                </c:pt>
                <c:pt idx="9121">
                  <c:v>1.06362</c:v>
                </c:pt>
                <c:pt idx="9122">
                  <c:v>1.061428</c:v>
                </c:pt>
                <c:pt idx="9123">
                  <c:v>1.062119</c:v>
                </c:pt>
                <c:pt idx="9124">
                  <c:v>1.0637989999999999</c:v>
                </c:pt>
                <c:pt idx="9125">
                  <c:v>1.06569</c:v>
                </c:pt>
                <c:pt idx="9126">
                  <c:v>1.065768</c:v>
                </c:pt>
                <c:pt idx="9127">
                  <c:v>1.0659209999999999</c:v>
                </c:pt>
                <c:pt idx="9128">
                  <c:v>1.064972</c:v>
                </c:pt>
                <c:pt idx="9129">
                  <c:v>1.0615779999999999</c:v>
                </c:pt>
                <c:pt idx="9130">
                  <c:v>1.059868</c:v>
                </c:pt>
                <c:pt idx="9131">
                  <c:v>1.059239</c:v>
                </c:pt>
                <c:pt idx="9132">
                  <c:v>1.057582</c:v>
                </c:pt>
                <c:pt idx="9133">
                  <c:v>1.0611200000000001</c:v>
                </c:pt>
                <c:pt idx="9134">
                  <c:v>1.0624290000000001</c:v>
                </c:pt>
                <c:pt idx="9135">
                  <c:v>1.057958</c:v>
                </c:pt>
                <c:pt idx="9136">
                  <c:v>1.0586370000000001</c:v>
                </c:pt>
                <c:pt idx="9137">
                  <c:v>1.062201</c:v>
                </c:pt>
                <c:pt idx="9138">
                  <c:v>1.0603340000000001</c:v>
                </c:pt>
                <c:pt idx="9139">
                  <c:v>1.0597639999999999</c:v>
                </c:pt>
                <c:pt idx="9140">
                  <c:v>1.0644020000000001</c:v>
                </c:pt>
                <c:pt idx="9141">
                  <c:v>1.067526</c:v>
                </c:pt>
                <c:pt idx="9142">
                  <c:v>1.0651109999999999</c:v>
                </c:pt>
                <c:pt idx="9143">
                  <c:v>1.0611870000000001</c:v>
                </c:pt>
                <c:pt idx="9144">
                  <c:v>1.0608390000000001</c:v>
                </c:pt>
                <c:pt idx="9145">
                  <c:v>1.062424</c:v>
                </c:pt>
                <c:pt idx="9146">
                  <c:v>1.0586150000000001</c:v>
                </c:pt>
                <c:pt idx="9147">
                  <c:v>1.0573440000000001</c:v>
                </c:pt>
                <c:pt idx="9148">
                  <c:v>1.0615650000000001</c:v>
                </c:pt>
                <c:pt idx="9149">
                  <c:v>1.061761</c:v>
                </c:pt>
                <c:pt idx="9150">
                  <c:v>1.058783</c:v>
                </c:pt>
                <c:pt idx="9151">
                  <c:v>1.0606390000000001</c:v>
                </c:pt>
                <c:pt idx="9152">
                  <c:v>1.063347</c:v>
                </c:pt>
                <c:pt idx="9153">
                  <c:v>1.0627500000000001</c:v>
                </c:pt>
                <c:pt idx="9154">
                  <c:v>1.0641560000000001</c:v>
                </c:pt>
                <c:pt idx="9155">
                  <c:v>1.0662799999999999</c:v>
                </c:pt>
                <c:pt idx="9156">
                  <c:v>1.062648</c:v>
                </c:pt>
                <c:pt idx="9157">
                  <c:v>1.0626070000000001</c:v>
                </c:pt>
                <c:pt idx="9158">
                  <c:v>1.0673820000000001</c:v>
                </c:pt>
                <c:pt idx="9159">
                  <c:v>1.0650360000000001</c:v>
                </c:pt>
                <c:pt idx="9160">
                  <c:v>1.063793</c:v>
                </c:pt>
                <c:pt idx="9161">
                  <c:v>1.0679890000000001</c:v>
                </c:pt>
                <c:pt idx="9162">
                  <c:v>1.0661350000000001</c:v>
                </c:pt>
                <c:pt idx="9163">
                  <c:v>1.0599400000000001</c:v>
                </c:pt>
                <c:pt idx="9164">
                  <c:v>1.059652</c:v>
                </c:pt>
                <c:pt idx="9165">
                  <c:v>1.064883</c:v>
                </c:pt>
                <c:pt idx="9166">
                  <c:v>1.0632470000000001</c:v>
                </c:pt>
                <c:pt idx="9167">
                  <c:v>1.060762</c:v>
                </c:pt>
                <c:pt idx="9168">
                  <c:v>1.0659160000000001</c:v>
                </c:pt>
                <c:pt idx="9169">
                  <c:v>1.064697</c:v>
                </c:pt>
                <c:pt idx="9170">
                  <c:v>1.061061</c:v>
                </c:pt>
                <c:pt idx="9171">
                  <c:v>1.064681</c:v>
                </c:pt>
                <c:pt idx="9172">
                  <c:v>1.064907</c:v>
                </c:pt>
                <c:pt idx="9173">
                  <c:v>1.063642</c:v>
                </c:pt>
                <c:pt idx="9174">
                  <c:v>1.0666359999999999</c:v>
                </c:pt>
                <c:pt idx="9175">
                  <c:v>1.0674999999999999</c:v>
                </c:pt>
                <c:pt idx="9176">
                  <c:v>1.06646</c:v>
                </c:pt>
                <c:pt idx="9177">
                  <c:v>1.066449</c:v>
                </c:pt>
                <c:pt idx="9178">
                  <c:v>1.06552</c:v>
                </c:pt>
                <c:pt idx="9179">
                  <c:v>1.065984</c:v>
                </c:pt>
                <c:pt idx="9180">
                  <c:v>1.066479</c:v>
                </c:pt>
                <c:pt idx="9181">
                  <c:v>1.0640879999999999</c:v>
                </c:pt>
                <c:pt idx="9182">
                  <c:v>1.064549</c:v>
                </c:pt>
                <c:pt idx="9183">
                  <c:v>1.068417</c:v>
                </c:pt>
                <c:pt idx="9184">
                  <c:v>1.0662450000000001</c:v>
                </c:pt>
                <c:pt idx="9185">
                  <c:v>1.063177</c:v>
                </c:pt>
                <c:pt idx="9186">
                  <c:v>1.0684670000000001</c:v>
                </c:pt>
                <c:pt idx="9187">
                  <c:v>1.070727</c:v>
                </c:pt>
                <c:pt idx="9188">
                  <c:v>1.063871</c:v>
                </c:pt>
                <c:pt idx="9189">
                  <c:v>1.06165</c:v>
                </c:pt>
                <c:pt idx="9190">
                  <c:v>1.0686629999999999</c:v>
                </c:pt>
                <c:pt idx="9191">
                  <c:v>1.073032</c:v>
                </c:pt>
                <c:pt idx="9192">
                  <c:v>1.0689740000000001</c:v>
                </c:pt>
                <c:pt idx="9193">
                  <c:v>1.0640069999999999</c:v>
                </c:pt>
                <c:pt idx="9194">
                  <c:v>1.0670550000000001</c:v>
                </c:pt>
                <c:pt idx="9195">
                  <c:v>1.0718190000000001</c:v>
                </c:pt>
                <c:pt idx="9196">
                  <c:v>1.0699270000000001</c:v>
                </c:pt>
                <c:pt idx="9197">
                  <c:v>1.068522</c:v>
                </c:pt>
                <c:pt idx="9198">
                  <c:v>1.06833</c:v>
                </c:pt>
                <c:pt idx="9199">
                  <c:v>1.0714159999999999</c:v>
                </c:pt>
                <c:pt idx="9200">
                  <c:v>1.072678</c:v>
                </c:pt>
                <c:pt idx="9201">
                  <c:v>1.0705990000000001</c:v>
                </c:pt>
                <c:pt idx="9202">
                  <c:v>1.0709569999999999</c:v>
                </c:pt>
                <c:pt idx="9203">
                  <c:v>1.0734170000000001</c:v>
                </c:pt>
                <c:pt idx="9204">
                  <c:v>1.0752159999999999</c:v>
                </c:pt>
                <c:pt idx="9205">
                  <c:v>1.072066</c:v>
                </c:pt>
                <c:pt idx="9206">
                  <c:v>1.069628</c:v>
                </c:pt>
                <c:pt idx="9207">
                  <c:v>1.072465</c:v>
                </c:pt>
                <c:pt idx="9208">
                  <c:v>1.0735699999999999</c:v>
                </c:pt>
                <c:pt idx="9209">
                  <c:v>1.069779</c:v>
                </c:pt>
                <c:pt idx="9210">
                  <c:v>1.0674520000000001</c:v>
                </c:pt>
                <c:pt idx="9211">
                  <c:v>1.070646</c:v>
                </c:pt>
                <c:pt idx="9212">
                  <c:v>1.0706199999999999</c:v>
                </c:pt>
                <c:pt idx="9213">
                  <c:v>1.065531</c:v>
                </c:pt>
                <c:pt idx="9214">
                  <c:v>1.0661849999999999</c:v>
                </c:pt>
                <c:pt idx="9215">
                  <c:v>1.073534</c:v>
                </c:pt>
                <c:pt idx="9216">
                  <c:v>1.0741449999999999</c:v>
                </c:pt>
                <c:pt idx="9217">
                  <c:v>1.068613</c:v>
                </c:pt>
                <c:pt idx="9218">
                  <c:v>1.0679799999999999</c:v>
                </c:pt>
                <c:pt idx="9219">
                  <c:v>1.0712740000000001</c:v>
                </c:pt>
                <c:pt idx="9220">
                  <c:v>1.070573</c:v>
                </c:pt>
                <c:pt idx="9221">
                  <c:v>1.071064</c:v>
                </c:pt>
                <c:pt idx="9222">
                  <c:v>1.072316</c:v>
                </c:pt>
                <c:pt idx="9223">
                  <c:v>1.0675939999999999</c:v>
                </c:pt>
                <c:pt idx="9224">
                  <c:v>1.0657399999999999</c:v>
                </c:pt>
                <c:pt idx="9225">
                  <c:v>1.069107</c:v>
                </c:pt>
                <c:pt idx="9226">
                  <c:v>1.0693980000000001</c:v>
                </c:pt>
                <c:pt idx="9227">
                  <c:v>1.0698939999999999</c:v>
                </c:pt>
                <c:pt idx="9228">
                  <c:v>1.0690930000000001</c:v>
                </c:pt>
                <c:pt idx="9229">
                  <c:v>1.0632550000000001</c:v>
                </c:pt>
                <c:pt idx="9230">
                  <c:v>1.0613699999999999</c:v>
                </c:pt>
                <c:pt idx="9231">
                  <c:v>1.065785</c:v>
                </c:pt>
                <c:pt idx="9232">
                  <c:v>1.0666370000000001</c:v>
                </c:pt>
                <c:pt idx="9233">
                  <c:v>1.0645119999999999</c:v>
                </c:pt>
                <c:pt idx="9234">
                  <c:v>1.06623</c:v>
                </c:pt>
                <c:pt idx="9235">
                  <c:v>1.067582</c:v>
                </c:pt>
                <c:pt idx="9236">
                  <c:v>1.0636220000000001</c:v>
                </c:pt>
                <c:pt idx="9237">
                  <c:v>1.0621609999999999</c:v>
                </c:pt>
                <c:pt idx="9238">
                  <c:v>1.0653109999999999</c:v>
                </c:pt>
                <c:pt idx="9239">
                  <c:v>1.0656460000000001</c:v>
                </c:pt>
                <c:pt idx="9240">
                  <c:v>1.0663050000000001</c:v>
                </c:pt>
                <c:pt idx="9241">
                  <c:v>1.067329</c:v>
                </c:pt>
                <c:pt idx="9242">
                  <c:v>1.0665610000000001</c:v>
                </c:pt>
                <c:pt idx="9243">
                  <c:v>1.069679</c:v>
                </c:pt>
                <c:pt idx="9244">
                  <c:v>1.0705910000000001</c:v>
                </c:pt>
                <c:pt idx="9245">
                  <c:v>1.071143</c:v>
                </c:pt>
                <c:pt idx="9246">
                  <c:v>1.069342</c:v>
                </c:pt>
                <c:pt idx="9247">
                  <c:v>1.0644260000000001</c:v>
                </c:pt>
                <c:pt idx="9248">
                  <c:v>1.069566</c:v>
                </c:pt>
                <c:pt idx="9249">
                  <c:v>1.0766560000000001</c:v>
                </c:pt>
                <c:pt idx="9250">
                  <c:v>1.07321</c:v>
                </c:pt>
                <c:pt idx="9251">
                  <c:v>1.070114</c:v>
                </c:pt>
                <c:pt idx="9252">
                  <c:v>1.0725279999999999</c:v>
                </c:pt>
                <c:pt idx="9253">
                  <c:v>1.0704400000000001</c:v>
                </c:pt>
                <c:pt idx="9254">
                  <c:v>1.066662</c:v>
                </c:pt>
                <c:pt idx="9255">
                  <c:v>1.0703069999999999</c:v>
                </c:pt>
                <c:pt idx="9256">
                  <c:v>1.073332</c:v>
                </c:pt>
                <c:pt idx="9257">
                  <c:v>1.0718030000000001</c:v>
                </c:pt>
                <c:pt idx="9258">
                  <c:v>1.0702100000000001</c:v>
                </c:pt>
                <c:pt idx="9259">
                  <c:v>1.070465</c:v>
                </c:pt>
                <c:pt idx="9260">
                  <c:v>1.0714330000000001</c:v>
                </c:pt>
                <c:pt idx="9261">
                  <c:v>1.072621</c:v>
                </c:pt>
                <c:pt idx="9262">
                  <c:v>1.0746329999999999</c:v>
                </c:pt>
                <c:pt idx="9263">
                  <c:v>1.073555</c:v>
                </c:pt>
                <c:pt idx="9264">
                  <c:v>1.0698289999999999</c:v>
                </c:pt>
                <c:pt idx="9265">
                  <c:v>1.068138</c:v>
                </c:pt>
                <c:pt idx="9266">
                  <c:v>1.0682590000000001</c:v>
                </c:pt>
                <c:pt idx="9267">
                  <c:v>1.070211</c:v>
                </c:pt>
                <c:pt idx="9268">
                  <c:v>1.0729630000000001</c:v>
                </c:pt>
                <c:pt idx="9269">
                  <c:v>1.071688</c:v>
                </c:pt>
                <c:pt idx="9270">
                  <c:v>1.068011</c:v>
                </c:pt>
                <c:pt idx="9271">
                  <c:v>1.0678559999999999</c:v>
                </c:pt>
                <c:pt idx="9272">
                  <c:v>1.0715129999999999</c:v>
                </c:pt>
                <c:pt idx="9273">
                  <c:v>1.076122</c:v>
                </c:pt>
                <c:pt idx="9274">
                  <c:v>1.076689</c:v>
                </c:pt>
                <c:pt idx="9275">
                  <c:v>1.075904</c:v>
                </c:pt>
                <c:pt idx="9276">
                  <c:v>1.0753919999999999</c:v>
                </c:pt>
                <c:pt idx="9277">
                  <c:v>1.072581</c:v>
                </c:pt>
                <c:pt idx="9278">
                  <c:v>1.0706629999999999</c:v>
                </c:pt>
                <c:pt idx="9279">
                  <c:v>1.071089</c:v>
                </c:pt>
                <c:pt idx="9280">
                  <c:v>1.071088</c:v>
                </c:pt>
                <c:pt idx="9281">
                  <c:v>1.069839</c:v>
                </c:pt>
                <c:pt idx="9282">
                  <c:v>1.0686249999999999</c:v>
                </c:pt>
                <c:pt idx="9283">
                  <c:v>1.0696939999999999</c:v>
                </c:pt>
                <c:pt idx="9284">
                  <c:v>1.070322</c:v>
                </c:pt>
                <c:pt idx="9285">
                  <c:v>1.0689340000000001</c:v>
                </c:pt>
                <c:pt idx="9286">
                  <c:v>1.0673619999999999</c:v>
                </c:pt>
                <c:pt idx="9287">
                  <c:v>1.0705579999999999</c:v>
                </c:pt>
                <c:pt idx="9288">
                  <c:v>1.0748409999999999</c:v>
                </c:pt>
                <c:pt idx="9289">
                  <c:v>1.0756209999999999</c:v>
                </c:pt>
                <c:pt idx="9290">
                  <c:v>1.0762750000000001</c:v>
                </c:pt>
                <c:pt idx="9291">
                  <c:v>1.0763469999999999</c:v>
                </c:pt>
                <c:pt idx="9292">
                  <c:v>1.074336</c:v>
                </c:pt>
                <c:pt idx="9293">
                  <c:v>1.073153</c:v>
                </c:pt>
                <c:pt idx="9294">
                  <c:v>1.0723290000000001</c:v>
                </c:pt>
                <c:pt idx="9295">
                  <c:v>1.0708930000000001</c:v>
                </c:pt>
                <c:pt idx="9296">
                  <c:v>1.06948</c:v>
                </c:pt>
                <c:pt idx="9297">
                  <c:v>1.0710770000000001</c:v>
                </c:pt>
                <c:pt idx="9298">
                  <c:v>1.071326</c:v>
                </c:pt>
                <c:pt idx="9299">
                  <c:v>1.067766</c:v>
                </c:pt>
                <c:pt idx="9300">
                  <c:v>1.0664149999999999</c:v>
                </c:pt>
                <c:pt idx="9301">
                  <c:v>1.0707150000000001</c:v>
                </c:pt>
                <c:pt idx="9302">
                  <c:v>1.073291</c:v>
                </c:pt>
                <c:pt idx="9303">
                  <c:v>1.0709649999999999</c:v>
                </c:pt>
                <c:pt idx="9304">
                  <c:v>1.072025</c:v>
                </c:pt>
                <c:pt idx="9305">
                  <c:v>1.073129</c:v>
                </c:pt>
                <c:pt idx="9306">
                  <c:v>1.0698840000000001</c:v>
                </c:pt>
                <c:pt idx="9307">
                  <c:v>1.072408</c:v>
                </c:pt>
                <c:pt idx="9308">
                  <c:v>1.077034</c:v>
                </c:pt>
                <c:pt idx="9309">
                  <c:v>1.0758129999999999</c:v>
                </c:pt>
                <c:pt idx="9310">
                  <c:v>1.075955</c:v>
                </c:pt>
                <c:pt idx="9311">
                  <c:v>1.079998</c:v>
                </c:pt>
                <c:pt idx="9312">
                  <c:v>1.0788690000000001</c:v>
                </c:pt>
                <c:pt idx="9313">
                  <c:v>1.075682</c:v>
                </c:pt>
                <c:pt idx="9314">
                  <c:v>1.077825</c:v>
                </c:pt>
                <c:pt idx="9315">
                  <c:v>1.0782940000000001</c:v>
                </c:pt>
                <c:pt idx="9316">
                  <c:v>1.075699</c:v>
                </c:pt>
                <c:pt idx="9317">
                  <c:v>1.075188</c:v>
                </c:pt>
                <c:pt idx="9318">
                  <c:v>1.0758030000000001</c:v>
                </c:pt>
                <c:pt idx="9319">
                  <c:v>1.07667</c:v>
                </c:pt>
                <c:pt idx="9320">
                  <c:v>1.076457</c:v>
                </c:pt>
                <c:pt idx="9321">
                  <c:v>1.075412</c:v>
                </c:pt>
                <c:pt idx="9322">
                  <c:v>1.0730740000000001</c:v>
                </c:pt>
                <c:pt idx="9323">
                  <c:v>1.0730440000000001</c:v>
                </c:pt>
                <c:pt idx="9324">
                  <c:v>1.076619</c:v>
                </c:pt>
                <c:pt idx="9325">
                  <c:v>1.0767500000000001</c:v>
                </c:pt>
                <c:pt idx="9326">
                  <c:v>1.073285</c:v>
                </c:pt>
                <c:pt idx="9327">
                  <c:v>1.072705</c:v>
                </c:pt>
                <c:pt idx="9328">
                  <c:v>1.0755999999999999</c:v>
                </c:pt>
                <c:pt idx="9329">
                  <c:v>1.0751740000000001</c:v>
                </c:pt>
                <c:pt idx="9330">
                  <c:v>1.075895</c:v>
                </c:pt>
                <c:pt idx="9331">
                  <c:v>1.078927</c:v>
                </c:pt>
                <c:pt idx="9332">
                  <c:v>1.078376</c:v>
                </c:pt>
                <c:pt idx="9333">
                  <c:v>1.0747199999999999</c:v>
                </c:pt>
                <c:pt idx="9334">
                  <c:v>1.0734699999999999</c:v>
                </c:pt>
                <c:pt idx="9335">
                  <c:v>1.075779</c:v>
                </c:pt>
                <c:pt idx="9336">
                  <c:v>1.0762780000000001</c:v>
                </c:pt>
                <c:pt idx="9337">
                  <c:v>1.0760339999999999</c:v>
                </c:pt>
                <c:pt idx="9338">
                  <c:v>1.075834</c:v>
                </c:pt>
                <c:pt idx="9339">
                  <c:v>1.0766039999999999</c:v>
                </c:pt>
                <c:pt idx="9340">
                  <c:v>1.0803400000000001</c:v>
                </c:pt>
                <c:pt idx="9341">
                  <c:v>1.082481</c:v>
                </c:pt>
                <c:pt idx="9342">
                  <c:v>1.080892</c:v>
                </c:pt>
                <c:pt idx="9343">
                  <c:v>1.0800590000000001</c:v>
                </c:pt>
                <c:pt idx="9344">
                  <c:v>1.0785560000000001</c:v>
                </c:pt>
                <c:pt idx="9345">
                  <c:v>1.0802860000000001</c:v>
                </c:pt>
                <c:pt idx="9346">
                  <c:v>1.082749</c:v>
                </c:pt>
                <c:pt idx="9347">
                  <c:v>1.078802</c:v>
                </c:pt>
                <c:pt idx="9348">
                  <c:v>1.077909</c:v>
                </c:pt>
                <c:pt idx="9349">
                  <c:v>1.080819</c:v>
                </c:pt>
                <c:pt idx="9350">
                  <c:v>1.0803780000000001</c:v>
                </c:pt>
                <c:pt idx="9351">
                  <c:v>1.0810070000000001</c:v>
                </c:pt>
                <c:pt idx="9352">
                  <c:v>1.0834619999999999</c:v>
                </c:pt>
                <c:pt idx="9353">
                  <c:v>1.0835140000000001</c:v>
                </c:pt>
                <c:pt idx="9354">
                  <c:v>1.079229</c:v>
                </c:pt>
                <c:pt idx="9355">
                  <c:v>1.07874</c:v>
                </c:pt>
                <c:pt idx="9356">
                  <c:v>1.0824579999999999</c:v>
                </c:pt>
                <c:pt idx="9357">
                  <c:v>1.0824279999999999</c:v>
                </c:pt>
                <c:pt idx="9358">
                  <c:v>1.082319</c:v>
                </c:pt>
                <c:pt idx="9359">
                  <c:v>1.0818319999999999</c:v>
                </c:pt>
                <c:pt idx="9360">
                  <c:v>1.0835779999999999</c:v>
                </c:pt>
                <c:pt idx="9361">
                  <c:v>1.0882780000000001</c:v>
                </c:pt>
                <c:pt idx="9362">
                  <c:v>1.0863370000000001</c:v>
                </c:pt>
                <c:pt idx="9363">
                  <c:v>1.0786</c:v>
                </c:pt>
                <c:pt idx="9364">
                  <c:v>1.0776129999999999</c:v>
                </c:pt>
                <c:pt idx="9365">
                  <c:v>1.083666</c:v>
                </c:pt>
                <c:pt idx="9366">
                  <c:v>1.084903</c:v>
                </c:pt>
                <c:pt idx="9367">
                  <c:v>1.0819840000000001</c:v>
                </c:pt>
                <c:pt idx="9368">
                  <c:v>1.0806199999999999</c:v>
                </c:pt>
                <c:pt idx="9369">
                  <c:v>1.0832059999999999</c:v>
                </c:pt>
                <c:pt idx="9370">
                  <c:v>1.0869</c:v>
                </c:pt>
                <c:pt idx="9371">
                  <c:v>1.087799</c:v>
                </c:pt>
                <c:pt idx="9372">
                  <c:v>1.0854649999999999</c:v>
                </c:pt>
                <c:pt idx="9373">
                  <c:v>1.083656</c:v>
                </c:pt>
                <c:pt idx="9374">
                  <c:v>1.0831</c:v>
                </c:pt>
                <c:pt idx="9375">
                  <c:v>1.079736</c:v>
                </c:pt>
                <c:pt idx="9376">
                  <c:v>1.0795619999999999</c:v>
                </c:pt>
                <c:pt idx="9377">
                  <c:v>1.0844560000000001</c:v>
                </c:pt>
                <c:pt idx="9378">
                  <c:v>1.0830120000000001</c:v>
                </c:pt>
                <c:pt idx="9379">
                  <c:v>1.079815</c:v>
                </c:pt>
                <c:pt idx="9380">
                  <c:v>1.0833550000000001</c:v>
                </c:pt>
                <c:pt idx="9381">
                  <c:v>1.0848180000000001</c:v>
                </c:pt>
                <c:pt idx="9382">
                  <c:v>1.0825720000000001</c:v>
                </c:pt>
                <c:pt idx="9383">
                  <c:v>1.0830280000000001</c:v>
                </c:pt>
                <c:pt idx="9384">
                  <c:v>1.085278</c:v>
                </c:pt>
                <c:pt idx="9385">
                  <c:v>1.084465</c:v>
                </c:pt>
                <c:pt idx="9386">
                  <c:v>1.080792</c:v>
                </c:pt>
                <c:pt idx="9387">
                  <c:v>1.08145</c:v>
                </c:pt>
                <c:pt idx="9388">
                  <c:v>1.0880050000000001</c:v>
                </c:pt>
                <c:pt idx="9389">
                  <c:v>1.0895189999999999</c:v>
                </c:pt>
                <c:pt idx="9390">
                  <c:v>1.0849169999999999</c:v>
                </c:pt>
                <c:pt idx="9391">
                  <c:v>1.0851139999999999</c:v>
                </c:pt>
                <c:pt idx="9392">
                  <c:v>1.085753</c:v>
                </c:pt>
                <c:pt idx="9393">
                  <c:v>1.085375</c:v>
                </c:pt>
                <c:pt idx="9394">
                  <c:v>1.088716</c:v>
                </c:pt>
                <c:pt idx="9395">
                  <c:v>1.0867199999999999</c:v>
                </c:pt>
                <c:pt idx="9396">
                  <c:v>1.07901</c:v>
                </c:pt>
                <c:pt idx="9397">
                  <c:v>1.0781849999999999</c:v>
                </c:pt>
                <c:pt idx="9398">
                  <c:v>1.0809139999999999</c:v>
                </c:pt>
                <c:pt idx="9399">
                  <c:v>1.083995</c:v>
                </c:pt>
                <c:pt idx="9400">
                  <c:v>1.0867640000000001</c:v>
                </c:pt>
                <c:pt idx="9401">
                  <c:v>1.084972</c:v>
                </c:pt>
                <c:pt idx="9402">
                  <c:v>1.0834820000000001</c:v>
                </c:pt>
                <c:pt idx="9403">
                  <c:v>1.0862540000000001</c:v>
                </c:pt>
                <c:pt idx="9404">
                  <c:v>1.088716</c:v>
                </c:pt>
                <c:pt idx="9405">
                  <c:v>1.089845</c:v>
                </c:pt>
                <c:pt idx="9406">
                  <c:v>1.0882069999999999</c:v>
                </c:pt>
                <c:pt idx="9407">
                  <c:v>1.0852999999999999</c:v>
                </c:pt>
                <c:pt idx="9408">
                  <c:v>1.0870660000000001</c:v>
                </c:pt>
                <c:pt idx="9409">
                  <c:v>1.091323</c:v>
                </c:pt>
                <c:pt idx="9410">
                  <c:v>1.0898829999999999</c:v>
                </c:pt>
                <c:pt idx="9411">
                  <c:v>1.0881339999999999</c:v>
                </c:pt>
                <c:pt idx="9412">
                  <c:v>1.092484</c:v>
                </c:pt>
                <c:pt idx="9413">
                  <c:v>1.0935870000000001</c:v>
                </c:pt>
                <c:pt idx="9414">
                  <c:v>1.0903830000000001</c:v>
                </c:pt>
                <c:pt idx="9415">
                  <c:v>1.0892900000000001</c:v>
                </c:pt>
                <c:pt idx="9416">
                  <c:v>1.0878730000000001</c:v>
                </c:pt>
                <c:pt idx="9417">
                  <c:v>1.0900909999999999</c:v>
                </c:pt>
                <c:pt idx="9418">
                  <c:v>1.0917790000000001</c:v>
                </c:pt>
                <c:pt idx="9419">
                  <c:v>1.0878460000000001</c:v>
                </c:pt>
                <c:pt idx="9420">
                  <c:v>1.0858969999999999</c:v>
                </c:pt>
                <c:pt idx="9421">
                  <c:v>1.08602</c:v>
                </c:pt>
                <c:pt idx="9422">
                  <c:v>1.0864720000000001</c:v>
                </c:pt>
                <c:pt idx="9423">
                  <c:v>1.089944</c:v>
                </c:pt>
                <c:pt idx="9424">
                  <c:v>1.0898399999999999</c:v>
                </c:pt>
                <c:pt idx="9425">
                  <c:v>1.0883830000000001</c:v>
                </c:pt>
                <c:pt idx="9426">
                  <c:v>1.090903</c:v>
                </c:pt>
                <c:pt idx="9427">
                  <c:v>1.089002</c:v>
                </c:pt>
                <c:pt idx="9428">
                  <c:v>1.084999</c:v>
                </c:pt>
                <c:pt idx="9429">
                  <c:v>1.0878110000000001</c:v>
                </c:pt>
                <c:pt idx="9430">
                  <c:v>1.089083</c:v>
                </c:pt>
                <c:pt idx="9431">
                  <c:v>1.0886199999999999</c:v>
                </c:pt>
                <c:pt idx="9432">
                  <c:v>1.0885180000000001</c:v>
                </c:pt>
                <c:pt idx="9433">
                  <c:v>1.08792</c:v>
                </c:pt>
                <c:pt idx="9434">
                  <c:v>1.091556</c:v>
                </c:pt>
                <c:pt idx="9435">
                  <c:v>1.0944780000000001</c:v>
                </c:pt>
                <c:pt idx="9436">
                  <c:v>1.093666</c:v>
                </c:pt>
                <c:pt idx="9437">
                  <c:v>1.09399</c:v>
                </c:pt>
                <c:pt idx="9438">
                  <c:v>1.0941149999999999</c:v>
                </c:pt>
                <c:pt idx="9439">
                  <c:v>1.092355</c:v>
                </c:pt>
                <c:pt idx="9440">
                  <c:v>1.091234</c:v>
                </c:pt>
                <c:pt idx="9441">
                  <c:v>1.0904659999999999</c:v>
                </c:pt>
                <c:pt idx="9442">
                  <c:v>1.0926849999999999</c:v>
                </c:pt>
                <c:pt idx="9443">
                  <c:v>1.096231</c:v>
                </c:pt>
                <c:pt idx="9444">
                  <c:v>1.093593</c:v>
                </c:pt>
                <c:pt idx="9445">
                  <c:v>1.0887089999999999</c:v>
                </c:pt>
                <c:pt idx="9446">
                  <c:v>1.087771</c:v>
                </c:pt>
                <c:pt idx="9447">
                  <c:v>1.0898000000000001</c:v>
                </c:pt>
                <c:pt idx="9448">
                  <c:v>1.092177</c:v>
                </c:pt>
                <c:pt idx="9449">
                  <c:v>1.091348</c:v>
                </c:pt>
                <c:pt idx="9450">
                  <c:v>1.089866</c:v>
                </c:pt>
                <c:pt idx="9451">
                  <c:v>1.0911550000000001</c:v>
                </c:pt>
                <c:pt idx="9452">
                  <c:v>1.0918129999999999</c:v>
                </c:pt>
                <c:pt idx="9453">
                  <c:v>1.0900810000000001</c:v>
                </c:pt>
                <c:pt idx="9454">
                  <c:v>1.0895509999999999</c:v>
                </c:pt>
                <c:pt idx="9455">
                  <c:v>1.0904180000000001</c:v>
                </c:pt>
                <c:pt idx="9456">
                  <c:v>1.087458</c:v>
                </c:pt>
                <c:pt idx="9457">
                  <c:v>1.0874969999999999</c:v>
                </c:pt>
                <c:pt idx="9458">
                  <c:v>1.090266</c:v>
                </c:pt>
                <c:pt idx="9459">
                  <c:v>1.0889990000000001</c:v>
                </c:pt>
                <c:pt idx="9460">
                  <c:v>1.089188</c:v>
                </c:pt>
                <c:pt idx="9461">
                  <c:v>1.0893280000000001</c:v>
                </c:pt>
                <c:pt idx="9462">
                  <c:v>1.087574</c:v>
                </c:pt>
                <c:pt idx="9463">
                  <c:v>1.0892930000000001</c:v>
                </c:pt>
                <c:pt idx="9464">
                  <c:v>1.091316</c:v>
                </c:pt>
                <c:pt idx="9465">
                  <c:v>1.0912790000000001</c:v>
                </c:pt>
                <c:pt idx="9466">
                  <c:v>1.090978</c:v>
                </c:pt>
                <c:pt idx="9467">
                  <c:v>1.09199</c:v>
                </c:pt>
                <c:pt idx="9468">
                  <c:v>1.0903590000000001</c:v>
                </c:pt>
                <c:pt idx="9469">
                  <c:v>1.088527</c:v>
                </c:pt>
                <c:pt idx="9470">
                  <c:v>1.0909009999999999</c:v>
                </c:pt>
                <c:pt idx="9471">
                  <c:v>1.0903590000000001</c:v>
                </c:pt>
                <c:pt idx="9472">
                  <c:v>1.0892539999999999</c:v>
                </c:pt>
                <c:pt idx="9473">
                  <c:v>1.0915630000000001</c:v>
                </c:pt>
                <c:pt idx="9474">
                  <c:v>1.0919639999999999</c:v>
                </c:pt>
                <c:pt idx="9475">
                  <c:v>1.091717</c:v>
                </c:pt>
                <c:pt idx="9476">
                  <c:v>1.0899319999999999</c:v>
                </c:pt>
                <c:pt idx="9477">
                  <c:v>1.092354</c:v>
                </c:pt>
                <c:pt idx="9478">
                  <c:v>1.0981799999999999</c:v>
                </c:pt>
                <c:pt idx="9479">
                  <c:v>1.0983210000000001</c:v>
                </c:pt>
                <c:pt idx="9480">
                  <c:v>1.0944860000000001</c:v>
                </c:pt>
                <c:pt idx="9481">
                  <c:v>1.092203</c:v>
                </c:pt>
                <c:pt idx="9482">
                  <c:v>1.0914740000000001</c:v>
                </c:pt>
                <c:pt idx="9483">
                  <c:v>1.091207</c:v>
                </c:pt>
                <c:pt idx="9484">
                  <c:v>1.093702</c:v>
                </c:pt>
                <c:pt idx="9485">
                  <c:v>1.092946</c:v>
                </c:pt>
                <c:pt idx="9486">
                  <c:v>1.0884180000000001</c:v>
                </c:pt>
                <c:pt idx="9487">
                  <c:v>1.0910820000000001</c:v>
                </c:pt>
                <c:pt idx="9488">
                  <c:v>1.09423</c:v>
                </c:pt>
                <c:pt idx="9489">
                  <c:v>1.091521</c:v>
                </c:pt>
                <c:pt idx="9490">
                  <c:v>1.092306</c:v>
                </c:pt>
                <c:pt idx="9491">
                  <c:v>1.0963560000000001</c:v>
                </c:pt>
                <c:pt idx="9492">
                  <c:v>1.0937600000000001</c:v>
                </c:pt>
                <c:pt idx="9493">
                  <c:v>1.0926439999999999</c:v>
                </c:pt>
                <c:pt idx="9494">
                  <c:v>1.0957589999999999</c:v>
                </c:pt>
                <c:pt idx="9495">
                  <c:v>1.0948199999999999</c:v>
                </c:pt>
                <c:pt idx="9496">
                  <c:v>1.0928359999999999</c:v>
                </c:pt>
                <c:pt idx="9497">
                  <c:v>1.0946910000000001</c:v>
                </c:pt>
                <c:pt idx="9498">
                  <c:v>1.096587</c:v>
                </c:pt>
                <c:pt idx="9499">
                  <c:v>1.0959669999999999</c:v>
                </c:pt>
                <c:pt idx="9500">
                  <c:v>1.09738</c:v>
                </c:pt>
                <c:pt idx="9501">
                  <c:v>1.100031</c:v>
                </c:pt>
                <c:pt idx="9502">
                  <c:v>1.1002430000000001</c:v>
                </c:pt>
                <c:pt idx="9503">
                  <c:v>1.0989059999999999</c:v>
                </c:pt>
                <c:pt idx="9504">
                  <c:v>1.0997429999999999</c:v>
                </c:pt>
                <c:pt idx="9505">
                  <c:v>1.09924</c:v>
                </c:pt>
                <c:pt idx="9506">
                  <c:v>1.1002179999999999</c:v>
                </c:pt>
                <c:pt idx="9507">
                  <c:v>1.105372</c:v>
                </c:pt>
                <c:pt idx="9508">
                  <c:v>1.102608</c:v>
                </c:pt>
                <c:pt idx="9509">
                  <c:v>1.098463</c:v>
                </c:pt>
                <c:pt idx="9510">
                  <c:v>1.101882</c:v>
                </c:pt>
                <c:pt idx="9511">
                  <c:v>1.1057619999999999</c:v>
                </c:pt>
                <c:pt idx="9512">
                  <c:v>1.1047020000000001</c:v>
                </c:pt>
                <c:pt idx="9513">
                  <c:v>1.100633</c:v>
                </c:pt>
                <c:pt idx="9514">
                  <c:v>1.1002879999999999</c:v>
                </c:pt>
                <c:pt idx="9515">
                  <c:v>1.10206</c:v>
                </c:pt>
                <c:pt idx="9516">
                  <c:v>1.099812</c:v>
                </c:pt>
                <c:pt idx="9517">
                  <c:v>1.0978829999999999</c:v>
                </c:pt>
                <c:pt idx="9518">
                  <c:v>1.099667</c:v>
                </c:pt>
                <c:pt idx="9519">
                  <c:v>1.1018019999999999</c:v>
                </c:pt>
                <c:pt idx="9520">
                  <c:v>1.1021719999999999</c:v>
                </c:pt>
                <c:pt idx="9521">
                  <c:v>1.100012</c:v>
                </c:pt>
                <c:pt idx="9522">
                  <c:v>1.097226</c:v>
                </c:pt>
                <c:pt idx="9523">
                  <c:v>1.098401</c:v>
                </c:pt>
                <c:pt idx="9524">
                  <c:v>1.100873</c:v>
                </c:pt>
                <c:pt idx="9525">
                  <c:v>1.0999890000000001</c:v>
                </c:pt>
                <c:pt idx="9526">
                  <c:v>1.0982080000000001</c:v>
                </c:pt>
                <c:pt idx="9527">
                  <c:v>1.098406</c:v>
                </c:pt>
                <c:pt idx="9528">
                  <c:v>1.0975470000000001</c:v>
                </c:pt>
                <c:pt idx="9529">
                  <c:v>1.0964290000000001</c:v>
                </c:pt>
                <c:pt idx="9530">
                  <c:v>1.0969420000000001</c:v>
                </c:pt>
                <c:pt idx="9531">
                  <c:v>1.098074</c:v>
                </c:pt>
                <c:pt idx="9532">
                  <c:v>1.09884</c:v>
                </c:pt>
                <c:pt idx="9533">
                  <c:v>1.0989249999999999</c:v>
                </c:pt>
                <c:pt idx="9534">
                  <c:v>1.096743</c:v>
                </c:pt>
                <c:pt idx="9535">
                  <c:v>1.0946709999999999</c:v>
                </c:pt>
                <c:pt idx="9536">
                  <c:v>1.0995280000000001</c:v>
                </c:pt>
                <c:pt idx="9537">
                  <c:v>1.106341</c:v>
                </c:pt>
                <c:pt idx="9538">
                  <c:v>1.104741</c:v>
                </c:pt>
                <c:pt idx="9539">
                  <c:v>1.100589</c:v>
                </c:pt>
                <c:pt idx="9540">
                  <c:v>1.102363</c:v>
                </c:pt>
                <c:pt idx="9541">
                  <c:v>1.105694</c:v>
                </c:pt>
                <c:pt idx="9542">
                  <c:v>1.1051299999999999</c:v>
                </c:pt>
                <c:pt idx="9543">
                  <c:v>1.104862</c:v>
                </c:pt>
                <c:pt idx="9544">
                  <c:v>1.1049770000000001</c:v>
                </c:pt>
                <c:pt idx="9545">
                  <c:v>1.1031230000000001</c:v>
                </c:pt>
                <c:pt idx="9546">
                  <c:v>1.1022810000000001</c:v>
                </c:pt>
                <c:pt idx="9547">
                  <c:v>1.100997</c:v>
                </c:pt>
                <c:pt idx="9548">
                  <c:v>1.0986370000000001</c:v>
                </c:pt>
                <c:pt idx="9549">
                  <c:v>1.099205</c:v>
                </c:pt>
                <c:pt idx="9550">
                  <c:v>1.101099</c:v>
                </c:pt>
                <c:pt idx="9551">
                  <c:v>1.10118</c:v>
                </c:pt>
                <c:pt idx="9552">
                  <c:v>1.097637</c:v>
                </c:pt>
                <c:pt idx="9553">
                  <c:v>1.098071</c:v>
                </c:pt>
                <c:pt idx="9554">
                  <c:v>1.102303</c:v>
                </c:pt>
                <c:pt idx="9555">
                  <c:v>1.1025670000000001</c:v>
                </c:pt>
                <c:pt idx="9556">
                  <c:v>1.102514</c:v>
                </c:pt>
                <c:pt idx="9557">
                  <c:v>1.1041840000000001</c:v>
                </c:pt>
                <c:pt idx="9558">
                  <c:v>1.100929</c:v>
                </c:pt>
                <c:pt idx="9559">
                  <c:v>1.0970839999999999</c:v>
                </c:pt>
                <c:pt idx="9560">
                  <c:v>1.0985739999999999</c:v>
                </c:pt>
                <c:pt idx="9561">
                  <c:v>1.098757</c:v>
                </c:pt>
                <c:pt idx="9562">
                  <c:v>1.0983290000000001</c:v>
                </c:pt>
                <c:pt idx="9563">
                  <c:v>1.0993869999999999</c:v>
                </c:pt>
                <c:pt idx="9564">
                  <c:v>1.098822</c:v>
                </c:pt>
                <c:pt idx="9565">
                  <c:v>1.098325</c:v>
                </c:pt>
                <c:pt idx="9566">
                  <c:v>1.0994699999999999</c:v>
                </c:pt>
                <c:pt idx="9567">
                  <c:v>1.1045970000000001</c:v>
                </c:pt>
                <c:pt idx="9568">
                  <c:v>1.107605</c:v>
                </c:pt>
                <c:pt idx="9569">
                  <c:v>1.1029469999999999</c:v>
                </c:pt>
                <c:pt idx="9570">
                  <c:v>1.105213</c:v>
                </c:pt>
                <c:pt idx="9571">
                  <c:v>1.110088</c:v>
                </c:pt>
                <c:pt idx="9572">
                  <c:v>1.107132</c:v>
                </c:pt>
                <c:pt idx="9573">
                  <c:v>1.1042959999999999</c:v>
                </c:pt>
                <c:pt idx="9574">
                  <c:v>1.1061259999999999</c:v>
                </c:pt>
                <c:pt idx="9575">
                  <c:v>1.1077049999999999</c:v>
                </c:pt>
                <c:pt idx="9576">
                  <c:v>1.107102</c:v>
                </c:pt>
                <c:pt idx="9577">
                  <c:v>1.10683</c:v>
                </c:pt>
                <c:pt idx="9578">
                  <c:v>1.103596</c:v>
                </c:pt>
                <c:pt idx="9579">
                  <c:v>1.102695</c:v>
                </c:pt>
                <c:pt idx="9580">
                  <c:v>1.1066910000000001</c:v>
                </c:pt>
                <c:pt idx="9581">
                  <c:v>1.105505</c:v>
                </c:pt>
                <c:pt idx="9582">
                  <c:v>1.103286</c:v>
                </c:pt>
                <c:pt idx="9583">
                  <c:v>1.1087450000000001</c:v>
                </c:pt>
                <c:pt idx="9584">
                  <c:v>1.1094329999999999</c:v>
                </c:pt>
                <c:pt idx="9585">
                  <c:v>1.1056349999999999</c:v>
                </c:pt>
                <c:pt idx="9586">
                  <c:v>1.1095520000000001</c:v>
                </c:pt>
                <c:pt idx="9587">
                  <c:v>1.1110720000000001</c:v>
                </c:pt>
                <c:pt idx="9588">
                  <c:v>1.1064579999999999</c:v>
                </c:pt>
                <c:pt idx="9589">
                  <c:v>1.1089899999999999</c:v>
                </c:pt>
                <c:pt idx="9590">
                  <c:v>1.1130500000000001</c:v>
                </c:pt>
                <c:pt idx="9591">
                  <c:v>1.1093649999999999</c:v>
                </c:pt>
                <c:pt idx="9592">
                  <c:v>1.1045579999999999</c:v>
                </c:pt>
                <c:pt idx="9593">
                  <c:v>1.1051599999999999</c:v>
                </c:pt>
                <c:pt idx="9594">
                  <c:v>1.1059619999999999</c:v>
                </c:pt>
                <c:pt idx="9595">
                  <c:v>1.104427</c:v>
                </c:pt>
                <c:pt idx="9596">
                  <c:v>1.1068</c:v>
                </c:pt>
                <c:pt idx="9597">
                  <c:v>1.1072569999999999</c:v>
                </c:pt>
                <c:pt idx="9598">
                  <c:v>1.1038840000000001</c:v>
                </c:pt>
                <c:pt idx="9599">
                  <c:v>1.104258</c:v>
                </c:pt>
                <c:pt idx="9600">
                  <c:v>1.1040289999999999</c:v>
                </c:pt>
                <c:pt idx="9601">
                  <c:v>1.105893</c:v>
                </c:pt>
                <c:pt idx="9602">
                  <c:v>1.111002</c:v>
                </c:pt>
                <c:pt idx="9603">
                  <c:v>1.1073059999999999</c:v>
                </c:pt>
                <c:pt idx="9604">
                  <c:v>1.1053219999999999</c:v>
                </c:pt>
                <c:pt idx="9605">
                  <c:v>1.1121179999999999</c:v>
                </c:pt>
                <c:pt idx="9606">
                  <c:v>1.1141700000000001</c:v>
                </c:pt>
                <c:pt idx="9607">
                  <c:v>1.1088579999999999</c:v>
                </c:pt>
                <c:pt idx="9608">
                  <c:v>1.1106879999999999</c:v>
                </c:pt>
                <c:pt idx="9609">
                  <c:v>1.1133759999999999</c:v>
                </c:pt>
                <c:pt idx="9610">
                  <c:v>1.105726</c:v>
                </c:pt>
                <c:pt idx="9611">
                  <c:v>1.1039380000000001</c:v>
                </c:pt>
                <c:pt idx="9612">
                  <c:v>1.1090709999999999</c:v>
                </c:pt>
                <c:pt idx="9613">
                  <c:v>1.109936</c:v>
                </c:pt>
                <c:pt idx="9614">
                  <c:v>1.1103780000000001</c:v>
                </c:pt>
                <c:pt idx="9615">
                  <c:v>1.110619</c:v>
                </c:pt>
                <c:pt idx="9616">
                  <c:v>1.1113630000000001</c:v>
                </c:pt>
                <c:pt idx="9617">
                  <c:v>1.1121989999999999</c:v>
                </c:pt>
                <c:pt idx="9618">
                  <c:v>1.1091329999999999</c:v>
                </c:pt>
                <c:pt idx="9619">
                  <c:v>1.110522</c:v>
                </c:pt>
                <c:pt idx="9620">
                  <c:v>1.114689</c:v>
                </c:pt>
                <c:pt idx="9621">
                  <c:v>1.1138330000000001</c:v>
                </c:pt>
                <c:pt idx="9622">
                  <c:v>1.111575</c:v>
                </c:pt>
                <c:pt idx="9623">
                  <c:v>1.112547</c:v>
                </c:pt>
                <c:pt idx="9624">
                  <c:v>1.1131359999999999</c:v>
                </c:pt>
                <c:pt idx="9625">
                  <c:v>1.110333</c:v>
                </c:pt>
                <c:pt idx="9626">
                  <c:v>1.110071</c:v>
                </c:pt>
                <c:pt idx="9627">
                  <c:v>1.112217</c:v>
                </c:pt>
                <c:pt idx="9628">
                  <c:v>1.1120559999999999</c:v>
                </c:pt>
                <c:pt idx="9629">
                  <c:v>1.112868</c:v>
                </c:pt>
                <c:pt idx="9630">
                  <c:v>1.1160760000000001</c:v>
                </c:pt>
                <c:pt idx="9631">
                  <c:v>1.115491</c:v>
                </c:pt>
                <c:pt idx="9632">
                  <c:v>1.113985</c:v>
                </c:pt>
                <c:pt idx="9633">
                  <c:v>1.112868</c:v>
                </c:pt>
                <c:pt idx="9634">
                  <c:v>1.109694</c:v>
                </c:pt>
                <c:pt idx="9635">
                  <c:v>1.108776</c:v>
                </c:pt>
                <c:pt idx="9636">
                  <c:v>1.1084050000000001</c:v>
                </c:pt>
                <c:pt idx="9637">
                  <c:v>1.1085670000000001</c:v>
                </c:pt>
                <c:pt idx="9638">
                  <c:v>1.114185</c:v>
                </c:pt>
                <c:pt idx="9639">
                  <c:v>1.119885</c:v>
                </c:pt>
                <c:pt idx="9640">
                  <c:v>1.1184449999999999</c:v>
                </c:pt>
                <c:pt idx="9641">
                  <c:v>1.1160060000000001</c:v>
                </c:pt>
                <c:pt idx="9642">
                  <c:v>1.114247</c:v>
                </c:pt>
                <c:pt idx="9643">
                  <c:v>1.114142</c:v>
                </c:pt>
                <c:pt idx="9644">
                  <c:v>1.1148020000000001</c:v>
                </c:pt>
                <c:pt idx="9645">
                  <c:v>1.1124499999999999</c:v>
                </c:pt>
                <c:pt idx="9646">
                  <c:v>1.1113109999999999</c:v>
                </c:pt>
                <c:pt idx="9647">
                  <c:v>1.1131759999999999</c:v>
                </c:pt>
                <c:pt idx="9648">
                  <c:v>1.113191</c:v>
                </c:pt>
                <c:pt idx="9649">
                  <c:v>1.1123799999999999</c:v>
                </c:pt>
                <c:pt idx="9650">
                  <c:v>1.1129579999999999</c:v>
                </c:pt>
                <c:pt idx="9651">
                  <c:v>1.1120650000000001</c:v>
                </c:pt>
                <c:pt idx="9652">
                  <c:v>1.1114569999999999</c:v>
                </c:pt>
                <c:pt idx="9653">
                  <c:v>1.1140380000000001</c:v>
                </c:pt>
                <c:pt idx="9654">
                  <c:v>1.1163780000000001</c:v>
                </c:pt>
                <c:pt idx="9655">
                  <c:v>1.121335</c:v>
                </c:pt>
                <c:pt idx="9656">
                  <c:v>1.124776</c:v>
                </c:pt>
                <c:pt idx="9657">
                  <c:v>1.1219030000000001</c:v>
                </c:pt>
                <c:pt idx="9658">
                  <c:v>1.118295</c:v>
                </c:pt>
                <c:pt idx="9659">
                  <c:v>1.1157619999999999</c:v>
                </c:pt>
                <c:pt idx="9660">
                  <c:v>1.1154999999999999</c:v>
                </c:pt>
                <c:pt idx="9661">
                  <c:v>1.118927</c:v>
                </c:pt>
                <c:pt idx="9662">
                  <c:v>1.1207910000000001</c:v>
                </c:pt>
                <c:pt idx="9663">
                  <c:v>1.118584</c:v>
                </c:pt>
                <c:pt idx="9664">
                  <c:v>1.1194850000000001</c:v>
                </c:pt>
                <c:pt idx="9665">
                  <c:v>1.1212299999999999</c:v>
                </c:pt>
                <c:pt idx="9666">
                  <c:v>1.11879</c:v>
                </c:pt>
                <c:pt idx="9667">
                  <c:v>1.117758</c:v>
                </c:pt>
                <c:pt idx="9668">
                  <c:v>1.1196950000000001</c:v>
                </c:pt>
                <c:pt idx="9669">
                  <c:v>1.1220509999999999</c:v>
                </c:pt>
                <c:pt idx="9670">
                  <c:v>1.123928</c:v>
                </c:pt>
                <c:pt idx="9671">
                  <c:v>1.120768</c:v>
                </c:pt>
                <c:pt idx="9672">
                  <c:v>1.119799</c:v>
                </c:pt>
                <c:pt idx="9673">
                  <c:v>1.1229439999999999</c:v>
                </c:pt>
                <c:pt idx="9674">
                  <c:v>1.123008</c:v>
                </c:pt>
                <c:pt idx="9675">
                  <c:v>1.122644</c:v>
                </c:pt>
                <c:pt idx="9676">
                  <c:v>1.1252979999999999</c:v>
                </c:pt>
                <c:pt idx="9677">
                  <c:v>1.1257029999999999</c:v>
                </c:pt>
                <c:pt idx="9678">
                  <c:v>1.1232150000000001</c:v>
                </c:pt>
                <c:pt idx="9679">
                  <c:v>1.1252869999999999</c:v>
                </c:pt>
                <c:pt idx="9680">
                  <c:v>1.12737</c:v>
                </c:pt>
                <c:pt idx="9681">
                  <c:v>1.1240619999999999</c:v>
                </c:pt>
                <c:pt idx="9682">
                  <c:v>1.1228629999999999</c:v>
                </c:pt>
                <c:pt idx="9683">
                  <c:v>1.1236790000000001</c:v>
                </c:pt>
                <c:pt idx="9684">
                  <c:v>1.122052</c:v>
                </c:pt>
                <c:pt idx="9685">
                  <c:v>1.1245229999999999</c:v>
                </c:pt>
                <c:pt idx="9686">
                  <c:v>1.1279520000000001</c:v>
                </c:pt>
                <c:pt idx="9687">
                  <c:v>1.126358</c:v>
                </c:pt>
                <c:pt idx="9688">
                  <c:v>1.1279539999999999</c:v>
                </c:pt>
                <c:pt idx="9689">
                  <c:v>1.1326799999999999</c:v>
                </c:pt>
                <c:pt idx="9690">
                  <c:v>1.1290260000000001</c:v>
                </c:pt>
                <c:pt idx="9691">
                  <c:v>1.12463</c:v>
                </c:pt>
                <c:pt idx="9692">
                  <c:v>1.1309560000000001</c:v>
                </c:pt>
                <c:pt idx="9693">
                  <c:v>1.1325160000000001</c:v>
                </c:pt>
                <c:pt idx="9694">
                  <c:v>1.1284289999999999</c:v>
                </c:pt>
                <c:pt idx="9695">
                  <c:v>1.1286959999999999</c:v>
                </c:pt>
                <c:pt idx="9696">
                  <c:v>1.128511</c:v>
                </c:pt>
                <c:pt idx="9697">
                  <c:v>1.1269260000000001</c:v>
                </c:pt>
                <c:pt idx="9698">
                  <c:v>1.125688</c:v>
                </c:pt>
                <c:pt idx="9699">
                  <c:v>1.121313</c:v>
                </c:pt>
                <c:pt idx="9700">
                  <c:v>1.119869</c:v>
                </c:pt>
                <c:pt idx="9701">
                  <c:v>1.1243590000000001</c:v>
                </c:pt>
                <c:pt idx="9702">
                  <c:v>1.126976</c:v>
                </c:pt>
                <c:pt idx="9703">
                  <c:v>1.124987</c:v>
                </c:pt>
                <c:pt idx="9704">
                  <c:v>1.124269</c:v>
                </c:pt>
                <c:pt idx="9705">
                  <c:v>1.1262939999999999</c:v>
                </c:pt>
                <c:pt idx="9706">
                  <c:v>1.125882</c:v>
                </c:pt>
                <c:pt idx="9707">
                  <c:v>1.127157</c:v>
                </c:pt>
                <c:pt idx="9708">
                  <c:v>1.129221</c:v>
                </c:pt>
                <c:pt idx="9709">
                  <c:v>1.127078</c:v>
                </c:pt>
                <c:pt idx="9710">
                  <c:v>1.1289670000000001</c:v>
                </c:pt>
                <c:pt idx="9711">
                  <c:v>1.131413</c:v>
                </c:pt>
                <c:pt idx="9712">
                  <c:v>1.1310579999999999</c:v>
                </c:pt>
                <c:pt idx="9713">
                  <c:v>1.1347750000000001</c:v>
                </c:pt>
                <c:pt idx="9714">
                  <c:v>1.136857</c:v>
                </c:pt>
                <c:pt idx="9715">
                  <c:v>1.1348940000000001</c:v>
                </c:pt>
                <c:pt idx="9716">
                  <c:v>1.132587</c:v>
                </c:pt>
                <c:pt idx="9717">
                  <c:v>1.1294029999999999</c:v>
                </c:pt>
                <c:pt idx="9718">
                  <c:v>1.127867</c:v>
                </c:pt>
                <c:pt idx="9719">
                  <c:v>1.130517</c:v>
                </c:pt>
                <c:pt idx="9720">
                  <c:v>1.130873</c:v>
                </c:pt>
                <c:pt idx="9721">
                  <c:v>1.1315029999999999</c:v>
                </c:pt>
                <c:pt idx="9722">
                  <c:v>1.133748</c:v>
                </c:pt>
                <c:pt idx="9723">
                  <c:v>1.131116</c:v>
                </c:pt>
                <c:pt idx="9724">
                  <c:v>1.132914</c:v>
                </c:pt>
                <c:pt idx="9725">
                  <c:v>1.1365810000000001</c:v>
                </c:pt>
                <c:pt idx="9726">
                  <c:v>1.1327719999999999</c:v>
                </c:pt>
                <c:pt idx="9727">
                  <c:v>1.129038</c:v>
                </c:pt>
                <c:pt idx="9728">
                  <c:v>1.1298330000000001</c:v>
                </c:pt>
                <c:pt idx="9729">
                  <c:v>1.131826</c:v>
                </c:pt>
                <c:pt idx="9730">
                  <c:v>1.133872</c:v>
                </c:pt>
                <c:pt idx="9731">
                  <c:v>1.1343259999999999</c:v>
                </c:pt>
                <c:pt idx="9732">
                  <c:v>1.134201</c:v>
                </c:pt>
                <c:pt idx="9733">
                  <c:v>1.1336740000000001</c:v>
                </c:pt>
                <c:pt idx="9734">
                  <c:v>1.1307590000000001</c:v>
                </c:pt>
                <c:pt idx="9735">
                  <c:v>1.129173</c:v>
                </c:pt>
                <c:pt idx="9736">
                  <c:v>1.131408</c:v>
                </c:pt>
                <c:pt idx="9737">
                  <c:v>1.1317410000000001</c:v>
                </c:pt>
                <c:pt idx="9738">
                  <c:v>1.129939</c:v>
                </c:pt>
                <c:pt idx="9739">
                  <c:v>1.1283879999999999</c:v>
                </c:pt>
                <c:pt idx="9740">
                  <c:v>1.126865</c:v>
                </c:pt>
                <c:pt idx="9741">
                  <c:v>1.1251249999999999</c:v>
                </c:pt>
                <c:pt idx="9742">
                  <c:v>1.1247879999999999</c:v>
                </c:pt>
                <c:pt idx="9743">
                  <c:v>1.126671</c:v>
                </c:pt>
                <c:pt idx="9744">
                  <c:v>1.1277489999999999</c:v>
                </c:pt>
                <c:pt idx="9745">
                  <c:v>1.12798</c:v>
                </c:pt>
                <c:pt idx="9746">
                  <c:v>1.1282639999999999</c:v>
                </c:pt>
                <c:pt idx="9747">
                  <c:v>1.1291899999999999</c:v>
                </c:pt>
                <c:pt idx="9748">
                  <c:v>1.1319779999999999</c:v>
                </c:pt>
                <c:pt idx="9749">
                  <c:v>1.1354109999999999</c:v>
                </c:pt>
                <c:pt idx="9750">
                  <c:v>1.1349020000000001</c:v>
                </c:pt>
                <c:pt idx="9751">
                  <c:v>1.132844</c:v>
                </c:pt>
                <c:pt idx="9752">
                  <c:v>1.1341870000000001</c:v>
                </c:pt>
                <c:pt idx="9753">
                  <c:v>1.135913</c:v>
                </c:pt>
                <c:pt idx="9754">
                  <c:v>1.1318969999999999</c:v>
                </c:pt>
                <c:pt idx="9755">
                  <c:v>1.1291610000000001</c:v>
                </c:pt>
                <c:pt idx="9756">
                  <c:v>1.1312150000000001</c:v>
                </c:pt>
                <c:pt idx="9757">
                  <c:v>1.1295329999999999</c:v>
                </c:pt>
                <c:pt idx="9758">
                  <c:v>1.130736</c:v>
                </c:pt>
                <c:pt idx="9759">
                  <c:v>1.135818</c:v>
                </c:pt>
                <c:pt idx="9760">
                  <c:v>1.135224</c:v>
                </c:pt>
                <c:pt idx="9761">
                  <c:v>1.13388</c:v>
                </c:pt>
                <c:pt idx="9762">
                  <c:v>1.1341410000000001</c:v>
                </c:pt>
                <c:pt idx="9763">
                  <c:v>1.1340730000000001</c:v>
                </c:pt>
                <c:pt idx="9764">
                  <c:v>1.134401</c:v>
                </c:pt>
                <c:pt idx="9765">
                  <c:v>1.1353040000000001</c:v>
                </c:pt>
                <c:pt idx="9766">
                  <c:v>1.1349929999999999</c:v>
                </c:pt>
                <c:pt idx="9767">
                  <c:v>1.1353169999999999</c:v>
                </c:pt>
                <c:pt idx="9768">
                  <c:v>1.136228</c:v>
                </c:pt>
                <c:pt idx="9769">
                  <c:v>1.133229</c:v>
                </c:pt>
                <c:pt idx="9770">
                  <c:v>1.1336029999999999</c:v>
                </c:pt>
                <c:pt idx="9771">
                  <c:v>1.1339109999999999</c:v>
                </c:pt>
                <c:pt idx="9772">
                  <c:v>1.1324749999999999</c:v>
                </c:pt>
                <c:pt idx="9773">
                  <c:v>1.1344069999999999</c:v>
                </c:pt>
                <c:pt idx="9774">
                  <c:v>1.1332260000000001</c:v>
                </c:pt>
                <c:pt idx="9775">
                  <c:v>1.1308929999999999</c:v>
                </c:pt>
                <c:pt idx="9776">
                  <c:v>1.134309</c:v>
                </c:pt>
                <c:pt idx="9777">
                  <c:v>1.1347689999999999</c:v>
                </c:pt>
                <c:pt idx="9778">
                  <c:v>1.131399</c:v>
                </c:pt>
                <c:pt idx="9779">
                  <c:v>1.1346849999999999</c:v>
                </c:pt>
                <c:pt idx="9780">
                  <c:v>1.1372469999999999</c:v>
                </c:pt>
                <c:pt idx="9781">
                  <c:v>1.1360429999999999</c:v>
                </c:pt>
                <c:pt idx="9782">
                  <c:v>1.13737</c:v>
                </c:pt>
                <c:pt idx="9783">
                  <c:v>1.138676</c:v>
                </c:pt>
                <c:pt idx="9784">
                  <c:v>1.1401939999999999</c:v>
                </c:pt>
                <c:pt idx="9785">
                  <c:v>1.1398969999999999</c:v>
                </c:pt>
                <c:pt idx="9786">
                  <c:v>1.1356379999999999</c:v>
                </c:pt>
                <c:pt idx="9787">
                  <c:v>1.134836</c:v>
                </c:pt>
                <c:pt idx="9788">
                  <c:v>1.136296</c:v>
                </c:pt>
                <c:pt idx="9789">
                  <c:v>1.131748</c:v>
                </c:pt>
                <c:pt idx="9790">
                  <c:v>1.131683</c:v>
                </c:pt>
                <c:pt idx="9791">
                  <c:v>1.135974</c:v>
                </c:pt>
                <c:pt idx="9792">
                  <c:v>1.134053</c:v>
                </c:pt>
                <c:pt idx="9793">
                  <c:v>1.133432</c:v>
                </c:pt>
                <c:pt idx="9794">
                  <c:v>1.1346499999999999</c:v>
                </c:pt>
                <c:pt idx="9795">
                  <c:v>1.1345670000000001</c:v>
                </c:pt>
                <c:pt idx="9796">
                  <c:v>1.1375740000000001</c:v>
                </c:pt>
                <c:pt idx="9797">
                  <c:v>1.1384270000000001</c:v>
                </c:pt>
                <c:pt idx="9798">
                  <c:v>1.1345689999999999</c:v>
                </c:pt>
                <c:pt idx="9799">
                  <c:v>1.1327750000000001</c:v>
                </c:pt>
                <c:pt idx="9800">
                  <c:v>1.135202</c:v>
                </c:pt>
                <c:pt idx="9801">
                  <c:v>1.1381429999999999</c:v>
                </c:pt>
                <c:pt idx="9802">
                  <c:v>1.140449</c:v>
                </c:pt>
                <c:pt idx="9803">
                  <c:v>1.140406</c:v>
                </c:pt>
                <c:pt idx="9804">
                  <c:v>1.139823</c:v>
                </c:pt>
                <c:pt idx="9805">
                  <c:v>1.1396010000000001</c:v>
                </c:pt>
                <c:pt idx="9806">
                  <c:v>1.1391830000000001</c:v>
                </c:pt>
                <c:pt idx="9807">
                  <c:v>1.1401380000000001</c:v>
                </c:pt>
                <c:pt idx="9808">
                  <c:v>1.1370480000000001</c:v>
                </c:pt>
                <c:pt idx="9809">
                  <c:v>1.1346860000000001</c:v>
                </c:pt>
                <c:pt idx="9810">
                  <c:v>1.13646</c:v>
                </c:pt>
                <c:pt idx="9811">
                  <c:v>1.1383319999999999</c:v>
                </c:pt>
                <c:pt idx="9812">
                  <c:v>1.139634</c:v>
                </c:pt>
                <c:pt idx="9813">
                  <c:v>1.135896</c:v>
                </c:pt>
                <c:pt idx="9814">
                  <c:v>1.1367229999999999</c:v>
                </c:pt>
                <c:pt idx="9815">
                  <c:v>1.143216</c:v>
                </c:pt>
                <c:pt idx="9816">
                  <c:v>1.143167</c:v>
                </c:pt>
                <c:pt idx="9817">
                  <c:v>1.1384799999999999</c:v>
                </c:pt>
                <c:pt idx="9818">
                  <c:v>1.1385350000000001</c:v>
                </c:pt>
                <c:pt idx="9819">
                  <c:v>1.141759</c:v>
                </c:pt>
                <c:pt idx="9820">
                  <c:v>1.14388</c:v>
                </c:pt>
                <c:pt idx="9821">
                  <c:v>1.145135</c:v>
                </c:pt>
                <c:pt idx="9822">
                  <c:v>1.14716</c:v>
                </c:pt>
                <c:pt idx="9823">
                  <c:v>1.14619</c:v>
                </c:pt>
                <c:pt idx="9824">
                  <c:v>1.142218</c:v>
                </c:pt>
                <c:pt idx="9825">
                  <c:v>1.1418539999999999</c:v>
                </c:pt>
                <c:pt idx="9826">
                  <c:v>1.1468469999999999</c:v>
                </c:pt>
                <c:pt idx="9827">
                  <c:v>1.1471640000000001</c:v>
                </c:pt>
                <c:pt idx="9828">
                  <c:v>1.144334</c:v>
                </c:pt>
                <c:pt idx="9829">
                  <c:v>1.1455200000000001</c:v>
                </c:pt>
                <c:pt idx="9830">
                  <c:v>1.144533</c:v>
                </c:pt>
                <c:pt idx="9831">
                  <c:v>1.1434930000000001</c:v>
                </c:pt>
                <c:pt idx="9832">
                  <c:v>1.1444190000000001</c:v>
                </c:pt>
                <c:pt idx="9833">
                  <c:v>1.1418839999999999</c:v>
                </c:pt>
                <c:pt idx="9834">
                  <c:v>1.1408560000000001</c:v>
                </c:pt>
                <c:pt idx="9835">
                  <c:v>1.1430659999999999</c:v>
                </c:pt>
                <c:pt idx="9836">
                  <c:v>1.143167</c:v>
                </c:pt>
                <c:pt idx="9837">
                  <c:v>1.1397170000000001</c:v>
                </c:pt>
                <c:pt idx="9838">
                  <c:v>1.1404319999999999</c:v>
                </c:pt>
                <c:pt idx="9839">
                  <c:v>1.140441</c:v>
                </c:pt>
                <c:pt idx="9840">
                  <c:v>1.1390709999999999</c:v>
                </c:pt>
                <c:pt idx="9841">
                  <c:v>1.1428160000000001</c:v>
                </c:pt>
                <c:pt idx="9842">
                  <c:v>1.143095</c:v>
                </c:pt>
                <c:pt idx="9843">
                  <c:v>1.139499</c:v>
                </c:pt>
                <c:pt idx="9844">
                  <c:v>1.138236</c:v>
                </c:pt>
                <c:pt idx="9845">
                  <c:v>1.1383989999999999</c:v>
                </c:pt>
                <c:pt idx="9846">
                  <c:v>1.1409339999999999</c:v>
                </c:pt>
                <c:pt idx="9847">
                  <c:v>1.1427719999999999</c:v>
                </c:pt>
                <c:pt idx="9848">
                  <c:v>1.14412</c:v>
                </c:pt>
                <c:pt idx="9849">
                  <c:v>1.142827</c:v>
                </c:pt>
                <c:pt idx="9850">
                  <c:v>1.1394580000000001</c:v>
                </c:pt>
                <c:pt idx="9851">
                  <c:v>1.141958</c:v>
                </c:pt>
                <c:pt idx="9852">
                  <c:v>1.1444780000000001</c:v>
                </c:pt>
                <c:pt idx="9853">
                  <c:v>1.1454679999999999</c:v>
                </c:pt>
                <c:pt idx="9854">
                  <c:v>1.1472359999999999</c:v>
                </c:pt>
                <c:pt idx="9855">
                  <c:v>1.147116</c:v>
                </c:pt>
                <c:pt idx="9856">
                  <c:v>1.150728</c:v>
                </c:pt>
                <c:pt idx="9857">
                  <c:v>1.153707</c:v>
                </c:pt>
                <c:pt idx="9858">
                  <c:v>1.151538</c:v>
                </c:pt>
                <c:pt idx="9859">
                  <c:v>1.148714</c:v>
                </c:pt>
                <c:pt idx="9860">
                  <c:v>1.145238</c:v>
                </c:pt>
                <c:pt idx="9861">
                  <c:v>1.1436280000000001</c:v>
                </c:pt>
                <c:pt idx="9862">
                  <c:v>1.1468050000000001</c:v>
                </c:pt>
                <c:pt idx="9863">
                  <c:v>1.147818</c:v>
                </c:pt>
                <c:pt idx="9864">
                  <c:v>1.1456869999999999</c:v>
                </c:pt>
                <c:pt idx="9865">
                  <c:v>1.1478139999999999</c:v>
                </c:pt>
                <c:pt idx="9866">
                  <c:v>1.147905</c:v>
                </c:pt>
                <c:pt idx="9867">
                  <c:v>1.1427879999999999</c:v>
                </c:pt>
                <c:pt idx="9868">
                  <c:v>1.145764</c:v>
                </c:pt>
                <c:pt idx="9869">
                  <c:v>1.1530480000000001</c:v>
                </c:pt>
                <c:pt idx="9870">
                  <c:v>1.152512</c:v>
                </c:pt>
                <c:pt idx="9871">
                  <c:v>1.1495580000000001</c:v>
                </c:pt>
                <c:pt idx="9872">
                  <c:v>1.1481779999999999</c:v>
                </c:pt>
                <c:pt idx="9873">
                  <c:v>1.14577</c:v>
                </c:pt>
                <c:pt idx="9874">
                  <c:v>1.1470070000000001</c:v>
                </c:pt>
                <c:pt idx="9875">
                  <c:v>1.1512549999999999</c:v>
                </c:pt>
                <c:pt idx="9876">
                  <c:v>1.1505650000000001</c:v>
                </c:pt>
                <c:pt idx="9877">
                  <c:v>1.1467529999999999</c:v>
                </c:pt>
                <c:pt idx="9878">
                  <c:v>1.1472150000000001</c:v>
                </c:pt>
                <c:pt idx="9879">
                  <c:v>1.147583</c:v>
                </c:pt>
                <c:pt idx="9880">
                  <c:v>1.1442969999999999</c:v>
                </c:pt>
                <c:pt idx="9881">
                  <c:v>1.1412800000000001</c:v>
                </c:pt>
                <c:pt idx="9882">
                  <c:v>1.142231</c:v>
                </c:pt>
                <c:pt idx="9883">
                  <c:v>1.1458109999999999</c:v>
                </c:pt>
                <c:pt idx="9884">
                  <c:v>1.1494169999999999</c:v>
                </c:pt>
                <c:pt idx="9885">
                  <c:v>1.1510359999999999</c:v>
                </c:pt>
                <c:pt idx="9886">
                  <c:v>1.15086</c:v>
                </c:pt>
                <c:pt idx="9887">
                  <c:v>1.1517459999999999</c:v>
                </c:pt>
                <c:pt idx="9888">
                  <c:v>1.1503289999999999</c:v>
                </c:pt>
                <c:pt idx="9889">
                  <c:v>1.146552</c:v>
                </c:pt>
                <c:pt idx="9890">
                  <c:v>1.1472329999999999</c:v>
                </c:pt>
                <c:pt idx="9891">
                  <c:v>1.14784</c:v>
                </c:pt>
                <c:pt idx="9892">
                  <c:v>1.148344</c:v>
                </c:pt>
                <c:pt idx="9893">
                  <c:v>1.149945</c:v>
                </c:pt>
                <c:pt idx="9894">
                  <c:v>1.149248</c:v>
                </c:pt>
                <c:pt idx="9895">
                  <c:v>1.1487780000000001</c:v>
                </c:pt>
                <c:pt idx="9896">
                  <c:v>1.148539</c:v>
                </c:pt>
                <c:pt idx="9897">
                  <c:v>1.14876</c:v>
                </c:pt>
                <c:pt idx="9898">
                  <c:v>1.152819</c:v>
                </c:pt>
                <c:pt idx="9899">
                  <c:v>1.154077</c:v>
                </c:pt>
                <c:pt idx="9900">
                  <c:v>1.149753</c:v>
                </c:pt>
                <c:pt idx="9901">
                  <c:v>1.1453739999999999</c:v>
                </c:pt>
                <c:pt idx="9902">
                  <c:v>1.143076</c:v>
                </c:pt>
                <c:pt idx="9903">
                  <c:v>1.146155</c:v>
                </c:pt>
                <c:pt idx="9904">
                  <c:v>1.149891</c:v>
                </c:pt>
                <c:pt idx="9905">
                  <c:v>1.1475979999999999</c:v>
                </c:pt>
                <c:pt idx="9906">
                  <c:v>1.146498</c:v>
                </c:pt>
                <c:pt idx="9907">
                  <c:v>1.149343</c:v>
                </c:pt>
                <c:pt idx="9908">
                  <c:v>1.1506700000000001</c:v>
                </c:pt>
                <c:pt idx="9909">
                  <c:v>1.1501809999999999</c:v>
                </c:pt>
                <c:pt idx="9910">
                  <c:v>1.1503989999999999</c:v>
                </c:pt>
                <c:pt idx="9911">
                  <c:v>1.1489659999999999</c:v>
                </c:pt>
                <c:pt idx="9912">
                  <c:v>1.1507419999999999</c:v>
                </c:pt>
                <c:pt idx="9913">
                  <c:v>1.1527179999999999</c:v>
                </c:pt>
                <c:pt idx="9914">
                  <c:v>1.15039</c:v>
                </c:pt>
                <c:pt idx="9915">
                  <c:v>1.1492469999999999</c:v>
                </c:pt>
                <c:pt idx="9916">
                  <c:v>1.1501889999999999</c:v>
                </c:pt>
                <c:pt idx="9917">
                  <c:v>1.151907</c:v>
                </c:pt>
                <c:pt idx="9918">
                  <c:v>1.155303</c:v>
                </c:pt>
                <c:pt idx="9919">
                  <c:v>1.1569419999999999</c:v>
                </c:pt>
                <c:pt idx="9920">
                  <c:v>1.15401</c:v>
                </c:pt>
                <c:pt idx="9921">
                  <c:v>1.1515200000000001</c:v>
                </c:pt>
                <c:pt idx="9922">
                  <c:v>1.1494530000000001</c:v>
                </c:pt>
                <c:pt idx="9923">
                  <c:v>1.1487670000000001</c:v>
                </c:pt>
                <c:pt idx="9924">
                  <c:v>1.1510819999999999</c:v>
                </c:pt>
                <c:pt idx="9925">
                  <c:v>1.1505380000000001</c:v>
                </c:pt>
                <c:pt idx="9926">
                  <c:v>1.149799</c:v>
                </c:pt>
                <c:pt idx="9927">
                  <c:v>1.152771</c:v>
                </c:pt>
                <c:pt idx="9928">
                  <c:v>1.1524570000000001</c:v>
                </c:pt>
                <c:pt idx="9929">
                  <c:v>1.1513519999999999</c:v>
                </c:pt>
                <c:pt idx="9930">
                  <c:v>1.153448</c:v>
                </c:pt>
                <c:pt idx="9931">
                  <c:v>1.1530400000000001</c:v>
                </c:pt>
                <c:pt idx="9932">
                  <c:v>1.1542289999999999</c:v>
                </c:pt>
                <c:pt idx="9933">
                  <c:v>1.154836</c:v>
                </c:pt>
                <c:pt idx="9934">
                  <c:v>1.1515550000000001</c:v>
                </c:pt>
                <c:pt idx="9935">
                  <c:v>1.1528080000000001</c:v>
                </c:pt>
                <c:pt idx="9936">
                  <c:v>1.1597230000000001</c:v>
                </c:pt>
                <c:pt idx="9937">
                  <c:v>1.160649</c:v>
                </c:pt>
                <c:pt idx="9938">
                  <c:v>1.1540440000000001</c:v>
                </c:pt>
                <c:pt idx="9939">
                  <c:v>1.151403</c:v>
                </c:pt>
                <c:pt idx="9940">
                  <c:v>1.151842</c:v>
                </c:pt>
                <c:pt idx="9941">
                  <c:v>1.1517930000000001</c:v>
                </c:pt>
                <c:pt idx="9942">
                  <c:v>1.1567529999999999</c:v>
                </c:pt>
                <c:pt idx="9943">
                  <c:v>1.160898</c:v>
                </c:pt>
                <c:pt idx="9944">
                  <c:v>1.156031</c:v>
                </c:pt>
                <c:pt idx="9945">
                  <c:v>1.1528400000000001</c:v>
                </c:pt>
                <c:pt idx="9946">
                  <c:v>1.1584369999999999</c:v>
                </c:pt>
                <c:pt idx="9947">
                  <c:v>1.1597170000000001</c:v>
                </c:pt>
                <c:pt idx="9948">
                  <c:v>1.1556999999999999</c:v>
                </c:pt>
                <c:pt idx="9949">
                  <c:v>1.154363</c:v>
                </c:pt>
                <c:pt idx="9950">
                  <c:v>1.1550879999999999</c:v>
                </c:pt>
                <c:pt idx="9951">
                  <c:v>1.153691</c:v>
                </c:pt>
                <c:pt idx="9952">
                  <c:v>1.153421</c:v>
                </c:pt>
                <c:pt idx="9953">
                  <c:v>1.155632</c:v>
                </c:pt>
                <c:pt idx="9954">
                  <c:v>1.157554</c:v>
                </c:pt>
                <c:pt idx="9955">
                  <c:v>1.1589799999999999</c:v>
                </c:pt>
                <c:pt idx="9956">
                  <c:v>1.1567000000000001</c:v>
                </c:pt>
                <c:pt idx="9957">
                  <c:v>1.1543950000000001</c:v>
                </c:pt>
                <c:pt idx="9958">
                  <c:v>1.156685</c:v>
                </c:pt>
                <c:pt idx="9959">
                  <c:v>1.158452</c:v>
                </c:pt>
                <c:pt idx="9960">
                  <c:v>1.154758</c:v>
                </c:pt>
                <c:pt idx="9961">
                  <c:v>1.1518710000000001</c:v>
                </c:pt>
                <c:pt idx="9962">
                  <c:v>1.153932</c:v>
                </c:pt>
                <c:pt idx="9963">
                  <c:v>1.152922</c:v>
                </c:pt>
                <c:pt idx="9964">
                  <c:v>1.1530210000000001</c:v>
                </c:pt>
                <c:pt idx="9965">
                  <c:v>1.1561410000000001</c:v>
                </c:pt>
                <c:pt idx="9966">
                  <c:v>1.1563810000000001</c:v>
                </c:pt>
                <c:pt idx="9967">
                  <c:v>1.157348</c:v>
                </c:pt>
                <c:pt idx="9968">
                  <c:v>1.161016</c:v>
                </c:pt>
                <c:pt idx="9969">
                  <c:v>1.1628780000000001</c:v>
                </c:pt>
                <c:pt idx="9970">
                  <c:v>1.1622589999999999</c:v>
                </c:pt>
                <c:pt idx="9971">
                  <c:v>1.163565</c:v>
                </c:pt>
                <c:pt idx="9972">
                  <c:v>1.163959</c:v>
                </c:pt>
                <c:pt idx="9973">
                  <c:v>1.160379</c:v>
                </c:pt>
                <c:pt idx="9974">
                  <c:v>1.1592979999999999</c:v>
                </c:pt>
                <c:pt idx="9975">
                  <c:v>1.16269</c:v>
                </c:pt>
                <c:pt idx="9976">
                  <c:v>1.163667</c:v>
                </c:pt>
                <c:pt idx="9977">
                  <c:v>1.1600790000000001</c:v>
                </c:pt>
                <c:pt idx="9978">
                  <c:v>1.160096</c:v>
                </c:pt>
                <c:pt idx="9979">
                  <c:v>1.1605939999999999</c:v>
                </c:pt>
                <c:pt idx="9980">
                  <c:v>1.158199</c:v>
                </c:pt>
                <c:pt idx="9981">
                  <c:v>1.1586350000000001</c:v>
                </c:pt>
                <c:pt idx="9982">
                  <c:v>1.159818</c:v>
                </c:pt>
                <c:pt idx="9983">
                  <c:v>1.1585920000000001</c:v>
                </c:pt>
                <c:pt idx="9984">
                  <c:v>1.1585799999999999</c:v>
                </c:pt>
                <c:pt idx="9985">
                  <c:v>1.1600010000000001</c:v>
                </c:pt>
                <c:pt idx="9986">
                  <c:v>1.158725</c:v>
                </c:pt>
                <c:pt idx="9987">
                  <c:v>1.157108</c:v>
                </c:pt>
                <c:pt idx="9988">
                  <c:v>1.1577379999999999</c:v>
                </c:pt>
                <c:pt idx="9989">
                  <c:v>1.159559</c:v>
                </c:pt>
                <c:pt idx="9990">
                  <c:v>1.1632020000000001</c:v>
                </c:pt>
                <c:pt idx="9991">
                  <c:v>1.1634070000000001</c:v>
                </c:pt>
                <c:pt idx="9992">
                  <c:v>1.160131</c:v>
                </c:pt>
                <c:pt idx="9993">
                  <c:v>1.16113</c:v>
                </c:pt>
                <c:pt idx="9994">
                  <c:v>1.1638230000000001</c:v>
                </c:pt>
                <c:pt idx="9995">
                  <c:v>1.164582</c:v>
                </c:pt>
                <c:pt idx="9996">
                  <c:v>1.1645509999999999</c:v>
                </c:pt>
                <c:pt idx="9997">
                  <c:v>1.1640729999999999</c:v>
                </c:pt>
                <c:pt idx="9998">
                  <c:v>1.1638329999999999</c:v>
                </c:pt>
                <c:pt idx="9999">
                  <c:v>1.16438</c:v>
                </c:pt>
                <c:pt idx="10000">
                  <c:v>1.161977</c:v>
                </c:pt>
                <c:pt idx="10001">
                  <c:v>1.1598930000000001</c:v>
                </c:pt>
                <c:pt idx="10002">
                  <c:v>1.161864</c:v>
                </c:pt>
                <c:pt idx="10003">
                  <c:v>1.160118</c:v>
                </c:pt>
                <c:pt idx="10004">
                  <c:v>1.1582399999999999</c:v>
                </c:pt>
                <c:pt idx="10005">
                  <c:v>1.158968</c:v>
                </c:pt>
                <c:pt idx="10006">
                  <c:v>1.160704</c:v>
                </c:pt>
                <c:pt idx="10007">
                  <c:v>1.162382</c:v>
                </c:pt>
                <c:pt idx="10008">
                  <c:v>1.162544</c:v>
                </c:pt>
                <c:pt idx="10009">
                  <c:v>1.161932</c:v>
                </c:pt>
                <c:pt idx="10010">
                  <c:v>1.1608890000000001</c:v>
                </c:pt>
                <c:pt idx="10011">
                  <c:v>1.1604509999999999</c:v>
                </c:pt>
                <c:pt idx="10012">
                  <c:v>1.162974</c:v>
                </c:pt>
                <c:pt idx="10013">
                  <c:v>1.162833</c:v>
                </c:pt>
                <c:pt idx="10014">
                  <c:v>1.1627080000000001</c:v>
                </c:pt>
                <c:pt idx="10015">
                  <c:v>1.1658869999999999</c:v>
                </c:pt>
                <c:pt idx="10016">
                  <c:v>1.1680429999999999</c:v>
                </c:pt>
                <c:pt idx="10017">
                  <c:v>1.1672290000000001</c:v>
                </c:pt>
                <c:pt idx="10018">
                  <c:v>1.165826</c:v>
                </c:pt>
                <c:pt idx="10019">
                  <c:v>1.1674690000000001</c:v>
                </c:pt>
                <c:pt idx="10020">
                  <c:v>1.1680170000000001</c:v>
                </c:pt>
                <c:pt idx="10021">
                  <c:v>1.1671199999999999</c:v>
                </c:pt>
                <c:pt idx="10022">
                  <c:v>1.1679619999999999</c:v>
                </c:pt>
                <c:pt idx="10023">
                  <c:v>1.168558</c:v>
                </c:pt>
                <c:pt idx="10024">
                  <c:v>1.1677040000000001</c:v>
                </c:pt>
                <c:pt idx="10025">
                  <c:v>1.169052</c:v>
                </c:pt>
                <c:pt idx="10026">
                  <c:v>1.169834</c:v>
                </c:pt>
                <c:pt idx="10027">
                  <c:v>1.1666620000000001</c:v>
                </c:pt>
                <c:pt idx="10028">
                  <c:v>1.1679310000000001</c:v>
                </c:pt>
                <c:pt idx="10029">
                  <c:v>1.171281</c:v>
                </c:pt>
                <c:pt idx="10030">
                  <c:v>1.1704209999999999</c:v>
                </c:pt>
                <c:pt idx="10031">
                  <c:v>1.1714260000000001</c:v>
                </c:pt>
                <c:pt idx="10032">
                  <c:v>1.1722109999999999</c:v>
                </c:pt>
                <c:pt idx="10033">
                  <c:v>1.1659870000000001</c:v>
                </c:pt>
                <c:pt idx="10034">
                  <c:v>1.1653039999999999</c:v>
                </c:pt>
                <c:pt idx="10035">
                  <c:v>1.1738310000000001</c:v>
                </c:pt>
                <c:pt idx="10036">
                  <c:v>1.1731419999999999</c:v>
                </c:pt>
                <c:pt idx="10037">
                  <c:v>1.164112</c:v>
                </c:pt>
                <c:pt idx="10038">
                  <c:v>1.1646570000000001</c:v>
                </c:pt>
                <c:pt idx="10039">
                  <c:v>1.1671419999999999</c:v>
                </c:pt>
                <c:pt idx="10040">
                  <c:v>1.165923</c:v>
                </c:pt>
                <c:pt idx="10041">
                  <c:v>1.167456</c:v>
                </c:pt>
                <c:pt idx="10042">
                  <c:v>1.1680440000000001</c:v>
                </c:pt>
                <c:pt idx="10043">
                  <c:v>1.1679040000000001</c:v>
                </c:pt>
                <c:pt idx="10044">
                  <c:v>1.1716960000000001</c:v>
                </c:pt>
                <c:pt idx="10045">
                  <c:v>1.1692709999999999</c:v>
                </c:pt>
                <c:pt idx="10046">
                  <c:v>1.1637090000000001</c:v>
                </c:pt>
                <c:pt idx="10047">
                  <c:v>1.165246</c:v>
                </c:pt>
                <c:pt idx="10048">
                  <c:v>1.1658679999999999</c:v>
                </c:pt>
                <c:pt idx="10049">
                  <c:v>1.163842</c:v>
                </c:pt>
                <c:pt idx="10050">
                  <c:v>1.1643460000000001</c:v>
                </c:pt>
                <c:pt idx="10051">
                  <c:v>1.1658280000000001</c:v>
                </c:pt>
                <c:pt idx="10052">
                  <c:v>1.1680189999999999</c:v>
                </c:pt>
                <c:pt idx="10053">
                  <c:v>1.170234</c:v>
                </c:pt>
                <c:pt idx="10054">
                  <c:v>1.170272</c:v>
                </c:pt>
                <c:pt idx="10055">
                  <c:v>1.1664540000000001</c:v>
                </c:pt>
                <c:pt idx="10056">
                  <c:v>1.1644270000000001</c:v>
                </c:pt>
                <c:pt idx="10057">
                  <c:v>1.1671</c:v>
                </c:pt>
                <c:pt idx="10058">
                  <c:v>1.1662870000000001</c:v>
                </c:pt>
                <c:pt idx="10059">
                  <c:v>1.163605</c:v>
                </c:pt>
                <c:pt idx="10060">
                  <c:v>1.1701159999999999</c:v>
                </c:pt>
                <c:pt idx="10061">
                  <c:v>1.1750050000000001</c:v>
                </c:pt>
                <c:pt idx="10062">
                  <c:v>1.167227</c:v>
                </c:pt>
                <c:pt idx="10063">
                  <c:v>1.169324</c:v>
                </c:pt>
                <c:pt idx="10064">
                  <c:v>1.1774739999999999</c:v>
                </c:pt>
                <c:pt idx="10065">
                  <c:v>1.173305</c:v>
                </c:pt>
                <c:pt idx="10066">
                  <c:v>1.172229</c:v>
                </c:pt>
                <c:pt idx="10067">
                  <c:v>1.175165</c:v>
                </c:pt>
                <c:pt idx="10068">
                  <c:v>1.1729019999999999</c:v>
                </c:pt>
                <c:pt idx="10069">
                  <c:v>1.171289</c:v>
                </c:pt>
                <c:pt idx="10070">
                  <c:v>1.171573</c:v>
                </c:pt>
                <c:pt idx="10071">
                  <c:v>1.1701440000000001</c:v>
                </c:pt>
                <c:pt idx="10072">
                  <c:v>1.1682760000000001</c:v>
                </c:pt>
                <c:pt idx="10073">
                  <c:v>1.169073</c:v>
                </c:pt>
                <c:pt idx="10074">
                  <c:v>1.1675789999999999</c:v>
                </c:pt>
                <c:pt idx="10075">
                  <c:v>1.164428</c:v>
                </c:pt>
                <c:pt idx="10076">
                  <c:v>1.164374</c:v>
                </c:pt>
                <c:pt idx="10077">
                  <c:v>1.1664840000000001</c:v>
                </c:pt>
                <c:pt idx="10078">
                  <c:v>1.1699360000000001</c:v>
                </c:pt>
                <c:pt idx="10079">
                  <c:v>1.171254</c:v>
                </c:pt>
                <c:pt idx="10080">
                  <c:v>1.16909</c:v>
                </c:pt>
                <c:pt idx="10081">
                  <c:v>1.169724</c:v>
                </c:pt>
                <c:pt idx="10082">
                  <c:v>1.1718409999999999</c:v>
                </c:pt>
                <c:pt idx="10083">
                  <c:v>1.171791</c:v>
                </c:pt>
                <c:pt idx="10084">
                  <c:v>1.171899</c:v>
                </c:pt>
                <c:pt idx="10085">
                  <c:v>1.173627</c:v>
                </c:pt>
                <c:pt idx="10086">
                  <c:v>1.1730989999999999</c:v>
                </c:pt>
                <c:pt idx="10087">
                  <c:v>1.1739059999999999</c:v>
                </c:pt>
                <c:pt idx="10088">
                  <c:v>1.1763140000000001</c:v>
                </c:pt>
                <c:pt idx="10089">
                  <c:v>1.1755660000000001</c:v>
                </c:pt>
                <c:pt idx="10090">
                  <c:v>1.174342</c:v>
                </c:pt>
                <c:pt idx="10091">
                  <c:v>1.1737759999999999</c:v>
                </c:pt>
                <c:pt idx="10092">
                  <c:v>1.173478</c:v>
                </c:pt>
                <c:pt idx="10093">
                  <c:v>1.1749499999999999</c:v>
                </c:pt>
                <c:pt idx="10094">
                  <c:v>1.176655</c:v>
                </c:pt>
                <c:pt idx="10095">
                  <c:v>1.1774290000000001</c:v>
                </c:pt>
                <c:pt idx="10096">
                  <c:v>1.1764269999999999</c:v>
                </c:pt>
                <c:pt idx="10097">
                  <c:v>1.1742699999999999</c:v>
                </c:pt>
                <c:pt idx="10098">
                  <c:v>1.1756800000000001</c:v>
                </c:pt>
                <c:pt idx="10099">
                  <c:v>1.178096</c:v>
                </c:pt>
                <c:pt idx="10100">
                  <c:v>1.177932</c:v>
                </c:pt>
                <c:pt idx="10101">
                  <c:v>1.1759770000000001</c:v>
                </c:pt>
                <c:pt idx="10102">
                  <c:v>1.1734869999999999</c:v>
                </c:pt>
                <c:pt idx="10103">
                  <c:v>1.1757010000000001</c:v>
                </c:pt>
                <c:pt idx="10104">
                  <c:v>1.1819729999999999</c:v>
                </c:pt>
                <c:pt idx="10105">
                  <c:v>1.182701</c:v>
                </c:pt>
                <c:pt idx="10106">
                  <c:v>1.1792800000000001</c:v>
                </c:pt>
                <c:pt idx="10107">
                  <c:v>1.177907</c:v>
                </c:pt>
                <c:pt idx="10108">
                  <c:v>1.176032</c:v>
                </c:pt>
                <c:pt idx="10109">
                  <c:v>1.1741189999999999</c:v>
                </c:pt>
                <c:pt idx="10110">
                  <c:v>1.1746319999999999</c:v>
                </c:pt>
                <c:pt idx="10111">
                  <c:v>1.177414</c:v>
                </c:pt>
                <c:pt idx="10112">
                  <c:v>1.180631</c:v>
                </c:pt>
                <c:pt idx="10113">
                  <c:v>1.178723</c:v>
                </c:pt>
                <c:pt idx="10114">
                  <c:v>1.1748050000000001</c:v>
                </c:pt>
                <c:pt idx="10115">
                  <c:v>1.1760999999999999</c:v>
                </c:pt>
                <c:pt idx="10116">
                  <c:v>1.177916</c:v>
                </c:pt>
                <c:pt idx="10117">
                  <c:v>1.1759900000000001</c:v>
                </c:pt>
                <c:pt idx="10118">
                  <c:v>1.173584</c:v>
                </c:pt>
                <c:pt idx="10119">
                  <c:v>1.173046</c:v>
                </c:pt>
                <c:pt idx="10120">
                  <c:v>1.1762060000000001</c:v>
                </c:pt>
                <c:pt idx="10121">
                  <c:v>1.1776740000000001</c:v>
                </c:pt>
                <c:pt idx="10122">
                  <c:v>1.1782729999999999</c:v>
                </c:pt>
                <c:pt idx="10123">
                  <c:v>1.181999</c:v>
                </c:pt>
                <c:pt idx="10124">
                  <c:v>1.18652</c:v>
                </c:pt>
                <c:pt idx="10125">
                  <c:v>1.1872799999999999</c:v>
                </c:pt>
                <c:pt idx="10126">
                  <c:v>1.1851430000000001</c:v>
                </c:pt>
                <c:pt idx="10127">
                  <c:v>1.186812</c:v>
                </c:pt>
                <c:pt idx="10128">
                  <c:v>1.187182</c:v>
                </c:pt>
                <c:pt idx="10129">
                  <c:v>1.1848780000000001</c:v>
                </c:pt>
                <c:pt idx="10130">
                  <c:v>1.184914</c:v>
                </c:pt>
                <c:pt idx="10131">
                  <c:v>1.1873499999999999</c:v>
                </c:pt>
                <c:pt idx="10132">
                  <c:v>1.18729</c:v>
                </c:pt>
                <c:pt idx="10133">
                  <c:v>1.179724</c:v>
                </c:pt>
                <c:pt idx="10134">
                  <c:v>1.1780919999999999</c:v>
                </c:pt>
                <c:pt idx="10135">
                  <c:v>1.181991</c:v>
                </c:pt>
                <c:pt idx="10136">
                  <c:v>1.181138</c:v>
                </c:pt>
                <c:pt idx="10137">
                  <c:v>1.177405</c:v>
                </c:pt>
                <c:pt idx="10138">
                  <c:v>1.177745</c:v>
                </c:pt>
                <c:pt idx="10139">
                  <c:v>1.185192</c:v>
                </c:pt>
                <c:pt idx="10140">
                  <c:v>1.1838200000000001</c:v>
                </c:pt>
                <c:pt idx="10141">
                  <c:v>1.1748879999999999</c:v>
                </c:pt>
                <c:pt idx="10142">
                  <c:v>1.178693</c:v>
                </c:pt>
                <c:pt idx="10143">
                  <c:v>1.1839869999999999</c:v>
                </c:pt>
                <c:pt idx="10144">
                  <c:v>1.1779999999999999</c:v>
                </c:pt>
                <c:pt idx="10145">
                  <c:v>1.176436</c:v>
                </c:pt>
                <c:pt idx="10146">
                  <c:v>1.182377</c:v>
                </c:pt>
                <c:pt idx="10147">
                  <c:v>1.1817200000000001</c:v>
                </c:pt>
                <c:pt idx="10148">
                  <c:v>1.1812510000000001</c:v>
                </c:pt>
                <c:pt idx="10149">
                  <c:v>1.1841349999999999</c:v>
                </c:pt>
                <c:pt idx="10150">
                  <c:v>1.1806639999999999</c:v>
                </c:pt>
                <c:pt idx="10151">
                  <c:v>1.1761809999999999</c:v>
                </c:pt>
                <c:pt idx="10152">
                  <c:v>1.178736</c:v>
                </c:pt>
                <c:pt idx="10153">
                  <c:v>1.1802840000000001</c:v>
                </c:pt>
                <c:pt idx="10154">
                  <c:v>1.178391</c:v>
                </c:pt>
                <c:pt idx="10155">
                  <c:v>1.176388</c:v>
                </c:pt>
                <c:pt idx="10156">
                  <c:v>1.176477</c:v>
                </c:pt>
                <c:pt idx="10157">
                  <c:v>1.1779489999999999</c:v>
                </c:pt>
                <c:pt idx="10158">
                  <c:v>1.1830419999999999</c:v>
                </c:pt>
                <c:pt idx="10159">
                  <c:v>1.1897310000000001</c:v>
                </c:pt>
                <c:pt idx="10160">
                  <c:v>1.189236</c:v>
                </c:pt>
                <c:pt idx="10161">
                  <c:v>1.184156</c:v>
                </c:pt>
                <c:pt idx="10162">
                  <c:v>1.184596</c:v>
                </c:pt>
                <c:pt idx="10163">
                  <c:v>1.1868350000000001</c:v>
                </c:pt>
                <c:pt idx="10164">
                  <c:v>1.1860390000000001</c:v>
                </c:pt>
                <c:pt idx="10165">
                  <c:v>1.186599</c:v>
                </c:pt>
                <c:pt idx="10166">
                  <c:v>1.1871750000000001</c:v>
                </c:pt>
                <c:pt idx="10167">
                  <c:v>1.1857869999999999</c:v>
                </c:pt>
                <c:pt idx="10168">
                  <c:v>1.1859029999999999</c:v>
                </c:pt>
                <c:pt idx="10169">
                  <c:v>1.18445</c:v>
                </c:pt>
                <c:pt idx="10170">
                  <c:v>1.1822280000000001</c:v>
                </c:pt>
                <c:pt idx="10171">
                  <c:v>1.1851210000000001</c:v>
                </c:pt>
                <c:pt idx="10172">
                  <c:v>1.187875</c:v>
                </c:pt>
                <c:pt idx="10173">
                  <c:v>1.184933</c:v>
                </c:pt>
                <c:pt idx="10174">
                  <c:v>1.184331</c:v>
                </c:pt>
                <c:pt idx="10175">
                  <c:v>1.1892309999999999</c:v>
                </c:pt>
                <c:pt idx="10176">
                  <c:v>1.1899329999999999</c:v>
                </c:pt>
                <c:pt idx="10177">
                  <c:v>1.1851080000000001</c:v>
                </c:pt>
                <c:pt idx="10178">
                  <c:v>1.183748</c:v>
                </c:pt>
                <c:pt idx="10179">
                  <c:v>1.1849879999999999</c:v>
                </c:pt>
                <c:pt idx="10180">
                  <c:v>1.186008</c:v>
                </c:pt>
                <c:pt idx="10181">
                  <c:v>1.1867300000000001</c:v>
                </c:pt>
                <c:pt idx="10182">
                  <c:v>1.186777</c:v>
                </c:pt>
                <c:pt idx="10183">
                  <c:v>1.186866</c:v>
                </c:pt>
                <c:pt idx="10184">
                  <c:v>1.187681</c:v>
                </c:pt>
                <c:pt idx="10185">
                  <c:v>1.1902470000000001</c:v>
                </c:pt>
                <c:pt idx="10186">
                  <c:v>1.1907209999999999</c:v>
                </c:pt>
                <c:pt idx="10187">
                  <c:v>1.189711</c:v>
                </c:pt>
                <c:pt idx="10188">
                  <c:v>1.1933020000000001</c:v>
                </c:pt>
                <c:pt idx="10189">
                  <c:v>1.1932419999999999</c:v>
                </c:pt>
                <c:pt idx="10190">
                  <c:v>1.1888909999999999</c:v>
                </c:pt>
                <c:pt idx="10191">
                  <c:v>1.192795</c:v>
                </c:pt>
                <c:pt idx="10192">
                  <c:v>1.198399</c:v>
                </c:pt>
                <c:pt idx="10193">
                  <c:v>1.19621</c:v>
                </c:pt>
                <c:pt idx="10194">
                  <c:v>1.193627</c:v>
                </c:pt>
                <c:pt idx="10195">
                  <c:v>1.197163</c:v>
                </c:pt>
                <c:pt idx="10196">
                  <c:v>1.1973590000000001</c:v>
                </c:pt>
                <c:pt idx="10197">
                  <c:v>1.1901250000000001</c:v>
                </c:pt>
                <c:pt idx="10198">
                  <c:v>1.188212</c:v>
                </c:pt>
                <c:pt idx="10199">
                  <c:v>1.193954</c:v>
                </c:pt>
                <c:pt idx="10200">
                  <c:v>1.1979599999999999</c:v>
                </c:pt>
                <c:pt idx="10201">
                  <c:v>1.1969460000000001</c:v>
                </c:pt>
                <c:pt idx="10202">
                  <c:v>1.1924859999999999</c:v>
                </c:pt>
                <c:pt idx="10203">
                  <c:v>1.190221</c:v>
                </c:pt>
                <c:pt idx="10204">
                  <c:v>1.194699</c:v>
                </c:pt>
                <c:pt idx="10205">
                  <c:v>1.19478</c:v>
                </c:pt>
                <c:pt idx="10206">
                  <c:v>1.1928240000000001</c:v>
                </c:pt>
                <c:pt idx="10207">
                  <c:v>1.195716</c:v>
                </c:pt>
                <c:pt idx="10208">
                  <c:v>1.1948510000000001</c:v>
                </c:pt>
                <c:pt idx="10209">
                  <c:v>1.1891560000000001</c:v>
                </c:pt>
                <c:pt idx="10210">
                  <c:v>1.189214</c:v>
                </c:pt>
                <c:pt idx="10211">
                  <c:v>1.195222</c:v>
                </c:pt>
                <c:pt idx="10212">
                  <c:v>1.199592</c:v>
                </c:pt>
                <c:pt idx="10213">
                  <c:v>1.1972590000000001</c:v>
                </c:pt>
                <c:pt idx="10214">
                  <c:v>1.1957439999999999</c:v>
                </c:pt>
                <c:pt idx="10215">
                  <c:v>1.200466</c:v>
                </c:pt>
                <c:pt idx="10216">
                  <c:v>1.204105</c:v>
                </c:pt>
                <c:pt idx="10217">
                  <c:v>1.204877</c:v>
                </c:pt>
                <c:pt idx="10218">
                  <c:v>1.1991449999999999</c:v>
                </c:pt>
                <c:pt idx="10219">
                  <c:v>1.193378</c:v>
                </c:pt>
                <c:pt idx="10220">
                  <c:v>1.1987779999999999</c:v>
                </c:pt>
                <c:pt idx="10221">
                  <c:v>1.2006460000000001</c:v>
                </c:pt>
                <c:pt idx="10222">
                  <c:v>1.1953830000000001</c:v>
                </c:pt>
                <c:pt idx="10223">
                  <c:v>1.1952020000000001</c:v>
                </c:pt>
                <c:pt idx="10224">
                  <c:v>1.2002619999999999</c:v>
                </c:pt>
                <c:pt idx="10225">
                  <c:v>1.2000789999999999</c:v>
                </c:pt>
                <c:pt idx="10226">
                  <c:v>1.1951780000000001</c:v>
                </c:pt>
                <c:pt idx="10227">
                  <c:v>1.1962660000000001</c:v>
                </c:pt>
                <c:pt idx="10228">
                  <c:v>1.2006779999999999</c:v>
                </c:pt>
                <c:pt idx="10229">
                  <c:v>1.1976119999999999</c:v>
                </c:pt>
                <c:pt idx="10230">
                  <c:v>1.1959249999999999</c:v>
                </c:pt>
                <c:pt idx="10231">
                  <c:v>1.1976579999999999</c:v>
                </c:pt>
                <c:pt idx="10232">
                  <c:v>1.1932179999999999</c:v>
                </c:pt>
                <c:pt idx="10233">
                  <c:v>1.190056</c:v>
                </c:pt>
                <c:pt idx="10234">
                  <c:v>1.1946699999999999</c:v>
                </c:pt>
                <c:pt idx="10235">
                  <c:v>1.1968780000000001</c:v>
                </c:pt>
                <c:pt idx="10236">
                  <c:v>1.1935739999999999</c:v>
                </c:pt>
                <c:pt idx="10237">
                  <c:v>1.192453</c:v>
                </c:pt>
                <c:pt idx="10238">
                  <c:v>1.1947190000000001</c:v>
                </c:pt>
                <c:pt idx="10239">
                  <c:v>1.197595</c:v>
                </c:pt>
                <c:pt idx="10240">
                  <c:v>1.196515</c:v>
                </c:pt>
                <c:pt idx="10241">
                  <c:v>1.190375</c:v>
                </c:pt>
                <c:pt idx="10242">
                  <c:v>1.1897120000000001</c:v>
                </c:pt>
                <c:pt idx="10243">
                  <c:v>1.195713</c:v>
                </c:pt>
                <c:pt idx="10244">
                  <c:v>1.198677</c:v>
                </c:pt>
                <c:pt idx="10245">
                  <c:v>1.1956469999999999</c:v>
                </c:pt>
                <c:pt idx="10246">
                  <c:v>1.1936640000000001</c:v>
                </c:pt>
                <c:pt idx="10247">
                  <c:v>1.1943600000000001</c:v>
                </c:pt>
                <c:pt idx="10248">
                  <c:v>1.194885</c:v>
                </c:pt>
                <c:pt idx="10249">
                  <c:v>1.194277</c:v>
                </c:pt>
                <c:pt idx="10250">
                  <c:v>1.1955480000000001</c:v>
                </c:pt>
                <c:pt idx="10251">
                  <c:v>1.2003889999999999</c:v>
                </c:pt>
                <c:pt idx="10252">
                  <c:v>1.2015420000000001</c:v>
                </c:pt>
                <c:pt idx="10253">
                  <c:v>1.198199</c:v>
                </c:pt>
                <c:pt idx="10254">
                  <c:v>1.1982919999999999</c:v>
                </c:pt>
                <c:pt idx="10255">
                  <c:v>1.1996640000000001</c:v>
                </c:pt>
                <c:pt idx="10256">
                  <c:v>1.1979139999999999</c:v>
                </c:pt>
                <c:pt idx="10257">
                  <c:v>1.19737</c:v>
                </c:pt>
                <c:pt idx="10258">
                  <c:v>1.2007380000000001</c:v>
                </c:pt>
                <c:pt idx="10259">
                  <c:v>1.202216</c:v>
                </c:pt>
                <c:pt idx="10260">
                  <c:v>1.200896</c:v>
                </c:pt>
                <c:pt idx="10261">
                  <c:v>1.1986019999999999</c:v>
                </c:pt>
                <c:pt idx="10262">
                  <c:v>1.194922</c:v>
                </c:pt>
                <c:pt idx="10263">
                  <c:v>1.194242</c:v>
                </c:pt>
                <c:pt idx="10264">
                  <c:v>1.198912</c:v>
                </c:pt>
                <c:pt idx="10265">
                  <c:v>1.1975150000000001</c:v>
                </c:pt>
                <c:pt idx="10266">
                  <c:v>1.190401</c:v>
                </c:pt>
                <c:pt idx="10267">
                  <c:v>1.1916629999999999</c:v>
                </c:pt>
                <c:pt idx="10268">
                  <c:v>1.1979249999999999</c:v>
                </c:pt>
                <c:pt idx="10269">
                  <c:v>1.198423</c:v>
                </c:pt>
                <c:pt idx="10270">
                  <c:v>1.1956420000000001</c:v>
                </c:pt>
                <c:pt idx="10271">
                  <c:v>1.1958899999999999</c:v>
                </c:pt>
                <c:pt idx="10272">
                  <c:v>1.199829</c:v>
                </c:pt>
                <c:pt idx="10273">
                  <c:v>1.201252</c:v>
                </c:pt>
                <c:pt idx="10274">
                  <c:v>1.198502</c:v>
                </c:pt>
                <c:pt idx="10275">
                  <c:v>1.1977690000000001</c:v>
                </c:pt>
                <c:pt idx="10276">
                  <c:v>1.201883</c:v>
                </c:pt>
                <c:pt idx="10277">
                  <c:v>1.202725</c:v>
                </c:pt>
                <c:pt idx="10278">
                  <c:v>1.1995910000000001</c:v>
                </c:pt>
                <c:pt idx="10279">
                  <c:v>1.198785</c:v>
                </c:pt>
                <c:pt idx="10280">
                  <c:v>1.200699</c:v>
                </c:pt>
                <c:pt idx="10281">
                  <c:v>1.19804</c:v>
                </c:pt>
                <c:pt idx="10282">
                  <c:v>1.1954940000000001</c:v>
                </c:pt>
                <c:pt idx="10283">
                  <c:v>1.1973780000000001</c:v>
                </c:pt>
                <c:pt idx="10284">
                  <c:v>1.197322</c:v>
                </c:pt>
                <c:pt idx="10285">
                  <c:v>1.1970749999999999</c:v>
                </c:pt>
                <c:pt idx="10286">
                  <c:v>1.199692</c:v>
                </c:pt>
                <c:pt idx="10287">
                  <c:v>1.198744</c:v>
                </c:pt>
                <c:pt idx="10288">
                  <c:v>1.1955039999999999</c:v>
                </c:pt>
                <c:pt idx="10289">
                  <c:v>1.199748</c:v>
                </c:pt>
                <c:pt idx="10290">
                  <c:v>1.2065159999999999</c:v>
                </c:pt>
                <c:pt idx="10291">
                  <c:v>1.202237</c:v>
                </c:pt>
                <c:pt idx="10292">
                  <c:v>1.199492</c:v>
                </c:pt>
                <c:pt idx="10293">
                  <c:v>1.2056979999999999</c:v>
                </c:pt>
                <c:pt idx="10294">
                  <c:v>1.2059960000000001</c:v>
                </c:pt>
                <c:pt idx="10295">
                  <c:v>1.2026300000000001</c:v>
                </c:pt>
                <c:pt idx="10296">
                  <c:v>1.2036800000000001</c:v>
                </c:pt>
                <c:pt idx="10297">
                  <c:v>1.205989</c:v>
                </c:pt>
                <c:pt idx="10298">
                  <c:v>1.207522</c:v>
                </c:pt>
                <c:pt idx="10299">
                  <c:v>1.20685</c:v>
                </c:pt>
                <c:pt idx="10300">
                  <c:v>1.2043299999999999</c:v>
                </c:pt>
                <c:pt idx="10301">
                  <c:v>1.2018979999999999</c:v>
                </c:pt>
                <c:pt idx="10302">
                  <c:v>1.2021770000000001</c:v>
                </c:pt>
                <c:pt idx="10303">
                  <c:v>1.203047</c:v>
                </c:pt>
                <c:pt idx="10304">
                  <c:v>1.200644</c:v>
                </c:pt>
                <c:pt idx="10305">
                  <c:v>1.199416</c:v>
                </c:pt>
                <c:pt idx="10306">
                  <c:v>1.2019599999999999</c:v>
                </c:pt>
                <c:pt idx="10307">
                  <c:v>1.201897</c:v>
                </c:pt>
                <c:pt idx="10308">
                  <c:v>1.2013100000000001</c:v>
                </c:pt>
                <c:pt idx="10309">
                  <c:v>1.2019089999999999</c:v>
                </c:pt>
                <c:pt idx="10310">
                  <c:v>1.202577</c:v>
                </c:pt>
                <c:pt idx="10311">
                  <c:v>1.202086</c:v>
                </c:pt>
                <c:pt idx="10312">
                  <c:v>1.205776</c:v>
                </c:pt>
                <c:pt idx="10313">
                  <c:v>1.2094929999999999</c:v>
                </c:pt>
                <c:pt idx="10314">
                  <c:v>1.2057070000000001</c:v>
                </c:pt>
                <c:pt idx="10315">
                  <c:v>1.205087</c:v>
                </c:pt>
                <c:pt idx="10316">
                  <c:v>1.208431</c:v>
                </c:pt>
                <c:pt idx="10317">
                  <c:v>1.207827</c:v>
                </c:pt>
                <c:pt idx="10318">
                  <c:v>1.2056640000000001</c:v>
                </c:pt>
                <c:pt idx="10319">
                  <c:v>1.207055</c:v>
                </c:pt>
                <c:pt idx="10320">
                  <c:v>1.20746</c:v>
                </c:pt>
                <c:pt idx="10321">
                  <c:v>1.2027939999999999</c:v>
                </c:pt>
                <c:pt idx="10322">
                  <c:v>1.203805</c:v>
                </c:pt>
                <c:pt idx="10323">
                  <c:v>1.2063790000000001</c:v>
                </c:pt>
                <c:pt idx="10324">
                  <c:v>1.204593</c:v>
                </c:pt>
                <c:pt idx="10325">
                  <c:v>1.2065250000000001</c:v>
                </c:pt>
                <c:pt idx="10326">
                  <c:v>1.207479</c:v>
                </c:pt>
                <c:pt idx="10327">
                  <c:v>1.2042740000000001</c:v>
                </c:pt>
                <c:pt idx="10328">
                  <c:v>1.2057040000000001</c:v>
                </c:pt>
                <c:pt idx="10329">
                  <c:v>1.2078070000000001</c:v>
                </c:pt>
                <c:pt idx="10330">
                  <c:v>1.205219</c:v>
                </c:pt>
                <c:pt idx="10331">
                  <c:v>1.204488</c:v>
                </c:pt>
                <c:pt idx="10332">
                  <c:v>1.2091780000000001</c:v>
                </c:pt>
                <c:pt idx="10333">
                  <c:v>1.2117690000000001</c:v>
                </c:pt>
                <c:pt idx="10334">
                  <c:v>1.208995</c:v>
                </c:pt>
                <c:pt idx="10335">
                  <c:v>1.2060649999999999</c:v>
                </c:pt>
                <c:pt idx="10336">
                  <c:v>1.206434</c:v>
                </c:pt>
                <c:pt idx="10337">
                  <c:v>1.208528</c:v>
                </c:pt>
                <c:pt idx="10338">
                  <c:v>1.2102980000000001</c:v>
                </c:pt>
                <c:pt idx="10339">
                  <c:v>1.208353</c:v>
                </c:pt>
                <c:pt idx="10340">
                  <c:v>1.205085</c:v>
                </c:pt>
                <c:pt idx="10341">
                  <c:v>1.2053419999999999</c:v>
                </c:pt>
                <c:pt idx="10342">
                  <c:v>1.2071510000000001</c:v>
                </c:pt>
                <c:pt idx="10343">
                  <c:v>1.206995</c:v>
                </c:pt>
                <c:pt idx="10344">
                  <c:v>1.2057249999999999</c:v>
                </c:pt>
                <c:pt idx="10345">
                  <c:v>1.2036180000000001</c:v>
                </c:pt>
                <c:pt idx="10346">
                  <c:v>1.207136</c:v>
                </c:pt>
                <c:pt idx="10347">
                  <c:v>1.2090590000000001</c:v>
                </c:pt>
                <c:pt idx="10348">
                  <c:v>1.204698</c:v>
                </c:pt>
                <c:pt idx="10349">
                  <c:v>1.2064010000000001</c:v>
                </c:pt>
                <c:pt idx="10350">
                  <c:v>1.2093780000000001</c:v>
                </c:pt>
                <c:pt idx="10351">
                  <c:v>1.208143</c:v>
                </c:pt>
                <c:pt idx="10352">
                  <c:v>1.2095389999999999</c:v>
                </c:pt>
                <c:pt idx="10353">
                  <c:v>1.211805</c:v>
                </c:pt>
                <c:pt idx="10354">
                  <c:v>1.212372</c:v>
                </c:pt>
                <c:pt idx="10355">
                  <c:v>1.2116769999999999</c:v>
                </c:pt>
                <c:pt idx="10356">
                  <c:v>1.2114259999999999</c:v>
                </c:pt>
                <c:pt idx="10357">
                  <c:v>1.2130620000000001</c:v>
                </c:pt>
                <c:pt idx="10358">
                  <c:v>1.214645</c:v>
                </c:pt>
                <c:pt idx="10359">
                  <c:v>1.219339</c:v>
                </c:pt>
                <c:pt idx="10360">
                  <c:v>1.22018</c:v>
                </c:pt>
                <c:pt idx="10361">
                  <c:v>1.2131050000000001</c:v>
                </c:pt>
                <c:pt idx="10362">
                  <c:v>1.212259</c:v>
                </c:pt>
                <c:pt idx="10363">
                  <c:v>1.215592</c:v>
                </c:pt>
                <c:pt idx="10364">
                  <c:v>1.211562</c:v>
                </c:pt>
                <c:pt idx="10365">
                  <c:v>1.2074560000000001</c:v>
                </c:pt>
                <c:pt idx="10366">
                  <c:v>1.2120960000000001</c:v>
                </c:pt>
                <c:pt idx="10367">
                  <c:v>1.214688</c:v>
                </c:pt>
                <c:pt idx="10368">
                  <c:v>1.2119789999999999</c:v>
                </c:pt>
                <c:pt idx="10369">
                  <c:v>1.212205</c:v>
                </c:pt>
                <c:pt idx="10370">
                  <c:v>1.2144569999999999</c:v>
                </c:pt>
                <c:pt idx="10371">
                  <c:v>1.212723</c:v>
                </c:pt>
                <c:pt idx="10372">
                  <c:v>1.2095469999999999</c:v>
                </c:pt>
                <c:pt idx="10373">
                  <c:v>1.2097009999999999</c:v>
                </c:pt>
                <c:pt idx="10374">
                  <c:v>1.21157</c:v>
                </c:pt>
                <c:pt idx="10375">
                  <c:v>1.2121010000000001</c:v>
                </c:pt>
                <c:pt idx="10376">
                  <c:v>1.213695</c:v>
                </c:pt>
                <c:pt idx="10377">
                  <c:v>1.2146380000000001</c:v>
                </c:pt>
                <c:pt idx="10378">
                  <c:v>1.2134069999999999</c:v>
                </c:pt>
                <c:pt idx="10379">
                  <c:v>1.212547</c:v>
                </c:pt>
                <c:pt idx="10380">
                  <c:v>1.212764</c:v>
                </c:pt>
                <c:pt idx="10381">
                  <c:v>1.212318</c:v>
                </c:pt>
                <c:pt idx="10382">
                  <c:v>1.213014</c:v>
                </c:pt>
                <c:pt idx="10383">
                  <c:v>1.2140500000000001</c:v>
                </c:pt>
                <c:pt idx="10384">
                  <c:v>1.2131879999999999</c:v>
                </c:pt>
                <c:pt idx="10385">
                  <c:v>1.214288</c:v>
                </c:pt>
                <c:pt idx="10386">
                  <c:v>1.2157770000000001</c:v>
                </c:pt>
                <c:pt idx="10387">
                  <c:v>1.213835</c:v>
                </c:pt>
                <c:pt idx="10388">
                  <c:v>1.2135469999999999</c:v>
                </c:pt>
                <c:pt idx="10389">
                  <c:v>1.2141919999999999</c:v>
                </c:pt>
                <c:pt idx="10390">
                  <c:v>1.211136</c:v>
                </c:pt>
                <c:pt idx="10391">
                  <c:v>1.206421</c:v>
                </c:pt>
                <c:pt idx="10392">
                  <c:v>1.2066889999999999</c:v>
                </c:pt>
                <c:pt idx="10393">
                  <c:v>1.2109209999999999</c:v>
                </c:pt>
                <c:pt idx="10394">
                  <c:v>1.212739</c:v>
                </c:pt>
                <c:pt idx="10395">
                  <c:v>1.2117009999999999</c:v>
                </c:pt>
                <c:pt idx="10396">
                  <c:v>1.2122230000000001</c:v>
                </c:pt>
                <c:pt idx="10397">
                  <c:v>1.2115579999999999</c:v>
                </c:pt>
                <c:pt idx="10398">
                  <c:v>1.2093370000000001</c:v>
                </c:pt>
                <c:pt idx="10399">
                  <c:v>1.210912</c:v>
                </c:pt>
                <c:pt idx="10400">
                  <c:v>1.2131460000000001</c:v>
                </c:pt>
                <c:pt idx="10401">
                  <c:v>1.2119059999999999</c:v>
                </c:pt>
                <c:pt idx="10402">
                  <c:v>1.214834</c:v>
                </c:pt>
                <c:pt idx="10403">
                  <c:v>1.2182630000000001</c:v>
                </c:pt>
                <c:pt idx="10404">
                  <c:v>1.2172369999999999</c:v>
                </c:pt>
                <c:pt idx="10405">
                  <c:v>1.218143</c:v>
                </c:pt>
                <c:pt idx="10406">
                  <c:v>1.2209179999999999</c:v>
                </c:pt>
                <c:pt idx="10407">
                  <c:v>1.223177</c:v>
                </c:pt>
                <c:pt idx="10408">
                  <c:v>1.222162</c:v>
                </c:pt>
                <c:pt idx="10409">
                  <c:v>1.218758</c:v>
                </c:pt>
                <c:pt idx="10410">
                  <c:v>1.2190989999999999</c:v>
                </c:pt>
                <c:pt idx="10411">
                  <c:v>1.218345</c:v>
                </c:pt>
                <c:pt idx="10412">
                  <c:v>1.2156899999999999</c:v>
                </c:pt>
                <c:pt idx="10413">
                  <c:v>1.215427</c:v>
                </c:pt>
                <c:pt idx="10414">
                  <c:v>1.21445</c:v>
                </c:pt>
                <c:pt idx="10415">
                  <c:v>1.211991</c:v>
                </c:pt>
                <c:pt idx="10416">
                  <c:v>1.214831</c:v>
                </c:pt>
                <c:pt idx="10417">
                  <c:v>1.217527</c:v>
                </c:pt>
                <c:pt idx="10418">
                  <c:v>1.2185330000000001</c:v>
                </c:pt>
                <c:pt idx="10419">
                  <c:v>1.222987</c:v>
                </c:pt>
                <c:pt idx="10420">
                  <c:v>1.227293</c:v>
                </c:pt>
                <c:pt idx="10421">
                  <c:v>1.2247300000000001</c:v>
                </c:pt>
                <c:pt idx="10422">
                  <c:v>1.2237709999999999</c:v>
                </c:pt>
                <c:pt idx="10423">
                  <c:v>1.2234069999999999</c:v>
                </c:pt>
                <c:pt idx="10424">
                  <c:v>1.21804</c:v>
                </c:pt>
                <c:pt idx="10425">
                  <c:v>1.218988</c:v>
                </c:pt>
                <c:pt idx="10426">
                  <c:v>1.223419</c:v>
                </c:pt>
                <c:pt idx="10427">
                  <c:v>1.2221150000000001</c:v>
                </c:pt>
                <c:pt idx="10428">
                  <c:v>1.220264</c:v>
                </c:pt>
                <c:pt idx="10429">
                  <c:v>1.219274</c:v>
                </c:pt>
                <c:pt idx="10430">
                  <c:v>1.218467</c:v>
                </c:pt>
                <c:pt idx="10431">
                  <c:v>1.221503</c:v>
                </c:pt>
                <c:pt idx="10432">
                  <c:v>1.2223349999999999</c:v>
                </c:pt>
                <c:pt idx="10433">
                  <c:v>1.2170540000000001</c:v>
                </c:pt>
                <c:pt idx="10434">
                  <c:v>1.2192499999999999</c:v>
                </c:pt>
                <c:pt idx="10435">
                  <c:v>1.2229410000000001</c:v>
                </c:pt>
                <c:pt idx="10436">
                  <c:v>1.2195499999999999</c:v>
                </c:pt>
                <c:pt idx="10437">
                  <c:v>1.2219990000000001</c:v>
                </c:pt>
                <c:pt idx="10438">
                  <c:v>1.2242090000000001</c:v>
                </c:pt>
                <c:pt idx="10439">
                  <c:v>1.2172989999999999</c:v>
                </c:pt>
                <c:pt idx="10440">
                  <c:v>1.2176229999999999</c:v>
                </c:pt>
                <c:pt idx="10441">
                  <c:v>1.224432</c:v>
                </c:pt>
                <c:pt idx="10442">
                  <c:v>1.2217690000000001</c:v>
                </c:pt>
                <c:pt idx="10443">
                  <c:v>1.2169190000000001</c:v>
                </c:pt>
                <c:pt idx="10444">
                  <c:v>1.2202</c:v>
                </c:pt>
                <c:pt idx="10445">
                  <c:v>1.2226459999999999</c:v>
                </c:pt>
                <c:pt idx="10446">
                  <c:v>1.222431</c:v>
                </c:pt>
                <c:pt idx="10447">
                  <c:v>1.2278720000000001</c:v>
                </c:pt>
                <c:pt idx="10448">
                  <c:v>1.2287729999999999</c:v>
                </c:pt>
                <c:pt idx="10449">
                  <c:v>1.221716</c:v>
                </c:pt>
                <c:pt idx="10450">
                  <c:v>1.2222109999999999</c:v>
                </c:pt>
                <c:pt idx="10451">
                  <c:v>1.226302</c:v>
                </c:pt>
                <c:pt idx="10452">
                  <c:v>1.2250529999999999</c:v>
                </c:pt>
                <c:pt idx="10453">
                  <c:v>1.225811</c:v>
                </c:pt>
                <c:pt idx="10454">
                  <c:v>1.2275119999999999</c:v>
                </c:pt>
                <c:pt idx="10455">
                  <c:v>1.22681</c:v>
                </c:pt>
                <c:pt idx="10456">
                  <c:v>1.2271989999999999</c:v>
                </c:pt>
                <c:pt idx="10457">
                  <c:v>1.225303</c:v>
                </c:pt>
                <c:pt idx="10458">
                  <c:v>1.228164</c:v>
                </c:pt>
                <c:pt idx="10459">
                  <c:v>1.2351829999999999</c:v>
                </c:pt>
                <c:pt idx="10460">
                  <c:v>1.2298370000000001</c:v>
                </c:pt>
                <c:pt idx="10461">
                  <c:v>1.221511</c:v>
                </c:pt>
                <c:pt idx="10462">
                  <c:v>1.2264060000000001</c:v>
                </c:pt>
                <c:pt idx="10463">
                  <c:v>1.2341340000000001</c:v>
                </c:pt>
                <c:pt idx="10464">
                  <c:v>1.2340009999999999</c:v>
                </c:pt>
                <c:pt idx="10465">
                  <c:v>1.227171</c:v>
                </c:pt>
                <c:pt idx="10466">
                  <c:v>1.2230240000000001</c:v>
                </c:pt>
                <c:pt idx="10467">
                  <c:v>1.2277819999999999</c:v>
                </c:pt>
                <c:pt idx="10468">
                  <c:v>1.2312149999999999</c:v>
                </c:pt>
                <c:pt idx="10469">
                  <c:v>1.2266239999999999</c:v>
                </c:pt>
                <c:pt idx="10470">
                  <c:v>1.2241820000000001</c:v>
                </c:pt>
                <c:pt idx="10471">
                  <c:v>1.228882</c:v>
                </c:pt>
                <c:pt idx="10472">
                  <c:v>1.229946</c:v>
                </c:pt>
                <c:pt idx="10473">
                  <c:v>1.2241759999999999</c:v>
                </c:pt>
                <c:pt idx="10474">
                  <c:v>1.2258800000000001</c:v>
                </c:pt>
                <c:pt idx="10475">
                  <c:v>1.236548</c:v>
                </c:pt>
                <c:pt idx="10476">
                  <c:v>1.23584</c:v>
                </c:pt>
                <c:pt idx="10477">
                  <c:v>1.2254510000000001</c:v>
                </c:pt>
                <c:pt idx="10478">
                  <c:v>1.224613</c:v>
                </c:pt>
                <c:pt idx="10479">
                  <c:v>1.227876</c:v>
                </c:pt>
                <c:pt idx="10480">
                  <c:v>1.2286840000000001</c:v>
                </c:pt>
                <c:pt idx="10481">
                  <c:v>1.2328429999999999</c:v>
                </c:pt>
                <c:pt idx="10482">
                  <c:v>1.2362230000000001</c:v>
                </c:pt>
                <c:pt idx="10483">
                  <c:v>1.23536</c:v>
                </c:pt>
                <c:pt idx="10484">
                  <c:v>1.231986</c:v>
                </c:pt>
                <c:pt idx="10485">
                  <c:v>1.230016</c:v>
                </c:pt>
                <c:pt idx="10486">
                  <c:v>1.230443</c:v>
                </c:pt>
                <c:pt idx="10487">
                  <c:v>1.2287380000000001</c:v>
                </c:pt>
                <c:pt idx="10488">
                  <c:v>1.228923</c:v>
                </c:pt>
                <c:pt idx="10489">
                  <c:v>1.230364</c:v>
                </c:pt>
                <c:pt idx="10490">
                  <c:v>1.231225</c:v>
                </c:pt>
                <c:pt idx="10491">
                  <c:v>1.2312419999999999</c:v>
                </c:pt>
                <c:pt idx="10492">
                  <c:v>1.2360230000000001</c:v>
                </c:pt>
                <c:pt idx="10493">
                  <c:v>1.238551</c:v>
                </c:pt>
                <c:pt idx="10494">
                  <c:v>1.234027</c:v>
                </c:pt>
                <c:pt idx="10495">
                  <c:v>1.2368809999999999</c:v>
                </c:pt>
                <c:pt idx="10496">
                  <c:v>1.2406509999999999</c:v>
                </c:pt>
                <c:pt idx="10497">
                  <c:v>1.2334149999999999</c:v>
                </c:pt>
                <c:pt idx="10498">
                  <c:v>1.2304189999999999</c:v>
                </c:pt>
                <c:pt idx="10499">
                  <c:v>1.2358899999999999</c:v>
                </c:pt>
                <c:pt idx="10500">
                  <c:v>1.237392</c:v>
                </c:pt>
                <c:pt idx="10501">
                  <c:v>1.2361580000000001</c:v>
                </c:pt>
                <c:pt idx="10502">
                  <c:v>1.2372369999999999</c:v>
                </c:pt>
                <c:pt idx="10503">
                  <c:v>1.2360310000000001</c:v>
                </c:pt>
                <c:pt idx="10504">
                  <c:v>1.232701</c:v>
                </c:pt>
                <c:pt idx="10505">
                  <c:v>1.23393</c:v>
                </c:pt>
                <c:pt idx="10506">
                  <c:v>1.236564</c:v>
                </c:pt>
                <c:pt idx="10507">
                  <c:v>1.2345999999999999</c:v>
                </c:pt>
                <c:pt idx="10508">
                  <c:v>1.235009</c:v>
                </c:pt>
                <c:pt idx="10509">
                  <c:v>1.2345330000000001</c:v>
                </c:pt>
                <c:pt idx="10510">
                  <c:v>1.22926</c:v>
                </c:pt>
                <c:pt idx="10511">
                  <c:v>1.227509</c:v>
                </c:pt>
                <c:pt idx="10512">
                  <c:v>1.2306729999999999</c:v>
                </c:pt>
                <c:pt idx="10513">
                  <c:v>1.232917</c:v>
                </c:pt>
                <c:pt idx="10514">
                  <c:v>1.232283</c:v>
                </c:pt>
                <c:pt idx="10515">
                  <c:v>1.232253</c:v>
                </c:pt>
                <c:pt idx="10516">
                  <c:v>1.2328460000000001</c:v>
                </c:pt>
                <c:pt idx="10517">
                  <c:v>1.2340059999999999</c:v>
                </c:pt>
                <c:pt idx="10518">
                  <c:v>1.233109</c:v>
                </c:pt>
                <c:pt idx="10519">
                  <c:v>1.233093</c:v>
                </c:pt>
                <c:pt idx="10520">
                  <c:v>1.234802</c:v>
                </c:pt>
                <c:pt idx="10521">
                  <c:v>1.2352240000000001</c:v>
                </c:pt>
                <c:pt idx="10522">
                  <c:v>1.236235</c:v>
                </c:pt>
                <c:pt idx="10523">
                  <c:v>1.233163</c:v>
                </c:pt>
                <c:pt idx="10524">
                  <c:v>1.2311749999999999</c:v>
                </c:pt>
                <c:pt idx="10525">
                  <c:v>1.234475</c:v>
                </c:pt>
                <c:pt idx="10526">
                  <c:v>1.2363249999999999</c:v>
                </c:pt>
                <c:pt idx="10527">
                  <c:v>1.2382789999999999</c:v>
                </c:pt>
                <c:pt idx="10528">
                  <c:v>1.240364</c:v>
                </c:pt>
                <c:pt idx="10529">
                  <c:v>1.234777</c:v>
                </c:pt>
                <c:pt idx="10530">
                  <c:v>1.2292110000000001</c:v>
                </c:pt>
                <c:pt idx="10531">
                  <c:v>1.232032</c:v>
                </c:pt>
                <c:pt idx="10532">
                  <c:v>1.2380450000000001</c:v>
                </c:pt>
                <c:pt idx="10533">
                  <c:v>1.2362120000000001</c:v>
                </c:pt>
                <c:pt idx="10534">
                  <c:v>1.2329239999999999</c:v>
                </c:pt>
                <c:pt idx="10535">
                  <c:v>1.235411</c:v>
                </c:pt>
                <c:pt idx="10536">
                  <c:v>1.235886</c:v>
                </c:pt>
                <c:pt idx="10537">
                  <c:v>1.2329669999999999</c:v>
                </c:pt>
                <c:pt idx="10538">
                  <c:v>1.23098</c:v>
                </c:pt>
                <c:pt idx="10539">
                  <c:v>1.231921</c:v>
                </c:pt>
                <c:pt idx="10540">
                  <c:v>1.235833</c:v>
                </c:pt>
                <c:pt idx="10541">
                  <c:v>1.236947</c:v>
                </c:pt>
                <c:pt idx="10542">
                  <c:v>1.236286</c:v>
                </c:pt>
                <c:pt idx="10543">
                  <c:v>1.2366330000000001</c:v>
                </c:pt>
                <c:pt idx="10544">
                  <c:v>1.2379929999999999</c:v>
                </c:pt>
                <c:pt idx="10545">
                  <c:v>1.240807</c:v>
                </c:pt>
                <c:pt idx="10546">
                  <c:v>1.2396990000000001</c:v>
                </c:pt>
                <c:pt idx="10547">
                  <c:v>1.237592</c:v>
                </c:pt>
                <c:pt idx="10548">
                  <c:v>1.241106</c:v>
                </c:pt>
                <c:pt idx="10549">
                  <c:v>1.2431760000000001</c:v>
                </c:pt>
                <c:pt idx="10550">
                  <c:v>1.240594</c:v>
                </c:pt>
                <c:pt idx="10551">
                  <c:v>1.2413860000000001</c:v>
                </c:pt>
                <c:pt idx="10552">
                  <c:v>1.2474320000000001</c:v>
                </c:pt>
                <c:pt idx="10553">
                  <c:v>1.245377</c:v>
                </c:pt>
                <c:pt idx="10554">
                  <c:v>1.237514</c:v>
                </c:pt>
                <c:pt idx="10555">
                  <c:v>1.238246</c:v>
                </c:pt>
                <c:pt idx="10556">
                  <c:v>1.23929</c:v>
                </c:pt>
                <c:pt idx="10557">
                  <c:v>1.236389</c:v>
                </c:pt>
                <c:pt idx="10558">
                  <c:v>1.2381470000000001</c:v>
                </c:pt>
                <c:pt idx="10559">
                  <c:v>1.242556</c:v>
                </c:pt>
                <c:pt idx="10560">
                  <c:v>1.2441739999999999</c:v>
                </c:pt>
                <c:pt idx="10561">
                  <c:v>1.2410969999999999</c:v>
                </c:pt>
                <c:pt idx="10562">
                  <c:v>1.2366509999999999</c:v>
                </c:pt>
                <c:pt idx="10563">
                  <c:v>1.2385409999999999</c:v>
                </c:pt>
                <c:pt idx="10564">
                  <c:v>1.2428189999999999</c:v>
                </c:pt>
                <c:pt idx="10565">
                  <c:v>1.240666</c:v>
                </c:pt>
                <c:pt idx="10566">
                  <c:v>1.2404230000000001</c:v>
                </c:pt>
                <c:pt idx="10567">
                  <c:v>1.2460089999999999</c:v>
                </c:pt>
                <c:pt idx="10568">
                  <c:v>1.2451620000000001</c:v>
                </c:pt>
                <c:pt idx="10569">
                  <c:v>1.2396</c:v>
                </c:pt>
                <c:pt idx="10570">
                  <c:v>1.2415830000000001</c:v>
                </c:pt>
                <c:pt idx="10571">
                  <c:v>1.248345</c:v>
                </c:pt>
                <c:pt idx="10572">
                  <c:v>1.249252</c:v>
                </c:pt>
                <c:pt idx="10573">
                  <c:v>1.244828</c:v>
                </c:pt>
                <c:pt idx="10574">
                  <c:v>1.2401439999999999</c:v>
                </c:pt>
                <c:pt idx="10575">
                  <c:v>1.2371920000000001</c:v>
                </c:pt>
                <c:pt idx="10576">
                  <c:v>1.2378290000000001</c:v>
                </c:pt>
                <c:pt idx="10577">
                  <c:v>1.2388440000000001</c:v>
                </c:pt>
                <c:pt idx="10578">
                  <c:v>1.2371570000000001</c:v>
                </c:pt>
                <c:pt idx="10579">
                  <c:v>1.2387790000000001</c:v>
                </c:pt>
                <c:pt idx="10580">
                  <c:v>1.243763</c:v>
                </c:pt>
                <c:pt idx="10581">
                  <c:v>1.2443979999999999</c:v>
                </c:pt>
                <c:pt idx="10582">
                  <c:v>1.241711</c:v>
                </c:pt>
                <c:pt idx="10583">
                  <c:v>1.2422789999999999</c:v>
                </c:pt>
                <c:pt idx="10584">
                  <c:v>1.240955</c:v>
                </c:pt>
                <c:pt idx="10585">
                  <c:v>1.2365900000000001</c:v>
                </c:pt>
                <c:pt idx="10586">
                  <c:v>1.2391799999999999</c:v>
                </c:pt>
                <c:pt idx="10587">
                  <c:v>1.2430699999999999</c:v>
                </c:pt>
                <c:pt idx="10588">
                  <c:v>1.2426699999999999</c:v>
                </c:pt>
                <c:pt idx="10589">
                  <c:v>1.241188</c:v>
                </c:pt>
                <c:pt idx="10590">
                  <c:v>1.2392620000000001</c:v>
                </c:pt>
                <c:pt idx="10591">
                  <c:v>1.239784</c:v>
                </c:pt>
                <c:pt idx="10592">
                  <c:v>1.2421279999999999</c:v>
                </c:pt>
                <c:pt idx="10593">
                  <c:v>1.244758</c:v>
                </c:pt>
                <c:pt idx="10594">
                  <c:v>1.2430969999999999</c:v>
                </c:pt>
                <c:pt idx="10595">
                  <c:v>1.2397830000000001</c:v>
                </c:pt>
                <c:pt idx="10596">
                  <c:v>1.246138</c:v>
                </c:pt>
                <c:pt idx="10597">
                  <c:v>1.249752</c:v>
                </c:pt>
                <c:pt idx="10598">
                  <c:v>1.2438910000000001</c:v>
                </c:pt>
                <c:pt idx="10599">
                  <c:v>1.2428360000000001</c:v>
                </c:pt>
                <c:pt idx="10600">
                  <c:v>1.244294</c:v>
                </c:pt>
                <c:pt idx="10601">
                  <c:v>1.243749</c:v>
                </c:pt>
                <c:pt idx="10602">
                  <c:v>1.2458370000000001</c:v>
                </c:pt>
                <c:pt idx="10603">
                  <c:v>1.2474529999999999</c:v>
                </c:pt>
                <c:pt idx="10604">
                  <c:v>1.247144</c:v>
                </c:pt>
                <c:pt idx="10605">
                  <c:v>1.247924</c:v>
                </c:pt>
                <c:pt idx="10606">
                  <c:v>1.2500230000000001</c:v>
                </c:pt>
                <c:pt idx="10607">
                  <c:v>1.252912</c:v>
                </c:pt>
                <c:pt idx="10608">
                  <c:v>1.2528630000000001</c:v>
                </c:pt>
                <c:pt idx="10609">
                  <c:v>1.2460359999999999</c:v>
                </c:pt>
                <c:pt idx="10610">
                  <c:v>1.2434510000000001</c:v>
                </c:pt>
                <c:pt idx="10611">
                  <c:v>1.247269</c:v>
                </c:pt>
                <c:pt idx="10612">
                  <c:v>1.248769</c:v>
                </c:pt>
                <c:pt idx="10613">
                  <c:v>1.2481640000000001</c:v>
                </c:pt>
                <c:pt idx="10614">
                  <c:v>1.2484690000000001</c:v>
                </c:pt>
                <c:pt idx="10615">
                  <c:v>1.2492380000000001</c:v>
                </c:pt>
                <c:pt idx="10616">
                  <c:v>1.247849</c:v>
                </c:pt>
                <c:pt idx="10617">
                  <c:v>1.244993</c:v>
                </c:pt>
                <c:pt idx="10618">
                  <c:v>1.245163</c:v>
                </c:pt>
                <c:pt idx="10619">
                  <c:v>1.2473050000000001</c:v>
                </c:pt>
                <c:pt idx="10620">
                  <c:v>1.247957</c:v>
                </c:pt>
                <c:pt idx="10621">
                  <c:v>1.246629</c:v>
                </c:pt>
                <c:pt idx="10622">
                  <c:v>1.2476659999999999</c:v>
                </c:pt>
                <c:pt idx="10623">
                  <c:v>1.2492760000000001</c:v>
                </c:pt>
                <c:pt idx="10624">
                  <c:v>1.2506079999999999</c:v>
                </c:pt>
                <c:pt idx="10625">
                  <c:v>1.2540119999999999</c:v>
                </c:pt>
                <c:pt idx="10626">
                  <c:v>1.255153</c:v>
                </c:pt>
                <c:pt idx="10627">
                  <c:v>1.2539169999999999</c:v>
                </c:pt>
                <c:pt idx="10628">
                  <c:v>1.2515099999999999</c:v>
                </c:pt>
                <c:pt idx="10629">
                  <c:v>1.249922</c:v>
                </c:pt>
                <c:pt idx="10630">
                  <c:v>1.250769</c:v>
                </c:pt>
                <c:pt idx="10631">
                  <c:v>1.2523059999999999</c:v>
                </c:pt>
                <c:pt idx="10632">
                  <c:v>1.256111</c:v>
                </c:pt>
                <c:pt idx="10633">
                  <c:v>1.2531650000000001</c:v>
                </c:pt>
                <c:pt idx="10634">
                  <c:v>1.2467250000000001</c:v>
                </c:pt>
                <c:pt idx="10635">
                  <c:v>1.2530589999999999</c:v>
                </c:pt>
                <c:pt idx="10636">
                  <c:v>1.25963</c:v>
                </c:pt>
                <c:pt idx="10637">
                  <c:v>1.2562089999999999</c:v>
                </c:pt>
                <c:pt idx="10638">
                  <c:v>1.252426</c:v>
                </c:pt>
                <c:pt idx="10639">
                  <c:v>1.252915</c:v>
                </c:pt>
                <c:pt idx="10640">
                  <c:v>1.2554419999999999</c:v>
                </c:pt>
                <c:pt idx="10641">
                  <c:v>1.2549140000000001</c:v>
                </c:pt>
                <c:pt idx="10642">
                  <c:v>1.253563</c:v>
                </c:pt>
                <c:pt idx="10643">
                  <c:v>1.2562390000000001</c:v>
                </c:pt>
                <c:pt idx="10644">
                  <c:v>1.260421</c:v>
                </c:pt>
                <c:pt idx="10645">
                  <c:v>1.256812</c:v>
                </c:pt>
                <c:pt idx="10646">
                  <c:v>1.250748</c:v>
                </c:pt>
                <c:pt idx="10647">
                  <c:v>1.2508969999999999</c:v>
                </c:pt>
                <c:pt idx="10648">
                  <c:v>1.2522009999999999</c:v>
                </c:pt>
                <c:pt idx="10649">
                  <c:v>1.2532810000000001</c:v>
                </c:pt>
                <c:pt idx="10650">
                  <c:v>1.2538940000000001</c:v>
                </c:pt>
                <c:pt idx="10651">
                  <c:v>1.2519260000000001</c:v>
                </c:pt>
                <c:pt idx="10652">
                  <c:v>1.249852</c:v>
                </c:pt>
                <c:pt idx="10653">
                  <c:v>1.2491030000000001</c:v>
                </c:pt>
                <c:pt idx="10654">
                  <c:v>1.251757</c:v>
                </c:pt>
                <c:pt idx="10655">
                  <c:v>1.2520420000000001</c:v>
                </c:pt>
                <c:pt idx="10656">
                  <c:v>1.2513939999999999</c:v>
                </c:pt>
                <c:pt idx="10657">
                  <c:v>1.253727</c:v>
                </c:pt>
                <c:pt idx="10658">
                  <c:v>1.254</c:v>
                </c:pt>
                <c:pt idx="10659">
                  <c:v>1.253349</c:v>
                </c:pt>
                <c:pt idx="10660">
                  <c:v>1.2518309999999999</c:v>
                </c:pt>
                <c:pt idx="10661">
                  <c:v>1.250535</c:v>
                </c:pt>
                <c:pt idx="10662">
                  <c:v>1.2538450000000001</c:v>
                </c:pt>
                <c:pt idx="10663">
                  <c:v>1.255722</c:v>
                </c:pt>
                <c:pt idx="10664">
                  <c:v>1.2538899999999999</c:v>
                </c:pt>
                <c:pt idx="10665">
                  <c:v>1.2550049999999999</c:v>
                </c:pt>
                <c:pt idx="10666">
                  <c:v>1.2576609999999999</c:v>
                </c:pt>
                <c:pt idx="10667">
                  <c:v>1.2563310000000001</c:v>
                </c:pt>
                <c:pt idx="10668">
                  <c:v>1.2544649999999999</c:v>
                </c:pt>
                <c:pt idx="10669">
                  <c:v>1.2584249999999999</c:v>
                </c:pt>
                <c:pt idx="10670">
                  <c:v>1.2604010000000001</c:v>
                </c:pt>
                <c:pt idx="10671">
                  <c:v>1.2570950000000001</c:v>
                </c:pt>
                <c:pt idx="10672">
                  <c:v>1.258283</c:v>
                </c:pt>
                <c:pt idx="10673">
                  <c:v>1.260675</c:v>
                </c:pt>
                <c:pt idx="10674">
                  <c:v>1.2581100000000001</c:v>
                </c:pt>
                <c:pt idx="10675">
                  <c:v>1.258059</c:v>
                </c:pt>
                <c:pt idx="10676">
                  <c:v>1.2586310000000001</c:v>
                </c:pt>
                <c:pt idx="10677">
                  <c:v>1.256928</c:v>
                </c:pt>
                <c:pt idx="10678">
                  <c:v>1.2597389999999999</c:v>
                </c:pt>
                <c:pt idx="10679">
                  <c:v>1.261803</c:v>
                </c:pt>
                <c:pt idx="10680">
                  <c:v>1.25878</c:v>
                </c:pt>
                <c:pt idx="10681">
                  <c:v>1.256427</c:v>
                </c:pt>
                <c:pt idx="10682">
                  <c:v>1.254885</c:v>
                </c:pt>
                <c:pt idx="10683">
                  <c:v>1.2567349999999999</c:v>
                </c:pt>
                <c:pt idx="10684">
                  <c:v>1.260915</c:v>
                </c:pt>
                <c:pt idx="10685">
                  <c:v>1.257279</c:v>
                </c:pt>
                <c:pt idx="10686">
                  <c:v>1.255066</c:v>
                </c:pt>
                <c:pt idx="10687">
                  <c:v>1.2601690000000001</c:v>
                </c:pt>
                <c:pt idx="10688">
                  <c:v>1.2609300000000001</c:v>
                </c:pt>
                <c:pt idx="10689">
                  <c:v>1.26397</c:v>
                </c:pt>
                <c:pt idx="10690">
                  <c:v>1.266556</c:v>
                </c:pt>
                <c:pt idx="10691">
                  <c:v>1.262508</c:v>
                </c:pt>
                <c:pt idx="10692">
                  <c:v>1.2593970000000001</c:v>
                </c:pt>
                <c:pt idx="10693">
                  <c:v>1.262138</c:v>
                </c:pt>
                <c:pt idx="10694">
                  <c:v>1.262948</c:v>
                </c:pt>
                <c:pt idx="10695">
                  <c:v>1.2595080000000001</c:v>
                </c:pt>
                <c:pt idx="10696">
                  <c:v>1.2623230000000001</c:v>
                </c:pt>
                <c:pt idx="10697">
                  <c:v>1.2673749999999999</c:v>
                </c:pt>
                <c:pt idx="10698">
                  <c:v>1.2629809999999999</c:v>
                </c:pt>
                <c:pt idx="10699">
                  <c:v>1.2601279999999999</c:v>
                </c:pt>
                <c:pt idx="10700">
                  <c:v>1.264975</c:v>
                </c:pt>
                <c:pt idx="10701">
                  <c:v>1.2654559999999999</c:v>
                </c:pt>
                <c:pt idx="10702">
                  <c:v>1.2629379999999999</c:v>
                </c:pt>
                <c:pt idx="10703">
                  <c:v>1.263196</c:v>
                </c:pt>
                <c:pt idx="10704">
                  <c:v>1.2659860000000001</c:v>
                </c:pt>
                <c:pt idx="10705">
                  <c:v>1.264602</c:v>
                </c:pt>
                <c:pt idx="10706">
                  <c:v>1.2608839999999999</c:v>
                </c:pt>
                <c:pt idx="10707">
                  <c:v>1.262894</c:v>
                </c:pt>
                <c:pt idx="10708">
                  <c:v>1.2636179999999999</c:v>
                </c:pt>
                <c:pt idx="10709">
                  <c:v>1.2623880000000001</c:v>
                </c:pt>
                <c:pt idx="10710">
                  <c:v>1.2640199999999999</c:v>
                </c:pt>
                <c:pt idx="10711">
                  <c:v>1.263773</c:v>
                </c:pt>
                <c:pt idx="10712">
                  <c:v>1.262011</c:v>
                </c:pt>
                <c:pt idx="10713">
                  <c:v>1.2627170000000001</c:v>
                </c:pt>
                <c:pt idx="10714">
                  <c:v>1.262399</c:v>
                </c:pt>
                <c:pt idx="10715">
                  <c:v>1.2611319999999999</c:v>
                </c:pt>
                <c:pt idx="10716">
                  <c:v>1.2614540000000001</c:v>
                </c:pt>
                <c:pt idx="10717">
                  <c:v>1.2648280000000001</c:v>
                </c:pt>
                <c:pt idx="10718">
                  <c:v>1.268448</c:v>
                </c:pt>
                <c:pt idx="10719">
                  <c:v>1.2654289999999999</c:v>
                </c:pt>
                <c:pt idx="10720">
                  <c:v>1.262705</c:v>
                </c:pt>
                <c:pt idx="10721">
                  <c:v>1.265693</c:v>
                </c:pt>
                <c:pt idx="10722">
                  <c:v>1.267496</c:v>
                </c:pt>
                <c:pt idx="10723">
                  <c:v>1.2648870000000001</c:v>
                </c:pt>
                <c:pt idx="10724">
                  <c:v>1.262934</c:v>
                </c:pt>
                <c:pt idx="10725">
                  <c:v>1.2652270000000001</c:v>
                </c:pt>
                <c:pt idx="10726">
                  <c:v>1.2678590000000001</c:v>
                </c:pt>
                <c:pt idx="10727">
                  <c:v>1.2675730000000001</c:v>
                </c:pt>
                <c:pt idx="10728">
                  <c:v>1.268842</c:v>
                </c:pt>
                <c:pt idx="10729">
                  <c:v>1.2716559999999999</c:v>
                </c:pt>
                <c:pt idx="10730">
                  <c:v>1.266913</c:v>
                </c:pt>
                <c:pt idx="10731">
                  <c:v>1.2607010000000001</c:v>
                </c:pt>
                <c:pt idx="10732">
                  <c:v>1.2657480000000001</c:v>
                </c:pt>
                <c:pt idx="10733">
                  <c:v>1.270597</c:v>
                </c:pt>
                <c:pt idx="10734">
                  <c:v>1.264769</c:v>
                </c:pt>
                <c:pt idx="10735">
                  <c:v>1.260518</c:v>
                </c:pt>
                <c:pt idx="10736">
                  <c:v>1.262675</c:v>
                </c:pt>
                <c:pt idx="10737">
                  <c:v>1.2639320000000001</c:v>
                </c:pt>
                <c:pt idx="10738">
                  <c:v>1.263093</c:v>
                </c:pt>
                <c:pt idx="10739">
                  <c:v>1.265633</c:v>
                </c:pt>
                <c:pt idx="10740">
                  <c:v>1.270338</c:v>
                </c:pt>
                <c:pt idx="10741">
                  <c:v>1.2688120000000001</c:v>
                </c:pt>
                <c:pt idx="10742">
                  <c:v>1.2645310000000001</c:v>
                </c:pt>
                <c:pt idx="10743">
                  <c:v>1.2629999999999999</c:v>
                </c:pt>
                <c:pt idx="10744">
                  <c:v>1.26515</c:v>
                </c:pt>
                <c:pt idx="10745">
                  <c:v>1.2695369999999999</c:v>
                </c:pt>
                <c:pt idx="10746">
                  <c:v>1.268465</c:v>
                </c:pt>
                <c:pt idx="10747">
                  <c:v>1.2667409999999999</c:v>
                </c:pt>
                <c:pt idx="10748">
                  <c:v>1.269442</c:v>
                </c:pt>
                <c:pt idx="10749">
                  <c:v>1.2696909999999999</c:v>
                </c:pt>
                <c:pt idx="10750">
                  <c:v>1.268672</c:v>
                </c:pt>
                <c:pt idx="10751">
                  <c:v>1.271482</c:v>
                </c:pt>
                <c:pt idx="10752">
                  <c:v>1.269685</c:v>
                </c:pt>
                <c:pt idx="10753">
                  <c:v>1.263039</c:v>
                </c:pt>
                <c:pt idx="10754">
                  <c:v>1.2653300000000001</c:v>
                </c:pt>
                <c:pt idx="10755">
                  <c:v>1.2710269999999999</c:v>
                </c:pt>
                <c:pt idx="10756">
                  <c:v>1.271801</c:v>
                </c:pt>
                <c:pt idx="10757">
                  <c:v>1.271298</c:v>
                </c:pt>
                <c:pt idx="10758">
                  <c:v>1.2705770000000001</c:v>
                </c:pt>
                <c:pt idx="10759">
                  <c:v>1.2709919999999999</c:v>
                </c:pt>
                <c:pt idx="10760">
                  <c:v>1.2741640000000001</c:v>
                </c:pt>
                <c:pt idx="10761">
                  <c:v>1.2780560000000001</c:v>
                </c:pt>
                <c:pt idx="10762">
                  <c:v>1.2769919999999999</c:v>
                </c:pt>
                <c:pt idx="10763">
                  <c:v>1.2740309999999999</c:v>
                </c:pt>
                <c:pt idx="10764">
                  <c:v>1.2793239999999999</c:v>
                </c:pt>
                <c:pt idx="10765">
                  <c:v>1.2826390000000001</c:v>
                </c:pt>
                <c:pt idx="10766">
                  <c:v>1.274203</c:v>
                </c:pt>
                <c:pt idx="10767">
                  <c:v>1.2718240000000001</c:v>
                </c:pt>
                <c:pt idx="10768">
                  <c:v>1.2767930000000001</c:v>
                </c:pt>
                <c:pt idx="10769">
                  <c:v>1.2748649999999999</c:v>
                </c:pt>
                <c:pt idx="10770">
                  <c:v>1.2749550000000001</c:v>
                </c:pt>
                <c:pt idx="10771">
                  <c:v>1.279887</c:v>
                </c:pt>
                <c:pt idx="10772">
                  <c:v>1.2819020000000001</c:v>
                </c:pt>
                <c:pt idx="10773">
                  <c:v>1.281085</c:v>
                </c:pt>
                <c:pt idx="10774">
                  <c:v>1.2764660000000001</c:v>
                </c:pt>
                <c:pt idx="10775">
                  <c:v>1.274526</c:v>
                </c:pt>
                <c:pt idx="10776">
                  <c:v>1.280119</c:v>
                </c:pt>
                <c:pt idx="10777">
                  <c:v>1.282149</c:v>
                </c:pt>
                <c:pt idx="10778">
                  <c:v>1.2795129999999999</c:v>
                </c:pt>
                <c:pt idx="10779">
                  <c:v>1.276877</c:v>
                </c:pt>
                <c:pt idx="10780">
                  <c:v>1.276637</c:v>
                </c:pt>
                <c:pt idx="10781">
                  <c:v>1.279282</c:v>
                </c:pt>
                <c:pt idx="10782">
                  <c:v>1.275919</c:v>
                </c:pt>
                <c:pt idx="10783">
                  <c:v>1.269855</c:v>
                </c:pt>
                <c:pt idx="10784">
                  <c:v>1.2759879999999999</c:v>
                </c:pt>
                <c:pt idx="10785">
                  <c:v>1.286443</c:v>
                </c:pt>
                <c:pt idx="10786">
                  <c:v>1.283253</c:v>
                </c:pt>
                <c:pt idx="10787">
                  <c:v>1.278267</c:v>
                </c:pt>
                <c:pt idx="10788">
                  <c:v>1.282546</c:v>
                </c:pt>
                <c:pt idx="10789">
                  <c:v>1.282119</c:v>
                </c:pt>
                <c:pt idx="10790">
                  <c:v>1.2795909999999999</c:v>
                </c:pt>
                <c:pt idx="10791">
                  <c:v>1.2849550000000001</c:v>
                </c:pt>
                <c:pt idx="10792">
                  <c:v>1.2846610000000001</c:v>
                </c:pt>
                <c:pt idx="10793">
                  <c:v>1.274257</c:v>
                </c:pt>
                <c:pt idx="10794">
                  <c:v>1.269387</c:v>
                </c:pt>
                <c:pt idx="10795">
                  <c:v>1.2772859999999999</c:v>
                </c:pt>
                <c:pt idx="10796">
                  <c:v>1.2872060000000001</c:v>
                </c:pt>
                <c:pt idx="10797">
                  <c:v>1.2866880000000001</c:v>
                </c:pt>
                <c:pt idx="10798">
                  <c:v>1.281506</c:v>
                </c:pt>
                <c:pt idx="10799">
                  <c:v>1.2823720000000001</c:v>
                </c:pt>
                <c:pt idx="10800">
                  <c:v>1.281925</c:v>
                </c:pt>
                <c:pt idx="10801">
                  <c:v>1.2777989999999999</c:v>
                </c:pt>
                <c:pt idx="10802">
                  <c:v>1.278945</c:v>
                </c:pt>
                <c:pt idx="10803">
                  <c:v>1.2804089999999999</c:v>
                </c:pt>
                <c:pt idx="10804">
                  <c:v>1.279463</c:v>
                </c:pt>
                <c:pt idx="10805">
                  <c:v>1.284124</c:v>
                </c:pt>
                <c:pt idx="10806">
                  <c:v>1.2842549999999999</c:v>
                </c:pt>
                <c:pt idx="10807">
                  <c:v>1.2766869999999999</c:v>
                </c:pt>
                <c:pt idx="10808">
                  <c:v>1.275506</c:v>
                </c:pt>
                <c:pt idx="10809">
                  <c:v>1.2789489999999999</c:v>
                </c:pt>
                <c:pt idx="10810">
                  <c:v>1.280986</c:v>
                </c:pt>
                <c:pt idx="10811">
                  <c:v>1.282438</c:v>
                </c:pt>
                <c:pt idx="10812">
                  <c:v>1.2797460000000001</c:v>
                </c:pt>
                <c:pt idx="10813">
                  <c:v>1.278697</c:v>
                </c:pt>
                <c:pt idx="10814">
                  <c:v>1.284081</c:v>
                </c:pt>
                <c:pt idx="10815">
                  <c:v>1.2858069999999999</c:v>
                </c:pt>
                <c:pt idx="10816">
                  <c:v>1.2827010000000001</c:v>
                </c:pt>
                <c:pt idx="10817">
                  <c:v>1.2816689999999999</c:v>
                </c:pt>
                <c:pt idx="10818">
                  <c:v>1.2837289999999999</c:v>
                </c:pt>
                <c:pt idx="10819">
                  <c:v>1.2859350000000001</c:v>
                </c:pt>
                <c:pt idx="10820">
                  <c:v>1.2834319999999999</c:v>
                </c:pt>
                <c:pt idx="10821">
                  <c:v>1.2799990000000001</c:v>
                </c:pt>
                <c:pt idx="10822">
                  <c:v>1.2826709999999999</c:v>
                </c:pt>
                <c:pt idx="10823">
                  <c:v>1.2860830000000001</c:v>
                </c:pt>
                <c:pt idx="10824">
                  <c:v>1.2836240000000001</c:v>
                </c:pt>
                <c:pt idx="10825">
                  <c:v>1.2852319999999999</c:v>
                </c:pt>
                <c:pt idx="10826">
                  <c:v>1.286996</c:v>
                </c:pt>
                <c:pt idx="10827">
                  <c:v>1.2827489999999999</c:v>
                </c:pt>
                <c:pt idx="10828">
                  <c:v>1.2857179999999999</c:v>
                </c:pt>
                <c:pt idx="10829">
                  <c:v>1.2919449999999999</c:v>
                </c:pt>
                <c:pt idx="10830">
                  <c:v>1.287477</c:v>
                </c:pt>
                <c:pt idx="10831">
                  <c:v>1.2823659999999999</c:v>
                </c:pt>
                <c:pt idx="10832">
                  <c:v>1.2845580000000001</c:v>
                </c:pt>
                <c:pt idx="10833">
                  <c:v>1.285887</c:v>
                </c:pt>
                <c:pt idx="10834">
                  <c:v>1.285426</c:v>
                </c:pt>
                <c:pt idx="10835">
                  <c:v>1.2896609999999999</c:v>
                </c:pt>
                <c:pt idx="10836">
                  <c:v>1.2951360000000001</c:v>
                </c:pt>
                <c:pt idx="10837">
                  <c:v>1.295093</c:v>
                </c:pt>
                <c:pt idx="10838">
                  <c:v>1.2899989999999999</c:v>
                </c:pt>
                <c:pt idx="10839">
                  <c:v>1.2866089999999999</c:v>
                </c:pt>
                <c:pt idx="10840">
                  <c:v>1.2899210000000001</c:v>
                </c:pt>
                <c:pt idx="10841">
                  <c:v>1.294556</c:v>
                </c:pt>
                <c:pt idx="10842">
                  <c:v>1.2925150000000001</c:v>
                </c:pt>
                <c:pt idx="10843">
                  <c:v>1.2893110000000001</c:v>
                </c:pt>
                <c:pt idx="10844">
                  <c:v>1.2901180000000001</c:v>
                </c:pt>
                <c:pt idx="10845">
                  <c:v>1.2905</c:v>
                </c:pt>
                <c:pt idx="10846">
                  <c:v>1.2885150000000001</c:v>
                </c:pt>
                <c:pt idx="10847">
                  <c:v>1.287134</c:v>
                </c:pt>
                <c:pt idx="10848">
                  <c:v>1.288675</c:v>
                </c:pt>
                <c:pt idx="10849">
                  <c:v>1.2888770000000001</c:v>
                </c:pt>
                <c:pt idx="10850">
                  <c:v>1.2857050000000001</c:v>
                </c:pt>
                <c:pt idx="10851">
                  <c:v>1.2853490000000001</c:v>
                </c:pt>
                <c:pt idx="10852">
                  <c:v>1.2884260000000001</c:v>
                </c:pt>
                <c:pt idx="10853">
                  <c:v>1.2912760000000001</c:v>
                </c:pt>
                <c:pt idx="10854">
                  <c:v>1.2920799999999999</c:v>
                </c:pt>
                <c:pt idx="10855">
                  <c:v>1.291841</c:v>
                </c:pt>
                <c:pt idx="10856">
                  <c:v>1.2913239999999999</c:v>
                </c:pt>
                <c:pt idx="10857">
                  <c:v>1.2924880000000001</c:v>
                </c:pt>
                <c:pt idx="10858">
                  <c:v>1.2952669999999999</c:v>
                </c:pt>
                <c:pt idx="10859">
                  <c:v>1.2970569999999999</c:v>
                </c:pt>
                <c:pt idx="10860">
                  <c:v>1.293682</c:v>
                </c:pt>
                <c:pt idx="10861">
                  <c:v>1.2930839999999999</c:v>
                </c:pt>
                <c:pt idx="10862">
                  <c:v>1.297687</c:v>
                </c:pt>
                <c:pt idx="10863">
                  <c:v>1.297291</c:v>
                </c:pt>
                <c:pt idx="10864">
                  <c:v>1.2957749999999999</c:v>
                </c:pt>
                <c:pt idx="10865">
                  <c:v>1.298386</c:v>
                </c:pt>
                <c:pt idx="10866">
                  <c:v>1.2999909999999999</c:v>
                </c:pt>
                <c:pt idx="10867">
                  <c:v>1.296999</c:v>
                </c:pt>
                <c:pt idx="10868">
                  <c:v>1.2957129999999999</c:v>
                </c:pt>
                <c:pt idx="10869">
                  <c:v>1.2985359999999999</c:v>
                </c:pt>
                <c:pt idx="10870">
                  <c:v>1.2956890000000001</c:v>
                </c:pt>
                <c:pt idx="10871">
                  <c:v>1.289326</c:v>
                </c:pt>
                <c:pt idx="10872">
                  <c:v>1.287436</c:v>
                </c:pt>
                <c:pt idx="10873">
                  <c:v>1.286664</c:v>
                </c:pt>
                <c:pt idx="10874">
                  <c:v>1.288114</c:v>
                </c:pt>
                <c:pt idx="10875">
                  <c:v>1.29125</c:v>
                </c:pt>
                <c:pt idx="10876">
                  <c:v>1.2901</c:v>
                </c:pt>
                <c:pt idx="10877">
                  <c:v>1.2906010000000001</c:v>
                </c:pt>
                <c:pt idx="10878">
                  <c:v>1.293865</c:v>
                </c:pt>
                <c:pt idx="10879">
                  <c:v>1.2916989999999999</c:v>
                </c:pt>
                <c:pt idx="10880">
                  <c:v>1.290753</c:v>
                </c:pt>
                <c:pt idx="10881">
                  <c:v>1.296246</c:v>
                </c:pt>
                <c:pt idx="10882">
                  <c:v>1.2964720000000001</c:v>
                </c:pt>
                <c:pt idx="10883">
                  <c:v>1.2937080000000001</c:v>
                </c:pt>
                <c:pt idx="10884">
                  <c:v>1.298767</c:v>
                </c:pt>
                <c:pt idx="10885">
                  <c:v>1.3021229999999999</c:v>
                </c:pt>
                <c:pt idx="10886">
                  <c:v>1.2969189999999999</c:v>
                </c:pt>
                <c:pt idx="10887">
                  <c:v>1.2920940000000001</c:v>
                </c:pt>
                <c:pt idx="10888">
                  <c:v>1.2928280000000001</c:v>
                </c:pt>
                <c:pt idx="10889">
                  <c:v>1.2938069999999999</c:v>
                </c:pt>
                <c:pt idx="10890">
                  <c:v>1.2930699999999999</c:v>
                </c:pt>
                <c:pt idx="10891">
                  <c:v>1.2940849999999999</c:v>
                </c:pt>
                <c:pt idx="10892">
                  <c:v>1.294135</c:v>
                </c:pt>
                <c:pt idx="10893">
                  <c:v>1.2919419999999999</c:v>
                </c:pt>
                <c:pt idx="10894">
                  <c:v>1.2942720000000001</c:v>
                </c:pt>
                <c:pt idx="10895">
                  <c:v>1.297185</c:v>
                </c:pt>
                <c:pt idx="10896">
                  <c:v>1.292564</c:v>
                </c:pt>
                <c:pt idx="10897">
                  <c:v>1.289301</c:v>
                </c:pt>
                <c:pt idx="10898">
                  <c:v>1.294726</c:v>
                </c:pt>
                <c:pt idx="10899">
                  <c:v>1.2998769999999999</c:v>
                </c:pt>
                <c:pt idx="10900">
                  <c:v>1.2974859999999999</c:v>
                </c:pt>
                <c:pt idx="10901">
                  <c:v>1.297388</c:v>
                </c:pt>
                <c:pt idx="10902">
                  <c:v>1.2975019999999999</c:v>
                </c:pt>
                <c:pt idx="10903">
                  <c:v>1.294645</c:v>
                </c:pt>
                <c:pt idx="10904">
                  <c:v>1.2962560000000001</c:v>
                </c:pt>
                <c:pt idx="10905">
                  <c:v>1.29802</c:v>
                </c:pt>
                <c:pt idx="10906">
                  <c:v>1.2954330000000001</c:v>
                </c:pt>
                <c:pt idx="10907">
                  <c:v>1.2952999999999999</c:v>
                </c:pt>
                <c:pt idx="10908">
                  <c:v>1.2969759999999999</c:v>
                </c:pt>
                <c:pt idx="10909">
                  <c:v>1.294484</c:v>
                </c:pt>
                <c:pt idx="10910">
                  <c:v>1.2944690000000001</c:v>
                </c:pt>
                <c:pt idx="10911">
                  <c:v>1.297768</c:v>
                </c:pt>
                <c:pt idx="10912">
                  <c:v>1.2942199999999999</c:v>
                </c:pt>
                <c:pt idx="10913">
                  <c:v>1.293153</c:v>
                </c:pt>
                <c:pt idx="10914">
                  <c:v>1.297112</c:v>
                </c:pt>
                <c:pt idx="10915">
                  <c:v>1.2955399999999999</c:v>
                </c:pt>
                <c:pt idx="10916">
                  <c:v>1.293898</c:v>
                </c:pt>
                <c:pt idx="10917">
                  <c:v>1.298602</c:v>
                </c:pt>
                <c:pt idx="10918">
                  <c:v>1.3015300000000001</c:v>
                </c:pt>
                <c:pt idx="10919">
                  <c:v>1.3013049999999999</c:v>
                </c:pt>
                <c:pt idx="10920">
                  <c:v>1.303641</c:v>
                </c:pt>
                <c:pt idx="10921">
                  <c:v>1.301739</c:v>
                </c:pt>
                <c:pt idx="10922">
                  <c:v>1.297569</c:v>
                </c:pt>
                <c:pt idx="10923">
                  <c:v>1.299447</c:v>
                </c:pt>
                <c:pt idx="10924">
                  <c:v>1.3003560000000001</c:v>
                </c:pt>
                <c:pt idx="10925">
                  <c:v>1.3000449999999999</c:v>
                </c:pt>
                <c:pt idx="10926">
                  <c:v>1.302422</c:v>
                </c:pt>
                <c:pt idx="10927">
                  <c:v>1.3052239999999999</c:v>
                </c:pt>
                <c:pt idx="10928">
                  <c:v>1.3023739999999999</c:v>
                </c:pt>
                <c:pt idx="10929">
                  <c:v>1.3017559999999999</c:v>
                </c:pt>
                <c:pt idx="10930">
                  <c:v>1.302297</c:v>
                </c:pt>
                <c:pt idx="10931">
                  <c:v>1.298494</c:v>
                </c:pt>
                <c:pt idx="10932">
                  <c:v>1.2982670000000001</c:v>
                </c:pt>
                <c:pt idx="10933">
                  <c:v>1.2997300000000001</c:v>
                </c:pt>
                <c:pt idx="10934">
                  <c:v>1.2952539999999999</c:v>
                </c:pt>
                <c:pt idx="10935">
                  <c:v>1.2975719999999999</c:v>
                </c:pt>
                <c:pt idx="10936">
                  <c:v>1.3034520000000001</c:v>
                </c:pt>
                <c:pt idx="10937">
                  <c:v>1.303898</c:v>
                </c:pt>
                <c:pt idx="10938">
                  <c:v>1.3069489999999999</c:v>
                </c:pt>
                <c:pt idx="10939">
                  <c:v>1.3099240000000001</c:v>
                </c:pt>
                <c:pt idx="10940">
                  <c:v>1.3060639999999999</c:v>
                </c:pt>
                <c:pt idx="10941">
                  <c:v>1.3033349999999999</c:v>
                </c:pt>
                <c:pt idx="10942">
                  <c:v>1.310346</c:v>
                </c:pt>
                <c:pt idx="10943">
                  <c:v>1.3140510000000001</c:v>
                </c:pt>
                <c:pt idx="10944">
                  <c:v>1.305237</c:v>
                </c:pt>
                <c:pt idx="10945">
                  <c:v>1.3005169999999999</c:v>
                </c:pt>
                <c:pt idx="10946">
                  <c:v>1.305874</c:v>
                </c:pt>
                <c:pt idx="10947">
                  <c:v>1.307844</c:v>
                </c:pt>
                <c:pt idx="10948">
                  <c:v>1.305293</c:v>
                </c:pt>
                <c:pt idx="10949">
                  <c:v>1.305623</c:v>
                </c:pt>
                <c:pt idx="10950">
                  <c:v>1.3069379999999999</c:v>
                </c:pt>
                <c:pt idx="10951">
                  <c:v>1.311671</c:v>
                </c:pt>
                <c:pt idx="10952">
                  <c:v>1.3162879999999999</c:v>
                </c:pt>
                <c:pt idx="10953">
                  <c:v>1.318778</c:v>
                </c:pt>
                <c:pt idx="10954">
                  <c:v>1.3203879999999999</c:v>
                </c:pt>
                <c:pt idx="10955">
                  <c:v>1.318805</c:v>
                </c:pt>
                <c:pt idx="10956">
                  <c:v>1.3152269999999999</c:v>
                </c:pt>
                <c:pt idx="10957">
                  <c:v>1.31352</c:v>
                </c:pt>
                <c:pt idx="10958">
                  <c:v>1.311429</c:v>
                </c:pt>
                <c:pt idx="10959">
                  <c:v>1.311121</c:v>
                </c:pt>
                <c:pt idx="10960">
                  <c:v>1.3110189999999999</c:v>
                </c:pt>
                <c:pt idx="10961">
                  <c:v>1.312047</c:v>
                </c:pt>
                <c:pt idx="10962">
                  <c:v>1.312781</c:v>
                </c:pt>
                <c:pt idx="10963">
                  <c:v>1.3114870000000001</c:v>
                </c:pt>
                <c:pt idx="10964">
                  <c:v>1.313933</c:v>
                </c:pt>
                <c:pt idx="10965">
                  <c:v>1.3132159999999999</c:v>
                </c:pt>
                <c:pt idx="10966">
                  <c:v>1.3117479999999999</c:v>
                </c:pt>
                <c:pt idx="10967">
                  <c:v>1.3149120000000001</c:v>
                </c:pt>
                <c:pt idx="10968">
                  <c:v>1.3128439999999999</c:v>
                </c:pt>
                <c:pt idx="10969">
                  <c:v>1.311026</c:v>
                </c:pt>
                <c:pt idx="10970">
                  <c:v>1.3168629999999999</c:v>
                </c:pt>
                <c:pt idx="10971">
                  <c:v>1.3212680000000001</c:v>
                </c:pt>
                <c:pt idx="10972">
                  <c:v>1.318147</c:v>
                </c:pt>
                <c:pt idx="10973">
                  <c:v>1.313259</c:v>
                </c:pt>
                <c:pt idx="10974">
                  <c:v>1.31088</c:v>
                </c:pt>
                <c:pt idx="10975">
                  <c:v>1.312073</c:v>
                </c:pt>
                <c:pt idx="10976">
                  <c:v>1.3141099999999999</c:v>
                </c:pt>
                <c:pt idx="10977">
                  <c:v>1.3138909999999999</c:v>
                </c:pt>
                <c:pt idx="10978">
                  <c:v>1.313518</c:v>
                </c:pt>
                <c:pt idx="10979">
                  <c:v>1.314406</c:v>
                </c:pt>
                <c:pt idx="10980">
                  <c:v>1.3134269999999999</c:v>
                </c:pt>
                <c:pt idx="10981">
                  <c:v>1.3100769999999999</c:v>
                </c:pt>
                <c:pt idx="10982">
                  <c:v>1.3067409999999999</c:v>
                </c:pt>
                <c:pt idx="10983">
                  <c:v>1.307539</c:v>
                </c:pt>
                <c:pt idx="10984">
                  <c:v>1.310927</c:v>
                </c:pt>
                <c:pt idx="10985">
                  <c:v>1.312478</c:v>
                </c:pt>
                <c:pt idx="10986">
                  <c:v>1.312767</c:v>
                </c:pt>
                <c:pt idx="10987">
                  <c:v>1.3138049999999999</c:v>
                </c:pt>
                <c:pt idx="10988">
                  <c:v>1.3125180000000001</c:v>
                </c:pt>
                <c:pt idx="10989">
                  <c:v>1.3100099999999999</c:v>
                </c:pt>
                <c:pt idx="10990">
                  <c:v>1.310994</c:v>
                </c:pt>
                <c:pt idx="10991">
                  <c:v>1.312675</c:v>
                </c:pt>
                <c:pt idx="10992">
                  <c:v>1.3083899999999999</c:v>
                </c:pt>
                <c:pt idx="10993">
                  <c:v>1.3087120000000001</c:v>
                </c:pt>
                <c:pt idx="10994">
                  <c:v>1.3144579999999999</c:v>
                </c:pt>
                <c:pt idx="10995">
                  <c:v>1.3132440000000001</c:v>
                </c:pt>
                <c:pt idx="10996">
                  <c:v>1.3096030000000001</c:v>
                </c:pt>
                <c:pt idx="10997">
                  <c:v>1.309739</c:v>
                </c:pt>
                <c:pt idx="10998">
                  <c:v>1.310605</c:v>
                </c:pt>
                <c:pt idx="10999">
                  <c:v>1.313977</c:v>
                </c:pt>
                <c:pt idx="11000">
                  <c:v>1.321617</c:v>
                </c:pt>
                <c:pt idx="11001">
                  <c:v>1.3253159999999999</c:v>
                </c:pt>
                <c:pt idx="11002">
                  <c:v>1.3185070000000001</c:v>
                </c:pt>
                <c:pt idx="11003">
                  <c:v>1.31531</c:v>
                </c:pt>
                <c:pt idx="11004">
                  <c:v>1.3182640000000001</c:v>
                </c:pt>
                <c:pt idx="11005">
                  <c:v>1.319008</c:v>
                </c:pt>
                <c:pt idx="11006">
                  <c:v>1.317447</c:v>
                </c:pt>
                <c:pt idx="11007">
                  <c:v>1.3198529999999999</c:v>
                </c:pt>
                <c:pt idx="11008">
                  <c:v>1.3221849999999999</c:v>
                </c:pt>
                <c:pt idx="11009">
                  <c:v>1.324055</c:v>
                </c:pt>
                <c:pt idx="11010">
                  <c:v>1.3242389999999999</c:v>
                </c:pt>
                <c:pt idx="11011">
                  <c:v>1.317588</c:v>
                </c:pt>
                <c:pt idx="11012">
                  <c:v>1.313679</c:v>
                </c:pt>
                <c:pt idx="11013">
                  <c:v>1.3170329999999999</c:v>
                </c:pt>
                <c:pt idx="11014">
                  <c:v>1.3165279999999999</c:v>
                </c:pt>
                <c:pt idx="11015">
                  <c:v>1.315957</c:v>
                </c:pt>
                <c:pt idx="11016">
                  <c:v>1.3177840000000001</c:v>
                </c:pt>
                <c:pt idx="11017">
                  <c:v>1.3155190000000001</c:v>
                </c:pt>
                <c:pt idx="11018">
                  <c:v>1.3129980000000001</c:v>
                </c:pt>
                <c:pt idx="11019">
                  <c:v>1.317658</c:v>
                </c:pt>
                <c:pt idx="11020">
                  <c:v>1.3231729999999999</c:v>
                </c:pt>
                <c:pt idx="11021">
                  <c:v>1.318165</c:v>
                </c:pt>
                <c:pt idx="11022">
                  <c:v>1.3162799999999999</c:v>
                </c:pt>
                <c:pt idx="11023">
                  <c:v>1.323021</c:v>
                </c:pt>
                <c:pt idx="11024">
                  <c:v>1.3226659999999999</c:v>
                </c:pt>
                <c:pt idx="11025">
                  <c:v>1.3189200000000001</c:v>
                </c:pt>
                <c:pt idx="11026">
                  <c:v>1.3192159999999999</c:v>
                </c:pt>
                <c:pt idx="11027">
                  <c:v>1.3201069999999999</c:v>
                </c:pt>
                <c:pt idx="11028">
                  <c:v>1.3229040000000001</c:v>
                </c:pt>
                <c:pt idx="11029">
                  <c:v>1.325393</c:v>
                </c:pt>
                <c:pt idx="11030">
                  <c:v>1.3227629999999999</c:v>
                </c:pt>
                <c:pt idx="11031">
                  <c:v>1.3244640000000001</c:v>
                </c:pt>
                <c:pt idx="11032">
                  <c:v>1.3289569999999999</c:v>
                </c:pt>
                <c:pt idx="11033">
                  <c:v>1.3274330000000001</c:v>
                </c:pt>
                <c:pt idx="11034">
                  <c:v>1.3241210000000001</c:v>
                </c:pt>
                <c:pt idx="11035">
                  <c:v>1.3277019999999999</c:v>
                </c:pt>
                <c:pt idx="11036">
                  <c:v>1.3303309999999999</c:v>
                </c:pt>
                <c:pt idx="11037">
                  <c:v>1.3236270000000001</c:v>
                </c:pt>
                <c:pt idx="11038">
                  <c:v>1.321415</c:v>
                </c:pt>
                <c:pt idx="11039">
                  <c:v>1.326093</c:v>
                </c:pt>
                <c:pt idx="11040">
                  <c:v>1.3233269999999999</c:v>
                </c:pt>
                <c:pt idx="11041">
                  <c:v>1.318022</c:v>
                </c:pt>
                <c:pt idx="11042">
                  <c:v>1.3221259999999999</c:v>
                </c:pt>
                <c:pt idx="11043">
                  <c:v>1.326883</c:v>
                </c:pt>
                <c:pt idx="11044">
                  <c:v>1.323482</c:v>
                </c:pt>
                <c:pt idx="11045">
                  <c:v>1.321739</c:v>
                </c:pt>
                <c:pt idx="11046">
                  <c:v>1.3236650000000001</c:v>
                </c:pt>
                <c:pt idx="11047">
                  <c:v>1.3279209999999999</c:v>
                </c:pt>
                <c:pt idx="11048">
                  <c:v>1.3296699999999999</c:v>
                </c:pt>
                <c:pt idx="11049">
                  <c:v>1.3233109999999999</c:v>
                </c:pt>
                <c:pt idx="11050">
                  <c:v>1.3200810000000001</c:v>
                </c:pt>
                <c:pt idx="11051">
                  <c:v>1.3251200000000001</c:v>
                </c:pt>
                <c:pt idx="11052">
                  <c:v>1.3297399999999999</c:v>
                </c:pt>
                <c:pt idx="11053">
                  <c:v>1.328211</c:v>
                </c:pt>
                <c:pt idx="11054">
                  <c:v>1.325569</c:v>
                </c:pt>
                <c:pt idx="11055">
                  <c:v>1.3261499999999999</c:v>
                </c:pt>
                <c:pt idx="11056">
                  <c:v>1.325563</c:v>
                </c:pt>
                <c:pt idx="11057">
                  <c:v>1.3271230000000001</c:v>
                </c:pt>
                <c:pt idx="11058">
                  <c:v>1.3290679999999999</c:v>
                </c:pt>
                <c:pt idx="11059">
                  <c:v>1.3275749999999999</c:v>
                </c:pt>
                <c:pt idx="11060">
                  <c:v>1.328865</c:v>
                </c:pt>
                <c:pt idx="11061">
                  <c:v>1.3308199999999999</c:v>
                </c:pt>
                <c:pt idx="11062">
                  <c:v>1.3265940000000001</c:v>
                </c:pt>
                <c:pt idx="11063">
                  <c:v>1.3227580000000001</c:v>
                </c:pt>
                <c:pt idx="11064">
                  <c:v>1.325275</c:v>
                </c:pt>
                <c:pt idx="11065">
                  <c:v>1.331391</c:v>
                </c:pt>
                <c:pt idx="11066">
                  <c:v>1.3324309999999999</c:v>
                </c:pt>
                <c:pt idx="11067">
                  <c:v>1.327725</c:v>
                </c:pt>
                <c:pt idx="11068">
                  <c:v>1.323663</c:v>
                </c:pt>
                <c:pt idx="11069">
                  <c:v>1.322354</c:v>
                </c:pt>
                <c:pt idx="11070">
                  <c:v>1.3221350000000001</c:v>
                </c:pt>
                <c:pt idx="11071">
                  <c:v>1.325542</c:v>
                </c:pt>
                <c:pt idx="11072">
                  <c:v>1.327016</c:v>
                </c:pt>
                <c:pt idx="11073">
                  <c:v>1.325752</c:v>
                </c:pt>
                <c:pt idx="11074">
                  <c:v>1.3286800000000001</c:v>
                </c:pt>
                <c:pt idx="11075">
                  <c:v>1.3304309999999999</c:v>
                </c:pt>
                <c:pt idx="11076">
                  <c:v>1.3273349999999999</c:v>
                </c:pt>
                <c:pt idx="11077">
                  <c:v>1.3260719999999999</c:v>
                </c:pt>
                <c:pt idx="11078">
                  <c:v>1.329245</c:v>
                </c:pt>
                <c:pt idx="11079">
                  <c:v>1.3311740000000001</c:v>
                </c:pt>
                <c:pt idx="11080">
                  <c:v>1.3272539999999999</c:v>
                </c:pt>
                <c:pt idx="11081">
                  <c:v>1.325885</c:v>
                </c:pt>
                <c:pt idx="11082">
                  <c:v>1.330633</c:v>
                </c:pt>
                <c:pt idx="11083">
                  <c:v>1.3352539999999999</c:v>
                </c:pt>
                <c:pt idx="11084">
                  <c:v>1.3338680000000001</c:v>
                </c:pt>
                <c:pt idx="11085">
                  <c:v>1.3296859999999999</c:v>
                </c:pt>
                <c:pt idx="11086">
                  <c:v>1.331054</c:v>
                </c:pt>
                <c:pt idx="11087">
                  <c:v>1.334964</c:v>
                </c:pt>
                <c:pt idx="11088">
                  <c:v>1.3326530000000001</c:v>
                </c:pt>
                <c:pt idx="11089">
                  <c:v>1.3301419999999999</c:v>
                </c:pt>
                <c:pt idx="11090">
                  <c:v>1.334762</c:v>
                </c:pt>
                <c:pt idx="11091">
                  <c:v>1.338438</c:v>
                </c:pt>
                <c:pt idx="11092">
                  <c:v>1.335612</c:v>
                </c:pt>
                <c:pt idx="11093">
                  <c:v>1.3344199999999999</c:v>
                </c:pt>
                <c:pt idx="11094">
                  <c:v>1.3367100000000001</c:v>
                </c:pt>
                <c:pt idx="11095">
                  <c:v>1.3353809999999999</c:v>
                </c:pt>
                <c:pt idx="11096">
                  <c:v>1.3344480000000001</c:v>
                </c:pt>
                <c:pt idx="11097">
                  <c:v>1.335291</c:v>
                </c:pt>
                <c:pt idx="11098">
                  <c:v>1.335226</c:v>
                </c:pt>
                <c:pt idx="11099">
                  <c:v>1.334986</c:v>
                </c:pt>
                <c:pt idx="11100">
                  <c:v>1.33528</c:v>
                </c:pt>
                <c:pt idx="11101">
                  <c:v>1.3368789999999999</c:v>
                </c:pt>
                <c:pt idx="11102">
                  <c:v>1.3375280000000001</c:v>
                </c:pt>
                <c:pt idx="11103">
                  <c:v>1.336309</c:v>
                </c:pt>
                <c:pt idx="11104">
                  <c:v>1.335828</c:v>
                </c:pt>
                <c:pt idx="11105">
                  <c:v>1.3381780000000001</c:v>
                </c:pt>
                <c:pt idx="11106">
                  <c:v>1.33847</c:v>
                </c:pt>
                <c:pt idx="11107">
                  <c:v>1.3368230000000001</c:v>
                </c:pt>
                <c:pt idx="11108">
                  <c:v>1.3347819999999999</c:v>
                </c:pt>
                <c:pt idx="11109">
                  <c:v>1.3326830000000001</c:v>
                </c:pt>
                <c:pt idx="11110">
                  <c:v>1.3344780000000001</c:v>
                </c:pt>
                <c:pt idx="11111">
                  <c:v>1.3398509999999999</c:v>
                </c:pt>
                <c:pt idx="11112">
                  <c:v>1.3410820000000001</c:v>
                </c:pt>
                <c:pt idx="11113">
                  <c:v>1.3391010000000001</c:v>
                </c:pt>
                <c:pt idx="11114">
                  <c:v>1.3378730000000001</c:v>
                </c:pt>
                <c:pt idx="11115">
                  <c:v>1.335372</c:v>
                </c:pt>
                <c:pt idx="11116">
                  <c:v>1.333642</c:v>
                </c:pt>
                <c:pt idx="11117">
                  <c:v>1.338843</c:v>
                </c:pt>
                <c:pt idx="11118">
                  <c:v>1.343575</c:v>
                </c:pt>
                <c:pt idx="11119">
                  <c:v>1.340225</c:v>
                </c:pt>
                <c:pt idx="11120">
                  <c:v>1.3370089999999999</c:v>
                </c:pt>
                <c:pt idx="11121">
                  <c:v>1.337064</c:v>
                </c:pt>
                <c:pt idx="11122">
                  <c:v>1.334765</c:v>
                </c:pt>
                <c:pt idx="11123">
                  <c:v>1.3359220000000001</c:v>
                </c:pt>
                <c:pt idx="11124">
                  <c:v>1.3397380000000001</c:v>
                </c:pt>
                <c:pt idx="11125">
                  <c:v>1.3423069999999999</c:v>
                </c:pt>
                <c:pt idx="11126">
                  <c:v>1.343297</c:v>
                </c:pt>
                <c:pt idx="11127">
                  <c:v>1.3426959999999999</c:v>
                </c:pt>
                <c:pt idx="11128">
                  <c:v>1.3417969999999999</c:v>
                </c:pt>
                <c:pt idx="11129">
                  <c:v>1.34338</c:v>
                </c:pt>
                <c:pt idx="11130">
                  <c:v>1.3437049999999999</c:v>
                </c:pt>
                <c:pt idx="11131">
                  <c:v>1.3442670000000001</c:v>
                </c:pt>
                <c:pt idx="11132">
                  <c:v>1.3474649999999999</c:v>
                </c:pt>
                <c:pt idx="11133">
                  <c:v>1.346703</c:v>
                </c:pt>
                <c:pt idx="11134">
                  <c:v>1.3437159999999999</c:v>
                </c:pt>
                <c:pt idx="11135">
                  <c:v>1.346187</c:v>
                </c:pt>
                <c:pt idx="11136">
                  <c:v>1.3484240000000001</c:v>
                </c:pt>
                <c:pt idx="11137">
                  <c:v>1.3434740000000001</c:v>
                </c:pt>
                <c:pt idx="11138">
                  <c:v>1.3415079999999999</c:v>
                </c:pt>
                <c:pt idx="11139">
                  <c:v>1.3455189999999999</c:v>
                </c:pt>
                <c:pt idx="11140">
                  <c:v>1.343051</c:v>
                </c:pt>
                <c:pt idx="11141">
                  <c:v>1.3391470000000001</c:v>
                </c:pt>
                <c:pt idx="11142">
                  <c:v>1.344868</c:v>
                </c:pt>
                <c:pt idx="11143">
                  <c:v>1.3472919999999999</c:v>
                </c:pt>
                <c:pt idx="11144">
                  <c:v>1.340074</c:v>
                </c:pt>
                <c:pt idx="11145">
                  <c:v>1.339342</c:v>
                </c:pt>
                <c:pt idx="11146">
                  <c:v>1.3403069999999999</c:v>
                </c:pt>
                <c:pt idx="11147">
                  <c:v>1.3365069999999999</c:v>
                </c:pt>
                <c:pt idx="11148">
                  <c:v>1.338578</c:v>
                </c:pt>
                <c:pt idx="11149">
                  <c:v>1.343439</c:v>
                </c:pt>
                <c:pt idx="11150">
                  <c:v>1.3440240000000001</c:v>
                </c:pt>
                <c:pt idx="11151">
                  <c:v>1.344722</c:v>
                </c:pt>
                <c:pt idx="11152">
                  <c:v>1.3471759999999999</c:v>
                </c:pt>
                <c:pt idx="11153">
                  <c:v>1.3517159999999999</c:v>
                </c:pt>
                <c:pt idx="11154">
                  <c:v>1.3551470000000001</c:v>
                </c:pt>
                <c:pt idx="11155">
                  <c:v>1.3517729999999999</c:v>
                </c:pt>
                <c:pt idx="11156">
                  <c:v>1.3482559999999999</c:v>
                </c:pt>
                <c:pt idx="11157">
                  <c:v>1.3508260000000001</c:v>
                </c:pt>
                <c:pt idx="11158">
                  <c:v>1.3518490000000001</c:v>
                </c:pt>
                <c:pt idx="11159">
                  <c:v>1.349175</c:v>
                </c:pt>
                <c:pt idx="11160">
                  <c:v>1.345871</c:v>
                </c:pt>
                <c:pt idx="11161">
                  <c:v>1.34653</c:v>
                </c:pt>
                <c:pt idx="11162">
                  <c:v>1.349113</c:v>
                </c:pt>
                <c:pt idx="11163">
                  <c:v>1.3466100000000001</c:v>
                </c:pt>
                <c:pt idx="11164">
                  <c:v>1.343553</c:v>
                </c:pt>
                <c:pt idx="11165">
                  <c:v>1.3461000000000001</c:v>
                </c:pt>
                <c:pt idx="11166">
                  <c:v>1.3497220000000001</c:v>
                </c:pt>
                <c:pt idx="11167">
                  <c:v>1.349046</c:v>
                </c:pt>
                <c:pt idx="11168">
                  <c:v>1.3468020000000001</c:v>
                </c:pt>
                <c:pt idx="11169">
                  <c:v>1.350009</c:v>
                </c:pt>
                <c:pt idx="11170">
                  <c:v>1.3510120000000001</c:v>
                </c:pt>
                <c:pt idx="11171">
                  <c:v>1.346698</c:v>
                </c:pt>
                <c:pt idx="11172">
                  <c:v>1.3472059999999999</c:v>
                </c:pt>
                <c:pt idx="11173">
                  <c:v>1.349899</c:v>
                </c:pt>
                <c:pt idx="11174">
                  <c:v>1.3481939999999999</c:v>
                </c:pt>
                <c:pt idx="11175">
                  <c:v>1.3479749999999999</c:v>
                </c:pt>
                <c:pt idx="11176">
                  <c:v>1.350147</c:v>
                </c:pt>
                <c:pt idx="11177">
                  <c:v>1.3515159999999999</c:v>
                </c:pt>
                <c:pt idx="11178">
                  <c:v>1.3535349999999999</c:v>
                </c:pt>
                <c:pt idx="11179">
                  <c:v>1.3554470000000001</c:v>
                </c:pt>
                <c:pt idx="11180">
                  <c:v>1.352355</c:v>
                </c:pt>
                <c:pt idx="11181">
                  <c:v>1.3512900000000001</c:v>
                </c:pt>
                <c:pt idx="11182">
                  <c:v>1.3523000000000001</c:v>
                </c:pt>
                <c:pt idx="11183">
                  <c:v>1.350225</c:v>
                </c:pt>
                <c:pt idx="11184">
                  <c:v>1.3488260000000001</c:v>
                </c:pt>
                <c:pt idx="11185">
                  <c:v>1.3501749999999999</c:v>
                </c:pt>
                <c:pt idx="11186">
                  <c:v>1.350722</c:v>
                </c:pt>
                <c:pt idx="11187">
                  <c:v>1.3463719999999999</c:v>
                </c:pt>
                <c:pt idx="11188">
                  <c:v>1.3438540000000001</c:v>
                </c:pt>
                <c:pt idx="11189">
                  <c:v>1.3472440000000001</c:v>
                </c:pt>
                <c:pt idx="11190">
                  <c:v>1.350338</c:v>
                </c:pt>
                <c:pt idx="11191">
                  <c:v>1.3519319999999999</c:v>
                </c:pt>
                <c:pt idx="11192">
                  <c:v>1.3517380000000001</c:v>
                </c:pt>
                <c:pt idx="11193">
                  <c:v>1.352371</c:v>
                </c:pt>
                <c:pt idx="11194">
                  <c:v>1.354117</c:v>
                </c:pt>
                <c:pt idx="11195">
                  <c:v>1.3535360000000001</c:v>
                </c:pt>
                <c:pt idx="11196">
                  <c:v>1.3564879999999999</c:v>
                </c:pt>
                <c:pt idx="11197">
                  <c:v>1.3599650000000001</c:v>
                </c:pt>
                <c:pt idx="11198">
                  <c:v>1.357674</c:v>
                </c:pt>
                <c:pt idx="11199">
                  <c:v>1.3572759999999999</c:v>
                </c:pt>
                <c:pt idx="11200">
                  <c:v>1.3591249999999999</c:v>
                </c:pt>
                <c:pt idx="11201">
                  <c:v>1.359828</c:v>
                </c:pt>
                <c:pt idx="11202">
                  <c:v>1.361299</c:v>
                </c:pt>
                <c:pt idx="11203">
                  <c:v>1.359971</c:v>
                </c:pt>
                <c:pt idx="11204">
                  <c:v>1.3552090000000001</c:v>
                </c:pt>
                <c:pt idx="11205">
                  <c:v>1.356058</c:v>
                </c:pt>
                <c:pt idx="11206">
                  <c:v>1.355804</c:v>
                </c:pt>
                <c:pt idx="11207">
                  <c:v>1.3538269999999999</c:v>
                </c:pt>
                <c:pt idx="11208">
                  <c:v>1.3568469999999999</c:v>
                </c:pt>
                <c:pt idx="11209">
                  <c:v>1.357423</c:v>
                </c:pt>
                <c:pt idx="11210">
                  <c:v>1.3526320000000001</c:v>
                </c:pt>
                <c:pt idx="11211">
                  <c:v>1.3501350000000001</c:v>
                </c:pt>
                <c:pt idx="11212">
                  <c:v>1.3519049999999999</c:v>
                </c:pt>
                <c:pt idx="11213">
                  <c:v>1.3577490000000001</c:v>
                </c:pt>
                <c:pt idx="11214">
                  <c:v>1.3590420000000001</c:v>
                </c:pt>
                <c:pt idx="11215">
                  <c:v>1.3570169999999999</c:v>
                </c:pt>
                <c:pt idx="11216">
                  <c:v>1.3563970000000001</c:v>
                </c:pt>
                <c:pt idx="11217">
                  <c:v>1.3541460000000001</c:v>
                </c:pt>
                <c:pt idx="11218">
                  <c:v>1.358225</c:v>
                </c:pt>
                <c:pt idx="11219">
                  <c:v>1.360668</c:v>
                </c:pt>
                <c:pt idx="11220">
                  <c:v>1.3542400000000001</c:v>
                </c:pt>
                <c:pt idx="11221">
                  <c:v>1.3564259999999999</c:v>
                </c:pt>
                <c:pt idx="11222">
                  <c:v>1.3641719999999999</c:v>
                </c:pt>
                <c:pt idx="11223">
                  <c:v>1.3619559999999999</c:v>
                </c:pt>
                <c:pt idx="11224">
                  <c:v>1.3573170000000001</c:v>
                </c:pt>
                <c:pt idx="11225">
                  <c:v>1.358468</c:v>
                </c:pt>
                <c:pt idx="11226">
                  <c:v>1.3584560000000001</c:v>
                </c:pt>
                <c:pt idx="11227">
                  <c:v>1.3581570000000001</c:v>
                </c:pt>
                <c:pt idx="11228">
                  <c:v>1.359343</c:v>
                </c:pt>
                <c:pt idx="11229">
                  <c:v>1.3603620000000001</c:v>
                </c:pt>
                <c:pt idx="11230">
                  <c:v>1.364085</c:v>
                </c:pt>
                <c:pt idx="11231">
                  <c:v>1.3644210000000001</c:v>
                </c:pt>
                <c:pt idx="11232">
                  <c:v>1.360743</c:v>
                </c:pt>
                <c:pt idx="11233">
                  <c:v>1.3610180000000001</c:v>
                </c:pt>
                <c:pt idx="11234">
                  <c:v>1.3619049999999999</c:v>
                </c:pt>
                <c:pt idx="11235">
                  <c:v>1.3611070000000001</c:v>
                </c:pt>
                <c:pt idx="11236">
                  <c:v>1.363135</c:v>
                </c:pt>
                <c:pt idx="11237">
                  <c:v>1.3633139999999999</c:v>
                </c:pt>
                <c:pt idx="11238">
                  <c:v>1.3615969999999999</c:v>
                </c:pt>
                <c:pt idx="11239">
                  <c:v>1.3630169999999999</c:v>
                </c:pt>
                <c:pt idx="11240">
                  <c:v>1.36307</c:v>
                </c:pt>
                <c:pt idx="11241">
                  <c:v>1.3604350000000001</c:v>
                </c:pt>
                <c:pt idx="11242">
                  <c:v>1.362949</c:v>
                </c:pt>
                <c:pt idx="11243">
                  <c:v>1.3690929999999999</c:v>
                </c:pt>
                <c:pt idx="11244">
                  <c:v>1.369162</c:v>
                </c:pt>
                <c:pt idx="11245">
                  <c:v>1.3672869999999999</c:v>
                </c:pt>
                <c:pt idx="11246">
                  <c:v>1.3689750000000001</c:v>
                </c:pt>
                <c:pt idx="11247">
                  <c:v>1.3734550000000001</c:v>
                </c:pt>
                <c:pt idx="11248">
                  <c:v>1.3697189999999999</c:v>
                </c:pt>
                <c:pt idx="11249">
                  <c:v>1.3627940000000001</c:v>
                </c:pt>
                <c:pt idx="11250">
                  <c:v>1.3654850000000001</c:v>
                </c:pt>
                <c:pt idx="11251">
                  <c:v>1.3690899999999999</c:v>
                </c:pt>
                <c:pt idx="11252">
                  <c:v>1.3650370000000001</c:v>
                </c:pt>
                <c:pt idx="11253">
                  <c:v>1.3635299999999999</c:v>
                </c:pt>
                <c:pt idx="11254">
                  <c:v>1.3683540000000001</c:v>
                </c:pt>
                <c:pt idx="11255">
                  <c:v>1.3705480000000001</c:v>
                </c:pt>
                <c:pt idx="11256">
                  <c:v>1.3675580000000001</c:v>
                </c:pt>
                <c:pt idx="11257">
                  <c:v>1.3658889999999999</c:v>
                </c:pt>
                <c:pt idx="11258">
                  <c:v>1.3659140000000001</c:v>
                </c:pt>
                <c:pt idx="11259">
                  <c:v>1.3672120000000001</c:v>
                </c:pt>
                <c:pt idx="11260">
                  <c:v>1.3685609999999999</c:v>
                </c:pt>
                <c:pt idx="11261">
                  <c:v>1.3654520000000001</c:v>
                </c:pt>
                <c:pt idx="11262">
                  <c:v>1.3608880000000001</c:v>
                </c:pt>
                <c:pt idx="11263">
                  <c:v>1.3616360000000001</c:v>
                </c:pt>
                <c:pt idx="11264">
                  <c:v>1.3625339999999999</c:v>
                </c:pt>
                <c:pt idx="11265">
                  <c:v>1.363947</c:v>
                </c:pt>
                <c:pt idx="11266">
                  <c:v>1.367766</c:v>
                </c:pt>
                <c:pt idx="11267">
                  <c:v>1.3669100000000001</c:v>
                </c:pt>
                <c:pt idx="11268">
                  <c:v>1.360436</c:v>
                </c:pt>
                <c:pt idx="11269">
                  <c:v>1.360975</c:v>
                </c:pt>
                <c:pt idx="11270">
                  <c:v>1.364404</c:v>
                </c:pt>
                <c:pt idx="11271">
                  <c:v>1.3653789999999999</c:v>
                </c:pt>
                <c:pt idx="11272">
                  <c:v>1.369567</c:v>
                </c:pt>
                <c:pt idx="11273">
                  <c:v>1.3710370000000001</c:v>
                </c:pt>
                <c:pt idx="11274">
                  <c:v>1.3706879999999999</c:v>
                </c:pt>
                <c:pt idx="11275">
                  <c:v>1.3730039999999999</c:v>
                </c:pt>
                <c:pt idx="11276">
                  <c:v>1.371159</c:v>
                </c:pt>
                <c:pt idx="11277">
                  <c:v>1.3676010000000001</c:v>
                </c:pt>
                <c:pt idx="11278">
                  <c:v>1.3679600000000001</c:v>
                </c:pt>
                <c:pt idx="11279">
                  <c:v>1.3705130000000001</c:v>
                </c:pt>
                <c:pt idx="11280">
                  <c:v>1.3747879999999999</c:v>
                </c:pt>
                <c:pt idx="11281">
                  <c:v>1.3781140000000001</c:v>
                </c:pt>
                <c:pt idx="11282">
                  <c:v>1.3743989999999999</c:v>
                </c:pt>
                <c:pt idx="11283">
                  <c:v>1.3709819999999999</c:v>
                </c:pt>
                <c:pt idx="11284">
                  <c:v>1.372795</c:v>
                </c:pt>
                <c:pt idx="11285">
                  <c:v>1.372485</c:v>
                </c:pt>
                <c:pt idx="11286">
                  <c:v>1.3681840000000001</c:v>
                </c:pt>
                <c:pt idx="11287">
                  <c:v>1.367027</c:v>
                </c:pt>
                <c:pt idx="11288">
                  <c:v>1.372266</c:v>
                </c:pt>
                <c:pt idx="11289">
                  <c:v>1.3741000000000001</c:v>
                </c:pt>
                <c:pt idx="11290">
                  <c:v>1.371529</c:v>
                </c:pt>
                <c:pt idx="11291">
                  <c:v>1.3721380000000001</c:v>
                </c:pt>
                <c:pt idx="11292">
                  <c:v>1.372369</c:v>
                </c:pt>
                <c:pt idx="11293">
                  <c:v>1.37185</c:v>
                </c:pt>
                <c:pt idx="11294">
                  <c:v>1.3716539999999999</c:v>
                </c:pt>
                <c:pt idx="11295">
                  <c:v>1.3732219999999999</c:v>
                </c:pt>
                <c:pt idx="11296">
                  <c:v>1.3758710000000001</c:v>
                </c:pt>
                <c:pt idx="11297">
                  <c:v>1.375677</c:v>
                </c:pt>
                <c:pt idx="11298">
                  <c:v>1.3743609999999999</c:v>
                </c:pt>
                <c:pt idx="11299">
                  <c:v>1.373545</c:v>
                </c:pt>
                <c:pt idx="11300">
                  <c:v>1.3705620000000001</c:v>
                </c:pt>
                <c:pt idx="11301">
                  <c:v>1.369761</c:v>
                </c:pt>
                <c:pt idx="11302">
                  <c:v>1.371132</c:v>
                </c:pt>
                <c:pt idx="11303">
                  <c:v>1.3701989999999999</c:v>
                </c:pt>
                <c:pt idx="11304">
                  <c:v>1.369785</c:v>
                </c:pt>
                <c:pt idx="11305">
                  <c:v>1.3714519999999999</c:v>
                </c:pt>
                <c:pt idx="11306">
                  <c:v>1.3740239999999999</c:v>
                </c:pt>
                <c:pt idx="11307">
                  <c:v>1.374331</c:v>
                </c:pt>
                <c:pt idx="11308">
                  <c:v>1.3722490000000001</c:v>
                </c:pt>
                <c:pt idx="11309">
                  <c:v>1.3740019999999999</c:v>
                </c:pt>
                <c:pt idx="11310">
                  <c:v>1.377149</c:v>
                </c:pt>
                <c:pt idx="11311">
                  <c:v>1.3772960000000001</c:v>
                </c:pt>
                <c:pt idx="11312">
                  <c:v>1.3777360000000001</c:v>
                </c:pt>
                <c:pt idx="11313">
                  <c:v>1.377094</c:v>
                </c:pt>
                <c:pt idx="11314">
                  <c:v>1.374919</c:v>
                </c:pt>
                <c:pt idx="11315">
                  <c:v>1.3727860000000001</c:v>
                </c:pt>
                <c:pt idx="11316">
                  <c:v>1.3727279999999999</c:v>
                </c:pt>
                <c:pt idx="11317">
                  <c:v>1.3753610000000001</c:v>
                </c:pt>
                <c:pt idx="11318">
                  <c:v>1.3766879999999999</c:v>
                </c:pt>
                <c:pt idx="11319">
                  <c:v>1.3780380000000001</c:v>
                </c:pt>
                <c:pt idx="11320">
                  <c:v>1.3787450000000001</c:v>
                </c:pt>
                <c:pt idx="11321">
                  <c:v>1.37931</c:v>
                </c:pt>
                <c:pt idx="11322">
                  <c:v>1.3810849999999999</c:v>
                </c:pt>
                <c:pt idx="11323">
                  <c:v>1.3787450000000001</c:v>
                </c:pt>
                <c:pt idx="11324">
                  <c:v>1.3754759999999999</c:v>
                </c:pt>
                <c:pt idx="11325">
                  <c:v>1.3780809999999999</c:v>
                </c:pt>
                <c:pt idx="11326">
                  <c:v>1.382897</c:v>
                </c:pt>
                <c:pt idx="11327">
                  <c:v>1.3818090000000001</c:v>
                </c:pt>
                <c:pt idx="11328">
                  <c:v>1.377119</c:v>
                </c:pt>
                <c:pt idx="11329">
                  <c:v>1.3794200000000001</c:v>
                </c:pt>
                <c:pt idx="11330">
                  <c:v>1.3837440000000001</c:v>
                </c:pt>
                <c:pt idx="11331">
                  <c:v>1.382782</c:v>
                </c:pt>
                <c:pt idx="11332">
                  <c:v>1.379321</c:v>
                </c:pt>
                <c:pt idx="11333">
                  <c:v>1.3764050000000001</c:v>
                </c:pt>
                <c:pt idx="11334">
                  <c:v>1.3751720000000001</c:v>
                </c:pt>
                <c:pt idx="11335">
                  <c:v>1.377929</c:v>
                </c:pt>
                <c:pt idx="11336">
                  <c:v>1.378093</c:v>
                </c:pt>
                <c:pt idx="11337">
                  <c:v>1.3770089999999999</c:v>
                </c:pt>
                <c:pt idx="11338">
                  <c:v>1.3816219999999999</c:v>
                </c:pt>
                <c:pt idx="11339">
                  <c:v>1.385543</c:v>
                </c:pt>
                <c:pt idx="11340">
                  <c:v>1.380593</c:v>
                </c:pt>
                <c:pt idx="11341">
                  <c:v>1.3781300000000001</c:v>
                </c:pt>
                <c:pt idx="11342">
                  <c:v>1.3835150000000001</c:v>
                </c:pt>
                <c:pt idx="11343">
                  <c:v>1.385907</c:v>
                </c:pt>
                <c:pt idx="11344">
                  <c:v>1.3846810000000001</c:v>
                </c:pt>
                <c:pt idx="11345">
                  <c:v>1.3849419999999999</c:v>
                </c:pt>
                <c:pt idx="11346">
                  <c:v>1.3827</c:v>
                </c:pt>
                <c:pt idx="11347">
                  <c:v>1.384555</c:v>
                </c:pt>
                <c:pt idx="11348">
                  <c:v>1.3893869999999999</c:v>
                </c:pt>
                <c:pt idx="11349">
                  <c:v>1.38801</c:v>
                </c:pt>
                <c:pt idx="11350">
                  <c:v>1.3848039999999999</c:v>
                </c:pt>
                <c:pt idx="11351">
                  <c:v>1.383872</c:v>
                </c:pt>
                <c:pt idx="11352">
                  <c:v>1.38802</c:v>
                </c:pt>
                <c:pt idx="11353">
                  <c:v>1.39124</c:v>
                </c:pt>
                <c:pt idx="11354">
                  <c:v>1.383812</c:v>
                </c:pt>
                <c:pt idx="11355">
                  <c:v>1.3800159999999999</c:v>
                </c:pt>
                <c:pt idx="11356">
                  <c:v>1.3877120000000001</c:v>
                </c:pt>
                <c:pt idx="11357">
                  <c:v>1.3924879999999999</c:v>
                </c:pt>
                <c:pt idx="11358">
                  <c:v>1.39053</c:v>
                </c:pt>
                <c:pt idx="11359">
                  <c:v>1.389699</c:v>
                </c:pt>
                <c:pt idx="11360">
                  <c:v>1.39063</c:v>
                </c:pt>
                <c:pt idx="11361">
                  <c:v>1.3878349999999999</c:v>
                </c:pt>
                <c:pt idx="11362">
                  <c:v>1.383232</c:v>
                </c:pt>
                <c:pt idx="11363">
                  <c:v>1.382466</c:v>
                </c:pt>
                <c:pt idx="11364">
                  <c:v>1.385777</c:v>
                </c:pt>
                <c:pt idx="11365">
                  <c:v>1.3902220000000001</c:v>
                </c:pt>
                <c:pt idx="11366">
                  <c:v>1.389642</c:v>
                </c:pt>
                <c:pt idx="11367">
                  <c:v>1.3858440000000001</c:v>
                </c:pt>
                <c:pt idx="11368">
                  <c:v>1.3856409999999999</c:v>
                </c:pt>
                <c:pt idx="11369">
                  <c:v>1.387486</c:v>
                </c:pt>
                <c:pt idx="11370">
                  <c:v>1.3876869999999999</c:v>
                </c:pt>
                <c:pt idx="11371">
                  <c:v>1.3859999999999999</c:v>
                </c:pt>
                <c:pt idx="11372">
                  <c:v>1.3832040000000001</c:v>
                </c:pt>
                <c:pt idx="11373">
                  <c:v>1.3850290000000001</c:v>
                </c:pt>
                <c:pt idx="11374">
                  <c:v>1.3871990000000001</c:v>
                </c:pt>
                <c:pt idx="11375">
                  <c:v>1.382727</c:v>
                </c:pt>
                <c:pt idx="11376">
                  <c:v>1.3811910000000001</c:v>
                </c:pt>
                <c:pt idx="11377">
                  <c:v>1.385151</c:v>
                </c:pt>
                <c:pt idx="11378">
                  <c:v>1.38327</c:v>
                </c:pt>
                <c:pt idx="11379">
                  <c:v>1.380253</c:v>
                </c:pt>
                <c:pt idx="11380">
                  <c:v>1.3830990000000001</c:v>
                </c:pt>
                <c:pt idx="11381">
                  <c:v>1.384911</c:v>
                </c:pt>
                <c:pt idx="11382">
                  <c:v>1.3859030000000001</c:v>
                </c:pt>
                <c:pt idx="11383">
                  <c:v>1.3869450000000001</c:v>
                </c:pt>
                <c:pt idx="11384">
                  <c:v>1.3857159999999999</c:v>
                </c:pt>
                <c:pt idx="11385">
                  <c:v>1.3873869999999999</c:v>
                </c:pt>
                <c:pt idx="11386">
                  <c:v>1.390144</c:v>
                </c:pt>
                <c:pt idx="11387">
                  <c:v>1.3888739999999999</c:v>
                </c:pt>
                <c:pt idx="11388">
                  <c:v>1.3899269999999999</c:v>
                </c:pt>
                <c:pt idx="11389">
                  <c:v>1.3930689999999999</c:v>
                </c:pt>
                <c:pt idx="11390">
                  <c:v>1.3887350000000001</c:v>
                </c:pt>
                <c:pt idx="11391">
                  <c:v>1.388269</c:v>
                </c:pt>
                <c:pt idx="11392">
                  <c:v>1.392889</c:v>
                </c:pt>
                <c:pt idx="11393">
                  <c:v>1.387907</c:v>
                </c:pt>
                <c:pt idx="11394">
                  <c:v>1.383866</c:v>
                </c:pt>
                <c:pt idx="11395">
                  <c:v>1.3897139999999999</c:v>
                </c:pt>
                <c:pt idx="11396">
                  <c:v>1.3930629999999999</c:v>
                </c:pt>
                <c:pt idx="11397">
                  <c:v>1.388225</c:v>
                </c:pt>
                <c:pt idx="11398">
                  <c:v>1.3906050000000001</c:v>
                </c:pt>
                <c:pt idx="11399">
                  <c:v>1.3948590000000001</c:v>
                </c:pt>
                <c:pt idx="11400">
                  <c:v>1.3887609999999999</c:v>
                </c:pt>
                <c:pt idx="11401">
                  <c:v>1.3879170000000001</c:v>
                </c:pt>
                <c:pt idx="11402">
                  <c:v>1.3935820000000001</c:v>
                </c:pt>
                <c:pt idx="11403">
                  <c:v>1.395173</c:v>
                </c:pt>
                <c:pt idx="11404">
                  <c:v>1.3953359999999999</c:v>
                </c:pt>
                <c:pt idx="11405">
                  <c:v>1.3968119999999999</c:v>
                </c:pt>
                <c:pt idx="11406">
                  <c:v>1.397772</c:v>
                </c:pt>
                <c:pt idx="11407">
                  <c:v>1.3956489999999999</c:v>
                </c:pt>
                <c:pt idx="11408">
                  <c:v>1.395113</c:v>
                </c:pt>
                <c:pt idx="11409">
                  <c:v>1.395974</c:v>
                </c:pt>
                <c:pt idx="11410">
                  <c:v>1.3953169999999999</c:v>
                </c:pt>
                <c:pt idx="11411">
                  <c:v>1.395859</c:v>
                </c:pt>
                <c:pt idx="11412">
                  <c:v>1.395713</c:v>
                </c:pt>
                <c:pt idx="11413">
                  <c:v>1.3924160000000001</c:v>
                </c:pt>
                <c:pt idx="11414">
                  <c:v>1.390396</c:v>
                </c:pt>
                <c:pt idx="11415">
                  <c:v>1.3925000000000001</c:v>
                </c:pt>
                <c:pt idx="11416">
                  <c:v>1.393354</c:v>
                </c:pt>
                <c:pt idx="11417">
                  <c:v>1.3947259999999999</c:v>
                </c:pt>
                <c:pt idx="11418">
                  <c:v>1.3980969999999999</c:v>
                </c:pt>
                <c:pt idx="11419">
                  <c:v>1.396228</c:v>
                </c:pt>
                <c:pt idx="11420">
                  <c:v>1.394007</c:v>
                </c:pt>
                <c:pt idx="11421">
                  <c:v>1.3965190000000001</c:v>
                </c:pt>
                <c:pt idx="11422">
                  <c:v>1.397392</c:v>
                </c:pt>
                <c:pt idx="11423">
                  <c:v>1.395834</c:v>
                </c:pt>
                <c:pt idx="11424">
                  <c:v>1.393308</c:v>
                </c:pt>
                <c:pt idx="11425">
                  <c:v>1.3936649999999999</c:v>
                </c:pt>
                <c:pt idx="11426">
                  <c:v>1.3949830000000001</c:v>
                </c:pt>
                <c:pt idx="11427">
                  <c:v>1.3907130000000001</c:v>
                </c:pt>
                <c:pt idx="11428">
                  <c:v>1.3862749999999999</c:v>
                </c:pt>
                <c:pt idx="11429">
                  <c:v>1.3885529999999999</c:v>
                </c:pt>
                <c:pt idx="11430">
                  <c:v>1.392525</c:v>
                </c:pt>
                <c:pt idx="11431">
                  <c:v>1.391195</c:v>
                </c:pt>
                <c:pt idx="11432">
                  <c:v>1.3890940000000001</c:v>
                </c:pt>
                <c:pt idx="11433">
                  <c:v>1.3925019999999999</c:v>
                </c:pt>
                <c:pt idx="11434">
                  <c:v>1.3939490000000001</c:v>
                </c:pt>
                <c:pt idx="11435">
                  <c:v>1.3937379999999999</c:v>
                </c:pt>
                <c:pt idx="11436">
                  <c:v>1.39544</c:v>
                </c:pt>
                <c:pt idx="11437">
                  <c:v>1.3924510000000001</c:v>
                </c:pt>
                <c:pt idx="11438">
                  <c:v>1.3913899999999999</c:v>
                </c:pt>
                <c:pt idx="11439">
                  <c:v>1.3979440000000001</c:v>
                </c:pt>
                <c:pt idx="11440">
                  <c:v>1.3986909999999999</c:v>
                </c:pt>
                <c:pt idx="11441">
                  <c:v>1.3921870000000001</c:v>
                </c:pt>
                <c:pt idx="11442">
                  <c:v>1.39419</c:v>
                </c:pt>
                <c:pt idx="11443">
                  <c:v>1.3982950000000001</c:v>
                </c:pt>
                <c:pt idx="11444">
                  <c:v>1.395062</c:v>
                </c:pt>
                <c:pt idx="11445">
                  <c:v>1.39679</c:v>
                </c:pt>
                <c:pt idx="11446">
                  <c:v>1.396299</c:v>
                </c:pt>
                <c:pt idx="11447">
                  <c:v>1.393105</c:v>
                </c:pt>
                <c:pt idx="11448">
                  <c:v>1.397465</c:v>
                </c:pt>
                <c:pt idx="11449">
                  <c:v>1.400015</c:v>
                </c:pt>
                <c:pt idx="11450">
                  <c:v>1.398323</c:v>
                </c:pt>
                <c:pt idx="11451">
                  <c:v>1.399939</c:v>
                </c:pt>
                <c:pt idx="11452">
                  <c:v>1.401049</c:v>
                </c:pt>
                <c:pt idx="11453">
                  <c:v>1.400215</c:v>
                </c:pt>
                <c:pt idx="11454">
                  <c:v>1.40144</c:v>
                </c:pt>
                <c:pt idx="11455">
                  <c:v>1.401573</c:v>
                </c:pt>
                <c:pt idx="11456">
                  <c:v>1.4016789999999999</c:v>
                </c:pt>
                <c:pt idx="11457">
                  <c:v>1.4036820000000001</c:v>
                </c:pt>
                <c:pt idx="11458">
                  <c:v>1.403065</c:v>
                </c:pt>
                <c:pt idx="11459">
                  <c:v>1.402012</c:v>
                </c:pt>
                <c:pt idx="11460">
                  <c:v>1.402784</c:v>
                </c:pt>
                <c:pt idx="11461">
                  <c:v>1.4033869999999999</c:v>
                </c:pt>
                <c:pt idx="11462">
                  <c:v>1.406658</c:v>
                </c:pt>
                <c:pt idx="11463">
                  <c:v>1.4087780000000001</c:v>
                </c:pt>
                <c:pt idx="11464">
                  <c:v>1.4069780000000001</c:v>
                </c:pt>
                <c:pt idx="11465">
                  <c:v>1.404439</c:v>
                </c:pt>
                <c:pt idx="11466">
                  <c:v>1.4012899999999999</c:v>
                </c:pt>
                <c:pt idx="11467">
                  <c:v>1.4036090000000001</c:v>
                </c:pt>
                <c:pt idx="11468">
                  <c:v>1.4080189999999999</c:v>
                </c:pt>
                <c:pt idx="11469">
                  <c:v>1.4082300000000001</c:v>
                </c:pt>
                <c:pt idx="11470">
                  <c:v>1.4058919999999999</c:v>
                </c:pt>
                <c:pt idx="11471">
                  <c:v>1.405702</c:v>
                </c:pt>
                <c:pt idx="11472">
                  <c:v>1.4080239999999999</c:v>
                </c:pt>
                <c:pt idx="11473">
                  <c:v>1.4086069999999999</c:v>
                </c:pt>
                <c:pt idx="11474">
                  <c:v>1.4057599999999999</c:v>
                </c:pt>
                <c:pt idx="11475">
                  <c:v>1.4053180000000001</c:v>
                </c:pt>
                <c:pt idx="11476">
                  <c:v>1.406479</c:v>
                </c:pt>
                <c:pt idx="11477">
                  <c:v>1.4069290000000001</c:v>
                </c:pt>
                <c:pt idx="11478">
                  <c:v>1.4075960000000001</c:v>
                </c:pt>
                <c:pt idx="11479">
                  <c:v>1.408793</c:v>
                </c:pt>
                <c:pt idx="11480">
                  <c:v>1.4080589999999999</c:v>
                </c:pt>
                <c:pt idx="11481">
                  <c:v>1.407775</c:v>
                </c:pt>
                <c:pt idx="11482">
                  <c:v>1.409729</c:v>
                </c:pt>
                <c:pt idx="11483">
                  <c:v>1.4081300000000001</c:v>
                </c:pt>
                <c:pt idx="11484">
                  <c:v>1.4033089999999999</c:v>
                </c:pt>
                <c:pt idx="11485">
                  <c:v>1.402085</c:v>
                </c:pt>
                <c:pt idx="11486">
                  <c:v>1.4032309999999999</c:v>
                </c:pt>
                <c:pt idx="11487">
                  <c:v>1.40313</c:v>
                </c:pt>
                <c:pt idx="11488">
                  <c:v>1.403114</c:v>
                </c:pt>
                <c:pt idx="11489">
                  <c:v>1.40618</c:v>
                </c:pt>
                <c:pt idx="11490">
                  <c:v>1.406058</c:v>
                </c:pt>
                <c:pt idx="11491">
                  <c:v>1.402873</c:v>
                </c:pt>
                <c:pt idx="11492">
                  <c:v>1.4008419999999999</c:v>
                </c:pt>
                <c:pt idx="11493">
                  <c:v>1.399294</c:v>
                </c:pt>
                <c:pt idx="11494">
                  <c:v>1.402655</c:v>
                </c:pt>
                <c:pt idx="11495">
                  <c:v>1.4067689999999999</c:v>
                </c:pt>
                <c:pt idx="11496">
                  <c:v>1.4043810000000001</c:v>
                </c:pt>
                <c:pt idx="11497">
                  <c:v>1.3982349999999999</c:v>
                </c:pt>
                <c:pt idx="11498">
                  <c:v>1.398792</c:v>
                </c:pt>
                <c:pt idx="11499">
                  <c:v>1.403886</c:v>
                </c:pt>
                <c:pt idx="11500">
                  <c:v>1.402523</c:v>
                </c:pt>
                <c:pt idx="11501">
                  <c:v>1.40489</c:v>
                </c:pt>
                <c:pt idx="11502">
                  <c:v>1.4083129999999999</c:v>
                </c:pt>
                <c:pt idx="11503">
                  <c:v>1.406388</c:v>
                </c:pt>
                <c:pt idx="11504">
                  <c:v>1.409781</c:v>
                </c:pt>
                <c:pt idx="11505">
                  <c:v>1.4149020000000001</c:v>
                </c:pt>
                <c:pt idx="11506">
                  <c:v>1.4152229999999999</c:v>
                </c:pt>
                <c:pt idx="11507">
                  <c:v>1.414704</c:v>
                </c:pt>
                <c:pt idx="11508">
                  <c:v>1.4129370000000001</c:v>
                </c:pt>
                <c:pt idx="11509">
                  <c:v>1.4101619999999999</c:v>
                </c:pt>
                <c:pt idx="11510">
                  <c:v>1.411662</c:v>
                </c:pt>
                <c:pt idx="11511">
                  <c:v>1.412747</c:v>
                </c:pt>
                <c:pt idx="11512">
                  <c:v>1.4122920000000001</c:v>
                </c:pt>
                <c:pt idx="11513">
                  <c:v>1.4181779999999999</c:v>
                </c:pt>
                <c:pt idx="11514">
                  <c:v>1.4188240000000001</c:v>
                </c:pt>
                <c:pt idx="11515">
                  <c:v>1.413726</c:v>
                </c:pt>
                <c:pt idx="11516">
                  <c:v>1.4171750000000001</c:v>
                </c:pt>
                <c:pt idx="11517">
                  <c:v>1.418396</c:v>
                </c:pt>
                <c:pt idx="11518">
                  <c:v>1.4124060000000001</c:v>
                </c:pt>
                <c:pt idx="11519">
                  <c:v>1.413546</c:v>
                </c:pt>
                <c:pt idx="11520">
                  <c:v>1.420034</c:v>
                </c:pt>
                <c:pt idx="11521">
                  <c:v>1.420142</c:v>
                </c:pt>
                <c:pt idx="11522">
                  <c:v>1.4157550000000001</c:v>
                </c:pt>
                <c:pt idx="11523">
                  <c:v>1.4146350000000001</c:v>
                </c:pt>
                <c:pt idx="11524">
                  <c:v>1.414804</c:v>
                </c:pt>
                <c:pt idx="11525">
                  <c:v>1.4160820000000001</c:v>
                </c:pt>
                <c:pt idx="11526">
                  <c:v>1.4193450000000001</c:v>
                </c:pt>
                <c:pt idx="11527">
                  <c:v>1.41795</c:v>
                </c:pt>
                <c:pt idx="11528">
                  <c:v>1.4165479999999999</c:v>
                </c:pt>
                <c:pt idx="11529">
                  <c:v>1.4201010000000001</c:v>
                </c:pt>
                <c:pt idx="11530">
                  <c:v>1.419244</c:v>
                </c:pt>
                <c:pt idx="11531">
                  <c:v>1.4156420000000001</c:v>
                </c:pt>
                <c:pt idx="11532">
                  <c:v>1.4177999999999999</c:v>
                </c:pt>
                <c:pt idx="11533">
                  <c:v>1.4191229999999999</c:v>
                </c:pt>
                <c:pt idx="11534">
                  <c:v>1.4171750000000001</c:v>
                </c:pt>
                <c:pt idx="11535">
                  <c:v>1.4175869999999999</c:v>
                </c:pt>
                <c:pt idx="11536">
                  <c:v>1.4196690000000001</c:v>
                </c:pt>
                <c:pt idx="11537">
                  <c:v>1.4220790000000001</c:v>
                </c:pt>
                <c:pt idx="11538">
                  <c:v>1.424687</c:v>
                </c:pt>
                <c:pt idx="11539">
                  <c:v>1.4265019999999999</c:v>
                </c:pt>
                <c:pt idx="11540">
                  <c:v>1.4252880000000001</c:v>
                </c:pt>
                <c:pt idx="11541">
                  <c:v>1.422123</c:v>
                </c:pt>
                <c:pt idx="11542">
                  <c:v>1.424606</c:v>
                </c:pt>
                <c:pt idx="11543">
                  <c:v>1.4263459999999999</c:v>
                </c:pt>
                <c:pt idx="11544">
                  <c:v>1.421009</c:v>
                </c:pt>
                <c:pt idx="11545">
                  <c:v>1.4239010000000001</c:v>
                </c:pt>
                <c:pt idx="11546">
                  <c:v>1.428849</c:v>
                </c:pt>
                <c:pt idx="11547">
                  <c:v>1.4247829999999999</c:v>
                </c:pt>
                <c:pt idx="11548">
                  <c:v>1.424258</c:v>
                </c:pt>
                <c:pt idx="11549">
                  <c:v>1.427735</c:v>
                </c:pt>
                <c:pt idx="11550">
                  <c:v>1.4249019999999999</c:v>
                </c:pt>
                <c:pt idx="11551">
                  <c:v>1.4199550000000001</c:v>
                </c:pt>
                <c:pt idx="11552">
                  <c:v>1.420086</c:v>
                </c:pt>
                <c:pt idx="11553">
                  <c:v>1.422134</c:v>
                </c:pt>
                <c:pt idx="11554">
                  <c:v>1.420536</c:v>
                </c:pt>
                <c:pt idx="11555">
                  <c:v>1.4196120000000001</c:v>
                </c:pt>
                <c:pt idx="11556">
                  <c:v>1.421621</c:v>
                </c:pt>
                <c:pt idx="11557">
                  <c:v>1.4222710000000001</c:v>
                </c:pt>
                <c:pt idx="11558">
                  <c:v>1.4209259999999999</c:v>
                </c:pt>
                <c:pt idx="11559">
                  <c:v>1.4226369999999999</c:v>
                </c:pt>
                <c:pt idx="11560">
                  <c:v>1.424099</c:v>
                </c:pt>
                <c:pt idx="11561">
                  <c:v>1.4231609999999999</c:v>
                </c:pt>
                <c:pt idx="11562">
                  <c:v>1.4245509999999999</c:v>
                </c:pt>
                <c:pt idx="11563">
                  <c:v>1.422709</c:v>
                </c:pt>
                <c:pt idx="11564">
                  <c:v>1.4195040000000001</c:v>
                </c:pt>
                <c:pt idx="11565">
                  <c:v>1.4239850000000001</c:v>
                </c:pt>
                <c:pt idx="11566">
                  <c:v>1.4290799999999999</c:v>
                </c:pt>
                <c:pt idx="11567">
                  <c:v>1.429632</c:v>
                </c:pt>
                <c:pt idx="11568">
                  <c:v>1.430102</c:v>
                </c:pt>
                <c:pt idx="11569">
                  <c:v>1.4314210000000001</c:v>
                </c:pt>
                <c:pt idx="11570">
                  <c:v>1.430126</c:v>
                </c:pt>
                <c:pt idx="11571">
                  <c:v>1.4274880000000001</c:v>
                </c:pt>
                <c:pt idx="11572">
                  <c:v>1.4293849999999999</c:v>
                </c:pt>
                <c:pt idx="11573">
                  <c:v>1.431926</c:v>
                </c:pt>
                <c:pt idx="11574">
                  <c:v>1.430194</c:v>
                </c:pt>
                <c:pt idx="11575">
                  <c:v>1.427713</c:v>
                </c:pt>
                <c:pt idx="11576">
                  <c:v>1.4275230000000001</c:v>
                </c:pt>
                <c:pt idx="11577">
                  <c:v>1.424636</c:v>
                </c:pt>
                <c:pt idx="11578">
                  <c:v>1.4235120000000001</c:v>
                </c:pt>
                <c:pt idx="11579">
                  <c:v>1.4267080000000001</c:v>
                </c:pt>
                <c:pt idx="11580">
                  <c:v>1.4283999999999999</c:v>
                </c:pt>
                <c:pt idx="11581">
                  <c:v>1.4300809999999999</c:v>
                </c:pt>
                <c:pt idx="11582">
                  <c:v>1.430247</c:v>
                </c:pt>
                <c:pt idx="11583">
                  <c:v>1.4279440000000001</c:v>
                </c:pt>
                <c:pt idx="11584">
                  <c:v>1.4307859999999999</c:v>
                </c:pt>
                <c:pt idx="11585">
                  <c:v>1.431961</c:v>
                </c:pt>
                <c:pt idx="11586">
                  <c:v>1.42832</c:v>
                </c:pt>
                <c:pt idx="11587">
                  <c:v>1.430193</c:v>
                </c:pt>
                <c:pt idx="11588">
                  <c:v>1.4313279999999999</c:v>
                </c:pt>
                <c:pt idx="11589">
                  <c:v>1.429046</c:v>
                </c:pt>
                <c:pt idx="11590">
                  <c:v>1.429419</c:v>
                </c:pt>
                <c:pt idx="11591">
                  <c:v>1.433162</c:v>
                </c:pt>
                <c:pt idx="11592">
                  <c:v>1.4359420000000001</c:v>
                </c:pt>
                <c:pt idx="11593">
                  <c:v>1.4326989999999999</c:v>
                </c:pt>
                <c:pt idx="11594">
                  <c:v>1.432283</c:v>
                </c:pt>
                <c:pt idx="11595">
                  <c:v>1.4327909999999999</c:v>
                </c:pt>
                <c:pt idx="11596">
                  <c:v>1.43137</c:v>
                </c:pt>
                <c:pt idx="11597">
                  <c:v>1.4341489999999999</c:v>
                </c:pt>
                <c:pt idx="11598">
                  <c:v>1.437144</c:v>
                </c:pt>
                <c:pt idx="11599">
                  <c:v>1.4360170000000001</c:v>
                </c:pt>
                <c:pt idx="11600">
                  <c:v>1.4370609999999999</c:v>
                </c:pt>
                <c:pt idx="11601">
                  <c:v>1.4386859999999999</c:v>
                </c:pt>
                <c:pt idx="11602">
                  <c:v>1.4343619999999999</c:v>
                </c:pt>
                <c:pt idx="11603">
                  <c:v>1.4313579999999999</c:v>
                </c:pt>
                <c:pt idx="11604">
                  <c:v>1.433875</c:v>
                </c:pt>
                <c:pt idx="11605">
                  <c:v>1.4369320000000001</c:v>
                </c:pt>
                <c:pt idx="11606">
                  <c:v>1.436987</c:v>
                </c:pt>
                <c:pt idx="11607">
                  <c:v>1.4343159999999999</c:v>
                </c:pt>
                <c:pt idx="11608">
                  <c:v>1.434523</c:v>
                </c:pt>
                <c:pt idx="11609">
                  <c:v>1.4368289999999999</c:v>
                </c:pt>
                <c:pt idx="11610">
                  <c:v>1.4349179999999999</c:v>
                </c:pt>
                <c:pt idx="11611">
                  <c:v>1.4322809999999999</c:v>
                </c:pt>
                <c:pt idx="11612">
                  <c:v>1.434264</c:v>
                </c:pt>
                <c:pt idx="11613">
                  <c:v>1.434563</c:v>
                </c:pt>
                <c:pt idx="11614">
                  <c:v>1.431724</c:v>
                </c:pt>
                <c:pt idx="11615">
                  <c:v>1.4320619999999999</c:v>
                </c:pt>
                <c:pt idx="11616">
                  <c:v>1.433198</c:v>
                </c:pt>
                <c:pt idx="11617">
                  <c:v>1.4321120000000001</c:v>
                </c:pt>
                <c:pt idx="11618">
                  <c:v>1.432734</c:v>
                </c:pt>
                <c:pt idx="11619">
                  <c:v>1.4334150000000001</c:v>
                </c:pt>
                <c:pt idx="11620">
                  <c:v>1.432069</c:v>
                </c:pt>
                <c:pt idx="11621">
                  <c:v>1.432272</c:v>
                </c:pt>
                <c:pt idx="11622">
                  <c:v>1.4333229999999999</c:v>
                </c:pt>
                <c:pt idx="11623">
                  <c:v>1.4318109999999999</c:v>
                </c:pt>
                <c:pt idx="11624">
                  <c:v>1.4312069999999999</c:v>
                </c:pt>
                <c:pt idx="11625">
                  <c:v>1.43299</c:v>
                </c:pt>
                <c:pt idx="11626">
                  <c:v>1.4370639999999999</c:v>
                </c:pt>
                <c:pt idx="11627">
                  <c:v>1.441282</c:v>
                </c:pt>
                <c:pt idx="11628">
                  <c:v>1.4412970000000001</c:v>
                </c:pt>
                <c:pt idx="11629">
                  <c:v>1.440466</c:v>
                </c:pt>
                <c:pt idx="11630">
                  <c:v>1.438809</c:v>
                </c:pt>
                <c:pt idx="11631">
                  <c:v>1.432909</c:v>
                </c:pt>
                <c:pt idx="11632">
                  <c:v>1.431322</c:v>
                </c:pt>
                <c:pt idx="11633">
                  <c:v>1.434788</c:v>
                </c:pt>
                <c:pt idx="11634">
                  <c:v>1.4350480000000001</c:v>
                </c:pt>
                <c:pt idx="11635">
                  <c:v>1.4347030000000001</c:v>
                </c:pt>
                <c:pt idx="11636">
                  <c:v>1.4390210000000001</c:v>
                </c:pt>
                <c:pt idx="11637">
                  <c:v>1.43981</c:v>
                </c:pt>
                <c:pt idx="11638">
                  <c:v>1.4366840000000001</c:v>
                </c:pt>
                <c:pt idx="11639">
                  <c:v>1.4390799999999999</c:v>
                </c:pt>
                <c:pt idx="11640">
                  <c:v>1.442588</c:v>
                </c:pt>
                <c:pt idx="11641">
                  <c:v>1.4394359999999999</c:v>
                </c:pt>
                <c:pt idx="11642">
                  <c:v>1.4350810000000001</c:v>
                </c:pt>
                <c:pt idx="11643">
                  <c:v>1.4359630000000001</c:v>
                </c:pt>
                <c:pt idx="11644">
                  <c:v>1.4405509999999999</c:v>
                </c:pt>
                <c:pt idx="11645">
                  <c:v>1.440131</c:v>
                </c:pt>
                <c:pt idx="11646">
                  <c:v>1.4352929999999999</c:v>
                </c:pt>
                <c:pt idx="11647">
                  <c:v>1.4349940000000001</c:v>
                </c:pt>
                <c:pt idx="11648">
                  <c:v>1.437511</c:v>
                </c:pt>
                <c:pt idx="11649">
                  <c:v>1.4373119999999999</c:v>
                </c:pt>
                <c:pt idx="11650">
                  <c:v>1.4397150000000001</c:v>
                </c:pt>
                <c:pt idx="11651">
                  <c:v>1.4454880000000001</c:v>
                </c:pt>
                <c:pt idx="11652">
                  <c:v>1.447608</c:v>
                </c:pt>
                <c:pt idx="11653">
                  <c:v>1.448213</c:v>
                </c:pt>
                <c:pt idx="11654">
                  <c:v>1.446652</c:v>
                </c:pt>
                <c:pt idx="11655">
                  <c:v>1.4435009999999999</c:v>
                </c:pt>
                <c:pt idx="11656">
                  <c:v>1.4431499999999999</c:v>
                </c:pt>
                <c:pt idx="11657">
                  <c:v>1.4455659999999999</c:v>
                </c:pt>
                <c:pt idx="11658">
                  <c:v>1.4467939999999999</c:v>
                </c:pt>
                <c:pt idx="11659">
                  <c:v>1.4445110000000001</c:v>
                </c:pt>
                <c:pt idx="11660">
                  <c:v>1.447659</c:v>
                </c:pt>
                <c:pt idx="11661">
                  <c:v>1.4505570000000001</c:v>
                </c:pt>
                <c:pt idx="11662">
                  <c:v>1.4471620000000001</c:v>
                </c:pt>
                <c:pt idx="11663">
                  <c:v>1.4464630000000001</c:v>
                </c:pt>
                <c:pt idx="11664">
                  <c:v>1.448294</c:v>
                </c:pt>
                <c:pt idx="11665">
                  <c:v>1.4505239999999999</c:v>
                </c:pt>
                <c:pt idx="11666">
                  <c:v>1.4482600000000001</c:v>
                </c:pt>
                <c:pt idx="11667">
                  <c:v>1.4426209999999999</c:v>
                </c:pt>
                <c:pt idx="11668">
                  <c:v>1.4440679999999999</c:v>
                </c:pt>
                <c:pt idx="11669">
                  <c:v>1.4475709999999999</c:v>
                </c:pt>
                <c:pt idx="11670">
                  <c:v>1.445009</c:v>
                </c:pt>
                <c:pt idx="11671">
                  <c:v>1.4464440000000001</c:v>
                </c:pt>
                <c:pt idx="11672">
                  <c:v>1.449306</c:v>
                </c:pt>
                <c:pt idx="11673">
                  <c:v>1.446652</c:v>
                </c:pt>
                <c:pt idx="11674">
                  <c:v>1.4456290000000001</c:v>
                </c:pt>
                <c:pt idx="11675">
                  <c:v>1.446761</c:v>
                </c:pt>
                <c:pt idx="11676">
                  <c:v>1.450143</c:v>
                </c:pt>
                <c:pt idx="11677">
                  <c:v>1.4514050000000001</c:v>
                </c:pt>
                <c:pt idx="11678">
                  <c:v>1.4473180000000001</c:v>
                </c:pt>
                <c:pt idx="11679">
                  <c:v>1.4476560000000001</c:v>
                </c:pt>
                <c:pt idx="11680">
                  <c:v>1.451411</c:v>
                </c:pt>
                <c:pt idx="11681">
                  <c:v>1.4539850000000001</c:v>
                </c:pt>
                <c:pt idx="11682">
                  <c:v>1.455306</c:v>
                </c:pt>
                <c:pt idx="11683">
                  <c:v>1.4510240000000001</c:v>
                </c:pt>
                <c:pt idx="11684">
                  <c:v>1.4460230000000001</c:v>
                </c:pt>
                <c:pt idx="11685">
                  <c:v>1.4475070000000001</c:v>
                </c:pt>
                <c:pt idx="11686">
                  <c:v>1.4502710000000001</c:v>
                </c:pt>
                <c:pt idx="11687">
                  <c:v>1.44991</c:v>
                </c:pt>
                <c:pt idx="11688">
                  <c:v>1.4499770000000001</c:v>
                </c:pt>
                <c:pt idx="11689">
                  <c:v>1.4501729999999999</c:v>
                </c:pt>
                <c:pt idx="11690">
                  <c:v>1.446631</c:v>
                </c:pt>
                <c:pt idx="11691">
                  <c:v>1.4452419999999999</c:v>
                </c:pt>
                <c:pt idx="11692">
                  <c:v>1.4487369999999999</c:v>
                </c:pt>
                <c:pt idx="11693">
                  <c:v>1.4493750000000001</c:v>
                </c:pt>
                <c:pt idx="11694">
                  <c:v>1.449905</c:v>
                </c:pt>
                <c:pt idx="11695">
                  <c:v>1.4523470000000001</c:v>
                </c:pt>
                <c:pt idx="11696">
                  <c:v>1.4513149999999999</c:v>
                </c:pt>
                <c:pt idx="11697">
                  <c:v>1.4496599999999999</c:v>
                </c:pt>
                <c:pt idx="11698">
                  <c:v>1.4527110000000001</c:v>
                </c:pt>
                <c:pt idx="11699">
                  <c:v>1.454302</c:v>
                </c:pt>
                <c:pt idx="11700">
                  <c:v>1.450447</c:v>
                </c:pt>
                <c:pt idx="11701">
                  <c:v>1.448035</c:v>
                </c:pt>
                <c:pt idx="11702">
                  <c:v>1.4500839999999999</c:v>
                </c:pt>
                <c:pt idx="11703">
                  <c:v>1.451171</c:v>
                </c:pt>
                <c:pt idx="11704">
                  <c:v>1.4496690000000001</c:v>
                </c:pt>
                <c:pt idx="11705">
                  <c:v>1.453859</c:v>
                </c:pt>
                <c:pt idx="11706">
                  <c:v>1.4535229999999999</c:v>
                </c:pt>
                <c:pt idx="11707">
                  <c:v>1.44696</c:v>
                </c:pt>
                <c:pt idx="11708">
                  <c:v>1.450591</c:v>
                </c:pt>
                <c:pt idx="11709">
                  <c:v>1.455109</c:v>
                </c:pt>
                <c:pt idx="11710">
                  <c:v>1.455084</c:v>
                </c:pt>
                <c:pt idx="11711">
                  <c:v>1.458823</c:v>
                </c:pt>
                <c:pt idx="11712">
                  <c:v>1.460464</c:v>
                </c:pt>
                <c:pt idx="11713">
                  <c:v>1.4599249999999999</c:v>
                </c:pt>
                <c:pt idx="11714">
                  <c:v>1.4628859999999999</c:v>
                </c:pt>
                <c:pt idx="11715">
                  <c:v>1.4612000000000001</c:v>
                </c:pt>
                <c:pt idx="11716">
                  <c:v>1.4545459999999999</c:v>
                </c:pt>
                <c:pt idx="11717">
                  <c:v>1.4542600000000001</c:v>
                </c:pt>
                <c:pt idx="11718">
                  <c:v>1.461463</c:v>
                </c:pt>
                <c:pt idx="11719">
                  <c:v>1.4637690000000001</c:v>
                </c:pt>
                <c:pt idx="11720">
                  <c:v>1.4584440000000001</c:v>
                </c:pt>
                <c:pt idx="11721">
                  <c:v>1.456825</c:v>
                </c:pt>
                <c:pt idx="11722">
                  <c:v>1.459209</c:v>
                </c:pt>
                <c:pt idx="11723">
                  <c:v>1.4585900000000001</c:v>
                </c:pt>
                <c:pt idx="11724">
                  <c:v>1.4602360000000001</c:v>
                </c:pt>
                <c:pt idx="11725">
                  <c:v>1.4646079999999999</c:v>
                </c:pt>
                <c:pt idx="11726">
                  <c:v>1.466769</c:v>
                </c:pt>
                <c:pt idx="11727">
                  <c:v>1.4635469999999999</c:v>
                </c:pt>
                <c:pt idx="11728">
                  <c:v>1.460874</c:v>
                </c:pt>
                <c:pt idx="11729">
                  <c:v>1.463622</c:v>
                </c:pt>
                <c:pt idx="11730">
                  <c:v>1.4638629999999999</c:v>
                </c:pt>
                <c:pt idx="11731">
                  <c:v>1.4599599999999999</c:v>
                </c:pt>
                <c:pt idx="11732">
                  <c:v>1.4578279999999999</c:v>
                </c:pt>
                <c:pt idx="11733">
                  <c:v>1.4580880000000001</c:v>
                </c:pt>
                <c:pt idx="11734">
                  <c:v>1.457627</c:v>
                </c:pt>
                <c:pt idx="11735">
                  <c:v>1.4586399999999999</c:v>
                </c:pt>
                <c:pt idx="11736">
                  <c:v>1.4635750000000001</c:v>
                </c:pt>
                <c:pt idx="11737">
                  <c:v>1.4649909999999999</c:v>
                </c:pt>
                <c:pt idx="11738">
                  <c:v>1.464056</c:v>
                </c:pt>
                <c:pt idx="11739">
                  <c:v>1.467482</c:v>
                </c:pt>
                <c:pt idx="11740">
                  <c:v>1.4663600000000001</c:v>
                </c:pt>
                <c:pt idx="11741">
                  <c:v>1.4617899999999999</c:v>
                </c:pt>
                <c:pt idx="11742">
                  <c:v>1.4646330000000001</c:v>
                </c:pt>
                <c:pt idx="11743">
                  <c:v>1.467365</c:v>
                </c:pt>
                <c:pt idx="11744">
                  <c:v>1.463911</c:v>
                </c:pt>
                <c:pt idx="11745">
                  <c:v>1.4636720000000001</c:v>
                </c:pt>
                <c:pt idx="11746">
                  <c:v>1.464116</c:v>
                </c:pt>
                <c:pt idx="11747">
                  <c:v>1.4629669999999999</c:v>
                </c:pt>
                <c:pt idx="11748">
                  <c:v>1.464647</c:v>
                </c:pt>
                <c:pt idx="11749">
                  <c:v>1.4629669999999999</c:v>
                </c:pt>
                <c:pt idx="11750">
                  <c:v>1.4550920000000001</c:v>
                </c:pt>
                <c:pt idx="11751">
                  <c:v>1.4526889999999999</c:v>
                </c:pt>
                <c:pt idx="11752">
                  <c:v>1.457233</c:v>
                </c:pt>
                <c:pt idx="11753">
                  <c:v>1.4580690000000001</c:v>
                </c:pt>
                <c:pt idx="11754">
                  <c:v>1.4605060000000001</c:v>
                </c:pt>
                <c:pt idx="11755">
                  <c:v>1.466656</c:v>
                </c:pt>
                <c:pt idx="11756">
                  <c:v>1.463816</c:v>
                </c:pt>
                <c:pt idx="11757">
                  <c:v>1.461757</c:v>
                </c:pt>
                <c:pt idx="11758">
                  <c:v>1.469015</c:v>
                </c:pt>
                <c:pt idx="11759">
                  <c:v>1.4708540000000001</c:v>
                </c:pt>
                <c:pt idx="11760">
                  <c:v>1.466909</c:v>
                </c:pt>
                <c:pt idx="11761">
                  <c:v>1.467074</c:v>
                </c:pt>
                <c:pt idx="11762">
                  <c:v>1.4692689999999999</c:v>
                </c:pt>
                <c:pt idx="11763">
                  <c:v>1.4687239999999999</c:v>
                </c:pt>
                <c:pt idx="11764">
                  <c:v>1.469125</c:v>
                </c:pt>
                <c:pt idx="11765">
                  <c:v>1.4688639999999999</c:v>
                </c:pt>
                <c:pt idx="11766">
                  <c:v>1.4644170000000001</c:v>
                </c:pt>
                <c:pt idx="11767">
                  <c:v>1.4646030000000001</c:v>
                </c:pt>
                <c:pt idx="11768">
                  <c:v>1.4674069999999999</c:v>
                </c:pt>
                <c:pt idx="11769">
                  <c:v>1.464529</c:v>
                </c:pt>
                <c:pt idx="11770">
                  <c:v>1.463598</c:v>
                </c:pt>
                <c:pt idx="11771">
                  <c:v>1.463935</c:v>
                </c:pt>
                <c:pt idx="11772">
                  <c:v>1.4608159999999999</c:v>
                </c:pt>
                <c:pt idx="11773">
                  <c:v>1.4610700000000001</c:v>
                </c:pt>
                <c:pt idx="11774">
                  <c:v>1.465873</c:v>
                </c:pt>
                <c:pt idx="11775">
                  <c:v>1.4696629999999999</c:v>
                </c:pt>
                <c:pt idx="11776">
                  <c:v>1.4662269999999999</c:v>
                </c:pt>
                <c:pt idx="11777">
                  <c:v>1.4641420000000001</c:v>
                </c:pt>
                <c:pt idx="11778">
                  <c:v>1.467463</c:v>
                </c:pt>
                <c:pt idx="11779">
                  <c:v>1.468207</c:v>
                </c:pt>
                <c:pt idx="11780">
                  <c:v>1.4650810000000001</c:v>
                </c:pt>
                <c:pt idx="11781">
                  <c:v>1.464199</c:v>
                </c:pt>
                <c:pt idx="11782">
                  <c:v>1.466243</c:v>
                </c:pt>
                <c:pt idx="11783">
                  <c:v>1.466979</c:v>
                </c:pt>
                <c:pt idx="11784">
                  <c:v>1.4698789999999999</c:v>
                </c:pt>
                <c:pt idx="11785">
                  <c:v>1.4725649999999999</c:v>
                </c:pt>
                <c:pt idx="11786">
                  <c:v>1.4693339999999999</c:v>
                </c:pt>
                <c:pt idx="11787">
                  <c:v>1.468674</c:v>
                </c:pt>
                <c:pt idx="11788">
                  <c:v>1.4717290000000001</c:v>
                </c:pt>
                <c:pt idx="11789">
                  <c:v>1.4708680000000001</c:v>
                </c:pt>
                <c:pt idx="11790">
                  <c:v>1.4710220000000001</c:v>
                </c:pt>
                <c:pt idx="11791">
                  <c:v>1.4750829999999999</c:v>
                </c:pt>
                <c:pt idx="11792">
                  <c:v>1.471895</c:v>
                </c:pt>
                <c:pt idx="11793">
                  <c:v>1.467659</c:v>
                </c:pt>
                <c:pt idx="11794">
                  <c:v>1.4710829999999999</c:v>
                </c:pt>
                <c:pt idx="11795">
                  <c:v>1.472505</c:v>
                </c:pt>
                <c:pt idx="11796">
                  <c:v>1.4706129999999999</c:v>
                </c:pt>
                <c:pt idx="11797">
                  <c:v>1.4691160000000001</c:v>
                </c:pt>
                <c:pt idx="11798">
                  <c:v>1.468472</c:v>
                </c:pt>
                <c:pt idx="11799">
                  <c:v>1.468372</c:v>
                </c:pt>
                <c:pt idx="11800">
                  <c:v>1.473214</c:v>
                </c:pt>
                <c:pt idx="11801">
                  <c:v>1.477833</c:v>
                </c:pt>
                <c:pt idx="11802">
                  <c:v>1.4731510000000001</c:v>
                </c:pt>
                <c:pt idx="11803">
                  <c:v>1.4698530000000001</c:v>
                </c:pt>
                <c:pt idx="11804">
                  <c:v>1.473489</c:v>
                </c:pt>
                <c:pt idx="11805">
                  <c:v>1.4716739999999999</c:v>
                </c:pt>
                <c:pt idx="11806">
                  <c:v>1.4682539999999999</c:v>
                </c:pt>
                <c:pt idx="11807">
                  <c:v>1.4716199999999999</c:v>
                </c:pt>
                <c:pt idx="11808">
                  <c:v>1.4727760000000001</c:v>
                </c:pt>
                <c:pt idx="11809">
                  <c:v>1.4716800000000001</c:v>
                </c:pt>
                <c:pt idx="11810">
                  <c:v>1.47132</c:v>
                </c:pt>
                <c:pt idx="11811">
                  <c:v>1.4720249999999999</c:v>
                </c:pt>
                <c:pt idx="11812">
                  <c:v>1.475023</c:v>
                </c:pt>
                <c:pt idx="11813">
                  <c:v>1.4744839999999999</c:v>
                </c:pt>
                <c:pt idx="11814">
                  <c:v>1.470351</c:v>
                </c:pt>
                <c:pt idx="11815">
                  <c:v>1.471943</c:v>
                </c:pt>
                <c:pt idx="11816">
                  <c:v>1.4750030000000001</c:v>
                </c:pt>
                <c:pt idx="11817">
                  <c:v>1.4716530000000001</c:v>
                </c:pt>
                <c:pt idx="11818">
                  <c:v>1.4736549999999999</c:v>
                </c:pt>
                <c:pt idx="11819">
                  <c:v>1.4773940000000001</c:v>
                </c:pt>
                <c:pt idx="11820">
                  <c:v>1.4720759999999999</c:v>
                </c:pt>
                <c:pt idx="11821">
                  <c:v>1.4731369999999999</c:v>
                </c:pt>
                <c:pt idx="11822">
                  <c:v>1.479725</c:v>
                </c:pt>
                <c:pt idx="11823">
                  <c:v>1.4766840000000001</c:v>
                </c:pt>
                <c:pt idx="11824">
                  <c:v>1.4748939999999999</c:v>
                </c:pt>
                <c:pt idx="11825">
                  <c:v>1.482194</c:v>
                </c:pt>
                <c:pt idx="11826">
                  <c:v>1.484097</c:v>
                </c:pt>
                <c:pt idx="11827">
                  <c:v>1.480478</c:v>
                </c:pt>
                <c:pt idx="11828">
                  <c:v>1.482898</c:v>
                </c:pt>
                <c:pt idx="11829">
                  <c:v>1.4819560000000001</c:v>
                </c:pt>
                <c:pt idx="11830">
                  <c:v>1.4796240000000001</c:v>
                </c:pt>
                <c:pt idx="11831">
                  <c:v>1.482918</c:v>
                </c:pt>
                <c:pt idx="11832">
                  <c:v>1.483832</c:v>
                </c:pt>
                <c:pt idx="11833">
                  <c:v>1.483376</c:v>
                </c:pt>
                <c:pt idx="11834">
                  <c:v>1.483897</c:v>
                </c:pt>
                <c:pt idx="11835">
                  <c:v>1.4794430000000001</c:v>
                </c:pt>
                <c:pt idx="11836">
                  <c:v>1.474205</c:v>
                </c:pt>
                <c:pt idx="11837">
                  <c:v>1.47624</c:v>
                </c:pt>
                <c:pt idx="11838">
                  <c:v>1.482302</c:v>
                </c:pt>
                <c:pt idx="11839">
                  <c:v>1.4847619999999999</c:v>
                </c:pt>
                <c:pt idx="11840">
                  <c:v>1.4819869999999999</c:v>
                </c:pt>
                <c:pt idx="11841">
                  <c:v>1.47742</c:v>
                </c:pt>
                <c:pt idx="11842">
                  <c:v>1.479884</c:v>
                </c:pt>
                <c:pt idx="11843">
                  <c:v>1.4831719999999999</c:v>
                </c:pt>
                <c:pt idx="11844">
                  <c:v>1.4807600000000001</c:v>
                </c:pt>
                <c:pt idx="11845">
                  <c:v>1.480996</c:v>
                </c:pt>
                <c:pt idx="11846">
                  <c:v>1.483209</c:v>
                </c:pt>
                <c:pt idx="11847">
                  <c:v>1.4795970000000001</c:v>
                </c:pt>
                <c:pt idx="11848">
                  <c:v>1.4771319999999999</c:v>
                </c:pt>
                <c:pt idx="11849">
                  <c:v>1.480788</c:v>
                </c:pt>
                <c:pt idx="11850">
                  <c:v>1.482513</c:v>
                </c:pt>
                <c:pt idx="11851">
                  <c:v>1.481268</c:v>
                </c:pt>
                <c:pt idx="11852">
                  <c:v>1.480173</c:v>
                </c:pt>
                <c:pt idx="11853">
                  <c:v>1.478405</c:v>
                </c:pt>
                <c:pt idx="11854">
                  <c:v>1.4779230000000001</c:v>
                </c:pt>
                <c:pt idx="11855">
                  <c:v>1.482224</c:v>
                </c:pt>
                <c:pt idx="11856">
                  <c:v>1.486734</c:v>
                </c:pt>
                <c:pt idx="11857">
                  <c:v>1.4883729999999999</c:v>
                </c:pt>
                <c:pt idx="11858">
                  <c:v>1.4895879999999999</c:v>
                </c:pt>
                <c:pt idx="11859">
                  <c:v>1.4855229999999999</c:v>
                </c:pt>
                <c:pt idx="11860">
                  <c:v>1.4822949999999999</c:v>
                </c:pt>
                <c:pt idx="11861">
                  <c:v>1.485215</c:v>
                </c:pt>
                <c:pt idx="11862">
                  <c:v>1.4851259999999999</c:v>
                </c:pt>
                <c:pt idx="11863">
                  <c:v>1.485314</c:v>
                </c:pt>
                <c:pt idx="11864">
                  <c:v>1.4902280000000001</c:v>
                </c:pt>
                <c:pt idx="11865">
                  <c:v>1.486945</c:v>
                </c:pt>
                <c:pt idx="11866">
                  <c:v>1.4830300000000001</c:v>
                </c:pt>
                <c:pt idx="11867">
                  <c:v>1.485266</c:v>
                </c:pt>
                <c:pt idx="11868">
                  <c:v>1.485352</c:v>
                </c:pt>
                <c:pt idx="11869">
                  <c:v>1.484388</c:v>
                </c:pt>
                <c:pt idx="11870">
                  <c:v>1.485722</c:v>
                </c:pt>
                <c:pt idx="11871">
                  <c:v>1.489298</c:v>
                </c:pt>
                <c:pt idx="11872">
                  <c:v>1.4927239999999999</c:v>
                </c:pt>
                <c:pt idx="11873">
                  <c:v>1.4917499999999999</c:v>
                </c:pt>
                <c:pt idx="11874">
                  <c:v>1.4889810000000001</c:v>
                </c:pt>
                <c:pt idx="11875">
                  <c:v>1.4873289999999999</c:v>
                </c:pt>
                <c:pt idx="11876">
                  <c:v>1.4868710000000001</c:v>
                </c:pt>
                <c:pt idx="11877">
                  <c:v>1.4893289999999999</c:v>
                </c:pt>
                <c:pt idx="11878">
                  <c:v>1.4883390000000001</c:v>
                </c:pt>
                <c:pt idx="11879">
                  <c:v>1.484367</c:v>
                </c:pt>
                <c:pt idx="11880">
                  <c:v>1.4846379999999999</c:v>
                </c:pt>
                <c:pt idx="11881">
                  <c:v>1.4836009999999999</c:v>
                </c:pt>
                <c:pt idx="11882">
                  <c:v>1.483457</c:v>
                </c:pt>
                <c:pt idx="11883">
                  <c:v>1.4864029999999999</c:v>
                </c:pt>
                <c:pt idx="11884">
                  <c:v>1.4867840000000001</c:v>
                </c:pt>
                <c:pt idx="11885">
                  <c:v>1.4860720000000001</c:v>
                </c:pt>
                <c:pt idx="11886">
                  <c:v>1.4846079999999999</c:v>
                </c:pt>
                <c:pt idx="11887">
                  <c:v>1.4832419999999999</c:v>
                </c:pt>
                <c:pt idx="11888">
                  <c:v>1.486032</c:v>
                </c:pt>
                <c:pt idx="11889">
                  <c:v>1.4893050000000001</c:v>
                </c:pt>
                <c:pt idx="11890">
                  <c:v>1.489079</c:v>
                </c:pt>
                <c:pt idx="11891">
                  <c:v>1.484307</c:v>
                </c:pt>
                <c:pt idx="11892">
                  <c:v>1.4827319999999999</c:v>
                </c:pt>
                <c:pt idx="11893">
                  <c:v>1.489117</c:v>
                </c:pt>
                <c:pt idx="11894">
                  <c:v>1.4906600000000001</c:v>
                </c:pt>
                <c:pt idx="11895">
                  <c:v>1.484024</c:v>
                </c:pt>
                <c:pt idx="11896">
                  <c:v>1.4848520000000001</c:v>
                </c:pt>
                <c:pt idx="11897">
                  <c:v>1.4891190000000001</c:v>
                </c:pt>
                <c:pt idx="11898">
                  <c:v>1.486105</c:v>
                </c:pt>
                <c:pt idx="11899">
                  <c:v>1.4877450000000001</c:v>
                </c:pt>
                <c:pt idx="11900">
                  <c:v>1.4922519999999999</c:v>
                </c:pt>
                <c:pt idx="11901">
                  <c:v>1.489913</c:v>
                </c:pt>
                <c:pt idx="11902">
                  <c:v>1.492191</c:v>
                </c:pt>
                <c:pt idx="11903">
                  <c:v>1.4985170000000001</c:v>
                </c:pt>
                <c:pt idx="11904">
                  <c:v>1.497315</c:v>
                </c:pt>
                <c:pt idx="11905">
                  <c:v>1.4946250000000001</c:v>
                </c:pt>
                <c:pt idx="11906">
                  <c:v>1.498208</c:v>
                </c:pt>
                <c:pt idx="11907">
                  <c:v>1.499657</c:v>
                </c:pt>
                <c:pt idx="11908">
                  <c:v>1.4987220000000001</c:v>
                </c:pt>
                <c:pt idx="11909">
                  <c:v>1.498245</c:v>
                </c:pt>
                <c:pt idx="11910">
                  <c:v>1.495749</c:v>
                </c:pt>
                <c:pt idx="11911">
                  <c:v>1.4914190000000001</c:v>
                </c:pt>
                <c:pt idx="11912">
                  <c:v>1.4902010000000001</c:v>
                </c:pt>
                <c:pt idx="11913">
                  <c:v>1.4925189999999999</c:v>
                </c:pt>
                <c:pt idx="11914">
                  <c:v>1.494847</c:v>
                </c:pt>
                <c:pt idx="11915">
                  <c:v>1.494011</c:v>
                </c:pt>
                <c:pt idx="11916">
                  <c:v>1.4935780000000001</c:v>
                </c:pt>
                <c:pt idx="11917">
                  <c:v>1.494964</c:v>
                </c:pt>
                <c:pt idx="11918">
                  <c:v>1.494553</c:v>
                </c:pt>
                <c:pt idx="11919">
                  <c:v>1.494065</c:v>
                </c:pt>
                <c:pt idx="11920">
                  <c:v>1.495547</c:v>
                </c:pt>
                <c:pt idx="11921">
                  <c:v>1.4977259999999999</c:v>
                </c:pt>
                <c:pt idx="11922">
                  <c:v>1.4987900000000001</c:v>
                </c:pt>
                <c:pt idx="11923">
                  <c:v>1.4967490000000001</c:v>
                </c:pt>
                <c:pt idx="11924">
                  <c:v>1.4941770000000001</c:v>
                </c:pt>
                <c:pt idx="11925">
                  <c:v>1.495207</c:v>
                </c:pt>
                <c:pt idx="11926">
                  <c:v>1.4962120000000001</c:v>
                </c:pt>
                <c:pt idx="11927">
                  <c:v>1.4944390000000001</c:v>
                </c:pt>
                <c:pt idx="11928">
                  <c:v>1.496853</c:v>
                </c:pt>
                <c:pt idx="11929">
                  <c:v>1.4988509999999999</c:v>
                </c:pt>
                <c:pt idx="11930">
                  <c:v>1.4937279999999999</c:v>
                </c:pt>
                <c:pt idx="11931">
                  <c:v>1.49457</c:v>
                </c:pt>
                <c:pt idx="11932">
                  <c:v>1.504132</c:v>
                </c:pt>
                <c:pt idx="11933">
                  <c:v>1.505425</c:v>
                </c:pt>
                <c:pt idx="11934">
                  <c:v>1.4978629999999999</c:v>
                </c:pt>
                <c:pt idx="11935">
                  <c:v>1.4968779999999999</c:v>
                </c:pt>
                <c:pt idx="11936">
                  <c:v>1.504267</c:v>
                </c:pt>
                <c:pt idx="11937">
                  <c:v>1.5038290000000001</c:v>
                </c:pt>
                <c:pt idx="11938">
                  <c:v>1.4989920000000001</c:v>
                </c:pt>
                <c:pt idx="11939">
                  <c:v>1.504764</c:v>
                </c:pt>
                <c:pt idx="11940">
                  <c:v>1.508505</c:v>
                </c:pt>
                <c:pt idx="11941">
                  <c:v>1.5048509999999999</c:v>
                </c:pt>
                <c:pt idx="11942">
                  <c:v>1.503825</c:v>
                </c:pt>
                <c:pt idx="11943">
                  <c:v>1.5023409999999999</c:v>
                </c:pt>
                <c:pt idx="11944">
                  <c:v>1.4980910000000001</c:v>
                </c:pt>
                <c:pt idx="11945">
                  <c:v>1.4995529999999999</c:v>
                </c:pt>
                <c:pt idx="11946">
                  <c:v>1.5036989999999999</c:v>
                </c:pt>
                <c:pt idx="11947">
                  <c:v>1.5025839999999999</c:v>
                </c:pt>
                <c:pt idx="11948">
                  <c:v>1.5033129999999999</c:v>
                </c:pt>
                <c:pt idx="11949">
                  <c:v>1.502963</c:v>
                </c:pt>
                <c:pt idx="11950">
                  <c:v>1.497573</c:v>
                </c:pt>
                <c:pt idx="11951">
                  <c:v>1.498834</c:v>
                </c:pt>
                <c:pt idx="11952">
                  <c:v>1.5045269999999999</c:v>
                </c:pt>
                <c:pt idx="11953">
                  <c:v>1.5034369999999999</c:v>
                </c:pt>
                <c:pt idx="11954">
                  <c:v>1.5003960000000001</c:v>
                </c:pt>
                <c:pt idx="11955">
                  <c:v>1.504273</c:v>
                </c:pt>
                <c:pt idx="11956">
                  <c:v>1.5077529999999999</c:v>
                </c:pt>
                <c:pt idx="11957">
                  <c:v>1.502178</c:v>
                </c:pt>
                <c:pt idx="11958">
                  <c:v>1.5003949999999999</c:v>
                </c:pt>
                <c:pt idx="11959">
                  <c:v>1.5046660000000001</c:v>
                </c:pt>
                <c:pt idx="11960">
                  <c:v>1.5054559999999999</c:v>
                </c:pt>
                <c:pt idx="11961">
                  <c:v>1.5026630000000001</c:v>
                </c:pt>
                <c:pt idx="11962">
                  <c:v>1.50125</c:v>
                </c:pt>
                <c:pt idx="11963">
                  <c:v>1.4989840000000001</c:v>
                </c:pt>
                <c:pt idx="11964">
                  <c:v>1.49665</c:v>
                </c:pt>
                <c:pt idx="11965">
                  <c:v>1.49868</c:v>
                </c:pt>
                <c:pt idx="11966">
                  <c:v>1.500543</c:v>
                </c:pt>
                <c:pt idx="11967">
                  <c:v>1.501082</c:v>
                </c:pt>
                <c:pt idx="11968">
                  <c:v>1.503455</c:v>
                </c:pt>
                <c:pt idx="11969">
                  <c:v>1.504939</c:v>
                </c:pt>
                <c:pt idx="11970">
                  <c:v>1.504453</c:v>
                </c:pt>
                <c:pt idx="11971">
                  <c:v>1.503979</c:v>
                </c:pt>
                <c:pt idx="11972">
                  <c:v>1.5055620000000001</c:v>
                </c:pt>
                <c:pt idx="11973">
                  <c:v>1.506141</c:v>
                </c:pt>
                <c:pt idx="11974">
                  <c:v>1.5022230000000001</c:v>
                </c:pt>
                <c:pt idx="11975">
                  <c:v>1.5011429999999999</c:v>
                </c:pt>
                <c:pt idx="11976">
                  <c:v>1.50613</c:v>
                </c:pt>
                <c:pt idx="11977">
                  <c:v>1.507757</c:v>
                </c:pt>
                <c:pt idx="11978">
                  <c:v>1.505514</c:v>
                </c:pt>
                <c:pt idx="11979">
                  <c:v>1.505379</c:v>
                </c:pt>
                <c:pt idx="11980">
                  <c:v>1.5100690000000001</c:v>
                </c:pt>
                <c:pt idx="11981">
                  <c:v>1.5103059999999999</c:v>
                </c:pt>
                <c:pt idx="11982">
                  <c:v>1.5053840000000001</c:v>
                </c:pt>
                <c:pt idx="11983">
                  <c:v>1.506337</c:v>
                </c:pt>
                <c:pt idx="11984">
                  <c:v>1.511388</c:v>
                </c:pt>
                <c:pt idx="11985">
                  <c:v>1.508948</c:v>
                </c:pt>
                <c:pt idx="11986">
                  <c:v>1.504734</c:v>
                </c:pt>
                <c:pt idx="11987">
                  <c:v>1.507422</c:v>
                </c:pt>
                <c:pt idx="11988">
                  <c:v>1.508893</c:v>
                </c:pt>
                <c:pt idx="11989">
                  <c:v>1.5057480000000001</c:v>
                </c:pt>
                <c:pt idx="11990">
                  <c:v>1.506594</c:v>
                </c:pt>
                <c:pt idx="11991">
                  <c:v>1.5086660000000001</c:v>
                </c:pt>
                <c:pt idx="11992">
                  <c:v>1.5076020000000001</c:v>
                </c:pt>
                <c:pt idx="11993">
                  <c:v>1.505409</c:v>
                </c:pt>
                <c:pt idx="11994">
                  <c:v>1.5072270000000001</c:v>
                </c:pt>
                <c:pt idx="11995">
                  <c:v>1.5151589999999999</c:v>
                </c:pt>
                <c:pt idx="11996">
                  <c:v>1.516767</c:v>
                </c:pt>
                <c:pt idx="11997">
                  <c:v>1.5107379999999999</c:v>
                </c:pt>
                <c:pt idx="11998">
                  <c:v>1.509755</c:v>
                </c:pt>
                <c:pt idx="11999">
                  <c:v>1.5125519999999999</c:v>
                </c:pt>
                <c:pt idx="12000">
                  <c:v>1.510554</c:v>
                </c:pt>
                <c:pt idx="12001">
                  <c:v>1.508319</c:v>
                </c:pt>
                <c:pt idx="12002">
                  <c:v>1.5130110000000001</c:v>
                </c:pt>
                <c:pt idx="12003">
                  <c:v>1.513817</c:v>
                </c:pt>
                <c:pt idx="12004">
                  <c:v>1.51031</c:v>
                </c:pt>
                <c:pt idx="12005">
                  <c:v>1.512154</c:v>
                </c:pt>
                <c:pt idx="12006">
                  <c:v>1.5143009999999999</c:v>
                </c:pt>
                <c:pt idx="12007">
                  <c:v>1.5125729999999999</c:v>
                </c:pt>
                <c:pt idx="12008">
                  <c:v>1.515002</c:v>
                </c:pt>
                <c:pt idx="12009">
                  <c:v>1.5190779999999999</c:v>
                </c:pt>
                <c:pt idx="12010">
                  <c:v>1.5189170000000001</c:v>
                </c:pt>
                <c:pt idx="12011">
                  <c:v>1.5163409999999999</c:v>
                </c:pt>
                <c:pt idx="12012">
                  <c:v>1.5149319999999999</c:v>
                </c:pt>
                <c:pt idx="12013">
                  <c:v>1.5148649999999999</c:v>
                </c:pt>
                <c:pt idx="12014">
                  <c:v>1.5145249999999999</c:v>
                </c:pt>
                <c:pt idx="12015">
                  <c:v>1.515336</c:v>
                </c:pt>
                <c:pt idx="12016">
                  <c:v>1.516934</c:v>
                </c:pt>
                <c:pt idx="12017">
                  <c:v>1.513225</c:v>
                </c:pt>
                <c:pt idx="12018">
                  <c:v>1.512535</c:v>
                </c:pt>
                <c:pt idx="12019">
                  <c:v>1.516492</c:v>
                </c:pt>
                <c:pt idx="12020">
                  <c:v>1.5154540000000001</c:v>
                </c:pt>
                <c:pt idx="12021">
                  <c:v>1.5119499999999999</c:v>
                </c:pt>
                <c:pt idx="12022">
                  <c:v>1.5119830000000001</c:v>
                </c:pt>
                <c:pt idx="12023">
                  <c:v>1.5112909999999999</c:v>
                </c:pt>
                <c:pt idx="12024">
                  <c:v>1.5113559999999999</c:v>
                </c:pt>
                <c:pt idx="12025">
                  <c:v>1.514607</c:v>
                </c:pt>
                <c:pt idx="12026">
                  <c:v>1.515452</c:v>
                </c:pt>
                <c:pt idx="12027">
                  <c:v>1.514303</c:v>
                </c:pt>
                <c:pt idx="12028">
                  <c:v>1.517552</c:v>
                </c:pt>
                <c:pt idx="12029">
                  <c:v>1.51851</c:v>
                </c:pt>
                <c:pt idx="12030">
                  <c:v>1.5150520000000001</c:v>
                </c:pt>
                <c:pt idx="12031">
                  <c:v>1.5168170000000001</c:v>
                </c:pt>
                <c:pt idx="12032">
                  <c:v>1.519234</c:v>
                </c:pt>
                <c:pt idx="12033">
                  <c:v>1.5137769999999999</c:v>
                </c:pt>
                <c:pt idx="12034">
                  <c:v>1.513212</c:v>
                </c:pt>
                <c:pt idx="12035">
                  <c:v>1.520384</c:v>
                </c:pt>
                <c:pt idx="12036">
                  <c:v>1.519377</c:v>
                </c:pt>
                <c:pt idx="12037">
                  <c:v>1.5131429999999999</c:v>
                </c:pt>
                <c:pt idx="12038">
                  <c:v>1.5164899999999999</c:v>
                </c:pt>
                <c:pt idx="12039">
                  <c:v>1.5203420000000001</c:v>
                </c:pt>
                <c:pt idx="12040">
                  <c:v>1.5201899999999999</c:v>
                </c:pt>
                <c:pt idx="12041">
                  <c:v>1.5234799999999999</c:v>
                </c:pt>
                <c:pt idx="12042">
                  <c:v>1.525182</c:v>
                </c:pt>
                <c:pt idx="12043">
                  <c:v>1.523906</c:v>
                </c:pt>
                <c:pt idx="12044">
                  <c:v>1.5234760000000001</c:v>
                </c:pt>
                <c:pt idx="12045">
                  <c:v>1.5203880000000001</c:v>
                </c:pt>
                <c:pt idx="12046">
                  <c:v>1.5163789999999999</c:v>
                </c:pt>
                <c:pt idx="12047">
                  <c:v>1.5172239999999999</c:v>
                </c:pt>
                <c:pt idx="12048">
                  <c:v>1.520357</c:v>
                </c:pt>
                <c:pt idx="12049">
                  <c:v>1.5193909999999999</c:v>
                </c:pt>
                <c:pt idx="12050">
                  <c:v>1.5223329999999999</c:v>
                </c:pt>
                <c:pt idx="12051">
                  <c:v>1.523495</c:v>
                </c:pt>
                <c:pt idx="12052">
                  <c:v>1.5175209999999999</c:v>
                </c:pt>
                <c:pt idx="12053">
                  <c:v>1.519266</c:v>
                </c:pt>
                <c:pt idx="12054">
                  <c:v>1.5237400000000001</c:v>
                </c:pt>
                <c:pt idx="12055">
                  <c:v>1.5213950000000001</c:v>
                </c:pt>
                <c:pt idx="12056">
                  <c:v>1.522721</c:v>
                </c:pt>
                <c:pt idx="12057">
                  <c:v>1.526867</c:v>
                </c:pt>
                <c:pt idx="12058">
                  <c:v>1.522133</c:v>
                </c:pt>
                <c:pt idx="12059">
                  <c:v>1.515169</c:v>
                </c:pt>
                <c:pt idx="12060">
                  <c:v>1.5190410000000001</c:v>
                </c:pt>
                <c:pt idx="12061">
                  <c:v>1.523136</c:v>
                </c:pt>
                <c:pt idx="12062">
                  <c:v>1.520451</c:v>
                </c:pt>
                <c:pt idx="12063">
                  <c:v>1.5178450000000001</c:v>
                </c:pt>
                <c:pt idx="12064">
                  <c:v>1.5170349999999999</c:v>
                </c:pt>
                <c:pt idx="12065">
                  <c:v>1.5179039999999999</c:v>
                </c:pt>
                <c:pt idx="12066">
                  <c:v>1.520016</c:v>
                </c:pt>
                <c:pt idx="12067">
                  <c:v>1.5208360000000001</c:v>
                </c:pt>
                <c:pt idx="12068">
                  <c:v>1.5207139999999999</c:v>
                </c:pt>
                <c:pt idx="12069">
                  <c:v>1.519115</c:v>
                </c:pt>
                <c:pt idx="12070">
                  <c:v>1.522734</c:v>
                </c:pt>
                <c:pt idx="12071">
                  <c:v>1.52806</c:v>
                </c:pt>
                <c:pt idx="12072">
                  <c:v>1.5253209999999999</c:v>
                </c:pt>
                <c:pt idx="12073">
                  <c:v>1.5206299999999999</c:v>
                </c:pt>
                <c:pt idx="12074">
                  <c:v>1.5219279999999999</c:v>
                </c:pt>
                <c:pt idx="12075">
                  <c:v>1.524062</c:v>
                </c:pt>
                <c:pt idx="12076">
                  <c:v>1.5217700000000001</c:v>
                </c:pt>
                <c:pt idx="12077">
                  <c:v>1.5207919999999999</c:v>
                </c:pt>
                <c:pt idx="12078">
                  <c:v>1.522567</c:v>
                </c:pt>
                <c:pt idx="12079">
                  <c:v>1.5244679999999999</c:v>
                </c:pt>
                <c:pt idx="12080">
                  <c:v>1.52593</c:v>
                </c:pt>
                <c:pt idx="12081">
                  <c:v>1.5221899999999999</c:v>
                </c:pt>
                <c:pt idx="12082">
                  <c:v>1.520286</c:v>
                </c:pt>
                <c:pt idx="12083">
                  <c:v>1.5234970000000001</c:v>
                </c:pt>
                <c:pt idx="12084">
                  <c:v>1.523933</c:v>
                </c:pt>
                <c:pt idx="12085">
                  <c:v>1.5227040000000001</c:v>
                </c:pt>
                <c:pt idx="12086">
                  <c:v>1.523633</c:v>
                </c:pt>
                <c:pt idx="12087">
                  <c:v>1.524824</c:v>
                </c:pt>
                <c:pt idx="12088">
                  <c:v>1.5227280000000001</c:v>
                </c:pt>
                <c:pt idx="12089">
                  <c:v>1.5222389999999999</c:v>
                </c:pt>
                <c:pt idx="12090">
                  <c:v>1.524289</c:v>
                </c:pt>
                <c:pt idx="12091">
                  <c:v>1.5259</c:v>
                </c:pt>
                <c:pt idx="12092">
                  <c:v>1.5284789999999999</c:v>
                </c:pt>
                <c:pt idx="12093">
                  <c:v>1.527782</c:v>
                </c:pt>
                <c:pt idx="12094">
                  <c:v>1.523223</c:v>
                </c:pt>
                <c:pt idx="12095">
                  <c:v>1.5213760000000001</c:v>
                </c:pt>
                <c:pt idx="12096">
                  <c:v>1.5274179999999999</c:v>
                </c:pt>
                <c:pt idx="12097">
                  <c:v>1.5293779999999999</c:v>
                </c:pt>
                <c:pt idx="12098">
                  <c:v>1.5233680000000001</c:v>
                </c:pt>
                <c:pt idx="12099">
                  <c:v>1.5277989999999999</c:v>
                </c:pt>
                <c:pt idx="12100">
                  <c:v>1.5372760000000001</c:v>
                </c:pt>
                <c:pt idx="12101">
                  <c:v>1.533412</c:v>
                </c:pt>
                <c:pt idx="12102">
                  <c:v>1.5252520000000001</c:v>
                </c:pt>
                <c:pt idx="12103">
                  <c:v>1.5278989999999999</c:v>
                </c:pt>
                <c:pt idx="12104">
                  <c:v>1.5336399999999999</c:v>
                </c:pt>
                <c:pt idx="12105">
                  <c:v>1.5305470000000001</c:v>
                </c:pt>
                <c:pt idx="12106">
                  <c:v>1.5294030000000001</c:v>
                </c:pt>
                <c:pt idx="12107">
                  <c:v>1.5344009999999999</c:v>
                </c:pt>
                <c:pt idx="12108">
                  <c:v>1.5325089999999999</c:v>
                </c:pt>
                <c:pt idx="12109">
                  <c:v>1.530904</c:v>
                </c:pt>
                <c:pt idx="12110">
                  <c:v>1.5347470000000001</c:v>
                </c:pt>
                <c:pt idx="12111">
                  <c:v>1.533609</c:v>
                </c:pt>
                <c:pt idx="12112">
                  <c:v>1.532592</c:v>
                </c:pt>
                <c:pt idx="12113">
                  <c:v>1.535817</c:v>
                </c:pt>
                <c:pt idx="12114">
                  <c:v>1.5343599999999999</c:v>
                </c:pt>
                <c:pt idx="12115">
                  <c:v>1.5313429999999999</c:v>
                </c:pt>
                <c:pt idx="12116">
                  <c:v>1.5350919999999999</c:v>
                </c:pt>
                <c:pt idx="12117">
                  <c:v>1.533844</c:v>
                </c:pt>
                <c:pt idx="12118">
                  <c:v>1.533226</c:v>
                </c:pt>
                <c:pt idx="12119">
                  <c:v>1.540025</c:v>
                </c:pt>
                <c:pt idx="12120">
                  <c:v>1.5416069999999999</c:v>
                </c:pt>
                <c:pt idx="12121">
                  <c:v>1.5370189999999999</c:v>
                </c:pt>
                <c:pt idx="12122">
                  <c:v>1.536708</c:v>
                </c:pt>
                <c:pt idx="12123">
                  <c:v>1.5400590000000001</c:v>
                </c:pt>
                <c:pt idx="12124">
                  <c:v>1.5360670000000001</c:v>
                </c:pt>
                <c:pt idx="12125">
                  <c:v>1.530076</c:v>
                </c:pt>
                <c:pt idx="12126">
                  <c:v>1.5324789999999999</c:v>
                </c:pt>
                <c:pt idx="12127">
                  <c:v>1.5318400000000001</c:v>
                </c:pt>
                <c:pt idx="12128">
                  <c:v>1.5274490000000001</c:v>
                </c:pt>
                <c:pt idx="12129">
                  <c:v>1.529169</c:v>
                </c:pt>
                <c:pt idx="12130">
                  <c:v>1.5293650000000001</c:v>
                </c:pt>
                <c:pt idx="12131">
                  <c:v>1.527433</c:v>
                </c:pt>
                <c:pt idx="12132">
                  <c:v>1.528743</c:v>
                </c:pt>
                <c:pt idx="12133">
                  <c:v>1.528823</c:v>
                </c:pt>
                <c:pt idx="12134">
                  <c:v>1.526438</c:v>
                </c:pt>
                <c:pt idx="12135">
                  <c:v>1.5246569999999999</c:v>
                </c:pt>
                <c:pt idx="12136">
                  <c:v>1.527153</c:v>
                </c:pt>
                <c:pt idx="12137">
                  <c:v>1.5302899999999999</c:v>
                </c:pt>
                <c:pt idx="12138">
                  <c:v>1.5296099999999999</c:v>
                </c:pt>
                <c:pt idx="12139">
                  <c:v>1.5312060000000001</c:v>
                </c:pt>
                <c:pt idx="12140">
                  <c:v>1.5332380000000001</c:v>
                </c:pt>
                <c:pt idx="12141">
                  <c:v>1.5299860000000001</c:v>
                </c:pt>
                <c:pt idx="12142">
                  <c:v>1.530678</c:v>
                </c:pt>
                <c:pt idx="12143">
                  <c:v>1.5345789999999999</c:v>
                </c:pt>
                <c:pt idx="12144">
                  <c:v>1.535636</c:v>
                </c:pt>
                <c:pt idx="12145">
                  <c:v>1.537407</c:v>
                </c:pt>
                <c:pt idx="12146">
                  <c:v>1.5366299999999999</c:v>
                </c:pt>
                <c:pt idx="12147">
                  <c:v>1.533067</c:v>
                </c:pt>
                <c:pt idx="12148">
                  <c:v>1.5344679999999999</c:v>
                </c:pt>
                <c:pt idx="12149">
                  <c:v>1.5348630000000001</c:v>
                </c:pt>
                <c:pt idx="12150">
                  <c:v>1.5346109999999999</c:v>
                </c:pt>
                <c:pt idx="12151">
                  <c:v>1.5410330000000001</c:v>
                </c:pt>
                <c:pt idx="12152">
                  <c:v>1.544476</c:v>
                </c:pt>
                <c:pt idx="12153">
                  <c:v>1.541309</c:v>
                </c:pt>
                <c:pt idx="12154">
                  <c:v>1.5382020000000001</c:v>
                </c:pt>
                <c:pt idx="12155">
                  <c:v>1.5369839999999999</c:v>
                </c:pt>
                <c:pt idx="12156">
                  <c:v>1.5386839999999999</c:v>
                </c:pt>
                <c:pt idx="12157">
                  <c:v>1.538691</c:v>
                </c:pt>
                <c:pt idx="12158">
                  <c:v>1.537566</c:v>
                </c:pt>
                <c:pt idx="12159">
                  <c:v>1.53966</c:v>
                </c:pt>
                <c:pt idx="12160">
                  <c:v>1.5406660000000001</c:v>
                </c:pt>
                <c:pt idx="12161">
                  <c:v>1.540198</c:v>
                </c:pt>
                <c:pt idx="12162">
                  <c:v>1.5396399999999999</c:v>
                </c:pt>
                <c:pt idx="12163">
                  <c:v>1.5350470000000001</c:v>
                </c:pt>
                <c:pt idx="12164">
                  <c:v>1.53257</c:v>
                </c:pt>
                <c:pt idx="12165">
                  <c:v>1.53827</c:v>
                </c:pt>
                <c:pt idx="12166">
                  <c:v>1.540292</c:v>
                </c:pt>
                <c:pt idx="12167">
                  <c:v>1.5385450000000001</c:v>
                </c:pt>
                <c:pt idx="12168">
                  <c:v>1.5403979999999999</c:v>
                </c:pt>
                <c:pt idx="12169">
                  <c:v>1.5396840000000001</c:v>
                </c:pt>
                <c:pt idx="12170">
                  <c:v>1.5367839999999999</c:v>
                </c:pt>
                <c:pt idx="12171">
                  <c:v>1.538759</c:v>
                </c:pt>
                <c:pt idx="12172">
                  <c:v>1.5435939999999999</c:v>
                </c:pt>
                <c:pt idx="12173">
                  <c:v>1.5449839999999999</c:v>
                </c:pt>
                <c:pt idx="12174">
                  <c:v>1.545337</c:v>
                </c:pt>
                <c:pt idx="12175">
                  <c:v>1.5458529999999999</c:v>
                </c:pt>
                <c:pt idx="12176">
                  <c:v>1.5444100000000001</c:v>
                </c:pt>
                <c:pt idx="12177">
                  <c:v>1.5444819999999999</c:v>
                </c:pt>
                <c:pt idx="12178">
                  <c:v>1.549668</c:v>
                </c:pt>
                <c:pt idx="12179">
                  <c:v>1.5522929999999999</c:v>
                </c:pt>
                <c:pt idx="12180">
                  <c:v>1.548797</c:v>
                </c:pt>
                <c:pt idx="12181">
                  <c:v>1.547722</c:v>
                </c:pt>
                <c:pt idx="12182">
                  <c:v>1.549636</c:v>
                </c:pt>
                <c:pt idx="12183">
                  <c:v>1.547641</c:v>
                </c:pt>
                <c:pt idx="12184">
                  <c:v>1.5468489999999999</c:v>
                </c:pt>
                <c:pt idx="12185">
                  <c:v>1.5461750000000001</c:v>
                </c:pt>
                <c:pt idx="12186">
                  <c:v>1.5437609999999999</c:v>
                </c:pt>
                <c:pt idx="12187">
                  <c:v>1.5439259999999999</c:v>
                </c:pt>
                <c:pt idx="12188">
                  <c:v>1.5441849999999999</c:v>
                </c:pt>
                <c:pt idx="12189">
                  <c:v>1.5424789999999999</c:v>
                </c:pt>
                <c:pt idx="12190">
                  <c:v>1.5447759999999999</c:v>
                </c:pt>
                <c:pt idx="12191">
                  <c:v>1.546613</c:v>
                </c:pt>
                <c:pt idx="12192">
                  <c:v>1.546146</c:v>
                </c:pt>
                <c:pt idx="12193">
                  <c:v>1.5496890000000001</c:v>
                </c:pt>
                <c:pt idx="12194">
                  <c:v>1.552009</c:v>
                </c:pt>
                <c:pt idx="12195">
                  <c:v>1.5497879999999999</c:v>
                </c:pt>
                <c:pt idx="12196">
                  <c:v>1.547174</c:v>
                </c:pt>
                <c:pt idx="12197">
                  <c:v>1.543118</c:v>
                </c:pt>
                <c:pt idx="12198">
                  <c:v>1.54216</c:v>
                </c:pt>
                <c:pt idx="12199">
                  <c:v>1.5438449999999999</c:v>
                </c:pt>
                <c:pt idx="12200">
                  <c:v>1.543234</c:v>
                </c:pt>
                <c:pt idx="12201">
                  <c:v>1.543436</c:v>
                </c:pt>
                <c:pt idx="12202">
                  <c:v>1.5438890000000001</c:v>
                </c:pt>
                <c:pt idx="12203">
                  <c:v>1.544368</c:v>
                </c:pt>
                <c:pt idx="12204">
                  <c:v>1.54863</c:v>
                </c:pt>
                <c:pt idx="12205">
                  <c:v>1.5487200000000001</c:v>
                </c:pt>
                <c:pt idx="12206">
                  <c:v>1.5467219999999999</c:v>
                </c:pt>
                <c:pt idx="12207">
                  <c:v>1.5484249999999999</c:v>
                </c:pt>
                <c:pt idx="12208">
                  <c:v>1.5452729999999999</c:v>
                </c:pt>
                <c:pt idx="12209">
                  <c:v>1.5412589999999999</c:v>
                </c:pt>
                <c:pt idx="12210">
                  <c:v>1.545372</c:v>
                </c:pt>
                <c:pt idx="12211">
                  <c:v>1.550208</c:v>
                </c:pt>
                <c:pt idx="12212">
                  <c:v>1.5509850000000001</c:v>
                </c:pt>
                <c:pt idx="12213">
                  <c:v>1.5486599999999999</c:v>
                </c:pt>
                <c:pt idx="12214">
                  <c:v>1.5476399999999999</c:v>
                </c:pt>
                <c:pt idx="12215">
                  <c:v>1.5494250000000001</c:v>
                </c:pt>
                <c:pt idx="12216">
                  <c:v>1.549823</c:v>
                </c:pt>
                <c:pt idx="12217">
                  <c:v>1.5509360000000001</c:v>
                </c:pt>
                <c:pt idx="12218">
                  <c:v>1.5553840000000001</c:v>
                </c:pt>
                <c:pt idx="12219">
                  <c:v>1.5547329999999999</c:v>
                </c:pt>
                <c:pt idx="12220">
                  <c:v>1.5478689999999999</c:v>
                </c:pt>
                <c:pt idx="12221">
                  <c:v>1.546319</c:v>
                </c:pt>
                <c:pt idx="12222">
                  <c:v>1.549817</c:v>
                </c:pt>
                <c:pt idx="12223">
                  <c:v>1.549652</c:v>
                </c:pt>
                <c:pt idx="12224">
                  <c:v>1.549569</c:v>
                </c:pt>
                <c:pt idx="12225">
                  <c:v>1.5503260000000001</c:v>
                </c:pt>
                <c:pt idx="12226">
                  <c:v>1.5496509999999999</c:v>
                </c:pt>
                <c:pt idx="12227">
                  <c:v>1.5504990000000001</c:v>
                </c:pt>
                <c:pt idx="12228">
                  <c:v>1.55274</c:v>
                </c:pt>
                <c:pt idx="12229">
                  <c:v>1.551766</c:v>
                </c:pt>
                <c:pt idx="12230">
                  <c:v>1.5472239999999999</c:v>
                </c:pt>
                <c:pt idx="12231">
                  <c:v>1.5460020000000001</c:v>
                </c:pt>
                <c:pt idx="12232">
                  <c:v>1.5482340000000001</c:v>
                </c:pt>
                <c:pt idx="12233">
                  <c:v>1.547812</c:v>
                </c:pt>
                <c:pt idx="12234">
                  <c:v>1.546648</c:v>
                </c:pt>
                <c:pt idx="12235">
                  <c:v>1.548424</c:v>
                </c:pt>
                <c:pt idx="12236">
                  <c:v>1.552589</c:v>
                </c:pt>
                <c:pt idx="12237">
                  <c:v>1.552716</c:v>
                </c:pt>
                <c:pt idx="12238">
                  <c:v>1.548889</c:v>
                </c:pt>
                <c:pt idx="12239">
                  <c:v>1.547898</c:v>
                </c:pt>
                <c:pt idx="12240">
                  <c:v>1.552268</c:v>
                </c:pt>
                <c:pt idx="12241">
                  <c:v>1.556675</c:v>
                </c:pt>
                <c:pt idx="12242">
                  <c:v>1.554063</c:v>
                </c:pt>
                <c:pt idx="12243">
                  <c:v>1.548864</c:v>
                </c:pt>
                <c:pt idx="12244">
                  <c:v>1.5512980000000001</c:v>
                </c:pt>
                <c:pt idx="12245">
                  <c:v>1.5586979999999999</c:v>
                </c:pt>
                <c:pt idx="12246">
                  <c:v>1.558179</c:v>
                </c:pt>
                <c:pt idx="12247">
                  <c:v>1.555437</c:v>
                </c:pt>
                <c:pt idx="12248">
                  <c:v>1.5606910000000001</c:v>
                </c:pt>
                <c:pt idx="12249">
                  <c:v>1.562527</c:v>
                </c:pt>
                <c:pt idx="12250">
                  <c:v>1.5580160000000001</c:v>
                </c:pt>
                <c:pt idx="12251">
                  <c:v>1.557151</c:v>
                </c:pt>
                <c:pt idx="12252">
                  <c:v>1.554257</c:v>
                </c:pt>
                <c:pt idx="12253">
                  <c:v>1.551642</c:v>
                </c:pt>
                <c:pt idx="12254">
                  <c:v>1.555752</c:v>
                </c:pt>
                <c:pt idx="12255">
                  <c:v>1.555744</c:v>
                </c:pt>
                <c:pt idx="12256">
                  <c:v>1.5529839999999999</c:v>
                </c:pt>
                <c:pt idx="12257">
                  <c:v>1.5521400000000001</c:v>
                </c:pt>
                <c:pt idx="12258">
                  <c:v>1.548934</c:v>
                </c:pt>
                <c:pt idx="12259">
                  <c:v>1.54634</c:v>
                </c:pt>
                <c:pt idx="12260">
                  <c:v>1.5496639999999999</c:v>
                </c:pt>
                <c:pt idx="12261">
                  <c:v>1.551752</c:v>
                </c:pt>
                <c:pt idx="12262">
                  <c:v>1.5490330000000001</c:v>
                </c:pt>
                <c:pt idx="12263">
                  <c:v>1.5532550000000001</c:v>
                </c:pt>
                <c:pt idx="12264">
                  <c:v>1.55863</c:v>
                </c:pt>
                <c:pt idx="12265">
                  <c:v>1.55674</c:v>
                </c:pt>
                <c:pt idx="12266">
                  <c:v>1.5572429999999999</c:v>
                </c:pt>
                <c:pt idx="12267">
                  <c:v>1.5556920000000001</c:v>
                </c:pt>
                <c:pt idx="12268">
                  <c:v>1.550047</c:v>
                </c:pt>
                <c:pt idx="12269">
                  <c:v>1.5536289999999999</c:v>
                </c:pt>
                <c:pt idx="12270">
                  <c:v>1.55962</c:v>
                </c:pt>
                <c:pt idx="12271">
                  <c:v>1.5541799999999999</c:v>
                </c:pt>
                <c:pt idx="12272">
                  <c:v>1.5522210000000001</c:v>
                </c:pt>
                <c:pt idx="12273">
                  <c:v>1.555739</c:v>
                </c:pt>
                <c:pt idx="12274">
                  <c:v>1.5565249999999999</c:v>
                </c:pt>
                <c:pt idx="12275">
                  <c:v>1.56033</c:v>
                </c:pt>
                <c:pt idx="12276">
                  <c:v>1.5621989999999999</c:v>
                </c:pt>
                <c:pt idx="12277">
                  <c:v>1.5605249999999999</c:v>
                </c:pt>
                <c:pt idx="12278">
                  <c:v>1.562767</c:v>
                </c:pt>
                <c:pt idx="12279">
                  <c:v>1.563299</c:v>
                </c:pt>
                <c:pt idx="12280">
                  <c:v>1.5638650000000001</c:v>
                </c:pt>
                <c:pt idx="12281">
                  <c:v>1.56474</c:v>
                </c:pt>
                <c:pt idx="12282">
                  <c:v>1.56212</c:v>
                </c:pt>
                <c:pt idx="12283">
                  <c:v>1.560541</c:v>
                </c:pt>
                <c:pt idx="12284">
                  <c:v>1.5619259999999999</c:v>
                </c:pt>
                <c:pt idx="12285">
                  <c:v>1.5631250000000001</c:v>
                </c:pt>
                <c:pt idx="12286">
                  <c:v>1.5639069999999999</c:v>
                </c:pt>
                <c:pt idx="12287">
                  <c:v>1.5611429999999999</c:v>
                </c:pt>
                <c:pt idx="12288">
                  <c:v>1.558454</c:v>
                </c:pt>
                <c:pt idx="12289">
                  <c:v>1.5603</c:v>
                </c:pt>
                <c:pt idx="12290">
                  <c:v>1.5611889999999999</c:v>
                </c:pt>
                <c:pt idx="12291">
                  <c:v>1.562354</c:v>
                </c:pt>
                <c:pt idx="12292">
                  <c:v>1.566378</c:v>
                </c:pt>
                <c:pt idx="12293">
                  <c:v>1.564732</c:v>
                </c:pt>
                <c:pt idx="12294">
                  <c:v>1.560214</c:v>
                </c:pt>
                <c:pt idx="12295">
                  <c:v>1.5589189999999999</c:v>
                </c:pt>
                <c:pt idx="12296">
                  <c:v>1.56046</c:v>
                </c:pt>
                <c:pt idx="12297">
                  <c:v>1.5640419999999999</c:v>
                </c:pt>
                <c:pt idx="12298">
                  <c:v>1.5648960000000001</c:v>
                </c:pt>
                <c:pt idx="12299">
                  <c:v>1.5640529999999999</c:v>
                </c:pt>
                <c:pt idx="12300">
                  <c:v>1.5663389999999999</c:v>
                </c:pt>
                <c:pt idx="12301">
                  <c:v>1.5670660000000001</c:v>
                </c:pt>
                <c:pt idx="12302">
                  <c:v>1.5644979999999999</c:v>
                </c:pt>
                <c:pt idx="12303">
                  <c:v>1.566408</c:v>
                </c:pt>
                <c:pt idx="12304">
                  <c:v>1.5705279999999999</c:v>
                </c:pt>
                <c:pt idx="12305">
                  <c:v>1.567831</c:v>
                </c:pt>
                <c:pt idx="12306">
                  <c:v>1.5659810000000001</c:v>
                </c:pt>
                <c:pt idx="12307">
                  <c:v>1.5679190000000001</c:v>
                </c:pt>
                <c:pt idx="12308">
                  <c:v>1.5667770000000001</c:v>
                </c:pt>
                <c:pt idx="12309">
                  <c:v>1.562751</c:v>
                </c:pt>
                <c:pt idx="12310">
                  <c:v>1.5615250000000001</c:v>
                </c:pt>
                <c:pt idx="12311">
                  <c:v>1.5652509999999999</c:v>
                </c:pt>
                <c:pt idx="12312">
                  <c:v>1.5667960000000001</c:v>
                </c:pt>
                <c:pt idx="12313">
                  <c:v>1.5637810000000001</c:v>
                </c:pt>
                <c:pt idx="12314">
                  <c:v>1.562203</c:v>
                </c:pt>
                <c:pt idx="12315">
                  <c:v>1.5609299999999999</c:v>
                </c:pt>
                <c:pt idx="12316">
                  <c:v>1.5604530000000001</c:v>
                </c:pt>
                <c:pt idx="12317">
                  <c:v>1.561758</c:v>
                </c:pt>
                <c:pt idx="12318">
                  <c:v>1.5640160000000001</c:v>
                </c:pt>
                <c:pt idx="12319">
                  <c:v>1.564395</c:v>
                </c:pt>
                <c:pt idx="12320">
                  <c:v>1.564473</c:v>
                </c:pt>
                <c:pt idx="12321">
                  <c:v>1.5675699999999999</c:v>
                </c:pt>
                <c:pt idx="12322">
                  <c:v>1.5689040000000001</c:v>
                </c:pt>
                <c:pt idx="12323">
                  <c:v>1.568832</c:v>
                </c:pt>
                <c:pt idx="12324">
                  <c:v>1.570953</c:v>
                </c:pt>
                <c:pt idx="12325">
                  <c:v>1.570171</c:v>
                </c:pt>
                <c:pt idx="12326">
                  <c:v>1.5702449999999999</c:v>
                </c:pt>
                <c:pt idx="12327">
                  <c:v>1.5707260000000001</c:v>
                </c:pt>
                <c:pt idx="12328">
                  <c:v>1.5694619999999999</c:v>
                </c:pt>
                <c:pt idx="12329">
                  <c:v>1.570176</c:v>
                </c:pt>
                <c:pt idx="12330">
                  <c:v>1.5709040000000001</c:v>
                </c:pt>
                <c:pt idx="12331">
                  <c:v>1.5703549999999999</c:v>
                </c:pt>
                <c:pt idx="12332">
                  <c:v>1.5685290000000001</c:v>
                </c:pt>
                <c:pt idx="12333">
                  <c:v>1.5681069999999999</c:v>
                </c:pt>
                <c:pt idx="12334">
                  <c:v>1.5711520000000001</c:v>
                </c:pt>
                <c:pt idx="12335">
                  <c:v>1.5710930000000001</c:v>
                </c:pt>
                <c:pt idx="12336">
                  <c:v>1.5700829999999999</c:v>
                </c:pt>
                <c:pt idx="12337">
                  <c:v>1.573617</c:v>
                </c:pt>
                <c:pt idx="12338">
                  <c:v>1.5740810000000001</c:v>
                </c:pt>
                <c:pt idx="12339">
                  <c:v>1.5724659999999999</c:v>
                </c:pt>
                <c:pt idx="12340">
                  <c:v>1.5755060000000001</c:v>
                </c:pt>
                <c:pt idx="12341">
                  <c:v>1.575577</c:v>
                </c:pt>
                <c:pt idx="12342">
                  <c:v>1.572055</c:v>
                </c:pt>
                <c:pt idx="12343">
                  <c:v>1.573566</c:v>
                </c:pt>
                <c:pt idx="12344">
                  <c:v>1.5744279999999999</c:v>
                </c:pt>
                <c:pt idx="12345">
                  <c:v>1.574557</c:v>
                </c:pt>
                <c:pt idx="12346">
                  <c:v>1.5724959999999999</c:v>
                </c:pt>
                <c:pt idx="12347">
                  <c:v>1.568713</c:v>
                </c:pt>
                <c:pt idx="12348">
                  <c:v>1.5727089999999999</c:v>
                </c:pt>
                <c:pt idx="12349">
                  <c:v>1.575591</c:v>
                </c:pt>
                <c:pt idx="12350">
                  <c:v>1.5730759999999999</c:v>
                </c:pt>
                <c:pt idx="12351">
                  <c:v>1.573637</c:v>
                </c:pt>
                <c:pt idx="12352">
                  <c:v>1.579596</c:v>
                </c:pt>
                <c:pt idx="12353">
                  <c:v>1.582827</c:v>
                </c:pt>
                <c:pt idx="12354">
                  <c:v>1.5816300000000001</c:v>
                </c:pt>
                <c:pt idx="12355">
                  <c:v>1.5826480000000001</c:v>
                </c:pt>
                <c:pt idx="12356">
                  <c:v>1.5857600000000001</c:v>
                </c:pt>
                <c:pt idx="12357">
                  <c:v>1.5837220000000001</c:v>
                </c:pt>
                <c:pt idx="12358">
                  <c:v>1.57866</c:v>
                </c:pt>
                <c:pt idx="12359">
                  <c:v>1.5777779999999999</c:v>
                </c:pt>
                <c:pt idx="12360">
                  <c:v>1.578009</c:v>
                </c:pt>
                <c:pt idx="12361">
                  <c:v>1.5776790000000001</c:v>
                </c:pt>
                <c:pt idx="12362">
                  <c:v>1.5790789999999999</c:v>
                </c:pt>
                <c:pt idx="12363">
                  <c:v>1.579658</c:v>
                </c:pt>
                <c:pt idx="12364">
                  <c:v>1.5769580000000001</c:v>
                </c:pt>
                <c:pt idx="12365">
                  <c:v>1.5747329999999999</c:v>
                </c:pt>
                <c:pt idx="12366">
                  <c:v>1.573067</c:v>
                </c:pt>
                <c:pt idx="12367">
                  <c:v>1.569858</c:v>
                </c:pt>
                <c:pt idx="12368">
                  <c:v>1.574481</c:v>
                </c:pt>
                <c:pt idx="12369">
                  <c:v>1.581445</c:v>
                </c:pt>
                <c:pt idx="12370">
                  <c:v>1.5774349999999999</c:v>
                </c:pt>
                <c:pt idx="12371">
                  <c:v>1.5737810000000001</c:v>
                </c:pt>
                <c:pt idx="12372">
                  <c:v>1.576705</c:v>
                </c:pt>
                <c:pt idx="12373">
                  <c:v>1.577377</c:v>
                </c:pt>
                <c:pt idx="12374">
                  <c:v>1.5754030000000001</c:v>
                </c:pt>
                <c:pt idx="12375">
                  <c:v>1.5764389999999999</c:v>
                </c:pt>
                <c:pt idx="12376">
                  <c:v>1.5795509999999999</c:v>
                </c:pt>
                <c:pt idx="12377">
                  <c:v>1.579385</c:v>
                </c:pt>
                <c:pt idx="12378">
                  <c:v>1.5818239999999999</c:v>
                </c:pt>
                <c:pt idx="12379">
                  <c:v>1.5849390000000001</c:v>
                </c:pt>
                <c:pt idx="12380">
                  <c:v>1.5786439999999999</c:v>
                </c:pt>
                <c:pt idx="12381">
                  <c:v>1.574057</c:v>
                </c:pt>
                <c:pt idx="12382">
                  <c:v>1.5778730000000001</c:v>
                </c:pt>
                <c:pt idx="12383">
                  <c:v>1.576727</c:v>
                </c:pt>
                <c:pt idx="12384">
                  <c:v>1.574646</c:v>
                </c:pt>
                <c:pt idx="12385">
                  <c:v>1.5790329999999999</c:v>
                </c:pt>
                <c:pt idx="12386">
                  <c:v>1.5814680000000001</c:v>
                </c:pt>
                <c:pt idx="12387">
                  <c:v>1.58145</c:v>
                </c:pt>
                <c:pt idx="12388">
                  <c:v>1.5830390000000001</c:v>
                </c:pt>
                <c:pt idx="12389">
                  <c:v>1.581753</c:v>
                </c:pt>
                <c:pt idx="12390">
                  <c:v>1.5798700000000001</c:v>
                </c:pt>
                <c:pt idx="12391">
                  <c:v>1.581799</c:v>
                </c:pt>
                <c:pt idx="12392">
                  <c:v>1.5851420000000001</c:v>
                </c:pt>
                <c:pt idx="12393">
                  <c:v>1.587286</c:v>
                </c:pt>
                <c:pt idx="12394">
                  <c:v>1.584935</c:v>
                </c:pt>
                <c:pt idx="12395">
                  <c:v>1.587297</c:v>
                </c:pt>
                <c:pt idx="12396">
                  <c:v>1.5912269999999999</c:v>
                </c:pt>
                <c:pt idx="12397">
                  <c:v>1.5827640000000001</c:v>
                </c:pt>
                <c:pt idx="12398">
                  <c:v>1.5815699999999999</c:v>
                </c:pt>
                <c:pt idx="12399">
                  <c:v>1.5902719999999999</c:v>
                </c:pt>
                <c:pt idx="12400">
                  <c:v>1.586714</c:v>
                </c:pt>
                <c:pt idx="12401">
                  <c:v>1.582924</c:v>
                </c:pt>
                <c:pt idx="12402">
                  <c:v>1.5887549999999999</c:v>
                </c:pt>
                <c:pt idx="12403">
                  <c:v>1.5903750000000001</c:v>
                </c:pt>
                <c:pt idx="12404">
                  <c:v>1.5899129999999999</c:v>
                </c:pt>
                <c:pt idx="12405">
                  <c:v>1.5903290000000001</c:v>
                </c:pt>
                <c:pt idx="12406">
                  <c:v>1.5858410000000001</c:v>
                </c:pt>
                <c:pt idx="12407">
                  <c:v>1.5829</c:v>
                </c:pt>
                <c:pt idx="12408">
                  <c:v>1.585782</c:v>
                </c:pt>
                <c:pt idx="12409">
                  <c:v>1.587321</c:v>
                </c:pt>
                <c:pt idx="12410">
                  <c:v>1.5868450000000001</c:v>
                </c:pt>
                <c:pt idx="12411">
                  <c:v>1.586489</c:v>
                </c:pt>
                <c:pt idx="12412">
                  <c:v>1.586163</c:v>
                </c:pt>
                <c:pt idx="12413">
                  <c:v>1.587105</c:v>
                </c:pt>
                <c:pt idx="12414">
                  <c:v>1.5890550000000001</c:v>
                </c:pt>
                <c:pt idx="12415">
                  <c:v>1.59066</c:v>
                </c:pt>
                <c:pt idx="12416">
                  <c:v>1.591286</c:v>
                </c:pt>
                <c:pt idx="12417">
                  <c:v>1.5883659999999999</c:v>
                </c:pt>
                <c:pt idx="12418">
                  <c:v>1.585836</c:v>
                </c:pt>
                <c:pt idx="12419">
                  <c:v>1.5862480000000001</c:v>
                </c:pt>
                <c:pt idx="12420">
                  <c:v>1.5868439999999999</c:v>
                </c:pt>
                <c:pt idx="12421">
                  <c:v>1.585831</c:v>
                </c:pt>
                <c:pt idx="12422">
                  <c:v>1.5855570000000001</c:v>
                </c:pt>
                <c:pt idx="12423">
                  <c:v>1.58473</c:v>
                </c:pt>
                <c:pt idx="12424">
                  <c:v>1.5839110000000001</c:v>
                </c:pt>
                <c:pt idx="12425">
                  <c:v>1.5827340000000001</c:v>
                </c:pt>
                <c:pt idx="12426">
                  <c:v>1.581518</c:v>
                </c:pt>
                <c:pt idx="12427">
                  <c:v>1.5855870000000001</c:v>
                </c:pt>
                <c:pt idx="12428">
                  <c:v>1.5910310000000001</c:v>
                </c:pt>
                <c:pt idx="12429">
                  <c:v>1.5891630000000001</c:v>
                </c:pt>
                <c:pt idx="12430">
                  <c:v>1.5877049999999999</c:v>
                </c:pt>
                <c:pt idx="12431">
                  <c:v>1.5942959999999999</c:v>
                </c:pt>
                <c:pt idx="12432">
                  <c:v>1.5986560000000001</c:v>
                </c:pt>
                <c:pt idx="12433">
                  <c:v>1.594085</c:v>
                </c:pt>
                <c:pt idx="12434">
                  <c:v>1.592479</c:v>
                </c:pt>
                <c:pt idx="12435">
                  <c:v>1.595078</c:v>
                </c:pt>
                <c:pt idx="12436">
                  <c:v>1.595656</c:v>
                </c:pt>
                <c:pt idx="12437">
                  <c:v>1.5923210000000001</c:v>
                </c:pt>
                <c:pt idx="12438">
                  <c:v>1.5913040000000001</c:v>
                </c:pt>
                <c:pt idx="12439">
                  <c:v>1.5948500000000001</c:v>
                </c:pt>
                <c:pt idx="12440">
                  <c:v>1.594449</c:v>
                </c:pt>
                <c:pt idx="12441">
                  <c:v>1.592778</c:v>
                </c:pt>
                <c:pt idx="12442">
                  <c:v>1.5977220000000001</c:v>
                </c:pt>
                <c:pt idx="12443">
                  <c:v>1.598673</c:v>
                </c:pt>
                <c:pt idx="12444">
                  <c:v>1.5939289999999999</c:v>
                </c:pt>
                <c:pt idx="12445">
                  <c:v>1.593809</c:v>
                </c:pt>
                <c:pt idx="12446">
                  <c:v>1.597062</c:v>
                </c:pt>
                <c:pt idx="12447">
                  <c:v>1.5947530000000001</c:v>
                </c:pt>
                <c:pt idx="12448">
                  <c:v>1.5885009999999999</c:v>
                </c:pt>
                <c:pt idx="12449">
                  <c:v>1.588123</c:v>
                </c:pt>
                <c:pt idx="12450">
                  <c:v>1.59209</c:v>
                </c:pt>
                <c:pt idx="12451">
                  <c:v>1.5948199999999999</c:v>
                </c:pt>
                <c:pt idx="12452">
                  <c:v>1.5974330000000001</c:v>
                </c:pt>
                <c:pt idx="12453">
                  <c:v>1.595561</c:v>
                </c:pt>
                <c:pt idx="12454">
                  <c:v>1.594419</c:v>
                </c:pt>
                <c:pt idx="12455">
                  <c:v>1.600997</c:v>
                </c:pt>
                <c:pt idx="12456">
                  <c:v>1.600069</c:v>
                </c:pt>
                <c:pt idx="12457">
                  <c:v>1.5940909999999999</c:v>
                </c:pt>
                <c:pt idx="12458">
                  <c:v>1.5996870000000001</c:v>
                </c:pt>
                <c:pt idx="12459">
                  <c:v>1.604322</c:v>
                </c:pt>
                <c:pt idx="12460">
                  <c:v>1.6022000000000001</c:v>
                </c:pt>
                <c:pt idx="12461">
                  <c:v>1.6026750000000001</c:v>
                </c:pt>
                <c:pt idx="12462">
                  <c:v>1.601235</c:v>
                </c:pt>
                <c:pt idx="12463">
                  <c:v>1.5982799999999999</c:v>
                </c:pt>
                <c:pt idx="12464">
                  <c:v>1.6008359999999999</c:v>
                </c:pt>
                <c:pt idx="12465">
                  <c:v>1.602981</c:v>
                </c:pt>
                <c:pt idx="12466">
                  <c:v>1.601837</c:v>
                </c:pt>
                <c:pt idx="12467">
                  <c:v>1.6028910000000001</c:v>
                </c:pt>
                <c:pt idx="12468">
                  <c:v>1.608385</c:v>
                </c:pt>
                <c:pt idx="12469">
                  <c:v>1.6083879999999999</c:v>
                </c:pt>
                <c:pt idx="12470">
                  <c:v>1.60076</c:v>
                </c:pt>
                <c:pt idx="12471">
                  <c:v>1.5987979999999999</c:v>
                </c:pt>
                <c:pt idx="12472">
                  <c:v>1.6033390000000001</c:v>
                </c:pt>
                <c:pt idx="12473">
                  <c:v>1.603202</c:v>
                </c:pt>
                <c:pt idx="12474">
                  <c:v>1.59839</c:v>
                </c:pt>
                <c:pt idx="12475">
                  <c:v>1.5942080000000001</c:v>
                </c:pt>
                <c:pt idx="12476">
                  <c:v>1.5949679999999999</c:v>
                </c:pt>
                <c:pt idx="12477">
                  <c:v>1.5997459999999999</c:v>
                </c:pt>
                <c:pt idx="12478">
                  <c:v>1.599739</c:v>
                </c:pt>
                <c:pt idx="12479">
                  <c:v>1.5970629999999999</c:v>
                </c:pt>
                <c:pt idx="12480">
                  <c:v>1.598827</c:v>
                </c:pt>
                <c:pt idx="12481">
                  <c:v>1.597388</c:v>
                </c:pt>
                <c:pt idx="12482">
                  <c:v>1.5950420000000001</c:v>
                </c:pt>
                <c:pt idx="12483">
                  <c:v>1.597062</c:v>
                </c:pt>
                <c:pt idx="12484">
                  <c:v>1.5976900000000001</c:v>
                </c:pt>
                <c:pt idx="12485">
                  <c:v>1.6007899999999999</c:v>
                </c:pt>
                <c:pt idx="12486">
                  <c:v>1.6029819999999999</c:v>
                </c:pt>
                <c:pt idx="12487">
                  <c:v>1.596913</c:v>
                </c:pt>
                <c:pt idx="12488">
                  <c:v>1.5933820000000001</c:v>
                </c:pt>
                <c:pt idx="12489">
                  <c:v>1.5971420000000001</c:v>
                </c:pt>
                <c:pt idx="12490">
                  <c:v>1.601926</c:v>
                </c:pt>
                <c:pt idx="12491">
                  <c:v>1.6024099999999999</c:v>
                </c:pt>
                <c:pt idx="12492">
                  <c:v>1.5979159999999999</c:v>
                </c:pt>
                <c:pt idx="12493">
                  <c:v>1.5978680000000001</c:v>
                </c:pt>
                <c:pt idx="12494">
                  <c:v>1.601669</c:v>
                </c:pt>
                <c:pt idx="12495">
                  <c:v>1.6015760000000001</c:v>
                </c:pt>
                <c:pt idx="12496">
                  <c:v>1.6009279999999999</c:v>
                </c:pt>
                <c:pt idx="12497">
                  <c:v>1.6038859999999999</c:v>
                </c:pt>
                <c:pt idx="12498">
                  <c:v>1.6005640000000001</c:v>
                </c:pt>
                <c:pt idx="12499">
                  <c:v>1.5959939999999999</c:v>
                </c:pt>
                <c:pt idx="12500">
                  <c:v>1.604449</c:v>
                </c:pt>
                <c:pt idx="12501">
                  <c:v>1.6081989999999999</c:v>
                </c:pt>
                <c:pt idx="12502">
                  <c:v>1.6045799999999999</c:v>
                </c:pt>
                <c:pt idx="12503">
                  <c:v>1.6075250000000001</c:v>
                </c:pt>
                <c:pt idx="12504">
                  <c:v>1.6102380000000001</c:v>
                </c:pt>
                <c:pt idx="12505">
                  <c:v>1.607421</c:v>
                </c:pt>
                <c:pt idx="12506">
                  <c:v>1.605005</c:v>
                </c:pt>
                <c:pt idx="12507">
                  <c:v>1.605586</c:v>
                </c:pt>
                <c:pt idx="12508">
                  <c:v>1.605677</c:v>
                </c:pt>
                <c:pt idx="12509">
                  <c:v>1.6022909999999999</c:v>
                </c:pt>
                <c:pt idx="12510">
                  <c:v>1.6002959999999999</c:v>
                </c:pt>
                <c:pt idx="12511">
                  <c:v>1.6022099999999999</c:v>
                </c:pt>
                <c:pt idx="12512">
                  <c:v>1.6029850000000001</c:v>
                </c:pt>
                <c:pt idx="12513">
                  <c:v>1.604082</c:v>
                </c:pt>
                <c:pt idx="12514">
                  <c:v>1.603961</c:v>
                </c:pt>
                <c:pt idx="12515">
                  <c:v>1.5999460000000001</c:v>
                </c:pt>
                <c:pt idx="12516">
                  <c:v>1.601232</c:v>
                </c:pt>
                <c:pt idx="12517">
                  <c:v>1.6073820000000001</c:v>
                </c:pt>
                <c:pt idx="12518">
                  <c:v>1.608679</c:v>
                </c:pt>
                <c:pt idx="12519">
                  <c:v>1.6079159999999999</c:v>
                </c:pt>
                <c:pt idx="12520">
                  <c:v>1.610158</c:v>
                </c:pt>
                <c:pt idx="12521">
                  <c:v>1.6096349999999999</c:v>
                </c:pt>
                <c:pt idx="12522">
                  <c:v>1.609191</c:v>
                </c:pt>
                <c:pt idx="12523">
                  <c:v>1.6097330000000001</c:v>
                </c:pt>
                <c:pt idx="12524">
                  <c:v>1.606908</c:v>
                </c:pt>
                <c:pt idx="12525">
                  <c:v>1.6101209999999999</c:v>
                </c:pt>
                <c:pt idx="12526">
                  <c:v>1.6156649999999999</c:v>
                </c:pt>
                <c:pt idx="12527">
                  <c:v>1.6084229999999999</c:v>
                </c:pt>
                <c:pt idx="12528">
                  <c:v>1.6014600000000001</c:v>
                </c:pt>
                <c:pt idx="12529">
                  <c:v>1.6059129999999999</c:v>
                </c:pt>
                <c:pt idx="12530">
                  <c:v>1.6097859999999999</c:v>
                </c:pt>
                <c:pt idx="12531">
                  <c:v>1.609402</c:v>
                </c:pt>
                <c:pt idx="12532">
                  <c:v>1.610562</c:v>
                </c:pt>
                <c:pt idx="12533">
                  <c:v>1.6091230000000001</c:v>
                </c:pt>
                <c:pt idx="12534">
                  <c:v>1.6083460000000001</c:v>
                </c:pt>
                <c:pt idx="12535">
                  <c:v>1.6126229999999999</c:v>
                </c:pt>
                <c:pt idx="12536">
                  <c:v>1.6132139999999999</c:v>
                </c:pt>
                <c:pt idx="12537">
                  <c:v>1.6101019999999999</c:v>
                </c:pt>
                <c:pt idx="12538">
                  <c:v>1.6126469999999999</c:v>
                </c:pt>
                <c:pt idx="12539">
                  <c:v>1.614142</c:v>
                </c:pt>
                <c:pt idx="12540">
                  <c:v>1.6140289999999999</c:v>
                </c:pt>
                <c:pt idx="12541">
                  <c:v>1.6171819999999999</c:v>
                </c:pt>
                <c:pt idx="12542">
                  <c:v>1.6150150000000001</c:v>
                </c:pt>
                <c:pt idx="12543">
                  <c:v>1.609551</c:v>
                </c:pt>
                <c:pt idx="12544">
                  <c:v>1.608616</c:v>
                </c:pt>
                <c:pt idx="12545">
                  <c:v>1.6081890000000001</c:v>
                </c:pt>
                <c:pt idx="12546">
                  <c:v>1.6080509999999999</c:v>
                </c:pt>
                <c:pt idx="12547">
                  <c:v>1.610498</c:v>
                </c:pt>
                <c:pt idx="12548">
                  <c:v>1.6122259999999999</c:v>
                </c:pt>
                <c:pt idx="12549">
                  <c:v>1.607173</c:v>
                </c:pt>
                <c:pt idx="12550">
                  <c:v>1.60303</c:v>
                </c:pt>
                <c:pt idx="12551">
                  <c:v>1.607699</c:v>
                </c:pt>
                <c:pt idx="12552">
                  <c:v>1.612546</c:v>
                </c:pt>
                <c:pt idx="12553">
                  <c:v>1.6110819999999999</c:v>
                </c:pt>
                <c:pt idx="12554">
                  <c:v>1.6103780000000001</c:v>
                </c:pt>
                <c:pt idx="12555">
                  <c:v>1.6125149999999999</c:v>
                </c:pt>
                <c:pt idx="12556">
                  <c:v>1.615515</c:v>
                </c:pt>
                <c:pt idx="12557">
                  <c:v>1.6157140000000001</c:v>
                </c:pt>
                <c:pt idx="12558">
                  <c:v>1.6125039999999999</c:v>
                </c:pt>
                <c:pt idx="12559">
                  <c:v>1.612128</c:v>
                </c:pt>
                <c:pt idx="12560">
                  <c:v>1.6119859999999999</c:v>
                </c:pt>
                <c:pt idx="12561">
                  <c:v>1.608182</c:v>
                </c:pt>
                <c:pt idx="12562">
                  <c:v>1.6093139999999999</c:v>
                </c:pt>
                <c:pt idx="12563">
                  <c:v>1.613767</c:v>
                </c:pt>
                <c:pt idx="12564">
                  <c:v>1.613416</c:v>
                </c:pt>
                <c:pt idx="12565">
                  <c:v>1.6112569999999999</c:v>
                </c:pt>
                <c:pt idx="12566">
                  <c:v>1.6106549999999999</c:v>
                </c:pt>
                <c:pt idx="12567">
                  <c:v>1.6125849999999999</c:v>
                </c:pt>
                <c:pt idx="12568">
                  <c:v>1.6157520000000001</c:v>
                </c:pt>
                <c:pt idx="12569">
                  <c:v>1.6143639999999999</c:v>
                </c:pt>
                <c:pt idx="12570">
                  <c:v>1.6146849999999999</c:v>
                </c:pt>
                <c:pt idx="12571">
                  <c:v>1.6191169999999999</c:v>
                </c:pt>
                <c:pt idx="12572">
                  <c:v>1.618374</c:v>
                </c:pt>
                <c:pt idx="12573">
                  <c:v>1.612959</c:v>
                </c:pt>
                <c:pt idx="12574">
                  <c:v>1.6127959999999999</c:v>
                </c:pt>
                <c:pt idx="12575">
                  <c:v>1.6164609999999999</c:v>
                </c:pt>
                <c:pt idx="12576">
                  <c:v>1.6172709999999999</c:v>
                </c:pt>
                <c:pt idx="12577">
                  <c:v>1.6167689999999999</c:v>
                </c:pt>
                <c:pt idx="12578">
                  <c:v>1.619184</c:v>
                </c:pt>
                <c:pt idx="12579">
                  <c:v>1.622198</c:v>
                </c:pt>
                <c:pt idx="12580">
                  <c:v>1.626738</c:v>
                </c:pt>
                <c:pt idx="12581">
                  <c:v>1.6307450000000001</c:v>
                </c:pt>
                <c:pt idx="12582">
                  <c:v>1.628606</c:v>
                </c:pt>
                <c:pt idx="12583">
                  <c:v>1.6276029999999999</c:v>
                </c:pt>
                <c:pt idx="12584">
                  <c:v>1.628152</c:v>
                </c:pt>
                <c:pt idx="12585">
                  <c:v>1.6231279999999999</c:v>
                </c:pt>
                <c:pt idx="12586">
                  <c:v>1.6185229999999999</c:v>
                </c:pt>
                <c:pt idx="12587">
                  <c:v>1.619705</c:v>
                </c:pt>
                <c:pt idx="12588">
                  <c:v>1.6193280000000001</c:v>
                </c:pt>
                <c:pt idx="12589">
                  <c:v>1.6160000000000001</c:v>
                </c:pt>
                <c:pt idx="12590">
                  <c:v>1.6159669999999999</c:v>
                </c:pt>
                <c:pt idx="12591">
                  <c:v>1.6161399999999999</c:v>
                </c:pt>
                <c:pt idx="12592">
                  <c:v>1.6156839999999999</c:v>
                </c:pt>
                <c:pt idx="12593">
                  <c:v>1.618093</c:v>
                </c:pt>
                <c:pt idx="12594">
                  <c:v>1.618687</c:v>
                </c:pt>
                <c:pt idx="12595">
                  <c:v>1.616884</c:v>
                </c:pt>
                <c:pt idx="12596">
                  <c:v>1.6179650000000001</c:v>
                </c:pt>
                <c:pt idx="12597">
                  <c:v>1.618215</c:v>
                </c:pt>
                <c:pt idx="12598">
                  <c:v>1.6171409999999999</c:v>
                </c:pt>
                <c:pt idx="12599">
                  <c:v>1.615775</c:v>
                </c:pt>
                <c:pt idx="12600">
                  <c:v>1.6139030000000001</c:v>
                </c:pt>
                <c:pt idx="12601">
                  <c:v>1.6155349999999999</c:v>
                </c:pt>
                <c:pt idx="12602">
                  <c:v>1.6193789999999999</c:v>
                </c:pt>
                <c:pt idx="12603">
                  <c:v>1.620247</c:v>
                </c:pt>
                <c:pt idx="12604">
                  <c:v>1.619243</c:v>
                </c:pt>
                <c:pt idx="12605">
                  <c:v>1.622193</c:v>
                </c:pt>
                <c:pt idx="12606">
                  <c:v>1.624525</c:v>
                </c:pt>
                <c:pt idx="12607">
                  <c:v>1.6189519999999999</c:v>
                </c:pt>
                <c:pt idx="12608">
                  <c:v>1.615729</c:v>
                </c:pt>
                <c:pt idx="12609">
                  <c:v>1.6217699999999999</c:v>
                </c:pt>
                <c:pt idx="12610">
                  <c:v>1.6252359999999999</c:v>
                </c:pt>
                <c:pt idx="12611">
                  <c:v>1.6221220000000001</c:v>
                </c:pt>
                <c:pt idx="12612">
                  <c:v>1.62032</c:v>
                </c:pt>
                <c:pt idx="12613">
                  <c:v>1.62175</c:v>
                </c:pt>
                <c:pt idx="12614">
                  <c:v>1.625043</c:v>
                </c:pt>
                <c:pt idx="12615">
                  <c:v>1.6288180000000001</c:v>
                </c:pt>
                <c:pt idx="12616">
                  <c:v>1.6304590000000001</c:v>
                </c:pt>
                <c:pt idx="12617">
                  <c:v>1.627758</c:v>
                </c:pt>
                <c:pt idx="12618">
                  <c:v>1.6230910000000001</c:v>
                </c:pt>
                <c:pt idx="12619">
                  <c:v>1.6206290000000001</c:v>
                </c:pt>
                <c:pt idx="12620">
                  <c:v>1.6252530000000001</c:v>
                </c:pt>
                <c:pt idx="12621">
                  <c:v>1.627119</c:v>
                </c:pt>
                <c:pt idx="12622">
                  <c:v>1.6244989999999999</c:v>
                </c:pt>
                <c:pt idx="12623">
                  <c:v>1.626155</c:v>
                </c:pt>
                <c:pt idx="12624">
                  <c:v>1.62599</c:v>
                </c:pt>
                <c:pt idx="12625">
                  <c:v>1.624258</c:v>
                </c:pt>
                <c:pt idx="12626">
                  <c:v>1.62713</c:v>
                </c:pt>
                <c:pt idx="12627">
                  <c:v>1.624822</c:v>
                </c:pt>
                <c:pt idx="12628">
                  <c:v>1.6190249999999999</c:v>
                </c:pt>
                <c:pt idx="12629">
                  <c:v>1.6236390000000001</c:v>
                </c:pt>
                <c:pt idx="12630">
                  <c:v>1.629623</c:v>
                </c:pt>
                <c:pt idx="12631">
                  <c:v>1.6291679999999999</c:v>
                </c:pt>
                <c:pt idx="12632">
                  <c:v>1.6297680000000001</c:v>
                </c:pt>
                <c:pt idx="12633">
                  <c:v>1.6297170000000001</c:v>
                </c:pt>
                <c:pt idx="12634">
                  <c:v>1.629648</c:v>
                </c:pt>
                <c:pt idx="12635">
                  <c:v>1.6317839999999999</c:v>
                </c:pt>
                <c:pt idx="12636">
                  <c:v>1.632174</c:v>
                </c:pt>
                <c:pt idx="12637">
                  <c:v>1.6323129999999999</c:v>
                </c:pt>
                <c:pt idx="12638">
                  <c:v>1.631178</c:v>
                </c:pt>
                <c:pt idx="12639">
                  <c:v>1.6281749999999999</c:v>
                </c:pt>
                <c:pt idx="12640">
                  <c:v>1.628876</c:v>
                </c:pt>
                <c:pt idx="12641">
                  <c:v>1.630771</c:v>
                </c:pt>
                <c:pt idx="12642">
                  <c:v>1.6307670000000001</c:v>
                </c:pt>
                <c:pt idx="12643">
                  <c:v>1.628938</c:v>
                </c:pt>
                <c:pt idx="12644">
                  <c:v>1.627877</c:v>
                </c:pt>
                <c:pt idx="12645">
                  <c:v>1.6287419999999999</c:v>
                </c:pt>
                <c:pt idx="12646">
                  <c:v>1.6298630000000001</c:v>
                </c:pt>
                <c:pt idx="12647">
                  <c:v>1.6314869999999999</c:v>
                </c:pt>
                <c:pt idx="12648">
                  <c:v>1.62961</c:v>
                </c:pt>
                <c:pt idx="12649">
                  <c:v>1.627232</c:v>
                </c:pt>
                <c:pt idx="12650">
                  <c:v>1.631281</c:v>
                </c:pt>
                <c:pt idx="12651">
                  <c:v>1.636301</c:v>
                </c:pt>
                <c:pt idx="12652">
                  <c:v>1.6347780000000001</c:v>
                </c:pt>
                <c:pt idx="12653">
                  <c:v>1.6331519999999999</c:v>
                </c:pt>
                <c:pt idx="12654">
                  <c:v>1.6344289999999999</c:v>
                </c:pt>
                <c:pt idx="12655">
                  <c:v>1.6348689999999999</c:v>
                </c:pt>
                <c:pt idx="12656">
                  <c:v>1.6329640000000001</c:v>
                </c:pt>
                <c:pt idx="12657">
                  <c:v>1.629491</c:v>
                </c:pt>
                <c:pt idx="12658">
                  <c:v>1.6332329999999999</c:v>
                </c:pt>
                <c:pt idx="12659">
                  <c:v>1.6381159999999999</c:v>
                </c:pt>
                <c:pt idx="12660">
                  <c:v>1.6351199999999999</c:v>
                </c:pt>
                <c:pt idx="12661">
                  <c:v>1.632884</c:v>
                </c:pt>
                <c:pt idx="12662">
                  <c:v>1.634161</c:v>
                </c:pt>
                <c:pt idx="12663">
                  <c:v>1.6343209999999999</c:v>
                </c:pt>
                <c:pt idx="12664">
                  <c:v>1.634897</c:v>
                </c:pt>
                <c:pt idx="12665">
                  <c:v>1.6352990000000001</c:v>
                </c:pt>
                <c:pt idx="12666">
                  <c:v>1.6361140000000001</c:v>
                </c:pt>
                <c:pt idx="12667">
                  <c:v>1.6363829999999999</c:v>
                </c:pt>
                <c:pt idx="12668">
                  <c:v>1.635508</c:v>
                </c:pt>
                <c:pt idx="12669">
                  <c:v>1.636126</c:v>
                </c:pt>
                <c:pt idx="12670">
                  <c:v>1.635907</c:v>
                </c:pt>
                <c:pt idx="12671">
                  <c:v>1.6336059999999999</c:v>
                </c:pt>
                <c:pt idx="12672">
                  <c:v>1.6344920000000001</c:v>
                </c:pt>
                <c:pt idx="12673">
                  <c:v>1.6361540000000001</c:v>
                </c:pt>
                <c:pt idx="12674">
                  <c:v>1.6352310000000001</c:v>
                </c:pt>
                <c:pt idx="12675">
                  <c:v>1.63812</c:v>
                </c:pt>
                <c:pt idx="12676">
                  <c:v>1.638469</c:v>
                </c:pt>
                <c:pt idx="12677">
                  <c:v>1.632908</c:v>
                </c:pt>
                <c:pt idx="12678">
                  <c:v>1.6352640000000001</c:v>
                </c:pt>
                <c:pt idx="12679">
                  <c:v>1.6407849999999999</c:v>
                </c:pt>
                <c:pt idx="12680">
                  <c:v>1.637148</c:v>
                </c:pt>
                <c:pt idx="12681">
                  <c:v>1.6322380000000001</c:v>
                </c:pt>
                <c:pt idx="12682">
                  <c:v>1.631418</c:v>
                </c:pt>
                <c:pt idx="12683">
                  <c:v>1.635302</c:v>
                </c:pt>
                <c:pt idx="12684">
                  <c:v>1.6415379999999999</c:v>
                </c:pt>
                <c:pt idx="12685">
                  <c:v>1.6465259999999999</c:v>
                </c:pt>
                <c:pt idx="12686">
                  <c:v>1.647742</c:v>
                </c:pt>
                <c:pt idx="12687">
                  <c:v>1.644644</c:v>
                </c:pt>
                <c:pt idx="12688">
                  <c:v>1.6462829999999999</c:v>
                </c:pt>
                <c:pt idx="12689">
                  <c:v>1.647424</c:v>
                </c:pt>
                <c:pt idx="12690">
                  <c:v>1.6425540000000001</c:v>
                </c:pt>
                <c:pt idx="12691">
                  <c:v>1.6423589999999999</c:v>
                </c:pt>
                <c:pt idx="12692">
                  <c:v>1.6451629999999999</c:v>
                </c:pt>
                <c:pt idx="12693">
                  <c:v>1.645975</c:v>
                </c:pt>
                <c:pt idx="12694">
                  <c:v>1.6460570000000001</c:v>
                </c:pt>
                <c:pt idx="12695">
                  <c:v>1.6490149999999999</c:v>
                </c:pt>
                <c:pt idx="12696">
                  <c:v>1.651233</c:v>
                </c:pt>
                <c:pt idx="12697">
                  <c:v>1.6472960000000001</c:v>
                </c:pt>
                <c:pt idx="12698">
                  <c:v>1.647405</c:v>
                </c:pt>
                <c:pt idx="12699">
                  <c:v>1.6516</c:v>
                </c:pt>
                <c:pt idx="12700">
                  <c:v>1.6485920000000001</c:v>
                </c:pt>
                <c:pt idx="12701">
                  <c:v>1.6464510000000001</c:v>
                </c:pt>
                <c:pt idx="12702">
                  <c:v>1.649362</c:v>
                </c:pt>
                <c:pt idx="12703">
                  <c:v>1.647716</c:v>
                </c:pt>
                <c:pt idx="12704">
                  <c:v>1.645162</c:v>
                </c:pt>
                <c:pt idx="12705">
                  <c:v>1.6478219999999999</c:v>
                </c:pt>
                <c:pt idx="12706">
                  <c:v>1.64747</c:v>
                </c:pt>
                <c:pt idx="12707">
                  <c:v>1.6435109999999999</c:v>
                </c:pt>
                <c:pt idx="12708">
                  <c:v>1.6432389999999999</c:v>
                </c:pt>
                <c:pt idx="12709">
                  <c:v>1.6467149999999999</c:v>
                </c:pt>
                <c:pt idx="12710">
                  <c:v>1.6472880000000001</c:v>
                </c:pt>
                <c:pt idx="12711">
                  <c:v>1.6465780000000001</c:v>
                </c:pt>
                <c:pt idx="12712">
                  <c:v>1.650104</c:v>
                </c:pt>
                <c:pt idx="12713">
                  <c:v>1.651518</c:v>
                </c:pt>
                <c:pt idx="12714">
                  <c:v>1.651014</c:v>
                </c:pt>
                <c:pt idx="12715">
                  <c:v>1.6512279999999999</c:v>
                </c:pt>
                <c:pt idx="12716">
                  <c:v>1.6491450000000001</c:v>
                </c:pt>
                <c:pt idx="12717">
                  <c:v>1.648782</c:v>
                </c:pt>
                <c:pt idx="12718">
                  <c:v>1.649041</c:v>
                </c:pt>
                <c:pt idx="12719">
                  <c:v>1.6466750000000001</c:v>
                </c:pt>
                <c:pt idx="12720">
                  <c:v>1.6441570000000001</c:v>
                </c:pt>
                <c:pt idx="12721">
                  <c:v>1.645041</c:v>
                </c:pt>
                <c:pt idx="12722">
                  <c:v>1.6460939999999999</c:v>
                </c:pt>
                <c:pt idx="12723">
                  <c:v>1.6432150000000001</c:v>
                </c:pt>
                <c:pt idx="12724">
                  <c:v>1.6431549999999999</c:v>
                </c:pt>
                <c:pt idx="12725">
                  <c:v>1.646525</c:v>
                </c:pt>
                <c:pt idx="12726">
                  <c:v>1.6465810000000001</c:v>
                </c:pt>
                <c:pt idx="12727">
                  <c:v>1.644679</c:v>
                </c:pt>
                <c:pt idx="12728">
                  <c:v>1.6448039999999999</c:v>
                </c:pt>
                <c:pt idx="12729">
                  <c:v>1.6476980000000001</c:v>
                </c:pt>
                <c:pt idx="12730">
                  <c:v>1.6505890000000001</c:v>
                </c:pt>
                <c:pt idx="12731">
                  <c:v>1.6488499999999999</c:v>
                </c:pt>
                <c:pt idx="12732">
                  <c:v>1.646237</c:v>
                </c:pt>
                <c:pt idx="12733">
                  <c:v>1.6503779999999999</c:v>
                </c:pt>
                <c:pt idx="12734">
                  <c:v>1.6552750000000001</c:v>
                </c:pt>
                <c:pt idx="12735">
                  <c:v>1.6533640000000001</c:v>
                </c:pt>
                <c:pt idx="12736">
                  <c:v>1.653575</c:v>
                </c:pt>
                <c:pt idx="12737">
                  <c:v>1.65324</c:v>
                </c:pt>
                <c:pt idx="12738">
                  <c:v>1.648212</c:v>
                </c:pt>
                <c:pt idx="12739">
                  <c:v>1.6485909999999999</c:v>
                </c:pt>
                <c:pt idx="12740">
                  <c:v>1.6488609999999999</c:v>
                </c:pt>
                <c:pt idx="12741">
                  <c:v>1.64483</c:v>
                </c:pt>
                <c:pt idx="12742">
                  <c:v>1.6444240000000001</c:v>
                </c:pt>
                <c:pt idx="12743">
                  <c:v>1.647046</c:v>
                </c:pt>
                <c:pt idx="12744">
                  <c:v>1.649796</c:v>
                </c:pt>
                <c:pt idx="12745">
                  <c:v>1.650401</c:v>
                </c:pt>
                <c:pt idx="12746">
                  <c:v>1.6470210000000001</c:v>
                </c:pt>
                <c:pt idx="12747">
                  <c:v>1.646838</c:v>
                </c:pt>
                <c:pt idx="12748">
                  <c:v>1.649348</c:v>
                </c:pt>
                <c:pt idx="12749">
                  <c:v>1.647589</c:v>
                </c:pt>
                <c:pt idx="12750">
                  <c:v>1.646466</c:v>
                </c:pt>
                <c:pt idx="12751">
                  <c:v>1.6462490000000001</c:v>
                </c:pt>
                <c:pt idx="12752">
                  <c:v>1.6467069999999999</c:v>
                </c:pt>
                <c:pt idx="12753">
                  <c:v>1.649154</c:v>
                </c:pt>
                <c:pt idx="12754">
                  <c:v>1.6508959999999999</c:v>
                </c:pt>
                <c:pt idx="12755">
                  <c:v>1.65212</c:v>
                </c:pt>
                <c:pt idx="12756">
                  <c:v>1.6508700000000001</c:v>
                </c:pt>
                <c:pt idx="12757">
                  <c:v>1.6489640000000001</c:v>
                </c:pt>
                <c:pt idx="12758">
                  <c:v>1.650952</c:v>
                </c:pt>
                <c:pt idx="12759">
                  <c:v>1.6510039999999999</c:v>
                </c:pt>
                <c:pt idx="12760">
                  <c:v>1.647038</c:v>
                </c:pt>
                <c:pt idx="12761">
                  <c:v>1.647694</c:v>
                </c:pt>
                <c:pt idx="12762">
                  <c:v>1.6493500000000001</c:v>
                </c:pt>
                <c:pt idx="12763">
                  <c:v>1.6504700000000001</c:v>
                </c:pt>
                <c:pt idx="12764">
                  <c:v>1.656247</c:v>
                </c:pt>
                <c:pt idx="12765">
                  <c:v>1.656749</c:v>
                </c:pt>
                <c:pt idx="12766">
                  <c:v>1.654623</c:v>
                </c:pt>
                <c:pt idx="12767">
                  <c:v>1.6570069999999999</c:v>
                </c:pt>
                <c:pt idx="12768">
                  <c:v>1.654623</c:v>
                </c:pt>
                <c:pt idx="12769">
                  <c:v>1.6535770000000001</c:v>
                </c:pt>
                <c:pt idx="12770">
                  <c:v>1.6595219999999999</c:v>
                </c:pt>
                <c:pt idx="12771">
                  <c:v>1.6612990000000001</c:v>
                </c:pt>
                <c:pt idx="12772">
                  <c:v>1.6560859999999999</c:v>
                </c:pt>
                <c:pt idx="12773">
                  <c:v>1.6538269999999999</c:v>
                </c:pt>
                <c:pt idx="12774">
                  <c:v>1.656355</c:v>
                </c:pt>
                <c:pt idx="12775">
                  <c:v>1.6574120000000001</c:v>
                </c:pt>
                <c:pt idx="12776">
                  <c:v>1.656013</c:v>
                </c:pt>
                <c:pt idx="12777">
                  <c:v>1.6571290000000001</c:v>
                </c:pt>
                <c:pt idx="12778">
                  <c:v>1.65906</c:v>
                </c:pt>
                <c:pt idx="12779">
                  <c:v>1.65883</c:v>
                </c:pt>
                <c:pt idx="12780">
                  <c:v>1.6569929999999999</c:v>
                </c:pt>
                <c:pt idx="12781">
                  <c:v>1.65724</c:v>
                </c:pt>
                <c:pt idx="12782">
                  <c:v>1.660663</c:v>
                </c:pt>
                <c:pt idx="12783">
                  <c:v>1.6631359999999999</c:v>
                </c:pt>
                <c:pt idx="12784">
                  <c:v>1.660709</c:v>
                </c:pt>
                <c:pt idx="12785">
                  <c:v>1.657227</c:v>
                </c:pt>
                <c:pt idx="12786">
                  <c:v>1.658949</c:v>
                </c:pt>
                <c:pt idx="12787">
                  <c:v>1.663816</c:v>
                </c:pt>
                <c:pt idx="12788">
                  <c:v>1.662774</c:v>
                </c:pt>
                <c:pt idx="12789">
                  <c:v>1.6601919999999999</c:v>
                </c:pt>
                <c:pt idx="12790">
                  <c:v>1.6644890000000001</c:v>
                </c:pt>
                <c:pt idx="12791">
                  <c:v>1.6637770000000001</c:v>
                </c:pt>
                <c:pt idx="12792">
                  <c:v>1.660145</c:v>
                </c:pt>
                <c:pt idx="12793">
                  <c:v>1.663546</c:v>
                </c:pt>
                <c:pt idx="12794">
                  <c:v>1.6644559999999999</c:v>
                </c:pt>
                <c:pt idx="12795">
                  <c:v>1.6642520000000001</c:v>
                </c:pt>
                <c:pt idx="12796">
                  <c:v>1.6619109999999999</c:v>
                </c:pt>
                <c:pt idx="12797">
                  <c:v>1.6626399999999999</c:v>
                </c:pt>
                <c:pt idx="12798">
                  <c:v>1.6641459999999999</c:v>
                </c:pt>
                <c:pt idx="12799">
                  <c:v>1.663702</c:v>
                </c:pt>
                <c:pt idx="12800">
                  <c:v>1.666064</c:v>
                </c:pt>
                <c:pt idx="12801">
                  <c:v>1.6645799999999999</c:v>
                </c:pt>
                <c:pt idx="12802">
                  <c:v>1.66404</c:v>
                </c:pt>
                <c:pt idx="12803">
                  <c:v>1.6658809999999999</c:v>
                </c:pt>
                <c:pt idx="12804">
                  <c:v>1.6657979999999999</c:v>
                </c:pt>
                <c:pt idx="12805">
                  <c:v>1.669578</c:v>
                </c:pt>
                <c:pt idx="12806">
                  <c:v>1.672112</c:v>
                </c:pt>
                <c:pt idx="12807">
                  <c:v>1.67103</c:v>
                </c:pt>
                <c:pt idx="12808">
                  <c:v>1.67089</c:v>
                </c:pt>
                <c:pt idx="12809">
                  <c:v>1.6700459999999999</c:v>
                </c:pt>
                <c:pt idx="12810">
                  <c:v>1.6642330000000001</c:v>
                </c:pt>
                <c:pt idx="12811">
                  <c:v>1.663842</c:v>
                </c:pt>
                <c:pt idx="12812">
                  <c:v>1.6716949999999999</c:v>
                </c:pt>
                <c:pt idx="12813">
                  <c:v>1.673089</c:v>
                </c:pt>
                <c:pt idx="12814">
                  <c:v>1.6689160000000001</c:v>
                </c:pt>
                <c:pt idx="12815">
                  <c:v>1.6701600000000001</c:v>
                </c:pt>
                <c:pt idx="12816">
                  <c:v>1.6719200000000001</c:v>
                </c:pt>
                <c:pt idx="12817">
                  <c:v>1.6691240000000001</c:v>
                </c:pt>
                <c:pt idx="12818">
                  <c:v>1.664631</c:v>
                </c:pt>
                <c:pt idx="12819">
                  <c:v>1.6653450000000001</c:v>
                </c:pt>
                <c:pt idx="12820">
                  <c:v>1.6694709999999999</c:v>
                </c:pt>
                <c:pt idx="12821">
                  <c:v>1.6676150000000001</c:v>
                </c:pt>
                <c:pt idx="12822">
                  <c:v>1.662714</c:v>
                </c:pt>
                <c:pt idx="12823">
                  <c:v>1.6638139999999999</c:v>
                </c:pt>
                <c:pt idx="12824">
                  <c:v>1.66543</c:v>
                </c:pt>
                <c:pt idx="12825">
                  <c:v>1.6632549999999999</c:v>
                </c:pt>
                <c:pt idx="12826">
                  <c:v>1.6653739999999999</c:v>
                </c:pt>
                <c:pt idx="12827">
                  <c:v>1.67058</c:v>
                </c:pt>
                <c:pt idx="12828">
                  <c:v>1.6674310000000001</c:v>
                </c:pt>
                <c:pt idx="12829">
                  <c:v>1.664833</c:v>
                </c:pt>
                <c:pt idx="12830">
                  <c:v>1.66919</c:v>
                </c:pt>
                <c:pt idx="12831">
                  <c:v>1.6710579999999999</c:v>
                </c:pt>
                <c:pt idx="12832">
                  <c:v>1.668649</c:v>
                </c:pt>
                <c:pt idx="12833">
                  <c:v>1.667314</c:v>
                </c:pt>
                <c:pt idx="12834">
                  <c:v>1.6693020000000001</c:v>
                </c:pt>
                <c:pt idx="12835">
                  <c:v>1.6712629999999999</c:v>
                </c:pt>
                <c:pt idx="12836">
                  <c:v>1.672129</c:v>
                </c:pt>
                <c:pt idx="12837">
                  <c:v>1.6735789999999999</c:v>
                </c:pt>
                <c:pt idx="12838">
                  <c:v>1.6746540000000001</c:v>
                </c:pt>
                <c:pt idx="12839">
                  <c:v>1.67726</c:v>
                </c:pt>
                <c:pt idx="12840">
                  <c:v>1.6762900000000001</c:v>
                </c:pt>
                <c:pt idx="12841">
                  <c:v>1.669548</c:v>
                </c:pt>
                <c:pt idx="12842">
                  <c:v>1.6677630000000001</c:v>
                </c:pt>
                <c:pt idx="12843">
                  <c:v>1.6705540000000001</c:v>
                </c:pt>
                <c:pt idx="12844">
                  <c:v>1.6719250000000001</c:v>
                </c:pt>
                <c:pt idx="12845">
                  <c:v>1.6741710000000001</c:v>
                </c:pt>
                <c:pt idx="12846">
                  <c:v>1.677319</c:v>
                </c:pt>
                <c:pt idx="12847">
                  <c:v>1.676518</c:v>
                </c:pt>
                <c:pt idx="12848">
                  <c:v>1.672682</c:v>
                </c:pt>
                <c:pt idx="12849">
                  <c:v>1.672822</c:v>
                </c:pt>
                <c:pt idx="12850">
                  <c:v>1.675163</c:v>
                </c:pt>
                <c:pt idx="12851">
                  <c:v>1.6735789999999999</c:v>
                </c:pt>
                <c:pt idx="12852">
                  <c:v>1.6696390000000001</c:v>
                </c:pt>
                <c:pt idx="12853">
                  <c:v>1.67096</c:v>
                </c:pt>
                <c:pt idx="12854">
                  <c:v>1.6732020000000001</c:v>
                </c:pt>
                <c:pt idx="12855">
                  <c:v>1.6727099999999999</c:v>
                </c:pt>
                <c:pt idx="12856">
                  <c:v>1.674569</c:v>
                </c:pt>
                <c:pt idx="12857">
                  <c:v>1.676876</c:v>
                </c:pt>
                <c:pt idx="12858">
                  <c:v>1.6756629999999999</c:v>
                </c:pt>
                <c:pt idx="12859">
                  <c:v>1.672614</c:v>
                </c:pt>
                <c:pt idx="12860">
                  <c:v>1.672272</c:v>
                </c:pt>
                <c:pt idx="12861">
                  <c:v>1.672088</c:v>
                </c:pt>
                <c:pt idx="12862">
                  <c:v>1.669616</c:v>
                </c:pt>
                <c:pt idx="12863">
                  <c:v>1.6742250000000001</c:v>
                </c:pt>
                <c:pt idx="12864">
                  <c:v>1.678148</c:v>
                </c:pt>
                <c:pt idx="12865">
                  <c:v>1.6733020000000001</c:v>
                </c:pt>
                <c:pt idx="12866">
                  <c:v>1.6756169999999999</c:v>
                </c:pt>
                <c:pt idx="12867">
                  <c:v>1.680337</c:v>
                </c:pt>
                <c:pt idx="12868">
                  <c:v>1.6800170000000001</c:v>
                </c:pt>
                <c:pt idx="12869">
                  <c:v>1.6823079999999999</c:v>
                </c:pt>
                <c:pt idx="12870">
                  <c:v>1.68194</c:v>
                </c:pt>
                <c:pt idx="12871">
                  <c:v>1.6758329999999999</c:v>
                </c:pt>
                <c:pt idx="12872">
                  <c:v>1.673346</c:v>
                </c:pt>
                <c:pt idx="12873">
                  <c:v>1.6818420000000001</c:v>
                </c:pt>
                <c:pt idx="12874">
                  <c:v>1.6888559999999999</c:v>
                </c:pt>
                <c:pt idx="12875">
                  <c:v>1.685622</c:v>
                </c:pt>
                <c:pt idx="12876">
                  <c:v>1.6814549999999999</c:v>
                </c:pt>
                <c:pt idx="12877">
                  <c:v>1.6820189999999999</c:v>
                </c:pt>
                <c:pt idx="12878">
                  <c:v>1.68818</c:v>
                </c:pt>
                <c:pt idx="12879">
                  <c:v>1.690083</c:v>
                </c:pt>
                <c:pt idx="12880">
                  <c:v>1.6853450000000001</c:v>
                </c:pt>
                <c:pt idx="12881">
                  <c:v>1.687424</c:v>
                </c:pt>
                <c:pt idx="12882">
                  <c:v>1.6905509999999999</c:v>
                </c:pt>
                <c:pt idx="12883">
                  <c:v>1.685192</c:v>
                </c:pt>
                <c:pt idx="12884">
                  <c:v>1.6819200000000001</c:v>
                </c:pt>
                <c:pt idx="12885">
                  <c:v>1.685497</c:v>
                </c:pt>
                <c:pt idx="12886">
                  <c:v>1.683927</c:v>
                </c:pt>
                <c:pt idx="12887">
                  <c:v>1.6803950000000001</c:v>
                </c:pt>
                <c:pt idx="12888">
                  <c:v>1.683878</c:v>
                </c:pt>
                <c:pt idx="12889">
                  <c:v>1.6831830000000001</c:v>
                </c:pt>
                <c:pt idx="12890">
                  <c:v>1.6776059999999999</c:v>
                </c:pt>
                <c:pt idx="12891">
                  <c:v>1.679516</c:v>
                </c:pt>
                <c:pt idx="12892">
                  <c:v>1.682458</c:v>
                </c:pt>
                <c:pt idx="12893">
                  <c:v>1.679867</c:v>
                </c:pt>
                <c:pt idx="12894">
                  <c:v>1.6772229999999999</c:v>
                </c:pt>
                <c:pt idx="12895">
                  <c:v>1.6790860000000001</c:v>
                </c:pt>
                <c:pt idx="12896">
                  <c:v>1.683087</c:v>
                </c:pt>
                <c:pt idx="12897">
                  <c:v>1.6842600000000001</c:v>
                </c:pt>
                <c:pt idx="12898">
                  <c:v>1.684053</c:v>
                </c:pt>
                <c:pt idx="12899">
                  <c:v>1.6839230000000001</c:v>
                </c:pt>
                <c:pt idx="12900">
                  <c:v>1.6866680000000001</c:v>
                </c:pt>
                <c:pt idx="12901">
                  <c:v>1.690485</c:v>
                </c:pt>
                <c:pt idx="12902">
                  <c:v>1.690037</c:v>
                </c:pt>
                <c:pt idx="12903">
                  <c:v>1.6850810000000001</c:v>
                </c:pt>
                <c:pt idx="12904">
                  <c:v>1.6827890000000001</c:v>
                </c:pt>
                <c:pt idx="12905">
                  <c:v>1.684822</c:v>
                </c:pt>
                <c:pt idx="12906">
                  <c:v>1.681899</c:v>
                </c:pt>
                <c:pt idx="12907">
                  <c:v>1.679659</c:v>
                </c:pt>
                <c:pt idx="12908">
                  <c:v>1.6823710000000001</c:v>
                </c:pt>
                <c:pt idx="12909">
                  <c:v>1.6818850000000001</c:v>
                </c:pt>
                <c:pt idx="12910">
                  <c:v>1.682642</c:v>
                </c:pt>
                <c:pt idx="12911">
                  <c:v>1.686545</c:v>
                </c:pt>
                <c:pt idx="12912">
                  <c:v>1.69038</c:v>
                </c:pt>
                <c:pt idx="12913">
                  <c:v>1.6919679999999999</c:v>
                </c:pt>
                <c:pt idx="12914">
                  <c:v>1.685988</c:v>
                </c:pt>
                <c:pt idx="12915">
                  <c:v>1.6862079999999999</c:v>
                </c:pt>
                <c:pt idx="12916">
                  <c:v>1.6914359999999999</c:v>
                </c:pt>
                <c:pt idx="12917">
                  <c:v>1.6874690000000001</c:v>
                </c:pt>
                <c:pt idx="12918">
                  <c:v>1.6825460000000001</c:v>
                </c:pt>
                <c:pt idx="12919">
                  <c:v>1.6833210000000001</c:v>
                </c:pt>
                <c:pt idx="12920">
                  <c:v>1.685657</c:v>
                </c:pt>
                <c:pt idx="12921">
                  <c:v>1.6872290000000001</c:v>
                </c:pt>
                <c:pt idx="12922">
                  <c:v>1.6865669999999999</c:v>
                </c:pt>
                <c:pt idx="12923">
                  <c:v>1.6863109999999999</c:v>
                </c:pt>
                <c:pt idx="12924">
                  <c:v>1.690726</c:v>
                </c:pt>
                <c:pt idx="12925">
                  <c:v>1.694583</c:v>
                </c:pt>
                <c:pt idx="12926">
                  <c:v>1.688375</c:v>
                </c:pt>
                <c:pt idx="12927">
                  <c:v>1.6862969999999999</c:v>
                </c:pt>
                <c:pt idx="12928">
                  <c:v>1.690688</c:v>
                </c:pt>
                <c:pt idx="12929">
                  <c:v>1.6914439999999999</c:v>
                </c:pt>
                <c:pt idx="12930">
                  <c:v>1.691052</c:v>
                </c:pt>
                <c:pt idx="12931">
                  <c:v>1.6918059999999999</c:v>
                </c:pt>
                <c:pt idx="12932">
                  <c:v>1.6945110000000001</c:v>
                </c:pt>
                <c:pt idx="12933">
                  <c:v>1.6923159999999999</c:v>
                </c:pt>
                <c:pt idx="12934">
                  <c:v>1.6874960000000001</c:v>
                </c:pt>
                <c:pt idx="12935">
                  <c:v>1.6924809999999999</c:v>
                </c:pt>
                <c:pt idx="12936">
                  <c:v>1.694823</c:v>
                </c:pt>
                <c:pt idx="12937">
                  <c:v>1.6876640000000001</c:v>
                </c:pt>
                <c:pt idx="12938">
                  <c:v>1.685746</c:v>
                </c:pt>
                <c:pt idx="12939">
                  <c:v>1.688121</c:v>
                </c:pt>
                <c:pt idx="12940">
                  <c:v>1.6884760000000001</c:v>
                </c:pt>
                <c:pt idx="12941">
                  <c:v>1.689414</c:v>
                </c:pt>
                <c:pt idx="12942">
                  <c:v>1.6886399999999999</c:v>
                </c:pt>
                <c:pt idx="12943">
                  <c:v>1.689854</c:v>
                </c:pt>
                <c:pt idx="12944">
                  <c:v>1.6931069999999999</c:v>
                </c:pt>
                <c:pt idx="12945">
                  <c:v>1.6914910000000001</c:v>
                </c:pt>
                <c:pt idx="12946">
                  <c:v>1.6927300000000001</c:v>
                </c:pt>
                <c:pt idx="12947">
                  <c:v>1.6972449999999999</c:v>
                </c:pt>
                <c:pt idx="12948">
                  <c:v>1.6958709999999999</c:v>
                </c:pt>
                <c:pt idx="12949">
                  <c:v>1.696534</c:v>
                </c:pt>
                <c:pt idx="12950">
                  <c:v>1.6988540000000001</c:v>
                </c:pt>
                <c:pt idx="12951">
                  <c:v>1.698339</c:v>
                </c:pt>
                <c:pt idx="12952">
                  <c:v>1.7005490000000001</c:v>
                </c:pt>
                <c:pt idx="12953">
                  <c:v>1.7010700000000001</c:v>
                </c:pt>
                <c:pt idx="12954">
                  <c:v>1.6976910000000001</c:v>
                </c:pt>
                <c:pt idx="12955">
                  <c:v>1.694855</c:v>
                </c:pt>
                <c:pt idx="12956">
                  <c:v>1.696942</c:v>
                </c:pt>
                <c:pt idx="12957">
                  <c:v>1.6987779999999999</c:v>
                </c:pt>
                <c:pt idx="12958">
                  <c:v>1.6952799999999999</c:v>
                </c:pt>
                <c:pt idx="12959">
                  <c:v>1.691265</c:v>
                </c:pt>
                <c:pt idx="12960">
                  <c:v>1.6925049999999999</c:v>
                </c:pt>
                <c:pt idx="12961">
                  <c:v>1.696982</c:v>
                </c:pt>
                <c:pt idx="12962">
                  <c:v>1.6958249999999999</c:v>
                </c:pt>
                <c:pt idx="12963">
                  <c:v>1.6927650000000001</c:v>
                </c:pt>
                <c:pt idx="12964">
                  <c:v>1.6965410000000001</c:v>
                </c:pt>
                <c:pt idx="12965">
                  <c:v>1.702375</c:v>
                </c:pt>
                <c:pt idx="12966">
                  <c:v>1.6996249999999999</c:v>
                </c:pt>
                <c:pt idx="12967">
                  <c:v>1.69299</c:v>
                </c:pt>
                <c:pt idx="12968">
                  <c:v>1.6921109999999999</c:v>
                </c:pt>
                <c:pt idx="12969">
                  <c:v>1.694458</c:v>
                </c:pt>
                <c:pt idx="12970">
                  <c:v>1.6950080000000001</c:v>
                </c:pt>
                <c:pt idx="12971">
                  <c:v>1.698005</c:v>
                </c:pt>
                <c:pt idx="12972">
                  <c:v>1.698879</c:v>
                </c:pt>
                <c:pt idx="12973">
                  <c:v>1.6971579999999999</c:v>
                </c:pt>
                <c:pt idx="12974">
                  <c:v>1.698674</c:v>
                </c:pt>
                <c:pt idx="12975">
                  <c:v>1.698558</c:v>
                </c:pt>
                <c:pt idx="12976">
                  <c:v>1.6981390000000001</c:v>
                </c:pt>
                <c:pt idx="12977">
                  <c:v>1.6999</c:v>
                </c:pt>
                <c:pt idx="12978">
                  <c:v>1.696264</c:v>
                </c:pt>
                <c:pt idx="12979">
                  <c:v>1.6921649999999999</c:v>
                </c:pt>
                <c:pt idx="12980">
                  <c:v>1.696016</c:v>
                </c:pt>
                <c:pt idx="12981">
                  <c:v>1.70008</c:v>
                </c:pt>
                <c:pt idx="12982">
                  <c:v>1.6979489999999999</c:v>
                </c:pt>
                <c:pt idx="12983">
                  <c:v>1.7002060000000001</c:v>
                </c:pt>
                <c:pt idx="12984">
                  <c:v>1.7057960000000001</c:v>
                </c:pt>
                <c:pt idx="12985">
                  <c:v>1.704715</c:v>
                </c:pt>
                <c:pt idx="12986">
                  <c:v>1.7040169999999999</c:v>
                </c:pt>
                <c:pt idx="12987">
                  <c:v>1.7050289999999999</c:v>
                </c:pt>
                <c:pt idx="12988">
                  <c:v>1.700264</c:v>
                </c:pt>
                <c:pt idx="12989">
                  <c:v>1.6988810000000001</c:v>
                </c:pt>
                <c:pt idx="12990">
                  <c:v>1.7056720000000001</c:v>
                </c:pt>
                <c:pt idx="12991">
                  <c:v>1.7035309999999999</c:v>
                </c:pt>
                <c:pt idx="12992">
                  <c:v>1.698</c:v>
                </c:pt>
                <c:pt idx="12993">
                  <c:v>1.703727</c:v>
                </c:pt>
                <c:pt idx="12994">
                  <c:v>1.7103600000000001</c:v>
                </c:pt>
                <c:pt idx="12995">
                  <c:v>1.710947</c:v>
                </c:pt>
                <c:pt idx="12996">
                  <c:v>1.7075689999999999</c:v>
                </c:pt>
                <c:pt idx="12997">
                  <c:v>1.7049000000000001</c:v>
                </c:pt>
                <c:pt idx="12998">
                  <c:v>1.702304</c:v>
                </c:pt>
                <c:pt idx="12999">
                  <c:v>1.698359</c:v>
                </c:pt>
                <c:pt idx="13000">
                  <c:v>1.6972430000000001</c:v>
                </c:pt>
                <c:pt idx="13001">
                  <c:v>1.7003569999999999</c:v>
                </c:pt>
                <c:pt idx="13002">
                  <c:v>1.698412</c:v>
                </c:pt>
                <c:pt idx="13003">
                  <c:v>1.6981999999999999</c:v>
                </c:pt>
                <c:pt idx="13004">
                  <c:v>1.7019899999999999</c:v>
                </c:pt>
                <c:pt idx="13005">
                  <c:v>1.698566</c:v>
                </c:pt>
                <c:pt idx="13006">
                  <c:v>1.6940980000000001</c:v>
                </c:pt>
                <c:pt idx="13007">
                  <c:v>1.6979</c:v>
                </c:pt>
                <c:pt idx="13008">
                  <c:v>1.700912</c:v>
                </c:pt>
                <c:pt idx="13009">
                  <c:v>1.701425</c:v>
                </c:pt>
                <c:pt idx="13010">
                  <c:v>1.701265</c:v>
                </c:pt>
                <c:pt idx="13011">
                  <c:v>1.6979789999999999</c:v>
                </c:pt>
                <c:pt idx="13012">
                  <c:v>1.696564</c:v>
                </c:pt>
                <c:pt idx="13013">
                  <c:v>1.6989350000000001</c:v>
                </c:pt>
                <c:pt idx="13014">
                  <c:v>1.698761</c:v>
                </c:pt>
                <c:pt idx="13015">
                  <c:v>1.699301</c:v>
                </c:pt>
                <c:pt idx="13016">
                  <c:v>1.7017249999999999</c:v>
                </c:pt>
                <c:pt idx="13017">
                  <c:v>1.7016359999999999</c:v>
                </c:pt>
                <c:pt idx="13018">
                  <c:v>1.7022740000000001</c:v>
                </c:pt>
                <c:pt idx="13019">
                  <c:v>1.707168</c:v>
                </c:pt>
                <c:pt idx="13020">
                  <c:v>1.7079949999999999</c:v>
                </c:pt>
                <c:pt idx="13021">
                  <c:v>1.7024269999999999</c:v>
                </c:pt>
                <c:pt idx="13022">
                  <c:v>1.704245</c:v>
                </c:pt>
                <c:pt idx="13023">
                  <c:v>1.708663</c:v>
                </c:pt>
                <c:pt idx="13024">
                  <c:v>1.705176</c:v>
                </c:pt>
                <c:pt idx="13025">
                  <c:v>1.7024280000000001</c:v>
                </c:pt>
                <c:pt idx="13026">
                  <c:v>1.7014290000000001</c:v>
                </c:pt>
                <c:pt idx="13027">
                  <c:v>1.7004459999999999</c:v>
                </c:pt>
                <c:pt idx="13028">
                  <c:v>1.7034480000000001</c:v>
                </c:pt>
                <c:pt idx="13029">
                  <c:v>1.7052879999999999</c:v>
                </c:pt>
                <c:pt idx="13030">
                  <c:v>1.7017850000000001</c:v>
                </c:pt>
                <c:pt idx="13031">
                  <c:v>1.7019949999999999</c:v>
                </c:pt>
                <c:pt idx="13032">
                  <c:v>1.7073830000000001</c:v>
                </c:pt>
                <c:pt idx="13033">
                  <c:v>1.7074769999999999</c:v>
                </c:pt>
                <c:pt idx="13034">
                  <c:v>1.708024</c:v>
                </c:pt>
                <c:pt idx="13035">
                  <c:v>1.7099740000000001</c:v>
                </c:pt>
                <c:pt idx="13036">
                  <c:v>1.7041569999999999</c:v>
                </c:pt>
                <c:pt idx="13037">
                  <c:v>1.700156</c:v>
                </c:pt>
                <c:pt idx="13038">
                  <c:v>1.7026019999999999</c:v>
                </c:pt>
                <c:pt idx="13039">
                  <c:v>1.705411</c:v>
                </c:pt>
                <c:pt idx="13040">
                  <c:v>1.7069460000000001</c:v>
                </c:pt>
                <c:pt idx="13041">
                  <c:v>1.7063680000000001</c:v>
                </c:pt>
                <c:pt idx="13042">
                  <c:v>1.7043779999999999</c:v>
                </c:pt>
                <c:pt idx="13043">
                  <c:v>1.7058660000000001</c:v>
                </c:pt>
                <c:pt idx="13044">
                  <c:v>1.7082360000000001</c:v>
                </c:pt>
                <c:pt idx="13045">
                  <c:v>1.707762</c:v>
                </c:pt>
                <c:pt idx="13046">
                  <c:v>1.7082839999999999</c:v>
                </c:pt>
                <c:pt idx="13047">
                  <c:v>1.7085429999999999</c:v>
                </c:pt>
                <c:pt idx="13048">
                  <c:v>1.703981</c:v>
                </c:pt>
                <c:pt idx="13049">
                  <c:v>1.7049000000000001</c:v>
                </c:pt>
                <c:pt idx="13050">
                  <c:v>1.7123390000000001</c:v>
                </c:pt>
                <c:pt idx="13051">
                  <c:v>1.7108749999999999</c:v>
                </c:pt>
                <c:pt idx="13052">
                  <c:v>1.705578</c:v>
                </c:pt>
                <c:pt idx="13053">
                  <c:v>1.7078580000000001</c:v>
                </c:pt>
                <c:pt idx="13054">
                  <c:v>1.710909</c:v>
                </c:pt>
                <c:pt idx="13055">
                  <c:v>1.7109099999999999</c:v>
                </c:pt>
                <c:pt idx="13056">
                  <c:v>1.7104999999999999</c:v>
                </c:pt>
                <c:pt idx="13057">
                  <c:v>1.7106330000000001</c:v>
                </c:pt>
                <c:pt idx="13058">
                  <c:v>1.717055</c:v>
                </c:pt>
                <c:pt idx="13059">
                  <c:v>1.7255529999999999</c:v>
                </c:pt>
                <c:pt idx="13060">
                  <c:v>1.722763</c:v>
                </c:pt>
                <c:pt idx="13061">
                  <c:v>1.7217290000000001</c:v>
                </c:pt>
                <c:pt idx="13062">
                  <c:v>1.7281569999999999</c:v>
                </c:pt>
                <c:pt idx="13063">
                  <c:v>1.7275339999999999</c:v>
                </c:pt>
                <c:pt idx="13064">
                  <c:v>1.723131</c:v>
                </c:pt>
                <c:pt idx="13065">
                  <c:v>1.723047</c:v>
                </c:pt>
                <c:pt idx="13066">
                  <c:v>1.722029</c:v>
                </c:pt>
                <c:pt idx="13067">
                  <c:v>1.718153</c:v>
                </c:pt>
                <c:pt idx="13068">
                  <c:v>1.7190829999999999</c:v>
                </c:pt>
                <c:pt idx="13069">
                  <c:v>1.7215510000000001</c:v>
                </c:pt>
                <c:pt idx="13070">
                  <c:v>1.7159310000000001</c:v>
                </c:pt>
                <c:pt idx="13071">
                  <c:v>1.7124010000000001</c:v>
                </c:pt>
                <c:pt idx="13072">
                  <c:v>1.715398</c:v>
                </c:pt>
                <c:pt idx="13073">
                  <c:v>1.715314</c:v>
                </c:pt>
                <c:pt idx="13074">
                  <c:v>1.712914</c:v>
                </c:pt>
                <c:pt idx="13075">
                  <c:v>1.713338</c:v>
                </c:pt>
                <c:pt idx="13076">
                  <c:v>1.7122219999999999</c:v>
                </c:pt>
                <c:pt idx="13077">
                  <c:v>1.7097990000000001</c:v>
                </c:pt>
                <c:pt idx="13078">
                  <c:v>1.71469</c:v>
                </c:pt>
                <c:pt idx="13079">
                  <c:v>1.7192639999999999</c:v>
                </c:pt>
                <c:pt idx="13080">
                  <c:v>1.716116</c:v>
                </c:pt>
                <c:pt idx="13081">
                  <c:v>1.715112</c:v>
                </c:pt>
                <c:pt idx="13082">
                  <c:v>1.7166520000000001</c:v>
                </c:pt>
                <c:pt idx="13083">
                  <c:v>1.7169700000000001</c:v>
                </c:pt>
                <c:pt idx="13084">
                  <c:v>1.7171620000000001</c:v>
                </c:pt>
                <c:pt idx="13085">
                  <c:v>1.7183409999999999</c:v>
                </c:pt>
                <c:pt idx="13086">
                  <c:v>1.7208190000000001</c:v>
                </c:pt>
                <c:pt idx="13087">
                  <c:v>1.721776</c:v>
                </c:pt>
                <c:pt idx="13088">
                  <c:v>1.7214389999999999</c:v>
                </c:pt>
                <c:pt idx="13089">
                  <c:v>1.722723</c:v>
                </c:pt>
                <c:pt idx="13090">
                  <c:v>1.721762</c:v>
                </c:pt>
                <c:pt idx="13091">
                  <c:v>1.7189449999999999</c:v>
                </c:pt>
                <c:pt idx="13092">
                  <c:v>1.71834</c:v>
                </c:pt>
                <c:pt idx="13093">
                  <c:v>1.720108</c:v>
                </c:pt>
                <c:pt idx="13094">
                  <c:v>1.7217150000000001</c:v>
                </c:pt>
                <c:pt idx="13095">
                  <c:v>1.721895</c:v>
                </c:pt>
                <c:pt idx="13096">
                  <c:v>1.7209159999999999</c:v>
                </c:pt>
                <c:pt idx="13097">
                  <c:v>1.7252289999999999</c:v>
                </c:pt>
                <c:pt idx="13098">
                  <c:v>1.7307239999999999</c:v>
                </c:pt>
                <c:pt idx="13099">
                  <c:v>1.730844</c:v>
                </c:pt>
                <c:pt idx="13100">
                  <c:v>1.7274080000000001</c:v>
                </c:pt>
                <c:pt idx="13101">
                  <c:v>1.724426</c:v>
                </c:pt>
                <c:pt idx="13102">
                  <c:v>1.724515</c:v>
                </c:pt>
                <c:pt idx="13103">
                  <c:v>1.72566</c:v>
                </c:pt>
                <c:pt idx="13104">
                  <c:v>1.7269810000000001</c:v>
                </c:pt>
                <c:pt idx="13105">
                  <c:v>1.7306509999999999</c:v>
                </c:pt>
                <c:pt idx="13106">
                  <c:v>1.7281390000000001</c:v>
                </c:pt>
                <c:pt idx="13107">
                  <c:v>1.7230890000000001</c:v>
                </c:pt>
                <c:pt idx="13108">
                  <c:v>1.724073</c:v>
                </c:pt>
                <c:pt idx="13109">
                  <c:v>1.7263930000000001</c:v>
                </c:pt>
                <c:pt idx="13110">
                  <c:v>1.7271840000000001</c:v>
                </c:pt>
                <c:pt idx="13111">
                  <c:v>1.7248760000000001</c:v>
                </c:pt>
                <c:pt idx="13112">
                  <c:v>1.721603</c:v>
                </c:pt>
                <c:pt idx="13113">
                  <c:v>1.7230460000000001</c:v>
                </c:pt>
                <c:pt idx="13114">
                  <c:v>1.728094</c:v>
                </c:pt>
                <c:pt idx="13115">
                  <c:v>1.7298340000000001</c:v>
                </c:pt>
                <c:pt idx="13116">
                  <c:v>1.725573</c:v>
                </c:pt>
                <c:pt idx="13117">
                  <c:v>1.726512</c:v>
                </c:pt>
                <c:pt idx="13118">
                  <c:v>1.7303090000000001</c:v>
                </c:pt>
                <c:pt idx="13119">
                  <c:v>1.727209</c:v>
                </c:pt>
                <c:pt idx="13120">
                  <c:v>1.7277849999999999</c:v>
                </c:pt>
                <c:pt idx="13121">
                  <c:v>1.7313069999999999</c:v>
                </c:pt>
                <c:pt idx="13122">
                  <c:v>1.728623</c:v>
                </c:pt>
                <c:pt idx="13123">
                  <c:v>1.7295450000000001</c:v>
                </c:pt>
                <c:pt idx="13124">
                  <c:v>1.730353</c:v>
                </c:pt>
                <c:pt idx="13125">
                  <c:v>1.7273689999999999</c:v>
                </c:pt>
                <c:pt idx="13126">
                  <c:v>1.729754</c:v>
                </c:pt>
                <c:pt idx="13127">
                  <c:v>1.731428</c:v>
                </c:pt>
                <c:pt idx="13128">
                  <c:v>1.726945</c:v>
                </c:pt>
                <c:pt idx="13129">
                  <c:v>1.726809</c:v>
                </c:pt>
                <c:pt idx="13130">
                  <c:v>1.729913</c:v>
                </c:pt>
                <c:pt idx="13131">
                  <c:v>1.729457</c:v>
                </c:pt>
                <c:pt idx="13132">
                  <c:v>1.7292289999999999</c:v>
                </c:pt>
                <c:pt idx="13133">
                  <c:v>1.729732</c:v>
                </c:pt>
                <c:pt idx="13134">
                  <c:v>1.7280009999999999</c:v>
                </c:pt>
                <c:pt idx="13135">
                  <c:v>1.7280040000000001</c:v>
                </c:pt>
                <c:pt idx="13136">
                  <c:v>1.729214</c:v>
                </c:pt>
                <c:pt idx="13137">
                  <c:v>1.730416</c:v>
                </c:pt>
                <c:pt idx="13138">
                  <c:v>1.7328300000000001</c:v>
                </c:pt>
                <c:pt idx="13139">
                  <c:v>1.7298279999999999</c:v>
                </c:pt>
                <c:pt idx="13140">
                  <c:v>1.725347</c:v>
                </c:pt>
                <c:pt idx="13141">
                  <c:v>1.72729</c:v>
                </c:pt>
                <c:pt idx="13142">
                  <c:v>1.727228</c:v>
                </c:pt>
                <c:pt idx="13143">
                  <c:v>1.7240679999999999</c:v>
                </c:pt>
                <c:pt idx="13144">
                  <c:v>1.7247380000000001</c:v>
                </c:pt>
                <c:pt idx="13145">
                  <c:v>1.727141</c:v>
                </c:pt>
                <c:pt idx="13146">
                  <c:v>1.7270049999999999</c:v>
                </c:pt>
                <c:pt idx="13147">
                  <c:v>1.7301569999999999</c:v>
                </c:pt>
                <c:pt idx="13148">
                  <c:v>1.730078</c:v>
                </c:pt>
                <c:pt idx="13149">
                  <c:v>1.7287189999999999</c:v>
                </c:pt>
                <c:pt idx="13150">
                  <c:v>1.7351490000000001</c:v>
                </c:pt>
                <c:pt idx="13151">
                  <c:v>1.737398</c:v>
                </c:pt>
                <c:pt idx="13152">
                  <c:v>1.732165</c:v>
                </c:pt>
                <c:pt idx="13153">
                  <c:v>1.732494</c:v>
                </c:pt>
                <c:pt idx="13154">
                  <c:v>1.7321200000000001</c:v>
                </c:pt>
                <c:pt idx="13155">
                  <c:v>1.7305520000000001</c:v>
                </c:pt>
                <c:pt idx="13156">
                  <c:v>1.7310239999999999</c:v>
                </c:pt>
                <c:pt idx="13157">
                  <c:v>1.728267</c:v>
                </c:pt>
                <c:pt idx="13158">
                  <c:v>1.7309479999999999</c:v>
                </c:pt>
                <c:pt idx="13159">
                  <c:v>1.7377389999999999</c:v>
                </c:pt>
                <c:pt idx="13160">
                  <c:v>1.7371129999999999</c:v>
                </c:pt>
                <c:pt idx="13161">
                  <c:v>1.7346779999999999</c:v>
                </c:pt>
                <c:pt idx="13162">
                  <c:v>1.7347129999999999</c:v>
                </c:pt>
                <c:pt idx="13163">
                  <c:v>1.7346379999999999</c:v>
                </c:pt>
                <c:pt idx="13164">
                  <c:v>1.733109</c:v>
                </c:pt>
                <c:pt idx="13165">
                  <c:v>1.7327129999999999</c:v>
                </c:pt>
                <c:pt idx="13166">
                  <c:v>1.734469</c:v>
                </c:pt>
                <c:pt idx="13167">
                  <c:v>1.736299</c:v>
                </c:pt>
                <c:pt idx="13168">
                  <c:v>1.734674</c:v>
                </c:pt>
                <c:pt idx="13169">
                  <c:v>1.733201</c:v>
                </c:pt>
                <c:pt idx="13170">
                  <c:v>1.734674</c:v>
                </c:pt>
                <c:pt idx="13171">
                  <c:v>1.736073</c:v>
                </c:pt>
                <c:pt idx="13172">
                  <c:v>1.737039</c:v>
                </c:pt>
                <c:pt idx="13173">
                  <c:v>1.739638</c:v>
                </c:pt>
                <c:pt idx="13174">
                  <c:v>1.7399899999999999</c:v>
                </c:pt>
                <c:pt idx="13175">
                  <c:v>1.7391829999999999</c:v>
                </c:pt>
                <c:pt idx="13176">
                  <c:v>1.7388729999999999</c:v>
                </c:pt>
                <c:pt idx="13177">
                  <c:v>1.737317</c:v>
                </c:pt>
                <c:pt idx="13178">
                  <c:v>1.7384059999999999</c:v>
                </c:pt>
                <c:pt idx="13179">
                  <c:v>1.737217</c:v>
                </c:pt>
                <c:pt idx="13180">
                  <c:v>1.7348159999999999</c:v>
                </c:pt>
                <c:pt idx="13181">
                  <c:v>1.7373099999999999</c:v>
                </c:pt>
                <c:pt idx="13182">
                  <c:v>1.738899</c:v>
                </c:pt>
                <c:pt idx="13183">
                  <c:v>1.7382329999999999</c:v>
                </c:pt>
                <c:pt idx="13184">
                  <c:v>1.7387319999999999</c:v>
                </c:pt>
                <c:pt idx="13185">
                  <c:v>1.740937</c:v>
                </c:pt>
                <c:pt idx="13186">
                  <c:v>1.7413479999999999</c:v>
                </c:pt>
                <c:pt idx="13187">
                  <c:v>1.739716</c:v>
                </c:pt>
                <c:pt idx="13188">
                  <c:v>1.7416849999999999</c:v>
                </c:pt>
                <c:pt idx="13189">
                  <c:v>1.745425</c:v>
                </c:pt>
                <c:pt idx="13190">
                  <c:v>1.7409129999999999</c:v>
                </c:pt>
                <c:pt idx="13191">
                  <c:v>1.7368170000000001</c:v>
                </c:pt>
                <c:pt idx="13192">
                  <c:v>1.7431049999999999</c:v>
                </c:pt>
                <c:pt idx="13193">
                  <c:v>1.7444170000000001</c:v>
                </c:pt>
                <c:pt idx="13194">
                  <c:v>1.7381450000000001</c:v>
                </c:pt>
                <c:pt idx="13195">
                  <c:v>1.7401139999999999</c:v>
                </c:pt>
                <c:pt idx="13196">
                  <c:v>1.7449110000000001</c:v>
                </c:pt>
                <c:pt idx="13197">
                  <c:v>1.7419629999999999</c:v>
                </c:pt>
                <c:pt idx="13198">
                  <c:v>1.7394989999999999</c:v>
                </c:pt>
                <c:pt idx="13199">
                  <c:v>1.740764</c:v>
                </c:pt>
                <c:pt idx="13200">
                  <c:v>1.738507</c:v>
                </c:pt>
                <c:pt idx="13201">
                  <c:v>1.736145</c:v>
                </c:pt>
                <c:pt idx="13202">
                  <c:v>1.7422409999999999</c:v>
                </c:pt>
                <c:pt idx="13203">
                  <c:v>1.7466360000000001</c:v>
                </c:pt>
                <c:pt idx="13204">
                  <c:v>1.7440929999999999</c:v>
                </c:pt>
                <c:pt idx="13205">
                  <c:v>1.74647</c:v>
                </c:pt>
                <c:pt idx="13206">
                  <c:v>1.749012</c:v>
                </c:pt>
                <c:pt idx="13207">
                  <c:v>1.7462819999999999</c:v>
                </c:pt>
                <c:pt idx="13208">
                  <c:v>1.7439499999999999</c:v>
                </c:pt>
                <c:pt idx="13209">
                  <c:v>1.743838</c:v>
                </c:pt>
                <c:pt idx="13210">
                  <c:v>1.7394499999999999</c:v>
                </c:pt>
                <c:pt idx="13211">
                  <c:v>1.7342880000000001</c:v>
                </c:pt>
                <c:pt idx="13212">
                  <c:v>1.7370719999999999</c:v>
                </c:pt>
                <c:pt idx="13213">
                  <c:v>1.7437320000000001</c:v>
                </c:pt>
                <c:pt idx="13214">
                  <c:v>1.747317</c:v>
                </c:pt>
                <c:pt idx="13215">
                  <c:v>1.74746</c:v>
                </c:pt>
                <c:pt idx="13216">
                  <c:v>1.7471620000000001</c:v>
                </c:pt>
                <c:pt idx="13217">
                  <c:v>1.7467029999999999</c:v>
                </c:pt>
                <c:pt idx="13218">
                  <c:v>1.744019</c:v>
                </c:pt>
                <c:pt idx="13219">
                  <c:v>1.7447170000000001</c:v>
                </c:pt>
                <c:pt idx="13220">
                  <c:v>1.7481580000000001</c:v>
                </c:pt>
                <c:pt idx="13221">
                  <c:v>1.7484010000000001</c:v>
                </c:pt>
                <c:pt idx="13222">
                  <c:v>1.747738</c:v>
                </c:pt>
                <c:pt idx="13223">
                  <c:v>1.746013</c:v>
                </c:pt>
                <c:pt idx="13224">
                  <c:v>1.743709</c:v>
                </c:pt>
                <c:pt idx="13225">
                  <c:v>1.74542</c:v>
                </c:pt>
                <c:pt idx="13226">
                  <c:v>1.746008</c:v>
                </c:pt>
                <c:pt idx="13227">
                  <c:v>1.743357</c:v>
                </c:pt>
                <c:pt idx="13228">
                  <c:v>1.7437320000000001</c:v>
                </c:pt>
                <c:pt idx="13229">
                  <c:v>1.7461610000000001</c:v>
                </c:pt>
                <c:pt idx="13230">
                  <c:v>1.744793</c:v>
                </c:pt>
                <c:pt idx="13231">
                  <c:v>1.7434430000000001</c:v>
                </c:pt>
                <c:pt idx="13232">
                  <c:v>1.748057</c:v>
                </c:pt>
                <c:pt idx="13233">
                  <c:v>1.7518229999999999</c:v>
                </c:pt>
                <c:pt idx="13234">
                  <c:v>1.750793</c:v>
                </c:pt>
                <c:pt idx="13235">
                  <c:v>1.751428</c:v>
                </c:pt>
                <c:pt idx="13236">
                  <c:v>1.753423</c:v>
                </c:pt>
                <c:pt idx="13237">
                  <c:v>1.752977</c:v>
                </c:pt>
                <c:pt idx="13238">
                  <c:v>1.749687</c:v>
                </c:pt>
                <c:pt idx="13239">
                  <c:v>1.74712</c:v>
                </c:pt>
                <c:pt idx="13240">
                  <c:v>1.74709</c:v>
                </c:pt>
                <c:pt idx="13241">
                  <c:v>1.751088</c:v>
                </c:pt>
                <c:pt idx="13242">
                  <c:v>1.75284</c:v>
                </c:pt>
                <c:pt idx="13243">
                  <c:v>1.7498990000000001</c:v>
                </c:pt>
                <c:pt idx="13244">
                  <c:v>1.7486299999999999</c:v>
                </c:pt>
                <c:pt idx="13245">
                  <c:v>1.748143</c:v>
                </c:pt>
                <c:pt idx="13246">
                  <c:v>1.747495</c:v>
                </c:pt>
                <c:pt idx="13247">
                  <c:v>1.747838</c:v>
                </c:pt>
                <c:pt idx="13248">
                  <c:v>1.750553</c:v>
                </c:pt>
                <c:pt idx="13249">
                  <c:v>1.7525679999999999</c:v>
                </c:pt>
                <c:pt idx="13250">
                  <c:v>1.7510619999999999</c:v>
                </c:pt>
                <c:pt idx="13251">
                  <c:v>1.754049</c:v>
                </c:pt>
                <c:pt idx="13252">
                  <c:v>1.7612220000000001</c:v>
                </c:pt>
                <c:pt idx="13253">
                  <c:v>1.7615620000000001</c:v>
                </c:pt>
                <c:pt idx="13254">
                  <c:v>1.7560899999999999</c:v>
                </c:pt>
                <c:pt idx="13255">
                  <c:v>1.7556929999999999</c:v>
                </c:pt>
                <c:pt idx="13256">
                  <c:v>1.757741</c:v>
                </c:pt>
                <c:pt idx="13257">
                  <c:v>1.755951</c:v>
                </c:pt>
                <c:pt idx="13258">
                  <c:v>1.754362</c:v>
                </c:pt>
                <c:pt idx="13259">
                  <c:v>1.75715</c:v>
                </c:pt>
                <c:pt idx="13260">
                  <c:v>1.759001</c:v>
                </c:pt>
                <c:pt idx="13261">
                  <c:v>1.756437</c:v>
                </c:pt>
                <c:pt idx="13262">
                  <c:v>1.756283</c:v>
                </c:pt>
                <c:pt idx="13263">
                  <c:v>1.758373</c:v>
                </c:pt>
                <c:pt idx="13264">
                  <c:v>1.753738</c:v>
                </c:pt>
                <c:pt idx="13265">
                  <c:v>1.750272</c:v>
                </c:pt>
                <c:pt idx="13266">
                  <c:v>1.759539</c:v>
                </c:pt>
                <c:pt idx="13267">
                  <c:v>1.7673430000000001</c:v>
                </c:pt>
                <c:pt idx="13268">
                  <c:v>1.760594</c:v>
                </c:pt>
                <c:pt idx="13269">
                  <c:v>1.7592749999999999</c:v>
                </c:pt>
                <c:pt idx="13270">
                  <c:v>1.763379</c:v>
                </c:pt>
                <c:pt idx="13271">
                  <c:v>1.7607349999999999</c:v>
                </c:pt>
                <c:pt idx="13272">
                  <c:v>1.7584409999999999</c:v>
                </c:pt>
                <c:pt idx="13273">
                  <c:v>1.76031</c:v>
                </c:pt>
                <c:pt idx="13274">
                  <c:v>1.761285</c:v>
                </c:pt>
                <c:pt idx="13275">
                  <c:v>1.760216</c:v>
                </c:pt>
                <c:pt idx="13276">
                  <c:v>1.758818</c:v>
                </c:pt>
                <c:pt idx="13277">
                  <c:v>1.7585630000000001</c:v>
                </c:pt>
                <c:pt idx="13278">
                  <c:v>1.7575540000000001</c:v>
                </c:pt>
                <c:pt idx="13279">
                  <c:v>1.7590619999999999</c:v>
                </c:pt>
                <c:pt idx="13280">
                  <c:v>1.7615419999999999</c:v>
                </c:pt>
                <c:pt idx="13281">
                  <c:v>1.7606900000000001</c:v>
                </c:pt>
                <c:pt idx="13282">
                  <c:v>1.7589049999999999</c:v>
                </c:pt>
                <c:pt idx="13283">
                  <c:v>1.762335</c:v>
                </c:pt>
                <c:pt idx="13284">
                  <c:v>1.764384</c:v>
                </c:pt>
                <c:pt idx="13285">
                  <c:v>1.7629280000000001</c:v>
                </c:pt>
                <c:pt idx="13286">
                  <c:v>1.7628779999999999</c:v>
                </c:pt>
                <c:pt idx="13287">
                  <c:v>1.7610269999999999</c:v>
                </c:pt>
                <c:pt idx="13288">
                  <c:v>1.7599400000000001</c:v>
                </c:pt>
                <c:pt idx="13289">
                  <c:v>1.7620309999999999</c:v>
                </c:pt>
                <c:pt idx="13290">
                  <c:v>1.761242</c:v>
                </c:pt>
                <c:pt idx="13291">
                  <c:v>1.7610790000000001</c:v>
                </c:pt>
                <c:pt idx="13292">
                  <c:v>1.7637970000000001</c:v>
                </c:pt>
                <c:pt idx="13293">
                  <c:v>1.764391</c:v>
                </c:pt>
                <c:pt idx="13294">
                  <c:v>1.763547</c:v>
                </c:pt>
                <c:pt idx="13295">
                  <c:v>1.762006</c:v>
                </c:pt>
                <c:pt idx="13296">
                  <c:v>1.759908</c:v>
                </c:pt>
                <c:pt idx="13297">
                  <c:v>1.764235</c:v>
                </c:pt>
                <c:pt idx="13298">
                  <c:v>1.767166</c:v>
                </c:pt>
                <c:pt idx="13299">
                  <c:v>1.7633760000000001</c:v>
                </c:pt>
                <c:pt idx="13300">
                  <c:v>1.766848</c:v>
                </c:pt>
                <c:pt idx="13301">
                  <c:v>1.773665</c:v>
                </c:pt>
                <c:pt idx="13302">
                  <c:v>1.770861</c:v>
                </c:pt>
                <c:pt idx="13303">
                  <c:v>1.7669820000000001</c:v>
                </c:pt>
                <c:pt idx="13304">
                  <c:v>1.764683</c:v>
                </c:pt>
                <c:pt idx="13305">
                  <c:v>1.7659819999999999</c:v>
                </c:pt>
                <c:pt idx="13306">
                  <c:v>1.771064</c:v>
                </c:pt>
                <c:pt idx="13307">
                  <c:v>1.7693890000000001</c:v>
                </c:pt>
                <c:pt idx="13308">
                  <c:v>1.767873</c:v>
                </c:pt>
                <c:pt idx="13309">
                  <c:v>1.76997</c:v>
                </c:pt>
                <c:pt idx="13310">
                  <c:v>1.77047</c:v>
                </c:pt>
                <c:pt idx="13311">
                  <c:v>1.7727820000000001</c:v>
                </c:pt>
                <c:pt idx="13312">
                  <c:v>1.772392</c:v>
                </c:pt>
                <c:pt idx="13313">
                  <c:v>1.769204</c:v>
                </c:pt>
                <c:pt idx="13314">
                  <c:v>1.767069</c:v>
                </c:pt>
                <c:pt idx="13315">
                  <c:v>1.767449</c:v>
                </c:pt>
                <c:pt idx="13316">
                  <c:v>1.7707679999999999</c:v>
                </c:pt>
                <c:pt idx="13317">
                  <c:v>1.772697</c:v>
                </c:pt>
                <c:pt idx="13318">
                  <c:v>1.769998</c:v>
                </c:pt>
                <c:pt idx="13319">
                  <c:v>1.7681899999999999</c:v>
                </c:pt>
                <c:pt idx="13320">
                  <c:v>1.769045</c:v>
                </c:pt>
                <c:pt idx="13321">
                  <c:v>1.7698480000000001</c:v>
                </c:pt>
                <c:pt idx="13322">
                  <c:v>1.7679009999999999</c:v>
                </c:pt>
                <c:pt idx="13323">
                  <c:v>1.7672369999999999</c:v>
                </c:pt>
                <c:pt idx="13324">
                  <c:v>1.7673700000000001</c:v>
                </c:pt>
                <c:pt idx="13325">
                  <c:v>1.764254</c:v>
                </c:pt>
                <c:pt idx="13326">
                  <c:v>1.76366</c:v>
                </c:pt>
                <c:pt idx="13327">
                  <c:v>1.767523</c:v>
                </c:pt>
                <c:pt idx="13328">
                  <c:v>1.7695430000000001</c:v>
                </c:pt>
                <c:pt idx="13329">
                  <c:v>1.7724249999999999</c:v>
                </c:pt>
                <c:pt idx="13330">
                  <c:v>1.7728470000000001</c:v>
                </c:pt>
                <c:pt idx="13331">
                  <c:v>1.7740089999999999</c:v>
                </c:pt>
                <c:pt idx="13332">
                  <c:v>1.7759119999999999</c:v>
                </c:pt>
                <c:pt idx="13333">
                  <c:v>1.7714620000000001</c:v>
                </c:pt>
                <c:pt idx="13334">
                  <c:v>1.770373</c:v>
                </c:pt>
                <c:pt idx="13335">
                  <c:v>1.77433</c:v>
                </c:pt>
                <c:pt idx="13336">
                  <c:v>1.770805</c:v>
                </c:pt>
                <c:pt idx="13337">
                  <c:v>1.7676769999999999</c:v>
                </c:pt>
                <c:pt idx="13338">
                  <c:v>1.7720689999999999</c:v>
                </c:pt>
                <c:pt idx="13339">
                  <c:v>1.7715700000000001</c:v>
                </c:pt>
                <c:pt idx="13340">
                  <c:v>1.767744</c:v>
                </c:pt>
                <c:pt idx="13341">
                  <c:v>1.77182</c:v>
                </c:pt>
                <c:pt idx="13342">
                  <c:v>1.776003</c:v>
                </c:pt>
                <c:pt idx="13343">
                  <c:v>1.7740990000000001</c:v>
                </c:pt>
                <c:pt idx="13344">
                  <c:v>1.773274</c:v>
                </c:pt>
                <c:pt idx="13345">
                  <c:v>1.775504</c:v>
                </c:pt>
                <c:pt idx="13346">
                  <c:v>1.77454</c:v>
                </c:pt>
                <c:pt idx="13347">
                  <c:v>1.7723450000000001</c:v>
                </c:pt>
                <c:pt idx="13348">
                  <c:v>1.773293</c:v>
                </c:pt>
                <c:pt idx="13349">
                  <c:v>1.775488</c:v>
                </c:pt>
                <c:pt idx="13350">
                  <c:v>1.776699</c:v>
                </c:pt>
                <c:pt idx="13351">
                  <c:v>1.77942</c:v>
                </c:pt>
                <c:pt idx="13352">
                  <c:v>1.782594</c:v>
                </c:pt>
                <c:pt idx="13353">
                  <c:v>1.780653</c:v>
                </c:pt>
                <c:pt idx="13354">
                  <c:v>1.7800549999999999</c:v>
                </c:pt>
                <c:pt idx="13355">
                  <c:v>1.784386</c:v>
                </c:pt>
                <c:pt idx="13356">
                  <c:v>1.7850950000000001</c:v>
                </c:pt>
                <c:pt idx="13357">
                  <c:v>1.7833460000000001</c:v>
                </c:pt>
                <c:pt idx="13358">
                  <c:v>1.781274</c:v>
                </c:pt>
                <c:pt idx="13359">
                  <c:v>1.777533</c:v>
                </c:pt>
                <c:pt idx="13360">
                  <c:v>1.7761370000000001</c:v>
                </c:pt>
                <c:pt idx="13361">
                  <c:v>1.7791509999999999</c:v>
                </c:pt>
                <c:pt idx="13362">
                  <c:v>1.782019</c:v>
                </c:pt>
                <c:pt idx="13363">
                  <c:v>1.7783880000000001</c:v>
                </c:pt>
                <c:pt idx="13364">
                  <c:v>1.774726</c:v>
                </c:pt>
                <c:pt idx="13365">
                  <c:v>1.777957</c:v>
                </c:pt>
                <c:pt idx="13366">
                  <c:v>1.783569</c:v>
                </c:pt>
                <c:pt idx="13367">
                  <c:v>1.783976</c:v>
                </c:pt>
                <c:pt idx="13368">
                  <c:v>1.7791490000000001</c:v>
                </c:pt>
                <c:pt idx="13369">
                  <c:v>1.7798830000000001</c:v>
                </c:pt>
                <c:pt idx="13370">
                  <c:v>1.7835000000000001</c:v>
                </c:pt>
                <c:pt idx="13371">
                  <c:v>1.781725</c:v>
                </c:pt>
                <c:pt idx="13372">
                  <c:v>1.7812920000000001</c:v>
                </c:pt>
                <c:pt idx="13373">
                  <c:v>1.783585</c:v>
                </c:pt>
                <c:pt idx="13374">
                  <c:v>1.7829349999999999</c:v>
                </c:pt>
                <c:pt idx="13375">
                  <c:v>1.7806470000000001</c:v>
                </c:pt>
                <c:pt idx="13376">
                  <c:v>1.779806</c:v>
                </c:pt>
                <c:pt idx="13377">
                  <c:v>1.7825249999999999</c:v>
                </c:pt>
                <c:pt idx="13378">
                  <c:v>1.7844899999999999</c:v>
                </c:pt>
                <c:pt idx="13379">
                  <c:v>1.781496</c:v>
                </c:pt>
                <c:pt idx="13380">
                  <c:v>1.7784500000000001</c:v>
                </c:pt>
                <c:pt idx="13381">
                  <c:v>1.781666</c:v>
                </c:pt>
                <c:pt idx="13382">
                  <c:v>1.7833749999999999</c:v>
                </c:pt>
                <c:pt idx="13383">
                  <c:v>1.7793140000000001</c:v>
                </c:pt>
                <c:pt idx="13384">
                  <c:v>1.779992</c:v>
                </c:pt>
                <c:pt idx="13385">
                  <c:v>1.785893</c:v>
                </c:pt>
                <c:pt idx="13386">
                  <c:v>1.788073</c:v>
                </c:pt>
                <c:pt idx="13387">
                  <c:v>1.786222</c:v>
                </c:pt>
                <c:pt idx="13388">
                  <c:v>1.7849470000000001</c:v>
                </c:pt>
                <c:pt idx="13389">
                  <c:v>1.7855859999999999</c:v>
                </c:pt>
                <c:pt idx="13390">
                  <c:v>1.783903</c:v>
                </c:pt>
                <c:pt idx="13391">
                  <c:v>1.7816179999999999</c:v>
                </c:pt>
                <c:pt idx="13392">
                  <c:v>1.7845770000000001</c:v>
                </c:pt>
                <c:pt idx="13393">
                  <c:v>1.787174</c:v>
                </c:pt>
                <c:pt idx="13394">
                  <c:v>1.782586</c:v>
                </c:pt>
                <c:pt idx="13395">
                  <c:v>1.783552</c:v>
                </c:pt>
                <c:pt idx="13396">
                  <c:v>1.791763</c:v>
                </c:pt>
                <c:pt idx="13397">
                  <c:v>1.792333</c:v>
                </c:pt>
                <c:pt idx="13398">
                  <c:v>1.787148</c:v>
                </c:pt>
                <c:pt idx="13399">
                  <c:v>1.783979</c:v>
                </c:pt>
                <c:pt idx="13400">
                  <c:v>1.782443</c:v>
                </c:pt>
                <c:pt idx="13401">
                  <c:v>1.784071</c:v>
                </c:pt>
                <c:pt idx="13402">
                  <c:v>1.7864450000000001</c:v>
                </c:pt>
                <c:pt idx="13403">
                  <c:v>1.78444</c:v>
                </c:pt>
                <c:pt idx="13404">
                  <c:v>1.781175</c:v>
                </c:pt>
                <c:pt idx="13405">
                  <c:v>1.784303</c:v>
                </c:pt>
                <c:pt idx="13406">
                  <c:v>1.787226</c:v>
                </c:pt>
                <c:pt idx="13407">
                  <c:v>1.786065</c:v>
                </c:pt>
                <c:pt idx="13408">
                  <c:v>1.7874399999999999</c:v>
                </c:pt>
                <c:pt idx="13409">
                  <c:v>1.7884119999999999</c:v>
                </c:pt>
                <c:pt idx="13410">
                  <c:v>1.788586</c:v>
                </c:pt>
                <c:pt idx="13411">
                  <c:v>1.7892319999999999</c:v>
                </c:pt>
                <c:pt idx="13412">
                  <c:v>1.790565</c:v>
                </c:pt>
                <c:pt idx="13413">
                  <c:v>1.794619</c:v>
                </c:pt>
                <c:pt idx="13414">
                  <c:v>1.791534</c:v>
                </c:pt>
                <c:pt idx="13415">
                  <c:v>1.786985</c:v>
                </c:pt>
                <c:pt idx="13416">
                  <c:v>1.7912809999999999</c:v>
                </c:pt>
                <c:pt idx="13417">
                  <c:v>1.7944059999999999</c:v>
                </c:pt>
                <c:pt idx="13418">
                  <c:v>1.7901560000000001</c:v>
                </c:pt>
                <c:pt idx="13419">
                  <c:v>1.7870410000000001</c:v>
                </c:pt>
                <c:pt idx="13420">
                  <c:v>1.7927930000000001</c:v>
                </c:pt>
                <c:pt idx="13421">
                  <c:v>1.798014</c:v>
                </c:pt>
                <c:pt idx="13422">
                  <c:v>1.7971919999999999</c:v>
                </c:pt>
                <c:pt idx="13423">
                  <c:v>1.795223</c:v>
                </c:pt>
                <c:pt idx="13424">
                  <c:v>1.795677</c:v>
                </c:pt>
                <c:pt idx="13425">
                  <c:v>1.7995429999999999</c:v>
                </c:pt>
                <c:pt idx="13426">
                  <c:v>1.7975319999999999</c:v>
                </c:pt>
                <c:pt idx="13427">
                  <c:v>1.7949109999999999</c:v>
                </c:pt>
                <c:pt idx="13428">
                  <c:v>1.7974079999999999</c:v>
                </c:pt>
                <c:pt idx="13429">
                  <c:v>1.7979609999999999</c:v>
                </c:pt>
                <c:pt idx="13430">
                  <c:v>1.7946340000000001</c:v>
                </c:pt>
                <c:pt idx="13431">
                  <c:v>1.7931159999999999</c:v>
                </c:pt>
                <c:pt idx="13432">
                  <c:v>1.7954749999999999</c:v>
                </c:pt>
                <c:pt idx="13433">
                  <c:v>1.7975909999999999</c:v>
                </c:pt>
                <c:pt idx="13434">
                  <c:v>1.797331</c:v>
                </c:pt>
                <c:pt idx="13435">
                  <c:v>1.7960259999999999</c:v>
                </c:pt>
                <c:pt idx="13436">
                  <c:v>1.795269</c:v>
                </c:pt>
                <c:pt idx="13437">
                  <c:v>1.7970900000000001</c:v>
                </c:pt>
                <c:pt idx="13438">
                  <c:v>1.796924</c:v>
                </c:pt>
                <c:pt idx="13439">
                  <c:v>1.796667</c:v>
                </c:pt>
                <c:pt idx="13440">
                  <c:v>1.7959400000000001</c:v>
                </c:pt>
                <c:pt idx="13441">
                  <c:v>1.7968949999999999</c:v>
                </c:pt>
                <c:pt idx="13442">
                  <c:v>1.7989740000000001</c:v>
                </c:pt>
                <c:pt idx="13443">
                  <c:v>1.795004</c:v>
                </c:pt>
                <c:pt idx="13444">
                  <c:v>1.7919529999999999</c:v>
                </c:pt>
                <c:pt idx="13445">
                  <c:v>1.794732</c:v>
                </c:pt>
                <c:pt idx="13446">
                  <c:v>1.79471</c:v>
                </c:pt>
                <c:pt idx="13447">
                  <c:v>1.7926029999999999</c:v>
                </c:pt>
                <c:pt idx="13448">
                  <c:v>1.79518</c:v>
                </c:pt>
                <c:pt idx="13449">
                  <c:v>1.796834</c:v>
                </c:pt>
                <c:pt idx="13450">
                  <c:v>1.793407</c:v>
                </c:pt>
                <c:pt idx="13451">
                  <c:v>1.792853</c:v>
                </c:pt>
                <c:pt idx="13452">
                  <c:v>1.7976799999999999</c:v>
                </c:pt>
                <c:pt idx="13453">
                  <c:v>1.795104</c:v>
                </c:pt>
                <c:pt idx="13454">
                  <c:v>1.788578</c:v>
                </c:pt>
                <c:pt idx="13455">
                  <c:v>1.793426</c:v>
                </c:pt>
                <c:pt idx="13456">
                  <c:v>1.8010809999999999</c:v>
                </c:pt>
                <c:pt idx="13457">
                  <c:v>1.801153</c:v>
                </c:pt>
                <c:pt idx="13458">
                  <c:v>1.8019799999999999</c:v>
                </c:pt>
                <c:pt idx="13459">
                  <c:v>1.806395</c:v>
                </c:pt>
                <c:pt idx="13460">
                  <c:v>1.80514</c:v>
                </c:pt>
                <c:pt idx="13461">
                  <c:v>1.80433</c:v>
                </c:pt>
                <c:pt idx="13462">
                  <c:v>1.8057529999999999</c:v>
                </c:pt>
                <c:pt idx="13463">
                  <c:v>1.8044370000000001</c:v>
                </c:pt>
                <c:pt idx="13464">
                  <c:v>1.804071</c:v>
                </c:pt>
                <c:pt idx="13465">
                  <c:v>1.8056129999999999</c:v>
                </c:pt>
                <c:pt idx="13466">
                  <c:v>1.8041720000000001</c:v>
                </c:pt>
                <c:pt idx="13467">
                  <c:v>1.802373</c:v>
                </c:pt>
                <c:pt idx="13468">
                  <c:v>1.8048200000000001</c:v>
                </c:pt>
                <c:pt idx="13469">
                  <c:v>1.808081</c:v>
                </c:pt>
                <c:pt idx="13470">
                  <c:v>1.8053319999999999</c:v>
                </c:pt>
                <c:pt idx="13471">
                  <c:v>1.801965</c:v>
                </c:pt>
                <c:pt idx="13472">
                  <c:v>1.803153</c:v>
                </c:pt>
                <c:pt idx="13473">
                  <c:v>1.805744</c:v>
                </c:pt>
                <c:pt idx="13474">
                  <c:v>1.807261</c:v>
                </c:pt>
                <c:pt idx="13475">
                  <c:v>1.8099400000000001</c:v>
                </c:pt>
                <c:pt idx="13476">
                  <c:v>1.8102009999999999</c:v>
                </c:pt>
                <c:pt idx="13477">
                  <c:v>1.8059099999999999</c:v>
                </c:pt>
                <c:pt idx="13478">
                  <c:v>1.803285</c:v>
                </c:pt>
                <c:pt idx="13479">
                  <c:v>1.8041940000000001</c:v>
                </c:pt>
                <c:pt idx="13480">
                  <c:v>1.805849</c:v>
                </c:pt>
                <c:pt idx="13481">
                  <c:v>1.807221</c:v>
                </c:pt>
                <c:pt idx="13482">
                  <c:v>1.809064</c:v>
                </c:pt>
                <c:pt idx="13483">
                  <c:v>1.8087439999999999</c:v>
                </c:pt>
                <c:pt idx="13484">
                  <c:v>1.8059860000000001</c:v>
                </c:pt>
                <c:pt idx="13485">
                  <c:v>1.807456</c:v>
                </c:pt>
                <c:pt idx="13486">
                  <c:v>1.807868</c:v>
                </c:pt>
                <c:pt idx="13487">
                  <c:v>1.803096</c:v>
                </c:pt>
                <c:pt idx="13488">
                  <c:v>1.8009580000000001</c:v>
                </c:pt>
                <c:pt idx="13489">
                  <c:v>1.8045709999999999</c:v>
                </c:pt>
                <c:pt idx="13490">
                  <c:v>1.8064480000000001</c:v>
                </c:pt>
                <c:pt idx="13491">
                  <c:v>1.802438</c:v>
                </c:pt>
                <c:pt idx="13492">
                  <c:v>1.800486</c:v>
                </c:pt>
                <c:pt idx="13493">
                  <c:v>1.8065199999999999</c:v>
                </c:pt>
                <c:pt idx="13494">
                  <c:v>1.809418</c:v>
                </c:pt>
                <c:pt idx="13495">
                  <c:v>1.8069109999999999</c:v>
                </c:pt>
                <c:pt idx="13496">
                  <c:v>1.8073239999999999</c:v>
                </c:pt>
                <c:pt idx="13497">
                  <c:v>1.8092029999999999</c:v>
                </c:pt>
                <c:pt idx="13498">
                  <c:v>1.8066359999999999</c:v>
                </c:pt>
                <c:pt idx="13499">
                  <c:v>1.7993650000000001</c:v>
                </c:pt>
                <c:pt idx="13500">
                  <c:v>1.80063</c:v>
                </c:pt>
                <c:pt idx="13501">
                  <c:v>1.807083</c:v>
                </c:pt>
                <c:pt idx="13502">
                  <c:v>1.806082</c:v>
                </c:pt>
                <c:pt idx="13503">
                  <c:v>1.8069230000000001</c:v>
                </c:pt>
                <c:pt idx="13504">
                  <c:v>1.811339</c:v>
                </c:pt>
                <c:pt idx="13505">
                  <c:v>1.811175</c:v>
                </c:pt>
                <c:pt idx="13506">
                  <c:v>1.8105519999999999</c:v>
                </c:pt>
                <c:pt idx="13507">
                  <c:v>1.8135779999999999</c:v>
                </c:pt>
                <c:pt idx="13508">
                  <c:v>1.8104020000000001</c:v>
                </c:pt>
                <c:pt idx="13509">
                  <c:v>1.8060020000000001</c:v>
                </c:pt>
                <c:pt idx="13510">
                  <c:v>1.8109379999999999</c:v>
                </c:pt>
                <c:pt idx="13511">
                  <c:v>1.81585</c:v>
                </c:pt>
                <c:pt idx="13512">
                  <c:v>1.813272</c:v>
                </c:pt>
                <c:pt idx="13513">
                  <c:v>1.8119590000000001</c:v>
                </c:pt>
                <c:pt idx="13514">
                  <c:v>1.8135019999999999</c:v>
                </c:pt>
                <c:pt idx="13515">
                  <c:v>1.8131550000000001</c:v>
                </c:pt>
                <c:pt idx="13516">
                  <c:v>1.8127</c:v>
                </c:pt>
                <c:pt idx="13517">
                  <c:v>1.8139380000000001</c:v>
                </c:pt>
                <c:pt idx="13518">
                  <c:v>1.814057</c:v>
                </c:pt>
                <c:pt idx="13519">
                  <c:v>1.812082</c:v>
                </c:pt>
                <c:pt idx="13520">
                  <c:v>1.811507</c:v>
                </c:pt>
                <c:pt idx="13521">
                  <c:v>1.813706</c:v>
                </c:pt>
                <c:pt idx="13522">
                  <c:v>1.81406</c:v>
                </c:pt>
                <c:pt idx="13523">
                  <c:v>1.8130790000000001</c:v>
                </c:pt>
                <c:pt idx="13524">
                  <c:v>1.8135030000000001</c:v>
                </c:pt>
                <c:pt idx="13525">
                  <c:v>1.814972</c:v>
                </c:pt>
                <c:pt idx="13526">
                  <c:v>1.812378</c:v>
                </c:pt>
                <c:pt idx="13527">
                  <c:v>1.807571</c:v>
                </c:pt>
                <c:pt idx="13528">
                  <c:v>1.8101860000000001</c:v>
                </c:pt>
                <c:pt idx="13529">
                  <c:v>1.8144750000000001</c:v>
                </c:pt>
                <c:pt idx="13530">
                  <c:v>1.812827</c:v>
                </c:pt>
                <c:pt idx="13531">
                  <c:v>1.812956</c:v>
                </c:pt>
                <c:pt idx="13532">
                  <c:v>1.8115829999999999</c:v>
                </c:pt>
                <c:pt idx="13533">
                  <c:v>1.808611</c:v>
                </c:pt>
                <c:pt idx="13534">
                  <c:v>1.8103320000000001</c:v>
                </c:pt>
                <c:pt idx="13535">
                  <c:v>1.8117110000000001</c:v>
                </c:pt>
                <c:pt idx="13536">
                  <c:v>1.813159</c:v>
                </c:pt>
                <c:pt idx="13537">
                  <c:v>1.81576</c:v>
                </c:pt>
                <c:pt idx="13538">
                  <c:v>1.8146150000000001</c:v>
                </c:pt>
                <c:pt idx="13539">
                  <c:v>1.810316</c:v>
                </c:pt>
                <c:pt idx="13540">
                  <c:v>1.809965</c:v>
                </c:pt>
                <c:pt idx="13541">
                  <c:v>1.813291</c:v>
                </c:pt>
                <c:pt idx="13542">
                  <c:v>1.81352</c:v>
                </c:pt>
                <c:pt idx="13543">
                  <c:v>1.81487</c:v>
                </c:pt>
                <c:pt idx="13544">
                  <c:v>1.819995</c:v>
                </c:pt>
                <c:pt idx="13545">
                  <c:v>1.8223800000000001</c:v>
                </c:pt>
                <c:pt idx="13546">
                  <c:v>1.8238859999999999</c:v>
                </c:pt>
                <c:pt idx="13547">
                  <c:v>1.8266720000000001</c:v>
                </c:pt>
                <c:pt idx="13548">
                  <c:v>1.8273239999999999</c:v>
                </c:pt>
                <c:pt idx="13549">
                  <c:v>1.8245210000000001</c:v>
                </c:pt>
                <c:pt idx="13550">
                  <c:v>1.8233159999999999</c:v>
                </c:pt>
                <c:pt idx="13551">
                  <c:v>1.8243320000000001</c:v>
                </c:pt>
                <c:pt idx="13552">
                  <c:v>1.82334</c:v>
                </c:pt>
                <c:pt idx="13553">
                  <c:v>1.821542</c:v>
                </c:pt>
                <c:pt idx="13554">
                  <c:v>1.8214939999999999</c:v>
                </c:pt>
                <c:pt idx="13555">
                  <c:v>1.8200730000000001</c:v>
                </c:pt>
                <c:pt idx="13556">
                  <c:v>1.8203229999999999</c:v>
                </c:pt>
                <c:pt idx="13557">
                  <c:v>1.8209390000000001</c:v>
                </c:pt>
                <c:pt idx="13558">
                  <c:v>1.8163149999999999</c:v>
                </c:pt>
                <c:pt idx="13559">
                  <c:v>1.8135619999999999</c:v>
                </c:pt>
                <c:pt idx="13560">
                  <c:v>1.8165309999999999</c:v>
                </c:pt>
                <c:pt idx="13561">
                  <c:v>1.816265</c:v>
                </c:pt>
                <c:pt idx="13562">
                  <c:v>1.813523</c:v>
                </c:pt>
                <c:pt idx="13563">
                  <c:v>1.811485</c:v>
                </c:pt>
                <c:pt idx="13564">
                  <c:v>1.8097129999999999</c:v>
                </c:pt>
                <c:pt idx="13565">
                  <c:v>1.8113669999999999</c:v>
                </c:pt>
                <c:pt idx="13566">
                  <c:v>1.814932</c:v>
                </c:pt>
                <c:pt idx="13567">
                  <c:v>1.813598</c:v>
                </c:pt>
                <c:pt idx="13568">
                  <c:v>1.8121480000000001</c:v>
                </c:pt>
                <c:pt idx="13569">
                  <c:v>1.8157190000000001</c:v>
                </c:pt>
                <c:pt idx="13570">
                  <c:v>1.818424</c:v>
                </c:pt>
                <c:pt idx="13571">
                  <c:v>1.816014</c:v>
                </c:pt>
                <c:pt idx="13572">
                  <c:v>1.814986</c:v>
                </c:pt>
                <c:pt idx="13573">
                  <c:v>1.8180730000000001</c:v>
                </c:pt>
                <c:pt idx="13574">
                  <c:v>1.8177639999999999</c:v>
                </c:pt>
                <c:pt idx="13575">
                  <c:v>1.8133079999999999</c:v>
                </c:pt>
                <c:pt idx="13576">
                  <c:v>1.811121</c:v>
                </c:pt>
                <c:pt idx="13577">
                  <c:v>1.8146549999999999</c:v>
                </c:pt>
                <c:pt idx="13578">
                  <c:v>1.8166180000000001</c:v>
                </c:pt>
                <c:pt idx="13579">
                  <c:v>1.816789</c:v>
                </c:pt>
                <c:pt idx="13580">
                  <c:v>1.81907</c:v>
                </c:pt>
                <c:pt idx="13581">
                  <c:v>1.8215969999999999</c:v>
                </c:pt>
                <c:pt idx="13582">
                  <c:v>1.8212140000000001</c:v>
                </c:pt>
                <c:pt idx="13583">
                  <c:v>1.821493</c:v>
                </c:pt>
                <c:pt idx="13584">
                  <c:v>1.8267139999999999</c:v>
                </c:pt>
                <c:pt idx="13585">
                  <c:v>1.8263240000000001</c:v>
                </c:pt>
                <c:pt idx="13586">
                  <c:v>1.8233760000000001</c:v>
                </c:pt>
                <c:pt idx="13587">
                  <c:v>1.8265</c:v>
                </c:pt>
                <c:pt idx="13588">
                  <c:v>1.827002</c:v>
                </c:pt>
                <c:pt idx="13589">
                  <c:v>1.822878</c:v>
                </c:pt>
                <c:pt idx="13590">
                  <c:v>1.821231</c:v>
                </c:pt>
                <c:pt idx="13591">
                  <c:v>1.824106</c:v>
                </c:pt>
                <c:pt idx="13592">
                  <c:v>1.826265</c:v>
                </c:pt>
                <c:pt idx="13593">
                  <c:v>1.82423</c:v>
                </c:pt>
                <c:pt idx="13594">
                  <c:v>1.8208040000000001</c:v>
                </c:pt>
                <c:pt idx="13595">
                  <c:v>1.8219749999999999</c:v>
                </c:pt>
                <c:pt idx="13596">
                  <c:v>1.823331</c:v>
                </c:pt>
                <c:pt idx="13597">
                  <c:v>1.8225340000000001</c:v>
                </c:pt>
                <c:pt idx="13598">
                  <c:v>1.825388</c:v>
                </c:pt>
                <c:pt idx="13599">
                  <c:v>1.826478</c:v>
                </c:pt>
                <c:pt idx="13600">
                  <c:v>1.8240320000000001</c:v>
                </c:pt>
                <c:pt idx="13601">
                  <c:v>1.822513</c:v>
                </c:pt>
                <c:pt idx="13602">
                  <c:v>1.822193</c:v>
                </c:pt>
                <c:pt idx="13603">
                  <c:v>1.8223240000000001</c:v>
                </c:pt>
                <c:pt idx="13604">
                  <c:v>1.824471</c:v>
                </c:pt>
                <c:pt idx="13605">
                  <c:v>1.8263849999999999</c:v>
                </c:pt>
                <c:pt idx="13606">
                  <c:v>1.8238369999999999</c:v>
                </c:pt>
                <c:pt idx="13607">
                  <c:v>1.82464</c:v>
                </c:pt>
                <c:pt idx="13608">
                  <c:v>1.828165</c:v>
                </c:pt>
                <c:pt idx="13609">
                  <c:v>1.8256559999999999</c:v>
                </c:pt>
                <c:pt idx="13610">
                  <c:v>1.823601</c:v>
                </c:pt>
                <c:pt idx="13611">
                  <c:v>1.8257669999999999</c:v>
                </c:pt>
                <c:pt idx="13612">
                  <c:v>1.8263990000000001</c:v>
                </c:pt>
                <c:pt idx="13613">
                  <c:v>1.827785</c:v>
                </c:pt>
                <c:pt idx="13614">
                  <c:v>1.8303480000000001</c:v>
                </c:pt>
                <c:pt idx="13615">
                  <c:v>1.8302290000000001</c:v>
                </c:pt>
                <c:pt idx="13616">
                  <c:v>1.8293809999999999</c:v>
                </c:pt>
                <c:pt idx="13617">
                  <c:v>1.8268219999999999</c:v>
                </c:pt>
                <c:pt idx="13618">
                  <c:v>1.82806</c:v>
                </c:pt>
                <c:pt idx="13619">
                  <c:v>1.8316790000000001</c:v>
                </c:pt>
                <c:pt idx="13620">
                  <c:v>1.8311999999999999</c:v>
                </c:pt>
                <c:pt idx="13621">
                  <c:v>1.8307530000000001</c:v>
                </c:pt>
                <c:pt idx="13622">
                  <c:v>1.83142</c:v>
                </c:pt>
                <c:pt idx="13623">
                  <c:v>1.8326340000000001</c:v>
                </c:pt>
                <c:pt idx="13624">
                  <c:v>1.8329800000000001</c:v>
                </c:pt>
                <c:pt idx="13625">
                  <c:v>1.8306960000000001</c:v>
                </c:pt>
                <c:pt idx="13626">
                  <c:v>1.8311090000000001</c:v>
                </c:pt>
                <c:pt idx="13627">
                  <c:v>1.8330139999999999</c:v>
                </c:pt>
                <c:pt idx="13628">
                  <c:v>1.830128</c:v>
                </c:pt>
                <c:pt idx="13629">
                  <c:v>1.8290869999999999</c:v>
                </c:pt>
                <c:pt idx="13630">
                  <c:v>1.8319650000000001</c:v>
                </c:pt>
                <c:pt idx="13631">
                  <c:v>1.829129</c:v>
                </c:pt>
                <c:pt idx="13632">
                  <c:v>1.826144</c:v>
                </c:pt>
                <c:pt idx="13633">
                  <c:v>1.82985</c:v>
                </c:pt>
                <c:pt idx="13634">
                  <c:v>1.8290770000000001</c:v>
                </c:pt>
                <c:pt idx="13635">
                  <c:v>1.8248709999999999</c:v>
                </c:pt>
                <c:pt idx="13636">
                  <c:v>1.8287610000000001</c:v>
                </c:pt>
                <c:pt idx="13637">
                  <c:v>1.8343640000000001</c:v>
                </c:pt>
                <c:pt idx="13638">
                  <c:v>1.836719</c:v>
                </c:pt>
                <c:pt idx="13639">
                  <c:v>1.834139</c:v>
                </c:pt>
                <c:pt idx="13640">
                  <c:v>1.8333820000000001</c:v>
                </c:pt>
                <c:pt idx="13641">
                  <c:v>1.83602</c:v>
                </c:pt>
                <c:pt idx="13642">
                  <c:v>1.8373060000000001</c:v>
                </c:pt>
                <c:pt idx="13643">
                  <c:v>1.837669</c:v>
                </c:pt>
                <c:pt idx="13644">
                  <c:v>1.8377509999999999</c:v>
                </c:pt>
                <c:pt idx="13645">
                  <c:v>1.8386849999999999</c:v>
                </c:pt>
                <c:pt idx="13646">
                  <c:v>1.840076</c:v>
                </c:pt>
                <c:pt idx="13647">
                  <c:v>1.840967</c:v>
                </c:pt>
                <c:pt idx="13648">
                  <c:v>1.8385180000000001</c:v>
                </c:pt>
                <c:pt idx="13649">
                  <c:v>1.8385480000000001</c:v>
                </c:pt>
                <c:pt idx="13650">
                  <c:v>1.841018</c:v>
                </c:pt>
                <c:pt idx="13651">
                  <c:v>1.839863</c:v>
                </c:pt>
                <c:pt idx="13652">
                  <c:v>1.838533</c:v>
                </c:pt>
                <c:pt idx="13653">
                  <c:v>1.8412900000000001</c:v>
                </c:pt>
                <c:pt idx="13654">
                  <c:v>1.8451839999999999</c:v>
                </c:pt>
                <c:pt idx="13655">
                  <c:v>1.8440970000000001</c:v>
                </c:pt>
                <c:pt idx="13656">
                  <c:v>1.8397330000000001</c:v>
                </c:pt>
                <c:pt idx="13657">
                  <c:v>1.8407389999999999</c:v>
                </c:pt>
                <c:pt idx="13658">
                  <c:v>1.8452459999999999</c:v>
                </c:pt>
                <c:pt idx="13659">
                  <c:v>1.8456170000000001</c:v>
                </c:pt>
                <c:pt idx="13660">
                  <c:v>1.8424290000000001</c:v>
                </c:pt>
                <c:pt idx="13661">
                  <c:v>1.8415170000000001</c:v>
                </c:pt>
                <c:pt idx="13662">
                  <c:v>1.8406880000000001</c:v>
                </c:pt>
                <c:pt idx="13663">
                  <c:v>1.839018</c:v>
                </c:pt>
                <c:pt idx="13664">
                  <c:v>1.8412919999999999</c:v>
                </c:pt>
                <c:pt idx="13665">
                  <c:v>1.839712</c:v>
                </c:pt>
                <c:pt idx="13666">
                  <c:v>1.837197</c:v>
                </c:pt>
                <c:pt idx="13667">
                  <c:v>1.836581</c:v>
                </c:pt>
                <c:pt idx="13668">
                  <c:v>1.8338399999999999</c:v>
                </c:pt>
                <c:pt idx="13669">
                  <c:v>1.833064</c:v>
                </c:pt>
                <c:pt idx="13670">
                  <c:v>1.8371459999999999</c:v>
                </c:pt>
                <c:pt idx="13671">
                  <c:v>1.8396889999999999</c:v>
                </c:pt>
                <c:pt idx="13672">
                  <c:v>1.8392090000000001</c:v>
                </c:pt>
                <c:pt idx="13673">
                  <c:v>1.8379909999999999</c:v>
                </c:pt>
                <c:pt idx="13674">
                  <c:v>1.839154</c:v>
                </c:pt>
                <c:pt idx="13675">
                  <c:v>1.84084</c:v>
                </c:pt>
                <c:pt idx="13676">
                  <c:v>1.837831</c:v>
                </c:pt>
                <c:pt idx="13677">
                  <c:v>1.8352809999999999</c:v>
                </c:pt>
                <c:pt idx="13678">
                  <c:v>1.838492</c:v>
                </c:pt>
                <c:pt idx="13679">
                  <c:v>1.841553</c:v>
                </c:pt>
                <c:pt idx="13680">
                  <c:v>1.841121</c:v>
                </c:pt>
                <c:pt idx="13681">
                  <c:v>1.840765</c:v>
                </c:pt>
                <c:pt idx="13682">
                  <c:v>1.8406119999999999</c:v>
                </c:pt>
                <c:pt idx="13683">
                  <c:v>1.8382829999999999</c:v>
                </c:pt>
                <c:pt idx="13684">
                  <c:v>1.835547</c:v>
                </c:pt>
                <c:pt idx="13685">
                  <c:v>1.83558</c:v>
                </c:pt>
                <c:pt idx="13686">
                  <c:v>1.8359179999999999</c:v>
                </c:pt>
                <c:pt idx="13687">
                  <c:v>1.83257</c:v>
                </c:pt>
                <c:pt idx="13688">
                  <c:v>1.836112</c:v>
                </c:pt>
                <c:pt idx="13689">
                  <c:v>1.8482050000000001</c:v>
                </c:pt>
                <c:pt idx="13690">
                  <c:v>1.8516980000000001</c:v>
                </c:pt>
                <c:pt idx="13691">
                  <c:v>1.845591</c:v>
                </c:pt>
                <c:pt idx="13692">
                  <c:v>1.8491299999999999</c:v>
                </c:pt>
                <c:pt idx="13693">
                  <c:v>1.851742</c:v>
                </c:pt>
                <c:pt idx="13694">
                  <c:v>1.8485480000000001</c:v>
                </c:pt>
                <c:pt idx="13695">
                  <c:v>1.8510089999999999</c:v>
                </c:pt>
                <c:pt idx="13696">
                  <c:v>1.852109</c:v>
                </c:pt>
                <c:pt idx="13697">
                  <c:v>1.8487</c:v>
                </c:pt>
                <c:pt idx="13698">
                  <c:v>1.8502270000000001</c:v>
                </c:pt>
                <c:pt idx="13699">
                  <c:v>1.8501289999999999</c:v>
                </c:pt>
                <c:pt idx="13700">
                  <c:v>1.8456379999999999</c:v>
                </c:pt>
                <c:pt idx="13701">
                  <c:v>1.8460160000000001</c:v>
                </c:pt>
                <c:pt idx="13702">
                  <c:v>1.8484750000000001</c:v>
                </c:pt>
                <c:pt idx="13703">
                  <c:v>1.850784</c:v>
                </c:pt>
                <c:pt idx="13704">
                  <c:v>1.8524020000000001</c:v>
                </c:pt>
                <c:pt idx="13705">
                  <c:v>1.8508039999999999</c:v>
                </c:pt>
                <c:pt idx="13706">
                  <c:v>1.8489990000000001</c:v>
                </c:pt>
                <c:pt idx="13707">
                  <c:v>1.846992</c:v>
                </c:pt>
                <c:pt idx="13708">
                  <c:v>1.8480920000000001</c:v>
                </c:pt>
                <c:pt idx="13709">
                  <c:v>1.850366</c:v>
                </c:pt>
                <c:pt idx="13710">
                  <c:v>1.8483609999999999</c:v>
                </c:pt>
                <c:pt idx="13711">
                  <c:v>1.844554</c:v>
                </c:pt>
                <c:pt idx="13712">
                  <c:v>1.8466050000000001</c:v>
                </c:pt>
                <c:pt idx="13713">
                  <c:v>1.8522339999999999</c:v>
                </c:pt>
                <c:pt idx="13714">
                  <c:v>1.8541000000000001</c:v>
                </c:pt>
                <c:pt idx="13715">
                  <c:v>1.8518159999999999</c:v>
                </c:pt>
                <c:pt idx="13716">
                  <c:v>1.8516010000000001</c:v>
                </c:pt>
                <c:pt idx="13717">
                  <c:v>1.854409</c:v>
                </c:pt>
                <c:pt idx="13718">
                  <c:v>1.85517</c:v>
                </c:pt>
                <c:pt idx="13719">
                  <c:v>1.855172</c:v>
                </c:pt>
                <c:pt idx="13720">
                  <c:v>1.853342</c:v>
                </c:pt>
                <c:pt idx="13721">
                  <c:v>1.8511120000000001</c:v>
                </c:pt>
                <c:pt idx="13722">
                  <c:v>1.853181</c:v>
                </c:pt>
                <c:pt idx="13723">
                  <c:v>1.8531470000000001</c:v>
                </c:pt>
                <c:pt idx="13724">
                  <c:v>1.851461</c:v>
                </c:pt>
                <c:pt idx="13725">
                  <c:v>1.850482</c:v>
                </c:pt>
                <c:pt idx="13726">
                  <c:v>1.8467340000000001</c:v>
                </c:pt>
                <c:pt idx="13727">
                  <c:v>1.8468100000000001</c:v>
                </c:pt>
                <c:pt idx="13728">
                  <c:v>1.849164</c:v>
                </c:pt>
                <c:pt idx="13729">
                  <c:v>1.848597</c:v>
                </c:pt>
                <c:pt idx="13730">
                  <c:v>1.851834</c:v>
                </c:pt>
                <c:pt idx="13731">
                  <c:v>1.8501369999999999</c:v>
                </c:pt>
                <c:pt idx="13732">
                  <c:v>1.844346</c:v>
                </c:pt>
                <c:pt idx="13733">
                  <c:v>1.847518</c:v>
                </c:pt>
                <c:pt idx="13734">
                  <c:v>1.8525339999999999</c:v>
                </c:pt>
                <c:pt idx="13735">
                  <c:v>1.8512789999999999</c:v>
                </c:pt>
                <c:pt idx="13736">
                  <c:v>1.850292</c:v>
                </c:pt>
                <c:pt idx="13737">
                  <c:v>1.8497969999999999</c:v>
                </c:pt>
                <c:pt idx="13738">
                  <c:v>1.8506359999999999</c:v>
                </c:pt>
                <c:pt idx="13739">
                  <c:v>1.8547439999999999</c:v>
                </c:pt>
                <c:pt idx="13740">
                  <c:v>1.8541829999999999</c:v>
                </c:pt>
                <c:pt idx="13741">
                  <c:v>1.8501190000000001</c:v>
                </c:pt>
                <c:pt idx="13742">
                  <c:v>1.851817</c:v>
                </c:pt>
                <c:pt idx="13743">
                  <c:v>1.858824</c:v>
                </c:pt>
                <c:pt idx="13744">
                  <c:v>1.863334</c:v>
                </c:pt>
                <c:pt idx="13745">
                  <c:v>1.8596360000000001</c:v>
                </c:pt>
                <c:pt idx="13746">
                  <c:v>1.8546750000000001</c:v>
                </c:pt>
                <c:pt idx="13747">
                  <c:v>1.8565769999999999</c:v>
                </c:pt>
                <c:pt idx="13748">
                  <c:v>1.857726</c:v>
                </c:pt>
                <c:pt idx="13749">
                  <c:v>1.8547929999999999</c:v>
                </c:pt>
                <c:pt idx="13750">
                  <c:v>1.8554459999999999</c:v>
                </c:pt>
                <c:pt idx="13751">
                  <c:v>1.8569770000000001</c:v>
                </c:pt>
                <c:pt idx="13752">
                  <c:v>1.8525320000000001</c:v>
                </c:pt>
                <c:pt idx="13753">
                  <c:v>1.852992</c:v>
                </c:pt>
                <c:pt idx="13754">
                  <c:v>1.859874</c:v>
                </c:pt>
                <c:pt idx="13755">
                  <c:v>1.8587750000000001</c:v>
                </c:pt>
                <c:pt idx="13756">
                  <c:v>1.8529439999999999</c:v>
                </c:pt>
                <c:pt idx="13757">
                  <c:v>1.85097</c:v>
                </c:pt>
                <c:pt idx="13758">
                  <c:v>1.851332</c:v>
                </c:pt>
                <c:pt idx="13759">
                  <c:v>1.8544229999999999</c:v>
                </c:pt>
                <c:pt idx="13760">
                  <c:v>1.857078</c:v>
                </c:pt>
                <c:pt idx="13761">
                  <c:v>1.85853</c:v>
                </c:pt>
                <c:pt idx="13762">
                  <c:v>1.857378</c:v>
                </c:pt>
                <c:pt idx="13763">
                  <c:v>1.853051</c:v>
                </c:pt>
                <c:pt idx="13764">
                  <c:v>1.854314</c:v>
                </c:pt>
                <c:pt idx="13765">
                  <c:v>1.8572690000000001</c:v>
                </c:pt>
                <c:pt idx="13766">
                  <c:v>1.85836</c:v>
                </c:pt>
                <c:pt idx="13767">
                  <c:v>1.862266</c:v>
                </c:pt>
                <c:pt idx="13768">
                  <c:v>1.8633150000000001</c:v>
                </c:pt>
                <c:pt idx="13769">
                  <c:v>1.8622050000000001</c:v>
                </c:pt>
                <c:pt idx="13770">
                  <c:v>1.866428</c:v>
                </c:pt>
                <c:pt idx="13771">
                  <c:v>1.867216</c:v>
                </c:pt>
                <c:pt idx="13772">
                  <c:v>1.8609199999999999</c:v>
                </c:pt>
                <c:pt idx="13773">
                  <c:v>1.857694</c:v>
                </c:pt>
                <c:pt idx="13774">
                  <c:v>1.8592740000000001</c:v>
                </c:pt>
                <c:pt idx="13775">
                  <c:v>1.859372</c:v>
                </c:pt>
                <c:pt idx="13776">
                  <c:v>1.859329</c:v>
                </c:pt>
                <c:pt idx="13777">
                  <c:v>1.860819</c:v>
                </c:pt>
                <c:pt idx="13778">
                  <c:v>1.863164</c:v>
                </c:pt>
                <c:pt idx="13779">
                  <c:v>1.8627089999999999</c:v>
                </c:pt>
                <c:pt idx="13780">
                  <c:v>1.8656630000000001</c:v>
                </c:pt>
                <c:pt idx="13781">
                  <c:v>1.8686529999999999</c:v>
                </c:pt>
                <c:pt idx="13782">
                  <c:v>1.861802</c:v>
                </c:pt>
                <c:pt idx="13783">
                  <c:v>1.858625</c:v>
                </c:pt>
                <c:pt idx="13784">
                  <c:v>1.8626320000000001</c:v>
                </c:pt>
                <c:pt idx="13785">
                  <c:v>1.8628670000000001</c:v>
                </c:pt>
                <c:pt idx="13786">
                  <c:v>1.863696</c:v>
                </c:pt>
                <c:pt idx="13787">
                  <c:v>1.867807</c:v>
                </c:pt>
                <c:pt idx="13788">
                  <c:v>1.8644149999999999</c:v>
                </c:pt>
                <c:pt idx="13789">
                  <c:v>1.8596980000000001</c:v>
                </c:pt>
                <c:pt idx="13790">
                  <c:v>1.8631800000000001</c:v>
                </c:pt>
                <c:pt idx="13791">
                  <c:v>1.867305</c:v>
                </c:pt>
                <c:pt idx="13792">
                  <c:v>1.8647579999999999</c:v>
                </c:pt>
                <c:pt idx="13793">
                  <c:v>1.8618539999999999</c:v>
                </c:pt>
                <c:pt idx="13794">
                  <c:v>1.862358</c:v>
                </c:pt>
                <c:pt idx="13795">
                  <c:v>1.861067</c:v>
                </c:pt>
                <c:pt idx="13796">
                  <c:v>1.8638300000000001</c:v>
                </c:pt>
                <c:pt idx="13797">
                  <c:v>1.870844</c:v>
                </c:pt>
                <c:pt idx="13798">
                  <c:v>1.8703110000000001</c:v>
                </c:pt>
                <c:pt idx="13799">
                  <c:v>1.8647480000000001</c:v>
                </c:pt>
                <c:pt idx="13800">
                  <c:v>1.8632880000000001</c:v>
                </c:pt>
                <c:pt idx="13801">
                  <c:v>1.869837</c:v>
                </c:pt>
                <c:pt idx="13802">
                  <c:v>1.8717999999999999</c:v>
                </c:pt>
                <c:pt idx="13803">
                  <c:v>1.8652439999999999</c:v>
                </c:pt>
                <c:pt idx="13804">
                  <c:v>1.8638920000000001</c:v>
                </c:pt>
                <c:pt idx="13805">
                  <c:v>1.869248</c:v>
                </c:pt>
                <c:pt idx="13806">
                  <c:v>1.8728089999999999</c:v>
                </c:pt>
                <c:pt idx="13807">
                  <c:v>1.8690720000000001</c:v>
                </c:pt>
                <c:pt idx="13808">
                  <c:v>1.8638980000000001</c:v>
                </c:pt>
                <c:pt idx="13809">
                  <c:v>1.8622479999999999</c:v>
                </c:pt>
                <c:pt idx="13810">
                  <c:v>1.8613170000000001</c:v>
                </c:pt>
                <c:pt idx="13811">
                  <c:v>1.8623400000000001</c:v>
                </c:pt>
                <c:pt idx="13812">
                  <c:v>1.865648</c:v>
                </c:pt>
                <c:pt idx="13813">
                  <c:v>1.865659</c:v>
                </c:pt>
                <c:pt idx="13814">
                  <c:v>1.865022</c:v>
                </c:pt>
                <c:pt idx="13815">
                  <c:v>1.8662460000000001</c:v>
                </c:pt>
                <c:pt idx="13816">
                  <c:v>1.8671629999999999</c:v>
                </c:pt>
                <c:pt idx="13817">
                  <c:v>1.866619</c:v>
                </c:pt>
                <c:pt idx="13818">
                  <c:v>1.8643270000000001</c:v>
                </c:pt>
                <c:pt idx="13819">
                  <c:v>1.8641620000000001</c:v>
                </c:pt>
                <c:pt idx="13820">
                  <c:v>1.867578</c:v>
                </c:pt>
                <c:pt idx="13821">
                  <c:v>1.8678129999999999</c:v>
                </c:pt>
                <c:pt idx="13822">
                  <c:v>1.8662529999999999</c:v>
                </c:pt>
                <c:pt idx="13823">
                  <c:v>1.8687530000000001</c:v>
                </c:pt>
                <c:pt idx="13824">
                  <c:v>1.8726989999999999</c:v>
                </c:pt>
                <c:pt idx="13825">
                  <c:v>1.872185</c:v>
                </c:pt>
                <c:pt idx="13826">
                  <c:v>1.8711800000000001</c:v>
                </c:pt>
                <c:pt idx="13827">
                  <c:v>1.8731990000000001</c:v>
                </c:pt>
                <c:pt idx="13828">
                  <c:v>1.876285</c:v>
                </c:pt>
                <c:pt idx="13829">
                  <c:v>1.8769579999999999</c:v>
                </c:pt>
                <c:pt idx="13830">
                  <c:v>1.875232</c:v>
                </c:pt>
                <c:pt idx="13831">
                  <c:v>1.8721909999999999</c:v>
                </c:pt>
                <c:pt idx="13832">
                  <c:v>1.8709769999999999</c:v>
                </c:pt>
                <c:pt idx="13833">
                  <c:v>1.8755440000000001</c:v>
                </c:pt>
                <c:pt idx="13834">
                  <c:v>1.8786240000000001</c:v>
                </c:pt>
                <c:pt idx="13835">
                  <c:v>1.87724</c:v>
                </c:pt>
                <c:pt idx="13836">
                  <c:v>1.8789739999999999</c:v>
                </c:pt>
                <c:pt idx="13837">
                  <c:v>1.879907</c:v>
                </c:pt>
                <c:pt idx="13838">
                  <c:v>1.877745</c:v>
                </c:pt>
                <c:pt idx="13839">
                  <c:v>1.87476</c:v>
                </c:pt>
                <c:pt idx="13840">
                  <c:v>1.875394</c:v>
                </c:pt>
                <c:pt idx="13841">
                  <c:v>1.8799969999999999</c:v>
                </c:pt>
                <c:pt idx="13842">
                  <c:v>1.8778030000000001</c:v>
                </c:pt>
                <c:pt idx="13843">
                  <c:v>1.8710039999999999</c:v>
                </c:pt>
                <c:pt idx="13844">
                  <c:v>1.87134</c:v>
                </c:pt>
                <c:pt idx="13845">
                  <c:v>1.8762760000000001</c:v>
                </c:pt>
                <c:pt idx="13846">
                  <c:v>1.8749769999999999</c:v>
                </c:pt>
                <c:pt idx="13847">
                  <c:v>1.8715310000000001</c:v>
                </c:pt>
                <c:pt idx="13848">
                  <c:v>1.8748199999999999</c:v>
                </c:pt>
                <c:pt idx="13849">
                  <c:v>1.876565</c:v>
                </c:pt>
                <c:pt idx="13850">
                  <c:v>1.8726970000000001</c:v>
                </c:pt>
                <c:pt idx="13851">
                  <c:v>1.8686160000000001</c:v>
                </c:pt>
                <c:pt idx="13852">
                  <c:v>1.8728849999999999</c:v>
                </c:pt>
                <c:pt idx="13853">
                  <c:v>1.8791199999999999</c:v>
                </c:pt>
                <c:pt idx="13854">
                  <c:v>1.879335</c:v>
                </c:pt>
                <c:pt idx="13855">
                  <c:v>1.878808</c:v>
                </c:pt>
                <c:pt idx="13856">
                  <c:v>1.877961</c:v>
                </c:pt>
                <c:pt idx="13857">
                  <c:v>1.87771</c:v>
                </c:pt>
                <c:pt idx="13858">
                  <c:v>1.881426</c:v>
                </c:pt>
                <c:pt idx="13859">
                  <c:v>1.8838200000000001</c:v>
                </c:pt>
                <c:pt idx="13860">
                  <c:v>1.882225</c:v>
                </c:pt>
                <c:pt idx="13861">
                  <c:v>1.8786229999999999</c:v>
                </c:pt>
                <c:pt idx="13862">
                  <c:v>1.8788180000000001</c:v>
                </c:pt>
                <c:pt idx="13863">
                  <c:v>1.882498</c:v>
                </c:pt>
                <c:pt idx="13864">
                  <c:v>1.8864909999999999</c:v>
                </c:pt>
                <c:pt idx="13865">
                  <c:v>1.8866160000000001</c:v>
                </c:pt>
                <c:pt idx="13866">
                  <c:v>1.881292</c:v>
                </c:pt>
                <c:pt idx="13867">
                  <c:v>1.8758760000000001</c:v>
                </c:pt>
                <c:pt idx="13868">
                  <c:v>1.8749610000000001</c:v>
                </c:pt>
                <c:pt idx="13869">
                  <c:v>1.8779570000000001</c:v>
                </c:pt>
                <c:pt idx="13870">
                  <c:v>1.877219</c:v>
                </c:pt>
                <c:pt idx="13871">
                  <c:v>1.8732740000000001</c:v>
                </c:pt>
                <c:pt idx="13872">
                  <c:v>1.8755660000000001</c:v>
                </c:pt>
                <c:pt idx="13873">
                  <c:v>1.8745970000000001</c:v>
                </c:pt>
                <c:pt idx="13874">
                  <c:v>1.868744</c:v>
                </c:pt>
                <c:pt idx="13875">
                  <c:v>1.868601</c:v>
                </c:pt>
                <c:pt idx="13876">
                  <c:v>1.872363</c:v>
                </c:pt>
                <c:pt idx="13877">
                  <c:v>1.8735619999999999</c:v>
                </c:pt>
                <c:pt idx="13878">
                  <c:v>1.870932</c:v>
                </c:pt>
                <c:pt idx="13879">
                  <c:v>1.871588</c:v>
                </c:pt>
                <c:pt idx="13880">
                  <c:v>1.877019</c:v>
                </c:pt>
                <c:pt idx="13881">
                  <c:v>1.8800669999999999</c:v>
                </c:pt>
                <c:pt idx="13882">
                  <c:v>1.882287</c:v>
                </c:pt>
                <c:pt idx="13883">
                  <c:v>1.887427</c:v>
                </c:pt>
                <c:pt idx="13884">
                  <c:v>1.8918649999999999</c:v>
                </c:pt>
                <c:pt idx="13885">
                  <c:v>1.888544</c:v>
                </c:pt>
                <c:pt idx="13886">
                  <c:v>1.886949</c:v>
                </c:pt>
                <c:pt idx="13887">
                  <c:v>1.8889279999999999</c:v>
                </c:pt>
                <c:pt idx="13888">
                  <c:v>1.8852439999999999</c:v>
                </c:pt>
                <c:pt idx="13889">
                  <c:v>1.8816489999999999</c:v>
                </c:pt>
                <c:pt idx="13890">
                  <c:v>1.8802319999999999</c:v>
                </c:pt>
                <c:pt idx="13891">
                  <c:v>1.882862</c:v>
                </c:pt>
                <c:pt idx="13892">
                  <c:v>1.8881349999999999</c:v>
                </c:pt>
                <c:pt idx="13893">
                  <c:v>1.886908</c:v>
                </c:pt>
                <c:pt idx="13894">
                  <c:v>1.8837870000000001</c:v>
                </c:pt>
                <c:pt idx="13895">
                  <c:v>1.882171</c:v>
                </c:pt>
                <c:pt idx="13896">
                  <c:v>1.8799729999999999</c:v>
                </c:pt>
                <c:pt idx="13897">
                  <c:v>1.8798649999999999</c:v>
                </c:pt>
                <c:pt idx="13898">
                  <c:v>1.883</c:v>
                </c:pt>
                <c:pt idx="13899">
                  <c:v>1.885308</c:v>
                </c:pt>
                <c:pt idx="13900">
                  <c:v>1.8844620000000001</c:v>
                </c:pt>
                <c:pt idx="13901">
                  <c:v>1.8802680000000001</c:v>
                </c:pt>
                <c:pt idx="13902">
                  <c:v>1.879974</c:v>
                </c:pt>
                <c:pt idx="13903">
                  <c:v>1.885224</c:v>
                </c:pt>
                <c:pt idx="13904">
                  <c:v>1.885319</c:v>
                </c:pt>
                <c:pt idx="13905">
                  <c:v>1.883073</c:v>
                </c:pt>
                <c:pt idx="13906">
                  <c:v>1.8869279999999999</c:v>
                </c:pt>
                <c:pt idx="13907">
                  <c:v>1.8871899999999999</c:v>
                </c:pt>
                <c:pt idx="13908">
                  <c:v>1.883318</c:v>
                </c:pt>
                <c:pt idx="13909">
                  <c:v>1.8844190000000001</c:v>
                </c:pt>
                <c:pt idx="13910">
                  <c:v>1.884593</c:v>
                </c:pt>
                <c:pt idx="13911">
                  <c:v>1.8822680000000001</c:v>
                </c:pt>
                <c:pt idx="13912">
                  <c:v>1.88293</c:v>
                </c:pt>
                <c:pt idx="13913">
                  <c:v>1.885464</c:v>
                </c:pt>
                <c:pt idx="13914">
                  <c:v>1.88826</c:v>
                </c:pt>
                <c:pt idx="13915">
                  <c:v>1.8866670000000001</c:v>
                </c:pt>
                <c:pt idx="13916">
                  <c:v>1.884261</c:v>
                </c:pt>
                <c:pt idx="13917">
                  <c:v>1.88628</c:v>
                </c:pt>
                <c:pt idx="13918">
                  <c:v>1.884844</c:v>
                </c:pt>
                <c:pt idx="13919">
                  <c:v>1.880701</c:v>
                </c:pt>
                <c:pt idx="13920">
                  <c:v>1.885297</c:v>
                </c:pt>
                <c:pt idx="13921">
                  <c:v>1.891286</c:v>
                </c:pt>
                <c:pt idx="13922">
                  <c:v>1.8882639999999999</c:v>
                </c:pt>
                <c:pt idx="13923">
                  <c:v>1.885222</c:v>
                </c:pt>
                <c:pt idx="13924">
                  <c:v>1.8910039999999999</c:v>
                </c:pt>
                <c:pt idx="13925">
                  <c:v>1.892717</c:v>
                </c:pt>
                <c:pt idx="13926">
                  <c:v>1.888207</c:v>
                </c:pt>
                <c:pt idx="13927">
                  <c:v>1.8920920000000001</c:v>
                </c:pt>
                <c:pt idx="13928">
                  <c:v>1.8959170000000001</c:v>
                </c:pt>
                <c:pt idx="13929">
                  <c:v>1.8912500000000001</c:v>
                </c:pt>
                <c:pt idx="13930">
                  <c:v>1.893437</c:v>
                </c:pt>
                <c:pt idx="13931">
                  <c:v>1.8969579999999999</c:v>
                </c:pt>
                <c:pt idx="13932">
                  <c:v>1.8933880000000001</c:v>
                </c:pt>
                <c:pt idx="13933">
                  <c:v>1.890854</c:v>
                </c:pt>
                <c:pt idx="13934">
                  <c:v>1.892385</c:v>
                </c:pt>
                <c:pt idx="13935">
                  <c:v>1.891297</c:v>
                </c:pt>
                <c:pt idx="13936">
                  <c:v>1.889113</c:v>
                </c:pt>
                <c:pt idx="13937">
                  <c:v>1.892601</c:v>
                </c:pt>
                <c:pt idx="13938">
                  <c:v>1.8939459999999999</c:v>
                </c:pt>
                <c:pt idx="13939">
                  <c:v>1.8876470000000001</c:v>
                </c:pt>
                <c:pt idx="13940">
                  <c:v>1.8848290000000001</c:v>
                </c:pt>
                <c:pt idx="13941">
                  <c:v>1.889173</c:v>
                </c:pt>
                <c:pt idx="13942">
                  <c:v>1.89272</c:v>
                </c:pt>
                <c:pt idx="13943">
                  <c:v>1.889086</c:v>
                </c:pt>
                <c:pt idx="13944">
                  <c:v>1.8845240000000001</c:v>
                </c:pt>
                <c:pt idx="13945">
                  <c:v>1.8881019999999999</c:v>
                </c:pt>
                <c:pt idx="13946">
                  <c:v>1.895146</c:v>
                </c:pt>
                <c:pt idx="13947">
                  <c:v>1.897057</c:v>
                </c:pt>
                <c:pt idx="13948">
                  <c:v>1.8957390000000001</c:v>
                </c:pt>
                <c:pt idx="13949">
                  <c:v>1.8950359999999999</c:v>
                </c:pt>
                <c:pt idx="13950">
                  <c:v>1.8996109999999999</c:v>
                </c:pt>
                <c:pt idx="13951">
                  <c:v>1.898398</c:v>
                </c:pt>
                <c:pt idx="13952">
                  <c:v>1.891753</c:v>
                </c:pt>
                <c:pt idx="13953">
                  <c:v>1.891186</c:v>
                </c:pt>
                <c:pt idx="13954">
                  <c:v>1.8937679999999999</c:v>
                </c:pt>
                <c:pt idx="13955">
                  <c:v>1.896488</c:v>
                </c:pt>
                <c:pt idx="13956">
                  <c:v>1.8941520000000001</c:v>
                </c:pt>
                <c:pt idx="13957">
                  <c:v>1.8911210000000001</c:v>
                </c:pt>
                <c:pt idx="13958">
                  <c:v>1.8908910000000001</c:v>
                </c:pt>
                <c:pt idx="13959">
                  <c:v>1.888112</c:v>
                </c:pt>
                <c:pt idx="13960">
                  <c:v>1.886333</c:v>
                </c:pt>
                <c:pt idx="13961">
                  <c:v>1.886746</c:v>
                </c:pt>
                <c:pt idx="13962">
                  <c:v>1.886695</c:v>
                </c:pt>
                <c:pt idx="13963">
                  <c:v>1.8872230000000001</c:v>
                </c:pt>
                <c:pt idx="13964">
                  <c:v>1.892584</c:v>
                </c:pt>
                <c:pt idx="13965">
                  <c:v>1.896628</c:v>
                </c:pt>
                <c:pt idx="13966">
                  <c:v>1.894358</c:v>
                </c:pt>
                <c:pt idx="13967">
                  <c:v>1.893316</c:v>
                </c:pt>
                <c:pt idx="13968">
                  <c:v>1.8960710000000001</c:v>
                </c:pt>
                <c:pt idx="13969">
                  <c:v>1.89991</c:v>
                </c:pt>
                <c:pt idx="13970">
                  <c:v>1.9009050000000001</c:v>
                </c:pt>
                <c:pt idx="13971">
                  <c:v>1.896406</c:v>
                </c:pt>
                <c:pt idx="13972">
                  <c:v>1.8990720000000001</c:v>
                </c:pt>
                <c:pt idx="13973">
                  <c:v>1.9062619999999999</c:v>
                </c:pt>
                <c:pt idx="13974">
                  <c:v>1.9049119999999999</c:v>
                </c:pt>
                <c:pt idx="13975">
                  <c:v>1.9002840000000001</c:v>
                </c:pt>
                <c:pt idx="13976">
                  <c:v>1.897807</c:v>
                </c:pt>
                <c:pt idx="13977">
                  <c:v>1.8956770000000001</c:v>
                </c:pt>
                <c:pt idx="13978">
                  <c:v>1.8962950000000001</c:v>
                </c:pt>
                <c:pt idx="13979">
                  <c:v>1.898172</c:v>
                </c:pt>
                <c:pt idx="13980">
                  <c:v>1.900989</c:v>
                </c:pt>
                <c:pt idx="13981">
                  <c:v>1.902304</c:v>
                </c:pt>
                <c:pt idx="13982">
                  <c:v>1.898501</c:v>
                </c:pt>
                <c:pt idx="13983">
                  <c:v>1.8968560000000001</c:v>
                </c:pt>
                <c:pt idx="13984">
                  <c:v>1.8977520000000001</c:v>
                </c:pt>
                <c:pt idx="13985">
                  <c:v>1.8969609999999999</c:v>
                </c:pt>
                <c:pt idx="13986">
                  <c:v>1.900136</c:v>
                </c:pt>
                <c:pt idx="13987">
                  <c:v>1.9028860000000001</c:v>
                </c:pt>
                <c:pt idx="13988">
                  <c:v>1.9001920000000001</c:v>
                </c:pt>
                <c:pt idx="13989">
                  <c:v>1.8992420000000001</c:v>
                </c:pt>
                <c:pt idx="13990">
                  <c:v>1.901689</c:v>
                </c:pt>
                <c:pt idx="13991">
                  <c:v>1.9005879999999999</c:v>
                </c:pt>
                <c:pt idx="13992">
                  <c:v>1.8951800000000001</c:v>
                </c:pt>
                <c:pt idx="13993">
                  <c:v>1.892909</c:v>
                </c:pt>
                <c:pt idx="13994">
                  <c:v>1.8974260000000001</c:v>
                </c:pt>
                <c:pt idx="13995">
                  <c:v>1.898746</c:v>
                </c:pt>
                <c:pt idx="13996">
                  <c:v>1.8961380000000001</c:v>
                </c:pt>
                <c:pt idx="13997">
                  <c:v>1.8999710000000001</c:v>
                </c:pt>
                <c:pt idx="13998">
                  <c:v>1.905869</c:v>
                </c:pt>
                <c:pt idx="13999">
                  <c:v>1.905351</c:v>
                </c:pt>
                <c:pt idx="14000">
                  <c:v>1.904606</c:v>
                </c:pt>
                <c:pt idx="14001">
                  <c:v>1.9046510000000001</c:v>
                </c:pt>
                <c:pt idx="14002">
                  <c:v>1.9044749999999999</c:v>
                </c:pt>
                <c:pt idx="14003">
                  <c:v>1.9092169999999999</c:v>
                </c:pt>
                <c:pt idx="14004">
                  <c:v>1.9114679999999999</c:v>
                </c:pt>
                <c:pt idx="14005">
                  <c:v>1.9075960000000001</c:v>
                </c:pt>
                <c:pt idx="14006">
                  <c:v>1.9097839999999999</c:v>
                </c:pt>
                <c:pt idx="14007">
                  <c:v>1.9111469999999999</c:v>
                </c:pt>
                <c:pt idx="14008">
                  <c:v>1.906048</c:v>
                </c:pt>
                <c:pt idx="14009">
                  <c:v>1.907491</c:v>
                </c:pt>
                <c:pt idx="14010">
                  <c:v>1.912893</c:v>
                </c:pt>
                <c:pt idx="14011">
                  <c:v>1.9107460000000001</c:v>
                </c:pt>
                <c:pt idx="14012">
                  <c:v>1.9090290000000001</c:v>
                </c:pt>
                <c:pt idx="14013">
                  <c:v>1.908053</c:v>
                </c:pt>
                <c:pt idx="14014">
                  <c:v>1.9065589999999999</c:v>
                </c:pt>
                <c:pt idx="14015">
                  <c:v>1.9112119999999999</c:v>
                </c:pt>
                <c:pt idx="14016">
                  <c:v>1.9143209999999999</c:v>
                </c:pt>
                <c:pt idx="14017">
                  <c:v>1.9102250000000001</c:v>
                </c:pt>
                <c:pt idx="14018">
                  <c:v>1.9111530000000001</c:v>
                </c:pt>
                <c:pt idx="14019">
                  <c:v>1.9147559999999999</c:v>
                </c:pt>
                <c:pt idx="14020">
                  <c:v>1.912698</c:v>
                </c:pt>
                <c:pt idx="14021">
                  <c:v>1.9090990000000001</c:v>
                </c:pt>
                <c:pt idx="14022">
                  <c:v>1.9099600000000001</c:v>
                </c:pt>
                <c:pt idx="14023">
                  <c:v>1.9103680000000001</c:v>
                </c:pt>
                <c:pt idx="14024">
                  <c:v>1.908863</c:v>
                </c:pt>
                <c:pt idx="14025">
                  <c:v>1.9080550000000001</c:v>
                </c:pt>
                <c:pt idx="14026">
                  <c:v>1.9051149999999999</c:v>
                </c:pt>
                <c:pt idx="14027">
                  <c:v>1.9035690000000001</c:v>
                </c:pt>
                <c:pt idx="14028">
                  <c:v>1.9083570000000001</c:v>
                </c:pt>
                <c:pt idx="14029">
                  <c:v>1.9119569999999999</c:v>
                </c:pt>
                <c:pt idx="14030">
                  <c:v>1.9121570000000001</c:v>
                </c:pt>
                <c:pt idx="14031">
                  <c:v>1.9119269999999999</c:v>
                </c:pt>
                <c:pt idx="14032">
                  <c:v>1.911686</c:v>
                </c:pt>
                <c:pt idx="14033">
                  <c:v>1.911864</c:v>
                </c:pt>
                <c:pt idx="14034">
                  <c:v>1.9082159999999999</c:v>
                </c:pt>
                <c:pt idx="14035">
                  <c:v>1.9030689999999999</c:v>
                </c:pt>
                <c:pt idx="14036">
                  <c:v>1.9052640000000001</c:v>
                </c:pt>
                <c:pt idx="14037">
                  <c:v>1.909289</c:v>
                </c:pt>
                <c:pt idx="14038">
                  <c:v>1.9081520000000001</c:v>
                </c:pt>
                <c:pt idx="14039">
                  <c:v>1.9043429999999999</c:v>
                </c:pt>
                <c:pt idx="14040">
                  <c:v>1.906833</c:v>
                </c:pt>
                <c:pt idx="14041">
                  <c:v>1.908747</c:v>
                </c:pt>
                <c:pt idx="14042">
                  <c:v>1.9039889999999999</c:v>
                </c:pt>
                <c:pt idx="14043">
                  <c:v>1.902298</c:v>
                </c:pt>
                <c:pt idx="14044">
                  <c:v>1.904809</c:v>
                </c:pt>
                <c:pt idx="14045">
                  <c:v>1.9056820000000001</c:v>
                </c:pt>
                <c:pt idx="14046">
                  <c:v>1.90642</c:v>
                </c:pt>
                <c:pt idx="14047">
                  <c:v>1.9080550000000001</c:v>
                </c:pt>
                <c:pt idx="14048">
                  <c:v>1.9114549999999999</c:v>
                </c:pt>
                <c:pt idx="14049">
                  <c:v>1.913124</c:v>
                </c:pt>
                <c:pt idx="14050">
                  <c:v>1.9155899999999999</c:v>
                </c:pt>
                <c:pt idx="14051">
                  <c:v>1.918998</c:v>
                </c:pt>
                <c:pt idx="14052">
                  <c:v>1.9168419999999999</c:v>
                </c:pt>
                <c:pt idx="14053">
                  <c:v>1.91937</c:v>
                </c:pt>
                <c:pt idx="14054">
                  <c:v>1.921028</c:v>
                </c:pt>
                <c:pt idx="14055">
                  <c:v>1.9154340000000001</c:v>
                </c:pt>
                <c:pt idx="14056">
                  <c:v>1.914487</c:v>
                </c:pt>
                <c:pt idx="14057">
                  <c:v>1.9157489999999999</c:v>
                </c:pt>
                <c:pt idx="14058">
                  <c:v>1.915219</c:v>
                </c:pt>
                <c:pt idx="14059">
                  <c:v>1.9167179999999999</c:v>
                </c:pt>
                <c:pt idx="14060">
                  <c:v>1.916901</c:v>
                </c:pt>
                <c:pt idx="14061">
                  <c:v>1.9164460000000001</c:v>
                </c:pt>
                <c:pt idx="14062">
                  <c:v>1.9211640000000001</c:v>
                </c:pt>
                <c:pt idx="14063">
                  <c:v>1.9211670000000001</c:v>
                </c:pt>
                <c:pt idx="14064">
                  <c:v>1.9177029999999999</c:v>
                </c:pt>
                <c:pt idx="14065">
                  <c:v>1.918291</c:v>
                </c:pt>
                <c:pt idx="14066">
                  <c:v>1.9171130000000001</c:v>
                </c:pt>
                <c:pt idx="14067">
                  <c:v>1.915943</c:v>
                </c:pt>
                <c:pt idx="14068">
                  <c:v>1.9168689999999999</c:v>
                </c:pt>
                <c:pt idx="14069">
                  <c:v>1.9173830000000001</c:v>
                </c:pt>
                <c:pt idx="14070">
                  <c:v>1.9190290000000001</c:v>
                </c:pt>
                <c:pt idx="14071">
                  <c:v>1.9177949999999999</c:v>
                </c:pt>
                <c:pt idx="14072">
                  <c:v>1.9172450000000001</c:v>
                </c:pt>
                <c:pt idx="14073">
                  <c:v>1.9200699999999999</c:v>
                </c:pt>
                <c:pt idx="14074">
                  <c:v>1.9209780000000001</c:v>
                </c:pt>
                <c:pt idx="14075">
                  <c:v>1.9191830000000001</c:v>
                </c:pt>
                <c:pt idx="14076">
                  <c:v>1.917135</c:v>
                </c:pt>
                <c:pt idx="14077">
                  <c:v>1.9155359999999999</c:v>
                </c:pt>
                <c:pt idx="14078">
                  <c:v>1.9155930000000001</c:v>
                </c:pt>
                <c:pt idx="14079">
                  <c:v>1.917697</c:v>
                </c:pt>
                <c:pt idx="14080">
                  <c:v>1.916436</c:v>
                </c:pt>
                <c:pt idx="14081">
                  <c:v>1.9120410000000001</c:v>
                </c:pt>
                <c:pt idx="14082">
                  <c:v>1.9142840000000001</c:v>
                </c:pt>
                <c:pt idx="14083">
                  <c:v>1.9210940000000001</c:v>
                </c:pt>
                <c:pt idx="14084">
                  <c:v>1.9224129999999999</c:v>
                </c:pt>
                <c:pt idx="14085">
                  <c:v>1.9167970000000001</c:v>
                </c:pt>
                <c:pt idx="14086">
                  <c:v>1.9140250000000001</c:v>
                </c:pt>
                <c:pt idx="14087">
                  <c:v>1.91618</c:v>
                </c:pt>
                <c:pt idx="14088">
                  <c:v>1.9196820000000001</c:v>
                </c:pt>
                <c:pt idx="14089">
                  <c:v>1.922733</c:v>
                </c:pt>
                <c:pt idx="14090">
                  <c:v>1.9200120000000001</c:v>
                </c:pt>
                <c:pt idx="14091">
                  <c:v>1.9149290000000001</c:v>
                </c:pt>
                <c:pt idx="14092">
                  <c:v>1.9188559999999999</c:v>
                </c:pt>
                <c:pt idx="14093">
                  <c:v>1.9224889999999999</c:v>
                </c:pt>
                <c:pt idx="14094">
                  <c:v>1.9190400000000001</c:v>
                </c:pt>
                <c:pt idx="14095">
                  <c:v>1.918801</c:v>
                </c:pt>
                <c:pt idx="14096">
                  <c:v>1.9230609999999999</c:v>
                </c:pt>
                <c:pt idx="14097">
                  <c:v>1.9232290000000001</c:v>
                </c:pt>
                <c:pt idx="14098">
                  <c:v>1.921278</c:v>
                </c:pt>
                <c:pt idx="14099">
                  <c:v>1.9234070000000001</c:v>
                </c:pt>
                <c:pt idx="14100">
                  <c:v>1.9256249999999999</c:v>
                </c:pt>
                <c:pt idx="14101">
                  <c:v>1.9224870000000001</c:v>
                </c:pt>
                <c:pt idx="14102">
                  <c:v>1.9210970000000001</c:v>
                </c:pt>
                <c:pt idx="14103">
                  <c:v>1.9218869999999999</c:v>
                </c:pt>
                <c:pt idx="14104">
                  <c:v>1.9201509999999999</c:v>
                </c:pt>
                <c:pt idx="14105">
                  <c:v>1.920018</c:v>
                </c:pt>
                <c:pt idx="14106">
                  <c:v>1.9229959999999999</c:v>
                </c:pt>
                <c:pt idx="14107">
                  <c:v>1.923295</c:v>
                </c:pt>
                <c:pt idx="14108">
                  <c:v>1.9194629999999999</c:v>
                </c:pt>
                <c:pt idx="14109">
                  <c:v>1.916628</c:v>
                </c:pt>
                <c:pt idx="14110">
                  <c:v>1.9183079999999999</c:v>
                </c:pt>
                <c:pt idx="14111">
                  <c:v>1.9229750000000001</c:v>
                </c:pt>
                <c:pt idx="14112">
                  <c:v>1.9250940000000001</c:v>
                </c:pt>
                <c:pt idx="14113">
                  <c:v>1.926288</c:v>
                </c:pt>
                <c:pt idx="14114">
                  <c:v>1.928679</c:v>
                </c:pt>
                <c:pt idx="14115">
                  <c:v>1.929022</c:v>
                </c:pt>
                <c:pt idx="14116">
                  <c:v>1.9308240000000001</c:v>
                </c:pt>
                <c:pt idx="14117">
                  <c:v>1.9285129999999999</c:v>
                </c:pt>
                <c:pt idx="14118">
                  <c:v>1.922871</c:v>
                </c:pt>
                <c:pt idx="14119">
                  <c:v>1.9248369999999999</c:v>
                </c:pt>
                <c:pt idx="14120">
                  <c:v>1.927433</c:v>
                </c:pt>
                <c:pt idx="14121">
                  <c:v>1.92499</c:v>
                </c:pt>
                <c:pt idx="14122">
                  <c:v>1.9252260000000001</c:v>
                </c:pt>
                <c:pt idx="14123">
                  <c:v>1.928293</c:v>
                </c:pt>
                <c:pt idx="14124">
                  <c:v>1.929074</c:v>
                </c:pt>
                <c:pt idx="14125">
                  <c:v>1.9281280000000001</c:v>
                </c:pt>
                <c:pt idx="14126">
                  <c:v>1.9281729999999999</c:v>
                </c:pt>
                <c:pt idx="14127">
                  <c:v>1.924906</c:v>
                </c:pt>
                <c:pt idx="14128">
                  <c:v>1.92025</c:v>
                </c:pt>
                <c:pt idx="14129">
                  <c:v>1.9230529999999999</c:v>
                </c:pt>
                <c:pt idx="14130">
                  <c:v>1.927808</c:v>
                </c:pt>
                <c:pt idx="14131">
                  <c:v>1.9255100000000001</c:v>
                </c:pt>
                <c:pt idx="14132">
                  <c:v>1.925311</c:v>
                </c:pt>
                <c:pt idx="14133">
                  <c:v>1.927038</c:v>
                </c:pt>
                <c:pt idx="14134">
                  <c:v>1.9261090000000001</c:v>
                </c:pt>
                <c:pt idx="14135">
                  <c:v>1.9267829999999999</c:v>
                </c:pt>
                <c:pt idx="14136">
                  <c:v>1.928283</c:v>
                </c:pt>
                <c:pt idx="14137">
                  <c:v>1.927341</c:v>
                </c:pt>
                <c:pt idx="14138">
                  <c:v>1.9261219999999999</c:v>
                </c:pt>
                <c:pt idx="14139">
                  <c:v>1.926053</c:v>
                </c:pt>
                <c:pt idx="14140">
                  <c:v>1.929378</c:v>
                </c:pt>
                <c:pt idx="14141">
                  <c:v>1.929527</c:v>
                </c:pt>
                <c:pt idx="14142">
                  <c:v>1.9297200000000001</c:v>
                </c:pt>
                <c:pt idx="14143">
                  <c:v>1.932901</c:v>
                </c:pt>
                <c:pt idx="14144">
                  <c:v>1.9302760000000001</c:v>
                </c:pt>
                <c:pt idx="14145">
                  <c:v>1.9271210000000001</c:v>
                </c:pt>
                <c:pt idx="14146">
                  <c:v>1.9285570000000001</c:v>
                </c:pt>
                <c:pt idx="14147">
                  <c:v>1.9293</c:v>
                </c:pt>
                <c:pt idx="14148">
                  <c:v>1.9313469999999999</c:v>
                </c:pt>
                <c:pt idx="14149">
                  <c:v>1.932113</c:v>
                </c:pt>
                <c:pt idx="14150">
                  <c:v>1.928436</c:v>
                </c:pt>
                <c:pt idx="14151">
                  <c:v>1.9294469999999999</c:v>
                </c:pt>
                <c:pt idx="14152">
                  <c:v>1.93597</c:v>
                </c:pt>
                <c:pt idx="14153">
                  <c:v>1.9357869999999999</c:v>
                </c:pt>
                <c:pt idx="14154">
                  <c:v>1.9334709999999999</c:v>
                </c:pt>
                <c:pt idx="14155">
                  <c:v>1.9378150000000001</c:v>
                </c:pt>
                <c:pt idx="14156">
                  <c:v>1.9395709999999999</c:v>
                </c:pt>
                <c:pt idx="14157">
                  <c:v>1.935125</c:v>
                </c:pt>
                <c:pt idx="14158">
                  <c:v>1.9343170000000001</c:v>
                </c:pt>
                <c:pt idx="14159">
                  <c:v>1.9355789999999999</c:v>
                </c:pt>
                <c:pt idx="14160">
                  <c:v>1.9383619999999999</c:v>
                </c:pt>
                <c:pt idx="14161">
                  <c:v>1.9403630000000001</c:v>
                </c:pt>
                <c:pt idx="14162">
                  <c:v>1.9363520000000001</c:v>
                </c:pt>
                <c:pt idx="14163">
                  <c:v>1.932828</c:v>
                </c:pt>
                <c:pt idx="14164">
                  <c:v>1.933718</c:v>
                </c:pt>
                <c:pt idx="14165">
                  <c:v>1.938377</c:v>
                </c:pt>
                <c:pt idx="14166">
                  <c:v>1.941578</c:v>
                </c:pt>
                <c:pt idx="14167">
                  <c:v>1.9375960000000001</c:v>
                </c:pt>
                <c:pt idx="14168">
                  <c:v>1.9378249999999999</c:v>
                </c:pt>
                <c:pt idx="14169">
                  <c:v>1.942923</c:v>
                </c:pt>
                <c:pt idx="14170">
                  <c:v>1.9398139999999999</c:v>
                </c:pt>
                <c:pt idx="14171">
                  <c:v>1.9338120000000001</c:v>
                </c:pt>
                <c:pt idx="14172">
                  <c:v>1.934342</c:v>
                </c:pt>
                <c:pt idx="14173">
                  <c:v>1.93642</c:v>
                </c:pt>
                <c:pt idx="14174">
                  <c:v>1.9372799999999999</c:v>
                </c:pt>
                <c:pt idx="14175">
                  <c:v>1.937127</c:v>
                </c:pt>
                <c:pt idx="14176">
                  <c:v>1.93652</c:v>
                </c:pt>
                <c:pt idx="14177">
                  <c:v>1.9374819999999999</c:v>
                </c:pt>
                <c:pt idx="14178">
                  <c:v>1.9405790000000001</c:v>
                </c:pt>
                <c:pt idx="14179">
                  <c:v>1.942312</c:v>
                </c:pt>
                <c:pt idx="14180">
                  <c:v>1.941122</c:v>
                </c:pt>
                <c:pt idx="14181">
                  <c:v>1.9409259999999999</c:v>
                </c:pt>
                <c:pt idx="14182">
                  <c:v>1.9375389999999999</c:v>
                </c:pt>
                <c:pt idx="14183">
                  <c:v>1.9335389999999999</c:v>
                </c:pt>
                <c:pt idx="14184">
                  <c:v>1.938704</c:v>
                </c:pt>
                <c:pt idx="14185">
                  <c:v>1.938663</c:v>
                </c:pt>
                <c:pt idx="14186">
                  <c:v>1.9337169999999999</c:v>
                </c:pt>
                <c:pt idx="14187">
                  <c:v>1.9350670000000001</c:v>
                </c:pt>
                <c:pt idx="14188">
                  <c:v>1.93544</c:v>
                </c:pt>
                <c:pt idx="14189">
                  <c:v>1.934874</c:v>
                </c:pt>
                <c:pt idx="14190">
                  <c:v>1.939138</c:v>
                </c:pt>
                <c:pt idx="14191">
                  <c:v>1.940469</c:v>
                </c:pt>
                <c:pt idx="14192">
                  <c:v>1.939924</c:v>
                </c:pt>
                <c:pt idx="14193">
                  <c:v>1.943154</c:v>
                </c:pt>
                <c:pt idx="14194">
                  <c:v>1.9429620000000001</c:v>
                </c:pt>
                <c:pt idx="14195">
                  <c:v>1.940007</c:v>
                </c:pt>
                <c:pt idx="14196">
                  <c:v>1.9430240000000001</c:v>
                </c:pt>
                <c:pt idx="14197">
                  <c:v>1.9464049999999999</c:v>
                </c:pt>
                <c:pt idx="14198">
                  <c:v>1.9452590000000001</c:v>
                </c:pt>
                <c:pt idx="14199">
                  <c:v>1.940661</c:v>
                </c:pt>
                <c:pt idx="14200">
                  <c:v>1.9402410000000001</c:v>
                </c:pt>
                <c:pt idx="14201">
                  <c:v>1.944283</c:v>
                </c:pt>
                <c:pt idx="14202">
                  <c:v>1.9425749999999999</c:v>
                </c:pt>
                <c:pt idx="14203">
                  <c:v>1.9398</c:v>
                </c:pt>
                <c:pt idx="14204">
                  <c:v>1.9412860000000001</c:v>
                </c:pt>
                <c:pt idx="14205">
                  <c:v>1.9410609999999999</c:v>
                </c:pt>
                <c:pt idx="14206">
                  <c:v>1.9407799999999999</c:v>
                </c:pt>
                <c:pt idx="14207">
                  <c:v>1.9421440000000001</c:v>
                </c:pt>
                <c:pt idx="14208">
                  <c:v>1.943322</c:v>
                </c:pt>
                <c:pt idx="14209">
                  <c:v>1.943174</c:v>
                </c:pt>
                <c:pt idx="14210">
                  <c:v>1.9434910000000001</c:v>
                </c:pt>
                <c:pt idx="14211">
                  <c:v>1.9419580000000001</c:v>
                </c:pt>
                <c:pt idx="14212">
                  <c:v>1.9401139999999999</c:v>
                </c:pt>
                <c:pt idx="14213">
                  <c:v>1.9416549999999999</c:v>
                </c:pt>
                <c:pt idx="14214">
                  <c:v>1.9426159999999999</c:v>
                </c:pt>
                <c:pt idx="14215">
                  <c:v>1.942653</c:v>
                </c:pt>
                <c:pt idx="14216">
                  <c:v>1.9437960000000001</c:v>
                </c:pt>
                <c:pt idx="14217">
                  <c:v>1.943227</c:v>
                </c:pt>
                <c:pt idx="14218">
                  <c:v>1.945354</c:v>
                </c:pt>
                <c:pt idx="14219">
                  <c:v>1.94842</c:v>
                </c:pt>
                <c:pt idx="14220">
                  <c:v>1.9455089999999999</c:v>
                </c:pt>
                <c:pt idx="14221">
                  <c:v>1.943225</c:v>
                </c:pt>
                <c:pt idx="14222">
                  <c:v>1.94625</c:v>
                </c:pt>
                <c:pt idx="14223">
                  <c:v>1.94906</c:v>
                </c:pt>
                <c:pt idx="14224">
                  <c:v>1.9480219999999999</c:v>
                </c:pt>
                <c:pt idx="14225">
                  <c:v>1.9454610000000001</c:v>
                </c:pt>
                <c:pt idx="14226">
                  <c:v>1.946547</c:v>
                </c:pt>
                <c:pt idx="14227">
                  <c:v>1.948785</c:v>
                </c:pt>
                <c:pt idx="14228">
                  <c:v>1.950933</c:v>
                </c:pt>
                <c:pt idx="14229">
                  <c:v>1.9516439999999999</c:v>
                </c:pt>
                <c:pt idx="14230">
                  <c:v>1.949908</c:v>
                </c:pt>
                <c:pt idx="14231">
                  <c:v>1.947095</c:v>
                </c:pt>
                <c:pt idx="14232">
                  <c:v>1.9453929999999999</c:v>
                </c:pt>
                <c:pt idx="14233">
                  <c:v>1.9466669999999999</c:v>
                </c:pt>
                <c:pt idx="14234">
                  <c:v>1.9466570000000001</c:v>
                </c:pt>
                <c:pt idx="14235">
                  <c:v>1.945818</c:v>
                </c:pt>
                <c:pt idx="14236">
                  <c:v>1.945662</c:v>
                </c:pt>
                <c:pt idx="14237">
                  <c:v>1.9461930000000001</c:v>
                </c:pt>
                <c:pt idx="14238">
                  <c:v>1.9483999999999999</c:v>
                </c:pt>
                <c:pt idx="14239">
                  <c:v>1.9462950000000001</c:v>
                </c:pt>
                <c:pt idx="14240">
                  <c:v>1.9423889999999999</c:v>
                </c:pt>
                <c:pt idx="14241">
                  <c:v>1.9431799999999999</c:v>
                </c:pt>
                <c:pt idx="14242">
                  <c:v>1.9449890000000001</c:v>
                </c:pt>
                <c:pt idx="14243">
                  <c:v>1.9446289999999999</c:v>
                </c:pt>
                <c:pt idx="14244">
                  <c:v>1.9437679999999999</c:v>
                </c:pt>
                <c:pt idx="14245">
                  <c:v>1.944896</c:v>
                </c:pt>
                <c:pt idx="14246">
                  <c:v>1.943516</c:v>
                </c:pt>
                <c:pt idx="14247">
                  <c:v>1.9432780000000001</c:v>
                </c:pt>
                <c:pt idx="14248">
                  <c:v>1.9489320000000001</c:v>
                </c:pt>
                <c:pt idx="14249">
                  <c:v>1.94981</c:v>
                </c:pt>
                <c:pt idx="14250">
                  <c:v>1.9469939999999999</c:v>
                </c:pt>
                <c:pt idx="14251">
                  <c:v>1.951311</c:v>
                </c:pt>
                <c:pt idx="14252">
                  <c:v>1.9534320000000001</c:v>
                </c:pt>
                <c:pt idx="14253">
                  <c:v>1.948728</c:v>
                </c:pt>
                <c:pt idx="14254">
                  <c:v>1.9505300000000001</c:v>
                </c:pt>
                <c:pt idx="14255">
                  <c:v>1.9540919999999999</c:v>
                </c:pt>
                <c:pt idx="14256">
                  <c:v>1.9524980000000001</c:v>
                </c:pt>
                <c:pt idx="14257">
                  <c:v>1.9532879999999999</c:v>
                </c:pt>
                <c:pt idx="14258">
                  <c:v>1.9552389999999999</c:v>
                </c:pt>
                <c:pt idx="14259">
                  <c:v>1.9560740000000001</c:v>
                </c:pt>
                <c:pt idx="14260">
                  <c:v>1.959317</c:v>
                </c:pt>
                <c:pt idx="14261">
                  <c:v>1.9603409999999999</c:v>
                </c:pt>
                <c:pt idx="14262">
                  <c:v>1.9565779999999999</c:v>
                </c:pt>
                <c:pt idx="14263">
                  <c:v>1.9560949999999999</c:v>
                </c:pt>
                <c:pt idx="14264">
                  <c:v>1.960223</c:v>
                </c:pt>
                <c:pt idx="14265">
                  <c:v>1.9613229999999999</c:v>
                </c:pt>
                <c:pt idx="14266">
                  <c:v>1.9577070000000001</c:v>
                </c:pt>
                <c:pt idx="14267">
                  <c:v>1.9544170000000001</c:v>
                </c:pt>
                <c:pt idx="14268">
                  <c:v>1.958723</c:v>
                </c:pt>
                <c:pt idx="14269">
                  <c:v>1.9624079999999999</c:v>
                </c:pt>
                <c:pt idx="14270">
                  <c:v>1.960804</c:v>
                </c:pt>
                <c:pt idx="14271">
                  <c:v>1.9617800000000001</c:v>
                </c:pt>
                <c:pt idx="14272">
                  <c:v>1.960666</c:v>
                </c:pt>
                <c:pt idx="14273">
                  <c:v>1.9561360000000001</c:v>
                </c:pt>
                <c:pt idx="14274">
                  <c:v>1.954407</c:v>
                </c:pt>
                <c:pt idx="14275">
                  <c:v>1.9531890000000001</c:v>
                </c:pt>
                <c:pt idx="14276">
                  <c:v>1.954043</c:v>
                </c:pt>
                <c:pt idx="14277">
                  <c:v>1.9573990000000001</c:v>
                </c:pt>
                <c:pt idx="14278">
                  <c:v>1.9577800000000001</c:v>
                </c:pt>
                <c:pt idx="14279">
                  <c:v>1.9577119999999999</c:v>
                </c:pt>
                <c:pt idx="14280">
                  <c:v>1.9604999999999999</c:v>
                </c:pt>
                <c:pt idx="14281">
                  <c:v>1.957713</c:v>
                </c:pt>
                <c:pt idx="14282">
                  <c:v>1.955994</c:v>
                </c:pt>
                <c:pt idx="14283">
                  <c:v>1.959921</c:v>
                </c:pt>
                <c:pt idx="14284">
                  <c:v>1.9587490000000001</c:v>
                </c:pt>
                <c:pt idx="14285">
                  <c:v>1.9592849999999999</c:v>
                </c:pt>
                <c:pt idx="14286">
                  <c:v>1.962764</c:v>
                </c:pt>
                <c:pt idx="14287">
                  <c:v>1.9606680000000001</c:v>
                </c:pt>
                <c:pt idx="14288">
                  <c:v>1.9577020000000001</c:v>
                </c:pt>
                <c:pt idx="14289">
                  <c:v>1.960267</c:v>
                </c:pt>
                <c:pt idx="14290">
                  <c:v>1.9633560000000001</c:v>
                </c:pt>
                <c:pt idx="14291">
                  <c:v>1.9632350000000001</c:v>
                </c:pt>
                <c:pt idx="14292">
                  <c:v>1.963328</c:v>
                </c:pt>
                <c:pt idx="14293">
                  <c:v>1.965789</c:v>
                </c:pt>
                <c:pt idx="14294">
                  <c:v>1.9659489999999999</c:v>
                </c:pt>
                <c:pt idx="14295">
                  <c:v>1.96363</c:v>
                </c:pt>
                <c:pt idx="14296">
                  <c:v>1.965749</c:v>
                </c:pt>
                <c:pt idx="14297">
                  <c:v>1.9666699999999999</c:v>
                </c:pt>
                <c:pt idx="14298">
                  <c:v>1.965238</c:v>
                </c:pt>
                <c:pt idx="14299">
                  <c:v>1.9639040000000001</c:v>
                </c:pt>
                <c:pt idx="14300">
                  <c:v>1.9637910000000001</c:v>
                </c:pt>
                <c:pt idx="14301">
                  <c:v>1.9674240000000001</c:v>
                </c:pt>
                <c:pt idx="14302">
                  <c:v>1.966626</c:v>
                </c:pt>
                <c:pt idx="14303">
                  <c:v>1.9646060000000001</c:v>
                </c:pt>
                <c:pt idx="14304">
                  <c:v>1.966707</c:v>
                </c:pt>
                <c:pt idx="14305">
                  <c:v>1.965738</c:v>
                </c:pt>
                <c:pt idx="14306">
                  <c:v>1.962116</c:v>
                </c:pt>
                <c:pt idx="14307">
                  <c:v>1.959649</c:v>
                </c:pt>
                <c:pt idx="14308">
                  <c:v>1.9576830000000001</c:v>
                </c:pt>
                <c:pt idx="14309">
                  <c:v>1.9595419999999999</c:v>
                </c:pt>
                <c:pt idx="14310">
                  <c:v>1.965182</c:v>
                </c:pt>
                <c:pt idx="14311">
                  <c:v>1.966904</c:v>
                </c:pt>
                <c:pt idx="14312">
                  <c:v>1.9640010000000001</c:v>
                </c:pt>
                <c:pt idx="14313">
                  <c:v>1.9631860000000001</c:v>
                </c:pt>
                <c:pt idx="14314">
                  <c:v>1.965902</c:v>
                </c:pt>
                <c:pt idx="14315">
                  <c:v>1.967258</c:v>
                </c:pt>
                <c:pt idx="14316">
                  <c:v>1.9672529999999999</c:v>
                </c:pt>
                <c:pt idx="14317">
                  <c:v>1.964941</c:v>
                </c:pt>
                <c:pt idx="14318">
                  <c:v>1.9619949999999999</c:v>
                </c:pt>
                <c:pt idx="14319">
                  <c:v>1.9612510000000001</c:v>
                </c:pt>
                <c:pt idx="14320">
                  <c:v>1.963085</c:v>
                </c:pt>
                <c:pt idx="14321">
                  <c:v>1.9676990000000001</c:v>
                </c:pt>
                <c:pt idx="14322">
                  <c:v>1.966987</c:v>
                </c:pt>
                <c:pt idx="14323">
                  <c:v>1.9619580000000001</c:v>
                </c:pt>
                <c:pt idx="14324">
                  <c:v>1.9629989999999999</c:v>
                </c:pt>
                <c:pt idx="14325">
                  <c:v>1.963703</c:v>
                </c:pt>
                <c:pt idx="14326">
                  <c:v>1.9634389999999999</c:v>
                </c:pt>
                <c:pt idx="14327">
                  <c:v>1.9674879999999999</c:v>
                </c:pt>
                <c:pt idx="14328">
                  <c:v>1.968863</c:v>
                </c:pt>
                <c:pt idx="14329">
                  <c:v>1.9685779999999999</c:v>
                </c:pt>
                <c:pt idx="14330">
                  <c:v>1.967571</c:v>
                </c:pt>
                <c:pt idx="14331">
                  <c:v>1.9646440000000001</c:v>
                </c:pt>
                <c:pt idx="14332">
                  <c:v>1.967498</c:v>
                </c:pt>
                <c:pt idx="14333">
                  <c:v>1.968882</c:v>
                </c:pt>
                <c:pt idx="14334">
                  <c:v>1.967347</c:v>
                </c:pt>
                <c:pt idx="14335">
                  <c:v>1.971651</c:v>
                </c:pt>
                <c:pt idx="14336">
                  <c:v>1.969886</c:v>
                </c:pt>
                <c:pt idx="14337">
                  <c:v>1.9643889999999999</c:v>
                </c:pt>
                <c:pt idx="14338">
                  <c:v>1.9689749999999999</c:v>
                </c:pt>
                <c:pt idx="14339">
                  <c:v>1.9709540000000001</c:v>
                </c:pt>
                <c:pt idx="14340">
                  <c:v>1.9676739999999999</c:v>
                </c:pt>
                <c:pt idx="14341">
                  <c:v>1.9680390000000001</c:v>
                </c:pt>
                <c:pt idx="14342">
                  <c:v>1.9675910000000001</c:v>
                </c:pt>
                <c:pt idx="14343">
                  <c:v>1.9678500000000001</c:v>
                </c:pt>
                <c:pt idx="14344">
                  <c:v>1.9726429999999999</c:v>
                </c:pt>
                <c:pt idx="14345">
                  <c:v>1.972594</c:v>
                </c:pt>
                <c:pt idx="14346">
                  <c:v>1.968162</c:v>
                </c:pt>
                <c:pt idx="14347">
                  <c:v>1.966191</c:v>
                </c:pt>
                <c:pt idx="14348">
                  <c:v>1.96861</c:v>
                </c:pt>
                <c:pt idx="14349">
                  <c:v>1.973066</c:v>
                </c:pt>
                <c:pt idx="14350">
                  <c:v>1.9766330000000001</c:v>
                </c:pt>
                <c:pt idx="14351">
                  <c:v>1.9752400000000001</c:v>
                </c:pt>
                <c:pt idx="14352">
                  <c:v>1.971147</c:v>
                </c:pt>
                <c:pt idx="14353">
                  <c:v>1.9708699999999999</c:v>
                </c:pt>
                <c:pt idx="14354">
                  <c:v>1.9743820000000001</c:v>
                </c:pt>
                <c:pt idx="14355">
                  <c:v>1.9744360000000001</c:v>
                </c:pt>
                <c:pt idx="14356">
                  <c:v>1.971036</c:v>
                </c:pt>
                <c:pt idx="14357">
                  <c:v>1.9718599999999999</c:v>
                </c:pt>
                <c:pt idx="14358">
                  <c:v>1.9734389999999999</c:v>
                </c:pt>
                <c:pt idx="14359">
                  <c:v>1.9723619999999999</c:v>
                </c:pt>
                <c:pt idx="14360">
                  <c:v>1.9697800000000001</c:v>
                </c:pt>
                <c:pt idx="14361">
                  <c:v>1.9706870000000001</c:v>
                </c:pt>
                <c:pt idx="14362">
                  <c:v>1.974418</c:v>
                </c:pt>
                <c:pt idx="14363">
                  <c:v>1.9771570000000001</c:v>
                </c:pt>
                <c:pt idx="14364">
                  <c:v>1.977303</c:v>
                </c:pt>
                <c:pt idx="14365">
                  <c:v>1.977608</c:v>
                </c:pt>
                <c:pt idx="14366">
                  <c:v>1.978469</c:v>
                </c:pt>
                <c:pt idx="14367">
                  <c:v>1.9777640000000001</c:v>
                </c:pt>
                <c:pt idx="14368">
                  <c:v>1.9769350000000001</c:v>
                </c:pt>
                <c:pt idx="14369">
                  <c:v>1.976952</c:v>
                </c:pt>
                <c:pt idx="14370">
                  <c:v>1.973608</c:v>
                </c:pt>
                <c:pt idx="14371">
                  <c:v>1.9696929999999999</c:v>
                </c:pt>
                <c:pt idx="14372">
                  <c:v>1.973727</c:v>
                </c:pt>
                <c:pt idx="14373">
                  <c:v>1.976977</c:v>
                </c:pt>
                <c:pt idx="14374">
                  <c:v>1.97461</c:v>
                </c:pt>
                <c:pt idx="14375">
                  <c:v>1.980151</c:v>
                </c:pt>
                <c:pt idx="14376">
                  <c:v>1.9850810000000001</c:v>
                </c:pt>
                <c:pt idx="14377">
                  <c:v>1.980745</c:v>
                </c:pt>
                <c:pt idx="14378">
                  <c:v>1.9824740000000001</c:v>
                </c:pt>
                <c:pt idx="14379">
                  <c:v>1.984877</c:v>
                </c:pt>
                <c:pt idx="14380">
                  <c:v>1.980604</c:v>
                </c:pt>
                <c:pt idx="14381">
                  <c:v>1.982925</c:v>
                </c:pt>
                <c:pt idx="14382">
                  <c:v>1.98552</c:v>
                </c:pt>
                <c:pt idx="14383">
                  <c:v>1.979787</c:v>
                </c:pt>
                <c:pt idx="14384">
                  <c:v>1.9778480000000001</c:v>
                </c:pt>
                <c:pt idx="14385">
                  <c:v>1.979754</c:v>
                </c:pt>
                <c:pt idx="14386">
                  <c:v>1.9816400000000001</c:v>
                </c:pt>
                <c:pt idx="14387">
                  <c:v>1.983711</c:v>
                </c:pt>
                <c:pt idx="14388">
                  <c:v>1.98133</c:v>
                </c:pt>
                <c:pt idx="14389">
                  <c:v>1.979811</c:v>
                </c:pt>
                <c:pt idx="14390">
                  <c:v>1.9823759999999999</c:v>
                </c:pt>
                <c:pt idx="14391">
                  <c:v>1.979331</c:v>
                </c:pt>
                <c:pt idx="14392">
                  <c:v>1.9733430000000001</c:v>
                </c:pt>
                <c:pt idx="14393">
                  <c:v>1.9776069999999999</c:v>
                </c:pt>
                <c:pt idx="14394">
                  <c:v>1.98461</c:v>
                </c:pt>
                <c:pt idx="14395">
                  <c:v>1.9829570000000001</c:v>
                </c:pt>
                <c:pt idx="14396">
                  <c:v>1.9807360000000001</c:v>
                </c:pt>
                <c:pt idx="14397">
                  <c:v>1.982918</c:v>
                </c:pt>
                <c:pt idx="14398">
                  <c:v>1.9822930000000001</c:v>
                </c:pt>
                <c:pt idx="14399">
                  <c:v>1.982483</c:v>
                </c:pt>
                <c:pt idx="14400">
                  <c:v>1.98665</c:v>
                </c:pt>
                <c:pt idx="14401">
                  <c:v>1.982612</c:v>
                </c:pt>
                <c:pt idx="14402">
                  <c:v>1.9776119999999999</c:v>
                </c:pt>
                <c:pt idx="14403">
                  <c:v>1.982105</c:v>
                </c:pt>
                <c:pt idx="14404">
                  <c:v>1.983225</c:v>
                </c:pt>
                <c:pt idx="14405">
                  <c:v>1.9819089999999999</c:v>
                </c:pt>
                <c:pt idx="14406">
                  <c:v>1.985778</c:v>
                </c:pt>
                <c:pt idx="14407">
                  <c:v>1.9875609999999999</c:v>
                </c:pt>
                <c:pt idx="14408">
                  <c:v>1.9864740000000001</c:v>
                </c:pt>
                <c:pt idx="14409">
                  <c:v>1.984958</c:v>
                </c:pt>
                <c:pt idx="14410">
                  <c:v>1.9824329999999999</c:v>
                </c:pt>
                <c:pt idx="14411">
                  <c:v>1.981633</c:v>
                </c:pt>
                <c:pt idx="14412">
                  <c:v>1.983071</c:v>
                </c:pt>
                <c:pt idx="14413">
                  <c:v>1.984132</c:v>
                </c:pt>
                <c:pt idx="14414">
                  <c:v>1.983136</c:v>
                </c:pt>
                <c:pt idx="14415">
                  <c:v>1.9827729999999999</c:v>
                </c:pt>
                <c:pt idx="14416">
                  <c:v>1.983503</c:v>
                </c:pt>
                <c:pt idx="14417">
                  <c:v>1.9809159999999999</c:v>
                </c:pt>
                <c:pt idx="14418">
                  <c:v>1.979943</c:v>
                </c:pt>
                <c:pt idx="14419">
                  <c:v>1.983895</c:v>
                </c:pt>
                <c:pt idx="14420">
                  <c:v>1.9867840000000001</c:v>
                </c:pt>
                <c:pt idx="14421">
                  <c:v>1.9870589999999999</c:v>
                </c:pt>
                <c:pt idx="14422">
                  <c:v>1.9866680000000001</c:v>
                </c:pt>
                <c:pt idx="14423">
                  <c:v>1.9822839999999999</c:v>
                </c:pt>
                <c:pt idx="14424">
                  <c:v>1.979832</c:v>
                </c:pt>
                <c:pt idx="14425">
                  <c:v>1.985004</c:v>
                </c:pt>
                <c:pt idx="14426">
                  <c:v>1.989377</c:v>
                </c:pt>
                <c:pt idx="14427">
                  <c:v>1.989088</c:v>
                </c:pt>
                <c:pt idx="14428">
                  <c:v>1.9883770000000001</c:v>
                </c:pt>
                <c:pt idx="14429">
                  <c:v>1.9876499999999999</c:v>
                </c:pt>
                <c:pt idx="14430">
                  <c:v>1.985214</c:v>
                </c:pt>
                <c:pt idx="14431">
                  <c:v>1.982116</c:v>
                </c:pt>
                <c:pt idx="14432">
                  <c:v>1.9840949999999999</c:v>
                </c:pt>
                <c:pt idx="14433">
                  <c:v>1.987727</c:v>
                </c:pt>
                <c:pt idx="14434">
                  <c:v>1.986526</c:v>
                </c:pt>
                <c:pt idx="14435">
                  <c:v>1.9852669999999999</c:v>
                </c:pt>
                <c:pt idx="14436">
                  <c:v>1.990035</c:v>
                </c:pt>
                <c:pt idx="14437">
                  <c:v>1.992408</c:v>
                </c:pt>
                <c:pt idx="14438">
                  <c:v>1.9890840000000001</c:v>
                </c:pt>
                <c:pt idx="14439">
                  <c:v>1.9892449999999999</c:v>
                </c:pt>
                <c:pt idx="14440">
                  <c:v>1.9915940000000001</c:v>
                </c:pt>
                <c:pt idx="14441">
                  <c:v>1.9891160000000001</c:v>
                </c:pt>
                <c:pt idx="14442">
                  <c:v>1.982521</c:v>
                </c:pt>
                <c:pt idx="14443">
                  <c:v>1.983352</c:v>
                </c:pt>
                <c:pt idx="14444">
                  <c:v>1.989725</c:v>
                </c:pt>
                <c:pt idx="14445">
                  <c:v>1.988861</c:v>
                </c:pt>
                <c:pt idx="14446">
                  <c:v>1.985314</c:v>
                </c:pt>
                <c:pt idx="14447">
                  <c:v>1.9854959999999999</c:v>
                </c:pt>
                <c:pt idx="14448">
                  <c:v>1.9854240000000001</c:v>
                </c:pt>
                <c:pt idx="14449">
                  <c:v>1.985579</c:v>
                </c:pt>
                <c:pt idx="14450">
                  <c:v>1.988307</c:v>
                </c:pt>
                <c:pt idx="14451">
                  <c:v>1.989697</c:v>
                </c:pt>
                <c:pt idx="14452">
                  <c:v>1.991879</c:v>
                </c:pt>
                <c:pt idx="14453">
                  <c:v>1.9897629999999999</c:v>
                </c:pt>
                <c:pt idx="14454">
                  <c:v>1.984361</c:v>
                </c:pt>
                <c:pt idx="14455">
                  <c:v>1.98725</c:v>
                </c:pt>
                <c:pt idx="14456">
                  <c:v>1.989771</c:v>
                </c:pt>
                <c:pt idx="14457">
                  <c:v>1.9863820000000001</c:v>
                </c:pt>
                <c:pt idx="14458">
                  <c:v>1.9868110000000001</c:v>
                </c:pt>
                <c:pt idx="14459">
                  <c:v>1.9892049999999999</c:v>
                </c:pt>
                <c:pt idx="14460">
                  <c:v>1.9873810000000001</c:v>
                </c:pt>
                <c:pt idx="14461">
                  <c:v>1.985851</c:v>
                </c:pt>
                <c:pt idx="14462">
                  <c:v>1.985422</c:v>
                </c:pt>
                <c:pt idx="14463">
                  <c:v>1.9849079999999999</c:v>
                </c:pt>
                <c:pt idx="14464">
                  <c:v>1.9859519999999999</c:v>
                </c:pt>
                <c:pt idx="14465">
                  <c:v>1.9866109999999999</c:v>
                </c:pt>
                <c:pt idx="14466">
                  <c:v>1.988424</c:v>
                </c:pt>
                <c:pt idx="14467">
                  <c:v>1.9911239999999999</c:v>
                </c:pt>
                <c:pt idx="14468">
                  <c:v>1.9903230000000001</c:v>
                </c:pt>
                <c:pt idx="14469">
                  <c:v>1.9875659999999999</c:v>
                </c:pt>
                <c:pt idx="14470">
                  <c:v>1.9924649999999999</c:v>
                </c:pt>
                <c:pt idx="14471">
                  <c:v>1.9988919999999999</c:v>
                </c:pt>
                <c:pt idx="14472">
                  <c:v>1.99794</c:v>
                </c:pt>
                <c:pt idx="14473">
                  <c:v>1.998264</c:v>
                </c:pt>
                <c:pt idx="14474">
                  <c:v>1.9989060000000001</c:v>
                </c:pt>
                <c:pt idx="14475">
                  <c:v>1.99502</c:v>
                </c:pt>
                <c:pt idx="14476">
                  <c:v>1.993663</c:v>
                </c:pt>
                <c:pt idx="14477">
                  <c:v>1.9947330000000001</c:v>
                </c:pt>
                <c:pt idx="14478">
                  <c:v>1.989581</c:v>
                </c:pt>
                <c:pt idx="14479">
                  <c:v>1.984118</c:v>
                </c:pt>
                <c:pt idx="14480">
                  <c:v>1.9880329999999999</c:v>
                </c:pt>
                <c:pt idx="14481">
                  <c:v>1.9938009999999999</c:v>
                </c:pt>
                <c:pt idx="14482">
                  <c:v>1.9952399999999999</c:v>
                </c:pt>
                <c:pt idx="14483">
                  <c:v>1.9939579999999999</c:v>
                </c:pt>
                <c:pt idx="14484">
                  <c:v>1.99153</c:v>
                </c:pt>
                <c:pt idx="14485">
                  <c:v>1.991128</c:v>
                </c:pt>
                <c:pt idx="14486">
                  <c:v>1.991028</c:v>
                </c:pt>
                <c:pt idx="14487">
                  <c:v>1.9906280000000001</c:v>
                </c:pt>
                <c:pt idx="14488">
                  <c:v>1.9901489999999999</c:v>
                </c:pt>
                <c:pt idx="14489">
                  <c:v>1.9923900000000001</c:v>
                </c:pt>
                <c:pt idx="14490">
                  <c:v>1.9944789999999999</c:v>
                </c:pt>
                <c:pt idx="14491">
                  <c:v>1.993525</c:v>
                </c:pt>
                <c:pt idx="14492">
                  <c:v>1.9948650000000001</c:v>
                </c:pt>
                <c:pt idx="14493">
                  <c:v>1.995493</c:v>
                </c:pt>
                <c:pt idx="14494">
                  <c:v>1.995946</c:v>
                </c:pt>
                <c:pt idx="14495">
                  <c:v>2.0017049999999998</c:v>
                </c:pt>
                <c:pt idx="14496">
                  <c:v>2.008505</c:v>
                </c:pt>
                <c:pt idx="14497">
                  <c:v>2.0064630000000001</c:v>
                </c:pt>
                <c:pt idx="14498">
                  <c:v>2.0016859999999999</c:v>
                </c:pt>
                <c:pt idx="14499">
                  <c:v>2.0029400000000002</c:v>
                </c:pt>
                <c:pt idx="14500">
                  <c:v>2.003241</c:v>
                </c:pt>
                <c:pt idx="14501">
                  <c:v>2.0033859999999999</c:v>
                </c:pt>
                <c:pt idx="14502">
                  <c:v>2.00326</c:v>
                </c:pt>
                <c:pt idx="14503">
                  <c:v>2.0013160000000001</c:v>
                </c:pt>
                <c:pt idx="14504">
                  <c:v>2.0024950000000001</c:v>
                </c:pt>
                <c:pt idx="14505">
                  <c:v>2.0054850000000002</c:v>
                </c:pt>
                <c:pt idx="14506">
                  <c:v>2.0065050000000002</c:v>
                </c:pt>
                <c:pt idx="14507">
                  <c:v>2.0052449999999999</c:v>
                </c:pt>
                <c:pt idx="14508">
                  <c:v>2.002459</c:v>
                </c:pt>
                <c:pt idx="14509">
                  <c:v>2.0028160000000002</c:v>
                </c:pt>
                <c:pt idx="14510">
                  <c:v>2.0032230000000002</c:v>
                </c:pt>
                <c:pt idx="14511">
                  <c:v>2.0012129999999999</c:v>
                </c:pt>
                <c:pt idx="14512">
                  <c:v>2.0039199999999999</c:v>
                </c:pt>
                <c:pt idx="14513">
                  <c:v>2.0078209999999999</c:v>
                </c:pt>
                <c:pt idx="14514">
                  <c:v>2.0079769999999999</c:v>
                </c:pt>
                <c:pt idx="14515">
                  <c:v>2.0084580000000001</c:v>
                </c:pt>
                <c:pt idx="14516">
                  <c:v>2.0079150000000001</c:v>
                </c:pt>
                <c:pt idx="14517">
                  <c:v>2.0029530000000002</c:v>
                </c:pt>
                <c:pt idx="14518">
                  <c:v>2.00177</c:v>
                </c:pt>
                <c:pt idx="14519">
                  <c:v>2.0091139999999998</c:v>
                </c:pt>
                <c:pt idx="14520">
                  <c:v>2.0098560000000001</c:v>
                </c:pt>
                <c:pt idx="14521">
                  <c:v>2.0050300000000001</c:v>
                </c:pt>
                <c:pt idx="14522">
                  <c:v>2.0058720000000001</c:v>
                </c:pt>
                <c:pt idx="14523">
                  <c:v>2.0068920000000001</c:v>
                </c:pt>
                <c:pt idx="14524">
                  <c:v>2.0086400000000002</c:v>
                </c:pt>
                <c:pt idx="14525">
                  <c:v>2.0082339999999999</c:v>
                </c:pt>
                <c:pt idx="14526">
                  <c:v>2.0070320000000001</c:v>
                </c:pt>
                <c:pt idx="14527">
                  <c:v>2.0050599999999998</c:v>
                </c:pt>
                <c:pt idx="14528">
                  <c:v>2.0019979999999999</c:v>
                </c:pt>
                <c:pt idx="14529">
                  <c:v>2.0051169999999998</c:v>
                </c:pt>
                <c:pt idx="14530">
                  <c:v>2.0049079999999999</c:v>
                </c:pt>
                <c:pt idx="14531">
                  <c:v>1.9990289999999999</c:v>
                </c:pt>
                <c:pt idx="14532">
                  <c:v>2.0056729999999998</c:v>
                </c:pt>
                <c:pt idx="14533">
                  <c:v>2.0114909999999999</c:v>
                </c:pt>
                <c:pt idx="14534">
                  <c:v>2.0044279999999999</c:v>
                </c:pt>
                <c:pt idx="14535">
                  <c:v>2.0008569999999999</c:v>
                </c:pt>
                <c:pt idx="14536">
                  <c:v>2.0021019999999998</c:v>
                </c:pt>
                <c:pt idx="14537">
                  <c:v>2.0030049999999999</c:v>
                </c:pt>
                <c:pt idx="14538">
                  <c:v>2.0031530000000002</c:v>
                </c:pt>
                <c:pt idx="14539">
                  <c:v>2.0051800000000002</c:v>
                </c:pt>
                <c:pt idx="14540">
                  <c:v>2.0096919999999998</c:v>
                </c:pt>
                <c:pt idx="14541">
                  <c:v>2.0092379999999999</c:v>
                </c:pt>
                <c:pt idx="14542">
                  <c:v>2.007606</c:v>
                </c:pt>
                <c:pt idx="14543">
                  <c:v>2.0133179999999999</c:v>
                </c:pt>
                <c:pt idx="14544">
                  <c:v>2.016553</c:v>
                </c:pt>
                <c:pt idx="14545">
                  <c:v>2.013827</c:v>
                </c:pt>
                <c:pt idx="14546">
                  <c:v>2.0131739999999998</c:v>
                </c:pt>
                <c:pt idx="14547">
                  <c:v>2.0127630000000001</c:v>
                </c:pt>
                <c:pt idx="14548">
                  <c:v>2.0137520000000002</c:v>
                </c:pt>
                <c:pt idx="14549">
                  <c:v>2.0150730000000001</c:v>
                </c:pt>
                <c:pt idx="14550">
                  <c:v>2.0119859999999998</c:v>
                </c:pt>
                <c:pt idx="14551">
                  <c:v>2.0140639999999999</c:v>
                </c:pt>
                <c:pt idx="14552">
                  <c:v>2.0202499999999999</c:v>
                </c:pt>
                <c:pt idx="14553">
                  <c:v>2.016184</c:v>
                </c:pt>
                <c:pt idx="14554">
                  <c:v>2.0090810000000001</c:v>
                </c:pt>
                <c:pt idx="14555">
                  <c:v>2.0141100000000001</c:v>
                </c:pt>
                <c:pt idx="14556">
                  <c:v>2.0196890000000001</c:v>
                </c:pt>
                <c:pt idx="14557">
                  <c:v>2.014529</c:v>
                </c:pt>
                <c:pt idx="14558">
                  <c:v>2.013477</c:v>
                </c:pt>
                <c:pt idx="14559">
                  <c:v>2.0203989999999998</c:v>
                </c:pt>
                <c:pt idx="14560">
                  <c:v>2.0195090000000002</c:v>
                </c:pt>
                <c:pt idx="14561">
                  <c:v>2.0144030000000002</c:v>
                </c:pt>
                <c:pt idx="14562">
                  <c:v>2.0159500000000001</c:v>
                </c:pt>
                <c:pt idx="14563">
                  <c:v>2.018964</c:v>
                </c:pt>
                <c:pt idx="14564">
                  <c:v>2.019101</c:v>
                </c:pt>
                <c:pt idx="14565">
                  <c:v>2.020445</c:v>
                </c:pt>
                <c:pt idx="14566">
                  <c:v>2.0226540000000002</c:v>
                </c:pt>
                <c:pt idx="14567">
                  <c:v>2.020305</c:v>
                </c:pt>
                <c:pt idx="14568">
                  <c:v>2.018357</c:v>
                </c:pt>
                <c:pt idx="14569">
                  <c:v>2.0197669999999999</c:v>
                </c:pt>
                <c:pt idx="14570">
                  <c:v>2.0194869999999998</c:v>
                </c:pt>
                <c:pt idx="14571">
                  <c:v>2.0190679999999999</c:v>
                </c:pt>
                <c:pt idx="14572">
                  <c:v>2.0212210000000002</c:v>
                </c:pt>
                <c:pt idx="14573">
                  <c:v>2.0229110000000001</c:v>
                </c:pt>
                <c:pt idx="14574">
                  <c:v>2.023644</c:v>
                </c:pt>
                <c:pt idx="14575">
                  <c:v>2.027692</c:v>
                </c:pt>
                <c:pt idx="14576">
                  <c:v>2.0275699999999999</c:v>
                </c:pt>
                <c:pt idx="14577">
                  <c:v>2.025055</c:v>
                </c:pt>
                <c:pt idx="14578">
                  <c:v>2.0255010000000002</c:v>
                </c:pt>
                <c:pt idx="14579">
                  <c:v>2.0248189999999999</c:v>
                </c:pt>
                <c:pt idx="14580">
                  <c:v>2.0234299999999998</c:v>
                </c:pt>
                <c:pt idx="14581">
                  <c:v>2.0228799999999998</c:v>
                </c:pt>
                <c:pt idx="14582">
                  <c:v>2.0210370000000002</c:v>
                </c:pt>
                <c:pt idx="14583">
                  <c:v>2.0184519999999999</c:v>
                </c:pt>
                <c:pt idx="14584">
                  <c:v>2.020375</c:v>
                </c:pt>
                <c:pt idx="14585">
                  <c:v>2.0255809999999999</c:v>
                </c:pt>
                <c:pt idx="14586">
                  <c:v>2.0247229999999998</c:v>
                </c:pt>
                <c:pt idx="14587">
                  <c:v>2.022068</c:v>
                </c:pt>
                <c:pt idx="14588">
                  <c:v>2.0206970000000002</c:v>
                </c:pt>
                <c:pt idx="14589">
                  <c:v>2.020286</c:v>
                </c:pt>
                <c:pt idx="14590">
                  <c:v>2.0198299999999998</c:v>
                </c:pt>
                <c:pt idx="14591">
                  <c:v>2.0193219999999998</c:v>
                </c:pt>
                <c:pt idx="14592">
                  <c:v>2.0212759999999999</c:v>
                </c:pt>
                <c:pt idx="14593">
                  <c:v>2.026043</c:v>
                </c:pt>
                <c:pt idx="14594">
                  <c:v>2.028381</c:v>
                </c:pt>
                <c:pt idx="14595">
                  <c:v>2.025725</c:v>
                </c:pt>
                <c:pt idx="14596">
                  <c:v>2.0202529999999999</c:v>
                </c:pt>
                <c:pt idx="14597">
                  <c:v>2.01857</c:v>
                </c:pt>
                <c:pt idx="14598">
                  <c:v>2.0214750000000001</c:v>
                </c:pt>
                <c:pt idx="14599">
                  <c:v>2.0243699999999998</c:v>
                </c:pt>
                <c:pt idx="14600">
                  <c:v>2.0279609999999999</c:v>
                </c:pt>
                <c:pt idx="14601">
                  <c:v>2.0287739999999999</c:v>
                </c:pt>
                <c:pt idx="14602">
                  <c:v>2.0240390000000001</c:v>
                </c:pt>
                <c:pt idx="14603">
                  <c:v>2.0196190000000001</c:v>
                </c:pt>
                <c:pt idx="14604">
                  <c:v>2.0224709999999999</c:v>
                </c:pt>
                <c:pt idx="14605">
                  <c:v>2.0251269999999999</c:v>
                </c:pt>
                <c:pt idx="14606">
                  <c:v>2.0203180000000001</c:v>
                </c:pt>
                <c:pt idx="14607">
                  <c:v>2.0172330000000001</c:v>
                </c:pt>
                <c:pt idx="14608">
                  <c:v>2.0194809999999999</c:v>
                </c:pt>
                <c:pt idx="14609">
                  <c:v>2.0229689999999998</c:v>
                </c:pt>
                <c:pt idx="14610">
                  <c:v>2.0258970000000001</c:v>
                </c:pt>
                <c:pt idx="14611">
                  <c:v>2.027301</c:v>
                </c:pt>
                <c:pt idx="14612">
                  <c:v>2.0237780000000001</c:v>
                </c:pt>
                <c:pt idx="14613">
                  <c:v>2.022872</c:v>
                </c:pt>
                <c:pt idx="14614">
                  <c:v>2.0261339999999999</c:v>
                </c:pt>
                <c:pt idx="14615">
                  <c:v>2.0233379999999999</c:v>
                </c:pt>
                <c:pt idx="14616">
                  <c:v>2.022799</c:v>
                </c:pt>
                <c:pt idx="14617">
                  <c:v>2.02786</c:v>
                </c:pt>
                <c:pt idx="14618">
                  <c:v>2.0292430000000001</c:v>
                </c:pt>
                <c:pt idx="14619">
                  <c:v>2.0289760000000001</c:v>
                </c:pt>
                <c:pt idx="14620">
                  <c:v>2.0306760000000001</c:v>
                </c:pt>
                <c:pt idx="14621">
                  <c:v>2.0316260000000002</c:v>
                </c:pt>
                <c:pt idx="14622">
                  <c:v>2.0307580000000001</c:v>
                </c:pt>
                <c:pt idx="14623">
                  <c:v>2.033309</c:v>
                </c:pt>
                <c:pt idx="14624">
                  <c:v>2.0358779999999999</c:v>
                </c:pt>
                <c:pt idx="14625">
                  <c:v>2.0330300000000001</c:v>
                </c:pt>
                <c:pt idx="14626">
                  <c:v>2.0285069999999998</c:v>
                </c:pt>
                <c:pt idx="14627">
                  <c:v>2.0263969999999998</c:v>
                </c:pt>
                <c:pt idx="14628">
                  <c:v>2.0288599999999999</c:v>
                </c:pt>
                <c:pt idx="14629">
                  <c:v>2.0315850000000002</c:v>
                </c:pt>
                <c:pt idx="14630">
                  <c:v>2.0292720000000002</c:v>
                </c:pt>
                <c:pt idx="14631">
                  <c:v>2.0269170000000001</c:v>
                </c:pt>
                <c:pt idx="14632">
                  <c:v>2.026694</c:v>
                </c:pt>
                <c:pt idx="14633">
                  <c:v>2.0270480000000002</c:v>
                </c:pt>
                <c:pt idx="14634">
                  <c:v>2.0273460000000001</c:v>
                </c:pt>
                <c:pt idx="14635">
                  <c:v>2.0247419999999998</c:v>
                </c:pt>
                <c:pt idx="14636">
                  <c:v>2.0250629999999998</c:v>
                </c:pt>
                <c:pt idx="14637">
                  <c:v>2.0304150000000001</c:v>
                </c:pt>
                <c:pt idx="14638">
                  <c:v>2.0307439999999999</c:v>
                </c:pt>
                <c:pt idx="14639">
                  <c:v>2.0284339999999998</c:v>
                </c:pt>
                <c:pt idx="14640">
                  <c:v>2.028152</c:v>
                </c:pt>
                <c:pt idx="14641">
                  <c:v>2.0271479999999999</c:v>
                </c:pt>
                <c:pt idx="14642">
                  <c:v>2.0276130000000001</c:v>
                </c:pt>
                <c:pt idx="14643">
                  <c:v>2.029023</c:v>
                </c:pt>
                <c:pt idx="14644">
                  <c:v>2.0301140000000002</c:v>
                </c:pt>
                <c:pt idx="14645">
                  <c:v>2.0301719999999999</c:v>
                </c:pt>
                <c:pt idx="14646">
                  <c:v>2.0294500000000002</c:v>
                </c:pt>
                <c:pt idx="14647">
                  <c:v>2.0307029999999999</c:v>
                </c:pt>
                <c:pt idx="14648">
                  <c:v>2.0289570000000001</c:v>
                </c:pt>
                <c:pt idx="14649">
                  <c:v>2.0259520000000002</c:v>
                </c:pt>
                <c:pt idx="14650">
                  <c:v>2.0257540000000001</c:v>
                </c:pt>
                <c:pt idx="14651">
                  <c:v>2.0281850000000001</c:v>
                </c:pt>
                <c:pt idx="14652">
                  <c:v>2.031523</c:v>
                </c:pt>
                <c:pt idx="14653">
                  <c:v>2.0327760000000001</c:v>
                </c:pt>
                <c:pt idx="14654">
                  <c:v>2.0314329999999998</c:v>
                </c:pt>
                <c:pt idx="14655">
                  <c:v>2.032133</c:v>
                </c:pt>
                <c:pt idx="14656">
                  <c:v>2.0349460000000001</c:v>
                </c:pt>
                <c:pt idx="14657">
                  <c:v>2.038465</c:v>
                </c:pt>
                <c:pt idx="14658">
                  <c:v>2.042583</c:v>
                </c:pt>
                <c:pt idx="14659">
                  <c:v>2.0432579999999998</c:v>
                </c:pt>
                <c:pt idx="14660">
                  <c:v>2.0430830000000002</c:v>
                </c:pt>
                <c:pt idx="14661">
                  <c:v>2.0432800000000002</c:v>
                </c:pt>
                <c:pt idx="14662">
                  <c:v>2.0393289999999999</c:v>
                </c:pt>
                <c:pt idx="14663">
                  <c:v>2.0386259999999998</c:v>
                </c:pt>
                <c:pt idx="14664">
                  <c:v>2.041175</c:v>
                </c:pt>
                <c:pt idx="14665">
                  <c:v>2.0413600000000001</c:v>
                </c:pt>
                <c:pt idx="14666">
                  <c:v>2.0422180000000001</c:v>
                </c:pt>
                <c:pt idx="14667">
                  <c:v>2.0411489999999999</c:v>
                </c:pt>
                <c:pt idx="14668">
                  <c:v>2.0350299999999999</c:v>
                </c:pt>
                <c:pt idx="14669">
                  <c:v>2.0330240000000002</c:v>
                </c:pt>
                <c:pt idx="14670">
                  <c:v>2.0350410000000001</c:v>
                </c:pt>
                <c:pt idx="14671">
                  <c:v>2.0326070000000001</c:v>
                </c:pt>
                <c:pt idx="14672">
                  <c:v>2.0313330000000001</c:v>
                </c:pt>
                <c:pt idx="14673">
                  <c:v>2.0364499999999999</c:v>
                </c:pt>
                <c:pt idx="14674">
                  <c:v>2.0403889999999998</c:v>
                </c:pt>
                <c:pt idx="14675">
                  <c:v>2.0415649999999999</c:v>
                </c:pt>
                <c:pt idx="14676">
                  <c:v>2.0401009999999999</c:v>
                </c:pt>
                <c:pt idx="14677">
                  <c:v>2.0374240000000001</c:v>
                </c:pt>
                <c:pt idx="14678">
                  <c:v>2.0406979999999999</c:v>
                </c:pt>
                <c:pt idx="14679">
                  <c:v>2.044324</c:v>
                </c:pt>
                <c:pt idx="14680">
                  <c:v>2.0416210000000001</c:v>
                </c:pt>
                <c:pt idx="14681">
                  <c:v>2.0376430000000001</c:v>
                </c:pt>
                <c:pt idx="14682">
                  <c:v>2.037391</c:v>
                </c:pt>
                <c:pt idx="14683">
                  <c:v>2.040978</c:v>
                </c:pt>
                <c:pt idx="14684">
                  <c:v>2.0422699999999998</c:v>
                </c:pt>
                <c:pt idx="14685">
                  <c:v>2.03898</c:v>
                </c:pt>
                <c:pt idx="14686">
                  <c:v>2.036365</c:v>
                </c:pt>
                <c:pt idx="14687">
                  <c:v>2.0391029999999999</c:v>
                </c:pt>
                <c:pt idx="14688">
                  <c:v>2.0413540000000001</c:v>
                </c:pt>
                <c:pt idx="14689">
                  <c:v>2.0398540000000001</c:v>
                </c:pt>
                <c:pt idx="14690">
                  <c:v>2.0372859999999999</c:v>
                </c:pt>
                <c:pt idx="14691">
                  <c:v>2.0356779999999999</c:v>
                </c:pt>
                <c:pt idx="14692">
                  <c:v>2.0415860000000001</c:v>
                </c:pt>
                <c:pt idx="14693">
                  <c:v>2.047488</c:v>
                </c:pt>
                <c:pt idx="14694">
                  <c:v>2.0441289999999999</c:v>
                </c:pt>
                <c:pt idx="14695">
                  <c:v>2.0412940000000002</c:v>
                </c:pt>
                <c:pt idx="14696">
                  <c:v>2.0414690000000002</c:v>
                </c:pt>
                <c:pt idx="14697">
                  <c:v>2.0439080000000001</c:v>
                </c:pt>
                <c:pt idx="14698">
                  <c:v>2.0463849999999999</c:v>
                </c:pt>
                <c:pt idx="14699">
                  <c:v>2.0430389999999998</c:v>
                </c:pt>
                <c:pt idx="14700">
                  <c:v>2.041795</c:v>
                </c:pt>
                <c:pt idx="14701">
                  <c:v>2.0446369999999998</c:v>
                </c:pt>
                <c:pt idx="14702">
                  <c:v>2.043161</c:v>
                </c:pt>
                <c:pt idx="14703">
                  <c:v>2.0374669999999999</c:v>
                </c:pt>
                <c:pt idx="14704">
                  <c:v>2.0405829999999998</c:v>
                </c:pt>
                <c:pt idx="14705">
                  <c:v>2.0487700000000002</c:v>
                </c:pt>
                <c:pt idx="14706">
                  <c:v>2.046529</c:v>
                </c:pt>
                <c:pt idx="14707">
                  <c:v>2.0449510000000002</c:v>
                </c:pt>
                <c:pt idx="14708">
                  <c:v>2.0487350000000002</c:v>
                </c:pt>
                <c:pt idx="14709">
                  <c:v>2.0455109999999999</c:v>
                </c:pt>
                <c:pt idx="14710">
                  <c:v>2.0436550000000002</c:v>
                </c:pt>
                <c:pt idx="14711">
                  <c:v>2.0477409999999998</c:v>
                </c:pt>
                <c:pt idx="14712">
                  <c:v>2.0427140000000001</c:v>
                </c:pt>
                <c:pt idx="14713">
                  <c:v>2.0377329999999998</c:v>
                </c:pt>
                <c:pt idx="14714">
                  <c:v>2.0438360000000002</c:v>
                </c:pt>
                <c:pt idx="14715">
                  <c:v>2.048915</c:v>
                </c:pt>
                <c:pt idx="14716">
                  <c:v>2.0490910000000002</c:v>
                </c:pt>
                <c:pt idx="14717">
                  <c:v>2.045029</c:v>
                </c:pt>
                <c:pt idx="14718">
                  <c:v>2.0411169999999998</c:v>
                </c:pt>
                <c:pt idx="14719">
                  <c:v>2.0459710000000002</c:v>
                </c:pt>
                <c:pt idx="14720">
                  <c:v>2.0490400000000002</c:v>
                </c:pt>
                <c:pt idx="14721">
                  <c:v>2.0446029999999999</c:v>
                </c:pt>
                <c:pt idx="14722">
                  <c:v>2.043879</c:v>
                </c:pt>
                <c:pt idx="14723">
                  <c:v>2.0456099999999999</c:v>
                </c:pt>
                <c:pt idx="14724">
                  <c:v>2.0469919999999999</c:v>
                </c:pt>
                <c:pt idx="14725">
                  <c:v>2.0506790000000001</c:v>
                </c:pt>
                <c:pt idx="14726">
                  <c:v>2.0511900000000001</c:v>
                </c:pt>
                <c:pt idx="14727">
                  <c:v>2.0470320000000002</c:v>
                </c:pt>
                <c:pt idx="14728">
                  <c:v>2.0451630000000001</c:v>
                </c:pt>
                <c:pt idx="14729">
                  <c:v>2.0464959999999999</c:v>
                </c:pt>
                <c:pt idx="14730">
                  <c:v>2.0474899999999998</c:v>
                </c:pt>
                <c:pt idx="14731">
                  <c:v>2.0469119999999998</c:v>
                </c:pt>
                <c:pt idx="14732">
                  <c:v>2.048308</c:v>
                </c:pt>
                <c:pt idx="14733">
                  <c:v>2.0511180000000002</c:v>
                </c:pt>
                <c:pt idx="14734">
                  <c:v>2.0478130000000001</c:v>
                </c:pt>
                <c:pt idx="14735">
                  <c:v>2.0454789999999998</c:v>
                </c:pt>
                <c:pt idx="14736">
                  <c:v>2.0502259999999999</c:v>
                </c:pt>
                <c:pt idx="14737">
                  <c:v>2.0511089999999998</c:v>
                </c:pt>
                <c:pt idx="14738">
                  <c:v>2.0488879999999998</c:v>
                </c:pt>
                <c:pt idx="14739">
                  <c:v>2.0507610000000001</c:v>
                </c:pt>
                <c:pt idx="14740">
                  <c:v>2.0504020000000001</c:v>
                </c:pt>
                <c:pt idx="14741">
                  <c:v>2.0498069999999999</c:v>
                </c:pt>
                <c:pt idx="14742">
                  <c:v>2.0492249999999999</c:v>
                </c:pt>
                <c:pt idx="14743">
                  <c:v>2.0487220000000002</c:v>
                </c:pt>
                <c:pt idx="14744">
                  <c:v>2.0544159999999998</c:v>
                </c:pt>
                <c:pt idx="14745">
                  <c:v>2.0592100000000002</c:v>
                </c:pt>
                <c:pt idx="14746">
                  <c:v>2.0554790000000001</c:v>
                </c:pt>
                <c:pt idx="14747">
                  <c:v>2.0543130000000001</c:v>
                </c:pt>
                <c:pt idx="14748">
                  <c:v>2.0572979999999998</c:v>
                </c:pt>
                <c:pt idx="14749">
                  <c:v>2.0552410000000001</c:v>
                </c:pt>
                <c:pt idx="14750">
                  <c:v>2.0506660000000001</c:v>
                </c:pt>
                <c:pt idx="14751">
                  <c:v>2.0505279999999999</c:v>
                </c:pt>
                <c:pt idx="14752">
                  <c:v>2.0526990000000001</c:v>
                </c:pt>
                <c:pt idx="14753">
                  <c:v>2.0545079999999998</c:v>
                </c:pt>
                <c:pt idx="14754">
                  <c:v>2.0546769999999999</c:v>
                </c:pt>
                <c:pt idx="14755">
                  <c:v>2.0540029999999998</c:v>
                </c:pt>
                <c:pt idx="14756">
                  <c:v>2.0538180000000001</c:v>
                </c:pt>
                <c:pt idx="14757">
                  <c:v>2.0547219999999999</c:v>
                </c:pt>
                <c:pt idx="14758">
                  <c:v>2.0553789999999998</c:v>
                </c:pt>
                <c:pt idx="14759">
                  <c:v>2.0557249999999998</c:v>
                </c:pt>
                <c:pt idx="14760">
                  <c:v>2.0548660000000001</c:v>
                </c:pt>
                <c:pt idx="14761">
                  <c:v>2.0556510000000001</c:v>
                </c:pt>
                <c:pt idx="14762">
                  <c:v>2.0566779999999998</c:v>
                </c:pt>
                <c:pt idx="14763">
                  <c:v>2.0554619999999999</c:v>
                </c:pt>
                <c:pt idx="14764">
                  <c:v>2.055952</c:v>
                </c:pt>
                <c:pt idx="14765">
                  <c:v>2.0589149999999998</c:v>
                </c:pt>
                <c:pt idx="14766">
                  <c:v>2.0576850000000002</c:v>
                </c:pt>
                <c:pt idx="14767">
                  <c:v>2.0538720000000001</c:v>
                </c:pt>
                <c:pt idx="14768">
                  <c:v>2.055958</c:v>
                </c:pt>
                <c:pt idx="14769">
                  <c:v>2.0616720000000002</c:v>
                </c:pt>
                <c:pt idx="14770">
                  <c:v>2.0627279999999999</c:v>
                </c:pt>
                <c:pt idx="14771">
                  <c:v>2.059812</c:v>
                </c:pt>
                <c:pt idx="14772">
                  <c:v>2.0607329999999999</c:v>
                </c:pt>
                <c:pt idx="14773">
                  <c:v>2.0621450000000001</c:v>
                </c:pt>
                <c:pt idx="14774">
                  <c:v>2.0577649999999998</c:v>
                </c:pt>
                <c:pt idx="14775">
                  <c:v>2.055072</c:v>
                </c:pt>
                <c:pt idx="14776">
                  <c:v>2.0576210000000001</c:v>
                </c:pt>
                <c:pt idx="14777">
                  <c:v>2.0591050000000002</c:v>
                </c:pt>
                <c:pt idx="14778">
                  <c:v>2.0573640000000002</c:v>
                </c:pt>
                <c:pt idx="14779">
                  <c:v>2.0553490000000001</c:v>
                </c:pt>
                <c:pt idx="14780">
                  <c:v>2.0565319999999998</c:v>
                </c:pt>
                <c:pt idx="14781">
                  <c:v>2.0583459999999998</c:v>
                </c:pt>
                <c:pt idx="14782">
                  <c:v>2.056584</c:v>
                </c:pt>
                <c:pt idx="14783">
                  <c:v>2.0557940000000001</c:v>
                </c:pt>
                <c:pt idx="14784">
                  <c:v>2.0573760000000001</c:v>
                </c:pt>
                <c:pt idx="14785">
                  <c:v>2.057966</c:v>
                </c:pt>
                <c:pt idx="14786">
                  <c:v>2.0577969999999999</c:v>
                </c:pt>
                <c:pt idx="14787">
                  <c:v>2.0583010000000002</c:v>
                </c:pt>
                <c:pt idx="14788">
                  <c:v>2.0600710000000002</c:v>
                </c:pt>
                <c:pt idx="14789">
                  <c:v>2.0614309999999998</c:v>
                </c:pt>
                <c:pt idx="14790">
                  <c:v>2.0614020000000002</c:v>
                </c:pt>
                <c:pt idx="14791">
                  <c:v>2.0632920000000001</c:v>
                </c:pt>
                <c:pt idx="14792">
                  <c:v>2.0648979999999999</c:v>
                </c:pt>
                <c:pt idx="14793">
                  <c:v>2.0653199999999998</c:v>
                </c:pt>
                <c:pt idx="14794">
                  <c:v>2.0660790000000002</c:v>
                </c:pt>
                <c:pt idx="14795">
                  <c:v>2.066379</c:v>
                </c:pt>
                <c:pt idx="14796">
                  <c:v>2.0646529999999998</c:v>
                </c:pt>
                <c:pt idx="14797">
                  <c:v>2.0656970000000001</c:v>
                </c:pt>
                <c:pt idx="14798">
                  <c:v>2.0689660000000001</c:v>
                </c:pt>
                <c:pt idx="14799">
                  <c:v>2.0697800000000002</c:v>
                </c:pt>
                <c:pt idx="14800">
                  <c:v>2.066786</c:v>
                </c:pt>
                <c:pt idx="14801">
                  <c:v>2.0633970000000001</c:v>
                </c:pt>
                <c:pt idx="14802">
                  <c:v>2.0626850000000001</c:v>
                </c:pt>
                <c:pt idx="14803">
                  <c:v>2.0659689999999999</c:v>
                </c:pt>
                <c:pt idx="14804">
                  <c:v>2.0692089999999999</c:v>
                </c:pt>
                <c:pt idx="14805">
                  <c:v>2.0670130000000002</c:v>
                </c:pt>
                <c:pt idx="14806">
                  <c:v>2.065315</c:v>
                </c:pt>
                <c:pt idx="14807">
                  <c:v>2.0692200000000001</c:v>
                </c:pt>
                <c:pt idx="14808">
                  <c:v>2.07124</c:v>
                </c:pt>
                <c:pt idx="14809">
                  <c:v>2.07179</c:v>
                </c:pt>
                <c:pt idx="14810">
                  <c:v>2.0700750000000001</c:v>
                </c:pt>
                <c:pt idx="14811">
                  <c:v>2.0666600000000002</c:v>
                </c:pt>
                <c:pt idx="14812">
                  <c:v>2.067129</c:v>
                </c:pt>
                <c:pt idx="14813">
                  <c:v>2.0697549999999998</c:v>
                </c:pt>
                <c:pt idx="14814">
                  <c:v>2.0689609999999998</c:v>
                </c:pt>
                <c:pt idx="14815">
                  <c:v>2.0655709999999998</c:v>
                </c:pt>
                <c:pt idx="14816">
                  <c:v>2.0634229999999998</c:v>
                </c:pt>
                <c:pt idx="14817">
                  <c:v>2.0628359999999999</c:v>
                </c:pt>
                <c:pt idx="14818">
                  <c:v>2.063876</c:v>
                </c:pt>
                <c:pt idx="14819">
                  <c:v>2.0686270000000002</c:v>
                </c:pt>
                <c:pt idx="14820">
                  <c:v>2.0685829999999998</c:v>
                </c:pt>
                <c:pt idx="14821">
                  <c:v>2.064838</c:v>
                </c:pt>
                <c:pt idx="14822">
                  <c:v>2.0691090000000001</c:v>
                </c:pt>
                <c:pt idx="14823">
                  <c:v>2.0719099999999999</c:v>
                </c:pt>
                <c:pt idx="14824">
                  <c:v>2.0652970000000002</c:v>
                </c:pt>
                <c:pt idx="14825">
                  <c:v>2.0644580000000001</c:v>
                </c:pt>
                <c:pt idx="14826">
                  <c:v>2.0713180000000002</c:v>
                </c:pt>
                <c:pt idx="14827">
                  <c:v>2.0735049999999999</c:v>
                </c:pt>
                <c:pt idx="14828">
                  <c:v>2.0685579999999999</c:v>
                </c:pt>
                <c:pt idx="14829">
                  <c:v>2.069693</c:v>
                </c:pt>
                <c:pt idx="14830">
                  <c:v>2.0761280000000002</c:v>
                </c:pt>
                <c:pt idx="14831">
                  <c:v>2.0776919999999999</c:v>
                </c:pt>
                <c:pt idx="14832">
                  <c:v>2.0756489999999999</c:v>
                </c:pt>
                <c:pt idx="14833">
                  <c:v>2.0750190000000002</c:v>
                </c:pt>
                <c:pt idx="14834">
                  <c:v>2.072568</c:v>
                </c:pt>
                <c:pt idx="14835">
                  <c:v>2.0700729999999998</c:v>
                </c:pt>
                <c:pt idx="14836">
                  <c:v>2.070154</c:v>
                </c:pt>
                <c:pt idx="14837">
                  <c:v>2.072508</c:v>
                </c:pt>
                <c:pt idx="14838">
                  <c:v>2.0723630000000002</c:v>
                </c:pt>
                <c:pt idx="14839">
                  <c:v>2.0705849999999999</c:v>
                </c:pt>
                <c:pt idx="14840">
                  <c:v>2.0698530000000002</c:v>
                </c:pt>
                <c:pt idx="14841">
                  <c:v>2.0722420000000001</c:v>
                </c:pt>
                <c:pt idx="14842">
                  <c:v>2.0757180000000002</c:v>
                </c:pt>
                <c:pt idx="14843">
                  <c:v>2.0784929999999999</c:v>
                </c:pt>
                <c:pt idx="14844">
                  <c:v>2.0748519999999999</c:v>
                </c:pt>
                <c:pt idx="14845">
                  <c:v>2.0705580000000001</c:v>
                </c:pt>
                <c:pt idx="14846">
                  <c:v>2.0740620000000001</c:v>
                </c:pt>
                <c:pt idx="14847">
                  <c:v>2.0757780000000001</c:v>
                </c:pt>
                <c:pt idx="14848">
                  <c:v>2.0709330000000001</c:v>
                </c:pt>
                <c:pt idx="14849">
                  <c:v>2.0663610000000001</c:v>
                </c:pt>
                <c:pt idx="14850">
                  <c:v>2.0670609999999998</c:v>
                </c:pt>
                <c:pt idx="14851">
                  <c:v>2.071008</c:v>
                </c:pt>
                <c:pt idx="14852">
                  <c:v>2.0699149999999999</c:v>
                </c:pt>
                <c:pt idx="14853">
                  <c:v>2.0661480000000001</c:v>
                </c:pt>
                <c:pt idx="14854">
                  <c:v>2.0646710000000001</c:v>
                </c:pt>
                <c:pt idx="14855">
                  <c:v>2.065439</c:v>
                </c:pt>
                <c:pt idx="14856">
                  <c:v>2.0682499999999999</c:v>
                </c:pt>
                <c:pt idx="14857">
                  <c:v>2.0720079999999998</c:v>
                </c:pt>
                <c:pt idx="14858">
                  <c:v>2.0724070000000001</c:v>
                </c:pt>
                <c:pt idx="14859">
                  <c:v>2.0693299999999999</c:v>
                </c:pt>
                <c:pt idx="14860">
                  <c:v>2.069528</c:v>
                </c:pt>
                <c:pt idx="14861">
                  <c:v>2.07003</c:v>
                </c:pt>
                <c:pt idx="14862">
                  <c:v>2.068371</c:v>
                </c:pt>
                <c:pt idx="14863">
                  <c:v>2.0711909999999998</c:v>
                </c:pt>
                <c:pt idx="14864">
                  <c:v>2.0748160000000002</c:v>
                </c:pt>
                <c:pt idx="14865">
                  <c:v>2.073747</c:v>
                </c:pt>
                <c:pt idx="14866">
                  <c:v>2.0712929999999998</c:v>
                </c:pt>
                <c:pt idx="14867">
                  <c:v>2.072473</c:v>
                </c:pt>
                <c:pt idx="14868">
                  <c:v>2.0754359999999998</c:v>
                </c:pt>
                <c:pt idx="14869">
                  <c:v>2.0789659999999999</c:v>
                </c:pt>
                <c:pt idx="14870">
                  <c:v>2.0789390000000001</c:v>
                </c:pt>
                <c:pt idx="14871">
                  <c:v>2.0767630000000001</c:v>
                </c:pt>
                <c:pt idx="14872">
                  <c:v>2.0789960000000001</c:v>
                </c:pt>
                <c:pt idx="14873">
                  <c:v>2.083831</c:v>
                </c:pt>
                <c:pt idx="14874">
                  <c:v>2.083898</c:v>
                </c:pt>
                <c:pt idx="14875">
                  <c:v>2.083834</c:v>
                </c:pt>
                <c:pt idx="14876">
                  <c:v>2.0875530000000002</c:v>
                </c:pt>
                <c:pt idx="14877">
                  <c:v>2.0856490000000001</c:v>
                </c:pt>
                <c:pt idx="14878">
                  <c:v>2.0822919999999998</c:v>
                </c:pt>
                <c:pt idx="14879">
                  <c:v>2.0855640000000002</c:v>
                </c:pt>
                <c:pt idx="14880">
                  <c:v>2.0861420000000002</c:v>
                </c:pt>
                <c:pt idx="14881">
                  <c:v>2.084009</c:v>
                </c:pt>
                <c:pt idx="14882">
                  <c:v>2.0857670000000001</c:v>
                </c:pt>
                <c:pt idx="14883">
                  <c:v>2.0837349999999999</c:v>
                </c:pt>
                <c:pt idx="14884">
                  <c:v>2.0772729999999999</c:v>
                </c:pt>
                <c:pt idx="14885">
                  <c:v>2.0798429999999999</c:v>
                </c:pt>
                <c:pt idx="14886">
                  <c:v>2.0856300000000001</c:v>
                </c:pt>
                <c:pt idx="14887">
                  <c:v>2.0832099999999998</c:v>
                </c:pt>
                <c:pt idx="14888">
                  <c:v>2.0807069999999999</c:v>
                </c:pt>
                <c:pt idx="14889">
                  <c:v>2.083974</c:v>
                </c:pt>
                <c:pt idx="14890">
                  <c:v>2.0867460000000002</c:v>
                </c:pt>
                <c:pt idx="14891">
                  <c:v>2.086557</c:v>
                </c:pt>
                <c:pt idx="14892">
                  <c:v>2.085807</c:v>
                </c:pt>
                <c:pt idx="14893">
                  <c:v>2.0839699999999999</c:v>
                </c:pt>
                <c:pt idx="14894">
                  <c:v>2.0833949999999999</c:v>
                </c:pt>
                <c:pt idx="14895">
                  <c:v>2.0851609999999998</c:v>
                </c:pt>
                <c:pt idx="14896">
                  <c:v>2.0854020000000002</c:v>
                </c:pt>
                <c:pt idx="14897">
                  <c:v>2.0860820000000002</c:v>
                </c:pt>
                <c:pt idx="14898">
                  <c:v>2.0841639999999999</c:v>
                </c:pt>
                <c:pt idx="14899">
                  <c:v>2.081766</c:v>
                </c:pt>
                <c:pt idx="14900">
                  <c:v>2.0831870000000001</c:v>
                </c:pt>
                <c:pt idx="14901">
                  <c:v>2.0843569999999998</c:v>
                </c:pt>
                <c:pt idx="14902">
                  <c:v>2.0850529999999998</c:v>
                </c:pt>
                <c:pt idx="14903">
                  <c:v>2.0844119999999999</c:v>
                </c:pt>
                <c:pt idx="14904">
                  <c:v>2.08263</c:v>
                </c:pt>
                <c:pt idx="14905">
                  <c:v>2.0826639999999998</c:v>
                </c:pt>
                <c:pt idx="14906">
                  <c:v>2.084511</c:v>
                </c:pt>
                <c:pt idx="14907">
                  <c:v>2.0883720000000001</c:v>
                </c:pt>
                <c:pt idx="14908">
                  <c:v>2.0890879999999998</c:v>
                </c:pt>
                <c:pt idx="14909">
                  <c:v>2.0861019999999999</c:v>
                </c:pt>
                <c:pt idx="14910">
                  <c:v>2.0846469999999999</c:v>
                </c:pt>
                <c:pt idx="14911">
                  <c:v>2.0853039999999998</c:v>
                </c:pt>
                <c:pt idx="14912">
                  <c:v>2.083186</c:v>
                </c:pt>
                <c:pt idx="14913">
                  <c:v>2.0805410000000002</c:v>
                </c:pt>
                <c:pt idx="14914">
                  <c:v>2.0810379999999999</c:v>
                </c:pt>
                <c:pt idx="14915">
                  <c:v>2.0817489999999998</c:v>
                </c:pt>
                <c:pt idx="14916">
                  <c:v>2.0852819999999999</c:v>
                </c:pt>
                <c:pt idx="14917">
                  <c:v>2.0890029999999999</c:v>
                </c:pt>
                <c:pt idx="14918">
                  <c:v>2.0891160000000002</c:v>
                </c:pt>
                <c:pt idx="14919">
                  <c:v>2.0880589999999999</c:v>
                </c:pt>
                <c:pt idx="14920">
                  <c:v>2.0870959999999998</c:v>
                </c:pt>
                <c:pt idx="14921">
                  <c:v>2.0871409999999999</c:v>
                </c:pt>
                <c:pt idx="14922">
                  <c:v>2.0857160000000001</c:v>
                </c:pt>
                <c:pt idx="14923">
                  <c:v>2.0848849999999999</c:v>
                </c:pt>
                <c:pt idx="14924">
                  <c:v>2.0866289999999998</c:v>
                </c:pt>
                <c:pt idx="14925">
                  <c:v>2.0860690000000002</c:v>
                </c:pt>
                <c:pt idx="14926">
                  <c:v>2.0872160000000002</c:v>
                </c:pt>
                <c:pt idx="14927">
                  <c:v>2.0923799999999999</c:v>
                </c:pt>
                <c:pt idx="14928">
                  <c:v>2.088212</c:v>
                </c:pt>
                <c:pt idx="14929">
                  <c:v>2.0859239999999999</c:v>
                </c:pt>
                <c:pt idx="14930">
                  <c:v>2.0921310000000002</c:v>
                </c:pt>
                <c:pt idx="14931">
                  <c:v>2.0923729999999998</c:v>
                </c:pt>
                <c:pt idx="14932">
                  <c:v>2.0892499999999998</c:v>
                </c:pt>
                <c:pt idx="14933">
                  <c:v>2.0885220000000002</c:v>
                </c:pt>
                <c:pt idx="14934">
                  <c:v>2.0871189999999999</c:v>
                </c:pt>
                <c:pt idx="14935">
                  <c:v>2.0874030000000001</c:v>
                </c:pt>
                <c:pt idx="14936">
                  <c:v>2.0890939999999998</c:v>
                </c:pt>
                <c:pt idx="14937">
                  <c:v>2.0906129999999998</c:v>
                </c:pt>
                <c:pt idx="14938">
                  <c:v>2.0898370000000002</c:v>
                </c:pt>
                <c:pt idx="14939">
                  <c:v>2.0870009999999999</c:v>
                </c:pt>
                <c:pt idx="14940">
                  <c:v>2.0869369999999998</c:v>
                </c:pt>
                <c:pt idx="14941">
                  <c:v>2.0928450000000001</c:v>
                </c:pt>
                <c:pt idx="14942">
                  <c:v>2.0927310000000001</c:v>
                </c:pt>
                <c:pt idx="14943">
                  <c:v>2.0869089999999999</c:v>
                </c:pt>
                <c:pt idx="14944">
                  <c:v>2.086881</c:v>
                </c:pt>
                <c:pt idx="14945">
                  <c:v>2.0880450000000002</c:v>
                </c:pt>
                <c:pt idx="14946">
                  <c:v>2.0883069999999999</c:v>
                </c:pt>
                <c:pt idx="14947">
                  <c:v>2.0913020000000002</c:v>
                </c:pt>
                <c:pt idx="14948">
                  <c:v>2.0910139999999999</c:v>
                </c:pt>
                <c:pt idx="14949">
                  <c:v>2.0918190000000001</c:v>
                </c:pt>
                <c:pt idx="14950">
                  <c:v>2.0953719999999998</c:v>
                </c:pt>
                <c:pt idx="14951">
                  <c:v>2.0962369999999999</c:v>
                </c:pt>
                <c:pt idx="14952">
                  <c:v>2.0963470000000002</c:v>
                </c:pt>
                <c:pt idx="14953">
                  <c:v>2.0971299999999999</c:v>
                </c:pt>
                <c:pt idx="14954">
                  <c:v>2.0961509999999999</c:v>
                </c:pt>
                <c:pt idx="14955">
                  <c:v>2.0959530000000002</c:v>
                </c:pt>
                <c:pt idx="14956">
                  <c:v>2.098363</c:v>
                </c:pt>
                <c:pt idx="14957">
                  <c:v>2.0993849999999998</c:v>
                </c:pt>
                <c:pt idx="14958">
                  <c:v>2.0985330000000002</c:v>
                </c:pt>
                <c:pt idx="14959">
                  <c:v>2.1004299999999998</c:v>
                </c:pt>
                <c:pt idx="14960">
                  <c:v>2.0988630000000001</c:v>
                </c:pt>
                <c:pt idx="14961">
                  <c:v>2.09335</c:v>
                </c:pt>
                <c:pt idx="14962">
                  <c:v>2.0963630000000002</c:v>
                </c:pt>
                <c:pt idx="14963">
                  <c:v>2.1048650000000002</c:v>
                </c:pt>
                <c:pt idx="14964">
                  <c:v>2.1036619999999999</c:v>
                </c:pt>
                <c:pt idx="14965">
                  <c:v>2.0968849999999999</c:v>
                </c:pt>
                <c:pt idx="14966">
                  <c:v>2.0939359999999998</c:v>
                </c:pt>
                <c:pt idx="14967">
                  <c:v>2.0941190000000001</c:v>
                </c:pt>
                <c:pt idx="14968">
                  <c:v>2.0957189999999999</c:v>
                </c:pt>
                <c:pt idx="14969">
                  <c:v>2.0960049999999999</c:v>
                </c:pt>
                <c:pt idx="14970">
                  <c:v>2.0973359999999999</c:v>
                </c:pt>
                <c:pt idx="14971">
                  <c:v>2.0961820000000002</c:v>
                </c:pt>
                <c:pt idx="14972">
                  <c:v>2.0932409999999999</c:v>
                </c:pt>
                <c:pt idx="14973">
                  <c:v>2.1029140000000002</c:v>
                </c:pt>
                <c:pt idx="14974">
                  <c:v>2.1087729999999998</c:v>
                </c:pt>
                <c:pt idx="14975">
                  <c:v>2.1025670000000001</c:v>
                </c:pt>
                <c:pt idx="14976">
                  <c:v>2.1026389999999999</c:v>
                </c:pt>
                <c:pt idx="14977">
                  <c:v>2.1068720000000001</c:v>
                </c:pt>
                <c:pt idx="14978">
                  <c:v>2.1030340000000001</c:v>
                </c:pt>
                <c:pt idx="14979">
                  <c:v>2.0984690000000001</c:v>
                </c:pt>
                <c:pt idx="14980">
                  <c:v>2.1014339999999998</c:v>
                </c:pt>
                <c:pt idx="14981">
                  <c:v>2.1053540000000002</c:v>
                </c:pt>
                <c:pt idx="14982">
                  <c:v>2.1047760000000002</c:v>
                </c:pt>
                <c:pt idx="14983">
                  <c:v>2.1014170000000001</c:v>
                </c:pt>
                <c:pt idx="14984">
                  <c:v>2.1006010000000002</c:v>
                </c:pt>
                <c:pt idx="14985">
                  <c:v>2.1043249999999998</c:v>
                </c:pt>
                <c:pt idx="14986">
                  <c:v>2.1066820000000002</c:v>
                </c:pt>
                <c:pt idx="14987">
                  <c:v>2.106169</c:v>
                </c:pt>
                <c:pt idx="14988">
                  <c:v>2.106487</c:v>
                </c:pt>
                <c:pt idx="14989">
                  <c:v>2.1068229999999999</c:v>
                </c:pt>
                <c:pt idx="14990">
                  <c:v>2.103424</c:v>
                </c:pt>
                <c:pt idx="14991">
                  <c:v>2.1001089999999998</c:v>
                </c:pt>
                <c:pt idx="14992">
                  <c:v>2.1002299999999998</c:v>
                </c:pt>
                <c:pt idx="14993">
                  <c:v>2.1030340000000001</c:v>
                </c:pt>
                <c:pt idx="14994">
                  <c:v>2.103796</c:v>
                </c:pt>
                <c:pt idx="14995">
                  <c:v>2.1022419999999999</c:v>
                </c:pt>
                <c:pt idx="14996">
                  <c:v>2.1037400000000002</c:v>
                </c:pt>
                <c:pt idx="14997">
                  <c:v>2.1050390000000001</c:v>
                </c:pt>
                <c:pt idx="14998">
                  <c:v>2.1028380000000002</c:v>
                </c:pt>
                <c:pt idx="14999">
                  <c:v>2.1034329999999999</c:v>
                </c:pt>
                <c:pt idx="15000">
                  <c:v>2.1063360000000002</c:v>
                </c:pt>
                <c:pt idx="15001">
                  <c:v>2.1059929999999998</c:v>
                </c:pt>
                <c:pt idx="15002">
                  <c:v>2.1062919999999998</c:v>
                </c:pt>
                <c:pt idx="15003">
                  <c:v>2.1091799999999998</c:v>
                </c:pt>
                <c:pt idx="15004">
                  <c:v>2.1091229999999999</c:v>
                </c:pt>
                <c:pt idx="15005">
                  <c:v>2.1077789999999998</c:v>
                </c:pt>
                <c:pt idx="15006">
                  <c:v>2.1057299999999999</c:v>
                </c:pt>
                <c:pt idx="15007">
                  <c:v>2.1042559999999999</c:v>
                </c:pt>
                <c:pt idx="15008">
                  <c:v>2.104279</c:v>
                </c:pt>
                <c:pt idx="15009">
                  <c:v>2.1054729999999999</c:v>
                </c:pt>
                <c:pt idx="15010">
                  <c:v>2.105623</c:v>
                </c:pt>
                <c:pt idx="15011">
                  <c:v>2.1041650000000001</c:v>
                </c:pt>
                <c:pt idx="15012">
                  <c:v>2.1117889999999999</c:v>
                </c:pt>
                <c:pt idx="15013">
                  <c:v>2.1139060000000001</c:v>
                </c:pt>
                <c:pt idx="15014">
                  <c:v>2.1085919999999998</c:v>
                </c:pt>
                <c:pt idx="15015">
                  <c:v>2.1148509999999998</c:v>
                </c:pt>
                <c:pt idx="15016">
                  <c:v>2.1171579999999999</c:v>
                </c:pt>
                <c:pt idx="15017">
                  <c:v>2.1110129999999998</c:v>
                </c:pt>
                <c:pt idx="15018">
                  <c:v>2.1113249999999999</c:v>
                </c:pt>
                <c:pt idx="15019">
                  <c:v>2.1133519999999999</c:v>
                </c:pt>
                <c:pt idx="15020">
                  <c:v>2.1126900000000002</c:v>
                </c:pt>
                <c:pt idx="15021">
                  <c:v>2.1135030000000001</c:v>
                </c:pt>
                <c:pt idx="15022">
                  <c:v>2.1139579999999998</c:v>
                </c:pt>
                <c:pt idx="15023">
                  <c:v>2.112581</c:v>
                </c:pt>
                <c:pt idx="15024">
                  <c:v>2.1103269999999998</c:v>
                </c:pt>
                <c:pt idx="15025">
                  <c:v>2.1126830000000001</c:v>
                </c:pt>
                <c:pt idx="15026">
                  <c:v>2.1156130000000002</c:v>
                </c:pt>
                <c:pt idx="15027">
                  <c:v>2.1145049999999999</c:v>
                </c:pt>
                <c:pt idx="15028">
                  <c:v>2.1142449999999999</c:v>
                </c:pt>
                <c:pt idx="15029">
                  <c:v>2.1141570000000001</c:v>
                </c:pt>
                <c:pt idx="15030">
                  <c:v>2.1114570000000001</c:v>
                </c:pt>
                <c:pt idx="15031">
                  <c:v>2.1129280000000001</c:v>
                </c:pt>
                <c:pt idx="15032">
                  <c:v>2.1145890000000001</c:v>
                </c:pt>
                <c:pt idx="15033">
                  <c:v>2.1104120000000002</c:v>
                </c:pt>
                <c:pt idx="15034">
                  <c:v>2.108905</c:v>
                </c:pt>
                <c:pt idx="15035">
                  <c:v>2.1173630000000001</c:v>
                </c:pt>
                <c:pt idx="15036">
                  <c:v>2.1220289999999999</c:v>
                </c:pt>
                <c:pt idx="15037">
                  <c:v>2.1173259999999998</c:v>
                </c:pt>
                <c:pt idx="15038">
                  <c:v>2.1172209999999998</c:v>
                </c:pt>
                <c:pt idx="15039">
                  <c:v>2.1163400000000001</c:v>
                </c:pt>
                <c:pt idx="15040">
                  <c:v>2.1117119999999998</c:v>
                </c:pt>
                <c:pt idx="15041">
                  <c:v>2.1171609999999998</c:v>
                </c:pt>
                <c:pt idx="15042">
                  <c:v>2.1215440000000001</c:v>
                </c:pt>
                <c:pt idx="15043">
                  <c:v>2.115828</c:v>
                </c:pt>
                <c:pt idx="15044">
                  <c:v>2.1140789999999998</c:v>
                </c:pt>
                <c:pt idx="15045">
                  <c:v>2.1194000000000002</c:v>
                </c:pt>
                <c:pt idx="15046">
                  <c:v>2.1213690000000001</c:v>
                </c:pt>
                <c:pt idx="15047">
                  <c:v>2.1213639999999998</c:v>
                </c:pt>
                <c:pt idx="15048">
                  <c:v>2.1214770000000001</c:v>
                </c:pt>
                <c:pt idx="15049">
                  <c:v>2.1200600000000001</c:v>
                </c:pt>
                <c:pt idx="15050">
                  <c:v>2.1219700000000001</c:v>
                </c:pt>
                <c:pt idx="15051">
                  <c:v>2.122843</c:v>
                </c:pt>
                <c:pt idx="15052">
                  <c:v>2.1167379999999998</c:v>
                </c:pt>
                <c:pt idx="15053">
                  <c:v>2.1165560000000001</c:v>
                </c:pt>
                <c:pt idx="15054">
                  <c:v>2.1196830000000002</c:v>
                </c:pt>
                <c:pt idx="15055">
                  <c:v>2.1178159999999999</c:v>
                </c:pt>
                <c:pt idx="15056">
                  <c:v>2.117448</c:v>
                </c:pt>
                <c:pt idx="15057">
                  <c:v>2.1162019999999999</c:v>
                </c:pt>
                <c:pt idx="15058">
                  <c:v>2.115027</c:v>
                </c:pt>
                <c:pt idx="15059">
                  <c:v>2.1175540000000002</c:v>
                </c:pt>
                <c:pt idx="15060">
                  <c:v>2.11877</c:v>
                </c:pt>
                <c:pt idx="15061">
                  <c:v>2.1194169999999999</c:v>
                </c:pt>
                <c:pt idx="15062">
                  <c:v>2.1202290000000001</c:v>
                </c:pt>
                <c:pt idx="15063">
                  <c:v>2.1207050000000001</c:v>
                </c:pt>
                <c:pt idx="15064">
                  <c:v>2.1212599999999999</c:v>
                </c:pt>
                <c:pt idx="15065">
                  <c:v>2.1195539999999999</c:v>
                </c:pt>
                <c:pt idx="15066">
                  <c:v>2.1178430000000001</c:v>
                </c:pt>
                <c:pt idx="15067">
                  <c:v>2.11843</c:v>
                </c:pt>
                <c:pt idx="15068">
                  <c:v>2.1161430000000001</c:v>
                </c:pt>
                <c:pt idx="15069">
                  <c:v>2.1186430000000001</c:v>
                </c:pt>
                <c:pt idx="15070">
                  <c:v>2.1239910000000002</c:v>
                </c:pt>
                <c:pt idx="15071">
                  <c:v>2.1181380000000001</c:v>
                </c:pt>
                <c:pt idx="15072">
                  <c:v>2.1135320000000002</c:v>
                </c:pt>
                <c:pt idx="15073">
                  <c:v>2.1200809999999999</c:v>
                </c:pt>
                <c:pt idx="15074">
                  <c:v>2.1225710000000002</c:v>
                </c:pt>
                <c:pt idx="15075">
                  <c:v>2.1213000000000002</c:v>
                </c:pt>
                <c:pt idx="15076">
                  <c:v>2.1227559999999999</c:v>
                </c:pt>
                <c:pt idx="15077">
                  <c:v>2.1223709999999998</c:v>
                </c:pt>
                <c:pt idx="15078">
                  <c:v>2.1204930000000002</c:v>
                </c:pt>
                <c:pt idx="15079">
                  <c:v>2.1219700000000001</c:v>
                </c:pt>
                <c:pt idx="15080">
                  <c:v>2.1231499999999999</c:v>
                </c:pt>
                <c:pt idx="15081">
                  <c:v>2.1226370000000001</c:v>
                </c:pt>
                <c:pt idx="15082">
                  <c:v>2.1262289999999999</c:v>
                </c:pt>
                <c:pt idx="15083">
                  <c:v>2.128571</c:v>
                </c:pt>
                <c:pt idx="15084">
                  <c:v>2.1248420000000001</c:v>
                </c:pt>
                <c:pt idx="15085">
                  <c:v>2.123246</c:v>
                </c:pt>
                <c:pt idx="15086">
                  <c:v>2.1251259999999998</c:v>
                </c:pt>
                <c:pt idx="15087">
                  <c:v>2.1239140000000001</c:v>
                </c:pt>
                <c:pt idx="15088">
                  <c:v>2.121597</c:v>
                </c:pt>
                <c:pt idx="15089">
                  <c:v>2.1240510000000001</c:v>
                </c:pt>
                <c:pt idx="15090">
                  <c:v>2.125804</c:v>
                </c:pt>
                <c:pt idx="15091">
                  <c:v>2.122563</c:v>
                </c:pt>
                <c:pt idx="15092">
                  <c:v>2.1215039999999998</c:v>
                </c:pt>
                <c:pt idx="15093">
                  <c:v>2.1263169999999998</c:v>
                </c:pt>
                <c:pt idx="15094">
                  <c:v>2.1253150000000001</c:v>
                </c:pt>
                <c:pt idx="15095">
                  <c:v>2.1166480000000001</c:v>
                </c:pt>
                <c:pt idx="15096">
                  <c:v>2.1165929999999999</c:v>
                </c:pt>
                <c:pt idx="15097">
                  <c:v>2.1226530000000001</c:v>
                </c:pt>
                <c:pt idx="15098">
                  <c:v>2.1245440000000002</c:v>
                </c:pt>
                <c:pt idx="15099">
                  <c:v>2.1279319999999999</c:v>
                </c:pt>
                <c:pt idx="15100">
                  <c:v>2.1294089999999999</c:v>
                </c:pt>
                <c:pt idx="15101">
                  <c:v>2.1253470000000001</c:v>
                </c:pt>
                <c:pt idx="15102">
                  <c:v>2.1260270000000001</c:v>
                </c:pt>
                <c:pt idx="15103">
                  <c:v>2.1286330000000002</c:v>
                </c:pt>
                <c:pt idx="15104">
                  <c:v>2.1278579999999998</c:v>
                </c:pt>
                <c:pt idx="15105">
                  <c:v>2.1317439999999999</c:v>
                </c:pt>
                <c:pt idx="15106">
                  <c:v>2.1317819999999998</c:v>
                </c:pt>
                <c:pt idx="15107">
                  <c:v>2.126042</c:v>
                </c:pt>
                <c:pt idx="15108">
                  <c:v>2.1280039999999998</c:v>
                </c:pt>
                <c:pt idx="15109">
                  <c:v>2.1322070000000002</c:v>
                </c:pt>
                <c:pt idx="15110">
                  <c:v>2.12704</c:v>
                </c:pt>
                <c:pt idx="15111">
                  <c:v>2.1230790000000002</c:v>
                </c:pt>
                <c:pt idx="15112">
                  <c:v>2.1284839999999998</c:v>
                </c:pt>
                <c:pt idx="15113">
                  <c:v>2.131275</c:v>
                </c:pt>
                <c:pt idx="15114">
                  <c:v>2.126922</c:v>
                </c:pt>
                <c:pt idx="15115">
                  <c:v>2.1274389999999999</c:v>
                </c:pt>
                <c:pt idx="15116">
                  <c:v>2.1296369999999998</c:v>
                </c:pt>
                <c:pt idx="15117">
                  <c:v>2.1278039999999998</c:v>
                </c:pt>
                <c:pt idx="15118">
                  <c:v>2.1279560000000002</c:v>
                </c:pt>
                <c:pt idx="15119">
                  <c:v>2.1307740000000002</c:v>
                </c:pt>
                <c:pt idx="15120">
                  <c:v>2.1339260000000002</c:v>
                </c:pt>
                <c:pt idx="15121">
                  <c:v>2.1319180000000002</c:v>
                </c:pt>
                <c:pt idx="15122">
                  <c:v>2.1319689999999998</c:v>
                </c:pt>
                <c:pt idx="15123">
                  <c:v>2.1373989999999998</c:v>
                </c:pt>
                <c:pt idx="15124">
                  <c:v>2.133985</c:v>
                </c:pt>
                <c:pt idx="15125">
                  <c:v>2.129095</c:v>
                </c:pt>
                <c:pt idx="15126">
                  <c:v>2.1323219999999998</c:v>
                </c:pt>
                <c:pt idx="15127">
                  <c:v>2.1313749999999998</c:v>
                </c:pt>
                <c:pt idx="15128">
                  <c:v>2.1284869999999998</c:v>
                </c:pt>
                <c:pt idx="15129">
                  <c:v>2.1306910000000001</c:v>
                </c:pt>
                <c:pt idx="15130">
                  <c:v>2.1313049999999998</c:v>
                </c:pt>
                <c:pt idx="15131">
                  <c:v>2.1322070000000002</c:v>
                </c:pt>
                <c:pt idx="15132">
                  <c:v>2.132234</c:v>
                </c:pt>
                <c:pt idx="15133">
                  <c:v>2.1316099999999998</c:v>
                </c:pt>
                <c:pt idx="15134">
                  <c:v>2.1358999999999999</c:v>
                </c:pt>
                <c:pt idx="15135">
                  <c:v>2.138347</c:v>
                </c:pt>
                <c:pt idx="15136">
                  <c:v>2.135278</c:v>
                </c:pt>
                <c:pt idx="15137">
                  <c:v>2.132126</c:v>
                </c:pt>
                <c:pt idx="15138">
                  <c:v>2.1313810000000002</c:v>
                </c:pt>
                <c:pt idx="15139">
                  <c:v>2.1314660000000001</c:v>
                </c:pt>
                <c:pt idx="15140">
                  <c:v>2.133975</c:v>
                </c:pt>
                <c:pt idx="15141">
                  <c:v>2.135132</c:v>
                </c:pt>
                <c:pt idx="15142">
                  <c:v>2.1306989999999999</c:v>
                </c:pt>
                <c:pt idx="15143">
                  <c:v>2.1323129999999999</c:v>
                </c:pt>
                <c:pt idx="15144">
                  <c:v>2.1388980000000002</c:v>
                </c:pt>
                <c:pt idx="15145">
                  <c:v>2.1370309999999999</c:v>
                </c:pt>
                <c:pt idx="15146">
                  <c:v>2.1321129999999999</c:v>
                </c:pt>
                <c:pt idx="15147">
                  <c:v>2.1334360000000001</c:v>
                </c:pt>
                <c:pt idx="15148">
                  <c:v>2.1367050000000001</c:v>
                </c:pt>
                <c:pt idx="15149">
                  <c:v>2.1403889999999999</c:v>
                </c:pt>
                <c:pt idx="15150">
                  <c:v>2.1401150000000002</c:v>
                </c:pt>
                <c:pt idx="15151">
                  <c:v>2.1365530000000001</c:v>
                </c:pt>
                <c:pt idx="15152">
                  <c:v>2.1357119999999998</c:v>
                </c:pt>
                <c:pt idx="15153">
                  <c:v>2.137966</c:v>
                </c:pt>
                <c:pt idx="15154">
                  <c:v>2.1402420000000002</c:v>
                </c:pt>
                <c:pt idx="15155">
                  <c:v>2.1406749999999999</c:v>
                </c:pt>
                <c:pt idx="15156">
                  <c:v>2.140355</c:v>
                </c:pt>
                <c:pt idx="15157">
                  <c:v>2.1449389999999999</c:v>
                </c:pt>
                <c:pt idx="15158">
                  <c:v>2.144056</c:v>
                </c:pt>
                <c:pt idx="15159">
                  <c:v>2.1353080000000002</c:v>
                </c:pt>
                <c:pt idx="15160">
                  <c:v>2.1356670000000002</c:v>
                </c:pt>
                <c:pt idx="15161">
                  <c:v>2.143456</c:v>
                </c:pt>
                <c:pt idx="15162">
                  <c:v>2.1439620000000001</c:v>
                </c:pt>
                <c:pt idx="15163">
                  <c:v>2.14086</c:v>
                </c:pt>
                <c:pt idx="15164">
                  <c:v>2.1387870000000002</c:v>
                </c:pt>
                <c:pt idx="15165">
                  <c:v>2.1394199999999999</c:v>
                </c:pt>
                <c:pt idx="15166">
                  <c:v>2.144838</c:v>
                </c:pt>
                <c:pt idx="15167">
                  <c:v>2.145419</c:v>
                </c:pt>
                <c:pt idx="15168">
                  <c:v>2.141705</c:v>
                </c:pt>
                <c:pt idx="15169">
                  <c:v>2.1393059999999999</c:v>
                </c:pt>
                <c:pt idx="15170">
                  <c:v>2.1389300000000002</c:v>
                </c:pt>
                <c:pt idx="15171">
                  <c:v>2.143805</c:v>
                </c:pt>
                <c:pt idx="15172">
                  <c:v>2.1440320000000002</c:v>
                </c:pt>
                <c:pt idx="15173">
                  <c:v>2.140638</c:v>
                </c:pt>
                <c:pt idx="15174">
                  <c:v>2.142083</c:v>
                </c:pt>
                <c:pt idx="15175">
                  <c:v>2.1416490000000001</c:v>
                </c:pt>
                <c:pt idx="15176">
                  <c:v>2.1364000000000001</c:v>
                </c:pt>
                <c:pt idx="15177">
                  <c:v>2.1388780000000001</c:v>
                </c:pt>
                <c:pt idx="15178">
                  <c:v>2.1446390000000002</c:v>
                </c:pt>
                <c:pt idx="15179">
                  <c:v>2.1431580000000001</c:v>
                </c:pt>
                <c:pt idx="15180">
                  <c:v>2.1434579999999999</c:v>
                </c:pt>
                <c:pt idx="15181">
                  <c:v>2.1476410000000001</c:v>
                </c:pt>
                <c:pt idx="15182">
                  <c:v>2.1468600000000002</c:v>
                </c:pt>
                <c:pt idx="15183">
                  <c:v>2.1454399999999998</c:v>
                </c:pt>
                <c:pt idx="15184">
                  <c:v>2.1456520000000001</c:v>
                </c:pt>
                <c:pt idx="15185">
                  <c:v>2.1490580000000001</c:v>
                </c:pt>
                <c:pt idx="15186">
                  <c:v>2.1521840000000001</c:v>
                </c:pt>
                <c:pt idx="15187">
                  <c:v>2.1518679999999999</c:v>
                </c:pt>
                <c:pt idx="15188">
                  <c:v>2.1503350000000001</c:v>
                </c:pt>
                <c:pt idx="15189">
                  <c:v>2.151376</c:v>
                </c:pt>
                <c:pt idx="15190">
                  <c:v>2.151837</c:v>
                </c:pt>
                <c:pt idx="15191">
                  <c:v>2.1490179999999999</c:v>
                </c:pt>
                <c:pt idx="15192">
                  <c:v>2.1495700000000002</c:v>
                </c:pt>
                <c:pt idx="15193">
                  <c:v>2.154922</c:v>
                </c:pt>
                <c:pt idx="15194">
                  <c:v>2.154023</c:v>
                </c:pt>
                <c:pt idx="15195">
                  <c:v>2.1491370000000001</c:v>
                </c:pt>
                <c:pt idx="15196">
                  <c:v>2.1491699999999998</c:v>
                </c:pt>
                <c:pt idx="15197">
                  <c:v>2.1532689999999999</c:v>
                </c:pt>
                <c:pt idx="15198">
                  <c:v>2.1536650000000002</c:v>
                </c:pt>
                <c:pt idx="15199">
                  <c:v>2.1499030000000001</c:v>
                </c:pt>
                <c:pt idx="15200">
                  <c:v>2.1477970000000002</c:v>
                </c:pt>
                <c:pt idx="15201">
                  <c:v>2.1473640000000001</c:v>
                </c:pt>
                <c:pt idx="15202">
                  <c:v>2.1470099999999999</c:v>
                </c:pt>
                <c:pt idx="15203">
                  <c:v>2.1443940000000001</c:v>
                </c:pt>
                <c:pt idx="15204">
                  <c:v>2.1465540000000001</c:v>
                </c:pt>
                <c:pt idx="15205">
                  <c:v>2.1516799999999998</c:v>
                </c:pt>
                <c:pt idx="15206">
                  <c:v>2.1502539999999999</c:v>
                </c:pt>
                <c:pt idx="15207">
                  <c:v>2.1497130000000002</c:v>
                </c:pt>
                <c:pt idx="15208">
                  <c:v>2.1505350000000001</c:v>
                </c:pt>
                <c:pt idx="15209">
                  <c:v>2.148336</c:v>
                </c:pt>
                <c:pt idx="15210">
                  <c:v>2.148269</c:v>
                </c:pt>
                <c:pt idx="15211">
                  <c:v>2.1506560000000001</c:v>
                </c:pt>
                <c:pt idx="15212">
                  <c:v>2.1510220000000002</c:v>
                </c:pt>
                <c:pt idx="15213">
                  <c:v>2.1480600000000001</c:v>
                </c:pt>
                <c:pt idx="15214">
                  <c:v>2.1438959999999998</c:v>
                </c:pt>
                <c:pt idx="15215">
                  <c:v>2.1459540000000001</c:v>
                </c:pt>
                <c:pt idx="15216">
                  <c:v>2.1511399999999998</c:v>
                </c:pt>
                <c:pt idx="15217">
                  <c:v>2.1524580000000002</c:v>
                </c:pt>
                <c:pt idx="15218">
                  <c:v>2.1505909999999999</c:v>
                </c:pt>
                <c:pt idx="15219">
                  <c:v>2.1520570000000001</c:v>
                </c:pt>
                <c:pt idx="15220">
                  <c:v>2.1562399999999999</c:v>
                </c:pt>
                <c:pt idx="15221">
                  <c:v>2.15517</c:v>
                </c:pt>
                <c:pt idx="15222">
                  <c:v>2.1534430000000002</c:v>
                </c:pt>
                <c:pt idx="15223">
                  <c:v>2.1557360000000001</c:v>
                </c:pt>
                <c:pt idx="15224">
                  <c:v>2.1562800000000002</c:v>
                </c:pt>
                <c:pt idx="15225">
                  <c:v>2.1555939999999998</c:v>
                </c:pt>
                <c:pt idx="15226">
                  <c:v>2.1524709999999998</c:v>
                </c:pt>
                <c:pt idx="15227">
                  <c:v>2.15211</c:v>
                </c:pt>
                <c:pt idx="15228">
                  <c:v>2.1583450000000002</c:v>
                </c:pt>
                <c:pt idx="15229">
                  <c:v>2.160469</c:v>
                </c:pt>
                <c:pt idx="15230">
                  <c:v>2.1550980000000002</c:v>
                </c:pt>
                <c:pt idx="15231">
                  <c:v>2.1559439999999999</c:v>
                </c:pt>
                <c:pt idx="15232">
                  <c:v>2.1611220000000002</c:v>
                </c:pt>
                <c:pt idx="15233">
                  <c:v>2.1595300000000002</c:v>
                </c:pt>
                <c:pt idx="15234">
                  <c:v>2.1553049999999998</c:v>
                </c:pt>
                <c:pt idx="15235">
                  <c:v>2.1569590000000001</c:v>
                </c:pt>
                <c:pt idx="15236">
                  <c:v>2.1581229999999998</c:v>
                </c:pt>
                <c:pt idx="15237">
                  <c:v>2.1535350000000002</c:v>
                </c:pt>
                <c:pt idx="15238">
                  <c:v>2.1505139999999998</c:v>
                </c:pt>
                <c:pt idx="15239">
                  <c:v>2.1547239999999999</c:v>
                </c:pt>
                <c:pt idx="15240">
                  <c:v>2.1565729999999999</c:v>
                </c:pt>
                <c:pt idx="15241">
                  <c:v>2.1527880000000001</c:v>
                </c:pt>
                <c:pt idx="15242">
                  <c:v>2.1515219999999999</c:v>
                </c:pt>
                <c:pt idx="15243">
                  <c:v>2.1519539999999999</c:v>
                </c:pt>
                <c:pt idx="15244">
                  <c:v>2.151049</c:v>
                </c:pt>
                <c:pt idx="15245">
                  <c:v>2.1516999999999999</c:v>
                </c:pt>
                <c:pt idx="15246">
                  <c:v>2.1559020000000002</c:v>
                </c:pt>
                <c:pt idx="15247">
                  <c:v>2.1601110000000001</c:v>
                </c:pt>
                <c:pt idx="15248">
                  <c:v>2.1599499999999998</c:v>
                </c:pt>
                <c:pt idx="15249">
                  <c:v>2.1594609999999999</c:v>
                </c:pt>
                <c:pt idx="15250">
                  <c:v>2.1597050000000002</c:v>
                </c:pt>
                <c:pt idx="15251">
                  <c:v>2.161416</c:v>
                </c:pt>
                <c:pt idx="15252">
                  <c:v>2.1615600000000001</c:v>
                </c:pt>
                <c:pt idx="15253">
                  <c:v>2.1620659999999998</c:v>
                </c:pt>
                <c:pt idx="15254">
                  <c:v>2.1628850000000002</c:v>
                </c:pt>
                <c:pt idx="15255">
                  <c:v>2.1614339999999999</c:v>
                </c:pt>
                <c:pt idx="15256">
                  <c:v>2.1640419999999998</c:v>
                </c:pt>
                <c:pt idx="15257">
                  <c:v>2.1637330000000001</c:v>
                </c:pt>
                <c:pt idx="15258">
                  <c:v>2.1576050000000002</c:v>
                </c:pt>
                <c:pt idx="15259">
                  <c:v>2.1587000000000001</c:v>
                </c:pt>
                <c:pt idx="15260">
                  <c:v>2.1603810000000001</c:v>
                </c:pt>
                <c:pt idx="15261">
                  <c:v>2.1597439999999999</c:v>
                </c:pt>
                <c:pt idx="15262">
                  <c:v>2.1659280000000001</c:v>
                </c:pt>
                <c:pt idx="15263">
                  <c:v>2.1672470000000001</c:v>
                </c:pt>
                <c:pt idx="15264">
                  <c:v>2.1616520000000001</c:v>
                </c:pt>
                <c:pt idx="15265">
                  <c:v>2.1623800000000002</c:v>
                </c:pt>
                <c:pt idx="15266">
                  <c:v>2.1594350000000002</c:v>
                </c:pt>
                <c:pt idx="15267">
                  <c:v>2.1553710000000001</c:v>
                </c:pt>
                <c:pt idx="15268">
                  <c:v>2.1600350000000001</c:v>
                </c:pt>
                <c:pt idx="15269">
                  <c:v>2.1613820000000001</c:v>
                </c:pt>
                <c:pt idx="15270">
                  <c:v>2.1602980000000001</c:v>
                </c:pt>
                <c:pt idx="15271">
                  <c:v>2.1598809999999999</c:v>
                </c:pt>
                <c:pt idx="15272">
                  <c:v>2.1577799999999998</c:v>
                </c:pt>
                <c:pt idx="15273">
                  <c:v>2.1589290000000001</c:v>
                </c:pt>
                <c:pt idx="15274">
                  <c:v>2.1613389999999999</c:v>
                </c:pt>
                <c:pt idx="15275">
                  <c:v>2.1624150000000002</c:v>
                </c:pt>
                <c:pt idx="15276">
                  <c:v>2.16289</c:v>
                </c:pt>
                <c:pt idx="15277">
                  <c:v>2.1620599999999999</c:v>
                </c:pt>
                <c:pt idx="15278">
                  <c:v>2.1598120000000001</c:v>
                </c:pt>
                <c:pt idx="15279">
                  <c:v>2.1587740000000002</c:v>
                </c:pt>
                <c:pt idx="15280">
                  <c:v>2.1621999999999999</c:v>
                </c:pt>
                <c:pt idx="15281">
                  <c:v>2.164606</c:v>
                </c:pt>
                <c:pt idx="15282">
                  <c:v>2.1620949999999999</c:v>
                </c:pt>
                <c:pt idx="15283">
                  <c:v>2.1631830000000001</c:v>
                </c:pt>
                <c:pt idx="15284">
                  <c:v>2.165092</c:v>
                </c:pt>
                <c:pt idx="15285">
                  <c:v>2.164104</c:v>
                </c:pt>
                <c:pt idx="15286">
                  <c:v>2.1651479999999999</c:v>
                </c:pt>
                <c:pt idx="15287">
                  <c:v>2.1674890000000002</c:v>
                </c:pt>
                <c:pt idx="15288">
                  <c:v>2.1692529999999999</c:v>
                </c:pt>
                <c:pt idx="15289">
                  <c:v>2.1674639999999998</c:v>
                </c:pt>
                <c:pt idx="15290">
                  <c:v>2.164841</c:v>
                </c:pt>
                <c:pt idx="15291">
                  <c:v>2.1675119999999999</c:v>
                </c:pt>
                <c:pt idx="15292">
                  <c:v>2.1692770000000001</c:v>
                </c:pt>
                <c:pt idx="15293">
                  <c:v>2.166814</c:v>
                </c:pt>
                <c:pt idx="15294">
                  <c:v>2.1665359999999998</c:v>
                </c:pt>
                <c:pt idx="15295">
                  <c:v>2.1702439999999998</c:v>
                </c:pt>
                <c:pt idx="15296">
                  <c:v>2.1672069999999999</c:v>
                </c:pt>
                <c:pt idx="15297">
                  <c:v>2.1636139999999999</c:v>
                </c:pt>
                <c:pt idx="15298">
                  <c:v>2.166944</c:v>
                </c:pt>
                <c:pt idx="15299">
                  <c:v>2.1681900000000001</c:v>
                </c:pt>
                <c:pt idx="15300">
                  <c:v>2.1668980000000002</c:v>
                </c:pt>
                <c:pt idx="15301">
                  <c:v>2.1703359999999998</c:v>
                </c:pt>
                <c:pt idx="15302">
                  <c:v>2.1730800000000001</c:v>
                </c:pt>
                <c:pt idx="15303">
                  <c:v>2.1675659999999999</c:v>
                </c:pt>
                <c:pt idx="15304">
                  <c:v>2.1648230000000002</c:v>
                </c:pt>
                <c:pt idx="15305">
                  <c:v>2.1686740000000002</c:v>
                </c:pt>
                <c:pt idx="15306">
                  <c:v>2.167551</c:v>
                </c:pt>
                <c:pt idx="15307">
                  <c:v>2.1680600000000001</c:v>
                </c:pt>
                <c:pt idx="15308">
                  <c:v>2.170763</c:v>
                </c:pt>
                <c:pt idx="15309">
                  <c:v>2.1702240000000002</c:v>
                </c:pt>
                <c:pt idx="15310">
                  <c:v>2.1685669999999999</c:v>
                </c:pt>
                <c:pt idx="15311">
                  <c:v>2.16723</c:v>
                </c:pt>
                <c:pt idx="15312">
                  <c:v>2.168418</c:v>
                </c:pt>
                <c:pt idx="15313">
                  <c:v>2.1698780000000002</c:v>
                </c:pt>
                <c:pt idx="15314">
                  <c:v>2.1692469999999999</c:v>
                </c:pt>
                <c:pt idx="15315">
                  <c:v>2.1710389999999999</c:v>
                </c:pt>
                <c:pt idx="15316">
                  <c:v>2.1721569999999999</c:v>
                </c:pt>
                <c:pt idx="15317">
                  <c:v>2.1704650000000001</c:v>
                </c:pt>
                <c:pt idx="15318">
                  <c:v>2.1681919999999999</c:v>
                </c:pt>
                <c:pt idx="15319">
                  <c:v>2.1678839999999999</c:v>
                </c:pt>
                <c:pt idx="15320">
                  <c:v>2.1711230000000001</c:v>
                </c:pt>
                <c:pt idx="15321">
                  <c:v>2.173991</c:v>
                </c:pt>
                <c:pt idx="15322">
                  <c:v>2.1729259999999999</c:v>
                </c:pt>
                <c:pt idx="15323">
                  <c:v>2.171589</c:v>
                </c:pt>
                <c:pt idx="15324">
                  <c:v>2.1734249999999999</c:v>
                </c:pt>
                <c:pt idx="15325">
                  <c:v>2.1744189999999999</c:v>
                </c:pt>
                <c:pt idx="15326">
                  <c:v>2.17483</c:v>
                </c:pt>
                <c:pt idx="15327">
                  <c:v>2.173</c:v>
                </c:pt>
                <c:pt idx="15328">
                  <c:v>2.1706919999999998</c:v>
                </c:pt>
                <c:pt idx="15329">
                  <c:v>2.1748699999999999</c:v>
                </c:pt>
                <c:pt idx="15330">
                  <c:v>2.175843</c:v>
                </c:pt>
                <c:pt idx="15331">
                  <c:v>2.1748789999999998</c:v>
                </c:pt>
                <c:pt idx="15332">
                  <c:v>2.1738629999999999</c:v>
                </c:pt>
                <c:pt idx="15333">
                  <c:v>2.1696780000000002</c:v>
                </c:pt>
                <c:pt idx="15334">
                  <c:v>2.17001</c:v>
                </c:pt>
                <c:pt idx="15335">
                  <c:v>2.1737609999999998</c:v>
                </c:pt>
                <c:pt idx="15336">
                  <c:v>2.1743079999999999</c:v>
                </c:pt>
                <c:pt idx="15337">
                  <c:v>2.1739220000000001</c:v>
                </c:pt>
                <c:pt idx="15338">
                  <c:v>2.1747329999999998</c:v>
                </c:pt>
                <c:pt idx="15339">
                  <c:v>2.1742780000000002</c:v>
                </c:pt>
                <c:pt idx="15340">
                  <c:v>2.1706270000000001</c:v>
                </c:pt>
                <c:pt idx="15341">
                  <c:v>2.1698580000000001</c:v>
                </c:pt>
                <c:pt idx="15342">
                  <c:v>2.1742539999999999</c:v>
                </c:pt>
                <c:pt idx="15343">
                  <c:v>2.1762039999999998</c:v>
                </c:pt>
                <c:pt idx="15344">
                  <c:v>2.1758639999999998</c:v>
                </c:pt>
                <c:pt idx="15345">
                  <c:v>2.1749170000000002</c:v>
                </c:pt>
                <c:pt idx="15346">
                  <c:v>2.1709770000000002</c:v>
                </c:pt>
                <c:pt idx="15347">
                  <c:v>2.1720480000000002</c:v>
                </c:pt>
                <c:pt idx="15348">
                  <c:v>2.1766359999999998</c:v>
                </c:pt>
                <c:pt idx="15349">
                  <c:v>2.1765400000000001</c:v>
                </c:pt>
                <c:pt idx="15350">
                  <c:v>2.175386</c:v>
                </c:pt>
                <c:pt idx="15351">
                  <c:v>2.1815099999999998</c:v>
                </c:pt>
                <c:pt idx="15352">
                  <c:v>2.186067</c:v>
                </c:pt>
                <c:pt idx="15353">
                  <c:v>2.1799930000000001</c:v>
                </c:pt>
                <c:pt idx="15354">
                  <c:v>2.1756730000000002</c:v>
                </c:pt>
                <c:pt idx="15355">
                  <c:v>2.1765639999999999</c:v>
                </c:pt>
                <c:pt idx="15356">
                  <c:v>2.1795909999999998</c:v>
                </c:pt>
                <c:pt idx="15357">
                  <c:v>2.1814710000000002</c:v>
                </c:pt>
                <c:pt idx="15358">
                  <c:v>2.1793930000000001</c:v>
                </c:pt>
                <c:pt idx="15359">
                  <c:v>2.1784439999999998</c:v>
                </c:pt>
                <c:pt idx="15360">
                  <c:v>2.1786340000000002</c:v>
                </c:pt>
                <c:pt idx="15361">
                  <c:v>2.175443</c:v>
                </c:pt>
                <c:pt idx="15362">
                  <c:v>2.1723819999999998</c:v>
                </c:pt>
                <c:pt idx="15363">
                  <c:v>2.1787230000000002</c:v>
                </c:pt>
                <c:pt idx="15364">
                  <c:v>2.1838860000000002</c:v>
                </c:pt>
                <c:pt idx="15365">
                  <c:v>2.1823619999999999</c:v>
                </c:pt>
                <c:pt idx="15366">
                  <c:v>2.183376</c:v>
                </c:pt>
                <c:pt idx="15367">
                  <c:v>2.1850809999999998</c:v>
                </c:pt>
                <c:pt idx="15368">
                  <c:v>2.1827070000000002</c:v>
                </c:pt>
                <c:pt idx="15369">
                  <c:v>2.1812399999999998</c:v>
                </c:pt>
                <c:pt idx="15370">
                  <c:v>2.1827540000000001</c:v>
                </c:pt>
                <c:pt idx="15371">
                  <c:v>2.1829179999999999</c:v>
                </c:pt>
                <c:pt idx="15372">
                  <c:v>2.1814879999999999</c:v>
                </c:pt>
                <c:pt idx="15373">
                  <c:v>2.1836169999999999</c:v>
                </c:pt>
                <c:pt idx="15374">
                  <c:v>2.1847799999999999</c:v>
                </c:pt>
                <c:pt idx="15375">
                  <c:v>2.1826289999999999</c:v>
                </c:pt>
                <c:pt idx="15376">
                  <c:v>2.1846770000000002</c:v>
                </c:pt>
                <c:pt idx="15377">
                  <c:v>2.1879650000000002</c:v>
                </c:pt>
                <c:pt idx="15378">
                  <c:v>2.1845089999999998</c:v>
                </c:pt>
                <c:pt idx="15379">
                  <c:v>2.1835819999999999</c:v>
                </c:pt>
                <c:pt idx="15380">
                  <c:v>2.1884489999999999</c:v>
                </c:pt>
                <c:pt idx="15381">
                  <c:v>2.1873019999999999</c:v>
                </c:pt>
                <c:pt idx="15382">
                  <c:v>2.1849069999999999</c:v>
                </c:pt>
                <c:pt idx="15383">
                  <c:v>2.1867619999999999</c:v>
                </c:pt>
                <c:pt idx="15384">
                  <c:v>2.1852819999999999</c:v>
                </c:pt>
                <c:pt idx="15385">
                  <c:v>2.1857410000000002</c:v>
                </c:pt>
                <c:pt idx="15386">
                  <c:v>2.188704</c:v>
                </c:pt>
                <c:pt idx="15387">
                  <c:v>2.1853069999999999</c:v>
                </c:pt>
                <c:pt idx="15388">
                  <c:v>2.1844839999999999</c:v>
                </c:pt>
                <c:pt idx="15389">
                  <c:v>2.1871130000000001</c:v>
                </c:pt>
                <c:pt idx="15390">
                  <c:v>2.1863389999999998</c:v>
                </c:pt>
                <c:pt idx="15391">
                  <c:v>2.1880009999999999</c:v>
                </c:pt>
                <c:pt idx="15392">
                  <c:v>2.1921819999999999</c:v>
                </c:pt>
                <c:pt idx="15393">
                  <c:v>2.1909670000000001</c:v>
                </c:pt>
                <c:pt idx="15394">
                  <c:v>2.1880869999999999</c:v>
                </c:pt>
                <c:pt idx="15395">
                  <c:v>2.1886990000000002</c:v>
                </c:pt>
                <c:pt idx="15396">
                  <c:v>2.188078</c:v>
                </c:pt>
                <c:pt idx="15397">
                  <c:v>2.189578</c:v>
                </c:pt>
                <c:pt idx="15398">
                  <c:v>2.192825</c:v>
                </c:pt>
                <c:pt idx="15399">
                  <c:v>2.188561</c:v>
                </c:pt>
                <c:pt idx="15400">
                  <c:v>2.1858059999999999</c:v>
                </c:pt>
                <c:pt idx="15401">
                  <c:v>2.190976</c:v>
                </c:pt>
                <c:pt idx="15402">
                  <c:v>2.1889820000000002</c:v>
                </c:pt>
                <c:pt idx="15403">
                  <c:v>2.180965</c:v>
                </c:pt>
                <c:pt idx="15404">
                  <c:v>2.1840250000000001</c:v>
                </c:pt>
                <c:pt idx="15405">
                  <c:v>2.1911239999999998</c:v>
                </c:pt>
                <c:pt idx="15406">
                  <c:v>2.1890559999999999</c:v>
                </c:pt>
                <c:pt idx="15407">
                  <c:v>2.187449</c:v>
                </c:pt>
                <c:pt idx="15408">
                  <c:v>2.18981</c:v>
                </c:pt>
                <c:pt idx="15409">
                  <c:v>2.1894369999999999</c:v>
                </c:pt>
                <c:pt idx="15410">
                  <c:v>2.1879</c:v>
                </c:pt>
                <c:pt idx="15411">
                  <c:v>2.1883720000000002</c:v>
                </c:pt>
                <c:pt idx="15412">
                  <c:v>2.186302</c:v>
                </c:pt>
                <c:pt idx="15413">
                  <c:v>2.1828750000000001</c:v>
                </c:pt>
                <c:pt idx="15414">
                  <c:v>2.1839300000000001</c:v>
                </c:pt>
                <c:pt idx="15415">
                  <c:v>2.185673</c:v>
                </c:pt>
                <c:pt idx="15416">
                  <c:v>2.1835810000000002</c:v>
                </c:pt>
                <c:pt idx="15417">
                  <c:v>2.182833</c:v>
                </c:pt>
                <c:pt idx="15418">
                  <c:v>2.187017</c:v>
                </c:pt>
                <c:pt idx="15419">
                  <c:v>2.1894960000000001</c:v>
                </c:pt>
                <c:pt idx="15420">
                  <c:v>2.1855310000000001</c:v>
                </c:pt>
                <c:pt idx="15421">
                  <c:v>2.1856140000000002</c:v>
                </c:pt>
                <c:pt idx="15422">
                  <c:v>2.188901</c:v>
                </c:pt>
                <c:pt idx="15423">
                  <c:v>2.1871139999999998</c:v>
                </c:pt>
                <c:pt idx="15424">
                  <c:v>2.1902010000000001</c:v>
                </c:pt>
                <c:pt idx="15425">
                  <c:v>2.1960419999999998</c:v>
                </c:pt>
                <c:pt idx="15426">
                  <c:v>2.1904240000000001</c:v>
                </c:pt>
                <c:pt idx="15427">
                  <c:v>2.189943</c:v>
                </c:pt>
                <c:pt idx="15428">
                  <c:v>2.194445</c:v>
                </c:pt>
                <c:pt idx="15429">
                  <c:v>2.191872</c:v>
                </c:pt>
                <c:pt idx="15430">
                  <c:v>2.190207</c:v>
                </c:pt>
                <c:pt idx="15431">
                  <c:v>2.1901660000000001</c:v>
                </c:pt>
                <c:pt idx="15432">
                  <c:v>2.1875170000000002</c:v>
                </c:pt>
                <c:pt idx="15433">
                  <c:v>2.1890390000000002</c:v>
                </c:pt>
                <c:pt idx="15434">
                  <c:v>2.1932879999999999</c:v>
                </c:pt>
                <c:pt idx="15435">
                  <c:v>2.1917770000000001</c:v>
                </c:pt>
                <c:pt idx="15436">
                  <c:v>2.1882190000000001</c:v>
                </c:pt>
                <c:pt idx="15437">
                  <c:v>2.1924600000000001</c:v>
                </c:pt>
                <c:pt idx="15438">
                  <c:v>2.1962760000000001</c:v>
                </c:pt>
                <c:pt idx="15439">
                  <c:v>2.193222</c:v>
                </c:pt>
                <c:pt idx="15440">
                  <c:v>2.1902089999999999</c:v>
                </c:pt>
                <c:pt idx="15441">
                  <c:v>2.1924190000000001</c:v>
                </c:pt>
                <c:pt idx="15442">
                  <c:v>2.1945960000000002</c:v>
                </c:pt>
                <c:pt idx="15443">
                  <c:v>2.1923620000000001</c:v>
                </c:pt>
                <c:pt idx="15444">
                  <c:v>2.1910639999999999</c:v>
                </c:pt>
                <c:pt idx="15445">
                  <c:v>2.1917580000000001</c:v>
                </c:pt>
                <c:pt idx="15446">
                  <c:v>2.1912929999999999</c:v>
                </c:pt>
                <c:pt idx="15447">
                  <c:v>2.1909000000000001</c:v>
                </c:pt>
                <c:pt idx="15448">
                  <c:v>2.190712</c:v>
                </c:pt>
                <c:pt idx="15449">
                  <c:v>2.1916899999999999</c:v>
                </c:pt>
                <c:pt idx="15450">
                  <c:v>2.1932830000000001</c:v>
                </c:pt>
                <c:pt idx="15451">
                  <c:v>2.192348</c:v>
                </c:pt>
                <c:pt idx="15452">
                  <c:v>2.1927469999999998</c:v>
                </c:pt>
                <c:pt idx="15453">
                  <c:v>2.1963499999999998</c:v>
                </c:pt>
                <c:pt idx="15454">
                  <c:v>2.1921789999999999</c:v>
                </c:pt>
                <c:pt idx="15455">
                  <c:v>2.1863779999999999</c:v>
                </c:pt>
                <c:pt idx="15456">
                  <c:v>2.1920259999999998</c:v>
                </c:pt>
                <c:pt idx="15457">
                  <c:v>2.1972489999999998</c:v>
                </c:pt>
                <c:pt idx="15458">
                  <c:v>2.1948470000000002</c:v>
                </c:pt>
                <c:pt idx="15459">
                  <c:v>2.1950099999999999</c:v>
                </c:pt>
                <c:pt idx="15460">
                  <c:v>2.1985220000000001</c:v>
                </c:pt>
                <c:pt idx="15461">
                  <c:v>2.201911</c:v>
                </c:pt>
                <c:pt idx="15462">
                  <c:v>2.2067290000000002</c:v>
                </c:pt>
                <c:pt idx="15463">
                  <c:v>2.2029329999999998</c:v>
                </c:pt>
                <c:pt idx="15464">
                  <c:v>2.1963849999999998</c:v>
                </c:pt>
                <c:pt idx="15465">
                  <c:v>2.199973</c:v>
                </c:pt>
                <c:pt idx="15466">
                  <c:v>2.2024319999999999</c:v>
                </c:pt>
                <c:pt idx="15467">
                  <c:v>2.19658</c:v>
                </c:pt>
                <c:pt idx="15468">
                  <c:v>2.1930999999999998</c:v>
                </c:pt>
                <c:pt idx="15469">
                  <c:v>2.1967910000000002</c:v>
                </c:pt>
                <c:pt idx="15470">
                  <c:v>2.1962169999999999</c:v>
                </c:pt>
                <c:pt idx="15471">
                  <c:v>2.191357</c:v>
                </c:pt>
                <c:pt idx="15472">
                  <c:v>2.1928190000000001</c:v>
                </c:pt>
                <c:pt idx="15473">
                  <c:v>2.1997659999999999</c:v>
                </c:pt>
                <c:pt idx="15474">
                  <c:v>2.2009280000000002</c:v>
                </c:pt>
                <c:pt idx="15475">
                  <c:v>2.196323</c:v>
                </c:pt>
                <c:pt idx="15476">
                  <c:v>2.1963149999999998</c:v>
                </c:pt>
                <c:pt idx="15477">
                  <c:v>2.200742</c:v>
                </c:pt>
                <c:pt idx="15478">
                  <c:v>2.2016580000000001</c:v>
                </c:pt>
                <c:pt idx="15479">
                  <c:v>2.200542</c:v>
                </c:pt>
                <c:pt idx="15480">
                  <c:v>2.2026659999999998</c:v>
                </c:pt>
                <c:pt idx="15481">
                  <c:v>2.2040489999999999</c:v>
                </c:pt>
                <c:pt idx="15482">
                  <c:v>2.200132</c:v>
                </c:pt>
                <c:pt idx="15483">
                  <c:v>2.1981540000000002</c:v>
                </c:pt>
                <c:pt idx="15484">
                  <c:v>2.202893</c:v>
                </c:pt>
                <c:pt idx="15485">
                  <c:v>2.2033499999999999</c:v>
                </c:pt>
                <c:pt idx="15486">
                  <c:v>2.1992379999999998</c:v>
                </c:pt>
                <c:pt idx="15487">
                  <c:v>2.202925</c:v>
                </c:pt>
                <c:pt idx="15488">
                  <c:v>2.2097669999999998</c:v>
                </c:pt>
                <c:pt idx="15489">
                  <c:v>2.208507</c:v>
                </c:pt>
                <c:pt idx="15490">
                  <c:v>2.202699</c:v>
                </c:pt>
                <c:pt idx="15491">
                  <c:v>2.2003210000000002</c:v>
                </c:pt>
                <c:pt idx="15492">
                  <c:v>2.200161</c:v>
                </c:pt>
                <c:pt idx="15493">
                  <c:v>2.2023899999999998</c:v>
                </c:pt>
                <c:pt idx="15494">
                  <c:v>2.2051959999999999</c:v>
                </c:pt>
                <c:pt idx="15495">
                  <c:v>2.204161</c:v>
                </c:pt>
                <c:pt idx="15496">
                  <c:v>2.200971</c:v>
                </c:pt>
                <c:pt idx="15497">
                  <c:v>2.2009620000000001</c:v>
                </c:pt>
                <c:pt idx="15498">
                  <c:v>2.2043010000000001</c:v>
                </c:pt>
                <c:pt idx="15499">
                  <c:v>2.2056779999999998</c:v>
                </c:pt>
                <c:pt idx="15500">
                  <c:v>2.2048589999999999</c:v>
                </c:pt>
                <c:pt idx="15501">
                  <c:v>2.2061670000000002</c:v>
                </c:pt>
                <c:pt idx="15502">
                  <c:v>2.2089319999999999</c:v>
                </c:pt>
                <c:pt idx="15503">
                  <c:v>2.2087289999999999</c:v>
                </c:pt>
                <c:pt idx="15504">
                  <c:v>2.2042099999999998</c:v>
                </c:pt>
                <c:pt idx="15505">
                  <c:v>2.2012480000000001</c:v>
                </c:pt>
                <c:pt idx="15506">
                  <c:v>2.202207</c:v>
                </c:pt>
                <c:pt idx="15507">
                  <c:v>2.2038530000000001</c:v>
                </c:pt>
                <c:pt idx="15508">
                  <c:v>2.2042510000000002</c:v>
                </c:pt>
                <c:pt idx="15509">
                  <c:v>2.2055690000000001</c:v>
                </c:pt>
                <c:pt idx="15510">
                  <c:v>2.207414</c:v>
                </c:pt>
                <c:pt idx="15511">
                  <c:v>2.2058620000000002</c:v>
                </c:pt>
                <c:pt idx="15512">
                  <c:v>2.201981</c:v>
                </c:pt>
                <c:pt idx="15513">
                  <c:v>2.203592</c:v>
                </c:pt>
                <c:pt idx="15514">
                  <c:v>2.207859</c:v>
                </c:pt>
                <c:pt idx="15515">
                  <c:v>2.2066249999999998</c:v>
                </c:pt>
                <c:pt idx="15516">
                  <c:v>2.203014</c:v>
                </c:pt>
                <c:pt idx="15517">
                  <c:v>2.2025779999999999</c:v>
                </c:pt>
                <c:pt idx="15518">
                  <c:v>2.204148</c:v>
                </c:pt>
                <c:pt idx="15519">
                  <c:v>2.2079930000000001</c:v>
                </c:pt>
                <c:pt idx="15520">
                  <c:v>2.2068349999999999</c:v>
                </c:pt>
                <c:pt idx="15521">
                  <c:v>2.2015359999999999</c:v>
                </c:pt>
                <c:pt idx="15522">
                  <c:v>2.2024629999999998</c:v>
                </c:pt>
                <c:pt idx="15523">
                  <c:v>2.2063380000000001</c:v>
                </c:pt>
                <c:pt idx="15524">
                  <c:v>2.2069459999999999</c:v>
                </c:pt>
                <c:pt idx="15525">
                  <c:v>2.2047129999999999</c:v>
                </c:pt>
                <c:pt idx="15526">
                  <c:v>2.2027600000000001</c:v>
                </c:pt>
                <c:pt idx="15527">
                  <c:v>2.2061790000000001</c:v>
                </c:pt>
                <c:pt idx="15528">
                  <c:v>2.2038570000000002</c:v>
                </c:pt>
                <c:pt idx="15529">
                  <c:v>2.1998039999999999</c:v>
                </c:pt>
                <c:pt idx="15530">
                  <c:v>2.2071109999999998</c:v>
                </c:pt>
                <c:pt idx="15531">
                  <c:v>2.209797</c:v>
                </c:pt>
                <c:pt idx="15532">
                  <c:v>2.2064219999999999</c:v>
                </c:pt>
                <c:pt idx="15533">
                  <c:v>2.2084410000000001</c:v>
                </c:pt>
                <c:pt idx="15534">
                  <c:v>2.2095899999999999</c:v>
                </c:pt>
                <c:pt idx="15535">
                  <c:v>2.209266</c:v>
                </c:pt>
                <c:pt idx="15536">
                  <c:v>2.2135530000000001</c:v>
                </c:pt>
                <c:pt idx="15537">
                  <c:v>2.2170580000000002</c:v>
                </c:pt>
                <c:pt idx="15538">
                  <c:v>2.2140590000000002</c:v>
                </c:pt>
                <c:pt idx="15539">
                  <c:v>2.212189</c:v>
                </c:pt>
                <c:pt idx="15540">
                  <c:v>2.2155450000000001</c:v>
                </c:pt>
                <c:pt idx="15541">
                  <c:v>2.215668</c:v>
                </c:pt>
                <c:pt idx="15542">
                  <c:v>2.2124079999999999</c:v>
                </c:pt>
                <c:pt idx="15543">
                  <c:v>2.2138360000000001</c:v>
                </c:pt>
                <c:pt idx="15544">
                  <c:v>2.2159749999999998</c:v>
                </c:pt>
                <c:pt idx="15545">
                  <c:v>2.2164899999999998</c:v>
                </c:pt>
                <c:pt idx="15546">
                  <c:v>2.216132</c:v>
                </c:pt>
                <c:pt idx="15547">
                  <c:v>2.2165629999999998</c:v>
                </c:pt>
                <c:pt idx="15548">
                  <c:v>2.221708</c:v>
                </c:pt>
                <c:pt idx="15549">
                  <c:v>2.22079</c:v>
                </c:pt>
                <c:pt idx="15550">
                  <c:v>2.2127599999999998</c:v>
                </c:pt>
                <c:pt idx="15551">
                  <c:v>2.2150609999999999</c:v>
                </c:pt>
                <c:pt idx="15552">
                  <c:v>2.2195459999999998</c:v>
                </c:pt>
                <c:pt idx="15553">
                  <c:v>2.215678</c:v>
                </c:pt>
                <c:pt idx="15554">
                  <c:v>2.2136650000000002</c:v>
                </c:pt>
                <c:pt idx="15555">
                  <c:v>2.2136230000000001</c:v>
                </c:pt>
                <c:pt idx="15556">
                  <c:v>2.2127370000000002</c:v>
                </c:pt>
                <c:pt idx="15557">
                  <c:v>2.2149730000000001</c:v>
                </c:pt>
                <c:pt idx="15558">
                  <c:v>2.2157420000000001</c:v>
                </c:pt>
                <c:pt idx="15559">
                  <c:v>2.2137769999999999</c:v>
                </c:pt>
                <c:pt idx="15560">
                  <c:v>2.2141359999999999</c:v>
                </c:pt>
                <c:pt idx="15561">
                  <c:v>2.2129089999999998</c:v>
                </c:pt>
                <c:pt idx="15562">
                  <c:v>2.2088130000000001</c:v>
                </c:pt>
                <c:pt idx="15563">
                  <c:v>2.2115079999999998</c:v>
                </c:pt>
                <c:pt idx="15564">
                  <c:v>2.2182970000000002</c:v>
                </c:pt>
                <c:pt idx="15565">
                  <c:v>2.2168190000000001</c:v>
                </c:pt>
                <c:pt idx="15566">
                  <c:v>2.2138650000000002</c:v>
                </c:pt>
                <c:pt idx="15567">
                  <c:v>2.2160489999999999</c:v>
                </c:pt>
                <c:pt idx="15568">
                  <c:v>2.215964</c:v>
                </c:pt>
                <c:pt idx="15569">
                  <c:v>2.2162440000000001</c:v>
                </c:pt>
                <c:pt idx="15570">
                  <c:v>2.2148159999999999</c:v>
                </c:pt>
                <c:pt idx="15571">
                  <c:v>2.2099959999999998</c:v>
                </c:pt>
                <c:pt idx="15572">
                  <c:v>2.2090000000000001</c:v>
                </c:pt>
                <c:pt idx="15573">
                  <c:v>2.2157100000000001</c:v>
                </c:pt>
                <c:pt idx="15574">
                  <c:v>2.2252000000000001</c:v>
                </c:pt>
                <c:pt idx="15575">
                  <c:v>2.2275360000000002</c:v>
                </c:pt>
                <c:pt idx="15576">
                  <c:v>2.2243149999999998</c:v>
                </c:pt>
                <c:pt idx="15577">
                  <c:v>2.2217229999999999</c:v>
                </c:pt>
                <c:pt idx="15578">
                  <c:v>2.2198669999999998</c:v>
                </c:pt>
                <c:pt idx="15579">
                  <c:v>2.2212390000000002</c:v>
                </c:pt>
                <c:pt idx="15580">
                  <c:v>2.222747</c:v>
                </c:pt>
                <c:pt idx="15581">
                  <c:v>2.21896</c:v>
                </c:pt>
                <c:pt idx="15582">
                  <c:v>2.2165629999999998</c:v>
                </c:pt>
                <c:pt idx="15583">
                  <c:v>2.2225790000000001</c:v>
                </c:pt>
                <c:pt idx="15584">
                  <c:v>2.2297750000000001</c:v>
                </c:pt>
                <c:pt idx="15585">
                  <c:v>2.2250909999999999</c:v>
                </c:pt>
                <c:pt idx="15586">
                  <c:v>2.2206790000000001</c:v>
                </c:pt>
                <c:pt idx="15587">
                  <c:v>2.2240820000000001</c:v>
                </c:pt>
                <c:pt idx="15588">
                  <c:v>2.2232639999999999</c:v>
                </c:pt>
                <c:pt idx="15589">
                  <c:v>2.2205050000000002</c:v>
                </c:pt>
                <c:pt idx="15590">
                  <c:v>2.2211319999999999</c:v>
                </c:pt>
                <c:pt idx="15591">
                  <c:v>2.2196920000000002</c:v>
                </c:pt>
                <c:pt idx="15592">
                  <c:v>2.2214659999999999</c:v>
                </c:pt>
                <c:pt idx="15593">
                  <c:v>2.2270210000000001</c:v>
                </c:pt>
                <c:pt idx="15594">
                  <c:v>2.2263920000000001</c:v>
                </c:pt>
                <c:pt idx="15595">
                  <c:v>2.2233619999999998</c:v>
                </c:pt>
                <c:pt idx="15596">
                  <c:v>2.2225769999999998</c:v>
                </c:pt>
                <c:pt idx="15597">
                  <c:v>2.2219169999999999</c:v>
                </c:pt>
                <c:pt idx="15598">
                  <c:v>2.222254</c:v>
                </c:pt>
                <c:pt idx="15599">
                  <c:v>2.2209279999999998</c:v>
                </c:pt>
                <c:pt idx="15600">
                  <c:v>2.221997</c:v>
                </c:pt>
                <c:pt idx="15601">
                  <c:v>2.2295910000000001</c:v>
                </c:pt>
                <c:pt idx="15602">
                  <c:v>2.230051</c:v>
                </c:pt>
                <c:pt idx="15603">
                  <c:v>2.2271719999999999</c:v>
                </c:pt>
                <c:pt idx="15604">
                  <c:v>2.2318030000000002</c:v>
                </c:pt>
                <c:pt idx="15605">
                  <c:v>2.2316729999999998</c:v>
                </c:pt>
                <c:pt idx="15606">
                  <c:v>2.2276539999999998</c:v>
                </c:pt>
                <c:pt idx="15607">
                  <c:v>2.2282289999999998</c:v>
                </c:pt>
                <c:pt idx="15608">
                  <c:v>2.2281049999999998</c:v>
                </c:pt>
                <c:pt idx="15609">
                  <c:v>2.227379</c:v>
                </c:pt>
                <c:pt idx="15610">
                  <c:v>2.2304279999999999</c:v>
                </c:pt>
                <c:pt idx="15611">
                  <c:v>2.232313</c:v>
                </c:pt>
                <c:pt idx="15612">
                  <c:v>2.230912</c:v>
                </c:pt>
                <c:pt idx="15613">
                  <c:v>2.2321770000000001</c:v>
                </c:pt>
                <c:pt idx="15614">
                  <c:v>2.2345760000000001</c:v>
                </c:pt>
                <c:pt idx="15615">
                  <c:v>2.23339</c:v>
                </c:pt>
                <c:pt idx="15616">
                  <c:v>2.229997</c:v>
                </c:pt>
                <c:pt idx="15617">
                  <c:v>2.2309649999999999</c:v>
                </c:pt>
                <c:pt idx="15618">
                  <c:v>2.2336900000000002</c:v>
                </c:pt>
                <c:pt idx="15619">
                  <c:v>2.2317130000000001</c:v>
                </c:pt>
                <c:pt idx="15620">
                  <c:v>2.2314929999999999</c:v>
                </c:pt>
                <c:pt idx="15621">
                  <c:v>2.232809</c:v>
                </c:pt>
                <c:pt idx="15622">
                  <c:v>2.2305060000000001</c:v>
                </c:pt>
                <c:pt idx="15623">
                  <c:v>2.2296830000000001</c:v>
                </c:pt>
                <c:pt idx="15624">
                  <c:v>2.2336390000000002</c:v>
                </c:pt>
                <c:pt idx="15625">
                  <c:v>2.2339799999999999</c:v>
                </c:pt>
                <c:pt idx="15626">
                  <c:v>2.2305220000000001</c:v>
                </c:pt>
                <c:pt idx="15627">
                  <c:v>2.2320039999999999</c:v>
                </c:pt>
                <c:pt idx="15628">
                  <c:v>2.2343389999999999</c:v>
                </c:pt>
                <c:pt idx="15629">
                  <c:v>2.2308979999999998</c:v>
                </c:pt>
                <c:pt idx="15630">
                  <c:v>2.2288559999999999</c:v>
                </c:pt>
                <c:pt idx="15631">
                  <c:v>2.2338710000000002</c:v>
                </c:pt>
                <c:pt idx="15632">
                  <c:v>2.2375600000000002</c:v>
                </c:pt>
                <c:pt idx="15633">
                  <c:v>2.2383359999999999</c:v>
                </c:pt>
                <c:pt idx="15634">
                  <c:v>2.2410999999999999</c:v>
                </c:pt>
                <c:pt idx="15635">
                  <c:v>2.2434430000000001</c:v>
                </c:pt>
                <c:pt idx="15636">
                  <c:v>2.2421180000000001</c:v>
                </c:pt>
                <c:pt idx="15637">
                  <c:v>2.2378110000000002</c:v>
                </c:pt>
                <c:pt idx="15638">
                  <c:v>2.2349359999999998</c:v>
                </c:pt>
                <c:pt idx="15639">
                  <c:v>2.2347419999999998</c:v>
                </c:pt>
                <c:pt idx="15640">
                  <c:v>2.237368</c:v>
                </c:pt>
                <c:pt idx="15641">
                  <c:v>2.2409810000000001</c:v>
                </c:pt>
                <c:pt idx="15642">
                  <c:v>2.2413989999999999</c:v>
                </c:pt>
                <c:pt idx="15643">
                  <c:v>2.2381009999999999</c:v>
                </c:pt>
                <c:pt idx="15644">
                  <c:v>2.2378939999999998</c:v>
                </c:pt>
                <c:pt idx="15645">
                  <c:v>2.2406969999999999</c:v>
                </c:pt>
                <c:pt idx="15646">
                  <c:v>2.239989</c:v>
                </c:pt>
                <c:pt idx="15647">
                  <c:v>2.2390349999999999</c:v>
                </c:pt>
                <c:pt idx="15648">
                  <c:v>2.2386180000000002</c:v>
                </c:pt>
                <c:pt idx="15649">
                  <c:v>2.2363219999999999</c:v>
                </c:pt>
                <c:pt idx="15650">
                  <c:v>2.2360720000000001</c:v>
                </c:pt>
                <c:pt idx="15651">
                  <c:v>2.2395290000000001</c:v>
                </c:pt>
                <c:pt idx="15652">
                  <c:v>2.2397010000000002</c:v>
                </c:pt>
                <c:pt idx="15653">
                  <c:v>2.2357960000000001</c:v>
                </c:pt>
                <c:pt idx="15654">
                  <c:v>2.235328</c:v>
                </c:pt>
                <c:pt idx="15655">
                  <c:v>2.2344349999999999</c:v>
                </c:pt>
                <c:pt idx="15656">
                  <c:v>2.2345959999999998</c:v>
                </c:pt>
                <c:pt idx="15657">
                  <c:v>2.2390430000000001</c:v>
                </c:pt>
                <c:pt idx="15658">
                  <c:v>2.2407819999999998</c:v>
                </c:pt>
                <c:pt idx="15659">
                  <c:v>2.2391480000000001</c:v>
                </c:pt>
                <c:pt idx="15660">
                  <c:v>2.237546</c:v>
                </c:pt>
                <c:pt idx="15661">
                  <c:v>2.238451</c:v>
                </c:pt>
                <c:pt idx="15662">
                  <c:v>2.2397390000000001</c:v>
                </c:pt>
                <c:pt idx="15663">
                  <c:v>2.2396349999999998</c:v>
                </c:pt>
                <c:pt idx="15664">
                  <c:v>2.2389480000000002</c:v>
                </c:pt>
                <c:pt idx="15665">
                  <c:v>2.239236</c:v>
                </c:pt>
                <c:pt idx="15666">
                  <c:v>2.2403499999999998</c:v>
                </c:pt>
                <c:pt idx="15667">
                  <c:v>2.2396799999999999</c:v>
                </c:pt>
                <c:pt idx="15668">
                  <c:v>2.241527</c:v>
                </c:pt>
                <c:pt idx="15669">
                  <c:v>2.2435499999999999</c:v>
                </c:pt>
                <c:pt idx="15670">
                  <c:v>2.2398470000000001</c:v>
                </c:pt>
                <c:pt idx="15671">
                  <c:v>2.2397</c:v>
                </c:pt>
                <c:pt idx="15672">
                  <c:v>2.2417899999999999</c:v>
                </c:pt>
                <c:pt idx="15673">
                  <c:v>2.2407729999999999</c:v>
                </c:pt>
                <c:pt idx="15674">
                  <c:v>2.2416079999999998</c:v>
                </c:pt>
                <c:pt idx="15675">
                  <c:v>2.241482</c:v>
                </c:pt>
                <c:pt idx="15676">
                  <c:v>2.2393399999999999</c:v>
                </c:pt>
                <c:pt idx="15677">
                  <c:v>2.241422</c:v>
                </c:pt>
                <c:pt idx="15678">
                  <c:v>2.2447919999999999</c:v>
                </c:pt>
                <c:pt idx="15679">
                  <c:v>2.2435390000000002</c:v>
                </c:pt>
                <c:pt idx="15680">
                  <c:v>2.2408130000000002</c:v>
                </c:pt>
                <c:pt idx="15681">
                  <c:v>2.2425929999999998</c:v>
                </c:pt>
                <c:pt idx="15682">
                  <c:v>2.2442709999999999</c:v>
                </c:pt>
                <c:pt idx="15683">
                  <c:v>2.2418290000000001</c:v>
                </c:pt>
                <c:pt idx="15684">
                  <c:v>2.2400410000000002</c:v>
                </c:pt>
                <c:pt idx="15685">
                  <c:v>2.238801</c:v>
                </c:pt>
                <c:pt idx="15686">
                  <c:v>2.2379359999999999</c:v>
                </c:pt>
                <c:pt idx="15687">
                  <c:v>2.2408130000000002</c:v>
                </c:pt>
                <c:pt idx="15688">
                  <c:v>2.2430560000000002</c:v>
                </c:pt>
                <c:pt idx="15689">
                  <c:v>2.2410770000000002</c:v>
                </c:pt>
                <c:pt idx="15690">
                  <c:v>2.2408239999999999</c:v>
                </c:pt>
                <c:pt idx="15691">
                  <c:v>2.242839</c:v>
                </c:pt>
                <c:pt idx="15692">
                  <c:v>2.2416719999999999</c:v>
                </c:pt>
                <c:pt idx="15693">
                  <c:v>2.2382499999999999</c:v>
                </c:pt>
                <c:pt idx="15694">
                  <c:v>2.2404449999999998</c:v>
                </c:pt>
                <c:pt idx="15695">
                  <c:v>2.248186</c:v>
                </c:pt>
                <c:pt idx="15696">
                  <c:v>2.2495409999999998</c:v>
                </c:pt>
                <c:pt idx="15697">
                  <c:v>2.2437640000000001</c:v>
                </c:pt>
                <c:pt idx="15698">
                  <c:v>2.2446869999999999</c:v>
                </c:pt>
                <c:pt idx="15699">
                  <c:v>2.2510210000000002</c:v>
                </c:pt>
                <c:pt idx="15700">
                  <c:v>2.2501060000000002</c:v>
                </c:pt>
                <c:pt idx="15701">
                  <c:v>2.2469950000000001</c:v>
                </c:pt>
                <c:pt idx="15702">
                  <c:v>2.2477770000000001</c:v>
                </c:pt>
                <c:pt idx="15703">
                  <c:v>2.2480180000000001</c:v>
                </c:pt>
                <c:pt idx="15704">
                  <c:v>2.2479779999999998</c:v>
                </c:pt>
                <c:pt idx="15705">
                  <c:v>2.24533</c:v>
                </c:pt>
                <c:pt idx="15706">
                  <c:v>2.2432669999999999</c:v>
                </c:pt>
                <c:pt idx="15707">
                  <c:v>2.2481529999999998</c:v>
                </c:pt>
                <c:pt idx="15708">
                  <c:v>2.2512650000000001</c:v>
                </c:pt>
                <c:pt idx="15709">
                  <c:v>2.2471160000000001</c:v>
                </c:pt>
                <c:pt idx="15710">
                  <c:v>2.2454040000000002</c:v>
                </c:pt>
                <c:pt idx="15711">
                  <c:v>2.245924</c:v>
                </c:pt>
                <c:pt idx="15712">
                  <c:v>2.2464040000000001</c:v>
                </c:pt>
                <c:pt idx="15713">
                  <c:v>2.2472050000000001</c:v>
                </c:pt>
                <c:pt idx="15714">
                  <c:v>2.2460819999999999</c:v>
                </c:pt>
                <c:pt idx="15715">
                  <c:v>2.246245</c:v>
                </c:pt>
                <c:pt idx="15716">
                  <c:v>2.245663</c:v>
                </c:pt>
                <c:pt idx="15717">
                  <c:v>2.2468949999999999</c:v>
                </c:pt>
                <c:pt idx="15718">
                  <c:v>2.2503340000000001</c:v>
                </c:pt>
                <c:pt idx="15719">
                  <c:v>2.2496200000000002</c:v>
                </c:pt>
                <c:pt idx="15720">
                  <c:v>2.2479990000000001</c:v>
                </c:pt>
                <c:pt idx="15721">
                  <c:v>2.2503000000000002</c:v>
                </c:pt>
                <c:pt idx="15722">
                  <c:v>2.2535180000000001</c:v>
                </c:pt>
                <c:pt idx="15723">
                  <c:v>2.2485870000000001</c:v>
                </c:pt>
                <c:pt idx="15724">
                  <c:v>2.2453099999999999</c:v>
                </c:pt>
                <c:pt idx="15725">
                  <c:v>2.2514020000000001</c:v>
                </c:pt>
                <c:pt idx="15726">
                  <c:v>2.2528679999999999</c:v>
                </c:pt>
                <c:pt idx="15727">
                  <c:v>2.250289</c:v>
                </c:pt>
                <c:pt idx="15728">
                  <c:v>2.2507489999999999</c:v>
                </c:pt>
                <c:pt idx="15729">
                  <c:v>2.2506729999999999</c:v>
                </c:pt>
                <c:pt idx="15730">
                  <c:v>2.249206</c:v>
                </c:pt>
                <c:pt idx="15731">
                  <c:v>2.2455850000000002</c:v>
                </c:pt>
                <c:pt idx="15732">
                  <c:v>2.2475499999999999</c:v>
                </c:pt>
                <c:pt idx="15733">
                  <c:v>2.2573240000000001</c:v>
                </c:pt>
                <c:pt idx="15734">
                  <c:v>2.2577199999999999</c:v>
                </c:pt>
                <c:pt idx="15735">
                  <c:v>2.2502330000000001</c:v>
                </c:pt>
                <c:pt idx="15736">
                  <c:v>2.2527729999999999</c:v>
                </c:pt>
                <c:pt idx="15737">
                  <c:v>2.2574179999999999</c:v>
                </c:pt>
                <c:pt idx="15738">
                  <c:v>2.2488769999999998</c:v>
                </c:pt>
                <c:pt idx="15739">
                  <c:v>2.2420990000000001</c:v>
                </c:pt>
                <c:pt idx="15740">
                  <c:v>2.2491690000000002</c:v>
                </c:pt>
                <c:pt idx="15741">
                  <c:v>2.2532800000000002</c:v>
                </c:pt>
                <c:pt idx="15742">
                  <c:v>2.2496900000000002</c:v>
                </c:pt>
                <c:pt idx="15743">
                  <c:v>2.2537769999999999</c:v>
                </c:pt>
                <c:pt idx="15744">
                  <c:v>2.2591670000000001</c:v>
                </c:pt>
                <c:pt idx="15745">
                  <c:v>2.2535340000000001</c:v>
                </c:pt>
                <c:pt idx="15746">
                  <c:v>2.2505929999999998</c:v>
                </c:pt>
                <c:pt idx="15747">
                  <c:v>2.2529270000000001</c:v>
                </c:pt>
                <c:pt idx="15748">
                  <c:v>2.2515710000000002</c:v>
                </c:pt>
                <c:pt idx="15749">
                  <c:v>2.2522220000000002</c:v>
                </c:pt>
                <c:pt idx="15750">
                  <c:v>2.2569360000000001</c:v>
                </c:pt>
                <c:pt idx="15751">
                  <c:v>2.257657</c:v>
                </c:pt>
                <c:pt idx="15752">
                  <c:v>2.2584840000000002</c:v>
                </c:pt>
                <c:pt idx="15753">
                  <c:v>2.2595999999999998</c:v>
                </c:pt>
                <c:pt idx="15754">
                  <c:v>2.2622260000000001</c:v>
                </c:pt>
                <c:pt idx="15755">
                  <c:v>2.2631640000000002</c:v>
                </c:pt>
                <c:pt idx="15756">
                  <c:v>2.2595200000000002</c:v>
                </c:pt>
                <c:pt idx="15757">
                  <c:v>2.255703</c:v>
                </c:pt>
                <c:pt idx="15758">
                  <c:v>2.2554349999999999</c:v>
                </c:pt>
                <c:pt idx="15759">
                  <c:v>2.2592469999999998</c:v>
                </c:pt>
                <c:pt idx="15760">
                  <c:v>2.2605879999999998</c:v>
                </c:pt>
                <c:pt idx="15761">
                  <c:v>2.260583</c:v>
                </c:pt>
                <c:pt idx="15762">
                  <c:v>2.2646449999999998</c:v>
                </c:pt>
                <c:pt idx="15763">
                  <c:v>2.2651880000000002</c:v>
                </c:pt>
                <c:pt idx="15764">
                  <c:v>2.265352</c:v>
                </c:pt>
                <c:pt idx="15765">
                  <c:v>2.2664179999999998</c:v>
                </c:pt>
                <c:pt idx="15766">
                  <c:v>2.2666759999999999</c:v>
                </c:pt>
                <c:pt idx="15767">
                  <c:v>2.2678099999999999</c:v>
                </c:pt>
                <c:pt idx="15768">
                  <c:v>2.2646299999999999</c:v>
                </c:pt>
                <c:pt idx="15769">
                  <c:v>2.2612920000000001</c:v>
                </c:pt>
                <c:pt idx="15770">
                  <c:v>2.261511</c:v>
                </c:pt>
                <c:pt idx="15771">
                  <c:v>2.2611249999999998</c:v>
                </c:pt>
                <c:pt idx="15772">
                  <c:v>2.2630150000000002</c:v>
                </c:pt>
                <c:pt idx="15773">
                  <c:v>2.263795</c:v>
                </c:pt>
                <c:pt idx="15774">
                  <c:v>2.2633920000000001</c:v>
                </c:pt>
                <c:pt idx="15775">
                  <c:v>2.263007</c:v>
                </c:pt>
                <c:pt idx="15776">
                  <c:v>2.2596769999999999</c:v>
                </c:pt>
                <c:pt idx="15777">
                  <c:v>2.2578429999999998</c:v>
                </c:pt>
                <c:pt idx="15778">
                  <c:v>2.258238</c:v>
                </c:pt>
                <c:pt idx="15779">
                  <c:v>2.256634</c:v>
                </c:pt>
                <c:pt idx="15780">
                  <c:v>2.2594750000000001</c:v>
                </c:pt>
                <c:pt idx="15781">
                  <c:v>2.264135</c:v>
                </c:pt>
                <c:pt idx="15782">
                  <c:v>2.2605140000000001</c:v>
                </c:pt>
                <c:pt idx="15783">
                  <c:v>2.2560519999999999</c:v>
                </c:pt>
                <c:pt idx="15784">
                  <c:v>2.258559</c:v>
                </c:pt>
                <c:pt idx="15785">
                  <c:v>2.2639480000000001</c:v>
                </c:pt>
                <c:pt idx="15786">
                  <c:v>2.2668590000000002</c:v>
                </c:pt>
                <c:pt idx="15787">
                  <c:v>2.2647550000000001</c:v>
                </c:pt>
                <c:pt idx="15788">
                  <c:v>2.263261</c:v>
                </c:pt>
                <c:pt idx="15789">
                  <c:v>2.2637100000000001</c:v>
                </c:pt>
                <c:pt idx="15790">
                  <c:v>2.2651729999999999</c:v>
                </c:pt>
                <c:pt idx="15791">
                  <c:v>2.2657780000000001</c:v>
                </c:pt>
                <c:pt idx="15792">
                  <c:v>2.2614160000000001</c:v>
                </c:pt>
                <c:pt idx="15793">
                  <c:v>2.2598829999999999</c:v>
                </c:pt>
                <c:pt idx="15794">
                  <c:v>2.262689</c:v>
                </c:pt>
                <c:pt idx="15795">
                  <c:v>2.2639279999999999</c:v>
                </c:pt>
                <c:pt idx="15796">
                  <c:v>2.264821</c:v>
                </c:pt>
                <c:pt idx="15797">
                  <c:v>2.264799</c:v>
                </c:pt>
                <c:pt idx="15798">
                  <c:v>2.264338</c:v>
                </c:pt>
                <c:pt idx="15799">
                  <c:v>2.264983</c:v>
                </c:pt>
                <c:pt idx="15800">
                  <c:v>2.2656839999999998</c:v>
                </c:pt>
                <c:pt idx="15801">
                  <c:v>2.2654890000000001</c:v>
                </c:pt>
                <c:pt idx="15802">
                  <c:v>2.264338</c:v>
                </c:pt>
                <c:pt idx="15803">
                  <c:v>2.2662789999999999</c:v>
                </c:pt>
                <c:pt idx="15804">
                  <c:v>2.2694960000000002</c:v>
                </c:pt>
                <c:pt idx="15805">
                  <c:v>2.2678470000000002</c:v>
                </c:pt>
                <c:pt idx="15806">
                  <c:v>2.2632970000000001</c:v>
                </c:pt>
                <c:pt idx="15807">
                  <c:v>2.261673</c:v>
                </c:pt>
                <c:pt idx="15808">
                  <c:v>2.266032</c:v>
                </c:pt>
                <c:pt idx="15809">
                  <c:v>2.2661169999999999</c:v>
                </c:pt>
                <c:pt idx="15810">
                  <c:v>2.2634729999999998</c:v>
                </c:pt>
                <c:pt idx="15811">
                  <c:v>2.2682869999999999</c:v>
                </c:pt>
                <c:pt idx="15812">
                  <c:v>2.27027</c:v>
                </c:pt>
                <c:pt idx="15813">
                  <c:v>2.267827</c:v>
                </c:pt>
                <c:pt idx="15814">
                  <c:v>2.266311</c:v>
                </c:pt>
                <c:pt idx="15815">
                  <c:v>2.2679680000000002</c:v>
                </c:pt>
                <c:pt idx="15816">
                  <c:v>2.2706919999999999</c:v>
                </c:pt>
                <c:pt idx="15817">
                  <c:v>2.268481</c:v>
                </c:pt>
                <c:pt idx="15818">
                  <c:v>2.2668430000000002</c:v>
                </c:pt>
                <c:pt idx="15819">
                  <c:v>2.271855</c:v>
                </c:pt>
                <c:pt idx="15820">
                  <c:v>2.277739</c:v>
                </c:pt>
                <c:pt idx="15821">
                  <c:v>2.2757149999999999</c:v>
                </c:pt>
                <c:pt idx="15822">
                  <c:v>2.271293</c:v>
                </c:pt>
                <c:pt idx="15823">
                  <c:v>2.2732350000000001</c:v>
                </c:pt>
                <c:pt idx="15824">
                  <c:v>2.272996</c:v>
                </c:pt>
                <c:pt idx="15825">
                  <c:v>2.2703159999999998</c:v>
                </c:pt>
                <c:pt idx="15826">
                  <c:v>2.270629</c:v>
                </c:pt>
                <c:pt idx="15827">
                  <c:v>2.268618</c:v>
                </c:pt>
                <c:pt idx="15828">
                  <c:v>2.2688820000000001</c:v>
                </c:pt>
                <c:pt idx="15829">
                  <c:v>2.2719779999999998</c:v>
                </c:pt>
                <c:pt idx="15830">
                  <c:v>2.2703180000000001</c:v>
                </c:pt>
                <c:pt idx="15831">
                  <c:v>2.269104</c:v>
                </c:pt>
                <c:pt idx="15832">
                  <c:v>2.2693029999999998</c:v>
                </c:pt>
                <c:pt idx="15833">
                  <c:v>2.269352</c:v>
                </c:pt>
                <c:pt idx="15834">
                  <c:v>2.2718639999999999</c:v>
                </c:pt>
                <c:pt idx="15835">
                  <c:v>2.2735750000000001</c:v>
                </c:pt>
                <c:pt idx="15836">
                  <c:v>2.2754259999999999</c:v>
                </c:pt>
                <c:pt idx="15837">
                  <c:v>2.278146</c:v>
                </c:pt>
                <c:pt idx="15838">
                  <c:v>2.2748309999999998</c:v>
                </c:pt>
                <c:pt idx="15839">
                  <c:v>2.2713030000000001</c:v>
                </c:pt>
                <c:pt idx="15840">
                  <c:v>2.2775850000000002</c:v>
                </c:pt>
                <c:pt idx="15841">
                  <c:v>2.2785359999999999</c:v>
                </c:pt>
                <c:pt idx="15842">
                  <c:v>2.2763949999999999</c:v>
                </c:pt>
                <c:pt idx="15843">
                  <c:v>2.2817120000000002</c:v>
                </c:pt>
                <c:pt idx="15844">
                  <c:v>2.280843</c:v>
                </c:pt>
                <c:pt idx="15845">
                  <c:v>2.2789190000000001</c:v>
                </c:pt>
                <c:pt idx="15846">
                  <c:v>2.2825669999999998</c:v>
                </c:pt>
                <c:pt idx="15847">
                  <c:v>2.2812350000000001</c:v>
                </c:pt>
                <c:pt idx="15848">
                  <c:v>2.279706</c:v>
                </c:pt>
                <c:pt idx="15849">
                  <c:v>2.28186</c:v>
                </c:pt>
                <c:pt idx="15850">
                  <c:v>2.2810299999999999</c:v>
                </c:pt>
                <c:pt idx="15851">
                  <c:v>2.2791459999999999</c:v>
                </c:pt>
                <c:pt idx="15852">
                  <c:v>2.2802639999999998</c:v>
                </c:pt>
                <c:pt idx="15853">
                  <c:v>2.282702</c:v>
                </c:pt>
                <c:pt idx="15854">
                  <c:v>2.2830509999999999</c:v>
                </c:pt>
                <c:pt idx="15855">
                  <c:v>2.2808269999999999</c:v>
                </c:pt>
                <c:pt idx="15856">
                  <c:v>2.279379</c:v>
                </c:pt>
                <c:pt idx="15857">
                  <c:v>2.2780480000000001</c:v>
                </c:pt>
                <c:pt idx="15858">
                  <c:v>2.2762280000000001</c:v>
                </c:pt>
                <c:pt idx="15859">
                  <c:v>2.2750900000000001</c:v>
                </c:pt>
                <c:pt idx="15860">
                  <c:v>2.2728570000000001</c:v>
                </c:pt>
                <c:pt idx="15861">
                  <c:v>2.2729509999999999</c:v>
                </c:pt>
                <c:pt idx="15862">
                  <c:v>2.277253</c:v>
                </c:pt>
                <c:pt idx="15863">
                  <c:v>2.2763230000000001</c:v>
                </c:pt>
                <c:pt idx="15864">
                  <c:v>2.2724410000000002</c:v>
                </c:pt>
                <c:pt idx="15865">
                  <c:v>2.2759170000000002</c:v>
                </c:pt>
                <c:pt idx="15866">
                  <c:v>2.2814100000000002</c:v>
                </c:pt>
                <c:pt idx="15867">
                  <c:v>2.2811940000000002</c:v>
                </c:pt>
                <c:pt idx="15868">
                  <c:v>2.280462</c:v>
                </c:pt>
                <c:pt idx="15869">
                  <c:v>2.2801670000000001</c:v>
                </c:pt>
                <c:pt idx="15870">
                  <c:v>2.2805970000000002</c:v>
                </c:pt>
                <c:pt idx="15871">
                  <c:v>2.2836630000000002</c:v>
                </c:pt>
                <c:pt idx="15872">
                  <c:v>2.285479</c:v>
                </c:pt>
                <c:pt idx="15873">
                  <c:v>2.2842220000000002</c:v>
                </c:pt>
                <c:pt idx="15874">
                  <c:v>2.2849750000000002</c:v>
                </c:pt>
                <c:pt idx="15875">
                  <c:v>2.28653</c:v>
                </c:pt>
                <c:pt idx="15876">
                  <c:v>2.2861889999999998</c:v>
                </c:pt>
                <c:pt idx="15877">
                  <c:v>2.2859039999999999</c:v>
                </c:pt>
                <c:pt idx="15878">
                  <c:v>2.2874140000000001</c:v>
                </c:pt>
                <c:pt idx="15879">
                  <c:v>2.2897449999999999</c:v>
                </c:pt>
                <c:pt idx="15880">
                  <c:v>2.2872409999999999</c:v>
                </c:pt>
                <c:pt idx="15881">
                  <c:v>2.2845409999999999</c:v>
                </c:pt>
                <c:pt idx="15882">
                  <c:v>2.2862809999999998</c:v>
                </c:pt>
                <c:pt idx="15883">
                  <c:v>2.2846769999999998</c:v>
                </c:pt>
                <c:pt idx="15884">
                  <c:v>2.281603</c:v>
                </c:pt>
                <c:pt idx="15885">
                  <c:v>2.2845439999999999</c:v>
                </c:pt>
                <c:pt idx="15886">
                  <c:v>2.2895530000000002</c:v>
                </c:pt>
                <c:pt idx="15887">
                  <c:v>2.290451</c:v>
                </c:pt>
                <c:pt idx="15888">
                  <c:v>2.2893110000000001</c:v>
                </c:pt>
                <c:pt idx="15889">
                  <c:v>2.2893379999999999</c:v>
                </c:pt>
                <c:pt idx="15890">
                  <c:v>2.2883659999999999</c:v>
                </c:pt>
                <c:pt idx="15891">
                  <c:v>2.2859600000000002</c:v>
                </c:pt>
                <c:pt idx="15892">
                  <c:v>2.284599</c:v>
                </c:pt>
                <c:pt idx="15893">
                  <c:v>2.2839339999999999</c:v>
                </c:pt>
                <c:pt idx="15894">
                  <c:v>2.285247</c:v>
                </c:pt>
                <c:pt idx="15895">
                  <c:v>2.2853249999999998</c:v>
                </c:pt>
                <c:pt idx="15896">
                  <c:v>2.2862369999999999</c:v>
                </c:pt>
                <c:pt idx="15897">
                  <c:v>2.2884910000000001</c:v>
                </c:pt>
                <c:pt idx="15898">
                  <c:v>2.2873869999999998</c:v>
                </c:pt>
                <c:pt idx="15899">
                  <c:v>2.2867479999999998</c:v>
                </c:pt>
                <c:pt idx="15900">
                  <c:v>2.288227</c:v>
                </c:pt>
                <c:pt idx="15901">
                  <c:v>2.2873790000000001</c:v>
                </c:pt>
                <c:pt idx="15902">
                  <c:v>2.28939</c:v>
                </c:pt>
                <c:pt idx="15903">
                  <c:v>2.2938480000000001</c:v>
                </c:pt>
                <c:pt idx="15904">
                  <c:v>2.2931720000000002</c:v>
                </c:pt>
                <c:pt idx="15905">
                  <c:v>2.2916859999999999</c:v>
                </c:pt>
                <c:pt idx="15906">
                  <c:v>2.294006</c:v>
                </c:pt>
                <c:pt idx="15907">
                  <c:v>2.294759</c:v>
                </c:pt>
                <c:pt idx="15908">
                  <c:v>2.2934000000000001</c:v>
                </c:pt>
                <c:pt idx="15909">
                  <c:v>2.2925770000000001</c:v>
                </c:pt>
                <c:pt idx="15910">
                  <c:v>2.293323</c:v>
                </c:pt>
                <c:pt idx="15911">
                  <c:v>2.2934700000000001</c:v>
                </c:pt>
                <c:pt idx="15912">
                  <c:v>2.2935949999999998</c:v>
                </c:pt>
                <c:pt idx="15913">
                  <c:v>2.2929499999999998</c:v>
                </c:pt>
                <c:pt idx="15914">
                  <c:v>2.2904779999999998</c:v>
                </c:pt>
                <c:pt idx="15915">
                  <c:v>2.291086</c:v>
                </c:pt>
                <c:pt idx="15916">
                  <c:v>2.2928380000000002</c:v>
                </c:pt>
                <c:pt idx="15917">
                  <c:v>2.289517</c:v>
                </c:pt>
                <c:pt idx="15918">
                  <c:v>2.2894909999999999</c:v>
                </c:pt>
                <c:pt idx="15919">
                  <c:v>2.2938839999999998</c:v>
                </c:pt>
                <c:pt idx="15920">
                  <c:v>2.2931560000000002</c:v>
                </c:pt>
                <c:pt idx="15921">
                  <c:v>2.2902269999999998</c:v>
                </c:pt>
                <c:pt idx="15922">
                  <c:v>2.291582</c:v>
                </c:pt>
                <c:pt idx="15923">
                  <c:v>2.2925520000000001</c:v>
                </c:pt>
                <c:pt idx="15924">
                  <c:v>2.2919719999999999</c:v>
                </c:pt>
                <c:pt idx="15925">
                  <c:v>2.2944650000000002</c:v>
                </c:pt>
                <c:pt idx="15926">
                  <c:v>2.2961279999999999</c:v>
                </c:pt>
                <c:pt idx="15927">
                  <c:v>2.2948200000000001</c:v>
                </c:pt>
                <c:pt idx="15928">
                  <c:v>2.2951199999999998</c:v>
                </c:pt>
                <c:pt idx="15929">
                  <c:v>2.2941470000000002</c:v>
                </c:pt>
                <c:pt idx="15930">
                  <c:v>2.2907929999999999</c:v>
                </c:pt>
                <c:pt idx="15931">
                  <c:v>2.2921559999999999</c:v>
                </c:pt>
                <c:pt idx="15932">
                  <c:v>2.2953109999999999</c:v>
                </c:pt>
                <c:pt idx="15933">
                  <c:v>2.293472</c:v>
                </c:pt>
                <c:pt idx="15934">
                  <c:v>2.2911260000000002</c:v>
                </c:pt>
                <c:pt idx="15935">
                  <c:v>2.2914659999999998</c:v>
                </c:pt>
                <c:pt idx="15936">
                  <c:v>2.293914</c:v>
                </c:pt>
                <c:pt idx="15937">
                  <c:v>2.2976139999999998</c:v>
                </c:pt>
                <c:pt idx="15938">
                  <c:v>2.2963070000000001</c:v>
                </c:pt>
                <c:pt idx="15939">
                  <c:v>2.2960120000000002</c:v>
                </c:pt>
                <c:pt idx="15940">
                  <c:v>2.3002400000000001</c:v>
                </c:pt>
                <c:pt idx="15941">
                  <c:v>2.3001299999999998</c:v>
                </c:pt>
                <c:pt idx="15942">
                  <c:v>2.3010440000000001</c:v>
                </c:pt>
                <c:pt idx="15943">
                  <c:v>2.3013919999999999</c:v>
                </c:pt>
                <c:pt idx="15944">
                  <c:v>2.2998419999999999</c:v>
                </c:pt>
                <c:pt idx="15945">
                  <c:v>2.3036159999999999</c:v>
                </c:pt>
                <c:pt idx="15946">
                  <c:v>2.3074400000000002</c:v>
                </c:pt>
                <c:pt idx="15947">
                  <c:v>2.3056260000000002</c:v>
                </c:pt>
                <c:pt idx="15948">
                  <c:v>2.301272</c:v>
                </c:pt>
                <c:pt idx="15949">
                  <c:v>2.2977940000000001</c:v>
                </c:pt>
                <c:pt idx="15950">
                  <c:v>2.296916</c:v>
                </c:pt>
                <c:pt idx="15951">
                  <c:v>2.3007599999999999</c:v>
                </c:pt>
                <c:pt idx="15952">
                  <c:v>2.306387</c:v>
                </c:pt>
                <c:pt idx="15953">
                  <c:v>2.3060160000000001</c:v>
                </c:pt>
                <c:pt idx="15954">
                  <c:v>2.30125</c:v>
                </c:pt>
                <c:pt idx="15955">
                  <c:v>2.3024770000000001</c:v>
                </c:pt>
                <c:pt idx="15956">
                  <c:v>2.3071139999999999</c:v>
                </c:pt>
                <c:pt idx="15957">
                  <c:v>2.3022079999999998</c:v>
                </c:pt>
                <c:pt idx="15958">
                  <c:v>2.297736</c:v>
                </c:pt>
                <c:pt idx="15959">
                  <c:v>2.303874</c:v>
                </c:pt>
                <c:pt idx="15960">
                  <c:v>2.306524</c:v>
                </c:pt>
                <c:pt idx="15961">
                  <c:v>2.3043999999999998</c:v>
                </c:pt>
                <c:pt idx="15962">
                  <c:v>2.304478</c:v>
                </c:pt>
                <c:pt idx="15963">
                  <c:v>2.302765</c:v>
                </c:pt>
                <c:pt idx="15964">
                  <c:v>2.302867</c:v>
                </c:pt>
                <c:pt idx="15965">
                  <c:v>2.30572</c:v>
                </c:pt>
                <c:pt idx="15966">
                  <c:v>2.3052250000000001</c:v>
                </c:pt>
                <c:pt idx="15967">
                  <c:v>2.304443</c:v>
                </c:pt>
                <c:pt idx="15968">
                  <c:v>2.3024209999999998</c:v>
                </c:pt>
                <c:pt idx="15969">
                  <c:v>2.299687</c:v>
                </c:pt>
                <c:pt idx="15970">
                  <c:v>2.300017</c:v>
                </c:pt>
                <c:pt idx="15971">
                  <c:v>2.3008350000000002</c:v>
                </c:pt>
                <c:pt idx="15972">
                  <c:v>2.3019630000000002</c:v>
                </c:pt>
                <c:pt idx="15973">
                  <c:v>2.3032309999999998</c:v>
                </c:pt>
                <c:pt idx="15974">
                  <c:v>2.3033190000000001</c:v>
                </c:pt>
                <c:pt idx="15975">
                  <c:v>2.2994050000000001</c:v>
                </c:pt>
                <c:pt idx="15976">
                  <c:v>2.297552</c:v>
                </c:pt>
                <c:pt idx="15977">
                  <c:v>2.300287</c:v>
                </c:pt>
                <c:pt idx="15978">
                  <c:v>2.3006440000000001</c:v>
                </c:pt>
                <c:pt idx="15979">
                  <c:v>2.3010989999999998</c:v>
                </c:pt>
                <c:pt idx="15980">
                  <c:v>2.304888</c:v>
                </c:pt>
                <c:pt idx="15981">
                  <c:v>2.3075489999999999</c:v>
                </c:pt>
                <c:pt idx="15982">
                  <c:v>2.3044020000000001</c:v>
                </c:pt>
                <c:pt idx="15983">
                  <c:v>2.301104</c:v>
                </c:pt>
                <c:pt idx="15984">
                  <c:v>2.3013669999999999</c:v>
                </c:pt>
                <c:pt idx="15985">
                  <c:v>2.3023349999999998</c:v>
                </c:pt>
                <c:pt idx="15986">
                  <c:v>2.3060309999999999</c:v>
                </c:pt>
                <c:pt idx="15987">
                  <c:v>2.3085680000000002</c:v>
                </c:pt>
                <c:pt idx="15988">
                  <c:v>2.3065220000000002</c:v>
                </c:pt>
                <c:pt idx="15989">
                  <c:v>2.3074240000000001</c:v>
                </c:pt>
                <c:pt idx="15990">
                  <c:v>2.3107859999999998</c:v>
                </c:pt>
                <c:pt idx="15991">
                  <c:v>2.308557</c:v>
                </c:pt>
                <c:pt idx="15992">
                  <c:v>2.3061729999999998</c:v>
                </c:pt>
                <c:pt idx="15993">
                  <c:v>2.3091439999999999</c:v>
                </c:pt>
                <c:pt idx="15994">
                  <c:v>2.3124500000000001</c:v>
                </c:pt>
                <c:pt idx="15995">
                  <c:v>2.3139980000000002</c:v>
                </c:pt>
                <c:pt idx="15996">
                  <c:v>2.3156020000000002</c:v>
                </c:pt>
                <c:pt idx="15997">
                  <c:v>2.3134459999999999</c:v>
                </c:pt>
                <c:pt idx="15998">
                  <c:v>2.309644</c:v>
                </c:pt>
                <c:pt idx="15999">
                  <c:v>2.309488</c:v>
                </c:pt>
                <c:pt idx="16000">
                  <c:v>2.313183</c:v>
                </c:pt>
                <c:pt idx="16001">
                  <c:v>2.3126869999999999</c:v>
                </c:pt>
                <c:pt idx="16002">
                  <c:v>2.3095940000000001</c:v>
                </c:pt>
                <c:pt idx="16003">
                  <c:v>2.310438</c:v>
                </c:pt>
                <c:pt idx="16004">
                  <c:v>2.3116569999999999</c:v>
                </c:pt>
                <c:pt idx="16005">
                  <c:v>2.3102</c:v>
                </c:pt>
                <c:pt idx="16006">
                  <c:v>2.306632</c:v>
                </c:pt>
                <c:pt idx="16007">
                  <c:v>2.3041160000000001</c:v>
                </c:pt>
                <c:pt idx="16008">
                  <c:v>2.3068710000000001</c:v>
                </c:pt>
                <c:pt idx="16009">
                  <c:v>2.3110200000000001</c:v>
                </c:pt>
                <c:pt idx="16010">
                  <c:v>2.309936</c:v>
                </c:pt>
                <c:pt idx="16011">
                  <c:v>2.3057560000000001</c:v>
                </c:pt>
                <c:pt idx="16012">
                  <c:v>2.3089909999999998</c:v>
                </c:pt>
                <c:pt idx="16013">
                  <c:v>2.3127939999999998</c:v>
                </c:pt>
                <c:pt idx="16014">
                  <c:v>2.3077580000000002</c:v>
                </c:pt>
                <c:pt idx="16015">
                  <c:v>2.3056000000000001</c:v>
                </c:pt>
                <c:pt idx="16016">
                  <c:v>2.3062990000000001</c:v>
                </c:pt>
                <c:pt idx="16017">
                  <c:v>2.3042410000000002</c:v>
                </c:pt>
                <c:pt idx="16018">
                  <c:v>2.307569</c:v>
                </c:pt>
                <c:pt idx="16019">
                  <c:v>2.3118439999999998</c:v>
                </c:pt>
                <c:pt idx="16020">
                  <c:v>2.3084220000000002</c:v>
                </c:pt>
                <c:pt idx="16021">
                  <c:v>2.3022089999999999</c:v>
                </c:pt>
                <c:pt idx="16022">
                  <c:v>2.3029679999999999</c:v>
                </c:pt>
                <c:pt idx="16023">
                  <c:v>2.3065910000000001</c:v>
                </c:pt>
                <c:pt idx="16024">
                  <c:v>2.310451</c:v>
                </c:pt>
                <c:pt idx="16025">
                  <c:v>2.3147570000000002</c:v>
                </c:pt>
                <c:pt idx="16026">
                  <c:v>2.3135979999999998</c:v>
                </c:pt>
                <c:pt idx="16027">
                  <c:v>2.310921</c:v>
                </c:pt>
                <c:pt idx="16028">
                  <c:v>2.3104339999999999</c:v>
                </c:pt>
                <c:pt idx="16029">
                  <c:v>2.3109570000000001</c:v>
                </c:pt>
                <c:pt idx="16030">
                  <c:v>2.3169949999999999</c:v>
                </c:pt>
                <c:pt idx="16031">
                  <c:v>2.3200590000000001</c:v>
                </c:pt>
                <c:pt idx="16032">
                  <c:v>2.3155070000000002</c:v>
                </c:pt>
                <c:pt idx="16033">
                  <c:v>2.3113290000000002</c:v>
                </c:pt>
                <c:pt idx="16034">
                  <c:v>2.3158240000000001</c:v>
                </c:pt>
                <c:pt idx="16035">
                  <c:v>2.320478</c:v>
                </c:pt>
                <c:pt idx="16036">
                  <c:v>2.317116</c:v>
                </c:pt>
                <c:pt idx="16037">
                  <c:v>2.3136109999999999</c:v>
                </c:pt>
                <c:pt idx="16038">
                  <c:v>2.3153410000000001</c:v>
                </c:pt>
                <c:pt idx="16039">
                  <c:v>2.3176019999999999</c:v>
                </c:pt>
                <c:pt idx="16040">
                  <c:v>2.315585</c:v>
                </c:pt>
                <c:pt idx="16041">
                  <c:v>2.3129110000000002</c:v>
                </c:pt>
                <c:pt idx="16042">
                  <c:v>2.3158110000000001</c:v>
                </c:pt>
                <c:pt idx="16043">
                  <c:v>2.316627</c:v>
                </c:pt>
                <c:pt idx="16044">
                  <c:v>2.3124099999999999</c:v>
                </c:pt>
                <c:pt idx="16045">
                  <c:v>2.313097</c:v>
                </c:pt>
                <c:pt idx="16046">
                  <c:v>2.3198249999999998</c:v>
                </c:pt>
                <c:pt idx="16047">
                  <c:v>2.3194340000000002</c:v>
                </c:pt>
                <c:pt idx="16048">
                  <c:v>2.3137620000000001</c:v>
                </c:pt>
                <c:pt idx="16049">
                  <c:v>2.3128989999999998</c:v>
                </c:pt>
                <c:pt idx="16050">
                  <c:v>2.31304</c:v>
                </c:pt>
                <c:pt idx="16051">
                  <c:v>2.311013</c:v>
                </c:pt>
                <c:pt idx="16052">
                  <c:v>2.3144429999999998</c:v>
                </c:pt>
                <c:pt idx="16053">
                  <c:v>2.3203429999999998</c:v>
                </c:pt>
                <c:pt idx="16054">
                  <c:v>2.31731</c:v>
                </c:pt>
                <c:pt idx="16055">
                  <c:v>2.3142510000000001</c:v>
                </c:pt>
                <c:pt idx="16056">
                  <c:v>2.3188939999999998</c:v>
                </c:pt>
                <c:pt idx="16057">
                  <c:v>2.3202660000000002</c:v>
                </c:pt>
                <c:pt idx="16058">
                  <c:v>2.3180070000000002</c:v>
                </c:pt>
                <c:pt idx="16059">
                  <c:v>2.317609</c:v>
                </c:pt>
                <c:pt idx="16060">
                  <c:v>2.3177639999999999</c:v>
                </c:pt>
                <c:pt idx="16061">
                  <c:v>2.3159719999999999</c:v>
                </c:pt>
                <c:pt idx="16062">
                  <c:v>2.315191</c:v>
                </c:pt>
                <c:pt idx="16063">
                  <c:v>2.317701</c:v>
                </c:pt>
                <c:pt idx="16064">
                  <c:v>2.321231</c:v>
                </c:pt>
                <c:pt idx="16065">
                  <c:v>2.3202790000000002</c:v>
                </c:pt>
                <c:pt idx="16066">
                  <c:v>2.3196500000000002</c:v>
                </c:pt>
                <c:pt idx="16067">
                  <c:v>2.3205239999999998</c:v>
                </c:pt>
                <c:pt idx="16068">
                  <c:v>2.3199070000000002</c:v>
                </c:pt>
                <c:pt idx="16069">
                  <c:v>2.3201999999999998</c:v>
                </c:pt>
                <c:pt idx="16070">
                  <c:v>2.3228650000000002</c:v>
                </c:pt>
                <c:pt idx="16071">
                  <c:v>2.3265039999999999</c:v>
                </c:pt>
                <c:pt idx="16072">
                  <c:v>2.3247399999999998</c:v>
                </c:pt>
                <c:pt idx="16073">
                  <c:v>2.318295</c:v>
                </c:pt>
                <c:pt idx="16074">
                  <c:v>2.3187929999999999</c:v>
                </c:pt>
                <c:pt idx="16075">
                  <c:v>2.3204799999999999</c:v>
                </c:pt>
                <c:pt idx="16076">
                  <c:v>2.318845</c:v>
                </c:pt>
                <c:pt idx="16077">
                  <c:v>2.3193969999999999</c:v>
                </c:pt>
                <c:pt idx="16078">
                  <c:v>2.3216600000000001</c:v>
                </c:pt>
                <c:pt idx="16079">
                  <c:v>2.323302</c:v>
                </c:pt>
                <c:pt idx="16080">
                  <c:v>2.3239610000000002</c:v>
                </c:pt>
                <c:pt idx="16081">
                  <c:v>2.3206720000000001</c:v>
                </c:pt>
                <c:pt idx="16082">
                  <c:v>2.3188439999999999</c:v>
                </c:pt>
                <c:pt idx="16083">
                  <c:v>2.3204530000000001</c:v>
                </c:pt>
                <c:pt idx="16084">
                  <c:v>2.3196829999999999</c:v>
                </c:pt>
                <c:pt idx="16085">
                  <c:v>2.319642</c:v>
                </c:pt>
                <c:pt idx="16086">
                  <c:v>2.3215509999999999</c:v>
                </c:pt>
                <c:pt idx="16087">
                  <c:v>2.322994</c:v>
                </c:pt>
                <c:pt idx="16088">
                  <c:v>2.3245239999999998</c:v>
                </c:pt>
                <c:pt idx="16089">
                  <c:v>2.327108</c:v>
                </c:pt>
                <c:pt idx="16090">
                  <c:v>2.3291759999999999</c:v>
                </c:pt>
                <c:pt idx="16091">
                  <c:v>2.3284090000000002</c:v>
                </c:pt>
                <c:pt idx="16092">
                  <c:v>2.3282759999999998</c:v>
                </c:pt>
                <c:pt idx="16093">
                  <c:v>2.32891</c:v>
                </c:pt>
                <c:pt idx="16094">
                  <c:v>2.3281160000000001</c:v>
                </c:pt>
                <c:pt idx="16095">
                  <c:v>2.3287650000000002</c:v>
                </c:pt>
                <c:pt idx="16096">
                  <c:v>2.3324829999999999</c:v>
                </c:pt>
                <c:pt idx="16097">
                  <c:v>2.3351250000000001</c:v>
                </c:pt>
                <c:pt idx="16098">
                  <c:v>2.3335270000000001</c:v>
                </c:pt>
                <c:pt idx="16099">
                  <c:v>2.329272</c:v>
                </c:pt>
                <c:pt idx="16100">
                  <c:v>2.3275640000000002</c:v>
                </c:pt>
                <c:pt idx="16101">
                  <c:v>2.3264629999999999</c:v>
                </c:pt>
                <c:pt idx="16102">
                  <c:v>2.3234439999999998</c:v>
                </c:pt>
                <c:pt idx="16103">
                  <c:v>2.3231410000000001</c:v>
                </c:pt>
                <c:pt idx="16104">
                  <c:v>2.3238319999999999</c:v>
                </c:pt>
                <c:pt idx="16105">
                  <c:v>2.3249569999999999</c:v>
                </c:pt>
                <c:pt idx="16106">
                  <c:v>2.3294100000000002</c:v>
                </c:pt>
                <c:pt idx="16107">
                  <c:v>2.3303590000000001</c:v>
                </c:pt>
                <c:pt idx="16108">
                  <c:v>2.3263219999999998</c:v>
                </c:pt>
                <c:pt idx="16109">
                  <c:v>2.323267</c:v>
                </c:pt>
                <c:pt idx="16110">
                  <c:v>2.324716</c:v>
                </c:pt>
                <c:pt idx="16111">
                  <c:v>2.3268710000000001</c:v>
                </c:pt>
                <c:pt idx="16112">
                  <c:v>2.3304900000000002</c:v>
                </c:pt>
                <c:pt idx="16113">
                  <c:v>2.3369490000000002</c:v>
                </c:pt>
                <c:pt idx="16114">
                  <c:v>2.3341690000000002</c:v>
                </c:pt>
                <c:pt idx="16115">
                  <c:v>2.3245520000000002</c:v>
                </c:pt>
                <c:pt idx="16116">
                  <c:v>2.3263530000000001</c:v>
                </c:pt>
                <c:pt idx="16117">
                  <c:v>2.3283649999999998</c:v>
                </c:pt>
                <c:pt idx="16118">
                  <c:v>2.3232400000000002</c:v>
                </c:pt>
                <c:pt idx="16119">
                  <c:v>2.3236569999999999</c:v>
                </c:pt>
                <c:pt idx="16120">
                  <c:v>2.3264749999999998</c:v>
                </c:pt>
                <c:pt idx="16121">
                  <c:v>2.3261159999999999</c:v>
                </c:pt>
                <c:pt idx="16122">
                  <c:v>2.3263199999999999</c:v>
                </c:pt>
                <c:pt idx="16123">
                  <c:v>2.3282039999999999</c:v>
                </c:pt>
                <c:pt idx="16124">
                  <c:v>2.3286419999999999</c:v>
                </c:pt>
                <c:pt idx="16125">
                  <c:v>2.3285999999999998</c:v>
                </c:pt>
                <c:pt idx="16126">
                  <c:v>2.3286259999999999</c:v>
                </c:pt>
                <c:pt idx="16127">
                  <c:v>2.3263859999999998</c:v>
                </c:pt>
                <c:pt idx="16128">
                  <c:v>2.325974</c:v>
                </c:pt>
                <c:pt idx="16129">
                  <c:v>2.329485</c:v>
                </c:pt>
                <c:pt idx="16130">
                  <c:v>2.3334380000000001</c:v>
                </c:pt>
                <c:pt idx="16131">
                  <c:v>2.3329949999999999</c:v>
                </c:pt>
                <c:pt idx="16132">
                  <c:v>2.331836</c:v>
                </c:pt>
                <c:pt idx="16133">
                  <c:v>2.3348179999999998</c:v>
                </c:pt>
                <c:pt idx="16134">
                  <c:v>2.3377599999999998</c:v>
                </c:pt>
                <c:pt idx="16135">
                  <c:v>2.3373439999999999</c:v>
                </c:pt>
                <c:pt idx="16136">
                  <c:v>2.3363830000000001</c:v>
                </c:pt>
                <c:pt idx="16137">
                  <c:v>2.3408890000000002</c:v>
                </c:pt>
                <c:pt idx="16138">
                  <c:v>2.3455940000000002</c:v>
                </c:pt>
                <c:pt idx="16139">
                  <c:v>2.3407650000000002</c:v>
                </c:pt>
                <c:pt idx="16140">
                  <c:v>2.3357540000000001</c:v>
                </c:pt>
                <c:pt idx="16141">
                  <c:v>2.3391190000000002</c:v>
                </c:pt>
                <c:pt idx="16142">
                  <c:v>2.3429869999999999</c:v>
                </c:pt>
                <c:pt idx="16143">
                  <c:v>2.3400259999999999</c:v>
                </c:pt>
                <c:pt idx="16144">
                  <c:v>2.3367689999999999</c:v>
                </c:pt>
                <c:pt idx="16145">
                  <c:v>2.335048</c:v>
                </c:pt>
                <c:pt idx="16146">
                  <c:v>2.3351760000000001</c:v>
                </c:pt>
                <c:pt idx="16147">
                  <c:v>2.3358650000000001</c:v>
                </c:pt>
                <c:pt idx="16148">
                  <c:v>2.3346100000000001</c:v>
                </c:pt>
                <c:pt idx="16149">
                  <c:v>2.336074</c:v>
                </c:pt>
                <c:pt idx="16150">
                  <c:v>2.3392439999999999</c:v>
                </c:pt>
                <c:pt idx="16151">
                  <c:v>2.3389829999999998</c:v>
                </c:pt>
                <c:pt idx="16152">
                  <c:v>2.3402370000000001</c:v>
                </c:pt>
                <c:pt idx="16153">
                  <c:v>2.3438829999999999</c:v>
                </c:pt>
                <c:pt idx="16154">
                  <c:v>2.3442370000000001</c:v>
                </c:pt>
                <c:pt idx="16155">
                  <c:v>2.3404289999999999</c:v>
                </c:pt>
                <c:pt idx="16156">
                  <c:v>2.3401010000000002</c:v>
                </c:pt>
                <c:pt idx="16157">
                  <c:v>2.3407499999999999</c:v>
                </c:pt>
                <c:pt idx="16158">
                  <c:v>2.3404349999999998</c:v>
                </c:pt>
                <c:pt idx="16159">
                  <c:v>2.343969</c:v>
                </c:pt>
                <c:pt idx="16160">
                  <c:v>2.345542</c:v>
                </c:pt>
                <c:pt idx="16161">
                  <c:v>2.3392919999999999</c:v>
                </c:pt>
                <c:pt idx="16162">
                  <c:v>2.336932</c:v>
                </c:pt>
                <c:pt idx="16163">
                  <c:v>2.3389829999999998</c:v>
                </c:pt>
                <c:pt idx="16164">
                  <c:v>2.3368660000000001</c:v>
                </c:pt>
                <c:pt idx="16165">
                  <c:v>2.3359589999999999</c:v>
                </c:pt>
                <c:pt idx="16166">
                  <c:v>2.3369059999999999</c:v>
                </c:pt>
                <c:pt idx="16167">
                  <c:v>2.3373499999999998</c:v>
                </c:pt>
                <c:pt idx="16168">
                  <c:v>2.3374760000000001</c:v>
                </c:pt>
                <c:pt idx="16169">
                  <c:v>2.3347799999999999</c:v>
                </c:pt>
                <c:pt idx="16170">
                  <c:v>2.334247</c:v>
                </c:pt>
                <c:pt idx="16171">
                  <c:v>2.3364889999999998</c:v>
                </c:pt>
                <c:pt idx="16172">
                  <c:v>2.3356530000000002</c:v>
                </c:pt>
                <c:pt idx="16173">
                  <c:v>2.3359169999999998</c:v>
                </c:pt>
                <c:pt idx="16174">
                  <c:v>2.3379919999999998</c:v>
                </c:pt>
                <c:pt idx="16175">
                  <c:v>2.3360919999999998</c:v>
                </c:pt>
                <c:pt idx="16176">
                  <c:v>2.334346</c:v>
                </c:pt>
                <c:pt idx="16177">
                  <c:v>2.3382689999999999</c:v>
                </c:pt>
                <c:pt idx="16178">
                  <c:v>2.3405330000000002</c:v>
                </c:pt>
                <c:pt idx="16179">
                  <c:v>2.3358699999999999</c:v>
                </c:pt>
                <c:pt idx="16180">
                  <c:v>2.3365819999999999</c:v>
                </c:pt>
                <c:pt idx="16181">
                  <c:v>2.3431340000000001</c:v>
                </c:pt>
                <c:pt idx="16182">
                  <c:v>2.3405490000000002</c:v>
                </c:pt>
                <c:pt idx="16183">
                  <c:v>2.3370359999999999</c:v>
                </c:pt>
                <c:pt idx="16184">
                  <c:v>2.3478530000000002</c:v>
                </c:pt>
                <c:pt idx="16185">
                  <c:v>2.3516979999999998</c:v>
                </c:pt>
                <c:pt idx="16186">
                  <c:v>2.344932</c:v>
                </c:pt>
                <c:pt idx="16187">
                  <c:v>2.3474110000000001</c:v>
                </c:pt>
                <c:pt idx="16188">
                  <c:v>2.351232</c:v>
                </c:pt>
                <c:pt idx="16189">
                  <c:v>2.3502429999999999</c:v>
                </c:pt>
                <c:pt idx="16190">
                  <c:v>2.3525939999999999</c:v>
                </c:pt>
                <c:pt idx="16191">
                  <c:v>2.3545579999999999</c:v>
                </c:pt>
                <c:pt idx="16192">
                  <c:v>2.3505859999999998</c:v>
                </c:pt>
                <c:pt idx="16193">
                  <c:v>2.3485119999999999</c:v>
                </c:pt>
                <c:pt idx="16194">
                  <c:v>2.3543370000000001</c:v>
                </c:pt>
                <c:pt idx="16195">
                  <c:v>2.3554059999999999</c:v>
                </c:pt>
                <c:pt idx="16196">
                  <c:v>2.3482090000000002</c:v>
                </c:pt>
                <c:pt idx="16197">
                  <c:v>2.3462930000000002</c:v>
                </c:pt>
                <c:pt idx="16198">
                  <c:v>2.350079</c:v>
                </c:pt>
                <c:pt idx="16199">
                  <c:v>2.3496380000000001</c:v>
                </c:pt>
                <c:pt idx="16200">
                  <c:v>2.3464960000000001</c:v>
                </c:pt>
                <c:pt idx="16201">
                  <c:v>2.3467530000000001</c:v>
                </c:pt>
                <c:pt idx="16202">
                  <c:v>2.3471549999999999</c:v>
                </c:pt>
                <c:pt idx="16203">
                  <c:v>2.344306</c:v>
                </c:pt>
                <c:pt idx="16204">
                  <c:v>2.3429579999999999</c:v>
                </c:pt>
                <c:pt idx="16205">
                  <c:v>2.343086</c:v>
                </c:pt>
                <c:pt idx="16206">
                  <c:v>2.3420030000000001</c:v>
                </c:pt>
                <c:pt idx="16207">
                  <c:v>2.3399109999999999</c:v>
                </c:pt>
                <c:pt idx="16208">
                  <c:v>2.3419129999999999</c:v>
                </c:pt>
                <c:pt idx="16209">
                  <c:v>2.3467340000000001</c:v>
                </c:pt>
                <c:pt idx="16210">
                  <c:v>2.3485299999999998</c:v>
                </c:pt>
                <c:pt idx="16211">
                  <c:v>2.347969</c:v>
                </c:pt>
                <c:pt idx="16212">
                  <c:v>2.343588</c:v>
                </c:pt>
                <c:pt idx="16213">
                  <c:v>2.3409239999999998</c:v>
                </c:pt>
                <c:pt idx="16214">
                  <c:v>2.34334</c:v>
                </c:pt>
                <c:pt idx="16215">
                  <c:v>2.344341</c:v>
                </c:pt>
                <c:pt idx="16216">
                  <c:v>2.344751</c:v>
                </c:pt>
                <c:pt idx="16217">
                  <c:v>2.3469340000000001</c:v>
                </c:pt>
                <c:pt idx="16218">
                  <c:v>2.349526</c:v>
                </c:pt>
                <c:pt idx="16219">
                  <c:v>2.349701</c:v>
                </c:pt>
                <c:pt idx="16220">
                  <c:v>2.348433</c:v>
                </c:pt>
                <c:pt idx="16221">
                  <c:v>2.3505569999999998</c:v>
                </c:pt>
                <c:pt idx="16222">
                  <c:v>2.3518910000000002</c:v>
                </c:pt>
                <c:pt idx="16223">
                  <c:v>2.350244</c:v>
                </c:pt>
                <c:pt idx="16224">
                  <c:v>2.3509039999999999</c:v>
                </c:pt>
                <c:pt idx="16225">
                  <c:v>2.3501470000000002</c:v>
                </c:pt>
                <c:pt idx="16226">
                  <c:v>2.345415</c:v>
                </c:pt>
                <c:pt idx="16227">
                  <c:v>2.343083</c:v>
                </c:pt>
                <c:pt idx="16228">
                  <c:v>2.344957</c:v>
                </c:pt>
                <c:pt idx="16229">
                  <c:v>2.346168</c:v>
                </c:pt>
                <c:pt idx="16230">
                  <c:v>2.3468170000000002</c:v>
                </c:pt>
                <c:pt idx="16231">
                  <c:v>2.3468960000000001</c:v>
                </c:pt>
                <c:pt idx="16232">
                  <c:v>2.345939</c:v>
                </c:pt>
                <c:pt idx="16233">
                  <c:v>2.3442370000000001</c:v>
                </c:pt>
                <c:pt idx="16234">
                  <c:v>2.3454269999999999</c:v>
                </c:pt>
                <c:pt idx="16235">
                  <c:v>2.3482720000000001</c:v>
                </c:pt>
                <c:pt idx="16236">
                  <c:v>2.3489819999999999</c:v>
                </c:pt>
                <c:pt idx="16237">
                  <c:v>2.348462</c:v>
                </c:pt>
                <c:pt idx="16238">
                  <c:v>2.3487269999999998</c:v>
                </c:pt>
                <c:pt idx="16239">
                  <c:v>2.3480829999999999</c:v>
                </c:pt>
                <c:pt idx="16240">
                  <c:v>2.3479540000000001</c:v>
                </c:pt>
                <c:pt idx="16241">
                  <c:v>2.3512149999999998</c:v>
                </c:pt>
                <c:pt idx="16242">
                  <c:v>2.352087</c:v>
                </c:pt>
                <c:pt idx="16243">
                  <c:v>2.3486129999999998</c:v>
                </c:pt>
                <c:pt idx="16244">
                  <c:v>2.349745</c:v>
                </c:pt>
                <c:pt idx="16245">
                  <c:v>2.3546809999999998</c:v>
                </c:pt>
                <c:pt idx="16246">
                  <c:v>2.3560880000000002</c:v>
                </c:pt>
                <c:pt idx="16247">
                  <c:v>2.3546049999999998</c:v>
                </c:pt>
                <c:pt idx="16248">
                  <c:v>2.3534229999999998</c:v>
                </c:pt>
                <c:pt idx="16249">
                  <c:v>2.3509350000000002</c:v>
                </c:pt>
                <c:pt idx="16250">
                  <c:v>2.352068</c:v>
                </c:pt>
                <c:pt idx="16251">
                  <c:v>2.3559169999999998</c:v>
                </c:pt>
                <c:pt idx="16252">
                  <c:v>2.3571580000000001</c:v>
                </c:pt>
                <c:pt idx="16253">
                  <c:v>2.3563010000000002</c:v>
                </c:pt>
                <c:pt idx="16254">
                  <c:v>2.3547940000000001</c:v>
                </c:pt>
                <c:pt idx="16255">
                  <c:v>2.351359</c:v>
                </c:pt>
                <c:pt idx="16256">
                  <c:v>2.3494120000000001</c:v>
                </c:pt>
                <c:pt idx="16257">
                  <c:v>2.3519139999999998</c:v>
                </c:pt>
                <c:pt idx="16258">
                  <c:v>2.3545790000000002</c:v>
                </c:pt>
                <c:pt idx="16259">
                  <c:v>2.3565999999999998</c:v>
                </c:pt>
                <c:pt idx="16260">
                  <c:v>2.3569550000000001</c:v>
                </c:pt>
                <c:pt idx="16261">
                  <c:v>2.3551929999999999</c:v>
                </c:pt>
                <c:pt idx="16262">
                  <c:v>2.3554379999999999</c:v>
                </c:pt>
                <c:pt idx="16263">
                  <c:v>2.3577020000000002</c:v>
                </c:pt>
                <c:pt idx="16264">
                  <c:v>2.3574700000000002</c:v>
                </c:pt>
                <c:pt idx="16265">
                  <c:v>2.3553790000000001</c:v>
                </c:pt>
                <c:pt idx="16266">
                  <c:v>2.35798</c:v>
                </c:pt>
                <c:pt idx="16267">
                  <c:v>2.3604080000000001</c:v>
                </c:pt>
                <c:pt idx="16268">
                  <c:v>2.3593139999999999</c:v>
                </c:pt>
                <c:pt idx="16269">
                  <c:v>2.356725</c:v>
                </c:pt>
                <c:pt idx="16270">
                  <c:v>2.3556379999999999</c:v>
                </c:pt>
                <c:pt idx="16271">
                  <c:v>2.3603260000000001</c:v>
                </c:pt>
                <c:pt idx="16272">
                  <c:v>2.366231</c:v>
                </c:pt>
                <c:pt idx="16273">
                  <c:v>2.3632390000000001</c:v>
                </c:pt>
                <c:pt idx="16274">
                  <c:v>2.3597070000000002</c:v>
                </c:pt>
                <c:pt idx="16275">
                  <c:v>2.3613420000000001</c:v>
                </c:pt>
                <c:pt idx="16276">
                  <c:v>2.3626670000000001</c:v>
                </c:pt>
                <c:pt idx="16277">
                  <c:v>2.3665039999999999</c:v>
                </c:pt>
                <c:pt idx="16278">
                  <c:v>2.3676240000000002</c:v>
                </c:pt>
                <c:pt idx="16279">
                  <c:v>2.364058</c:v>
                </c:pt>
                <c:pt idx="16280">
                  <c:v>2.3663099999999999</c:v>
                </c:pt>
                <c:pt idx="16281">
                  <c:v>2.372509</c:v>
                </c:pt>
                <c:pt idx="16282">
                  <c:v>2.372096</c:v>
                </c:pt>
                <c:pt idx="16283">
                  <c:v>2.3668309999999999</c:v>
                </c:pt>
                <c:pt idx="16284">
                  <c:v>2.3703460000000001</c:v>
                </c:pt>
                <c:pt idx="16285">
                  <c:v>2.3729770000000001</c:v>
                </c:pt>
                <c:pt idx="16286">
                  <c:v>2.3649269999999998</c:v>
                </c:pt>
                <c:pt idx="16287">
                  <c:v>2.3604630000000002</c:v>
                </c:pt>
                <c:pt idx="16288">
                  <c:v>2.3649420000000001</c:v>
                </c:pt>
                <c:pt idx="16289">
                  <c:v>2.3688220000000002</c:v>
                </c:pt>
                <c:pt idx="16290">
                  <c:v>2.3685640000000001</c:v>
                </c:pt>
                <c:pt idx="16291">
                  <c:v>2.3665600000000002</c:v>
                </c:pt>
                <c:pt idx="16292">
                  <c:v>2.3685890000000001</c:v>
                </c:pt>
                <c:pt idx="16293">
                  <c:v>2.3723969999999999</c:v>
                </c:pt>
                <c:pt idx="16294">
                  <c:v>2.370803</c:v>
                </c:pt>
                <c:pt idx="16295">
                  <c:v>2.3699319999999999</c:v>
                </c:pt>
                <c:pt idx="16296">
                  <c:v>2.373624</c:v>
                </c:pt>
                <c:pt idx="16297">
                  <c:v>2.3703949999999998</c:v>
                </c:pt>
                <c:pt idx="16298">
                  <c:v>2.3647640000000001</c:v>
                </c:pt>
                <c:pt idx="16299">
                  <c:v>2.3649300000000002</c:v>
                </c:pt>
                <c:pt idx="16300">
                  <c:v>2.3661859999999999</c:v>
                </c:pt>
                <c:pt idx="16301">
                  <c:v>2.3634499999999998</c:v>
                </c:pt>
                <c:pt idx="16302">
                  <c:v>2.362628</c:v>
                </c:pt>
                <c:pt idx="16303">
                  <c:v>2.3680189999999999</c:v>
                </c:pt>
                <c:pt idx="16304">
                  <c:v>2.3721009999999998</c:v>
                </c:pt>
                <c:pt idx="16305">
                  <c:v>2.37229</c:v>
                </c:pt>
                <c:pt idx="16306">
                  <c:v>2.3725710000000002</c:v>
                </c:pt>
                <c:pt idx="16307">
                  <c:v>2.3718970000000001</c:v>
                </c:pt>
                <c:pt idx="16308">
                  <c:v>2.3686039999999999</c:v>
                </c:pt>
                <c:pt idx="16309">
                  <c:v>2.366241</c:v>
                </c:pt>
                <c:pt idx="16310">
                  <c:v>2.3677630000000001</c:v>
                </c:pt>
                <c:pt idx="16311">
                  <c:v>2.3679239999999999</c:v>
                </c:pt>
                <c:pt idx="16312">
                  <c:v>2.3679209999999999</c:v>
                </c:pt>
                <c:pt idx="16313">
                  <c:v>2.3697590000000002</c:v>
                </c:pt>
                <c:pt idx="16314">
                  <c:v>2.370225</c:v>
                </c:pt>
                <c:pt idx="16315">
                  <c:v>2.3718949999999999</c:v>
                </c:pt>
                <c:pt idx="16316">
                  <c:v>2.378098</c:v>
                </c:pt>
                <c:pt idx="16317">
                  <c:v>2.3768280000000002</c:v>
                </c:pt>
                <c:pt idx="16318">
                  <c:v>2.3735849999999998</c:v>
                </c:pt>
                <c:pt idx="16319">
                  <c:v>2.3783439999999998</c:v>
                </c:pt>
                <c:pt idx="16320">
                  <c:v>2.3817140000000001</c:v>
                </c:pt>
                <c:pt idx="16321">
                  <c:v>2.3772630000000001</c:v>
                </c:pt>
                <c:pt idx="16322">
                  <c:v>2.3748040000000001</c:v>
                </c:pt>
                <c:pt idx="16323">
                  <c:v>2.3761160000000001</c:v>
                </c:pt>
                <c:pt idx="16324">
                  <c:v>2.3777170000000001</c:v>
                </c:pt>
                <c:pt idx="16325">
                  <c:v>2.3775059999999999</c:v>
                </c:pt>
                <c:pt idx="16326">
                  <c:v>2.3752529999999998</c:v>
                </c:pt>
                <c:pt idx="16327">
                  <c:v>2.377284</c:v>
                </c:pt>
                <c:pt idx="16328">
                  <c:v>2.3792140000000002</c:v>
                </c:pt>
                <c:pt idx="16329">
                  <c:v>2.3770020000000001</c:v>
                </c:pt>
                <c:pt idx="16330">
                  <c:v>2.3774229999999998</c:v>
                </c:pt>
                <c:pt idx="16331">
                  <c:v>2.3785720000000001</c:v>
                </c:pt>
                <c:pt idx="16332">
                  <c:v>2.3768579999999999</c:v>
                </c:pt>
                <c:pt idx="16333">
                  <c:v>2.3750100000000001</c:v>
                </c:pt>
                <c:pt idx="16334">
                  <c:v>2.3775339999999998</c:v>
                </c:pt>
                <c:pt idx="16335">
                  <c:v>2.379181</c:v>
                </c:pt>
                <c:pt idx="16336">
                  <c:v>2.377399</c:v>
                </c:pt>
                <c:pt idx="16337">
                  <c:v>2.3747020000000001</c:v>
                </c:pt>
                <c:pt idx="16338">
                  <c:v>2.3718759999999999</c:v>
                </c:pt>
                <c:pt idx="16339">
                  <c:v>2.3722569999999998</c:v>
                </c:pt>
                <c:pt idx="16340">
                  <c:v>2.3746489999999998</c:v>
                </c:pt>
                <c:pt idx="16341">
                  <c:v>2.3734130000000002</c:v>
                </c:pt>
                <c:pt idx="16342">
                  <c:v>2.3731170000000001</c:v>
                </c:pt>
                <c:pt idx="16343">
                  <c:v>2.375162</c:v>
                </c:pt>
                <c:pt idx="16344">
                  <c:v>2.3737309999999998</c:v>
                </c:pt>
                <c:pt idx="16345">
                  <c:v>2.3737219999999999</c:v>
                </c:pt>
                <c:pt idx="16346">
                  <c:v>2.380846</c:v>
                </c:pt>
                <c:pt idx="16347">
                  <c:v>2.3841770000000002</c:v>
                </c:pt>
                <c:pt idx="16348">
                  <c:v>2.3796179999999998</c:v>
                </c:pt>
                <c:pt idx="16349">
                  <c:v>2.3796949999999999</c:v>
                </c:pt>
                <c:pt idx="16350">
                  <c:v>2.3810310000000001</c:v>
                </c:pt>
                <c:pt idx="16351">
                  <c:v>2.376471</c:v>
                </c:pt>
                <c:pt idx="16352">
                  <c:v>2.3764539999999998</c:v>
                </c:pt>
                <c:pt idx="16353">
                  <c:v>2.3778090000000001</c:v>
                </c:pt>
                <c:pt idx="16354">
                  <c:v>2.372465</c:v>
                </c:pt>
                <c:pt idx="16355">
                  <c:v>2.3704860000000001</c:v>
                </c:pt>
                <c:pt idx="16356">
                  <c:v>2.3747609999999999</c:v>
                </c:pt>
                <c:pt idx="16357">
                  <c:v>2.3782969999999999</c:v>
                </c:pt>
                <c:pt idx="16358">
                  <c:v>2.3794710000000001</c:v>
                </c:pt>
                <c:pt idx="16359">
                  <c:v>2.377294</c:v>
                </c:pt>
                <c:pt idx="16360">
                  <c:v>2.3760279999999998</c:v>
                </c:pt>
                <c:pt idx="16361">
                  <c:v>2.375705</c:v>
                </c:pt>
                <c:pt idx="16362">
                  <c:v>2.3772289999999998</c:v>
                </c:pt>
                <c:pt idx="16363">
                  <c:v>2.37947</c:v>
                </c:pt>
                <c:pt idx="16364">
                  <c:v>2.3751199999999999</c:v>
                </c:pt>
                <c:pt idx="16365">
                  <c:v>2.372169</c:v>
                </c:pt>
                <c:pt idx="16366">
                  <c:v>2.3772799999999998</c:v>
                </c:pt>
                <c:pt idx="16367">
                  <c:v>2.3760849999999998</c:v>
                </c:pt>
                <c:pt idx="16368">
                  <c:v>2.3734069999999998</c:v>
                </c:pt>
                <c:pt idx="16369">
                  <c:v>2.3786659999999999</c:v>
                </c:pt>
                <c:pt idx="16370">
                  <c:v>2.3825210000000001</c:v>
                </c:pt>
                <c:pt idx="16371">
                  <c:v>2.381332</c:v>
                </c:pt>
                <c:pt idx="16372">
                  <c:v>2.3807019999999999</c:v>
                </c:pt>
                <c:pt idx="16373">
                  <c:v>2.3807480000000001</c:v>
                </c:pt>
                <c:pt idx="16374">
                  <c:v>2.3820199999999998</c:v>
                </c:pt>
                <c:pt idx="16375">
                  <c:v>2.384153</c:v>
                </c:pt>
                <c:pt idx="16376">
                  <c:v>2.3830559999999998</c:v>
                </c:pt>
                <c:pt idx="16377">
                  <c:v>2.382708</c:v>
                </c:pt>
                <c:pt idx="16378">
                  <c:v>2.3846419999999999</c:v>
                </c:pt>
                <c:pt idx="16379">
                  <c:v>2.385262</c:v>
                </c:pt>
                <c:pt idx="16380">
                  <c:v>2.3827590000000001</c:v>
                </c:pt>
                <c:pt idx="16381">
                  <c:v>2.3796279999999999</c:v>
                </c:pt>
                <c:pt idx="16382">
                  <c:v>2.3840859999999999</c:v>
                </c:pt>
                <c:pt idx="16383">
                  <c:v>2.386536</c:v>
                </c:pt>
                <c:pt idx="16384">
                  <c:v>2.3830719999999999</c:v>
                </c:pt>
                <c:pt idx="16385">
                  <c:v>2.3851089999999999</c:v>
                </c:pt>
                <c:pt idx="16386">
                  <c:v>2.3864200000000002</c:v>
                </c:pt>
                <c:pt idx="16387">
                  <c:v>2.3860899999999998</c:v>
                </c:pt>
                <c:pt idx="16388">
                  <c:v>2.389221</c:v>
                </c:pt>
                <c:pt idx="16389">
                  <c:v>2.3890090000000002</c:v>
                </c:pt>
                <c:pt idx="16390">
                  <c:v>2.3890579999999999</c:v>
                </c:pt>
                <c:pt idx="16391">
                  <c:v>2.3903379999999999</c:v>
                </c:pt>
                <c:pt idx="16392">
                  <c:v>2.3870939999999998</c:v>
                </c:pt>
                <c:pt idx="16393">
                  <c:v>2.3808509999999998</c:v>
                </c:pt>
                <c:pt idx="16394">
                  <c:v>2.3777910000000002</c:v>
                </c:pt>
                <c:pt idx="16395">
                  <c:v>2.3811</c:v>
                </c:pt>
                <c:pt idx="16396">
                  <c:v>2.3840870000000001</c:v>
                </c:pt>
                <c:pt idx="16397">
                  <c:v>2.3817699999999999</c:v>
                </c:pt>
                <c:pt idx="16398">
                  <c:v>2.3827029999999998</c:v>
                </c:pt>
                <c:pt idx="16399">
                  <c:v>2.384639</c:v>
                </c:pt>
                <c:pt idx="16400">
                  <c:v>2.382234</c:v>
                </c:pt>
                <c:pt idx="16401">
                  <c:v>2.3836339999999998</c:v>
                </c:pt>
                <c:pt idx="16402">
                  <c:v>2.389348</c:v>
                </c:pt>
                <c:pt idx="16403">
                  <c:v>2.3910580000000001</c:v>
                </c:pt>
                <c:pt idx="16404">
                  <c:v>2.3906480000000001</c:v>
                </c:pt>
                <c:pt idx="16405">
                  <c:v>2.3903470000000002</c:v>
                </c:pt>
                <c:pt idx="16406">
                  <c:v>2.3905439999999998</c:v>
                </c:pt>
                <c:pt idx="16407">
                  <c:v>2.391581</c:v>
                </c:pt>
                <c:pt idx="16408">
                  <c:v>2.3935919999999999</c:v>
                </c:pt>
                <c:pt idx="16409">
                  <c:v>2.3935620000000002</c:v>
                </c:pt>
                <c:pt idx="16410">
                  <c:v>2.388973</c:v>
                </c:pt>
                <c:pt idx="16411">
                  <c:v>2.3888639999999999</c:v>
                </c:pt>
                <c:pt idx="16412">
                  <c:v>2.3925559999999999</c:v>
                </c:pt>
                <c:pt idx="16413">
                  <c:v>2.3922699999999999</c:v>
                </c:pt>
                <c:pt idx="16414">
                  <c:v>2.3907289999999999</c:v>
                </c:pt>
                <c:pt idx="16415">
                  <c:v>2.3909370000000001</c:v>
                </c:pt>
                <c:pt idx="16416">
                  <c:v>2.3923260000000002</c:v>
                </c:pt>
                <c:pt idx="16417">
                  <c:v>2.3902760000000001</c:v>
                </c:pt>
                <c:pt idx="16418">
                  <c:v>2.3895189999999999</c:v>
                </c:pt>
                <c:pt idx="16419">
                  <c:v>2.3884859999999999</c:v>
                </c:pt>
                <c:pt idx="16420">
                  <c:v>2.38347</c:v>
                </c:pt>
                <c:pt idx="16421">
                  <c:v>2.3848039999999999</c:v>
                </c:pt>
                <c:pt idx="16422">
                  <c:v>2.391788</c:v>
                </c:pt>
                <c:pt idx="16423">
                  <c:v>2.3914930000000001</c:v>
                </c:pt>
                <c:pt idx="16424">
                  <c:v>2.3854950000000001</c:v>
                </c:pt>
                <c:pt idx="16425">
                  <c:v>2.3863089999999998</c:v>
                </c:pt>
                <c:pt idx="16426">
                  <c:v>2.3901029999999999</c:v>
                </c:pt>
                <c:pt idx="16427">
                  <c:v>2.3906109999999998</c:v>
                </c:pt>
                <c:pt idx="16428">
                  <c:v>2.391032</c:v>
                </c:pt>
                <c:pt idx="16429">
                  <c:v>2.3909199999999999</c:v>
                </c:pt>
                <c:pt idx="16430">
                  <c:v>2.3903089999999998</c:v>
                </c:pt>
                <c:pt idx="16431">
                  <c:v>2.392048</c:v>
                </c:pt>
                <c:pt idx="16432">
                  <c:v>2.3922859999999999</c:v>
                </c:pt>
                <c:pt idx="16433">
                  <c:v>2.3916110000000002</c:v>
                </c:pt>
                <c:pt idx="16434">
                  <c:v>2.3958430000000002</c:v>
                </c:pt>
                <c:pt idx="16435">
                  <c:v>2.398012</c:v>
                </c:pt>
                <c:pt idx="16436">
                  <c:v>2.396506</c:v>
                </c:pt>
                <c:pt idx="16437">
                  <c:v>2.3986689999999999</c:v>
                </c:pt>
                <c:pt idx="16438">
                  <c:v>2.4020739999999998</c:v>
                </c:pt>
                <c:pt idx="16439">
                  <c:v>2.399743</c:v>
                </c:pt>
                <c:pt idx="16440">
                  <c:v>2.3980130000000002</c:v>
                </c:pt>
                <c:pt idx="16441">
                  <c:v>2.3953280000000001</c:v>
                </c:pt>
                <c:pt idx="16442">
                  <c:v>2.3906429999999999</c:v>
                </c:pt>
                <c:pt idx="16443">
                  <c:v>2.3911760000000002</c:v>
                </c:pt>
                <c:pt idx="16444">
                  <c:v>2.3910429999999998</c:v>
                </c:pt>
                <c:pt idx="16445">
                  <c:v>2.3895659999999999</c:v>
                </c:pt>
                <c:pt idx="16446">
                  <c:v>2.3900519999999998</c:v>
                </c:pt>
                <c:pt idx="16447">
                  <c:v>2.3885700000000001</c:v>
                </c:pt>
                <c:pt idx="16448">
                  <c:v>2.3889689999999999</c:v>
                </c:pt>
                <c:pt idx="16449">
                  <c:v>2.3935710000000001</c:v>
                </c:pt>
                <c:pt idx="16450">
                  <c:v>2.3963719999999999</c:v>
                </c:pt>
                <c:pt idx="16451">
                  <c:v>2.3960750000000002</c:v>
                </c:pt>
                <c:pt idx="16452">
                  <c:v>2.398393</c:v>
                </c:pt>
                <c:pt idx="16453">
                  <c:v>2.3985180000000001</c:v>
                </c:pt>
                <c:pt idx="16454">
                  <c:v>2.397516</c:v>
                </c:pt>
                <c:pt idx="16455">
                  <c:v>2.4042880000000002</c:v>
                </c:pt>
                <c:pt idx="16456">
                  <c:v>2.405824</c:v>
                </c:pt>
                <c:pt idx="16457">
                  <c:v>2.397116</c:v>
                </c:pt>
                <c:pt idx="16458">
                  <c:v>2.397462</c:v>
                </c:pt>
                <c:pt idx="16459">
                  <c:v>2.4052750000000001</c:v>
                </c:pt>
                <c:pt idx="16460">
                  <c:v>2.4045320000000001</c:v>
                </c:pt>
                <c:pt idx="16461">
                  <c:v>2.4037540000000002</c:v>
                </c:pt>
                <c:pt idx="16462">
                  <c:v>2.4108670000000001</c:v>
                </c:pt>
                <c:pt idx="16463">
                  <c:v>2.4097029999999999</c:v>
                </c:pt>
                <c:pt idx="16464">
                  <c:v>2.4042650000000001</c:v>
                </c:pt>
                <c:pt idx="16465">
                  <c:v>2.4053</c:v>
                </c:pt>
                <c:pt idx="16466">
                  <c:v>2.4049450000000001</c:v>
                </c:pt>
                <c:pt idx="16467">
                  <c:v>2.4043230000000002</c:v>
                </c:pt>
                <c:pt idx="16468">
                  <c:v>2.401796</c:v>
                </c:pt>
                <c:pt idx="16469">
                  <c:v>2.3986969999999999</c:v>
                </c:pt>
                <c:pt idx="16470">
                  <c:v>2.4051339999999999</c:v>
                </c:pt>
                <c:pt idx="16471">
                  <c:v>2.4095249999999999</c:v>
                </c:pt>
                <c:pt idx="16472">
                  <c:v>2.405138</c:v>
                </c:pt>
                <c:pt idx="16473">
                  <c:v>2.4030070000000001</c:v>
                </c:pt>
                <c:pt idx="16474">
                  <c:v>2.4045339999999999</c:v>
                </c:pt>
                <c:pt idx="16475">
                  <c:v>2.4038900000000001</c:v>
                </c:pt>
                <c:pt idx="16476">
                  <c:v>2.4013849999999999</c:v>
                </c:pt>
                <c:pt idx="16477">
                  <c:v>2.4023270000000001</c:v>
                </c:pt>
                <c:pt idx="16478">
                  <c:v>2.4033720000000001</c:v>
                </c:pt>
                <c:pt idx="16479">
                  <c:v>2.3975960000000001</c:v>
                </c:pt>
                <c:pt idx="16480">
                  <c:v>2.396916</c:v>
                </c:pt>
                <c:pt idx="16481">
                  <c:v>2.4014129999999998</c:v>
                </c:pt>
                <c:pt idx="16482">
                  <c:v>2.4005670000000001</c:v>
                </c:pt>
                <c:pt idx="16483">
                  <c:v>2.4004620000000001</c:v>
                </c:pt>
                <c:pt idx="16484">
                  <c:v>2.403721</c:v>
                </c:pt>
                <c:pt idx="16485">
                  <c:v>2.4001060000000001</c:v>
                </c:pt>
                <c:pt idx="16486">
                  <c:v>2.3974190000000002</c:v>
                </c:pt>
                <c:pt idx="16487">
                  <c:v>2.4027829999999999</c:v>
                </c:pt>
                <c:pt idx="16488">
                  <c:v>2.4035730000000002</c:v>
                </c:pt>
                <c:pt idx="16489">
                  <c:v>2.4027029999999998</c:v>
                </c:pt>
                <c:pt idx="16490">
                  <c:v>2.4068679999999998</c:v>
                </c:pt>
                <c:pt idx="16491">
                  <c:v>2.4048829999999999</c:v>
                </c:pt>
                <c:pt idx="16492">
                  <c:v>2.4004029999999998</c:v>
                </c:pt>
                <c:pt idx="16493">
                  <c:v>2.4021750000000002</c:v>
                </c:pt>
                <c:pt idx="16494">
                  <c:v>2.4041649999999999</c:v>
                </c:pt>
                <c:pt idx="16495">
                  <c:v>2.4036420000000001</c:v>
                </c:pt>
                <c:pt idx="16496">
                  <c:v>2.403556</c:v>
                </c:pt>
                <c:pt idx="16497">
                  <c:v>2.4028480000000001</c:v>
                </c:pt>
                <c:pt idx="16498">
                  <c:v>2.4020570000000001</c:v>
                </c:pt>
                <c:pt idx="16499">
                  <c:v>2.4063560000000002</c:v>
                </c:pt>
                <c:pt idx="16500">
                  <c:v>2.409046</c:v>
                </c:pt>
                <c:pt idx="16501">
                  <c:v>2.4059149999999998</c:v>
                </c:pt>
                <c:pt idx="16502">
                  <c:v>2.4042309999999998</c:v>
                </c:pt>
                <c:pt idx="16503">
                  <c:v>2.4064410000000001</c:v>
                </c:pt>
                <c:pt idx="16504">
                  <c:v>2.4089619999999998</c:v>
                </c:pt>
                <c:pt idx="16505">
                  <c:v>2.4086979999999998</c:v>
                </c:pt>
                <c:pt idx="16506">
                  <c:v>2.4091840000000002</c:v>
                </c:pt>
                <c:pt idx="16507">
                  <c:v>2.4110830000000001</c:v>
                </c:pt>
                <c:pt idx="16508">
                  <c:v>2.4107189999999998</c:v>
                </c:pt>
                <c:pt idx="16509">
                  <c:v>2.407165</c:v>
                </c:pt>
                <c:pt idx="16510">
                  <c:v>2.4069889999999998</c:v>
                </c:pt>
                <c:pt idx="16511">
                  <c:v>2.4140350000000002</c:v>
                </c:pt>
                <c:pt idx="16512">
                  <c:v>2.4129749999999999</c:v>
                </c:pt>
                <c:pt idx="16513">
                  <c:v>2.4049109999999998</c:v>
                </c:pt>
                <c:pt idx="16514">
                  <c:v>2.408884</c:v>
                </c:pt>
                <c:pt idx="16515">
                  <c:v>2.411724</c:v>
                </c:pt>
                <c:pt idx="16516">
                  <c:v>2.4101089999999998</c:v>
                </c:pt>
                <c:pt idx="16517">
                  <c:v>2.4176169999999999</c:v>
                </c:pt>
                <c:pt idx="16518">
                  <c:v>2.4201730000000001</c:v>
                </c:pt>
                <c:pt idx="16519">
                  <c:v>2.414606</c:v>
                </c:pt>
                <c:pt idx="16520">
                  <c:v>2.413691</c:v>
                </c:pt>
                <c:pt idx="16521">
                  <c:v>2.4139249999999999</c:v>
                </c:pt>
                <c:pt idx="16522">
                  <c:v>2.4120539999999999</c:v>
                </c:pt>
                <c:pt idx="16523">
                  <c:v>2.4138169999999999</c:v>
                </c:pt>
                <c:pt idx="16524">
                  <c:v>2.418256</c:v>
                </c:pt>
                <c:pt idx="16525">
                  <c:v>2.416588</c:v>
                </c:pt>
                <c:pt idx="16526">
                  <c:v>2.4149660000000002</c:v>
                </c:pt>
                <c:pt idx="16527">
                  <c:v>2.4160360000000001</c:v>
                </c:pt>
                <c:pt idx="16528">
                  <c:v>2.4169749999999999</c:v>
                </c:pt>
                <c:pt idx="16529">
                  <c:v>2.4200699999999999</c:v>
                </c:pt>
                <c:pt idx="16530">
                  <c:v>2.41635</c:v>
                </c:pt>
                <c:pt idx="16531">
                  <c:v>2.4114300000000002</c:v>
                </c:pt>
                <c:pt idx="16532">
                  <c:v>2.4145159999999999</c:v>
                </c:pt>
                <c:pt idx="16533">
                  <c:v>2.4125009999999998</c:v>
                </c:pt>
                <c:pt idx="16534">
                  <c:v>2.4086219999999998</c:v>
                </c:pt>
                <c:pt idx="16535">
                  <c:v>2.4109790000000002</c:v>
                </c:pt>
                <c:pt idx="16536">
                  <c:v>2.4132289999999998</c:v>
                </c:pt>
                <c:pt idx="16537">
                  <c:v>2.410326</c:v>
                </c:pt>
                <c:pt idx="16538">
                  <c:v>2.4076360000000001</c:v>
                </c:pt>
                <c:pt idx="16539">
                  <c:v>2.4100640000000002</c:v>
                </c:pt>
                <c:pt idx="16540">
                  <c:v>2.4131079999999998</c:v>
                </c:pt>
                <c:pt idx="16541">
                  <c:v>2.4138000000000002</c:v>
                </c:pt>
                <c:pt idx="16542">
                  <c:v>2.413659</c:v>
                </c:pt>
                <c:pt idx="16543">
                  <c:v>2.4128669999999999</c:v>
                </c:pt>
                <c:pt idx="16544">
                  <c:v>2.4140579999999998</c:v>
                </c:pt>
                <c:pt idx="16545">
                  <c:v>2.4154010000000001</c:v>
                </c:pt>
                <c:pt idx="16546">
                  <c:v>2.4131870000000002</c:v>
                </c:pt>
                <c:pt idx="16547">
                  <c:v>2.4146339999999999</c:v>
                </c:pt>
                <c:pt idx="16548">
                  <c:v>2.4157150000000001</c:v>
                </c:pt>
                <c:pt idx="16549">
                  <c:v>2.4118539999999999</c:v>
                </c:pt>
                <c:pt idx="16550">
                  <c:v>2.4157519999999999</c:v>
                </c:pt>
                <c:pt idx="16551">
                  <c:v>2.4214799999999999</c:v>
                </c:pt>
                <c:pt idx="16552">
                  <c:v>2.4172199999999999</c:v>
                </c:pt>
                <c:pt idx="16553">
                  <c:v>2.4180480000000002</c:v>
                </c:pt>
                <c:pt idx="16554">
                  <c:v>2.426304</c:v>
                </c:pt>
                <c:pt idx="16555">
                  <c:v>2.4230160000000001</c:v>
                </c:pt>
                <c:pt idx="16556">
                  <c:v>2.4176030000000002</c:v>
                </c:pt>
                <c:pt idx="16557">
                  <c:v>2.4217080000000002</c:v>
                </c:pt>
                <c:pt idx="16558">
                  <c:v>2.4227439999999998</c:v>
                </c:pt>
                <c:pt idx="16559">
                  <c:v>2.422345</c:v>
                </c:pt>
                <c:pt idx="16560">
                  <c:v>2.4224579999999998</c:v>
                </c:pt>
                <c:pt idx="16561">
                  <c:v>2.4154710000000001</c:v>
                </c:pt>
                <c:pt idx="16562">
                  <c:v>2.4137400000000002</c:v>
                </c:pt>
                <c:pt idx="16563">
                  <c:v>2.4177379999999999</c:v>
                </c:pt>
                <c:pt idx="16564">
                  <c:v>2.4172920000000002</c:v>
                </c:pt>
                <c:pt idx="16565">
                  <c:v>2.415743</c:v>
                </c:pt>
                <c:pt idx="16566">
                  <c:v>2.4144389999999998</c:v>
                </c:pt>
                <c:pt idx="16567">
                  <c:v>2.4159449999999998</c:v>
                </c:pt>
                <c:pt idx="16568">
                  <c:v>2.4216600000000001</c:v>
                </c:pt>
                <c:pt idx="16569">
                  <c:v>2.421529</c:v>
                </c:pt>
                <c:pt idx="16570">
                  <c:v>2.4159290000000002</c:v>
                </c:pt>
                <c:pt idx="16571">
                  <c:v>2.4161169999999998</c:v>
                </c:pt>
                <c:pt idx="16572">
                  <c:v>2.4203440000000001</c:v>
                </c:pt>
                <c:pt idx="16573">
                  <c:v>2.4193630000000002</c:v>
                </c:pt>
                <c:pt idx="16574">
                  <c:v>2.4193479999999998</c:v>
                </c:pt>
                <c:pt idx="16575">
                  <c:v>2.4224600000000001</c:v>
                </c:pt>
                <c:pt idx="16576">
                  <c:v>2.425862</c:v>
                </c:pt>
                <c:pt idx="16577">
                  <c:v>2.4311790000000002</c:v>
                </c:pt>
                <c:pt idx="16578">
                  <c:v>2.4321630000000001</c:v>
                </c:pt>
                <c:pt idx="16579">
                  <c:v>2.4279519999999999</c:v>
                </c:pt>
                <c:pt idx="16580">
                  <c:v>2.425144</c:v>
                </c:pt>
                <c:pt idx="16581">
                  <c:v>2.424839</c:v>
                </c:pt>
                <c:pt idx="16582">
                  <c:v>2.424547</c:v>
                </c:pt>
                <c:pt idx="16583">
                  <c:v>2.4228320000000001</c:v>
                </c:pt>
                <c:pt idx="16584">
                  <c:v>2.4247529999999999</c:v>
                </c:pt>
                <c:pt idx="16585">
                  <c:v>2.4269790000000002</c:v>
                </c:pt>
                <c:pt idx="16586">
                  <c:v>2.4242789999999999</c:v>
                </c:pt>
                <c:pt idx="16587">
                  <c:v>2.4231980000000002</c:v>
                </c:pt>
                <c:pt idx="16588">
                  <c:v>2.4225699999999999</c:v>
                </c:pt>
                <c:pt idx="16589">
                  <c:v>2.421522</c:v>
                </c:pt>
                <c:pt idx="16590">
                  <c:v>2.4213879999999999</c:v>
                </c:pt>
                <c:pt idx="16591">
                  <c:v>2.4205169999999998</c:v>
                </c:pt>
                <c:pt idx="16592">
                  <c:v>2.4202379999999999</c:v>
                </c:pt>
                <c:pt idx="16593">
                  <c:v>2.4211719999999999</c:v>
                </c:pt>
                <c:pt idx="16594">
                  <c:v>2.4232520000000002</c:v>
                </c:pt>
                <c:pt idx="16595">
                  <c:v>2.4233189999999998</c:v>
                </c:pt>
                <c:pt idx="16596">
                  <c:v>2.4250470000000002</c:v>
                </c:pt>
                <c:pt idx="16597">
                  <c:v>2.4267639999999999</c:v>
                </c:pt>
                <c:pt idx="16598">
                  <c:v>2.4241950000000001</c:v>
                </c:pt>
                <c:pt idx="16599">
                  <c:v>2.4224540000000001</c:v>
                </c:pt>
                <c:pt idx="16600">
                  <c:v>2.4227120000000002</c:v>
                </c:pt>
                <c:pt idx="16601">
                  <c:v>2.4240400000000002</c:v>
                </c:pt>
                <c:pt idx="16602">
                  <c:v>2.4280889999999999</c:v>
                </c:pt>
                <c:pt idx="16603">
                  <c:v>2.4298060000000001</c:v>
                </c:pt>
                <c:pt idx="16604">
                  <c:v>2.426847</c:v>
                </c:pt>
                <c:pt idx="16605">
                  <c:v>2.427772</c:v>
                </c:pt>
                <c:pt idx="16606">
                  <c:v>2.4320029999999999</c:v>
                </c:pt>
                <c:pt idx="16607">
                  <c:v>2.4296609999999998</c:v>
                </c:pt>
                <c:pt idx="16608">
                  <c:v>2.4237310000000001</c:v>
                </c:pt>
                <c:pt idx="16609">
                  <c:v>2.4270139999999998</c:v>
                </c:pt>
                <c:pt idx="16610">
                  <c:v>2.4348800000000002</c:v>
                </c:pt>
                <c:pt idx="16611">
                  <c:v>2.4326789999999998</c:v>
                </c:pt>
                <c:pt idx="16612">
                  <c:v>2.4289170000000002</c:v>
                </c:pt>
                <c:pt idx="16613">
                  <c:v>2.431076</c:v>
                </c:pt>
                <c:pt idx="16614">
                  <c:v>2.4296340000000001</c:v>
                </c:pt>
                <c:pt idx="16615">
                  <c:v>2.4268040000000002</c:v>
                </c:pt>
                <c:pt idx="16616">
                  <c:v>2.4296519999999999</c:v>
                </c:pt>
                <c:pt idx="16617">
                  <c:v>2.4348269999999999</c:v>
                </c:pt>
                <c:pt idx="16618">
                  <c:v>2.4354330000000002</c:v>
                </c:pt>
                <c:pt idx="16619">
                  <c:v>2.4309569999999998</c:v>
                </c:pt>
                <c:pt idx="16620">
                  <c:v>2.4309569999999998</c:v>
                </c:pt>
                <c:pt idx="16621">
                  <c:v>2.437754</c:v>
                </c:pt>
                <c:pt idx="16622">
                  <c:v>2.442234</c:v>
                </c:pt>
                <c:pt idx="16623">
                  <c:v>2.4405389999999998</c:v>
                </c:pt>
                <c:pt idx="16624">
                  <c:v>2.4367260000000002</c:v>
                </c:pt>
                <c:pt idx="16625">
                  <c:v>2.4346079999999999</c:v>
                </c:pt>
                <c:pt idx="16626">
                  <c:v>2.4368940000000001</c:v>
                </c:pt>
                <c:pt idx="16627">
                  <c:v>2.4354770000000001</c:v>
                </c:pt>
                <c:pt idx="16628">
                  <c:v>2.427765</c:v>
                </c:pt>
                <c:pt idx="16629">
                  <c:v>2.4260459999999999</c:v>
                </c:pt>
                <c:pt idx="16630">
                  <c:v>2.4302280000000001</c:v>
                </c:pt>
                <c:pt idx="16631">
                  <c:v>2.429961</c:v>
                </c:pt>
                <c:pt idx="16632">
                  <c:v>2.4305439999999998</c:v>
                </c:pt>
                <c:pt idx="16633">
                  <c:v>2.4305819999999998</c:v>
                </c:pt>
                <c:pt idx="16634">
                  <c:v>2.4275660000000001</c:v>
                </c:pt>
                <c:pt idx="16635">
                  <c:v>2.4302609999999998</c:v>
                </c:pt>
                <c:pt idx="16636">
                  <c:v>2.434294</c:v>
                </c:pt>
                <c:pt idx="16637">
                  <c:v>2.43296</c:v>
                </c:pt>
                <c:pt idx="16638">
                  <c:v>2.4300470000000001</c:v>
                </c:pt>
                <c:pt idx="16639">
                  <c:v>2.4287290000000001</c:v>
                </c:pt>
                <c:pt idx="16640">
                  <c:v>2.4307150000000002</c:v>
                </c:pt>
                <c:pt idx="16641">
                  <c:v>2.4338199999999999</c:v>
                </c:pt>
                <c:pt idx="16642">
                  <c:v>2.4357600000000001</c:v>
                </c:pt>
                <c:pt idx="16643">
                  <c:v>2.43832</c:v>
                </c:pt>
                <c:pt idx="16644">
                  <c:v>2.4355479999999998</c:v>
                </c:pt>
                <c:pt idx="16645">
                  <c:v>2.4318629999999999</c:v>
                </c:pt>
                <c:pt idx="16646">
                  <c:v>2.4365250000000001</c:v>
                </c:pt>
                <c:pt idx="16647">
                  <c:v>2.4396300000000002</c:v>
                </c:pt>
                <c:pt idx="16648">
                  <c:v>2.436658</c:v>
                </c:pt>
                <c:pt idx="16649">
                  <c:v>2.4349669999999999</c:v>
                </c:pt>
                <c:pt idx="16650">
                  <c:v>2.4368249999999998</c:v>
                </c:pt>
                <c:pt idx="16651">
                  <c:v>2.4367030000000001</c:v>
                </c:pt>
                <c:pt idx="16652">
                  <c:v>2.4351850000000002</c:v>
                </c:pt>
                <c:pt idx="16653">
                  <c:v>2.4378760000000002</c:v>
                </c:pt>
                <c:pt idx="16654">
                  <c:v>2.4394390000000001</c:v>
                </c:pt>
                <c:pt idx="16655">
                  <c:v>2.43621</c:v>
                </c:pt>
                <c:pt idx="16656">
                  <c:v>2.4360140000000001</c:v>
                </c:pt>
                <c:pt idx="16657">
                  <c:v>2.442161</c:v>
                </c:pt>
                <c:pt idx="16658">
                  <c:v>2.447527</c:v>
                </c:pt>
                <c:pt idx="16659">
                  <c:v>2.4464350000000001</c:v>
                </c:pt>
                <c:pt idx="16660">
                  <c:v>2.44415</c:v>
                </c:pt>
                <c:pt idx="16661">
                  <c:v>2.4462470000000001</c:v>
                </c:pt>
                <c:pt idx="16662">
                  <c:v>2.448359</c:v>
                </c:pt>
                <c:pt idx="16663">
                  <c:v>2.446218</c:v>
                </c:pt>
                <c:pt idx="16664">
                  <c:v>2.4458519999999999</c:v>
                </c:pt>
                <c:pt idx="16665">
                  <c:v>2.443956</c:v>
                </c:pt>
                <c:pt idx="16666">
                  <c:v>2.4398650000000002</c:v>
                </c:pt>
                <c:pt idx="16667">
                  <c:v>2.4409160000000001</c:v>
                </c:pt>
                <c:pt idx="16668">
                  <c:v>2.4441510000000002</c:v>
                </c:pt>
                <c:pt idx="16669">
                  <c:v>2.4450859999999999</c:v>
                </c:pt>
                <c:pt idx="16670">
                  <c:v>2.4474200000000002</c:v>
                </c:pt>
                <c:pt idx="16671">
                  <c:v>2.445344</c:v>
                </c:pt>
                <c:pt idx="16672">
                  <c:v>2.4416820000000001</c:v>
                </c:pt>
                <c:pt idx="16673">
                  <c:v>2.4430749999999999</c:v>
                </c:pt>
                <c:pt idx="16674">
                  <c:v>2.4421200000000001</c:v>
                </c:pt>
                <c:pt idx="16675">
                  <c:v>2.4401069999999998</c:v>
                </c:pt>
                <c:pt idx="16676">
                  <c:v>2.4448430000000001</c:v>
                </c:pt>
                <c:pt idx="16677">
                  <c:v>2.4460829999999998</c:v>
                </c:pt>
                <c:pt idx="16678">
                  <c:v>2.4438949999999999</c:v>
                </c:pt>
                <c:pt idx="16679">
                  <c:v>2.4472170000000002</c:v>
                </c:pt>
                <c:pt idx="16680">
                  <c:v>2.4491260000000001</c:v>
                </c:pt>
                <c:pt idx="16681">
                  <c:v>2.4454159999999998</c:v>
                </c:pt>
                <c:pt idx="16682">
                  <c:v>2.4429799999999999</c:v>
                </c:pt>
                <c:pt idx="16683">
                  <c:v>2.4441739999999998</c:v>
                </c:pt>
                <c:pt idx="16684">
                  <c:v>2.444124</c:v>
                </c:pt>
                <c:pt idx="16685">
                  <c:v>2.4424980000000001</c:v>
                </c:pt>
                <c:pt idx="16686">
                  <c:v>2.4463729999999999</c:v>
                </c:pt>
                <c:pt idx="16687">
                  <c:v>2.4471560000000001</c:v>
                </c:pt>
                <c:pt idx="16688">
                  <c:v>2.443743</c:v>
                </c:pt>
                <c:pt idx="16689">
                  <c:v>2.443654</c:v>
                </c:pt>
                <c:pt idx="16690">
                  <c:v>2.4464679999999999</c:v>
                </c:pt>
                <c:pt idx="16691">
                  <c:v>2.4491399999999999</c:v>
                </c:pt>
                <c:pt idx="16692">
                  <c:v>2.4470489999999998</c:v>
                </c:pt>
                <c:pt idx="16693">
                  <c:v>2.4428610000000002</c:v>
                </c:pt>
                <c:pt idx="16694">
                  <c:v>2.4444490000000001</c:v>
                </c:pt>
                <c:pt idx="16695">
                  <c:v>2.4485030000000001</c:v>
                </c:pt>
                <c:pt idx="16696">
                  <c:v>2.4494769999999999</c:v>
                </c:pt>
                <c:pt idx="16697">
                  <c:v>2.4497450000000001</c:v>
                </c:pt>
                <c:pt idx="16698">
                  <c:v>2.4502929999999998</c:v>
                </c:pt>
                <c:pt idx="16699">
                  <c:v>2.4510860000000001</c:v>
                </c:pt>
                <c:pt idx="16700">
                  <c:v>2.4520940000000002</c:v>
                </c:pt>
                <c:pt idx="16701">
                  <c:v>2.4525800000000002</c:v>
                </c:pt>
                <c:pt idx="16702">
                  <c:v>2.4521169999999999</c:v>
                </c:pt>
                <c:pt idx="16703">
                  <c:v>2.4493649999999998</c:v>
                </c:pt>
                <c:pt idx="16704">
                  <c:v>2.4505330000000001</c:v>
                </c:pt>
                <c:pt idx="16705">
                  <c:v>2.4548899999999998</c:v>
                </c:pt>
                <c:pt idx="16706">
                  <c:v>2.4542470000000001</c:v>
                </c:pt>
                <c:pt idx="16707">
                  <c:v>2.454418</c:v>
                </c:pt>
                <c:pt idx="16708">
                  <c:v>2.4575040000000001</c:v>
                </c:pt>
                <c:pt idx="16709">
                  <c:v>2.452334</c:v>
                </c:pt>
                <c:pt idx="16710">
                  <c:v>2.4468220000000001</c:v>
                </c:pt>
                <c:pt idx="16711">
                  <c:v>2.4519690000000001</c:v>
                </c:pt>
                <c:pt idx="16712">
                  <c:v>2.4546519999999998</c:v>
                </c:pt>
                <c:pt idx="16713">
                  <c:v>2.4536579999999999</c:v>
                </c:pt>
                <c:pt idx="16714">
                  <c:v>2.4565169999999998</c:v>
                </c:pt>
                <c:pt idx="16715">
                  <c:v>2.4564539999999999</c:v>
                </c:pt>
                <c:pt idx="16716">
                  <c:v>2.4523899999999998</c:v>
                </c:pt>
                <c:pt idx="16717">
                  <c:v>2.4496419999999999</c:v>
                </c:pt>
                <c:pt idx="16718">
                  <c:v>2.4514719999999999</c:v>
                </c:pt>
                <c:pt idx="16719">
                  <c:v>2.45242</c:v>
                </c:pt>
                <c:pt idx="16720">
                  <c:v>2.4501629999999999</c:v>
                </c:pt>
                <c:pt idx="16721">
                  <c:v>2.4527380000000001</c:v>
                </c:pt>
                <c:pt idx="16722">
                  <c:v>2.459403</c:v>
                </c:pt>
                <c:pt idx="16723">
                  <c:v>2.4574389999999999</c:v>
                </c:pt>
                <c:pt idx="16724">
                  <c:v>2.453808</c:v>
                </c:pt>
                <c:pt idx="16725">
                  <c:v>2.4552450000000001</c:v>
                </c:pt>
                <c:pt idx="16726">
                  <c:v>2.4533749999999999</c:v>
                </c:pt>
                <c:pt idx="16727">
                  <c:v>2.4522020000000002</c:v>
                </c:pt>
                <c:pt idx="16728">
                  <c:v>2.4568819999999998</c:v>
                </c:pt>
                <c:pt idx="16729">
                  <c:v>2.4571260000000001</c:v>
                </c:pt>
                <c:pt idx="16730">
                  <c:v>2.4534919999999998</c:v>
                </c:pt>
                <c:pt idx="16731">
                  <c:v>2.4536229999999999</c:v>
                </c:pt>
                <c:pt idx="16732">
                  <c:v>2.4578720000000001</c:v>
                </c:pt>
                <c:pt idx="16733">
                  <c:v>2.4602539999999999</c:v>
                </c:pt>
                <c:pt idx="16734">
                  <c:v>2.4596550000000001</c:v>
                </c:pt>
                <c:pt idx="16735">
                  <c:v>2.4595720000000001</c:v>
                </c:pt>
                <c:pt idx="16736">
                  <c:v>2.4584000000000001</c:v>
                </c:pt>
                <c:pt idx="16737">
                  <c:v>2.4560930000000001</c:v>
                </c:pt>
                <c:pt idx="16738">
                  <c:v>2.4593829999999999</c:v>
                </c:pt>
                <c:pt idx="16739">
                  <c:v>2.46007</c:v>
                </c:pt>
                <c:pt idx="16740">
                  <c:v>2.4545789999999998</c:v>
                </c:pt>
                <c:pt idx="16741">
                  <c:v>2.4549539999999999</c:v>
                </c:pt>
                <c:pt idx="16742">
                  <c:v>2.4609760000000001</c:v>
                </c:pt>
                <c:pt idx="16743">
                  <c:v>2.4624069999999998</c:v>
                </c:pt>
                <c:pt idx="16744">
                  <c:v>2.4601090000000001</c:v>
                </c:pt>
                <c:pt idx="16745">
                  <c:v>2.4609369999999999</c:v>
                </c:pt>
                <c:pt idx="16746">
                  <c:v>2.461544</c:v>
                </c:pt>
                <c:pt idx="16747">
                  <c:v>2.4569890000000001</c:v>
                </c:pt>
                <c:pt idx="16748">
                  <c:v>2.4560149999999998</c:v>
                </c:pt>
                <c:pt idx="16749">
                  <c:v>2.4605429999999999</c:v>
                </c:pt>
                <c:pt idx="16750">
                  <c:v>2.462812</c:v>
                </c:pt>
                <c:pt idx="16751">
                  <c:v>2.4622350000000002</c:v>
                </c:pt>
                <c:pt idx="16752">
                  <c:v>2.4626589999999999</c:v>
                </c:pt>
                <c:pt idx="16753">
                  <c:v>2.4615420000000001</c:v>
                </c:pt>
                <c:pt idx="16754">
                  <c:v>2.4592809999999998</c:v>
                </c:pt>
                <c:pt idx="16755">
                  <c:v>2.4612769999999999</c:v>
                </c:pt>
                <c:pt idx="16756">
                  <c:v>2.4635959999999999</c:v>
                </c:pt>
                <c:pt idx="16757">
                  <c:v>2.4597419999999999</c:v>
                </c:pt>
                <c:pt idx="16758">
                  <c:v>2.4593859999999999</c:v>
                </c:pt>
                <c:pt idx="16759">
                  <c:v>2.4640409999999999</c:v>
                </c:pt>
                <c:pt idx="16760">
                  <c:v>2.4628350000000001</c:v>
                </c:pt>
                <c:pt idx="16761">
                  <c:v>2.4586410000000001</c:v>
                </c:pt>
                <c:pt idx="16762">
                  <c:v>2.4594839999999998</c:v>
                </c:pt>
                <c:pt idx="16763">
                  <c:v>2.4619089999999999</c:v>
                </c:pt>
                <c:pt idx="16764">
                  <c:v>2.4614850000000001</c:v>
                </c:pt>
                <c:pt idx="16765">
                  <c:v>2.462383</c:v>
                </c:pt>
                <c:pt idx="16766">
                  <c:v>2.4632269999999998</c:v>
                </c:pt>
                <c:pt idx="16767">
                  <c:v>2.460067</c:v>
                </c:pt>
                <c:pt idx="16768">
                  <c:v>2.458132</c:v>
                </c:pt>
                <c:pt idx="16769">
                  <c:v>2.4602149999999998</c:v>
                </c:pt>
                <c:pt idx="16770">
                  <c:v>2.4629940000000001</c:v>
                </c:pt>
                <c:pt idx="16771">
                  <c:v>2.4632149999999999</c:v>
                </c:pt>
                <c:pt idx="16772">
                  <c:v>2.4625819999999998</c:v>
                </c:pt>
                <c:pt idx="16773">
                  <c:v>2.4638789999999999</c:v>
                </c:pt>
                <c:pt idx="16774">
                  <c:v>2.4651719999999999</c:v>
                </c:pt>
                <c:pt idx="16775">
                  <c:v>2.4659939999999998</c:v>
                </c:pt>
                <c:pt idx="16776">
                  <c:v>2.4686720000000002</c:v>
                </c:pt>
                <c:pt idx="16777">
                  <c:v>2.4718650000000002</c:v>
                </c:pt>
                <c:pt idx="16778">
                  <c:v>2.4716399999999998</c:v>
                </c:pt>
                <c:pt idx="16779">
                  <c:v>2.4699209999999998</c:v>
                </c:pt>
                <c:pt idx="16780">
                  <c:v>2.4725820000000001</c:v>
                </c:pt>
                <c:pt idx="16781">
                  <c:v>2.476928</c:v>
                </c:pt>
                <c:pt idx="16782">
                  <c:v>2.4768840000000001</c:v>
                </c:pt>
                <c:pt idx="16783">
                  <c:v>2.4718819999999999</c:v>
                </c:pt>
                <c:pt idx="16784">
                  <c:v>2.4696359999999999</c:v>
                </c:pt>
                <c:pt idx="16785">
                  <c:v>2.472906</c:v>
                </c:pt>
                <c:pt idx="16786">
                  <c:v>2.473957</c:v>
                </c:pt>
                <c:pt idx="16787">
                  <c:v>2.4723419999999998</c:v>
                </c:pt>
                <c:pt idx="16788">
                  <c:v>2.4715690000000001</c:v>
                </c:pt>
                <c:pt idx="16789">
                  <c:v>2.4713270000000001</c:v>
                </c:pt>
                <c:pt idx="16790">
                  <c:v>2.469055</c:v>
                </c:pt>
                <c:pt idx="16791">
                  <c:v>2.46759</c:v>
                </c:pt>
                <c:pt idx="16792">
                  <c:v>2.4704980000000001</c:v>
                </c:pt>
                <c:pt idx="16793">
                  <c:v>2.4689169999999998</c:v>
                </c:pt>
                <c:pt idx="16794">
                  <c:v>2.4677250000000002</c:v>
                </c:pt>
                <c:pt idx="16795">
                  <c:v>2.4717509999999998</c:v>
                </c:pt>
                <c:pt idx="16796">
                  <c:v>2.4722279999999999</c:v>
                </c:pt>
                <c:pt idx="16797">
                  <c:v>2.4704989999999998</c:v>
                </c:pt>
                <c:pt idx="16798">
                  <c:v>2.4727260000000002</c:v>
                </c:pt>
                <c:pt idx="16799">
                  <c:v>2.4754200000000002</c:v>
                </c:pt>
                <c:pt idx="16800">
                  <c:v>2.474783</c:v>
                </c:pt>
                <c:pt idx="16801">
                  <c:v>2.4755690000000001</c:v>
                </c:pt>
                <c:pt idx="16802">
                  <c:v>2.4746980000000001</c:v>
                </c:pt>
                <c:pt idx="16803">
                  <c:v>2.471689</c:v>
                </c:pt>
                <c:pt idx="16804">
                  <c:v>2.4759820000000001</c:v>
                </c:pt>
                <c:pt idx="16805">
                  <c:v>2.4800149999999999</c:v>
                </c:pt>
                <c:pt idx="16806">
                  <c:v>2.4780709999999999</c:v>
                </c:pt>
                <c:pt idx="16807">
                  <c:v>2.478637</c:v>
                </c:pt>
                <c:pt idx="16808">
                  <c:v>2.4795449999999999</c:v>
                </c:pt>
                <c:pt idx="16809">
                  <c:v>2.4785550000000001</c:v>
                </c:pt>
                <c:pt idx="16810">
                  <c:v>2.477665</c:v>
                </c:pt>
                <c:pt idx="16811">
                  <c:v>2.4755250000000002</c:v>
                </c:pt>
                <c:pt idx="16812">
                  <c:v>2.474675</c:v>
                </c:pt>
                <c:pt idx="16813">
                  <c:v>2.4740679999999999</c:v>
                </c:pt>
                <c:pt idx="16814">
                  <c:v>2.4748209999999999</c:v>
                </c:pt>
                <c:pt idx="16815">
                  <c:v>2.4787859999999999</c:v>
                </c:pt>
                <c:pt idx="16816">
                  <c:v>2.4785249999999999</c:v>
                </c:pt>
                <c:pt idx="16817">
                  <c:v>2.4718800000000001</c:v>
                </c:pt>
                <c:pt idx="16818">
                  <c:v>2.4716879999999999</c:v>
                </c:pt>
                <c:pt idx="16819">
                  <c:v>2.4766520000000001</c:v>
                </c:pt>
                <c:pt idx="16820">
                  <c:v>2.4769160000000001</c:v>
                </c:pt>
                <c:pt idx="16821">
                  <c:v>2.472906</c:v>
                </c:pt>
                <c:pt idx="16822">
                  <c:v>2.4692379999999998</c:v>
                </c:pt>
                <c:pt idx="16823">
                  <c:v>2.4714100000000001</c:v>
                </c:pt>
                <c:pt idx="16824">
                  <c:v>2.4741580000000001</c:v>
                </c:pt>
                <c:pt idx="16825">
                  <c:v>2.4718059999999999</c:v>
                </c:pt>
                <c:pt idx="16826">
                  <c:v>2.4735680000000002</c:v>
                </c:pt>
                <c:pt idx="16827">
                  <c:v>2.4797790000000002</c:v>
                </c:pt>
                <c:pt idx="16828">
                  <c:v>2.47844</c:v>
                </c:pt>
                <c:pt idx="16829">
                  <c:v>2.4754870000000002</c:v>
                </c:pt>
                <c:pt idx="16830">
                  <c:v>2.477481</c:v>
                </c:pt>
                <c:pt idx="16831">
                  <c:v>2.4776410000000002</c:v>
                </c:pt>
                <c:pt idx="16832">
                  <c:v>2.4766949999999999</c:v>
                </c:pt>
                <c:pt idx="16833">
                  <c:v>2.475501</c:v>
                </c:pt>
                <c:pt idx="16834">
                  <c:v>2.4743719999999998</c:v>
                </c:pt>
                <c:pt idx="16835">
                  <c:v>2.4774219999999998</c:v>
                </c:pt>
                <c:pt idx="16836">
                  <c:v>2.4796520000000002</c:v>
                </c:pt>
                <c:pt idx="16837">
                  <c:v>2.4746760000000001</c:v>
                </c:pt>
                <c:pt idx="16838">
                  <c:v>2.474723</c:v>
                </c:pt>
                <c:pt idx="16839">
                  <c:v>2.482148</c:v>
                </c:pt>
                <c:pt idx="16840">
                  <c:v>2.4807760000000001</c:v>
                </c:pt>
                <c:pt idx="16841">
                  <c:v>2.4749680000000001</c:v>
                </c:pt>
                <c:pt idx="16842">
                  <c:v>2.4752550000000002</c:v>
                </c:pt>
                <c:pt idx="16843">
                  <c:v>2.4765389999999998</c:v>
                </c:pt>
                <c:pt idx="16844">
                  <c:v>2.4767600000000001</c:v>
                </c:pt>
                <c:pt idx="16845">
                  <c:v>2.4766409999999999</c:v>
                </c:pt>
                <c:pt idx="16846">
                  <c:v>2.4769510000000001</c:v>
                </c:pt>
                <c:pt idx="16847">
                  <c:v>2.4789659999999998</c:v>
                </c:pt>
                <c:pt idx="16848">
                  <c:v>2.481331</c:v>
                </c:pt>
                <c:pt idx="16849">
                  <c:v>2.480191</c:v>
                </c:pt>
                <c:pt idx="16850">
                  <c:v>2.4796309999999999</c:v>
                </c:pt>
                <c:pt idx="16851">
                  <c:v>2.4810850000000002</c:v>
                </c:pt>
                <c:pt idx="16852">
                  <c:v>2.482399</c:v>
                </c:pt>
                <c:pt idx="16853">
                  <c:v>2.4843489999999999</c:v>
                </c:pt>
                <c:pt idx="16854">
                  <c:v>2.4842599999999999</c:v>
                </c:pt>
                <c:pt idx="16855">
                  <c:v>2.4863409999999999</c:v>
                </c:pt>
                <c:pt idx="16856">
                  <c:v>2.4891619999999999</c:v>
                </c:pt>
                <c:pt idx="16857">
                  <c:v>2.4841639999999998</c:v>
                </c:pt>
                <c:pt idx="16858">
                  <c:v>2.4783119999999998</c:v>
                </c:pt>
                <c:pt idx="16859">
                  <c:v>2.4795129999999999</c:v>
                </c:pt>
                <c:pt idx="16860">
                  <c:v>2.4821759999999999</c:v>
                </c:pt>
                <c:pt idx="16861">
                  <c:v>2.483981</c:v>
                </c:pt>
                <c:pt idx="16862">
                  <c:v>2.4870489999999998</c:v>
                </c:pt>
                <c:pt idx="16863">
                  <c:v>2.4891510000000001</c:v>
                </c:pt>
                <c:pt idx="16864">
                  <c:v>2.489023</c:v>
                </c:pt>
                <c:pt idx="16865">
                  <c:v>2.4898099999999999</c:v>
                </c:pt>
                <c:pt idx="16866">
                  <c:v>2.4877929999999999</c:v>
                </c:pt>
                <c:pt idx="16867">
                  <c:v>2.4838589999999998</c:v>
                </c:pt>
                <c:pt idx="16868">
                  <c:v>2.4870519999999998</c:v>
                </c:pt>
                <c:pt idx="16869">
                  <c:v>2.492003</c:v>
                </c:pt>
                <c:pt idx="16870">
                  <c:v>2.488677</c:v>
                </c:pt>
                <c:pt idx="16871">
                  <c:v>2.4833219999999998</c:v>
                </c:pt>
                <c:pt idx="16872">
                  <c:v>2.4846620000000001</c:v>
                </c:pt>
                <c:pt idx="16873">
                  <c:v>2.4877530000000001</c:v>
                </c:pt>
                <c:pt idx="16874">
                  <c:v>2.4853730000000001</c:v>
                </c:pt>
                <c:pt idx="16875">
                  <c:v>2.479816</c:v>
                </c:pt>
                <c:pt idx="16876">
                  <c:v>2.4801090000000001</c:v>
                </c:pt>
                <c:pt idx="16877">
                  <c:v>2.4836480000000001</c:v>
                </c:pt>
                <c:pt idx="16878">
                  <c:v>2.4841259999999998</c:v>
                </c:pt>
                <c:pt idx="16879">
                  <c:v>2.4864269999999999</c:v>
                </c:pt>
                <c:pt idx="16880">
                  <c:v>2.4905490000000001</c:v>
                </c:pt>
                <c:pt idx="16881">
                  <c:v>2.4880239999999998</c:v>
                </c:pt>
                <c:pt idx="16882">
                  <c:v>2.4812889999999999</c:v>
                </c:pt>
                <c:pt idx="16883">
                  <c:v>2.4814780000000001</c:v>
                </c:pt>
                <c:pt idx="16884">
                  <c:v>2.4870269999999999</c:v>
                </c:pt>
                <c:pt idx="16885">
                  <c:v>2.4916489999999998</c:v>
                </c:pt>
                <c:pt idx="16886">
                  <c:v>2.4965419999999998</c:v>
                </c:pt>
                <c:pt idx="16887">
                  <c:v>2.494456</c:v>
                </c:pt>
                <c:pt idx="16888">
                  <c:v>2.4879479999999998</c:v>
                </c:pt>
                <c:pt idx="16889">
                  <c:v>2.4904489999999999</c:v>
                </c:pt>
                <c:pt idx="16890">
                  <c:v>2.4958309999999999</c:v>
                </c:pt>
                <c:pt idx="16891">
                  <c:v>2.495711</c:v>
                </c:pt>
                <c:pt idx="16892">
                  <c:v>2.495517</c:v>
                </c:pt>
                <c:pt idx="16893">
                  <c:v>2.4932639999999999</c:v>
                </c:pt>
                <c:pt idx="16894">
                  <c:v>2.490599</c:v>
                </c:pt>
                <c:pt idx="16895">
                  <c:v>2.490491</c:v>
                </c:pt>
                <c:pt idx="16896">
                  <c:v>2.4915560000000001</c:v>
                </c:pt>
                <c:pt idx="16897">
                  <c:v>2.4931359999999998</c:v>
                </c:pt>
                <c:pt idx="16898">
                  <c:v>2.4930439999999998</c:v>
                </c:pt>
                <c:pt idx="16899">
                  <c:v>2.49275</c:v>
                </c:pt>
                <c:pt idx="16900">
                  <c:v>2.4917880000000001</c:v>
                </c:pt>
                <c:pt idx="16901">
                  <c:v>2.4896250000000002</c:v>
                </c:pt>
                <c:pt idx="16902">
                  <c:v>2.4883510000000002</c:v>
                </c:pt>
                <c:pt idx="16903">
                  <c:v>2.4927389999999998</c:v>
                </c:pt>
                <c:pt idx="16904">
                  <c:v>2.4970599999999998</c:v>
                </c:pt>
                <c:pt idx="16905">
                  <c:v>2.4912230000000002</c:v>
                </c:pt>
                <c:pt idx="16906">
                  <c:v>2.4873850000000002</c:v>
                </c:pt>
                <c:pt idx="16907">
                  <c:v>2.491959</c:v>
                </c:pt>
                <c:pt idx="16908">
                  <c:v>2.4929389999999998</c:v>
                </c:pt>
                <c:pt idx="16909">
                  <c:v>2.495374</c:v>
                </c:pt>
                <c:pt idx="16910">
                  <c:v>2.4957289999999999</c:v>
                </c:pt>
                <c:pt idx="16911">
                  <c:v>2.4918610000000001</c:v>
                </c:pt>
                <c:pt idx="16912">
                  <c:v>2.4949750000000002</c:v>
                </c:pt>
                <c:pt idx="16913">
                  <c:v>2.49716</c:v>
                </c:pt>
                <c:pt idx="16914">
                  <c:v>2.4940609999999999</c:v>
                </c:pt>
                <c:pt idx="16915">
                  <c:v>2.4950510000000001</c:v>
                </c:pt>
                <c:pt idx="16916">
                  <c:v>2.496321</c:v>
                </c:pt>
                <c:pt idx="16917">
                  <c:v>2.4939520000000002</c:v>
                </c:pt>
                <c:pt idx="16918">
                  <c:v>2.493045</c:v>
                </c:pt>
                <c:pt idx="16919">
                  <c:v>2.493649</c:v>
                </c:pt>
                <c:pt idx="16920">
                  <c:v>2.494767</c:v>
                </c:pt>
                <c:pt idx="16921">
                  <c:v>2.498875</c:v>
                </c:pt>
                <c:pt idx="16922">
                  <c:v>2.4988060000000001</c:v>
                </c:pt>
                <c:pt idx="16923">
                  <c:v>2.4932259999999999</c:v>
                </c:pt>
                <c:pt idx="16924">
                  <c:v>2.4925830000000002</c:v>
                </c:pt>
                <c:pt idx="16925">
                  <c:v>2.4960270000000002</c:v>
                </c:pt>
                <c:pt idx="16926">
                  <c:v>2.4961769999999999</c:v>
                </c:pt>
                <c:pt idx="16927">
                  <c:v>2.4966569999999999</c:v>
                </c:pt>
                <c:pt idx="16928">
                  <c:v>2.4959030000000002</c:v>
                </c:pt>
                <c:pt idx="16929">
                  <c:v>2.4950960000000002</c:v>
                </c:pt>
                <c:pt idx="16930">
                  <c:v>2.4959539999999998</c:v>
                </c:pt>
                <c:pt idx="16931">
                  <c:v>2.4939879999999999</c:v>
                </c:pt>
                <c:pt idx="16932">
                  <c:v>2.4943249999999999</c:v>
                </c:pt>
                <c:pt idx="16933">
                  <c:v>2.49682</c:v>
                </c:pt>
                <c:pt idx="16934">
                  <c:v>2.495215</c:v>
                </c:pt>
                <c:pt idx="16935">
                  <c:v>2.4948709999999998</c:v>
                </c:pt>
                <c:pt idx="16936">
                  <c:v>2.4985810000000002</c:v>
                </c:pt>
                <c:pt idx="16937">
                  <c:v>2.500181</c:v>
                </c:pt>
                <c:pt idx="16938">
                  <c:v>2.4968680000000001</c:v>
                </c:pt>
                <c:pt idx="16939">
                  <c:v>2.4940020000000001</c:v>
                </c:pt>
                <c:pt idx="16940">
                  <c:v>2.4947680000000001</c:v>
                </c:pt>
                <c:pt idx="16941">
                  <c:v>2.4953470000000002</c:v>
                </c:pt>
                <c:pt idx="16942">
                  <c:v>2.4945940000000002</c:v>
                </c:pt>
                <c:pt idx="16943">
                  <c:v>2.4952670000000001</c:v>
                </c:pt>
                <c:pt idx="16944">
                  <c:v>2.4940190000000002</c:v>
                </c:pt>
                <c:pt idx="16945">
                  <c:v>2.4939719999999999</c:v>
                </c:pt>
                <c:pt idx="16946">
                  <c:v>2.4959389999999999</c:v>
                </c:pt>
                <c:pt idx="16947">
                  <c:v>2.4966840000000001</c:v>
                </c:pt>
                <c:pt idx="16948">
                  <c:v>2.498294</c:v>
                </c:pt>
                <c:pt idx="16949">
                  <c:v>2.4982660000000001</c:v>
                </c:pt>
                <c:pt idx="16950">
                  <c:v>2.4981770000000001</c:v>
                </c:pt>
                <c:pt idx="16951">
                  <c:v>2.5026709999999999</c:v>
                </c:pt>
                <c:pt idx="16952">
                  <c:v>2.5038450000000001</c:v>
                </c:pt>
                <c:pt idx="16953">
                  <c:v>2.5049830000000002</c:v>
                </c:pt>
                <c:pt idx="16954">
                  <c:v>2.50563</c:v>
                </c:pt>
                <c:pt idx="16955">
                  <c:v>2.5035690000000002</c:v>
                </c:pt>
                <c:pt idx="16956">
                  <c:v>2.5048979999999998</c:v>
                </c:pt>
                <c:pt idx="16957">
                  <c:v>2.507647</c:v>
                </c:pt>
                <c:pt idx="16958">
                  <c:v>2.5068519999999999</c:v>
                </c:pt>
                <c:pt idx="16959">
                  <c:v>2.5042010000000001</c:v>
                </c:pt>
                <c:pt idx="16960">
                  <c:v>2.502478</c:v>
                </c:pt>
                <c:pt idx="16961">
                  <c:v>2.502211</c:v>
                </c:pt>
                <c:pt idx="16962">
                  <c:v>2.504346</c:v>
                </c:pt>
                <c:pt idx="16963">
                  <c:v>2.5051670000000001</c:v>
                </c:pt>
                <c:pt idx="16964">
                  <c:v>2.502942</c:v>
                </c:pt>
                <c:pt idx="16965">
                  <c:v>2.503066</c:v>
                </c:pt>
                <c:pt idx="16966">
                  <c:v>2.503746</c:v>
                </c:pt>
                <c:pt idx="16967">
                  <c:v>2.5036119999999999</c:v>
                </c:pt>
                <c:pt idx="16968">
                  <c:v>2.5051580000000002</c:v>
                </c:pt>
                <c:pt idx="16969">
                  <c:v>2.5041310000000001</c:v>
                </c:pt>
                <c:pt idx="16970">
                  <c:v>2.5028519999999999</c:v>
                </c:pt>
                <c:pt idx="16971">
                  <c:v>2.5039220000000002</c:v>
                </c:pt>
                <c:pt idx="16972">
                  <c:v>2.5069699999999999</c:v>
                </c:pt>
                <c:pt idx="16973">
                  <c:v>2.5088249999999999</c:v>
                </c:pt>
                <c:pt idx="16974">
                  <c:v>2.5086360000000001</c:v>
                </c:pt>
                <c:pt idx="16975">
                  <c:v>2.50928</c:v>
                </c:pt>
                <c:pt idx="16976">
                  <c:v>2.5084710000000001</c:v>
                </c:pt>
                <c:pt idx="16977">
                  <c:v>2.50915</c:v>
                </c:pt>
                <c:pt idx="16978">
                  <c:v>2.5127030000000001</c:v>
                </c:pt>
                <c:pt idx="16979">
                  <c:v>2.5117669999999999</c:v>
                </c:pt>
                <c:pt idx="16980">
                  <c:v>2.5095610000000002</c:v>
                </c:pt>
                <c:pt idx="16981">
                  <c:v>2.508276</c:v>
                </c:pt>
                <c:pt idx="16982">
                  <c:v>2.506227</c:v>
                </c:pt>
                <c:pt idx="16983">
                  <c:v>2.506758</c:v>
                </c:pt>
                <c:pt idx="16984">
                  <c:v>2.5102500000000001</c:v>
                </c:pt>
                <c:pt idx="16985">
                  <c:v>2.5079509999999998</c:v>
                </c:pt>
                <c:pt idx="16986">
                  <c:v>2.503825</c:v>
                </c:pt>
                <c:pt idx="16987">
                  <c:v>2.5070229999999998</c:v>
                </c:pt>
                <c:pt idx="16988">
                  <c:v>2.508251</c:v>
                </c:pt>
                <c:pt idx="16989">
                  <c:v>2.505328</c:v>
                </c:pt>
                <c:pt idx="16990">
                  <c:v>2.5066380000000001</c:v>
                </c:pt>
                <c:pt idx="16991">
                  <c:v>2.50726</c:v>
                </c:pt>
                <c:pt idx="16992">
                  <c:v>2.5051199999999998</c:v>
                </c:pt>
                <c:pt idx="16993">
                  <c:v>2.5031979999999998</c:v>
                </c:pt>
                <c:pt idx="16994">
                  <c:v>2.5074079999999999</c:v>
                </c:pt>
                <c:pt idx="16995">
                  <c:v>2.5139019999999999</c:v>
                </c:pt>
                <c:pt idx="16996">
                  <c:v>2.5109970000000001</c:v>
                </c:pt>
                <c:pt idx="16997">
                  <c:v>2.506208</c:v>
                </c:pt>
                <c:pt idx="16998">
                  <c:v>2.508934</c:v>
                </c:pt>
                <c:pt idx="16999">
                  <c:v>2.5105490000000001</c:v>
                </c:pt>
                <c:pt idx="17000">
                  <c:v>2.5087929999999998</c:v>
                </c:pt>
                <c:pt idx="17001">
                  <c:v>2.510345</c:v>
                </c:pt>
                <c:pt idx="17002">
                  <c:v>2.5148619999999999</c:v>
                </c:pt>
                <c:pt idx="17003">
                  <c:v>2.5148579999999998</c:v>
                </c:pt>
                <c:pt idx="17004">
                  <c:v>2.5135640000000001</c:v>
                </c:pt>
                <c:pt idx="17005">
                  <c:v>2.512829</c:v>
                </c:pt>
                <c:pt idx="17006">
                  <c:v>2.5136479999999999</c:v>
                </c:pt>
                <c:pt idx="17007">
                  <c:v>2.5164780000000002</c:v>
                </c:pt>
                <c:pt idx="17008">
                  <c:v>2.5169049999999999</c:v>
                </c:pt>
                <c:pt idx="17009">
                  <c:v>2.5167039999999998</c:v>
                </c:pt>
                <c:pt idx="17010">
                  <c:v>2.5195280000000002</c:v>
                </c:pt>
                <c:pt idx="17011">
                  <c:v>2.520337</c:v>
                </c:pt>
                <c:pt idx="17012">
                  <c:v>2.5171999999999999</c:v>
                </c:pt>
                <c:pt idx="17013">
                  <c:v>2.5164260000000001</c:v>
                </c:pt>
                <c:pt idx="17014">
                  <c:v>2.5192709999999998</c:v>
                </c:pt>
                <c:pt idx="17015">
                  <c:v>2.5164469999999999</c:v>
                </c:pt>
                <c:pt idx="17016">
                  <c:v>2.513897</c:v>
                </c:pt>
                <c:pt idx="17017">
                  <c:v>2.5207860000000002</c:v>
                </c:pt>
                <c:pt idx="17018">
                  <c:v>2.5226850000000001</c:v>
                </c:pt>
                <c:pt idx="17019">
                  <c:v>2.51667</c:v>
                </c:pt>
                <c:pt idx="17020">
                  <c:v>2.515914</c:v>
                </c:pt>
                <c:pt idx="17021">
                  <c:v>2.517989</c:v>
                </c:pt>
                <c:pt idx="17022">
                  <c:v>2.5180639999999999</c:v>
                </c:pt>
                <c:pt idx="17023">
                  <c:v>2.5173730000000001</c:v>
                </c:pt>
                <c:pt idx="17024">
                  <c:v>2.5160740000000001</c:v>
                </c:pt>
                <c:pt idx="17025">
                  <c:v>2.5146310000000001</c:v>
                </c:pt>
                <c:pt idx="17026">
                  <c:v>2.5145849999999998</c:v>
                </c:pt>
                <c:pt idx="17027">
                  <c:v>2.5196239999999999</c:v>
                </c:pt>
                <c:pt idx="17028">
                  <c:v>2.5222009999999999</c:v>
                </c:pt>
                <c:pt idx="17029">
                  <c:v>2.5168810000000001</c:v>
                </c:pt>
                <c:pt idx="17030">
                  <c:v>2.5147360000000001</c:v>
                </c:pt>
                <c:pt idx="17031">
                  <c:v>2.517741</c:v>
                </c:pt>
                <c:pt idx="17032">
                  <c:v>2.5184959999999998</c:v>
                </c:pt>
                <c:pt idx="17033">
                  <c:v>2.5189080000000001</c:v>
                </c:pt>
                <c:pt idx="17034">
                  <c:v>2.5223200000000001</c:v>
                </c:pt>
                <c:pt idx="17035">
                  <c:v>2.5237970000000001</c:v>
                </c:pt>
                <c:pt idx="17036">
                  <c:v>2.521503</c:v>
                </c:pt>
                <c:pt idx="17037">
                  <c:v>2.5210349999999999</c:v>
                </c:pt>
                <c:pt idx="17038">
                  <c:v>2.521388</c:v>
                </c:pt>
                <c:pt idx="17039">
                  <c:v>2.5196109999999998</c:v>
                </c:pt>
                <c:pt idx="17040">
                  <c:v>2.5182009999999999</c:v>
                </c:pt>
                <c:pt idx="17041">
                  <c:v>2.5210300000000001</c:v>
                </c:pt>
                <c:pt idx="17042">
                  <c:v>2.5246460000000002</c:v>
                </c:pt>
                <c:pt idx="17043">
                  <c:v>2.5270700000000001</c:v>
                </c:pt>
                <c:pt idx="17044">
                  <c:v>2.5262479999999998</c:v>
                </c:pt>
                <c:pt idx="17045">
                  <c:v>2.524114</c:v>
                </c:pt>
                <c:pt idx="17046">
                  <c:v>2.5240939999999998</c:v>
                </c:pt>
                <c:pt idx="17047">
                  <c:v>2.5216989999999999</c:v>
                </c:pt>
                <c:pt idx="17048">
                  <c:v>2.516213</c:v>
                </c:pt>
                <c:pt idx="17049">
                  <c:v>2.514507</c:v>
                </c:pt>
                <c:pt idx="17050">
                  <c:v>2.5195319999999999</c:v>
                </c:pt>
                <c:pt idx="17051">
                  <c:v>2.520432</c:v>
                </c:pt>
                <c:pt idx="17052">
                  <c:v>2.515781</c:v>
                </c:pt>
                <c:pt idx="17053">
                  <c:v>2.5157069999999999</c:v>
                </c:pt>
                <c:pt idx="17054">
                  <c:v>2.5197690000000001</c:v>
                </c:pt>
                <c:pt idx="17055">
                  <c:v>2.5221580000000001</c:v>
                </c:pt>
                <c:pt idx="17056">
                  <c:v>2.5201889999999998</c:v>
                </c:pt>
                <c:pt idx="17057">
                  <c:v>2.518167</c:v>
                </c:pt>
                <c:pt idx="17058">
                  <c:v>2.5210590000000002</c:v>
                </c:pt>
                <c:pt idx="17059">
                  <c:v>2.5241180000000001</c:v>
                </c:pt>
                <c:pt idx="17060">
                  <c:v>2.5247350000000002</c:v>
                </c:pt>
                <c:pt idx="17061">
                  <c:v>2.5259680000000002</c:v>
                </c:pt>
                <c:pt idx="17062">
                  <c:v>2.524502</c:v>
                </c:pt>
                <c:pt idx="17063">
                  <c:v>2.5199750000000001</c:v>
                </c:pt>
                <c:pt idx="17064">
                  <c:v>2.5193729999999999</c:v>
                </c:pt>
                <c:pt idx="17065">
                  <c:v>2.5267520000000001</c:v>
                </c:pt>
                <c:pt idx="17066">
                  <c:v>2.5290149999999998</c:v>
                </c:pt>
                <c:pt idx="17067">
                  <c:v>2.5227499999999998</c:v>
                </c:pt>
                <c:pt idx="17068">
                  <c:v>2.519555</c:v>
                </c:pt>
                <c:pt idx="17069">
                  <c:v>2.5204789999999999</c:v>
                </c:pt>
                <c:pt idx="17070">
                  <c:v>2.5240390000000001</c:v>
                </c:pt>
                <c:pt idx="17071">
                  <c:v>2.53051</c:v>
                </c:pt>
                <c:pt idx="17072">
                  <c:v>2.5313970000000001</c:v>
                </c:pt>
                <c:pt idx="17073">
                  <c:v>2.5249700000000002</c:v>
                </c:pt>
                <c:pt idx="17074">
                  <c:v>2.5245350000000002</c:v>
                </c:pt>
                <c:pt idx="17075">
                  <c:v>2.531596</c:v>
                </c:pt>
                <c:pt idx="17076">
                  <c:v>2.5316809999999998</c:v>
                </c:pt>
                <c:pt idx="17077">
                  <c:v>2.5274529999999999</c:v>
                </c:pt>
                <c:pt idx="17078">
                  <c:v>2.5281940000000001</c:v>
                </c:pt>
                <c:pt idx="17079">
                  <c:v>2.5326300000000002</c:v>
                </c:pt>
                <c:pt idx="17080">
                  <c:v>2.5342090000000002</c:v>
                </c:pt>
                <c:pt idx="17081">
                  <c:v>2.5298379999999998</c:v>
                </c:pt>
                <c:pt idx="17082">
                  <c:v>2.5231590000000002</c:v>
                </c:pt>
                <c:pt idx="17083">
                  <c:v>2.5219580000000001</c:v>
                </c:pt>
                <c:pt idx="17084">
                  <c:v>2.528918</c:v>
                </c:pt>
                <c:pt idx="17085">
                  <c:v>2.5300880000000001</c:v>
                </c:pt>
                <c:pt idx="17086">
                  <c:v>2.5238909999999999</c:v>
                </c:pt>
                <c:pt idx="17087">
                  <c:v>2.5237509999999999</c:v>
                </c:pt>
                <c:pt idx="17088">
                  <c:v>2.5277120000000002</c:v>
                </c:pt>
                <c:pt idx="17089">
                  <c:v>2.5307330000000001</c:v>
                </c:pt>
                <c:pt idx="17090">
                  <c:v>2.5315560000000001</c:v>
                </c:pt>
                <c:pt idx="17091">
                  <c:v>2.5279400000000001</c:v>
                </c:pt>
                <c:pt idx="17092">
                  <c:v>2.5256099999999999</c:v>
                </c:pt>
                <c:pt idx="17093">
                  <c:v>2.5277120000000002</c:v>
                </c:pt>
                <c:pt idx="17094">
                  <c:v>2.5268670000000002</c:v>
                </c:pt>
                <c:pt idx="17095">
                  <c:v>2.5221420000000001</c:v>
                </c:pt>
                <c:pt idx="17096">
                  <c:v>2.5227529999999998</c:v>
                </c:pt>
                <c:pt idx="17097">
                  <c:v>2.5283790000000002</c:v>
                </c:pt>
                <c:pt idx="17098">
                  <c:v>2.530834</c:v>
                </c:pt>
                <c:pt idx="17099">
                  <c:v>2.5318369999999999</c:v>
                </c:pt>
                <c:pt idx="17100">
                  <c:v>2.5320100000000001</c:v>
                </c:pt>
                <c:pt idx="17101">
                  <c:v>2.5304039999999999</c:v>
                </c:pt>
                <c:pt idx="17102">
                  <c:v>2.5316920000000001</c:v>
                </c:pt>
                <c:pt idx="17103">
                  <c:v>2.5307189999999999</c:v>
                </c:pt>
                <c:pt idx="17104">
                  <c:v>2.5273020000000002</c:v>
                </c:pt>
                <c:pt idx="17105">
                  <c:v>2.5285530000000001</c:v>
                </c:pt>
                <c:pt idx="17106">
                  <c:v>2.5324629999999999</c:v>
                </c:pt>
                <c:pt idx="17107">
                  <c:v>2.533687</c:v>
                </c:pt>
                <c:pt idx="17108">
                  <c:v>2.5316010000000002</c:v>
                </c:pt>
                <c:pt idx="17109">
                  <c:v>2.5314570000000001</c:v>
                </c:pt>
                <c:pt idx="17110">
                  <c:v>2.5338769999999999</c:v>
                </c:pt>
                <c:pt idx="17111">
                  <c:v>2.5343740000000001</c:v>
                </c:pt>
                <c:pt idx="17112">
                  <c:v>2.5343450000000001</c:v>
                </c:pt>
                <c:pt idx="17113">
                  <c:v>2.534948</c:v>
                </c:pt>
                <c:pt idx="17114">
                  <c:v>2.5361549999999999</c:v>
                </c:pt>
                <c:pt idx="17115">
                  <c:v>2.5371489999999999</c:v>
                </c:pt>
                <c:pt idx="17116">
                  <c:v>2.5379160000000001</c:v>
                </c:pt>
                <c:pt idx="17117">
                  <c:v>2.541013</c:v>
                </c:pt>
                <c:pt idx="17118">
                  <c:v>2.5453519999999998</c:v>
                </c:pt>
                <c:pt idx="17119">
                  <c:v>2.5445820000000001</c:v>
                </c:pt>
                <c:pt idx="17120">
                  <c:v>2.5390220000000001</c:v>
                </c:pt>
                <c:pt idx="17121">
                  <c:v>2.5392800000000002</c:v>
                </c:pt>
                <c:pt idx="17122">
                  <c:v>2.5448550000000001</c:v>
                </c:pt>
                <c:pt idx="17123">
                  <c:v>2.5425610000000001</c:v>
                </c:pt>
                <c:pt idx="17124">
                  <c:v>2.535145</c:v>
                </c:pt>
                <c:pt idx="17125">
                  <c:v>2.5364650000000002</c:v>
                </c:pt>
                <c:pt idx="17126">
                  <c:v>2.5404460000000002</c:v>
                </c:pt>
                <c:pt idx="17127">
                  <c:v>2.5399850000000002</c:v>
                </c:pt>
                <c:pt idx="17128">
                  <c:v>2.5380790000000002</c:v>
                </c:pt>
                <c:pt idx="17129">
                  <c:v>2.5371220000000001</c:v>
                </c:pt>
                <c:pt idx="17130">
                  <c:v>2.538316</c:v>
                </c:pt>
                <c:pt idx="17131">
                  <c:v>2.5383110000000002</c:v>
                </c:pt>
                <c:pt idx="17132">
                  <c:v>2.535955</c:v>
                </c:pt>
                <c:pt idx="17133">
                  <c:v>2.5367679999999999</c:v>
                </c:pt>
                <c:pt idx="17134">
                  <c:v>2.535015</c:v>
                </c:pt>
                <c:pt idx="17135">
                  <c:v>2.5325120000000001</c:v>
                </c:pt>
                <c:pt idx="17136">
                  <c:v>2.5345759999999999</c:v>
                </c:pt>
                <c:pt idx="17137">
                  <c:v>2.5352640000000002</c:v>
                </c:pt>
                <c:pt idx="17138">
                  <c:v>2.533128</c:v>
                </c:pt>
                <c:pt idx="17139">
                  <c:v>2.5367790000000001</c:v>
                </c:pt>
                <c:pt idx="17140">
                  <c:v>2.5427309999999999</c:v>
                </c:pt>
                <c:pt idx="17141">
                  <c:v>2.5396230000000002</c:v>
                </c:pt>
                <c:pt idx="17142">
                  <c:v>2.5338159999999998</c:v>
                </c:pt>
                <c:pt idx="17143">
                  <c:v>2.5356329999999998</c:v>
                </c:pt>
                <c:pt idx="17144">
                  <c:v>2.5377369999999999</c:v>
                </c:pt>
                <c:pt idx="17145">
                  <c:v>2.5349740000000001</c:v>
                </c:pt>
                <c:pt idx="17146">
                  <c:v>2.5350199999999998</c:v>
                </c:pt>
                <c:pt idx="17147">
                  <c:v>2.537919</c:v>
                </c:pt>
                <c:pt idx="17148">
                  <c:v>2.5413760000000001</c:v>
                </c:pt>
                <c:pt idx="17149">
                  <c:v>2.541515</c:v>
                </c:pt>
                <c:pt idx="17150">
                  <c:v>2.5376219999999998</c:v>
                </c:pt>
                <c:pt idx="17151">
                  <c:v>2.5331869999999999</c:v>
                </c:pt>
                <c:pt idx="17152">
                  <c:v>2.5324149999999999</c:v>
                </c:pt>
                <c:pt idx="17153">
                  <c:v>2.5373420000000002</c:v>
                </c:pt>
                <c:pt idx="17154">
                  <c:v>2.54128</c:v>
                </c:pt>
                <c:pt idx="17155">
                  <c:v>2.5419290000000001</c:v>
                </c:pt>
                <c:pt idx="17156">
                  <c:v>2.5449899999999999</c:v>
                </c:pt>
                <c:pt idx="17157">
                  <c:v>2.546875</c:v>
                </c:pt>
                <c:pt idx="17158">
                  <c:v>2.5449220000000001</c:v>
                </c:pt>
                <c:pt idx="17159">
                  <c:v>2.5455269999999999</c:v>
                </c:pt>
                <c:pt idx="17160">
                  <c:v>2.5490750000000002</c:v>
                </c:pt>
                <c:pt idx="17161">
                  <c:v>2.5481479999999999</c:v>
                </c:pt>
                <c:pt idx="17162">
                  <c:v>2.5454629999999998</c:v>
                </c:pt>
                <c:pt idx="17163">
                  <c:v>2.5441579999999999</c:v>
                </c:pt>
                <c:pt idx="17164">
                  <c:v>2.5444740000000001</c:v>
                </c:pt>
                <c:pt idx="17165">
                  <c:v>2.5467240000000002</c:v>
                </c:pt>
                <c:pt idx="17166">
                  <c:v>2.5462159999999998</c:v>
                </c:pt>
                <c:pt idx="17167">
                  <c:v>2.544416</c:v>
                </c:pt>
                <c:pt idx="17168">
                  <c:v>2.5455679999999998</c:v>
                </c:pt>
                <c:pt idx="17169">
                  <c:v>2.5477620000000001</c:v>
                </c:pt>
                <c:pt idx="17170">
                  <c:v>2.5478999999999998</c:v>
                </c:pt>
                <c:pt idx="17171">
                  <c:v>2.5474030000000001</c:v>
                </c:pt>
                <c:pt idx="17172">
                  <c:v>2.54453</c:v>
                </c:pt>
                <c:pt idx="17173">
                  <c:v>2.541426</c:v>
                </c:pt>
                <c:pt idx="17174">
                  <c:v>2.5438540000000001</c:v>
                </c:pt>
                <c:pt idx="17175">
                  <c:v>2.5451489999999999</c:v>
                </c:pt>
                <c:pt idx="17176">
                  <c:v>2.5447540000000002</c:v>
                </c:pt>
                <c:pt idx="17177">
                  <c:v>2.5472679999999999</c:v>
                </c:pt>
                <c:pt idx="17178">
                  <c:v>2.5492460000000001</c:v>
                </c:pt>
                <c:pt idx="17179">
                  <c:v>2.545655</c:v>
                </c:pt>
                <c:pt idx="17180">
                  <c:v>2.5420729999999998</c:v>
                </c:pt>
                <c:pt idx="17181">
                  <c:v>2.545099</c:v>
                </c:pt>
                <c:pt idx="17182">
                  <c:v>2.547412</c:v>
                </c:pt>
                <c:pt idx="17183">
                  <c:v>2.5435289999999999</c:v>
                </c:pt>
                <c:pt idx="17184">
                  <c:v>2.54183</c:v>
                </c:pt>
                <c:pt idx="17185">
                  <c:v>2.5428600000000001</c:v>
                </c:pt>
                <c:pt idx="17186">
                  <c:v>2.5419890000000001</c:v>
                </c:pt>
                <c:pt idx="17187">
                  <c:v>2.5435460000000001</c:v>
                </c:pt>
                <c:pt idx="17188">
                  <c:v>2.5462030000000002</c:v>
                </c:pt>
                <c:pt idx="17189">
                  <c:v>2.5461870000000002</c:v>
                </c:pt>
                <c:pt idx="17190">
                  <c:v>2.5475080000000001</c:v>
                </c:pt>
                <c:pt idx="17191">
                  <c:v>2.5458769999999999</c:v>
                </c:pt>
                <c:pt idx="17192">
                  <c:v>2.5389339999999998</c:v>
                </c:pt>
                <c:pt idx="17193">
                  <c:v>2.5374150000000002</c:v>
                </c:pt>
                <c:pt idx="17194">
                  <c:v>2.5411630000000001</c:v>
                </c:pt>
                <c:pt idx="17195">
                  <c:v>2.5424060000000002</c:v>
                </c:pt>
                <c:pt idx="17196">
                  <c:v>2.541461</c:v>
                </c:pt>
                <c:pt idx="17197">
                  <c:v>2.5419139999999998</c:v>
                </c:pt>
                <c:pt idx="17198">
                  <c:v>2.5408539999999999</c:v>
                </c:pt>
                <c:pt idx="17199">
                  <c:v>2.5432519999999998</c:v>
                </c:pt>
                <c:pt idx="17200">
                  <c:v>2.5485030000000002</c:v>
                </c:pt>
                <c:pt idx="17201">
                  <c:v>2.544362</c:v>
                </c:pt>
                <c:pt idx="17202">
                  <c:v>2.5447660000000001</c:v>
                </c:pt>
                <c:pt idx="17203">
                  <c:v>2.5519530000000001</c:v>
                </c:pt>
                <c:pt idx="17204">
                  <c:v>2.5497920000000001</c:v>
                </c:pt>
                <c:pt idx="17205">
                  <c:v>2.5475479999999999</c:v>
                </c:pt>
                <c:pt idx="17206">
                  <c:v>2.549366</c:v>
                </c:pt>
                <c:pt idx="17207">
                  <c:v>2.5467309999999999</c:v>
                </c:pt>
                <c:pt idx="17208">
                  <c:v>2.547094</c:v>
                </c:pt>
                <c:pt idx="17209">
                  <c:v>2.5503830000000001</c:v>
                </c:pt>
                <c:pt idx="17210">
                  <c:v>2.5473129999999999</c:v>
                </c:pt>
                <c:pt idx="17211">
                  <c:v>2.5452940000000002</c:v>
                </c:pt>
                <c:pt idx="17212">
                  <c:v>2.549312</c:v>
                </c:pt>
                <c:pt idx="17213">
                  <c:v>2.549363</c:v>
                </c:pt>
                <c:pt idx="17214">
                  <c:v>2.5481790000000002</c:v>
                </c:pt>
                <c:pt idx="17215">
                  <c:v>2.55274</c:v>
                </c:pt>
                <c:pt idx="17216">
                  <c:v>2.5525530000000001</c:v>
                </c:pt>
                <c:pt idx="17217">
                  <c:v>2.5475020000000002</c:v>
                </c:pt>
                <c:pt idx="17218">
                  <c:v>2.5481180000000001</c:v>
                </c:pt>
                <c:pt idx="17219">
                  <c:v>2.5492189999999999</c:v>
                </c:pt>
                <c:pt idx="17220">
                  <c:v>2.545404</c:v>
                </c:pt>
                <c:pt idx="17221">
                  <c:v>2.5462899999999999</c:v>
                </c:pt>
                <c:pt idx="17222">
                  <c:v>2.548543</c:v>
                </c:pt>
                <c:pt idx="17223">
                  <c:v>2.545957</c:v>
                </c:pt>
                <c:pt idx="17224">
                  <c:v>2.5461619999999998</c:v>
                </c:pt>
                <c:pt idx="17225">
                  <c:v>2.547091</c:v>
                </c:pt>
                <c:pt idx="17226">
                  <c:v>2.5480870000000002</c:v>
                </c:pt>
                <c:pt idx="17227">
                  <c:v>2.5504020000000001</c:v>
                </c:pt>
                <c:pt idx="17228">
                  <c:v>2.5505849999999999</c:v>
                </c:pt>
                <c:pt idx="17229">
                  <c:v>2.5511780000000002</c:v>
                </c:pt>
                <c:pt idx="17230">
                  <c:v>2.5509080000000002</c:v>
                </c:pt>
                <c:pt idx="17231">
                  <c:v>2.5526559999999998</c:v>
                </c:pt>
                <c:pt idx="17232">
                  <c:v>2.5536289999999999</c:v>
                </c:pt>
                <c:pt idx="17233">
                  <c:v>2.5526439999999999</c:v>
                </c:pt>
                <c:pt idx="17234">
                  <c:v>2.5554960000000002</c:v>
                </c:pt>
                <c:pt idx="17235">
                  <c:v>2.5558700000000001</c:v>
                </c:pt>
                <c:pt idx="17236">
                  <c:v>2.5523850000000001</c:v>
                </c:pt>
                <c:pt idx="17237">
                  <c:v>2.5546639999999998</c:v>
                </c:pt>
                <c:pt idx="17238">
                  <c:v>2.558586</c:v>
                </c:pt>
                <c:pt idx="17239">
                  <c:v>2.5563220000000002</c:v>
                </c:pt>
                <c:pt idx="17240">
                  <c:v>2.552092</c:v>
                </c:pt>
                <c:pt idx="17241">
                  <c:v>2.5525630000000001</c:v>
                </c:pt>
                <c:pt idx="17242">
                  <c:v>2.5559630000000002</c:v>
                </c:pt>
                <c:pt idx="17243">
                  <c:v>2.5540409999999998</c:v>
                </c:pt>
                <c:pt idx="17244">
                  <c:v>2.55111</c:v>
                </c:pt>
                <c:pt idx="17245">
                  <c:v>2.5556429999999999</c:v>
                </c:pt>
                <c:pt idx="17246">
                  <c:v>2.5620379999999998</c:v>
                </c:pt>
                <c:pt idx="17247">
                  <c:v>2.5611809999999999</c:v>
                </c:pt>
                <c:pt idx="17248">
                  <c:v>2.5548220000000001</c:v>
                </c:pt>
                <c:pt idx="17249">
                  <c:v>2.551275</c:v>
                </c:pt>
                <c:pt idx="17250">
                  <c:v>2.5509520000000001</c:v>
                </c:pt>
                <c:pt idx="17251">
                  <c:v>2.5534520000000001</c:v>
                </c:pt>
                <c:pt idx="17252">
                  <c:v>2.5570119999999998</c:v>
                </c:pt>
                <c:pt idx="17253">
                  <c:v>2.556794</c:v>
                </c:pt>
                <c:pt idx="17254">
                  <c:v>2.5554139999999999</c:v>
                </c:pt>
                <c:pt idx="17255">
                  <c:v>2.559361</c:v>
                </c:pt>
                <c:pt idx="17256">
                  <c:v>2.5624319999999998</c:v>
                </c:pt>
                <c:pt idx="17257">
                  <c:v>2.5598960000000002</c:v>
                </c:pt>
                <c:pt idx="17258">
                  <c:v>2.558284</c:v>
                </c:pt>
                <c:pt idx="17259">
                  <c:v>2.5596969999999999</c:v>
                </c:pt>
                <c:pt idx="17260">
                  <c:v>2.5583040000000001</c:v>
                </c:pt>
                <c:pt idx="17261">
                  <c:v>2.5559409999999998</c:v>
                </c:pt>
                <c:pt idx="17262">
                  <c:v>2.5570840000000001</c:v>
                </c:pt>
                <c:pt idx="17263">
                  <c:v>2.556813</c:v>
                </c:pt>
                <c:pt idx="17264">
                  <c:v>2.5548869999999999</c:v>
                </c:pt>
                <c:pt idx="17265">
                  <c:v>2.5577909999999999</c:v>
                </c:pt>
                <c:pt idx="17266">
                  <c:v>2.5612780000000002</c:v>
                </c:pt>
                <c:pt idx="17267">
                  <c:v>2.563367</c:v>
                </c:pt>
                <c:pt idx="17268">
                  <c:v>2.5640649999999998</c:v>
                </c:pt>
                <c:pt idx="17269">
                  <c:v>2.5618439999999998</c:v>
                </c:pt>
                <c:pt idx="17270">
                  <c:v>2.562265</c:v>
                </c:pt>
                <c:pt idx="17271">
                  <c:v>2.5625260000000001</c:v>
                </c:pt>
                <c:pt idx="17272">
                  <c:v>2.5613489999999999</c:v>
                </c:pt>
                <c:pt idx="17273">
                  <c:v>2.5620509999999999</c:v>
                </c:pt>
                <c:pt idx="17274">
                  <c:v>2.5643199999999999</c:v>
                </c:pt>
                <c:pt idx="17275">
                  <c:v>2.5662219999999998</c:v>
                </c:pt>
                <c:pt idx="17276">
                  <c:v>2.56535</c:v>
                </c:pt>
                <c:pt idx="17277">
                  <c:v>2.5645820000000001</c:v>
                </c:pt>
                <c:pt idx="17278">
                  <c:v>2.566128</c:v>
                </c:pt>
                <c:pt idx="17279">
                  <c:v>2.5634700000000001</c:v>
                </c:pt>
                <c:pt idx="17280">
                  <c:v>2.558395</c:v>
                </c:pt>
                <c:pt idx="17281">
                  <c:v>2.5618439999999998</c:v>
                </c:pt>
                <c:pt idx="17282">
                  <c:v>2.5646800000000001</c:v>
                </c:pt>
                <c:pt idx="17283">
                  <c:v>2.5609660000000001</c:v>
                </c:pt>
                <c:pt idx="17284">
                  <c:v>2.5610970000000002</c:v>
                </c:pt>
                <c:pt idx="17285">
                  <c:v>2.5639850000000002</c:v>
                </c:pt>
                <c:pt idx="17286">
                  <c:v>2.5637910000000002</c:v>
                </c:pt>
                <c:pt idx="17287">
                  <c:v>2.561979</c:v>
                </c:pt>
                <c:pt idx="17288">
                  <c:v>2.5628289999999998</c:v>
                </c:pt>
                <c:pt idx="17289">
                  <c:v>2.5664470000000001</c:v>
                </c:pt>
                <c:pt idx="17290">
                  <c:v>2.5679449999999999</c:v>
                </c:pt>
                <c:pt idx="17291">
                  <c:v>2.5651250000000001</c:v>
                </c:pt>
                <c:pt idx="17292">
                  <c:v>2.5640429999999999</c:v>
                </c:pt>
                <c:pt idx="17293">
                  <c:v>2.5672670000000002</c:v>
                </c:pt>
                <c:pt idx="17294">
                  <c:v>2.571539</c:v>
                </c:pt>
                <c:pt idx="17295">
                  <c:v>2.5731510000000002</c:v>
                </c:pt>
                <c:pt idx="17296">
                  <c:v>2.5692689999999998</c:v>
                </c:pt>
                <c:pt idx="17297">
                  <c:v>2.5676079999999999</c:v>
                </c:pt>
                <c:pt idx="17298">
                  <c:v>2.5685660000000001</c:v>
                </c:pt>
                <c:pt idx="17299">
                  <c:v>2.5671599999999999</c:v>
                </c:pt>
                <c:pt idx="17300">
                  <c:v>2.5664940000000001</c:v>
                </c:pt>
                <c:pt idx="17301">
                  <c:v>2.5659839999999998</c:v>
                </c:pt>
                <c:pt idx="17302">
                  <c:v>2.5680350000000001</c:v>
                </c:pt>
                <c:pt idx="17303">
                  <c:v>2.5727859999999998</c:v>
                </c:pt>
                <c:pt idx="17304">
                  <c:v>2.572905</c:v>
                </c:pt>
                <c:pt idx="17305">
                  <c:v>2.5723660000000002</c:v>
                </c:pt>
                <c:pt idx="17306">
                  <c:v>2.5736270000000001</c:v>
                </c:pt>
                <c:pt idx="17307">
                  <c:v>2.5736430000000001</c:v>
                </c:pt>
                <c:pt idx="17308">
                  <c:v>2.5735929999999998</c:v>
                </c:pt>
                <c:pt idx="17309">
                  <c:v>2.5732210000000002</c:v>
                </c:pt>
                <c:pt idx="17310">
                  <c:v>2.5719780000000001</c:v>
                </c:pt>
                <c:pt idx="17311">
                  <c:v>2.5737700000000001</c:v>
                </c:pt>
                <c:pt idx="17312">
                  <c:v>2.5770439999999999</c:v>
                </c:pt>
                <c:pt idx="17313">
                  <c:v>2.5751849999999998</c:v>
                </c:pt>
                <c:pt idx="17314">
                  <c:v>2.5727190000000002</c:v>
                </c:pt>
                <c:pt idx="17315">
                  <c:v>2.5729329999999999</c:v>
                </c:pt>
                <c:pt idx="17316">
                  <c:v>2.5732020000000002</c:v>
                </c:pt>
                <c:pt idx="17317">
                  <c:v>2.5729570000000002</c:v>
                </c:pt>
                <c:pt idx="17318">
                  <c:v>2.5732309999999998</c:v>
                </c:pt>
                <c:pt idx="17319">
                  <c:v>2.5759859999999999</c:v>
                </c:pt>
                <c:pt idx="17320">
                  <c:v>2.577531</c:v>
                </c:pt>
                <c:pt idx="17321">
                  <c:v>2.5728019999999998</c:v>
                </c:pt>
                <c:pt idx="17322">
                  <c:v>2.568746</c:v>
                </c:pt>
                <c:pt idx="17323">
                  <c:v>2.5700889999999998</c:v>
                </c:pt>
                <c:pt idx="17324">
                  <c:v>2.5724909999999999</c:v>
                </c:pt>
                <c:pt idx="17325">
                  <c:v>2.574684</c:v>
                </c:pt>
                <c:pt idx="17326">
                  <c:v>2.577267</c:v>
                </c:pt>
                <c:pt idx="17327">
                  <c:v>2.5772689999999998</c:v>
                </c:pt>
                <c:pt idx="17328">
                  <c:v>2.5757240000000001</c:v>
                </c:pt>
                <c:pt idx="17329">
                  <c:v>2.5755159999999999</c:v>
                </c:pt>
                <c:pt idx="17330">
                  <c:v>2.5762350000000001</c:v>
                </c:pt>
                <c:pt idx="17331">
                  <c:v>2.5821179999999999</c:v>
                </c:pt>
                <c:pt idx="17332">
                  <c:v>2.586198</c:v>
                </c:pt>
                <c:pt idx="17333">
                  <c:v>2.58189</c:v>
                </c:pt>
                <c:pt idx="17334">
                  <c:v>2.5783100000000001</c:v>
                </c:pt>
                <c:pt idx="17335">
                  <c:v>2.5792120000000001</c:v>
                </c:pt>
                <c:pt idx="17336">
                  <c:v>2.576867</c:v>
                </c:pt>
                <c:pt idx="17337">
                  <c:v>2.5747969999999998</c:v>
                </c:pt>
                <c:pt idx="17338">
                  <c:v>2.5785680000000002</c:v>
                </c:pt>
                <c:pt idx="17339">
                  <c:v>2.5802779999999998</c:v>
                </c:pt>
                <c:pt idx="17340">
                  <c:v>2.5790890000000002</c:v>
                </c:pt>
                <c:pt idx="17341">
                  <c:v>2.577655</c:v>
                </c:pt>
                <c:pt idx="17342">
                  <c:v>2.575745</c:v>
                </c:pt>
                <c:pt idx="17343">
                  <c:v>2.5759940000000001</c:v>
                </c:pt>
                <c:pt idx="17344">
                  <c:v>2.5750820000000001</c:v>
                </c:pt>
                <c:pt idx="17345">
                  <c:v>2.573455</c:v>
                </c:pt>
                <c:pt idx="17346">
                  <c:v>2.5755029999999999</c:v>
                </c:pt>
                <c:pt idx="17347">
                  <c:v>2.576527</c:v>
                </c:pt>
                <c:pt idx="17348">
                  <c:v>2.5758450000000002</c:v>
                </c:pt>
                <c:pt idx="17349">
                  <c:v>2.5791949999999999</c:v>
                </c:pt>
                <c:pt idx="17350">
                  <c:v>2.5820159999999999</c:v>
                </c:pt>
                <c:pt idx="17351">
                  <c:v>2.5811289999999998</c:v>
                </c:pt>
                <c:pt idx="17352">
                  <c:v>2.576864</c:v>
                </c:pt>
                <c:pt idx="17353">
                  <c:v>2.574932</c:v>
                </c:pt>
                <c:pt idx="17354">
                  <c:v>2.5776560000000002</c:v>
                </c:pt>
                <c:pt idx="17355">
                  <c:v>2.5775999999999999</c:v>
                </c:pt>
                <c:pt idx="17356">
                  <c:v>2.574125</c:v>
                </c:pt>
                <c:pt idx="17357">
                  <c:v>2.5740880000000002</c:v>
                </c:pt>
                <c:pt idx="17358">
                  <c:v>2.5743779999999998</c:v>
                </c:pt>
                <c:pt idx="17359">
                  <c:v>2.5729679999999999</c:v>
                </c:pt>
                <c:pt idx="17360">
                  <c:v>2.575148</c:v>
                </c:pt>
                <c:pt idx="17361">
                  <c:v>2.5794570000000001</c:v>
                </c:pt>
                <c:pt idx="17362">
                  <c:v>2.5767730000000002</c:v>
                </c:pt>
                <c:pt idx="17363">
                  <c:v>2.572012</c:v>
                </c:pt>
                <c:pt idx="17364">
                  <c:v>2.5747049999999998</c:v>
                </c:pt>
                <c:pt idx="17365">
                  <c:v>2.5768200000000001</c:v>
                </c:pt>
                <c:pt idx="17366">
                  <c:v>2.5769730000000002</c:v>
                </c:pt>
                <c:pt idx="17367">
                  <c:v>2.5794640000000002</c:v>
                </c:pt>
                <c:pt idx="17368">
                  <c:v>2.5765410000000002</c:v>
                </c:pt>
                <c:pt idx="17369">
                  <c:v>2.5749249999999999</c:v>
                </c:pt>
                <c:pt idx="17370">
                  <c:v>2.5793539999999999</c:v>
                </c:pt>
                <c:pt idx="17371">
                  <c:v>2.5789499999999999</c:v>
                </c:pt>
                <c:pt idx="17372">
                  <c:v>2.5767370000000001</c:v>
                </c:pt>
                <c:pt idx="17373">
                  <c:v>2.5800540000000001</c:v>
                </c:pt>
                <c:pt idx="17374">
                  <c:v>2.5829179999999998</c:v>
                </c:pt>
                <c:pt idx="17375">
                  <c:v>2.5839129999999999</c:v>
                </c:pt>
                <c:pt idx="17376">
                  <c:v>2.5843159999999998</c:v>
                </c:pt>
                <c:pt idx="17377">
                  <c:v>2.5835970000000001</c:v>
                </c:pt>
                <c:pt idx="17378">
                  <c:v>2.5807890000000002</c:v>
                </c:pt>
                <c:pt idx="17379">
                  <c:v>2.5771500000000001</c:v>
                </c:pt>
                <c:pt idx="17380">
                  <c:v>2.5787749999999998</c:v>
                </c:pt>
                <c:pt idx="17381">
                  <c:v>2.581264</c:v>
                </c:pt>
                <c:pt idx="17382">
                  <c:v>2.5801419999999999</c:v>
                </c:pt>
                <c:pt idx="17383">
                  <c:v>2.580956</c:v>
                </c:pt>
                <c:pt idx="17384">
                  <c:v>2.5810040000000001</c:v>
                </c:pt>
                <c:pt idx="17385">
                  <c:v>2.580257</c:v>
                </c:pt>
                <c:pt idx="17386">
                  <c:v>2.5817060000000001</c:v>
                </c:pt>
                <c:pt idx="17387">
                  <c:v>2.5859179999999999</c:v>
                </c:pt>
                <c:pt idx="17388">
                  <c:v>2.5887500000000001</c:v>
                </c:pt>
                <c:pt idx="17389">
                  <c:v>2.586932</c:v>
                </c:pt>
                <c:pt idx="17390">
                  <c:v>2.5868310000000001</c:v>
                </c:pt>
                <c:pt idx="17391">
                  <c:v>2.5868069999999999</c:v>
                </c:pt>
                <c:pt idx="17392">
                  <c:v>2.5850230000000001</c:v>
                </c:pt>
                <c:pt idx="17393">
                  <c:v>2.5860129999999999</c:v>
                </c:pt>
                <c:pt idx="17394">
                  <c:v>2.5879750000000001</c:v>
                </c:pt>
                <c:pt idx="17395">
                  <c:v>2.5880359999999998</c:v>
                </c:pt>
                <c:pt idx="17396">
                  <c:v>2.5867260000000001</c:v>
                </c:pt>
                <c:pt idx="17397">
                  <c:v>2.5881799999999999</c:v>
                </c:pt>
                <c:pt idx="17398">
                  <c:v>2.5910329999999999</c:v>
                </c:pt>
                <c:pt idx="17399">
                  <c:v>2.5922550000000002</c:v>
                </c:pt>
                <c:pt idx="17400">
                  <c:v>2.5955059999999999</c:v>
                </c:pt>
                <c:pt idx="17401">
                  <c:v>2.5965729999999998</c:v>
                </c:pt>
                <c:pt idx="17402">
                  <c:v>2.5941679999999998</c:v>
                </c:pt>
                <c:pt idx="17403">
                  <c:v>2.5958350000000001</c:v>
                </c:pt>
                <c:pt idx="17404">
                  <c:v>2.5975280000000001</c:v>
                </c:pt>
                <c:pt idx="17405">
                  <c:v>2.593146</c:v>
                </c:pt>
                <c:pt idx="17406">
                  <c:v>2.5895830000000002</c:v>
                </c:pt>
                <c:pt idx="17407">
                  <c:v>2.592206</c:v>
                </c:pt>
                <c:pt idx="17408">
                  <c:v>2.5918109999999999</c:v>
                </c:pt>
                <c:pt idx="17409">
                  <c:v>2.5909559999999998</c:v>
                </c:pt>
                <c:pt idx="17410">
                  <c:v>2.5925440000000002</c:v>
                </c:pt>
                <c:pt idx="17411">
                  <c:v>2.5898680000000001</c:v>
                </c:pt>
                <c:pt idx="17412">
                  <c:v>2.58846</c:v>
                </c:pt>
                <c:pt idx="17413">
                  <c:v>2.5903749999999999</c:v>
                </c:pt>
                <c:pt idx="17414">
                  <c:v>2.591275</c:v>
                </c:pt>
                <c:pt idx="17415">
                  <c:v>2.5922749999999999</c:v>
                </c:pt>
                <c:pt idx="17416">
                  <c:v>2.594325</c:v>
                </c:pt>
                <c:pt idx="17417">
                  <c:v>2.596238</c:v>
                </c:pt>
                <c:pt idx="17418">
                  <c:v>2.5916489999999999</c:v>
                </c:pt>
                <c:pt idx="17419">
                  <c:v>2.5894379999999999</c:v>
                </c:pt>
                <c:pt idx="17420">
                  <c:v>2.593747</c:v>
                </c:pt>
                <c:pt idx="17421">
                  <c:v>2.5929150000000001</c:v>
                </c:pt>
                <c:pt idx="17422">
                  <c:v>2.5910799999999998</c:v>
                </c:pt>
                <c:pt idx="17423">
                  <c:v>2.592584</c:v>
                </c:pt>
                <c:pt idx="17424">
                  <c:v>2.5896520000000001</c:v>
                </c:pt>
                <c:pt idx="17425">
                  <c:v>2.586973</c:v>
                </c:pt>
                <c:pt idx="17426">
                  <c:v>2.5855239999999999</c:v>
                </c:pt>
                <c:pt idx="17427">
                  <c:v>2.5855790000000001</c:v>
                </c:pt>
                <c:pt idx="17428">
                  <c:v>2.5905239999999998</c:v>
                </c:pt>
                <c:pt idx="17429">
                  <c:v>2.5906370000000001</c:v>
                </c:pt>
                <c:pt idx="17430">
                  <c:v>2.5860310000000002</c:v>
                </c:pt>
                <c:pt idx="17431">
                  <c:v>2.5877789999999998</c:v>
                </c:pt>
                <c:pt idx="17432">
                  <c:v>2.5923720000000001</c:v>
                </c:pt>
                <c:pt idx="17433">
                  <c:v>2.5924700000000001</c:v>
                </c:pt>
                <c:pt idx="17434">
                  <c:v>2.5891649999999999</c:v>
                </c:pt>
                <c:pt idx="17435">
                  <c:v>2.5887289999999998</c:v>
                </c:pt>
                <c:pt idx="17436">
                  <c:v>2.5910799999999998</c:v>
                </c:pt>
                <c:pt idx="17437">
                  <c:v>2.5938789999999998</c:v>
                </c:pt>
                <c:pt idx="17438">
                  <c:v>2.5959439999999998</c:v>
                </c:pt>
                <c:pt idx="17439">
                  <c:v>2.5934149999999998</c:v>
                </c:pt>
                <c:pt idx="17440">
                  <c:v>2.5918619999999999</c:v>
                </c:pt>
                <c:pt idx="17441">
                  <c:v>2.5973830000000002</c:v>
                </c:pt>
                <c:pt idx="17442">
                  <c:v>2.5954109999999999</c:v>
                </c:pt>
                <c:pt idx="17443">
                  <c:v>2.5883889999999998</c:v>
                </c:pt>
                <c:pt idx="17444">
                  <c:v>2.5922860000000001</c:v>
                </c:pt>
                <c:pt idx="17445">
                  <c:v>2.5960480000000001</c:v>
                </c:pt>
                <c:pt idx="17446">
                  <c:v>2.5907520000000002</c:v>
                </c:pt>
                <c:pt idx="17447">
                  <c:v>2.59294</c:v>
                </c:pt>
                <c:pt idx="17448">
                  <c:v>2.6027130000000001</c:v>
                </c:pt>
                <c:pt idx="17449">
                  <c:v>2.6012249999999999</c:v>
                </c:pt>
                <c:pt idx="17450">
                  <c:v>2.5965099999999999</c:v>
                </c:pt>
                <c:pt idx="17451">
                  <c:v>2.6027010000000002</c:v>
                </c:pt>
                <c:pt idx="17452">
                  <c:v>2.6049989999999998</c:v>
                </c:pt>
                <c:pt idx="17453">
                  <c:v>2.601369</c:v>
                </c:pt>
                <c:pt idx="17454">
                  <c:v>2.6005099999999999</c:v>
                </c:pt>
                <c:pt idx="17455">
                  <c:v>2.6015169999999999</c:v>
                </c:pt>
                <c:pt idx="17456">
                  <c:v>2.602455</c:v>
                </c:pt>
                <c:pt idx="17457">
                  <c:v>2.6030190000000002</c:v>
                </c:pt>
                <c:pt idx="17458">
                  <c:v>2.6029620000000002</c:v>
                </c:pt>
                <c:pt idx="17459">
                  <c:v>2.599424</c:v>
                </c:pt>
                <c:pt idx="17460">
                  <c:v>2.5962649999999998</c:v>
                </c:pt>
                <c:pt idx="17461">
                  <c:v>2.6014810000000002</c:v>
                </c:pt>
                <c:pt idx="17462">
                  <c:v>2.603037</c:v>
                </c:pt>
                <c:pt idx="17463">
                  <c:v>2.5965560000000001</c:v>
                </c:pt>
                <c:pt idx="17464">
                  <c:v>2.5946289999999999</c:v>
                </c:pt>
                <c:pt idx="17465">
                  <c:v>2.6005769999999999</c:v>
                </c:pt>
                <c:pt idx="17466">
                  <c:v>2.6020379999999999</c:v>
                </c:pt>
                <c:pt idx="17467">
                  <c:v>2.5978530000000002</c:v>
                </c:pt>
                <c:pt idx="17468">
                  <c:v>2.5964049999999999</c:v>
                </c:pt>
                <c:pt idx="17469">
                  <c:v>2.595056</c:v>
                </c:pt>
                <c:pt idx="17470">
                  <c:v>2.5940400000000001</c:v>
                </c:pt>
                <c:pt idx="17471">
                  <c:v>2.5962170000000002</c:v>
                </c:pt>
                <c:pt idx="17472">
                  <c:v>2.596247</c:v>
                </c:pt>
                <c:pt idx="17473">
                  <c:v>2.5981010000000002</c:v>
                </c:pt>
                <c:pt idx="17474">
                  <c:v>2.6036570000000001</c:v>
                </c:pt>
                <c:pt idx="17475">
                  <c:v>2.603691</c:v>
                </c:pt>
                <c:pt idx="17476">
                  <c:v>2.596841</c:v>
                </c:pt>
                <c:pt idx="17477">
                  <c:v>2.5975280000000001</c:v>
                </c:pt>
                <c:pt idx="17478">
                  <c:v>2.6039099999999999</c:v>
                </c:pt>
                <c:pt idx="17479">
                  <c:v>2.601448</c:v>
                </c:pt>
                <c:pt idx="17480">
                  <c:v>2.5982919999999998</c:v>
                </c:pt>
                <c:pt idx="17481">
                  <c:v>2.5998510000000001</c:v>
                </c:pt>
                <c:pt idx="17482">
                  <c:v>2.5990389999999999</c:v>
                </c:pt>
                <c:pt idx="17483">
                  <c:v>2.5971299999999999</c:v>
                </c:pt>
                <c:pt idx="17484">
                  <c:v>2.5943700000000001</c:v>
                </c:pt>
                <c:pt idx="17485">
                  <c:v>2.5936189999999999</c:v>
                </c:pt>
                <c:pt idx="17486">
                  <c:v>2.5986189999999998</c:v>
                </c:pt>
                <c:pt idx="17487">
                  <c:v>2.6034220000000001</c:v>
                </c:pt>
                <c:pt idx="17488">
                  <c:v>2.601029</c:v>
                </c:pt>
                <c:pt idx="17489">
                  <c:v>2.5966269999999998</c:v>
                </c:pt>
                <c:pt idx="17490">
                  <c:v>2.59829</c:v>
                </c:pt>
                <c:pt idx="17491">
                  <c:v>2.600854</c:v>
                </c:pt>
                <c:pt idx="17492">
                  <c:v>2.5981839999999998</c:v>
                </c:pt>
                <c:pt idx="17493">
                  <c:v>2.596419</c:v>
                </c:pt>
                <c:pt idx="17494">
                  <c:v>2.5985010000000002</c:v>
                </c:pt>
                <c:pt idx="17495">
                  <c:v>2.6016050000000002</c:v>
                </c:pt>
                <c:pt idx="17496">
                  <c:v>2.602541</c:v>
                </c:pt>
                <c:pt idx="17497">
                  <c:v>2.6008740000000001</c:v>
                </c:pt>
                <c:pt idx="17498">
                  <c:v>2.6027900000000002</c:v>
                </c:pt>
                <c:pt idx="17499">
                  <c:v>2.6083210000000001</c:v>
                </c:pt>
                <c:pt idx="17500">
                  <c:v>2.6112730000000002</c:v>
                </c:pt>
                <c:pt idx="17501">
                  <c:v>2.6088580000000001</c:v>
                </c:pt>
                <c:pt idx="17502">
                  <c:v>2.609127</c:v>
                </c:pt>
                <c:pt idx="17503">
                  <c:v>2.6139670000000002</c:v>
                </c:pt>
                <c:pt idx="17504">
                  <c:v>2.613801</c:v>
                </c:pt>
                <c:pt idx="17505">
                  <c:v>2.6128870000000002</c:v>
                </c:pt>
                <c:pt idx="17506">
                  <c:v>2.6156860000000002</c:v>
                </c:pt>
                <c:pt idx="17507">
                  <c:v>2.6171739999999999</c:v>
                </c:pt>
                <c:pt idx="17508">
                  <c:v>2.6154679999999999</c:v>
                </c:pt>
                <c:pt idx="17509">
                  <c:v>2.6140279999999998</c:v>
                </c:pt>
                <c:pt idx="17510">
                  <c:v>2.6110410000000002</c:v>
                </c:pt>
                <c:pt idx="17511">
                  <c:v>2.611027</c:v>
                </c:pt>
                <c:pt idx="17512">
                  <c:v>2.6141519999999998</c:v>
                </c:pt>
                <c:pt idx="17513">
                  <c:v>2.615777</c:v>
                </c:pt>
                <c:pt idx="17514">
                  <c:v>2.617918</c:v>
                </c:pt>
                <c:pt idx="17515">
                  <c:v>2.6179640000000002</c:v>
                </c:pt>
                <c:pt idx="17516">
                  <c:v>2.616927</c:v>
                </c:pt>
                <c:pt idx="17517">
                  <c:v>2.6178919999999999</c:v>
                </c:pt>
                <c:pt idx="17518">
                  <c:v>2.6159490000000001</c:v>
                </c:pt>
                <c:pt idx="17519">
                  <c:v>2.6162139999999998</c:v>
                </c:pt>
                <c:pt idx="17520">
                  <c:v>2.6224639999999999</c:v>
                </c:pt>
                <c:pt idx="17521">
                  <c:v>2.622411</c:v>
                </c:pt>
                <c:pt idx="17522">
                  <c:v>2.6167310000000001</c:v>
                </c:pt>
                <c:pt idx="17523">
                  <c:v>2.6156700000000002</c:v>
                </c:pt>
                <c:pt idx="17524">
                  <c:v>2.6191970000000002</c:v>
                </c:pt>
                <c:pt idx="17525">
                  <c:v>2.622439</c:v>
                </c:pt>
                <c:pt idx="17526">
                  <c:v>2.6217220000000001</c:v>
                </c:pt>
                <c:pt idx="17527">
                  <c:v>2.6175440000000001</c:v>
                </c:pt>
                <c:pt idx="17528">
                  <c:v>2.6158589999999999</c:v>
                </c:pt>
                <c:pt idx="17529">
                  <c:v>2.6204670000000001</c:v>
                </c:pt>
                <c:pt idx="17530">
                  <c:v>2.6206160000000001</c:v>
                </c:pt>
                <c:pt idx="17531">
                  <c:v>2.617467</c:v>
                </c:pt>
                <c:pt idx="17532">
                  <c:v>2.6183740000000002</c:v>
                </c:pt>
                <c:pt idx="17533">
                  <c:v>2.617572</c:v>
                </c:pt>
                <c:pt idx="17534">
                  <c:v>2.6165470000000002</c:v>
                </c:pt>
                <c:pt idx="17535">
                  <c:v>2.6166870000000002</c:v>
                </c:pt>
                <c:pt idx="17536">
                  <c:v>2.6177779999999999</c:v>
                </c:pt>
                <c:pt idx="17537">
                  <c:v>2.6220029999999999</c:v>
                </c:pt>
                <c:pt idx="17538">
                  <c:v>2.6208429999999998</c:v>
                </c:pt>
                <c:pt idx="17539">
                  <c:v>2.6140020000000002</c:v>
                </c:pt>
                <c:pt idx="17540">
                  <c:v>2.6124610000000001</c:v>
                </c:pt>
                <c:pt idx="17541">
                  <c:v>2.6145209999999999</c:v>
                </c:pt>
                <c:pt idx="17542">
                  <c:v>2.614141</c:v>
                </c:pt>
                <c:pt idx="17543">
                  <c:v>2.6167090000000002</c:v>
                </c:pt>
                <c:pt idx="17544">
                  <c:v>2.616193</c:v>
                </c:pt>
                <c:pt idx="17545">
                  <c:v>2.611926</c:v>
                </c:pt>
                <c:pt idx="17546">
                  <c:v>2.6157020000000002</c:v>
                </c:pt>
                <c:pt idx="17547">
                  <c:v>2.6187909999999999</c:v>
                </c:pt>
                <c:pt idx="17548">
                  <c:v>2.615456</c:v>
                </c:pt>
                <c:pt idx="17549">
                  <c:v>2.6137450000000002</c:v>
                </c:pt>
                <c:pt idx="17550">
                  <c:v>2.615246</c:v>
                </c:pt>
                <c:pt idx="17551">
                  <c:v>2.6175039999999998</c:v>
                </c:pt>
                <c:pt idx="17552">
                  <c:v>2.6173869999999999</c:v>
                </c:pt>
                <c:pt idx="17553">
                  <c:v>2.614595</c:v>
                </c:pt>
                <c:pt idx="17554">
                  <c:v>2.6131000000000002</c:v>
                </c:pt>
                <c:pt idx="17555">
                  <c:v>2.6153919999999999</c:v>
                </c:pt>
                <c:pt idx="17556">
                  <c:v>2.6151460000000002</c:v>
                </c:pt>
                <c:pt idx="17557">
                  <c:v>2.613407</c:v>
                </c:pt>
                <c:pt idx="17558">
                  <c:v>2.615767</c:v>
                </c:pt>
                <c:pt idx="17559">
                  <c:v>2.6188009999999999</c:v>
                </c:pt>
                <c:pt idx="17560">
                  <c:v>2.6173039999999999</c:v>
                </c:pt>
                <c:pt idx="17561">
                  <c:v>2.6163539999999998</c:v>
                </c:pt>
                <c:pt idx="17562">
                  <c:v>2.6156630000000001</c:v>
                </c:pt>
                <c:pt idx="17563">
                  <c:v>2.6148950000000002</c:v>
                </c:pt>
                <c:pt idx="17564">
                  <c:v>2.6158329999999999</c:v>
                </c:pt>
                <c:pt idx="17565">
                  <c:v>2.6180180000000002</c:v>
                </c:pt>
                <c:pt idx="17566">
                  <c:v>2.6204290000000001</c:v>
                </c:pt>
                <c:pt idx="17567">
                  <c:v>2.6237780000000002</c:v>
                </c:pt>
                <c:pt idx="17568">
                  <c:v>2.621629</c:v>
                </c:pt>
                <c:pt idx="17569">
                  <c:v>2.6164879999999999</c:v>
                </c:pt>
                <c:pt idx="17570">
                  <c:v>2.6185670000000001</c:v>
                </c:pt>
                <c:pt idx="17571">
                  <c:v>2.620101</c:v>
                </c:pt>
                <c:pt idx="17572">
                  <c:v>2.616689</c:v>
                </c:pt>
                <c:pt idx="17573">
                  <c:v>2.618204</c:v>
                </c:pt>
                <c:pt idx="17574">
                  <c:v>2.6185290000000001</c:v>
                </c:pt>
                <c:pt idx="17575">
                  <c:v>2.6184189999999998</c:v>
                </c:pt>
                <c:pt idx="17576">
                  <c:v>2.6203569999999998</c:v>
                </c:pt>
                <c:pt idx="17577">
                  <c:v>2.6209760000000002</c:v>
                </c:pt>
                <c:pt idx="17578">
                  <c:v>2.621588</c:v>
                </c:pt>
                <c:pt idx="17579">
                  <c:v>2.6220819999999998</c:v>
                </c:pt>
                <c:pt idx="17580">
                  <c:v>2.6205430000000001</c:v>
                </c:pt>
                <c:pt idx="17581">
                  <c:v>2.6199599999999998</c:v>
                </c:pt>
                <c:pt idx="17582">
                  <c:v>2.6200239999999999</c:v>
                </c:pt>
                <c:pt idx="17583">
                  <c:v>2.6215549999999999</c:v>
                </c:pt>
                <c:pt idx="17584">
                  <c:v>2.6242969999999999</c:v>
                </c:pt>
                <c:pt idx="17585">
                  <c:v>2.6251989999999998</c:v>
                </c:pt>
                <c:pt idx="17586">
                  <c:v>2.6229640000000001</c:v>
                </c:pt>
                <c:pt idx="17587">
                  <c:v>2.6248819999999999</c:v>
                </c:pt>
                <c:pt idx="17588">
                  <c:v>2.6292390000000001</c:v>
                </c:pt>
                <c:pt idx="17589">
                  <c:v>2.6292620000000002</c:v>
                </c:pt>
                <c:pt idx="17590">
                  <c:v>2.628952</c:v>
                </c:pt>
                <c:pt idx="17591">
                  <c:v>2.6275490000000001</c:v>
                </c:pt>
                <c:pt idx="17592">
                  <c:v>2.6241780000000001</c:v>
                </c:pt>
                <c:pt idx="17593">
                  <c:v>2.6238510000000002</c:v>
                </c:pt>
                <c:pt idx="17594">
                  <c:v>2.6259640000000002</c:v>
                </c:pt>
                <c:pt idx="17595">
                  <c:v>2.6247159999999998</c:v>
                </c:pt>
                <c:pt idx="17596">
                  <c:v>2.6229969999999998</c:v>
                </c:pt>
                <c:pt idx="17597">
                  <c:v>2.6246930000000002</c:v>
                </c:pt>
                <c:pt idx="17598">
                  <c:v>2.6245090000000002</c:v>
                </c:pt>
                <c:pt idx="17599">
                  <c:v>2.6266440000000002</c:v>
                </c:pt>
                <c:pt idx="17600">
                  <c:v>2.6309459999999998</c:v>
                </c:pt>
                <c:pt idx="17601">
                  <c:v>2.6311170000000002</c:v>
                </c:pt>
                <c:pt idx="17602">
                  <c:v>2.6305550000000002</c:v>
                </c:pt>
                <c:pt idx="17603">
                  <c:v>2.6310169999999999</c:v>
                </c:pt>
                <c:pt idx="17604">
                  <c:v>2.6291859999999998</c:v>
                </c:pt>
                <c:pt idx="17605">
                  <c:v>2.6246719999999999</c:v>
                </c:pt>
                <c:pt idx="17606">
                  <c:v>2.624736</c:v>
                </c:pt>
                <c:pt idx="17607">
                  <c:v>2.6304630000000002</c:v>
                </c:pt>
                <c:pt idx="17608">
                  <c:v>2.6322100000000002</c:v>
                </c:pt>
                <c:pt idx="17609">
                  <c:v>2.6278920000000001</c:v>
                </c:pt>
                <c:pt idx="17610">
                  <c:v>2.6273979999999999</c:v>
                </c:pt>
                <c:pt idx="17611">
                  <c:v>2.6309779999999998</c:v>
                </c:pt>
                <c:pt idx="17612">
                  <c:v>2.630061</c:v>
                </c:pt>
                <c:pt idx="17613">
                  <c:v>2.6261739999999998</c:v>
                </c:pt>
                <c:pt idx="17614">
                  <c:v>2.626598</c:v>
                </c:pt>
                <c:pt idx="17615">
                  <c:v>2.6287600000000002</c:v>
                </c:pt>
                <c:pt idx="17616">
                  <c:v>2.6284109999999998</c:v>
                </c:pt>
                <c:pt idx="17617">
                  <c:v>2.6286049999999999</c:v>
                </c:pt>
                <c:pt idx="17618">
                  <c:v>2.6290939999999998</c:v>
                </c:pt>
                <c:pt idx="17619">
                  <c:v>2.6307589999999998</c:v>
                </c:pt>
                <c:pt idx="17620">
                  <c:v>2.630172</c:v>
                </c:pt>
                <c:pt idx="17621">
                  <c:v>2.6282480000000001</c:v>
                </c:pt>
                <c:pt idx="17622">
                  <c:v>2.627974</c:v>
                </c:pt>
                <c:pt idx="17623">
                  <c:v>2.6273610000000001</c:v>
                </c:pt>
                <c:pt idx="17624">
                  <c:v>2.6299049999999999</c:v>
                </c:pt>
                <c:pt idx="17625">
                  <c:v>2.6311330000000002</c:v>
                </c:pt>
                <c:pt idx="17626">
                  <c:v>2.6264569999999998</c:v>
                </c:pt>
                <c:pt idx="17627">
                  <c:v>2.6254059999999999</c:v>
                </c:pt>
                <c:pt idx="17628">
                  <c:v>2.628196</c:v>
                </c:pt>
                <c:pt idx="17629">
                  <c:v>2.628603</c:v>
                </c:pt>
                <c:pt idx="17630">
                  <c:v>2.6275680000000001</c:v>
                </c:pt>
                <c:pt idx="17631">
                  <c:v>2.6295920000000002</c:v>
                </c:pt>
                <c:pt idx="17632">
                  <c:v>2.6327530000000001</c:v>
                </c:pt>
                <c:pt idx="17633">
                  <c:v>2.6299389999999998</c:v>
                </c:pt>
                <c:pt idx="17634">
                  <c:v>2.6293839999999999</c:v>
                </c:pt>
                <c:pt idx="17635">
                  <c:v>2.6359910000000002</c:v>
                </c:pt>
                <c:pt idx="17636">
                  <c:v>2.6354329999999999</c:v>
                </c:pt>
                <c:pt idx="17637">
                  <c:v>2.6280779999999999</c:v>
                </c:pt>
                <c:pt idx="17638">
                  <c:v>2.6281210000000002</c:v>
                </c:pt>
                <c:pt idx="17639">
                  <c:v>2.631974</c:v>
                </c:pt>
                <c:pt idx="17640">
                  <c:v>2.6333950000000002</c:v>
                </c:pt>
                <c:pt idx="17641">
                  <c:v>2.6366139999999998</c:v>
                </c:pt>
                <c:pt idx="17642">
                  <c:v>2.635894</c:v>
                </c:pt>
                <c:pt idx="17643">
                  <c:v>2.6310250000000002</c:v>
                </c:pt>
                <c:pt idx="17644">
                  <c:v>2.634277</c:v>
                </c:pt>
                <c:pt idx="17645">
                  <c:v>2.6349619999999998</c:v>
                </c:pt>
                <c:pt idx="17646">
                  <c:v>2.628333</c:v>
                </c:pt>
                <c:pt idx="17647">
                  <c:v>2.6316299999999999</c:v>
                </c:pt>
                <c:pt idx="17648">
                  <c:v>2.6384349999999999</c:v>
                </c:pt>
                <c:pt idx="17649">
                  <c:v>2.6378499999999998</c:v>
                </c:pt>
                <c:pt idx="17650">
                  <c:v>2.637677</c:v>
                </c:pt>
                <c:pt idx="17651">
                  <c:v>2.6395840000000002</c:v>
                </c:pt>
                <c:pt idx="17652">
                  <c:v>2.6348530000000001</c:v>
                </c:pt>
                <c:pt idx="17653">
                  <c:v>2.6317119999999998</c:v>
                </c:pt>
                <c:pt idx="17654">
                  <c:v>2.637483</c:v>
                </c:pt>
                <c:pt idx="17655">
                  <c:v>2.6398519999999999</c:v>
                </c:pt>
                <c:pt idx="17656">
                  <c:v>2.6337860000000002</c:v>
                </c:pt>
                <c:pt idx="17657">
                  <c:v>2.6323099999999999</c:v>
                </c:pt>
                <c:pt idx="17658">
                  <c:v>2.6382409999999998</c:v>
                </c:pt>
                <c:pt idx="17659">
                  <c:v>2.6413760000000002</c:v>
                </c:pt>
                <c:pt idx="17660">
                  <c:v>2.6379450000000002</c:v>
                </c:pt>
                <c:pt idx="17661">
                  <c:v>2.6345480000000001</c:v>
                </c:pt>
                <c:pt idx="17662">
                  <c:v>2.6381019999999999</c:v>
                </c:pt>
                <c:pt idx="17663">
                  <c:v>2.644469</c:v>
                </c:pt>
                <c:pt idx="17664">
                  <c:v>2.6448079999999998</c:v>
                </c:pt>
                <c:pt idx="17665">
                  <c:v>2.6408559999999999</c:v>
                </c:pt>
                <c:pt idx="17666">
                  <c:v>2.6351689999999999</c:v>
                </c:pt>
                <c:pt idx="17667">
                  <c:v>2.6317780000000002</c:v>
                </c:pt>
                <c:pt idx="17668">
                  <c:v>2.6367050000000001</c:v>
                </c:pt>
                <c:pt idx="17669">
                  <c:v>2.639913</c:v>
                </c:pt>
                <c:pt idx="17670">
                  <c:v>2.6379190000000001</c:v>
                </c:pt>
                <c:pt idx="17671">
                  <c:v>2.6422029999999999</c:v>
                </c:pt>
                <c:pt idx="17672">
                  <c:v>2.6448870000000002</c:v>
                </c:pt>
                <c:pt idx="17673">
                  <c:v>2.6452610000000001</c:v>
                </c:pt>
                <c:pt idx="17674">
                  <c:v>2.6476169999999999</c:v>
                </c:pt>
                <c:pt idx="17675">
                  <c:v>2.650344</c:v>
                </c:pt>
                <c:pt idx="17676">
                  <c:v>2.6503610000000002</c:v>
                </c:pt>
                <c:pt idx="17677">
                  <c:v>2.6469830000000001</c:v>
                </c:pt>
                <c:pt idx="17678">
                  <c:v>2.6459109999999999</c:v>
                </c:pt>
                <c:pt idx="17679">
                  <c:v>2.6480480000000002</c:v>
                </c:pt>
                <c:pt idx="17680">
                  <c:v>2.647303</c:v>
                </c:pt>
                <c:pt idx="17681">
                  <c:v>2.645108</c:v>
                </c:pt>
                <c:pt idx="17682">
                  <c:v>2.6446290000000001</c:v>
                </c:pt>
                <c:pt idx="17683">
                  <c:v>2.6470560000000001</c:v>
                </c:pt>
                <c:pt idx="17684">
                  <c:v>2.648018</c:v>
                </c:pt>
                <c:pt idx="17685">
                  <c:v>2.6452309999999999</c:v>
                </c:pt>
                <c:pt idx="17686">
                  <c:v>2.6503450000000002</c:v>
                </c:pt>
                <c:pt idx="17687">
                  <c:v>2.6548090000000002</c:v>
                </c:pt>
                <c:pt idx="17688">
                  <c:v>2.6487020000000001</c:v>
                </c:pt>
                <c:pt idx="17689">
                  <c:v>2.6480899999999998</c:v>
                </c:pt>
                <c:pt idx="17690">
                  <c:v>2.6516320000000002</c:v>
                </c:pt>
                <c:pt idx="17691">
                  <c:v>2.6465619999999999</c:v>
                </c:pt>
                <c:pt idx="17692">
                  <c:v>2.645165</c:v>
                </c:pt>
                <c:pt idx="17693">
                  <c:v>2.6506609999999999</c:v>
                </c:pt>
                <c:pt idx="17694">
                  <c:v>2.6505200000000002</c:v>
                </c:pt>
                <c:pt idx="17695">
                  <c:v>2.6480570000000001</c:v>
                </c:pt>
                <c:pt idx="17696">
                  <c:v>2.648244</c:v>
                </c:pt>
                <c:pt idx="17697">
                  <c:v>2.64941</c:v>
                </c:pt>
                <c:pt idx="17698">
                  <c:v>2.6465510000000001</c:v>
                </c:pt>
                <c:pt idx="17699">
                  <c:v>2.641413</c:v>
                </c:pt>
                <c:pt idx="17700">
                  <c:v>2.6418360000000001</c:v>
                </c:pt>
                <c:pt idx="17701">
                  <c:v>2.6464750000000001</c:v>
                </c:pt>
                <c:pt idx="17702">
                  <c:v>2.6459389999999998</c:v>
                </c:pt>
                <c:pt idx="17703">
                  <c:v>2.6443340000000002</c:v>
                </c:pt>
                <c:pt idx="17704">
                  <c:v>2.6485089999999998</c:v>
                </c:pt>
                <c:pt idx="17705">
                  <c:v>2.650493</c:v>
                </c:pt>
                <c:pt idx="17706">
                  <c:v>2.6506500000000002</c:v>
                </c:pt>
                <c:pt idx="17707">
                  <c:v>2.6550370000000001</c:v>
                </c:pt>
                <c:pt idx="17708">
                  <c:v>2.6534599999999999</c:v>
                </c:pt>
                <c:pt idx="17709">
                  <c:v>2.6471870000000002</c:v>
                </c:pt>
                <c:pt idx="17710">
                  <c:v>2.648647</c:v>
                </c:pt>
                <c:pt idx="17711">
                  <c:v>2.6524380000000001</c:v>
                </c:pt>
                <c:pt idx="17712">
                  <c:v>2.6535000000000002</c:v>
                </c:pt>
                <c:pt idx="17713">
                  <c:v>2.6538249999999999</c:v>
                </c:pt>
                <c:pt idx="17714">
                  <c:v>2.6505529999999999</c:v>
                </c:pt>
                <c:pt idx="17715">
                  <c:v>2.6466270000000001</c:v>
                </c:pt>
                <c:pt idx="17716">
                  <c:v>2.652409</c:v>
                </c:pt>
                <c:pt idx="17717">
                  <c:v>2.656933</c:v>
                </c:pt>
                <c:pt idx="17718">
                  <c:v>2.649273</c:v>
                </c:pt>
                <c:pt idx="17719">
                  <c:v>2.6464970000000001</c:v>
                </c:pt>
                <c:pt idx="17720">
                  <c:v>2.6518670000000002</c:v>
                </c:pt>
                <c:pt idx="17721">
                  <c:v>2.653502</c:v>
                </c:pt>
                <c:pt idx="17722">
                  <c:v>2.6544979999999998</c:v>
                </c:pt>
                <c:pt idx="17723">
                  <c:v>2.6531859999999998</c:v>
                </c:pt>
                <c:pt idx="17724">
                  <c:v>2.650906</c:v>
                </c:pt>
                <c:pt idx="17725">
                  <c:v>2.6520929999999998</c:v>
                </c:pt>
                <c:pt idx="17726">
                  <c:v>2.6518290000000002</c:v>
                </c:pt>
                <c:pt idx="17727">
                  <c:v>2.6512090000000001</c:v>
                </c:pt>
                <c:pt idx="17728">
                  <c:v>2.6534279999999999</c:v>
                </c:pt>
                <c:pt idx="17729">
                  <c:v>2.6549469999999999</c:v>
                </c:pt>
                <c:pt idx="17730">
                  <c:v>2.6541779999999999</c:v>
                </c:pt>
                <c:pt idx="17731">
                  <c:v>2.657629</c:v>
                </c:pt>
                <c:pt idx="17732">
                  <c:v>2.6629489999999998</c:v>
                </c:pt>
                <c:pt idx="17733">
                  <c:v>2.6601110000000001</c:v>
                </c:pt>
                <c:pt idx="17734">
                  <c:v>2.6549</c:v>
                </c:pt>
                <c:pt idx="17735">
                  <c:v>2.6576119999999999</c:v>
                </c:pt>
                <c:pt idx="17736">
                  <c:v>2.6626669999999999</c:v>
                </c:pt>
                <c:pt idx="17737">
                  <c:v>2.6646860000000001</c:v>
                </c:pt>
                <c:pt idx="17738">
                  <c:v>2.6642239999999999</c:v>
                </c:pt>
                <c:pt idx="17739">
                  <c:v>2.6621649999999999</c:v>
                </c:pt>
                <c:pt idx="17740">
                  <c:v>2.6599089999999999</c:v>
                </c:pt>
                <c:pt idx="17741">
                  <c:v>2.661041</c:v>
                </c:pt>
                <c:pt idx="17742">
                  <c:v>2.6613609999999999</c:v>
                </c:pt>
                <c:pt idx="17743">
                  <c:v>2.6558989999999998</c:v>
                </c:pt>
                <c:pt idx="17744">
                  <c:v>2.6558820000000001</c:v>
                </c:pt>
                <c:pt idx="17745">
                  <c:v>2.6630180000000001</c:v>
                </c:pt>
                <c:pt idx="17746">
                  <c:v>2.661651</c:v>
                </c:pt>
                <c:pt idx="17747">
                  <c:v>2.6561210000000002</c:v>
                </c:pt>
                <c:pt idx="17748">
                  <c:v>2.6592370000000001</c:v>
                </c:pt>
                <c:pt idx="17749">
                  <c:v>2.6635900000000001</c:v>
                </c:pt>
                <c:pt idx="17750">
                  <c:v>2.662061</c:v>
                </c:pt>
                <c:pt idx="17751">
                  <c:v>2.6639080000000002</c:v>
                </c:pt>
                <c:pt idx="17752">
                  <c:v>2.6671320000000001</c:v>
                </c:pt>
                <c:pt idx="17753">
                  <c:v>2.6670470000000002</c:v>
                </c:pt>
                <c:pt idx="17754">
                  <c:v>2.6650589999999998</c:v>
                </c:pt>
                <c:pt idx="17755">
                  <c:v>2.6624970000000001</c:v>
                </c:pt>
                <c:pt idx="17756">
                  <c:v>2.6663969999999999</c:v>
                </c:pt>
                <c:pt idx="17757">
                  <c:v>2.6674120000000001</c:v>
                </c:pt>
                <c:pt idx="17758">
                  <c:v>2.659049</c:v>
                </c:pt>
                <c:pt idx="17759">
                  <c:v>2.6575730000000002</c:v>
                </c:pt>
                <c:pt idx="17760">
                  <c:v>2.6624850000000002</c:v>
                </c:pt>
                <c:pt idx="17761">
                  <c:v>2.6621139999999999</c:v>
                </c:pt>
                <c:pt idx="17762">
                  <c:v>2.658417</c:v>
                </c:pt>
                <c:pt idx="17763">
                  <c:v>2.6596099999999998</c:v>
                </c:pt>
                <c:pt idx="17764">
                  <c:v>2.6621320000000002</c:v>
                </c:pt>
                <c:pt idx="17765">
                  <c:v>2.66168</c:v>
                </c:pt>
                <c:pt idx="17766">
                  <c:v>2.6611609999999999</c:v>
                </c:pt>
                <c:pt idx="17767">
                  <c:v>2.6625800000000002</c:v>
                </c:pt>
                <c:pt idx="17768">
                  <c:v>2.6636880000000001</c:v>
                </c:pt>
                <c:pt idx="17769">
                  <c:v>2.6619980000000001</c:v>
                </c:pt>
                <c:pt idx="17770">
                  <c:v>2.6613889999999998</c:v>
                </c:pt>
                <c:pt idx="17771">
                  <c:v>2.665883</c:v>
                </c:pt>
                <c:pt idx="17772">
                  <c:v>2.664056</c:v>
                </c:pt>
                <c:pt idx="17773">
                  <c:v>2.6612209999999998</c:v>
                </c:pt>
                <c:pt idx="17774">
                  <c:v>2.6677089999999999</c:v>
                </c:pt>
                <c:pt idx="17775">
                  <c:v>2.6680120000000001</c:v>
                </c:pt>
                <c:pt idx="17776">
                  <c:v>2.6615280000000001</c:v>
                </c:pt>
                <c:pt idx="17777">
                  <c:v>2.6624509999999999</c:v>
                </c:pt>
                <c:pt idx="17778">
                  <c:v>2.6645509999999999</c:v>
                </c:pt>
                <c:pt idx="17779">
                  <c:v>2.663367</c:v>
                </c:pt>
                <c:pt idx="17780">
                  <c:v>2.663656</c:v>
                </c:pt>
                <c:pt idx="17781">
                  <c:v>2.6649280000000002</c:v>
                </c:pt>
                <c:pt idx="17782">
                  <c:v>2.6678739999999999</c:v>
                </c:pt>
                <c:pt idx="17783">
                  <c:v>2.6684429999999999</c:v>
                </c:pt>
                <c:pt idx="17784">
                  <c:v>2.6625529999999999</c:v>
                </c:pt>
                <c:pt idx="17785">
                  <c:v>2.6636259999999998</c:v>
                </c:pt>
                <c:pt idx="17786">
                  <c:v>2.6703610000000002</c:v>
                </c:pt>
                <c:pt idx="17787">
                  <c:v>2.6713559999999998</c:v>
                </c:pt>
                <c:pt idx="17788">
                  <c:v>2.6728149999999999</c:v>
                </c:pt>
                <c:pt idx="17789">
                  <c:v>2.6734979999999999</c:v>
                </c:pt>
                <c:pt idx="17790">
                  <c:v>2.6693549999999999</c:v>
                </c:pt>
                <c:pt idx="17791">
                  <c:v>2.6701239999999999</c:v>
                </c:pt>
                <c:pt idx="17792">
                  <c:v>2.6770040000000002</c:v>
                </c:pt>
                <c:pt idx="17793">
                  <c:v>2.6760890000000002</c:v>
                </c:pt>
                <c:pt idx="17794">
                  <c:v>2.6686860000000001</c:v>
                </c:pt>
                <c:pt idx="17795">
                  <c:v>2.6709200000000002</c:v>
                </c:pt>
                <c:pt idx="17796">
                  <c:v>2.6735419999999999</c:v>
                </c:pt>
                <c:pt idx="17797">
                  <c:v>2.670175</c:v>
                </c:pt>
                <c:pt idx="17798">
                  <c:v>2.672374</c:v>
                </c:pt>
                <c:pt idx="17799">
                  <c:v>2.6751390000000002</c:v>
                </c:pt>
                <c:pt idx="17800">
                  <c:v>2.6702539999999999</c:v>
                </c:pt>
                <c:pt idx="17801">
                  <c:v>2.6716769999999999</c:v>
                </c:pt>
                <c:pt idx="17802">
                  <c:v>2.678585</c:v>
                </c:pt>
                <c:pt idx="17803">
                  <c:v>2.6760869999999999</c:v>
                </c:pt>
                <c:pt idx="17804">
                  <c:v>2.670296</c:v>
                </c:pt>
                <c:pt idx="17805">
                  <c:v>2.6706089999999998</c:v>
                </c:pt>
                <c:pt idx="17806">
                  <c:v>2.671732</c:v>
                </c:pt>
                <c:pt idx="17807">
                  <c:v>2.671764</c:v>
                </c:pt>
                <c:pt idx="17808">
                  <c:v>2.6726969999999999</c:v>
                </c:pt>
                <c:pt idx="17809">
                  <c:v>2.673905</c:v>
                </c:pt>
                <c:pt idx="17810">
                  <c:v>2.6734209999999998</c:v>
                </c:pt>
                <c:pt idx="17811">
                  <c:v>2.6735389999999999</c:v>
                </c:pt>
                <c:pt idx="17812">
                  <c:v>2.6716319999999998</c:v>
                </c:pt>
                <c:pt idx="17813">
                  <c:v>2.6688049999999999</c:v>
                </c:pt>
                <c:pt idx="17814">
                  <c:v>2.6708810000000001</c:v>
                </c:pt>
                <c:pt idx="17815">
                  <c:v>2.6723400000000002</c:v>
                </c:pt>
                <c:pt idx="17816">
                  <c:v>2.6689880000000001</c:v>
                </c:pt>
                <c:pt idx="17817">
                  <c:v>2.67143</c:v>
                </c:pt>
                <c:pt idx="17818">
                  <c:v>2.6750379999999998</c:v>
                </c:pt>
                <c:pt idx="17819">
                  <c:v>2.6705800000000002</c:v>
                </c:pt>
                <c:pt idx="17820">
                  <c:v>2.6694800000000001</c:v>
                </c:pt>
                <c:pt idx="17821">
                  <c:v>2.673257</c:v>
                </c:pt>
                <c:pt idx="17822">
                  <c:v>2.6708829999999999</c:v>
                </c:pt>
                <c:pt idx="17823">
                  <c:v>2.667659</c:v>
                </c:pt>
                <c:pt idx="17824">
                  <c:v>2.6688420000000002</c:v>
                </c:pt>
                <c:pt idx="17825">
                  <c:v>2.6678000000000002</c:v>
                </c:pt>
                <c:pt idx="17826">
                  <c:v>2.6681949999999999</c:v>
                </c:pt>
                <c:pt idx="17827">
                  <c:v>2.671284</c:v>
                </c:pt>
                <c:pt idx="17828">
                  <c:v>2.6717249999999999</c:v>
                </c:pt>
                <c:pt idx="17829">
                  <c:v>2.6721710000000001</c:v>
                </c:pt>
                <c:pt idx="17830">
                  <c:v>2.6732480000000001</c:v>
                </c:pt>
                <c:pt idx="17831">
                  <c:v>2.6759629999999999</c:v>
                </c:pt>
                <c:pt idx="17832">
                  <c:v>2.6802459999999999</c:v>
                </c:pt>
                <c:pt idx="17833">
                  <c:v>2.677187</c:v>
                </c:pt>
                <c:pt idx="17834">
                  <c:v>2.6706910000000001</c:v>
                </c:pt>
                <c:pt idx="17835">
                  <c:v>2.6732610000000001</c:v>
                </c:pt>
                <c:pt idx="17836">
                  <c:v>2.676898</c:v>
                </c:pt>
                <c:pt idx="17837">
                  <c:v>2.6749879999999999</c:v>
                </c:pt>
                <c:pt idx="17838">
                  <c:v>2.6748319999999999</c:v>
                </c:pt>
                <c:pt idx="17839">
                  <c:v>2.6762239999999999</c:v>
                </c:pt>
                <c:pt idx="17840">
                  <c:v>2.6741079999999999</c:v>
                </c:pt>
                <c:pt idx="17841">
                  <c:v>2.6785359999999998</c:v>
                </c:pt>
                <c:pt idx="17842">
                  <c:v>2.6835550000000001</c:v>
                </c:pt>
                <c:pt idx="17843">
                  <c:v>2.6778930000000001</c:v>
                </c:pt>
                <c:pt idx="17844">
                  <c:v>2.6790500000000002</c:v>
                </c:pt>
                <c:pt idx="17845">
                  <c:v>2.6841819999999998</c:v>
                </c:pt>
                <c:pt idx="17846">
                  <c:v>2.6802839999999999</c:v>
                </c:pt>
                <c:pt idx="17847">
                  <c:v>2.6780469999999998</c:v>
                </c:pt>
                <c:pt idx="17848">
                  <c:v>2.677603</c:v>
                </c:pt>
                <c:pt idx="17849">
                  <c:v>2.679249</c:v>
                </c:pt>
                <c:pt idx="17850">
                  <c:v>2.682391</c:v>
                </c:pt>
                <c:pt idx="17851">
                  <c:v>2.6822469999999998</c:v>
                </c:pt>
                <c:pt idx="17852">
                  <c:v>2.68275</c:v>
                </c:pt>
                <c:pt idx="17853">
                  <c:v>2.6859929999999999</c:v>
                </c:pt>
                <c:pt idx="17854">
                  <c:v>2.688323</c:v>
                </c:pt>
                <c:pt idx="17855">
                  <c:v>2.6891159999999998</c:v>
                </c:pt>
                <c:pt idx="17856">
                  <c:v>2.6898970000000002</c:v>
                </c:pt>
                <c:pt idx="17857">
                  <c:v>2.6873879999999999</c:v>
                </c:pt>
                <c:pt idx="17858">
                  <c:v>2.684561</c:v>
                </c:pt>
                <c:pt idx="17859">
                  <c:v>2.6883539999999999</c:v>
                </c:pt>
                <c:pt idx="17860">
                  <c:v>2.6893579999999999</c:v>
                </c:pt>
                <c:pt idx="17861">
                  <c:v>2.6863929999999998</c:v>
                </c:pt>
                <c:pt idx="17862">
                  <c:v>2.6862710000000001</c:v>
                </c:pt>
                <c:pt idx="17863">
                  <c:v>2.6864659999999998</c:v>
                </c:pt>
                <c:pt idx="17864">
                  <c:v>2.6839599999999999</c:v>
                </c:pt>
                <c:pt idx="17865">
                  <c:v>2.6841210000000002</c:v>
                </c:pt>
                <c:pt idx="17866">
                  <c:v>2.687173</c:v>
                </c:pt>
                <c:pt idx="17867">
                  <c:v>2.686245</c:v>
                </c:pt>
                <c:pt idx="17868">
                  <c:v>2.684644</c:v>
                </c:pt>
                <c:pt idx="17869">
                  <c:v>2.6893180000000001</c:v>
                </c:pt>
                <c:pt idx="17870">
                  <c:v>2.691789</c:v>
                </c:pt>
                <c:pt idx="17871">
                  <c:v>2.6920630000000001</c:v>
                </c:pt>
                <c:pt idx="17872">
                  <c:v>2.6917309999999999</c:v>
                </c:pt>
                <c:pt idx="17873">
                  <c:v>2.6880549999999999</c:v>
                </c:pt>
                <c:pt idx="17874">
                  <c:v>2.68824</c:v>
                </c:pt>
                <c:pt idx="17875">
                  <c:v>2.6903630000000001</c:v>
                </c:pt>
                <c:pt idx="17876">
                  <c:v>2.6863440000000001</c:v>
                </c:pt>
                <c:pt idx="17877">
                  <c:v>2.6843680000000001</c:v>
                </c:pt>
                <c:pt idx="17878">
                  <c:v>2.688097</c:v>
                </c:pt>
                <c:pt idx="17879">
                  <c:v>2.6890230000000002</c:v>
                </c:pt>
                <c:pt idx="17880">
                  <c:v>2.6893980000000002</c:v>
                </c:pt>
                <c:pt idx="17881">
                  <c:v>2.692002</c:v>
                </c:pt>
                <c:pt idx="17882">
                  <c:v>2.6888839999999998</c:v>
                </c:pt>
                <c:pt idx="17883">
                  <c:v>2.6865869999999998</c:v>
                </c:pt>
                <c:pt idx="17884">
                  <c:v>2.6895319999999998</c:v>
                </c:pt>
                <c:pt idx="17885">
                  <c:v>2.6902219999999999</c:v>
                </c:pt>
                <c:pt idx="17886">
                  <c:v>2.6888299999999998</c:v>
                </c:pt>
                <c:pt idx="17887">
                  <c:v>2.6889210000000001</c:v>
                </c:pt>
                <c:pt idx="17888">
                  <c:v>2.689581</c:v>
                </c:pt>
                <c:pt idx="17889">
                  <c:v>2.6872220000000002</c:v>
                </c:pt>
                <c:pt idx="17890">
                  <c:v>2.6859700000000002</c:v>
                </c:pt>
                <c:pt idx="17891">
                  <c:v>2.6882959999999998</c:v>
                </c:pt>
                <c:pt idx="17892">
                  <c:v>2.6880760000000001</c:v>
                </c:pt>
                <c:pt idx="17893">
                  <c:v>2.689127</c:v>
                </c:pt>
                <c:pt idx="17894">
                  <c:v>2.6893449999999999</c:v>
                </c:pt>
                <c:pt idx="17895">
                  <c:v>2.6871670000000001</c:v>
                </c:pt>
                <c:pt idx="17896">
                  <c:v>2.6886610000000002</c:v>
                </c:pt>
                <c:pt idx="17897">
                  <c:v>2.6919400000000002</c:v>
                </c:pt>
                <c:pt idx="17898">
                  <c:v>2.6941839999999999</c:v>
                </c:pt>
                <c:pt idx="17899">
                  <c:v>2.695478</c:v>
                </c:pt>
                <c:pt idx="17900">
                  <c:v>2.69665</c:v>
                </c:pt>
                <c:pt idx="17901">
                  <c:v>2.6969470000000002</c:v>
                </c:pt>
                <c:pt idx="17902">
                  <c:v>2.6968930000000002</c:v>
                </c:pt>
                <c:pt idx="17903">
                  <c:v>2.6987700000000001</c:v>
                </c:pt>
                <c:pt idx="17904">
                  <c:v>2.696421</c:v>
                </c:pt>
                <c:pt idx="17905">
                  <c:v>2.6958980000000001</c:v>
                </c:pt>
                <c:pt idx="17906">
                  <c:v>2.6978599999999999</c:v>
                </c:pt>
                <c:pt idx="17907">
                  <c:v>2.6933410000000002</c:v>
                </c:pt>
                <c:pt idx="17908">
                  <c:v>2.6887629999999998</c:v>
                </c:pt>
                <c:pt idx="17909">
                  <c:v>2.6887810000000001</c:v>
                </c:pt>
                <c:pt idx="17910">
                  <c:v>2.6912099999999999</c:v>
                </c:pt>
                <c:pt idx="17911">
                  <c:v>2.6904780000000001</c:v>
                </c:pt>
                <c:pt idx="17912">
                  <c:v>2.6871990000000001</c:v>
                </c:pt>
                <c:pt idx="17913">
                  <c:v>2.6900460000000002</c:v>
                </c:pt>
                <c:pt idx="17914">
                  <c:v>2.692968</c:v>
                </c:pt>
                <c:pt idx="17915">
                  <c:v>2.6919249999999999</c:v>
                </c:pt>
                <c:pt idx="17916">
                  <c:v>2.692653</c:v>
                </c:pt>
                <c:pt idx="17917">
                  <c:v>2.696043</c:v>
                </c:pt>
                <c:pt idx="17918">
                  <c:v>2.6943299999999999</c:v>
                </c:pt>
                <c:pt idx="17919">
                  <c:v>2.692221</c:v>
                </c:pt>
                <c:pt idx="17920">
                  <c:v>2.6951420000000001</c:v>
                </c:pt>
                <c:pt idx="17921">
                  <c:v>2.6962519999999999</c:v>
                </c:pt>
                <c:pt idx="17922">
                  <c:v>2.6925080000000001</c:v>
                </c:pt>
                <c:pt idx="17923">
                  <c:v>2.6918169999999999</c:v>
                </c:pt>
                <c:pt idx="17924">
                  <c:v>2.6934939999999998</c:v>
                </c:pt>
                <c:pt idx="17925">
                  <c:v>2.6943739999999998</c:v>
                </c:pt>
                <c:pt idx="17926">
                  <c:v>2.694861</c:v>
                </c:pt>
                <c:pt idx="17927">
                  <c:v>2.6963720000000002</c:v>
                </c:pt>
                <c:pt idx="17928">
                  <c:v>2.6948669999999999</c:v>
                </c:pt>
                <c:pt idx="17929">
                  <c:v>2.6924950000000001</c:v>
                </c:pt>
                <c:pt idx="17930">
                  <c:v>2.6949559999999999</c:v>
                </c:pt>
                <c:pt idx="17931">
                  <c:v>2.6983359999999998</c:v>
                </c:pt>
                <c:pt idx="17932">
                  <c:v>2.6984840000000001</c:v>
                </c:pt>
                <c:pt idx="17933">
                  <c:v>2.696348</c:v>
                </c:pt>
                <c:pt idx="17934">
                  <c:v>2.6939500000000001</c:v>
                </c:pt>
                <c:pt idx="17935">
                  <c:v>2.696269</c:v>
                </c:pt>
                <c:pt idx="17936">
                  <c:v>2.7002280000000001</c:v>
                </c:pt>
                <c:pt idx="17937">
                  <c:v>2.6992020000000001</c:v>
                </c:pt>
                <c:pt idx="17938">
                  <c:v>2.6982469999999998</c:v>
                </c:pt>
                <c:pt idx="17939">
                  <c:v>2.70336</c:v>
                </c:pt>
                <c:pt idx="17940">
                  <c:v>2.7073119999999999</c:v>
                </c:pt>
                <c:pt idx="17941">
                  <c:v>2.7030660000000002</c:v>
                </c:pt>
                <c:pt idx="17942">
                  <c:v>2.696291</c:v>
                </c:pt>
                <c:pt idx="17943">
                  <c:v>2.6954799999999999</c:v>
                </c:pt>
                <c:pt idx="17944">
                  <c:v>2.696043</c:v>
                </c:pt>
                <c:pt idx="17945">
                  <c:v>2.6967650000000001</c:v>
                </c:pt>
                <c:pt idx="17946">
                  <c:v>2.7002489999999999</c:v>
                </c:pt>
                <c:pt idx="17947">
                  <c:v>2.7012779999999998</c:v>
                </c:pt>
                <c:pt idx="17948">
                  <c:v>2.6985429999999999</c:v>
                </c:pt>
                <c:pt idx="17949">
                  <c:v>2.6993140000000002</c:v>
                </c:pt>
                <c:pt idx="17950">
                  <c:v>2.7031179999999999</c:v>
                </c:pt>
                <c:pt idx="17951">
                  <c:v>2.703687</c:v>
                </c:pt>
                <c:pt idx="17952">
                  <c:v>2.7033619999999998</c:v>
                </c:pt>
                <c:pt idx="17953">
                  <c:v>2.7040069999999998</c:v>
                </c:pt>
                <c:pt idx="17954">
                  <c:v>2.7008909999999999</c:v>
                </c:pt>
                <c:pt idx="17955">
                  <c:v>2.700062</c:v>
                </c:pt>
                <c:pt idx="17956">
                  <c:v>2.7033670000000001</c:v>
                </c:pt>
                <c:pt idx="17957">
                  <c:v>2.7044570000000001</c:v>
                </c:pt>
                <c:pt idx="17958">
                  <c:v>2.7038150000000001</c:v>
                </c:pt>
                <c:pt idx="17959">
                  <c:v>2.7047979999999998</c:v>
                </c:pt>
                <c:pt idx="17960">
                  <c:v>2.7032620000000001</c:v>
                </c:pt>
                <c:pt idx="17961">
                  <c:v>2.7032250000000002</c:v>
                </c:pt>
                <c:pt idx="17962">
                  <c:v>2.704739</c:v>
                </c:pt>
                <c:pt idx="17963">
                  <c:v>2.7061899999999999</c:v>
                </c:pt>
                <c:pt idx="17964">
                  <c:v>2.7084670000000002</c:v>
                </c:pt>
                <c:pt idx="17965">
                  <c:v>2.707522</c:v>
                </c:pt>
                <c:pt idx="17966">
                  <c:v>2.7042660000000001</c:v>
                </c:pt>
                <c:pt idx="17967">
                  <c:v>2.7064979999999998</c:v>
                </c:pt>
                <c:pt idx="17968">
                  <c:v>2.7106059999999998</c:v>
                </c:pt>
                <c:pt idx="17969">
                  <c:v>2.707449</c:v>
                </c:pt>
                <c:pt idx="17970">
                  <c:v>2.7010420000000002</c:v>
                </c:pt>
                <c:pt idx="17971">
                  <c:v>2.7016939999999998</c:v>
                </c:pt>
                <c:pt idx="17972">
                  <c:v>2.7055470000000001</c:v>
                </c:pt>
                <c:pt idx="17973">
                  <c:v>2.7067299999999999</c:v>
                </c:pt>
                <c:pt idx="17974">
                  <c:v>2.707049</c:v>
                </c:pt>
                <c:pt idx="17975">
                  <c:v>2.707608</c:v>
                </c:pt>
                <c:pt idx="17976">
                  <c:v>2.7061160000000002</c:v>
                </c:pt>
                <c:pt idx="17977">
                  <c:v>2.7036340000000001</c:v>
                </c:pt>
                <c:pt idx="17978">
                  <c:v>2.7061039999999998</c:v>
                </c:pt>
                <c:pt idx="17979">
                  <c:v>2.7102599999999999</c:v>
                </c:pt>
                <c:pt idx="17980">
                  <c:v>2.7109109999999998</c:v>
                </c:pt>
                <c:pt idx="17981">
                  <c:v>2.7130299999999998</c:v>
                </c:pt>
                <c:pt idx="17982">
                  <c:v>2.714629</c:v>
                </c:pt>
                <c:pt idx="17983">
                  <c:v>2.715303</c:v>
                </c:pt>
                <c:pt idx="17984">
                  <c:v>2.7131889999999999</c:v>
                </c:pt>
                <c:pt idx="17985">
                  <c:v>2.7080850000000001</c:v>
                </c:pt>
                <c:pt idx="17986">
                  <c:v>2.7053470000000002</c:v>
                </c:pt>
                <c:pt idx="17987">
                  <c:v>2.7086860000000001</c:v>
                </c:pt>
                <c:pt idx="17988">
                  <c:v>2.7144439999999999</c:v>
                </c:pt>
                <c:pt idx="17989">
                  <c:v>2.7156699999999998</c:v>
                </c:pt>
                <c:pt idx="17990">
                  <c:v>2.7132239999999999</c:v>
                </c:pt>
                <c:pt idx="17991">
                  <c:v>2.7075849999999999</c:v>
                </c:pt>
                <c:pt idx="17992">
                  <c:v>2.7048390000000002</c:v>
                </c:pt>
                <c:pt idx="17993">
                  <c:v>2.711068</c:v>
                </c:pt>
                <c:pt idx="17994">
                  <c:v>2.7147790000000001</c:v>
                </c:pt>
                <c:pt idx="17995">
                  <c:v>2.7111390000000002</c:v>
                </c:pt>
                <c:pt idx="17996">
                  <c:v>2.7101329999999999</c:v>
                </c:pt>
                <c:pt idx="17997">
                  <c:v>2.7133590000000001</c:v>
                </c:pt>
                <c:pt idx="17998">
                  <c:v>2.712669</c:v>
                </c:pt>
                <c:pt idx="17999">
                  <c:v>2.7103199999999998</c:v>
                </c:pt>
                <c:pt idx="18000">
                  <c:v>2.7129080000000001</c:v>
                </c:pt>
                <c:pt idx="18001">
                  <c:v>2.713095</c:v>
                </c:pt>
                <c:pt idx="18002">
                  <c:v>2.711805</c:v>
                </c:pt>
                <c:pt idx="18003">
                  <c:v>2.7169850000000002</c:v>
                </c:pt>
                <c:pt idx="18004">
                  <c:v>2.717784</c:v>
                </c:pt>
                <c:pt idx="18005">
                  <c:v>2.710064</c:v>
                </c:pt>
                <c:pt idx="18006">
                  <c:v>2.7052399999999999</c:v>
                </c:pt>
                <c:pt idx="18007">
                  <c:v>2.7066409999999999</c:v>
                </c:pt>
                <c:pt idx="18008">
                  <c:v>2.7075520000000002</c:v>
                </c:pt>
                <c:pt idx="18009">
                  <c:v>2.7096360000000002</c:v>
                </c:pt>
                <c:pt idx="18010">
                  <c:v>2.7117469999999999</c:v>
                </c:pt>
                <c:pt idx="18011">
                  <c:v>2.7120289999999998</c:v>
                </c:pt>
                <c:pt idx="18012">
                  <c:v>2.7130740000000002</c:v>
                </c:pt>
                <c:pt idx="18013">
                  <c:v>2.714432</c:v>
                </c:pt>
                <c:pt idx="18014">
                  <c:v>2.713193</c:v>
                </c:pt>
                <c:pt idx="18015">
                  <c:v>2.7119800000000001</c:v>
                </c:pt>
                <c:pt idx="18016">
                  <c:v>2.7115960000000001</c:v>
                </c:pt>
                <c:pt idx="18017">
                  <c:v>2.7122600000000001</c:v>
                </c:pt>
                <c:pt idx="18018">
                  <c:v>2.7110319999999999</c:v>
                </c:pt>
                <c:pt idx="18019">
                  <c:v>2.7081559999999998</c:v>
                </c:pt>
                <c:pt idx="18020">
                  <c:v>2.712253</c:v>
                </c:pt>
                <c:pt idx="18021">
                  <c:v>2.7181709999999999</c:v>
                </c:pt>
                <c:pt idx="18022">
                  <c:v>2.7132580000000002</c:v>
                </c:pt>
                <c:pt idx="18023">
                  <c:v>2.7106490000000001</c:v>
                </c:pt>
                <c:pt idx="18024">
                  <c:v>2.7174800000000001</c:v>
                </c:pt>
                <c:pt idx="18025">
                  <c:v>2.7205219999999999</c:v>
                </c:pt>
                <c:pt idx="18026">
                  <c:v>2.7209940000000001</c:v>
                </c:pt>
                <c:pt idx="18027">
                  <c:v>2.7237809999999998</c:v>
                </c:pt>
                <c:pt idx="18028">
                  <c:v>2.7213940000000001</c:v>
                </c:pt>
                <c:pt idx="18029">
                  <c:v>2.719792</c:v>
                </c:pt>
                <c:pt idx="18030">
                  <c:v>2.7214469999999999</c:v>
                </c:pt>
                <c:pt idx="18031">
                  <c:v>2.718709</c:v>
                </c:pt>
                <c:pt idx="18032">
                  <c:v>2.7136049999999998</c:v>
                </c:pt>
                <c:pt idx="18033">
                  <c:v>2.7121040000000001</c:v>
                </c:pt>
                <c:pt idx="18034">
                  <c:v>2.7143269999999999</c:v>
                </c:pt>
                <c:pt idx="18035">
                  <c:v>2.7178339999999999</c:v>
                </c:pt>
                <c:pt idx="18036">
                  <c:v>2.7187990000000002</c:v>
                </c:pt>
                <c:pt idx="18037">
                  <c:v>2.7184189999999999</c:v>
                </c:pt>
                <c:pt idx="18038">
                  <c:v>2.7190979999999998</c:v>
                </c:pt>
                <c:pt idx="18039">
                  <c:v>2.7193049999999999</c:v>
                </c:pt>
                <c:pt idx="18040">
                  <c:v>2.7164779999999999</c:v>
                </c:pt>
                <c:pt idx="18041">
                  <c:v>2.7118950000000002</c:v>
                </c:pt>
                <c:pt idx="18042">
                  <c:v>2.7101690000000001</c:v>
                </c:pt>
                <c:pt idx="18043">
                  <c:v>2.7146889999999999</c:v>
                </c:pt>
                <c:pt idx="18044">
                  <c:v>2.7192919999999998</c:v>
                </c:pt>
                <c:pt idx="18045">
                  <c:v>2.7174360000000002</c:v>
                </c:pt>
                <c:pt idx="18046">
                  <c:v>2.7178390000000001</c:v>
                </c:pt>
                <c:pt idx="18047">
                  <c:v>2.7214450000000001</c:v>
                </c:pt>
                <c:pt idx="18048">
                  <c:v>2.7208570000000001</c:v>
                </c:pt>
                <c:pt idx="18049">
                  <c:v>2.7170709999999998</c:v>
                </c:pt>
                <c:pt idx="18050">
                  <c:v>2.7183190000000002</c:v>
                </c:pt>
                <c:pt idx="18051">
                  <c:v>2.7243979999999999</c:v>
                </c:pt>
                <c:pt idx="18052">
                  <c:v>2.7243650000000001</c:v>
                </c:pt>
                <c:pt idx="18053">
                  <c:v>2.7195420000000001</c:v>
                </c:pt>
                <c:pt idx="18054">
                  <c:v>2.7166549999999998</c:v>
                </c:pt>
                <c:pt idx="18055">
                  <c:v>2.7179340000000001</c:v>
                </c:pt>
                <c:pt idx="18056">
                  <c:v>2.722035</c:v>
                </c:pt>
                <c:pt idx="18057">
                  <c:v>2.721838</c:v>
                </c:pt>
                <c:pt idx="18058">
                  <c:v>2.7191529999999999</c:v>
                </c:pt>
                <c:pt idx="18059">
                  <c:v>2.7199990000000001</c:v>
                </c:pt>
                <c:pt idx="18060">
                  <c:v>2.7222590000000002</c:v>
                </c:pt>
                <c:pt idx="18061">
                  <c:v>2.723725</c:v>
                </c:pt>
                <c:pt idx="18062">
                  <c:v>2.7238470000000001</c:v>
                </c:pt>
                <c:pt idx="18063">
                  <c:v>2.7247240000000001</c:v>
                </c:pt>
                <c:pt idx="18064">
                  <c:v>2.72383</c:v>
                </c:pt>
                <c:pt idx="18065">
                  <c:v>2.720812</c:v>
                </c:pt>
                <c:pt idx="18066">
                  <c:v>2.7194229999999999</c:v>
                </c:pt>
                <c:pt idx="18067">
                  <c:v>2.7202289999999998</c:v>
                </c:pt>
                <c:pt idx="18068">
                  <c:v>2.7231350000000001</c:v>
                </c:pt>
                <c:pt idx="18069">
                  <c:v>2.7257950000000002</c:v>
                </c:pt>
                <c:pt idx="18070">
                  <c:v>2.7235390000000002</c:v>
                </c:pt>
                <c:pt idx="18071">
                  <c:v>2.7227939999999999</c:v>
                </c:pt>
                <c:pt idx="18072">
                  <c:v>2.7259630000000001</c:v>
                </c:pt>
                <c:pt idx="18073">
                  <c:v>2.724011</c:v>
                </c:pt>
                <c:pt idx="18074">
                  <c:v>2.7237269999999998</c:v>
                </c:pt>
                <c:pt idx="18075">
                  <c:v>2.7288950000000001</c:v>
                </c:pt>
                <c:pt idx="18076">
                  <c:v>2.7284220000000001</c:v>
                </c:pt>
                <c:pt idx="18077">
                  <c:v>2.726048</c:v>
                </c:pt>
                <c:pt idx="18078">
                  <c:v>2.729428</c:v>
                </c:pt>
                <c:pt idx="18079">
                  <c:v>2.7306979999999998</c:v>
                </c:pt>
                <c:pt idx="18080">
                  <c:v>2.7274690000000001</c:v>
                </c:pt>
                <c:pt idx="18081">
                  <c:v>2.7301839999999999</c:v>
                </c:pt>
                <c:pt idx="18082">
                  <c:v>2.7320000000000002</c:v>
                </c:pt>
                <c:pt idx="18083">
                  <c:v>2.7286969999999999</c:v>
                </c:pt>
                <c:pt idx="18084">
                  <c:v>2.731703</c:v>
                </c:pt>
                <c:pt idx="18085">
                  <c:v>2.7336010000000002</c:v>
                </c:pt>
                <c:pt idx="18086">
                  <c:v>2.727249</c:v>
                </c:pt>
                <c:pt idx="18087">
                  <c:v>2.7268180000000002</c:v>
                </c:pt>
                <c:pt idx="18088">
                  <c:v>2.7316370000000001</c:v>
                </c:pt>
                <c:pt idx="18089">
                  <c:v>2.7327319999999999</c:v>
                </c:pt>
                <c:pt idx="18090">
                  <c:v>2.7332000000000001</c:v>
                </c:pt>
                <c:pt idx="18091">
                  <c:v>2.735951</c:v>
                </c:pt>
                <c:pt idx="18092">
                  <c:v>2.7351369999999999</c:v>
                </c:pt>
                <c:pt idx="18093">
                  <c:v>2.7328290000000002</c:v>
                </c:pt>
                <c:pt idx="18094">
                  <c:v>2.7333240000000001</c:v>
                </c:pt>
                <c:pt idx="18095">
                  <c:v>2.7370169999999998</c:v>
                </c:pt>
                <c:pt idx="18096">
                  <c:v>2.7356729999999998</c:v>
                </c:pt>
                <c:pt idx="18097">
                  <c:v>2.73021</c:v>
                </c:pt>
                <c:pt idx="18098">
                  <c:v>2.7348140000000001</c:v>
                </c:pt>
                <c:pt idx="18099">
                  <c:v>2.7378740000000001</c:v>
                </c:pt>
                <c:pt idx="18100">
                  <c:v>2.7314639999999999</c:v>
                </c:pt>
                <c:pt idx="18101">
                  <c:v>2.7306650000000001</c:v>
                </c:pt>
                <c:pt idx="18102">
                  <c:v>2.7336939999999998</c:v>
                </c:pt>
                <c:pt idx="18103">
                  <c:v>2.7327970000000001</c:v>
                </c:pt>
                <c:pt idx="18104">
                  <c:v>2.730985</c:v>
                </c:pt>
                <c:pt idx="18105">
                  <c:v>2.7325080000000002</c:v>
                </c:pt>
                <c:pt idx="18106">
                  <c:v>2.7328359999999998</c:v>
                </c:pt>
                <c:pt idx="18107">
                  <c:v>2.7287460000000001</c:v>
                </c:pt>
                <c:pt idx="18108">
                  <c:v>2.7264200000000001</c:v>
                </c:pt>
                <c:pt idx="18109">
                  <c:v>2.7299000000000002</c:v>
                </c:pt>
                <c:pt idx="18110">
                  <c:v>2.731954</c:v>
                </c:pt>
                <c:pt idx="18111">
                  <c:v>2.7341069999999998</c:v>
                </c:pt>
                <c:pt idx="18112">
                  <c:v>2.7340499999999999</c:v>
                </c:pt>
                <c:pt idx="18113">
                  <c:v>2.7292179999999999</c:v>
                </c:pt>
                <c:pt idx="18114">
                  <c:v>2.7327170000000001</c:v>
                </c:pt>
                <c:pt idx="18115">
                  <c:v>2.739662</c:v>
                </c:pt>
                <c:pt idx="18116">
                  <c:v>2.735271</c:v>
                </c:pt>
                <c:pt idx="18117">
                  <c:v>2.7333820000000002</c:v>
                </c:pt>
                <c:pt idx="18118">
                  <c:v>2.7344870000000001</c:v>
                </c:pt>
                <c:pt idx="18119">
                  <c:v>2.7326839999999999</c:v>
                </c:pt>
                <c:pt idx="18120">
                  <c:v>2.7353930000000002</c:v>
                </c:pt>
                <c:pt idx="18121">
                  <c:v>2.7395390000000002</c:v>
                </c:pt>
                <c:pt idx="18122">
                  <c:v>2.7414809999999998</c:v>
                </c:pt>
                <c:pt idx="18123">
                  <c:v>2.7407349999999999</c:v>
                </c:pt>
                <c:pt idx="18124">
                  <c:v>2.7349999999999999</c:v>
                </c:pt>
                <c:pt idx="18125">
                  <c:v>2.7330459999999999</c:v>
                </c:pt>
                <c:pt idx="18126">
                  <c:v>2.7378179999999999</c:v>
                </c:pt>
                <c:pt idx="18127">
                  <c:v>2.7425980000000001</c:v>
                </c:pt>
                <c:pt idx="18128">
                  <c:v>2.7430379999999999</c:v>
                </c:pt>
                <c:pt idx="18129">
                  <c:v>2.7414269999999998</c:v>
                </c:pt>
                <c:pt idx="18130">
                  <c:v>2.742248</c:v>
                </c:pt>
                <c:pt idx="18131">
                  <c:v>2.7422300000000002</c:v>
                </c:pt>
                <c:pt idx="18132">
                  <c:v>2.7410999999999999</c:v>
                </c:pt>
                <c:pt idx="18133">
                  <c:v>2.740405</c:v>
                </c:pt>
                <c:pt idx="18134">
                  <c:v>2.7391169999999998</c:v>
                </c:pt>
                <c:pt idx="18135">
                  <c:v>2.7403409999999999</c:v>
                </c:pt>
                <c:pt idx="18136">
                  <c:v>2.7439110000000002</c:v>
                </c:pt>
                <c:pt idx="18137">
                  <c:v>2.7459419999999999</c:v>
                </c:pt>
                <c:pt idx="18138">
                  <c:v>2.7465609999999998</c:v>
                </c:pt>
                <c:pt idx="18139">
                  <c:v>2.7472639999999999</c:v>
                </c:pt>
                <c:pt idx="18140">
                  <c:v>2.7425169999999999</c:v>
                </c:pt>
                <c:pt idx="18141">
                  <c:v>2.738991</c:v>
                </c:pt>
                <c:pt idx="18142">
                  <c:v>2.7425869999999999</c:v>
                </c:pt>
                <c:pt idx="18143">
                  <c:v>2.7431049999999999</c:v>
                </c:pt>
                <c:pt idx="18144">
                  <c:v>2.7389070000000002</c:v>
                </c:pt>
                <c:pt idx="18145">
                  <c:v>2.7362489999999999</c:v>
                </c:pt>
                <c:pt idx="18146">
                  <c:v>2.7379180000000001</c:v>
                </c:pt>
                <c:pt idx="18147">
                  <c:v>2.7404480000000002</c:v>
                </c:pt>
                <c:pt idx="18148">
                  <c:v>2.7421129999999998</c:v>
                </c:pt>
                <c:pt idx="18149">
                  <c:v>2.7427239999999999</c:v>
                </c:pt>
                <c:pt idx="18150">
                  <c:v>2.7413630000000002</c:v>
                </c:pt>
                <c:pt idx="18151">
                  <c:v>2.7433010000000002</c:v>
                </c:pt>
                <c:pt idx="18152">
                  <c:v>2.7462019999999998</c:v>
                </c:pt>
                <c:pt idx="18153">
                  <c:v>2.744386</c:v>
                </c:pt>
                <c:pt idx="18154">
                  <c:v>2.7426409999999999</c:v>
                </c:pt>
                <c:pt idx="18155">
                  <c:v>2.7459880000000001</c:v>
                </c:pt>
                <c:pt idx="18156">
                  <c:v>2.7491469999999998</c:v>
                </c:pt>
                <c:pt idx="18157">
                  <c:v>2.750092</c:v>
                </c:pt>
                <c:pt idx="18158">
                  <c:v>2.7484229999999998</c:v>
                </c:pt>
                <c:pt idx="18159">
                  <c:v>2.7448890000000001</c:v>
                </c:pt>
                <c:pt idx="18160">
                  <c:v>2.7465440000000001</c:v>
                </c:pt>
                <c:pt idx="18161">
                  <c:v>2.7500070000000001</c:v>
                </c:pt>
                <c:pt idx="18162">
                  <c:v>2.7480560000000001</c:v>
                </c:pt>
                <c:pt idx="18163">
                  <c:v>2.745263</c:v>
                </c:pt>
                <c:pt idx="18164">
                  <c:v>2.7440419999999999</c:v>
                </c:pt>
                <c:pt idx="18165">
                  <c:v>2.748278</c:v>
                </c:pt>
                <c:pt idx="18166">
                  <c:v>2.7512279999999998</c:v>
                </c:pt>
                <c:pt idx="18167">
                  <c:v>2.745835</c:v>
                </c:pt>
                <c:pt idx="18168">
                  <c:v>2.7463820000000001</c:v>
                </c:pt>
                <c:pt idx="18169">
                  <c:v>2.753622</c:v>
                </c:pt>
                <c:pt idx="18170">
                  <c:v>2.751563</c:v>
                </c:pt>
                <c:pt idx="18171">
                  <c:v>2.7477779999999998</c:v>
                </c:pt>
                <c:pt idx="18172">
                  <c:v>2.7494559999999999</c:v>
                </c:pt>
                <c:pt idx="18173">
                  <c:v>2.7515290000000001</c:v>
                </c:pt>
                <c:pt idx="18174">
                  <c:v>2.7553570000000001</c:v>
                </c:pt>
                <c:pt idx="18175">
                  <c:v>2.7566299999999999</c:v>
                </c:pt>
                <c:pt idx="18176">
                  <c:v>2.75488</c:v>
                </c:pt>
                <c:pt idx="18177">
                  <c:v>2.7526790000000001</c:v>
                </c:pt>
                <c:pt idx="18178">
                  <c:v>2.7516859999999999</c:v>
                </c:pt>
                <c:pt idx="18179">
                  <c:v>2.7568709999999998</c:v>
                </c:pt>
                <c:pt idx="18180">
                  <c:v>2.757139</c:v>
                </c:pt>
                <c:pt idx="18181">
                  <c:v>2.7563569999999999</c:v>
                </c:pt>
                <c:pt idx="18182">
                  <c:v>2.759045</c:v>
                </c:pt>
                <c:pt idx="18183">
                  <c:v>2.7571840000000001</c:v>
                </c:pt>
                <c:pt idx="18184">
                  <c:v>2.7539709999999999</c:v>
                </c:pt>
                <c:pt idx="18185">
                  <c:v>2.754597</c:v>
                </c:pt>
                <c:pt idx="18186">
                  <c:v>2.7563849999999999</c:v>
                </c:pt>
                <c:pt idx="18187">
                  <c:v>2.755325</c:v>
                </c:pt>
                <c:pt idx="18188">
                  <c:v>2.7523089999999999</c:v>
                </c:pt>
                <c:pt idx="18189">
                  <c:v>2.7517749999999999</c:v>
                </c:pt>
                <c:pt idx="18190">
                  <c:v>2.7544050000000002</c:v>
                </c:pt>
                <c:pt idx="18191">
                  <c:v>2.757253</c:v>
                </c:pt>
                <c:pt idx="18192">
                  <c:v>2.754591</c:v>
                </c:pt>
                <c:pt idx="18193">
                  <c:v>2.7532510000000001</c:v>
                </c:pt>
                <c:pt idx="18194">
                  <c:v>2.7600199999999999</c:v>
                </c:pt>
                <c:pt idx="18195">
                  <c:v>2.7647390000000001</c:v>
                </c:pt>
                <c:pt idx="18196">
                  <c:v>2.7586780000000002</c:v>
                </c:pt>
                <c:pt idx="18197">
                  <c:v>2.7537950000000002</c:v>
                </c:pt>
                <c:pt idx="18198">
                  <c:v>2.7566860000000002</c:v>
                </c:pt>
                <c:pt idx="18199">
                  <c:v>2.7575609999999999</c:v>
                </c:pt>
                <c:pt idx="18200">
                  <c:v>2.756427</c:v>
                </c:pt>
                <c:pt idx="18201">
                  <c:v>2.760284</c:v>
                </c:pt>
                <c:pt idx="18202">
                  <c:v>2.7626249999999999</c:v>
                </c:pt>
                <c:pt idx="18203">
                  <c:v>2.7608959999999998</c:v>
                </c:pt>
                <c:pt idx="18204">
                  <c:v>2.7605840000000001</c:v>
                </c:pt>
                <c:pt idx="18205">
                  <c:v>2.7575799999999999</c:v>
                </c:pt>
                <c:pt idx="18206">
                  <c:v>2.753676</c:v>
                </c:pt>
                <c:pt idx="18207">
                  <c:v>2.75868</c:v>
                </c:pt>
                <c:pt idx="18208">
                  <c:v>2.763217</c:v>
                </c:pt>
                <c:pt idx="18209">
                  <c:v>2.7574529999999999</c:v>
                </c:pt>
                <c:pt idx="18210">
                  <c:v>2.7529499999999998</c:v>
                </c:pt>
                <c:pt idx="18211">
                  <c:v>2.7539479999999998</c:v>
                </c:pt>
                <c:pt idx="18212">
                  <c:v>2.7532030000000001</c:v>
                </c:pt>
                <c:pt idx="18213">
                  <c:v>2.7538239999999998</c:v>
                </c:pt>
                <c:pt idx="18214">
                  <c:v>2.7585570000000001</c:v>
                </c:pt>
                <c:pt idx="18215">
                  <c:v>2.7609520000000001</c:v>
                </c:pt>
                <c:pt idx="18216">
                  <c:v>2.7589990000000002</c:v>
                </c:pt>
                <c:pt idx="18217">
                  <c:v>2.7610229999999998</c:v>
                </c:pt>
                <c:pt idx="18218">
                  <c:v>2.7635329999999998</c:v>
                </c:pt>
                <c:pt idx="18219">
                  <c:v>2.7582550000000001</c:v>
                </c:pt>
                <c:pt idx="18220">
                  <c:v>2.7537799999999999</c:v>
                </c:pt>
                <c:pt idx="18221">
                  <c:v>2.7586369999999998</c:v>
                </c:pt>
                <c:pt idx="18222">
                  <c:v>2.763941</c:v>
                </c:pt>
                <c:pt idx="18223">
                  <c:v>2.7601870000000002</c:v>
                </c:pt>
                <c:pt idx="18224">
                  <c:v>2.7577479999999999</c:v>
                </c:pt>
                <c:pt idx="18225">
                  <c:v>2.7608299999999999</c:v>
                </c:pt>
                <c:pt idx="18226">
                  <c:v>2.7586879999999998</c:v>
                </c:pt>
                <c:pt idx="18227">
                  <c:v>2.7580710000000002</c:v>
                </c:pt>
                <c:pt idx="18228">
                  <c:v>2.7640199999999999</c:v>
                </c:pt>
                <c:pt idx="18229">
                  <c:v>2.7659690000000001</c:v>
                </c:pt>
                <c:pt idx="18230">
                  <c:v>2.7649339999999998</c:v>
                </c:pt>
                <c:pt idx="18231">
                  <c:v>2.7672780000000001</c:v>
                </c:pt>
                <c:pt idx="18232">
                  <c:v>2.7677309999999999</c:v>
                </c:pt>
                <c:pt idx="18233">
                  <c:v>2.7651520000000001</c:v>
                </c:pt>
                <c:pt idx="18234">
                  <c:v>2.7655080000000001</c:v>
                </c:pt>
                <c:pt idx="18235">
                  <c:v>2.766505</c:v>
                </c:pt>
                <c:pt idx="18236">
                  <c:v>2.7656230000000002</c:v>
                </c:pt>
                <c:pt idx="18237">
                  <c:v>2.7653479999999999</c:v>
                </c:pt>
                <c:pt idx="18238">
                  <c:v>2.7685930000000001</c:v>
                </c:pt>
                <c:pt idx="18239">
                  <c:v>2.772589</c:v>
                </c:pt>
                <c:pt idx="18240">
                  <c:v>2.770381</c:v>
                </c:pt>
                <c:pt idx="18241">
                  <c:v>2.7650109999999999</c:v>
                </c:pt>
                <c:pt idx="18242">
                  <c:v>2.7651729999999999</c:v>
                </c:pt>
                <c:pt idx="18243">
                  <c:v>2.7697449999999999</c:v>
                </c:pt>
                <c:pt idx="18244">
                  <c:v>2.7660130000000001</c:v>
                </c:pt>
                <c:pt idx="18245">
                  <c:v>2.759436</c:v>
                </c:pt>
                <c:pt idx="18246">
                  <c:v>2.763998</c:v>
                </c:pt>
                <c:pt idx="18247">
                  <c:v>2.7689650000000001</c:v>
                </c:pt>
                <c:pt idx="18248">
                  <c:v>2.7661180000000001</c:v>
                </c:pt>
                <c:pt idx="18249">
                  <c:v>2.7643490000000002</c:v>
                </c:pt>
                <c:pt idx="18250">
                  <c:v>2.7639140000000002</c:v>
                </c:pt>
                <c:pt idx="18251">
                  <c:v>2.7633320000000001</c:v>
                </c:pt>
                <c:pt idx="18252">
                  <c:v>2.7651530000000002</c:v>
                </c:pt>
                <c:pt idx="18253">
                  <c:v>2.7680660000000001</c:v>
                </c:pt>
                <c:pt idx="18254">
                  <c:v>2.7697859999999999</c:v>
                </c:pt>
                <c:pt idx="18255">
                  <c:v>2.7726730000000002</c:v>
                </c:pt>
                <c:pt idx="18256">
                  <c:v>2.7753990000000002</c:v>
                </c:pt>
                <c:pt idx="18257">
                  <c:v>2.7748629999999999</c:v>
                </c:pt>
                <c:pt idx="18258">
                  <c:v>2.7730049999999999</c:v>
                </c:pt>
                <c:pt idx="18259">
                  <c:v>2.7748689999999998</c:v>
                </c:pt>
                <c:pt idx="18260">
                  <c:v>2.7751139999999999</c:v>
                </c:pt>
                <c:pt idx="18261">
                  <c:v>2.7718820000000002</c:v>
                </c:pt>
                <c:pt idx="18262">
                  <c:v>2.7733469999999998</c:v>
                </c:pt>
                <c:pt idx="18263">
                  <c:v>2.776942</c:v>
                </c:pt>
                <c:pt idx="18264">
                  <c:v>2.7763490000000002</c:v>
                </c:pt>
                <c:pt idx="18265">
                  <c:v>2.7726649999999999</c:v>
                </c:pt>
                <c:pt idx="18266">
                  <c:v>2.7703959999999999</c:v>
                </c:pt>
                <c:pt idx="18267">
                  <c:v>2.7741009999999999</c:v>
                </c:pt>
                <c:pt idx="18268">
                  <c:v>2.776634</c:v>
                </c:pt>
                <c:pt idx="18269">
                  <c:v>2.7744179999999998</c:v>
                </c:pt>
                <c:pt idx="18270">
                  <c:v>2.7744200000000001</c:v>
                </c:pt>
                <c:pt idx="18271">
                  <c:v>2.7768579999999998</c:v>
                </c:pt>
                <c:pt idx="18272">
                  <c:v>2.775372</c:v>
                </c:pt>
                <c:pt idx="18273">
                  <c:v>2.7739539999999998</c:v>
                </c:pt>
                <c:pt idx="18274">
                  <c:v>2.777901</c:v>
                </c:pt>
                <c:pt idx="18275">
                  <c:v>2.7797550000000002</c:v>
                </c:pt>
                <c:pt idx="18276">
                  <c:v>2.7769279999999998</c:v>
                </c:pt>
                <c:pt idx="18277">
                  <c:v>2.7763439999999999</c:v>
                </c:pt>
                <c:pt idx="18278">
                  <c:v>2.7775850000000002</c:v>
                </c:pt>
                <c:pt idx="18279">
                  <c:v>2.7763840000000002</c:v>
                </c:pt>
                <c:pt idx="18280">
                  <c:v>2.7737690000000002</c:v>
                </c:pt>
                <c:pt idx="18281">
                  <c:v>2.773606</c:v>
                </c:pt>
                <c:pt idx="18282">
                  <c:v>2.7751730000000001</c:v>
                </c:pt>
                <c:pt idx="18283">
                  <c:v>2.7758750000000001</c:v>
                </c:pt>
                <c:pt idx="18284">
                  <c:v>2.775134</c:v>
                </c:pt>
                <c:pt idx="18285">
                  <c:v>2.7768640000000002</c:v>
                </c:pt>
                <c:pt idx="18286">
                  <c:v>2.7777069999999999</c:v>
                </c:pt>
                <c:pt idx="18287">
                  <c:v>2.7737590000000001</c:v>
                </c:pt>
                <c:pt idx="18288">
                  <c:v>2.7695050000000001</c:v>
                </c:pt>
                <c:pt idx="18289">
                  <c:v>2.7714850000000002</c:v>
                </c:pt>
                <c:pt idx="18290">
                  <c:v>2.7738339999999999</c:v>
                </c:pt>
                <c:pt idx="18291">
                  <c:v>2.7752699999999999</c:v>
                </c:pt>
                <c:pt idx="18292">
                  <c:v>2.779474</c:v>
                </c:pt>
                <c:pt idx="18293">
                  <c:v>2.7822460000000002</c:v>
                </c:pt>
                <c:pt idx="18294">
                  <c:v>2.7801629999999999</c:v>
                </c:pt>
                <c:pt idx="18295">
                  <c:v>2.7780849999999999</c:v>
                </c:pt>
                <c:pt idx="18296">
                  <c:v>2.7796270000000001</c:v>
                </c:pt>
                <c:pt idx="18297">
                  <c:v>2.7819590000000001</c:v>
                </c:pt>
                <c:pt idx="18298">
                  <c:v>2.7851309999999998</c:v>
                </c:pt>
                <c:pt idx="18299">
                  <c:v>2.7828550000000001</c:v>
                </c:pt>
                <c:pt idx="18300">
                  <c:v>2.7785060000000001</c:v>
                </c:pt>
                <c:pt idx="18301">
                  <c:v>2.7807279999999999</c:v>
                </c:pt>
                <c:pt idx="18302">
                  <c:v>2.7816730000000001</c:v>
                </c:pt>
                <c:pt idx="18303">
                  <c:v>2.778308</c:v>
                </c:pt>
                <c:pt idx="18304">
                  <c:v>2.7759819999999999</c:v>
                </c:pt>
                <c:pt idx="18305">
                  <c:v>2.7754789999999998</c:v>
                </c:pt>
                <c:pt idx="18306">
                  <c:v>2.7768920000000001</c:v>
                </c:pt>
                <c:pt idx="18307">
                  <c:v>2.777555</c:v>
                </c:pt>
                <c:pt idx="18308">
                  <c:v>2.7746369999999998</c:v>
                </c:pt>
                <c:pt idx="18309">
                  <c:v>2.7731849999999998</c:v>
                </c:pt>
                <c:pt idx="18310">
                  <c:v>2.776154</c:v>
                </c:pt>
                <c:pt idx="18311">
                  <c:v>2.7763689999999999</c:v>
                </c:pt>
                <c:pt idx="18312">
                  <c:v>2.7751790000000001</c:v>
                </c:pt>
                <c:pt idx="18313">
                  <c:v>2.779671</c:v>
                </c:pt>
                <c:pt idx="18314">
                  <c:v>2.7783180000000001</c:v>
                </c:pt>
                <c:pt idx="18315">
                  <c:v>2.7741880000000001</c:v>
                </c:pt>
                <c:pt idx="18316">
                  <c:v>2.7789169999999999</c:v>
                </c:pt>
                <c:pt idx="18317">
                  <c:v>2.7838790000000002</c:v>
                </c:pt>
                <c:pt idx="18318">
                  <c:v>2.7812670000000002</c:v>
                </c:pt>
                <c:pt idx="18319">
                  <c:v>2.7768229999999998</c:v>
                </c:pt>
                <c:pt idx="18320">
                  <c:v>2.7779189999999998</c:v>
                </c:pt>
                <c:pt idx="18321">
                  <c:v>2.7797939999999999</c:v>
                </c:pt>
                <c:pt idx="18322">
                  <c:v>2.7820770000000001</c:v>
                </c:pt>
                <c:pt idx="18323">
                  <c:v>2.7809789999999999</c:v>
                </c:pt>
                <c:pt idx="18324">
                  <c:v>2.7795709999999998</c:v>
                </c:pt>
                <c:pt idx="18325">
                  <c:v>2.7817460000000001</c:v>
                </c:pt>
                <c:pt idx="18326">
                  <c:v>2.7799010000000002</c:v>
                </c:pt>
                <c:pt idx="18327">
                  <c:v>2.7806340000000001</c:v>
                </c:pt>
                <c:pt idx="18328">
                  <c:v>2.7811300000000001</c:v>
                </c:pt>
                <c:pt idx="18329">
                  <c:v>2.7782719999999999</c:v>
                </c:pt>
                <c:pt idx="18330">
                  <c:v>2.7782269999999998</c:v>
                </c:pt>
                <c:pt idx="18331">
                  <c:v>2.7779989999999999</c:v>
                </c:pt>
                <c:pt idx="18332">
                  <c:v>2.781196</c:v>
                </c:pt>
                <c:pt idx="18333">
                  <c:v>2.7887569999999999</c:v>
                </c:pt>
                <c:pt idx="18334">
                  <c:v>2.7884350000000002</c:v>
                </c:pt>
                <c:pt idx="18335">
                  <c:v>2.7796590000000001</c:v>
                </c:pt>
                <c:pt idx="18336">
                  <c:v>2.778756</c:v>
                </c:pt>
                <c:pt idx="18337">
                  <c:v>2.7828789999999999</c:v>
                </c:pt>
                <c:pt idx="18338">
                  <c:v>2.7803680000000002</c:v>
                </c:pt>
                <c:pt idx="18339">
                  <c:v>2.7797749999999999</c:v>
                </c:pt>
                <c:pt idx="18340">
                  <c:v>2.7842370000000001</c:v>
                </c:pt>
                <c:pt idx="18341">
                  <c:v>2.7841019999999999</c:v>
                </c:pt>
                <c:pt idx="18342">
                  <c:v>2.784923</c:v>
                </c:pt>
                <c:pt idx="18343">
                  <c:v>2.7908580000000001</c:v>
                </c:pt>
                <c:pt idx="18344">
                  <c:v>2.7898109999999998</c:v>
                </c:pt>
                <c:pt idx="18345">
                  <c:v>2.7842669999999998</c:v>
                </c:pt>
                <c:pt idx="18346">
                  <c:v>2.787893</c:v>
                </c:pt>
                <c:pt idx="18347">
                  <c:v>2.792109</c:v>
                </c:pt>
                <c:pt idx="18348">
                  <c:v>2.7867899999999999</c:v>
                </c:pt>
                <c:pt idx="18349">
                  <c:v>2.7887620000000002</c:v>
                </c:pt>
                <c:pt idx="18350">
                  <c:v>2.7978179999999999</c:v>
                </c:pt>
                <c:pt idx="18351">
                  <c:v>2.796557</c:v>
                </c:pt>
                <c:pt idx="18352">
                  <c:v>2.7905549999999999</c:v>
                </c:pt>
                <c:pt idx="18353">
                  <c:v>2.7907440000000001</c:v>
                </c:pt>
                <c:pt idx="18354">
                  <c:v>2.7909290000000002</c:v>
                </c:pt>
                <c:pt idx="18355">
                  <c:v>2.789555</c:v>
                </c:pt>
                <c:pt idx="18356">
                  <c:v>2.7885749999999998</c:v>
                </c:pt>
                <c:pt idx="18357">
                  <c:v>2.7868019999999998</c:v>
                </c:pt>
                <c:pt idx="18358">
                  <c:v>2.7889759999999999</c:v>
                </c:pt>
                <c:pt idx="18359">
                  <c:v>2.7919079999999998</c:v>
                </c:pt>
                <c:pt idx="18360">
                  <c:v>2.7913389999999998</c:v>
                </c:pt>
                <c:pt idx="18361">
                  <c:v>2.7911320000000002</c:v>
                </c:pt>
                <c:pt idx="18362">
                  <c:v>2.7918430000000001</c:v>
                </c:pt>
                <c:pt idx="18363">
                  <c:v>2.7924340000000001</c:v>
                </c:pt>
                <c:pt idx="18364">
                  <c:v>2.7946620000000002</c:v>
                </c:pt>
                <c:pt idx="18365">
                  <c:v>2.7919109999999998</c:v>
                </c:pt>
                <c:pt idx="18366">
                  <c:v>2.7871079999999999</c:v>
                </c:pt>
                <c:pt idx="18367">
                  <c:v>2.7866409999999999</c:v>
                </c:pt>
                <c:pt idx="18368">
                  <c:v>2.787639</c:v>
                </c:pt>
                <c:pt idx="18369">
                  <c:v>2.7924030000000002</c:v>
                </c:pt>
                <c:pt idx="18370">
                  <c:v>2.7966600000000001</c:v>
                </c:pt>
                <c:pt idx="18371">
                  <c:v>2.7973020000000002</c:v>
                </c:pt>
                <c:pt idx="18372">
                  <c:v>2.797669</c:v>
                </c:pt>
                <c:pt idx="18373">
                  <c:v>2.7981389999999999</c:v>
                </c:pt>
                <c:pt idx="18374">
                  <c:v>2.7993709999999998</c:v>
                </c:pt>
                <c:pt idx="18375">
                  <c:v>2.8002539999999998</c:v>
                </c:pt>
                <c:pt idx="18376">
                  <c:v>2.8015180000000002</c:v>
                </c:pt>
                <c:pt idx="18377">
                  <c:v>2.8029320000000002</c:v>
                </c:pt>
                <c:pt idx="18378">
                  <c:v>2.8027669999999998</c:v>
                </c:pt>
                <c:pt idx="18379">
                  <c:v>2.8025120000000001</c:v>
                </c:pt>
                <c:pt idx="18380">
                  <c:v>2.79949</c:v>
                </c:pt>
                <c:pt idx="18381">
                  <c:v>2.7950539999999999</c:v>
                </c:pt>
                <c:pt idx="18382">
                  <c:v>2.7948029999999999</c:v>
                </c:pt>
                <c:pt idx="18383">
                  <c:v>2.7960229999999999</c:v>
                </c:pt>
                <c:pt idx="18384">
                  <c:v>2.7963629999999999</c:v>
                </c:pt>
                <c:pt idx="18385">
                  <c:v>2.7954560000000002</c:v>
                </c:pt>
                <c:pt idx="18386">
                  <c:v>2.7944049999999998</c:v>
                </c:pt>
                <c:pt idx="18387">
                  <c:v>2.795658</c:v>
                </c:pt>
                <c:pt idx="18388">
                  <c:v>2.7966690000000001</c:v>
                </c:pt>
                <c:pt idx="18389">
                  <c:v>2.7964910000000001</c:v>
                </c:pt>
                <c:pt idx="18390">
                  <c:v>2.796065</c:v>
                </c:pt>
                <c:pt idx="18391">
                  <c:v>2.794254</c:v>
                </c:pt>
                <c:pt idx="18392">
                  <c:v>2.7926959999999998</c:v>
                </c:pt>
                <c:pt idx="18393">
                  <c:v>2.794</c:v>
                </c:pt>
                <c:pt idx="18394">
                  <c:v>2.7945259999999998</c:v>
                </c:pt>
                <c:pt idx="18395">
                  <c:v>2.79244</c:v>
                </c:pt>
                <c:pt idx="18396">
                  <c:v>2.7903889999999998</c:v>
                </c:pt>
                <c:pt idx="18397">
                  <c:v>2.7926220000000002</c:v>
                </c:pt>
                <c:pt idx="18398">
                  <c:v>2.7918940000000001</c:v>
                </c:pt>
                <c:pt idx="18399">
                  <c:v>2.7899479999999999</c:v>
                </c:pt>
                <c:pt idx="18400">
                  <c:v>2.791067</c:v>
                </c:pt>
                <c:pt idx="18401">
                  <c:v>2.7913809999999999</c:v>
                </c:pt>
                <c:pt idx="18402">
                  <c:v>2.792916</c:v>
                </c:pt>
                <c:pt idx="18403">
                  <c:v>2.7962069999999999</c:v>
                </c:pt>
                <c:pt idx="18404">
                  <c:v>2.7974480000000002</c:v>
                </c:pt>
                <c:pt idx="18405">
                  <c:v>2.7954629999999998</c:v>
                </c:pt>
                <c:pt idx="18406">
                  <c:v>2.7951000000000001</c:v>
                </c:pt>
                <c:pt idx="18407">
                  <c:v>2.7974039999999998</c:v>
                </c:pt>
                <c:pt idx="18408">
                  <c:v>2.79739</c:v>
                </c:pt>
                <c:pt idx="18409">
                  <c:v>2.7975140000000001</c:v>
                </c:pt>
                <c:pt idx="18410">
                  <c:v>2.7990339999999998</c:v>
                </c:pt>
                <c:pt idx="18411">
                  <c:v>2.798413</c:v>
                </c:pt>
                <c:pt idx="18412">
                  <c:v>2.797501</c:v>
                </c:pt>
                <c:pt idx="18413">
                  <c:v>2.7967360000000001</c:v>
                </c:pt>
                <c:pt idx="18414">
                  <c:v>2.7961649999999998</c:v>
                </c:pt>
                <c:pt idx="18415">
                  <c:v>2.798314</c:v>
                </c:pt>
                <c:pt idx="18416">
                  <c:v>2.802467</c:v>
                </c:pt>
                <c:pt idx="18417">
                  <c:v>2.804386</c:v>
                </c:pt>
                <c:pt idx="18418">
                  <c:v>2.803194</c:v>
                </c:pt>
                <c:pt idx="18419">
                  <c:v>2.8021509999999998</c:v>
                </c:pt>
                <c:pt idx="18420">
                  <c:v>2.8012920000000001</c:v>
                </c:pt>
                <c:pt idx="18421">
                  <c:v>2.8007719999999998</c:v>
                </c:pt>
                <c:pt idx="18422">
                  <c:v>2.8015289999999999</c:v>
                </c:pt>
                <c:pt idx="18423">
                  <c:v>2.8035040000000002</c:v>
                </c:pt>
                <c:pt idx="18424">
                  <c:v>2.8054260000000002</c:v>
                </c:pt>
                <c:pt idx="18425">
                  <c:v>2.8051729999999999</c:v>
                </c:pt>
                <c:pt idx="18426">
                  <c:v>2.8062040000000001</c:v>
                </c:pt>
                <c:pt idx="18427">
                  <c:v>2.8072750000000002</c:v>
                </c:pt>
                <c:pt idx="18428">
                  <c:v>2.8096290000000002</c:v>
                </c:pt>
                <c:pt idx="18429">
                  <c:v>2.8121429999999998</c:v>
                </c:pt>
                <c:pt idx="18430">
                  <c:v>2.8100109999999998</c:v>
                </c:pt>
                <c:pt idx="18431">
                  <c:v>2.8080039999999999</c:v>
                </c:pt>
                <c:pt idx="18432">
                  <c:v>2.8070390000000001</c:v>
                </c:pt>
                <c:pt idx="18433">
                  <c:v>2.8062680000000002</c:v>
                </c:pt>
                <c:pt idx="18434">
                  <c:v>2.8080440000000002</c:v>
                </c:pt>
                <c:pt idx="18435">
                  <c:v>2.8057120000000002</c:v>
                </c:pt>
                <c:pt idx="18436">
                  <c:v>2.8013840000000001</c:v>
                </c:pt>
                <c:pt idx="18437">
                  <c:v>2.803598</c:v>
                </c:pt>
                <c:pt idx="18438">
                  <c:v>2.8064870000000002</c:v>
                </c:pt>
                <c:pt idx="18439">
                  <c:v>2.80586</c:v>
                </c:pt>
                <c:pt idx="18440">
                  <c:v>2.8050570000000001</c:v>
                </c:pt>
                <c:pt idx="18441">
                  <c:v>2.803512</c:v>
                </c:pt>
                <c:pt idx="18442">
                  <c:v>2.8005770000000001</c:v>
                </c:pt>
                <c:pt idx="18443">
                  <c:v>2.8025910000000001</c:v>
                </c:pt>
                <c:pt idx="18444">
                  <c:v>2.8059440000000002</c:v>
                </c:pt>
                <c:pt idx="18445">
                  <c:v>2.8048639999999998</c:v>
                </c:pt>
                <c:pt idx="18446">
                  <c:v>2.8050619999999999</c:v>
                </c:pt>
                <c:pt idx="18447">
                  <c:v>2.8053210000000002</c:v>
                </c:pt>
                <c:pt idx="18448">
                  <c:v>2.802305</c:v>
                </c:pt>
                <c:pt idx="18449">
                  <c:v>2.8016960000000002</c:v>
                </c:pt>
                <c:pt idx="18450">
                  <c:v>2.8050120000000001</c:v>
                </c:pt>
                <c:pt idx="18451">
                  <c:v>2.8092169999999999</c:v>
                </c:pt>
                <c:pt idx="18452">
                  <c:v>2.8094709999999998</c:v>
                </c:pt>
                <c:pt idx="18453">
                  <c:v>2.8032050000000002</c:v>
                </c:pt>
                <c:pt idx="18454">
                  <c:v>2.802276</c:v>
                </c:pt>
                <c:pt idx="18455">
                  <c:v>2.8081779999999998</c:v>
                </c:pt>
                <c:pt idx="18456">
                  <c:v>2.8087330000000001</c:v>
                </c:pt>
                <c:pt idx="18457">
                  <c:v>2.8052060000000001</c:v>
                </c:pt>
                <c:pt idx="18458">
                  <c:v>2.804281</c:v>
                </c:pt>
                <c:pt idx="18459">
                  <c:v>2.8059370000000001</c:v>
                </c:pt>
                <c:pt idx="18460">
                  <c:v>2.8090199999999999</c:v>
                </c:pt>
                <c:pt idx="18461">
                  <c:v>2.8131159999999999</c:v>
                </c:pt>
                <c:pt idx="18462">
                  <c:v>2.8172389999999998</c:v>
                </c:pt>
                <c:pt idx="18463">
                  <c:v>2.8188770000000001</c:v>
                </c:pt>
                <c:pt idx="18464">
                  <c:v>2.8220369999999999</c:v>
                </c:pt>
                <c:pt idx="18465">
                  <c:v>2.8208579999999999</c:v>
                </c:pt>
                <c:pt idx="18466">
                  <c:v>2.8167390000000001</c:v>
                </c:pt>
                <c:pt idx="18467">
                  <c:v>2.8159160000000001</c:v>
                </c:pt>
                <c:pt idx="18468">
                  <c:v>2.8160240000000001</c:v>
                </c:pt>
                <c:pt idx="18469">
                  <c:v>2.8169019999999998</c:v>
                </c:pt>
                <c:pt idx="18470">
                  <c:v>2.8184499999999999</c:v>
                </c:pt>
                <c:pt idx="18471">
                  <c:v>2.8203749999999999</c:v>
                </c:pt>
                <c:pt idx="18472">
                  <c:v>2.8198829999999999</c:v>
                </c:pt>
                <c:pt idx="18473">
                  <c:v>2.8191060000000001</c:v>
                </c:pt>
                <c:pt idx="18474">
                  <c:v>2.8186460000000002</c:v>
                </c:pt>
                <c:pt idx="18475">
                  <c:v>2.8164189999999998</c:v>
                </c:pt>
                <c:pt idx="18476">
                  <c:v>2.8163079999999998</c:v>
                </c:pt>
                <c:pt idx="18477">
                  <c:v>2.8184689999999999</c:v>
                </c:pt>
                <c:pt idx="18478">
                  <c:v>2.8185280000000001</c:v>
                </c:pt>
                <c:pt idx="18479">
                  <c:v>2.8184650000000002</c:v>
                </c:pt>
                <c:pt idx="18480">
                  <c:v>2.8179270000000001</c:v>
                </c:pt>
                <c:pt idx="18481">
                  <c:v>2.8127460000000002</c:v>
                </c:pt>
                <c:pt idx="18482">
                  <c:v>2.8098869999999998</c:v>
                </c:pt>
                <c:pt idx="18483">
                  <c:v>2.8137539999999999</c:v>
                </c:pt>
                <c:pt idx="18484">
                  <c:v>2.817116</c:v>
                </c:pt>
                <c:pt idx="18485">
                  <c:v>2.8159369999999999</c:v>
                </c:pt>
                <c:pt idx="18486">
                  <c:v>2.8142610000000001</c:v>
                </c:pt>
                <c:pt idx="18487">
                  <c:v>2.8150740000000001</c:v>
                </c:pt>
                <c:pt idx="18488">
                  <c:v>2.8166519999999999</c:v>
                </c:pt>
                <c:pt idx="18489">
                  <c:v>2.8164129999999998</c:v>
                </c:pt>
                <c:pt idx="18490">
                  <c:v>2.815652</c:v>
                </c:pt>
                <c:pt idx="18491">
                  <c:v>2.8166549999999999</c:v>
                </c:pt>
                <c:pt idx="18492">
                  <c:v>2.8153009999999998</c:v>
                </c:pt>
                <c:pt idx="18493">
                  <c:v>2.8133370000000002</c:v>
                </c:pt>
                <c:pt idx="18494">
                  <c:v>2.8158759999999998</c:v>
                </c:pt>
                <c:pt idx="18495">
                  <c:v>2.8139090000000002</c:v>
                </c:pt>
                <c:pt idx="18496">
                  <c:v>2.8117350000000001</c:v>
                </c:pt>
                <c:pt idx="18497">
                  <c:v>2.8194910000000002</c:v>
                </c:pt>
                <c:pt idx="18498">
                  <c:v>2.8235990000000002</c:v>
                </c:pt>
                <c:pt idx="18499">
                  <c:v>2.820325</c:v>
                </c:pt>
                <c:pt idx="18500">
                  <c:v>2.8209610000000001</c:v>
                </c:pt>
                <c:pt idx="18501">
                  <c:v>2.8206389999999999</c:v>
                </c:pt>
                <c:pt idx="18502">
                  <c:v>2.8179340000000002</c:v>
                </c:pt>
                <c:pt idx="18503">
                  <c:v>2.8233860000000002</c:v>
                </c:pt>
                <c:pt idx="18504">
                  <c:v>2.8265889999999998</c:v>
                </c:pt>
                <c:pt idx="18505">
                  <c:v>2.822273</c:v>
                </c:pt>
                <c:pt idx="18506">
                  <c:v>2.8202750000000001</c:v>
                </c:pt>
                <c:pt idx="18507">
                  <c:v>2.8205659999999999</c:v>
                </c:pt>
                <c:pt idx="18508">
                  <c:v>2.8219259999999999</c:v>
                </c:pt>
                <c:pt idx="18509">
                  <c:v>2.8238989999999999</c:v>
                </c:pt>
                <c:pt idx="18510">
                  <c:v>2.8226819999999999</c:v>
                </c:pt>
                <c:pt idx="18511">
                  <c:v>2.8191320000000002</c:v>
                </c:pt>
                <c:pt idx="18512">
                  <c:v>2.819067</c:v>
                </c:pt>
                <c:pt idx="18513">
                  <c:v>2.8233079999999999</c:v>
                </c:pt>
                <c:pt idx="18514">
                  <c:v>2.822031</c:v>
                </c:pt>
                <c:pt idx="18515">
                  <c:v>2.8196780000000001</c:v>
                </c:pt>
                <c:pt idx="18516">
                  <c:v>2.8221850000000002</c:v>
                </c:pt>
                <c:pt idx="18517">
                  <c:v>2.822057</c:v>
                </c:pt>
                <c:pt idx="18518">
                  <c:v>2.8221180000000001</c:v>
                </c:pt>
                <c:pt idx="18519">
                  <c:v>2.823159</c:v>
                </c:pt>
                <c:pt idx="18520">
                  <c:v>2.8184939999999998</c:v>
                </c:pt>
                <c:pt idx="18521">
                  <c:v>2.818133</c:v>
                </c:pt>
                <c:pt idx="18522">
                  <c:v>2.8232849999999998</c:v>
                </c:pt>
                <c:pt idx="18523">
                  <c:v>2.8253750000000002</c:v>
                </c:pt>
                <c:pt idx="18524">
                  <c:v>2.823693</c:v>
                </c:pt>
                <c:pt idx="18525">
                  <c:v>2.8211189999999999</c:v>
                </c:pt>
                <c:pt idx="18526">
                  <c:v>2.8231290000000002</c:v>
                </c:pt>
                <c:pt idx="18527">
                  <c:v>2.8266309999999999</c:v>
                </c:pt>
                <c:pt idx="18528">
                  <c:v>2.8273990000000002</c:v>
                </c:pt>
                <c:pt idx="18529">
                  <c:v>2.8235800000000002</c:v>
                </c:pt>
                <c:pt idx="18530">
                  <c:v>2.822756</c:v>
                </c:pt>
                <c:pt idx="18531">
                  <c:v>2.8245230000000001</c:v>
                </c:pt>
                <c:pt idx="18532">
                  <c:v>2.8235510000000001</c:v>
                </c:pt>
                <c:pt idx="18533">
                  <c:v>2.8248959999999999</c:v>
                </c:pt>
                <c:pt idx="18534">
                  <c:v>2.8260420000000002</c:v>
                </c:pt>
                <c:pt idx="18535">
                  <c:v>2.8311320000000002</c:v>
                </c:pt>
                <c:pt idx="18536">
                  <c:v>2.8355440000000001</c:v>
                </c:pt>
                <c:pt idx="18537">
                  <c:v>2.8327290000000001</c:v>
                </c:pt>
                <c:pt idx="18538">
                  <c:v>2.8325279999999999</c:v>
                </c:pt>
                <c:pt idx="18539">
                  <c:v>2.831744</c:v>
                </c:pt>
                <c:pt idx="18540">
                  <c:v>2.8306490000000002</c:v>
                </c:pt>
                <c:pt idx="18541">
                  <c:v>2.8323589999999998</c:v>
                </c:pt>
                <c:pt idx="18542">
                  <c:v>2.8320289999999999</c:v>
                </c:pt>
                <c:pt idx="18543">
                  <c:v>2.8302939999999999</c:v>
                </c:pt>
                <c:pt idx="18544">
                  <c:v>2.8306399999999998</c:v>
                </c:pt>
                <c:pt idx="18545">
                  <c:v>2.8324039999999999</c:v>
                </c:pt>
                <c:pt idx="18546">
                  <c:v>2.8318270000000001</c:v>
                </c:pt>
                <c:pt idx="18547">
                  <c:v>2.8328180000000001</c:v>
                </c:pt>
                <c:pt idx="18548">
                  <c:v>2.835988</c:v>
                </c:pt>
                <c:pt idx="18549">
                  <c:v>2.8345259999999999</c:v>
                </c:pt>
                <c:pt idx="18550">
                  <c:v>2.8354550000000001</c:v>
                </c:pt>
                <c:pt idx="18551">
                  <c:v>2.8387669999999998</c:v>
                </c:pt>
                <c:pt idx="18552">
                  <c:v>2.8365</c:v>
                </c:pt>
                <c:pt idx="18553">
                  <c:v>2.8336830000000002</c:v>
                </c:pt>
                <c:pt idx="18554">
                  <c:v>2.8324180000000001</c:v>
                </c:pt>
                <c:pt idx="18555">
                  <c:v>2.829081</c:v>
                </c:pt>
                <c:pt idx="18556">
                  <c:v>2.8276110000000001</c:v>
                </c:pt>
                <c:pt idx="18557">
                  <c:v>2.827229</c:v>
                </c:pt>
                <c:pt idx="18558">
                  <c:v>2.8279709999999998</c:v>
                </c:pt>
                <c:pt idx="18559">
                  <c:v>2.831893</c:v>
                </c:pt>
                <c:pt idx="18560">
                  <c:v>2.8310810000000002</c:v>
                </c:pt>
                <c:pt idx="18561">
                  <c:v>2.8281369999999999</c:v>
                </c:pt>
                <c:pt idx="18562">
                  <c:v>2.8324750000000001</c:v>
                </c:pt>
                <c:pt idx="18563">
                  <c:v>2.834765</c:v>
                </c:pt>
                <c:pt idx="18564">
                  <c:v>2.8280400000000001</c:v>
                </c:pt>
                <c:pt idx="18565">
                  <c:v>2.8262939999999999</c:v>
                </c:pt>
                <c:pt idx="18566">
                  <c:v>2.833097</c:v>
                </c:pt>
                <c:pt idx="18567">
                  <c:v>2.8328139999999999</c:v>
                </c:pt>
                <c:pt idx="18568">
                  <c:v>2.8257029999999999</c:v>
                </c:pt>
                <c:pt idx="18569">
                  <c:v>2.8255880000000002</c:v>
                </c:pt>
                <c:pt idx="18570">
                  <c:v>2.8258839999999998</c:v>
                </c:pt>
                <c:pt idx="18571">
                  <c:v>2.8235429999999999</c:v>
                </c:pt>
                <c:pt idx="18572">
                  <c:v>2.8262580000000002</c:v>
                </c:pt>
                <c:pt idx="18573">
                  <c:v>2.8288069999999998</c:v>
                </c:pt>
                <c:pt idx="18574">
                  <c:v>2.8307259999999999</c:v>
                </c:pt>
                <c:pt idx="18575">
                  <c:v>2.8338100000000002</c:v>
                </c:pt>
                <c:pt idx="18576">
                  <c:v>2.8342999999999998</c:v>
                </c:pt>
                <c:pt idx="18577">
                  <c:v>2.8346819999999999</c:v>
                </c:pt>
                <c:pt idx="18578">
                  <c:v>2.8366639999999999</c:v>
                </c:pt>
                <c:pt idx="18579">
                  <c:v>2.8390019999999998</c:v>
                </c:pt>
                <c:pt idx="18580">
                  <c:v>2.840344</c:v>
                </c:pt>
                <c:pt idx="18581">
                  <c:v>2.8425009999999999</c:v>
                </c:pt>
                <c:pt idx="18582">
                  <c:v>2.8390219999999999</c:v>
                </c:pt>
                <c:pt idx="18583">
                  <c:v>2.8321160000000001</c:v>
                </c:pt>
                <c:pt idx="18584">
                  <c:v>2.8354539999999999</c:v>
                </c:pt>
                <c:pt idx="18585">
                  <c:v>2.8388399999999998</c:v>
                </c:pt>
                <c:pt idx="18586">
                  <c:v>2.8375439999999998</c:v>
                </c:pt>
                <c:pt idx="18587">
                  <c:v>2.8378359999999998</c:v>
                </c:pt>
                <c:pt idx="18588">
                  <c:v>2.8384170000000002</c:v>
                </c:pt>
                <c:pt idx="18589">
                  <c:v>2.8374830000000002</c:v>
                </c:pt>
                <c:pt idx="18590">
                  <c:v>2.8406859999999998</c:v>
                </c:pt>
                <c:pt idx="18591">
                  <c:v>2.8437169999999998</c:v>
                </c:pt>
                <c:pt idx="18592">
                  <c:v>2.840862</c:v>
                </c:pt>
                <c:pt idx="18593">
                  <c:v>2.8391410000000001</c:v>
                </c:pt>
                <c:pt idx="18594">
                  <c:v>2.8401649999999998</c:v>
                </c:pt>
                <c:pt idx="18595">
                  <c:v>2.8413089999999999</c:v>
                </c:pt>
                <c:pt idx="18596">
                  <c:v>2.8419129999999999</c:v>
                </c:pt>
                <c:pt idx="18597">
                  <c:v>2.8385729999999998</c:v>
                </c:pt>
                <c:pt idx="18598">
                  <c:v>2.8367170000000002</c:v>
                </c:pt>
                <c:pt idx="18599">
                  <c:v>2.8420339999999999</c:v>
                </c:pt>
                <c:pt idx="18600">
                  <c:v>2.8440590000000001</c:v>
                </c:pt>
                <c:pt idx="18601">
                  <c:v>2.8395709999999998</c:v>
                </c:pt>
                <c:pt idx="18602">
                  <c:v>2.8407900000000001</c:v>
                </c:pt>
                <c:pt idx="18603">
                  <c:v>2.8460830000000001</c:v>
                </c:pt>
                <c:pt idx="18604">
                  <c:v>2.8458139999999998</c:v>
                </c:pt>
                <c:pt idx="18605">
                  <c:v>2.8437709999999998</c:v>
                </c:pt>
                <c:pt idx="18606">
                  <c:v>2.844195</c:v>
                </c:pt>
                <c:pt idx="18607">
                  <c:v>2.8454120000000001</c:v>
                </c:pt>
                <c:pt idx="18608">
                  <c:v>2.8483879999999999</c:v>
                </c:pt>
                <c:pt idx="18609">
                  <c:v>2.848258</c:v>
                </c:pt>
                <c:pt idx="18610">
                  <c:v>2.8436180000000002</c:v>
                </c:pt>
                <c:pt idx="18611">
                  <c:v>2.8417859999999999</c:v>
                </c:pt>
                <c:pt idx="18612">
                  <c:v>2.8394140000000001</c:v>
                </c:pt>
                <c:pt idx="18613">
                  <c:v>2.8365830000000001</c:v>
                </c:pt>
                <c:pt idx="18614">
                  <c:v>2.839731</c:v>
                </c:pt>
                <c:pt idx="18615">
                  <c:v>2.8446820000000002</c:v>
                </c:pt>
                <c:pt idx="18616">
                  <c:v>2.8436490000000001</c:v>
                </c:pt>
                <c:pt idx="18617">
                  <c:v>2.84015</c:v>
                </c:pt>
                <c:pt idx="18618">
                  <c:v>2.8424200000000002</c:v>
                </c:pt>
                <c:pt idx="18619">
                  <c:v>2.8419690000000002</c:v>
                </c:pt>
                <c:pt idx="18620">
                  <c:v>2.8377509999999999</c:v>
                </c:pt>
                <c:pt idx="18621">
                  <c:v>2.8381509999999999</c:v>
                </c:pt>
                <c:pt idx="18622">
                  <c:v>2.8399269999999999</c:v>
                </c:pt>
                <c:pt idx="18623">
                  <c:v>2.8422510000000001</c:v>
                </c:pt>
                <c:pt idx="18624">
                  <c:v>2.8431690000000001</c:v>
                </c:pt>
                <c:pt idx="18625">
                  <c:v>2.8405640000000001</c:v>
                </c:pt>
                <c:pt idx="18626">
                  <c:v>2.8394529999999998</c:v>
                </c:pt>
                <c:pt idx="18627">
                  <c:v>2.8416139999999999</c:v>
                </c:pt>
                <c:pt idx="18628">
                  <c:v>2.846581</c:v>
                </c:pt>
                <c:pt idx="18629">
                  <c:v>2.8490890000000002</c:v>
                </c:pt>
                <c:pt idx="18630">
                  <c:v>2.8491620000000002</c:v>
                </c:pt>
                <c:pt idx="18631">
                  <c:v>2.8460719999999999</c:v>
                </c:pt>
                <c:pt idx="18632">
                  <c:v>2.843871</c:v>
                </c:pt>
                <c:pt idx="18633">
                  <c:v>2.8451659999999999</c:v>
                </c:pt>
                <c:pt idx="18634">
                  <c:v>2.8465120000000002</c:v>
                </c:pt>
                <c:pt idx="18635">
                  <c:v>2.8470200000000001</c:v>
                </c:pt>
                <c:pt idx="18636">
                  <c:v>2.8451789999999999</c:v>
                </c:pt>
                <c:pt idx="18637">
                  <c:v>2.8472300000000001</c:v>
                </c:pt>
                <c:pt idx="18638">
                  <c:v>2.8519369999999999</c:v>
                </c:pt>
                <c:pt idx="18639">
                  <c:v>2.8512119999999999</c:v>
                </c:pt>
                <c:pt idx="18640">
                  <c:v>2.8502000000000001</c:v>
                </c:pt>
                <c:pt idx="18641">
                  <c:v>2.849853</c:v>
                </c:pt>
                <c:pt idx="18642">
                  <c:v>2.846981</c:v>
                </c:pt>
                <c:pt idx="18643">
                  <c:v>2.8415729999999999</c:v>
                </c:pt>
                <c:pt idx="18644">
                  <c:v>2.8408899999999999</c:v>
                </c:pt>
                <c:pt idx="18645">
                  <c:v>2.8451270000000002</c:v>
                </c:pt>
                <c:pt idx="18646">
                  <c:v>2.8479009999999998</c:v>
                </c:pt>
                <c:pt idx="18647">
                  <c:v>2.8478089999999998</c:v>
                </c:pt>
                <c:pt idx="18648">
                  <c:v>2.8488829999999998</c:v>
                </c:pt>
                <c:pt idx="18649">
                  <c:v>2.8508290000000001</c:v>
                </c:pt>
                <c:pt idx="18650">
                  <c:v>2.8495689999999998</c:v>
                </c:pt>
                <c:pt idx="18651">
                  <c:v>2.8496260000000002</c:v>
                </c:pt>
                <c:pt idx="18652">
                  <c:v>2.8479139999999998</c:v>
                </c:pt>
                <c:pt idx="18653">
                  <c:v>2.8453970000000002</c:v>
                </c:pt>
                <c:pt idx="18654">
                  <c:v>2.8494280000000001</c:v>
                </c:pt>
                <c:pt idx="18655">
                  <c:v>2.8494069999999998</c:v>
                </c:pt>
                <c:pt idx="18656">
                  <c:v>2.8468330000000002</c:v>
                </c:pt>
                <c:pt idx="18657">
                  <c:v>2.8529779999999998</c:v>
                </c:pt>
                <c:pt idx="18658">
                  <c:v>2.8559489999999998</c:v>
                </c:pt>
                <c:pt idx="18659">
                  <c:v>2.8516689999999998</c:v>
                </c:pt>
                <c:pt idx="18660">
                  <c:v>2.8519890000000001</c:v>
                </c:pt>
                <c:pt idx="18661">
                  <c:v>2.8535330000000001</c:v>
                </c:pt>
                <c:pt idx="18662">
                  <c:v>2.850473</c:v>
                </c:pt>
                <c:pt idx="18663">
                  <c:v>2.8501759999999998</c:v>
                </c:pt>
                <c:pt idx="18664">
                  <c:v>2.8547639999999999</c:v>
                </c:pt>
                <c:pt idx="18665">
                  <c:v>2.8540749999999999</c:v>
                </c:pt>
                <c:pt idx="18666">
                  <c:v>2.850482</c:v>
                </c:pt>
                <c:pt idx="18667">
                  <c:v>2.8519320000000001</c:v>
                </c:pt>
                <c:pt idx="18668">
                  <c:v>2.8543229999999999</c:v>
                </c:pt>
                <c:pt idx="18669">
                  <c:v>2.852884</c:v>
                </c:pt>
                <c:pt idx="18670">
                  <c:v>2.8511980000000001</c:v>
                </c:pt>
                <c:pt idx="18671">
                  <c:v>2.8503270000000001</c:v>
                </c:pt>
                <c:pt idx="18672">
                  <c:v>2.8504870000000002</c:v>
                </c:pt>
                <c:pt idx="18673">
                  <c:v>2.8555480000000002</c:v>
                </c:pt>
                <c:pt idx="18674">
                  <c:v>2.8587470000000001</c:v>
                </c:pt>
                <c:pt idx="18675">
                  <c:v>2.856582</c:v>
                </c:pt>
                <c:pt idx="18676">
                  <c:v>2.855534</c:v>
                </c:pt>
                <c:pt idx="18677">
                  <c:v>2.8545180000000001</c:v>
                </c:pt>
                <c:pt idx="18678">
                  <c:v>2.851486</c:v>
                </c:pt>
                <c:pt idx="18679">
                  <c:v>2.8526760000000002</c:v>
                </c:pt>
                <c:pt idx="18680">
                  <c:v>2.8585600000000002</c:v>
                </c:pt>
                <c:pt idx="18681">
                  <c:v>2.8600050000000001</c:v>
                </c:pt>
                <c:pt idx="18682">
                  <c:v>2.855391</c:v>
                </c:pt>
                <c:pt idx="18683">
                  <c:v>2.856061</c:v>
                </c:pt>
                <c:pt idx="18684">
                  <c:v>2.8623210000000001</c:v>
                </c:pt>
                <c:pt idx="18685">
                  <c:v>2.8610169999999999</c:v>
                </c:pt>
                <c:pt idx="18686">
                  <c:v>2.857335</c:v>
                </c:pt>
                <c:pt idx="18687">
                  <c:v>2.8606859999999998</c:v>
                </c:pt>
                <c:pt idx="18688">
                  <c:v>2.864868</c:v>
                </c:pt>
                <c:pt idx="18689">
                  <c:v>2.862933</c:v>
                </c:pt>
                <c:pt idx="18690">
                  <c:v>2.8592300000000002</c:v>
                </c:pt>
                <c:pt idx="18691">
                  <c:v>2.8599130000000001</c:v>
                </c:pt>
                <c:pt idx="18692">
                  <c:v>2.8629660000000001</c:v>
                </c:pt>
                <c:pt idx="18693">
                  <c:v>2.8638400000000002</c:v>
                </c:pt>
                <c:pt idx="18694">
                  <c:v>2.8637990000000002</c:v>
                </c:pt>
                <c:pt idx="18695">
                  <c:v>2.864239</c:v>
                </c:pt>
                <c:pt idx="18696">
                  <c:v>2.8649740000000001</c:v>
                </c:pt>
                <c:pt idx="18697">
                  <c:v>2.8639709999999998</c:v>
                </c:pt>
                <c:pt idx="18698">
                  <c:v>2.8633120000000001</c:v>
                </c:pt>
                <c:pt idx="18699">
                  <c:v>2.866228</c:v>
                </c:pt>
                <c:pt idx="18700">
                  <c:v>2.8672409999999999</c:v>
                </c:pt>
                <c:pt idx="18701">
                  <c:v>2.8642470000000002</c:v>
                </c:pt>
                <c:pt idx="18702">
                  <c:v>2.8631760000000002</c:v>
                </c:pt>
                <c:pt idx="18703">
                  <c:v>2.863461</c:v>
                </c:pt>
                <c:pt idx="18704">
                  <c:v>2.8635039999999998</c:v>
                </c:pt>
                <c:pt idx="18705">
                  <c:v>2.8638249999999998</c:v>
                </c:pt>
                <c:pt idx="18706">
                  <c:v>2.8644620000000001</c:v>
                </c:pt>
                <c:pt idx="18707">
                  <c:v>2.8644810000000001</c:v>
                </c:pt>
                <c:pt idx="18708">
                  <c:v>2.8637980000000001</c:v>
                </c:pt>
                <c:pt idx="18709">
                  <c:v>2.8628300000000002</c:v>
                </c:pt>
                <c:pt idx="18710">
                  <c:v>2.8619680000000001</c:v>
                </c:pt>
                <c:pt idx="18711">
                  <c:v>2.8631920000000002</c:v>
                </c:pt>
                <c:pt idx="18712">
                  <c:v>2.8676210000000002</c:v>
                </c:pt>
                <c:pt idx="18713">
                  <c:v>2.8691040000000001</c:v>
                </c:pt>
                <c:pt idx="18714">
                  <c:v>2.862635</c:v>
                </c:pt>
                <c:pt idx="18715">
                  <c:v>2.8564910000000001</c:v>
                </c:pt>
                <c:pt idx="18716">
                  <c:v>2.8593850000000001</c:v>
                </c:pt>
                <c:pt idx="18717">
                  <c:v>2.8622779999999999</c:v>
                </c:pt>
                <c:pt idx="18718">
                  <c:v>2.8603230000000002</c:v>
                </c:pt>
                <c:pt idx="18719">
                  <c:v>2.863273</c:v>
                </c:pt>
                <c:pt idx="18720">
                  <c:v>2.8644059999999998</c:v>
                </c:pt>
                <c:pt idx="18721">
                  <c:v>2.8597800000000002</c:v>
                </c:pt>
                <c:pt idx="18722">
                  <c:v>2.861297</c:v>
                </c:pt>
                <c:pt idx="18723">
                  <c:v>2.8669440000000002</c:v>
                </c:pt>
                <c:pt idx="18724">
                  <c:v>2.8680080000000001</c:v>
                </c:pt>
                <c:pt idx="18725">
                  <c:v>2.8662390000000002</c:v>
                </c:pt>
                <c:pt idx="18726">
                  <c:v>2.8638170000000001</c:v>
                </c:pt>
                <c:pt idx="18727">
                  <c:v>2.8607420000000001</c:v>
                </c:pt>
                <c:pt idx="18728">
                  <c:v>2.8607260000000001</c:v>
                </c:pt>
                <c:pt idx="18729">
                  <c:v>2.8624879999999999</c:v>
                </c:pt>
                <c:pt idx="18730">
                  <c:v>2.8643689999999999</c:v>
                </c:pt>
                <c:pt idx="18731">
                  <c:v>2.867232</c:v>
                </c:pt>
                <c:pt idx="18732">
                  <c:v>2.8697710000000001</c:v>
                </c:pt>
                <c:pt idx="18733">
                  <c:v>2.867407</c:v>
                </c:pt>
                <c:pt idx="18734">
                  <c:v>2.8631690000000001</c:v>
                </c:pt>
                <c:pt idx="18735">
                  <c:v>2.8633440000000001</c:v>
                </c:pt>
                <c:pt idx="18736">
                  <c:v>2.8672789999999999</c:v>
                </c:pt>
                <c:pt idx="18737">
                  <c:v>2.8701919999999999</c:v>
                </c:pt>
                <c:pt idx="18738">
                  <c:v>2.8695759999999999</c:v>
                </c:pt>
                <c:pt idx="18739">
                  <c:v>2.8671519999999999</c:v>
                </c:pt>
                <c:pt idx="18740">
                  <c:v>2.8679100000000002</c:v>
                </c:pt>
                <c:pt idx="18741">
                  <c:v>2.8692660000000001</c:v>
                </c:pt>
                <c:pt idx="18742">
                  <c:v>2.8718849999999998</c:v>
                </c:pt>
                <c:pt idx="18743">
                  <c:v>2.8729100000000001</c:v>
                </c:pt>
                <c:pt idx="18744">
                  <c:v>2.869964</c:v>
                </c:pt>
                <c:pt idx="18745">
                  <c:v>2.8716840000000001</c:v>
                </c:pt>
                <c:pt idx="18746">
                  <c:v>2.8746800000000001</c:v>
                </c:pt>
                <c:pt idx="18747">
                  <c:v>2.8726389999999999</c:v>
                </c:pt>
                <c:pt idx="18748">
                  <c:v>2.8700420000000002</c:v>
                </c:pt>
                <c:pt idx="18749">
                  <c:v>2.8702640000000001</c:v>
                </c:pt>
                <c:pt idx="18750">
                  <c:v>2.8718750000000002</c:v>
                </c:pt>
                <c:pt idx="18751">
                  <c:v>2.8730220000000002</c:v>
                </c:pt>
                <c:pt idx="18752">
                  <c:v>2.8709169999999999</c:v>
                </c:pt>
                <c:pt idx="18753">
                  <c:v>2.868754</c:v>
                </c:pt>
                <c:pt idx="18754">
                  <c:v>2.8694959999999998</c:v>
                </c:pt>
                <c:pt idx="18755">
                  <c:v>2.8718309999999998</c:v>
                </c:pt>
                <c:pt idx="18756">
                  <c:v>2.8754740000000001</c:v>
                </c:pt>
                <c:pt idx="18757">
                  <c:v>2.8770760000000002</c:v>
                </c:pt>
                <c:pt idx="18758">
                  <c:v>2.877977</c:v>
                </c:pt>
                <c:pt idx="18759">
                  <c:v>2.8806090000000002</c:v>
                </c:pt>
                <c:pt idx="18760">
                  <c:v>2.8778959999999998</c:v>
                </c:pt>
                <c:pt idx="18761">
                  <c:v>2.8723049999999999</c:v>
                </c:pt>
                <c:pt idx="18762">
                  <c:v>2.8739599999999998</c:v>
                </c:pt>
                <c:pt idx="18763">
                  <c:v>2.8760859999999999</c:v>
                </c:pt>
                <c:pt idx="18764">
                  <c:v>2.8724590000000001</c:v>
                </c:pt>
                <c:pt idx="18765">
                  <c:v>2.8695460000000002</c:v>
                </c:pt>
                <c:pt idx="18766">
                  <c:v>2.8730859999999998</c:v>
                </c:pt>
                <c:pt idx="18767">
                  <c:v>2.874701</c:v>
                </c:pt>
                <c:pt idx="18768">
                  <c:v>2.869653</c:v>
                </c:pt>
                <c:pt idx="18769">
                  <c:v>2.8701750000000001</c:v>
                </c:pt>
                <c:pt idx="18770">
                  <c:v>2.874317</c:v>
                </c:pt>
                <c:pt idx="18771">
                  <c:v>2.8766029999999998</c:v>
                </c:pt>
                <c:pt idx="18772">
                  <c:v>2.8805149999999999</c:v>
                </c:pt>
                <c:pt idx="18773">
                  <c:v>2.8794740000000001</c:v>
                </c:pt>
                <c:pt idx="18774">
                  <c:v>2.8755809999999999</c:v>
                </c:pt>
                <c:pt idx="18775">
                  <c:v>2.8746119999999999</c:v>
                </c:pt>
                <c:pt idx="18776">
                  <c:v>2.8764690000000002</c:v>
                </c:pt>
                <c:pt idx="18777">
                  <c:v>2.8778860000000002</c:v>
                </c:pt>
                <c:pt idx="18778">
                  <c:v>2.8774660000000001</c:v>
                </c:pt>
                <c:pt idx="18779">
                  <c:v>2.8765139999999998</c:v>
                </c:pt>
                <c:pt idx="18780">
                  <c:v>2.8754369999999998</c:v>
                </c:pt>
                <c:pt idx="18781">
                  <c:v>2.8787880000000001</c:v>
                </c:pt>
                <c:pt idx="18782">
                  <c:v>2.881596</c:v>
                </c:pt>
                <c:pt idx="18783">
                  <c:v>2.8784109999999998</c:v>
                </c:pt>
                <c:pt idx="18784">
                  <c:v>2.8821599999999998</c:v>
                </c:pt>
                <c:pt idx="18785">
                  <c:v>2.8877269999999999</c:v>
                </c:pt>
                <c:pt idx="18786">
                  <c:v>2.8860679999999999</c:v>
                </c:pt>
                <c:pt idx="18787">
                  <c:v>2.8850660000000001</c:v>
                </c:pt>
                <c:pt idx="18788">
                  <c:v>2.8870469999999999</c:v>
                </c:pt>
                <c:pt idx="18789">
                  <c:v>2.8844089999999998</c:v>
                </c:pt>
                <c:pt idx="18790">
                  <c:v>2.8805580000000002</c:v>
                </c:pt>
                <c:pt idx="18791">
                  <c:v>2.8840140000000001</c:v>
                </c:pt>
                <c:pt idx="18792">
                  <c:v>2.8839540000000001</c:v>
                </c:pt>
                <c:pt idx="18793">
                  <c:v>2.8793099999999998</c:v>
                </c:pt>
                <c:pt idx="18794">
                  <c:v>2.885497</c:v>
                </c:pt>
                <c:pt idx="18795">
                  <c:v>2.891073</c:v>
                </c:pt>
                <c:pt idx="18796">
                  <c:v>2.8858130000000002</c:v>
                </c:pt>
                <c:pt idx="18797">
                  <c:v>2.8859900000000001</c:v>
                </c:pt>
                <c:pt idx="18798">
                  <c:v>2.8888739999999999</c:v>
                </c:pt>
                <c:pt idx="18799">
                  <c:v>2.8856860000000002</c:v>
                </c:pt>
                <c:pt idx="18800">
                  <c:v>2.8878889999999999</c:v>
                </c:pt>
                <c:pt idx="18801">
                  <c:v>2.8920840000000001</c:v>
                </c:pt>
                <c:pt idx="18802">
                  <c:v>2.8895119999999999</c:v>
                </c:pt>
                <c:pt idx="18803">
                  <c:v>2.8878529999999998</c:v>
                </c:pt>
                <c:pt idx="18804">
                  <c:v>2.8927990000000001</c:v>
                </c:pt>
                <c:pt idx="18805">
                  <c:v>2.891537</c:v>
                </c:pt>
                <c:pt idx="18806">
                  <c:v>2.8864879999999999</c:v>
                </c:pt>
                <c:pt idx="18807">
                  <c:v>2.8871730000000002</c:v>
                </c:pt>
                <c:pt idx="18808">
                  <c:v>2.8869120000000001</c:v>
                </c:pt>
                <c:pt idx="18809">
                  <c:v>2.8842180000000002</c:v>
                </c:pt>
                <c:pt idx="18810">
                  <c:v>2.886479</c:v>
                </c:pt>
                <c:pt idx="18811">
                  <c:v>2.8904139999999998</c:v>
                </c:pt>
                <c:pt idx="18812">
                  <c:v>2.892576</c:v>
                </c:pt>
                <c:pt idx="18813">
                  <c:v>2.891105</c:v>
                </c:pt>
                <c:pt idx="18814">
                  <c:v>2.8883040000000002</c:v>
                </c:pt>
                <c:pt idx="18815">
                  <c:v>2.8920889999999999</c:v>
                </c:pt>
                <c:pt idx="18816">
                  <c:v>2.8959999999999999</c:v>
                </c:pt>
                <c:pt idx="18817">
                  <c:v>2.8920080000000001</c:v>
                </c:pt>
                <c:pt idx="18818">
                  <c:v>2.8901300000000001</c:v>
                </c:pt>
                <c:pt idx="18819">
                  <c:v>2.8908550000000002</c:v>
                </c:pt>
                <c:pt idx="18820">
                  <c:v>2.8899550000000001</c:v>
                </c:pt>
                <c:pt idx="18821">
                  <c:v>2.8894440000000001</c:v>
                </c:pt>
                <c:pt idx="18822">
                  <c:v>2.892048</c:v>
                </c:pt>
                <c:pt idx="18823">
                  <c:v>2.8950819999999999</c:v>
                </c:pt>
                <c:pt idx="18824">
                  <c:v>2.894612</c:v>
                </c:pt>
                <c:pt idx="18825">
                  <c:v>2.893802</c:v>
                </c:pt>
                <c:pt idx="18826">
                  <c:v>2.8919869999999999</c:v>
                </c:pt>
                <c:pt idx="18827">
                  <c:v>2.8911669999999998</c:v>
                </c:pt>
                <c:pt idx="18828">
                  <c:v>2.8936359999999999</c:v>
                </c:pt>
                <c:pt idx="18829">
                  <c:v>2.8928259999999999</c:v>
                </c:pt>
                <c:pt idx="18830">
                  <c:v>2.8897040000000001</c:v>
                </c:pt>
                <c:pt idx="18831">
                  <c:v>2.8882409999999998</c:v>
                </c:pt>
                <c:pt idx="18832">
                  <c:v>2.8851260000000001</c:v>
                </c:pt>
                <c:pt idx="18833">
                  <c:v>2.8884439999999998</c:v>
                </c:pt>
                <c:pt idx="18834">
                  <c:v>2.896169</c:v>
                </c:pt>
                <c:pt idx="18835">
                  <c:v>2.893205</c:v>
                </c:pt>
                <c:pt idx="18836">
                  <c:v>2.8877679999999999</c:v>
                </c:pt>
                <c:pt idx="18837">
                  <c:v>2.890482</c:v>
                </c:pt>
                <c:pt idx="18838">
                  <c:v>2.8956059999999999</c:v>
                </c:pt>
                <c:pt idx="18839">
                  <c:v>2.8974899999999999</c:v>
                </c:pt>
                <c:pt idx="18840">
                  <c:v>2.8970530000000001</c:v>
                </c:pt>
                <c:pt idx="18841">
                  <c:v>2.8943590000000001</c:v>
                </c:pt>
                <c:pt idx="18842">
                  <c:v>2.8941219999999999</c:v>
                </c:pt>
                <c:pt idx="18843">
                  <c:v>2.8986529999999999</c:v>
                </c:pt>
                <c:pt idx="18844">
                  <c:v>2.8987569999999998</c:v>
                </c:pt>
                <c:pt idx="18845">
                  <c:v>2.8946860000000001</c:v>
                </c:pt>
                <c:pt idx="18846">
                  <c:v>2.8945989999999999</c:v>
                </c:pt>
                <c:pt idx="18847">
                  <c:v>2.8969149999999999</c:v>
                </c:pt>
                <c:pt idx="18848">
                  <c:v>2.8966479999999999</c:v>
                </c:pt>
                <c:pt idx="18849">
                  <c:v>2.8950450000000001</c:v>
                </c:pt>
                <c:pt idx="18850">
                  <c:v>2.8952010000000001</c:v>
                </c:pt>
                <c:pt idx="18851">
                  <c:v>2.8979249999999999</c:v>
                </c:pt>
                <c:pt idx="18852">
                  <c:v>2.9009200000000002</c:v>
                </c:pt>
                <c:pt idx="18853">
                  <c:v>2.8999920000000001</c:v>
                </c:pt>
                <c:pt idx="18854">
                  <c:v>2.8993660000000001</c:v>
                </c:pt>
                <c:pt idx="18855">
                  <c:v>2.900944</c:v>
                </c:pt>
                <c:pt idx="18856">
                  <c:v>2.8972579999999999</c:v>
                </c:pt>
                <c:pt idx="18857">
                  <c:v>2.8914390000000001</c:v>
                </c:pt>
                <c:pt idx="18858">
                  <c:v>2.8956379999999999</c:v>
                </c:pt>
                <c:pt idx="18859">
                  <c:v>2.9001809999999999</c:v>
                </c:pt>
                <c:pt idx="18860">
                  <c:v>2.8952260000000001</c:v>
                </c:pt>
                <c:pt idx="18861">
                  <c:v>2.8968039999999999</c:v>
                </c:pt>
                <c:pt idx="18862">
                  <c:v>2.904064</c:v>
                </c:pt>
                <c:pt idx="18863">
                  <c:v>2.9001999999999999</c:v>
                </c:pt>
                <c:pt idx="18864">
                  <c:v>2.894892</c:v>
                </c:pt>
                <c:pt idx="18865">
                  <c:v>2.8982459999999999</c:v>
                </c:pt>
                <c:pt idx="18866">
                  <c:v>2.901097</c:v>
                </c:pt>
                <c:pt idx="18867">
                  <c:v>2.8992070000000001</c:v>
                </c:pt>
                <c:pt idx="18868">
                  <c:v>2.8978259999999998</c:v>
                </c:pt>
                <c:pt idx="18869">
                  <c:v>2.8974410000000002</c:v>
                </c:pt>
                <c:pt idx="18870">
                  <c:v>2.900096</c:v>
                </c:pt>
                <c:pt idx="18871">
                  <c:v>2.9014540000000002</c:v>
                </c:pt>
                <c:pt idx="18872">
                  <c:v>2.8978980000000001</c:v>
                </c:pt>
                <c:pt idx="18873">
                  <c:v>2.8972129999999998</c:v>
                </c:pt>
                <c:pt idx="18874">
                  <c:v>2.8997269999999999</c:v>
                </c:pt>
                <c:pt idx="18875">
                  <c:v>2.9000569999999999</c:v>
                </c:pt>
                <c:pt idx="18876">
                  <c:v>2.9021569999999999</c:v>
                </c:pt>
                <c:pt idx="18877">
                  <c:v>2.9054099999999998</c:v>
                </c:pt>
                <c:pt idx="18878">
                  <c:v>2.9043459999999999</c:v>
                </c:pt>
                <c:pt idx="18879">
                  <c:v>2.9014929999999999</c:v>
                </c:pt>
                <c:pt idx="18880">
                  <c:v>2.902498</c:v>
                </c:pt>
                <c:pt idx="18881">
                  <c:v>2.9044940000000001</c:v>
                </c:pt>
                <c:pt idx="18882">
                  <c:v>2.9019620000000002</c:v>
                </c:pt>
                <c:pt idx="18883">
                  <c:v>2.8999920000000001</c:v>
                </c:pt>
                <c:pt idx="18884">
                  <c:v>2.9043939999999999</c:v>
                </c:pt>
                <c:pt idx="18885">
                  <c:v>2.9020709999999998</c:v>
                </c:pt>
                <c:pt idx="18886">
                  <c:v>2.8962889999999999</c:v>
                </c:pt>
                <c:pt idx="18887">
                  <c:v>2.9000919999999999</c:v>
                </c:pt>
                <c:pt idx="18888">
                  <c:v>2.9025979999999998</c:v>
                </c:pt>
                <c:pt idx="18889">
                  <c:v>2.899394</c:v>
                </c:pt>
                <c:pt idx="18890">
                  <c:v>2.902126</c:v>
                </c:pt>
                <c:pt idx="18891">
                  <c:v>2.9047550000000002</c:v>
                </c:pt>
                <c:pt idx="18892">
                  <c:v>2.9039280000000001</c:v>
                </c:pt>
                <c:pt idx="18893">
                  <c:v>2.9073319999999998</c:v>
                </c:pt>
                <c:pt idx="18894">
                  <c:v>2.9069280000000002</c:v>
                </c:pt>
                <c:pt idx="18895">
                  <c:v>2.9036550000000001</c:v>
                </c:pt>
                <c:pt idx="18896">
                  <c:v>2.9053960000000001</c:v>
                </c:pt>
                <c:pt idx="18897">
                  <c:v>2.9052690000000001</c:v>
                </c:pt>
                <c:pt idx="18898">
                  <c:v>2.9016099999999998</c:v>
                </c:pt>
                <c:pt idx="18899">
                  <c:v>2.9027639999999999</c:v>
                </c:pt>
                <c:pt idx="18900">
                  <c:v>2.9053800000000001</c:v>
                </c:pt>
                <c:pt idx="18901">
                  <c:v>2.9038210000000002</c:v>
                </c:pt>
                <c:pt idx="18902">
                  <c:v>2.9053330000000002</c:v>
                </c:pt>
                <c:pt idx="18903">
                  <c:v>2.910069</c:v>
                </c:pt>
                <c:pt idx="18904">
                  <c:v>2.9112230000000001</c:v>
                </c:pt>
                <c:pt idx="18905">
                  <c:v>2.906704</c:v>
                </c:pt>
                <c:pt idx="18906">
                  <c:v>2.9064839999999998</c:v>
                </c:pt>
                <c:pt idx="18907">
                  <c:v>2.9116520000000001</c:v>
                </c:pt>
                <c:pt idx="18908">
                  <c:v>2.91282</c:v>
                </c:pt>
                <c:pt idx="18909">
                  <c:v>2.9094799999999998</c:v>
                </c:pt>
                <c:pt idx="18910">
                  <c:v>2.9097040000000001</c:v>
                </c:pt>
                <c:pt idx="18911">
                  <c:v>2.9104070000000002</c:v>
                </c:pt>
                <c:pt idx="18912">
                  <c:v>2.910987</c:v>
                </c:pt>
                <c:pt idx="18913">
                  <c:v>2.912617</c:v>
                </c:pt>
                <c:pt idx="18914">
                  <c:v>2.9109099999999999</c:v>
                </c:pt>
                <c:pt idx="18915">
                  <c:v>2.9109790000000002</c:v>
                </c:pt>
                <c:pt idx="18916">
                  <c:v>2.914088</c:v>
                </c:pt>
                <c:pt idx="18917">
                  <c:v>2.9114710000000001</c:v>
                </c:pt>
                <c:pt idx="18918">
                  <c:v>2.9091269999999998</c:v>
                </c:pt>
                <c:pt idx="18919">
                  <c:v>2.914361</c:v>
                </c:pt>
                <c:pt idx="18920">
                  <c:v>2.918714</c:v>
                </c:pt>
                <c:pt idx="18921">
                  <c:v>2.9158010000000001</c:v>
                </c:pt>
                <c:pt idx="18922">
                  <c:v>2.9125519999999998</c:v>
                </c:pt>
                <c:pt idx="18923">
                  <c:v>2.913532</c:v>
                </c:pt>
                <c:pt idx="18924">
                  <c:v>2.9144779999999999</c:v>
                </c:pt>
                <c:pt idx="18925">
                  <c:v>2.9135230000000001</c:v>
                </c:pt>
                <c:pt idx="18926">
                  <c:v>2.9133990000000001</c:v>
                </c:pt>
                <c:pt idx="18927">
                  <c:v>2.913392</c:v>
                </c:pt>
                <c:pt idx="18928">
                  <c:v>2.9165869999999998</c:v>
                </c:pt>
                <c:pt idx="18929">
                  <c:v>2.9211469999999999</c:v>
                </c:pt>
                <c:pt idx="18930">
                  <c:v>2.919575</c:v>
                </c:pt>
                <c:pt idx="18931">
                  <c:v>2.9153359999999999</c:v>
                </c:pt>
                <c:pt idx="18932">
                  <c:v>2.9122059999999999</c:v>
                </c:pt>
                <c:pt idx="18933">
                  <c:v>2.9119510000000002</c:v>
                </c:pt>
                <c:pt idx="18934">
                  <c:v>2.9155319999999998</c:v>
                </c:pt>
                <c:pt idx="18935">
                  <c:v>2.9151129999999998</c:v>
                </c:pt>
                <c:pt idx="18936">
                  <c:v>2.9134709999999999</c:v>
                </c:pt>
                <c:pt idx="18937">
                  <c:v>2.915454</c:v>
                </c:pt>
                <c:pt idx="18938">
                  <c:v>2.918704</c:v>
                </c:pt>
                <c:pt idx="18939">
                  <c:v>2.9200210000000002</c:v>
                </c:pt>
                <c:pt idx="18940">
                  <c:v>2.9221180000000002</c:v>
                </c:pt>
                <c:pt idx="18941">
                  <c:v>2.9221940000000002</c:v>
                </c:pt>
                <c:pt idx="18942">
                  <c:v>2.9196330000000001</c:v>
                </c:pt>
                <c:pt idx="18943">
                  <c:v>2.9214910000000001</c:v>
                </c:pt>
                <c:pt idx="18944">
                  <c:v>2.9244309999999998</c:v>
                </c:pt>
                <c:pt idx="18945">
                  <c:v>2.9205570000000001</c:v>
                </c:pt>
                <c:pt idx="18946">
                  <c:v>2.9159030000000001</c:v>
                </c:pt>
                <c:pt idx="18947">
                  <c:v>2.9172850000000001</c:v>
                </c:pt>
                <c:pt idx="18948">
                  <c:v>2.9211659999999999</c:v>
                </c:pt>
                <c:pt idx="18949">
                  <c:v>2.9216609999999998</c:v>
                </c:pt>
                <c:pt idx="18950">
                  <c:v>2.9218310000000001</c:v>
                </c:pt>
                <c:pt idx="18951">
                  <c:v>2.9222269999999999</c:v>
                </c:pt>
                <c:pt idx="18952">
                  <c:v>2.9237980000000001</c:v>
                </c:pt>
                <c:pt idx="18953">
                  <c:v>2.9231799999999999</c:v>
                </c:pt>
                <c:pt idx="18954">
                  <c:v>2.9196390000000001</c:v>
                </c:pt>
                <c:pt idx="18955">
                  <c:v>2.919206</c:v>
                </c:pt>
                <c:pt idx="18956">
                  <c:v>2.9203070000000002</c:v>
                </c:pt>
                <c:pt idx="18957">
                  <c:v>2.9193380000000002</c:v>
                </c:pt>
                <c:pt idx="18958">
                  <c:v>2.9196780000000002</c:v>
                </c:pt>
                <c:pt idx="18959">
                  <c:v>2.9201320000000002</c:v>
                </c:pt>
                <c:pt idx="18960">
                  <c:v>2.918399</c:v>
                </c:pt>
                <c:pt idx="18961">
                  <c:v>2.9169999999999998</c:v>
                </c:pt>
                <c:pt idx="18962">
                  <c:v>2.9165450000000002</c:v>
                </c:pt>
                <c:pt idx="18963">
                  <c:v>2.9177040000000001</c:v>
                </c:pt>
                <c:pt idx="18964">
                  <c:v>2.9213640000000001</c:v>
                </c:pt>
                <c:pt idx="18965">
                  <c:v>2.9202819999999998</c:v>
                </c:pt>
                <c:pt idx="18966">
                  <c:v>2.9174709999999999</c:v>
                </c:pt>
                <c:pt idx="18967">
                  <c:v>2.9195009999999999</c:v>
                </c:pt>
                <c:pt idx="18968">
                  <c:v>2.9208889999999998</c:v>
                </c:pt>
                <c:pt idx="18969">
                  <c:v>2.917961</c:v>
                </c:pt>
                <c:pt idx="18970">
                  <c:v>2.918374</c:v>
                </c:pt>
                <c:pt idx="18971">
                  <c:v>2.9207610000000002</c:v>
                </c:pt>
                <c:pt idx="18972">
                  <c:v>2.9185859999999999</c:v>
                </c:pt>
                <c:pt idx="18973">
                  <c:v>2.9181430000000002</c:v>
                </c:pt>
                <c:pt idx="18974">
                  <c:v>2.9222890000000001</c:v>
                </c:pt>
                <c:pt idx="18975">
                  <c:v>2.9242010000000001</c:v>
                </c:pt>
                <c:pt idx="18976">
                  <c:v>2.9233099999999999</c:v>
                </c:pt>
                <c:pt idx="18977">
                  <c:v>2.9230960000000001</c:v>
                </c:pt>
                <c:pt idx="18978">
                  <c:v>2.9228160000000001</c:v>
                </c:pt>
                <c:pt idx="18979">
                  <c:v>2.9235150000000001</c:v>
                </c:pt>
                <c:pt idx="18980">
                  <c:v>2.925497</c:v>
                </c:pt>
                <c:pt idx="18981">
                  <c:v>2.924671</c:v>
                </c:pt>
                <c:pt idx="18982">
                  <c:v>2.923864</c:v>
                </c:pt>
                <c:pt idx="18983">
                  <c:v>2.9241229999999998</c:v>
                </c:pt>
                <c:pt idx="18984">
                  <c:v>2.9243269999999999</c:v>
                </c:pt>
                <c:pt idx="18985">
                  <c:v>2.9242270000000001</c:v>
                </c:pt>
                <c:pt idx="18986">
                  <c:v>2.9229210000000001</c:v>
                </c:pt>
                <c:pt idx="18987">
                  <c:v>2.9256730000000002</c:v>
                </c:pt>
                <c:pt idx="18988">
                  <c:v>2.9299789999999999</c:v>
                </c:pt>
                <c:pt idx="18989">
                  <c:v>2.9308830000000001</c:v>
                </c:pt>
                <c:pt idx="18990">
                  <c:v>2.9305159999999999</c:v>
                </c:pt>
                <c:pt idx="18991">
                  <c:v>2.9278010000000001</c:v>
                </c:pt>
                <c:pt idx="18992">
                  <c:v>2.9245709999999998</c:v>
                </c:pt>
                <c:pt idx="18993">
                  <c:v>2.9257949999999999</c:v>
                </c:pt>
                <c:pt idx="18994">
                  <c:v>2.9291320000000001</c:v>
                </c:pt>
                <c:pt idx="18995">
                  <c:v>2.9273419999999999</c:v>
                </c:pt>
                <c:pt idx="18996">
                  <c:v>2.924277</c:v>
                </c:pt>
                <c:pt idx="18997">
                  <c:v>2.9255429999999998</c:v>
                </c:pt>
                <c:pt idx="18998">
                  <c:v>2.9255279999999999</c:v>
                </c:pt>
                <c:pt idx="18999">
                  <c:v>2.9225430000000001</c:v>
                </c:pt>
                <c:pt idx="19000">
                  <c:v>2.9235660000000001</c:v>
                </c:pt>
                <c:pt idx="19001">
                  <c:v>2.9255599999999999</c:v>
                </c:pt>
                <c:pt idx="19002">
                  <c:v>2.9249130000000001</c:v>
                </c:pt>
                <c:pt idx="19003">
                  <c:v>2.9244330000000001</c:v>
                </c:pt>
                <c:pt idx="19004">
                  <c:v>2.9250259999999999</c:v>
                </c:pt>
                <c:pt idx="19005">
                  <c:v>2.924013</c:v>
                </c:pt>
                <c:pt idx="19006">
                  <c:v>2.9273579999999999</c:v>
                </c:pt>
                <c:pt idx="19007">
                  <c:v>2.9331269999999998</c:v>
                </c:pt>
                <c:pt idx="19008">
                  <c:v>2.9345400000000001</c:v>
                </c:pt>
                <c:pt idx="19009">
                  <c:v>2.9330259999999999</c:v>
                </c:pt>
                <c:pt idx="19010">
                  <c:v>2.9287329999999998</c:v>
                </c:pt>
                <c:pt idx="19011">
                  <c:v>2.9310510000000001</c:v>
                </c:pt>
                <c:pt idx="19012">
                  <c:v>2.9339689999999998</c:v>
                </c:pt>
                <c:pt idx="19013">
                  <c:v>2.931759</c:v>
                </c:pt>
                <c:pt idx="19014">
                  <c:v>2.9345979999999998</c:v>
                </c:pt>
                <c:pt idx="19015">
                  <c:v>2.9354390000000001</c:v>
                </c:pt>
                <c:pt idx="19016">
                  <c:v>2.9315319999999998</c:v>
                </c:pt>
                <c:pt idx="19017">
                  <c:v>2.9311280000000002</c:v>
                </c:pt>
                <c:pt idx="19018">
                  <c:v>2.9322629999999998</c:v>
                </c:pt>
                <c:pt idx="19019">
                  <c:v>2.9328539999999998</c:v>
                </c:pt>
                <c:pt idx="19020">
                  <c:v>2.9352279999999999</c:v>
                </c:pt>
                <c:pt idx="19021">
                  <c:v>2.9346739999999998</c:v>
                </c:pt>
                <c:pt idx="19022">
                  <c:v>2.934285</c:v>
                </c:pt>
                <c:pt idx="19023">
                  <c:v>2.9366249999999998</c:v>
                </c:pt>
                <c:pt idx="19024">
                  <c:v>2.9350879999999999</c:v>
                </c:pt>
                <c:pt idx="19025">
                  <c:v>2.9314990000000001</c:v>
                </c:pt>
                <c:pt idx="19026">
                  <c:v>2.9314369999999998</c:v>
                </c:pt>
                <c:pt idx="19027">
                  <c:v>2.9343669999999999</c:v>
                </c:pt>
                <c:pt idx="19028">
                  <c:v>2.935419</c:v>
                </c:pt>
                <c:pt idx="19029">
                  <c:v>2.9317829999999998</c:v>
                </c:pt>
                <c:pt idx="19030">
                  <c:v>2.9299650000000002</c:v>
                </c:pt>
                <c:pt idx="19031">
                  <c:v>2.931384</c:v>
                </c:pt>
                <c:pt idx="19032">
                  <c:v>2.9319869999999999</c:v>
                </c:pt>
                <c:pt idx="19033">
                  <c:v>2.9340830000000002</c:v>
                </c:pt>
                <c:pt idx="19034">
                  <c:v>2.935934</c:v>
                </c:pt>
                <c:pt idx="19035">
                  <c:v>2.9312689999999999</c:v>
                </c:pt>
                <c:pt idx="19036">
                  <c:v>2.9301460000000001</c:v>
                </c:pt>
                <c:pt idx="19037">
                  <c:v>2.937608</c:v>
                </c:pt>
                <c:pt idx="19038">
                  <c:v>2.9392800000000001</c:v>
                </c:pt>
                <c:pt idx="19039">
                  <c:v>2.933948</c:v>
                </c:pt>
                <c:pt idx="19040">
                  <c:v>2.932499</c:v>
                </c:pt>
                <c:pt idx="19041">
                  <c:v>2.9318650000000002</c:v>
                </c:pt>
                <c:pt idx="19042">
                  <c:v>2.9301370000000002</c:v>
                </c:pt>
                <c:pt idx="19043">
                  <c:v>2.9291</c:v>
                </c:pt>
                <c:pt idx="19044">
                  <c:v>2.930536</c:v>
                </c:pt>
                <c:pt idx="19045">
                  <c:v>2.9329939999999999</c:v>
                </c:pt>
                <c:pt idx="19046">
                  <c:v>2.9345789999999998</c:v>
                </c:pt>
                <c:pt idx="19047">
                  <c:v>2.9354550000000001</c:v>
                </c:pt>
                <c:pt idx="19048">
                  <c:v>2.9355090000000001</c:v>
                </c:pt>
                <c:pt idx="19049">
                  <c:v>2.93411</c:v>
                </c:pt>
                <c:pt idx="19050">
                  <c:v>2.9322149999999998</c:v>
                </c:pt>
                <c:pt idx="19051">
                  <c:v>2.9323649999999999</c:v>
                </c:pt>
                <c:pt idx="19052">
                  <c:v>2.9360949999999999</c:v>
                </c:pt>
                <c:pt idx="19053">
                  <c:v>2.9366310000000002</c:v>
                </c:pt>
                <c:pt idx="19054">
                  <c:v>2.9337909999999998</c:v>
                </c:pt>
                <c:pt idx="19055">
                  <c:v>2.9361350000000002</c:v>
                </c:pt>
                <c:pt idx="19056">
                  <c:v>2.9387159999999999</c:v>
                </c:pt>
                <c:pt idx="19057">
                  <c:v>2.9382540000000001</c:v>
                </c:pt>
                <c:pt idx="19058">
                  <c:v>2.9386369999999999</c:v>
                </c:pt>
                <c:pt idx="19059">
                  <c:v>2.937643</c:v>
                </c:pt>
                <c:pt idx="19060">
                  <c:v>2.938558</c:v>
                </c:pt>
                <c:pt idx="19061">
                  <c:v>2.9416869999999999</c:v>
                </c:pt>
                <c:pt idx="19062">
                  <c:v>2.941764</c:v>
                </c:pt>
                <c:pt idx="19063">
                  <c:v>2.9403190000000001</c:v>
                </c:pt>
                <c:pt idx="19064">
                  <c:v>2.9405320000000001</c:v>
                </c:pt>
                <c:pt idx="19065">
                  <c:v>2.9409369999999999</c:v>
                </c:pt>
                <c:pt idx="19066">
                  <c:v>2.9406129999999999</c:v>
                </c:pt>
                <c:pt idx="19067">
                  <c:v>2.938539</c:v>
                </c:pt>
                <c:pt idx="19068">
                  <c:v>2.9376579999999999</c:v>
                </c:pt>
                <c:pt idx="19069">
                  <c:v>2.9400390000000001</c:v>
                </c:pt>
                <c:pt idx="19070">
                  <c:v>2.9407890000000001</c:v>
                </c:pt>
                <c:pt idx="19071">
                  <c:v>2.9380060000000001</c:v>
                </c:pt>
                <c:pt idx="19072">
                  <c:v>2.937643</c:v>
                </c:pt>
                <c:pt idx="19073">
                  <c:v>2.937789</c:v>
                </c:pt>
                <c:pt idx="19074">
                  <c:v>2.9357850000000001</c:v>
                </c:pt>
                <c:pt idx="19075">
                  <c:v>2.9352879999999999</c:v>
                </c:pt>
                <c:pt idx="19076">
                  <c:v>2.9392179999999999</c:v>
                </c:pt>
                <c:pt idx="19077">
                  <c:v>2.9436800000000001</c:v>
                </c:pt>
                <c:pt idx="19078">
                  <c:v>2.9431660000000002</c:v>
                </c:pt>
                <c:pt idx="19079">
                  <c:v>2.9422410000000001</c:v>
                </c:pt>
                <c:pt idx="19080">
                  <c:v>2.944493</c:v>
                </c:pt>
                <c:pt idx="19081">
                  <c:v>2.9424630000000001</c:v>
                </c:pt>
                <c:pt idx="19082">
                  <c:v>2.9396909999999998</c:v>
                </c:pt>
                <c:pt idx="19083">
                  <c:v>2.9424510000000001</c:v>
                </c:pt>
                <c:pt idx="19084">
                  <c:v>2.9451369999999999</c:v>
                </c:pt>
                <c:pt idx="19085">
                  <c:v>2.9446590000000001</c:v>
                </c:pt>
                <c:pt idx="19086">
                  <c:v>2.94232</c:v>
                </c:pt>
                <c:pt idx="19087">
                  <c:v>2.9417309999999999</c:v>
                </c:pt>
                <c:pt idx="19088">
                  <c:v>2.9452579999999999</c:v>
                </c:pt>
                <c:pt idx="19089">
                  <c:v>2.943403</c:v>
                </c:pt>
                <c:pt idx="19090">
                  <c:v>2.9390149999999999</c:v>
                </c:pt>
                <c:pt idx="19091">
                  <c:v>2.9416039999999999</c:v>
                </c:pt>
                <c:pt idx="19092">
                  <c:v>2.9438589999999998</c:v>
                </c:pt>
                <c:pt idx="19093">
                  <c:v>2.9387620000000001</c:v>
                </c:pt>
                <c:pt idx="19094">
                  <c:v>2.9409209999999999</c:v>
                </c:pt>
                <c:pt idx="19095">
                  <c:v>2.9447890000000001</c:v>
                </c:pt>
                <c:pt idx="19096">
                  <c:v>2.9390689999999999</c:v>
                </c:pt>
                <c:pt idx="19097">
                  <c:v>2.937843</c:v>
                </c:pt>
                <c:pt idx="19098">
                  <c:v>2.9418090000000001</c:v>
                </c:pt>
                <c:pt idx="19099">
                  <c:v>2.9448639999999999</c:v>
                </c:pt>
                <c:pt idx="19100">
                  <c:v>2.9470619999999998</c:v>
                </c:pt>
                <c:pt idx="19101">
                  <c:v>2.9469539999999999</c:v>
                </c:pt>
                <c:pt idx="19102">
                  <c:v>2.947568</c:v>
                </c:pt>
                <c:pt idx="19103">
                  <c:v>2.9474969999999998</c:v>
                </c:pt>
                <c:pt idx="19104">
                  <c:v>2.9488889999999999</c:v>
                </c:pt>
                <c:pt idx="19105">
                  <c:v>2.9501539999999999</c:v>
                </c:pt>
                <c:pt idx="19106">
                  <c:v>2.9489489999999998</c:v>
                </c:pt>
                <c:pt idx="19107">
                  <c:v>2.9488660000000002</c:v>
                </c:pt>
                <c:pt idx="19108">
                  <c:v>2.948264</c:v>
                </c:pt>
                <c:pt idx="19109">
                  <c:v>2.9443489999999999</c:v>
                </c:pt>
                <c:pt idx="19110">
                  <c:v>2.9426549999999998</c:v>
                </c:pt>
                <c:pt idx="19111">
                  <c:v>2.9441440000000001</c:v>
                </c:pt>
                <c:pt idx="19112">
                  <c:v>2.9433090000000002</c:v>
                </c:pt>
                <c:pt idx="19113">
                  <c:v>2.9447220000000001</c:v>
                </c:pt>
                <c:pt idx="19114">
                  <c:v>2.9483030000000001</c:v>
                </c:pt>
                <c:pt idx="19115">
                  <c:v>2.948725</c:v>
                </c:pt>
                <c:pt idx="19116">
                  <c:v>2.9507590000000001</c:v>
                </c:pt>
                <c:pt idx="19117">
                  <c:v>2.9552839999999998</c:v>
                </c:pt>
                <c:pt idx="19118">
                  <c:v>2.9587680000000001</c:v>
                </c:pt>
                <c:pt idx="19119">
                  <c:v>2.957525</c:v>
                </c:pt>
                <c:pt idx="19120">
                  <c:v>2.9515410000000002</c:v>
                </c:pt>
                <c:pt idx="19121">
                  <c:v>2.9465189999999999</c:v>
                </c:pt>
                <c:pt idx="19122">
                  <c:v>2.9462890000000002</c:v>
                </c:pt>
                <c:pt idx="19123">
                  <c:v>2.948655</c:v>
                </c:pt>
                <c:pt idx="19124">
                  <c:v>2.9478270000000002</c:v>
                </c:pt>
                <c:pt idx="19125">
                  <c:v>2.9472499999999999</c:v>
                </c:pt>
                <c:pt idx="19126">
                  <c:v>2.9512930000000002</c:v>
                </c:pt>
                <c:pt idx="19127">
                  <c:v>2.9512</c:v>
                </c:pt>
                <c:pt idx="19128">
                  <c:v>2.9486189999999999</c:v>
                </c:pt>
                <c:pt idx="19129">
                  <c:v>2.9486810000000001</c:v>
                </c:pt>
                <c:pt idx="19130">
                  <c:v>2.9509609999999999</c:v>
                </c:pt>
                <c:pt idx="19131">
                  <c:v>2.9531130000000001</c:v>
                </c:pt>
                <c:pt idx="19132">
                  <c:v>2.9537580000000001</c:v>
                </c:pt>
                <c:pt idx="19133">
                  <c:v>2.9561449999999998</c:v>
                </c:pt>
                <c:pt idx="19134">
                  <c:v>2.9578030000000002</c:v>
                </c:pt>
                <c:pt idx="19135">
                  <c:v>2.9558879999999998</c:v>
                </c:pt>
                <c:pt idx="19136">
                  <c:v>2.9566520000000001</c:v>
                </c:pt>
                <c:pt idx="19137">
                  <c:v>2.9575800000000001</c:v>
                </c:pt>
                <c:pt idx="19138">
                  <c:v>2.9535140000000002</c:v>
                </c:pt>
                <c:pt idx="19139">
                  <c:v>2.9528409999999998</c:v>
                </c:pt>
                <c:pt idx="19140">
                  <c:v>2.9572020000000001</c:v>
                </c:pt>
                <c:pt idx="19141">
                  <c:v>2.9561160000000002</c:v>
                </c:pt>
                <c:pt idx="19142">
                  <c:v>2.9551150000000002</c:v>
                </c:pt>
                <c:pt idx="19143">
                  <c:v>2.9594269999999998</c:v>
                </c:pt>
                <c:pt idx="19144">
                  <c:v>2.9578250000000001</c:v>
                </c:pt>
                <c:pt idx="19145">
                  <c:v>2.952947</c:v>
                </c:pt>
                <c:pt idx="19146">
                  <c:v>2.957325</c:v>
                </c:pt>
                <c:pt idx="19147">
                  <c:v>2.9617279999999999</c:v>
                </c:pt>
                <c:pt idx="19148">
                  <c:v>2.9588220000000001</c:v>
                </c:pt>
                <c:pt idx="19149">
                  <c:v>2.9582250000000001</c:v>
                </c:pt>
                <c:pt idx="19150">
                  <c:v>2.9609969999999999</c:v>
                </c:pt>
                <c:pt idx="19151">
                  <c:v>2.9582600000000001</c:v>
                </c:pt>
                <c:pt idx="19152">
                  <c:v>2.9536449999999999</c:v>
                </c:pt>
                <c:pt idx="19153">
                  <c:v>2.9537979999999999</c:v>
                </c:pt>
                <c:pt idx="19154">
                  <c:v>2.9563579999999998</c:v>
                </c:pt>
                <c:pt idx="19155">
                  <c:v>2.9576159999999998</c:v>
                </c:pt>
                <c:pt idx="19156">
                  <c:v>2.9585680000000001</c:v>
                </c:pt>
                <c:pt idx="19157">
                  <c:v>2.9597090000000001</c:v>
                </c:pt>
                <c:pt idx="19158">
                  <c:v>2.9590390000000002</c:v>
                </c:pt>
                <c:pt idx="19159">
                  <c:v>2.958189</c:v>
                </c:pt>
                <c:pt idx="19160">
                  <c:v>2.9584540000000001</c:v>
                </c:pt>
                <c:pt idx="19161">
                  <c:v>2.9543560000000002</c:v>
                </c:pt>
                <c:pt idx="19162">
                  <c:v>2.950323</c:v>
                </c:pt>
                <c:pt idx="19163">
                  <c:v>2.951905</c:v>
                </c:pt>
                <c:pt idx="19164">
                  <c:v>2.9538329999999999</c:v>
                </c:pt>
                <c:pt idx="19165">
                  <c:v>2.955171</c:v>
                </c:pt>
                <c:pt idx="19166">
                  <c:v>2.9551229999999999</c:v>
                </c:pt>
                <c:pt idx="19167">
                  <c:v>2.9542480000000002</c:v>
                </c:pt>
                <c:pt idx="19168">
                  <c:v>2.9566409999999999</c:v>
                </c:pt>
                <c:pt idx="19169">
                  <c:v>2.9583210000000002</c:v>
                </c:pt>
                <c:pt idx="19170">
                  <c:v>2.9568720000000002</c:v>
                </c:pt>
                <c:pt idx="19171">
                  <c:v>2.9553189999999998</c:v>
                </c:pt>
                <c:pt idx="19172">
                  <c:v>2.9562970000000002</c:v>
                </c:pt>
                <c:pt idx="19173">
                  <c:v>2.958018</c:v>
                </c:pt>
                <c:pt idx="19174">
                  <c:v>2.9592809999999998</c:v>
                </c:pt>
                <c:pt idx="19175">
                  <c:v>2.9596589999999998</c:v>
                </c:pt>
                <c:pt idx="19176">
                  <c:v>2.9582440000000001</c:v>
                </c:pt>
                <c:pt idx="19177">
                  <c:v>2.9619520000000001</c:v>
                </c:pt>
                <c:pt idx="19178">
                  <c:v>2.9671280000000002</c:v>
                </c:pt>
                <c:pt idx="19179">
                  <c:v>2.9647779999999999</c:v>
                </c:pt>
                <c:pt idx="19180">
                  <c:v>2.9643109999999999</c:v>
                </c:pt>
                <c:pt idx="19181">
                  <c:v>2.965684</c:v>
                </c:pt>
                <c:pt idx="19182">
                  <c:v>2.962666</c:v>
                </c:pt>
                <c:pt idx="19183">
                  <c:v>2.9611429999999999</c:v>
                </c:pt>
                <c:pt idx="19184">
                  <c:v>2.9658039999999999</c:v>
                </c:pt>
                <c:pt idx="19185">
                  <c:v>2.965652</c:v>
                </c:pt>
                <c:pt idx="19186">
                  <c:v>2.9611200000000002</c:v>
                </c:pt>
                <c:pt idx="19187">
                  <c:v>2.9626130000000002</c:v>
                </c:pt>
                <c:pt idx="19188">
                  <c:v>2.9671500000000002</c:v>
                </c:pt>
                <c:pt idx="19189">
                  <c:v>2.9676979999999999</c:v>
                </c:pt>
                <c:pt idx="19190">
                  <c:v>2.9647730000000001</c:v>
                </c:pt>
                <c:pt idx="19191">
                  <c:v>2.9627859999999999</c:v>
                </c:pt>
                <c:pt idx="19192">
                  <c:v>2.9625159999999999</c:v>
                </c:pt>
                <c:pt idx="19193">
                  <c:v>2.9643660000000001</c:v>
                </c:pt>
                <c:pt idx="19194">
                  <c:v>2.9678779999999998</c:v>
                </c:pt>
                <c:pt idx="19195">
                  <c:v>2.9680870000000001</c:v>
                </c:pt>
                <c:pt idx="19196">
                  <c:v>2.9693290000000001</c:v>
                </c:pt>
                <c:pt idx="19197">
                  <c:v>2.9701840000000002</c:v>
                </c:pt>
                <c:pt idx="19198">
                  <c:v>2.9672170000000002</c:v>
                </c:pt>
                <c:pt idx="19199">
                  <c:v>2.9650989999999999</c:v>
                </c:pt>
                <c:pt idx="19200">
                  <c:v>2.9675690000000001</c:v>
                </c:pt>
                <c:pt idx="19201">
                  <c:v>2.9714200000000002</c:v>
                </c:pt>
                <c:pt idx="19202">
                  <c:v>2.9703750000000002</c:v>
                </c:pt>
                <c:pt idx="19203">
                  <c:v>2.97024</c:v>
                </c:pt>
                <c:pt idx="19204">
                  <c:v>2.974415</c:v>
                </c:pt>
                <c:pt idx="19205">
                  <c:v>2.9711020000000001</c:v>
                </c:pt>
                <c:pt idx="19206">
                  <c:v>2.967867</c:v>
                </c:pt>
                <c:pt idx="19207">
                  <c:v>2.9698370000000001</c:v>
                </c:pt>
                <c:pt idx="19208">
                  <c:v>2.9688680000000001</c:v>
                </c:pt>
                <c:pt idx="19209">
                  <c:v>2.9669050000000001</c:v>
                </c:pt>
                <c:pt idx="19210">
                  <c:v>2.966882</c:v>
                </c:pt>
                <c:pt idx="19211">
                  <c:v>2.966815</c:v>
                </c:pt>
                <c:pt idx="19212">
                  <c:v>2.968146</c:v>
                </c:pt>
                <c:pt idx="19213">
                  <c:v>2.9713280000000002</c:v>
                </c:pt>
                <c:pt idx="19214">
                  <c:v>2.9717720000000001</c:v>
                </c:pt>
                <c:pt idx="19215">
                  <c:v>2.9660630000000001</c:v>
                </c:pt>
                <c:pt idx="19216">
                  <c:v>2.9661719999999998</c:v>
                </c:pt>
                <c:pt idx="19217">
                  <c:v>2.96888</c:v>
                </c:pt>
                <c:pt idx="19218">
                  <c:v>2.965646</c:v>
                </c:pt>
                <c:pt idx="19219">
                  <c:v>2.9674179999999999</c:v>
                </c:pt>
                <c:pt idx="19220">
                  <c:v>2.972464</c:v>
                </c:pt>
                <c:pt idx="19221">
                  <c:v>2.9730780000000001</c:v>
                </c:pt>
                <c:pt idx="19222">
                  <c:v>2.9724149999999998</c:v>
                </c:pt>
                <c:pt idx="19223">
                  <c:v>2.9728349999999999</c:v>
                </c:pt>
                <c:pt idx="19224">
                  <c:v>2.9699629999999999</c:v>
                </c:pt>
                <c:pt idx="19225">
                  <c:v>2.9702190000000002</c:v>
                </c:pt>
                <c:pt idx="19226">
                  <c:v>2.9755609999999999</c:v>
                </c:pt>
                <c:pt idx="19227">
                  <c:v>2.9726020000000002</c:v>
                </c:pt>
                <c:pt idx="19228">
                  <c:v>2.9682300000000001</c:v>
                </c:pt>
                <c:pt idx="19229">
                  <c:v>2.9712190000000001</c:v>
                </c:pt>
                <c:pt idx="19230">
                  <c:v>2.973096</c:v>
                </c:pt>
                <c:pt idx="19231">
                  <c:v>2.9720659999999999</c:v>
                </c:pt>
                <c:pt idx="19232">
                  <c:v>2.9700069999999998</c:v>
                </c:pt>
                <c:pt idx="19233">
                  <c:v>2.969398</c:v>
                </c:pt>
                <c:pt idx="19234">
                  <c:v>2.9735610000000001</c:v>
                </c:pt>
                <c:pt idx="19235">
                  <c:v>2.9765670000000002</c:v>
                </c:pt>
                <c:pt idx="19236">
                  <c:v>2.9736699999999998</c:v>
                </c:pt>
                <c:pt idx="19237">
                  <c:v>2.9703900000000001</c:v>
                </c:pt>
                <c:pt idx="19238">
                  <c:v>2.9722659999999999</c:v>
                </c:pt>
                <c:pt idx="19239">
                  <c:v>2.9716960000000001</c:v>
                </c:pt>
                <c:pt idx="19240">
                  <c:v>2.9678930000000001</c:v>
                </c:pt>
                <c:pt idx="19241">
                  <c:v>2.9677500000000001</c:v>
                </c:pt>
                <c:pt idx="19242">
                  <c:v>2.9701559999999998</c:v>
                </c:pt>
                <c:pt idx="19243">
                  <c:v>2.9716079999999998</c:v>
                </c:pt>
                <c:pt idx="19244">
                  <c:v>2.9742220000000001</c:v>
                </c:pt>
                <c:pt idx="19245">
                  <c:v>2.9760059999999999</c:v>
                </c:pt>
                <c:pt idx="19246">
                  <c:v>2.9783930000000001</c:v>
                </c:pt>
                <c:pt idx="19247">
                  <c:v>2.9807169999999998</c:v>
                </c:pt>
                <c:pt idx="19248">
                  <c:v>2.9801229999999999</c:v>
                </c:pt>
                <c:pt idx="19249">
                  <c:v>2.9773170000000002</c:v>
                </c:pt>
                <c:pt idx="19250">
                  <c:v>2.9736750000000001</c:v>
                </c:pt>
                <c:pt idx="19251">
                  <c:v>2.9754299999999998</c:v>
                </c:pt>
                <c:pt idx="19252">
                  <c:v>2.9806400000000002</c:v>
                </c:pt>
                <c:pt idx="19253">
                  <c:v>2.9779840000000002</c:v>
                </c:pt>
                <c:pt idx="19254">
                  <c:v>2.973976</c:v>
                </c:pt>
                <c:pt idx="19255">
                  <c:v>2.9752960000000002</c:v>
                </c:pt>
                <c:pt idx="19256">
                  <c:v>2.9779740000000001</c:v>
                </c:pt>
                <c:pt idx="19257">
                  <c:v>2.978138</c:v>
                </c:pt>
                <c:pt idx="19258">
                  <c:v>2.9777450000000001</c:v>
                </c:pt>
                <c:pt idx="19259">
                  <c:v>2.9796339999999999</c:v>
                </c:pt>
                <c:pt idx="19260">
                  <c:v>2.9802909999999998</c:v>
                </c:pt>
                <c:pt idx="19261">
                  <c:v>2.978046</c:v>
                </c:pt>
                <c:pt idx="19262">
                  <c:v>2.9800680000000002</c:v>
                </c:pt>
                <c:pt idx="19263">
                  <c:v>2.980874</c:v>
                </c:pt>
                <c:pt idx="19264">
                  <c:v>2.98129</c:v>
                </c:pt>
                <c:pt idx="19265">
                  <c:v>2.9840499999999999</c:v>
                </c:pt>
                <c:pt idx="19266">
                  <c:v>2.982056</c:v>
                </c:pt>
                <c:pt idx="19267">
                  <c:v>2.9802379999999999</c:v>
                </c:pt>
                <c:pt idx="19268">
                  <c:v>2.9823230000000001</c:v>
                </c:pt>
                <c:pt idx="19269">
                  <c:v>2.9826540000000001</c:v>
                </c:pt>
                <c:pt idx="19270">
                  <c:v>2.979724</c:v>
                </c:pt>
                <c:pt idx="19271">
                  <c:v>2.9774729999999998</c:v>
                </c:pt>
                <c:pt idx="19272">
                  <c:v>2.977522</c:v>
                </c:pt>
                <c:pt idx="19273">
                  <c:v>2.9793880000000001</c:v>
                </c:pt>
                <c:pt idx="19274">
                  <c:v>2.9832010000000002</c:v>
                </c:pt>
                <c:pt idx="19275">
                  <c:v>2.9853610000000002</c:v>
                </c:pt>
                <c:pt idx="19276">
                  <c:v>2.9842270000000002</c:v>
                </c:pt>
                <c:pt idx="19277">
                  <c:v>2.9839000000000002</c:v>
                </c:pt>
                <c:pt idx="19278">
                  <c:v>2.9813149999999999</c:v>
                </c:pt>
                <c:pt idx="19279">
                  <c:v>2.9769730000000001</c:v>
                </c:pt>
                <c:pt idx="19280">
                  <c:v>2.9802279999999999</c:v>
                </c:pt>
                <c:pt idx="19281">
                  <c:v>2.982872</c:v>
                </c:pt>
                <c:pt idx="19282">
                  <c:v>2.9778799999999999</c:v>
                </c:pt>
                <c:pt idx="19283">
                  <c:v>2.9745940000000002</c:v>
                </c:pt>
                <c:pt idx="19284">
                  <c:v>2.9766979999999998</c:v>
                </c:pt>
                <c:pt idx="19285">
                  <c:v>2.9789319999999999</c:v>
                </c:pt>
                <c:pt idx="19286">
                  <c:v>2.9792290000000001</c:v>
                </c:pt>
                <c:pt idx="19287">
                  <c:v>2.980979</c:v>
                </c:pt>
                <c:pt idx="19288">
                  <c:v>2.983368</c:v>
                </c:pt>
                <c:pt idx="19289">
                  <c:v>2.982526</c:v>
                </c:pt>
                <c:pt idx="19290">
                  <c:v>2.9819399999999998</c:v>
                </c:pt>
                <c:pt idx="19291">
                  <c:v>2.9834580000000002</c:v>
                </c:pt>
                <c:pt idx="19292">
                  <c:v>2.9835889999999998</c:v>
                </c:pt>
                <c:pt idx="19293">
                  <c:v>2.9820709999999999</c:v>
                </c:pt>
                <c:pt idx="19294">
                  <c:v>2.9842689999999998</c:v>
                </c:pt>
                <c:pt idx="19295">
                  <c:v>2.9873409999999998</c:v>
                </c:pt>
                <c:pt idx="19296">
                  <c:v>2.9874860000000001</c:v>
                </c:pt>
                <c:pt idx="19297">
                  <c:v>2.9895679999999998</c:v>
                </c:pt>
                <c:pt idx="19298">
                  <c:v>2.9904449999999998</c:v>
                </c:pt>
                <c:pt idx="19299">
                  <c:v>2.985903</c:v>
                </c:pt>
                <c:pt idx="19300">
                  <c:v>2.9851960000000002</c:v>
                </c:pt>
                <c:pt idx="19301">
                  <c:v>2.9888560000000002</c:v>
                </c:pt>
                <c:pt idx="19302">
                  <c:v>2.9851429999999999</c:v>
                </c:pt>
                <c:pt idx="19303">
                  <c:v>2.9844750000000002</c:v>
                </c:pt>
                <c:pt idx="19304">
                  <c:v>2.9910290000000002</c:v>
                </c:pt>
                <c:pt idx="19305">
                  <c:v>2.9879560000000001</c:v>
                </c:pt>
                <c:pt idx="19306">
                  <c:v>2.9823550000000001</c:v>
                </c:pt>
                <c:pt idx="19307">
                  <c:v>2.9839259999999999</c:v>
                </c:pt>
                <c:pt idx="19308">
                  <c:v>2.9867940000000002</c:v>
                </c:pt>
                <c:pt idx="19309">
                  <c:v>2.9893000000000001</c:v>
                </c:pt>
                <c:pt idx="19310">
                  <c:v>2.9906450000000002</c:v>
                </c:pt>
                <c:pt idx="19311">
                  <c:v>2.9911300000000001</c:v>
                </c:pt>
                <c:pt idx="19312">
                  <c:v>2.9902160000000002</c:v>
                </c:pt>
                <c:pt idx="19313">
                  <c:v>2.9871829999999999</c:v>
                </c:pt>
                <c:pt idx="19314">
                  <c:v>2.9868380000000001</c:v>
                </c:pt>
                <c:pt idx="19315">
                  <c:v>2.9857559999999999</c:v>
                </c:pt>
                <c:pt idx="19316">
                  <c:v>2.9843299999999999</c:v>
                </c:pt>
                <c:pt idx="19317">
                  <c:v>2.9870779999999999</c:v>
                </c:pt>
                <c:pt idx="19318">
                  <c:v>2.9888880000000002</c:v>
                </c:pt>
                <c:pt idx="19319">
                  <c:v>2.9900660000000001</c:v>
                </c:pt>
                <c:pt idx="19320">
                  <c:v>2.990081</c:v>
                </c:pt>
                <c:pt idx="19321">
                  <c:v>2.985646</c:v>
                </c:pt>
                <c:pt idx="19322">
                  <c:v>2.9858669999999998</c:v>
                </c:pt>
                <c:pt idx="19323">
                  <c:v>2.9923999999999999</c:v>
                </c:pt>
                <c:pt idx="19324">
                  <c:v>2.9924010000000001</c:v>
                </c:pt>
                <c:pt idx="19325">
                  <c:v>2.9895689999999999</c:v>
                </c:pt>
                <c:pt idx="19326">
                  <c:v>2.9951099999999999</c:v>
                </c:pt>
                <c:pt idx="19327">
                  <c:v>2.9962300000000002</c:v>
                </c:pt>
                <c:pt idx="19328">
                  <c:v>2.9925449999999998</c:v>
                </c:pt>
                <c:pt idx="19329">
                  <c:v>2.9943059999999999</c:v>
                </c:pt>
                <c:pt idx="19330">
                  <c:v>2.9946839999999999</c:v>
                </c:pt>
                <c:pt idx="19331">
                  <c:v>2.9955319999999999</c:v>
                </c:pt>
                <c:pt idx="19332">
                  <c:v>2.998548</c:v>
                </c:pt>
                <c:pt idx="19333">
                  <c:v>2.9968240000000002</c:v>
                </c:pt>
                <c:pt idx="19334">
                  <c:v>2.994059</c:v>
                </c:pt>
                <c:pt idx="19335">
                  <c:v>2.9941409999999999</c:v>
                </c:pt>
                <c:pt idx="19336">
                  <c:v>2.9960040000000001</c:v>
                </c:pt>
                <c:pt idx="19337">
                  <c:v>3.0001899999999999</c:v>
                </c:pt>
                <c:pt idx="19338">
                  <c:v>2.9996369999999999</c:v>
                </c:pt>
                <c:pt idx="19339">
                  <c:v>2.9955059999999998</c:v>
                </c:pt>
                <c:pt idx="19340">
                  <c:v>2.9969269999999999</c:v>
                </c:pt>
                <c:pt idx="19341">
                  <c:v>2.9963489999999999</c:v>
                </c:pt>
                <c:pt idx="19342">
                  <c:v>2.9931950000000001</c:v>
                </c:pt>
                <c:pt idx="19343">
                  <c:v>3.001611</c:v>
                </c:pt>
                <c:pt idx="19344">
                  <c:v>3.0082170000000001</c:v>
                </c:pt>
                <c:pt idx="19345">
                  <c:v>3.0042779999999998</c:v>
                </c:pt>
                <c:pt idx="19346">
                  <c:v>3.0044469999999999</c:v>
                </c:pt>
                <c:pt idx="19347">
                  <c:v>3.0077859999999998</c:v>
                </c:pt>
                <c:pt idx="19348">
                  <c:v>3.0073259999999999</c:v>
                </c:pt>
                <c:pt idx="19349">
                  <c:v>3.0041220000000002</c:v>
                </c:pt>
                <c:pt idx="19350">
                  <c:v>3.0017339999999999</c:v>
                </c:pt>
                <c:pt idx="19351">
                  <c:v>3.002564</c:v>
                </c:pt>
                <c:pt idx="19352">
                  <c:v>3.0035940000000001</c:v>
                </c:pt>
                <c:pt idx="19353">
                  <c:v>3.0030009999999998</c:v>
                </c:pt>
                <c:pt idx="19354">
                  <c:v>3.0012819999999998</c:v>
                </c:pt>
                <c:pt idx="19355">
                  <c:v>3.0004759999999999</c:v>
                </c:pt>
                <c:pt idx="19356">
                  <c:v>3.0019089999999999</c:v>
                </c:pt>
                <c:pt idx="19357">
                  <c:v>3.004305</c:v>
                </c:pt>
                <c:pt idx="19358">
                  <c:v>3.0046400000000002</c:v>
                </c:pt>
                <c:pt idx="19359">
                  <c:v>3.0049739999999998</c:v>
                </c:pt>
                <c:pt idx="19360">
                  <c:v>3.006637</c:v>
                </c:pt>
                <c:pt idx="19361">
                  <c:v>3.006024</c:v>
                </c:pt>
                <c:pt idx="19362">
                  <c:v>3.005074</c:v>
                </c:pt>
                <c:pt idx="19363">
                  <c:v>3.0040010000000001</c:v>
                </c:pt>
                <c:pt idx="19364">
                  <c:v>3.0019100000000001</c:v>
                </c:pt>
                <c:pt idx="19365">
                  <c:v>3.0030670000000002</c:v>
                </c:pt>
                <c:pt idx="19366">
                  <c:v>3.004861</c:v>
                </c:pt>
                <c:pt idx="19367">
                  <c:v>3.0069319999999999</c:v>
                </c:pt>
                <c:pt idx="19368">
                  <c:v>3.0065710000000001</c:v>
                </c:pt>
                <c:pt idx="19369">
                  <c:v>3.0013730000000001</c:v>
                </c:pt>
                <c:pt idx="19370">
                  <c:v>2.999857</c:v>
                </c:pt>
                <c:pt idx="19371">
                  <c:v>3.0048409999999999</c:v>
                </c:pt>
                <c:pt idx="19372">
                  <c:v>3.0071050000000001</c:v>
                </c:pt>
                <c:pt idx="19373">
                  <c:v>3.004391</c:v>
                </c:pt>
                <c:pt idx="19374">
                  <c:v>3.0011299999999999</c:v>
                </c:pt>
                <c:pt idx="19375">
                  <c:v>3.0013459999999998</c:v>
                </c:pt>
                <c:pt idx="19376">
                  <c:v>3.0046339999999998</c:v>
                </c:pt>
                <c:pt idx="19377">
                  <c:v>3.0053589999999999</c:v>
                </c:pt>
                <c:pt idx="19378">
                  <c:v>3.0040010000000001</c:v>
                </c:pt>
                <c:pt idx="19379">
                  <c:v>3.0031650000000001</c:v>
                </c:pt>
                <c:pt idx="19380">
                  <c:v>3.0025650000000002</c:v>
                </c:pt>
                <c:pt idx="19381">
                  <c:v>3.0024419999999998</c:v>
                </c:pt>
                <c:pt idx="19382">
                  <c:v>3.0041229999999999</c:v>
                </c:pt>
                <c:pt idx="19383">
                  <c:v>3.0068959999999998</c:v>
                </c:pt>
                <c:pt idx="19384">
                  <c:v>3.0042430000000002</c:v>
                </c:pt>
                <c:pt idx="19385">
                  <c:v>3.000877</c:v>
                </c:pt>
                <c:pt idx="19386">
                  <c:v>3.0059260000000001</c:v>
                </c:pt>
                <c:pt idx="19387">
                  <c:v>3.0091389999999998</c:v>
                </c:pt>
                <c:pt idx="19388">
                  <c:v>3.0066389999999998</c:v>
                </c:pt>
                <c:pt idx="19389">
                  <c:v>3.0063770000000001</c:v>
                </c:pt>
                <c:pt idx="19390">
                  <c:v>3.0081060000000002</c:v>
                </c:pt>
                <c:pt idx="19391">
                  <c:v>3.0082339999999999</c:v>
                </c:pt>
                <c:pt idx="19392">
                  <c:v>3.0094620000000001</c:v>
                </c:pt>
                <c:pt idx="19393">
                  <c:v>3.0102910000000001</c:v>
                </c:pt>
                <c:pt idx="19394">
                  <c:v>3.0071089999999998</c:v>
                </c:pt>
                <c:pt idx="19395">
                  <c:v>3.0074260000000002</c:v>
                </c:pt>
                <c:pt idx="19396">
                  <c:v>3.010907</c:v>
                </c:pt>
                <c:pt idx="19397">
                  <c:v>3.0088170000000001</c:v>
                </c:pt>
                <c:pt idx="19398">
                  <c:v>3.007549</c:v>
                </c:pt>
                <c:pt idx="19399">
                  <c:v>3.0095230000000002</c:v>
                </c:pt>
                <c:pt idx="19400">
                  <c:v>3.0082550000000001</c:v>
                </c:pt>
                <c:pt idx="19401">
                  <c:v>3.0095179999999999</c:v>
                </c:pt>
                <c:pt idx="19402">
                  <c:v>3.0132669999999999</c:v>
                </c:pt>
                <c:pt idx="19403">
                  <c:v>3.012724</c:v>
                </c:pt>
                <c:pt idx="19404">
                  <c:v>3.0092460000000001</c:v>
                </c:pt>
                <c:pt idx="19405">
                  <c:v>3.009007</c:v>
                </c:pt>
                <c:pt idx="19406">
                  <c:v>3.0127480000000002</c:v>
                </c:pt>
                <c:pt idx="19407">
                  <c:v>3.0122040000000001</c:v>
                </c:pt>
                <c:pt idx="19408">
                  <c:v>3.0127389999999998</c:v>
                </c:pt>
                <c:pt idx="19409">
                  <c:v>3.0176910000000001</c:v>
                </c:pt>
                <c:pt idx="19410">
                  <c:v>3.0140570000000002</c:v>
                </c:pt>
                <c:pt idx="19411">
                  <c:v>3.0115620000000001</c:v>
                </c:pt>
                <c:pt idx="19412">
                  <c:v>3.0143360000000001</c:v>
                </c:pt>
                <c:pt idx="19413">
                  <c:v>3.011682</c:v>
                </c:pt>
                <c:pt idx="19414">
                  <c:v>3.0105819999999999</c:v>
                </c:pt>
                <c:pt idx="19415">
                  <c:v>3.0146809999999999</c:v>
                </c:pt>
                <c:pt idx="19416">
                  <c:v>3.0145529999999998</c:v>
                </c:pt>
                <c:pt idx="19417">
                  <c:v>3.0116049999999999</c:v>
                </c:pt>
                <c:pt idx="19418">
                  <c:v>3.0124420000000001</c:v>
                </c:pt>
                <c:pt idx="19419">
                  <c:v>3.0147110000000001</c:v>
                </c:pt>
                <c:pt idx="19420">
                  <c:v>3.014062</c:v>
                </c:pt>
                <c:pt idx="19421">
                  <c:v>3.012626</c:v>
                </c:pt>
                <c:pt idx="19422">
                  <c:v>3.0106090000000001</c:v>
                </c:pt>
                <c:pt idx="19423">
                  <c:v>3.0082559999999998</c:v>
                </c:pt>
                <c:pt idx="19424">
                  <c:v>3.0102579999999999</c:v>
                </c:pt>
                <c:pt idx="19425">
                  <c:v>3.0127570000000001</c:v>
                </c:pt>
                <c:pt idx="19426">
                  <c:v>3.012454</c:v>
                </c:pt>
                <c:pt idx="19427">
                  <c:v>3.0110709999999998</c:v>
                </c:pt>
                <c:pt idx="19428">
                  <c:v>3.0122309999999999</c:v>
                </c:pt>
                <c:pt idx="19429">
                  <c:v>3.0142350000000002</c:v>
                </c:pt>
                <c:pt idx="19430">
                  <c:v>3.0145</c:v>
                </c:pt>
                <c:pt idx="19431">
                  <c:v>3.0139710000000002</c:v>
                </c:pt>
                <c:pt idx="19432">
                  <c:v>3.0092590000000001</c:v>
                </c:pt>
                <c:pt idx="19433">
                  <c:v>3.0058600000000002</c:v>
                </c:pt>
                <c:pt idx="19434">
                  <c:v>3.0093839999999998</c:v>
                </c:pt>
                <c:pt idx="19435">
                  <c:v>3.0103620000000002</c:v>
                </c:pt>
                <c:pt idx="19436">
                  <c:v>3.009493</c:v>
                </c:pt>
                <c:pt idx="19437">
                  <c:v>3.0149400000000002</c:v>
                </c:pt>
                <c:pt idx="19438">
                  <c:v>3.0175209999999999</c:v>
                </c:pt>
                <c:pt idx="19439">
                  <c:v>3.0171000000000001</c:v>
                </c:pt>
                <c:pt idx="19440">
                  <c:v>3.020321</c:v>
                </c:pt>
                <c:pt idx="19441">
                  <c:v>3.0235880000000002</c:v>
                </c:pt>
                <c:pt idx="19442">
                  <c:v>3.0205190000000002</c:v>
                </c:pt>
                <c:pt idx="19443">
                  <c:v>3.0192549999999998</c:v>
                </c:pt>
                <c:pt idx="19444">
                  <c:v>3.0235539999999999</c:v>
                </c:pt>
                <c:pt idx="19445">
                  <c:v>3.0247850000000001</c:v>
                </c:pt>
                <c:pt idx="19446">
                  <c:v>3.0193720000000002</c:v>
                </c:pt>
                <c:pt idx="19447">
                  <c:v>3.0152589999999999</c:v>
                </c:pt>
                <c:pt idx="19448">
                  <c:v>3.0152299999999999</c:v>
                </c:pt>
                <c:pt idx="19449">
                  <c:v>3.0175540000000001</c:v>
                </c:pt>
                <c:pt idx="19450">
                  <c:v>3.0198040000000002</c:v>
                </c:pt>
                <c:pt idx="19451">
                  <c:v>3.0173169999999998</c:v>
                </c:pt>
                <c:pt idx="19452">
                  <c:v>3.0159470000000002</c:v>
                </c:pt>
                <c:pt idx="19453">
                  <c:v>3.0183230000000001</c:v>
                </c:pt>
                <c:pt idx="19454">
                  <c:v>3.0182349999999998</c:v>
                </c:pt>
                <c:pt idx="19455">
                  <c:v>3.0197669999999999</c:v>
                </c:pt>
                <c:pt idx="19456">
                  <c:v>3.0222609999999999</c:v>
                </c:pt>
                <c:pt idx="19457">
                  <c:v>3.0204219999999999</c:v>
                </c:pt>
                <c:pt idx="19458">
                  <c:v>3.0197750000000001</c:v>
                </c:pt>
                <c:pt idx="19459">
                  <c:v>3.0225140000000001</c:v>
                </c:pt>
                <c:pt idx="19460">
                  <c:v>3.0223119999999999</c:v>
                </c:pt>
                <c:pt idx="19461">
                  <c:v>3.0189010000000001</c:v>
                </c:pt>
                <c:pt idx="19462">
                  <c:v>3.0182329999999999</c:v>
                </c:pt>
                <c:pt idx="19463">
                  <c:v>3.017801</c:v>
                </c:pt>
                <c:pt idx="19464">
                  <c:v>3.0159410000000002</c:v>
                </c:pt>
                <c:pt idx="19465">
                  <c:v>3.0174029999999998</c:v>
                </c:pt>
                <c:pt idx="19466">
                  <c:v>3.0187900000000001</c:v>
                </c:pt>
                <c:pt idx="19467">
                  <c:v>3.0188009999999998</c:v>
                </c:pt>
                <c:pt idx="19468">
                  <c:v>3.0213260000000002</c:v>
                </c:pt>
                <c:pt idx="19469">
                  <c:v>3.0233660000000002</c:v>
                </c:pt>
                <c:pt idx="19470">
                  <c:v>3.0230060000000001</c:v>
                </c:pt>
                <c:pt idx="19471">
                  <c:v>3.021296</c:v>
                </c:pt>
                <c:pt idx="19472">
                  <c:v>3.023806</c:v>
                </c:pt>
                <c:pt idx="19473">
                  <c:v>3.028079</c:v>
                </c:pt>
                <c:pt idx="19474">
                  <c:v>3.0254919999999998</c:v>
                </c:pt>
                <c:pt idx="19475">
                  <c:v>3.0255000000000001</c:v>
                </c:pt>
                <c:pt idx="19476">
                  <c:v>3.0314429999999999</c:v>
                </c:pt>
                <c:pt idx="19477">
                  <c:v>3.0303779999999998</c:v>
                </c:pt>
                <c:pt idx="19478">
                  <c:v>3.0236830000000001</c:v>
                </c:pt>
                <c:pt idx="19479">
                  <c:v>3.0220229999999999</c:v>
                </c:pt>
                <c:pt idx="19480">
                  <c:v>3.0257529999999999</c:v>
                </c:pt>
                <c:pt idx="19481">
                  <c:v>3.029118</c:v>
                </c:pt>
                <c:pt idx="19482">
                  <c:v>3.0274519999999998</c:v>
                </c:pt>
                <c:pt idx="19483">
                  <c:v>3.022138</c:v>
                </c:pt>
                <c:pt idx="19484">
                  <c:v>3.0199780000000001</c:v>
                </c:pt>
                <c:pt idx="19485">
                  <c:v>3.0226999999999999</c:v>
                </c:pt>
                <c:pt idx="19486">
                  <c:v>3.0262760000000002</c:v>
                </c:pt>
                <c:pt idx="19487">
                  <c:v>3.0271599999999999</c:v>
                </c:pt>
                <c:pt idx="19488">
                  <c:v>3.023482</c:v>
                </c:pt>
                <c:pt idx="19489">
                  <c:v>3.0208620000000002</c:v>
                </c:pt>
                <c:pt idx="19490">
                  <c:v>3.0243199999999999</c:v>
                </c:pt>
                <c:pt idx="19491">
                  <c:v>3.0271309999999998</c:v>
                </c:pt>
                <c:pt idx="19492">
                  <c:v>3.024921</c:v>
                </c:pt>
                <c:pt idx="19493">
                  <c:v>3.0261040000000001</c:v>
                </c:pt>
                <c:pt idx="19494">
                  <c:v>3.029706</c:v>
                </c:pt>
                <c:pt idx="19495">
                  <c:v>3.027399</c:v>
                </c:pt>
                <c:pt idx="19496">
                  <c:v>3.0260699999999998</c:v>
                </c:pt>
                <c:pt idx="19497">
                  <c:v>3.0276459999999998</c:v>
                </c:pt>
                <c:pt idx="19498">
                  <c:v>3.0273409999999998</c:v>
                </c:pt>
                <c:pt idx="19499">
                  <c:v>3.0286209999999998</c:v>
                </c:pt>
                <c:pt idx="19500">
                  <c:v>3.0268489999999999</c:v>
                </c:pt>
                <c:pt idx="19501">
                  <c:v>3.025315</c:v>
                </c:pt>
                <c:pt idx="19502">
                  <c:v>3.0296970000000001</c:v>
                </c:pt>
                <c:pt idx="19503">
                  <c:v>3.0310800000000002</c:v>
                </c:pt>
                <c:pt idx="19504">
                  <c:v>3.0301680000000002</c:v>
                </c:pt>
                <c:pt idx="19505">
                  <c:v>3.0322089999999999</c:v>
                </c:pt>
                <c:pt idx="19506">
                  <c:v>3.0325470000000001</c:v>
                </c:pt>
                <c:pt idx="19507">
                  <c:v>3.0321600000000002</c:v>
                </c:pt>
                <c:pt idx="19508">
                  <c:v>3.033188</c:v>
                </c:pt>
                <c:pt idx="19509">
                  <c:v>3.0370349999999999</c:v>
                </c:pt>
                <c:pt idx="19510">
                  <c:v>3.0385499999999999</c:v>
                </c:pt>
                <c:pt idx="19511">
                  <c:v>3.0361549999999999</c:v>
                </c:pt>
                <c:pt idx="19512">
                  <c:v>3.0352429999999999</c:v>
                </c:pt>
                <c:pt idx="19513">
                  <c:v>3.0327389999999999</c:v>
                </c:pt>
                <c:pt idx="19514">
                  <c:v>3.0306310000000001</c:v>
                </c:pt>
                <c:pt idx="19515">
                  <c:v>3.0334400000000001</c:v>
                </c:pt>
                <c:pt idx="19516">
                  <c:v>3.0367009999999999</c:v>
                </c:pt>
                <c:pt idx="19517">
                  <c:v>3.0353829999999999</c:v>
                </c:pt>
                <c:pt idx="19518">
                  <c:v>3.0324409999999999</c:v>
                </c:pt>
                <c:pt idx="19519">
                  <c:v>3.0333230000000002</c:v>
                </c:pt>
                <c:pt idx="19520">
                  <c:v>3.0371480000000002</c:v>
                </c:pt>
                <c:pt idx="19521">
                  <c:v>3.0385629999999999</c:v>
                </c:pt>
                <c:pt idx="19522">
                  <c:v>3.0350350000000001</c:v>
                </c:pt>
                <c:pt idx="19523">
                  <c:v>3.031765</c:v>
                </c:pt>
                <c:pt idx="19524">
                  <c:v>3.031285</c:v>
                </c:pt>
                <c:pt idx="19525">
                  <c:v>3.030341</c:v>
                </c:pt>
                <c:pt idx="19526">
                  <c:v>3.0271379999999999</c:v>
                </c:pt>
                <c:pt idx="19527">
                  <c:v>3.0262150000000001</c:v>
                </c:pt>
                <c:pt idx="19528">
                  <c:v>3.0322209999999998</c:v>
                </c:pt>
                <c:pt idx="19529">
                  <c:v>3.0352920000000001</c:v>
                </c:pt>
                <c:pt idx="19530">
                  <c:v>3.0306069999999998</c:v>
                </c:pt>
                <c:pt idx="19531">
                  <c:v>3.03</c:v>
                </c:pt>
                <c:pt idx="19532">
                  <c:v>3.032905</c:v>
                </c:pt>
                <c:pt idx="19533">
                  <c:v>3.03301</c:v>
                </c:pt>
                <c:pt idx="19534">
                  <c:v>3.0331220000000001</c:v>
                </c:pt>
                <c:pt idx="19535">
                  <c:v>3.0338479999999999</c:v>
                </c:pt>
                <c:pt idx="19536">
                  <c:v>3.0343909999999998</c:v>
                </c:pt>
                <c:pt idx="19537">
                  <c:v>3.0334129999999999</c:v>
                </c:pt>
                <c:pt idx="19538">
                  <c:v>3.0315530000000002</c:v>
                </c:pt>
                <c:pt idx="19539">
                  <c:v>3.0334099999999999</c:v>
                </c:pt>
                <c:pt idx="19540">
                  <c:v>3.0354489999999998</c:v>
                </c:pt>
                <c:pt idx="19541">
                  <c:v>3.0358360000000002</c:v>
                </c:pt>
                <c:pt idx="19542">
                  <c:v>3.037128</c:v>
                </c:pt>
                <c:pt idx="19543">
                  <c:v>3.0370940000000002</c:v>
                </c:pt>
                <c:pt idx="19544">
                  <c:v>3.0337719999999999</c:v>
                </c:pt>
                <c:pt idx="19545">
                  <c:v>3.0319769999999999</c:v>
                </c:pt>
                <c:pt idx="19546">
                  <c:v>3.0340639999999999</c:v>
                </c:pt>
                <c:pt idx="19547">
                  <c:v>3.0369039999999998</c:v>
                </c:pt>
                <c:pt idx="19548">
                  <c:v>3.0373299999999999</c:v>
                </c:pt>
                <c:pt idx="19549">
                  <c:v>3.0371990000000002</c:v>
                </c:pt>
                <c:pt idx="19550">
                  <c:v>3.0389149999999998</c:v>
                </c:pt>
                <c:pt idx="19551">
                  <c:v>3.0360819999999999</c:v>
                </c:pt>
                <c:pt idx="19552">
                  <c:v>3.0340150000000001</c:v>
                </c:pt>
                <c:pt idx="19553">
                  <c:v>3.0401419999999999</c:v>
                </c:pt>
                <c:pt idx="19554">
                  <c:v>3.0389279999999999</c:v>
                </c:pt>
                <c:pt idx="19555">
                  <c:v>3.0397280000000002</c:v>
                </c:pt>
                <c:pt idx="19556">
                  <c:v>3.0489959999999998</c:v>
                </c:pt>
                <c:pt idx="19557">
                  <c:v>3.046621</c:v>
                </c:pt>
                <c:pt idx="19558">
                  <c:v>3.039609</c:v>
                </c:pt>
                <c:pt idx="19559">
                  <c:v>3.043056</c:v>
                </c:pt>
                <c:pt idx="19560">
                  <c:v>3.0465939999999998</c:v>
                </c:pt>
                <c:pt idx="19561">
                  <c:v>3.0463499999999999</c:v>
                </c:pt>
                <c:pt idx="19562">
                  <c:v>3.047736</c:v>
                </c:pt>
                <c:pt idx="19563">
                  <c:v>3.045051</c:v>
                </c:pt>
                <c:pt idx="19564">
                  <c:v>3.0444779999999998</c:v>
                </c:pt>
                <c:pt idx="19565">
                  <c:v>3.0482909999999999</c:v>
                </c:pt>
                <c:pt idx="19566">
                  <c:v>3.04481</c:v>
                </c:pt>
                <c:pt idx="19567">
                  <c:v>3.040781</c:v>
                </c:pt>
                <c:pt idx="19568">
                  <c:v>3.042656</c:v>
                </c:pt>
                <c:pt idx="19569">
                  <c:v>3.0416059999999998</c:v>
                </c:pt>
                <c:pt idx="19570">
                  <c:v>3.0398100000000001</c:v>
                </c:pt>
                <c:pt idx="19571">
                  <c:v>3.039377</c:v>
                </c:pt>
                <c:pt idx="19572">
                  <c:v>3.0386989999999998</c:v>
                </c:pt>
                <c:pt idx="19573">
                  <c:v>3.0417800000000002</c:v>
                </c:pt>
                <c:pt idx="19574">
                  <c:v>3.041992</c:v>
                </c:pt>
                <c:pt idx="19575">
                  <c:v>3.04095</c:v>
                </c:pt>
                <c:pt idx="19576">
                  <c:v>3.045277</c:v>
                </c:pt>
                <c:pt idx="19577">
                  <c:v>3.0457239999999999</c:v>
                </c:pt>
                <c:pt idx="19578">
                  <c:v>3.0437409999999998</c:v>
                </c:pt>
                <c:pt idx="19579">
                  <c:v>3.0447639999999998</c:v>
                </c:pt>
                <c:pt idx="19580">
                  <c:v>3.0439479999999999</c:v>
                </c:pt>
                <c:pt idx="19581">
                  <c:v>3.0427209999999998</c:v>
                </c:pt>
                <c:pt idx="19582">
                  <c:v>3.0445340000000001</c:v>
                </c:pt>
                <c:pt idx="19583">
                  <c:v>3.0480800000000001</c:v>
                </c:pt>
                <c:pt idx="19584">
                  <c:v>3.0480499999999999</c:v>
                </c:pt>
                <c:pt idx="19585">
                  <c:v>3.044559</c:v>
                </c:pt>
                <c:pt idx="19586">
                  <c:v>3.0430060000000001</c:v>
                </c:pt>
                <c:pt idx="19587">
                  <c:v>3.0432399999999999</c:v>
                </c:pt>
                <c:pt idx="19588">
                  <c:v>3.0454140000000001</c:v>
                </c:pt>
                <c:pt idx="19589">
                  <c:v>3.0507919999999999</c:v>
                </c:pt>
                <c:pt idx="19590">
                  <c:v>3.0541610000000001</c:v>
                </c:pt>
                <c:pt idx="19591">
                  <c:v>3.0513520000000001</c:v>
                </c:pt>
                <c:pt idx="19592">
                  <c:v>3.0490849999999998</c:v>
                </c:pt>
                <c:pt idx="19593">
                  <c:v>3.0488409999999999</c:v>
                </c:pt>
                <c:pt idx="19594">
                  <c:v>3.0483069999999999</c:v>
                </c:pt>
                <c:pt idx="19595">
                  <c:v>3.050637</c:v>
                </c:pt>
                <c:pt idx="19596">
                  <c:v>3.053744</c:v>
                </c:pt>
                <c:pt idx="19597">
                  <c:v>3.0512100000000002</c:v>
                </c:pt>
                <c:pt idx="19598">
                  <c:v>3.0507710000000001</c:v>
                </c:pt>
                <c:pt idx="19599">
                  <c:v>3.0575619999999999</c:v>
                </c:pt>
                <c:pt idx="19600">
                  <c:v>3.051552</c:v>
                </c:pt>
                <c:pt idx="19601">
                  <c:v>3.0416660000000002</c:v>
                </c:pt>
                <c:pt idx="19602">
                  <c:v>3.0481129999999999</c:v>
                </c:pt>
                <c:pt idx="19603">
                  <c:v>3.05254</c:v>
                </c:pt>
                <c:pt idx="19604">
                  <c:v>3.05118</c:v>
                </c:pt>
                <c:pt idx="19605">
                  <c:v>3.051615</c:v>
                </c:pt>
                <c:pt idx="19606">
                  <c:v>3.0514190000000001</c:v>
                </c:pt>
                <c:pt idx="19607">
                  <c:v>3.0541550000000002</c:v>
                </c:pt>
                <c:pt idx="19608">
                  <c:v>3.055218</c:v>
                </c:pt>
                <c:pt idx="19609">
                  <c:v>3.0528400000000002</c:v>
                </c:pt>
                <c:pt idx="19610">
                  <c:v>3.0531519999999999</c:v>
                </c:pt>
                <c:pt idx="19611">
                  <c:v>3.0541700000000001</c:v>
                </c:pt>
                <c:pt idx="19612">
                  <c:v>3.055847</c:v>
                </c:pt>
                <c:pt idx="19613">
                  <c:v>3.0554929999999998</c:v>
                </c:pt>
                <c:pt idx="19614">
                  <c:v>3.0528970000000002</c:v>
                </c:pt>
                <c:pt idx="19615">
                  <c:v>3.053512</c:v>
                </c:pt>
                <c:pt idx="19616">
                  <c:v>3.0534319999999999</c:v>
                </c:pt>
                <c:pt idx="19617">
                  <c:v>3.04826</c:v>
                </c:pt>
                <c:pt idx="19618">
                  <c:v>3.0472070000000002</c:v>
                </c:pt>
                <c:pt idx="19619">
                  <c:v>3.0525630000000001</c:v>
                </c:pt>
                <c:pt idx="19620">
                  <c:v>3.0551889999999999</c:v>
                </c:pt>
                <c:pt idx="19621">
                  <c:v>3.0546899999999999</c:v>
                </c:pt>
                <c:pt idx="19622">
                  <c:v>3.0517240000000001</c:v>
                </c:pt>
                <c:pt idx="19623">
                  <c:v>3.0513400000000002</c:v>
                </c:pt>
                <c:pt idx="19624">
                  <c:v>3.056098</c:v>
                </c:pt>
                <c:pt idx="19625">
                  <c:v>3.0595309999999998</c:v>
                </c:pt>
                <c:pt idx="19626">
                  <c:v>3.0604819999999999</c:v>
                </c:pt>
                <c:pt idx="19627">
                  <c:v>3.0590540000000002</c:v>
                </c:pt>
                <c:pt idx="19628">
                  <c:v>3.0567839999999999</c:v>
                </c:pt>
                <c:pt idx="19629">
                  <c:v>3.0585580000000001</c:v>
                </c:pt>
                <c:pt idx="19630">
                  <c:v>3.0572699999999999</c:v>
                </c:pt>
                <c:pt idx="19631">
                  <c:v>3.0511910000000002</c:v>
                </c:pt>
                <c:pt idx="19632">
                  <c:v>3.0525410000000002</c:v>
                </c:pt>
                <c:pt idx="19633">
                  <c:v>3.0591179999999998</c:v>
                </c:pt>
                <c:pt idx="19634">
                  <c:v>3.0616560000000002</c:v>
                </c:pt>
                <c:pt idx="19635">
                  <c:v>3.061871</c:v>
                </c:pt>
                <c:pt idx="19636">
                  <c:v>3.0633859999999999</c:v>
                </c:pt>
                <c:pt idx="19637">
                  <c:v>3.0601699999999998</c:v>
                </c:pt>
                <c:pt idx="19638">
                  <c:v>3.0554939999999999</c:v>
                </c:pt>
                <c:pt idx="19639">
                  <c:v>3.0597880000000002</c:v>
                </c:pt>
                <c:pt idx="19640">
                  <c:v>3.0627719999999998</c:v>
                </c:pt>
                <c:pt idx="19641">
                  <c:v>3.0601210000000001</c:v>
                </c:pt>
                <c:pt idx="19642">
                  <c:v>3.0605009999999999</c:v>
                </c:pt>
                <c:pt idx="19643">
                  <c:v>3.0624220000000002</c:v>
                </c:pt>
                <c:pt idx="19644">
                  <c:v>3.0643889999999998</c:v>
                </c:pt>
                <c:pt idx="19645">
                  <c:v>3.0674670000000002</c:v>
                </c:pt>
                <c:pt idx="19646">
                  <c:v>3.0666150000000001</c:v>
                </c:pt>
                <c:pt idx="19647">
                  <c:v>3.063666</c:v>
                </c:pt>
                <c:pt idx="19648">
                  <c:v>3.063882</c:v>
                </c:pt>
                <c:pt idx="19649">
                  <c:v>3.067059</c:v>
                </c:pt>
                <c:pt idx="19650">
                  <c:v>3.0681620000000001</c:v>
                </c:pt>
                <c:pt idx="19651">
                  <c:v>3.0686589999999998</c:v>
                </c:pt>
                <c:pt idx="19652">
                  <c:v>3.0713050000000002</c:v>
                </c:pt>
                <c:pt idx="19653">
                  <c:v>3.073779</c:v>
                </c:pt>
                <c:pt idx="19654">
                  <c:v>3.0701369999999999</c:v>
                </c:pt>
                <c:pt idx="19655">
                  <c:v>3.0638540000000001</c:v>
                </c:pt>
                <c:pt idx="19656">
                  <c:v>3.0630099999999998</c:v>
                </c:pt>
                <c:pt idx="19657">
                  <c:v>3.0661170000000002</c:v>
                </c:pt>
                <c:pt idx="19658">
                  <c:v>3.0690369999999998</c:v>
                </c:pt>
                <c:pt idx="19659">
                  <c:v>3.072711</c:v>
                </c:pt>
                <c:pt idx="19660">
                  <c:v>3.0705749999999998</c:v>
                </c:pt>
                <c:pt idx="19661">
                  <c:v>3.0667870000000002</c:v>
                </c:pt>
                <c:pt idx="19662">
                  <c:v>3.0695100000000002</c:v>
                </c:pt>
                <c:pt idx="19663">
                  <c:v>3.0686629999999999</c:v>
                </c:pt>
                <c:pt idx="19664">
                  <c:v>3.0642670000000001</c:v>
                </c:pt>
                <c:pt idx="19665">
                  <c:v>3.0624820000000001</c:v>
                </c:pt>
                <c:pt idx="19666">
                  <c:v>3.0614089999999998</c:v>
                </c:pt>
                <c:pt idx="19667">
                  <c:v>3.0648759999999999</c:v>
                </c:pt>
                <c:pt idx="19668">
                  <c:v>3.068737</c:v>
                </c:pt>
                <c:pt idx="19669">
                  <c:v>3.0676839999999999</c:v>
                </c:pt>
                <c:pt idx="19670">
                  <c:v>3.0667339999999998</c:v>
                </c:pt>
                <c:pt idx="19671">
                  <c:v>3.0649570000000002</c:v>
                </c:pt>
                <c:pt idx="19672">
                  <c:v>3.0626329999999999</c:v>
                </c:pt>
                <c:pt idx="19673">
                  <c:v>3.0627330000000001</c:v>
                </c:pt>
                <c:pt idx="19674">
                  <c:v>3.060819</c:v>
                </c:pt>
                <c:pt idx="19675">
                  <c:v>3.0575770000000002</c:v>
                </c:pt>
                <c:pt idx="19676">
                  <c:v>3.0595690000000002</c:v>
                </c:pt>
                <c:pt idx="19677">
                  <c:v>3.0644339999999999</c:v>
                </c:pt>
                <c:pt idx="19678">
                  <c:v>3.0638510000000001</c:v>
                </c:pt>
                <c:pt idx="19679">
                  <c:v>3.0604779999999998</c:v>
                </c:pt>
                <c:pt idx="19680">
                  <c:v>3.0619619999999999</c:v>
                </c:pt>
                <c:pt idx="19681">
                  <c:v>3.0655610000000002</c:v>
                </c:pt>
                <c:pt idx="19682">
                  <c:v>3.0661930000000002</c:v>
                </c:pt>
                <c:pt idx="19683">
                  <c:v>3.0645790000000002</c:v>
                </c:pt>
                <c:pt idx="19684">
                  <c:v>3.0631889999999999</c:v>
                </c:pt>
                <c:pt idx="19685">
                  <c:v>3.0681379999999998</c:v>
                </c:pt>
                <c:pt idx="19686">
                  <c:v>3.070757</c:v>
                </c:pt>
                <c:pt idx="19687">
                  <c:v>3.0688249999999999</c:v>
                </c:pt>
                <c:pt idx="19688">
                  <c:v>3.071596</c:v>
                </c:pt>
                <c:pt idx="19689">
                  <c:v>3.0742620000000001</c:v>
                </c:pt>
                <c:pt idx="19690">
                  <c:v>3.0694089999999998</c:v>
                </c:pt>
                <c:pt idx="19691">
                  <c:v>3.0679340000000002</c:v>
                </c:pt>
                <c:pt idx="19692">
                  <c:v>3.0725639999999999</c:v>
                </c:pt>
                <c:pt idx="19693">
                  <c:v>3.0687950000000002</c:v>
                </c:pt>
                <c:pt idx="19694">
                  <c:v>3.0638879999999999</c:v>
                </c:pt>
                <c:pt idx="19695">
                  <c:v>3.0704829999999999</c:v>
                </c:pt>
                <c:pt idx="19696">
                  <c:v>3.0741909999999999</c:v>
                </c:pt>
                <c:pt idx="19697">
                  <c:v>3.0707710000000001</c:v>
                </c:pt>
                <c:pt idx="19698">
                  <c:v>3.071669</c:v>
                </c:pt>
                <c:pt idx="19699">
                  <c:v>3.0701939999999999</c:v>
                </c:pt>
                <c:pt idx="19700">
                  <c:v>3.06846</c:v>
                </c:pt>
                <c:pt idx="19701">
                  <c:v>3.0728550000000001</c:v>
                </c:pt>
                <c:pt idx="19702">
                  <c:v>3.0751469999999999</c:v>
                </c:pt>
                <c:pt idx="19703">
                  <c:v>3.0729139999999999</c:v>
                </c:pt>
                <c:pt idx="19704">
                  <c:v>3.070459</c:v>
                </c:pt>
                <c:pt idx="19705">
                  <c:v>3.0714389999999998</c:v>
                </c:pt>
                <c:pt idx="19706">
                  <c:v>3.072816</c:v>
                </c:pt>
                <c:pt idx="19707">
                  <c:v>3.0731790000000001</c:v>
                </c:pt>
                <c:pt idx="19708">
                  <c:v>3.074703</c:v>
                </c:pt>
                <c:pt idx="19709">
                  <c:v>3.0720930000000002</c:v>
                </c:pt>
                <c:pt idx="19710">
                  <c:v>3.0689299999999999</c:v>
                </c:pt>
                <c:pt idx="19711">
                  <c:v>3.0742989999999999</c:v>
                </c:pt>
                <c:pt idx="19712">
                  <c:v>3.07551</c:v>
                </c:pt>
                <c:pt idx="19713">
                  <c:v>3.0692330000000001</c:v>
                </c:pt>
                <c:pt idx="19714">
                  <c:v>3.0705179999999999</c:v>
                </c:pt>
                <c:pt idx="19715">
                  <c:v>3.0747960000000001</c:v>
                </c:pt>
                <c:pt idx="19716">
                  <c:v>3.071939</c:v>
                </c:pt>
                <c:pt idx="19717">
                  <c:v>3.071205</c:v>
                </c:pt>
                <c:pt idx="19718">
                  <c:v>3.0744419999999999</c:v>
                </c:pt>
                <c:pt idx="19719">
                  <c:v>3.0743339999999999</c:v>
                </c:pt>
                <c:pt idx="19720">
                  <c:v>3.0741339999999999</c:v>
                </c:pt>
                <c:pt idx="19721">
                  <c:v>3.075075</c:v>
                </c:pt>
                <c:pt idx="19722">
                  <c:v>3.0738249999999998</c:v>
                </c:pt>
                <c:pt idx="19723">
                  <c:v>3.0731269999999999</c:v>
                </c:pt>
                <c:pt idx="19724">
                  <c:v>3.0749149999999998</c:v>
                </c:pt>
                <c:pt idx="19725">
                  <c:v>3.0766659999999999</c:v>
                </c:pt>
                <c:pt idx="19726">
                  <c:v>3.078792</c:v>
                </c:pt>
                <c:pt idx="19727">
                  <c:v>3.077191</c:v>
                </c:pt>
                <c:pt idx="19728">
                  <c:v>3.0749110000000002</c:v>
                </c:pt>
                <c:pt idx="19729">
                  <c:v>3.0774219999999999</c:v>
                </c:pt>
                <c:pt idx="19730">
                  <c:v>3.0758000000000001</c:v>
                </c:pt>
                <c:pt idx="19731">
                  <c:v>3.0719310000000002</c:v>
                </c:pt>
                <c:pt idx="19732">
                  <c:v>3.0777950000000001</c:v>
                </c:pt>
                <c:pt idx="19733">
                  <c:v>3.0839880000000002</c:v>
                </c:pt>
                <c:pt idx="19734">
                  <c:v>3.0829810000000002</c:v>
                </c:pt>
                <c:pt idx="19735">
                  <c:v>3.083237</c:v>
                </c:pt>
                <c:pt idx="19736">
                  <c:v>3.0837919999999999</c:v>
                </c:pt>
                <c:pt idx="19737">
                  <c:v>3.0824739999999999</c:v>
                </c:pt>
                <c:pt idx="19738">
                  <c:v>3.083161</c:v>
                </c:pt>
                <c:pt idx="19739">
                  <c:v>3.083078</c:v>
                </c:pt>
                <c:pt idx="19740">
                  <c:v>3.0821339999999999</c:v>
                </c:pt>
                <c:pt idx="19741">
                  <c:v>3.083367</c:v>
                </c:pt>
                <c:pt idx="19742">
                  <c:v>3.0811350000000002</c:v>
                </c:pt>
                <c:pt idx="19743">
                  <c:v>3.0799449999999999</c:v>
                </c:pt>
                <c:pt idx="19744">
                  <c:v>3.0810849999999999</c:v>
                </c:pt>
                <c:pt idx="19745">
                  <c:v>3.0829810000000002</c:v>
                </c:pt>
                <c:pt idx="19746">
                  <c:v>3.0866929999999999</c:v>
                </c:pt>
                <c:pt idx="19747">
                  <c:v>3.0847169999999999</c:v>
                </c:pt>
                <c:pt idx="19748">
                  <c:v>3.081575</c:v>
                </c:pt>
                <c:pt idx="19749">
                  <c:v>3.0844960000000001</c:v>
                </c:pt>
                <c:pt idx="19750">
                  <c:v>3.0853290000000002</c:v>
                </c:pt>
                <c:pt idx="19751">
                  <c:v>3.0836600000000001</c:v>
                </c:pt>
                <c:pt idx="19752">
                  <c:v>3.0854010000000001</c:v>
                </c:pt>
                <c:pt idx="19753">
                  <c:v>3.084549</c:v>
                </c:pt>
                <c:pt idx="19754">
                  <c:v>3.0787800000000001</c:v>
                </c:pt>
                <c:pt idx="19755">
                  <c:v>3.0767630000000001</c:v>
                </c:pt>
                <c:pt idx="19756">
                  <c:v>3.077801</c:v>
                </c:pt>
                <c:pt idx="19757">
                  <c:v>3.0798909999999999</c:v>
                </c:pt>
                <c:pt idx="19758">
                  <c:v>3.0836220000000001</c:v>
                </c:pt>
                <c:pt idx="19759">
                  <c:v>3.0839099999999999</c:v>
                </c:pt>
                <c:pt idx="19760">
                  <c:v>3.0809690000000001</c:v>
                </c:pt>
                <c:pt idx="19761">
                  <c:v>3.080311</c:v>
                </c:pt>
                <c:pt idx="19762">
                  <c:v>3.0818989999999999</c:v>
                </c:pt>
                <c:pt idx="19763">
                  <c:v>3.081623</c:v>
                </c:pt>
                <c:pt idx="19764">
                  <c:v>3.081623</c:v>
                </c:pt>
                <c:pt idx="19765">
                  <c:v>3.0888249999999999</c:v>
                </c:pt>
                <c:pt idx="19766">
                  <c:v>3.0961509999999999</c:v>
                </c:pt>
                <c:pt idx="19767">
                  <c:v>3.0914350000000002</c:v>
                </c:pt>
                <c:pt idx="19768">
                  <c:v>3.0843940000000001</c:v>
                </c:pt>
                <c:pt idx="19769">
                  <c:v>3.0847449999999998</c:v>
                </c:pt>
                <c:pt idx="19770">
                  <c:v>3.0882269999999998</c:v>
                </c:pt>
                <c:pt idx="19771">
                  <c:v>3.0916000000000001</c:v>
                </c:pt>
                <c:pt idx="19772">
                  <c:v>3.0893410000000001</c:v>
                </c:pt>
                <c:pt idx="19773">
                  <c:v>3.0846239999999998</c:v>
                </c:pt>
                <c:pt idx="19774">
                  <c:v>3.0843980000000002</c:v>
                </c:pt>
                <c:pt idx="19775">
                  <c:v>3.0869209999999998</c:v>
                </c:pt>
                <c:pt idx="19776">
                  <c:v>3.0881349999999999</c:v>
                </c:pt>
                <c:pt idx="19777">
                  <c:v>3.0859239999999999</c:v>
                </c:pt>
                <c:pt idx="19778">
                  <c:v>3.084355</c:v>
                </c:pt>
                <c:pt idx="19779">
                  <c:v>3.0889259999999998</c:v>
                </c:pt>
                <c:pt idx="19780">
                  <c:v>3.0936370000000002</c:v>
                </c:pt>
                <c:pt idx="19781">
                  <c:v>3.0892110000000002</c:v>
                </c:pt>
                <c:pt idx="19782">
                  <c:v>3.086773</c:v>
                </c:pt>
                <c:pt idx="19783">
                  <c:v>3.092714</c:v>
                </c:pt>
                <c:pt idx="19784">
                  <c:v>3.0916100000000002</c:v>
                </c:pt>
                <c:pt idx="19785">
                  <c:v>3.0861900000000002</c:v>
                </c:pt>
                <c:pt idx="19786">
                  <c:v>3.0865100000000001</c:v>
                </c:pt>
                <c:pt idx="19787">
                  <c:v>3.0883949999999998</c:v>
                </c:pt>
                <c:pt idx="19788">
                  <c:v>3.0894819999999998</c:v>
                </c:pt>
                <c:pt idx="19789">
                  <c:v>3.0907789999999999</c:v>
                </c:pt>
                <c:pt idx="19790">
                  <c:v>3.0894490000000001</c:v>
                </c:pt>
                <c:pt idx="19791">
                  <c:v>3.0878169999999998</c:v>
                </c:pt>
                <c:pt idx="19792">
                  <c:v>3.090452</c:v>
                </c:pt>
                <c:pt idx="19793">
                  <c:v>3.0924339999999999</c:v>
                </c:pt>
                <c:pt idx="19794">
                  <c:v>3.0907990000000001</c:v>
                </c:pt>
                <c:pt idx="19795">
                  <c:v>3.0875349999999999</c:v>
                </c:pt>
                <c:pt idx="19796">
                  <c:v>3.086722</c:v>
                </c:pt>
                <c:pt idx="19797">
                  <c:v>3.0924489999999998</c:v>
                </c:pt>
                <c:pt idx="19798">
                  <c:v>3.0960510000000001</c:v>
                </c:pt>
                <c:pt idx="19799">
                  <c:v>3.0905260000000001</c:v>
                </c:pt>
                <c:pt idx="19800">
                  <c:v>3.089906</c:v>
                </c:pt>
                <c:pt idx="19801">
                  <c:v>3.0958380000000001</c:v>
                </c:pt>
                <c:pt idx="19802">
                  <c:v>3.095488</c:v>
                </c:pt>
                <c:pt idx="19803">
                  <c:v>3.090595</c:v>
                </c:pt>
                <c:pt idx="19804">
                  <c:v>3.0897700000000001</c:v>
                </c:pt>
                <c:pt idx="19805">
                  <c:v>3.0945360000000002</c:v>
                </c:pt>
                <c:pt idx="19806">
                  <c:v>3.094795</c:v>
                </c:pt>
                <c:pt idx="19807">
                  <c:v>3.0928620000000002</c:v>
                </c:pt>
                <c:pt idx="19808">
                  <c:v>3.0983109999999998</c:v>
                </c:pt>
                <c:pt idx="19809">
                  <c:v>3.0997479999999999</c:v>
                </c:pt>
                <c:pt idx="19810">
                  <c:v>3.0932080000000002</c:v>
                </c:pt>
                <c:pt idx="19811">
                  <c:v>3.0951330000000001</c:v>
                </c:pt>
                <c:pt idx="19812">
                  <c:v>3.100752</c:v>
                </c:pt>
                <c:pt idx="19813">
                  <c:v>3.1001840000000001</c:v>
                </c:pt>
                <c:pt idx="19814">
                  <c:v>3.0998429999999999</c:v>
                </c:pt>
                <c:pt idx="19815">
                  <c:v>3.0990839999999999</c:v>
                </c:pt>
                <c:pt idx="19816">
                  <c:v>3.0981000000000001</c:v>
                </c:pt>
                <c:pt idx="19817">
                  <c:v>3.1009150000000001</c:v>
                </c:pt>
                <c:pt idx="19818">
                  <c:v>3.0989260000000001</c:v>
                </c:pt>
                <c:pt idx="19819">
                  <c:v>3.0932080000000002</c:v>
                </c:pt>
                <c:pt idx="19820">
                  <c:v>3.0942249999999998</c:v>
                </c:pt>
                <c:pt idx="19821">
                  <c:v>3.0944780000000001</c:v>
                </c:pt>
                <c:pt idx="19822">
                  <c:v>3.0897670000000002</c:v>
                </c:pt>
                <c:pt idx="19823">
                  <c:v>3.0893999999999999</c:v>
                </c:pt>
                <c:pt idx="19824">
                  <c:v>3.0931549999999999</c:v>
                </c:pt>
                <c:pt idx="19825">
                  <c:v>3.0977950000000001</c:v>
                </c:pt>
                <c:pt idx="19826">
                  <c:v>3.0999180000000002</c:v>
                </c:pt>
                <c:pt idx="19827">
                  <c:v>3.0989170000000001</c:v>
                </c:pt>
                <c:pt idx="19828">
                  <c:v>3.0988549999999999</c:v>
                </c:pt>
                <c:pt idx="19829">
                  <c:v>3.0978330000000001</c:v>
                </c:pt>
                <c:pt idx="19830">
                  <c:v>3.0951590000000002</c:v>
                </c:pt>
                <c:pt idx="19831">
                  <c:v>3.099297</c:v>
                </c:pt>
                <c:pt idx="19832">
                  <c:v>3.1041780000000001</c:v>
                </c:pt>
                <c:pt idx="19833">
                  <c:v>3.1002149999999999</c:v>
                </c:pt>
                <c:pt idx="19834">
                  <c:v>3.0951879999999998</c:v>
                </c:pt>
                <c:pt idx="19835">
                  <c:v>3.0965850000000001</c:v>
                </c:pt>
                <c:pt idx="19836">
                  <c:v>3.0990129999999998</c:v>
                </c:pt>
                <c:pt idx="19837">
                  <c:v>3.1015160000000002</c:v>
                </c:pt>
                <c:pt idx="19838">
                  <c:v>3.1035509999999999</c:v>
                </c:pt>
                <c:pt idx="19839">
                  <c:v>3.1034079999999999</c:v>
                </c:pt>
                <c:pt idx="19840">
                  <c:v>3.1025230000000001</c:v>
                </c:pt>
                <c:pt idx="19841">
                  <c:v>3.0990709999999999</c:v>
                </c:pt>
                <c:pt idx="19842">
                  <c:v>3.0963159999999998</c:v>
                </c:pt>
                <c:pt idx="19843">
                  <c:v>3.1009060000000002</c:v>
                </c:pt>
                <c:pt idx="19844">
                  <c:v>3.1050049999999998</c:v>
                </c:pt>
                <c:pt idx="19845">
                  <c:v>3.1029209999999998</c:v>
                </c:pt>
                <c:pt idx="19846">
                  <c:v>3.099459</c:v>
                </c:pt>
                <c:pt idx="19847">
                  <c:v>3.0974520000000001</c:v>
                </c:pt>
                <c:pt idx="19848">
                  <c:v>3.098185</c:v>
                </c:pt>
                <c:pt idx="19849">
                  <c:v>3.1019610000000002</c:v>
                </c:pt>
                <c:pt idx="19850">
                  <c:v>3.1039859999999999</c:v>
                </c:pt>
                <c:pt idx="19851">
                  <c:v>3.1064210000000001</c:v>
                </c:pt>
                <c:pt idx="19852">
                  <c:v>3.107936</c:v>
                </c:pt>
                <c:pt idx="19853">
                  <c:v>3.1072929999999999</c:v>
                </c:pt>
                <c:pt idx="19854">
                  <c:v>3.1090409999999999</c:v>
                </c:pt>
                <c:pt idx="19855">
                  <c:v>3.1104530000000001</c:v>
                </c:pt>
                <c:pt idx="19856">
                  <c:v>3.1094849999999998</c:v>
                </c:pt>
                <c:pt idx="19857">
                  <c:v>3.1086900000000002</c:v>
                </c:pt>
                <c:pt idx="19858">
                  <c:v>3.1076299999999999</c:v>
                </c:pt>
                <c:pt idx="19859">
                  <c:v>3.1101230000000002</c:v>
                </c:pt>
                <c:pt idx="19860">
                  <c:v>3.1116280000000001</c:v>
                </c:pt>
                <c:pt idx="19861">
                  <c:v>3.1084130000000001</c:v>
                </c:pt>
                <c:pt idx="19862">
                  <c:v>3.1097130000000002</c:v>
                </c:pt>
                <c:pt idx="19863">
                  <c:v>3.1105170000000002</c:v>
                </c:pt>
                <c:pt idx="19864">
                  <c:v>3.1046019999999999</c:v>
                </c:pt>
                <c:pt idx="19865">
                  <c:v>3.1041989999999999</c:v>
                </c:pt>
                <c:pt idx="19866">
                  <c:v>3.1100029999999999</c:v>
                </c:pt>
                <c:pt idx="19867">
                  <c:v>3.1097440000000001</c:v>
                </c:pt>
                <c:pt idx="19868">
                  <c:v>3.1053160000000002</c:v>
                </c:pt>
                <c:pt idx="19869">
                  <c:v>3.1052230000000001</c:v>
                </c:pt>
                <c:pt idx="19870">
                  <c:v>3.1070129999999998</c:v>
                </c:pt>
                <c:pt idx="19871">
                  <c:v>3.1085530000000001</c:v>
                </c:pt>
                <c:pt idx="19872">
                  <c:v>3.109407</c:v>
                </c:pt>
                <c:pt idx="19873">
                  <c:v>3.109467</c:v>
                </c:pt>
                <c:pt idx="19874">
                  <c:v>3.1074950000000001</c:v>
                </c:pt>
                <c:pt idx="19875">
                  <c:v>3.1050900000000001</c:v>
                </c:pt>
                <c:pt idx="19876">
                  <c:v>3.1045020000000001</c:v>
                </c:pt>
                <c:pt idx="19877">
                  <c:v>3.1086649999999998</c:v>
                </c:pt>
                <c:pt idx="19878">
                  <c:v>3.1112669999999998</c:v>
                </c:pt>
                <c:pt idx="19879">
                  <c:v>3.1073390000000001</c:v>
                </c:pt>
                <c:pt idx="19880">
                  <c:v>3.1063429999999999</c:v>
                </c:pt>
                <c:pt idx="19881">
                  <c:v>3.1122559999999999</c:v>
                </c:pt>
                <c:pt idx="19882">
                  <c:v>3.1119979999999998</c:v>
                </c:pt>
                <c:pt idx="19883">
                  <c:v>3.109823</c:v>
                </c:pt>
                <c:pt idx="19884">
                  <c:v>3.11415</c:v>
                </c:pt>
                <c:pt idx="19885">
                  <c:v>3.1140690000000002</c:v>
                </c:pt>
                <c:pt idx="19886">
                  <c:v>3.1087289999999999</c:v>
                </c:pt>
                <c:pt idx="19887">
                  <c:v>3.1066199999999999</c:v>
                </c:pt>
                <c:pt idx="19888">
                  <c:v>3.1071110000000002</c:v>
                </c:pt>
                <c:pt idx="19889">
                  <c:v>3.110052</c:v>
                </c:pt>
                <c:pt idx="19890">
                  <c:v>3.1137260000000002</c:v>
                </c:pt>
                <c:pt idx="19891">
                  <c:v>3.1137890000000001</c:v>
                </c:pt>
                <c:pt idx="19892">
                  <c:v>3.1090710000000001</c:v>
                </c:pt>
                <c:pt idx="19893">
                  <c:v>3.1086369999999999</c:v>
                </c:pt>
                <c:pt idx="19894">
                  <c:v>3.114598</c:v>
                </c:pt>
                <c:pt idx="19895">
                  <c:v>3.117067</c:v>
                </c:pt>
                <c:pt idx="19896">
                  <c:v>3.1120939999999999</c:v>
                </c:pt>
                <c:pt idx="19897">
                  <c:v>3.1075089999999999</c:v>
                </c:pt>
                <c:pt idx="19898">
                  <c:v>3.1105489999999998</c:v>
                </c:pt>
                <c:pt idx="19899">
                  <c:v>3.11557</c:v>
                </c:pt>
                <c:pt idx="19900">
                  <c:v>3.114547</c:v>
                </c:pt>
                <c:pt idx="19901">
                  <c:v>3.1118890000000001</c:v>
                </c:pt>
                <c:pt idx="19902">
                  <c:v>3.1119020000000002</c:v>
                </c:pt>
                <c:pt idx="19903">
                  <c:v>3.1127020000000001</c:v>
                </c:pt>
                <c:pt idx="19904">
                  <c:v>3.1123440000000002</c:v>
                </c:pt>
                <c:pt idx="19905">
                  <c:v>3.1115879999999998</c:v>
                </c:pt>
                <c:pt idx="19906">
                  <c:v>3.1129709999999999</c:v>
                </c:pt>
                <c:pt idx="19907">
                  <c:v>3.1133410000000001</c:v>
                </c:pt>
                <c:pt idx="19908">
                  <c:v>3.110932</c:v>
                </c:pt>
                <c:pt idx="19909">
                  <c:v>3.1130439999999999</c:v>
                </c:pt>
                <c:pt idx="19910">
                  <c:v>3.114242</c:v>
                </c:pt>
                <c:pt idx="19911">
                  <c:v>3.1115699999999999</c:v>
                </c:pt>
                <c:pt idx="19912">
                  <c:v>3.1141999999999999</c:v>
                </c:pt>
                <c:pt idx="19913">
                  <c:v>3.119875</c:v>
                </c:pt>
                <c:pt idx="19914">
                  <c:v>3.1208559999999999</c:v>
                </c:pt>
                <c:pt idx="19915">
                  <c:v>3.11687</c:v>
                </c:pt>
                <c:pt idx="19916">
                  <c:v>3.1180840000000001</c:v>
                </c:pt>
                <c:pt idx="19917">
                  <c:v>3.1249600000000002</c:v>
                </c:pt>
                <c:pt idx="19918">
                  <c:v>3.1225450000000001</c:v>
                </c:pt>
                <c:pt idx="19919">
                  <c:v>3.1185550000000002</c:v>
                </c:pt>
                <c:pt idx="19920">
                  <c:v>3.118404</c:v>
                </c:pt>
                <c:pt idx="19921">
                  <c:v>3.1154999999999999</c:v>
                </c:pt>
                <c:pt idx="19922">
                  <c:v>3.117426</c:v>
                </c:pt>
                <c:pt idx="19923">
                  <c:v>3.1219700000000001</c:v>
                </c:pt>
                <c:pt idx="19924">
                  <c:v>3.1170810000000002</c:v>
                </c:pt>
                <c:pt idx="19925">
                  <c:v>3.111345</c:v>
                </c:pt>
                <c:pt idx="19926">
                  <c:v>3.1138750000000002</c:v>
                </c:pt>
                <c:pt idx="19927">
                  <c:v>3.1175929999999998</c:v>
                </c:pt>
                <c:pt idx="19928">
                  <c:v>3.1175069999999998</c:v>
                </c:pt>
                <c:pt idx="19929">
                  <c:v>3.1191439999999999</c:v>
                </c:pt>
                <c:pt idx="19930">
                  <c:v>3.121321</c:v>
                </c:pt>
                <c:pt idx="19931">
                  <c:v>3.1222460000000001</c:v>
                </c:pt>
                <c:pt idx="19932">
                  <c:v>3.1233369999999998</c:v>
                </c:pt>
                <c:pt idx="19933">
                  <c:v>3.1215090000000001</c:v>
                </c:pt>
                <c:pt idx="19934">
                  <c:v>3.1186569999999998</c:v>
                </c:pt>
                <c:pt idx="19935">
                  <c:v>3.1211359999999999</c:v>
                </c:pt>
                <c:pt idx="19936">
                  <c:v>3.1228560000000001</c:v>
                </c:pt>
                <c:pt idx="19937">
                  <c:v>3.1208819999999999</c:v>
                </c:pt>
                <c:pt idx="19938">
                  <c:v>3.1193170000000001</c:v>
                </c:pt>
                <c:pt idx="19939">
                  <c:v>3.1179350000000001</c:v>
                </c:pt>
                <c:pt idx="19940">
                  <c:v>3.115796</c:v>
                </c:pt>
                <c:pt idx="19941">
                  <c:v>3.116749</c:v>
                </c:pt>
                <c:pt idx="19942">
                  <c:v>3.120781</c:v>
                </c:pt>
                <c:pt idx="19943">
                  <c:v>3.1227049999999998</c:v>
                </c:pt>
                <c:pt idx="19944">
                  <c:v>3.1218080000000001</c:v>
                </c:pt>
                <c:pt idx="19945">
                  <c:v>3.123192</c:v>
                </c:pt>
                <c:pt idx="19946">
                  <c:v>3.1263969999999999</c:v>
                </c:pt>
                <c:pt idx="19947">
                  <c:v>3.1282040000000002</c:v>
                </c:pt>
                <c:pt idx="19948">
                  <c:v>3.128196</c:v>
                </c:pt>
                <c:pt idx="19949">
                  <c:v>3.1245660000000002</c:v>
                </c:pt>
                <c:pt idx="19950">
                  <c:v>3.1207959999999999</c:v>
                </c:pt>
                <c:pt idx="19951">
                  <c:v>3.1233629999999999</c:v>
                </c:pt>
                <c:pt idx="19952">
                  <c:v>3.1264609999999999</c:v>
                </c:pt>
                <c:pt idx="19953">
                  <c:v>3.1283560000000001</c:v>
                </c:pt>
                <c:pt idx="19954">
                  <c:v>3.131335</c:v>
                </c:pt>
                <c:pt idx="19955">
                  <c:v>3.1322260000000002</c:v>
                </c:pt>
                <c:pt idx="19956">
                  <c:v>3.1272440000000001</c:v>
                </c:pt>
                <c:pt idx="19957">
                  <c:v>3.121213</c:v>
                </c:pt>
                <c:pt idx="19958">
                  <c:v>3.1208779999999998</c:v>
                </c:pt>
                <c:pt idx="19959">
                  <c:v>3.1242200000000002</c:v>
                </c:pt>
                <c:pt idx="19960">
                  <c:v>3.1255850000000001</c:v>
                </c:pt>
                <c:pt idx="19961">
                  <c:v>3.1250300000000002</c:v>
                </c:pt>
                <c:pt idx="19962">
                  <c:v>3.126941</c:v>
                </c:pt>
                <c:pt idx="19963">
                  <c:v>3.1309800000000001</c:v>
                </c:pt>
                <c:pt idx="19964">
                  <c:v>3.1321699999999999</c:v>
                </c:pt>
                <c:pt idx="19965">
                  <c:v>3.1324000000000001</c:v>
                </c:pt>
                <c:pt idx="19966">
                  <c:v>3.134557</c:v>
                </c:pt>
                <c:pt idx="19967">
                  <c:v>3.1345149999999999</c:v>
                </c:pt>
                <c:pt idx="19968">
                  <c:v>3.132288</c:v>
                </c:pt>
                <c:pt idx="19969">
                  <c:v>3.1343130000000001</c:v>
                </c:pt>
                <c:pt idx="19970">
                  <c:v>3.1358169999999999</c:v>
                </c:pt>
                <c:pt idx="19971">
                  <c:v>3.133778</c:v>
                </c:pt>
                <c:pt idx="19972">
                  <c:v>3.1290770000000001</c:v>
                </c:pt>
                <c:pt idx="19973">
                  <c:v>3.1291890000000002</c:v>
                </c:pt>
                <c:pt idx="19974">
                  <c:v>3.1384029999999998</c:v>
                </c:pt>
                <c:pt idx="19975">
                  <c:v>3.1408930000000002</c:v>
                </c:pt>
                <c:pt idx="19976">
                  <c:v>3.1346219999999998</c:v>
                </c:pt>
                <c:pt idx="19977">
                  <c:v>3.1334689999999998</c:v>
                </c:pt>
                <c:pt idx="19978">
                  <c:v>3.1350229999999999</c:v>
                </c:pt>
                <c:pt idx="19979">
                  <c:v>3.13496</c:v>
                </c:pt>
                <c:pt idx="19980">
                  <c:v>3.1362109999999999</c:v>
                </c:pt>
                <c:pt idx="19981">
                  <c:v>3.13775</c:v>
                </c:pt>
                <c:pt idx="19982">
                  <c:v>3.1373519999999999</c:v>
                </c:pt>
                <c:pt idx="19983">
                  <c:v>3.1361560000000002</c:v>
                </c:pt>
                <c:pt idx="19984">
                  <c:v>3.135589</c:v>
                </c:pt>
                <c:pt idx="19985">
                  <c:v>3.139027</c:v>
                </c:pt>
                <c:pt idx="19986">
                  <c:v>3.1389779999999998</c:v>
                </c:pt>
                <c:pt idx="19987">
                  <c:v>3.1333069999999998</c:v>
                </c:pt>
                <c:pt idx="19988">
                  <c:v>3.1336360000000001</c:v>
                </c:pt>
                <c:pt idx="19989">
                  <c:v>3.135812</c:v>
                </c:pt>
                <c:pt idx="19990">
                  <c:v>3.131599</c:v>
                </c:pt>
                <c:pt idx="19991">
                  <c:v>3.1304479999999999</c:v>
                </c:pt>
                <c:pt idx="19992">
                  <c:v>3.1339679999999999</c:v>
                </c:pt>
                <c:pt idx="19993">
                  <c:v>3.1360190000000001</c:v>
                </c:pt>
                <c:pt idx="19994">
                  <c:v>3.1329199999999999</c:v>
                </c:pt>
                <c:pt idx="19995">
                  <c:v>3.1303359999999998</c:v>
                </c:pt>
                <c:pt idx="19996">
                  <c:v>3.1341969999999999</c:v>
                </c:pt>
                <c:pt idx="19997">
                  <c:v>3.1373989999999998</c:v>
                </c:pt>
                <c:pt idx="19998">
                  <c:v>3.1385360000000002</c:v>
                </c:pt>
                <c:pt idx="19999">
                  <c:v>3.143888</c:v>
                </c:pt>
                <c:pt idx="20000">
                  <c:v>3.1435149999999998</c:v>
                </c:pt>
                <c:pt idx="20001">
                  <c:v>3.1359189999999999</c:v>
                </c:pt>
                <c:pt idx="20002">
                  <c:v>3.135043</c:v>
                </c:pt>
                <c:pt idx="20003">
                  <c:v>3.1418729999999999</c:v>
                </c:pt>
                <c:pt idx="20004">
                  <c:v>3.1452740000000001</c:v>
                </c:pt>
                <c:pt idx="20005">
                  <c:v>3.1444190000000001</c:v>
                </c:pt>
                <c:pt idx="20006">
                  <c:v>3.1429689999999999</c:v>
                </c:pt>
                <c:pt idx="20007">
                  <c:v>3.143561</c:v>
                </c:pt>
                <c:pt idx="20008">
                  <c:v>3.1460370000000002</c:v>
                </c:pt>
                <c:pt idx="20009">
                  <c:v>3.1444860000000001</c:v>
                </c:pt>
                <c:pt idx="20010">
                  <c:v>3.1412610000000001</c:v>
                </c:pt>
                <c:pt idx="20011">
                  <c:v>3.1431040000000001</c:v>
                </c:pt>
                <c:pt idx="20012">
                  <c:v>3.143189</c:v>
                </c:pt>
                <c:pt idx="20013">
                  <c:v>3.1409039999999999</c:v>
                </c:pt>
                <c:pt idx="20014">
                  <c:v>3.1419679999999999</c:v>
                </c:pt>
                <c:pt idx="20015">
                  <c:v>3.1421030000000001</c:v>
                </c:pt>
                <c:pt idx="20016">
                  <c:v>3.1380189999999999</c:v>
                </c:pt>
                <c:pt idx="20017">
                  <c:v>3.136749</c:v>
                </c:pt>
                <c:pt idx="20018">
                  <c:v>3.1383009999999998</c:v>
                </c:pt>
                <c:pt idx="20019">
                  <c:v>3.1389610000000001</c:v>
                </c:pt>
                <c:pt idx="20020">
                  <c:v>3.141445</c:v>
                </c:pt>
                <c:pt idx="20021">
                  <c:v>3.1423939999999999</c:v>
                </c:pt>
                <c:pt idx="20022">
                  <c:v>3.141276</c:v>
                </c:pt>
                <c:pt idx="20023">
                  <c:v>3.1408239999999998</c:v>
                </c:pt>
                <c:pt idx="20024">
                  <c:v>3.1399319999999999</c:v>
                </c:pt>
                <c:pt idx="20025">
                  <c:v>3.1403889999999999</c:v>
                </c:pt>
                <c:pt idx="20026">
                  <c:v>3.1425040000000002</c:v>
                </c:pt>
                <c:pt idx="20027">
                  <c:v>3.1459760000000001</c:v>
                </c:pt>
                <c:pt idx="20028">
                  <c:v>3.144447</c:v>
                </c:pt>
                <c:pt idx="20029">
                  <c:v>3.1396600000000001</c:v>
                </c:pt>
                <c:pt idx="20030">
                  <c:v>3.1393520000000001</c:v>
                </c:pt>
                <c:pt idx="20031">
                  <c:v>3.1409250000000002</c:v>
                </c:pt>
                <c:pt idx="20032">
                  <c:v>3.1406079999999998</c:v>
                </c:pt>
                <c:pt idx="20033">
                  <c:v>3.1419220000000001</c:v>
                </c:pt>
                <c:pt idx="20034">
                  <c:v>3.1427320000000001</c:v>
                </c:pt>
                <c:pt idx="20035">
                  <c:v>3.144495</c:v>
                </c:pt>
                <c:pt idx="20036">
                  <c:v>3.1474769999999999</c:v>
                </c:pt>
                <c:pt idx="20037">
                  <c:v>3.1480250000000001</c:v>
                </c:pt>
                <c:pt idx="20038">
                  <c:v>3.1444610000000002</c:v>
                </c:pt>
                <c:pt idx="20039">
                  <c:v>3.1432150000000001</c:v>
                </c:pt>
                <c:pt idx="20040">
                  <c:v>3.1430400000000001</c:v>
                </c:pt>
                <c:pt idx="20041">
                  <c:v>3.143246</c:v>
                </c:pt>
                <c:pt idx="20042">
                  <c:v>3.145254</c:v>
                </c:pt>
                <c:pt idx="20043">
                  <c:v>3.1448670000000001</c:v>
                </c:pt>
                <c:pt idx="20044">
                  <c:v>3.1461579999999998</c:v>
                </c:pt>
                <c:pt idx="20045">
                  <c:v>3.149937</c:v>
                </c:pt>
                <c:pt idx="20046">
                  <c:v>3.1499410000000001</c:v>
                </c:pt>
                <c:pt idx="20047">
                  <c:v>3.1495359999999999</c:v>
                </c:pt>
                <c:pt idx="20048">
                  <c:v>3.1483300000000001</c:v>
                </c:pt>
                <c:pt idx="20049">
                  <c:v>3.1446179999999999</c:v>
                </c:pt>
                <c:pt idx="20050">
                  <c:v>3.1451280000000001</c:v>
                </c:pt>
                <c:pt idx="20051">
                  <c:v>3.1499969999999999</c:v>
                </c:pt>
                <c:pt idx="20052">
                  <c:v>3.1519379999999999</c:v>
                </c:pt>
                <c:pt idx="20053">
                  <c:v>3.1511170000000002</c:v>
                </c:pt>
                <c:pt idx="20054">
                  <c:v>3.147856</c:v>
                </c:pt>
                <c:pt idx="20055">
                  <c:v>3.1486339999999999</c:v>
                </c:pt>
                <c:pt idx="20056">
                  <c:v>3.151859</c:v>
                </c:pt>
                <c:pt idx="20057">
                  <c:v>3.1500949999999999</c:v>
                </c:pt>
                <c:pt idx="20058">
                  <c:v>3.1484700000000001</c:v>
                </c:pt>
                <c:pt idx="20059">
                  <c:v>3.1522480000000002</c:v>
                </c:pt>
                <c:pt idx="20060">
                  <c:v>3.1552389999999999</c:v>
                </c:pt>
                <c:pt idx="20061">
                  <c:v>3.1527630000000002</c:v>
                </c:pt>
                <c:pt idx="20062">
                  <c:v>3.1502129999999999</c:v>
                </c:pt>
                <c:pt idx="20063">
                  <c:v>3.149038</c:v>
                </c:pt>
                <c:pt idx="20064">
                  <c:v>3.1480830000000002</c:v>
                </c:pt>
                <c:pt idx="20065">
                  <c:v>3.1482399999999999</c:v>
                </c:pt>
                <c:pt idx="20066">
                  <c:v>3.147192</c:v>
                </c:pt>
                <c:pt idx="20067">
                  <c:v>3.147761</c:v>
                </c:pt>
                <c:pt idx="20068">
                  <c:v>3.1501359999999998</c:v>
                </c:pt>
                <c:pt idx="20069">
                  <c:v>3.147513</c:v>
                </c:pt>
                <c:pt idx="20070">
                  <c:v>3.145696</c:v>
                </c:pt>
                <c:pt idx="20071">
                  <c:v>3.1490499999999999</c:v>
                </c:pt>
                <c:pt idx="20072">
                  <c:v>3.147437</c:v>
                </c:pt>
                <c:pt idx="20073">
                  <c:v>3.1453310000000001</c:v>
                </c:pt>
                <c:pt idx="20074">
                  <c:v>3.1461039999999998</c:v>
                </c:pt>
                <c:pt idx="20075">
                  <c:v>3.145194</c:v>
                </c:pt>
                <c:pt idx="20076">
                  <c:v>3.146293</c:v>
                </c:pt>
                <c:pt idx="20077">
                  <c:v>3.1488740000000002</c:v>
                </c:pt>
                <c:pt idx="20078">
                  <c:v>3.1520060000000001</c:v>
                </c:pt>
                <c:pt idx="20079">
                  <c:v>3.1551040000000001</c:v>
                </c:pt>
                <c:pt idx="20080">
                  <c:v>3.1538200000000001</c:v>
                </c:pt>
                <c:pt idx="20081">
                  <c:v>3.1530719999999999</c:v>
                </c:pt>
                <c:pt idx="20082">
                  <c:v>3.1545480000000001</c:v>
                </c:pt>
                <c:pt idx="20083">
                  <c:v>3.1577850000000001</c:v>
                </c:pt>
                <c:pt idx="20084">
                  <c:v>3.161143</c:v>
                </c:pt>
                <c:pt idx="20085">
                  <c:v>3.157559</c:v>
                </c:pt>
                <c:pt idx="20086">
                  <c:v>3.1506690000000002</c:v>
                </c:pt>
                <c:pt idx="20087">
                  <c:v>3.149994</c:v>
                </c:pt>
                <c:pt idx="20088">
                  <c:v>3.1546259999999999</c:v>
                </c:pt>
                <c:pt idx="20089">
                  <c:v>3.157578</c:v>
                </c:pt>
                <c:pt idx="20090">
                  <c:v>3.155116</c:v>
                </c:pt>
                <c:pt idx="20091">
                  <c:v>3.1535489999999999</c:v>
                </c:pt>
                <c:pt idx="20092">
                  <c:v>3.1528209999999999</c:v>
                </c:pt>
                <c:pt idx="20093">
                  <c:v>3.150925</c:v>
                </c:pt>
                <c:pt idx="20094">
                  <c:v>3.153546</c:v>
                </c:pt>
                <c:pt idx="20095">
                  <c:v>3.1564420000000002</c:v>
                </c:pt>
                <c:pt idx="20096">
                  <c:v>3.1570179999999999</c:v>
                </c:pt>
                <c:pt idx="20097">
                  <c:v>3.1586660000000002</c:v>
                </c:pt>
                <c:pt idx="20098">
                  <c:v>3.1545779999999999</c:v>
                </c:pt>
                <c:pt idx="20099">
                  <c:v>3.1493530000000001</c:v>
                </c:pt>
                <c:pt idx="20100">
                  <c:v>3.152399</c:v>
                </c:pt>
                <c:pt idx="20101">
                  <c:v>3.1552020000000001</c:v>
                </c:pt>
                <c:pt idx="20102">
                  <c:v>3.1531539999999998</c:v>
                </c:pt>
                <c:pt idx="20103">
                  <c:v>3.1543109999999999</c:v>
                </c:pt>
                <c:pt idx="20104">
                  <c:v>3.1594190000000002</c:v>
                </c:pt>
                <c:pt idx="20105">
                  <c:v>3.1590319999999998</c:v>
                </c:pt>
                <c:pt idx="20106">
                  <c:v>3.1552069999999999</c:v>
                </c:pt>
                <c:pt idx="20107">
                  <c:v>3.1518160000000002</c:v>
                </c:pt>
                <c:pt idx="20108">
                  <c:v>3.1496339999999998</c:v>
                </c:pt>
                <c:pt idx="20109">
                  <c:v>3.152863</c:v>
                </c:pt>
                <c:pt idx="20110">
                  <c:v>3.158744</c:v>
                </c:pt>
                <c:pt idx="20111">
                  <c:v>3.157769</c:v>
                </c:pt>
                <c:pt idx="20112">
                  <c:v>3.1546910000000001</c:v>
                </c:pt>
                <c:pt idx="20113">
                  <c:v>3.1563300000000001</c:v>
                </c:pt>
                <c:pt idx="20114">
                  <c:v>3.1582349999999999</c:v>
                </c:pt>
                <c:pt idx="20115">
                  <c:v>3.1605349999999999</c:v>
                </c:pt>
                <c:pt idx="20116">
                  <c:v>3.1633499999999999</c:v>
                </c:pt>
                <c:pt idx="20117">
                  <c:v>3.162976</c:v>
                </c:pt>
                <c:pt idx="20118">
                  <c:v>3.1594199999999999</c:v>
                </c:pt>
                <c:pt idx="20119">
                  <c:v>3.1611539999999998</c:v>
                </c:pt>
                <c:pt idx="20120">
                  <c:v>3.164533</c:v>
                </c:pt>
                <c:pt idx="20121">
                  <c:v>3.1643289999999999</c:v>
                </c:pt>
                <c:pt idx="20122">
                  <c:v>3.1625779999999999</c:v>
                </c:pt>
                <c:pt idx="20123">
                  <c:v>3.1616710000000001</c:v>
                </c:pt>
                <c:pt idx="20124">
                  <c:v>3.1606990000000001</c:v>
                </c:pt>
                <c:pt idx="20125">
                  <c:v>3.1599360000000001</c:v>
                </c:pt>
                <c:pt idx="20126">
                  <c:v>3.1614450000000001</c:v>
                </c:pt>
                <c:pt idx="20127">
                  <c:v>3.163252</c:v>
                </c:pt>
                <c:pt idx="20128">
                  <c:v>3.1612300000000002</c:v>
                </c:pt>
                <c:pt idx="20129">
                  <c:v>3.16153</c:v>
                </c:pt>
                <c:pt idx="20130">
                  <c:v>3.1662330000000001</c:v>
                </c:pt>
                <c:pt idx="20131">
                  <c:v>3.1666120000000002</c:v>
                </c:pt>
                <c:pt idx="20132">
                  <c:v>3.1616010000000001</c:v>
                </c:pt>
                <c:pt idx="20133">
                  <c:v>3.1618400000000002</c:v>
                </c:pt>
                <c:pt idx="20134">
                  <c:v>3.1665510000000001</c:v>
                </c:pt>
                <c:pt idx="20135">
                  <c:v>3.1674009999999999</c:v>
                </c:pt>
                <c:pt idx="20136">
                  <c:v>3.1649150000000001</c:v>
                </c:pt>
                <c:pt idx="20137">
                  <c:v>3.1659259999999998</c:v>
                </c:pt>
                <c:pt idx="20138">
                  <c:v>3.1670340000000001</c:v>
                </c:pt>
                <c:pt idx="20139">
                  <c:v>3.1636850000000001</c:v>
                </c:pt>
                <c:pt idx="20140">
                  <c:v>3.1610510000000001</c:v>
                </c:pt>
                <c:pt idx="20141">
                  <c:v>3.1614010000000001</c:v>
                </c:pt>
                <c:pt idx="20142">
                  <c:v>3.1605759999999998</c:v>
                </c:pt>
                <c:pt idx="20143">
                  <c:v>3.16113</c:v>
                </c:pt>
                <c:pt idx="20144">
                  <c:v>3.1690360000000002</c:v>
                </c:pt>
                <c:pt idx="20145">
                  <c:v>3.1696010000000001</c:v>
                </c:pt>
                <c:pt idx="20146">
                  <c:v>3.1621619999999999</c:v>
                </c:pt>
                <c:pt idx="20147">
                  <c:v>3.1647590000000001</c:v>
                </c:pt>
                <c:pt idx="20148">
                  <c:v>3.1692960000000001</c:v>
                </c:pt>
                <c:pt idx="20149">
                  <c:v>3.1689759999999998</c:v>
                </c:pt>
                <c:pt idx="20150">
                  <c:v>3.1693579999999999</c:v>
                </c:pt>
                <c:pt idx="20151">
                  <c:v>3.169368</c:v>
                </c:pt>
                <c:pt idx="20152">
                  <c:v>3.1706639999999999</c:v>
                </c:pt>
                <c:pt idx="20153">
                  <c:v>3.1707740000000002</c:v>
                </c:pt>
                <c:pt idx="20154">
                  <c:v>3.166118</c:v>
                </c:pt>
                <c:pt idx="20155">
                  <c:v>3.1616629999999999</c:v>
                </c:pt>
                <c:pt idx="20156">
                  <c:v>3.1620240000000002</c:v>
                </c:pt>
                <c:pt idx="20157">
                  <c:v>3.1649470000000002</c:v>
                </c:pt>
                <c:pt idx="20158">
                  <c:v>3.165095</c:v>
                </c:pt>
                <c:pt idx="20159">
                  <c:v>3.1674380000000002</c:v>
                </c:pt>
                <c:pt idx="20160">
                  <c:v>3.1733099999999999</c:v>
                </c:pt>
                <c:pt idx="20161">
                  <c:v>3.1764890000000001</c:v>
                </c:pt>
                <c:pt idx="20162">
                  <c:v>3.1719390000000001</c:v>
                </c:pt>
                <c:pt idx="20163">
                  <c:v>3.169448</c:v>
                </c:pt>
                <c:pt idx="20164">
                  <c:v>3.172186</c:v>
                </c:pt>
                <c:pt idx="20165">
                  <c:v>3.1719970000000002</c:v>
                </c:pt>
                <c:pt idx="20166">
                  <c:v>3.1713200000000001</c:v>
                </c:pt>
                <c:pt idx="20167">
                  <c:v>3.1728290000000001</c:v>
                </c:pt>
                <c:pt idx="20168">
                  <c:v>3.1711320000000001</c:v>
                </c:pt>
                <c:pt idx="20169">
                  <c:v>3.1675149999999999</c:v>
                </c:pt>
                <c:pt idx="20170">
                  <c:v>3.168393</c:v>
                </c:pt>
                <c:pt idx="20171">
                  <c:v>3.1716069999999998</c:v>
                </c:pt>
                <c:pt idx="20172">
                  <c:v>3.1707239999999999</c:v>
                </c:pt>
                <c:pt idx="20173">
                  <c:v>3.1706720000000002</c:v>
                </c:pt>
                <c:pt idx="20174">
                  <c:v>3.1718169999999999</c:v>
                </c:pt>
                <c:pt idx="20175">
                  <c:v>3.1710970000000001</c:v>
                </c:pt>
                <c:pt idx="20176">
                  <c:v>3.171351</c:v>
                </c:pt>
                <c:pt idx="20177">
                  <c:v>3.1711939999999998</c:v>
                </c:pt>
                <c:pt idx="20178">
                  <c:v>3.1708379999999998</c:v>
                </c:pt>
                <c:pt idx="20179">
                  <c:v>3.1748020000000001</c:v>
                </c:pt>
                <c:pt idx="20180">
                  <c:v>3.1752340000000001</c:v>
                </c:pt>
                <c:pt idx="20181">
                  <c:v>3.1702159999999999</c:v>
                </c:pt>
                <c:pt idx="20182">
                  <c:v>3.1682079999999999</c:v>
                </c:pt>
                <c:pt idx="20183">
                  <c:v>3.169546</c:v>
                </c:pt>
                <c:pt idx="20184">
                  <c:v>3.1695250000000001</c:v>
                </c:pt>
                <c:pt idx="20185">
                  <c:v>3.1672609999999999</c:v>
                </c:pt>
                <c:pt idx="20186">
                  <c:v>3.1696200000000001</c:v>
                </c:pt>
                <c:pt idx="20187">
                  <c:v>3.1746690000000002</c:v>
                </c:pt>
                <c:pt idx="20188">
                  <c:v>3.1730990000000001</c:v>
                </c:pt>
                <c:pt idx="20189">
                  <c:v>3.1726380000000001</c:v>
                </c:pt>
                <c:pt idx="20190">
                  <c:v>3.1762359999999998</c:v>
                </c:pt>
                <c:pt idx="20191">
                  <c:v>3.1743510000000001</c:v>
                </c:pt>
                <c:pt idx="20192">
                  <c:v>3.1715279999999999</c:v>
                </c:pt>
                <c:pt idx="20193">
                  <c:v>3.1748630000000002</c:v>
                </c:pt>
                <c:pt idx="20194">
                  <c:v>3.1750980000000002</c:v>
                </c:pt>
                <c:pt idx="20195">
                  <c:v>3.1729280000000002</c:v>
                </c:pt>
                <c:pt idx="20196">
                  <c:v>3.1757140000000001</c:v>
                </c:pt>
                <c:pt idx="20197">
                  <c:v>3.1772610000000001</c:v>
                </c:pt>
                <c:pt idx="20198">
                  <c:v>3.1749619999999998</c:v>
                </c:pt>
                <c:pt idx="20199">
                  <c:v>3.1772209999999999</c:v>
                </c:pt>
                <c:pt idx="20200">
                  <c:v>3.1820119999999998</c:v>
                </c:pt>
                <c:pt idx="20201">
                  <c:v>3.180272</c:v>
                </c:pt>
                <c:pt idx="20202">
                  <c:v>3.1742270000000001</c:v>
                </c:pt>
                <c:pt idx="20203">
                  <c:v>3.174366</c:v>
                </c:pt>
                <c:pt idx="20204">
                  <c:v>3.1777319999999998</c:v>
                </c:pt>
                <c:pt idx="20205">
                  <c:v>3.1797430000000002</c:v>
                </c:pt>
                <c:pt idx="20206">
                  <c:v>3.1815250000000002</c:v>
                </c:pt>
                <c:pt idx="20207">
                  <c:v>3.1819009999999999</c:v>
                </c:pt>
                <c:pt idx="20208">
                  <c:v>3.1799770000000001</c:v>
                </c:pt>
                <c:pt idx="20209">
                  <c:v>3.1798419999999998</c:v>
                </c:pt>
                <c:pt idx="20210">
                  <c:v>3.1804239999999999</c:v>
                </c:pt>
                <c:pt idx="20211">
                  <c:v>3.1823489999999999</c:v>
                </c:pt>
                <c:pt idx="20212">
                  <c:v>3.181702</c:v>
                </c:pt>
                <c:pt idx="20213">
                  <c:v>3.1782520000000001</c:v>
                </c:pt>
                <c:pt idx="20214">
                  <c:v>3.1803129999999999</c:v>
                </c:pt>
                <c:pt idx="20215">
                  <c:v>3.1825999999999999</c:v>
                </c:pt>
                <c:pt idx="20216">
                  <c:v>3.1793</c:v>
                </c:pt>
                <c:pt idx="20217">
                  <c:v>3.1764109999999999</c:v>
                </c:pt>
                <c:pt idx="20218">
                  <c:v>3.1789700000000001</c:v>
                </c:pt>
                <c:pt idx="20219">
                  <c:v>3.181511</c:v>
                </c:pt>
                <c:pt idx="20220">
                  <c:v>3.1771509999999998</c:v>
                </c:pt>
                <c:pt idx="20221">
                  <c:v>3.1731760000000002</c:v>
                </c:pt>
                <c:pt idx="20222">
                  <c:v>3.1749990000000001</c:v>
                </c:pt>
                <c:pt idx="20223">
                  <c:v>3.1785399999999999</c:v>
                </c:pt>
                <c:pt idx="20224">
                  <c:v>3.1811989999999999</c:v>
                </c:pt>
                <c:pt idx="20225">
                  <c:v>3.182674</c:v>
                </c:pt>
                <c:pt idx="20226">
                  <c:v>3.1796099999999998</c:v>
                </c:pt>
                <c:pt idx="20227">
                  <c:v>3.1784940000000002</c:v>
                </c:pt>
                <c:pt idx="20228">
                  <c:v>3.1810659999999999</c:v>
                </c:pt>
                <c:pt idx="20229">
                  <c:v>3.1797420000000001</c:v>
                </c:pt>
                <c:pt idx="20230">
                  <c:v>3.1817540000000002</c:v>
                </c:pt>
                <c:pt idx="20231">
                  <c:v>3.1880139999999999</c:v>
                </c:pt>
                <c:pt idx="20232">
                  <c:v>3.1841300000000001</c:v>
                </c:pt>
                <c:pt idx="20233">
                  <c:v>3.1811099999999999</c:v>
                </c:pt>
                <c:pt idx="20234">
                  <c:v>3.190566</c:v>
                </c:pt>
                <c:pt idx="20235">
                  <c:v>3.1952029999999998</c:v>
                </c:pt>
                <c:pt idx="20236">
                  <c:v>3.1891539999999998</c:v>
                </c:pt>
                <c:pt idx="20237">
                  <c:v>3.1869139999999998</c:v>
                </c:pt>
                <c:pt idx="20238">
                  <c:v>3.1898590000000002</c:v>
                </c:pt>
                <c:pt idx="20239">
                  <c:v>3.1907239999999999</c:v>
                </c:pt>
                <c:pt idx="20240">
                  <c:v>3.1886939999999999</c:v>
                </c:pt>
                <c:pt idx="20241">
                  <c:v>3.1879270000000002</c:v>
                </c:pt>
                <c:pt idx="20242">
                  <c:v>3.1906680000000001</c:v>
                </c:pt>
                <c:pt idx="20243">
                  <c:v>3.1892369999999999</c:v>
                </c:pt>
                <c:pt idx="20244">
                  <c:v>3.1838069999999998</c:v>
                </c:pt>
                <c:pt idx="20245">
                  <c:v>3.1860460000000002</c:v>
                </c:pt>
                <c:pt idx="20246">
                  <c:v>3.1872099999999999</c:v>
                </c:pt>
                <c:pt idx="20247">
                  <c:v>3.1849280000000002</c:v>
                </c:pt>
                <c:pt idx="20248">
                  <c:v>3.185187</c:v>
                </c:pt>
                <c:pt idx="20249">
                  <c:v>3.186172</c:v>
                </c:pt>
                <c:pt idx="20250">
                  <c:v>3.1881170000000001</c:v>
                </c:pt>
                <c:pt idx="20251">
                  <c:v>3.1888350000000001</c:v>
                </c:pt>
                <c:pt idx="20252">
                  <c:v>3.1870349999999998</c:v>
                </c:pt>
                <c:pt idx="20253">
                  <c:v>3.18716</c:v>
                </c:pt>
                <c:pt idx="20254">
                  <c:v>3.187929</c:v>
                </c:pt>
                <c:pt idx="20255">
                  <c:v>3.1880570000000001</c:v>
                </c:pt>
                <c:pt idx="20256">
                  <c:v>3.1889620000000001</c:v>
                </c:pt>
                <c:pt idx="20257">
                  <c:v>3.1887289999999999</c:v>
                </c:pt>
                <c:pt idx="20258">
                  <c:v>3.1865869999999998</c:v>
                </c:pt>
                <c:pt idx="20259">
                  <c:v>3.183942</c:v>
                </c:pt>
                <c:pt idx="20260">
                  <c:v>3.1827640000000001</c:v>
                </c:pt>
                <c:pt idx="20261">
                  <c:v>3.1860469999999999</c:v>
                </c:pt>
                <c:pt idx="20262">
                  <c:v>3.184847</c:v>
                </c:pt>
                <c:pt idx="20263">
                  <c:v>3.1821730000000001</c:v>
                </c:pt>
                <c:pt idx="20264">
                  <c:v>3.1864210000000002</c:v>
                </c:pt>
                <c:pt idx="20265">
                  <c:v>3.1886679999999998</c:v>
                </c:pt>
                <c:pt idx="20266">
                  <c:v>3.1887400000000001</c:v>
                </c:pt>
                <c:pt idx="20267">
                  <c:v>3.1888670000000001</c:v>
                </c:pt>
                <c:pt idx="20268">
                  <c:v>3.1867350000000001</c:v>
                </c:pt>
                <c:pt idx="20269">
                  <c:v>3.1875239999999998</c:v>
                </c:pt>
                <c:pt idx="20270">
                  <c:v>3.1927949999999998</c:v>
                </c:pt>
                <c:pt idx="20271">
                  <c:v>3.195424</c:v>
                </c:pt>
                <c:pt idx="20272">
                  <c:v>3.1947890000000001</c:v>
                </c:pt>
                <c:pt idx="20273">
                  <c:v>3.1956920000000002</c:v>
                </c:pt>
                <c:pt idx="20274">
                  <c:v>3.196167</c:v>
                </c:pt>
                <c:pt idx="20275">
                  <c:v>3.197308</c:v>
                </c:pt>
                <c:pt idx="20276">
                  <c:v>3.1969759999999998</c:v>
                </c:pt>
                <c:pt idx="20277">
                  <c:v>3.1925940000000002</c:v>
                </c:pt>
                <c:pt idx="20278">
                  <c:v>3.1924049999999999</c:v>
                </c:pt>
                <c:pt idx="20279">
                  <c:v>3.1958129999999998</c:v>
                </c:pt>
                <c:pt idx="20280">
                  <c:v>3.1970700000000001</c:v>
                </c:pt>
                <c:pt idx="20281">
                  <c:v>3.1953019999999999</c:v>
                </c:pt>
                <c:pt idx="20282">
                  <c:v>3.1937289999999998</c:v>
                </c:pt>
                <c:pt idx="20283">
                  <c:v>3.19739</c:v>
                </c:pt>
                <c:pt idx="20284">
                  <c:v>3.197781</c:v>
                </c:pt>
                <c:pt idx="20285">
                  <c:v>3.1930999999999998</c:v>
                </c:pt>
                <c:pt idx="20286">
                  <c:v>3.1926260000000002</c:v>
                </c:pt>
                <c:pt idx="20287">
                  <c:v>3.196631</c:v>
                </c:pt>
                <c:pt idx="20288">
                  <c:v>3.1992639999999999</c:v>
                </c:pt>
                <c:pt idx="20289">
                  <c:v>3.1992660000000002</c:v>
                </c:pt>
                <c:pt idx="20290">
                  <c:v>3.1978960000000001</c:v>
                </c:pt>
                <c:pt idx="20291">
                  <c:v>3.1969959999999999</c:v>
                </c:pt>
                <c:pt idx="20292">
                  <c:v>3.1972649999999998</c:v>
                </c:pt>
                <c:pt idx="20293">
                  <c:v>3.2008999999999999</c:v>
                </c:pt>
                <c:pt idx="20294">
                  <c:v>3.2021440000000001</c:v>
                </c:pt>
                <c:pt idx="20295">
                  <c:v>3.1980050000000002</c:v>
                </c:pt>
                <c:pt idx="20296">
                  <c:v>3.1943290000000002</c:v>
                </c:pt>
                <c:pt idx="20297">
                  <c:v>3.1952639999999999</c:v>
                </c:pt>
                <c:pt idx="20298">
                  <c:v>3.1982460000000001</c:v>
                </c:pt>
                <c:pt idx="20299">
                  <c:v>3.1999970000000002</c:v>
                </c:pt>
                <c:pt idx="20300">
                  <c:v>3.2006709999999998</c:v>
                </c:pt>
                <c:pt idx="20301">
                  <c:v>3.1996380000000002</c:v>
                </c:pt>
                <c:pt idx="20302">
                  <c:v>3.2008589999999999</c:v>
                </c:pt>
                <c:pt idx="20303">
                  <c:v>3.2053029999999998</c:v>
                </c:pt>
                <c:pt idx="20304">
                  <c:v>3.204167</c:v>
                </c:pt>
                <c:pt idx="20305">
                  <c:v>3.2005180000000002</c:v>
                </c:pt>
                <c:pt idx="20306">
                  <c:v>3.2041279999999999</c:v>
                </c:pt>
                <c:pt idx="20307">
                  <c:v>3.2105830000000002</c:v>
                </c:pt>
                <c:pt idx="20308">
                  <c:v>3.2068850000000002</c:v>
                </c:pt>
                <c:pt idx="20309">
                  <c:v>3.1975850000000001</c:v>
                </c:pt>
                <c:pt idx="20310">
                  <c:v>3.1977060000000002</c:v>
                </c:pt>
                <c:pt idx="20311">
                  <c:v>3.2017129999999998</c:v>
                </c:pt>
                <c:pt idx="20312">
                  <c:v>3.1998169999999999</c:v>
                </c:pt>
                <c:pt idx="20313">
                  <c:v>3.1984319999999999</c:v>
                </c:pt>
                <c:pt idx="20314">
                  <c:v>3.2002839999999999</c:v>
                </c:pt>
                <c:pt idx="20315">
                  <c:v>3.20105</c:v>
                </c:pt>
                <c:pt idx="20316">
                  <c:v>3.200885</c:v>
                </c:pt>
                <c:pt idx="20317">
                  <c:v>3.2018960000000001</c:v>
                </c:pt>
                <c:pt idx="20318">
                  <c:v>3.198747</c:v>
                </c:pt>
                <c:pt idx="20319">
                  <c:v>3.196863</c:v>
                </c:pt>
                <c:pt idx="20320">
                  <c:v>3.2010420000000002</c:v>
                </c:pt>
                <c:pt idx="20321">
                  <c:v>3.2007439999999998</c:v>
                </c:pt>
                <c:pt idx="20322">
                  <c:v>3.1975389999999999</c:v>
                </c:pt>
                <c:pt idx="20323">
                  <c:v>3.1992090000000002</c:v>
                </c:pt>
                <c:pt idx="20324">
                  <c:v>3.200345</c:v>
                </c:pt>
                <c:pt idx="20325">
                  <c:v>3.2017419999999999</c:v>
                </c:pt>
                <c:pt idx="20326">
                  <c:v>3.2022390000000001</c:v>
                </c:pt>
                <c:pt idx="20327">
                  <c:v>3.2002649999999999</c:v>
                </c:pt>
                <c:pt idx="20328">
                  <c:v>3.199166</c:v>
                </c:pt>
                <c:pt idx="20329">
                  <c:v>3.1983570000000001</c:v>
                </c:pt>
                <c:pt idx="20330">
                  <c:v>3.195929</c:v>
                </c:pt>
                <c:pt idx="20331">
                  <c:v>3.197635</c:v>
                </c:pt>
                <c:pt idx="20332">
                  <c:v>3.2046459999999999</c:v>
                </c:pt>
                <c:pt idx="20333">
                  <c:v>3.2072240000000001</c:v>
                </c:pt>
                <c:pt idx="20334">
                  <c:v>3.2028050000000001</c:v>
                </c:pt>
                <c:pt idx="20335">
                  <c:v>3.1998929999999999</c:v>
                </c:pt>
                <c:pt idx="20336">
                  <c:v>3.2041659999999998</c:v>
                </c:pt>
                <c:pt idx="20337">
                  <c:v>3.2049089999999998</c:v>
                </c:pt>
                <c:pt idx="20338">
                  <c:v>3.1993140000000002</c:v>
                </c:pt>
                <c:pt idx="20339">
                  <c:v>3.2026569999999999</c:v>
                </c:pt>
                <c:pt idx="20340">
                  <c:v>3.206985</c:v>
                </c:pt>
                <c:pt idx="20341">
                  <c:v>3.2028270000000001</c:v>
                </c:pt>
                <c:pt idx="20342">
                  <c:v>3.2019739999999999</c:v>
                </c:pt>
                <c:pt idx="20343">
                  <c:v>3.2013199999999999</c:v>
                </c:pt>
                <c:pt idx="20344">
                  <c:v>3.1978399999999998</c:v>
                </c:pt>
                <c:pt idx="20345">
                  <c:v>3.2010000000000001</c:v>
                </c:pt>
                <c:pt idx="20346">
                  <c:v>3.2032210000000001</c:v>
                </c:pt>
                <c:pt idx="20347">
                  <c:v>3.201651</c:v>
                </c:pt>
                <c:pt idx="20348">
                  <c:v>3.2042739999999998</c:v>
                </c:pt>
                <c:pt idx="20349">
                  <c:v>3.2077149999999999</c:v>
                </c:pt>
                <c:pt idx="20350">
                  <c:v>3.2057020000000001</c:v>
                </c:pt>
                <c:pt idx="20351">
                  <c:v>3.2060680000000001</c:v>
                </c:pt>
                <c:pt idx="20352">
                  <c:v>3.2088939999999999</c:v>
                </c:pt>
                <c:pt idx="20353">
                  <c:v>3.2091620000000001</c:v>
                </c:pt>
                <c:pt idx="20354">
                  <c:v>3.2089099999999999</c:v>
                </c:pt>
                <c:pt idx="20355">
                  <c:v>3.2068919999999999</c:v>
                </c:pt>
                <c:pt idx="20356">
                  <c:v>3.2084359999999998</c:v>
                </c:pt>
                <c:pt idx="20357">
                  <c:v>3.2127379999999999</c:v>
                </c:pt>
                <c:pt idx="20358">
                  <c:v>3.2101609999999998</c:v>
                </c:pt>
                <c:pt idx="20359">
                  <c:v>3.2076099999999999</c:v>
                </c:pt>
                <c:pt idx="20360">
                  <c:v>3.2060369999999998</c:v>
                </c:pt>
                <c:pt idx="20361">
                  <c:v>3.2024819999999998</c:v>
                </c:pt>
                <c:pt idx="20362">
                  <c:v>3.2040890000000002</c:v>
                </c:pt>
                <c:pt idx="20363">
                  <c:v>3.2070799999999999</c:v>
                </c:pt>
                <c:pt idx="20364">
                  <c:v>3.2055959999999999</c:v>
                </c:pt>
                <c:pt idx="20365">
                  <c:v>3.207611</c:v>
                </c:pt>
                <c:pt idx="20366">
                  <c:v>3.2114600000000002</c:v>
                </c:pt>
                <c:pt idx="20367">
                  <c:v>3.2094109999999998</c:v>
                </c:pt>
                <c:pt idx="20368">
                  <c:v>3.210251</c:v>
                </c:pt>
                <c:pt idx="20369">
                  <c:v>3.2113360000000002</c:v>
                </c:pt>
                <c:pt idx="20370">
                  <c:v>3.2057530000000001</c:v>
                </c:pt>
                <c:pt idx="20371">
                  <c:v>3.2047059999999998</c:v>
                </c:pt>
                <c:pt idx="20372">
                  <c:v>3.207211</c:v>
                </c:pt>
                <c:pt idx="20373">
                  <c:v>3.2054309999999999</c:v>
                </c:pt>
                <c:pt idx="20374">
                  <c:v>3.2069830000000001</c:v>
                </c:pt>
                <c:pt idx="20375">
                  <c:v>3.2131620000000001</c:v>
                </c:pt>
                <c:pt idx="20376">
                  <c:v>3.2128969999999999</c:v>
                </c:pt>
                <c:pt idx="20377">
                  <c:v>3.2093950000000002</c:v>
                </c:pt>
                <c:pt idx="20378">
                  <c:v>3.211052</c:v>
                </c:pt>
                <c:pt idx="20379">
                  <c:v>3.2103630000000001</c:v>
                </c:pt>
                <c:pt idx="20380">
                  <c:v>3.210985</c:v>
                </c:pt>
                <c:pt idx="20381">
                  <c:v>3.2157809999999998</c:v>
                </c:pt>
                <c:pt idx="20382">
                  <c:v>3.2145090000000001</c:v>
                </c:pt>
                <c:pt idx="20383">
                  <c:v>3.2134770000000001</c:v>
                </c:pt>
                <c:pt idx="20384">
                  <c:v>3.2143700000000002</c:v>
                </c:pt>
                <c:pt idx="20385">
                  <c:v>3.2125370000000002</c:v>
                </c:pt>
                <c:pt idx="20386">
                  <c:v>3.211999</c:v>
                </c:pt>
                <c:pt idx="20387">
                  <c:v>3.2119789999999999</c:v>
                </c:pt>
                <c:pt idx="20388">
                  <c:v>3.2109519999999998</c:v>
                </c:pt>
                <c:pt idx="20389">
                  <c:v>3.2138179999999998</c:v>
                </c:pt>
                <c:pt idx="20390">
                  <c:v>3.2165810000000001</c:v>
                </c:pt>
                <c:pt idx="20391">
                  <c:v>3.2139730000000002</c:v>
                </c:pt>
                <c:pt idx="20392">
                  <c:v>3.21373</c:v>
                </c:pt>
                <c:pt idx="20393">
                  <c:v>3.2178</c:v>
                </c:pt>
                <c:pt idx="20394">
                  <c:v>3.2163210000000002</c:v>
                </c:pt>
                <c:pt idx="20395">
                  <c:v>3.2137030000000002</c:v>
                </c:pt>
                <c:pt idx="20396">
                  <c:v>3.216567</c:v>
                </c:pt>
                <c:pt idx="20397">
                  <c:v>3.2186170000000001</c:v>
                </c:pt>
                <c:pt idx="20398">
                  <c:v>3.2172260000000001</c:v>
                </c:pt>
                <c:pt idx="20399">
                  <c:v>3.2160350000000002</c:v>
                </c:pt>
                <c:pt idx="20400">
                  <c:v>3.217571</c:v>
                </c:pt>
                <c:pt idx="20401">
                  <c:v>3.2187039999999998</c:v>
                </c:pt>
                <c:pt idx="20402">
                  <c:v>3.2163249999999999</c:v>
                </c:pt>
                <c:pt idx="20403">
                  <c:v>3.2143389999999998</c:v>
                </c:pt>
                <c:pt idx="20404">
                  <c:v>3.214448</c:v>
                </c:pt>
                <c:pt idx="20405">
                  <c:v>3.2175859999999998</c:v>
                </c:pt>
                <c:pt idx="20406">
                  <c:v>3.2188629999999998</c:v>
                </c:pt>
                <c:pt idx="20407">
                  <c:v>3.217279</c:v>
                </c:pt>
                <c:pt idx="20408">
                  <c:v>3.2196929999999999</c:v>
                </c:pt>
                <c:pt idx="20409">
                  <c:v>3.2224919999999999</c:v>
                </c:pt>
                <c:pt idx="20410">
                  <c:v>3.2170809999999999</c:v>
                </c:pt>
                <c:pt idx="20411">
                  <c:v>3.2130369999999999</c:v>
                </c:pt>
                <c:pt idx="20412">
                  <c:v>3.2173250000000002</c:v>
                </c:pt>
                <c:pt idx="20413">
                  <c:v>3.2199460000000002</c:v>
                </c:pt>
                <c:pt idx="20414">
                  <c:v>3.2204709999999999</c:v>
                </c:pt>
                <c:pt idx="20415">
                  <c:v>3.223414</c:v>
                </c:pt>
                <c:pt idx="20416">
                  <c:v>3.2218599999999999</c:v>
                </c:pt>
                <c:pt idx="20417">
                  <c:v>3.2209660000000002</c:v>
                </c:pt>
                <c:pt idx="20418">
                  <c:v>3.2216529999999999</c:v>
                </c:pt>
                <c:pt idx="20419">
                  <c:v>3.218388</c:v>
                </c:pt>
                <c:pt idx="20420">
                  <c:v>3.2196549999999999</c:v>
                </c:pt>
                <c:pt idx="20421">
                  <c:v>3.2237119999999999</c:v>
                </c:pt>
                <c:pt idx="20422">
                  <c:v>3.2229839999999998</c:v>
                </c:pt>
                <c:pt idx="20423">
                  <c:v>3.2229860000000001</c:v>
                </c:pt>
                <c:pt idx="20424">
                  <c:v>3.2264620000000002</c:v>
                </c:pt>
                <c:pt idx="20425">
                  <c:v>3.2275140000000002</c:v>
                </c:pt>
                <c:pt idx="20426">
                  <c:v>3.2254019999999999</c:v>
                </c:pt>
                <c:pt idx="20427">
                  <c:v>3.2237290000000001</c:v>
                </c:pt>
                <c:pt idx="20428">
                  <c:v>3.220218</c:v>
                </c:pt>
                <c:pt idx="20429">
                  <c:v>3.2205539999999999</c:v>
                </c:pt>
                <c:pt idx="20430">
                  <c:v>3.2229290000000002</c:v>
                </c:pt>
                <c:pt idx="20431">
                  <c:v>3.2219739999999999</c:v>
                </c:pt>
                <c:pt idx="20432">
                  <c:v>3.2242310000000001</c:v>
                </c:pt>
                <c:pt idx="20433">
                  <c:v>3.2271619999999999</c:v>
                </c:pt>
                <c:pt idx="20434">
                  <c:v>3.2251759999999998</c:v>
                </c:pt>
                <c:pt idx="20435">
                  <c:v>3.2254010000000002</c:v>
                </c:pt>
                <c:pt idx="20436">
                  <c:v>3.231846</c:v>
                </c:pt>
                <c:pt idx="20437">
                  <c:v>3.2336990000000001</c:v>
                </c:pt>
                <c:pt idx="20438">
                  <c:v>3.226537</c:v>
                </c:pt>
                <c:pt idx="20439">
                  <c:v>3.2236050000000001</c:v>
                </c:pt>
                <c:pt idx="20440">
                  <c:v>3.2282109999999999</c:v>
                </c:pt>
                <c:pt idx="20441">
                  <c:v>3.2319089999999999</c:v>
                </c:pt>
                <c:pt idx="20442">
                  <c:v>3.232351</c:v>
                </c:pt>
                <c:pt idx="20443">
                  <c:v>3.23</c:v>
                </c:pt>
                <c:pt idx="20444">
                  <c:v>3.2291620000000001</c:v>
                </c:pt>
                <c:pt idx="20445">
                  <c:v>3.2287699999999999</c:v>
                </c:pt>
                <c:pt idx="20446">
                  <c:v>3.2271079999999999</c:v>
                </c:pt>
                <c:pt idx="20447">
                  <c:v>3.2295159999999998</c:v>
                </c:pt>
                <c:pt idx="20448">
                  <c:v>3.2329650000000001</c:v>
                </c:pt>
                <c:pt idx="20449">
                  <c:v>3.2312669999999999</c:v>
                </c:pt>
                <c:pt idx="20450">
                  <c:v>3.225857</c:v>
                </c:pt>
                <c:pt idx="20451">
                  <c:v>3.2260339999999998</c:v>
                </c:pt>
                <c:pt idx="20452">
                  <c:v>3.2304810000000002</c:v>
                </c:pt>
                <c:pt idx="20453">
                  <c:v>3.2326860000000002</c:v>
                </c:pt>
                <c:pt idx="20454">
                  <c:v>3.2335579999999999</c:v>
                </c:pt>
                <c:pt idx="20455">
                  <c:v>3.2335159999999998</c:v>
                </c:pt>
                <c:pt idx="20456">
                  <c:v>3.233746</c:v>
                </c:pt>
                <c:pt idx="20457">
                  <c:v>3.236084</c:v>
                </c:pt>
                <c:pt idx="20458">
                  <c:v>3.2379349999999998</c:v>
                </c:pt>
                <c:pt idx="20459">
                  <c:v>3.2382550000000001</c:v>
                </c:pt>
                <c:pt idx="20460">
                  <c:v>3.2399810000000002</c:v>
                </c:pt>
                <c:pt idx="20461">
                  <c:v>3.2385410000000001</c:v>
                </c:pt>
                <c:pt idx="20462">
                  <c:v>3.234334</c:v>
                </c:pt>
                <c:pt idx="20463">
                  <c:v>3.2328410000000001</c:v>
                </c:pt>
                <c:pt idx="20464">
                  <c:v>3.2292770000000002</c:v>
                </c:pt>
                <c:pt idx="20465">
                  <c:v>3.2281610000000001</c:v>
                </c:pt>
                <c:pt idx="20466">
                  <c:v>3.2339370000000001</c:v>
                </c:pt>
                <c:pt idx="20467">
                  <c:v>3.2327910000000002</c:v>
                </c:pt>
                <c:pt idx="20468">
                  <c:v>3.2281420000000001</c:v>
                </c:pt>
                <c:pt idx="20469">
                  <c:v>3.2321749999999998</c:v>
                </c:pt>
                <c:pt idx="20470">
                  <c:v>3.2327650000000001</c:v>
                </c:pt>
                <c:pt idx="20471">
                  <c:v>3.229752</c:v>
                </c:pt>
                <c:pt idx="20472">
                  <c:v>3.2353190000000001</c:v>
                </c:pt>
                <c:pt idx="20473">
                  <c:v>3.2372290000000001</c:v>
                </c:pt>
                <c:pt idx="20474">
                  <c:v>3.2307959999999998</c:v>
                </c:pt>
                <c:pt idx="20475">
                  <c:v>3.230553</c:v>
                </c:pt>
                <c:pt idx="20476">
                  <c:v>3.2361279999999999</c:v>
                </c:pt>
                <c:pt idx="20477">
                  <c:v>3.2333219999999998</c:v>
                </c:pt>
                <c:pt idx="20478">
                  <c:v>3.2303609999999998</c:v>
                </c:pt>
                <c:pt idx="20479">
                  <c:v>3.2351860000000001</c:v>
                </c:pt>
                <c:pt idx="20480">
                  <c:v>3.2341769999999999</c:v>
                </c:pt>
                <c:pt idx="20481">
                  <c:v>3.2309920000000001</c:v>
                </c:pt>
                <c:pt idx="20482">
                  <c:v>3.2367789999999999</c:v>
                </c:pt>
                <c:pt idx="20483">
                  <c:v>3.2413729999999998</c:v>
                </c:pt>
                <c:pt idx="20484">
                  <c:v>3.2372299999999998</c:v>
                </c:pt>
                <c:pt idx="20485">
                  <c:v>3.2316250000000002</c:v>
                </c:pt>
                <c:pt idx="20486">
                  <c:v>3.234232</c:v>
                </c:pt>
                <c:pt idx="20487">
                  <c:v>3.2384949999999999</c:v>
                </c:pt>
                <c:pt idx="20488">
                  <c:v>3.2361080000000002</c:v>
                </c:pt>
                <c:pt idx="20489">
                  <c:v>3.2337899999999999</c:v>
                </c:pt>
                <c:pt idx="20490">
                  <c:v>3.236281</c:v>
                </c:pt>
                <c:pt idx="20491">
                  <c:v>3.2368209999999999</c:v>
                </c:pt>
                <c:pt idx="20492">
                  <c:v>3.236742</c:v>
                </c:pt>
                <c:pt idx="20493">
                  <c:v>3.2372230000000002</c:v>
                </c:pt>
                <c:pt idx="20494">
                  <c:v>3.234178</c:v>
                </c:pt>
                <c:pt idx="20495">
                  <c:v>3.2330070000000002</c:v>
                </c:pt>
                <c:pt idx="20496">
                  <c:v>3.2367490000000001</c:v>
                </c:pt>
                <c:pt idx="20497">
                  <c:v>3.2400319999999998</c:v>
                </c:pt>
                <c:pt idx="20498">
                  <c:v>3.2391999999999999</c:v>
                </c:pt>
                <c:pt idx="20499">
                  <c:v>3.2395700000000001</c:v>
                </c:pt>
                <c:pt idx="20500">
                  <c:v>3.246165</c:v>
                </c:pt>
                <c:pt idx="20501">
                  <c:v>3.251449</c:v>
                </c:pt>
                <c:pt idx="20502">
                  <c:v>3.2492200000000002</c:v>
                </c:pt>
                <c:pt idx="20503">
                  <c:v>3.2447699999999999</c:v>
                </c:pt>
                <c:pt idx="20504">
                  <c:v>3.2410350000000001</c:v>
                </c:pt>
                <c:pt idx="20505">
                  <c:v>3.238067</c:v>
                </c:pt>
                <c:pt idx="20506">
                  <c:v>3.2395299999999998</c:v>
                </c:pt>
                <c:pt idx="20507">
                  <c:v>3.2429389999999998</c:v>
                </c:pt>
                <c:pt idx="20508">
                  <c:v>3.2421359999999999</c:v>
                </c:pt>
                <c:pt idx="20509">
                  <c:v>3.2414839999999998</c:v>
                </c:pt>
                <c:pt idx="20510">
                  <c:v>3.2405650000000001</c:v>
                </c:pt>
                <c:pt idx="20511">
                  <c:v>3.2396959999999999</c:v>
                </c:pt>
                <c:pt idx="20512">
                  <c:v>3.2419479999999998</c:v>
                </c:pt>
                <c:pt idx="20513">
                  <c:v>3.244418</c:v>
                </c:pt>
                <c:pt idx="20514">
                  <c:v>3.2455539999999998</c:v>
                </c:pt>
                <c:pt idx="20515">
                  <c:v>3.2421709999999999</c:v>
                </c:pt>
                <c:pt idx="20516">
                  <c:v>3.2388530000000002</c:v>
                </c:pt>
                <c:pt idx="20517">
                  <c:v>3.2398850000000001</c:v>
                </c:pt>
                <c:pt idx="20518">
                  <c:v>3.2427139999999999</c:v>
                </c:pt>
                <c:pt idx="20519">
                  <c:v>3.246143</c:v>
                </c:pt>
                <c:pt idx="20520">
                  <c:v>3.247055</c:v>
                </c:pt>
                <c:pt idx="20521">
                  <c:v>3.2437399999999998</c:v>
                </c:pt>
                <c:pt idx="20522">
                  <c:v>3.2423229999999998</c:v>
                </c:pt>
                <c:pt idx="20523">
                  <c:v>3.243741</c:v>
                </c:pt>
                <c:pt idx="20524">
                  <c:v>3.2449279999999998</c:v>
                </c:pt>
                <c:pt idx="20525">
                  <c:v>3.245152</c:v>
                </c:pt>
                <c:pt idx="20526">
                  <c:v>3.2474029999999998</c:v>
                </c:pt>
                <c:pt idx="20527">
                  <c:v>3.2503860000000002</c:v>
                </c:pt>
                <c:pt idx="20528">
                  <c:v>3.2447059999999999</c:v>
                </c:pt>
                <c:pt idx="20529">
                  <c:v>3.2383109999999999</c:v>
                </c:pt>
                <c:pt idx="20530">
                  <c:v>3.2421120000000001</c:v>
                </c:pt>
                <c:pt idx="20531">
                  <c:v>3.2442440000000001</c:v>
                </c:pt>
                <c:pt idx="20532">
                  <c:v>3.2442609999999998</c:v>
                </c:pt>
                <c:pt idx="20533">
                  <c:v>3.2461479999999998</c:v>
                </c:pt>
                <c:pt idx="20534">
                  <c:v>3.2487979999999999</c:v>
                </c:pt>
                <c:pt idx="20535">
                  <c:v>3.2506710000000001</c:v>
                </c:pt>
                <c:pt idx="20536">
                  <c:v>3.2508360000000001</c:v>
                </c:pt>
                <c:pt idx="20537">
                  <c:v>3.2508680000000001</c:v>
                </c:pt>
                <c:pt idx="20538">
                  <c:v>3.250753</c:v>
                </c:pt>
                <c:pt idx="20539">
                  <c:v>3.2515800000000001</c:v>
                </c:pt>
                <c:pt idx="20540">
                  <c:v>3.2500399999999998</c:v>
                </c:pt>
                <c:pt idx="20541">
                  <c:v>3.2491829999999999</c:v>
                </c:pt>
                <c:pt idx="20542">
                  <c:v>3.2521209999999998</c:v>
                </c:pt>
                <c:pt idx="20543">
                  <c:v>3.251404</c:v>
                </c:pt>
                <c:pt idx="20544">
                  <c:v>3.2483870000000001</c:v>
                </c:pt>
                <c:pt idx="20545">
                  <c:v>3.2478829999999999</c:v>
                </c:pt>
                <c:pt idx="20546">
                  <c:v>3.2511230000000002</c:v>
                </c:pt>
                <c:pt idx="20547">
                  <c:v>3.2502399999999998</c:v>
                </c:pt>
                <c:pt idx="20548">
                  <c:v>3.244272</c:v>
                </c:pt>
                <c:pt idx="20549">
                  <c:v>3.2450580000000002</c:v>
                </c:pt>
                <c:pt idx="20550">
                  <c:v>3.248945</c:v>
                </c:pt>
                <c:pt idx="20551">
                  <c:v>3.250823</c:v>
                </c:pt>
                <c:pt idx="20552">
                  <c:v>3.2499989999999999</c:v>
                </c:pt>
                <c:pt idx="20553">
                  <c:v>3.2476600000000002</c:v>
                </c:pt>
                <c:pt idx="20554">
                  <c:v>3.245822</c:v>
                </c:pt>
                <c:pt idx="20555">
                  <c:v>3.2450760000000001</c:v>
                </c:pt>
                <c:pt idx="20556">
                  <c:v>3.2456689999999999</c:v>
                </c:pt>
                <c:pt idx="20557">
                  <c:v>3.2489590000000002</c:v>
                </c:pt>
                <c:pt idx="20558">
                  <c:v>3.2503899999999999</c:v>
                </c:pt>
                <c:pt idx="20559">
                  <c:v>3.2452380000000001</c:v>
                </c:pt>
                <c:pt idx="20560">
                  <c:v>3.2450800000000002</c:v>
                </c:pt>
                <c:pt idx="20561">
                  <c:v>3.251646</c:v>
                </c:pt>
                <c:pt idx="20562">
                  <c:v>3.2529469999999998</c:v>
                </c:pt>
                <c:pt idx="20563">
                  <c:v>3.2506870000000001</c:v>
                </c:pt>
                <c:pt idx="20564">
                  <c:v>3.2496999999999998</c:v>
                </c:pt>
                <c:pt idx="20565">
                  <c:v>3.2510759999999999</c:v>
                </c:pt>
                <c:pt idx="20566">
                  <c:v>3.2533099999999999</c:v>
                </c:pt>
                <c:pt idx="20567">
                  <c:v>3.2551160000000001</c:v>
                </c:pt>
                <c:pt idx="20568">
                  <c:v>3.2536269999999998</c:v>
                </c:pt>
                <c:pt idx="20569">
                  <c:v>3.2500499999999999</c:v>
                </c:pt>
                <c:pt idx="20570">
                  <c:v>3.2535959999999999</c:v>
                </c:pt>
                <c:pt idx="20571">
                  <c:v>3.2578930000000001</c:v>
                </c:pt>
                <c:pt idx="20572">
                  <c:v>3.2555830000000001</c:v>
                </c:pt>
                <c:pt idx="20573">
                  <c:v>3.2531460000000001</c:v>
                </c:pt>
                <c:pt idx="20574">
                  <c:v>3.2531189999999999</c:v>
                </c:pt>
                <c:pt idx="20575">
                  <c:v>3.2574109999999998</c:v>
                </c:pt>
                <c:pt idx="20576">
                  <c:v>3.2604869999999999</c:v>
                </c:pt>
                <c:pt idx="20577">
                  <c:v>3.2568199999999998</c:v>
                </c:pt>
                <c:pt idx="20578">
                  <c:v>3.2538360000000002</c:v>
                </c:pt>
                <c:pt idx="20579">
                  <c:v>3.2525040000000001</c:v>
                </c:pt>
                <c:pt idx="20580">
                  <c:v>3.254934</c:v>
                </c:pt>
                <c:pt idx="20581">
                  <c:v>3.2603420000000001</c:v>
                </c:pt>
                <c:pt idx="20582">
                  <c:v>3.2608649999999999</c:v>
                </c:pt>
                <c:pt idx="20583">
                  <c:v>3.260548</c:v>
                </c:pt>
                <c:pt idx="20584">
                  <c:v>3.259023</c:v>
                </c:pt>
                <c:pt idx="20585">
                  <c:v>3.2558220000000002</c:v>
                </c:pt>
                <c:pt idx="20586">
                  <c:v>3.257593</c:v>
                </c:pt>
                <c:pt idx="20587">
                  <c:v>3.2595730000000001</c:v>
                </c:pt>
                <c:pt idx="20588">
                  <c:v>3.2630469999999998</c:v>
                </c:pt>
                <c:pt idx="20589">
                  <c:v>3.2636500000000002</c:v>
                </c:pt>
                <c:pt idx="20590">
                  <c:v>3.2617530000000001</c:v>
                </c:pt>
                <c:pt idx="20591">
                  <c:v>3.2647940000000002</c:v>
                </c:pt>
                <c:pt idx="20592">
                  <c:v>3.2650800000000002</c:v>
                </c:pt>
                <c:pt idx="20593">
                  <c:v>3.2617769999999999</c:v>
                </c:pt>
                <c:pt idx="20594">
                  <c:v>3.263144</c:v>
                </c:pt>
                <c:pt idx="20595">
                  <c:v>3.265072</c:v>
                </c:pt>
                <c:pt idx="20596">
                  <c:v>3.2624900000000001</c:v>
                </c:pt>
                <c:pt idx="20597">
                  <c:v>3.2615850000000002</c:v>
                </c:pt>
                <c:pt idx="20598">
                  <c:v>3.2632850000000002</c:v>
                </c:pt>
                <c:pt idx="20599">
                  <c:v>3.2618330000000002</c:v>
                </c:pt>
                <c:pt idx="20600">
                  <c:v>3.2589359999999998</c:v>
                </c:pt>
                <c:pt idx="20601">
                  <c:v>3.2586119999999998</c:v>
                </c:pt>
                <c:pt idx="20602">
                  <c:v>3.2593040000000002</c:v>
                </c:pt>
                <c:pt idx="20603">
                  <c:v>3.2619359999999999</c:v>
                </c:pt>
                <c:pt idx="20604">
                  <c:v>3.26492</c:v>
                </c:pt>
                <c:pt idx="20605">
                  <c:v>3.2640929999999999</c:v>
                </c:pt>
                <c:pt idx="20606">
                  <c:v>3.2599170000000002</c:v>
                </c:pt>
                <c:pt idx="20607">
                  <c:v>3.259061</c:v>
                </c:pt>
                <c:pt idx="20608">
                  <c:v>3.2659400000000001</c:v>
                </c:pt>
                <c:pt idx="20609">
                  <c:v>3.2677200000000002</c:v>
                </c:pt>
                <c:pt idx="20610">
                  <c:v>3.2616239999999999</c:v>
                </c:pt>
                <c:pt idx="20611">
                  <c:v>3.2605460000000002</c:v>
                </c:pt>
                <c:pt idx="20612">
                  <c:v>3.2624840000000002</c:v>
                </c:pt>
                <c:pt idx="20613">
                  <c:v>3.2626849999999998</c:v>
                </c:pt>
                <c:pt idx="20614">
                  <c:v>3.2643170000000001</c:v>
                </c:pt>
                <c:pt idx="20615">
                  <c:v>3.2665139999999999</c:v>
                </c:pt>
                <c:pt idx="20616">
                  <c:v>3.2669969999999999</c:v>
                </c:pt>
                <c:pt idx="20617">
                  <c:v>3.2681819999999999</c:v>
                </c:pt>
                <c:pt idx="20618">
                  <c:v>3.2679689999999999</c:v>
                </c:pt>
                <c:pt idx="20619">
                  <c:v>3.2644069999999998</c:v>
                </c:pt>
                <c:pt idx="20620">
                  <c:v>3.265034</c:v>
                </c:pt>
                <c:pt idx="20621">
                  <c:v>3.2682329999999999</c:v>
                </c:pt>
                <c:pt idx="20622">
                  <c:v>3.2674750000000001</c:v>
                </c:pt>
                <c:pt idx="20623">
                  <c:v>3.2678400000000001</c:v>
                </c:pt>
                <c:pt idx="20624">
                  <c:v>3.2700550000000002</c:v>
                </c:pt>
                <c:pt idx="20625">
                  <c:v>3.2688090000000001</c:v>
                </c:pt>
                <c:pt idx="20626">
                  <c:v>3.2658700000000001</c:v>
                </c:pt>
                <c:pt idx="20627">
                  <c:v>3.2671890000000001</c:v>
                </c:pt>
                <c:pt idx="20628">
                  <c:v>3.2707950000000001</c:v>
                </c:pt>
                <c:pt idx="20629">
                  <c:v>3.2693140000000001</c:v>
                </c:pt>
                <c:pt idx="20630">
                  <c:v>3.267728</c:v>
                </c:pt>
                <c:pt idx="20631">
                  <c:v>3.2678389999999999</c:v>
                </c:pt>
                <c:pt idx="20632">
                  <c:v>3.2662399999999998</c:v>
                </c:pt>
                <c:pt idx="20633">
                  <c:v>3.2664089999999999</c:v>
                </c:pt>
                <c:pt idx="20634">
                  <c:v>3.2683490000000002</c:v>
                </c:pt>
                <c:pt idx="20635">
                  <c:v>3.2709100000000002</c:v>
                </c:pt>
                <c:pt idx="20636">
                  <c:v>3.2730920000000001</c:v>
                </c:pt>
                <c:pt idx="20637">
                  <c:v>3.2716259999999999</c:v>
                </c:pt>
                <c:pt idx="20638">
                  <c:v>3.2701539999999998</c:v>
                </c:pt>
                <c:pt idx="20639">
                  <c:v>3.2724060000000001</c:v>
                </c:pt>
                <c:pt idx="20640">
                  <c:v>3.2753700000000001</c:v>
                </c:pt>
                <c:pt idx="20641">
                  <c:v>3.27474</c:v>
                </c:pt>
                <c:pt idx="20642">
                  <c:v>3.2702279999999999</c:v>
                </c:pt>
                <c:pt idx="20643">
                  <c:v>3.2692519999999998</c:v>
                </c:pt>
                <c:pt idx="20644">
                  <c:v>3.2721629999999999</c:v>
                </c:pt>
                <c:pt idx="20645">
                  <c:v>3.2723949999999999</c:v>
                </c:pt>
                <c:pt idx="20646">
                  <c:v>3.2720340000000001</c:v>
                </c:pt>
                <c:pt idx="20647">
                  <c:v>3.2719019999999999</c:v>
                </c:pt>
                <c:pt idx="20648">
                  <c:v>3.2725110000000002</c:v>
                </c:pt>
                <c:pt idx="20649">
                  <c:v>3.274508</c:v>
                </c:pt>
                <c:pt idx="20650">
                  <c:v>3.2716409999999998</c:v>
                </c:pt>
                <c:pt idx="20651">
                  <c:v>3.2700719999999999</c:v>
                </c:pt>
                <c:pt idx="20652">
                  <c:v>3.2754150000000002</c:v>
                </c:pt>
                <c:pt idx="20653">
                  <c:v>3.2775720000000002</c:v>
                </c:pt>
                <c:pt idx="20654">
                  <c:v>3.2724790000000001</c:v>
                </c:pt>
                <c:pt idx="20655">
                  <c:v>3.2713640000000002</c:v>
                </c:pt>
                <c:pt idx="20656">
                  <c:v>3.2742439999999999</c:v>
                </c:pt>
                <c:pt idx="20657">
                  <c:v>3.274003</c:v>
                </c:pt>
                <c:pt idx="20658">
                  <c:v>3.271687</c:v>
                </c:pt>
                <c:pt idx="20659">
                  <c:v>3.2679490000000002</c:v>
                </c:pt>
                <c:pt idx="20660">
                  <c:v>3.2683930000000001</c:v>
                </c:pt>
                <c:pt idx="20661">
                  <c:v>3.2736299999999998</c:v>
                </c:pt>
                <c:pt idx="20662">
                  <c:v>3.2766920000000002</c:v>
                </c:pt>
                <c:pt idx="20663">
                  <c:v>3.2747679999999999</c:v>
                </c:pt>
                <c:pt idx="20664">
                  <c:v>3.2770389999999998</c:v>
                </c:pt>
                <c:pt idx="20665">
                  <c:v>3.2797969999999999</c:v>
                </c:pt>
                <c:pt idx="20666">
                  <c:v>3.2753899999999998</c:v>
                </c:pt>
                <c:pt idx="20667">
                  <c:v>3.27197</c:v>
                </c:pt>
                <c:pt idx="20668">
                  <c:v>3.2759049999999998</c:v>
                </c:pt>
                <c:pt idx="20669">
                  <c:v>3.281784</c:v>
                </c:pt>
                <c:pt idx="20670">
                  <c:v>3.2771819999999998</c:v>
                </c:pt>
                <c:pt idx="20671">
                  <c:v>3.270518</c:v>
                </c:pt>
                <c:pt idx="20672">
                  <c:v>3.2737080000000001</c:v>
                </c:pt>
                <c:pt idx="20673">
                  <c:v>3.2768619999999999</c:v>
                </c:pt>
                <c:pt idx="20674">
                  <c:v>3.2755390000000002</c:v>
                </c:pt>
                <c:pt idx="20675">
                  <c:v>3.2750089999999998</c:v>
                </c:pt>
                <c:pt idx="20676">
                  <c:v>3.2750300000000001</c:v>
                </c:pt>
                <c:pt idx="20677">
                  <c:v>3.2721480000000001</c:v>
                </c:pt>
                <c:pt idx="20678">
                  <c:v>3.272939</c:v>
                </c:pt>
                <c:pt idx="20679">
                  <c:v>3.2732969999999999</c:v>
                </c:pt>
                <c:pt idx="20680">
                  <c:v>3.2716599999999998</c:v>
                </c:pt>
                <c:pt idx="20681">
                  <c:v>3.2760590000000001</c:v>
                </c:pt>
                <c:pt idx="20682">
                  <c:v>3.2785899999999999</c:v>
                </c:pt>
                <c:pt idx="20683">
                  <c:v>3.274985</c:v>
                </c:pt>
                <c:pt idx="20684">
                  <c:v>3.2730769999999998</c:v>
                </c:pt>
                <c:pt idx="20685">
                  <c:v>3.275067</c:v>
                </c:pt>
                <c:pt idx="20686">
                  <c:v>3.2764120000000001</c:v>
                </c:pt>
                <c:pt idx="20687">
                  <c:v>3.277399</c:v>
                </c:pt>
                <c:pt idx="20688">
                  <c:v>3.2776190000000001</c:v>
                </c:pt>
                <c:pt idx="20689">
                  <c:v>3.2743549999999999</c:v>
                </c:pt>
                <c:pt idx="20690">
                  <c:v>3.2734640000000002</c:v>
                </c:pt>
                <c:pt idx="20691">
                  <c:v>3.2781959999999999</c:v>
                </c:pt>
                <c:pt idx="20692">
                  <c:v>3.2814109999999999</c:v>
                </c:pt>
                <c:pt idx="20693">
                  <c:v>3.2805059999999999</c:v>
                </c:pt>
                <c:pt idx="20694">
                  <c:v>3.2810039999999998</c:v>
                </c:pt>
                <c:pt idx="20695">
                  <c:v>3.2816580000000002</c:v>
                </c:pt>
                <c:pt idx="20696">
                  <c:v>3.2813240000000001</c:v>
                </c:pt>
                <c:pt idx="20697">
                  <c:v>3.2818610000000001</c:v>
                </c:pt>
                <c:pt idx="20698">
                  <c:v>3.2796240000000001</c:v>
                </c:pt>
                <c:pt idx="20699">
                  <c:v>3.2797559999999999</c:v>
                </c:pt>
                <c:pt idx="20700">
                  <c:v>3.2870020000000002</c:v>
                </c:pt>
                <c:pt idx="20701">
                  <c:v>3.2874219999999998</c:v>
                </c:pt>
                <c:pt idx="20702">
                  <c:v>3.281717</c:v>
                </c:pt>
                <c:pt idx="20703">
                  <c:v>3.2850160000000002</c:v>
                </c:pt>
                <c:pt idx="20704">
                  <c:v>3.2883339999999999</c:v>
                </c:pt>
                <c:pt idx="20705">
                  <c:v>3.285304</c:v>
                </c:pt>
                <c:pt idx="20706">
                  <c:v>3.2833589999999999</c:v>
                </c:pt>
                <c:pt idx="20707">
                  <c:v>3.2820179999999999</c:v>
                </c:pt>
                <c:pt idx="20708">
                  <c:v>3.281285</c:v>
                </c:pt>
                <c:pt idx="20709">
                  <c:v>3.2848380000000001</c:v>
                </c:pt>
                <c:pt idx="20710">
                  <c:v>3.2888730000000002</c:v>
                </c:pt>
                <c:pt idx="20711">
                  <c:v>3.2835519999999998</c:v>
                </c:pt>
                <c:pt idx="20712">
                  <c:v>3.2816700000000001</c:v>
                </c:pt>
                <c:pt idx="20713">
                  <c:v>3.2885049999999998</c:v>
                </c:pt>
                <c:pt idx="20714">
                  <c:v>3.2883010000000001</c:v>
                </c:pt>
                <c:pt idx="20715">
                  <c:v>3.2865829999999998</c:v>
                </c:pt>
                <c:pt idx="20716">
                  <c:v>3.291461</c:v>
                </c:pt>
                <c:pt idx="20717">
                  <c:v>3.2961960000000001</c:v>
                </c:pt>
                <c:pt idx="20718">
                  <c:v>3.2973270000000001</c:v>
                </c:pt>
                <c:pt idx="20719">
                  <c:v>3.2940520000000002</c:v>
                </c:pt>
                <c:pt idx="20720">
                  <c:v>3.2890790000000001</c:v>
                </c:pt>
                <c:pt idx="20721">
                  <c:v>3.287385</c:v>
                </c:pt>
                <c:pt idx="20722">
                  <c:v>3.2893080000000001</c:v>
                </c:pt>
                <c:pt idx="20723">
                  <c:v>3.28864</c:v>
                </c:pt>
                <c:pt idx="20724">
                  <c:v>3.2869959999999998</c:v>
                </c:pt>
                <c:pt idx="20725">
                  <c:v>3.2875390000000002</c:v>
                </c:pt>
                <c:pt idx="20726">
                  <c:v>3.2889979999999999</c:v>
                </c:pt>
                <c:pt idx="20727">
                  <c:v>3.2954189999999999</c:v>
                </c:pt>
                <c:pt idx="20728">
                  <c:v>3.2977799999999999</c:v>
                </c:pt>
                <c:pt idx="20729">
                  <c:v>3.2896999999999998</c:v>
                </c:pt>
                <c:pt idx="20730">
                  <c:v>3.2862110000000002</c:v>
                </c:pt>
                <c:pt idx="20731">
                  <c:v>3.290184</c:v>
                </c:pt>
                <c:pt idx="20732">
                  <c:v>3.2909809999999999</c:v>
                </c:pt>
                <c:pt idx="20733">
                  <c:v>3.2903349999999998</c:v>
                </c:pt>
                <c:pt idx="20734">
                  <c:v>3.2917839999999998</c:v>
                </c:pt>
                <c:pt idx="20735">
                  <c:v>3.2930350000000002</c:v>
                </c:pt>
                <c:pt idx="20736">
                  <c:v>3.2925409999999999</c:v>
                </c:pt>
                <c:pt idx="20737">
                  <c:v>3.2897609999999999</c:v>
                </c:pt>
                <c:pt idx="20738">
                  <c:v>3.2910349999999999</c:v>
                </c:pt>
                <c:pt idx="20739">
                  <c:v>3.2933569999999999</c:v>
                </c:pt>
                <c:pt idx="20740">
                  <c:v>3.2920500000000001</c:v>
                </c:pt>
                <c:pt idx="20741">
                  <c:v>3.2940320000000001</c:v>
                </c:pt>
                <c:pt idx="20742">
                  <c:v>3.298419</c:v>
                </c:pt>
                <c:pt idx="20743">
                  <c:v>3.2975620000000001</c:v>
                </c:pt>
                <c:pt idx="20744">
                  <c:v>3.2948819999999999</c:v>
                </c:pt>
                <c:pt idx="20745">
                  <c:v>3.2938000000000001</c:v>
                </c:pt>
                <c:pt idx="20746">
                  <c:v>3.2927110000000002</c:v>
                </c:pt>
                <c:pt idx="20747">
                  <c:v>3.293847</c:v>
                </c:pt>
                <c:pt idx="20748">
                  <c:v>3.2967900000000001</c:v>
                </c:pt>
                <c:pt idx="20749">
                  <c:v>3.2956259999999999</c:v>
                </c:pt>
                <c:pt idx="20750">
                  <c:v>3.2923209999999998</c:v>
                </c:pt>
                <c:pt idx="20751">
                  <c:v>3.2939099999999999</c:v>
                </c:pt>
                <c:pt idx="20752">
                  <c:v>3.2950810000000001</c:v>
                </c:pt>
                <c:pt idx="20753">
                  <c:v>3.2945829999999998</c:v>
                </c:pt>
                <c:pt idx="20754">
                  <c:v>3.2964579999999999</c:v>
                </c:pt>
                <c:pt idx="20755">
                  <c:v>3.296621</c:v>
                </c:pt>
                <c:pt idx="20756">
                  <c:v>3.2985540000000002</c:v>
                </c:pt>
                <c:pt idx="20757">
                  <c:v>3.2989000000000002</c:v>
                </c:pt>
                <c:pt idx="20758">
                  <c:v>3.2918759999999998</c:v>
                </c:pt>
                <c:pt idx="20759">
                  <c:v>3.293501</c:v>
                </c:pt>
                <c:pt idx="20760">
                  <c:v>3.2984800000000001</c:v>
                </c:pt>
                <c:pt idx="20761">
                  <c:v>3.2952620000000001</c:v>
                </c:pt>
                <c:pt idx="20762">
                  <c:v>3.295858</c:v>
                </c:pt>
                <c:pt idx="20763">
                  <c:v>3.301717</c:v>
                </c:pt>
                <c:pt idx="20764">
                  <c:v>3.3032029999999999</c:v>
                </c:pt>
                <c:pt idx="20765">
                  <c:v>3.2992499999999998</c:v>
                </c:pt>
                <c:pt idx="20766">
                  <c:v>3.2988430000000002</c:v>
                </c:pt>
                <c:pt idx="20767">
                  <c:v>3.2998189999999998</c:v>
                </c:pt>
                <c:pt idx="20768">
                  <c:v>3.2965979999999999</c:v>
                </c:pt>
                <c:pt idx="20769">
                  <c:v>3.2943560000000001</c:v>
                </c:pt>
                <c:pt idx="20770">
                  <c:v>3.2973629999999998</c:v>
                </c:pt>
                <c:pt idx="20771">
                  <c:v>3.3028659999999999</c:v>
                </c:pt>
                <c:pt idx="20772">
                  <c:v>3.3036240000000001</c:v>
                </c:pt>
                <c:pt idx="20773">
                  <c:v>3.2975829999999999</c:v>
                </c:pt>
                <c:pt idx="20774">
                  <c:v>3.2965059999999999</c:v>
                </c:pt>
                <c:pt idx="20775">
                  <c:v>3.3038859999999999</c:v>
                </c:pt>
                <c:pt idx="20776">
                  <c:v>3.3086319999999998</c:v>
                </c:pt>
                <c:pt idx="20777">
                  <c:v>3.3052199999999998</c:v>
                </c:pt>
                <c:pt idx="20778">
                  <c:v>3.2991730000000001</c:v>
                </c:pt>
                <c:pt idx="20779">
                  <c:v>3.2950170000000001</c:v>
                </c:pt>
                <c:pt idx="20780">
                  <c:v>3.2944550000000001</c:v>
                </c:pt>
                <c:pt idx="20781">
                  <c:v>3.2972929999999998</c:v>
                </c:pt>
                <c:pt idx="20782">
                  <c:v>3.2997000000000001</c:v>
                </c:pt>
                <c:pt idx="20783">
                  <c:v>3.2986049999999998</c:v>
                </c:pt>
                <c:pt idx="20784">
                  <c:v>3.2955179999999999</c:v>
                </c:pt>
                <c:pt idx="20785">
                  <c:v>3.2967230000000001</c:v>
                </c:pt>
                <c:pt idx="20786">
                  <c:v>3.2996940000000001</c:v>
                </c:pt>
                <c:pt idx="20787">
                  <c:v>3.2972589999999999</c:v>
                </c:pt>
                <c:pt idx="20788">
                  <c:v>3.297307</c:v>
                </c:pt>
                <c:pt idx="20789">
                  <c:v>3.3001749999999999</c:v>
                </c:pt>
                <c:pt idx="20790">
                  <c:v>3.2997899999999998</c:v>
                </c:pt>
                <c:pt idx="20791">
                  <c:v>3.2991359999999998</c:v>
                </c:pt>
                <c:pt idx="20792">
                  <c:v>3.299623</c:v>
                </c:pt>
                <c:pt idx="20793">
                  <c:v>3.301269</c:v>
                </c:pt>
                <c:pt idx="20794">
                  <c:v>3.3040790000000002</c:v>
                </c:pt>
                <c:pt idx="20795">
                  <c:v>3.3096610000000002</c:v>
                </c:pt>
                <c:pt idx="20796">
                  <c:v>3.3102140000000002</c:v>
                </c:pt>
                <c:pt idx="20797">
                  <c:v>3.303922</c:v>
                </c:pt>
                <c:pt idx="20798">
                  <c:v>3.306705</c:v>
                </c:pt>
                <c:pt idx="20799">
                  <c:v>3.3112740000000001</c:v>
                </c:pt>
                <c:pt idx="20800">
                  <c:v>3.308713</c:v>
                </c:pt>
                <c:pt idx="20801">
                  <c:v>3.305955</c:v>
                </c:pt>
                <c:pt idx="20802">
                  <c:v>3.305939</c:v>
                </c:pt>
                <c:pt idx="20803">
                  <c:v>3.307493</c:v>
                </c:pt>
                <c:pt idx="20804">
                  <c:v>3.3077260000000002</c:v>
                </c:pt>
                <c:pt idx="20805">
                  <c:v>3.3084929999999999</c:v>
                </c:pt>
                <c:pt idx="20806">
                  <c:v>3.3118919999999998</c:v>
                </c:pt>
                <c:pt idx="20807">
                  <c:v>3.3119360000000002</c:v>
                </c:pt>
                <c:pt idx="20808">
                  <c:v>3.309418</c:v>
                </c:pt>
                <c:pt idx="20809">
                  <c:v>3.3103090000000002</c:v>
                </c:pt>
                <c:pt idx="20810">
                  <c:v>3.3120579999999999</c:v>
                </c:pt>
                <c:pt idx="20811">
                  <c:v>3.310038</c:v>
                </c:pt>
                <c:pt idx="20812">
                  <c:v>3.3107700000000002</c:v>
                </c:pt>
                <c:pt idx="20813">
                  <c:v>3.3157519999999998</c:v>
                </c:pt>
                <c:pt idx="20814">
                  <c:v>3.3179370000000001</c:v>
                </c:pt>
                <c:pt idx="20815">
                  <c:v>3.3164280000000002</c:v>
                </c:pt>
                <c:pt idx="20816">
                  <c:v>3.3126690000000001</c:v>
                </c:pt>
                <c:pt idx="20817">
                  <c:v>3.3108919999999999</c:v>
                </c:pt>
                <c:pt idx="20818">
                  <c:v>3.3123089999999999</c:v>
                </c:pt>
                <c:pt idx="20819">
                  <c:v>3.313545</c:v>
                </c:pt>
                <c:pt idx="20820">
                  <c:v>3.3151220000000001</c:v>
                </c:pt>
                <c:pt idx="20821">
                  <c:v>3.316551</c:v>
                </c:pt>
                <c:pt idx="20822">
                  <c:v>3.3141099999999999</c:v>
                </c:pt>
                <c:pt idx="20823">
                  <c:v>3.311318</c:v>
                </c:pt>
                <c:pt idx="20824">
                  <c:v>3.3134769999999998</c:v>
                </c:pt>
                <c:pt idx="20825">
                  <c:v>3.3150460000000002</c:v>
                </c:pt>
                <c:pt idx="20826">
                  <c:v>3.3151959999999998</c:v>
                </c:pt>
                <c:pt idx="20827">
                  <c:v>3.313758</c:v>
                </c:pt>
                <c:pt idx="20828">
                  <c:v>3.3113260000000002</c:v>
                </c:pt>
                <c:pt idx="20829">
                  <c:v>3.310689</c:v>
                </c:pt>
                <c:pt idx="20830">
                  <c:v>3.310425</c:v>
                </c:pt>
                <c:pt idx="20831">
                  <c:v>3.3119390000000002</c:v>
                </c:pt>
                <c:pt idx="20832">
                  <c:v>3.313234</c:v>
                </c:pt>
                <c:pt idx="20833">
                  <c:v>3.3130679999999999</c:v>
                </c:pt>
                <c:pt idx="20834">
                  <c:v>3.313402</c:v>
                </c:pt>
                <c:pt idx="20835">
                  <c:v>3.3124850000000001</c:v>
                </c:pt>
                <c:pt idx="20836">
                  <c:v>3.3154110000000001</c:v>
                </c:pt>
                <c:pt idx="20837">
                  <c:v>3.3204739999999999</c:v>
                </c:pt>
                <c:pt idx="20838">
                  <c:v>3.3175409999999999</c:v>
                </c:pt>
                <c:pt idx="20839">
                  <c:v>3.3137919999999998</c:v>
                </c:pt>
                <c:pt idx="20840">
                  <c:v>3.3175889999999999</c:v>
                </c:pt>
                <c:pt idx="20841">
                  <c:v>3.319982</c:v>
                </c:pt>
                <c:pt idx="20842">
                  <c:v>3.3196289999999999</c:v>
                </c:pt>
                <c:pt idx="20843">
                  <c:v>3.320649</c:v>
                </c:pt>
                <c:pt idx="20844">
                  <c:v>3.3215170000000001</c:v>
                </c:pt>
                <c:pt idx="20845">
                  <c:v>3.3237190000000001</c:v>
                </c:pt>
                <c:pt idx="20846">
                  <c:v>3.3236140000000001</c:v>
                </c:pt>
                <c:pt idx="20847">
                  <c:v>3.3221289999999999</c:v>
                </c:pt>
                <c:pt idx="20848">
                  <c:v>3.320764</c:v>
                </c:pt>
                <c:pt idx="20849">
                  <c:v>3.3175080000000001</c:v>
                </c:pt>
                <c:pt idx="20850">
                  <c:v>3.3159580000000002</c:v>
                </c:pt>
                <c:pt idx="20851">
                  <c:v>3.3219940000000001</c:v>
                </c:pt>
                <c:pt idx="20852">
                  <c:v>3.326759</c:v>
                </c:pt>
                <c:pt idx="20853">
                  <c:v>3.3220710000000002</c:v>
                </c:pt>
                <c:pt idx="20854">
                  <c:v>3.3176670000000001</c:v>
                </c:pt>
                <c:pt idx="20855">
                  <c:v>3.3192200000000001</c:v>
                </c:pt>
                <c:pt idx="20856">
                  <c:v>3.3189899999999999</c:v>
                </c:pt>
                <c:pt idx="20857">
                  <c:v>3.3173840000000001</c:v>
                </c:pt>
                <c:pt idx="20858">
                  <c:v>3.31751</c:v>
                </c:pt>
                <c:pt idx="20859">
                  <c:v>3.3165420000000001</c:v>
                </c:pt>
                <c:pt idx="20860">
                  <c:v>3.317018</c:v>
                </c:pt>
                <c:pt idx="20861">
                  <c:v>3.3171689999999998</c:v>
                </c:pt>
                <c:pt idx="20862">
                  <c:v>3.3150029999999999</c:v>
                </c:pt>
                <c:pt idx="20863">
                  <c:v>3.3160400000000001</c:v>
                </c:pt>
                <c:pt idx="20864">
                  <c:v>3.3161239999999998</c:v>
                </c:pt>
                <c:pt idx="20865">
                  <c:v>3.315194</c:v>
                </c:pt>
                <c:pt idx="20866">
                  <c:v>3.3181989999999999</c:v>
                </c:pt>
                <c:pt idx="20867">
                  <c:v>3.3212899999999999</c:v>
                </c:pt>
                <c:pt idx="20868">
                  <c:v>3.3219560000000001</c:v>
                </c:pt>
                <c:pt idx="20869">
                  <c:v>3.321027</c:v>
                </c:pt>
                <c:pt idx="20870">
                  <c:v>3.3232780000000002</c:v>
                </c:pt>
                <c:pt idx="20871">
                  <c:v>3.3237930000000002</c:v>
                </c:pt>
                <c:pt idx="20872">
                  <c:v>3.3179989999999999</c:v>
                </c:pt>
                <c:pt idx="20873">
                  <c:v>3.3185739999999999</c:v>
                </c:pt>
                <c:pt idx="20874">
                  <c:v>3.3266390000000001</c:v>
                </c:pt>
                <c:pt idx="20875">
                  <c:v>3.3284560000000001</c:v>
                </c:pt>
                <c:pt idx="20876">
                  <c:v>3.32578</c:v>
                </c:pt>
                <c:pt idx="20877">
                  <c:v>3.3249770000000001</c:v>
                </c:pt>
                <c:pt idx="20878">
                  <c:v>3.3287990000000001</c:v>
                </c:pt>
                <c:pt idx="20879">
                  <c:v>3.3319740000000002</c:v>
                </c:pt>
                <c:pt idx="20880">
                  <c:v>3.329736</c:v>
                </c:pt>
                <c:pt idx="20881">
                  <c:v>3.328776</c:v>
                </c:pt>
                <c:pt idx="20882">
                  <c:v>3.3290169999999999</c:v>
                </c:pt>
                <c:pt idx="20883">
                  <c:v>3.3271660000000001</c:v>
                </c:pt>
                <c:pt idx="20884">
                  <c:v>3.3311489999999999</c:v>
                </c:pt>
                <c:pt idx="20885">
                  <c:v>3.3338320000000001</c:v>
                </c:pt>
                <c:pt idx="20886">
                  <c:v>3.330724</c:v>
                </c:pt>
                <c:pt idx="20887">
                  <c:v>3.3303129999999999</c:v>
                </c:pt>
                <c:pt idx="20888">
                  <c:v>3.3292790000000001</c:v>
                </c:pt>
                <c:pt idx="20889">
                  <c:v>3.3276940000000002</c:v>
                </c:pt>
                <c:pt idx="20890">
                  <c:v>3.3288009999999999</c:v>
                </c:pt>
                <c:pt idx="20891">
                  <c:v>3.3279299999999998</c:v>
                </c:pt>
                <c:pt idx="20892">
                  <c:v>3.329396</c:v>
                </c:pt>
                <c:pt idx="20893">
                  <c:v>3.3307820000000001</c:v>
                </c:pt>
                <c:pt idx="20894">
                  <c:v>3.3262860000000001</c:v>
                </c:pt>
                <c:pt idx="20895">
                  <c:v>3.3260269999999998</c:v>
                </c:pt>
                <c:pt idx="20896">
                  <c:v>3.3304209999999999</c:v>
                </c:pt>
                <c:pt idx="20897">
                  <c:v>3.3295970000000001</c:v>
                </c:pt>
                <c:pt idx="20898">
                  <c:v>3.3308200000000001</c:v>
                </c:pt>
                <c:pt idx="20899">
                  <c:v>3.3332639999999998</c:v>
                </c:pt>
                <c:pt idx="20900">
                  <c:v>3.3308249999999999</c:v>
                </c:pt>
                <c:pt idx="20901">
                  <c:v>3.3281390000000002</c:v>
                </c:pt>
                <c:pt idx="20902">
                  <c:v>3.3280560000000001</c:v>
                </c:pt>
                <c:pt idx="20903">
                  <c:v>3.329402</c:v>
                </c:pt>
                <c:pt idx="20904">
                  <c:v>3.3339660000000002</c:v>
                </c:pt>
                <c:pt idx="20905">
                  <c:v>3.3383959999999999</c:v>
                </c:pt>
                <c:pt idx="20906">
                  <c:v>3.3372510000000002</c:v>
                </c:pt>
                <c:pt idx="20907">
                  <c:v>3.3338079999999999</c:v>
                </c:pt>
                <c:pt idx="20908">
                  <c:v>3.3329659999999999</c:v>
                </c:pt>
                <c:pt idx="20909">
                  <c:v>3.3313860000000002</c:v>
                </c:pt>
                <c:pt idx="20910">
                  <c:v>3.327232</c:v>
                </c:pt>
                <c:pt idx="20911">
                  <c:v>3.3274599999999999</c:v>
                </c:pt>
                <c:pt idx="20912">
                  <c:v>3.3312560000000002</c:v>
                </c:pt>
                <c:pt idx="20913">
                  <c:v>3.331931</c:v>
                </c:pt>
                <c:pt idx="20914">
                  <c:v>3.3320240000000001</c:v>
                </c:pt>
                <c:pt idx="20915">
                  <c:v>3.3338420000000002</c:v>
                </c:pt>
                <c:pt idx="20916">
                  <c:v>3.3343780000000001</c:v>
                </c:pt>
                <c:pt idx="20917">
                  <c:v>3.334225</c:v>
                </c:pt>
                <c:pt idx="20918">
                  <c:v>3.3349570000000002</c:v>
                </c:pt>
                <c:pt idx="20919">
                  <c:v>3.3368419999999999</c:v>
                </c:pt>
                <c:pt idx="20920">
                  <c:v>3.3379539999999999</c:v>
                </c:pt>
                <c:pt idx="20921">
                  <c:v>3.3351700000000002</c:v>
                </c:pt>
                <c:pt idx="20922">
                  <c:v>3.3340550000000002</c:v>
                </c:pt>
                <c:pt idx="20923">
                  <c:v>3.3368989999999998</c:v>
                </c:pt>
                <c:pt idx="20924">
                  <c:v>3.3382890000000001</c:v>
                </c:pt>
                <c:pt idx="20925">
                  <c:v>3.3394170000000001</c:v>
                </c:pt>
                <c:pt idx="20926">
                  <c:v>3.3405429999999998</c:v>
                </c:pt>
                <c:pt idx="20927">
                  <c:v>3.3360910000000001</c:v>
                </c:pt>
                <c:pt idx="20928">
                  <c:v>3.333685</c:v>
                </c:pt>
                <c:pt idx="20929">
                  <c:v>3.3370920000000002</c:v>
                </c:pt>
                <c:pt idx="20930">
                  <c:v>3.3379490000000001</c:v>
                </c:pt>
                <c:pt idx="20931">
                  <c:v>3.3345349999999998</c:v>
                </c:pt>
                <c:pt idx="20932">
                  <c:v>3.33555</c:v>
                </c:pt>
                <c:pt idx="20933">
                  <c:v>3.336687</c:v>
                </c:pt>
                <c:pt idx="20934">
                  <c:v>3.3347690000000001</c:v>
                </c:pt>
                <c:pt idx="20935">
                  <c:v>3.3372989999999998</c:v>
                </c:pt>
                <c:pt idx="20936">
                  <c:v>3.3410229999999999</c:v>
                </c:pt>
                <c:pt idx="20937">
                  <c:v>3.3355730000000001</c:v>
                </c:pt>
                <c:pt idx="20938">
                  <c:v>3.3313079999999999</c:v>
                </c:pt>
                <c:pt idx="20939">
                  <c:v>3.3361000000000001</c:v>
                </c:pt>
                <c:pt idx="20940">
                  <c:v>3.340093</c:v>
                </c:pt>
                <c:pt idx="20941">
                  <c:v>3.3390529999999998</c:v>
                </c:pt>
                <c:pt idx="20942">
                  <c:v>3.3373889999999999</c:v>
                </c:pt>
                <c:pt idx="20943">
                  <c:v>3.3379949999999998</c:v>
                </c:pt>
                <c:pt idx="20944">
                  <c:v>3.342012</c:v>
                </c:pt>
                <c:pt idx="20945">
                  <c:v>3.3439519999999998</c:v>
                </c:pt>
                <c:pt idx="20946">
                  <c:v>3.3409140000000002</c:v>
                </c:pt>
                <c:pt idx="20947">
                  <c:v>3.33704</c:v>
                </c:pt>
                <c:pt idx="20948">
                  <c:v>3.338085</c:v>
                </c:pt>
                <c:pt idx="20949">
                  <c:v>3.340878</c:v>
                </c:pt>
                <c:pt idx="20950">
                  <c:v>3.3404240000000001</c:v>
                </c:pt>
                <c:pt idx="20951">
                  <c:v>3.339693</c:v>
                </c:pt>
                <c:pt idx="20952">
                  <c:v>3.33921</c:v>
                </c:pt>
                <c:pt idx="20953">
                  <c:v>3.336106</c:v>
                </c:pt>
                <c:pt idx="20954">
                  <c:v>3.33636</c:v>
                </c:pt>
                <c:pt idx="20955">
                  <c:v>3.34151</c:v>
                </c:pt>
                <c:pt idx="20956">
                  <c:v>3.3407490000000002</c:v>
                </c:pt>
                <c:pt idx="20957">
                  <c:v>3.335388</c:v>
                </c:pt>
                <c:pt idx="20958">
                  <c:v>3.3364319999999998</c:v>
                </c:pt>
                <c:pt idx="20959">
                  <c:v>3.338762</c:v>
                </c:pt>
                <c:pt idx="20960">
                  <c:v>3.3379379999999998</c:v>
                </c:pt>
                <c:pt idx="20961">
                  <c:v>3.3395009999999998</c:v>
                </c:pt>
                <c:pt idx="20962">
                  <c:v>3.340509</c:v>
                </c:pt>
                <c:pt idx="20963">
                  <c:v>3.33962</c:v>
                </c:pt>
                <c:pt idx="20964">
                  <c:v>3.341316</c:v>
                </c:pt>
                <c:pt idx="20965">
                  <c:v>3.3432740000000001</c:v>
                </c:pt>
                <c:pt idx="20966">
                  <c:v>3.344773</c:v>
                </c:pt>
                <c:pt idx="20967">
                  <c:v>3.3473139999999999</c:v>
                </c:pt>
                <c:pt idx="20968">
                  <c:v>3.3475519999999999</c:v>
                </c:pt>
                <c:pt idx="20969">
                  <c:v>3.345199</c:v>
                </c:pt>
                <c:pt idx="20970">
                  <c:v>3.3449469999999999</c:v>
                </c:pt>
                <c:pt idx="20971">
                  <c:v>3.3439100000000002</c:v>
                </c:pt>
                <c:pt idx="20972">
                  <c:v>3.3406069999999999</c:v>
                </c:pt>
                <c:pt idx="20973">
                  <c:v>3.341936</c:v>
                </c:pt>
                <c:pt idx="20974">
                  <c:v>3.3441070000000002</c:v>
                </c:pt>
                <c:pt idx="20975">
                  <c:v>3.3429540000000002</c:v>
                </c:pt>
                <c:pt idx="20976">
                  <c:v>3.3437640000000002</c:v>
                </c:pt>
                <c:pt idx="20977">
                  <c:v>3.342679</c:v>
                </c:pt>
                <c:pt idx="20978">
                  <c:v>3.3380619999999999</c:v>
                </c:pt>
                <c:pt idx="20979">
                  <c:v>3.33962</c:v>
                </c:pt>
                <c:pt idx="20980">
                  <c:v>3.3441719999999999</c:v>
                </c:pt>
                <c:pt idx="20981">
                  <c:v>3.3444929999999999</c:v>
                </c:pt>
                <c:pt idx="20982">
                  <c:v>3.3461669999999999</c:v>
                </c:pt>
                <c:pt idx="20983">
                  <c:v>3.3480449999999999</c:v>
                </c:pt>
                <c:pt idx="20984">
                  <c:v>3.34761</c:v>
                </c:pt>
                <c:pt idx="20985">
                  <c:v>3.3453490000000001</c:v>
                </c:pt>
                <c:pt idx="20986">
                  <c:v>3.3391929999999999</c:v>
                </c:pt>
                <c:pt idx="20987">
                  <c:v>3.3390059999999999</c:v>
                </c:pt>
                <c:pt idx="20988">
                  <c:v>3.347693</c:v>
                </c:pt>
                <c:pt idx="20989">
                  <c:v>3.348468</c:v>
                </c:pt>
                <c:pt idx="20990">
                  <c:v>3.3436840000000001</c:v>
                </c:pt>
                <c:pt idx="20991">
                  <c:v>3.3443170000000002</c:v>
                </c:pt>
                <c:pt idx="20992">
                  <c:v>3.345599</c:v>
                </c:pt>
                <c:pt idx="20993">
                  <c:v>3.3469959999999999</c:v>
                </c:pt>
                <c:pt idx="20994">
                  <c:v>3.3472759999999999</c:v>
                </c:pt>
                <c:pt idx="20995">
                  <c:v>3.344986</c:v>
                </c:pt>
                <c:pt idx="20996">
                  <c:v>3.344265</c:v>
                </c:pt>
                <c:pt idx="20997">
                  <c:v>3.3468119999999999</c:v>
                </c:pt>
                <c:pt idx="20998">
                  <c:v>3.3532109999999999</c:v>
                </c:pt>
                <c:pt idx="20999">
                  <c:v>3.355073</c:v>
                </c:pt>
                <c:pt idx="21000">
                  <c:v>3.3528519999999999</c:v>
                </c:pt>
                <c:pt idx="21001">
                  <c:v>3.3533400000000002</c:v>
                </c:pt>
                <c:pt idx="21002">
                  <c:v>3.3534959999999998</c:v>
                </c:pt>
                <c:pt idx="21003">
                  <c:v>3.3527589999999998</c:v>
                </c:pt>
                <c:pt idx="21004">
                  <c:v>3.3516080000000001</c:v>
                </c:pt>
                <c:pt idx="21005">
                  <c:v>3.352484</c:v>
                </c:pt>
                <c:pt idx="21006">
                  <c:v>3.353472</c:v>
                </c:pt>
                <c:pt idx="21007">
                  <c:v>3.3488859999999998</c:v>
                </c:pt>
                <c:pt idx="21008">
                  <c:v>3.3481969999999999</c:v>
                </c:pt>
                <c:pt idx="21009">
                  <c:v>3.3515380000000001</c:v>
                </c:pt>
                <c:pt idx="21010">
                  <c:v>3.3522959999999999</c:v>
                </c:pt>
                <c:pt idx="21011">
                  <c:v>3.351753</c:v>
                </c:pt>
                <c:pt idx="21012">
                  <c:v>3.3497349999999999</c:v>
                </c:pt>
                <c:pt idx="21013">
                  <c:v>3.3483540000000001</c:v>
                </c:pt>
                <c:pt idx="21014">
                  <c:v>3.3502740000000002</c:v>
                </c:pt>
                <c:pt idx="21015">
                  <c:v>3.3499539999999999</c:v>
                </c:pt>
                <c:pt idx="21016">
                  <c:v>3.347388</c:v>
                </c:pt>
                <c:pt idx="21017">
                  <c:v>3.347737</c:v>
                </c:pt>
                <c:pt idx="21018">
                  <c:v>3.3519890000000001</c:v>
                </c:pt>
                <c:pt idx="21019">
                  <c:v>3.3538480000000002</c:v>
                </c:pt>
                <c:pt idx="21020">
                  <c:v>3.3500459999999999</c:v>
                </c:pt>
                <c:pt idx="21021">
                  <c:v>3.349005</c:v>
                </c:pt>
                <c:pt idx="21022">
                  <c:v>3.3522069999999999</c:v>
                </c:pt>
                <c:pt idx="21023">
                  <c:v>3.3512590000000002</c:v>
                </c:pt>
                <c:pt idx="21024">
                  <c:v>3.3477410000000001</c:v>
                </c:pt>
                <c:pt idx="21025">
                  <c:v>3.3498320000000001</c:v>
                </c:pt>
                <c:pt idx="21026">
                  <c:v>3.3530129999999998</c:v>
                </c:pt>
                <c:pt idx="21027">
                  <c:v>3.350117</c:v>
                </c:pt>
                <c:pt idx="21028">
                  <c:v>3.3494670000000002</c:v>
                </c:pt>
                <c:pt idx="21029">
                  <c:v>3.3518249999999998</c:v>
                </c:pt>
                <c:pt idx="21030">
                  <c:v>3.3527740000000001</c:v>
                </c:pt>
                <c:pt idx="21031">
                  <c:v>3.3534920000000001</c:v>
                </c:pt>
                <c:pt idx="21032">
                  <c:v>3.3532060000000001</c:v>
                </c:pt>
                <c:pt idx="21033">
                  <c:v>3.3523160000000001</c:v>
                </c:pt>
                <c:pt idx="21034">
                  <c:v>3.3528769999999999</c:v>
                </c:pt>
                <c:pt idx="21035">
                  <c:v>3.3554710000000001</c:v>
                </c:pt>
                <c:pt idx="21036">
                  <c:v>3.3583059999999998</c:v>
                </c:pt>
                <c:pt idx="21037">
                  <c:v>3.3562959999999999</c:v>
                </c:pt>
                <c:pt idx="21038">
                  <c:v>3.354365</c:v>
                </c:pt>
                <c:pt idx="21039">
                  <c:v>3.3588179999999999</c:v>
                </c:pt>
                <c:pt idx="21040">
                  <c:v>3.363073</c:v>
                </c:pt>
                <c:pt idx="21041">
                  <c:v>3.358555</c:v>
                </c:pt>
                <c:pt idx="21042">
                  <c:v>3.357497</c:v>
                </c:pt>
                <c:pt idx="21043">
                  <c:v>3.3636110000000001</c:v>
                </c:pt>
                <c:pt idx="21044">
                  <c:v>3.3607</c:v>
                </c:pt>
                <c:pt idx="21045">
                  <c:v>3.3557009999999998</c:v>
                </c:pt>
                <c:pt idx="21046">
                  <c:v>3.356017</c:v>
                </c:pt>
                <c:pt idx="21047">
                  <c:v>3.3579289999999999</c:v>
                </c:pt>
                <c:pt idx="21048">
                  <c:v>3.3590879999999999</c:v>
                </c:pt>
                <c:pt idx="21049">
                  <c:v>3.35764</c:v>
                </c:pt>
                <c:pt idx="21050">
                  <c:v>3.3594900000000001</c:v>
                </c:pt>
                <c:pt idx="21051">
                  <c:v>3.3624309999999999</c:v>
                </c:pt>
                <c:pt idx="21052">
                  <c:v>3.3605510000000001</c:v>
                </c:pt>
                <c:pt idx="21053">
                  <c:v>3.3606729999999998</c:v>
                </c:pt>
                <c:pt idx="21054">
                  <c:v>3.3620700000000001</c:v>
                </c:pt>
                <c:pt idx="21055">
                  <c:v>3.3596149999999998</c:v>
                </c:pt>
                <c:pt idx="21056">
                  <c:v>3.3577050000000002</c:v>
                </c:pt>
                <c:pt idx="21057">
                  <c:v>3.3606919999999998</c:v>
                </c:pt>
                <c:pt idx="21058">
                  <c:v>3.3619979999999998</c:v>
                </c:pt>
                <c:pt idx="21059">
                  <c:v>3.3596089999999998</c:v>
                </c:pt>
                <c:pt idx="21060">
                  <c:v>3.362079</c:v>
                </c:pt>
                <c:pt idx="21061">
                  <c:v>3.363585</c:v>
                </c:pt>
                <c:pt idx="21062">
                  <c:v>3.3602560000000001</c:v>
                </c:pt>
                <c:pt idx="21063">
                  <c:v>3.3564059999999998</c:v>
                </c:pt>
                <c:pt idx="21064">
                  <c:v>3.3560819999999998</c:v>
                </c:pt>
                <c:pt idx="21065">
                  <c:v>3.3643260000000001</c:v>
                </c:pt>
                <c:pt idx="21066">
                  <c:v>3.370333</c:v>
                </c:pt>
                <c:pt idx="21067">
                  <c:v>3.3659819999999998</c:v>
                </c:pt>
                <c:pt idx="21068">
                  <c:v>3.3640059999999998</c:v>
                </c:pt>
                <c:pt idx="21069">
                  <c:v>3.366736</c:v>
                </c:pt>
                <c:pt idx="21070">
                  <c:v>3.3685330000000002</c:v>
                </c:pt>
                <c:pt idx="21071">
                  <c:v>3.3672780000000002</c:v>
                </c:pt>
                <c:pt idx="21072">
                  <c:v>3.3642219999999998</c:v>
                </c:pt>
                <c:pt idx="21073">
                  <c:v>3.3638180000000002</c:v>
                </c:pt>
                <c:pt idx="21074">
                  <c:v>3.366241</c:v>
                </c:pt>
                <c:pt idx="21075">
                  <c:v>3.3660570000000001</c:v>
                </c:pt>
                <c:pt idx="21076">
                  <c:v>3.3621829999999999</c:v>
                </c:pt>
                <c:pt idx="21077">
                  <c:v>3.3606180000000001</c:v>
                </c:pt>
                <c:pt idx="21078">
                  <c:v>3.3628640000000001</c:v>
                </c:pt>
                <c:pt idx="21079">
                  <c:v>3.3633510000000002</c:v>
                </c:pt>
                <c:pt idx="21080">
                  <c:v>3.3628900000000002</c:v>
                </c:pt>
                <c:pt idx="21081">
                  <c:v>3.3643179999999999</c:v>
                </c:pt>
                <c:pt idx="21082">
                  <c:v>3.3655650000000001</c:v>
                </c:pt>
                <c:pt idx="21083">
                  <c:v>3.36693</c:v>
                </c:pt>
                <c:pt idx="21084">
                  <c:v>3.3682720000000002</c:v>
                </c:pt>
                <c:pt idx="21085">
                  <c:v>3.3673419999999998</c:v>
                </c:pt>
                <c:pt idx="21086">
                  <c:v>3.3690959999999999</c:v>
                </c:pt>
                <c:pt idx="21087">
                  <c:v>3.3739539999999999</c:v>
                </c:pt>
                <c:pt idx="21088">
                  <c:v>3.371194</c:v>
                </c:pt>
                <c:pt idx="21089">
                  <c:v>3.364884</c:v>
                </c:pt>
                <c:pt idx="21090">
                  <c:v>3.3655729999999999</c:v>
                </c:pt>
                <c:pt idx="21091">
                  <c:v>3.369008</c:v>
                </c:pt>
                <c:pt idx="21092">
                  <c:v>3.367588</c:v>
                </c:pt>
                <c:pt idx="21093">
                  <c:v>3.364655</c:v>
                </c:pt>
                <c:pt idx="21094">
                  <c:v>3.3648250000000002</c:v>
                </c:pt>
                <c:pt idx="21095">
                  <c:v>3.364595</c:v>
                </c:pt>
                <c:pt idx="21096">
                  <c:v>3.3635579999999998</c:v>
                </c:pt>
                <c:pt idx="21097">
                  <c:v>3.3655569999999999</c:v>
                </c:pt>
                <c:pt idx="21098">
                  <c:v>3.3669500000000001</c:v>
                </c:pt>
                <c:pt idx="21099">
                  <c:v>3.366012</c:v>
                </c:pt>
                <c:pt idx="21100">
                  <c:v>3.367353</c:v>
                </c:pt>
                <c:pt idx="21101">
                  <c:v>3.3687339999999999</c:v>
                </c:pt>
                <c:pt idx="21102">
                  <c:v>3.3694929999999998</c:v>
                </c:pt>
                <c:pt idx="21103">
                  <c:v>3.3704320000000001</c:v>
                </c:pt>
                <c:pt idx="21104">
                  <c:v>3.3703590000000001</c:v>
                </c:pt>
                <c:pt idx="21105">
                  <c:v>3.3699910000000002</c:v>
                </c:pt>
                <c:pt idx="21106">
                  <c:v>3.3677830000000002</c:v>
                </c:pt>
                <c:pt idx="21107">
                  <c:v>3.3663059999999998</c:v>
                </c:pt>
                <c:pt idx="21108">
                  <c:v>3.3699479999999999</c:v>
                </c:pt>
                <c:pt idx="21109">
                  <c:v>3.3726940000000001</c:v>
                </c:pt>
                <c:pt idx="21110">
                  <c:v>3.3738440000000001</c:v>
                </c:pt>
                <c:pt idx="21111">
                  <c:v>3.376296</c:v>
                </c:pt>
                <c:pt idx="21112">
                  <c:v>3.376503</c:v>
                </c:pt>
                <c:pt idx="21113">
                  <c:v>3.377389</c:v>
                </c:pt>
                <c:pt idx="21114">
                  <c:v>3.381405</c:v>
                </c:pt>
                <c:pt idx="21115">
                  <c:v>3.380665</c:v>
                </c:pt>
                <c:pt idx="21116">
                  <c:v>3.3738899999999998</c:v>
                </c:pt>
                <c:pt idx="21117">
                  <c:v>3.3709370000000001</c:v>
                </c:pt>
                <c:pt idx="21118">
                  <c:v>3.373583</c:v>
                </c:pt>
                <c:pt idx="21119">
                  <c:v>3.375286</c:v>
                </c:pt>
                <c:pt idx="21120">
                  <c:v>3.3731260000000001</c:v>
                </c:pt>
                <c:pt idx="21121">
                  <c:v>3.3714849999999998</c:v>
                </c:pt>
                <c:pt idx="21122">
                  <c:v>3.3744170000000002</c:v>
                </c:pt>
                <c:pt idx="21123">
                  <c:v>3.37805</c:v>
                </c:pt>
                <c:pt idx="21124">
                  <c:v>3.3798940000000002</c:v>
                </c:pt>
                <c:pt idx="21125">
                  <c:v>3.3786529999999999</c:v>
                </c:pt>
                <c:pt idx="21126">
                  <c:v>3.376557</c:v>
                </c:pt>
                <c:pt idx="21127">
                  <c:v>3.3764530000000001</c:v>
                </c:pt>
                <c:pt idx="21128">
                  <c:v>3.3774320000000002</c:v>
                </c:pt>
                <c:pt idx="21129">
                  <c:v>3.37853</c:v>
                </c:pt>
                <c:pt idx="21130">
                  <c:v>3.379343</c:v>
                </c:pt>
                <c:pt idx="21131">
                  <c:v>3.3802530000000002</c:v>
                </c:pt>
                <c:pt idx="21132">
                  <c:v>3.379416</c:v>
                </c:pt>
                <c:pt idx="21133">
                  <c:v>3.3742209999999999</c:v>
                </c:pt>
                <c:pt idx="21134">
                  <c:v>3.3743750000000001</c:v>
                </c:pt>
                <c:pt idx="21135">
                  <c:v>3.3798620000000001</c:v>
                </c:pt>
                <c:pt idx="21136">
                  <c:v>3.3813430000000002</c:v>
                </c:pt>
                <c:pt idx="21137">
                  <c:v>3.3829940000000001</c:v>
                </c:pt>
                <c:pt idx="21138">
                  <c:v>3.3826339999999999</c:v>
                </c:pt>
                <c:pt idx="21139">
                  <c:v>3.3785690000000002</c:v>
                </c:pt>
                <c:pt idx="21140">
                  <c:v>3.3790110000000002</c:v>
                </c:pt>
                <c:pt idx="21141">
                  <c:v>3.3846430000000001</c:v>
                </c:pt>
                <c:pt idx="21142">
                  <c:v>3.3878249999999999</c:v>
                </c:pt>
                <c:pt idx="21143">
                  <c:v>3.3845860000000001</c:v>
                </c:pt>
                <c:pt idx="21144">
                  <c:v>3.3844430000000001</c:v>
                </c:pt>
                <c:pt idx="21145">
                  <c:v>3.384233</c:v>
                </c:pt>
                <c:pt idx="21146">
                  <c:v>3.3803999999999998</c:v>
                </c:pt>
                <c:pt idx="21147">
                  <c:v>3.3836900000000001</c:v>
                </c:pt>
                <c:pt idx="21148">
                  <c:v>3.3844280000000002</c:v>
                </c:pt>
                <c:pt idx="21149">
                  <c:v>3.3761749999999999</c:v>
                </c:pt>
                <c:pt idx="21150">
                  <c:v>3.3802189999999999</c:v>
                </c:pt>
                <c:pt idx="21151">
                  <c:v>3.3869850000000001</c:v>
                </c:pt>
                <c:pt idx="21152">
                  <c:v>3.3855740000000001</c:v>
                </c:pt>
                <c:pt idx="21153">
                  <c:v>3.384728</c:v>
                </c:pt>
                <c:pt idx="21154">
                  <c:v>3.3841489999999999</c:v>
                </c:pt>
                <c:pt idx="21155">
                  <c:v>3.381818</c:v>
                </c:pt>
                <c:pt idx="21156">
                  <c:v>3.3809480000000001</c:v>
                </c:pt>
                <c:pt idx="21157">
                  <c:v>3.3817050000000002</c:v>
                </c:pt>
                <c:pt idx="21158">
                  <c:v>3.3831760000000002</c:v>
                </c:pt>
                <c:pt idx="21159">
                  <c:v>3.3836219999999999</c:v>
                </c:pt>
                <c:pt idx="21160">
                  <c:v>3.3809930000000001</c:v>
                </c:pt>
                <c:pt idx="21161">
                  <c:v>3.3815330000000001</c:v>
                </c:pt>
                <c:pt idx="21162">
                  <c:v>3.3856259999999998</c:v>
                </c:pt>
                <c:pt idx="21163">
                  <c:v>3.3828070000000001</c:v>
                </c:pt>
                <c:pt idx="21164">
                  <c:v>3.379508</c:v>
                </c:pt>
                <c:pt idx="21165">
                  <c:v>3.3822269999999999</c:v>
                </c:pt>
                <c:pt idx="21166">
                  <c:v>3.385926</c:v>
                </c:pt>
                <c:pt idx="21167">
                  <c:v>3.3859219999999999</c:v>
                </c:pt>
                <c:pt idx="21168">
                  <c:v>3.3851260000000001</c:v>
                </c:pt>
                <c:pt idx="21169">
                  <c:v>3.3851279999999999</c:v>
                </c:pt>
                <c:pt idx="21170">
                  <c:v>3.3840910000000002</c:v>
                </c:pt>
                <c:pt idx="21171">
                  <c:v>3.3839990000000002</c:v>
                </c:pt>
                <c:pt idx="21172">
                  <c:v>3.3858060000000001</c:v>
                </c:pt>
                <c:pt idx="21173">
                  <c:v>3.3851840000000002</c:v>
                </c:pt>
                <c:pt idx="21174">
                  <c:v>3.3848569999999998</c:v>
                </c:pt>
                <c:pt idx="21175">
                  <c:v>3.384735</c:v>
                </c:pt>
                <c:pt idx="21176">
                  <c:v>3.3819249999999998</c:v>
                </c:pt>
                <c:pt idx="21177">
                  <c:v>3.382555</c:v>
                </c:pt>
                <c:pt idx="21178">
                  <c:v>3.384671</c:v>
                </c:pt>
                <c:pt idx="21179">
                  <c:v>3.3857849999999998</c:v>
                </c:pt>
                <c:pt idx="21180">
                  <c:v>3.3879429999999999</c:v>
                </c:pt>
                <c:pt idx="21181">
                  <c:v>3.387283</c:v>
                </c:pt>
                <c:pt idx="21182">
                  <c:v>3.3855</c:v>
                </c:pt>
                <c:pt idx="21183">
                  <c:v>3.3842020000000002</c:v>
                </c:pt>
                <c:pt idx="21184">
                  <c:v>3.3853080000000002</c:v>
                </c:pt>
                <c:pt idx="21185">
                  <c:v>3.387575</c:v>
                </c:pt>
                <c:pt idx="21186">
                  <c:v>3.3876550000000001</c:v>
                </c:pt>
                <c:pt idx="21187">
                  <c:v>3.3880530000000002</c:v>
                </c:pt>
                <c:pt idx="21188">
                  <c:v>3.3880520000000001</c:v>
                </c:pt>
                <c:pt idx="21189">
                  <c:v>3.383413</c:v>
                </c:pt>
                <c:pt idx="21190">
                  <c:v>3.3827769999999999</c:v>
                </c:pt>
                <c:pt idx="21191">
                  <c:v>3.3902999999999999</c:v>
                </c:pt>
                <c:pt idx="21192">
                  <c:v>3.3932829999999998</c:v>
                </c:pt>
                <c:pt idx="21193">
                  <c:v>3.3915549999999999</c:v>
                </c:pt>
                <c:pt idx="21194">
                  <c:v>3.3933599999999999</c:v>
                </c:pt>
                <c:pt idx="21195">
                  <c:v>3.393389</c:v>
                </c:pt>
                <c:pt idx="21196">
                  <c:v>3.3874559999999998</c:v>
                </c:pt>
                <c:pt idx="21197">
                  <c:v>3.3859919999999999</c:v>
                </c:pt>
                <c:pt idx="21198">
                  <c:v>3.3933430000000002</c:v>
                </c:pt>
                <c:pt idx="21199">
                  <c:v>3.3952460000000002</c:v>
                </c:pt>
                <c:pt idx="21200">
                  <c:v>3.3913829999999998</c:v>
                </c:pt>
                <c:pt idx="21201">
                  <c:v>3.3918970000000002</c:v>
                </c:pt>
                <c:pt idx="21202">
                  <c:v>3.392604</c:v>
                </c:pt>
                <c:pt idx="21203">
                  <c:v>3.3907319999999999</c:v>
                </c:pt>
                <c:pt idx="21204">
                  <c:v>3.3896890000000002</c:v>
                </c:pt>
                <c:pt idx="21205">
                  <c:v>3.3880189999999999</c:v>
                </c:pt>
                <c:pt idx="21206">
                  <c:v>3.3881770000000002</c:v>
                </c:pt>
                <c:pt idx="21207">
                  <c:v>3.3909120000000001</c:v>
                </c:pt>
                <c:pt idx="21208">
                  <c:v>3.3950170000000002</c:v>
                </c:pt>
                <c:pt idx="21209">
                  <c:v>3.3952049999999998</c:v>
                </c:pt>
                <c:pt idx="21210">
                  <c:v>3.3943859999999999</c:v>
                </c:pt>
                <c:pt idx="21211">
                  <c:v>3.3963709999999998</c:v>
                </c:pt>
                <c:pt idx="21212">
                  <c:v>3.3943789999999998</c:v>
                </c:pt>
                <c:pt idx="21213">
                  <c:v>3.3920330000000001</c:v>
                </c:pt>
                <c:pt idx="21214">
                  <c:v>3.394075</c:v>
                </c:pt>
                <c:pt idx="21215">
                  <c:v>3.393799</c:v>
                </c:pt>
                <c:pt idx="21216">
                  <c:v>3.3949609999999999</c:v>
                </c:pt>
                <c:pt idx="21217">
                  <c:v>3.3982730000000001</c:v>
                </c:pt>
                <c:pt idx="21218">
                  <c:v>3.3978090000000001</c:v>
                </c:pt>
                <c:pt idx="21219">
                  <c:v>3.3952969999999998</c:v>
                </c:pt>
                <c:pt idx="21220">
                  <c:v>3.39209</c:v>
                </c:pt>
                <c:pt idx="21221">
                  <c:v>3.3895919999999999</c:v>
                </c:pt>
                <c:pt idx="21222">
                  <c:v>3.390155</c:v>
                </c:pt>
                <c:pt idx="21223">
                  <c:v>3.3937050000000002</c:v>
                </c:pt>
                <c:pt idx="21224">
                  <c:v>3.398263</c:v>
                </c:pt>
                <c:pt idx="21225">
                  <c:v>3.3973849999999999</c:v>
                </c:pt>
                <c:pt idx="21226">
                  <c:v>3.39405</c:v>
                </c:pt>
                <c:pt idx="21227">
                  <c:v>3.3934199999999999</c:v>
                </c:pt>
                <c:pt idx="21228">
                  <c:v>3.3938250000000001</c:v>
                </c:pt>
                <c:pt idx="21229">
                  <c:v>3.3945539999999998</c:v>
                </c:pt>
                <c:pt idx="21230">
                  <c:v>3.397275</c:v>
                </c:pt>
                <c:pt idx="21231">
                  <c:v>3.400299</c:v>
                </c:pt>
                <c:pt idx="21232">
                  <c:v>3.3994490000000002</c:v>
                </c:pt>
                <c:pt idx="21233">
                  <c:v>3.4022570000000001</c:v>
                </c:pt>
                <c:pt idx="21234">
                  <c:v>3.4063219999999998</c:v>
                </c:pt>
                <c:pt idx="21235">
                  <c:v>3.4014199999999999</c:v>
                </c:pt>
                <c:pt idx="21236">
                  <c:v>3.395772</c:v>
                </c:pt>
                <c:pt idx="21237">
                  <c:v>3.3984770000000002</c:v>
                </c:pt>
                <c:pt idx="21238">
                  <c:v>3.4019879999999998</c:v>
                </c:pt>
                <c:pt idx="21239">
                  <c:v>3.3982950000000001</c:v>
                </c:pt>
                <c:pt idx="21240">
                  <c:v>3.397608</c:v>
                </c:pt>
                <c:pt idx="21241">
                  <c:v>3.401535</c:v>
                </c:pt>
                <c:pt idx="21242">
                  <c:v>3.3991980000000002</c:v>
                </c:pt>
                <c:pt idx="21243">
                  <c:v>3.3964159999999999</c:v>
                </c:pt>
                <c:pt idx="21244">
                  <c:v>3.4002150000000002</c:v>
                </c:pt>
                <c:pt idx="21245">
                  <c:v>3.402012</c:v>
                </c:pt>
                <c:pt idx="21246">
                  <c:v>3.3992650000000002</c:v>
                </c:pt>
                <c:pt idx="21247">
                  <c:v>3.3967070000000001</c:v>
                </c:pt>
                <c:pt idx="21248">
                  <c:v>3.3960650000000001</c:v>
                </c:pt>
                <c:pt idx="21249">
                  <c:v>3.3989189999999998</c:v>
                </c:pt>
                <c:pt idx="21250">
                  <c:v>3.3999389999999998</c:v>
                </c:pt>
                <c:pt idx="21251">
                  <c:v>3.395054</c:v>
                </c:pt>
                <c:pt idx="21252">
                  <c:v>3.3953579999999999</c:v>
                </c:pt>
                <c:pt idx="21253">
                  <c:v>3.398269</c:v>
                </c:pt>
                <c:pt idx="21254">
                  <c:v>3.3950010000000002</c:v>
                </c:pt>
                <c:pt idx="21255">
                  <c:v>3.3943210000000001</c:v>
                </c:pt>
                <c:pt idx="21256">
                  <c:v>3.4020709999999998</c:v>
                </c:pt>
                <c:pt idx="21257">
                  <c:v>3.4043389999999998</c:v>
                </c:pt>
                <c:pt idx="21258">
                  <c:v>3.397869</c:v>
                </c:pt>
                <c:pt idx="21259">
                  <c:v>3.396871</c:v>
                </c:pt>
                <c:pt idx="21260">
                  <c:v>3.4020049999999999</c:v>
                </c:pt>
                <c:pt idx="21261">
                  <c:v>3.4030939999999998</c:v>
                </c:pt>
                <c:pt idx="21262">
                  <c:v>3.402101</c:v>
                </c:pt>
                <c:pt idx="21263">
                  <c:v>3.398857</c:v>
                </c:pt>
                <c:pt idx="21264">
                  <c:v>3.3960110000000001</c:v>
                </c:pt>
                <c:pt idx="21265">
                  <c:v>3.4020139999999999</c:v>
                </c:pt>
                <c:pt idx="21266">
                  <c:v>3.406355</c:v>
                </c:pt>
                <c:pt idx="21267">
                  <c:v>3.3954569999999999</c:v>
                </c:pt>
                <c:pt idx="21268">
                  <c:v>3.3904679999999998</c:v>
                </c:pt>
                <c:pt idx="21269">
                  <c:v>3.4002279999999998</c:v>
                </c:pt>
                <c:pt idx="21270">
                  <c:v>3.402841</c:v>
                </c:pt>
                <c:pt idx="21271">
                  <c:v>3.398863</c:v>
                </c:pt>
                <c:pt idx="21272">
                  <c:v>3.4012129999999998</c:v>
                </c:pt>
                <c:pt idx="21273">
                  <c:v>3.4026209999999999</c:v>
                </c:pt>
                <c:pt idx="21274">
                  <c:v>3.3995980000000001</c:v>
                </c:pt>
                <c:pt idx="21275">
                  <c:v>3.399823</c:v>
                </c:pt>
                <c:pt idx="21276">
                  <c:v>3.402145</c:v>
                </c:pt>
                <c:pt idx="21277">
                  <c:v>3.4030640000000001</c:v>
                </c:pt>
                <c:pt idx="21278">
                  <c:v>3.4015119999999999</c:v>
                </c:pt>
                <c:pt idx="21279">
                  <c:v>3.4037120000000001</c:v>
                </c:pt>
                <c:pt idx="21280">
                  <c:v>3.4066109999999998</c:v>
                </c:pt>
                <c:pt idx="21281">
                  <c:v>3.406015</c:v>
                </c:pt>
                <c:pt idx="21282">
                  <c:v>3.4067129999999999</c:v>
                </c:pt>
                <c:pt idx="21283">
                  <c:v>3.4098350000000002</c:v>
                </c:pt>
                <c:pt idx="21284">
                  <c:v>3.4129559999999999</c:v>
                </c:pt>
                <c:pt idx="21285">
                  <c:v>3.41492</c:v>
                </c:pt>
                <c:pt idx="21286">
                  <c:v>3.4131269999999998</c:v>
                </c:pt>
                <c:pt idx="21287">
                  <c:v>3.408712</c:v>
                </c:pt>
                <c:pt idx="21288">
                  <c:v>3.4081429999999999</c:v>
                </c:pt>
                <c:pt idx="21289">
                  <c:v>3.4113500000000001</c:v>
                </c:pt>
                <c:pt idx="21290">
                  <c:v>3.4141180000000002</c:v>
                </c:pt>
                <c:pt idx="21291">
                  <c:v>3.4126240000000001</c:v>
                </c:pt>
                <c:pt idx="21292">
                  <c:v>3.4111859999999998</c:v>
                </c:pt>
                <c:pt idx="21293">
                  <c:v>3.4091840000000002</c:v>
                </c:pt>
                <c:pt idx="21294">
                  <c:v>3.4076240000000002</c:v>
                </c:pt>
                <c:pt idx="21295">
                  <c:v>3.4074689999999999</c:v>
                </c:pt>
                <c:pt idx="21296">
                  <c:v>3.4060039999999998</c:v>
                </c:pt>
                <c:pt idx="21297">
                  <c:v>3.4069090000000002</c:v>
                </c:pt>
                <c:pt idx="21298">
                  <c:v>3.4100600000000001</c:v>
                </c:pt>
                <c:pt idx="21299">
                  <c:v>3.4104589999999999</c:v>
                </c:pt>
                <c:pt idx="21300">
                  <c:v>3.4117150000000001</c:v>
                </c:pt>
                <c:pt idx="21301">
                  <c:v>3.4137659999999999</c:v>
                </c:pt>
                <c:pt idx="21302">
                  <c:v>3.4118729999999999</c:v>
                </c:pt>
                <c:pt idx="21303">
                  <c:v>3.4118490000000001</c:v>
                </c:pt>
                <c:pt idx="21304">
                  <c:v>3.4130370000000001</c:v>
                </c:pt>
                <c:pt idx="21305">
                  <c:v>3.4129710000000002</c:v>
                </c:pt>
                <c:pt idx="21306">
                  <c:v>3.4150149999999999</c:v>
                </c:pt>
                <c:pt idx="21307">
                  <c:v>3.4151579999999999</c:v>
                </c:pt>
                <c:pt idx="21308">
                  <c:v>3.4159760000000001</c:v>
                </c:pt>
                <c:pt idx="21309">
                  <c:v>3.4174129999999998</c:v>
                </c:pt>
                <c:pt idx="21310">
                  <c:v>3.411886</c:v>
                </c:pt>
                <c:pt idx="21311">
                  <c:v>3.4099620000000002</c:v>
                </c:pt>
                <c:pt idx="21312">
                  <c:v>3.4141819999999998</c:v>
                </c:pt>
                <c:pt idx="21313">
                  <c:v>3.413907</c:v>
                </c:pt>
                <c:pt idx="21314">
                  <c:v>3.413729</c:v>
                </c:pt>
                <c:pt idx="21315">
                  <c:v>3.413335</c:v>
                </c:pt>
                <c:pt idx="21316">
                  <c:v>3.413141</c:v>
                </c:pt>
                <c:pt idx="21317">
                  <c:v>3.4164249999999998</c:v>
                </c:pt>
                <c:pt idx="21318">
                  <c:v>3.414463</c:v>
                </c:pt>
                <c:pt idx="21319">
                  <c:v>3.4116080000000002</c:v>
                </c:pt>
                <c:pt idx="21320">
                  <c:v>3.417424</c:v>
                </c:pt>
                <c:pt idx="21321">
                  <c:v>3.4214889999999998</c:v>
                </c:pt>
                <c:pt idx="21322">
                  <c:v>3.41676</c:v>
                </c:pt>
                <c:pt idx="21323">
                  <c:v>3.4150550000000002</c:v>
                </c:pt>
                <c:pt idx="21324">
                  <c:v>3.4187110000000001</c:v>
                </c:pt>
                <c:pt idx="21325">
                  <c:v>3.4177209999999998</c:v>
                </c:pt>
                <c:pt idx="21326">
                  <c:v>3.414247</c:v>
                </c:pt>
                <c:pt idx="21327">
                  <c:v>3.4154879999999999</c:v>
                </c:pt>
                <c:pt idx="21328">
                  <c:v>3.4151340000000001</c:v>
                </c:pt>
                <c:pt idx="21329">
                  <c:v>3.4134340000000001</c:v>
                </c:pt>
                <c:pt idx="21330">
                  <c:v>3.417192</c:v>
                </c:pt>
                <c:pt idx="21331">
                  <c:v>3.4197479999999998</c:v>
                </c:pt>
                <c:pt idx="21332">
                  <c:v>3.4198550000000001</c:v>
                </c:pt>
                <c:pt idx="21333">
                  <c:v>3.420995</c:v>
                </c:pt>
                <c:pt idx="21334">
                  <c:v>3.4190809999999998</c:v>
                </c:pt>
                <c:pt idx="21335">
                  <c:v>3.4204789999999998</c:v>
                </c:pt>
                <c:pt idx="21336">
                  <c:v>3.4231750000000001</c:v>
                </c:pt>
                <c:pt idx="21337">
                  <c:v>3.4195449999999998</c:v>
                </c:pt>
                <c:pt idx="21338">
                  <c:v>3.4174150000000001</c:v>
                </c:pt>
                <c:pt idx="21339">
                  <c:v>3.4183669999999999</c:v>
                </c:pt>
                <c:pt idx="21340">
                  <c:v>3.4215110000000002</c:v>
                </c:pt>
                <c:pt idx="21341">
                  <c:v>3.4235920000000002</c:v>
                </c:pt>
                <c:pt idx="21342">
                  <c:v>3.4206379999999998</c:v>
                </c:pt>
                <c:pt idx="21343">
                  <c:v>3.4204720000000002</c:v>
                </c:pt>
                <c:pt idx="21344">
                  <c:v>3.4228100000000001</c:v>
                </c:pt>
                <c:pt idx="21345">
                  <c:v>3.419829</c:v>
                </c:pt>
                <c:pt idx="21346">
                  <c:v>3.4186749999999999</c:v>
                </c:pt>
                <c:pt idx="21347">
                  <c:v>3.4203969999999999</c:v>
                </c:pt>
                <c:pt idx="21348">
                  <c:v>3.4210029999999998</c:v>
                </c:pt>
                <c:pt idx="21349">
                  <c:v>3.4214030000000002</c:v>
                </c:pt>
                <c:pt idx="21350">
                  <c:v>3.4206729999999999</c:v>
                </c:pt>
                <c:pt idx="21351">
                  <c:v>3.418275</c:v>
                </c:pt>
                <c:pt idx="21352">
                  <c:v>3.4202699999999999</c:v>
                </c:pt>
                <c:pt idx="21353">
                  <c:v>3.4195150000000001</c:v>
                </c:pt>
                <c:pt idx="21354">
                  <c:v>3.4146800000000002</c:v>
                </c:pt>
                <c:pt idx="21355">
                  <c:v>3.4171559999999999</c:v>
                </c:pt>
                <c:pt idx="21356">
                  <c:v>3.4206210000000001</c:v>
                </c:pt>
                <c:pt idx="21357">
                  <c:v>3.417665</c:v>
                </c:pt>
                <c:pt idx="21358">
                  <c:v>3.4169870000000002</c:v>
                </c:pt>
                <c:pt idx="21359">
                  <c:v>3.4187129999999999</c:v>
                </c:pt>
                <c:pt idx="21360">
                  <c:v>3.4183159999999999</c:v>
                </c:pt>
                <c:pt idx="21361">
                  <c:v>3.4184260000000002</c:v>
                </c:pt>
                <c:pt idx="21362">
                  <c:v>3.4198029999999999</c:v>
                </c:pt>
                <c:pt idx="21363">
                  <c:v>3.420677</c:v>
                </c:pt>
                <c:pt idx="21364">
                  <c:v>3.4215710000000001</c:v>
                </c:pt>
                <c:pt idx="21365">
                  <c:v>3.4219629999999999</c:v>
                </c:pt>
                <c:pt idx="21366">
                  <c:v>3.4208539999999998</c:v>
                </c:pt>
                <c:pt idx="21367">
                  <c:v>3.4195989999999998</c:v>
                </c:pt>
                <c:pt idx="21368">
                  <c:v>3.4178009999999999</c:v>
                </c:pt>
                <c:pt idx="21369">
                  <c:v>3.418901</c:v>
                </c:pt>
                <c:pt idx="21370">
                  <c:v>3.4203839999999999</c:v>
                </c:pt>
                <c:pt idx="21371">
                  <c:v>3.4181650000000001</c:v>
                </c:pt>
                <c:pt idx="21372">
                  <c:v>3.4207369999999999</c:v>
                </c:pt>
                <c:pt idx="21373">
                  <c:v>3.4278019999999998</c:v>
                </c:pt>
                <c:pt idx="21374">
                  <c:v>3.4291</c:v>
                </c:pt>
                <c:pt idx="21375">
                  <c:v>3.4266320000000001</c:v>
                </c:pt>
                <c:pt idx="21376">
                  <c:v>3.4308779999999999</c:v>
                </c:pt>
                <c:pt idx="21377">
                  <c:v>3.4350860000000001</c:v>
                </c:pt>
                <c:pt idx="21378">
                  <c:v>3.4309129999999999</c:v>
                </c:pt>
                <c:pt idx="21379">
                  <c:v>3.4288820000000002</c:v>
                </c:pt>
                <c:pt idx="21380">
                  <c:v>3.4300549999999999</c:v>
                </c:pt>
                <c:pt idx="21381">
                  <c:v>3.4318119999999999</c:v>
                </c:pt>
                <c:pt idx="21382">
                  <c:v>3.4367049999999999</c:v>
                </c:pt>
                <c:pt idx="21383">
                  <c:v>3.4354209999999998</c:v>
                </c:pt>
                <c:pt idx="21384">
                  <c:v>3.4291079999999998</c:v>
                </c:pt>
                <c:pt idx="21385">
                  <c:v>3.4310770000000002</c:v>
                </c:pt>
                <c:pt idx="21386">
                  <c:v>3.434167</c:v>
                </c:pt>
                <c:pt idx="21387">
                  <c:v>3.4317250000000001</c:v>
                </c:pt>
                <c:pt idx="21388">
                  <c:v>3.4352619999999998</c:v>
                </c:pt>
                <c:pt idx="21389">
                  <c:v>3.439559</c:v>
                </c:pt>
                <c:pt idx="21390">
                  <c:v>3.4338769999999998</c:v>
                </c:pt>
                <c:pt idx="21391">
                  <c:v>3.4294660000000001</c:v>
                </c:pt>
                <c:pt idx="21392">
                  <c:v>3.4296419999999999</c:v>
                </c:pt>
                <c:pt idx="21393">
                  <c:v>3.427384</c:v>
                </c:pt>
                <c:pt idx="21394">
                  <c:v>3.4285269999999999</c:v>
                </c:pt>
                <c:pt idx="21395">
                  <c:v>3.4303710000000001</c:v>
                </c:pt>
                <c:pt idx="21396">
                  <c:v>3.4263029999999999</c:v>
                </c:pt>
                <c:pt idx="21397">
                  <c:v>3.4270900000000002</c:v>
                </c:pt>
                <c:pt idx="21398">
                  <c:v>3.4275720000000001</c:v>
                </c:pt>
                <c:pt idx="21399">
                  <c:v>3.4212150000000001</c:v>
                </c:pt>
                <c:pt idx="21400">
                  <c:v>3.4238379999999999</c:v>
                </c:pt>
                <c:pt idx="21401">
                  <c:v>3.4300109999999999</c:v>
                </c:pt>
                <c:pt idx="21402">
                  <c:v>3.4278149999999998</c:v>
                </c:pt>
                <c:pt idx="21403">
                  <c:v>3.4281429999999999</c:v>
                </c:pt>
                <c:pt idx="21404">
                  <c:v>3.4289149999999999</c:v>
                </c:pt>
                <c:pt idx="21405">
                  <c:v>3.4268779999999999</c:v>
                </c:pt>
                <c:pt idx="21406">
                  <c:v>3.4297260000000001</c:v>
                </c:pt>
                <c:pt idx="21407">
                  <c:v>3.4307059999999998</c:v>
                </c:pt>
                <c:pt idx="21408">
                  <c:v>3.4284059999999998</c:v>
                </c:pt>
                <c:pt idx="21409">
                  <c:v>3.4305620000000001</c:v>
                </c:pt>
                <c:pt idx="21410">
                  <c:v>3.432528</c:v>
                </c:pt>
                <c:pt idx="21411">
                  <c:v>3.4342790000000001</c:v>
                </c:pt>
                <c:pt idx="21412">
                  <c:v>3.437433</c:v>
                </c:pt>
                <c:pt idx="21413">
                  <c:v>3.4366599999999998</c:v>
                </c:pt>
                <c:pt idx="21414">
                  <c:v>3.4334180000000001</c:v>
                </c:pt>
                <c:pt idx="21415">
                  <c:v>3.4343170000000001</c:v>
                </c:pt>
                <c:pt idx="21416">
                  <c:v>3.4370970000000001</c:v>
                </c:pt>
                <c:pt idx="21417">
                  <c:v>3.4361899999999999</c:v>
                </c:pt>
                <c:pt idx="21418">
                  <c:v>3.4367369999999999</c:v>
                </c:pt>
                <c:pt idx="21419">
                  <c:v>3.4377970000000002</c:v>
                </c:pt>
                <c:pt idx="21420">
                  <c:v>3.4395199999999999</c:v>
                </c:pt>
                <c:pt idx="21421">
                  <c:v>3.4398569999999999</c:v>
                </c:pt>
                <c:pt idx="21422">
                  <c:v>3.4333979999999999</c:v>
                </c:pt>
                <c:pt idx="21423">
                  <c:v>3.4329580000000002</c:v>
                </c:pt>
                <c:pt idx="21424">
                  <c:v>3.4373809999999998</c:v>
                </c:pt>
                <c:pt idx="21425">
                  <c:v>3.438291</c:v>
                </c:pt>
                <c:pt idx="21426">
                  <c:v>3.4381210000000002</c:v>
                </c:pt>
                <c:pt idx="21427">
                  <c:v>3.4364020000000002</c:v>
                </c:pt>
                <c:pt idx="21428">
                  <c:v>3.435076</c:v>
                </c:pt>
                <c:pt idx="21429">
                  <c:v>3.4339569999999999</c:v>
                </c:pt>
                <c:pt idx="21430">
                  <c:v>3.4323869999999999</c:v>
                </c:pt>
                <c:pt idx="21431">
                  <c:v>3.4346239999999999</c:v>
                </c:pt>
                <c:pt idx="21432">
                  <c:v>3.4362149999999998</c:v>
                </c:pt>
                <c:pt idx="21433">
                  <c:v>3.43337</c:v>
                </c:pt>
                <c:pt idx="21434">
                  <c:v>3.4316200000000001</c:v>
                </c:pt>
                <c:pt idx="21435">
                  <c:v>3.4321920000000001</c:v>
                </c:pt>
                <c:pt idx="21436">
                  <c:v>3.4363790000000001</c:v>
                </c:pt>
                <c:pt idx="21437">
                  <c:v>3.4418489999999999</c:v>
                </c:pt>
                <c:pt idx="21438">
                  <c:v>3.4407549999999998</c:v>
                </c:pt>
                <c:pt idx="21439">
                  <c:v>3.4380299999999999</c:v>
                </c:pt>
                <c:pt idx="21440">
                  <c:v>3.4372799999999999</c:v>
                </c:pt>
                <c:pt idx="21441">
                  <c:v>3.4368249999999998</c:v>
                </c:pt>
                <c:pt idx="21442">
                  <c:v>3.4399289999999998</c:v>
                </c:pt>
                <c:pt idx="21443">
                  <c:v>3.4391720000000001</c:v>
                </c:pt>
                <c:pt idx="21444">
                  <c:v>3.4320650000000001</c:v>
                </c:pt>
                <c:pt idx="21445">
                  <c:v>3.4366180000000002</c:v>
                </c:pt>
                <c:pt idx="21446">
                  <c:v>3.4428969999999999</c:v>
                </c:pt>
                <c:pt idx="21447">
                  <c:v>3.4397570000000002</c:v>
                </c:pt>
                <c:pt idx="21448">
                  <c:v>3.4400680000000001</c:v>
                </c:pt>
                <c:pt idx="21449">
                  <c:v>3.4413079999999998</c:v>
                </c:pt>
                <c:pt idx="21450">
                  <c:v>3.438704</c:v>
                </c:pt>
                <c:pt idx="21451">
                  <c:v>3.440277</c:v>
                </c:pt>
                <c:pt idx="21452">
                  <c:v>3.4441259999999998</c:v>
                </c:pt>
                <c:pt idx="21453">
                  <c:v>3.4425460000000001</c:v>
                </c:pt>
                <c:pt idx="21454">
                  <c:v>3.4405039999999998</c:v>
                </c:pt>
                <c:pt idx="21455">
                  <c:v>3.4453930000000001</c:v>
                </c:pt>
                <c:pt idx="21456">
                  <c:v>3.4467759999999998</c:v>
                </c:pt>
                <c:pt idx="21457">
                  <c:v>3.4419979999999999</c:v>
                </c:pt>
                <c:pt idx="21458">
                  <c:v>3.4456829999999998</c:v>
                </c:pt>
                <c:pt idx="21459">
                  <c:v>3.4489990000000001</c:v>
                </c:pt>
                <c:pt idx="21460">
                  <c:v>3.4456869999999999</c:v>
                </c:pt>
                <c:pt idx="21461">
                  <c:v>3.4448249999999998</c:v>
                </c:pt>
                <c:pt idx="21462">
                  <c:v>3.4445860000000001</c:v>
                </c:pt>
                <c:pt idx="21463">
                  <c:v>3.4439839999999999</c:v>
                </c:pt>
                <c:pt idx="21464">
                  <c:v>3.446415</c:v>
                </c:pt>
                <c:pt idx="21465">
                  <c:v>3.447155</c:v>
                </c:pt>
                <c:pt idx="21466">
                  <c:v>3.4457200000000001</c:v>
                </c:pt>
                <c:pt idx="21467">
                  <c:v>3.446847</c:v>
                </c:pt>
                <c:pt idx="21468">
                  <c:v>3.4462030000000001</c:v>
                </c:pt>
                <c:pt idx="21469">
                  <c:v>3.445198</c:v>
                </c:pt>
                <c:pt idx="21470">
                  <c:v>3.4439860000000002</c:v>
                </c:pt>
                <c:pt idx="21471">
                  <c:v>3.4420039999999998</c:v>
                </c:pt>
                <c:pt idx="21472">
                  <c:v>3.4441229999999998</c:v>
                </c:pt>
                <c:pt idx="21473">
                  <c:v>3.444712</c:v>
                </c:pt>
                <c:pt idx="21474">
                  <c:v>3.4427400000000001</c:v>
                </c:pt>
                <c:pt idx="21475">
                  <c:v>3.443975</c:v>
                </c:pt>
                <c:pt idx="21476">
                  <c:v>3.4457059999999999</c:v>
                </c:pt>
                <c:pt idx="21477">
                  <c:v>3.4440240000000002</c:v>
                </c:pt>
                <c:pt idx="21478">
                  <c:v>3.4403959999999998</c:v>
                </c:pt>
                <c:pt idx="21479">
                  <c:v>3.4403589999999999</c:v>
                </c:pt>
                <c:pt idx="21480">
                  <c:v>3.445398</c:v>
                </c:pt>
                <c:pt idx="21481">
                  <c:v>3.4495629999999999</c:v>
                </c:pt>
                <c:pt idx="21482">
                  <c:v>3.4463539999999999</c:v>
                </c:pt>
                <c:pt idx="21483">
                  <c:v>3.4430420000000002</c:v>
                </c:pt>
                <c:pt idx="21484">
                  <c:v>3.445697</c:v>
                </c:pt>
                <c:pt idx="21485">
                  <c:v>3.443295</c:v>
                </c:pt>
                <c:pt idx="21486">
                  <c:v>3.438758</c:v>
                </c:pt>
                <c:pt idx="21487">
                  <c:v>3.4409169999999998</c:v>
                </c:pt>
                <c:pt idx="21488">
                  <c:v>3.4449320000000001</c:v>
                </c:pt>
                <c:pt idx="21489">
                  <c:v>3.445138</c:v>
                </c:pt>
                <c:pt idx="21490">
                  <c:v>3.4452180000000001</c:v>
                </c:pt>
                <c:pt idx="21491">
                  <c:v>3.446186</c:v>
                </c:pt>
                <c:pt idx="21492">
                  <c:v>3.4457450000000001</c:v>
                </c:pt>
                <c:pt idx="21493">
                  <c:v>3.4428830000000001</c:v>
                </c:pt>
                <c:pt idx="21494">
                  <c:v>3.446075</c:v>
                </c:pt>
                <c:pt idx="21495">
                  <c:v>3.4524720000000002</c:v>
                </c:pt>
                <c:pt idx="21496">
                  <c:v>3.4502709999999999</c:v>
                </c:pt>
                <c:pt idx="21497">
                  <c:v>3.4476239999999998</c:v>
                </c:pt>
                <c:pt idx="21498">
                  <c:v>3.4516659999999999</c:v>
                </c:pt>
                <c:pt idx="21499">
                  <c:v>3.4538289999999998</c:v>
                </c:pt>
                <c:pt idx="21500">
                  <c:v>3.4511039999999999</c:v>
                </c:pt>
                <c:pt idx="21501">
                  <c:v>3.4495849999999999</c:v>
                </c:pt>
                <c:pt idx="21502">
                  <c:v>3.4522750000000002</c:v>
                </c:pt>
                <c:pt idx="21503">
                  <c:v>3.4560840000000002</c:v>
                </c:pt>
                <c:pt idx="21504">
                  <c:v>3.4580660000000001</c:v>
                </c:pt>
                <c:pt idx="21505">
                  <c:v>3.4562330000000001</c:v>
                </c:pt>
                <c:pt idx="21506">
                  <c:v>3.4545330000000001</c:v>
                </c:pt>
                <c:pt idx="21507">
                  <c:v>3.4585509999999999</c:v>
                </c:pt>
                <c:pt idx="21508">
                  <c:v>3.460696</c:v>
                </c:pt>
                <c:pt idx="21509">
                  <c:v>3.454736</c:v>
                </c:pt>
                <c:pt idx="21510">
                  <c:v>3.4510879999999999</c:v>
                </c:pt>
                <c:pt idx="21511">
                  <c:v>3.4563079999999999</c:v>
                </c:pt>
                <c:pt idx="21512">
                  <c:v>3.4580389999999999</c:v>
                </c:pt>
                <c:pt idx="21513">
                  <c:v>3.4561060000000001</c:v>
                </c:pt>
                <c:pt idx="21514">
                  <c:v>3.4574220000000002</c:v>
                </c:pt>
                <c:pt idx="21515">
                  <c:v>3.456779</c:v>
                </c:pt>
                <c:pt idx="21516">
                  <c:v>3.455797</c:v>
                </c:pt>
                <c:pt idx="21517">
                  <c:v>3.4571930000000002</c:v>
                </c:pt>
                <c:pt idx="21518">
                  <c:v>3.4565009999999998</c:v>
                </c:pt>
                <c:pt idx="21519">
                  <c:v>3.4567450000000002</c:v>
                </c:pt>
                <c:pt idx="21520">
                  <c:v>3.4543189999999999</c:v>
                </c:pt>
                <c:pt idx="21521">
                  <c:v>3.4511379999999998</c:v>
                </c:pt>
                <c:pt idx="21522">
                  <c:v>3.4537599999999999</c:v>
                </c:pt>
                <c:pt idx="21523">
                  <c:v>3.456823</c:v>
                </c:pt>
                <c:pt idx="21524">
                  <c:v>3.4569580000000002</c:v>
                </c:pt>
                <c:pt idx="21525">
                  <c:v>3.4565079999999999</c:v>
                </c:pt>
                <c:pt idx="21526">
                  <c:v>3.45397</c:v>
                </c:pt>
                <c:pt idx="21527">
                  <c:v>3.4526520000000001</c:v>
                </c:pt>
                <c:pt idx="21528">
                  <c:v>3.4537900000000001</c:v>
                </c:pt>
                <c:pt idx="21529">
                  <c:v>3.454323</c:v>
                </c:pt>
                <c:pt idx="21530">
                  <c:v>3.4567060000000001</c:v>
                </c:pt>
                <c:pt idx="21531">
                  <c:v>3.4548420000000002</c:v>
                </c:pt>
                <c:pt idx="21532">
                  <c:v>3.450545</c:v>
                </c:pt>
                <c:pt idx="21533">
                  <c:v>3.4569869999999998</c:v>
                </c:pt>
                <c:pt idx="21534">
                  <c:v>3.4617840000000002</c:v>
                </c:pt>
                <c:pt idx="21535">
                  <c:v>3.4573740000000002</c:v>
                </c:pt>
                <c:pt idx="21536">
                  <c:v>3.455387</c:v>
                </c:pt>
                <c:pt idx="21537">
                  <c:v>3.4562759999999999</c:v>
                </c:pt>
                <c:pt idx="21538">
                  <c:v>3.4555419999999999</c:v>
                </c:pt>
                <c:pt idx="21539">
                  <c:v>3.455965</c:v>
                </c:pt>
                <c:pt idx="21540">
                  <c:v>3.4563109999999999</c:v>
                </c:pt>
                <c:pt idx="21541">
                  <c:v>3.4537469999999999</c:v>
                </c:pt>
                <c:pt idx="21542">
                  <c:v>3.4545110000000001</c:v>
                </c:pt>
                <c:pt idx="21543">
                  <c:v>3.4595229999999999</c:v>
                </c:pt>
                <c:pt idx="21544">
                  <c:v>3.462539</c:v>
                </c:pt>
                <c:pt idx="21545">
                  <c:v>3.4620190000000002</c:v>
                </c:pt>
                <c:pt idx="21546">
                  <c:v>3.4587840000000001</c:v>
                </c:pt>
                <c:pt idx="21547">
                  <c:v>3.4576380000000002</c:v>
                </c:pt>
                <c:pt idx="21548">
                  <c:v>3.4605619999999999</c:v>
                </c:pt>
                <c:pt idx="21549">
                  <c:v>3.4618950000000002</c:v>
                </c:pt>
                <c:pt idx="21550">
                  <c:v>3.4634610000000001</c:v>
                </c:pt>
                <c:pt idx="21551">
                  <c:v>3.4656419999999999</c:v>
                </c:pt>
                <c:pt idx="21552">
                  <c:v>3.4635289999999999</c:v>
                </c:pt>
                <c:pt idx="21553">
                  <c:v>3.4608970000000001</c:v>
                </c:pt>
                <c:pt idx="21554">
                  <c:v>3.462351</c:v>
                </c:pt>
                <c:pt idx="21555">
                  <c:v>3.462888</c:v>
                </c:pt>
                <c:pt idx="21556">
                  <c:v>3.4589840000000001</c:v>
                </c:pt>
                <c:pt idx="21557">
                  <c:v>3.4594429999999998</c:v>
                </c:pt>
                <c:pt idx="21558">
                  <c:v>3.4672640000000001</c:v>
                </c:pt>
                <c:pt idx="21559">
                  <c:v>3.468788</c:v>
                </c:pt>
                <c:pt idx="21560">
                  <c:v>3.4619</c:v>
                </c:pt>
                <c:pt idx="21561">
                  <c:v>3.4591609999999999</c:v>
                </c:pt>
                <c:pt idx="21562">
                  <c:v>3.4597829999999998</c:v>
                </c:pt>
                <c:pt idx="21563">
                  <c:v>3.4620829999999998</c:v>
                </c:pt>
                <c:pt idx="21564">
                  <c:v>3.4649830000000001</c:v>
                </c:pt>
                <c:pt idx="21565">
                  <c:v>3.4618519999999999</c:v>
                </c:pt>
                <c:pt idx="21566">
                  <c:v>3.4618319999999998</c:v>
                </c:pt>
                <c:pt idx="21567">
                  <c:v>3.468407</c:v>
                </c:pt>
                <c:pt idx="21568">
                  <c:v>3.4710749999999999</c:v>
                </c:pt>
                <c:pt idx="21569">
                  <c:v>3.4722140000000001</c:v>
                </c:pt>
                <c:pt idx="21570">
                  <c:v>3.4723410000000001</c:v>
                </c:pt>
                <c:pt idx="21571">
                  <c:v>3.469061</c:v>
                </c:pt>
                <c:pt idx="21572">
                  <c:v>3.4663029999999999</c:v>
                </c:pt>
                <c:pt idx="21573">
                  <c:v>3.465592</c:v>
                </c:pt>
                <c:pt idx="21574">
                  <c:v>3.4676840000000002</c:v>
                </c:pt>
                <c:pt idx="21575">
                  <c:v>3.4736530000000001</c:v>
                </c:pt>
                <c:pt idx="21576">
                  <c:v>3.4749370000000002</c:v>
                </c:pt>
                <c:pt idx="21577">
                  <c:v>3.4692620000000001</c:v>
                </c:pt>
                <c:pt idx="21578">
                  <c:v>3.469049</c:v>
                </c:pt>
                <c:pt idx="21579">
                  <c:v>3.4726970000000001</c:v>
                </c:pt>
                <c:pt idx="21580">
                  <c:v>3.4721600000000001</c:v>
                </c:pt>
                <c:pt idx="21581">
                  <c:v>3.4728330000000001</c:v>
                </c:pt>
                <c:pt idx="21582">
                  <c:v>3.472826</c:v>
                </c:pt>
                <c:pt idx="21583">
                  <c:v>3.472318</c:v>
                </c:pt>
                <c:pt idx="21584">
                  <c:v>3.4757899999999999</c:v>
                </c:pt>
                <c:pt idx="21585">
                  <c:v>3.4753229999999999</c:v>
                </c:pt>
                <c:pt idx="21586">
                  <c:v>3.4708920000000001</c:v>
                </c:pt>
                <c:pt idx="21587">
                  <c:v>3.4745750000000002</c:v>
                </c:pt>
                <c:pt idx="21588">
                  <c:v>3.4819550000000001</c:v>
                </c:pt>
                <c:pt idx="21589">
                  <c:v>3.4767389999999998</c:v>
                </c:pt>
                <c:pt idx="21590">
                  <c:v>3.4699300000000002</c:v>
                </c:pt>
                <c:pt idx="21591">
                  <c:v>3.4731740000000002</c:v>
                </c:pt>
                <c:pt idx="21592">
                  <c:v>3.4734389999999999</c:v>
                </c:pt>
                <c:pt idx="21593">
                  <c:v>3.470634</c:v>
                </c:pt>
                <c:pt idx="21594">
                  <c:v>3.4739239999999998</c:v>
                </c:pt>
                <c:pt idx="21595">
                  <c:v>3.4746579999999998</c:v>
                </c:pt>
                <c:pt idx="21596">
                  <c:v>3.4715240000000001</c:v>
                </c:pt>
                <c:pt idx="21597">
                  <c:v>3.4710269999999999</c:v>
                </c:pt>
                <c:pt idx="21598">
                  <c:v>3.4717159999999998</c:v>
                </c:pt>
                <c:pt idx="21599">
                  <c:v>3.473122</c:v>
                </c:pt>
                <c:pt idx="21600">
                  <c:v>3.4737469999999999</c:v>
                </c:pt>
                <c:pt idx="21601">
                  <c:v>3.4729860000000001</c:v>
                </c:pt>
                <c:pt idx="21602">
                  <c:v>3.4743520000000001</c:v>
                </c:pt>
                <c:pt idx="21603">
                  <c:v>3.4764179999999998</c:v>
                </c:pt>
                <c:pt idx="21604">
                  <c:v>3.4765350000000002</c:v>
                </c:pt>
                <c:pt idx="21605">
                  <c:v>3.4735710000000002</c:v>
                </c:pt>
                <c:pt idx="21606">
                  <c:v>3.4688840000000001</c:v>
                </c:pt>
                <c:pt idx="21607">
                  <c:v>3.4667849999999998</c:v>
                </c:pt>
                <c:pt idx="21608">
                  <c:v>3.471787</c:v>
                </c:pt>
                <c:pt idx="21609">
                  <c:v>3.4779409999999999</c:v>
                </c:pt>
                <c:pt idx="21610">
                  <c:v>3.4759549999999999</c:v>
                </c:pt>
                <c:pt idx="21611">
                  <c:v>3.4733969999999998</c:v>
                </c:pt>
                <c:pt idx="21612">
                  <c:v>3.475187</c:v>
                </c:pt>
                <c:pt idx="21613">
                  <c:v>3.4749819999999998</c:v>
                </c:pt>
                <c:pt idx="21614">
                  <c:v>3.4776479999999999</c:v>
                </c:pt>
                <c:pt idx="21615">
                  <c:v>3.4833059999999998</c:v>
                </c:pt>
                <c:pt idx="21616">
                  <c:v>3.4799950000000002</c:v>
                </c:pt>
                <c:pt idx="21617">
                  <c:v>3.4756969999999998</c:v>
                </c:pt>
                <c:pt idx="21618">
                  <c:v>3.4813390000000002</c:v>
                </c:pt>
                <c:pt idx="21619">
                  <c:v>3.4860500000000001</c:v>
                </c:pt>
                <c:pt idx="21620">
                  <c:v>3.482246</c:v>
                </c:pt>
                <c:pt idx="21621">
                  <c:v>3.477706</c:v>
                </c:pt>
                <c:pt idx="21622">
                  <c:v>3.4767299999999999</c:v>
                </c:pt>
                <c:pt idx="21623">
                  <c:v>3.4780350000000002</c:v>
                </c:pt>
                <c:pt idx="21624">
                  <c:v>3.4816310000000001</c:v>
                </c:pt>
                <c:pt idx="21625">
                  <c:v>3.482542</c:v>
                </c:pt>
                <c:pt idx="21626">
                  <c:v>3.479438</c:v>
                </c:pt>
                <c:pt idx="21627">
                  <c:v>3.478218</c:v>
                </c:pt>
                <c:pt idx="21628">
                  <c:v>3.4786869999999999</c:v>
                </c:pt>
                <c:pt idx="21629">
                  <c:v>3.4806650000000001</c:v>
                </c:pt>
                <c:pt idx="21630">
                  <c:v>3.4822000000000002</c:v>
                </c:pt>
                <c:pt idx="21631">
                  <c:v>3.4810970000000001</c:v>
                </c:pt>
                <c:pt idx="21632">
                  <c:v>3.4797799999999999</c:v>
                </c:pt>
                <c:pt idx="21633">
                  <c:v>3.4778609999999999</c:v>
                </c:pt>
                <c:pt idx="21634">
                  <c:v>3.4770379999999999</c:v>
                </c:pt>
                <c:pt idx="21635">
                  <c:v>3.4804710000000001</c:v>
                </c:pt>
                <c:pt idx="21636">
                  <c:v>3.4827170000000001</c:v>
                </c:pt>
                <c:pt idx="21637">
                  <c:v>3.4829590000000001</c:v>
                </c:pt>
                <c:pt idx="21638">
                  <c:v>3.4838429999999998</c:v>
                </c:pt>
                <c:pt idx="21639">
                  <c:v>3.4812609999999999</c:v>
                </c:pt>
                <c:pt idx="21640">
                  <c:v>3.4817200000000001</c:v>
                </c:pt>
                <c:pt idx="21641">
                  <c:v>3.4851809999999999</c:v>
                </c:pt>
                <c:pt idx="21642">
                  <c:v>3.4813010000000002</c:v>
                </c:pt>
                <c:pt idx="21643">
                  <c:v>3.477617</c:v>
                </c:pt>
                <c:pt idx="21644">
                  <c:v>3.4824259999999998</c:v>
                </c:pt>
                <c:pt idx="21645">
                  <c:v>3.4846699999999999</c:v>
                </c:pt>
                <c:pt idx="21646">
                  <c:v>3.4810479999999999</c:v>
                </c:pt>
                <c:pt idx="21647">
                  <c:v>3.47811</c:v>
                </c:pt>
                <c:pt idx="21648">
                  <c:v>3.4809580000000002</c:v>
                </c:pt>
                <c:pt idx="21649">
                  <c:v>3.4843060000000001</c:v>
                </c:pt>
                <c:pt idx="21650">
                  <c:v>3.4806210000000002</c:v>
                </c:pt>
                <c:pt idx="21651">
                  <c:v>3.482021</c:v>
                </c:pt>
                <c:pt idx="21652">
                  <c:v>3.4881139999999999</c:v>
                </c:pt>
                <c:pt idx="21653">
                  <c:v>3.4893559999999999</c:v>
                </c:pt>
                <c:pt idx="21654">
                  <c:v>3.4860419999999999</c:v>
                </c:pt>
                <c:pt idx="21655">
                  <c:v>3.4872209999999999</c:v>
                </c:pt>
                <c:pt idx="21656">
                  <c:v>3.4891619999999999</c:v>
                </c:pt>
                <c:pt idx="21657">
                  <c:v>3.4870000000000001</c:v>
                </c:pt>
                <c:pt idx="21658">
                  <c:v>3.4869379999999999</c:v>
                </c:pt>
                <c:pt idx="21659">
                  <c:v>3.4845009999999998</c:v>
                </c:pt>
                <c:pt idx="21660">
                  <c:v>3.4816289999999999</c:v>
                </c:pt>
                <c:pt idx="21661">
                  <c:v>3.4851299999999998</c:v>
                </c:pt>
                <c:pt idx="21662">
                  <c:v>3.4864869999999999</c:v>
                </c:pt>
                <c:pt idx="21663">
                  <c:v>3.4866999999999999</c:v>
                </c:pt>
                <c:pt idx="21664">
                  <c:v>3.4883199999999999</c:v>
                </c:pt>
                <c:pt idx="21665">
                  <c:v>3.486456</c:v>
                </c:pt>
                <c:pt idx="21666">
                  <c:v>3.4844979999999999</c:v>
                </c:pt>
                <c:pt idx="21667">
                  <c:v>3.4849519999999998</c:v>
                </c:pt>
                <c:pt idx="21668">
                  <c:v>3.4827490000000001</c:v>
                </c:pt>
                <c:pt idx="21669">
                  <c:v>3.4802719999999998</c:v>
                </c:pt>
                <c:pt idx="21670">
                  <c:v>3.4831940000000001</c:v>
                </c:pt>
                <c:pt idx="21671">
                  <c:v>3.4855019999999999</c:v>
                </c:pt>
                <c:pt idx="21672">
                  <c:v>3.483444</c:v>
                </c:pt>
                <c:pt idx="21673">
                  <c:v>3.4851809999999999</c:v>
                </c:pt>
                <c:pt idx="21674">
                  <c:v>3.4894750000000001</c:v>
                </c:pt>
                <c:pt idx="21675">
                  <c:v>3.4929610000000002</c:v>
                </c:pt>
                <c:pt idx="21676">
                  <c:v>3.4929619999999999</c:v>
                </c:pt>
                <c:pt idx="21677">
                  <c:v>3.4916909999999999</c:v>
                </c:pt>
                <c:pt idx="21678">
                  <c:v>3.4905900000000001</c:v>
                </c:pt>
                <c:pt idx="21679">
                  <c:v>3.4889000000000001</c:v>
                </c:pt>
                <c:pt idx="21680">
                  <c:v>3.4902009999999999</c:v>
                </c:pt>
                <c:pt idx="21681">
                  <c:v>3.4922529999999998</c:v>
                </c:pt>
                <c:pt idx="21682">
                  <c:v>3.491914</c:v>
                </c:pt>
                <c:pt idx="21683">
                  <c:v>3.4899680000000002</c:v>
                </c:pt>
                <c:pt idx="21684">
                  <c:v>3.4881069999999998</c:v>
                </c:pt>
                <c:pt idx="21685">
                  <c:v>3.4884930000000001</c:v>
                </c:pt>
                <c:pt idx="21686">
                  <c:v>3.4899179999999999</c:v>
                </c:pt>
                <c:pt idx="21687">
                  <c:v>3.4911279999999998</c:v>
                </c:pt>
                <c:pt idx="21688">
                  <c:v>3.4928520000000001</c:v>
                </c:pt>
                <c:pt idx="21689">
                  <c:v>3.492642</c:v>
                </c:pt>
                <c:pt idx="21690">
                  <c:v>3.4883500000000001</c:v>
                </c:pt>
                <c:pt idx="21691">
                  <c:v>3.4899840000000002</c:v>
                </c:pt>
                <c:pt idx="21692">
                  <c:v>3.495549</c:v>
                </c:pt>
                <c:pt idx="21693">
                  <c:v>3.497261</c:v>
                </c:pt>
                <c:pt idx="21694">
                  <c:v>3.4979149999999999</c:v>
                </c:pt>
                <c:pt idx="21695">
                  <c:v>3.4963609999999998</c:v>
                </c:pt>
                <c:pt idx="21696">
                  <c:v>3.4962080000000002</c:v>
                </c:pt>
                <c:pt idx="21697">
                  <c:v>3.4955759999999998</c:v>
                </c:pt>
                <c:pt idx="21698">
                  <c:v>3.4900470000000001</c:v>
                </c:pt>
                <c:pt idx="21699">
                  <c:v>3.4917039999999999</c:v>
                </c:pt>
                <c:pt idx="21700">
                  <c:v>3.4970180000000002</c:v>
                </c:pt>
                <c:pt idx="21701">
                  <c:v>3.4967290000000002</c:v>
                </c:pt>
                <c:pt idx="21702">
                  <c:v>3.4933869999999998</c:v>
                </c:pt>
                <c:pt idx="21703">
                  <c:v>3.4919750000000001</c:v>
                </c:pt>
                <c:pt idx="21704">
                  <c:v>3.4916520000000002</c:v>
                </c:pt>
                <c:pt idx="21705">
                  <c:v>3.4901279999999999</c:v>
                </c:pt>
                <c:pt idx="21706">
                  <c:v>3.4925830000000002</c:v>
                </c:pt>
                <c:pt idx="21707">
                  <c:v>3.4970620000000001</c:v>
                </c:pt>
                <c:pt idx="21708">
                  <c:v>3.4967990000000002</c:v>
                </c:pt>
                <c:pt idx="21709">
                  <c:v>3.4960599999999999</c:v>
                </c:pt>
                <c:pt idx="21710">
                  <c:v>3.4940440000000001</c:v>
                </c:pt>
                <c:pt idx="21711">
                  <c:v>3.493312</c:v>
                </c:pt>
                <c:pt idx="21712">
                  <c:v>3.4979140000000002</c:v>
                </c:pt>
                <c:pt idx="21713">
                  <c:v>3.4972880000000002</c:v>
                </c:pt>
                <c:pt idx="21714">
                  <c:v>3.4942609999999998</c:v>
                </c:pt>
                <c:pt idx="21715">
                  <c:v>3.4947050000000002</c:v>
                </c:pt>
                <c:pt idx="21716">
                  <c:v>3.498777</c:v>
                </c:pt>
                <c:pt idx="21717">
                  <c:v>3.5025240000000002</c:v>
                </c:pt>
                <c:pt idx="21718">
                  <c:v>3.4984609999999998</c:v>
                </c:pt>
                <c:pt idx="21719">
                  <c:v>3.4933930000000002</c:v>
                </c:pt>
                <c:pt idx="21720">
                  <c:v>3.4973130000000001</c:v>
                </c:pt>
                <c:pt idx="21721">
                  <c:v>3.5008140000000001</c:v>
                </c:pt>
                <c:pt idx="21722">
                  <c:v>3.497468</c:v>
                </c:pt>
                <c:pt idx="21723">
                  <c:v>3.5006499999999998</c:v>
                </c:pt>
                <c:pt idx="21724">
                  <c:v>3.5058029999999998</c:v>
                </c:pt>
                <c:pt idx="21725">
                  <c:v>3.503787</c:v>
                </c:pt>
                <c:pt idx="21726">
                  <c:v>3.5009320000000002</c:v>
                </c:pt>
                <c:pt idx="21727">
                  <c:v>3.5006719999999998</c:v>
                </c:pt>
                <c:pt idx="21728">
                  <c:v>3.5043669999999998</c:v>
                </c:pt>
                <c:pt idx="21729">
                  <c:v>3.505331</c:v>
                </c:pt>
                <c:pt idx="21730">
                  <c:v>3.5049030000000001</c:v>
                </c:pt>
                <c:pt idx="21731">
                  <c:v>3.5101019999999998</c:v>
                </c:pt>
                <c:pt idx="21732">
                  <c:v>3.5073409999999998</c:v>
                </c:pt>
                <c:pt idx="21733">
                  <c:v>3.500127</c:v>
                </c:pt>
                <c:pt idx="21734">
                  <c:v>3.4996100000000001</c:v>
                </c:pt>
                <c:pt idx="21735">
                  <c:v>3.502532</c:v>
                </c:pt>
                <c:pt idx="21736">
                  <c:v>3.506596</c:v>
                </c:pt>
                <c:pt idx="21737">
                  <c:v>3.5110700000000001</c:v>
                </c:pt>
                <c:pt idx="21738">
                  <c:v>3.5108920000000001</c:v>
                </c:pt>
                <c:pt idx="21739">
                  <c:v>3.5062769999999999</c:v>
                </c:pt>
                <c:pt idx="21740">
                  <c:v>3.5029249999999998</c:v>
                </c:pt>
                <c:pt idx="21741">
                  <c:v>3.5066709999999999</c:v>
                </c:pt>
                <c:pt idx="21742">
                  <c:v>3.5128879999999998</c:v>
                </c:pt>
                <c:pt idx="21743">
                  <c:v>3.5109490000000001</c:v>
                </c:pt>
                <c:pt idx="21744">
                  <c:v>3.5044209999999998</c:v>
                </c:pt>
                <c:pt idx="21745">
                  <c:v>3.5055299999999998</c:v>
                </c:pt>
                <c:pt idx="21746">
                  <c:v>3.5086849999999998</c:v>
                </c:pt>
                <c:pt idx="21747">
                  <c:v>3.5064950000000001</c:v>
                </c:pt>
                <c:pt idx="21748">
                  <c:v>3.5062319999999998</c:v>
                </c:pt>
                <c:pt idx="21749">
                  <c:v>3.5075699999999999</c:v>
                </c:pt>
                <c:pt idx="21750">
                  <c:v>3.50535</c:v>
                </c:pt>
                <c:pt idx="21751">
                  <c:v>3.504848</c:v>
                </c:pt>
                <c:pt idx="21752">
                  <c:v>3.5066959999999998</c:v>
                </c:pt>
                <c:pt idx="21753">
                  <c:v>3.5044360000000001</c:v>
                </c:pt>
                <c:pt idx="21754">
                  <c:v>3.5022859999999998</c:v>
                </c:pt>
                <c:pt idx="21755">
                  <c:v>3.5057450000000001</c:v>
                </c:pt>
                <c:pt idx="21756">
                  <c:v>3.5093559999999999</c:v>
                </c:pt>
                <c:pt idx="21757">
                  <c:v>3.5131039999999998</c:v>
                </c:pt>
                <c:pt idx="21758">
                  <c:v>3.513833</c:v>
                </c:pt>
                <c:pt idx="21759">
                  <c:v>3.507409</c:v>
                </c:pt>
                <c:pt idx="21760">
                  <c:v>3.503816</c:v>
                </c:pt>
                <c:pt idx="21761">
                  <c:v>3.5082149999999999</c:v>
                </c:pt>
                <c:pt idx="21762">
                  <c:v>3.5096159999999998</c:v>
                </c:pt>
                <c:pt idx="21763">
                  <c:v>3.506421</c:v>
                </c:pt>
                <c:pt idx="21764">
                  <c:v>3.509271</c:v>
                </c:pt>
                <c:pt idx="21765">
                  <c:v>3.5135540000000001</c:v>
                </c:pt>
                <c:pt idx="21766">
                  <c:v>3.507355</c:v>
                </c:pt>
                <c:pt idx="21767">
                  <c:v>3.4998179999999999</c:v>
                </c:pt>
                <c:pt idx="21768">
                  <c:v>3.5008050000000002</c:v>
                </c:pt>
                <c:pt idx="21769">
                  <c:v>3.505147</c:v>
                </c:pt>
                <c:pt idx="21770">
                  <c:v>3.5058129999999998</c:v>
                </c:pt>
                <c:pt idx="21771">
                  <c:v>3.507028</c:v>
                </c:pt>
                <c:pt idx="21772">
                  <c:v>3.5083329999999999</c:v>
                </c:pt>
                <c:pt idx="21773">
                  <c:v>3.5079690000000001</c:v>
                </c:pt>
                <c:pt idx="21774">
                  <c:v>3.5086089999999999</c:v>
                </c:pt>
                <c:pt idx="21775">
                  <c:v>3.509395</c:v>
                </c:pt>
                <c:pt idx="21776">
                  <c:v>3.507943</c:v>
                </c:pt>
                <c:pt idx="21777">
                  <c:v>3.509188</c:v>
                </c:pt>
                <c:pt idx="21778">
                  <c:v>3.5138150000000001</c:v>
                </c:pt>
                <c:pt idx="21779">
                  <c:v>3.5144839999999999</c:v>
                </c:pt>
                <c:pt idx="21780">
                  <c:v>3.5118870000000002</c:v>
                </c:pt>
                <c:pt idx="21781">
                  <c:v>3.5112199999999998</c:v>
                </c:pt>
                <c:pt idx="21782">
                  <c:v>3.5086349999999999</c:v>
                </c:pt>
                <c:pt idx="21783">
                  <c:v>3.5051760000000001</c:v>
                </c:pt>
                <c:pt idx="21784">
                  <c:v>3.507155</c:v>
                </c:pt>
                <c:pt idx="21785">
                  <c:v>3.508483</c:v>
                </c:pt>
                <c:pt idx="21786">
                  <c:v>3.508194</c:v>
                </c:pt>
                <c:pt idx="21787">
                  <c:v>3.5126230000000001</c:v>
                </c:pt>
                <c:pt idx="21788">
                  <c:v>3.5132340000000002</c:v>
                </c:pt>
                <c:pt idx="21789">
                  <c:v>3.510907</c:v>
                </c:pt>
                <c:pt idx="21790">
                  <c:v>3.5114570000000001</c:v>
                </c:pt>
                <c:pt idx="21791">
                  <c:v>3.5105780000000002</c:v>
                </c:pt>
                <c:pt idx="21792">
                  <c:v>3.5092639999999999</c:v>
                </c:pt>
                <c:pt idx="21793">
                  <c:v>3.5112830000000002</c:v>
                </c:pt>
                <c:pt idx="21794">
                  <c:v>3.5129670000000002</c:v>
                </c:pt>
                <c:pt idx="21795">
                  <c:v>3.5121600000000002</c:v>
                </c:pt>
                <c:pt idx="21796">
                  <c:v>3.5097879999999999</c:v>
                </c:pt>
                <c:pt idx="21797">
                  <c:v>3.5104869999999999</c:v>
                </c:pt>
                <c:pt idx="21798">
                  <c:v>3.5127600000000001</c:v>
                </c:pt>
                <c:pt idx="21799">
                  <c:v>3.5132479999999999</c:v>
                </c:pt>
                <c:pt idx="21800">
                  <c:v>3.512527</c:v>
                </c:pt>
                <c:pt idx="21801">
                  <c:v>3.5174189999999999</c:v>
                </c:pt>
                <c:pt idx="21802">
                  <c:v>3.5190250000000001</c:v>
                </c:pt>
                <c:pt idx="21803">
                  <c:v>3.5141900000000001</c:v>
                </c:pt>
                <c:pt idx="21804">
                  <c:v>3.5158580000000001</c:v>
                </c:pt>
                <c:pt idx="21805">
                  <c:v>3.5178150000000001</c:v>
                </c:pt>
                <c:pt idx="21806">
                  <c:v>3.513646</c:v>
                </c:pt>
                <c:pt idx="21807">
                  <c:v>3.5138470000000002</c:v>
                </c:pt>
                <c:pt idx="21808">
                  <c:v>3.514059</c:v>
                </c:pt>
                <c:pt idx="21809">
                  <c:v>3.511695</c:v>
                </c:pt>
                <c:pt idx="21810">
                  <c:v>3.5125380000000002</c:v>
                </c:pt>
                <c:pt idx="21811">
                  <c:v>3.5125280000000001</c:v>
                </c:pt>
                <c:pt idx="21812">
                  <c:v>3.507641</c:v>
                </c:pt>
                <c:pt idx="21813">
                  <c:v>3.5080990000000001</c:v>
                </c:pt>
                <c:pt idx="21814">
                  <c:v>3.512229</c:v>
                </c:pt>
                <c:pt idx="21815">
                  <c:v>3.50943</c:v>
                </c:pt>
                <c:pt idx="21816">
                  <c:v>3.5087250000000001</c:v>
                </c:pt>
                <c:pt idx="21817">
                  <c:v>3.512311</c:v>
                </c:pt>
                <c:pt idx="21818">
                  <c:v>3.5142030000000002</c:v>
                </c:pt>
                <c:pt idx="21819">
                  <c:v>3.516378</c:v>
                </c:pt>
                <c:pt idx="21820">
                  <c:v>3.5190999999999999</c:v>
                </c:pt>
                <c:pt idx="21821">
                  <c:v>3.520445</c:v>
                </c:pt>
                <c:pt idx="21822">
                  <c:v>3.5181089999999999</c:v>
                </c:pt>
                <c:pt idx="21823">
                  <c:v>3.5162059999999999</c:v>
                </c:pt>
                <c:pt idx="21824">
                  <c:v>3.519533</c:v>
                </c:pt>
                <c:pt idx="21825">
                  <c:v>3.5224600000000001</c:v>
                </c:pt>
                <c:pt idx="21826">
                  <c:v>3.52095</c:v>
                </c:pt>
                <c:pt idx="21827">
                  <c:v>3.5193699999999999</c:v>
                </c:pt>
                <c:pt idx="21828">
                  <c:v>3.5191539999999999</c:v>
                </c:pt>
                <c:pt idx="21829">
                  <c:v>3.5185179999999998</c:v>
                </c:pt>
                <c:pt idx="21830">
                  <c:v>3.5195560000000001</c:v>
                </c:pt>
                <c:pt idx="21831">
                  <c:v>3.5206200000000001</c:v>
                </c:pt>
                <c:pt idx="21832">
                  <c:v>3.5196860000000001</c:v>
                </c:pt>
                <c:pt idx="21833">
                  <c:v>3.5214089999999998</c:v>
                </c:pt>
                <c:pt idx="21834">
                  <c:v>3.5215320000000001</c:v>
                </c:pt>
                <c:pt idx="21835">
                  <c:v>3.5187870000000001</c:v>
                </c:pt>
                <c:pt idx="21836">
                  <c:v>3.5181119999999999</c:v>
                </c:pt>
                <c:pt idx="21837">
                  <c:v>3.5185249999999999</c:v>
                </c:pt>
                <c:pt idx="21838">
                  <c:v>3.5186259999999998</c:v>
                </c:pt>
                <c:pt idx="21839">
                  <c:v>3.5210720000000002</c:v>
                </c:pt>
                <c:pt idx="21840">
                  <c:v>3.520454</c:v>
                </c:pt>
                <c:pt idx="21841">
                  <c:v>3.5146600000000001</c:v>
                </c:pt>
                <c:pt idx="21842">
                  <c:v>3.5150100000000002</c:v>
                </c:pt>
                <c:pt idx="21843">
                  <c:v>3.5221040000000001</c:v>
                </c:pt>
                <c:pt idx="21844">
                  <c:v>3.523431</c:v>
                </c:pt>
                <c:pt idx="21845">
                  <c:v>3.5206339999999998</c:v>
                </c:pt>
                <c:pt idx="21846">
                  <c:v>3.5204900000000001</c:v>
                </c:pt>
                <c:pt idx="21847">
                  <c:v>3.5203340000000001</c:v>
                </c:pt>
                <c:pt idx="21848">
                  <c:v>3.521455</c:v>
                </c:pt>
                <c:pt idx="21849">
                  <c:v>3.5223589999999998</c:v>
                </c:pt>
                <c:pt idx="21850">
                  <c:v>3.5212129999999999</c:v>
                </c:pt>
                <c:pt idx="21851">
                  <c:v>3.5230790000000001</c:v>
                </c:pt>
                <c:pt idx="21852">
                  <c:v>3.5223369999999998</c:v>
                </c:pt>
                <c:pt idx="21853">
                  <c:v>3.5226150000000001</c:v>
                </c:pt>
                <c:pt idx="21854">
                  <c:v>3.5265650000000002</c:v>
                </c:pt>
                <c:pt idx="21855">
                  <c:v>3.5277259999999999</c:v>
                </c:pt>
                <c:pt idx="21856">
                  <c:v>3.5253809999999999</c:v>
                </c:pt>
                <c:pt idx="21857">
                  <c:v>3.524502</c:v>
                </c:pt>
                <c:pt idx="21858">
                  <c:v>3.5254970000000001</c:v>
                </c:pt>
                <c:pt idx="21859">
                  <c:v>3.5244040000000001</c:v>
                </c:pt>
                <c:pt idx="21860">
                  <c:v>3.5258409999999998</c:v>
                </c:pt>
                <c:pt idx="21861">
                  <c:v>3.5295589999999999</c:v>
                </c:pt>
                <c:pt idx="21862">
                  <c:v>3.530745</c:v>
                </c:pt>
                <c:pt idx="21863">
                  <c:v>3.5320070000000001</c:v>
                </c:pt>
                <c:pt idx="21864">
                  <c:v>3.5317319999999999</c:v>
                </c:pt>
                <c:pt idx="21865">
                  <c:v>3.533811</c:v>
                </c:pt>
                <c:pt idx="21866">
                  <c:v>3.536921</c:v>
                </c:pt>
                <c:pt idx="21867">
                  <c:v>3.536241</c:v>
                </c:pt>
                <c:pt idx="21868">
                  <c:v>3.5344069999999999</c:v>
                </c:pt>
                <c:pt idx="21869">
                  <c:v>3.533563</c:v>
                </c:pt>
                <c:pt idx="21870">
                  <c:v>3.5301339999999999</c:v>
                </c:pt>
                <c:pt idx="21871">
                  <c:v>3.5266929999999999</c:v>
                </c:pt>
                <c:pt idx="21872">
                  <c:v>3.5270800000000002</c:v>
                </c:pt>
                <c:pt idx="21873">
                  <c:v>3.5278040000000002</c:v>
                </c:pt>
                <c:pt idx="21874">
                  <c:v>3.5308619999999999</c:v>
                </c:pt>
                <c:pt idx="21875">
                  <c:v>3.5338790000000002</c:v>
                </c:pt>
                <c:pt idx="21876">
                  <c:v>3.5272960000000002</c:v>
                </c:pt>
                <c:pt idx="21877">
                  <c:v>3.5211320000000002</c:v>
                </c:pt>
                <c:pt idx="21878">
                  <c:v>3.525693</c:v>
                </c:pt>
                <c:pt idx="21879">
                  <c:v>3.5308760000000001</c:v>
                </c:pt>
                <c:pt idx="21880">
                  <c:v>3.528867</c:v>
                </c:pt>
                <c:pt idx="21881">
                  <c:v>3.527911</c:v>
                </c:pt>
                <c:pt idx="21882">
                  <c:v>3.5298910000000001</c:v>
                </c:pt>
                <c:pt idx="21883">
                  <c:v>3.5293890000000001</c:v>
                </c:pt>
                <c:pt idx="21884">
                  <c:v>3.5286919999999999</c:v>
                </c:pt>
                <c:pt idx="21885">
                  <c:v>3.529582</c:v>
                </c:pt>
                <c:pt idx="21886">
                  <c:v>3.5286879999999998</c:v>
                </c:pt>
                <c:pt idx="21887">
                  <c:v>3.5299299999999998</c:v>
                </c:pt>
                <c:pt idx="21888">
                  <c:v>3.5320390000000002</c:v>
                </c:pt>
                <c:pt idx="21889">
                  <c:v>3.5321769999999999</c:v>
                </c:pt>
                <c:pt idx="21890">
                  <c:v>3.5296400000000001</c:v>
                </c:pt>
                <c:pt idx="21891">
                  <c:v>3.5275069999999999</c:v>
                </c:pt>
                <c:pt idx="21892">
                  <c:v>3.530907</c:v>
                </c:pt>
                <c:pt idx="21893">
                  <c:v>3.5340310000000001</c:v>
                </c:pt>
                <c:pt idx="21894">
                  <c:v>3.530462</c:v>
                </c:pt>
                <c:pt idx="21895">
                  <c:v>3.5254910000000002</c:v>
                </c:pt>
                <c:pt idx="21896">
                  <c:v>3.526033</c:v>
                </c:pt>
                <c:pt idx="21897">
                  <c:v>3.5296460000000001</c:v>
                </c:pt>
                <c:pt idx="21898">
                  <c:v>3.527628</c:v>
                </c:pt>
                <c:pt idx="21899">
                  <c:v>3.5256189999999998</c:v>
                </c:pt>
                <c:pt idx="21900">
                  <c:v>3.5257640000000001</c:v>
                </c:pt>
                <c:pt idx="21901">
                  <c:v>3.525992</c:v>
                </c:pt>
                <c:pt idx="21902">
                  <c:v>3.525153</c:v>
                </c:pt>
                <c:pt idx="21903">
                  <c:v>3.5251049999999999</c:v>
                </c:pt>
                <c:pt idx="21904">
                  <c:v>3.5294289999999999</c:v>
                </c:pt>
                <c:pt idx="21905">
                  <c:v>3.53078</c:v>
                </c:pt>
                <c:pt idx="21906">
                  <c:v>3.5296780000000001</c:v>
                </c:pt>
                <c:pt idx="21907">
                  <c:v>3.5339510000000001</c:v>
                </c:pt>
                <c:pt idx="21908">
                  <c:v>3.5367540000000002</c:v>
                </c:pt>
                <c:pt idx="21909">
                  <c:v>3.5366919999999999</c:v>
                </c:pt>
                <c:pt idx="21910">
                  <c:v>3.5367829999999998</c:v>
                </c:pt>
                <c:pt idx="21911">
                  <c:v>3.5377679999999998</c:v>
                </c:pt>
                <c:pt idx="21912">
                  <c:v>3.5355639999999999</c:v>
                </c:pt>
                <c:pt idx="21913">
                  <c:v>3.5305019999999998</c:v>
                </c:pt>
                <c:pt idx="21914">
                  <c:v>3.531933</c:v>
                </c:pt>
                <c:pt idx="21915">
                  <c:v>3.5357270000000001</c:v>
                </c:pt>
                <c:pt idx="21916">
                  <c:v>3.5378690000000002</c:v>
                </c:pt>
                <c:pt idx="21917">
                  <c:v>3.5406550000000001</c:v>
                </c:pt>
                <c:pt idx="21918">
                  <c:v>3.538265</c:v>
                </c:pt>
                <c:pt idx="21919">
                  <c:v>3.5374349999999999</c:v>
                </c:pt>
                <c:pt idx="21920">
                  <c:v>3.539682</c:v>
                </c:pt>
                <c:pt idx="21921">
                  <c:v>3.5381849999999999</c:v>
                </c:pt>
                <c:pt idx="21922">
                  <c:v>3.5378470000000002</c:v>
                </c:pt>
                <c:pt idx="21923">
                  <c:v>3.5392980000000001</c:v>
                </c:pt>
                <c:pt idx="21924">
                  <c:v>3.5361729999999998</c:v>
                </c:pt>
                <c:pt idx="21925">
                  <c:v>3.535676</c:v>
                </c:pt>
                <c:pt idx="21926">
                  <c:v>3.5385279999999999</c:v>
                </c:pt>
                <c:pt idx="21927">
                  <c:v>3.5364300000000002</c:v>
                </c:pt>
                <c:pt idx="21928">
                  <c:v>3.5327359999999999</c:v>
                </c:pt>
                <c:pt idx="21929">
                  <c:v>3.5346009999999999</c:v>
                </c:pt>
                <c:pt idx="21930">
                  <c:v>3.538729</c:v>
                </c:pt>
                <c:pt idx="21931">
                  <c:v>3.5378690000000002</c:v>
                </c:pt>
                <c:pt idx="21932">
                  <c:v>3.5364960000000001</c:v>
                </c:pt>
                <c:pt idx="21933">
                  <c:v>3.5397989999999999</c:v>
                </c:pt>
                <c:pt idx="21934">
                  <c:v>3.54216</c:v>
                </c:pt>
                <c:pt idx="21935">
                  <c:v>3.5394990000000002</c:v>
                </c:pt>
                <c:pt idx="21936">
                  <c:v>3.539396</c:v>
                </c:pt>
                <c:pt idx="21937">
                  <c:v>3.5420099999999999</c:v>
                </c:pt>
                <c:pt idx="21938">
                  <c:v>3.538637</c:v>
                </c:pt>
                <c:pt idx="21939">
                  <c:v>3.5370780000000002</c:v>
                </c:pt>
                <c:pt idx="21940">
                  <c:v>3.540314</c:v>
                </c:pt>
                <c:pt idx="21941">
                  <c:v>3.5409540000000002</c:v>
                </c:pt>
                <c:pt idx="21942">
                  <c:v>3.5399159999999998</c:v>
                </c:pt>
                <c:pt idx="21943">
                  <c:v>3.5428280000000001</c:v>
                </c:pt>
                <c:pt idx="21944">
                  <c:v>3.5494849999999998</c:v>
                </c:pt>
                <c:pt idx="21945">
                  <c:v>3.5499260000000001</c:v>
                </c:pt>
                <c:pt idx="21946">
                  <c:v>3.543571</c:v>
                </c:pt>
                <c:pt idx="21947">
                  <c:v>3.5429900000000001</c:v>
                </c:pt>
                <c:pt idx="21948">
                  <c:v>3.5444399999999998</c:v>
                </c:pt>
                <c:pt idx="21949">
                  <c:v>3.5412379999999999</c:v>
                </c:pt>
                <c:pt idx="21950">
                  <c:v>3.541979</c:v>
                </c:pt>
                <c:pt idx="21951">
                  <c:v>3.5456490000000001</c:v>
                </c:pt>
                <c:pt idx="21952">
                  <c:v>3.5428630000000001</c:v>
                </c:pt>
                <c:pt idx="21953">
                  <c:v>3.5419070000000001</c:v>
                </c:pt>
                <c:pt idx="21954">
                  <c:v>3.544292</c:v>
                </c:pt>
                <c:pt idx="21955">
                  <c:v>3.5425399999999998</c:v>
                </c:pt>
                <c:pt idx="21956">
                  <c:v>3.544</c:v>
                </c:pt>
                <c:pt idx="21957">
                  <c:v>3.5487259999999998</c:v>
                </c:pt>
                <c:pt idx="21958">
                  <c:v>3.5474130000000001</c:v>
                </c:pt>
                <c:pt idx="21959">
                  <c:v>3.5457920000000001</c:v>
                </c:pt>
                <c:pt idx="21960">
                  <c:v>3.546554</c:v>
                </c:pt>
                <c:pt idx="21961">
                  <c:v>3.542084</c:v>
                </c:pt>
                <c:pt idx="21962">
                  <c:v>3.5391089999999998</c:v>
                </c:pt>
                <c:pt idx="21963">
                  <c:v>3.5451199999999998</c:v>
                </c:pt>
                <c:pt idx="21964">
                  <c:v>3.5475850000000002</c:v>
                </c:pt>
                <c:pt idx="21965">
                  <c:v>3.5412569999999999</c:v>
                </c:pt>
                <c:pt idx="21966">
                  <c:v>3.5377640000000001</c:v>
                </c:pt>
                <c:pt idx="21967">
                  <c:v>3.5411389999999998</c:v>
                </c:pt>
                <c:pt idx="21968">
                  <c:v>3.5445169999999999</c:v>
                </c:pt>
                <c:pt idx="21969">
                  <c:v>3.5464329999999999</c:v>
                </c:pt>
                <c:pt idx="21970">
                  <c:v>3.5478489999999998</c:v>
                </c:pt>
                <c:pt idx="21971">
                  <c:v>3.5478190000000001</c:v>
                </c:pt>
                <c:pt idx="21972">
                  <c:v>3.5492509999999999</c:v>
                </c:pt>
                <c:pt idx="21973">
                  <c:v>3.553207</c:v>
                </c:pt>
                <c:pt idx="21974">
                  <c:v>3.552473</c:v>
                </c:pt>
                <c:pt idx="21975">
                  <c:v>3.5488420000000001</c:v>
                </c:pt>
                <c:pt idx="21976">
                  <c:v>3.5472489999999999</c:v>
                </c:pt>
                <c:pt idx="21977">
                  <c:v>3.5451429999999999</c:v>
                </c:pt>
                <c:pt idx="21978">
                  <c:v>3.5415700000000001</c:v>
                </c:pt>
                <c:pt idx="21979">
                  <c:v>3.5419580000000002</c:v>
                </c:pt>
                <c:pt idx="21980">
                  <c:v>3.5453679999999999</c:v>
                </c:pt>
                <c:pt idx="21981">
                  <c:v>3.5467170000000001</c:v>
                </c:pt>
                <c:pt idx="21982">
                  <c:v>3.5465789999999999</c:v>
                </c:pt>
                <c:pt idx="21983">
                  <c:v>3.5453519999999998</c:v>
                </c:pt>
                <c:pt idx="21984">
                  <c:v>3.545569</c:v>
                </c:pt>
                <c:pt idx="21985">
                  <c:v>3.5447820000000001</c:v>
                </c:pt>
                <c:pt idx="21986">
                  <c:v>3.5416560000000001</c:v>
                </c:pt>
                <c:pt idx="21987">
                  <c:v>3.5429360000000001</c:v>
                </c:pt>
                <c:pt idx="21988">
                  <c:v>3.5433460000000001</c:v>
                </c:pt>
                <c:pt idx="21989">
                  <c:v>3.544314</c:v>
                </c:pt>
                <c:pt idx="21990">
                  <c:v>3.547247</c:v>
                </c:pt>
                <c:pt idx="21991">
                  <c:v>3.5468660000000001</c:v>
                </c:pt>
                <c:pt idx="21992">
                  <c:v>3.5444399999999998</c:v>
                </c:pt>
                <c:pt idx="21993">
                  <c:v>3.5420799999999999</c:v>
                </c:pt>
                <c:pt idx="21994">
                  <c:v>3.5421830000000001</c:v>
                </c:pt>
                <c:pt idx="21995">
                  <c:v>3.5488050000000002</c:v>
                </c:pt>
                <c:pt idx="21996">
                  <c:v>3.5520070000000001</c:v>
                </c:pt>
                <c:pt idx="21997">
                  <c:v>3.5456029999999998</c:v>
                </c:pt>
                <c:pt idx="21998">
                  <c:v>3.5424030000000002</c:v>
                </c:pt>
                <c:pt idx="21999">
                  <c:v>3.547282</c:v>
                </c:pt>
                <c:pt idx="22000">
                  <c:v>3.5502009999999999</c:v>
                </c:pt>
                <c:pt idx="22001">
                  <c:v>3.5485250000000002</c:v>
                </c:pt>
                <c:pt idx="22002">
                  <c:v>3.5470160000000002</c:v>
                </c:pt>
                <c:pt idx="22003">
                  <c:v>3.5487329999999999</c:v>
                </c:pt>
                <c:pt idx="22004">
                  <c:v>3.5493649999999999</c:v>
                </c:pt>
                <c:pt idx="22005">
                  <c:v>3.5473140000000001</c:v>
                </c:pt>
                <c:pt idx="22006">
                  <c:v>3.5456379999999998</c:v>
                </c:pt>
                <c:pt idx="22007">
                  <c:v>3.545957</c:v>
                </c:pt>
                <c:pt idx="22008">
                  <c:v>3.5465819999999999</c:v>
                </c:pt>
                <c:pt idx="22009">
                  <c:v>3.5504009999999999</c:v>
                </c:pt>
                <c:pt idx="22010">
                  <c:v>3.553283</c:v>
                </c:pt>
                <c:pt idx="22011">
                  <c:v>3.5541800000000001</c:v>
                </c:pt>
                <c:pt idx="22012">
                  <c:v>3.5565380000000002</c:v>
                </c:pt>
                <c:pt idx="22013">
                  <c:v>3.5544929999999999</c:v>
                </c:pt>
                <c:pt idx="22014">
                  <c:v>3.5507810000000002</c:v>
                </c:pt>
                <c:pt idx="22015">
                  <c:v>3.5523609999999999</c:v>
                </c:pt>
                <c:pt idx="22016">
                  <c:v>3.5547499999999999</c:v>
                </c:pt>
                <c:pt idx="22017">
                  <c:v>3.5523579999999999</c:v>
                </c:pt>
                <c:pt idx="22018">
                  <c:v>3.550297</c:v>
                </c:pt>
                <c:pt idx="22019">
                  <c:v>3.5546289999999998</c:v>
                </c:pt>
                <c:pt idx="22020">
                  <c:v>3.5554860000000001</c:v>
                </c:pt>
                <c:pt idx="22021">
                  <c:v>3.5518190000000001</c:v>
                </c:pt>
                <c:pt idx="22022">
                  <c:v>3.5534150000000002</c:v>
                </c:pt>
                <c:pt idx="22023">
                  <c:v>3.5565419999999999</c:v>
                </c:pt>
                <c:pt idx="22024">
                  <c:v>3.55619</c:v>
                </c:pt>
                <c:pt idx="22025">
                  <c:v>3.5598990000000001</c:v>
                </c:pt>
                <c:pt idx="22026">
                  <c:v>3.5663070000000001</c:v>
                </c:pt>
                <c:pt idx="22027">
                  <c:v>3.5624579999999999</c:v>
                </c:pt>
                <c:pt idx="22028">
                  <c:v>3.5571790000000001</c:v>
                </c:pt>
                <c:pt idx="22029">
                  <c:v>3.560988</c:v>
                </c:pt>
                <c:pt idx="22030">
                  <c:v>3.5602719999999999</c:v>
                </c:pt>
                <c:pt idx="22031">
                  <c:v>3.5568620000000002</c:v>
                </c:pt>
                <c:pt idx="22032">
                  <c:v>3.5598890000000001</c:v>
                </c:pt>
                <c:pt idx="22033">
                  <c:v>3.5627659999999999</c:v>
                </c:pt>
                <c:pt idx="22034">
                  <c:v>3.5598800000000002</c:v>
                </c:pt>
                <c:pt idx="22035">
                  <c:v>3.557903</c:v>
                </c:pt>
                <c:pt idx="22036">
                  <c:v>3.5587040000000001</c:v>
                </c:pt>
                <c:pt idx="22037">
                  <c:v>3.559167</c:v>
                </c:pt>
                <c:pt idx="22038">
                  <c:v>3.5614919999999999</c:v>
                </c:pt>
                <c:pt idx="22039">
                  <c:v>3.5607359999999999</c:v>
                </c:pt>
                <c:pt idx="22040">
                  <c:v>3.558481</c:v>
                </c:pt>
                <c:pt idx="22041">
                  <c:v>3.5597349999999999</c:v>
                </c:pt>
                <c:pt idx="22042">
                  <c:v>3.5590290000000002</c:v>
                </c:pt>
                <c:pt idx="22043">
                  <c:v>3.557267</c:v>
                </c:pt>
                <c:pt idx="22044">
                  <c:v>3.5580639999999999</c:v>
                </c:pt>
                <c:pt idx="22045">
                  <c:v>3.5589810000000002</c:v>
                </c:pt>
                <c:pt idx="22046">
                  <c:v>3.5598010000000002</c:v>
                </c:pt>
                <c:pt idx="22047">
                  <c:v>3.559669</c:v>
                </c:pt>
                <c:pt idx="22048">
                  <c:v>3.558878</c:v>
                </c:pt>
                <c:pt idx="22049">
                  <c:v>3.5595439999999998</c:v>
                </c:pt>
                <c:pt idx="22050">
                  <c:v>3.559628</c:v>
                </c:pt>
                <c:pt idx="22051">
                  <c:v>3.5592199999999998</c:v>
                </c:pt>
                <c:pt idx="22052">
                  <c:v>3.5616949999999998</c:v>
                </c:pt>
                <c:pt idx="22053">
                  <c:v>3.5644010000000002</c:v>
                </c:pt>
                <c:pt idx="22054">
                  <c:v>3.561375</c:v>
                </c:pt>
                <c:pt idx="22055">
                  <c:v>3.5603539999999998</c:v>
                </c:pt>
                <c:pt idx="22056">
                  <c:v>3.5625710000000002</c:v>
                </c:pt>
                <c:pt idx="22057">
                  <c:v>3.5600100000000001</c:v>
                </c:pt>
                <c:pt idx="22058">
                  <c:v>3.5576270000000001</c:v>
                </c:pt>
                <c:pt idx="22059">
                  <c:v>3.5638709999999998</c:v>
                </c:pt>
                <c:pt idx="22060">
                  <c:v>3.5684659999999999</c:v>
                </c:pt>
                <c:pt idx="22061">
                  <c:v>3.5649069999999998</c:v>
                </c:pt>
                <c:pt idx="22062">
                  <c:v>3.5642990000000001</c:v>
                </c:pt>
                <c:pt idx="22063">
                  <c:v>3.5645709999999999</c:v>
                </c:pt>
                <c:pt idx="22064">
                  <c:v>3.5620120000000002</c:v>
                </c:pt>
                <c:pt idx="22065">
                  <c:v>3.566916</c:v>
                </c:pt>
                <c:pt idx="22066">
                  <c:v>3.5702530000000001</c:v>
                </c:pt>
                <c:pt idx="22067">
                  <c:v>3.5671849999999998</c:v>
                </c:pt>
                <c:pt idx="22068">
                  <c:v>3.5679530000000002</c:v>
                </c:pt>
                <c:pt idx="22069">
                  <c:v>3.5659100000000001</c:v>
                </c:pt>
                <c:pt idx="22070">
                  <c:v>3.5628839999999999</c:v>
                </c:pt>
                <c:pt idx="22071">
                  <c:v>3.5682339999999999</c:v>
                </c:pt>
                <c:pt idx="22072">
                  <c:v>3.56975</c:v>
                </c:pt>
                <c:pt idx="22073">
                  <c:v>3.566478</c:v>
                </c:pt>
                <c:pt idx="22074">
                  <c:v>3.56948</c:v>
                </c:pt>
                <c:pt idx="22075">
                  <c:v>3.5716559999999999</c:v>
                </c:pt>
                <c:pt idx="22076">
                  <c:v>3.5700270000000001</c:v>
                </c:pt>
                <c:pt idx="22077">
                  <c:v>3.568473</c:v>
                </c:pt>
                <c:pt idx="22078">
                  <c:v>3.5660599999999998</c:v>
                </c:pt>
                <c:pt idx="22079">
                  <c:v>3.567234</c:v>
                </c:pt>
                <c:pt idx="22080">
                  <c:v>3.571914</c:v>
                </c:pt>
                <c:pt idx="22081">
                  <c:v>3.572012</c:v>
                </c:pt>
                <c:pt idx="22082">
                  <c:v>3.5673050000000002</c:v>
                </c:pt>
                <c:pt idx="22083">
                  <c:v>3.565007</c:v>
                </c:pt>
                <c:pt idx="22084">
                  <c:v>3.5658620000000001</c:v>
                </c:pt>
                <c:pt idx="22085">
                  <c:v>3.567434</c:v>
                </c:pt>
                <c:pt idx="22086">
                  <c:v>3.5684399999999998</c:v>
                </c:pt>
                <c:pt idx="22087">
                  <c:v>3.571307</c:v>
                </c:pt>
                <c:pt idx="22088">
                  <c:v>3.573836</c:v>
                </c:pt>
                <c:pt idx="22089">
                  <c:v>3.572902</c:v>
                </c:pt>
                <c:pt idx="22090">
                  <c:v>3.575415</c:v>
                </c:pt>
                <c:pt idx="22091">
                  <c:v>3.5770740000000001</c:v>
                </c:pt>
                <c:pt idx="22092">
                  <c:v>3.57578</c:v>
                </c:pt>
                <c:pt idx="22093">
                  <c:v>3.5759189999999998</c:v>
                </c:pt>
                <c:pt idx="22094">
                  <c:v>3.5752130000000002</c:v>
                </c:pt>
                <c:pt idx="22095">
                  <c:v>3.5751680000000001</c:v>
                </c:pt>
                <c:pt idx="22096">
                  <c:v>3.5759370000000001</c:v>
                </c:pt>
                <c:pt idx="22097">
                  <c:v>3.5771709999999999</c:v>
                </c:pt>
                <c:pt idx="22098">
                  <c:v>3.578554</c:v>
                </c:pt>
                <c:pt idx="22099">
                  <c:v>3.57714</c:v>
                </c:pt>
                <c:pt idx="22100">
                  <c:v>3.5731959999999998</c:v>
                </c:pt>
                <c:pt idx="22101">
                  <c:v>3.5726119999999999</c:v>
                </c:pt>
                <c:pt idx="22102">
                  <c:v>3.5743589999999998</c:v>
                </c:pt>
                <c:pt idx="22103">
                  <c:v>3.571593</c:v>
                </c:pt>
                <c:pt idx="22104">
                  <c:v>3.5689039999999999</c:v>
                </c:pt>
                <c:pt idx="22105">
                  <c:v>3.5712760000000001</c:v>
                </c:pt>
                <c:pt idx="22106">
                  <c:v>3.573693</c:v>
                </c:pt>
                <c:pt idx="22107">
                  <c:v>3.5751810000000002</c:v>
                </c:pt>
                <c:pt idx="22108">
                  <c:v>3.5756679999999998</c:v>
                </c:pt>
                <c:pt idx="22109">
                  <c:v>3.5721949999999998</c:v>
                </c:pt>
                <c:pt idx="22110">
                  <c:v>3.567885</c:v>
                </c:pt>
                <c:pt idx="22111">
                  <c:v>3.570281</c:v>
                </c:pt>
                <c:pt idx="22112">
                  <c:v>3.5773869999999999</c:v>
                </c:pt>
                <c:pt idx="22113">
                  <c:v>3.5764320000000001</c:v>
                </c:pt>
                <c:pt idx="22114">
                  <c:v>3.5725709999999999</c:v>
                </c:pt>
                <c:pt idx="22115">
                  <c:v>3.5737559999999999</c:v>
                </c:pt>
                <c:pt idx="22116">
                  <c:v>3.57572</c:v>
                </c:pt>
                <c:pt idx="22117">
                  <c:v>3.5742799999999999</c:v>
                </c:pt>
                <c:pt idx="22118">
                  <c:v>3.571653</c:v>
                </c:pt>
                <c:pt idx="22119">
                  <c:v>3.5729649999999999</c:v>
                </c:pt>
                <c:pt idx="22120">
                  <c:v>3.574182</c:v>
                </c:pt>
                <c:pt idx="22121">
                  <c:v>3.5733830000000002</c:v>
                </c:pt>
                <c:pt idx="22122">
                  <c:v>3.5716519999999998</c:v>
                </c:pt>
                <c:pt idx="22123">
                  <c:v>3.5736460000000001</c:v>
                </c:pt>
                <c:pt idx="22124">
                  <c:v>3.580775</c:v>
                </c:pt>
                <c:pt idx="22125">
                  <c:v>3.5788709999999999</c:v>
                </c:pt>
                <c:pt idx="22126">
                  <c:v>3.5726239999999998</c:v>
                </c:pt>
                <c:pt idx="22127">
                  <c:v>3.5761370000000001</c:v>
                </c:pt>
                <c:pt idx="22128">
                  <c:v>3.5799850000000002</c:v>
                </c:pt>
                <c:pt idx="22129">
                  <c:v>3.5798019999999999</c:v>
                </c:pt>
                <c:pt idx="22130">
                  <c:v>3.5790229999999998</c:v>
                </c:pt>
                <c:pt idx="22131">
                  <c:v>3.578951</c:v>
                </c:pt>
                <c:pt idx="22132">
                  <c:v>3.576416</c:v>
                </c:pt>
                <c:pt idx="22133">
                  <c:v>3.57531</c:v>
                </c:pt>
                <c:pt idx="22134">
                  <c:v>3.578551</c:v>
                </c:pt>
                <c:pt idx="22135">
                  <c:v>3.5793529999999998</c:v>
                </c:pt>
                <c:pt idx="22136">
                  <c:v>3.5789789999999999</c:v>
                </c:pt>
                <c:pt idx="22137">
                  <c:v>3.5828500000000001</c:v>
                </c:pt>
                <c:pt idx="22138">
                  <c:v>3.5830320000000002</c:v>
                </c:pt>
                <c:pt idx="22139">
                  <c:v>3.5805189999999998</c:v>
                </c:pt>
                <c:pt idx="22140">
                  <c:v>3.5844550000000002</c:v>
                </c:pt>
                <c:pt idx="22141">
                  <c:v>3.5864560000000001</c:v>
                </c:pt>
                <c:pt idx="22142">
                  <c:v>3.5790220000000001</c:v>
                </c:pt>
                <c:pt idx="22143">
                  <c:v>3.5773649999999999</c:v>
                </c:pt>
                <c:pt idx="22144">
                  <c:v>3.5840350000000001</c:v>
                </c:pt>
                <c:pt idx="22145">
                  <c:v>3.583075</c:v>
                </c:pt>
                <c:pt idx="22146">
                  <c:v>3.5790130000000002</c:v>
                </c:pt>
                <c:pt idx="22147">
                  <c:v>3.5815939999999999</c:v>
                </c:pt>
                <c:pt idx="22148">
                  <c:v>3.5850230000000001</c:v>
                </c:pt>
                <c:pt idx="22149">
                  <c:v>3.586052</c:v>
                </c:pt>
                <c:pt idx="22150">
                  <c:v>3.5862769999999999</c:v>
                </c:pt>
                <c:pt idx="22151">
                  <c:v>3.5851950000000001</c:v>
                </c:pt>
                <c:pt idx="22152">
                  <c:v>3.5841189999999998</c:v>
                </c:pt>
                <c:pt idx="22153">
                  <c:v>3.5851329999999999</c:v>
                </c:pt>
                <c:pt idx="22154">
                  <c:v>3.5894050000000002</c:v>
                </c:pt>
                <c:pt idx="22155">
                  <c:v>3.592552</c:v>
                </c:pt>
                <c:pt idx="22156">
                  <c:v>3.588492</c:v>
                </c:pt>
                <c:pt idx="22157">
                  <c:v>3.5837159999999999</c:v>
                </c:pt>
                <c:pt idx="22158">
                  <c:v>3.5851449999999998</c:v>
                </c:pt>
                <c:pt idx="22159">
                  <c:v>3.589289</c:v>
                </c:pt>
                <c:pt idx="22160">
                  <c:v>3.5895790000000001</c:v>
                </c:pt>
                <c:pt idx="22161">
                  <c:v>3.5870009999999999</c:v>
                </c:pt>
                <c:pt idx="22162">
                  <c:v>3.5868419999999999</c:v>
                </c:pt>
                <c:pt idx="22163">
                  <c:v>3.5865819999999999</c:v>
                </c:pt>
                <c:pt idx="22164">
                  <c:v>3.5870929999999999</c:v>
                </c:pt>
                <c:pt idx="22165">
                  <c:v>3.590706</c:v>
                </c:pt>
                <c:pt idx="22166">
                  <c:v>3.5893700000000002</c:v>
                </c:pt>
                <c:pt idx="22167">
                  <c:v>3.5883039999999999</c:v>
                </c:pt>
                <c:pt idx="22168">
                  <c:v>3.590646</c:v>
                </c:pt>
                <c:pt idx="22169">
                  <c:v>3.5897670000000002</c:v>
                </c:pt>
                <c:pt idx="22170">
                  <c:v>3.587399</c:v>
                </c:pt>
                <c:pt idx="22171">
                  <c:v>3.5870989999999998</c:v>
                </c:pt>
                <c:pt idx="22172">
                  <c:v>3.5885919999999998</c:v>
                </c:pt>
                <c:pt idx="22173">
                  <c:v>3.5893480000000002</c:v>
                </c:pt>
                <c:pt idx="22174">
                  <c:v>3.5885929999999999</c:v>
                </c:pt>
                <c:pt idx="22175">
                  <c:v>3.590875</c:v>
                </c:pt>
                <c:pt idx="22176">
                  <c:v>3.5942219999999998</c:v>
                </c:pt>
                <c:pt idx="22177">
                  <c:v>3.5934089999999999</c:v>
                </c:pt>
                <c:pt idx="22178">
                  <c:v>3.5908929999999999</c:v>
                </c:pt>
                <c:pt idx="22179">
                  <c:v>3.5903520000000002</c:v>
                </c:pt>
                <c:pt idx="22180">
                  <c:v>3.5930789999999999</c:v>
                </c:pt>
                <c:pt idx="22181">
                  <c:v>3.5942419999999999</c:v>
                </c:pt>
                <c:pt idx="22182">
                  <c:v>3.5889030000000002</c:v>
                </c:pt>
                <c:pt idx="22183">
                  <c:v>3.5878610000000002</c:v>
                </c:pt>
                <c:pt idx="22184">
                  <c:v>3.595005</c:v>
                </c:pt>
                <c:pt idx="22185">
                  <c:v>3.594814</c:v>
                </c:pt>
                <c:pt idx="22186">
                  <c:v>3.589636</c:v>
                </c:pt>
                <c:pt idx="22187">
                  <c:v>3.5933890000000002</c:v>
                </c:pt>
                <c:pt idx="22188">
                  <c:v>3.5983520000000002</c:v>
                </c:pt>
                <c:pt idx="22189">
                  <c:v>3.5972840000000001</c:v>
                </c:pt>
                <c:pt idx="22190">
                  <c:v>3.601769</c:v>
                </c:pt>
                <c:pt idx="22191">
                  <c:v>3.6031270000000002</c:v>
                </c:pt>
                <c:pt idx="22192">
                  <c:v>3.5952190000000002</c:v>
                </c:pt>
                <c:pt idx="22193">
                  <c:v>3.5977769999999998</c:v>
                </c:pt>
                <c:pt idx="22194">
                  <c:v>3.6024250000000002</c:v>
                </c:pt>
                <c:pt idx="22195">
                  <c:v>3.5985420000000001</c:v>
                </c:pt>
                <c:pt idx="22196">
                  <c:v>3.6002969999999999</c:v>
                </c:pt>
                <c:pt idx="22197">
                  <c:v>3.6050789999999999</c:v>
                </c:pt>
                <c:pt idx="22198">
                  <c:v>3.6029239999999998</c:v>
                </c:pt>
                <c:pt idx="22199">
                  <c:v>3.5991029999999999</c:v>
                </c:pt>
                <c:pt idx="22200">
                  <c:v>3.5980370000000002</c:v>
                </c:pt>
                <c:pt idx="22201">
                  <c:v>3.5982069999999999</c:v>
                </c:pt>
                <c:pt idx="22202">
                  <c:v>3.6008</c:v>
                </c:pt>
                <c:pt idx="22203">
                  <c:v>3.6044109999999998</c:v>
                </c:pt>
                <c:pt idx="22204">
                  <c:v>3.6037620000000001</c:v>
                </c:pt>
                <c:pt idx="22205">
                  <c:v>3.6028190000000002</c:v>
                </c:pt>
                <c:pt idx="22206">
                  <c:v>3.6044100000000001</c:v>
                </c:pt>
                <c:pt idx="22207">
                  <c:v>3.6015510000000002</c:v>
                </c:pt>
                <c:pt idx="22208">
                  <c:v>3.5971060000000001</c:v>
                </c:pt>
                <c:pt idx="22209">
                  <c:v>3.59666</c:v>
                </c:pt>
                <c:pt idx="22210">
                  <c:v>3.5959379999999999</c:v>
                </c:pt>
                <c:pt idx="22211">
                  <c:v>3.5994229999999998</c:v>
                </c:pt>
                <c:pt idx="22212">
                  <c:v>3.606185</c:v>
                </c:pt>
                <c:pt idx="22213">
                  <c:v>3.6051280000000001</c:v>
                </c:pt>
                <c:pt idx="22214">
                  <c:v>3.6049730000000002</c:v>
                </c:pt>
                <c:pt idx="22215">
                  <c:v>3.6082700000000001</c:v>
                </c:pt>
                <c:pt idx="22216">
                  <c:v>3.6054430000000002</c:v>
                </c:pt>
                <c:pt idx="22217">
                  <c:v>3.6025909999999999</c:v>
                </c:pt>
                <c:pt idx="22218">
                  <c:v>3.6048460000000002</c:v>
                </c:pt>
                <c:pt idx="22219">
                  <c:v>3.603497</c:v>
                </c:pt>
                <c:pt idx="22220">
                  <c:v>3.5992389999999999</c:v>
                </c:pt>
                <c:pt idx="22221">
                  <c:v>3.6005180000000001</c:v>
                </c:pt>
                <c:pt idx="22222">
                  <c:v>3.603837</c:v>
                </c:pt>
                <c:pt idx="22223">
                  <c:v>3.6053220000000001</c:v>
                </c:pt>
                <c:pt idx="22224">
                  <c:v>3.605788</c:v>
                </c:pt>
                <c:pt idx="22225">
                  <c:v>3.6058859999999999</c:v>
                </c:pt>
                <c:pt idx="22226">
                  <c:v>3.6057700000000001</c:v>
                </c:pt>
                <c:pt idx="22227">
                  <c:v>3.604787</c:v>
                </c:pt>
                <c:pt idx="22228">
                  <c:v>3.6049440000000001</c:v>
                </c:pt>
                <c:pt idx="22229">
                  <c:v>3.6069800000000001</c:v>
                </c:pt>
                <c:pt idx="22230">
                  <c:v>3.6036999999999999</c:v>
                </c:pt>
                <c:pt idx="22231">
                  <c:v>3.60114</c:v>
                </c:pt>
                <c:pt idx="22232">
                  <c:v>3.6051630000000001</c:v>
                </c:pt>
                <c:pt idx="22233">
                  <c:v>3.6088710000000002</c:v>
                </c:pt>
                <c:pt idx="22234">
                  <c:v>3.6048369999999998</c:v>
                </c:pt>
                <c:pt idx="22235">
                  <c:v>3.601353</c:v>
                </c:pt>
                <c:pt idx="22236">
                  <c:v>3.6069719999999998</c:v>
                </c:pt>
                <c:pt idx="22237">
                  <c:v>3.6093839999999999</c:v>
                </c:pt>
                <c:pt idx="22238">
                  <c:v>3.6070820000000001</c:v>
                </c:pt>
                <c:pt idx="22239">
                  <c:v>3.6077569999999999</c:v>
                </c:pt>
                <c:pt idx="22240">
                  <c:v>3.6088200000000001</c:v>
                </c:pt>
                <c:pt idx="22241">
                  <c:v>3.6088849999999999</c:v>
                </c:pt>
                <c:pt idx="22242">
                  <c:v>3.60683</c:v>
                </c:pt>
                <c:pt idx="22243">
                  <c:v>3.605721</c:v>
                </c:pt>
                <c:pt idx="22244">
                  <c:v>3.6052029999999999</c:v>
                </c:pt>
                <c:pt idx="22245">
                  <c:v>3.6041059999999998</c:v>
                </c:pt>
                <c:pt idx="22246">
                  <c:v>3.607424</c:v>
                </c:pt>
                <c:pt idx="22247">
                  <c:v>3.6123240000000001</c:v>
                </c:pt>
                <c:pt idx="22248">
                  <c:v>3.612031</c:v>
                </c:pt>
                <c:pt idx="22249">
                  <c:v>3.610249</c:v>
                </c:pt>
                <c:pt idx="22250">
                  <c:v>3.6111970000000002</c:v>
                </c:pt>
                <c:pt idx="22251">
                  <c:v>3.6097169999999998</c:v>
                </c:pt>
                <c:pt idx="22252">
                  <c:v>3.6075870000000001</c:v>
                </c:pt>
                <c:pt idx="22253">
                  <c:v>3.6113089999999999</c:v>
                </c:pt>
                <c:pt idx="22254">
                  <c:v>3.6137199999999998</c:v>
                </c:pt>
                <c:pt idx="22255">
                  <c:v>3.6123059999999998</c:v>
                </c:pt>
                <c:pt idx="22256">
                  <c:v>3.613137</c:v>
                </c:pt>
                <c:pt idx="22257">
                  <c:v>3.614652</c:v>
                </c:pt>
                <c:pt idx="22258">
                  <c:v>3.6128399999999998</c:v>
                </c:pt>
                <c:pt idx="22259">
                  <c:v>3.6134819999999999</c:v>
                </c:pt>
                <c:pt idx="22260">
                  <c:v>3.6159469999999998</c:v>
                </c:pt>
                <c:pt idx="22261">
                  <c:v>3.6102720000000001</c:v>
                </c:pt>
                <c:pt idx="22262">
                  <c:v>3.6067819999999999</c:v>
                </c:pt>
                <c:pt idx="22263">
                  <c:v>3.6149830000000001</c:v>
                </c:pt>
                <c:pt idx="22264">
                  <c:v>3.61476</c:v>
                </c:pt>
                <c:pt idx="22265">
                  <c:v>3.6112929999999999</c:v>
                </c:pt>
                <c:pt idx="22266">
                  <c:v>3.6168130000000001</c:v>
                </c:pt>
                <c:pt idx="22267">
                  <c:v>3.615513</c:v>
                </c:pt>
                <c:pt idx="22268">
                  <c:v>3.6128309999999999</c:v>
                </c:pt>
                <c:pt idx="22269">
                  <c:v>3.6139579999999998</c:v>
                </c:pt>
                <c:pt idx="22270">
                  <c:v>3.6152030000000002</c:v>
                </c:pt>
                <c:pt idx="22271">
                  <c:v>3.617254</c:v>
                </c:pt>
                <c:pt idx="22272">
                  <c:v>3.6145860000000001</c:v>
                </c:pt>
                <c:pt idx="22273">
                  <c:v>3.6097199999999998</c:v>
                </c:pt>
                <c:pt idx="22274">
                  <c:v>3.6093359999999999</c:v>
                </c:pt>
                <c:pt idx="22275">
                  <c:v>3.6133220000000001</c:v>
                </c:pt>
                <c:pt idx="22276">
                  <c:v>3.6158939999999999</c:v>
                </c:pt>
                <c:pt idx="22277">
                  <c:v>3.614649</c:v>
                </c:pt>
                <c:pt idx="22278">
                  <c:v>3.6129060000000002</c:v>
                </c:pt>
                <c:pt idx="22279">
                  <c:v>3.614163</c:v>
                </c:pt>
                <c:pt idx="22280">
                  <c:v>3.6167729999999998</c:v>
                </c:pt>
                <c:pt idx="22281">
                  <c:v>3.6136469999999998</c:v>
                </c:pt>
                <c:pt idx="22282">
                  <c:v>3.6106159999999998</c:v>
                </c:pt>
                <c:pt idx="22283">
                  <c:v>3.6141209999999999</c:v>
                </c:pt>
                <c:pt idx="22284">
                  <c:v>3.6170309999999999</c:v>
                </c:pt>
                <c:pt idx="22285">
                  <c:v>3.6145559999999999</c:v>
                </c:pt>
                <c:pt idx="22286">
                  <c:v>3.6133730000000002</c:v>
                </c:pt>
                <c:pt idx="22287">
                  <c:v>3.6151369999999998</c:v>
                </c:pt>
                <c:pt idx="22288">
                  <c:v>3.6131410000000002</c:v>
                </c:pt>
                <c:pt idx="22289">
                  <c:v>3.6126870000000002</c:v>
                </c:pt>
                <c:pt idx="22290">
                  <c:v>3.6175679999999999</c:v>
                </c:pt>
                <c:pt idx="22291">
                  <c:v>3.617378</c:v>
                </c:pt>
                <c:pt idx="22292">
                  <c:v>3.6153379999999999</c:v>
                </c:pt>
                <c:pt idx="22293">
                  <c:v>3.615335</c:v>
                </c:pt>
                <c:pt idx="22294">
                  <c:v>3.6130529999999998</c:v>
                </c:pt>
                <c:pt idx="22295">
                  <c:v>3.615075</c:v>
                </c:pt>
                <c:pt idx="22296">
                  <c:v>3.618973</c:v>
                </c:pt>
                <c:pt idx="22297">
                  <c:v>3.616333</c:v>
                </c:pt>
                <c:pt idx="22298">
                  <c:v>3.6168089999999999</c:v>
                </c:pt>
                <c:pt idx="22299">
                  <c:v>3.6232199999999999</c:v>
                </c:pt>
                <c:pt idx="22300">
                  <c:v>3.6246450000000001</c:v>
                </c:pt>
                <c:pt idx="22301">
                  <c:v>3.6206640000000001</c:v>
                </c:pt>
                <c:pt idx="22302">
                  <c:v>3.6206119999999999</c:v>
                </c:pt>
                <c:pt idx="22303">
                  <c:v>3.6223299999999998</c:v>
                </c:pt>
                <c:pt idx="22304">
                  <c:v>3.6224180000000001</c:v>
                </c:pt>
                <c:pt idx="22305">
                  <c:v>3.6244200000000002</c:v>
                </c:pt>
                <c:pt idx="22306">
                  <c:v>3.62635</c:v>
                </c:pt>
                <c:pt idx="22307">
                  <c:v>3.6290849999999999</c:v>
                </c:pt>
                <c:pt idx="22308">
                  <c:v>3.6333099999999998</c:v>
                </c:pt>
                <c:pt idx="22309">
                  <c:v>3.6324390000000002</c:v>
                </c:pt>
                <c:pt idx="22310">
                  <c:v>3.6279110000000001</c:v>
                </c:pt>
                <c:pt idx="22311">
                  <c:v>3.6248580000000001</c:v>
                </c:pt>
                <c:pt idx="22312">
                  <c:v>3.6272549999999999</c:v>
                </c:pt>
                <c:pt idx="22313">
                  <c:v>3.6309619999999998</c:v>
                </c:pt>
                <c:pt idx="22314">
                  <c:v>3.6324689999999999</c:v>
                </c:pt>
                <c:pt idx="22315">
                  <c:v>3.6336710000000001</c:v>
                </c:pt>
                <c:pt idx="22316">
                  <c:v>3.6307339999999999</c:v>
                </c:pt>
                <c:pt idx="22317">
                  <c:v>3.625677</c:v>
                </c:pt>
                <c:pt idx="22318">
                  <c:v>3.6251690000000001</c:v>
                </c:pt>
                <c:pt idx="22319">
                  <c:v>3.627024</c:v>
                </c:pt>
                <c:pt idx="22320">
                  <c:v>3.6265139999999998</c:v>
                </c:pt>
                <c:pt idx="22321">
                  <c:v>3.6229420000000001</c:v>
                </c:pt>
                <c:pt idx="22322">
                  <c:v>3.621461</c:v>
                </c:pt>
                <c:pt idx="22323">
                  <c:v>3.6250770000000001</c:v>
                </c:pt>
                <c:pt idx="22324">
                  <c:v>3.6283379999999998</c:v>
                </c:pt>
                <c:pt idx="22325">
                  <c:v>3.6269429999999998</c:v>
                </c:pt>
                <c:pt idx="22326">
                  <c:v>3.6273089999999999</c:v>
                </c:pt>
                <c:pt idx="22327">
                  <c:v>3.6275400000000002</c:v>
                </c:pt>
                <c:pt idx="22328">
                  <c:v>3.6246170000000002</c:v>
                </c:pt>
                <c:pt idx="22329">
                  <c:v>3.6229230000000001</c:v>
                </c:pt>
                <c:pt idx="22330">
                  <c:v>3.6247530000000001</c:v>
                </c:pt>
                <c:pt idx="22331">
                  <c:v>3.6285219999999998</c:v>
                </c:pt>
                <c:pt idx="22332">
                  <c:v>3.6286619999999998</c:v>
                </c:pt>
                <c:pt idx="22333">
                  <c:v>3.6281690000000002</c:v>
                </c:pt>
                <c:pt idx="22334">
                  <c:v>3.6282450000000002</c:v>
                </c:pt>
                <c:pt idx="22335">
                  <c:v>3.6253630000000001</c:v>
                </c:pt>
                <c:pt idx="22336">
                  <c:v>3.6237279999999998</c:v>
                </c:pt>
                <c:pt idx="22337">
                  <c:v>3.623434</c:v>
                </c:pt>
                <c:pt idx="22338">
                  <c:v>3.6243560000000001</c:v>
                </c:pt>
                <c:pt idx="22339">
                  <c:v>3.6271429999999998</c:v>
                </c:pt>
                <c:pt idx="22340">
                  <c:v>3.6257269999999999</c:v>
                </c:pt>
                <c:pt idx="22341">
                  <c:v>3.6247449999999999</c:v>
                </c:pt>
                <c:pt idx="22342">
                  <c:v>3.6259549999999998</c:v>
                </c:pt>
                <c:pt idx="22343">
                  <c:v>3.6260349999999999</c:v>
                </c:pt>
                <c:pt idx="22344">
                  <c:v>3.6263109999999998</c:v>
                </c:pt>
                <c:pt idx="22345">
                  <c:v>3.6266229999999999</c:v>
                </c:pt>
                <c:pt idx="22346">
                  <c:v>3.6281319999999999</c:v>
                </c:pt>
                <c:pt idx="22347">
                  <c:v>3.6288279999999999</c:v>
                </c:pt>
                <c:pt idx="22348">
                  <c:v>3.6273260000000001</c:v>
                </c:pt>
                <c:pt idx="22349">
                  <c:v>3.6273029999999999</c:v>
                </c:pt>
                <c:pt idx="22350">
                  <c:v>3.6279469999999998</c:v>
                </c:pt>
                <c:pt idx="22351">
                  <c:v>3.6286999999999998</c:v>
                </c:pt>
                <c:pt idx="22352">
                  <c:v>3.631243</c:v>
                </c:pt>
                <c:pt idx="22353">
                  <c:v>3.6292719999999998</c:v>
                </c:pt>
                <c:pt idx="22354">
                  <c:v>3.626989</c:v>
                </c:pt>
                <c:pt idx="22355">
                  <c:v>3.6301380000000001</c:v>
                </c:pt>
                <c:pt idx="22356">
                  <c:v>3.6317729999999999</c:v>
                </c:pt>
                <c:pt idx="22357">
                  <c:v>3.632727</c:v>
                </c:pt>
                <c:pt idx="22358">
                  <c:v>3.635891</c:v>
                </c:pt>
                <c:pt idx="22359">
                  <c:v>3.6352699999999998</c:v>
                </c:pt>
                <c:pt idx="22360">
                  <c:v>3.63612</c:v>
                </c:pt>
                <c:pt idx="22361">
                  <c:v>3.6386159999999999</c:v>
                </c:pt>
                <c:pt idx="22362">
                  <c:v>3.636552</c:v>
                </c:pt>
                <c:pt idx="22363">
                  <c:v>3.634754</c:v>
                </c:pt>
                <c:pt idx="22364">
                  <c:v>3.6333869999999999</c:v>
                </c:pt>
                <c:pt idx="22365">
                  <c:v>3.6311209999999998</c:v>
                </c:pt>
                <c:pt idx="22366">
                  <c:v>3.6351680000000002</c:v>
                </c:pt>
                <c:pt idx="22367">
                  <c:v>3.6375760000000001</c:v>
                </c:pt>
                <c:pt idx="22368">
                  <c:v>3.6366480000000001</c:v>
                </c:pt>
                <c:pt idx="22369">
                  <c:v>3.639141</c:v>
                </c:pt>
                <c:pt idx="22370">
                  <c:v>3.6385809999999998</c:v>
                </c:pt>
                <c:pt idx="22371">
                  <c:v>3.6379299999999999</c:v>
                </c:pt>
                <c:pt idx="22372">
                  <c:v>3.6398190000000001</c:v>
                </c:pt>
                <c:pt idx="22373">
                  <c:v>3.6390910000000001</c:v>
                </c:pt>
                <c:pt idx="22374">
                  <c:v>3.6379830000000002</c:v>
                </c:pt>
                <c:pt idx="22375">
                  <c:v>3.640012</c:v>
                </c:pt>
                <c:pt idx="22376">
                  <c:v>3.6428229999999999</c:v>
                </c:pt>
                <c:pt idx="22377">
                  <c:v>3.6392220000000002</c:v>
                </c:pt>
                <c:pt idx="22378">
                  <c:v>3.6346440000000002</c:v>
                </c:pt>
                <c:pt idx="22379">
                  <c:v>3.6375519999999999</c:v>
                </c:pt>
                <c:pt idx="22380">
                  <c:v>3.6397430000000002</c:v>
                </c:pt>
                <c:pt idx="22381">
                  <c:v>3.638134</c:v>
                </c:pt>
                <c:pt idx="22382">
                  <c:v>3.6371150000000001</c:v>
                </c:pt>
                <c:pt idx="22383">
                  <c:v>3.6380020000000002</c:v>
                </c:pt>
                <c:pt idx="22384">
                  <c:v>3.637791</c:v>
                </c:pt>
                <c:pt idx="22385">
                  <c:v>3.637235</c:v>
                </c:pt>
                <c:pt idx="22386">
                  <c:v>3.6398229999999998</c:v>
                </c:pt>
                <c:pt idx="22387">
                  <c:v>3.6408710000000002</c:v>
                </c:pt>
                <c:pt idx="22388">
                  <c:v>3.6408170000000002</c:v>
                </c:pt>
                <c:pt idx="22389">
                  <c:v>3.6431650000000002</c:v>
                </c:pt>
                <c:pt idx="22390">
                  <c:v>3.6425290000000001</c:v>
                </c:pt>
                <c:pt idx="22391">
                  <c:v>3.6409880000000001</c:v>
                </c:pt>
                <c:pt idx="22392">
                  <c:v>3.644212</c:v>
                </c:pt>
                <c:pt idx="22393">
                  <c:v>3.6466400000000001</c:v>
                </c:pt>
                <c:pt idx="22394">
                  <c:v>3.6459860000000002</c:v>
                </c:pt>
                <c:pt idx="22395">
                  <c:v>3.6432169999999999</c:v>
                </c:pt>
                <c:pt idx="22396">
                  <c:v>3.6387879999999999</c:v>
                </c:pt>
                <c:pt idx="22397">
                  <c:v>3.6409739999999999</c:v>
                </c:pt>
                <c:pt idx="22398">
                  <c:v>3.6476989999999998</c:v>
                </c:pt>
                <c:pt idx="22399">
                  <c:v>3.6456620000000002</c:v>
                </c:pt>
                <c:pt idx="22400">
                  <c:v>3.643478</c:v>
                </c:pt>
                <c:pt idx="22401">
                  <c:v>3.6441819999999998</c:v>
                </c:pt>
                <c:pt idx="22402">
                  <c:v>3.6386850000000002</c:v>
                </c:pt>
                <c:pt idx="22403">
                  <c:v>3.6362969999999999</c:v>
                </c:pt>
                <c:pt idx="22404">
                  <c:v>3.6400429999999999</c:v>
                </c:pt>
                <c:pt idx="22405">
                  <c:v>3.640425</c:v>
                </c:pt>
                <c:pt idx="22406">
                  <c:v>3.6391420000000001</c:v>
                </c:pt>
                <c:pt idx="22407">
                  <c:v>3.6404510000000001</c:v>
                </c:pt>
                <c:pt idx="22408">
                  <c:v>3.6410979999999999</c:v>
                </c:pt>
                <c:pt idx="22409">
                  <c:v>3.6383190000000001</c:v>
                </c:pt>
                <c:pt idx="22410">
                  <c:v>3.6375519999999999</c:v>
                </c:pt>
                <c:pt idx="22411">
                  <c:v>3.6380710000000001</c:v>
                </c:pt>
                <c:pt idx="22412">
                  <c:v>3.63849</c:v>
                </c:pt>
                <c:pt idx="22413">
                  <c:v>3.6399249999999999</c:v>
                </c:pt>
                <c:pt idx="22414">
                  <c:v>3.639837</c:v>
                </c:pt>
                <c:pt idx="22415">
                  <c:v>3.6407660000000002</c:v>
                </c:pt>
                <c:pt idx="22416">
                  <c:v>3.6425239999999999</c:v>
                </c:pt>
                <c:pt idx="22417">
                  <c:v>3.640552</c:v>
                </c:pt>
                <c:pt idx="22418">
                  <c:v>3.6402009999999998</c:v>
                </c:pt>
                <c:pt idx="22419">
                  <c:v>3.6453419999999999</c:v>
                </c:pt>
                <c:pt idx="22420">
                  <c:v>3.64846</c:v>
                </c:pt>
                <c:pt idx="22421">
                  <c:v>3.644685</c:v>
                </c:pt>
                <c:pt idx="22422">
                  <c:v>3.6412270000000002</c:v>
                </c:pt>
                <c:pt idx="22423">
                  <c:v>3.64385</c:v>
                </c:pt>
                <c:pt idx="22424">
                  <c:v>3.645086</c:v>
                </c:pt>
                <c:pt idx="22425">
                  <c:v>3.6404670000000001</c:v>
                </c:pt>
                <c:pt idx="22426">
                  <c:v>3.6403650000000001</c:v>
                </c:pt>
                <c:pt idx="22427">
                  <c:v>3.645899</c:v>
                </c:pt>
                <c:pt idx="22428">
                  <c:v>3.647176</c:v>
                </c:pt>
                <c:pt idx="22429">
                  <c:v>3.6463700000000001</c:v>
                </c:pt>
                <c:pt idx="22430">
                  <c:v>3.6453929999999999</c:v>
                </c:pt>
                <c:pt idx="22431">
                  <c:v>3.649254</c:v>
                </c:pt>
                <c:pt idx="22432">
                  <c:v>3.6535850000000001</c:v>
                </c:pt>
                <c:pt idx="22433">
                  <c:v>3.6476069999999998</c:v>
                </c:pt>
                <c:pt idx="22434">
                  <c:v>3.6493359999999999</c:v>
                </c:pt>
                <c:pt idx="22435">
                  <c:v>3.6583269999999999</c:v>
                </c:pt>
                <c:pt idx="22436">
                  <c:v>3.6531129999999998</c:v>
                </c:pt>
                <c:pt idx="22437">
                  <c:v>3.6447349999999998</c:v>
                </c:pt>
                <c:pt idx="22438">
                  <c:v>3.6477819999999999</c:v>
                </c:pt>
                <c:pt idx="22439">
                  <c:v>3.6504850000000002</c:v>
                </c:pt>
                <c:pt idx="22440">
                  <c:v>3.6518090000000001</c:v>
                </c:pt>
                <c:pt idx="22441">
                  <c:v>3.6558259999999998</c:v>
                </c:pt>
                <c:pt idx="22442">
                  <c:v>3.6543350000000001</c:v>
                </c:pt>
                <c:pt idx="22443">
                  <c:v>3.6520839999999999</c:v>
                </c:pt>
                <c:pt idx="22444">
                  <c:v>3.6562969999999999</c:v>
                </c:pt>
                <c:pt idx="22445">
                  <c:v>3.6566200000000002</c:v>
                </c:pt>
                <c:pt idx="22446">
                  <c:v>3.6536879999999998</c:v>
                </c:pt>
                <c:pt idx="22447">
                  <c:v>3.6570580000000001</c:v>
                </c:pt>
                <c:pt idx="22448">
                  <c:v>3.6600069999999998</c:v>
                </c:pt>
                <c:pt idx="22449">
                  <c:v>3.6521300000000001</c:v>
                </c:pt>
                <c:pt idx="22450">
                  <c:v>3.6453579999999999</c:v>
                </c:pt>
                <c:pt idx="22451">
                  <c:v>3.6478980000000001</c:v>
                </c:pt>
                <c:pt idx="22452">
                  <c:v>3.6505899999999998</c:v>
                </c:pt>
                <c:pt idx="22453">
                  <c:v>3.6511429999999998</c:v>
                </c:pt>
                <c:pt idx="22454">
                  <c:v>3.650979</c:v>
                </c:pt>
                <c:pt idx="22455">
                  <c:v>3.65062</c:v>
                </c:pt>
                <c:pt idx="22456">
                  <c:v>3.6526040000000002</c:v>
                </c:pt>
                <c:pt idx="22457">
                  <c:v>3.6542409999999999</c:v>
                </c:pt>
                <c:pt idx="22458">
                  <c:v>3.6546780000000001</c:v>
                </c:pt>
                <c:pt idx="22459">
                  <c:v>3.653022</c:v>
                </c:pt>
                <c:pt idx="22460">
                  <c:v>3.6497510000000002</c:v>
                </c:pt>
                <c:pt idx="22461">
                  <c:v>3.6490800000000001</c:v>
                </c:pt>
                <c:pt idx="22462">
                  <c:v>3.6486770000000002</c:v>
                </c:pt>
                <c:pt idx="22463">
                  <c:v>3.6493039999999999</c:v>
                </c:pt>
                <c:pt idx="22464">
                  <c:v>3.6513749999999998</c:v>
                </c:pt>
                <c:pt idx="22465">
                  <c:v>3.6526160000000001</c:v>
                </c:pt>
                <c:pt idx="22466">
                  <c:v>3.6552440000000002</c:v>
                </c:pt>
                <c:pt idx="22467">
                  <c:v>3.6584249999999998</c:v>
                </c:pt>
                <c:pt idx="22468">
                  <c:v>3.6594380000000002</c:v>
                </c:pt>
                <c:pt idx="22469">
                  <c:v>3.6568700000000001</c:v>
                </c:pt>
                <c:pt idx="22470">
                  <c:v>3.6560869999999999</c:v>
                </c:pt>
                <c:pt idx="22471">
                  <c:v>3.6584699999999999</c:v>
                </c:pt>
                <c:pt idx="22472">
                  <c:v>3.660952</c:v>
                </c:pt>
                <c:pt idx="22473">
                  <c:v>3.6602450000000002</c:v>
                </c:pt>
                <c:pt idx="22474">
                  <c:v>3.659497</c:v>
                </c:pt>
                <c:pt idx="22475">
                  <c:v>3.6604719999999999</c:v>
                </c:pt>
                <c:pt idx="22476">
                  <c:v>3.6588069999999999</c:v>
                </c:pt>
                <c:pt idx="22477">
                  <c:v>3.661521</c:v>
                </c:pt>
                <c:pt idx="22478">
                  <c:v>3.664755</c:v>
                </c:pt>
                <c:pt idx="22479">
                  <c:v>3.6595439999999999</c:v>
                </c:pt>
                <c:pt idx="22480">
                  <c:v>3.6612040000000001</c:v>
                </c:pt>
                <c:pt idx="22481">
                  <c:v>3.6643080000000001</c:v>
                </c:pt>
                <c:pt idx="22482">
                  <c:v>3.6602519999999998</c:v>
                </c:pt>
                <c:pt idx="22483">
                  <c:v>3.659227</c:v>
                </c:pt>
                <c:pt idx="22484">
                  <c:v>3.6589550000000002</c:v>
                </c:pt>
                <c:pt idx="22485">
                  <c:v>3.6560730000000001</c:v>
                </c:pt>
                <c:pt idx="22486">
                  <c:v>3.65707</c:v>
                </c:pt>
                <c:pt idx="22487">
                  <c:v>3.6630440000000002</c:v>
                </c:pt>
                <c:pt idx="22488">
                  <c:v>3.663408</c:v>
                </c:pt>
                <c:pt idx="22489">
                  <c:v>3.658833</c:v>
                </c:pt>
                <c:pt idx="22490">
                  <c:v>3.6603859999999999</c:v>
                </c:pt>
                <c:pt idx="22491">
                  <c:v>3.6638310000000001</c:v>
                </c:pt>
                <c:pt idx="22492">
                  <c:v>3.6632030000000002</c:v>
                </c:pt>
                <c:pt idx="22493">
                  <c:v>3.662909</c:v>
                </c:pt>
                <c:pt idx="22494">
                  <c:v>3.666417</c:v>
                </c:pt>
                <c:pt idx="22495">
                  <c:v>3.6696650000000002</c:v>
                </c:pt>
                <c:pt idx="22496">
                  <c:v>3.6702029999999999</c:v>
                </c:pt>
                <c:pt idx="22497">
                  <c:v>3.6666970000000001</c:v>
                </c:pt>
                <c:pt idx="22498">
                  <c:v>3.6630189999999998</c:v>
                </c:pt>
                <c:pt idx="22499">
                  <c:v>3.6617060000000001</c:v>
                </c:pt>
                <c:pt idx="22500">
                  <c:v>3.6609560000000001</c:v>
                </c:pt>
                <c:pt idx="22501">
                  <c:v>3.6622590000000002</c:v>
                </c:pt>
                <c:pt idx="22502">
                  <c:v>3.6639710000000001</c:v>
                </c:pt>
                <c:pt idx="22503">
                  <c:v>3.6636090000000001</c:v>
                </c:pt>
                <c:pt idx="22504">
                  <c:v>3.6663130000000002</c:v>
                </c:pt>
                <c:pt idx="22505">
                  <c:v>3.6664430000000001</c:v>
                </c:pt>
                <c:pt idx="22506">
                  <c:v>3.6624439999999998</c:v>
                </c:pt>
                <c:pt idx="22507">
                  <c:v>3.662687</c:v>
                </c:pt>
                <c:pt idx="22508">
                  <c:v>3.6627190000000001</c:v>
                </c:pt>
                <c:pt idx="22509">
                  <c:v>3.6630609999999999</c:v>
                </c:pt>
                <c:pt idx="22510">
                  <c:v>3.6673809999999998</c:v>
                </c:pt>
                <c:pt idx="22511">
                  <c:v>3.6668419999999999</c:v>
                </c:pt>
                <c:pt idx="22512">
                  <c:v>3.6648900000000002</c:v>
                </c:pt>
                <c:pt idx="22513">
                  <c:v>3.6664080000000001</c:v>
                </c:pt>
                <c:pt idx="22514">
                  <c:v>3.6689080000000001</c:v>
                </c:pt>
                <c:pt idx="22515">
                  <c:v>3.6682250000000001</c:v>
                </c:pt>
                <c:pt idx="22516">
                  <c:v>3.6661410000000001</c:v>
                </c:pt>
                <c:pt idx="22517">
                  <c:v>3.6712940000000001</c:v>
                </c:pt>
                <c:pt idx="22518">
                  <c:v>3.6750080000000001</c:v>
                </c:pt>
                <c:pt idx="22519">
                  <c:v>3.6703939999999999</c:v>
                </c:pt>
                <c:pt idx="22520">
                  <c:v>3.6675070000000001</c:v>
                </c:pt>
                <c:pt idx="22521">
                  <c:v>3.67055</c:v>
                </c:pt>
                <c:pt idx="22522">
                  <c:v>3.6719149999999998</c:v>
                </c:pt>
                <c:pt idx="22523">
                  <c:v>3.6675399999999998</c:v>
                </c:pt>
                <c:pt idx="22524">
                  <c:v>3.6669580000000002</c:v>
                </c:pt>
                <c:pt idx="22525">
                  <c:v>3.6711680000000002</c:v>
                </c:pt>
                <c:pt idx="22526">
                  <c:v>3.6714929999999999</c:v>
                </c:pt>
                <c:pt idx="22527">
                  <c:v>3.667729</c:v>
                </c:pt>
                <c:pt idx="22528">
                  <c:v>3.6634890000000002</c:v>
                </c:pt>
                <c:pt idx="22529">
                  <c:v>3.6648339999999999</c:v>
                </c:pt>
                <c:pt idx="22530">
                  <c:v>3.673422</c:v>
                </c:pt>
                <c:pt idx="22531">
                  <c:v>3.6770839999999998</c:v>
                </c:pt>
                <c:pt idx="22532">
                  <c:v>3.6732849999999999</c:v>
                </c:pt>
                <c:pt idx="22533">
                  <c:v>3.6680790000000001</c:v>
                </c:pt>
                <c:pt idx="22534">
                  <c:v>3.6680120000000001</c:v>
                </c:pt>
                <c:pt idx="22535">
                  <c:v>3.6688740000000002</c:v>
                </c:pt>
                <c:pt idx="22536">
                  <c:v>3.6694140000000002</c:v>
                </c:pt>
                <c:pt idx="22537">
                  <c:v>3.6750259999999999</c:v>
                </c:pt>
                <c:pt idx="22538">
                  <c:v>3.6805370000000002</c:v>
                </c:pt>
                <c:pt idx="22539">
                  <c:v>3.6793939999999998</c:v>
                </c:pt>
                <c:pt idx="22540">
                  <c:v>3.6805340000000002</c:v>
                </c:pt>
                <c:pt idx="22541">
                  <c:v>3.6838700000000002</c:v>
                </c:pt>
                <c:pt idx="22542">
                  <c:v>3.6806860000000001</c:v>
                </c:pt>
                <c:pt idx="22543">
                  <c:v>3.6770839999999998</c:v>
                </c:pt>
                <c:pt idx="22544">
                  <c:v>3.6773479999999998</c:v>
                </c:pt>
                <c:pt idx="22545">
                  <c:v>3.6779519999999999</c:v>
                </c:pt>
                <c:pt idx="22546">
                  <c:v>3.6792530000000001</c:v>
                </c:pt>
                <c:pt idx="22547">
                  <c:v>3.6768700000000001</c:v>
                </c:pt>
                <c:pt idx="22548">
                  <c:v>3.671853</c:v>
                </c:pt>
                <c:pt idx="22549">
                  <c:v>3.6738430000000002</c:v>
                </c:pt>
                <c:pt idx="22550">
                  <c:v>3.678668</c:v>
                </c:pt>
                <c:pt idx="22551">
                  <c:v>3.6777229999999999</c:v>
                </c:pt>
                <c:pt idx="22552">
                  <c:v>3.6755019999999998</c:v>
                </c:pt>
                <c:pt idx="22553">
                  <c:v>3.678321</c:v>
                </c:pt>
                <c:pt idx="22554">
                  <c:v>3.679395</c:v>
                </c:pt>
                <c:pt idx="22555">
                  <c:v>3.678893</c:v>
                </c:pt>
                <c:pt idx="22556">
                  <c:v>3.67963</c:v>
                </c:pt>
                <c:pt idx="22557">
                  <c:v>3.6745429999999999</c:v>
                </c:pt>
                <c:pt idx="22558">
                  <c:v>3.6693229999999999</c:v>
                </c:pt>
                <c:pt idx="22559">
                  <c:v>3.6704829999999999</c:v>
                </c:pt>
                <c:pt idx="22560">
                  <c:v>3.675284</c:v>
                </c:pt>
                <c:pt idx="22561">
                  <c:v>3.677972</c:v>
                </c:pt>
                <c:pt idx="22562">
                  <c:v>3.6756769999999999</c:v>
                </c:pt>
                <c:pt idx="22563">
                  <c:v>3.6753269999999998</c:v>
                </c:pt>
                <c:pt idx="22564">
                  <c:v>3.6777769999999999</c:v>
                </c:pt>
                <c:pt idx="22565">
                  <c:v>3.6743540000000001</c:v>
                </c:pt>
                <c:pt idx="22566">
                  <c:v>3.672412</c:v>
                </c:pt>
                <c:pt idx="22567">
                  <c:v>3.6749809999999998</c:v>
                </c:pt>
                <c:pt idx="22568">
                  <c:v>3.6735030000000002</c:v>
                </c:pt>
                <c:pt idx="22569">
                  <c:v>3.6735129999999998</c:v>
                </c:pt>
                <c:pt idx="22570">
                  <c:v>3.673956</c:v>
                </c:pt>
                <c:pt idx="22571">
                  <c:v>3.6692079999999998</c:v>
                </c:pt>
                <c:pt idx="22572">
                  <c:v>3.6707770000000002</c:v>
                </c:pt>
                <c:pt idx="22573">
                  <c:v>3.6749670000000001</c:v>
                </c:pt>
                <c:pt idx="22574">
                  <c:v>3.6742789999999999</c:v>
                </c:pt>
                <c:pt idx="22575">
                  <c:v>3.6749969999999998</c:v>
                </c:pt>
                <c:pt idx="22576">
                  <c:v>3.6748789999999998</c:v>
                </c:pt>
                <c:pt idx="22577">
                  <c:v>3.6773570000000002</c:v>
                </c:pt>
                <c:pt idx="22578">
                  <c:v>3.6826789999999998</c:v>
                </c:pt>
                <c:pt idx="22579">
                  <c:v>3.6804139999999999</c:v>
                </c:pt>
                <c:pt idx="22580">
                  <c:v>3.6778390000000001</c:v>
                </c:pt>
                <c:pt idx="22581">
                  <c:v>3.6777880000000001</c:v>
                </c:pt>
                <c:pt idx="22582">
                  <c:v>3.6768179999999999</c:v>
                </c:pt>
                <c:pt idx="22583">
                  <c:v>3.676679</c:v>
                </c:pt>
                <c:pt idx="22584">
                  <c:v>3.6795969999999998</c:v>
                </c:pt>
                <c:pt idx="22585">
                  <c:v>3.6816979999999999</c:v>
                </c:pt>
                <c:pt idx="22586">
                  <c:v>3.6815579999999999</c:v>
                </c:pt>
                <c:pt idx="22587">
                  <c:v>3.6821220000000001</c:v>
                </c:pt>
                <c:pt idx="22588">
                  <c:v>3.6821429999999999</c:v>
                </c:pt>
                <c:pt idx="22589">
                  <c:v>3.6805349999999999</c:v>
                </c:pt>
                <c:pt idx="22590">
                  <c:v>3.68255</c:v>
                </c:pt>
                <c:pt idx="22591">
                  <c:v>3.6846139999999998</c:v>
                </c:pt>
                <c:pt idx="22592">
                  <c:v>3.6845659999999998</c:v>
                </c:pt>
                <c:pt idx="22593">
                  <c:v>3.6845159999999999</c:v>
                </c:pt>
                <c:pt idx="22594">
                  <c:v>3.6827190000000001</c:v>
                </c:pt>
                <c:pt idx="22595">
                  <c:v>3.6790419999999999</c:v>
                </c:pt>
                <c:pt idx="22596">
                  <c:v>3.6815289999999998</c:v>
                </c:pt>
                <c:pt idx="22597">
                  <c:v>3.685521</c:v>
                </c:pt>
                <c:pt idx="22598">
                  <c:v>3.681216</c:v>
                </c:pt>
                <c:pt idx="22599">
                  <c:v>3.6795170000000001</c:v>
                </c:pt>
                <c:pt idx="22600">
                  <c:v>3.6857690000000001</c:v>
                </c:pt>
                <c:pt idx="22601">
                  <c:v>3.690302</c:v>
                </c:pt>
                <c:pt idx="22602">
                  <c:v>3.6895760000000002</c:v>
                </c:pt>
                <c:pt idx="22603">
                  <c:v>3.6902460000000001</c:v>
                </c:pt>
                <c:pt idx="22604">
                  <c:v>3.6947489999999998</c:v>
                </c:pt>
                <c:pt idx="22605">
                  <c:v>3.6915290000000001</c:v>
                </c:pt>
                <c:pt idx="22606">
                  <c:v>3.6863389999999998</c:v>
                </c:pt>
                <c:pt idx="22607">
                  <c:v>3.6862370000000002</c:v>
                </c:pt>
                <c:pt idx="22608">
                  <c:v>3.6856270000000002</c:v>
                </c:pt>
                <c:pt idx="22609">
                  <c:v>3.6861060000000001</c:v>
                </c:pt>
                <c:pt idx="22610">
                  <c:v>3.6877080000000002</c:v>
                </c:pt>
                <c:pt idx="22611">
                  <c:v>3.6889620000000001</c:v>
                </c:pt>
                <c:pt idx="22612">
                  <c:v>3.6877749999999998</c:v>
                </c:pt>
                <c:pt idx="22613">
                  <c:v>3.6831320000000001</c:v>
                </c:pt>
                <c:pt idx="22614">
                  <c:v>3.686537</c:v>
                </c:pt>
                <c:pt idx="22615">
                  <c:v>3.6921029999999999</c:v>
                </c:pt>
                <c:pt idx="22616">
                  <c:v>3.6867779999999999</c:v>
                </c:pt>
                <c:pt idx="22617">
                  <c:v>3.6850900000000002</c:v>
                </c:pt>
                <c:pt idx="22618">
                  <c:v>3.690391</c:v>
                </c:pt>
                <c:pt idx="22619">
                  <c:v>3.6896469999999999</c:v>
                </c:pt>
                <c:pt idx="22620">
                  <c:v>3.6879200000000001</c:v>
                </c:pt>
                <c:pt idx="22621">
                  <c:v>3.689206</c:v>
                </c:pt>
                <c:pt idx="22622">
                  <c:v>3.691262</c:v>
                </c:pt>
                <c:pt idx="22623">
                  <c:v>3.6908629999999998</c:v>
                </c:pt>
                <c:pt idx="22624">
                  <c:v>3.6886109999999999</c:v>
                </c:pt>
                <c:pt idx="22625">
                  <c:v>3.6874669999999998</c:v>
                </c:pt>
                <c:pt idx="22626">
                  <c:v>3.68885</c:v>
                </c:pt>
                <c:pt idx="22627">
                  <c:v>3.6946840000000001</c:v>
                </c:pt>
                <c:pt idx="22628">
                  <c:v>3.6972239999999998</c:v>
                </c:pt>
                <c:pt idx="22629">
                  <c:v>3.691255</c:v>
                </c:pt>
                <c:pt idx="22630">
                  <c:v>3.6876660000000001</c:v>
                </c:pt>
                <c:pt idx="22631">
                  <c:v>3.6907700000000001</c:v>
                </c:pt>
                <c:pt idx="22632">
                  <c:v>3.690045</c:v>
                </c:pt>
                <c:pt idx="22633">
                  <c:v>3.686204</c:v>
                </c:pt>
                <c:pt idx="22634">
                  <c:v>3.6885249999999998</c:v>
                </c:pt>
                <c:pt idx="22635">
                  <c:v>3.6915399999999998</c:v>
                </c:pt>
                <c:pt idx="22636">
                  <c:v>3.6917149999999999</c:v>
                </c:pt>
                <c:pt idx="22637">
                  <c:v>3.6936200000000001</c:v>
                </c:pt>
                <c:pt idx="22638">
                  <c:v>3.696561</c:v>
                </c:pt>
                <c:pt idx="22639">
                  <c:v>3.6947190000000001</c:v>
                </c:pt>
                <c:pt idx="22640">
                  <c:v>3.6886389999999998</c:v>
                </c:pt>
                <c:pt idx="22641">
                  <c:v>3.6888960000000002</c:v>
                </c:pt>
                <c:pt idx="22642">
                  <c:v>3.6945730000000001</c:v>
                </c:pt>
                <c:pt idx="22643">
                  <c:v>3.7015389999999999</c:v>
                </c:pt>
                <c:pt idx="22644">
                  <c:v>3.7065600000000001</c:v>
                </c:pt>
                <c:pt idx="22645">
                  <c:v>3.7020050000000002</c:v>
                </c:pt>
                <c:pt idx="22646">
                  <c:v>3.6979359999999999</c:v>
                </c:pt>
                <c:pt idx="22647">
                  <c:v>3.7024590000000002</c:v>
                </c:pt>
                <c:pt idx="22648">
                  <c:v>3.7013410000000002</c:v>
                </c:pt>
                <c:pt idx="22649">
                  <c:v>3.6988219999999998</c:v>
                </c:pt>
                <c:pt idx="22650">
                  <c:v>3.7031070000000001</c:v>
                </c:pt>
                <c:pt idx="22651">
                  <c:v>3.7043780000000002</c:v>
                </c:pt>
                <c:pt idx="22652">
                  <c:v>3.7020040000000001</c:v>
                </c:pt>
                <c:pt idx="22653">
                  <c:v>3.6997650000000002</c:v>
                </c:pt>
                <c:pt idx="22654">
                  <c:v>3.6992759999999998</c:v>
                </c:pt>
                <c:pt idx="22655">
                  <c:v>3.7007759999999998</c:v>
                </c:pt>
                <c:pt idx="22656">
                  <c:v>3.7001400000000002</c:v>
                </c:pt>
                <c:pt idx="22657">
                  <c:v>3.6965789999999998</c:v>
                </c:pt>
                <c:pt idx="22658">
                  <c:v>3.697406</c:v>
                </c:pt>
                <c:pt idx="22659">
                  <c:v>3.700434</c:v>
                </c:pt>
                <c:pt idx="22660">
                  <c:v>3.6993809999999998</c:v>
                </c:pt>
                <c:pt idx="22661">
                  <c:v>3.6968549999999998</c:v>
                </c:pt>
                <c:pt idx="22662">
                  <c:v>3.6947719999999999</c:v>
                </c:pt>
                <c:pt idx="22663">
                  <c:v>3.6943549999999998</c:v>
                </c:pt>
                <c:pt idx="22664">
                  <c:v>3.69835</c:v>
                </c:pt>
                <c:pt idx="22665">
                  <c:v>3.6998630000000001</c:v>
                </c:pt>
                <c:pt idx="22666">
                  <c:v>3.6976170000000002</c:v>
                </c:pt>
                <c:pt idx="22667">
                  <c:v>3.6975720000000001</c:v>
                </c:pt>
                <c:pt idx="22668">
                  <c:v>3.6987009999999998</c:v>
                </c:pt>
                <c:pt idx="22669">
                  <c:v>3.6983329999999999</c:v>
                </c:pt>
                <c:pt idx="22670">
                  <c:v>3.696059</c:v>
                </c:pt>
                <c:pt idx="22671">
                  <c:v>3.693006</c:v>
                </c:pt>
                <c:pt idx="22672">
                  <c:v>3.694064</c:v>
                </c:pt>
                <c:pt idx="22673">
                  <c:v>3.6975579999999999</c:v>
                </c:pt>
                <c:pt idx="22674">
                  <c:v>3.6983009999999998</c:v>
                </c:pt>
                <c:pt idx="22675">
                  <c:v>3.6989679999999998</c:v>
                </c:pt>
                <c:pt idx="22676">
                  <c:v>3.700447</c:v>
                </c:pt>
                <c:pt idx="22677">
                  <c:v>3.702868</c:v>
                </c:pt>
                <c:pt idx="22678">
                  <c:v>3.7051949999999998</c:v>
                </c:pt>
                <c:pt idx="22679">
                  <c:v>3.7042839999999999</c:v>
                </c:pt>
                <c:pt idx="22680">
                  <c:v>3.706877</c:v>
                </c:pt>
                <c:pt idx="22681">
                  <c:v>3.7096390000000001</c:v>
                </c:pt>
                <c:pt idx="22682">
                  <c:v>3.707624</c:v>
                </c:pt>
                <c:pt idx="22683">
                  <c:v>3.7052010000000002</c:v>
                </c:pt>
                <c:pt idx="22684">
                  <c:v>3.7052890000000001</c:v>
                </c:pt>
                <c:pt idx="22685">
                  <c:v>3.7045680000000001</c:v>
                </c:pt>
                <c:pt idx="22686">
                  <c:v>3.705543</c:v>
                </c:pt>
                <c:pt idx="22687">
                  <c:v>3.7075800000000001</c:v>
                </c:pt>
                <c:pt idx="22688">
                  <c:v>3.703694</c:v>
                </c:pt>
                <c:pt idx="22689">
                  <c:v>3.7003430000000002</c:v>
                </c:pt>
                <c:pt idx="22690">
                  <c:v>3.7032370000000001</c:v>
                </c:pt>
                <c:pt idx="22691">
                  <c:v>3.7043699999999999</c:v>
                </c:pt>
                <c:pt idx="22692">
                  <c:v>3.702944</c:v>
                </c:pt>
                <c:pt idx="22693">
                  <c:v>3.7023890000000002</c:v>
                </c:pt>
                <c:pt idx="22694">
                  <c:v>3.7010169999999998</c:v>
                </c:pt>
                <c:pt idx="22695">
                  <c:v>3.699316</c:v>
                </c:pt>
                <c:pt idx="22696">
                  <c:v>3.7011799999999999</c:v>
                </c:pt>
                <c:pt idx="22697">
                  <c:v>3.7020819999999999</c:v>
                </c:pt>
                <c:pt idx="22698">
                  <c:v>3.7025220000000001</c:v>
                </c:pt>
                <c:pt idx="22699">
                  <c:v>3.7031809999999998</c:v>
                </c:pt>
                <c:pt idx="22700">
                  <c:v>3.7013289999999999</c:v>
                </c:pt>
                <c:pt idx="22701">
                  <c:v>3.6998530000000001</c:v>
                </c:pt>
                <c:pt idx="22702">
                  <c:v>3.7000039999999998</c:v>
                </c:pt>
                <c:pt idx="22703">
                  <c:v>3.7010999999999998</c:v>
                </c:pt>
                <c:pt idx="22704">
                  <c:v>3.700189</c:v>
                </c:pt>
                <c:pt idx="22705">
                  <c:v>3.6993900000000002</c:v>
                </c:pt>
                <c:pt idx="22706">
                  <c:v>3.705832</c:v>
                </c:pt>
                <c:pt idx="22707">
                  <c:v>3.709349</c:v>
                </c:pt>
                <c:pt idx="22708">
                  <c:v>3.7057329999999999</c:v>
                </c:pt>
                <c:pt idx="22709">
                  <c:v>3.705686</c:v>
                </c:pt>
                <c:pt idx="22710">
                  <c:v>3.7054049999999998</c:v>
                </c:pt>
                <c:pt idx="22711">
                  <c:v>3.7027269999999999</c:v>
                </c:pt>
                <c:pt idx="22712">
                  <c:v>3.7027890000000001</c:v>
                </c:pt>
                <c:pt idx="22713">
                  <c:v>3.7031290000000001</c:v>
                </c:pt>
                <c:pt idx="22714">
                  <c:v>3.7071339999999999</c:v>
                </c:pt>
                <c:pt idx="22715">
                  <c:v>3.712434</c:v>
                </c:pt>
                <c:pt idx="22716">
                  <c:v>3.7110110000000001</c:v>
                </c:pt>
                <c:pt idx="22717">
                  <c:v>3.7060149999999998</c:v>
                </c:pt>
                <c:pt idx="22718">
                  <c:v>3.7051259999999999</c:v>
                </c:pt>
                <c:pt idx="22719">
                  <c:v>3.7071019999999999</c:v>
                </c:pt>
                <c:pt idx="22720">
                  <c:v>3.7045689999999998</c:v>
                </c:pt>
                <c:pt idx="22721">
                  <c:v>3.7032699999999998</c:v>
                </c:pt>
                <c:pt idx="22722">
                  <c:v>3.7073429999999998</c:v>
                </c:pt>
                <c:pt idx="22723">
                  <c:v>3.7089880000000002</c:v>
                </c:pt>
                <c:pt idx="22724">
                  <c:v>3.7087310000000002</c:v>
                </c:pt>
                <c:pt idx="22725">
                  <c:v>3.708555</c:v>
                </c:pt>
                <c:pt idx="22726">
                  <c:v>3.7083349999999999</c:v>
                </c:pt>
                <c:pt idx="22727">
                  <c:v>3.7085050000000002</c:v>
                </c:pt>
                <c:pt idx="22728">
                  <c:v>3.7104080000000002</c:v>
                </c:pt>
                <c:pt idx="22729">
                  <c:v>3.7131189999999998</c:v>
                </c:pt>
                <c:pt idx="22730">
                  <c:v>3.7137950000000002</c:v>
                </c:pt>
                <c:pt idx="22731">
                  <c:v>3.7115320000000001</c:v>
                </c:pt>
                <c:pt idx="22732">
                  <c:v>3.7111459999999998</c:v>
                </c:pt>
                <c:pt idx="22733">
                  <c:v>3.7102059999999999</c:v>
                </c:pt>
                <c:pt idx="22734">
                  <c:v>3.707773</c:v>
                </c:pt>
                <c:pt idx="22735">
                  <c:v>3.709708</c:v>
                </c:pt>
                <c:pt idx="22736">
                  <c:v>3.7134170000000002</c:v>
                </c:pt>
                <c:pt idx="22737">
                  <c:v>3.712218</c:v>
                </c:pt>
                <c:pt idx="22738">
                  <c:v>3.7118820000000001</c:v>
                </c:pt>
                <c:pt idx="22739">
                  <c:v>3.7162329999999999</c:v>
                </c:pt>
                <c:pt idx="22740">
                  <c:v>3.7158419999999999</c:v>
                </c:pt>
                <c:pt idx="22741">
                  <c:v>3.7137229999999999</c:v>
                </c:pt>
                <c:pt idx="22742">
                  <c:v>3.717352</c:v>
                </c:pt>
                <c:pt idx="22743">
                  <c:v>3.719211</c:v>
                </c:pt>
                <c:pt idx="22744">
                  <c:v>3.7208100000000002</c:v>
                </c:pt>
                <c:pt idx="22745">
                  <c:v>3.721784</c:v>
                </c:pt>
                <c:pt idx="22746">
                  <c:v>3.7209400000000001</c:v>
                </c:pt>
                <c:pt idx="22747">
                  <c:v>3.721435</c:v>
                </c:pt>
                <c:pt idx="22748">
                  <c:v>3.721028</c:v>
                </c:pt>
                <c:pt idx="22749">
                  <c:v>3.721009</c:v>
                </c:pt>
                <c:pt idx="22750">
                  <c:v>3.7228370000000002</c:v>
                </c:pt>
                <c:pt idx="22751">
                  <c:v>3.7217030000000002</c:v>
                </c:pt>
                <c:pt idx="22752">
                  <c:v>3.722823</c:v>
                </c:pt>
                <c:pt idx="22753">
                  <c:v>3.722369</c:v>
                </c:pt>
                <c:pt idx="22754">
                  <c:v>3.7159990000000001</c:v>
                </c:pt>
                <c:pt idx="22755">
                  <c:v>3.7162609999999998</c:v>
                </c:pt>
                <c:pt idx="22756">
                  <c:v>3.7220460000000002</c:v>
                </c:pt>
                <c:pt idx="22757">
                  <c:v>3.7204730000000001</c:v>
                </c:pt>
                <c:pt idx="22758">
                  <c:v>3.7182729999999999</c:v>
                </c:pt>
                <c:pt idx="22759">
                  <c:v>3.7188629999999998</c:v>
                </c:pt>
                <c:pt idx="22760">
                  <c:v>3.7166899999999998</c:v>
                </c:pt>
                <c:pt idx="22761">
                  <c:v>3.717965</c:v>
                </c:pt>
                <c:pt idx="22762">
                  <c:v>3.7213150000000002</c:v>
                </c:pt>
                <c:pt idx="22763">
                  <c:v>3.7193990000000001</c:v>
                </c:pt>
                <c:pt idx="22764">
                  <c:v>3.717749</c:v>
                </c:pt>
                <c:pt idx="22765">
                  <c:v>3.7187169999999998</c:v>
                </c:pt>
                <c:pt idx="22766">
                  <c:v>3.716221</c:v>
                </c:pt>
                <c:pt idx="22767">
                  <c:v>3.7145190000000001</c:v>
                </c:pt>
                <c:pt idx="22768">
                  <c:v>3.7189909999999999</c:v>
                </c:pt>
                <c:pt idx="22769">
                  <c:v>3.7213180000000001</c:v>
                </c:pt>
                <c:pt idx="22770">
                  <c:v>3.7185890000000001</c:v>
                </c:pt>
                <c:pt idx="22771">
                  <c:v>3.7194159999999998</c:v>
                </c:pt>
                <c:pt idx="22772">
                  <c:v>3.7221479999999998</c:v>
                </c:pt>
                <c:pt idx="22773">
                  <c:v>3.7240530000000001</c:v>
                </c:pt>
                <c:pt idx="22774">
                  <c:v>3.726721</c:v>
                </c:pt>
                <c:pt idx="22775">
                  <c:v>3.7270859999999999</c:v>
                </c:pt>
                <c:pt idx="22776">
                  <c:v>3.7249910000000002</c:v>
                </c:pt>
                <c:pt idx="22777">
                  <c:v>3.7249759999999998</c:v>
                </c:pt>
                <c:pt idx="22778">
                  <c:v>3.7249080000000001</c:v>
                </c:pt>
                <c:pt idx="22779">
                  <c:v>3.7246959999999998</c:v>
                </c:pt>
                <c:pt idx="22780">
                  <c:v>3.7271380000000001</c:v>
                </c:pt>
                <c:pt idx="22781">
                  <c:v>3.7266819999999998</c:v>
                </c:pt>
                <c:pt idx="22782">
                  <c:v>3.726416</c:v>
                </c:pt>
                <c:pt idx="22783">
                  <c:v>3.726648</c:v>
                </c:pt>
                <c:pt idx="22784">
                  <c:v>3.72085</c:v>
                </c:pt>
                <c:pt idx="22785">
                  <c:v>3.7200389999999999</c:v>
                </c:pt>
                <c:pt idx="22786">
                  <c:v>3.7255929999999999</c:v>
                </c:pt>
                <c:pt idx="22787">
                  <c:v>3.7255060000000002</c:v>
                </c:pt>
                <c:pt idx="22788">
                  <c:v>3.7244730000000001</c:v>
                </c:pt>
                <c:pt idx="22789">
                  <c:v>3.7247789999999998</c:v>
                </c:pt>
                <c:pt idx="22790">
                  <c:v>3.7286109999999999</c:v>
                </c:pt>
                <c:pt idx="22791">
                  <c:v>3.7337180000000001</c:v>
                </c:pt>
                <c:pt idx="22792">
                  <c:v>3.7317740000000001</c:v>
                </c:pt>
                <c:pt idx="22793">
                  <c:v>3.7267540000000001</c:v>
                </c:pt>
                <c:pt idx="22794">
                  <c:v>3.7247159999999999</c:v>
                </c:pt>
                <c:pt idx="22795">
                  <c:v>3.7233269999999998</c:v>
                </c:pt>
                <c:pt idx="22796">
                  <c:v>3.7260800000000001</c:v>
                </c:pt>
                <c:pt idx="22797">
                  <c:v>3.7319770000000001</c:v>
                </c:pt>
                <c:pt idx="22798">
                  <c:v>3.73387</c:v>
                </c:pt>
                <c:pt idx="22799">
                  <c:v>3.7314090000000002</c:v>
                </c:pt>
                <c:pt idx="22800">
                  <c:v>3.7300300000000002</c:v>
                </c:pt>
                <c:pt idx="22801">
                  <c:v>3.7262179999999998</c:v>
                </c:pt>
                <c:pt idx="22802">
                  <c:v>3.727706</c:v>
                </c:pt>
                <c:pt idx="22803">
                  <c:v>3.733606</c:v>
                </c:pt>
                <c:pt idx="22804">
                  <c:v>3.7315420000000001</c:v>
                </c:pt>
                <c:pt idx="22805">
                  <c:v>3.7284090000000001</c:v>
                </c:pt>
                <c:pt idx="22806">
                  <c:v>3.7336490000000002</c:v>
                </c:pt>
                <c:pt idx="22807">
                  <c:v>3.7375229999999999</c:v>
                </c:pt>
                <c:pt idx="22808">
                  <c:v>3.7351670000000001</c:v>
                </c:pt>
                <c:pt idx="22809">
                  <c:v>3.7297509999999998</c:v>
                </c:pt>
                <c:pt idx="22810">
                  <c:v>3.7286239999999999</c:v>
                </c:pt>
                <c:pt idx="22811">
                  <c:v>3.7337720000000001</c:v>
                </c:pt>
                <c:pt idx="22812">
                  <c:v>3.7369880000000002</c:v>
                </c:pt>
                <c:pt idx="22813">
                  <c:v>3.733616</c:v>
                </c:pt>
                <c:pt idx="22814">
                  <c:v>3.7338110000000002</c:v>
                </c:pt>
                <c:pt idx="22815">
                  <c:v>3.7390729999999999</c:v>
                </c:pt>
                <c:pt idx="22816">
                  <c:v>3.7373470000000002</c:v>
                </c:pt>
                <c:pt idx="22817">
                  <c:v>3.73068</c:v>
                </c:pt>
                <c:pt idx="22818">
                  <c:v>3.732863</c:v>
                </c:pt>
                <c:pt idx="22819">
                  <c:v>3.7415389999999999</c:v>
                </c:pt>
                <c:pt idx="22820">
                  <c:v>3.7414879999999999</c:v>
                </c:pt>
                <c:pt idx="22821">
                  <c:v>3.7399680000000002</c:v>
                </c:pt>
                <c:pt idx="22822">
                  <c:v>3.7410220000000001</c:v>
                </c:pt>
                <c:pt idx="22823">
                  <c:v>3.7374139999999998</c:v>
                </c:pt>
                <c:pt idx="22824">
                  <c:v>3.7391869999999998</c:v>
                </c:pt>
                <c:pt idx="22825">
                  <c:v>3.741015</c:v>
                </c:pt>
                <c:pt idx="22826">
                  <c:v>3.7353679999999998</c:v>
                </c:pt>
                <c:pt idx="22827">
                  <c:v>3.735274</c:v>
                </c:pt>
                <c:pt idx="22828">
                  <c:v>3.7360690000000001</c:v>
                </c:pt>
                <c:pt idx="22829">
                  <c:v>3.7324280000000001</c:v>
                </c:pt>
                <c:pt idx="22830">
                  <c:v>3.735274</c:v>
                </c:pt>
                <c:pt idx="22831">
                  <c:v>3.73875</c:v>
                </c:pt>
                <c:pt idx="22832">
                  <c:v>3.7394289999999999</c:v>
                </c:pt>
                <c:pt idx="22833">
                  <c:v>3.7398959999999999</c:v>
                </c:pt>
                <c:pt idx="22834">
                  <c:v>3.736132</c:v>
                </c:pt>
                <c:pt idx="22835">
                  <c:v>3.7333280000000002</c:v>
                </c:pt>
                <c:pt idx="22836">
                  <c:v>3.7373630000000002</c:v>
                </c:pt>
                <c:pt idx="22837">
                  <c:v>3.7391580000000002</c:v>
                </c:pt>
                <c:pt idx="22838">
                  <c:v>3.7383739999999999</c:v>
                </c:pt>
                <c:pt idx="22839">
                  <c:v>3.7405810000000002</c:v>
                </c:pt>
                <c:pt idx="22840">
                  <c:v>3.739112</c:v>
                </c:pt>
                <c:pt idx="22841">
                  <c:v>3.7354759999999998</c:v>
                </c:pt>
                <c:pt idx="22842">
                  <c:v>3.7375500000000001</c:v>
                </c:pt>
                <c:pt idx="22843">
                  <c:v>3.736138</c:v>
                </c:pt>
                <c:pt idx="22844">
                  <c:v>3.7325699999999999</c:v>
                </c:pt>
                <c:pt idx="22845">
                  <c:v>3.7340529999999998</c:v>
                </c:pt>
                <c:pt idx="22846">
                  <c:v>3.7344750000000002</c:v>
                </c:pt>
                <c:pt idx="22847">
                  <c:v>3.7381160000000002</c:v>
                </c:pt>
                <c:pt idx="22848">
                  <c:v>3.7453650000000001</c:v>
                </c:pt>
                <c:pt idx="22849">
                  <c:v>3.7456369999999999</c:v>
                </c:pt>
                <c:pt idx="22850">
                  <c:v>3.7428469999999998</c:v>
                </c:pt>
                <c:pt idx="22851">
                  <c:v>3.7454689999999999</c:v>
                </c:pt>
                <c:pt idx="22852">
                  <c:v>3.7466339999999998</c:v>
                </c:pt>
                <c:pt idx="22853">
                  <c:v>3.7412420000000002</c:v>
                </c:pt>
                <c:pt idx="22854">
                  <c:v>3.7386149999999998</c:v>
                </c:pt>
                <c:pt idx="22855">
                  <c:v>3.7430050000000001</c:v>
                </c:pt>
                <c:pt idx="22856">
                  <c:v>3.7469700000000001</c:v>
                </c:pt>
                <c:pt idx="22857">
                  <c:v>3.7459959999999999</c:v>
                </c:pt>
                <c:pt idx="22858">
                  <c:v>3.7443409999999999</c:v>
                </c:pt>
                <c:pt idx="22859">
                  <c:v>3.7417400000000001</c:v>
                </c:pt>
                <c:pt idx="22860">
                  <c:v>3.740243</c:v>
                </c:pt>
                <c:pt idx="22861">
                  <c:v>3.7413660000000002</c:v>
                </c:pt>
                <c:pt idx="22862">
                  <c:v>3.7409340000000002</c:v>
                </c:pt>
                <c:pt idx="22863">
                  <c:v>3.7421340000000001</c:v>
                </c:pt>
                <c:pt idx="22864">
                  <c:v>3.743274</c:v>
                </c:pt>
                <c:pt idx="22865">
                  <c:v>3.7397879999999999</c:v>
                </c:pt>
                <c:pt idx="22866">
                  <c:v>3.740354</c:v>
                </c:pt>
                <c:pt idx="22867">
                  <c:v>3.746372</c:v>
                </c:pt>
                <c:pt idx="22868">
                  <c:v>3.7495780000000001</c:v>
                </c:pt>
                <c:pt idx="22869">
                  <c:v>3.7488359999999998</c:v>
                </c:pt>
                <c:pt idx="22870">
                  <c:v>3.7493240000000001</c:v>
                </c:pt>
                <c:pt idx="22871">
                  <c:v>3.7497410000000002</c:v>
                </c:pt>
                <c:pt idx="22872">
                  <c:v>3.748224</c:v>
                </c:pt>
                <c:pt idx="22873">
                  <c:v>3.7468119999999998</c:v>
                </c:pt>
                <c:pt idx="22874">
                  <c:v>3.7468919999999999</c:v>
                </c:pt>
                <c:pt idx="22875">
                  <c:v>3.7501799999999998</c:v>
                </c:pt>
                <c:pt idx="22876">
                  <c:v>3.7503769999999998</c:v>
                </c:pt>
                <c:pt idx="22877">
                  <c:v>3.747201</c:v>
                </c:pt>
                <c:pt idx="22878">
                  <c:v>3.748129</c:v>
                </c:pt>
                <c:pt idx="22879">
                  <c:v>3.748389</c:v>
                </c:pt>
                <c:pt idx="22880">
                  <c:v>3.747252</c:v>
                </c:pt>
                <c:pt idx="22881">
                  <c:v>3.7464659999999999</c:v>
                </c:pt>
                <c:pt idx="22882">
                  <c:v>3.7426279999999998</c:v>
                </c:pt>
                <c:pt idx="22883">
                  <c:v>3.7404410000000001</c:v>
                </c:pt>
                <c:pt idx="22884">
                  <c:v>3.7419980000000002</c:v>
                </c:pt>
                <c:pt idx="22885">
                  <c:v>3.741736</c:v>
                </c:pt>
                <c:pt idx="22886">
                  <c:v>3.739115</c:v>
                </c:pt>
                <c:pt idx="22887">
                  <c:v>3.7391580000000002</c:v>
                </c:pt>
                <c:pt idx="22888">
                  <c:v>3.742413</c:v>
                </c:pt>
                <c:pt idx="22889">
                  <c:v>3.7415940000000001</c:v>
                </c:pt>
                <c:pt idx="22890">
                  <c:v>3.7396799999999999</c:v>
                </c:pt>
                <c:pt idx="22891">
                  <c:v>3.7410610000000002</c:v>
                </c:pt>
                <c:pt idx="22892">
                  <c:v>3.742054</c:v>
                </c:pt>
                <c:pt idx="22893">
                  <c:v>3.741231</c:v>
                </c:pt>
                <c:pt idx="22894">
                  <c:v>3.7408610000000002</c:v>
                </c:pt>
                <c:pt idx="22895">
                  <c:v>3.7440410000000002</c:v>
                </c:pt>
                <c:pt idx="22896">
                  <c:v>3.7487910000000002</c:v>
                </c:pt>
                <c:pt idx="22897">
                  <c:v>3.7467320000000002</c:v>
                </c:pt>
                <c:pt idx="22898">
                  <c:v>3.744758</c:v>
                </c:pt>
                <c:pt idx="22899">
                  <c:v>3.7497029999999998</c:v>
                </c:pt>
                <c:pt idx="22900">
                  <c:v>3.7520039999999999</c:v>
                </c:pt>
                <c:pt idx="22901">
                  <c:v>3.7487050000000002</c:v>
                </c:pt>
                <c:pt idx="22902">
                  <c:v>3.747039</c:v>
                </c:pt>
                <c:pt idx="22903">
                  <c:v>3.7485050000000002</c:v>
                </c:pt>
                <c:pt idx="22904">
                  <c:v>3.7500439999999999</c:v>
                </c:pt>
                <c:pt idx="22905">
                  <c:v>3.7535479999999999</c:v>
                </c:pt>
                <c:pt idx="22906">
                  <c:v>3.7558509999999998</c:v>
                </c:pt>
                <c:pt idx="22907">
                  <c:v>3.7516669999999999</c:v>
                </c:pt>
                <c:pt idx="22908">
                  <c:v>3.7537349999999998</c:v>
                </c:pt>
                <c:pt idx="22909">
                  <c:v>3.7601619999999998</c:v>
                </c:pt>
                <c:pt idx="22910">
                  <c:v>3.7568250000000001</c:v>
                </c:pt>
                <c:pt idx="22911">
                  <c:v>3.7541820000000001</c:v>
                </c:pt>
                <c:pt idx="22912">
                  <c:v>3.756678</c:v>
                </c:pt>
                <c:pt idx="22913">
                  <c:v>3.7567360000000001</c:v>
                </c:pt>
                <c:pt idx="22914">
                  <c:v>3.7602760000000002</c:v>
                </c:pt>
                <c:pt idx="22915">
                  <c:v>3.761765</c:v>
                </c:pt>
                <c:pt idx="22916">
                  <c:v>3.7583099999999998</c:v>
                </c:pt>
                <c:pt idx="22917">
                  <c:v>3.75969</c:v>
                </c:pt>
                <c:pt idx="22918">
                  <c:v>3.7599640000000001</c:v>
                </c:pt>
                <c:pt idx="22919">
                  <c:v>3.7563960000000001</c:v>
                </c:pt>
                <c:pt idx="22920">
                  <c:v>3.7535219999999998</c:v>
                </c:pt>
                <c:pt idx="22921">
                  <c:v>3.751992</c:v>
                </c:pt>
                <c:pt idx="22922">
                  <c:v>3.7555070000000002</c:v>
                </c:pt>
                <c:pt idx="22923">
                  <c:v>3.7572329999999998</c:v>
                </c:pt>
                <c:pt idx="22924">
                  <c:v>3.7564549999999999</c:v>
                </c:pt>
                <c:pt idx="22925">
                  <c:v>3.758985</c:v>
                </c:pt>
                <c:pt idx="22926">
                  <c:v>3.7588659999999998</c:v>
                </c:pt>
                <c:pt idx="22927">
                  <c:v>3.755951</c:v>
                </c:pt>
                <c:pt idx="22928">
                  <c:v>3.7559339999999999</c:v>
                </c:pt>
                <c:pt idx="22929">
                  <c:v>3.757028</c:v>
                </c:pt>
                <c:pt idx="22930">
                  <c:v>3.7607349999999999</c:v>
                </c:pt>
                <c:pt idx="22931">
                  <c:v>3.7631239999999999</c:v>
                </c:pt>
                <c:pt idx="22932">
                  <c:v>3.7628400000000002</c:v>
                </c:pt>
                <c:pt idx="22933">
                  <c:v>3.7636959999999999</c:v>
                </c:pt>
                <c:pt idx="22934">
                  <c:v>3.7612950000000001</c:v>
                </c:pt>
                <c:pt idx="22935">
                  <c:v>3.7576619999999998</c:v>
                </c:pt>
                <c:pt idx="22936">
                  <c:v>3.7594430000000001</c:v>
                </c:pt>
                <c:pt idx="22937">
                  <c:v>3.7620170000000002</c:v>
                </c:pt>
                <c:pt idx="22938">
                  <c:v>3.7602959999999999</c:v>
                </c:pt>
                <c:pt idx="22939">
                  <c:v>3.7586170000000001</c:v>
                </c:pt>
                <c:pt idx="22940">
                  <c:v>3.7592509999999999</c:v>
                </c:pt>
                <c:pt idx="22941">
                  <c:v>3.7615720000000001</c:v>
                </c:pt>
                <c:pt idx="22942">
                  <c:v>3.7633139999999998</c:v>
                </c:pt>
                <c:pt idx="22943">
                  <c:v>3.7626759999999999</c:v>
                </c:pt>
                <c:pt idx="22944">
                  <c:v>3.7636959999999999</c:v>
                </c:pt>
                <c:pt idx="22945">
                  <c:v>3.7664260000000001</c:v>
                </c:pt>
                <c:pt idx="22946">
                  <c:v>3.7652130000000001</c:v>
                </c:pt>
                <c:pt idx="22947">
                  <c:v>3.7631549999999998</c:v>
                </c:pt>
                <c:pt idx="22948">
                  <c:v>3.7625639999999998</c:v>
                </c:pt>
                <c:pt idx="22949">
                  <c:v>3.7608609999999998</c:v>
                </c:pt>
                <c:pt idx="22950">
                  <c:v>3.7602169999999999</c:v>
                </c:pt>
                <c:pt idx="22951">
                  <c:v>3.762391</c:v>
                </c:pt>
                <c:pt idx="22952">
                  <c:v>3.7633220000000001</c:v>
                </c:pt>
                <c:pt idx="22953">
                  <c:v>3.7604639999999998</c:v>
                </c:pt>
                <c:pt idx="22954">
                  <c:v>3.760939</c:v>
                </c:pt>
                <c:pt idx="22955">
                  <c:v>3.7624659999999999</c:v>
                </c:pt>
                <c:pt idx="22956">
                  <c:v>3.7614359999999998</c:v>
                </c:pt>
                <c:pt idx="22957">
                  <c:v>3.7614999999999998</c:v>
                </c:pt>
                <c:pt idx="22958">
                  <c:v>3.7625570000000002</c:v>
                </c:pt>
                <c:pt idx="22959">
                  <c:v>3.7627579999999998</c:v>
                </c:pt>
                <c:pt idx="22960">
                  <c:v>3.757911</c:v>
                </c:pt>
                <c:pt idx="22961">
                  <c:v>3.757965</c:v>
                </c:pt>
                <c:pt idx="22962">
                  <c:v>3.762683</c:v>
                </c:pt>
                <c:pt idx="22963">
                  <c:v>3.7622930000000001</c:v>
                </c:pt>
                <c:pt idx="22964">
                  <c:v>3.7628520000000001</c:v>
                </c:pt>
                <c:pt idx="22965">
                  <c:v>3.7648869999999999</c:v>
                </c:pt>
                <c:pt idx="22966">
                  <c:v>3.7637890000000001</c:v>
                </c:pt>
                <c:pt idx="22967">
                  <c:v>3.762826</c:v>
                </c:pt>
                <c:pt idx="22968">
                  <c:v>3.765924</c:v>
                </c:pt>
                <c:pt idx="22969">
                  <c:v>3.7685019999999998</c:v>
                </c:pt>
                <c:pt idx="22970">
                  <c:v>3.7688429999999999</c:v>
                </c:pt>
                <c:pt idx="22971">
                  <c:v>3.7696200000000002</c:v>
                </c:pt>
                <c:pt idx="22972">
                  <c:v>3.7695449999999999</c:v>
                </c:pt>
                <c:pt idx="22973">
                  <c:v>3.7684319999999998</c:v>
                </c:pt>
                <c:pt idx="22974">
                  <c:v>3.7687819999999999</c:v>
                </c:pt>
                <c:pt idx="22975">
                  <c:v>3.7695669999999999</c:v>
                </c:pt>
                <c:pt idx="22976">
                  <c:v>3.7703380000000002</c:v>
                </c:pt>
                <c:pt idx="22977">
                  <c:v>3.774413</c:v>
                </c:pt>
                <c:pt idx="22978">
                  <c:v>3.7749679999999999</c:v>
                </c:pt>
                <c:pt idx="22979">
                  <c:v>3.7717350000000001</c:v>
                </c:pt>
                <c:pt idx="22980">
                  <c:v>3.773838</c:v>
                </c:pt>
                <c:pt idx="22981">
                  <c:v>3.7753739999999998</c:v>
                </c:pt>
                <c:pt idx="22982">
                  <c:v>3.7707229999999998</c:v>
                </c:pt>
                <c:pt idx="22983">
                  <c:v>3.7710699999999999</c:v>
                </c:pt>
                <c:pt idx="22984">
                  <c:v>3.7762090000000001</c:v>
                </c:pt>
                <c:pt idx="22985">
                  <c:v>3.7745839999999999</c:v>
                </c:pt>
                <c:pt idx="22986">
                  <c:v>3.7707009999999999</c:v>
                </c:pt>
                <c:pt idx="22987">
                  <c:v>3.771652</c:v>
                </c:pt>
                <c:pt idx="22988">
                  <c:v>3.7712530000000002</c:v>
                </c:pt>
                <c:pt idx="22989">
                  <c:v>3.7720560000000001</c:v>
                </c:pt>
                <c:pt idx="22990">
                  <c:v>3.7729460000000001</c:v>
                </c:pt>
                <c:pt idx="22991">
                  <c:v>3.7691539999999999</c:v>
                </c:pt>
                <c:pt idx="22992">
                  <c:v>3.7691089999999998</c:v>
                </c:pt>
                <c:pt idx="22993">
                  <c:v>3.7713809999999999</c:v>
                </c:pt>
                <c:pt idx="22994">
                  <c:v>3.7693509999999999</c:v>
                </c:pt>
                <c:pt idx="22995">
                  <c:v>3.7691919999999999</c:v>
                </c:pt>
                <c:pt idx="22996">
                  <c:v>3.772831</c:v>
                </c:pt>
                <c:pt idx="22997">
                  <c:v>3.773358</c:v>
                </c:pt>
                <c:pt idx="22998">
                  <c:v>3.7722579999999999</c:v>
                </c:pt>
                <c:pt idx="22999">
                  <c:v>3.7727650000000001</c:v>
                </c:pt>
                <c:pt idx="23000">
                  <c:v>3.773002</c:v>
                </c:pt>
                <c:pt idx="23001">
                  <c:v>3.7683200000000001</c:v>
                </c:pt>
                <c:pt idx="23002">
                  <c:v>3.7660930000000001</c:v>
                </c:pt>
                <c:pt idx="23003">
                  <c:v>3.7721300000000002</c:v>
                </c:pt>
                <c:pt idx="23004">
                  <c:v>3.7733759999999998</c:v>
                </c:pt>
                <c:pt idx="23005">
                  <c:v>3.7711229999999998</c:v>
                </c:pt>
                <c:pt idx="23006">
                  <c:v>3.7736580000000002</c:v>
                </c:pt>
                <c:pt idx="23007">
                  <c:v>3.775671</c:v>
                </c:pt>
                <c:pt idx="23008">
                  <c:v>3.7755640000000001</c:v>
                </c:pt>
                <c:pt idx="23009">
                  <c:v>3.7753950000000001</c:v>
                </c:pt>
                <c:pt idx="23010">
                  <c:v>3.7786400000000002</c:v>
                </c:pt>
                <c:pt idx="23011">
                  <c:v>3.7776390000000002</c:v>
                </c:pt>
                <c:pt idx="23012">
                  <c:v>3.7749739999999998</c:v>
                </c:pt>
                <c:pt idx="23013">
                  <c:v>3.7813050000000001</c:v>
                </c:pt>
                <c:pt idx="23014">
                  <c:v>3.7855490000000001</c:v>
                </c:pt>
                <c:pt idx="23015">
                  <c:v>3.7827109999999999</c:v>
                </c:pt>
                <c:pt idx="23016">
                  <c:v>3.782518</c:v>
                </c:pt>
                <c:pt idx="23017">
                  <c:v>3.7839019999999999</c:v>
                </c:pt>
                <c:pt idx="23018">
                  <c:v>3.7839399999999999</c:v>
                </c:pt>
                <c:pt idx="23019">
                  <c:v>3.783325</c:v>
                </c:pt>
                <c:pt idx="23020">
                  <c:v>3.7799119999999999</c:v>
                </c:pt>
                <c:pt idx="23021">
                  <c:v>3.779156</c:v>
                </c:pt>
                <c:pt idx="23022">
                  <c:v>3.7824119999999999</c:v>
                </c:pt>
                <c:pt idx="23023">
                  <c:v>3.782546</c:v>
                </c:pt>
                <c:pt idx="23024">
                  <c:v>3.7808000000000002</c:v>
                </c:pt>
                <c:pt idx="23025">
                  <c:v>3.7831440000000001</c:v>
                </c:pt>
                <c:pt idx="23026">
                  <c:v>3.7856640000000001</c:v>
                </c:pt>
                <c:pt idx="23027">
                  <c:v>3.7824</c:v>
                </c:pt>
                <c:pt idx="23028">
                  <c:v>3.7793389999999998</c:v>
                </c:pt>
                <c:pt idx="23029">
                  <c:v>3.7802349999999998</c:v>
                </c:pt>
                <c:pt idx="23030">
                  <c:v>3.7792819999999998</c:v>
                </c:pt>
                <c:pt idx="23031">
                  <c:v>3.776904</c:v>
                </c:pt>
                <c:pt idx="23032">
                  <c:v>3.7797909999999999</c:v>
                </c:pt>
                <c:pt idx="23033">
                  <c:v>3.7816740000000002</c:v>
                </c:pt>
                <c:pt idx="23034">
                  <c:v>3.7789579999999998</c:v>
                </c:pt>
                <c:pt idx="23035">
                  <c:v>3.7802570000000002</c:v>
                </c:pt>
                <c:pt idx="23036">
                  <c:v>3.7837740000000002</c:v>
                </c:pt>
                <c:pt idx="23037">
                  <c:v>3.7825869999999999</c:v>
                </c:pt>
                <c:pt idx="23038">
                  <c:v>3.7796430000000001</c:v>
                </c:pt>
                <c:pt idx="23039">
                  <c:v>3.7833999999999999</c:v>
                </c:pt>
                <c:pt idx="23040">
                  <c:v>3.7848160000000002</c:v>
                </c:pt>
                <c:pt idx="23041">
                  <c:v>3.777914</c:v>
                </c:pt>
                <c:pt idx="23042">
                  <c:v>3.7800929999999999</c:v>
                </c:pt>
                <c:pt idx="23043">
                  <c:v>3.7840790000000002</c:v>
                </c:pt>
                <c:pt idx="23044">
                  <c:v>3.777352</c:v>
                </c:pt>
                <c:pt idx="23045">
                  <c:v>3.777596</c:v>
                </c:pt>
                <c:pt idx="23046">
                  <c:v>3.7828759999999999</c:v>
                </c:pt>
                <c:pt idx="23047">
                  <c:v>3.7807970000000002</c:v>
                </c:pt>
                <c:pt idx="23048">
                  <c:v>3.7798880000000001</c:v>
                </c:pt>
                <c:pt idx="23049">
                  <c:v>3.78268</c:v>
                </c:pt>
                <c:pt idx="23050">
                  <c:v>3.781609</c:v>
                </c:pt>
                <c:pt idx="23051">
                  <c:v>3.7805089999999999</c:v>
                </c:pt>
                <c:pt idx="23052">
                  <c:v>3.7831489999999999</c:v>
                </c:pt>
                <c:pt idx="23053">
                  <c:v>3.7826559999999998</c:v>
                </c:pt>
                <c:pt idx="23054">
                  <c:v>3.7842220000000002</c:v>
                </c:pt>
                <c:pt idx="23055">
                  <c:v>3.7900260000000001</c:v>
                </c:pt>
                <c:pt idx="23056">
                  <c:v>3.7921469999999999</c:v>
                </c:pt>
                <c:pt idx="23057">
                  <c:v>3.7876949999999998</c:v>
                </c:pt>
                <c:pt idx="23058">
                  <c:v>3.7858269999999998</c:v>
                </c:pt>
                <c:pt idx="23059">
                  <c:v>3.7900230000000001</c:v>
                </c:pt>
                <c:pt idx="23060">
                  <c:v>3.7931210000000002</c:v>
                </c:pt>
                <c:pt idx="23061">
                  <c:v>3.7950490000000001</c:v>
                </c:pt>
                <c:pt idx="23062">
                  <c:v>3.7942779999999998</c:v>
                </c:pt>
                <c:pt idx="23063">
                  <c:v>3.7886920000000002</c:v>
                </c:pt>
                <c:pt idx="23064">
                  <c:v>3.7864620000000002</c:v>
                </c:pt>
                <c:pt idx="23065">
                  <c:v>3.785158</c:v>
                </c:pt>
                <c:pt idx="23066">
                  <c:v>3.7833299999999999</c:v>
                </c:pt>
                <c:pt idx="23067">
                  <c:v>3.7868019999999998</c:v>
                </c:pt>
                <c:pt idx="23068">
                  <c:v>3.789974</c:v>
                </c:pt>
                <c:pt idx="23069">
                  <c:v>3.7882129999999998</c:v>
                </c:pt>
                <c:pt idx="23070">
                  <c:v>3.7884500000000001</c:v>
                </c:pt>
                <c:pt idx="23071">
                  <c:v>3.7918560000000001</c:v>
                </c:pt>
                <c:pt idx="23072">
                  <c:v>3.79291</c:v>
                </c:pt>
                <c:pt idx="23073">
                  <c:v>3.7922739999999999</c:v>
                </c:pt>
                <c:pt idx="23074">
                  <c:v>3.7931699999999999</c:v>
                </c:pt>
                <c:pt idx="23075">
                  <c:v>3.792319</c:v>
                </c:pt>
                <c:pt idx="23076">
                  <c:v>3.786327</c:v>
                </c:pt>
                <c:pt idx="23077">
                  <c:v>3.7832330000000001</c:v>
                </c:pt>
                <c:pt idx="23078">
                  <c:v>3.7883209999999998</c:v>
                </c:pt>
                <c:pt idx="23079">
                  <c:v>3.7895629999999998</c:v>
                </c:pt>
                <c:pt idx="23080">
                  <c:v>3.7866740000000001</c:v>
                </c:pt>
                <c:pt idx="23081">
                  <c:v>3.7874919999999999</c:v>
                </c:pt>
                <c:pt idx="23082">
                  <c:v>3.7896459999999998</c:v>
                </c:pt>
                <c:pt idx="23083">
                  <c:v>3.7915320000000001</c:v>
                </c:pt>
                <c:pt idx="23084">
                  <c:v>3.790794</c:v>
                </c:pt>
                <c:pt idx="23085">
                  <c:v>3.7875519999999998</c:v>
                </c:pt>
                <c:pt idx="23086">
                  <c:v>3.788564</c:v>
                </c:pt>
                <c:pt idx="23087">
                  <c:v>3.7912110000000001</c:v>
                </c:pt>
                <c:pt idx="23088">
                  <c:v>3.791655</c:v>
                </c:pt>
                <c:pt idx="23089">
                  <c:v>3.7944490000000002</c:v>
                </c:pt>
                <c:pt idx="23090">
                  <c:v>3.797358</c:v>
                </c:pt>
                <c:pt idx="23091">
                  <c:v>3.7939579999999999</c:v>
                </c:pt>
                <c:pt idx="23092">
                  <c:v>3.789784</c:v>
                </c:pt>
                <c:pt idx="23093">
                  <c:v>3.792087</c:v>
                </c:pt>
                <c:pt idx="23094">
                  <c:v>3.794807</c:v>
                </c:pt>
                <c:pt idx="23095">
                  <c:v>3.7910140000000001</c:v>
                </c:pt>
                <c:pt idx="23096">
                  <c:v>3.7888109999999999</c:v>
                </c:pt>
                <c:pt idx="23097">
                  <c:v>3.7949269999999999</c:v>
                </c:pt>
                <c:pt idx="23098">
                  <c:v>3.7970139999999999</c:v>
                </c:pt>
                <c:pt idx="23099">
                  <c:v>3.793695</c:v>
                </c:pt>
                <c:pt idx="23100">
                  <c:v>3.7944900000000001</c:v>
                </c:pt>
                <c:pt idx="23101">
                  <c:v>3.7973859999999999</c:v>
                </c:pt>
                <c:pt idx="23102">
                  <c:v>3.7968380000000002</c:v>
                </c:pt>
                <c:pt idx="23103">
                  <c:v>3.792494</c:v>
                </c:pt>
                <c:pt idx="23104">
                  <c:v>3.7924349999999998</c:v>
                </c:pt>
                <c:pt idx="23105">
                  <c:v>3.7968389999999999</c:v>
                </c:pt>
                <c:pt idx="23106">
                  <c:v>3.7949950000000001</c:v>
                </c:pt>
                <c:pt idx="23107">
                  <c:v>3.7946149999999998</c:v>
                </c:pt>
                <c:pt idx="23108">
                  <c:v>3.8005740000000001</c:v>
                </c:pt>
                <c:pt idx="23109">
                  <c:v>3.8027519999999999</c:v>
                </c:pt>
                <c:pt idx="23110">
                  <c:v>3.7985760000000002</c:v>
                </c:pt>
                <c:pt idx="23111">
                  <c:v>3.795474</c:v>
                </c:pt>
                <c:pt idx="23112">
                  <c:v>3.798184</c:v>
                </c:pt>
                <c:pt idx="23113">
                  <c:v>3.8014730000000001</c:v>
                </c:pt>
                <c:pt idx="23114">
                  <c:v>3.8009810000000002</c:v>
                </c:pt>
                <c:pt idx="23115">
                  <c:v>3.800465</c:v>
                </c:pt>
                <c:pt idx="23116">
                  <c:v>3.8003670000000001</c:v>
                </c:pt>
                <c:pt idx="23117">
                  <c:v>3.8022369999999999</c:v>
                </c:pt>
                <c:pt idx="23118">
                  <c:v>3.804227</c:v>
                </c:pt>
                <c:pt idx="23119">
                  <c:v>3.8035960000000002</c:v>
                </c:pt>
                <c:pt idx="23120">
                  <c:v>3.8025709999999999</c:v>
                </c:pt>
                <c:pt idx="23121">
                  <c:v>3.7991799999999998</c:v>
                </c:pt>
                <c:pt idx="23122">
                  <c:v>3.7989890000000002</c:v>
                </c:pt>
                <c:pt idx="23123">
                  <c:v>3.8031229999999998</c:v>
                </c:pt>
                <c:pt idx="23124">
                  <c:v>3.8015840000000001</c:v>
                </c:pt>
                <c:pt idx="23125">
                  <c:v>3.7994379999999999</c:v>
                </c:pt>
                <c:pt idx="23126">
                  <c:v>3.799112</c:v>
                </c:pt>
                <c:pt idx="23127">
                  <c:v>3.7979729999999998</c:v>
                </c:pt>
                <c:pt idx="23128">
                  <c:v>3.800135</c:v>
                </c:pt>
                <c:pt idx="23129">
                  <c:v>3.802845</c:v>
                </c:pt>
                <c:pt idx="23130">
                  <c:v>3.8052109999999999</c:v>
                </c:pt>
                <c:pt idx="23131">
                  <c:v>3.8078569999999998</c:v>
                </c:pt>
                <c:pt idx="23132">
                  <c:v>3.8083909999999999</c:v>
                </c:pt>
                <c:pt idx="23133">
                  <c:v>3.8102179999999999</c:v>
                </c:pt>
                <c:pt idx="23134">
                  <c:v>3.808424</c:v>
                </c:pt>
                <c:pt idx="23135">
                  <c:v>3.8028520000000001</c:v>
                </c:pt>
                <c:pt idx="23136">
                  <c:v>3.806511</c:v>
                </c:pt>
                <c:pt idx="23137">
                  <c:v>3.8128359999999999</c:v>
                </c:pt>
                <c:pt idx="23138">
                  <c:v>3.811957</c:v>
                </c:pt>
                <c:pt idx="23139">
                  <c:v>3.811261</c:v>
                </c:pt>
                <c:pt idx="23140">
                  <c:v>3.8127399999999998</c:v>
                </c:pt>
                <c:pt idx="23141">
                  <c:v>3.811366</c:v>
                </c:pt>
                <c:pt idx="23142">
                  <c:v>3.8076560000000002</c:v>
                </c:pt>
                <c:pt idx="23143">
                  <c:v>3.8074949999999999</c:v>
                </c:pt>
                <c:pt idx="23144">
                  <c:v>3.8099129999999999</c:v>
                </c:pt>
                <c:pt idx="23145">
                  <c:v>3.8087909999999998</c:v>
                </c:pt>
                <c:pt idx="23146">
                  <c:v>3.807696</c:v>
                </c:pt>
                <c:pt idx="23147">
                  <c:v>3.810076</c:v>
                </c:pt>
                <c:pt idx="23148">
                  <c:v>3.80972</c:v>
                </c:pt>
                <c:pt idx="23149">
                  <c:v>3.809453</c:v>
                </c:pt>
                <c:pt idx="23150">
                  <c:v>3.812875</c:v>
                </c:pt>
                <c:pt idx="23151">
                  <c:v>3.8116379999999999</c:v>
                </c:pt>
                <c:pt idx="23152">
                  <c:v>3.8087599999999999</c:v>
                </c:pt>
                <c:pt idx="23153">
                  <c:v>3.812395</c:v>
                </c:pt>
                <c:pt idx="23154">
                  <c:v>3.8161390000000002</c:v>
                </c:pt>
                <c:pt idx="23155">
                  <c:v>3.8135379999999999</c:v>
                </c:pt>
                <c:pt idx="23156">
                  <c:v>3.8122120000000002</c:v>
                </c:pt>
                <c:pt idx="23157">
                  <c:v>3.8143829999999999</c:v>
                </c:pt>
                <c:pt idx="23158">
                  <c:v>3.8124850000000001</c:v>
                </c:pt>
                <c:pt idx="23159">
                  <c:v>3.8107690000000001</c:v>
                </c:pt>
                <c:pt idx="23160">
                  <c:v>3.813806</c:v>
                </c:pt>
                <c:pt idx="23161">
                  <c:v>3.815048</c:v>
                </c:pt>
                <c:pt idx="23162">
                  <c:v>3.8129240000000002</c:v>
                </c:pt>
                <c:pt idx="23163">
                  <c:v>3.8157749999999999</c:v>
                </c:pt>
                <c:pt idx="23164">
                  <c:v>3.822908</c:v>
                </c:pt>
                <c:pt idx="23165">
                  <c:v>3.8227180000000001</c:v>
                </c:pt>
                <c:pt idx="23166">
                  <c:v>3.816954</c:v>
                </c:pt>
                <c:pt idx="23167">
                  <c:v>3.8150919999999999</c:v>
                </c:pt>
                <c:pt idx="23168">
                  <c:v>3.8180420000000002</c:v>
                </c:pt>
                <c:pt idx="23169">
                  <c:v>3.818041</c:v>
                </c:pt>
                <c:pt idx="23170">
                  <c:v>3.8155049999999999</c:v>
                </c:pt>
                <c:pt idx="23171">
                  <c:v>3.8200059999999998</c:v>
                </c:pt>
                <c:pt idx="23172">
                  <c:v>3.820986</c:v>
                </c:pt>
                <c:pt idx="23173">
                  <c:v>3.8176749999999999</c:v>
                </c:pt>
                <c:pt idx="23174">
                  <c:v>3.8186260000000001</c:v>
                </c:pt>
                <c:pt idx="23175">
                  <c:v>3.8155939999999999</c:v>
                </c:pt>
                <c:pt idx="23176">
                  <c:v>3.8136939999999999</c:v>
                </c:pt>
                <c:pt idx="23177">
                  <c:v>3.8178930000000002</c:v>
                </c:pt>
                <c:pt idx="23178">
                  <c:v>3.8139620000000001</c:v>
                </c:pt>
                <c:pt idx="23179">
                  <c:v>3.8098640000000001</c:v>
                </c:pt>
                <c:pt idx="23180">
                  <c:v>3.8169430000000002</c:v>
                </c:pt>
                <c:pt idx="23181">
                  <c:v>3.8177539999999999</c:v>
                </c:pt>
                <c:pt idx="23182">
                  <c:v>3.811464</c:v>
                </c:pt>
                <c:pt idx="23183">
                  <c:v>3.8140779999999999</c:v>
                </c:pt>
                <c:pt idx="23184">
                  <c:v>3.815909</c:v>
                </c:pt>
                <c:pt idx="23185">
                  <c:v>3.814152</c:v>
                </c:pt>
                <c:pt idx="23186">
                  <c:v>3.816713</c:v>
                </c:pt>
                <c:pt idx="23187">
                  <c:v>3.8179590000000001</c:v>
                </c:pt>
                <c:pt idx="23188">
                  <c:v>3.8154970000000001</c:v>
                </c:pt>
                <c:pt idx="23189">
                  <c:v>3.8161969999999998</c:v>
                </c:pt>
                <c:pt idx="23190">
                  <c:v>3.8195290000000002</c:v>
                </c:pt>
                <c:pt idx="23191">
                  <c:v>3.8212429999999999</c:v>
                </c:pt>
                <c:pt idx="23192">
                  <c:v>3.817466</c:v>
                </c:pt>
                <c:pt idx="23193">
                  <c:v>3.8143630000000002</c:v>
                </c:pt>
                <c:pt idx="23194">
                  <c:v>3.8157869999999998</c:v>
                </c:pt>
                <c:pt idx="23195">
                  <c:v>3.8208250000000001</c:v>
                </c:pt>
                <c:pt idx="23196">
                  <c:v>3.822816</c:v>
                </c:pt>
                <c:pt idx="23197">
                  <c:v>3.8156150000000002</c:v>
                </c:pt>
                <c:pt idx="23198">
                  <c:v>3.810457</c:v>
                </c:pt>
                <c:pt idx="23199">
                  <c:v>3.8162479999999999</c:v>
                </c:pt>
                <c:pt idx="23200">
                  <c:v>3.8219089999999998</c:v>
                </c:pt>
                <c:pt idx="23201">
                  <c:v>3.8220269999999998</c:v>
                </c:pt>
                <c:pt idx="23202">
                  <c:v>3.824948</c:v>
                </c:pt>
                <c:pt idx="23203">
                  <c:v>3.8238089999999998</c:v>
                </c:pt>
                <c:pt idx="23204">
                  <c:v>3.8174600000000001</c:v>
                </c:pt>
                <c:pt idx="23205">
                  <c:v>3.820144</c:v>
                </c:pt>
                <c:pt idx="23206">
                  <c:v>3.8223790000000002</c:v>
                </c:pt>
                <c:pt idx="23207">
                  <c:v>3.817542</c:v>
                </c:pt>
                <c:pt idx="23208">
                  <c:v>3.8158669999999999</c:v>
                </c:pt>
                <c:pt idx="23209">
                  <c:v>3.8184960000000001</c:v>
                </c:pt>
                <c:pt idx="23210">
                  <c:v>3.8208570000000002</c:v>
                </c:pt>
                <c:pt idx="23211">
                  <c:v>3.8195320000000001</c:v>
                </c:pt>
                <c:pt idx="23212">
                  <c:v>3.8181500000000002</c:v>
                </c:pt>
                <c:pt idx="23213">
                  <c:v>3.822724</c:v>
                </c:pt>
                <c:pt idx="23214">
                  <c:v>3.822705</c:v>
                </c:pt>
                <c:pt idx="23215">
                  <c:v>3.8192210000000002</c:v>
                </c:pt>
                <c:pt idx="23216">
                  <c:v>3.8178019999999999</c:v>
                </c:pt>
                <c:pt idx="23217">
                  <c:v>3.8155600000000001</c:v>
                </c:pt>
                <c:pt idx="23218">
                  <c:v>3.818441</c:v>
                </c:pt>
                <c:pt idx="23219">
                  <c:v>3.8209140000000001</c:v>
                </c:pt>
                <c:pt idx="23220">
                  <c:v>3.8197540000000001</c:v>
                </c:pt>
                <c:pt idx="23221">
                  <c:v>3.8218570000000001</c:v>
                </c:pt>
                <c:pt idx="23222">
                  <c:v>3.8241149999999999</c:v>
                </c:pt>
                <c:pt idx="23223">
                  <c:v>3.826044</c:v>
                </c:pt>
                <c:pt idx="23224">
                  <c:v>3.8291550000000001</c:v>
                </c:pt>
                <c:pt idx="23225">
                  <c:v>3.829853</c:v>
                </c:pt>
                <c:pt idx="23226">
                  <c:v>3.828525</c:v>
                </c:pt>
                <c:pt idx="23227">
                  <c:v>3.8285640000000001</c:v>
                </c:pt>
                <c:pt idx="23228">
                  <c:v>3.827448</c:v>
                </c:pt>
                <c:pt idx="23229">
                  <c:v>3.8265929999999999</c:v>
                </c:pt>
                <c:pt idx="23230">
                  <c:v>3.828284</c:v>
                </c:pt>
                <c:pt idx="23231">
                  <c:v>3.829393</c:v>
                </c:pt>
                <c:pt idx="23232">
                  <c:v>3.8306279999999999</c:v>
                </c:pt>
                <c:pt idx="23233">
                  <c:v>3.831753</c:v>
                </c:pt>
                <c:pt idx="23234">
                  <c:v>3.8325480000000001</c:v>
                </c:pt>
                <c:pt idx="23235">
                  <c:v>3.834228</c:v>
                </c:pt>
                <c:pt idx="23236">
                  <c:v>3.8338679999999998</c:v>
                </c:pt>
                <c:pt idx="23237">
                  <c:v>3.8333460000000001</c:v>
                </c:pt>
                <c:pt idx="23238">
                  <c:v>3.8339690000000002</c:v>
                </c:pt>
                <c:pt idx="23239">
                  <c:v>3.8332869999999999</c:v>
                </c:pt>
                <c:pt idx="23240">
                  <c:v>3.8335270000000001</c:v>
                </c:pt>
                <c:pt idx="23241">
                  <c:v>3.8335439999999998</c:v>
                </c:pt>
                <c:pt idx="23242">
                  <c:v>3.8320759999999998</c:v>
                </c:pt>
                <c:pt idx="23243">
                  <c:v>3.8335629999999998</c:v>
                </c:pt>
                <c:pt idx="23244">
                  <c:v>3.832881</c:v>
                </c:pt>
                <c:pt idx="23245">
                  <c:v>3.8289300000000002</c:v>
                </c:pt>
                <c:pt idx="23246">
                  <c:v>3.8318479999999999</c:v>
                </c:pt>
                <c:pt idx="23247">
                  <c:v>3.837469</c:v>
                </c:pt>
                <c:pt idx="23248">
                  <c:v>3.834282</c:v>
                </c:pt>
                <c:pt idx="23249">
                  <c:v>3.8293379999999999</c:v>
                </c:pt>
                <c:pt idx="23250">
                  <c:v>3.82931</c:v>
                </c:pt>
                <c:pt idx="23251">
                  <c:v>3.8326739999999999</c:v>
                </c:pt>
                <c:pt idx="23252">
                  <c:v>3.8334510000000002</c:v>
                </c:pt>
                <c:pt idx="23253">
                  <c:v>3.8304960000000001</c:v>
                </c:pt>
                <c:pt idx="23254">
                  <c:v>3.8286699999999998</c:v>
                </c:pt>
                <c:pt idx="23255">
                  <c:v>3.8265340000000001</c:v>
                </c:pt>
                <c:pt idx="23256">
                  <c:v>3.8260640000000001</c:v>
                </c:pt>
                <c:pt idx="23257">
                  <c:v>3.828611</c:v>
                </c:pt>
                <c:pt idx="23258">
                  <c:v>3.8301449999999999</c:v>
                </c:pt>
                <c:pt idx="23259">
                  <c:v>3.8329569999999999</c:v>
                </c:pt>
                <c:pt idx="23260">
                  <c:v>3.83663</c:v>
                </c:pt>
                <c:pt idx="23261">
                  <c:v>3.8396560000000002</c:v>
                </c:pt>
                <c:pt idx="23262">
                  <c:v>3.841059</c:v>
                </c:pt>
                <c:pt idx="23263">
                  <c:v>3.8353480000000002</c:v>
                </c:pt>
                <c:pt idx="23264">
                  <c:v>3.830778</c:v>
                </c:pt>
                <c:pt idx="23265">
                  <c:v>3.8337810000000001</c:v>
                </c:pt>
                <c:pt idx="23266">
                  <c:v>3.8345530000000001</c:v>
                </c:pt>
                <c:pt idx="23267">
                  <c:v>3.836236</c:v>
                </c:pt>
                <c:pt idx="23268">
                  <c:v>3.8386909999999999</c:v>
                </c:pt>
                <c:pt idx="23269">
                  <c:v>3.835299</c:v>
                </c:pt>
                <c:pt idx="23270">
                  <c:v>3.837215</c:v>
                </c:pt>
                <c:pt idx="23271">
                  <c:v>3.8402409999999998</c:v>
                </c:pt>
                <c:pt idx="23272">
                  <c:v>3.8345220000000002</c:v>
                </c:pt>
                <c:pt idx="23273">
                  <c:v>3.833609</c:v>
                </c:pt>
                <c:pt idx="23274">
                  <c:v>3.838206</c:v>
                </c:pt>
                <c:pt idx="23275">
                  <c:v>3.8333910000000002</c:v>
                </c:pt>
                <c:pt idx="23276">
                  <c:v>3.8296239999999999</c:v>
                </c:pt>
                <c:pt idx="23277">
                  <c:v>3.8374320000000002</c:v>
                </c:pt>
                <c:pt idx="23278">
                  <c:v>3.8404479999999999</c:v>
                </c:pt>
                <c:pt idx="23279">
                  <c:v>3.834797</c:v>
                </c:pt>
                <c:pt idx="23280">
                  <c:v>3.8343250000000002</c:v>
                </c:pt>
                <c:pt idx="23281">
                  <c:v>3.8402940000000001</c:v>
                </c:pt>
                <c:pt idx="23282">
                  <c:v>3.8403390000000002</c:v>
                </c:pt>
                <c:pt idx="23283">
                  <c:v>3.835655</c:v>
                </c:pt>
                <c:pt idx="23284">
                  <c:v>3.8353100000000002</c:v>
                </c:pt>
                <c:pt idx="23285">
                  <c:v>3.8361070000000002</c:v>
                </c:pt>
                <c:pt idx="23286">
                  <c:v>3.833577</c:v>
                </c:pt>
                <c:pt idx="23287">
                  <c:v>3.8326099999999999</c:v>
                </c:pt>
                <c:pt idx="23288">
                  <c:v>3.836684</c:v>
                </c:pt>
                <c:pt idx="23289">
                  <c:v>3.8414649999999999</c:v>
                </c:pt>
                <c:pt idx="23290">
                  <c:v>3.8387250000000002</c:v>
                </c:pt>
                <c:pt idx="23291">
                  <c:v>3.8317610000000002</c:v>
                </c:pt>
                <c:pt idx="23292">
                  <c:v>3.8319369999999999</c:v>
                </c:pt>
                <c:pt idx="23293">
                  <c:v>3.8383129999999999</c:v>
                </c:pt>
                <c:pt idx="23294">
                  <c:v>3.8387289999999998</c:v>
                </c:pt>
                <c:pt idx="23295">
                  <c:v>3.8348529999999998</c:v>
                </c:pt>
                <c:pt idx="23296">
                  <c:v>3.8339120000000002</c:v>
                </c:pt>
                <c:pt idx="23297">
                  <c:v>3.8357670000000001</c:v>
                </c:pt>
                <c:pt idx="23298">
                  <c:v>3.8369680000000002</c:v>
                </c:pt>
                <c:pt idx="23299">
                  <c:v>3.8376809999999999</c:v>
                </c:pt>
                <c:pt idx="23300">
                  <c:v>3.838149</c:v>
                </c:pt>
                <c:pt idx="23301">
                  <c:v>3.84</c:v>
                </c:pt>
                <c:pt idx="23302">
                  <c:v>3.8410639999999998</c:v>
                </c:pt>
                <c:pt idx="23303">
                  <c:v>3.8408730000000002</c:v>
                </c:pt>
                <c:pt idx="23304">
                  <c:v>3.842139</c:v>
                </c:pt>
                <c:pt idx="23305">
                  <c:v>3.8432659999999998</c:v>
                </c:pt>
                <c:pt idx="23306">
                  <c:v>3.8434210000000002</c:v>
                </c:pt>
                <c:pt idx="23307">
                  <c:v>3.8456399999999999</c:v>
                </c:pt>
                <c:pt idx="23308">
                  <c:v>3.8465099999999999</c:v>
                </c:pt>
                <c:pt idx="23309">
                  <c:v>3.8434520000000001</c:v>
                </c:pt>
                <c:pt idx="23310">
                  <c:v>3.8446570000000002</c:v>
                </c:pt>
                <c:pt idx="23311">
                  <c:v>3.8497170000000001</c:v>
                </c:pt>
                <c:pt idx="23312">
                  <c:v>3.8482910000000001</c:v>
                </c:pt>
                <c:pt idx="23313">
                  <c:v>3.8469380000000002</c:v>
                </c:pt>
                <c:pt idx="23314">
                  <c:v>3.8481909999999999</c:v>
                </c:pt>
                <c:pt idx="23315">
                  <c:v>3.8473350000000002</c:v>
                </c:pt>
                <c:pt idx="23316">
                  <c:v>3.8441079999999999</c:v>
                </c:pt>
                <c:pt idx="23317">
                  <c:v>3.8421889999999999</c:v>
                </c:pt>
                <c:pt idx="23318">
                  <c:v>3.8456389999999998</c:v>
                </c:pt>
                <c:pt idx="23319">
                  <c:v>3.849113</c:v>
                </c:pt>
                <c:pt idx="23320">
                  <c:v>3.8464040000000002</c:v>
                </c:pt>
                <c:pt idx="23321">
                  <c:v>3.8440810000000001</c:v>
                </c:pt>
                <c:pt idx="23322">
                  <c:v>3.8442249999999998</c:v>
                </c:pt>
                <c:pt idx="23323">
                  <c:v>3.8452350000000002</c:v>
                </c:pt>
                <c:pt idx="23324">
                  <c:v>3.8468849999999999</c:v>
                </c:pt>
                <c:pt idx="23325">
                  <c:v>3.8469220000000002</c:v>
                </c:pt>
                <c:pt idx="23326">
                  <c:v>3.8455140000000001</c:v>
                </c:pt>
                <c:pt idx="23327">
                  <c:v>3.8461509999999999</c:v>
                </c:pt>
                <c:pt idx="23328">
                  <c:v>3.847709</c:v>
                </c:pt>
                <c:pt idx="23329">
                  <c:v>3.8478919999999999</c:v>
                </c:pt>
                <c:pt idx="23330">
                  <c:v>3.8452000000000002</c:v>
                </c:pt>
                <c:pt idx="23331">
                  <c:v>3.8407079999999998</c:v>
                </c:pt>
                <c:pt idx="23332">
                  <c:v>3.8436360000000001</c:v>
                </c:pt>
                <c:pt idx="23333">
                  <c:v>3.852042</c:v>
                </c:pt>
                <c:pt idx="23334">
                  <c:v>3.8521079999999999</c:v>
                </c:pt>
                <c:pt idx="23335">
                  <c:v>3.8500909999999999</c:v>
                </c:pt>
                <c:pt idx="23336">
                  <c:v>3.8495409999999999</c:v>
                </c:pt>
                <c:pt idx="23337">
                  <c:v>3.85127</c:v>
                </c:pt>
                <c:pt idx="23338">
                  <c:v>3.8529360000000001</c:v>
                </c:pt>
                <c:pt idx="23339">
                  <c:v>3.8498549999999998</c:v>
                </c:pt>
                <c:pt idx="23340">
                  <c:v>3.8470270000000002</c:v>
                </c:pt>
                <c:pt idx="23341">
                  <c:v>3.849351</c:v>
                </c:pt>
                <c:pt idx="23342">
                  <c:v>3.8490169999999999</c:v>
                </c:pt>
                <c:pt idx="23343">
                  <c:v>3.8441559999999999</c:v>
                </c:pt>
                <c:pt idx="23344">
                  <c:v>3.844427</c:v>
                </c:pt>
                <c:pt idx="23345">
                  <c:v>3.8466840000000002</c:v>
                </c:pt>
                <c:pt idx="23346">
                  <c:v>3.8459189999999999</c:v>
                </c:pt>
                <c:pt idx="23347">
                  <c:v>3.8447300000000002</c:v>
                </c:pt>
                <c:pt idx="23348">
                  <c:v>3.8446009999999999</c:v>
                </c:pt>
                <c:pt idx="23349">
                  <c:v>3.8494619999999999</c:v>
                </c:pt>
                <c:pt idx="23350">
                  <c:v>3.8514930000000001</c:v>
                </c:pt>
                <c:pt idx="23351">
                  <c:v>3.8502900000000002</c:v>
                </c:pt>
                <c:pt idx="23352">
                  <c:v>3.8500040000000002</c:v>
                </c:pt>
                <c:pt idx="23353">
                  <c:v>3.8476270000000001</c:v>
                </c:pt>
                <c:pt idx="23354">
                  <c:v>3.8494540000000002</c:v>
                </c:pt>
                <c:pt idx="23355">
                  <c:v>3.8541919999999998</c:v>
                </c:pt>
                <c:pt idx="23356">
                  <c:v>3.8563869999999998</c:v>
                </c:pt>
                <c:pt idx="23357">
                  <c:v>3.8577520000000001</c:v>
                </c:pt>
                <c:pt idx="23358">
                  <c:v>3.8578549999999998</c:v>
                </c:pt>
                <c:pt idx="23359">
                  <c:v>3.8566729999999998</c:v>
                </c:pt>
                <c:pt idx="23360">
                  <c:v>3.8541300000000001</c:v>
                </c:pt>
                <c:pt idx="23361">
                  <c:v>3.8507950000000002</c:v>
                </c:pt>
                <c:pt idx="23362">
                  <c:v>3.8529939999999998</c:v>
                </c:pt>
                <c:pt idx="23363">
                  <c:v>3.8555450000000002</c:v>
                </c:pt>
                <c:pt idx="23364">
                  <c:v>3.8535940000000002</c:v>
                </c:pt>
                <c:pt idx="23365">
                  <c:v>3.854857</c:v>
                </c:pt>
                <c:pt idx="23366">
                  <c:v>3.8569429999999998</c:v>
                </c:pt>
                <c:pt idx="23367">
                  <c:v>3.857818</c:v>
                </c:pt>
                <c:pt idx="23368">
                  <c:v>3.8582130000000001</c:v>
                </c:pt>
                <c:pt idx="23369">
                  <c:v>3.8558509999999999</c:v>
                </c:pt>
                <c:pt idx="23370">
                  <c:v>3.8554499999999998</c:v>
                </c:pt>
                <c:pt idx="23371">
                  <c:v>3.8621189999999999</c:v>
                </c:pt>
                <c:pt idx="23372">
                  <c:v>3.8637380000000001</c:v>
                </c:pt>
                <c:pt idx="23373">
                  <c:v>3.8608989999999999</c:v>
                </c:pt>
                <c:pt idx="23374">
                  <c:v>3.8613119999999999</c:v>
                </c:pt>
                <c:pt idx="23375">
                  <c:v>3.8595510000000002</c:v>
                </c:pt>
                <c:pt idx="23376">
                  <c:v>3.856128</c:v>
                </c:pt>
                <c:pt idx="23377">
                  <c:v>3.8577400000000002</c:v>
                </c:pt>
                <c:pt idx="23378">
                  <c:v>3.8589820000000001</c:v>
                </c:pt>
                <c:pt idx="23379">
                  <c:v>3.8574700000000002</c:v>
                </c:pt>
                <c:pt idx="23380">
                  <c:v>3.8563420000000002</c:v>
                </c:pt>
                <c:pt idx="23381">
                  <c:v>3.8566410000000002</c:v>
                </c:pt>
                <c:pt idx="23382">
                  <c:v>3.8570319999999998</c:v>
                </c:pt>
                <c:pt idx="23383">
                  <c:v>3.8590330000000002</c:v>
                </c:pt>
                <c:pt idx="23384">
                  <c:v>3.863213</c:v>
                </c:pt>
                <c:pt idx="23385">
                  <c:v>3.862819</c:v>
                </c:pt>
                <c:pt idx="23386">
                  <c:v>3.8564120000000002</c:v>
                </c:pt>
                <c:pt idx="23387">
                  <c:v>3.8547479999999998</c:v>
                </c:pt>
                <c:pt idx="23388">
                  <c:v>3.8597589999999999</c:v>
                </c:pt>
                <c:pt idx="23389">
                  <c:v>3.8623750000000001</c:v>
                </c:pt>
                <c:pt idx="23390">
                  <c:v>3.8620540000000001</c:v>
                </c:pt>
                <c:pt idx="23391">
                  <c:v>3.8607459999999998</c:v>
                </c:pt>
                <c:pt idx="23392">
                  <c:v>3.8593519999999999</c:v>
                </c:pt>
                <c:pt idx="23393">
                  <c:v>3.8598150000000002</c:v>
                </c:pt>
                <c:pt idx="23394">
                  <c:v>3.8601079999999999</c:v>
                </c:pt>
                <c:pt idx="23395">
                  <c:v>3.8637700000000001</c:v>
                </c:pt>
                <c:pt idx="23396">
                  <c:v>3.869157</c:v>
                </c:pt>
                <c:pt idx="23397">
                  <c:v>3.8671509999999998</c:v>
                </c:pt>
                <c:pt idx="23398">
                  <c:v>3.8625530000000001</c:v>
                </c:pt>
                <c:pt idx="23399">
                  <c:v>3.8637350000000001</c:v>
                </c:pt>
                <c:pt idx="23400">
                  <c:v>3.8650129999999998</c:v>
                </c:pt>
                <c:pt idx="23401">
                  <c:v>3.862714</c:v>
                </c:pt>
                <c:pt idx="23402">
                  <c:v>3.8595320000000002</c:v>
                </c:pt>
                <c:pt idx="23403">
                  <c:v>3.8588369999999999</c:v>
                </c:pt>
                <c:pt idx="23404">
                  <c:v>3.8592240000000002</c:v>
                </c:pt>
                <c:pt idx="23405">
                  <c:v>3.8605459999999998</c:v>
                </c:pt>
                <c:pt idx="23406">
                  <c:v>3.8614820000000001</c:v>
                </c:pt>
                <c:pt idx="23407">
                  <c:v>3.8601139999999998</c:v>
                </c:pt>
                <c:pt idx="23408">
                  <c:v>3.857173</c:v>
                </c:pt>
                <c:pt idx="23409">
                  <c:v>3.8566919999999998</c:v>
                </c:pt>
                <c:pt idx="23410">
                  <c:v>3.858584</c:v>
                </c:pt>
                <c:pt idx="23411">
                  <c:v>3.8616990000000002</c:v>
                </c:pt>
                <c:pt idx="23412">
                  <c:v>3.863143</c:v>
                </c:pt>
                <c:pt idx="23413">
                  <c:v>3.8631690000000001</c:v>
                </c:pt>
                <c:pt idx="23414">
                  <c:v>3.8631820000000001</c:v>
                </c:pt>
                <c:pt idx="23415">
                  <c:v>3.861745</c:v>
                </c:pt>
                <c:pt idx="23416">
                  <c:v>3.8618990000000002</c:v>
                </c:pt>
                <c:pt idx="23417">
                  <c:v>3.8666049999999998</c:v>
                </c:pt>
                <c:pt idx="23418">
                  <c:v>3.8680129999999999</c:v>
                </c:pt>
                <c:pt idx="23419">
                  <c:v>3.8664369999999999</c:v>
                </c:pt>
                <c:pt idx="23420">
                  <c:v>3.8692410000000002</c:v>
                </c:pt>
                <c:pt idx="23421">
                  <c:v>3.871842</c:v>
                </c:pt>
                <c:pt idx="23422">
                  <c:v>3.8699880000000002</c:v>
                </c:pt>
                <c:pt idx="23423">
                  <c:v>3.8704070000000002</c:v>
                </c:pt>
                <c:pt idx="23424">
                  <c:v>3.871235</c:v>
                </c:pt>
                <c:pt idx="23425">
                  <c:v>3.8675660000000001</c:v>
                </c:pt>
                <c:pt idx="23426">
                  <c:v>3.8646029999999998</c:v>
                </c:pt>
                <c:pt idx="23427">
                  <c:v>3.8679410000000001</c:v>
                </c:pt>
                <c:pt idx="23428">
                  <c:v>3.869475</c:v>
                </c:pt>
                <c:pt idx="23429">
                  <c:v>3.8669199999999999</c:v>
                </c:pt>
                <c:pt idx="23430">
                  <c:v>3.8666100000000001</c:v>
                </c:pt>
                <c:pt idx="23431">
                  <c:v>3.8670680000000002</c:v>
                </c:pt>
                <c:pt idx="23432">
                  <c:v>3.866606</c:v>
                </c:pt>
                <c:pt idx="23433">
                  <c:v>3.86625</c:v>
                </c:pt>
                <c:pt idx="23434">
                  <c:v>3.8642859999999999</c:v>
                </c:pt>
                <c:pt idx="23435">
                  <c:v>3.863273</c:v>
                </c:pt>
                <c:pt idx="23436">
                  <c:v>3.8632</c:v>
                </c:pt>
                <c:pt idx="23437">
                  <c:v>3.8657940000000002</c:v>
                </c:pt>
                <c:pt idx="23438">
                  <c:v>3.868906</c:v>
                </c:pt>
                <c:pt idx="23439">
                  <c:v>3.8667400000000001</c:v>
                </c:pt>
                <c:pt idx="23440">
                  <c:v>3.8694809999999999</c:v>
                </c:pt>
                <c:pt idx="23441">
                  <c:v>3.8760219999999999</c:v>
                </c:pt>
                <c:pt idx="23442">
                  <c:v>3.8719890000000001</c:v>
                </c:pt>
                <c:pt idx="23443">
                  <c:v>3.8673150000000001</c:v>
                </c:pt>
                <c:pt idx="23444">
                  <c:v>3.869545</c:v>
                </c:pt>
                <c:pt idx="23445">
                  <c:v>3.8694289999999998</c:v>
                </c:pt>
                <c:pt idx="23446">
                  <c:v>3.866574</c:v>
                </c:pt>
                <c:pt idx="23447">
                  <c:v>3.8654609999999998</c:v>
                </c:pt>
                <c:pt idx="23448">
                  <c:v>3.8641610000000002</c:v>
                </c:pt>
                <c:pt idx="23449">
                  <c:v>3.865208</c:v>
                </c:pt>
                <c:pt idx="23450">
                  <c:v>3.8703799999999999</c:v>
                </c:pt>
                <c:pt idx="23451">
                  <c:v>3.8713549999999999</c:v>
                </c:pt>
                <c:pt idx="23452">
                  <c:v>3.8677049999999999</c:v>
                </c:pt>
                <c:pt idx="23453">
                  <c:v>3.8690579999999999</c:v>
                </c:pt>
                <c:pt idx="23454">
                  <c:v>3.8702570000000001</c:v>
                </c:pt>
                <c:pt idx="23455">
                  <c:v>3.867032</c:v>
                </c:pt>
                <c:pt idx="23456">
                  <c:v>3.868001</c:v>
                </c:pt>
                <c:pt idx="23457">
                  <c:v>3.8700389999999998</c:v>
                </c:pt>
                <c:pt idx="23458">
                  <c:v>3.8667549999999999</c:v>
                </c:pt>
                <c:pt idx="23459">
                  <c:v>3.8681329999999998</c:v>
                </c:pt>
                <c:pt idx="23460">
                  <c:v>3.8715269999999999</c:v>
                </c:pt>
                <c:pt idx="23461">
                  <c:v>3.8696969999999999</c:v>
                </c:pt>
                <c:pt idx="23462">
                  <c:v>3.8682880000000002</c:v>
                </c:pt>
                <c:pt idx="23463">
                  <c:v>3.8715090000000001</c:v>
                </c:pt>
                <c:pt idx="23464">
                  <c:v>3.8747150000000001</c:v>
                </c:pt>
                <c:pt idx="23465">
                  <c:v>3.872204</c:v>
                </c:pt>
                <c:pt idx="23466">
                  <c:v>3.8699729999999999</c:v>
                </c:pt>
                <c:pt idx="23467">
                  <c:v>3.8741829999999999</c:v>
                </c:pt>
                <c:pt idx="23468">
                  <c:v>3.8728760000000002</c:v>
                </c:pt>
                <c:pt idx="23469">
                  <c:v>3.870244</c:v>
                </c:pt>
                <c:pt idx="23470">
                  <c:v>3.875893</c:v>
                </c:pt>
                <c:pt idx="23471">
                  <c:v>3.8784360000000002</c:v>
                </c:pt>
                <c:pt idx="23472">
                  <c:v>3.873821</c:v>
                </c:pt>
                <c:pt idx="23473">
                  <c:v>3.8738600000000001</c:v>
                </c:pt>
                <c:pt idx="23474">
                  <c:v>3.8787229999999999</c:v>
                </c:pt>
                <c:pt idx="23475">
                  <c:v>3.8764850000000002</c:v>
                </c:pt>
                <c:pt idx="23476">
                  <c:v>3.8750559999999998</c:v>
                </c:pt>
                <c:pt idx="23477">
                  <c:v>3.8809689999999999</c:v>
                </c:pt>
                <c:pt idx="23478">
                  <c:v>3.8812489999999999</c:v>
                </c:pt>
                <c:pt idx="23479">
                  <c:v>3.8804789999999998</c:v>
                </c:pt>
                <c:pt idx="23480">
                  <c:v>3.8825050000000001</c:v>
                </c:pt>
                <c:pt idx="23481">
                  <c:v>3.8818579999999998</c:v>
                </c:pt>
                <c:pt idx="23482">
                  <c:v>3.8827180000000001</c:v>
                </c:pt>
                <c:pt idx="23483">
                  <c:v>3.8857059999999999</c:v>
                </c:pt>
                <c:pt idx="23484">
                  <c:v>3.8842110000000001</c:v>
                </c:pt>
                <c:pt idx="23485">
                  <c:v>3.8806210000000001</c:v>
                </c:pt>
                <c:pt idx="23486">
                  <c:v>3.8804720000000001</c:v>
                </c:pt>
                <c:pt idx="23487">
                  <c:v>3.8803770000000002</c:v>
                </c:pt>
                <c:pt idx="23488">
                  <c:v>3.8781080000000001</c:v>
                </c:pt>
                <c:pt idx="23489">
                  <c:v>3.879041</c:v>
                </c:pt>
                <c:pt idx="23490">
                  <c:v>3.8832559999999998</c:v>
                </c:pt>
                <c:pt idx="23491">
                  <c:v>3.8841839999999999</c:v>
                </c:pt>
                <c:pt idx="23492">
                  <c:v>3.882638</c:v>
                </c:pt>
                <c:pt idx="23493">
                  <c:v>3.8848569999999998</c:v>
                </c:pt>
                <c:pt idx="23494">
                  <c:v>3.883092</c:v>
                </c:pt>
                <c:pt idx="23495">
                  <c:v>3.8766929999999999</c:v>
                </c:pt>
                <c:pt idx="23496">
                  <c:v>3.8785750000000001</c:v>
                </c:pt>
                <c:pt idx="23497">
                  <c:v>3.8836710000000001</c:v>
                </c:pt>
                <c:pt idx="23498">
                  <c:v>3.8795730000000002</c:v>
                </c:pt>
                <c:pt idx="23499">
                  <c:v>3.8767140000000002</c:v>
                </c:pt>
                <c:pt idx="23500">
                  <c:v>3.8788809999999998</c:v>
                </c:pt>
                <c:pt idx="23501">
                  <c:v>3.8796029999999999</c:v>
                </c:pt>
                <c:pt idx="23502">
                  <c:v>3.8801779999999999</c:v>
                </c:pt>
                <c:pt idx="23503">
                  <c:v>3.8834430000000002</c:v>
                </c:pt>
                <c:pt idx="23504">
                  <c:v>3.8838270000000001</c:v>
                </c:pt>
                <c:pt idx="23505">
                  <c:v>3.8810349999999998</c:v>
                </c:pt>
                <c:pt idx="23506">
                  <c:v>3.8825470000000002</c:v>
                </c:pt>
                <c:pt idx="23507">
                  <c:v>3.8847900000000002</c:v>
                </c:pt>
                <c:pt idx="23508">
                  <c:v>3.8855</c:v>
                </c:pt>
                <c:pt idx="23509">
                  <c:v>3.8870230000000001</c:v>
                </c:pt>
                <c:pt idx="23510">
                  <c:v>3.8896700000000002</c:v>
                </c:pt>
                <c:pt idx="23511">
                  <c:v>3.8898779999999999</c:v>
                </c:pt>
                <c:pt idx="23512">
                  <c:v>3.8841019999999999</c:v>
                </c:pt>
                <c:pt idx="23513">
                  <c:v>3.8808220000000002</c:v>
                </c:pt>
                <c:pt idx="23514">
                  <c:v>3.8858030000000001</c:v>
                </c:pt>
                <c:pt idx="23515">
                  <c:v>3.8858199999999998</c:v>
                </c:pt>
                <c:pt idx="23516">
                  <c:v>3.8827790000000002</c:v>
                </c:pt>
                <c:pt idx="23517">
                  <c:v>3.886218</c:v>
                </c:pt>
                <c:pt idx="23518">
                  <c:v>3.888074</c:v>
                </c:pt>
                <c:pt idx="23519">
                  <c:v>3.8881800000000002</c:v>
                </c:pt>
                <c:pt idx="23520">
                  <c:v>3.893351</c:v>
                </c:pt>
                <c:pt idx="23521">
                  <c:v>3.8929469999999999</c:v>
                </c:pt>
                <c:pt idx="23522">
                  <c:v>3.8884020000000001</c:v>
                </c:pt>
                <c:pt idx="23523">
                  <c:v>3.8941569999999999</c:v>
                </c:pt>
                <c:pt idx="23524">
                  <c:v>3.898272</c:v>
                </c:pt>
                <c:pt idx="23525">
                  <c:v>3.8919459999999999</c:v>
                </c:pt>
                <c:pt idx="23526">
                  <c:v>3.8883890000000001</c:v>
                </c:pt>
                <c:pt idx="23527">
                  <c:v>3.8908710000000002</c:v>
                </c:pt>
                <c:pt idx="23528">
                  <c:v>3.8951859999999998</c:v>
                </c:pt>
                <c:pt idx="23529">
                  <c:v>3.8967869999999998</c:v>
                </c:pt>
                <c:pt idx="23530">
                  <c:v>3.895133</c:v>
                </c:pt>
                <c:pt idx="23531">
                  <c:v>3.896296</c:v>
                </c:pt>
                <c:pt idx="23532">
                  <c:v>3.8970790000000002</c:v>
                </c:pt>
                <c:pt idx="23533">
                  <c:v>3.8963920000000001</c:v>
                </c:pt>
                <c:pt idx="23534">
                  <c:v>3.8972419999999999</c:v>
                </c:pt>
                <c:pt idx="23535">
                  <c:v>3.895041</c:v>
                </c:pt>
                <c:pt idx="23536">
                  <c:v>3.8902030000000001</c:v>
                </c:pt>
                <c:pt idx="23537">
                  <c:v>3.8897740000000001</c:v>
                </c:pt>
                <c:pt idx="23538">
                  <c:v>3.893424</c:v>
                </c:pt>
                <c:pt idx="23539">
                  <c:v>3.8944169999999998</c:v>
                </c:pt>
                <c:pt idx="23540">
                  <c:v>3.8943530000000002</c:v>
                </c:pt>
                <c:pt idx="23541">
                  <c:v>3.8943910000000002</c:v>
                </c:pt>
                <c:pt idx="23542">
                  <c:v>3.8940049999999999</c:v>
                </c:pt>
                <c:pt idx="23543">
                  <c:v>3.8941469999999998</c:v>
                </c:pt>
                <c:pt idx="23544">
                  <c:v>3.8927700000000001</c:v>
                </c:pt>
                <c:pt idx="23545">
                  <c:v>3.8964379999999998</c:v>
                </c:pt>
                <c:pt idx="23546">
                  <c:v>3.8985940000000001</c:v>
                </c:pt>
                <c:pt idx="23547">
                  <c:v>3.8960110000000001</c:v>
                </c:pt>
                <c:pt idx="23548">
                  <c:v>3.895178</c:v>
                </c:pt>
                <c:pt idx="23549">
                  <c:v>3.8954710000000001</c:v>
                </c:pt>
                <c:pt idx="23550">
                  <c:v>3.8958650000000001</c:v>
                </c:pt>
                <c:pt idx="23551">
                  <c:v>3.8934850000000001</c:v>
                </c:pt>
                <c:pt idx="23552">
                  <c:v>3.892191</c:v>
                </c:pt>
                <c:pt idx="23553">
                  <c:v>3.8938359999999999</c:v>
                </c:pt>
                <c:pt idx="23554">
                  <c:v>3.8926889999999998</c:v>
                </c:pt>
                <c:pt idx="23555">
                  <c:v>3.8922590000000001</c:v>
                </c:pt>
                <c:pt idx="23556">
                  <c:v>3.8948640000000001</c:v>
                </c:pt>
                <c:pt idx="23557">
                  <c:v>3.8974280000000001</c:v>
                </c:pt>
                <c:pt idx="23558">
                  <c:v>3.8951769999999999</c:v>
                </c:pt>
                <c:pt idx="23559">
                  <c:v>3.891375</c:v>
                </c:pt>
                <c:pt idx="23560">
                  <c:v>3.891232</c:v>
                </c:pt>
                <c:pt idx="23561">
                  <c:v>3.8914909999999998</c:v>
                </c:pt>
                <c:pt idx="23562">
                  <c:v>3.8958179999999998</c:v>
                </c:pt>
                <c:pt idx="23563">
                  <c:v>3.898577</c:v>
                </c:pt>
                <c:pt idx="23564">
                  <c:v>3.8974039999999999</c:v>
                </c:pt>
                <c:pt idx="23565">
                  <c:v>3.8999549999999998</c:v>
                </c:pt>
                <c:pt idx="23566">
                  <c:v>3.9032439999999999</c:v>
                </c:pt>
                <c:pt idx="23567">
                  <c:v>3.9031950000000002</c:v>
                </c:pt>
                <c:pt idx="23568">
                  <c:v>3.8994970000000002</c:v>
                </c:pt>
                <c:pt idx="23569">
                  <c:v>3.8972389999999999</c:v>
                </c:pt>
                <c:pt idx="23570">
                  <c:v>3.8988559999999999</c:v>
                </c:pt>
                <c:pt idx="23571">
                  <c:v>3.9016649999999999</c:v>
                </c:pt>
                <c:pt idx="23572">
                  <c:v>3.9019409999999999</c:v>
                </c:pt>
                <c:pt idx="23573">
                  <c:v>3.9004840000000001</c:v>
                </c:pt>
                <c:pt idx="23574">
                  <c:v>3.9010370000000001</c:v>
                </c:pt>
                <c:pt idx="23575">
                  <c:v>3.903667</c:v>
                </c:pt>
                <c:pt idx="23576">
                  <c:v>3.9083290000000002</c:v>
                </c:pt>
                <c:pt idx="23577">
                  <c:v>3.9088419999999999</c:v>
                </c:pt>
                <c:pt idx="23578">
                  <c:v>3.9056329999999999</c:v>
                </c:pt>
                <c:pt idx="23579">
                  <c:v>3.9076939999999998</c:v>
                </c:pt>
                <c:pt idx="23580">
                  <c:v>3.9078900000000001</c:v>
                </c:pt>
                <c:pt idx="23581">
                  <c:v>3.9056229999999998</c:v>
                </c:pt>
                <c:pt idx="23582">
                  <c:v>3.9073669999999998</c:v>
                </c:pt>
                <c:pt idx="23583">
                  <c:v>3.9080029999999999</c:v>
                </c:pt>
                <c:pt idx="23584">
                  <c:v>3.9051879999999999</c:v>
                </c:pt>
                <c:pt idx="23585">
                  <c:v>3.9050349999999998</c:v>
                </c:pt>
                <c:pt idx="23586">
                  <c:v>3.9053879999999999</c:v>
                </c:pt>
                <c:pt idx="23587">
                  <c:v>3.902568</c:v>
                </c:pt>
                <c:pt idx="23588">
                  <c:v>3.9026320000000001</c:v>
                </c:pt>
                <c:pt idx="23589">
                  <c:v>3.9072230000000001</c:v>
                </c:pt>
                <c:pt idx="23590">
                  <c:v>3.9092519999999999</c:v>
                </c:pt>
                <c:pt idx="23591">
                  <c:v>3.9049849999999999</c:v>
                </c:pt>
                <c:pt idx="23592">
                  <c:v>3.9001890000000001</c:v>
                </c:pt>
                <c:pt idx="23593">
                  <c:v>3.9063089999999998</c:v>
                </c:pt>
                <c:pt idx="23594">
                  <c:v>3.9157299999999999</c:v>
                </c:pt>
                <c:pt idx="23595">
                  <c:v>3.9146740000000002</c:v>
                </c:pt>
                <c:pt idx="23596">
                  <c:v>3.9091879999999999</c:v>
                </c:pt>
                <c:pt idx="23597">
                  <c:v>3.907959</c:v>
                </c:pt>
                <c:pt idx="23598">
                  <c:v>3.9097490000000001</c:v>
                </c:pt>
                <c:pt idx="23599">
                  <c:v>3.9101590000000002</c:v>
                </c:pt>
                <c:pt idx="23600">
                  <c:v>3.909729</c:v>
                </c:pt>
                <c:pt idx="23601">
                  <c:v>3.9086940000000001</c:v>
                </c:pt>
                <c:pt idx="23602">
                  <c:v>3.9077220000000001</c:v>
                </c:pt>
                <c:pt idx="23603">
                  <c:v>3.9110079999999998</c:v>
                </c:pt>
                <c:pt idx="23604">
                  <c:v>3.912169</c:v>
                </c:pt>
                <c:pt idx="23605">
                  <c:v>3.9103240000000001</c:v>
                </c:pt>
                <c:pt idx="23606">
                  <c:v>3.9105150000000002</c:v>
                </c:pt>
                <c:pt idx="23607">
                  <c:v>3.9092069999999999</c:v>
                </c:pt>
                <c:pt idx="23608">
                  <c:v>3.9072429999999998</c:v>
                </c:pt>
                <c:pt idx="23609">
                  <c:v>3.9102809999999999</c:v>
                </c:pt>
                <c:pt idx="23610">
                  <c:v>3.9147509999999999</c:v>
                </c:pt>
                <c:pt idx="23611">
                  <c:v>3.911902</c:v>
                </c:pt>
                <c:pt idx="23612">
                  <c:v>3.905548</c:v>
                </c:pt>
                <c:pt idx="23613">
                  <c:v>3.9035579999999999</c:v>
                </c:pt>
                <c:pt idx="23614">
                  <c:v>3.9046560000000001</c:v>
                </c:pt>
                <c:pt idx="23615">
                  <c:v>3.905977</c:v>
                </c:pt>
                <c:pt idx="23616">
                  <c:v>3.9035669999999998</c:v>
                </c:pt>
                <c:pt idx="23617">
                  <c:v>3.903715</c:v>
                </c:pt>
                <c:pt idx="23618">
                  <c:v>3.9099650000000001</c:v>
                </c:pt>
                <c:pt idx="23619">
                  <c:v>3.9096579999999999</c:v>
                </c:pt>
                <c:pt idx="23620">
                  <c:v>3.9074580000000001</c:v>
                </c:pt>
                <c:pt idx="23621">
                  <c:v>3.9112680000000002</c:v>
                </c:pt>
                <c:pt idx="23622">
                  <c:v>3.90998</c:v>
                </c:pt>
                <c:pt idx="23623">
                  <c:v>3.9079519999999999</c:v>
                </c:pt>
                <c:pt idx="23624">
                  <c:v>3.9115980000000001</c:v>
                </c:pt>
                <c:pt idx="23625">
                  <c:v>3.9113359999999999</c:v>
                </c:pt>
                <c:pt idx="23626">
                  <c:v>3.9118659999999998</c:v>
                </c:pt>
                <c:pt idx="23627">
                  <c:v>3.9168470000000002</c:v>
                </c:pt>
                <c:pt idx="23628">
                  <c:v>3.9167130000000001</c:v>
                </c:pt>
                <c:pt idx="23629">
                  <c:v>3.9155880000000001</c:v>
                </c:pt>
                <c:pt idx="23630">
                  <c:v>3.9176600000000001</c:v>
                </c:pt>
                <c:pt idx="23631">
                  <c:v>3.916474</c:v>
                </c:pt>
                <c:pt idx="23632">
                  <c:v>3.9137689999999998</c:v>
                </c:pt>
                <c:pt idx="23633">
                  <c:v>3.9148860000000001</c:v>
                </c:pt>
                <c:pt idx="23634">
                  <c:v>3.9165429999999999</c:v>
                </c:pt>
                <c:pt idx="23635">
                  <c:v>3.9144190000000001</c:v>
                </c:pt>
                <c:pt idx="23636">
                  <c:v>3.9100600000000001</c:v>
                </c:pt>
                <c:pt idx="23637">
                  <c:v>3.9092229999999999</c:v>
                </c:pt>
                <c:pt idx="23638">
                  <c:v>3.912582</c:v>
                </c:pt>
                <c:pt idx="23639">
                  <c:v>3.9172600000000002</c:v>
                </c:pt>
                <c:pt idx="23640">
                  <c:v>3.9190109999999998</c:v>
                </c:pt>
                <c:pt idx="23641">
                  <c:v>3.915673</c:v>
                </c:pt>
                <c:pt idx="23642">
                  <c:v>3.9163869999999998</c:v>
                </c:pt>
                <c:pt idx="23643">
                  <c:v>3.9205199999999998</c:v>
                </c:pt>
                <c:pt idx="23644">
                  <c:v>3.9169839999999998</c:v>
                </c:pt>
                <c:pt idx="23645">
                  <c:v>3.9161069999999998</c:v>
                </c:pt>
                <c:pt idx="23646">
                  <c:v>3.919956</c:v>
                </c:pt>
                <c:pt idx="23647">
                  <c:v>3.9204400000000001</c:v>
                </c:pt>
                <c:pt idx="23648">
                  <c:v>3.9181849999999998</c:v>
                </c:pt>
                <c:pt idx="23649">
                  <c:v>3.9173840000000002</c:v>
                </c:pt>
                <c:pt idx="23650">
                  <c:v>3.9187569999999998</c:v>
                </c:pt>
                <c:pt idx="23651">
                  <c:v>3.9199120000000001</c:v>
                </c:pt>
                <c:pt idx="23652">
                  <c:v>3.9203570000000001</c:v>
                </c:pt>
                <c:pt idx="23653">
                  <c:v>3.9237630000000001</c:v>
                </c:pt>
                <c:pt idx="23654">
                  <c:v>3.9250579999999999</c:v>
                </c:pt>
                <c:pt idx="23655">
                  <c:v>3.9237739999999999</c:v>
                </c:pt>
                <c:pt idx="23656">
                  <c:v>3.923559</c:v>
                </c:pt>
                <c:pt idx="23657">
                  <c:v>3.9210910000000001</c:v>
                </c:pt>
                <c:pt idx="23658">
                  <c:v>3.916614</c:v>
                </c:pt>
                <c:pt idx="23659">
                  <c:v>3.9162629999999998</c:v>
                </c:pt>
                <c:pt idx="23660">
                  <c:v>3.918174</c:v>
                </c:pt>
                <c:pt idx="23661">
                  <c:v>3.9205380000000001</c:v>
                </c:pt>
                <c:pt idx="23662">
                  <c:v>3.9226960000000002</c:v>
                </c:pt>
                <c:pt idx="23663">
                  <c:v>3.9210280000000002</c:v>
                </c:pt>
                <c:pt idx="23664">
                  <c:v>3.919489</c:v>
                </c:pt>
                <c:pt idx="23665">
                  <c:v>3.9214730000000002</c:v>
                </c:pt>
                <c:pt idx="23666">
                  <c:v>3.9215100000000001</c:v>
                </c:pt>
                <c:pt idx="23667">
                  <c:v>3.91981</c:v>
                </c:pt>
                <c:pt idx="23668">
                  <c:v>3.9220890000000002</c:v>
                </c:pt>
                <c:pt idx="23669">
                  <c:v>3.9261349999999999</c:v>
                </c:pt>
                <c:pt idx="23670">
                  <c:v>3.9247550000000002</c:v>
                </c:pt>
                <c:pt idx="23671">
                  <c:v>3.9216519999999999</c:v>
                </c:pt>
                <c:pt idx="23672">
                  <c:v>3.9228619999999998</c:v>
                </c:pt>
                <c:pt idx="23673">
                  <c:v>3.9243510000000001</c:v>
                </c:pt>
                <c:pt idx="23674">
                  <c:v>3.9224559999999999</c:v>
                </c:pt>
                <c:pt idx="23675">
                  <c:v>3.9248440000000002</c:v>
                </c:pt>
                <c:pt idx="23676">
                  <c:v>3.9286539999999999</c:v>
                </c:pt>
                <c:pt idx="23677">
                  <c:v>3.9248379999999998</c:v>
                </c:pt>
                <c:pt idx="23678">
                  <c:v>3.9236529999999998</c:v>
                </c:pt>
                <c:pt idx="23679">
                  <c:v>3.9259750000000002</c:v>
                </c:pt>
                <c:pt idx="23680">
                  <c:v>3.9215080000000002</c:v>
                </c:pt>
                <c:pt idx="23681">
                  <c:v>3.919041</c:v>
                </c:pt>
                <c:pt idx="23682">
                  <c:v>3.9220410000000001</c:v>
                </c:pt>
                <c:pt idx="23683">
                  <c:v>3.9215019999999998</c:v>
                </c:pt>
                <c:pt idx="23684">
                  <c:v>3.9206089999999998</c:v>
                </c:pt>
                <c:pt idx="23685">
                  <c:v>3.9242910000000002</c:v>
                </c:pt>
                <c:pt idx="23686">
                  <c:v>3.9285890000000001</c:v>
                </c:pt>
                <c:pt idx="23687">
                  <c:v>3.927772</c:v>
                </c:pt>
                <c:pt idx="23688">
                  <c:v>3.9254699999999998</c:v>
                </c:pt>
                <c:pt idx="23689">
                  <c:v>3.9269069999999999</c:v>
                </c:pt>
                <c:pt idx="23690">
                  <c:v>3.9284490000000001</c:v>
                </c:pt>
                <c:pt idx="23691">
                  <c:v>3.929182</c:v>
                </c:pt>
                <c:pt idx="23692">
                  <c:v>3.9290250000000002</c:v>
                </c:pt>
                <c:pt idx="23693">
                  <c:v>3.9286159999999999</c:v>
                </c:pt>
                <c:pt idx="23694">
                  <c:v>3.9307660000000002</c:v>
                </c:pt>
                <c:pt idx="23695">
                  <c:v>3.9357790000000001</c:v>
                </c:pt>
                <c:pt idx="23696">
                  <c:v>3.9361229999999998</c:v>
                </c:pt>
                <c:pt idx="23697">
                  <c:v>3.9275980000000001</c:v>
                </c:pt>
                <c:pt idx="23698">
                  <c:v>3.9218470000000001</c:v>
                </c:pt>
                <c:pt idx="23699">
                  <c:v>3.9262920000000001</c:v>
                </c:pt>
                <c:pt idx="23700">
                  <c:v>3.930097</c:v>
                </c:pt>
                <c:pt idx="23701">
                  <c:v>3.9269159999999999</c:v>
                </c:pt>
                <c:pt idx="23702">
                  <c:v>3.9249399999999999</c:v>
                </c:pt>
                <c:pt idx="23703">
                  <c:v>3.9272040000000001</c:v>
                </c:pt>
                <c:pt idx="23704">
                  <c:v>3.9273210000000001</c:v>
                </c:pt>
                <c:pt idx="23705">
                  <c:v>3.927108</c:v>
                </c:pt>
                <c:pt idx="23706">
                  <c:v>3.9276589999999998</c:v>
                </c:pt>
                <c:pt idx="23707">
                  <c:v>3.9269379999999998</c:v>
                </c:pt>
                <c:pt idx="23708">
                  <c:v>3.9305829999999999</c:v>
                </c:pt>
                <c:pt idx="23709">
                  <c:v>3.9323969999999999</c:v>
                </c:pt>
                <c:pt idx="23710">
                  <c:v>3.929351</c:v>
                </c:pt>
                <c:pt idx="23711">
                  <c:v>3.9299249999999999</c:v>
                </c:pt>
                <c:pt idx="23712">
                  <c:v>3.9297740000000001</c:v>
                </c:pt>
                <c:pt idx="23713">
                  <c:v>3.9279679999999999</c:v>
                </c:pt>
                <c:pt idx="23714">
                  <c:v>3.9312179999999999</c:v>
                </c:pt>
                <c:pt idx="23715">
                  <c:v>3.9337589999999998</c:v>
                </c:pt>
                <c:pt idx="23716">
                  <c:v>3.9331309999999999</c:v>
                </c:pt>
                <c:pt idx="23717">
                  <c:v>3.932553</c:v>
                </c:pt>
                <c:pt idx="23718">
                  <c:v>3.9326110000000001</c:v>
                </c:pt>
                <c:pt idx="23719">
                  <c:v>3.9336319999999998</c:v>
                </c:pt>
                <c:pt idx="23720">
                  <c:v>3.9334609999999999</c:v>
                </c:pt>
                <c:pt idx="23721">
                  <c:v>3.9335249999999999</c:v>
                </c:pt>
                <c:pt idx="23722">
                  <c:v>3.9360019999999998</c:v>
                </c:pt>
                <c:pt idx="23723">
                  <c:v>3.9327420000000002</c:v>
                </c:pt>
                <c:pt idx="23724">
                  <c:v>3.9292210000000001</c:v>
                </c:pt>
                <c:pt idx="23725">
                  <c:v>3.9349959999999999</c:v>
                </c:pt>
                <c:pt idx="23726">
                  <c:v>3.9387629999999998</c:v>
                </c:pt>
                <c:pt idx="23727">
                  <c:v>3.937103</c:v>
                </c:pt>
                <c:pt idx="23728">
                  <c:v>3.9354290000000001</c:v>
                </c:pt>
                <c:pt idx="23729">
                  <c:v>3.9334899999999999</c:v>
                </c:pt>
                <c:pt idx="23730">
                  <c:v>3.9355319999999998</c:v>
                </c:pt>
                <c:pt idx="23731">
                  <c:v>3.9390900000000002</c:v>
                </c:pt>
                <c:pt idx="23732">
                  <c:v>3.9379010000000001</c:v>
                </c:pt>
                <c:pt idx="23733">
                  <c:v>3.9355929999999999</c:v>
                </c:pt>
                <c:pt idx="23734">
                  <c:v>3.9366449999999999</c:v>
                </c:pt>
                <c:pt idx="23735">
                  <c:v>3.9393880000000001</c:v>
                </c:pt>
                <c:pt idx="23736">
                  <c:v>3.9396840000000002</c:v>
                </c:pt>
                <c:pt idx="23737">
                  <c:v>3.9395060000000002</c:v>
                </c:pt>
                <c:pt idx="23738">
                  <c:v>3.9403350000000001</c:v>
                </c:pt>
                <c:pt idx="23739">
                  <c:v>3.9390000000000001</c:v>
                </c:pt>
                <c:pt idx="23740">
                  <c:v>3.9381080000000002</c:v>
                </c:pt>
                <c:pt idx="23741">
                  <c:v>3.9399299999999999</c:v>
                </c:pt>
                <c:pt idx="23742">
                  <c:v>3.9411900000000002</c:v>
                </c:pt>
                <c:pt idx="23743">
                  <c:v>3.9397609999999998</c:v>
                </c:pt>
                <c:pt idx="23744">
                  <c:v>3.9377939999999998</c:v>
                </c:pt>
                <c:pt idx="23745">
                  <c:v>3.9390230000000002</c:v>
                </c:pt>
                <c:pt idx="23746">
                  <c:v>3.9422999999999999</c:v>
                </c:pt>
                <c:pt idx="23747">
                  <c:v>3.9469110000000001</c:v>
                </c:pt>
                <c:pt idx="23748">
                  <c:v>3.950685</c:v>
                </c:pt>
                <c:pt idx="23749">
                  <c:v>3.9504060000000001</c:v>
                </c:pt>
                <c:pt idx="23750">
                  <c:v>3.9511409999999998</c:v>
                </c:pt>
                <c:pt idx="23751">
                  <c:v>3.9507180000000002</c:v>
                </c:pt>
                <c:pt idx="23752">
                  <c:v>3.9495520000000002</c:v>
                </c:pt>
                <c:pt idx="23753">
                  <c:v>3.9502929999999998</c:v>
                </c:pt>
                <c:pt idx="23754">
                  <c:v>3.9519350000000002</c:v>
                </c:pt>
                <c:pt idx="23755">
                  <c:v>3.9511530000000001</c:v>
                </c:pt>
                <c:pt idx="23756">
                  <c:v>3.948277</c:v>
                </c:pt>
                <c:pt idx="23757">
                  <c:v>3.9481090000000001</c:v>
                </c:pt>
                <c:pt idx="23758">
                  <c:v>3.9477730000000002</c:v>
                </c:pt>
                <c:pt idx="23759">
                  <c:v>3.948007</c:v>
                </c:pt>
                <c:pt idx="23760">
                  <c:v>3.9498790000000001</c:v>
                </c:pt>
                <c:pt idx="23761">
                  <c:v>3.9474680000000002</c:v>
                </c:pt>
                <c:pt idx="23762">
                  <c:v>3.9453649999999998</c:v>
                </c:pt>
                <c:pt idx="23763">
                  <c:v>3.9473039999999999</c:v>
                </c:pt>
                <c:pt idx="23764">
                  <c:v>3.9475539999999998</c:v>
                </c:pt>
                <c:pt idx="23765">
                  <c:v>3.949233</c:v>
                </c:pt>
                <c:pt idx="23766">
                  <c:v>3.950043</c:v>
                </c:pt>
                <c:pt idx="23767">
                  <c:v>3.9452449999999999</c:v>
                </c:pt>
                <c:pt idx="23768">
                  <c:v>3.9434019999999999</c:v>
                </c:pt>
                <c:pt idx="23769">
                  <c:v>3.945649</c:v>
                </c:pt>
                <c:pt idx="23770">
                  <c:v>3.9455269999999998</c:v>
                </c:pt>
                <c:pt idx="23771">
                  <c:v>3.9448310000000002</c:v>
                </c:pt>
                <c:pt idx="23772">
                  <c:v>3.9447909999999999</c:v>
                </c:pt>
                <c:pt idx="23773">
                  <c:v>3.9466619999999999</c:v>
                </c:pt>
                <c:pt idx="23774">
                  <c:v>3.9508549999999998</c:v>
                </c:pt>
                <c:pt idx="23775">
                  <c:v>3.9487369999999999</c:v>
                </c:pt>
                <c:pt idx="23776">
                  <c:v>3.9464190000000001</c:v>
                </c:pt>
                <c:pt idx="23777">
                  <c:v>3.947835</c:v>
                </c:pt>
                <c:pt idx="23778">
                  <c:v>3.9463029999999999</c:v>
                </c:pt>
                <c:pt idx="23779">
                  <c:v>3.9449749999999999</c:v>
                </c:pt>
                <c:pt idx="23780">
                  <c:v>3.945722</c:v>
                </c:pt>
                <c:pt idx="23781">
                  <c:v>3.9472079999999998</c:v>
                </c:pt>
                <c:pt idx="23782">
                  <c:v>3.9493740000000002</c:v>
                </c:pt>
                <c:pt idx="23783">
                  <c:v>3.9485570000000001</c:v>
                </c:pt>
                <c:pt idx="23784">
                  <c:v>3.9490949999999998</c:v>
                </c:pt>
                <c:pt idx="23785">
                  <c:v>3.9516420000000001</c:v>
                </c:pt>
                <c:pt idx="23786">
                  <c:v>3.9521980000000001</c:v>
                </c:pt>
                <c:pt idx="23787">
                  <c:v>3.9525000000000001</c:v>
                </c:pt>
                <c:pt idx="23788">
                  <c:v>3.9522189999999999</c:v>
                </c:pt>
                <c:pt idx="23789">
                  <c:v>3.9487510000000001</c:v>
                </c:pt>
                <c:pt idx="23790">
                  <c:v>3.9459949999999999</c:v>
                </c:pt>
                <c:pt idx="23791">
                  <c:v>3.9507940000000001</c:v>
                </c:pt>
                <c:pt idx="23792">
                  <c:v>3.9548429999999999</c:v>
                </c:pt>
                <c:pt idx="23793">
                  <c:v>3.950739</c:v>
                </c:pt>
                <c:pt idx="23794">
                  <c:v>3.9494720000000001</c:v>
                </c:pt>
                <c:pt idx="23795">
                  <c:v>3.9550390000000002</c:v>
                </c:pt>
                <c:pt idx="23796">
                  <c:v>3.958307</c:v>
                </c:pt>
                <c:pt idx="23797">
                  <c:v>3.9541330000000001</c:v>
                </c:pt>
                <c:pt idx="23798">
                  <c:v>3.9507810000000001</c:v>
                </c:pt>
                <c:pt idx="23799">
                  <c:v>3.9530829999999999</c:v>
                </c:pt>
                <c:pt idx="23800">
                  <c:v>3.954812</c:v>
                </c:pt>
                <c:pt idx="23801">
                  <c:v>3.9539680000000001</c:v>
                </c:pt>
                <c:pt idx="23802">
                  <c:v>3.9509310000000002</c:v>
                </c:pt>
                <c:pt idx="23803">
                  <c:v>3.948556</c:v>
                </c:pt>
                <c:pt idx="23804">
                  <c:v>3.9496869999999999</c:v>
                </c:pt>
                <c:pt idx="23805">
                  <c:v>3.9488470000000002</c:v>
                </c:pt>
                <c:pt idx="23806">
                  <c:v>3.949055</c:v>
                </c:pt>
                <c:pt idx="23807">
                  <c:v>3.9509110000000001</c:v>
                </c:pt>
                <c:pt idx="23808">
                  <c:v>3.9487719999999999</c:v>
                </c:pt>
                <c:pt idx="23809">
                  <c:v>3.9476469999999999</c:v>
                </c:pt>
                <c:pt idx="23810">
                  <c:v>3.9487359999999998</c:v>
                </c:pt>
                <c:pt idx="23811">
                  <c:v>3.9482430000000002</c:v>
                </c:pt>
                <c:pt idx="23812">
                  <c:v>3.9488859999999999</c:v>
                </c:pt>
                <c:pt idx="23813">
                  <c:v>3.9506890000000001</c:v>
                </c:pt>
                <c:pt idx="23814">
                  <c:v>3.9518279999999999</c:v>
                </c:pt>
                <c:pt idx="23815">
                  <c:v>3.9527779999999999</c:v>
                </c:pt>
                <c:pt idx="23816">
                  <c:v>3.9531869999999998</c:v>
                </c:pt>
                <c:pt idx="23817">
                  <c:v>3.9534449999999999</c:v>
                </c:pt>
                <c:pt idx="23818">
                  <c:v>3.9574340000000001</c:v>
                </c:pt>
                <c:pt idx="23819">
                  <c:v>3.9611179999999999</c:v>
                </c:pt>
                <c:pt idx="23820">
                  <c:v>3.9577270000000002</c:v>
                </c:pt>
                <c:pt idx="23821">
                  <c:v>3.956375</c:v>
                </c:pt>
                <c:pt idx="23822">
                  <c:v>3.959276</c:v>
                </c:pt>
                <c:pt idx="23823">
                  <c:v>3.9565160000000001</c:v>
                </c:pt>
                <c:pt idx="23824">
                  <c:v>3.9557600000000002</c:v>
                </c:pt>
                <c:pt idx="23825">
                  <c:v>3.9584820000000001</c:v>
                </c:pt>
                <c:pt idx="23826">
                  <c:v>3.9551630000000002</c:v>
                </c:pt>
                <c:pt idx="23827">
                  <c:v>3.9555479999999998</c:v>
                </c:pt>
                <c:pt idx="23828">
                  <c:v>3.9616509999999998</c:v>
                </c:pt>
                <c:pt idx="23829">
                  <c:v>3.9586739999999998</c:v>
                </c:pt>
                <c:pt idx="23830">
                  <c:v>3.9532400000000001</c:v>
                </c:pt>
                <c:pt idx="23831">
                  <c:v>3.9579460000000002</c:v>
                </c:pt>
                <c:pt idx="23832">
                  <c:v>3.96624</c:v>
                </c:pt>
                <c:pt idx="23833">
                  <c:v>3.9648859999999999</c:v>
                </c:pt>
                <c:pt idx="23834">
                  <c:v>3.957964</c:v>
                </c:pt>
                <c:pt idx="23835">
                  <c:v>3.962707</c:v>
                </c:pt>
                <c:pt idx="23836">
                  <c:v>3.9703490000000001</c:v>
                </c:pt>
                <c:pt idx="23837">
                  <c:v>3.965509</c:v>
                </c:pt>
                <c:pt idx="23838">
                  <c:v>3.9628730000000001</c:v>
                </c:pt>
                <c:pt idx="23839">
                  <c:v>3.9683320000000002</c:v>
                </c:pt>
                <c:pt idx="23840">
                  <c:v>3.9694069999999999</c:v>
                </c:pt>
                <c:pt idx="23841">
                  <c:v>3.963597</c:v>
                </c:pt>
                <c:pt idx="23842">
                  <c:v>3.9611749999999999</c:v>
                </c:pt>
                <c:pt idx="23843">
                  <c:v>3.963368</c:v>
                </c:pt>
                <c:pt idx="23844">
                  <c:v>3.9620160000000002</c:v>
                </c:pt>
                <c:pt idx="23845">
                  <c:v>3.963139</c:v>
                </c:pt>
                <c:pt idx="23846">
                  <c:v>3.9670570000000001</c:v>
                </c:pt>
                <c:pt idx="23847">
                  <c:v>3.9633120000000002</c:v>
                </c:pt>
                <c:pt idx="23848">
                  <c:v>3.9616750000000001</c:v>
                </c:pt>
                <c:pt idx="23849">
                  <c:v>3.963352</c:v>
                </c:pt>
                <c:pt idx="23850">
                  <c:v>3.961141</c:v>
                </c:pt>
                <c:pt idx="23851">
                  <c:v>3.9601229999999998</c:v>
                </c:pt>
                <c:pt idx="23852">
                  <c:v>3.9612430000000001</c:v>
                </c:pt>
                <c:pt idx="23853">
                  <c:v>3.9620199999999999</c:v>
                </c:pt>
                <c:pt idx="23854">
                  <c:v>3.9621490000000001</c:v>
                </c:pt>
                <c:pt idx="23855">
                  <c:v>3.9616660000000001</c:v>
                </c:pt>
                <c:pt idx="23856">
                  <c:v>3.961732</c:v>
                </c:pt>
                <c:pt idx="23857">
                  <c:v>3.9588610000000002</c:v>
                </c:pt>
                <c:pt idx="23858">
                  <c:v>3.9552100000000001</c:v>
                </c:pt>
                <c:pt idx="23859">
                  <c:v>3.9617260000000001</c:v>
                </c:pt>
                <c:pt idx="23860">
                  <c:v>3.9690509999999999</c:v>
                </c:pt>
                <c:pt idx="23861">
                  <c:v>3.9669989999999999</c:v>
                </c:pt>
                <c:pt idx="23862">
                  <c:v>3.9686240000000002</c:v>
                </c:pt>
                <c:pt idx="23863">
                  <c:v>3.9699309999999999</c:v>
                </c:pt>
                <c:pt idx="23864">
                  <c:v>3.966186</c:v>
                </c:pt>
                <c:pt idx="23865">
                  <c:v>3.9639250000000001</c:v>
                </c:pt>
                <c:pt idx="23866">
                  <c:v>3.9648810000000001</c:v>
                </c:pt>
                <c:pt idx="23867">
                  <c:v>3.9675609999999999</c:v>
                </c:pt>
                <c:pt idx="23868">
                  <c:v>3.9703560000000002</c:v>
                </c:pt>
                <c:pt idx="23869">
                  <c:v>3.9683120000000001</c:v>
                </c:pt>
                <c:pt idx="23870">
                  <c:v>3.9652409999999998</c:v>
                </c:pt>
                <c:pt idx="23871">
                  <c:v>3.9668420000000002</c:v>
                </c:pt>
                <c:pt idx="23872">
                  <c:v>3.9669080000000001</c:v>
                </c:pt>
                <c:pt idx="23873">
                  <c:v>3.965074</c:v>
                </c:pt>
                <c:pt idx="23874">
                  <c:v>3.965525</c:v>
                </c:pt>
                <c:pt idx="23875">
                  <c:v>3.9664990000000002</c:v>
                </c:pt>
                <c:pt idx="23876">
                  <c:v>3.9694410000000002</c:v>
                </c:pt>
                <c:pt idx="23877">
                  <c:v>3.9711759999999998</c:v>
                </c:pt>
                <c:pt idx="23878">
                  <c:v>3.968858</c:v>
                </c:pt>
                <c:pt idx="23879">
                  <c:v>3.9680330000000001</c:v>
                </c:pt>
                <c:pt idx="23880">
                  <c:v>3.970234</c:v>
                </c:pt>
                <c:pt idx="23881">
                  <c:v>3.96827</c:v>
                </c:pt>
                <c:pt idx="23882">
                  <c:v>3.9648949999999998</c:v>
                </c:pt>
                <c:pt idx="23883">
                  <c:v>3.9700129999999998</c:v>
                </c:pt>
                <c:pt idx="23884">
                  <c:v>3.9750640000000002</c:v>
                </c:pt>
                <c:pt idx="23885">
                  <c:v>3.9702440000000001</c:v>
                </c:pt>
                <c:pt idx="23886">
                  <c:v>3.9686819999999998</c:v>
                </c:pt>
                <c:pt idx="23887">
                  <c:v>3.9734090000000002</c:v>
                </c:pt>
                <c:pt idx="23888">
                  <c:v>3.9720390000000001</c:v>
                </c:pt>
                <c:pt idx="23889">
                  <c:v>3.9692910000000001</c:v>
                </c:pt>
                <c:pt idx="23890">
                  <c:v>3.9698519999999999</c:v>
                </c:pt>
                <c:pt idx="23891">
                  <c:v>3.9741360000000001</c:v>
                </c:pt>
                <c:pt idx="23892">
                  <c:v>3.978548</c:v>
                </c:pt>
                <c:pt idx="23893">
                  <c:v>3.9751880000000002</c:v>
                </c:pt>
                <c:pt idx="23894">
                  <c:v>3.9717530000000001</c:v>
                </c:pt>
                <c:pt idx="23895">
                  <c:v>3.9739110000000002</c:v>
                </c:pt>
                <c:pt idx="23896">
                  <c:v>3.9743140000000001</c:v>
                </c:pt>
                <c:pt idx="23897">
                  <c:v>3.9720309999999999</c:v>
                </c:pt>
                <c:pt idx="23898">
                  <c:v>3.9729990000000002</c:v>
                </c:pt>
                <c:pt idx="23899">
                  <c:v>3.9783559999999998</c:v>
                </c:pt>
                <c:pt idx="23900">
                  <c:v>3.9776690000000001</c:v>
                </c:pt>
                <c:pt idx="23901">
                  <c:v>3.9718650000000002</c:v>
                </c:pt>
                <c:pt idx="23902">
                  <c:v>3.9725389999999998</c:v>
                </c:pt>
                <c:pt idx="23903">
                  <c:v>3.9749180000000002</c:v>
                </c:pt>
                <c:pt idx="23904">
                  <c:v>3.9752770000000002</c:v>
                </c:pt>
                <c:pt idx="23905">
                  <c:v>3.980048</c:v>
                </c:pt>
                <c:pt idx="23906">
                  <c:v>3.9801380000000002</c:v>
                </c:pt>
                <c:pt idx="23907">
                  <c:v>3.9743189999999999</c:v>
                </c:pt>
                <c:pt idx="23908">
                  <c:v>3.9772280000000002</c:v>
                </c:pt>
                <c:pt idx="23909">
                  <c:v>3.9791310000000002</c:v>
                </c:pt>
                <c:pt idx="23910">
                  <c:v>3.9751219999999998</c:v>
                </c:pt>
                <c:pt idx="23911">
                  <c:v>3.9775019999999999</c:v>
                </c:pt>
                <c:pt idx="23912">
                  <c:v>3.9807199999999998</c:v>
                </c:pt>
                <c:pt idx="23913">
                  <c:v>3.97499</c:v>
                </c:pt>
                <c:pt idx="23914">
                  <c:v>3.9730059999999998</c:v>
                </c:pt>
                <c:pt idx="23915">
                  <c:v>3.9748790000000001</c:v>
                </c:pt>
                <c:pt idx="23916">
                  <c:v>3.9691450000000001</c:v>
                </c:pt>
                <c:pt idx="23917">
                  <c:v>3.9692810000000001</c:v>
                </c:pt>
                <c:pt idx="23918">
                  <c:v>3.9777140000000002</c:v>
                </c:pt>
                <c:pt idx="23919">
                  <c:v>3.979139</c:v>
                </c:pt>
                <c:pt idx="23920">
                  <c:v>3.979803</c:v>
                </c:pt>
                <c:pt idx="23921">
                  <c:v>3.9848189999999999</c:v>
                </c:pt>
                <c:pt idx="23922">
                  <c:v>3.9830890000000001</c:v>
                </c:pt>
                <c:pt idx="23923">
                  <c:v>3.9783849999999998</c:v>
                </c:pt>
                <c:pt idx="23924">
                  <c:v>3.9799920000000002</c:v>
                </c:pt>
                <c:pt idx="23925">
                  <c:v>3.982135</c:v>
                </c:pt>
                <c:pt idx="23926">
                  <c:v>3.9773369999999999</c:v>
                </c:pt>
                <c:pt idx="23927">
                  <c:v>3.97445</c:v>
                </c:pt>
                <c:pt idx="23928">
                  <c:v>3.9797069999999999</c:v>
                </c:pt>
                <c:pt idx="23929">
                  <c:v>3.982491</c:v>
                </c:pt>
                <c:pt idx="23930">
                  <c:v>3.9828160000000001</c:v>
                </c:pt>
                <c:pt idx="23931">
                  <c:v>3.9809860000000001</c:v>
                </c:pt>
                <c:pt idx="23932">
                  <c:v>3.9779390000000001</c:v>
                </c:pt>
                <c:pt idx="23933">
                  <c:v>3.981773</c:v>
                </c:pt>
                <c:pt idx="23934">
                  <c:v>3.9848530000000002</c:v>
                </c:pt>
                <c:pt idx="23935">
                  <c:v>3.9814989999999999</c:v>
                </c:pt>
                <c:pt idx="23936">
                  <c:v>3.9833959999999999</c:v>
                </c:pt>
                <c:pt idx="23937">
                  <c:v>3.986872</c:v>
                </c:pt>
                <c:pt idx="23938">
                  <c:v>3.9862700000000002</c:v>
                </c:pt>
                <c:pt idx="23939">
                  <c:v>3.988521</c:v>
                </c:pt>
                <c:pt idx="23940">
                  <c:v>3.9893190000000001</c:v>
                </c:pt>
                <c:pt idx="23941">
                  <c:v>3.9832860000000001</c:v>
                </c:pt>
                <c:pt idx="23942">
                  <c:v>3.9858539999999998</c:v>
                </c:pt>
                <c:pt idx="23943">
                  <c:v>3.9937079999999998</c:v>
                </c:pt>
                <c:pt idx="23944">
                  <c:v>3.9925869999999999</c:v>
                </c:pt>
                <c:pt idx="23945">
                  <c:v>3.9917950000000002</c:v>
                </c:pt>
                <c:pt idx="23946">
                  <c:v>3.9918659999999999</c:v>
                </c:pt>
                <c:pt idx="23947">
                  <c:v>3.9878079999999998</c:v>
                </c:pt>
                <c:pt idx="23948">
                  <c:v>3.9868320000000002</c:v>
                </c:pt>
                <c:pt idx="23949">
                  <c:v>3.9881090000000001</c:v>
                </c:pt>
                <c:pt idx="23950">
                  <c:v>3.9873120000000002</c:v>
                </c:pt>
                <c:pt idx="23951">
                  <c:v>3.9842219999999999</c:v>
                </c:pt>
                <c:pt idx="23952">
                  <c:v>3.9832920000000001</c:v>
                </c:pt>
                <c:pt idx="23953">
                  <c:v>3.9870399999999999</c:v>
                </c:pt>
                <c:pt idx="23954">
                  <c:v>3.9880119999999999</c:v>
                </c:pt>
                <c:pt idx="23955">
                  <c:v>3.9896609999999999</c:v>
                </c:pt>
                <c:pt idx="23956">
                  <c:v>3.9937049999999998</c:v>
                </c:pt>
                <c:pt idx="23957">
                  <c:v>3.9899779999999998</c:v>
                </c:pt>
                <c:pt idx="23958">
                  <c:v>3.9842309999999999</c:v>
                </c:pt>
                <c:pt idx="23959">
                  <c:v>3.9862950000000001</c:v>
                </c:pt>
                <c:pt idx="23960">
                  <c:v>3.9910570000000001</c:v>
                </c:pt>
                <c:pt idx="23961">
                  <c:v>3.9902600000000001</c:v>
                </c:pt>
                <c:pt idx="23962">
                  <c:v>3.9897089999999999</c:v>
                </c:pt>
                <c:pt idx="23963">
                  <c:v>3.9919690000000001</c:v>
                </c:pt>
                <c:pt idx="23964">
                  <c:v>3.9924409999999999</c:v>
                </c:pt>
                <c:pt idx="23965">
                  <c:v>3.9922409999999999</c:v>
                </c:pt>
                <c:pt idx="23966">
                  <c:v>3.9940720000000001</c:v>
                </c:pt>
                <c:pt idx="23967">
                  <c:v>3.9930889999999999</c:v>
                </c:pt>
                <c:pt idx="23968">
                  <c:v>3.9904299999999999</c:v>
                </c:pt>
                <c:pt idx="23969">
                  <c:v>3.9914170000000002</c:v>
                </c:pt>
                <c:pt idx="23970">
                  <c:v>3.9952200000000002</c:v>
                </c:pt>
                <c:pt idx="23971">
                  <c:v>3.997871</c:v>
                </c:pt>
                <c:pt idx="23972">
                  <c:v>3.9975510000000001</c:v>
                </c:pt>
                <c:pt idx="23973">
                  <c:v>3.9941070000000001</c:v>
                </c:pt>
                <c:pt idx="23974">
                  <c:v>3.9935849999999999</c:v>
                </c:pt>
                <c:pt idx="23975">
                  <c:v>3.99396</c:v>
                </c:pt>
                <c:pt idx="23976">
                  <c:v>3.9886940000000002</c:v>
                </c:pt>
                <c:pt idx="23977">
                  <c:v>3.9878900000000002</c:v>
                </c:pt>
                <c:pt idx="23978">
                  <c:v>3.9939170000000002</c:v>
                </c:pt>
                <c:pt idx="23979">
                  <c:v>3.991568</c:v>
                </c:pt>
                <c:pt idx="23980">
                  <c:v>3.9888669999999999</c:v>
                </c:pt>
                <c:pt idx="23981">
                  <c:v>3.9956330000000002</c:v>
                </c:pt>
                <c:pt idx="23982">
                  <c:v>3.9968219999999999</c:v>
                </c:pt>
                <c:pt idx="23983">
                  <c:v>3.990523</c:v>
                </c:pt>
                <c:pt idx="23984">
                  <c:v>3.988521</c:v>
                </c:pt>
                <c:pt idx="23985">
                  <c:v>3.9883109999999999</c:v>
                </c:pt>
                <c:pt idx="23986">
                  <c:v>3.9911180000000002</c:v>
                </c:pt>
                <c:pt idx="23987">
                  <c:v>3.9969459999999999</c:v>
                </c:pt>
                <c:pt idx="23988">
                  <c:v>3.9980340000000001</c:v>
                </c:pt>
                <c:pt idx="23989">
                  <c:v>3.9906649999999999</c:v>
                </c:pt>
                <c:pt idx="23990">
                  <c:v>3.9884620000000002</c:v>
                </c:pt>
                <c:pt idx="23991">
                  <c:v>3.9942739999999999</c:v>
                </c:pt>
                <c:pt idx="23992">
                  <c:v>3.9945059999999999</c:v>
                </c:pt>
                <c:pt idx="23993">
                  <c:v>3.9916589999999998</c:v>
                </c:pt>
                <c:pt idx="23994">
                  <c:v>3.989903</c:v>
                </c:pt>
                <c:pt idx="23995">
                  <c:v>3.988969</c:v>
                </c:pt>
                <c:pt idx="23996">
                  <c:v>3.9920399999999998</c:v>
                </c:pt>
                <c:pt idx="23997">
                  <c:v>3.994281</c:v>
                </c:pt>
                <c:pt idx="23998">
                  <c:v>3.9923709999999999</c:v>
                </c:pt>
                <c:pt idx="23999">
                  <c:v>3.993357</c:v>
                </c:pt>
                <c:pt idx="24000">
                  <c:v>3.9989599999999998</c:v>
                </c:pt>
                <c:pt idx="24001">
                  <c:v>4.0004400000000002</c:v>
                </c:pt>
                <c:pt idx="24002">
                  <c:v>3.9957240000000001</c:v>
                </c:pt>
                <c:pt idx="24003">
                  <c:v>3.9922580000000001</c:v>
                </c:pt>
                <c:pt idx="24004">
                  <c:v>3.9948139999999999</c:v>
                </c:pt>
                <c:pt idx="24005">
                  <c:v>3.9976919999999998</c:v>
                </c:pt>
                <c:pt idx="24006">
                  <c:v>3.9975499999999999</c:v>
                </c:pt>
                <c:pt idx="24007">
                  <c:v>3.9980889999999998</c:v>
                </c:pt>
                <c:pt idx="24008">
                  <c:v>4.0017709999999997</c:v>
                </c:pt>
                <c:pt idx="24009">
                  <c:v>4.001741</c:v>
                </c:pt>
                <c:pt idx="24010">
                  <c:v>3.999994</c:v>
                </c:pt>
                <c:pt idx="24011">
                  <c:v>4.0014190000000003</c:v>
                </c:pt>
                <c:pt idx="24012">
                  <c:v>4.001093</c:v>
                </c:pt>
                <c:pt idx="24013">
                  <c:v>3.9997400000000001</c:v>
                </c:pt>
                <c:pt idx="24014">
                  <c:v>3.9987529999999998</c:v>
                </c:pt>
                <c:pt idx="24015">
                  <c:v>4.001163</c:v>
                </c:pt>
                <c:pt idx="24016">
                  <c:v>4.003425</c:v>
                </c:pt>
                <c:pt idx="24017">
                  <c:v>4.0014260000000004</c:v>
                </c:pt>
                <c:pt idx="24018">
                  <c:v>4.0020579999999999</c:v>
                </c:pt>
                <c:pt idx="24019">
                  <c:v>4.0023590000000002</c:v>
                </c:pt>
                <c:pt idx="24020">
                  <c:v>4.0030159999999997</c:v>
                </c:pt>
                <c:pt idx="24021">
                  <c:v>4.0020239999999996</c:v>
                </c:pt>
                <c:pt idx="24022">
                  <c:v>3.9970780000000001</c:v>
                </c:pt>
                <c:pt idx="24023">
                  <c:v>3.9971939999999999</c:v>
                </c:pt>
                <c:pt idx="24024">
                  <c:v>4.0010969999999997</c:v>
                </c:pt>
                <c:pt idx="24025">
                  <c:v>4.0010310000000002</c:v>
                </c:pt>
                <c:pt idx="24026">
                  <c:v>4.0007820000000001</c:v>
                </c:pt>
                <c:pt idx="24027">
                  <c:v>4.0035509999999999</c:v>
                </c:pt>
                <c:pt idx="24028">
                  <c:v>4.003126</c:v>
                </c:pt>
                <c:pt idx="24029">
                  <c:v>3.9987740000000001</c:v>
                </c:pt>
                <c:pt idx="24030">
                  <c:v>3.9969359999999998</c:v>
                </c:pt>
                <c:pt idx="24031">
                  <c:v>3.9980910000000001</c:v>
                </c:pt>
                <c:pt idx="24032">
                  <c:v>4.0032740000000002</c:v>
                </c:pt>
                <c:pt idx="24033">
                  <c:v>4.0084819999999999</c:v>
                </c:pt>
                <c:pt idx="24034">
                  <c:v>4.0093449999999997</c:v>
                </c:pt>
                <c:pt idx="24035">
                  <c:v>4.007403</c:v>
                </c:pt>
                <c:pt idx="24036">
                  <c:v>4.0052810000000001</c:v>
                </c:pt>
                <c:pt idx="24037">
                  <c:v>4.004804</c:v>
                </c:pt>
                <c:pt idx="24038">
                  <c:v>4.0065879999999998</c:v>
                </c:pt>
                <c:pt idx="24039">
                  <c:v>4.0048149999999998</c:v>
                </c:pt>
                <c:pt idx="24040">
                  <c:v>4.0011679999999998</c:v>
                </c:pt>
                <c:pt idx="24041">
                  <c:v>4.0055379999999996</c:v>
                </c:pt>
                <c:pt idx="24042">
                  <c:v>4.0091409999999996</c:v>
                </c:pt>
                <c:pt idx="24043">
                  <c:v>4.0065280000000003</c:v>
                </c:pt>
                <c:pt idx="24044">
                  <c:v>4.0075380000000003</c:v>
                </c:pt>
                <c:pt idx="24045">
                  <c:v>4.0109669999999999</c:v>
                </c:pt>
                <c:pt idx="24046">
                  <c:v>4.0102390000000003</c:v>
                </c:pt>
                <c:pt idx="24047">
                  <c:v>4.0110539999999997</c:v>
                </c:pt>
                <c:pt idx="24048">
                  <c:v>4.0138749999999996</c:v>
                </c:pt>
                <c:pt idx="24049">
                  <c:v>4.012893</c:v>
                </c:pt>
                <c:pt idx="24050">
                  <c:v>4.0118419999999997</c:v>
                </c:pt>
                <c:pt idx="24051">
                  <c:v>4.0109700000000004</c:v>
                </c:pt>
                <c:pt idx="24052">
                  <c:v>4.0098269999999996</c:v>
                </c:pt>
                <c:pt idx="24053">
                  <c:v>4.0105510000000004</c:v>
                </c:pt>
                <c:pt idx="24054">
                  <c:v>4.0125729999999997</c:v>
                </c:pt>
                <c:pt idx="24055">
                  <c:v>4.0116180000000004</c:v>
                </c:pt>
                <c:pt idx="24056">
                  <c:v>4.0101389999999997</c:v>
                </c:pt>
                <c:pt idx="24057">
                  <c:v>4.0130549999999996</c:v>
                </c:pt>
                <c:pt idx="24058">
                  <c:v>4.0127540000000002</c:v>
                </c:pt>
                <c:pt idx="24059">
                  <c:v>4.0070940000000004</c:v>
                </c:pt>
                <c:pt idx="24060">
                  <c:v>4.0048690000000002</c:v>
                </c:pt>
                <c:pt idx="24061">
                  <c:v>4.0072660000000004</c:v>
                </c:pt>
                <c:pt idx="24062">
                  <c:v>4.0116300000000003</c:v>
                </c:pt>
                <c:pt idx="24063">
                  <c:v>4.0140459999999996</c:v>
                </c:pt>
                <c:pt idx="24064">
                  <c:v>4.0140250000000002</c:v>
                </c:pt>
                <c:pt idx="24065">
                  <c:v>4.0147209999999998</c:v>
                </c:pt>
                <c:pt idx="24066">
                  <c:v>4.0152039999999998</c:v>
                </c:pt>
                <c:pt idx="24067">
                  <c:v>4.0144549999999999</c:v>
                </c:pt>
                <c:pt idx="24068">
                  <c:v>4.0160489999999998</c:v>
                </c:pt>
                <c:pt idx="24069">
                  <c:v>4.0160600000000004</c:v>
                </c:pt>
                <c:pt idx="24070">
                  <c:v>4.0163339999999996</c:v>
                </c:pt>
                <c:pt idx="24071">
                  <c:v>4.0169449999999998</c:v>
                </c:pt>
                <c:pt idx="24072">
                  <c:v>4.0148630000000001</c:v>
                </c:pt>
                <c:pt idx="24073">
                  <c:v>4.0131139999999998</c:v>
                </c:pt>
                <c:pt idx="24074">
                  <c:v>4.0163909999999996</c:v>
                </c:pt>
                <c:pt idx="24075">
                  <c:v>4.0211759999999996</c:v>
                </c:pt>
                <c:pt idx="24076">
                  <c:v>4.0173680000000003</c:v>
                </c:pt>
                <c:pt idx="24077">
                  <c:v>4.0120529999999999</c:v>
                </c:pt>
                <c:pt idx="24078">
                  <c:v>4.0184730000000002</c:v>
                </c:pt>
                <c:pt idx="24079">
                  <c:v>4.0253350000000001</c:v>
                </c:pt>
                <c:pt idx="24080">
                  <c:v>4.0196579999999997</c:v>
                </c:pt>
                <c:pt idx="24081">
                  <c:v>4.0101329999999997</c:v>
                </c:pt>
                <c:pt idx="24082">
                  <c:v>4.0106320000000002</c:v>
                </c:pt>
                <c:pt idx="24083">
                  <c:v>4.0145710000000001</c:v>
                </c:pt>
                <c:pt idx="24084">
                  <c:v>4.0154820000000004</c:v>
                </c:pt>
                <c:pt idx="24085">
                  <c:v>4.0178479999999999</c:v>
                </c:pt>
                <c:pt idx="24086">
                  <c:v>4.0161569999999998</c:v>
                </c:pt>
                <c:pt idx="24087">
                  <c:v>4.0128190000000004</c:v>
                </c:pt>
                <c:pt idx="24088">
                  <c:v>4.0196909999999999</c:v>
                </c:pt>
                <c:pt idx="24089">
                  <c:v>4.0228070000000002</c:v>
                </c:pt>
                <c:pt idx="24090">
                  <c:v>4.0169300000000003</c:v>
                </c:pt>
                <c:pt idx="24091">
                  <c:v>4.0150350000000001</c:v>
                </c:pt>
                <c:pt idx="24092">
                  <c:v>4.0153499999999998</c:v>
                </c:pt>
                <c:pt idx="24093">
                  <c:v>4.0144679999999999</c:v>
                </c:pt>
                <c:pt idx="24094">
                  <c:v>4.014373</c:v>
                </c:pt>
                <c:pt idx="24095">
                  <c:v>4.01457</c:v>
                </c:pt>
                <c:pt idx="24096">
                  <c:v>4.0167950000000001</c:v>
                </c:pt>
                <c:pt idx="24097">
                  <c:v>4.0162740000000001</c:v>
                </c:pt>
                <c:pt idx="24098">
                  <c:v>4.014481</c:v>
                </c:pt>
                <c:pt idx="24099">
                  <c:v>4.0172730000000003</c:v>
                </c:pt>
                <c:pt idx="24100">
                  <c:v>4.0194369999999999</c:v>
                </c:pt>
                <c:pt idx="24101">
                  <c:v>4.0178839999999996</c:v>
                </c:pt>
                <c:pt idx="24102">
                  <c:v>4.0172109999999996</c:v>
                </c:pt>
                <c:pt idx="24103">
                  <c:v>4.0189469999999998</c:v>
                </c:pt>
                <c:pt idx="24104">
                  <c:v>4.0194869999999998</c:v>
                </c:pt>
                <c:pt idx="24105">
                  <c:v>4.0162100000000001</c:v>
                </c:pt>
                <c:pt idx="24106">
                  <c:v>4.0160660000000004</c:v>
                </c:pt>
                <c:pt idx="24107">
                  <c:v>4.0209200000000003</c:v>
                </c:pt>
                <c:pt idx="24108">
                  <c:v>4.0208360000000001</c:v>
                </c:pt>
                <c:pt idx="24109">
                  <c:v>4.017817</c:v>
                </c:pt>
                <c:pt idx="24110">
                  <c:v>4.0209619999999999</c:v>
                </c:pt>
                <c:pt idx="24111">
                  <c:v>4.0231659999999998</c:v>
                </c:pt>
                <c:pt idx="24112">
                  <c:v>4.020295</c:v>
                </c:pt>
                <c:pt idx="24113">
                  <c:v>4.0199009999999999</c:v>
                </c:pt>
                <c:pt idx="24114">
                  <c:v>4.0242589999999998</c:v>
                </c:pt>
                <c:pt idx="24115">
                  <c:v>4.0242599999999999</c:v>
                </c:pt>
                <c:pt idx="24116">
                  <c:v>4.0201180000000001</c:v>
                </c:pt>
                <c:pt idx="24117">
                  <c:v>4.0207790000000001</c:v>
                </c:pt>
                <c:pt idx="24118">
                  <c:v>4.0246219999999999</c:v>
                </c:pt>
                <c:pt idx="24119">
                  <c:v>4.0229460000000001</c:v>
                </c:pt>
                <c:pt idx="24120">
                  <c:v>4.0219779999999998</c:v>
                </c:pt>
                <c:pt idx="24121">
                  <c:v>4.0254640000000004</c:v>
                </c:pt>
                <c:pt idx="24122">
                  <c:v>4.0241439999999997</c:v>
                </c:pt>
                <c:pt idx="24123">
                  <c:v>4.0222699999999998</c:v>
                </c:pt>
                <c:pt idx="24124">
                  <c:v>4.0250219999999999</c:v>
                </c:pt>
                <c:pt idx="24125">
                  <c:v>4.022627</c:v>
                </c:pt>
                <c:pt idx="24126">
                  <c:v>4.01877</c:v>
                </c:pt>
                <c:pt idx="24127">
                  <c:v>4.021496</c:v>
                </c:pt>
                <c:pt idx="24128">
                  <c:v>4.0253709999999998</c:v>
                </c:pt>
                <c:pt idx="24129">
                  <c:v>4.0238779999999998</c:v>
                </c:pt>
                <c:pt idx="24130">
                  <c:v>4.024305</c:v>
                </c:pt>
                <c:pt idx="24131">
                  <c:v>4.0267470000000003</c:v>
                </c:pt>
                <c:pt idx="24132">
                  <c:v>4.0246890000000004</c:v>
                </c:pt>
                <c:pt idx="24133">
                  <c:v>4.0214759999999998</c:v>
                </c:pt>
                <c:pt idx="24134">
                  <c:v>4.0203499999999996</c:v>
                </c:pt>
                <c:pt idx="24135">
                  <c:v>4.0208750000000002</c:v>
                </c:pt>
                <c:pt idx="24136">
                  <c:v>4.0229650000000001</c:v>
                </c:pt>
                <c:pt idx="24137">
                  <c:v>4.0260170000000004</c:v>
                </c:pt>
                <c:pt idx="24138">
                  <c:v>4.0328179999999998</c:v>
                </c:pt>
                <c:pt idx="24139">
                  <c:v>4.0318189999999996</c:v>
                </c:pt>
                <c:pt idx="24140">
                  <c:v>4.0274279999999996</c:v>
                </c:pt>
                <c:pt idx="24141">
                  <c:v>4.0338159999999998</c:v>
                </c:pt>
                <c:pt idx="24142">
                  <c:v>4.0371319999999997</c:v>
                </c:pt>
                <c:pt idx="24143">
                  <c:v>4.0337540000000001</c:v>
                </c:pt>
                <c:pt idx="24144">
                  <c:v>4.0339109999999998</c:v>
                </c:pt>
                <c:pt idx="24145">
                  <c:v>4.033188</c:v>
                </c:pt>
                <c:pt idx="24146">
                  <c:v>4.0309419999999996</c:v>
                </c:pt>
                <c:pt idx="24147">
                  <c:v>4.0348050000000004</c:v>
                </c:pt>
                <c:pt idx="24148">
                  <c:v>4.0389350000000004</c:v>
                </c:pt>
                <c:pt idx="24149">
                  <c:v>4.0340939999999996</c:v>
                </c:pt>
                <c:pt idx="24150">
                  <c:v>4.0329459999999999</c:v>
                </c:pt>
                <c:pt idx="24151">
                  <c:v>4.0371069999999998</c:v>
                </c:pt>
                <c:pt idx="24152">
                  <c:v>4.0362650000000002</c:v>
                </c:pt>
                <c:pt idx="24153">
                  <c:v>4.0346169999999999</c:v>
                </c:pt>
                <c:pt idx="24154">
                  <c:v>4.0332710000000001</c:v>
                </c:pt>
                <c:pt idx="24155">
                  <c:v>4.027514</c:v>
                </c:pt>
                <c:pt idx="24156">
                  <c:v>4.0249879999999996</c:v>
                </c:pt>
                <c:pt idx="24157">
                  <c:v>4.0268379999999997</c:v>
                </c:pt>
                <c:pt idx="24158">
                  <c:v>4.0281339999999997</c:v>
                </c:pt>
                <c:pt idx="24159">
                  <c:v>4.0302579999999999</c:v>
                </c:pt>
                <c:pt idx="24160">
                  <c:v>4.032025</c:v>
                </c:pt>
                <c:pt idx="24161">
                  <c:v>4.0313800000000004</c:v>
                </c:pt>
                <c:pt idx="24162">
                  <c:v>4.031256</c:v>
                </c:pt>
                <c:pt idx="24163">
                  <c:v>4.0319330000000004</c:v>
                </c:pt>
                <c:pt idx="24164">
                  <c:v>4.0302259999999999</c:v>
                </c:pt>
                <c:pt idx="24165">
                  <c:v>4.0267429999999997</c:v>
                </c:pt>
                <c:pt idx="24166">
                  <c:v>4.0279160000000003</c:v>
                </c:pt>
                <c:pt idx="24167">
                  <c:v>4.0330620000000001</c:v>
                </c:pt>
                <c:pt idx="24168">
                  <c:v>4.0340559999999996</c:v>
                </c:pt>
                <c:pt idx="24169">
                  <c:v>4.030538</c:v>
                </c:pt>
                <c:pt idx="24170">
                  <c:v>4.0301400000000003</c:v>
                </c:pt>
                <c:pt idx="24171">
                  <c:v>4.0323950000000002</c:v>
                </c:pt>
                <c:pt idx="24172">
                  <c:v>4.0349159999999999</c:v>
                </c:pt>
                <c:pt idx="24173">
                  <c:v>4.034186</c:v>
                </c:pt>
                <c:pt idx="24174">
                  <c:v>4.0299849999999999</c:v>
                </c:pt>
                <c:pt idx="24175">
                  <c:v>4.0300799999999999</c:v>
                </c:pt>
                <c:pt idx="24176">
                  <c:v>4.0344879999999996</c:v>
                </c:pt>
                <c:pt idx="24177">
                  <c:v>4.0358640000000001</c:v>
                </c:pt>
                <c:pt idx="24178">
                  <c:v>4.0372820000000003</c:v>
                </c:pt>
                <c:pt idx="24179">
                  <c:v>4.0392789999999996</c:v>
                </c:pt>
                <c:pt idx="24180">
                  <c:v>4.0373679999999998</c:v>
                </c:pt>
                <c:pt idx="24181">
                  <c:v>4.0367230000000003</c:v>
                </c:pt>
                <c:pt idx="24182">
                  <c:v>4.0406870000000001</c:v>
                </c:pt>
                <c:pt idx="24183">
                  <c:v>4.0419200000000002</c:v>
                </c:pt>
                <c:pt idx="24184">
                  <c:v>4.0424160000000002</c:v>
                </c:pt>
                <c:pt idx="24185">
                  <c:v>4.0409540000000002</c:v>
                </c:pt>
                <c:pt idx="24186">
                  <c:v>4.037776</c:v>
                </c:pt>
                <c:pt idx="24187">
                  <c:v>4.0439100000000003</c:v>
                </c:pt>
                <c:pt idx="24188">
                  <c:v>4.046462</c:v>
                </c:pt>
                <c:pt idx="24189">
                  <c:v>4.0382709999999999</c:v>
                </c:pt>
                <c:pt idx="24190">
                  <c:v>4.0370419999999996</c:v>
                </c:pt>
                <c:pt idx="24191">
                  <c:v>4.0389869999999997</c:v>
                </c:pt>
                <c:pt idx="24192">
                  <c:v>4.0390300000000003</c:v>
                </c:pt>
                <c:pt idx="24193">
                  <c:v>4.0414219999999998</c:v>
                </c:pt>
                <c:pt idx="24194">
                  <c:v>4.0423960000000001</c:v>
                </c:pt>
                <c:pt idx="24195">
                  <c:v>4.0422690000000001</c:v>
                </c:pt>
                <c:pt idx="24196">
                  <c:v>4.0445039999999999</c:v>
                </c:pt>
                <c:pt idx="24197">
                  <c:v>4.0415850000000004</c:v>
                </c:pt>
                <c:pt idx="24198">
                  <c:v>4.0389379999999999</c:v>
                </c:pt>
                <c:pt idx="24199">
                  <c:v>4.0438150000000004</c:v>
                </c:pt>
                <c:pt idx="24200">
                  <c:v>4.045458</c:v>
                </c:pt>
                <c:pt idx="24201">
                  <c:v>4.0376019999999997</c:v>
                </c:pt>
                <c:pt idx="24202">
                  <c:v>4.0359439999999998</c:v>
                </c:pt>
                <c:pt idx="24203">
                  <c:v>4.0429959999999996</c:v>
                </c:pt>
                <c:pt idx="24204">
                  <c:v>4.0438499999999999</c:v>
                </c:pt>
                <c:pt idx="24205">
                  <c:v>4.0426310000000001</c:v>
                </c:pt>
                <c:pt idx="24206">
                  <c:v>4.0461900000000002</c:v>
                </c:pt>
                <c:pt idx="24207">
                  <c:v>4.0493899999999998</c:v>
                </c:pt>
                <c:pt idx="24208">
                  <c:v>4.0467719999999998</c:v>
                </c:pt>
                <c:pt idx="24209">
                  <c:v>4.0418620000000001</c:v>
                </c:pt>
                <c:pt idx="24210">
                  <c:v>4.0429079999999997</c:v>
                </c:pt>
                <c:pt idx="24211">
                  <c:v>4.0455730000000001</c:v>
                </c:pt>
                <c:pt idx="24212">
                  <c:v>4.0431819999999998</c:v>
                </c:pt>
                <c:pt idx="24213">
                  <c:v>4.0417969999999999</c:v>
                </c:pt>
                <c:pt idx="24214">
                  <c:v>4.0430630000000001</c:v>
                </c:pt>
                <c:pt idx="24215">
                  <c:v>4.0414260000000004</c:v>
                </c:pt>
                <c:pt idx="24216">
                  <c:v>4.0408049999999998</c:v>
                </c:pt>
                <c:pt idx="24217">
                  <c:v>4.0429180000000002</c:v>
                </c:pt>
                <c:pt idx="24218">
                  <c:v>4.0431910000000002</c:v>
                </c:pt>
                <c:pt idx="24219">
                  <c:v>4.0435249999999998</c:v>
                </c:pt>
                <c:pt idx="24220">
                  <c:v>4.0439170000000004</c:v>
                </c:pt>
                <c:pt idx="24221">
                  <c:v>4.0439429999999996</c:v>
                </c:pt>
                <c:pt idx="24222">
                  <c:v>4.044988</c:v>
                </c:pt>
                <c:pt idx="24223">
                  <c:v>4.0424490000000004</c:v>
                </c:pt>
                <c:pt idx="24224">
                  <c:v>4.043272</c:v>
                </c:pt>
                <c:pt idx="24225">
                  <c:v>4.0486069999999996</c:v>
                </c:pt>
                <c:pt idx="24226">
                  <c:v>4.0480090000000004</c:v>
                </c:pt>
                <c:pt idx="24227">
                  <c:v>4.045623</c:v>
                </c:pt>
                <c:pt idx="24228">
                  <c:v>4.0460589999999996</c:v>
                </c:pt>
                <c:pt idx="24229">
                  <c:v>4.0446840000000002</c:v>
                </c:pt>
                <c:pt idx="24230">
                  <c:v>4.0432819999999996</c:v>
                </c:pt>
                <c:pt idx="24231">
                  <c:v>4.0447050000000004</c:v>
                </c:pt>
                <c:pt idx="24232">
                  <c:v>4.0447420000000003</c:v>
                </c:pt>
                <c:pt idx="24233">
                  <c:v>4.0432350000000001</c:v>
                </c:pt>
                <c:pt idx="24234">
                  <c:v>4.0495419999999998</c:v>
                </c:pt>
                <c:pt idx="24235">
                  <c:v>4.0561590000000001</c:v>
                </c:pt>
                <c:pt idx="24236">
                  <c:v>4.0556380000000001</c:v>
                </c:pt>
                <c:pt idx="24237">
                  <c:v>4.0548840000000004</c:v>
                </c:pt>
                <c:pt idx="24238">
                  <c:v>4.0536300000000001</c:v>
                </c:pt>
                <c:pt idx="24239">
                  <c:v>4.0508280000000001</c:v>
                </c:pt>
                <c:pt idx="24240">
                  <c:v>4.0517810000000001</c:v>
                </c:pt>
                <c:pt idx="24241">
                  <c:v>4.0539569999999996</c:v>
                </c:pt>
                <c:pt idx="24242">
                  <c:v>4.0514409999999996</c:v>
                </c:pt>
                <c:pt idx="24243">
                  <c:v>4.0472549999999998</c:v>
                </c:pt>
                <c:pt idx="24244">
                  <c:v>4.0486209999999998</c:v>
                </c:pt>
                <c:pt idx="24245">
                  <c:v>4.0504870000000004</c:v>
                </c:pt>
                <c:pt idx="24246">
                  <c:v>4.0487729999999997</c:v>
                </c:pt>
                <c:pt idx="24247">
                  <c:v>4.0484179999999999</c:v>
                </c:pt>
                <c:pt idx="24248">
                  <c:v>4.0488179999999998</c:v>
                </c:pt>
                <c:pt idx="24249">
                  <c:v>4.0457130000000001</c:v>
                </c:pt>
                <c:pt idx="24250">
                  <c:v>4.0475940000000001</c:v>
                </c:pt>
                <c:pt idx="24251">
                  <c:v>4.0529599999999997</c:v>
                </c:pt>
                <c:pt idx="24252">
                  <c:v>4.051291</c:v>
                </c:pt>
                <c:pt idx="24253">
                  <c:v>4.0505440000000004</c:v>
                </c:pt>
                <c:pt idx="24254">
                  <c:v>4.0523670000000003</c:v>
                </c:pt>
                <c:pt idx="24255">
                  <c:v>4.0511210000000002</c:v>
                </c:pt>
                <c:pt idx="24256">
                  <c:v>4.0523379999999998</c:v>
                </c:pt>
                <c:pt idx="24257">
                  <c:v>4.0543699999999996</c:v>
                </c:pt>
                <c:pt idx="24258">
                  <c:v>4.0504639999999998</c:v>
                </c:pt>
                <c:pt idx="24259">
                  <c:v>4.0486360000000001</c:v>
                </c:pt>
                <c:pt idx="24260">
                  <c:v>4.0533270000000003</c:v>
                </c:pt>
                <c:pt idx="24261">
                  <c:v>4.0541470000000004</c:v>
                </c:pt>
                <c:pt idx="24262">
                  <c:v>4.0526499999999999</c:v>
                </c:pt>
                <c:pt idx="24263">
                  <c:v>4.05532</c:v>
                </c:pt>
                <c:pt idx="24264">
                  <c:v>4.055396</c:v>
                </c:pt>
                <c:pt idx="24265">
                  <c:v>4.0522749999999998</c:v>
                </c:pt>
                <c:pt idx="24266">
                  <c:v>4.0533429999999999</c:v>
                </c:pt>
                <c:pt idx="24267">
                  <c:v>4.0556859999999997</c:v>
                </c:pt>
                <c:pt idx="24268">
                  <c:v>4.0564640000000001</c:v>
                </c:pt>
                <c:pt idx="24269">
                  <c:v>4.0561090000000002</c:v>
                </c:pt>
                <c:pt idx="24270">
                  <c:v>4.0578779999999997</c:v>
                </c:pt>
                <c:pt idx="24271">
                  <c:v>4.0594440000000001</c:v>
                </c:pt>
                <c:pt idx="24272">
                  <c:v>4.0598049999999999</c:v>
                </c:pt>
                <c:pt idx="24273">
                  <c:v>4.0617580000000002</c:v>
                </c:pt>
                <c:pt idx="24274">
                  <c:v>4.0617770000000002</c:v>
                </c:pt>
                <c:pt idx="24275">
                  <c:v>4.0626129999999998</c:v>
                </c:pt>
                <c:pt idx="24276">
                  <c:v>4.0653040000000003</c:v>
                </c:pt>
                <c:pt idx="24277">
                  <c:v>4.0634930000000002</c:v>
                </c:pt>
                <c:pt idx="24278">
                  <c:v>4.060422</c:v>
                </c:pt>
                <c:pt idx="24279">
                  <c:v>4.0635029999999999</c:v>
                </c:pt>
                <c:pt idx="24280">
                  <c:v>4.0697460000000003</c:v>
                </c:pt>
                <c:pt idx="24281">
                  <c:v>4.0702559999999997</c:v>
                </c:pt>
                <c:pt idx="24282">
                  <c:v>4.0623209999999998</c:v>
                </c:pt>
                <c:pt idx="24283">
                  <c:v>4.0593459999999997</c:v>
                </c:pt>
                <c:pt idx="24284">
                  <c:v>4.0670809999999999</c:v>
                </c:pt>
                <c:pt idx="24285">
                  <c:v>4.0687439999999997</c:v>
                </c:pt>
                <c:pt idx="24286">
                  <c:v>4.0631760000000003</c:v>
                </c:pt>
                <c:pt idx="24287">
                  <c:v>4.0611459999999999</c:v>
                </c:pt>
                <c:pt idx="24288">
                  <c:v>4.0626319999999998</c:v>
                </c:pt>
                <c:pt idx="24289">
                  <c:v>4.0641730000000003</c:v>
                </c:pt>
                <c:pt idx="24290">
                  <c:v>4.0635260000000004</c:v>
                </c:pt>
                <c:pt idx="24291">
                  <c:v>4.0632970000000004</c:v>
                </c:pt>
                <c:pt idx="24292">
                  <c:v>4.0663130000000001</c:v>
                </c:pt>
                <c:pt idx="24293">
                  <c:v>4.0659770000000002</c:v>
                </c:pt>
                <c:pt idx="24294">
                  <c:v>4.0619620000000003</c:v>
                </c:pt>
                <c:pt idx="24295">
                  <c:v>4.0611499999999996</c:v>
                </c:pt>
                <c:pt idx="24296">
                  <c:v>4.0652790000000003</c:v>
                </c:pt>
                <c:pt idx="24297">
                  <c:v>4.0672839999999999</c:v>
                </c:pt>
                <c:pt idx="24298">
                  <c:v>4.0651339999999996</c:v>
                </c:pt>
                <c:pt idx="24299">
                  <c:v>4.0630280000000001</c:v>
                </c:pt>
                <c:pt idx="24300">
                  <c:v>4.0658729999999998</c:v>
                </c:pt>
                <c:pt idx="24301">
                  <c:v>4.0700250000000002</c:v>
                </c:pt>
                <c:pt idx="24302">
                  <c:v>4.0673180000000002</c:v>
                </c:pt>
                <c:pt idx="24303">
                  <c:v>4.0652660000000003</c:v>
                </c:pt>
                <c:pt idx="24304">
                  <c:v>4.0684670000000001</c:v>
                </c:pt>
                <c:pt idx="24305">
                  <c:v>4.0674060000000001</c:v>
                </c:pt>
                <c:pt idx="24306">
                  <c:v>4.0613400000000004</c:v>
                </c:pt>
                <c:pt idx="24307">
                  <c:v>4.056934</c:v>
                </c:pt>
                <c:pt idx="24308">
                  <c:v>4.0562569999999996</c:v>
                </c:pt>
                <c:pt idx="24309">
                  <c:v>4.0603590000000001</c:v>
                </c:pt>
                <c:pt idx="24310">
                  <c:v>4.0649199999999999</c:v>
                </c:pt>
                <c:pt idx="24311">
                  <c:v>4.0655650000000003</c:v>
                </c:pt>
                <c:pt idx="24312">
                  <c:v>4.0693169999999999</c:v>
                </c:pt>
                <c:pt idx="24313">
                  <c:v>4.0740819999999998</c:v>
                </c:pt>
                <c:pt idx="24314">
                  <c:v>4.0721400000000001</c:v>
                </c:pt>
                <c:pt idx="24315">
                  <c:v>4.0690879999999998</c:v>
                </c:pt>
                <c:pt idx="24316">
                  <c:v>4.0686210000000003</c:v>
                </c:pt>
                <c:pt idx="24317">
                  <c:v>4.0696560000000002</c:v>
                </c:pt>
                <c:pt idx="24318">
                  <c:v>4.0732629999999999</c:v>
                </c:pt>
                <c:pt idx="24319">
                  <c:v>4.0718680000000003</c:v>
                </c:pt>
                <c:pt idx="24320">
                  <c:v>4.065944</c:v>
                </c:pt>
                <c:pt idx="24321">
                  <c:v>4.063771</c:v>
                </c:pt>
                <c:pt idx="24322">
                  <c:v>4.0669500000000003</c:v>
                </c:pt>
                <c:pt idx="24323">
                  <c:v>4.0714309999999996</c:v>
                </c:pt>
                <c:pt idx="24324">
                  <c:v>4.0735239999999999</c:v>
                </c:pt>
                <c:pt idx="24325">
                  <c:v>4.0739210000000003</c:v>
                </c:pt>
                <c:pt idx="24326">
                  <c:v>4.0723669999999998</c:v>
                </c:pt>
                <c:pt idx="24327">
                  <c:v>4.0709249999999999</c:v>
                </c:pt>
                <c:pt idx="24328">
                  <c:v>4.0735729999999997</c:v>
                </c:pt>
                <c:pt idx="24329">
                  <c:v>4.0725509999999998</c:v>
                </c:pt>
                <c:pt idx="24330">
                  <c:v>4.0681710000000004</c:v>
                </c:pt>
                <c:pt idx="24331">
                  <c:v>4.0703139999999998</c:v>
                </c:pt>
                <c:pt idx="24332">
                  <c:v>4.0754409999999996</c:v>
                </c:pt>
                <c:pt idx="24333">
                  <c:v>4.0770400000000002</c:v>
                </c:pt>
                <c:pt idx="24334">
                  <c:v>4.0771160000000002</c:v>
                </c:pt>
                <c:pt idx="24335">
                  <c:v>4.0792310000000001</c:v>
                </c:pt>
                <c:pt idx="24336">
                  <c:v>4.0819390000000002</c:v>
                </c:pt>
                <c:pt idx="24337">
                  <c:v>4.0818009999999996</c:v>
                </c:pt>
                <c:pt idx="24338">
                  <c:v>4.0806909999999998</c:v>
                </c:pt>
                <c:pt idx="24339">
                  <c:v>4.0799279999999998</c:v>
                </c:pt>
                <c:pt idx="24340">
                  <c:v>4.0822770000000004</c:v>
                </c:pt>
                <c:pt idx="24341">
                  <c:v>4.0830669999999998</c:v>
                </c:pt>
                <c:pt idx="24342">
                  <c:v>4.0798360000000002</c:v>
                </c:pt>
                <c:pt idx="24343">
                  <c:v>4.0793670000000004</c:v>
                </c:pt>
                <c:pt idx="24344">
                  <c:v>4.0777910000000004</c:v>
                </c:pt>
                <c:pt idx="24345">
                  <c:v>4.0725069999999999</c:v>
                </c:pt>
                <c:pt idx="24346">
                  <c:v>4.0727169999999999</c:v>
                </c:pt>
                <c:pt idx="24347">
                  <c:v>4.0759040000000004</c:v>
                </c:pt>
                <c:pt idx="24348">
                  <c:v>4.0741940000000003</c:v>
                </c:pt>
                <c:pt idx="24349">
                  <c:v>4.072146</c:v>
                </c:pt>
                <c:pt idx="24350">
                  <c:v>4.0739400000000003</c:v>
                </c:pt>
                <c:pt idx="24351">
                  <c:v>4.0709359999999997</c:v>
                </c:pt>
                <c:pt idx="24352">
                  <c:v>4.0691759999999997</c:v>
                </c:pt>
                <c:pt idx="24353">
                  <c:v>4.0725449999999999</c:v>
                </c:pt>
                <c:pt idx="24354">
                  <c:v>4.0728960000000001</c:v>
                </c:pt>
                <c:pt idx="24355">
                  <c:v>4.0736410000000003</c:v>
                </c:pt>
                <c:pt idx="24356">
                  <c:v>4.0741699999999996</c:v>
                </c:pt>
                <c:pt idx="24357">
                  <c:v>4.0703269999999998</c:v>
                </c:pt>
                <c:pt idx="24358">
                  <c:v>4.0703889999999996</c:v>
                </c:pt>
                <c:pt idx="24359">
                  <c:v>4.074141</c:v>
                </c:pt>
                <c:pt idx="24360">
                  <c:v>4.0763579999999999</c:v>
                </c:pt>
                <c:pt idx="24361">
                  <c:v>4.0766960000000001</c:v>
                </c:pt>
                <c:pt idx="24362">
                  <c:v>4.0755980000000003</c:v>
                </c:pt>
                <c:pt idx="24363">
                  <c:v>4.0719620000000001</c:v>
                </c:pt>
                <c:pt idx="24364">
                  <c:v>4.0714430000000004</c:v>
                </c:pt>
                <c:pt idx="24365">
                  <c:v>4.0752259999999998</c:v>
                </c:pt>
                <c:pt idx="24366">
                  <c:v>4.0774540000000004</c:v>
                </c:pt>
                <c:pt idx="24367">
                  <c:v>4.0817680000000003</c:v>
                </c:pt>
                <c:pt idx="24368">
                  <c:v>4.0833029999999999</c:v>
                </c:pt>
                <c:pt idx="24369">
                  <c:v>4.0758669999999997</c:v>
                </c:pt>
                <c:pt idx="24370">
                  <c:v>4.0731250000000001</c:v>
                </c:pt>
                <c:pt idx="24371">
                  <c:v>4.0806319999999996</c:v>
                </c:pt>
                <c:pt idx="24372">
                  <c:v>4.0866639999999999</c:v>
                </c:pt>
                <c:pt idx="24373">
                  <c:v>4.0823039999999997</c:v>
                </c:pt>
                <c:pt idx="24374">
                  <c:v>4.0776570000000003</c:v>
                </c:pt>
                <c:pt idx="24375">
                  <c:v>4.0807070000000003</c:v>
                </c:pt>
                <c:pt idx="24376">
                  <c:v>4.0824249999999997</c:v>
                </c:pt>
                <c:pt idx="24377">
                  <c:v>4.0819429999999999</c:v>
                </c:pt>
                <c:pt idx="24378">
                  <c:v>4.084416</c:v>
                </c:pt>
                <c:pt idx="24379">
                  <c:v>4.0847249999999997</c:v>
                </c:pt>
                <c:pt idx="24380">
                  <c:v>4.085197</c:v>
                </c:pt>
                <c:pt idx="24381">
                  <c:v>4.087815</c:v>
                </c:pt>
                <c:pt idx="24382">
                  <c:v>4.0859259999999997</c:v>
                </c:pt>
                <c:pt idx="24383">
                  <c:v>4.0825449999999996</c:v>
                </c:pt>
                <c:pt idx="24384">
                  <c:v>4.085534</c:v>
                </c:pt>
                <c:pt idx="24385">
                  <c:v>4.0886839999999998</c:v>
                </c:pt>
                <c:pt idx="24386">
                  <c:v>4.0871000000000004</c:v>
                </c:pt>
                <c:pt idx="24387">
                  <c:v>4.087021</c:v>
                </c:pt>
                <c:pt idx="24388">
                  <c:v>4.0888819999999999</c:v>
                </c:pt>
                <c:pt idx="24389">
                  <c:v>4.0897370000000004</c:v>
                </c:pt>
                <c:pt idx="24390">
                  <c:v>4.0932149999999998</c:v>
                </c:pt>
                <c:pt idx="24391">
                  <c:v>4.0942610000000004</c:v>
                </c:pt>
                <c:pt idx="24392">
                  <c:v>4.0900420000000004</c:v>
                </c:pt>
                <c:pt idx="24393">
                  <c:v>4.0876789999999996</c:v>
                </c:pt>
                <c:pt idx="24394">
                  <c:v>4.0874940000000004</c:v>
                </c:pt>
                <c:pt idx="24395">
                  <c:v>4.0830270000000004</c:v>
                </c:pt>
                <c:pt idx="24396">
                  <c:v>4.0816030000000003</c:v>
                </c:pt>
                <c:pt idx="24397">
                  <c:v>4.0877319999999999</c:v>
                </c:pt>
                <c:pt idx="24398">
                  <c:v>4.0912259999999998</c:v>
                </c:pt>
                <c:pt idx="24399">
                  <c:v>4.0880549999999998</c:v>
                </c:pt>
                <c:pt idx="24400">
                  <c:v>4.0856219999999999</c:v>
                </c:pt>
                <c:pt idx="24401">
                  <c:v>4.0887209999999996</c:v>
                </c:pt>
                <c:pt idx="24402">
                  <c:v>4.0914270000000004</c:v>
                </c:pt>
                <c:pt idx="24403">
                  <c:v>4.0919920000000003</c:v>
                </c:pt>
                <c:pt idx="24404">
                  <c:v>4.0922929999999997</c:v>
                </c:pt>
                <c:pt idx="24405">
                  <c:v>4.0911689999999998</c:v>
                </c:pt>
                <c:pt idx="24406">
                  <c:v>4.0874810000000004</c:v>
                </c:pt>
                <c:pt idx="24407">
                  <c:v>4.0856310000000002</c:v>
                </c:pt>
                <c:pt idx="24408">
                  <c:v>4.0848040000000001</c:v>
                </c:pt>
                <c:pt idx="24409">
                  <c:v>4.0835600000000003</c:v>
                </c:pt>
                <c:pt idx="24410">
                  <c:v>4.0854569999999999</c:v>
                </c:pt>
                <c:pt idx="24411">
                  <c:v>4.0869119999999999</c:v>
                </c:pt>
                <c:pt idx="24412">
                  <c:v>4.0855560000000004</c:v>
                </c:pt>
                <c:pt idx="24413">
                  <c:v>4.0853809999999999</c:v>
                </c:pt>
                <c:pt idx="24414">
                  <c:v>4.0875579999999996</c:v>
                </c:pt>
                <c:pt idx="24415">
                  <c:v>4.0903559999999999</c:v>
                </c:pt>
                <c:pt idx="24416">
                  <c:v>4.0911179999999998</c:v>
                </c:pt>
                <c:pt idx="24417">
                  <c:v>4.0909649999999997</c:v>
                </c:pt>
                <c:pt idx="24418">
                  <c:v>4.0915150000000002</c:v>
                </c:pt>
                <c:pt idx="24419">
                  <c:v>4.0924579999999997</c:v>
                </c:pt>
                <c:pt idx="24420">
                  <c:v>4.0914390000000003</c:v>
                </c:pt>
                <c:pt idx="24421">
                  <c:v>4.0928339999999999</c:v>
                </c:pt>
                <c:pt idx="24422">
                  <c:v>4.0938749999999997</c:v>
                </c:pt>
                <c:pt idx="24423">
                  <c:v>4.0926140000000002</c:v>
                </c:pt>
                <c:pt idx="24424">
                  <c:v>4.093534</c:v>
                </c:pt>
                <c:pt idx="24425">
                  <c:v>4.0930900000000001</c:v>
                </c:pt>
                <c:pt idx="24426">
                  <c:v>4.0915530000000002</c:v>
                </c:pt>
                <c:pt idx="24427">
                  <c:v>4.0918979999999996</c:v>
                </c:pt>
                <c:pt idx="24428">
                  <c:v>4.0927220000000002</c:v>
                </c:pt>
                <c:pt idx="24429">
                  <c:v>4.0958899999999998</c:v>
                </c:pt>
                <c:pt idx="24430">
                  <c:v>4.0994999999999999</c:v>
                </c:pt>
                <c:pt idx="24431">
                  <c:v>4.0966240000000003</c:v>
                </c:pt>
                <c:pt idx="24432">
                  <c:v>4.0933989999999998</c:v>
                </c:pt>
                <c:pt idx="24433">
                  <c:v>4.096406</c:v>
                </c:pt>
                <c:pt idx="24434">
                  <c:v>4.0967890000000002</c:v>
                </c:pt>
                <c:pt idx="24435">
                  <c:v>4.0944500000000001</c:v>
                </c:pt>
                <c:pt idx="24436">
                  <c:v>4.0968150000000003</c:v>
                </c:pt>
                <c:pt idx="24437">
                  <c:v>4.0966870000000002</c:v>
                </c:pt>
                <c:pt idx="24438">
                  <c:v>4.0950340000000001</c:v>
                </c:pt>
                <c:pt idx="24439">
                  <c:v>4.0977059999999996</c:v>
                </c:pt>
                <c:pt idx="24440">
                  <c:v>4.0984449999999999</c:v>
                </c:pt>
                <c:pt idx="24441">
                  <c:v>4.0950839999999999</c:v>
                </c:pt>
                <c:pt idx="24442">
                  <c:v>4.0949759999999999</c:v>
                </c:pt>
                <c:pt idx="24443">
                  <c:v>4.096298</c:v>
                </c:pt>
                <c:pt idx="24444">
                  <c:v>4.0929349999999998</c:v>
                </c:pt>
                <c:pt idx="24445">
                  <c:v>4.0906659999999997</c:v>
                </c:pt>
                <c:pt idx="24446">
                  <c:v>4.0946809999999996</c:v>
                </c:pt>
                <c:pt idx="24447">
                  <c:v>4.096724</c:v>
                </c:pt>
                <c:pt idx="24448">
                  <c:v>4.0943779999999999</c:v>
                </c:pt>
                <c:pt idx="24449">
                  <c:v>4.097289</c:v>
                </c:pt>
                <c:pt idx="24450">
                  <c:v>4.0997260000000004</c:v>
                </c:pt>
                <c:pt idx="24451">
                  <c:v>4.0932459999999997</c:v>
                </c:pt>
                <c:pt idx="24452">
                  <c:v>4.0899539999999996</c:v>
                </c:pt>
                <c:pt idx="24453">
                  <c:v>4.0946230000000003</c:v>
                </c:pt>
                <c:pt idx="24454">
                  <c:v>4.095834</c:v>
                </c:pt>
                <c:pt idx="24455">
                  <c:v>4.0956320000000002</c:v>
                </c:pt>
                <c:pt idx="24456">
                  <c:v>4.0964960000000001</c:v>
                </c:pt>
                <c:pt idx="24457">
                  <c:v>4.0972860000000004</c:v>
                </c:pt>
                <c:pt idx="24458">
                  <c:v>4.1067460000000002</c:v>
                </c:pt>
                <c:pt idx="24459">
                  <c:v>4.1122839999999998</c:v>
                </c:pt>
                <c:pt idx="24460">
                  <c:v>4.1078549999999998</c:v>
                </c:pt>
                <c:pt idx="24461">
                  <c:v>4.1035050000000002</c:v>
                </c:pt>
                <c:pt idx="24462">
                  <c:v>4.1011030000000002</c:v>
                </c:pt>
                <c:pt idx="24463">
                  <c:v>4.1011559999999996</c:v>
                </c:pt>
                <c:pt idx="24464">
                  <c:v>4.1031649999999997</c:v>
                </c:pt>
                <c:pt idx="24465">
                  <c:v>4.1044910000000003</c:v>
                </c:pt>
                <c:pt idx="24466">
                  <c:v>4.1059190000000001</c:v>
                </c:pt>
                <c:pt idx="24467">
                  <c:v>4.1077070000000004</c:v>
                </c:pt>
                <c:pt idx="24468">
                  <c:v>4.1066630000000002</c:v>
                </c:pt>
                <c:pt idx="24469">
                  <c:v>4.1039479999999999</c:v>
                </c:pt>
                <c:pt idx="24470">
                  <c:v>4.1063789999999996</c:v>
                </c:pt>
                <c:pt idx="24471">
                  <c:v>4.1100779999999997</c:v>
                </c:pt>
                <c:pt idx="24472">
                  <c:v>4.1079439999999998</c:v>
                </c:pt>
                <c:pt idx="24473">
                  <c:v>4.1030499999999996</c:v>
                </c:pt>
                <c:pt idx="24474">
                  <c:v>4.1034369999999996</c:v>
                </c:pt>
                <c:pt idx="24475">
                  <c:v>4.1085349999999998</c:v>
                </c:pt>
                <c:pt idx="24476">
                  <c:v>4.109604</c:v>
                </c:pt>
                <c:pt idx="24477">
                  <c:v>4.1061529999999999</c:v>
                </c:pt>
                <c:pt idx="24478">
                  <c:v>4.1039079999999997</c:v>
                </c:pt>
                <c:pt idx="24479">
                  <c:v>4.1044200000000002</c:v>
                </c:pt>
                <c:pt idx="24480">
                  <c:v>4.1076389999999998</c:v>
                </c:pt>
                <c:pt idx="24481">
                  <c:v>4.1099379999999996</c:v>
                </c:pt>
                <c:pt idx="24482">
                  <c:v>4.1075119999999998</c:v>
                </c:pt>
                <c:pt idx="24483">
                  <c:v>4.1072259999999998</c:v>
                </c:pt>
                <c:pt idx="24484">
                  <c:v>4.1104599999999998</c:v>
                </c:pt>
                <c:pt idx="24485">
                  <c:v>4.1100099999999999</c:v>
                </c:pt>
                <c:pt idx="24486">
                  <c:v>4.1081580000000004</c:v>
                </c:pt>
                <c:pt idx="24487">
                  <c:v>4.1124679999999998</c:v>
                </c:pt>
                <c:pt idx="24488">
                  <c:v>4.1142149999999997</c:v>
                </c:pt>
                <c:pt idx="24489">
                  <c:v>4.1075670000000004</c:v>
                </c:pt>
                <c:pt idx="24490">
                  <c:v>4.1072439999999997</c:v>
                </c:pt>
                <c:pt idx="24491">
                  <c:v>4.1117699999999999</c:v>
                </c:pt>
                <c:pt idx="24492">
                  <c:v>4.1089820000000001</c:v>
                </c:pt>
                <c:pt idx="24493">
                  <c:v>4.107183</c:v>
                </c:pt>
                <c:pt idx="24494">
                  <c:v>4.110328</c:v>
                </c:pt>
                <c:pt idx="24495">
                  <c:v>4.1085240000000001</c:v>
                </c:pt>
                <c:pt idx="24496">
                  <c:v>4.1029260000000001</c:v>
                </c:pt>
                <c:pt idx="24497">
                  <c:v>4.1029289999999996</c:v>
                </c:pt>
                <c:pt idx="24498">
                  <c:v>4.1070289999999998</c:v>
                </c:pt>
                <c:pt idx="24499">
                  <c:v>4.1088589999999998</c:v>
                </c:pt>
                <c:pt idx="24500">
                  <c:v>4.1063660000000004</c:v>
                </c:pt>
                <c:pt idx="24501">
                  <c:v>4.1042769999999997</c:v>
                </c:pt>
                <c:pt idx="24502">
                  <c:v>4.1086020000000003</c:v>
                </c:pt>
                <c:pt idx="24503">
                  <c:v>4.112946</c:v>
                </c:pt>
                <c:pt idx="24504">
                  <c:v>4.1132749999999998</c:v>
                </c:pt>
                <c:pt idx="24505">
                  <c:v>4.1146390000000004</c:v>
                </c:pt>
                <c:pt idx="24506">
                  <c:v>4.1154149999999996</c:v>
                </c:pt>
                <c:pt idx="24507">
                  <c:v>4.1158440000000001</c:v>
                </c:pt>
                <c:pt idx="24508">
                  <c:v>4.1173279999999997</c:v>
                </c:pt>
                <c:pt idx="24509">
                  <c:v>4.1135479999999998</c:v>
                </c:pt>
                <c:pt idx="24510">
                  <c:v>4.1095370000000004</c:v>
                </c:pt>
                <c:pt idx="24511">
                  <c:v>4.11198</c:v>
                </c:pt>
                <c:pt idx="24512">
                  <c:v>4.1159179999999997</c:v>
                </c:pt>
                <c:pt idx="24513">
                  <c:v>4.1155619999999997</c:v>
                </c:pt>
                <c:pt idx="24514">
                  <c:v>4.1125420000000004</c:v>
                </c:pt>
                <c:pt idx="24515">
                  <c:v>4.1131900000000003</c:v>
                </c:pt>
                <c:pt idx="24516">
                  <c:v>4.1145100000000001</c:v>
                </c:pt>
                <c:pt idx="24517">
                  <c:v>4.1117840000000001</c:v>
                </c:pt>
                <c:pt idx="24518">
                  <c:v>4.1098610000000004</c:v>
                </c:pt>
                <c:pt idx="24519">
                  <c:v>4.1117549999999996</c:v>
                </c:pt>
                <c:pt idx="24520">
                  <c:v>4.1147359999999997</c:v>
                </c:pt>
                <c:pt idx="24521">
                  <c:v>4.1166410000000004</c:v>
                </c:pt>
                <c:pt idx="24522">
                  <c:v>4.1187829999999996</c:v>
                </c:pt>
                <c:pt idx="24523">
                  <c:v>4.1207520000000004</c:v>
                </c:pt>
                <c:pt idx="24524">
                  <c:v>4.1190389999999999</c:v>
                </c:pt>
                <c:pt idx="24525">
                  <c:v>4.1158049999999999</c:v>
                </c:pt>
                <c:pt idx="24526">
                  <c:v>4.1161529999999997</c:v>
                </c:pt>
                <c:pt idx="24527">
                  <c:v>4.1195919999999999</c:v>
                </c:pt>
                <c:pt idx="24528">
                  <c:v>4.121518</c:v>
                </c:pt>
                <c:pt idx="24529">
                  <c:v>4.1220039999999996</c:v>
                </c:pt>
                <c:pt idx="24530">
                  <c:v>4.1230950000000002</c:v>
                </c:pt>
                <c:pt idx="24531">
                  <c:v>4.1229269999999998</c:v>
                </c:pt>
                <c:pt idx="24532">
                  <c:v>4.1214760000000004</c:v>
                </c:pt>
                <c:pt idx="24533">
                  <c:v>4.1203260000000004</c:v>
                </c:pt>
                <c:pt idx="24534">
                  <c:v>4.1212970000000002</c:v>
                </c:pt>
                <c:pt idx="24535">
                  <c:v>4.1204039999999997</c:v>
                </c:pt>
                <c:pt idx="24536">
                  <c:v>4.1202100000000002</c:v>
                </c:pt>
                <c:pt idx="24537">
                  <c:v>4.1217509999999997</c:v>
                </c:pt>
                <c:pt idx="24538">
                  <c:v>4.1218009999999996</c:v>
                </c:pt>
                <c:pt idx="24539">
                  <c:v>4.1210959999999996</c:v>
                </c:pt>
                <c:pt idx="24540">
                  <c:v>4.1167670000000003</c:v>
                </c:pt>
                <c:pt idx="24541">
                  <c:v>4.1155540000000004</c:v>
                </c:pt>
                <c:pt idx="24542">
                  <c:v>4.1225110000000003</c:v>
                </c:pt>
                <c:pt idx="24543">
                  <c:v>4.1257830000000002</c:v>
                </c:pt>
                <c:pt idx="24544">
                  <c:v>4.1236189999999997</c:v>
                </c:pt>
                <c:pt idx="24545">
                  <c:v>4.1227309999999999</c:v>
                </c:pt>
                <c:pt idx="24546">
                  <c:v>4.1226969999999996</c:v>
                </c:pt>
                <c:pt idx="24547">
                  <c:v>4.1227970000000003</c:v>
                </c:pt>
                <c:pt idx="24548">
                  <c:v>4.1240399999999999</c:v>
                </c:pt>
                <c:pt idx="24549">
                  <c:v>4.1243489999999996</c:v>
                </c:pt>
                <c:pt idx="24550">
                  <c:v>4.1228879999999997</c:v>
                </c:pt>
                <c:pt idx="24551">
                  <c:v>4.1199159999999999</c:v>
                </c:pt>
                <c:pt idx="24552">
                  <c:v>4.1175819999999996</c:v>
                </c:pt>
                <c:pt idx="24553">
                  <c:v>4.1202579999999998</c:v>
                </c:pt>
                <c:pt idx="24554">
                  <c:v>4.122528</c:v>
                </c:pt>
                <c:pt idx="24555">
                  <c:v>4.1227359999999997</c:v>
                </c:pt>
                <c:pt idx="24556">
                  <c:v>4.1248269999999998</c:v>
                </c:pt>
                <c:pt idx="24557">
                  <c:v>4.124288</c:v>
                </c:pt>
                <c:pt idx="24558">
                  <c:v>4.12432</c:v>
                </c:pt>
                <c:pt idx="24559">
                  <c:v>4.1300720000000002</c:v>
                </c:pt>
                <c:pt idx="24560">
                  <c:v>4.1335790000000001</c:v>
                </c:pt>
                <c:pt idx="24561">
                  <c:v>4.1314859999999998</c:v>
                </c:pt>
                <c:pt idx="24562">
                  <c:v>4.130592</c:v>
                </c:pt>
                <c:pt idx="24563">
                  <c:v>4.1339259999999998</c:v>
                </c:pt>
                <c:pt idx="24564">
                  <c:v>4.1373550000000003</c:v>
                </c:pt>
                <c:pt idx="24565">
                  <c:v>4.1372270000000002</c:v>
                </c:pt>
                <c:pt idx="24566">
                  <c:v>4.1319189999999999</c:v>
                </c:pt>
                <c:pt idx="24567">
                  <c:v>4.1285540000000003</c:v>
                </c:pt>
                <c:pt idx="24568">
                  <c:v>4.1337599999999997</c:v>
                </c:pt>
                <c:pt idx="24569">
                  <c:v>4.136876</c:v>
                </c:pt>
                <c:pt idx="24570">
                  <c:v>4.1366680000000002</c:v>
                </c:pt>
                <c:pt idx="24571">
                  <c:v>4.138522</c:v>
                </c:pt>
                <c:pt idx="24572">
                  <c:v>4.1367710000000004</c:v>
                </c:pt>
                <c:pt idx="24573">
                  <c:v>4.134144</c:v>
                </c:pt>
                <c:pt idx="24574">
                  <c:v>4.1350509999999998</c:v>
                </c:pt>
                <c:pt idx="24575">
                  <c:v>4.1333690000000001</c:v>
                </c:pt>
                <c:pt idx="24576">
                  <c:v>4.1308439999999997</c:v>
                </c:pt>
                <c:pt idx="24577">
                  <c:v>4.1308819999999997</c:v>
                </c:pt>
                <c:pt idx="24578">
                  <c:v>4.1341900000000003</c:v>
                </c:pt>
                <c:pt idx="24579">
                  <c:v>4.1355449999999996</c:v>
                </c:pt>
                <c:pt idx="24580">
                  <c:v>4.132441</c:v>
                </c:pt>
                <c:pt idx="24581">
                  <c:v>4.1317329999999997</c:v>
                </c:pt>
                <c:pt idx="24582">
                  <c:v>4.1303789999999996</c:v>
                </c:pt>
                <c:pt idx="24583">
                  <c:v>4.1277860000000004</c:v>
                </c:pt>
                <c:pt idx="24584">
                  <c:v>4.1322359999999998</c:v>
                </c:pt>
                <c:pt idx="24585">
                  <c:v>4.1358990000000002</c:v>
                </c:pt>
                <c:pt idx="24586">
                  <c:v>4.1323999999999996</c:v>
                </c:pt>
                <c:pt idx="24587">
                  <c:v>4.1304449999999999</c:v>
                </c:pt>
                <c:pt idx="24588">
                  <c:v>4.1335360000000003</c:v>
                </c:pt>
                <c:pt idx="24589">
                  <c:v>4.1346759999999998</c:v>
                </c:pt>
                <c:pt idx="24590">
                  <c:v>4.1317440000000003</c:v>
                </c:pt>
                <c:pt idx="24591">
                  <c:v>4.129365</c:v>
                </c:pt>
                <c:pt idx="24592">
                  <c:v>4.1321570000000003</c:v>
                </c:pt>
                <c:pt idx="24593">
                  <c:v>4.1359120000000003</c:v>
                </c:pt>
                <c:pt idx="24594">
                  <c:v>4.1331680000000004</c:v>
                </c:pt>
                <c:pt idx="24595">
                  <c:v>4.1318849999999996</c:v>
                </c:pt>
                <c:pt idx="24596">
                  <c:v>4.1362139999999998</c:v>
                </c:pt>
                <c:pt idx="24597">
                  <c:v>4.1375140000000004</c:v>
                </c:pt>
                <c:pt idx="24598">
                  <c:v>4.1342819999999998</c:v>
                </c:pt>
                <c:pt idx="24599">
                  <c:v>4.13462</c:v>
                </c:pt>
                <c:pt idx="24600">
                  <c:v>4.1368220000000004</c:v>
                </c:pt>
                <c:pt idx="24601">
                  <c:v>4.1338739999999996</c:v>
                </c:pt>
                <c:pt idx="24602">
                  <c:v>4.1296350000000004</c:v>
                </c:pt>
                <c:pt idx="24603">
                  <c:v>4.1305389999999997</c:v>
                </c:pt>
                <c:pt idx="24604">
                  <c:v>4.1345450000000001</c:v>
                </c:pt>
                <c:pt idx="24605">
                  <c:v>4.1329690000000001</c:v>
                </c:pt>
                <c:pt idx="24606">
                  <c:v>4.1292540000000004</c:v>
                </c:pt>
                <c:pt idx="24607">
                  <c:v>4.1322140000000003</c:v>
                </c:pt>
                <c:pt idx="24608">
                  <c:v>4.1380160000000004</c:v>
                </c:pt>
                <c:pt idx="24609">
                  <c:v>4.1404370000000004</c:v>
                </c:pt>
                <c:pt idx="24610">
                  <c:v>4.1364830000000001</c:v>
                </c:pt>
                <c:pt idx="24611">
                  <c:v>4.1356200000000003</c:v>
                </c:pt>
                <c:pt idx="24612">
                  <c:v>4.1398599999999997</c:v>
                </c:pt>
                <c:pt idx="24613">
                  <c:v>4.1413380000000002</c:v>
                </c:pt>
                <c:pt idx="24614">
                  <c:v>4.1406989999999997</c:v>
                </c:pt>
                <c:pt idx="24615">
                  <c:v>4.138636</c:v>
                </c:pt>
                <c:pt idx="24616">
                  <c:v>4.1373819999999997</c:v>
                </c:pt>
                <c:pt idx="24617">
                  <c:v>4.1384160000000003</c:v>
                </c:pt>
                <c:pt idx="24618">
                  <c:v>4.138191</c:v>
                </c:pt>
                <c:pt idx="24619">
                  <c:v>4.1384480000000003</c:v>
                </c:pt>
                <c:pt idx="24620">
                  <c:v>4.1401060000000003</c:v>
                </c:pt>
                <c:pt idx="24621">
                  <c:v>4.1413089999999997</c:v>
                </c:pt>
                <c:pt idx="24622">
                  <c:v>4.1404620000000003</c:v>
                </c:pt>
                <c:pt idx="24623">
                  <c:v>4.1399059999999999</c:v>
                </c:pt>
                <c:pt idx="24624">
                  <c:v>4.1397209999999998</c:v>
                </c:pt>
                <c:pt idx="24625">
                  <c:v>4.1406830000000001</c:v>
                </c:pt>
                <c:pt idx="24626">
                  <c:v>4.1416870000000001</c:v>
                </c:pt>
                <c:pt idx="24627">
                  <c:v>4.1403239999999997</c:v>
                </c:pt>
                <c:pt idx="24628">
                  <c:v>4.1395460000000002</c:v>
                </c:pt>
                <c:pt idx="24629">
                  <c:v>4.1404490000000003</c:v>
                </c:pt>
                <c:pt idx="24630">
                  <c:v>4.1420830000000004</c:v>
                </c:pt>
                <c:pt idx="24631">
                  <c:v>4.1443529999999997</c:v>
                </c:pt>
                <c:pt idx="24632">
                  <c:v>4.1424260000000004</c:v>
                </c:pt>
                <c:pt idx="24633">
                  <c:v>4.140339</c:v>
                </c:pt>
                <c:pt idx="24634">
                  <c:v>4.1402900000000002</c:v>
                </c:pt>
                <c:pt idx="24635">
                  <c:v>4.13727</c:v>
                </c:pt>
                <c:pt idx="24636">
                  <c:v>4.1335990000000002</c:v>
                </c:pt>
                <c:pt idx="24637">
                  <c:v>4.1326260000000001</c:v>
                </c:pt>
                <c:pt idx="24638">
                  <c:v>4.1351849999999999</c:v>
                </c:pt>
                <c:pt idx="24639">
                  <c:v>4.1402510000000001</c:v>
                </c:pt>
                <c:pt idx="24640">
                  <c:v>4.1408180000000003</c:v>
                </c:pt>
                <c:pt idx="24641">
                  <c:v>4.1367469999999997</c:v>
                </c:pt>
                <c:pt idx="24642">
                  <c:v>4.1364580000000002</c:v>
                </c:pt>
                <c:pt idx="24643">
                  <c:v>4.1386399999999997</c:v>
                </c:pt>
                <c:pt idx="24644">
                  <c:v>4.1355149999999998</c:v>
                </c:pt>
                <c:pt idx="24645">
                  <c:v>4.1354610000000003</c:v>
                </c:pt>
                <c:pt idx="24646">
                  <c:v>4.1418419999999996</c:v>
                </c:pt>
                <c:pt idx="24647">
                  <c:v>4.1459609999999998</c:v>
                </c:pt>
                <c:pt idx="24648">
                  <c:v>4.1463939999999999</c:v>
                </c:pt>
                <c:pt idx="24649">
                  <c:v>4.1437780000000002</c:v>
                </c:pt>
                <c:pt idx="24650">
                  <c:v>4.1416320000000004</c:v>
                </c:pt>
                <c:pt idx="24651">
                  <c:v>4.1484870000000003</c:v>
                </c:pt>
                <c:pt idx="24652">
                  <c:v>4.1531779999999996</c:v>
                </c:pt>
                <c:pt idx="24653">
                  <c:v>4.1507820000000004</c:v>
                </c:pt>
                <c:pt idx="24654">
                  <c:v>4.1523370000000002</c:v>
                </c:pt>
                <c:pt idx="24655">
                  <c:v>4.152882</c:v>
                </c:pt>
                <c:pt idx="24656">
                  <c:v>4.150614</c:v>
                </c:pt>
                <c:pt idx="24657">
                  <c:v>4.1535909999999996</c:v>
                </c:pt>
                <c:pt idx="24658">
                  <c:v>4.1548280000000002</c:v>
                </c:pt>
                <c:pt idx="24659">
                  <c:v>4.1494080000000002</c:v>
                </c:pt>
                <c:pt idx="24660">
                  <c:v>4.148104</c:v>
                </c:pt>
                <c:pt idx="24661">
                  <c:v>4.1485750000000001</c:v>
                </c:pt>
                <c:pt idx="24662">
                  <c:v>4.1438220000000001</c:v>
                </c:pt>
                <c:pt idx="24663">
                  <c:v>4.1451960000000003</c:v>
                </c:pt>
                <c:pt idx="24664">
                  <c:v>4.1516900000000003</c:v>
                </c:pt>
                <c:pt idx="24665">
                  <c:v>4.1510860000000003</c:v>
                </c:pt>
                <c:pt idx="24666">
                  <c:v>4.1470779999999996</c:v>
                </c:pt>
                <c:pt idx="24667">
                  <c:v>4.1476870000000003</c:v>
                </c:pt>
                <c:pt idx="24668">
                  <c:v>4.1483670000000004</c:v>
                </c:pt>
                <c:pt idx="24669">
                  <c:v>4.1453620000000004</c:v>
                </c:pt>
                <c:pt idx="24670">
                  <c:v>4.1428229999999999</c:v>
                </c:pt>
                <c:pt idx="24671">
                  <c:v>4.141197</c:v>
                </c:pt>
                <c:pt idx="24672">
                  <c:v>4.142347</c:v>
                </c:pt>
                <c:pt idx="24673">
                  <c:v>4.1455510000000002</c:v>
                </c:pt>
                <c:pt idx="24674">
                  <c:v>4.1459999999999999</c:v>
                </c:pt>
                <c:pt idx="24675">
                  <c:v>4.1432279999999997</c:v>
                </c:pt>
                <c:pt idx="24676">
                  <c:v>4.1428459999999996</c:v>
                </c:pt>
                <c:pt idx="24677">
                  <c:v>4.1463979999999996</c:v>
                </c:pt>
                <c:pt idx="24678">
                  <c:v>4.1479889999999999</c:v>
                </c:pt>
                <c:pt idx="24679">
                  <c:v>4.1463450000000002</c:v>
                </c:pt>
                <c:pt idx="24680">
                  <c:v>4.1453550000000003</c:v>
                </c:pt>
                <c:pt idx="24681">
                  <c:v>4.1441229999999996</c:v>
                </c:pt>
                <c:pt idx="24682">
                  <c:v>4.1435789999999999</c:v>
                </c:pt>
                <c:pt idx="24683">
                  <c:v>4.1466200000000004</c:v>
                </c:pt>
                <c:pt idx="24684">
                  <c:v>4.1459400000000004</c:v>
                </c:pt>
                <c:pt idx="24685">
                  <c:v>4.1425910000000004</c:v>
                </c:pt>
                <c:pt idx="24686">
                  <c:v>4.1440099999999997</c:v>
                </c:pt>
                <c:pt idx="24687">
                  <c:v>4.1451890000000002</c:v>
                </c:pt>
                <c:pt idx="24688">
                  <c:v>4.1471200000000001</c:v>
                </c:pt>
                <c:pt idx="24689">
                  <c:v>4.1505419999999997</c:v>
                </c:pt>
                <c:pt idx="24690">
                  <c:v>4.1499930000000003</c:v>
                </c:pt>
                <c:pt idx="24691">
                  <c:v>4.1520549999999998</c:v>
                </c:pt>
                <c:pt idx="24692">
                  <c:v>4.1553940000000003</c:v>
                </c:pt>
                <c:pt idx="24693">
                  <c:v>4.153314</c:v>
                </c:pt>
                <c:pt idx="24694">
                  <c:v>4.1531310000000001</c:v>
                </c:pt>
                <c:pt idx="24695">
                  <c:v>4.1528359999999997</c:v>
                </c:pt>
                <c:pt idx="24696">
                  <c:v>4.1481060000000003</c:v>
                </c:pt>
                <c:pt idx="24697">
                  <c:v>4.1484730000000001</c:v>
                </c:pt>
                <c:pt idx="24698">
                  <c:v>4.1533490000000004</c:v>
                </c:pt>
                <c:pt idx="24699">
                  <c:v>4.1546950000000002</c:v>
                </c:pt>
                <c:pt idx="24700">
                  <c:v>4.1543450000000002</c:v>
                </c:pt>
                <c:pt idx="24701">
                  <c:v>4.1556309999999996</c:v>
                </c:pt>
                <c:pt idx="24702">
                  <c:v>4.1559860000000004</c:v>
                </c:pt>
                <c:pt idx="24703">
                  <c:v>4.1543270000000003</c:v>
                </c:pt>
                <c:pt idx="24704">
                  <c:v>4.1568639999999997</c:v>
                </c:pt>
                <c:pt idx="24705">
                  <c:v>4.1584380000000003</c:v>
                </c:pt>
                <c:pt idx="24706">
                  <c:v>4.1532400000000003</c:v>
                </c:pt>
                <c:pt idx="24707">
                  <c:v>4.1524369999999999</c:v>
                </c:pt>
                <c:pt idx="24708">
                  <c:v>4.1580969999999997</c:v>
                </c:pt>
                <c:pt idx="24709">
                  <c:v>4.1597520000000001</c:v>
                </c:pt>
                <c:pt idx="24710">
                  <c:v>4.1553589999999998</c:v>
                </c:pt>
                <c:pt idx="24711">
                  <c:v>4.1547409999999996</c:v>
                </c:pt>
                <c:pt idx="24712">
                  <c:v>4.1553599999999999</c:v>
                </c:pt>
                <c:pt idx="24713">
                  <c:v>4.1520770000000002</c:v>
                </c:pt>
                <c:pt idx="24714">
                  <c:v>4.1529379999999998</c:v>
                </c:pt>
                <c:pt idx="24715">
                  <c:v>4.1567109999999996</c:v>
                </c:pt>
                <c:pt idx="24716">
                  <c:v>4.1551840000000002</c:v>
                </c:pt>
                <c:pt idx="24717">
                  <c:v>4.1531120000000001</c:v>
                </c:pt>
                <c:pt idx="24718">
                  <c:v>4.1555999999999997</c:v>
                </c:pt>
                <c:pt idx="24719">
                  <c:v>4.1566679999999998</c:v>
                </c:pt>
                <c:pt idx="24720">
                  <c:v>4.1536790000000003</c:v>
                </c:pt>
                <c:pt idx="24721">
                  <c:v>4.1516690000000001</c:v>
                </c:pt>
                <c:pt idx="24722">
                  <c:v>4.1526370000000004</c:v>
                </c:pt>
                <c:pt idx="24723">
                  <c:v>4.1566150000000004</c:v>
                </c:pt>
                <c:pt idx="24724">
                  <c:v>4.1601730000000003</c:v>
                </c:pt>
                <c:pt idx="24725">
                  <c:v>4.1592359999999999</c:v>
                </c:pt>
                <c:pt idx="24726">
                  <c:v>4.1558999999999999</c:v>
                </c:pt>
                <c:pt idx="24727">
                  <c:v>4.1542599999999998</c:v>
                </c:pt>
                <c:pt idx="24728">
                  <c:v>4.1568019999999999</c:v>
                </c:pt>
                <c:pt idx="24729">
                  <c:v>4.1586280000000002</c:v>
                </c:pt>
                <c:pt idx="24730">
                  <c:v>4.1580969999999997</c:v>
                </c:pt>
                <c:pt idx="24731">
                  <c:v>4.1630609999999999</c:v>
                </c:pt>
                <c:pt idx="24732">
                  <c:v>4.1639270000000002</c:v>
                </c:pt>
                <c:pt idx="24733">
                  <c:v>4.1583009999999998</c:v>
                </c:pt>
                <c:pt idx="24734">
                  <c:v>4.1632720000000001</c:v>
                </c:pt>
                <c:pt idx="24735">
                  <c:v>4.1696350000000004</c:v>
                </c:pt>
                <c:pt idx="24736">
                  <c:v>4.1632439999999997</c:v>
                </c:pt>
                <c:pt idx="24737">
                  <c:v>4.1596099999999998</c:v>
                </c:pt>
                <c:pt idx="24738">
                  <c:v>4.166709</c:v>
                </c:pt>
                <c:pt idx="24739">
                  <c:v>4.1744820000000002</c:v>
                </c:pt>
                <c:pt idx="24740">
                  <c:v>4.1750210000000001</c:v>
                </c:pt>
                <c:pt idx="24741">
                  <c:v>4.16988</c:v>
                </c:pt>
                <c:pt idx="24742">
                  <c:v>4.1640090000000001</c:v>
                </c:pt>
                <c:pt idx="24743">
                  <c:v>4.1653079999999996</c:v>
                </c:pt>
                <c:pt idx="24744">
                  <c:v>4.1708850000000002</c:v>
                </c:pt>
                <c:pt idx="24745">
                  <c:v>4.1696280000000003</c:v>
                </c:pt>
                <c:pt idx="24746">
                  <c:v>4.1667009999999998</c:v>
                </c:pt>
                <c:pt idx="24747">
                  <c:v>4.1674490000000004</c:v>
                </c:pt>
                <c:pt idx="24748">
                  <c:v>4.167942</c:v>
                </c:pt>
                <c:pt idx="24749">
                  <c:v>4.1681840000000001</c:v>
                </c:pt>
                <c:pt idx="24750">
                  <c:v>4.167001</c:v>
                </c:pt>
                <c:pt idx="24751">
                  <c:v>4.1652829999999996</c:v>
                </c:pt>
                <c:pt idx="24752">
                  <c:v>4.1647439999999998</c:v>
                </c:pt>
                <c:pt idx="24753">
                  <c:v>4.1642919999999997</c:v>
                </c:pt>
                <c:pt idx="24754">
                  <c:v>4.1672399999999996</c:v>
                </c:pt>
                <c:pt idx="24755">
                  <c:v>4.1700039999999996</c:v>
                </c:pt>
                <c:pt idx="24756">
                  <c:v>4.165902</c:v>
                </c:pt>
                <c:pt idx="24757">
                  <c:v>4.1635169999999997</c:v>
                </c:pt>
                <c:pt idx="24758">
                  <c:v>4.1639970000000002</c:v>
                </c:pt>
                <c:pt idx="24759">
                  <c:v>4.1638169999999999</c:v>
                </c:pt>
                <c:pt idx="24760">
                  <c:v>4.1657609999999998</c:v>
                </c:pt>
                <c:pt idx="24761">
                  <c:v>4.1696499999999999</c:v>
                </c:pt>
                <c:pt idx="24762">
                  <c:v>4.1736259999999996</c:v>
                </c:pt>
                <c:pt idx="24763">
                  <c:v>4.1718010000000003</c:v>
                </c:pt>
                <c:pt idx="24764">
                  <c:v>4.1662869999999996</c:v>
                </c:pt>
                <c:pt idx="24765">
                  <c:v>4.1668880000000001</c:v>
                </c:pt>
                <c:pt idx="24766">
                  <c:v>4.1671399999999998</c:v>
                </c:pt>
                <c:pt idx="24767">
                  <c:v>4.1634859999999998</c:v>
                </c:pt>
                <c:pt idx="24768">
                  <c:v>4.1656380000000004</c:v>
                </c:pt>
                <c:pt idx="24769">
                  <c:v>4.1696749999999998</c:v>
                </c:pt>
                <c:pt idx="24770">
                  <c:v>4.167414</c:v>
                </c:pt>
                <c:pt idx="24771">
                  <c:v>4.1673530000000003</c:v>
                </c:pt>
                <c:pt idx="24772">
                  <c:v>4.1721779999999997</c:v>
                </c:pt>
                <c:pt idx="24773">
                  <c:v>4.1726299999999998</c:v>
                </c:pt>
                <c:pt idx="24774">
                  <c:v>4.1687240000000001</c:v>
                </c:pt>
                <c:pt idx="24775">
                  <c:v>4.1723150000000002</c:v>
                </c:pt>
                <c:pt idx="24776">
                  <c:v>4.1758009999999999</c:v>
                </c:pt>
                <c:pt idx="24777">
                  <c:v>4.170407</c:v>
                </c:pt>
                <c:pt idx="24778">
                  <c:v>4.1683430000000001</c:v>
                </c:pt>
                <c:pt idx="24779">
                  <c:v>4.169683</c:v>
                </c:pt>
                <c:pt idx="24780">
                  <c:v>4.1709339999999999</c:v>
                </c:pt>
                <c:pt idx="24781">
                  <c:v>4.1710849999999997</c:v>
                </c:pt>
                <c:pt idx="24782">
                  <c:v>4.1698380000000004</c:v>
                </c:pt>
                <c:pt idx="24783">
                  <c:v>4.1722809999999999</c:v>
                </c:pt>
                <c:pt idx="24784">
                  <c:v>4.1750119999999997</c:v>
                </c:pt>
                <c:pt idx="24785">
                  <c:v>4.171869</c:v>
                </c:pt>
                <c:pt idx="24786">
                  <c:v>4.1680469999999996</c:v>
                </c:pt>
                <c:pt idx="24787">
                  <c:v>4.1707090000000004</c:v>
                </c:pt>
                <c:pt idx="24788">
                  <c:v>4.1703299999999999</c:v>
                </c:pt>
                <c:pt idx="24789">
                  <c:v>4.1666569999999998</c:v>
                </c:pt>
                <c:pt idx="24790">
                  <c:v>4.1693910000000001</c:v>
                </c:pt>
                <c:pt idx="24791">
                  <c:v>4.1719590000000002</c:v>
                </c:pt>
                <c:pt idx="24792">
                  <c:v>4.1689910000000001</c:v>
                </c:pt>
                <c:pt idx="24793">
                  <c:v>4.1699719999999996</c:v>
                </c:pt>
                <c:pt idx="24794">
                  <c:v>4.1726640000000002</c:v>
                </c:pt>
                <c:pt idx="24795">
                  <c:v>4.1703939999999999</c:v>
                </c:pt>
                <c:pt idx="24796">
                  <c:v>4.1693350000000002</c:v>
                </c:pt>
                <c:pt idx="24797">
                  <c:v>4.1727030000000003</c:v>
                </c:pt>
                <c:pt idx="24798">
                  <c:v>4.1748770000000004</c:v>
                </c:pt>
                <c:pt idx="24799">
                  <c:v>4.1760270000000004</c:v>
                </c:pt>
                <c:pt idx="24800">
                  <c:v>4.1774240000000002</c:v>
                </c:pt>
                <c:pt idx="24801">
                  <c:v>4.1800829999999998</c:v>
                </c:pt>
                <c:pt idx="24802">
                  <c:v>4.1801919999999999</c:v>
                </c:pt>
                <c:pt idx="24803">
                  <c:v>4.1775989999999998</c:v>
                </c:pt>
                <c:pt idx="24804">
                  <c:v>4.1774339999999999</c:v>
                </c:pt>
                <c:pt idx="24805">
                  <c:v>4.1791260000000001</c:v>
                </c:pt>
                <c:pt idx="24806">
                  <c:v>4.1801529999999998</c:v>
                </c:pt>
                <c:pt idx="24807">
                  <c:v>4.1812699999999996</c:v>
                </c:pt>
                <c:pt idx="24808">
                  <c:v>4.1778469999999999</c:v>
                </c:pt>
                <c:pt idx="24809">
                  <c:v>4.17462</c:v>
                </c:pt>
                <c:pt idx="24810">
                  <c:v>4.1752560000000001</c:v>
                </c:pt>
                <c:pt idx="24811">
                  <c:v>4.1762689999999996</c:v>
                </c:pt>
                <c:pt idx="24812">
                  <c:v>4.179951</c:v>
                </c:pt>
                <c:pt idx="24813">
                  <c:v>4.1824339999999998</c:v>
                </c:pt>
                <c:pt idx="24814">
                  <c:v>4.1800110000000004</c:v>
                </c:pt>
                <c:pt idx="24815">
                  <c:v>4.1775779999999996</c:v>
                </c:pt>
                <c:pt idx="24816">
                  <c:v>4.177111</c:v>
                </c:pt>
                <c:pt idx="24817">
                  <c:v>4.177327</c:v>
                </c:pt>
                <c:pt idx="24818">
                  <c:v>4.1767469999999998</c:v>
                </c:pt>
                <c:pt idx="24819">
                  <c:v>4.1769639999999999</c:v>
                </c:pt>
                <c:pt idx="24820">
                  <c:v>4.1766129999999997</c:v>
                </c:pt>
                <c:pt idx="24821">
                  <c:v>4.1772689999999999</c:v>
                </c:pt>
                <c:pt idx="24822">
                  <c:v>4.1809969999999996</c:v>
                </c:pt>
                <c:pt idx="24823">
                  <c:v>4.1836719999999996</c:v>
                </c:pt>
                <c:pt idx="24824">
                  <c:v>4.1842030000000001</c:v>
                </c:pt>
                <c:pt idx="24825">
                  <c:v>4.1857759999999997</c:v>
                </c:pt>
                <c:pt idx="24826">
                  <c:v>4.1838899999999999</c:v>
                </c:pt>
                <c:pt idx="24827">
                  <c:v>4.1802330000000003</c:v>
                </c:pt>
                <c:pt idx="24828">
                  <c:v>4.1806830000000001</c:v>
                </c:pt>
                <c:pt idx="24829">
                  <c:v>4.1843810000000001</c:v>
                </c:pt>
                <c:pt idx="24830">
                  <c:v>4.1870250000000002</c:v>
                </c:pt>
                <c:pt idx="24831">
                  <c:v>4.1870399999999997</c:v>
                </c:pt>
                <c:pt idx="24832">
                  <c:v>4.1837179999999998</c:v>
                </c:pt>
                <c:pt idx="24833">
                  <c:v>4.1802599999999996</c:v>
                </c:pt>
                <c:pt idx="24834">
                  <c:v>4.1864939999999997</c:v>
                </c:pt>
                <c:pt idx="24835">
                  <c:v>4.1950310000000002</c:v>
                </c:pt>
                <c:pt idx="24836">
                  <c:v>4.1957209999999998</c:v>
                </c:pt>
                <c:pt idx="24837">
                  <c:v>4.1986090000000003</c:v>
                </c:pt>
                <c:pt idx="24838">
                  <c:v>4.1995250000000004</c:v>
                </c:pt>
                <c:pt idx="24839">
                  <c:v>4.1957170000000001</c:v>
                </c:pt>
                <c:pt idx="24840">
                  <c:v>4.1936780000000002</c:v>
                </c:pt>
                <c:pt idx="24841">
                  <c:v>4.1905340000000004</c:v>
                </c:pt>
                <c:pt idx="24842">
                  <c:v>4.188167</c:v>
                </c:pt>
                <c:pt idx="24843">
                  <c:v>4.1892050000000003</c:v>
                </c:pt>
                <c:pt idx="24844">
                  <c:v>4.1890000000000001</c:v>
                </c:pt>
                <c:pt idx="24845">
                  <c:v>4.1894929999999997</c:v>
                </c:pt>
                <c:pt idx="24846">
                  <c:v>4.1890000000000001</c:v>
                </c:pt>
                <c:pt idx="24847">
                  <c:v>4.1841530000000002</c:v>
                </c:pt>
                <c:pt idx="24848">
                  <c:v>4.1857829999999998</c:v>
                </c:pt>
                <c:pt idx="24849">
                  <c:v>4.1905190000000001</c:v>
                </c:pt>
                <c:pt idx="24850">
                  <c:v>4.1870880000000001</c:v>
                </c:pt>
                <c:pt idx="24851">
                  <c:v>4.1853020000000001</c:v>
                </c:pt>
                <c:pt idx="24852">
                  <c:v>4.1889729999999998</c:v>
                </c:pt>
                <c:pt idx="24853">
                  <c:v>4.188885</c:v>
                </c:pt>
                <c:pt idx="24854">
                  <c:v>4.1856099999999996</c:v>
                </c:pt>
                <c:pt idx="24855">
                  <c:v>4.1830280000000002</c:v>
                </c:pt>
                <c:pt idx="24856">
                  <c:v>4.1828099999999999</c:v>
                </c:pt>
                <c:pt idx="24857">
                  <c:v>4.1872850000000001</c:v>
                </c:pt>
                <c:pt idx="24858">
                  <c:v>4.1896570000000004</c:v>
                </c:pt>
                <c:pt idx="24859">
                  <c:v>4.1897450000000003</c:v>
                </c:pt>
                <c:pt idx="24860">
                  <c:v>4.1903639999999998</c:v>
                </c:pt>
                <c:pt idx="24861">
                  <c:v>4.1873279999999999</c:v>
                </c:pt>
                <c:pt idx="24862">
                  <c:v>4.1838920000000002</c:v>
                </c:pt>
                <c:pt idx="24863">
                  <c:v>4.1865379999999996</c:v>
                </c:pt>
                <c:pt idx="24864">
                  <c:v>4.1906330000000001</c:v>
                </c:pt>
                <c:pt idx="24865">
                  <c:v>4.1931940000000001</c:v>
                </c:pt>
                <c:pt idx="24866">
                  <c:v>4.1919899999999997</c:v>
                </c:pt>
                <c:pt idx="24867">
                  <c:v>4.1894479999999996</c:v>
                </c:pt>
                <c:pt idx="24868">
                  <c:v>4.1909510000000001</c:v>
                </c:pt>
                <c:pt idx="24869">
                  <c:v>4.1923180000000002</c:v>
                </c:pt>
                <c:pt idx="24870">
                  <c:v>4.1916010000000004</c:v>
                </c:pt>
                <c:pt idx="24871">
                  <c:v>4.1943060000000001</c:v>
                </c:pt>
                <c:pt idx="24872">
                  <c:v>4.1987819999999996</c:v>
                </c:pt>
                <c:pt idx="24873">
                  <c:v>4.1999909999999998</c:v>
                </c:pt>
                <c:pt idx="24874">
                  <c:v>4.2001270000000002</c:v>
                </c:pt>
                <c:pt idx="24875">
                  <c:v>4.199541</c:v>
                </c:pt>
                <c:pt idx="24876">
                  <c:v>4.2003139999999997</c:v>
                </c:pt>
                <c:pt idx="24877">
                  <c:v>4.2030180000000001</c:v>
                </c:pt>
                <c:pt idx="24878">
                  <c:v>4.1982860000000004</c:v>
                </c:pt>
                <c:pt idx="24879">
                  <c:v>4.194261</c:v>
                </c:pt>
                <c:pt idx="24880">
                  <c:v>4.1971759999999998</c:v>
                </c:pt>
                <c:pt idx="24881">
                  <c:v>4.198213</c:v>
                </c:pt>
                <c:pt idx="24882">
                  <c:v>4.1976490000000002</c:v>
                </c:pt>
                <c:pt idx="24883">
                  <c:v>4.1981780000000004</c:v>
                </c:pt>
                <c:pt idx="24884">
                  <c:v>4.1986499999999998</c:v>
                </c:pt>
                <c:pt idx="24885">
                  <c:v>4.1987490000000003</c:v>
                </c:pt>
                <c:pt idx="24886">
                  <c:v>4.196453</c:v>
                </c:pt>
                <c:pt idx="24887">
                  <c:v>4.1969060000000002</c:v>
                </c:pt>
                <c:pt idx="24888">
                  <c:v>4.1972969999999998</c:v>
                </c:pt>
                <c:pt idx="24889">
                  <c:v>4.1956740000000003</c:v>
                </c:pt>
                <c:pt idx="24890">
                  <c:v>4.1975009999999999</c:v>
                </c:pt>
                <c:pt idx="24891">
                  <c:v>4.198753</c:v>
                </c:pt>
                <c:pt idx="24892">
                  <c:v>4.1972440000000004</c:v>
                </c:pt>
                <c:pt idx="24893">
                  <c:v>4.1984870000000001</c:v>
                </c:pt>
                <c:pt idx="24894">
                  <c:v>4.199967</c:v>
                </c:pt>
                <c:pt idx="24895">
                  <c:v>4.1998530000000001</c:v>
                </c:pt>
                <c:pt idx="24896">
                  <c:v>4.2015209999999996</c:v>
                </c:pt>
                <c:pt idx="24897">
                  <c:v>4.2048800000000002</c:v>
                </c:pt>
                <c:pt idx="24898">
                  <c:v>4.2081999999999997</c:v>
                </c:pt>
                <c:pt idx="24899">
                  <c:v>4.2089840000000001</c:v>
                </c:pt>
                <c:pt idx="24900">
                  <c:v>4.2083529999999998</c:v>
                </c:pt>
                <c:pt idx="24901">
                  <c:v>4.2084700000000002</c:v>
                </c:pt>
                <c:pt idx="24902">
                  <c:v>4.2044319999999997</c:v>
                </c:pt>
                <c:pt idx="24903">
                  <c:v>4.1976950000000004</c:v>
                </c:pt>
                <c:pt idx="24904">
                  <c:v>4.2001650000000001</c:v>
                </c:pt>
                <c:pt idx="24905">
                  <c:v>4.2076000000000002</c:v>
                </c:pt>
                <c:pt idx="24906">
                  <c:v>4.2054980000000004</c:v>
                </c:pt>
                <c:pt idx="24907">
                  <c:v>4.2038570000000002</c:v>
                </c:pt>
                <c:pt idx="24908">
                  <c:v>4.2023960000000002</c:v>
                </c:pt>
                <c:pt idx="24909">
                  <c:v>4.199503</c:v>
                </c:pt>
                <c:pt idx="24910">
                  <c:v>4.2020590000000002</c:v>
                </c:pt>
                <c:pt idx="24911">
                  <c:v>4.2026579999999996</c:v>
                </c:pt>
                <c:pt idx="24912">
                  <c:v>4.199808</c:v>
                </c:pt>
                <c:pt idx="24913">
                  <c:v>4.2033290000000001</c:v>
                </c:pt>
                <c:pt idx="24914">
                  <c:v>4.2046489999999999</c:v>
                </c:pt>
                <c:pt idx="24915">
                  <c:v>4.1998879999999996</c:v>
                </c:pt>
                <c:pt idx="24916">
                  <c:v>4.2007539999999999</c:v>
                </c:pt>
                <c:pt idx="24917">
                  <c:v>4.2073580000000002</c:v>
                </c:pt>
                <c:pt idx="24918">
                  <c:v>4.207891</c:v>
                </c:pt>
                <c:pt idx="24919">
                  <c:v>4.2056129999999996</c:v>
                </c:pt>
                <c:pt idx="24920">
                  <c:v>4.2065080000000004</c:v>
                </c:pt>
                <c:pt idx="24921">
                  <c:v>4.2074790000000002</c:v>
                </c:pt>
                <c:pt idx="24922">
                  <c:v>4.204796</c:v>
                </c:pt>
                <c:pt idx="24923">
                  <c:v>4.2039739999999997</c:v>
                </c:pt>
                <c:pt idx="24924">
                  <c:v>4.2040459999999999</c:v>
                </c:pt>
                <c:pt idx="24925">
                  <c:v>4.2009179999999997</c:v>
                </c:pt>
                <c:pt idx="24926">
                  <c:v>4.2042250000000001</c:v>
                </c:pt>
                <c:pt idx="24927">
                  <c:v>4.2093689999999997</c:v>
                </c:pt>
                <c:pt idx="24928">
                  <c:v>4.2063139999999999</c:v>
                </c:pt>
                <c:pt idx="24929">
                  <c:v>4.2048449999999997</c:v>
                </c:pt>
                <c:pt idx="24930">
                  <c:v>4.2063600000000001</c:v>
                </c:pt>
                <c:pt idx="24931">
                  <c:v>4.2057820000000001</c:v>
                </c:pt>
                <c:pt idx="24932">
                  <c:v>4.2041329999999997</c:v>
                </c:pt>
                <c:pt idx="24933">
                  <c:v>4.2069419999999997</c:v>
                </c:pt>
                <c:pt idx="24934">
                  <c:v>4.2090050000000003</c:v>
                </c:pt>
                <c:pt idx="24935">
                  <c:v>4.2055160000000003</c:v>
                </c:pt>
                <c:pt idx="24936">
                  <c:v>4.2042599999999997</c:v>
                </c:pt>
                <c:pt idx="24937">
                  <c:v>4.2095969999999996</c:v>
                </c:pt>
                <c:pt idx="24938">
                  <c:v>4.2121320000000004</c:v>
                </c:pt>
                <c:pt idx="24939">
                  <c:v>4.2105499999999996</c:v>
                </c:pt>
                <c:pt idx="24940">
                  <c:v>4.2093819999999997</c:v>
                </c:pt>
                <c:pt idx="24941">
                  <c:v>4.2064389999999996</c:v>
                </c:pt>
                <c:pt idx="24942">
                  <c:v>4.20749</c:v>
                </c:pt>
                <c:pt idx="24943">
                  <c:v>4.2101240000000004</c:v>
                </c:pt>
                <c:pt idx="24944">
                  <c:v>4.206944</c:v>
                </c:pt>
                <c:pt idx="24945">
                  <c:v>4.2092869999999998</c:v>
                </c:pt>
                <c:pt idx="24946">
                  <c:v>4.2151310000000004</c:v>
                </c:pt>
                <c:pt idx="24947">
                  <c:v>4.2133180000000001</c:v>
                </c:pt>
                <c:pt idx="24948">
                  <c:v>4.2131319999999999</c:v>
                </c:pt>
                <c:pt idx="24949">
                  <c:v>4.2158499999999997</c:v>
                </c:pt>
                <c:pt idx="24950">
                  <c:v>4.2115640000000001</c:v>
                </c:pt>
                <c:pt idx="24951">
                  <c:v>4.2120100000000003</c:v>
                </c:pt>
                <c:pt idx="24952">
                  <c:v>4.218229</c:v>
                </c:pt>
                <c:pt idx="24953">
                  <c:v>4.2206849999999996</c:v>
                </c:pt>
                <c:pt idx="24954">
                  <c:v>4.2228579999999996</c:v>
                </c:pt>
                <c:pt idx="24955">
                  <c:v>4.2224930000000001</c:v>
                </c:pt>
                <c:pt idx="24956">
                  <c:v>4.2190760000000003</c:v>
                </c:pt>
                <c:pt idx="24957">
                  <c:v>4.2180669999999996</c:v>
                </c:pt>
                <c:pt idx="24958">
                  <c:v>4.219875</c:v>
                </c:pt>
                <c:pt idx="24959">
                  <c:v>4.2203220000000004</c:v>
                </c:pt>
                <c:pt idx="24960">
                  <c:v>4.2181800000000003</c:v>
                </c:pt>
                <c:pt idx="24961">
                  <c:v>4.216882</c:v>
                </c:pt>
                <c:pt idx="24962">
                  <c:v>4.2179849999999997</c:v>
                </c:pt>
                <c:pt idx="24963">
                  <c:v>4.2183380000000001</c:v>
                </c:pt>
                <c:pt idx="24964">
                  <c:v>4.2163089999999999</c:v>
                </c:pt>
                <c:pt idx="24965">
                  <c:v>4.2163740000000001</c:v>
                </c:pt>
                <c:pt idx="24966">
                  <c:v>4.2197269999999998</c:v>
                </c:pt>
                <c:pt idx="24967">
                  <c:v>4.2209960000000004</c:v>
                </c:pt>
                <c:pt idx="24968">
                  <c:v>4.2187760000000001</c:v>
                </c:pt>
                <c:pt idx="24969">
                  <c:v>4.2187859999999997</c:v>
                </c:pt>
                <c:pt idx="24970">
                  <c:v>4.2203869999999997</c:v>
                </c:pt>
                <c:pt idx="24971">
                  <c:v>4.2185370000000004</c:v>
                </c:pt>
                <c:pt idx="24972">
                  <c:v>4.2189180000000004</c:v>
                </c:pt>
                <c:pt idx="24973">
                  <c:v>4.220764</c:v>
                </c:pt>
                <c:pt idx="24974">
                  <c:v>4.2172299999999998</c:v>
                </c:pt>
                <c:pt idx="24975">
                  <c:v>4.2167430000000001</c:v>
                </c:pt>
                <c:pt idx="24976">
                  <c:v>4.2205300000000001</c:v>
                </c:pt>
                <c:pt idx="24977">
                  <c:v>4.2200670000000002</c:v>
                </c:pt>
                <c:pt idx="24978">
                  <c:v>4.2175149999999997</c:v>
                </c:pt>
                <c:pt idx="24979">
                  <c:v>4.2201019999999998</c:v>
                </c:pt>
                <c:pt idx="24980">
                  <c:v>4.2214910000000003</c:v>
                </c:pt>
                <c:pt idx="24981">
                  <c:v>4.2199</c:v>
                </c:pt>
                <c:pt idx="24982">
                  <c:v>4.2217269999999996</c:v>
                </c:pt>
                <c:pt idx="24983">
                  <c:v>4.2243469999999999</c:v>
                </c:pt>
                <c:pt idx="24984">
                  <c:v>4.2225760000000001</c:v>
                </c:pt>
                <c:pt idx="24985">
                  <c:v>4.2210330000000003</c:v>
                </c:pt>
                <c:pt idx="24986">
                  <c:v>4.2229599999999996</c:v>
                </c:pt>
                <c:pt idx="24987">
                  <c:v>4.2209380000000003</c:v>
                </c:pt>
                <c:pt idx="24988">
                  <c:v>4.2180030000000004</c:v>
                </c:pt>
                <c:pt idx="24989">
                  <c:v>4.2221029999999997</c:v>
                </c:pt>
                <c:pt idx="24990">
                  <c:v>4.2220219999999999</c:v>
                </c:pt>
                <c:pt idx="24991">
                  <c:v>4.2206650000000003</c:v>
                </c:pt>
                <c:pt idx="24992">
                  <c:v>4.2239490000000002</c:v>
                </c:pt>
                <c:pt idx="24993">
                  <c:v>4.2221830000000002</c:v>
                </c:pt>
                <c:pt idx="24994">
                  <c:v>4.2221599999999997</c:v>
                </c:pt>
                <c:pt idx="24995">
                  <c:v>4.2268249999999998</c:v>
                </c:pt>
                <c:pt idx="24996">
                  <c:v>4.2224240000000002</c:v>
                </c:pt>
                <c:pt idx="24997">
                  <c:v>4.2216329999999997</c:v>
                </c:pt>
                <c:pt idx="24998">
                  <c:v>4.2247810000000001</c:v>
                </c:pt>
                <c:pt idx="24999">
                  <c:v>4.2232729999999998</c:v>
                </c:pt>
                <c:pt idx="25000">
                  <c:v>4.2257579999999999</c:v>
                </c:pt>
                <c:pt idx="25001">
                  <c:v>4.2287220000000003</c:v>
                </c:pt>
                <c:pt idx="25002">
                  <c:v>4.2240039999999999</c:v>
                </c:pt>
                <c:pt idx="25003">
                  <c:v>4.2231259999999997</c:v>
                </c:pt>
                <c:pt idx="25004">
                  <c:v>4.2262560000000002</c:v>
                </c:pt>
                <c:pt idx="25005">
                  <c:v>4.2222730000000004</c:v>
                </c:pt>
                <c:pt idx="25006">
                  <c:v>4.2172039999999997</c:v>
                </c:pt>
                <c:pt idx="25007">
                  <c:v>4.2207889999999999</c:v>
                </c:pt>
                <c:pt idx="25008">
                  <c:v>4.2264290000000004</c:v>
                </c:pt>
                <c:pt idx="25009">
                  <c:v>4.2247479999999999</c:v>
                </c:pt>
                <c:pt idx="25010">
                  <c:v>4.2216509999999996</c:v>
                </c:pt>
                <c:pt idx="25011">
                  <c:v>4.224297</c:v>
                </c:pt>
                <c:pt idx="25012">
                  <c:v>4.2233960000000002</c:v>
                </c:pt>
                <c:pt idx="25013">
                  <c:v>4.220288</c:v>
                </c:pt>
                <c:pt idx="25014">
                  <c:v>4.2246750000000004</c:v>
                </c:pt>
                <c:pt idx="25015">
                  <c:v>4.2277950000000004</c:v>
                </c:pt>
                <c:pt idx="25016">
                  <c:v>4.2252190000000001</c:v>
                </c:pt>
                <c:pt idx="25017">
                  <c:v>4.225943</c:v>
                </c:pt>
                <c:pt idx="25018">
                  <c:v>4.2278469999999997</c:v>
                </c:pt>
                <c:pt idx="25019">
                  <c:v>4.2286060000000001</c:v>
                </c:pt>
                <c:pt idx="25020">
                  <c:v>4.2275130000000001</c:v>
                </c:pt>
                <c:pt idx="25021">
                  <c:v>4.2249379999999999</c:v>
                </c:pt>
                <c:pt idx="25022">
                  <c:v>4.2278589999999996</c:v>
                </c:pt>
                <c:pt idx="25023">
                  <c:v>4.2327899999999996</c:v>
                </c:pt>
                <c:pt idx="25024">
                  <c:v>4.2317920000000004</c:v>
                </c:pt>
                <c:pt idx="25025">
                  <c:v>4.2293649999999996</c:v>
                </c:pt>
                <c:pt idx="25026">
                  <c:v>4.2292750000000003</c:v>
                </c:pt>
                <c:pt idx="25027">
                  <c:v>4.2301820000000001</c:v>
                </c:pt>
                <c:pt idx="25028">
                  <c:v>4.230264</c:v>
                </c:pt>
                <c:pt idx="25029">
                  <c:v>4.2317640000000001</c:v>
                </c:pt>
                <c:pt idx="25030">
                  <c:v>4.2320330000000004</c:v>
                </c:pt>
                <c:pt idx="25031">
                  <c:v>4.2318949999999997</c:v>
                </c:pt>
                <c:pt idx="25032">
                  <c:v>4.2321169999999997</c:v>
                </c:pt>
                <c:pt idx="25033">
                  <c:v>4.2303750000000004</c:v>
                </c:pt>
                <c:pt idx="25034">
                  <c:v>4.2308329999999996</c:v>
                </c:pt>
                <c:pt idx="25035">
                  <c:v>4.2314249999999998</c:v>
                </c:pt>
                <c:pt idx="25036">
                  <c:v>4.230912</c:v>
                </c:pt>
                <c:pt idx="25037">
                  <c:v>4.2335859999999998</c:v>
                </c:pt>
                <c:pt idx="25038">
                  <c:v>4.2345879999999996</c:v>
                </c:pt>
                <c:pt idx="25039">
                  <c:v>4.2317840000000002</c:v>
                </c:pt>
                <c:pt idx="25040">
                  <c:v>4.2308300000000001</c:v>
                </c:pt>
                <c:pt idx="25041">
                  <c:v>4.2330100000000002</c:v>
                </c:pt>
                <c:pt idx="25042">
                  <c:v>4.2352489999999996</c:v>
                </c:pt>
                <c:pt idx="25043">
                  <c:v>4.2327830000000004</c:v>
                </c:pt>
                <c:pt idx="25044">
                  <c:v>4.2289139999999996</c:v>
                </c:pt>
                <c:pt idx="25045">
                  <c:v>4.2326220000000001</c:v>
                </c:pt>
                <c:pt idx="25046">
                  <c:v>4.2374460000000003</c:v>
                </c:pt>
                <c:pt idx="25047">
                  <c:v>4.2354640000000003</c:v>
                </c:pt>
                <c:pt idx="25048">
                  <c:v>4.2338849999999999</c:v>
                </c:pt>
                <c:pt idx="25049">
                  <c:v>4.2379910000000001</c:v>
                </c:pt>
                <c:pt idx="25050">
                  <c:v>4.2388399999999997</c:v>
                </c:pt>
                <c:pt idx="25051">
                  <c:v>4.2377649999999996</c:v>
                </c:pt>
                <c:pt idx="25052">
                  <c:v>4.2377070000000003</c:v>
                </c:pt>
                <c:pt idx="25053">
                  <c:v>4.2377880000000001</c:v>
                </c:pt>
                <c:pt idx="25054">
                  <c:v>4.2391940000000004</c:v>
                </c:pt>
                <c:pt idx="25055">
                  <c:v>4.2422360000000001</c:v>
                </c:pt>
                <c:pt idx="25056">
                  <c:v>4.2431970000000003</c:v>
                </c:pt>
                <c:pt idx="25057">
                  <c:v>4.2404229999999998</c:v>
                </c:pt>
                <c:pt idx="25058">
                  <c:v>4.238003</c:v>
                </c:pt>
                <c:pt idx="25059">
                  <c:v>4.2406370000000004</c:v>
                </c:pt>
                <c:pt idx="25060">
                  <c:v>4.2390059999999998</c:v>
                </c:pt>
                <c:pt idx="25061">
                  <c:v>4.232704</c:v>
                </c:pt>
                <c:pt idx="25062">
                  <c:v>4.2327279999999998</c:v>
                </c:pt>
                <c:pt idx="25063">
                  <c:v>4.2343570000000001</c:v>
                </c:pt>
                <c:pt idx="25064">
                  <c:v>4.2321</c:v>
                </c:pt>
                <c:pt idx="25065">
                  <c:v>4.2325990000000004</c:v>
                </c:pt>
                <c:pt idx="25066">
                  <c:v>4.2336999999999998</c:v>
                </c:pt>
                <c:pt idx="25067">
                  <c:v>4.2318179999999996</c:v>
                </c:pt>
                <c:pt idx="25068">
                  <c:v>4.2318049999999996</c:v>
                </c:pt>
                <c:pt idx="25069">
                  <c:v>4.232799</c:v>
                </c:pt>
                <c:pt idx="25070">
                  <c:v>4.2316479999999999</c:v>
                </c:pt>
                <c:pt idx="25071">
                  <c:v>4.2327709999999996</c:v>
                </c:pt>
                <c:pt idx="25072">
                  <c:v>4.2381489999999999</c:v>
                </c:pt>
                <c:pt idx="25073">
                  <c:v>4.2380639999999996</c:v>
                </c:pt>
                <c:pt idx="25074">
                  <c:v>4.2336140000000002</c:v>
                </c:pt>
                <c:pt idx="25075">
                  <c:v>4.2357870000000002</c:v>
                </c:pt>
                <c:pt idx="25076">
                  <c:v>4.2398429999999996</c:v>
                </c:pt>
                <c:pt idx="25077">
                  <c:v>4.2388820000000003</c:v>
                </c:pt>
                <c:pt idx="25078">
                  <c:v>4.237425</c:v>
                </c:pt>
                <c:pt idx="25079">
                  <c:v>4.2390679999999996</c:v>
                </c:pt>
                <c:pt idx="25080">
                  <c:v>4.2378809999999998</c:v>
                </c:pt>
                <c:pt idx="25081">
                  <c:v>4.2380550000000001</c:v>
                </c:pt>
                <c:pt idx="25082">
                  <c:v>4.2428610000000004</c:v>
                </c:pt>
                <c:pt idx="25083">
                  <c:v>4.2422620000000002</c:v>
                </c:pt>
                <c:pt idx="25084">
                  <c:v>4.2386359999999996</c:v>
                </c:pt>
                <c:pt idx="25085">
                  <c:v>4.2390480000000004</c:v>
                </c:pt>
                <c:pt idx="25086">
                  <c:v>4.2408789999999996</c:v>
                </c:pt>
                <c:pt idx="25087">
                  <c:v>4.2434349999999998</c:v>
                </c:pt>
                <c:pt idx="25088">
                  <c:v>4.2445079999999997</c:v>
                </c:pt>
                <c:pt idx="25089">
                  <c:v>4.2445399999999998</c:v>
                </c:pt>
                <c:pt idx="25090">
                  <c:v>4.241447</c:v>
                </c:pt>
                <c:pt idx="25091">
                  <c:v>4.2346899999999996</c:v>
                </c:pt>
                <c:pt idx="25092">
                  <c:v>4.2360069999999999</c:v>
                </c:pt>
                <c:pt idx="25093">
                  <c:v>4.2431770000000002</c:v>
                </c:pt>
                <c:pt idx="25094">
                  <c:v>4.2442320000000002</c:v>
                </c:pt>
                <c:pt idx="25095">
                  <c:v>4.243023</c:v>
                </c:pt>
                <c:pt idx="25096">
                  <c:v>4.2454520000000002</c:v>
                </c:pt>
                <c:pt idx="25097">
                  <c:v>4.2463879999999996</c:v>
                </c:pt>
                <c:pt idx="25098">
                  <c:v>4.2445380000000004</c:v>
                </c:pt>
                <c:pt idx="25099">
                  <c:v>4.2438979999999997</c:v>
                </c:pt>
                <c:pt idx="25100">
                  <c:v>4.2430190000000003</c:v>
                </c:pt>
                <c:pt idx="25101">
                  <c:v>4.2450359999999998</c:v>
                </c:pt>
                <c:pt idx="25102">
                  <c:v>4.2492489999999998</c:v>
                </c:pt>
                <c:pt idx="25103">
                  <c:v>4.2486199999999998</c:v>
                </c:pt>
                <c:pt idx="25104">
                  <c:v>4.2431960000000002</c:v>
                </c:pt>
                <c:pt idx="25105">
                  <c:v>4.241403</c:v>
                </c:pt>
                <c:pt idx="25106">
                  <c:v>4.2455579999999999</c:v>
                </c:pt>
                <c:pt idx="25107">
                  <c:v>4.2483079999999998</c:v>
                </c:pt>
                <c:pt idx="25108">
                  <c:v>4.2452100000000002</c:v>
                </c:pt>
                <c:pt idx="25109">
                  <c:v>4.2442549999999999</c:v>
                </c:pt>
                <c:pt idx="25110">
                  <c:v>4.2451299999999996</c:v>
                </c:pt>
                <c:pt idx="25111">
                  <c:v>4.2432759999999998</c:v>
                </c:pt>
                <c:pt idx="25112">
                  <c:v>4.2430839999999996</c:v>
                </c:pt>
                <c:pt idx="25113">
                  <c:v>4.2428530000000002</c:v>
                </c:pt>
                <c:pt idx="25114">
                  <c:v>4.2419479999999998</c:v>
                </c:pt>
                <c:pt idx="25115">
                  <c:v>4.2437199999999997</c:v>
                </c:pt>
                <c:pt idx="25116">
                  <c:v>4.2439710000000002</c:v>
                </c:pt>
                <c:pt idx="25117">
                  <c:v>4.2448699999999997</c:v>
                </c:pt>
                <c:pt idx="25118">
                  <c:v>4.2471180000000004</c:v>
                </c:pt>
                <c:pt idx="25119">
                  <c:v>4.2482309999999996</c:v>
                </c:pt>
                <c:pt idx="25120">
                  <c:v>4.2486519999999999</c:v>
                </c:pt>
                <c:pt idx="25121">
                  <c:v>4.2481679999999997</c:v>
                </c:pt>
                <c:pt idx="25122">
                  <c:v>4.2477749999999999</c:v>
                </c:pt>
                <c:pt idx="25123">
                  <c:v>4.249098</c:v>
                </c:pt>
                <c:pt idx="25124">
                  <c:v>4.2502449999999996</c:v>
                </c:pt>
                <c:pt idx="25125">
                  <c:v>4.2507409999999997</c:v>
                </c:pt>
                <c:pt idx="25126">
                  <c:v>4.2521190000000004</c:v>
                </c:pt>
                <c:pt idx="25127">
                  <c:v>4.2517430000000003</c:v>
                </c:pt>
                <c:pt idx="25128">
                  <c:v>4.2475399999999999</c:v>
                </c:pt>
                <c:pt idx="25129">
                  <c:v>4.2483240000000002</c:v>
                </c:pt>
                <c:pt idx="25130">
                  <c:v>4.2529500000000002</c:v>
                </c:pt>
                <c:pt idx="25131">
                  <c:v>4.2534260000000002</c:v>
                </c:pt>
                <c:pt idx="25132">
                  <c:v>4.254734</c:v>
                </c:pt>
                <c:pt idx="25133">
                  <c:v>4.2564109999999999</c:v>
                </c:pt>
                <c:pt idx="25134">
                  <c:v>4.25847</c:v>
                </c:pt>
                <c:pt idx="25135">
                  <c:v>4.2590950000000003</c:v>
                </c:pt>
                <c:pt idx="25136">
                  <c:v>4.2551920000000001</c:v>
                </c:pt>
                <c:pt idx="25137">
                  <c:v>4.2540690000000003</c:v>
                </c:pt>
                <c:pt idx="25138">
                  <c:v>4.2568020000000004</c:v>
                </c:pt>
                <c:pt idx="25139">
                  <c:v>4.2579050000000001</c:v>
                </c:pt>
                <c:pt idx="25140">
                  <c:v>4.2556450000000003</c:v>
                </c:pt>
                <c:pt idx="25141">
                  <c:v>4.2561049999999998</c:v>
                </c:pt>
                <c:pt idx="25142">
                  <c:v>4.2558980000000002</c:v>
                </c:pt>
                <c:pt idx="25143">
                  <c:v>4.2540060000000004</c:v>
                </c:pt>
                <c:pt idx="25144">
                  <c:v>4.2547930000000003</c:v>
                </c:pt>
                <c:pt idx="25145">
                  <c:v>4.255598</c:v>
                </c:pt>
                <c:pt idx="25146">
                  <c:v>4.2557999999999998</c:v>
                </c:pt>
                <c:pt idx="25147">
                  <c:v>4.2557039999999997</c:v>
                </c:pt>
                <c:pt idx="25148">
                  <c:v>4.2553570000000001</c:v>
                </c:pt>
                <c:pt idx="25149">
                  <c:v>4.2546030000000004</c:v>
                </c:pt>
                <c:pt idx="25150">
                  <c:v>4.2503859999999998</c:v>
                </c:pt>
                <c:pt idx="25151">
                  <c:v>4.248691</c:v>
                </c:pt>
                <c:pt idx="25152">
                  <c:v>4.2533180000000002</c:v>
                </c:pt>
                <c:pt idx="25153">
                  <c:v>4.2553840000000003</c:v>
                </c:pt>
                <c:pt idx="25154">
                  <c:v>4.258661</c:v>
                </c:pt>
                <c:pt idx="25155">
                  <c:v>4.2628130000000004</c:v>
                </c:pt>
                <c:pt idx="25156">
                  <c:v>4.2611879999999998</c:v>
                </c:pt>
                <c:pt idx="25157">
                  <c:v>4.2593750000000004</c:v>
                </c:pt>
                <c:pt idx="25158">
                  <c:v>4.2584869999999997</c:v>
                </c:pt>
                <c:pt idx="25159">
                  <c:v>4.2554119999999998</c:v>
                </c:pt>
                <c:pt idx="25160">
                  <c:v>4.2542780000000002</c:v>
                </c:pt>
                <c:pt idx="25161">
                  <c:v>4.2574439999999996</c:v>
                </c:pt>
                <c:pt idx="25162">
                  <c:v>4.2571329999999996</c:v>
                </c:pt>
                <c:pt idx="25163">
                  <c:v>4.2558530000000001</c:v>
                </c:pt>
                <c:pt idx="25164">
                  <c:v>4.2581610000000003</c:v>
                </c:pt>
                <c:pt idx="25165">
                  <c:v>4.2602330000000004</c:v>
                </c:pt>
                <c:pt idx="25166">
                  <c:v>4.2605700000000004</c:v>
                </c:pt>
                <c:pt idx="25167">
                  <c:v>4.2605950000000004</c:v>
                </c:pt>
                <c:pt idx="25168">
                  <c:v>4.2560589999999996</c:v>
                </c:pt>
                <c:pt idx="25169">
                  <c:v>4.2548320000000004</c:v>
                </c:pt>
                <c:pt idx="25170">
                  <c:v>4.2624500000000003</c:v>
                </c:pt>
                <c:pt idx="25171">
                  <c:v>4.2669940000000004</c:v>
                </c:pt>
                <c:pt idx="25172">
                  <c:v>4.2646480000000002</c:v>
                </c:pt>
                <c:pt idx="25173">
                  <c:v>4.2639250000000004</c:v>
                </c:pt>
                <c:pt idx="25174">
                  <c:v>4.2628050000000002</c:v>
                </c:pt>
                <c:pt idx="25175">
                  <c:v>4.2627050000000004</c:v>
                </c:pt>
                <c:pt idx="25176">
                  <c:v>4.2666579999999996</c:v>
                </c:pt>
                <c:pt idx="25177">
                  <c:v>4.2684410000000002</c:v>
                </c:pt>
                <c:pt idx="25178">
                  <c:v>4.2661049999999996</c:v>
                </c:pt>
                <c:pt idx="25179">
                  <c:v>4.2662050000000002</c:v>
                </c:pt>
                <c:pt idx="25180">
                  <c:v>4.2681699999999996</c:v>
                </c:pt>
                <c:pt idx="25181">
                  <c:v>4.2708259999999996</c:v>
                </c:pt>
                <c:pt idx="25182">
                  <c:v>4.2722410000000002</c:v>
                </c:pt>
                <c:pt idx="25183">
                  <c:v>4.2719490000000002</c:v>
                </c:pt>
                <c:pt idx="25184">
                  <c:v>4.2732770000000002</c:v>
                </c:pt>
                <c:pt idx="25185">
                  <c:v>4.270778</c:v>
                </c:pt>
                <c:pt idx="25186">
                  <c:v>4.2657249999999998</c:v>
                </c:pt>
                <c:pt idx="25187">
                  <c:v>4.2674390000000004</c:v>
                </c:pt>
                <c:pt idx="25188">
                  <c:v>4.2711790000000001</c:v>
                </c:pt>
                <c:pt idx="25189">
                  <c:v>4.2700240000000003</c:v>
                </c:pt>
                <c:pt idx="25190">
                  <c:v>4.2695550000000004</c:v>
                </c:pt>
                <c:pt idx="25191">
                  <c:v>4.2716830000000003</c:v>
                </c:pt>
                <c:pt idx="25192">
                  <c:v>4.269018</c:v>
                </c:pt>
                <c:pt idx="25193">
                  <c:v>4.2687150000000003</c:v>
                </c:pt>
                <c:pt idx="25194">
                  <c:v>4.2703049999999996</c:v>
                </c:pt>
                <c:pt idx="25195">
                  <c:v>4.268116</c:v>
                </c:pt>
                <c:pt idx="25196">
                  <c:v>4.2670269999999997</c:v>
                </c:pt>
                <c:pt idx="25197">
                  <c:v>4.2676970000000001</c:v>
                </c:pt>
                <c:pt idx="25198">
                  <c:v>4.2698219999999996</c:v>
                </c:pt>
                <c:pt idx="25199">
                  <c:v>4.2696839999999998</c:v>
                </c:pt>
                <c:pt idx="25200">
                  <c:v>4.2675409999999996</c:v>
                </c:pt>
                <c:pt idx="25201">
                  <c:v>4.26945</c:v>
                </c:pt>
                <c:pt idx="25202">
                  <c:v>4.2685510000000004</c:v>
                </c:pt>
                <c:pt idx="25203">
                  <c:v>4.2662060000000004</c:v>
                </c:pt>
                <c:pt idx="25204">
                  <c:v>4.271515</c:v>
                </c:pt>
                <c:pt idx="25205">
                  <c:v>4.2732169999999998</c:v>
                </c:pt>
                <c:pt idx="25206">
                  <c:v>4.2709429999999999</c:v>
                </c:pt>
                <c:pt idx="25207">
                  <c:v>4.2739969999999996</c:v>
                </c:pt>
                <c:pt idx="25208">
                  <c:v>4.2728700000000002</c:v>
                </c:pt>
                <c:pt idx="25209">
                  <c:v>4.2689069999999996</c:v>
                </c:pt>
                <c:pt idx="25210">
                  <c:v>4.2717460000000003</c:v>
                </c:pt>
                <c:pt idx="25211">
                  <c:v>4.2755150000000004</c:v>
                </c:pt>
                <c:pt idx="25212">
                  <c:v>4.2735440000000002</c:v>
                </c:pt>
                <c:pt idx="25213">
                  <c:v>4.2733429999999997</c:v>
                </c:pt>
                <c:pt idx="25214">
                  <c:v>4.2742250000000004</c:v>
                </c:pt>
                <c:pt idx="25215">
                  <c:v>4.2768050000000004</c:v>
                </c:pt>
                <c:pt idx="25216">
                  <c:v>4.2804570000000002</c:v>
                </c:pt>
                <c:pt idx="25217">
                  <c:v>4.2793989999999997</c:v>
                </c:pt>
                <c:pt idx="25218">
                  <c:v>4.2779220000000002</c:v>
                </c:pt>
                <c:pt idx="25219">
                  <c:v>4.2804070000000003</c:v>
                </c:pt>
                <c:pt idx="25220">
                  <c:v>4.2803940000000003</c:v>
                </c:pt>
                <c:pt idx="25221">
                  <c:v>4.2786580000000001</c:v>
                </c:pt>
                <c:pt idx="25222">
                  <c:v>4.2797530000000004</c:v>
                </c:pt>
                <c:pt idx="25223">
                  <c:v>4.2787430000000004</c:v>
                </c:pt>
                <c:pt idx="25224">
                  <c:v>4.276688</c:v>
                </c:pt>
                <c:pt idx="25225">
                  <c:v>4.2752420000000004</c:v>
                </c:pt>
                <c:pt idx="25226">
                  <c:v>4.2754260000000004</c:v>
                </c:pt>
                <c:pt idx="25227">
                  <c:v>4.277488</c:v>
                </c:pt>
                <c:pt idx="25228">
                  <c:v>4.2739580000000004</c:v>
                </c:pt>
                <c:pt idx="25229">
                  <c:v>4.2743599999999997</c:v>
                </c:pt>
                <c:pt idx="25230">
                  <c:v>4.2793869999999998</c:v>
                </c:pt>
                <c:pt idx="25231">
                  <c:v>4.2765199999999997</c:v>
                </c:pt>
                <c:pt idx="25232">
                  <c:v>4.2722990000000003</c:v>
                </c:pt>
                <c:pt idx="25233">
                  <c:v>4.2719360000000002</c:v>
                </c:pt>
                <c:pt idx="25234">
                  <c:v>4.2710619999999997</c:v>
                </c:pt>
                <c:pt idx="25235">
                  <c:v>4.2738290000000001</c:v>
                </c:pt>
                <c:pt idx="25236">
                  <c:v>4.2770960000000002</c:v>
                </c:pt>
                <c:pt idx="25237">
                  <c:v>4.274858</c:v>
                </c:pt>
                <c:pt idx="25238">
                  <c:v>4.2746300000000002</c:v>
                </c:pt>
                <c:pt idx="25239">
                  <c:v>4.2778210000000003</c:v>
                </c:pt>
                <c:pt idx="25240">
                  <c:v>4.2784870000000002</c:v>
                </c:pt>
                <c:pt idx="25241">
                  <c:v>4.2794499999999998</c:v>
                </c:pt>
                <c:pt idx="25242">
                  <c:v>4.2793809999999999</c:v>
                </c:pt>
                <c:pt idx="25243">
                  <c:v>4.2768240000000004</c:v>
                </c:pt>
                <c:pt idx="25244">
                  <c:v>4.2776490000000003</c:v>
                </c:pt>
                <c:pt idx="25245">
                  <c:v>4.2791300000000003</c:v>
                </c:pt>
                <c:pt idx="25246">
                  <c:v>4.2791129999999997</c:v>
                </c:pt>
                <c:pt idx="25247">
                  <c:v>4.2816130000000001</c:v>
                </c:pt>
                <c:pt idx="25248">
                  <c:v>4.2815899999999996</c:v>
                </c:pt>
                <c:pt idx="25249">
                  <c:v>4.2793900000000002</c:v>
                </c:pt>
                <c:pt idx="25250">
                  <c:v>4.2820169999999997</c:v>
                </c:pt>
                <c:pt idx="25251">
                  <c:v>4.2824749999999998</c:v>
                </c:pt>
                <c:pt idx="25252">
                  <c:v>4.2808679999999999</c:v>
                </c:pt>
                <c:pt idx="25253">
                  <c:v>4.2822579999999997</c:v>
                </c:pt>
                <c:pt idx="25254">
                  <c:v>4.2798689999999997</c:v>
                </c:pt>
                <c:pt idx="25255">
                  <c:v>4.2798699999999998</c:v>
                </c:pt>
                <c:pt idx="25256">
                  <c:v>4.2834830000000004</c:v>
                </c:pt>
                <c:pt idx="25257">
                  <c:v>4.280208</c:v>
                </c:pt>
                <c:pt idx="25258">
                  <c:v>4.2777289999999999</c:v>
                </c:pt>
                <c:pt idx="25259">
                  <c:v>4.2793609999999997</c:v>
                </c:pt>
                <c:pt idx="25260">
                  <c:v>4.2788959999999996</c:v>
                </c:pt>
                <c:pt idx="25261">
                  <c:v>4.2802959999999999</c:v>
                </c:pt>
                <c:pt idx="25262">
                  <c:v>4.2812619999999999</c:v>
                </c:pt>
                <c:pt idx="25263">
                  <c:v>4.2832220000000003</c:v>
                </c:pt>
                <c:pt idx="25264">
                  <c:v>4.2866220000000004</c:v>
                </c:pt>
                <c:pt idx="25265">
                  <c:v>4.283067</c:v>
                </c:pt>
                <c:pt idx="25266">
                  <c:v>4.2822769999999997</c:v>
                </c:pt>
                <c:pt idx="25267">
                  <c:v>4.288583</c:v>
                </c:pt>
                <c:pt idx="25268">
                  <c:v>4.2885419999999996</c:v>
                </c:pt>
                <c:pt idx="25269">
                  <c:v>4.2836489999999996</c:v>
                </c:pt>
                <c:pt idx="25270">
                  <c:v>4.2842909999999996</c:v>
                </c:pt>
                <c:pt idx="25271">
                  <c:v>4.2852519999999998</c:v>
                </c:pt>
                <c:pt idx="25272">
                  <c:v>4.2848329999999999</c:v>
                </c:pt>
                <c:pt idx="25273">
                  <c:v>4.2864199999999997</c:v>
                </c:pt>
                <c:pt idx="25274">
                  <c:v>4.2872659999999998</c:v>
                </c:pt>
                <c:pt idx="25275">
                  <c:v>4.285177</c:v>
                </c:pt>
                <c:pt idx="25276">
                  <c:v>4.2852189999999997</c:v>
                </c:pt>
                <c:pt idx="25277">
                  <c:v>4.2887230000000001</c:v>
                </c:pt>
                <c:pt idx="25278">
                  <c:v>4.2883649999999998</c:v>
                </c:pt>
                <c:pt idx="25279">
                  <c:v>4.2863959999999999</c:v>
                </c:pt>
                <c:pt idx="25280">
                  <c:v>4.288608</c:v>
                </c:pt>
                <c:pt idx="25281">
                  <c:v>4.2900359999999997</c:v>
                </c:pt>
                <c:pt idx="25282">
                  <c:v>4.2865700000000002</c:v>
                </c:pt>
                <c:pt idx="25283">
                  <c:v>4.2841779999999998</c:v>
                </c:pt>
                <c:pt idx="25284">
                  <c:v>4.2877460000000003</c:v>
                </c:pt>
                <c:pt idx="25285">
                  <c:v>4.2918900000000004</c:v>
                </c:pt>
                <c:pt idx="25286">
                  <c:v>4.2915270000000003</c:v>
                </c:pt>
                <c:pt idx="25287">
                  <c:v>4.2884310000000001</c:v>
                </c:pt>
                <c:pt idx="25288">
                  <c:v>4.2882020000000001</c:v>
                </c:pt>
                <c:pt idx="25289">
                  <c:v>4.2898350000000001</c:v>
                </c:pt>
                <c:pt idx="25290">
                  <c:v>4.2899510000000003</c:v>
                </c:pt>
                <c:pt idx="25291">
                  <c:v>4.2909379999999997</c:v>
                </c:pt>
                <c:pt idx="25292">
                  <c:v>4.2948449999999996</c:v>
                </c:pt>
                <c:pt idx="25293">
                  <c:v>4.2979039999999999</c:v>
                </c:pt>
                <c:pt idx="25294">
                  <c:v>4.294988</c:v>
                </c:pt>
                <c:pt idx="25295">
                  <c:v>4.2936990000000002</c:v>
                </c:pt>
                <c:pt idx="25296">
                  <c:v>4.2944589999999998</c:v>
                </c:pt>
                <c:pt idx="25297">
                  <c:v>4.2946200000000001</c:v>
                </c:pt>
                <c:pt idx="25298">
                  <c:v>4.2976380000000001</c:v>
                </c:pt>
                <c:pt idx="25299">
                  <c:v>4.30016</c:v>
                </c:pt>
                <c:pt idx="25300">
                  <c:v>4.3032890000000004</c:v>
                </c:pt>
                <c:pt idx="25301">
                  <c:v>4.3053980000000003</c:v>
                </c:pt>
                <c:pt idx="25302">
                  <c:v>4.2997579999999997</c:v>
                </c:pt>
                <c:pt idx="25303">
                  <c:v>4.2966819999999997</c:v>
                </c:pt>
                <c:pt idx="25304">
                  <c:v>4.299207</c:v>
                </c:pt>
                <c:pt idx="25305">
                  <c:v>4.2989319999999998</c:v>
                </c:pt>
                <c:pt idx="25306">
                  <c:v>4.2970800000000002</c:v>
                </c:pt>
                <c:pt idx="25307">
                  <c:v>4.2964529999999996</c:v>
                </c:pt>
                <c:pt idx="25308">
                  <c:v>4.2968250000000001</c:v>
                </c:pt>
                <c:pt idx="25309">
                  <c:v>4.2989480000000002</c:v>
                </c:pt>
                <c:pt idx="25310">
                  <c:v>4.2977080000000001</c:v>
                </c:pt>
                <c:pt idx="25311">
                  <c:v>4.2958160000000003</c:v>
                </c:pt>
                <c:pt idx="25312">
                  <c:v>4.2978290000000001</c:v>
                </c:pt>
                <c:pt idx="25313">
                  <c:v>4.2973749999999997</c:v>
                </c:pt>
                <c:pt idx="25314">
                  <c:v>4.2937050000000001</c:v>
                </c:pt>
                <c:pt idx="25315">
                  <c:v>4.294562</c:v>
                </c:pt>
                <c:pt idx="25316">
                  <c:v>4.2986300000000002</c:v>
                </c:pt>
                <c:pt idx="25317">
                  <c:v>4.2995950000000001</c:v>
                </c:pt>
                <c:pt idx="25318">
                  <c:v>4.3005180000000003</c:v>
                </c:pt>
                <c:pt idx="25319">
                  <c:v>4.3000319999999999</c:v>
                </c:pt>
                <c:pt idx="25320">
                  <c:v>4.2977439999999998</c:v>
                </c:pt>
                <c:pt idx="25321">
                  <c:v>4.2998599999999998</c:v>
                </c:pt>
                <c:pt idx="25322">
                  <c:v>4.3030929999999996</c:v>
                </c:pt>
                <c:pt idx="25323">
                  <c:v>4.3013190000000003</c:v>
                </c:pt>
                <c:pt idx="25324">
                  <c:v>4.2991520000000003</c:v>
                </c:pt>
                <c:pt idx="25325">
                  <c:v>4.3013950000000003</c:v>
                </c:pt>
                <c:pt idx="25326">
                  <c:v>4.3028899999999997</c:v>
                </c:pt>
                <c:pt idx="25327">
                  <c:v>4.3047180000000003</c:v>
                </c:pt>
                <c:pt idx="25328">
                  <c:v>4.3040380000000003</c:v>
                </c:pt>
                <c:pt idx="25329">
                  <c:v>4.2989160000000002</c:v>
                </c:pt>
                <c:pt idx="25330">
                  <c:v>4.2980219999999996</c:v>
                </c:pt>
                <c:pt idx="25331">
                  <c:v>4.3030499999999998</c:v>
                </c:pt>
                <c:pt idx="25332">
                  <c:v>4.3047649999999997</c:v>
                </c:pt>
                <c:pt idx="25333">
                  <c:v>4.3007179999999998</c:v>
                </c:pt>
                <c:pt idx="25334">
                  <c:v>4.2981499999999997</c:v>
                </c:pt>
                <c:pt idx="25335">
                  <c:v>4.2983339999999997</c:v>
                </c:pt>
                <c:pt idx="25336">
                  <c:v>4.300554</c:v>
                </c:pt>
                <c:pt idx="25337">
                  <c:v>4.30227</c:v>
                </c:pt>
                <c:pt idx="25338">
                  <c:v>4.297085</c:v>
                </c:pt>
                <c:pt idx="25339">
                  <c:v>4.2942280000000004</c:v>
                </c:pt>
                <c:pt idx="25340">
                  <c:v>4.2996210000000001</c:v>
                </c:pt>
                <c:pt idx="25341">
                  <c:v>4.2984039999999997</c:v>
                </c:pt>
                <c:pt idx="25342">
                  <c:v>4.292751</c:v>
                </c:pt>
                <c:pt idx="25343">
                  <c:v>4.2964469999999997</c:v>
                </c:pt>
                <c:pt idx="25344">
                  <c:v>4.3034230000000004</c:v>
                </c:pt>
                <c:pt idx="25345">
                  <c:v>4.3016810000000003</c:v>
                </c:pt>
                <c:pt idx="25346">
                  <c:v>4.2982959999999997</c:v>
                </c:pt>
                <c:pt idx="25347">
                  <c:v>4.3004619999999996</c:v>
                </c:pt>
                <c:pt idx="25348">
                  <c:v>4.3036649999999996</c:v>
                </c:pt>
                <c:pt idx="25349">
                  <c:v>4.3073519999999998</c:v>
                </c:pt>
                <c:pt idx="25350">
                  <c:v>4.3066940000000002</c:v>
                </c:pt>
                <c:pt idx="25351">
                  <c:v>4.3045489999999997</c:v>
                </c:pt>
                <c:pt idx="25352">
                  <c:v>4.308986</c:v>
                </c:pt>
                <c:pt idx="25353">
                  <c:v>4.3128890000000002</c:v>
                </c:pt>
                <c:pt idx="25354">
                  <c:v>4.3105560000000001</c:v>
                </c:pt>
                <c:pt idx="25355">
                  <c:v>4.3031519999999999</c:v>
                </c:pt>
                <c:pt idx="25356">
                  <c:v>4.302295</c:v>
                </c:pt>
                <c:pt idx="25357">
                  <c:v>4.3098020000000004</c:v>
                </c:pt>
                <c:pt idx="25358">
                  <c:v>4.3118309999999997</c:v>
                </c:pt>
                <c:pt idx="25359">
                  <c:v>4.3089120000000003</c:v>
                </c:pt>
                <c:pt idx="25360">
                  <c:v>4.3096940000000004</c:v>
                </c:pt>
                <c:pt idx="25361">
                  <c:v>4.3117530000000004</c:v>
                </c:pt>
                <c:pt idx="25362">
                  <c:v>4.3111649999999999</c:v>
                </c:pt>
                <c:pt idx="25363">
                  <c:v>4.3129150000000003</c:v>
                </c:pt>
                <c:pt idx="25364">
                  <c:v>4.3145939999999996</c:v>
                </c:pt>
                <c:pt idx="25365">
                  <c:v>4.3126749999999996</c:v>
                </c:pt>
                <c:pt idx="25366">
                  <c:v>4.3138509999999997</c:v>
                </c:pt>
                <c:pt idx="25367">
                  <c:v>4.3157030000000001</c:v>
                </c:pt>
                <c:pt idx="25368">
                  <c:v>4.3138360000000002</c:v>
                </c:pt>
                <c:pt idx="25369">
                  <c:v>4.3145800000000003</c:v>
                </c:pt>
                <c:pt idx="25370">
                  <c:v>4.3138120000000004</c:v>
                </c:pt>
                <c:pt idx="25371">
                  <c:v>4.3088810000000004</c:v>
                </c:pt>
                <c:pt idx="25372">
                  <c:v>4.3104880000000003</c:v>
                </c:pt>
                <c:pt idx="25373">
                  <c:v>4.3120139999999996</c:v>
                </c:pt>
                <c:pt idx="25374">
                  <c:v>4.3102650000000002</c:v>
                </c:pt>
                <c:pt idx="25375">
                  <c:v>4.3153819999999996</c:v>
                </c:pt>
                <c:pt idx="25376">
                  <c:v>4.3159150000000004</c:v>
                </c:pt>
                <c:pt idx="25377">
                  <c:v>4.3126280000000001</c:v>
                </c:pt>
                <c:pt idx="25378">
                  <c:v>4.313167</c:v>
                </c:pt>
                <c:pt idx="25379">
                  <c:v>4.3108050000000002</c:v>
                </c:pt>
                <c:pt idx="25380">
                  <c:v>4.3079559999999999</c:v>
                </c:pt>
                <c:pt idx="25381">
                  <c:v>4.3077389999999998</c:v>
                </c:pt>
                <c:pt idx="25382">
                  <c:v>4.3102010000000002</c:v>
                </c:pt>
                <c:pt idx="25383">
                  <c:v>4.3132489999999999</c:v>
                </c:pt>
                <c:pt idx="25384">
                  <c:v>4.3137600000000003</c:v>
                </c:pt>
                <c:pt idx="25385">
                  <c:v>4.3142940000000003</c:v>
                </c:pt>
                <c:pt idx="25386">
                  <c:v>4.3132729999999997</c:v>
                </c:pt>
                <c:pt idx="25387">
                  <c:v>4.3096480000000001</c:v>
                </c:pt>
                <c:pt idx="25388">
                  <c:v>4.311744</c:v>
                </c:pt>
                <c:pt idx="25389">
                  <c:v>4.3155029999999996</c:v>
                </c:pt>
                <c:pt idx="25390">
                  <c:v>4.3156140000000001</c:v>
                </c:pt>
                <c:pt idx="25391">
                  <c:v>4.3163660000000004</c:v>
                </c:pt>
                <c:pt idx="25392">
                  <c:v>4.3137860000000003</c:v>
                </c:pt>
                <c:pt idx="25393">
                  <c:v>4.3122490000000004</c:v>
                </c:pt>
                <c:pt idx="25394">
                  <c:v>4.3170289999999998</c:v>
                </c:pt>
                <c:pt idx="25395">
                  <c:v>4.3177320000000003</c:v>
                </c:pt>
                <c:pt idx="25396">
                  <c:v>4.3157620000000003</c:v>
                </c:pt>
                <c:pt idx="25397">
                  <c:v>4.3179569999999998</c:v>
                </c:pt>
                <c:pt idx="25398">
                  <c:v>4.3184459999999998</c:v>
                </c:pt>
                <c:pt idx="25399">
                  <c:v>4.3179150000000002</c:v>
                </c:pt>
                <c:pt idx="25400">
                  <c:v>4.319699</c:v>
                </c:pt>
                <c:pt idx="25401">
                  <c:v>4.322012</c:v>
                </c:pt>
                <c:pt idx="25402">
                  <c:v>4.3206239999999996</c:v>
                </c:pt>
                <c:pt idx="25403">
                  <c:v>4.3164720000000001</c:v>
                </c:pt>
                <c:pt idx="25404">
                  <c:v>4.3170580000000003</c:v>
                </c:pt>
                <c:pt idx="25405">
                  <c:v>4.3211120000000003</c:v>
                </c:pt>
                <c:pt idx="25406">
                  <c:v>4.3215500000000002</c:v>
                </c:pt>
                <c:pt idx="25407">
                  <c:v>4.3181079999999996</c:v>
                </c:pt>
                <c:pt idx="25408">
                  <c:v>4.3191540000000002</c:v>
                </c:pt>
                <c:pt idx="25409">
                  <c:v>4.3248550000000003</c:v>
                </c:pt>
                <c:pt idx="25410">
                  <c:v>4.3253000000000004</c:v>
                </c:pt>
                <c:pt idx="25411">
                  <c:v>4.3240959999999999</c:v>
                </c:pt>
                <c:pt idx="25412">
                  <c:v>4.321224</c:v>
                </c:pt>
                <c:pt idx="25413">
                  <c:v>4.3148790000000004</c:v>
                </c:pt>
                <c:pt idx="25414">
                  <c:v>4.3200849999999997</c:v>
                </c:pt>
                <c:pt idx="25415">
                  <c:v>4.3281599999999996</c:v>
                </c:pt>
                <c:pt idx="25416">
                  <c:v>4.3247679999999997</c:v>
                </c:pt>
                <c:pt idx="25417">
                  <c:v>4.3233090000000001</c:v>
                </c:pt>
                <c:pt idx="25418">
                  <c:v>4.3253389999999996</c:v>
                </c:pt>
                <c:pt idx="25419">
                  <c:v>4.3216460000000003</c:v>
                </c:pt>
                <c:pt idx="25420">
                  <c:v>4.3188560000000003</c:v>
                </c:pt>
                <c:pt idx="25421">
                  <c:v>4.3224130000000001</c:v>
                </c:pt>
                <c:pt idx="25422">
                  <c:v>4.3243600000000004</c:v>
                </c:pt>
                <c:pt idx="25423">
                  <c:v>4.3206879999999996</c:v>
                </c:pt>
                <c:pt idx="25424">
                  <c:v>4.3203769999999997</c:v>
                </c:pt>
                <c:pt idx="25425">
                  <c:v>4.3239919999999996</c:v>
                </c:pt>
                <c:pt idx="25426">
                  <c:v>4.3248100000000003</c:v>
                </c:pt>
                <c:pt idx="25427">
                  <c:v>4.3231039999999998</c:v>
                </c:pt>
                <c:pt idx="25428">
                  <c:v>4.3232090000000003</c:v>
                </c:pt>
                <c:pt idx="25429">
                  <c:v>4.322953</c:v>
                </c:pt>
                <c:pt idx="25430">
                  <c:v>4.3206170000000004</c:v>
                </c:pt>
                <c:pt idx="25431">
                  <c:v>4.3230729999999999</c:v>
                </c:pt>
                <c:pt idx="25432">
                  <c:v>4.3283719999999999</c:v>
                </c:pt>
                <c:pt idx="25433">
                  <c:v>4.3281790000000004</c:v>
                </c:pt>
                <c:pt idx="25434">
                  <c:v>4.3225230000000003</c:v>
                </c:pt>
                <c:pt idx="25435">
                  <c:v>4.3215199999999996</c:v>
                </c:pt>
                <c:pt idx="25436">
                  <c:v>4.3262939999999999</c:v>
                </c:pt>
                <c:pt idx="25437">
                  <c:v>4.3254250000000001</c:v>
                </c:pt>
                <c:pt idx="25438">
                  <c:v>4.3241550000000002</c:v>
                </c:pt>
                <c:pt idx="25439">
                  <c:v>4.3275759999999996</c:v>
                </c:pt>
                <c:pt idx="25440">
                  <c:v>4.3258080000000003</c:v>
                </c:pt>
                <c:pt idx="25441">
                  <c:v>4.3204650000000004</c:v>
                </c:pt>
                <c:pt idx="25442">
                  <c:v>4.3187430000000004</c:v>
                </c:pt>
                <c:pt idx="25443">
                  <c:v>4.3219849999999997</c:v>
                </c:pt>
                <c:pt idx="25444">
                  <c:v>4.3248810000000004</c:v>
                </c:pt>
                <c:pt idx="25445">
                  <c:v>4.3224790000000004</c:v>
                </c:pt>
                <c:pt idx="25446">
                  <c:v>4.3202949999999998</c:v>
                </c:pt>
                <c:pt idx="25447">
                  <c:v>4.3227089999999997</c:v>
                </c:pt>
                <c:pt idx="25448">
                  <c:v>4.3250440000000001</c:v>
                </c:pt>
                <c:pt idx="25449">
                  <c:v>4.3267800000000003</c:v>
                </c:pt>
                <c:pt idx="25450">
                  <c:v>4.3284330000000004</c:v>
                </c:pt>
                <c:pt idx="25451">
                  <c:v>4.3281660000000004</c:v>
                </c:pt>
                <c:pt idx="25452">
                  <c:v>4.3262510000000001</c:v>
                </c:pt>
                <c:pt idx="25453">
                  <c:v>4.3296720000000004</c:v>
                </c:pt>
                <c:pt idx="25454">
                  <c:v>4.3337209999999997</c:v>
                </c:pt>
                <c:pt idx="25455">
                  <c:v>4.3294509999999997</c:v>
                </c:pt>
                <c:pt idx="25456">
                  <c:v>4.3255819999999998</c:v>
                </c:pt>
                <c:pt idx="25457">
                  <c:v>4.3266470000000004</c:v>
                </c:pt>
                <c:pt idx="25458">
                  <c:v>4.3297850000000002</c:v>
                </c:pt>
                <c:pt idx="25459">
                  <c:v>4.3322120000000002</c:v>
                </c:pt>
                <c:pt idx="25460">
                  <c:v>4.3329199999999997</c:v>
                </c:pt>
                <c:pt idx="25461">
                  <c:v>4.3310620000000002</c:v>
                </c:pt>
                <c:pt idx="25462">
                  <c:v>4.327591</c:v>
                </c:pt>
                <c:pt idx="25463">
                  <c:v>4.3286170000000004</c:v>
                </c:pt>
                <c:pt idx="25464">
                  <c:v>4.330438</c:v>
                </c:pt>
                <c:pt idx="25465">
                  <c:v>4.3295979999999998</c:v>
                </c:pt>
                <c:pt idx="25466">
                  <c:v>4.3305309999999997</c:v>
                </c:pt>
                <c:pt idx="25467">
                  <c:v>4.3311929999999998</c:v>
                </c:pt>
                <c:pt idx="25468">
                  <c:v>4.3300130000000001</c:v>
                </c:pt>
                <c:pt idx="25469">
                  <c:v>4.3302500000000004</c:v>
                </c:pt>
                <c:pt idx="25470">
                  <c:v>4.3336350000000001</c:v>
                </c:pt>
                <c:pt idx="25471">
                  <c:v>4.3384539999999996</c:v>
                </c:pt>
                <c:pt idx="25472">
                  <c:v>4.3373860000000004</c:v>
                </c:pt>
                <c:pt idx="25473">
                  <c:v>4.3374940000000004</c:v>
                </c:pt>
                <c:pt idx="25474">
                  <c:v>4.3395049999999999</c:v>
                </c:pt>
                <c:pt idx="25475">
                  <c:v>4.3380359999999998</c:v>
                </c:pt>
                <c:pt idx="25476">
                  <c:v>4.3388949999999999</c:v>
                </c:pt>
                <c:pt idx="25477">
                  <c:v>4.3397620000000003</c:v>
                </c:pt>
                <c:pt idx="25478">
                  <c:v>4.3361590000000003</c:v>
                </c:pt>
                <c:pt idx="25479">
                  <c:v>4.3339359999999996</c:v>
                </c:pt>
                <c:pt idx="25480">
                  <c:v>4.3330359999999999</c:v>
                </c:pt>
                <c:pt idx="25481">
                  <c:v>4.3332290000000002</c:v>
                </c:pt>
                <c:pt idx="25482">
                  <c:v>4.3347959999999999</c:v>
                </c:pt>
                <c:pt idx="25483">
                  <c:v>4.3345560000000001</c:v>
                </c:pt>
                <c:pt idx="25484">
                  <c:v>4.3335030000000003</c:v>
                </c:pt>
                <c:pt idx="25485">
                  <c:v>4.3334359999999998</c:v>
                </c:pt>
                <c:pt idx="25486">
                  <c:v>4.3337729999999999</c:v>
                </c:pt>
                <c:pt idx="25487">
                  <c:v>4.332554</c:v>
                </c:pt>
                <c:pt idx="25488">
                  <c:v>4.3287750000000003</c:v>
                </c:pt>
                <c:pt idx="25489">
                  <c:v>4.3313160000000002</c:v>
                </c:pt>
                <c:pt idx="25490">
                  <c:v>4.336589</c:v>
                </c:pt>
                <c:pt idx="25491">
                  <c:v>4.3357710000000003</c:v>
                </c:pt>
                <c:pt idx="25492">
                  <c:v>4.3319700000000001</c:v>
                </c:pt>
                <c:pt idx="25493">
                  <c:v>4.3310750000000002</c:v>
                </c:pt>
                <c:pt idx="25494">
                  <c:v>4.3310079999999997</c:v>
                </c:pt>
                <c:pt idx="25495">
                  <c:v>4.3316999999999997</c:v>
                </c:pt>
                <c:pt idx="25496">
                  <c:v>4.3347049999999996</c:v>
                </c:pt>
                <c:pt idx="25497">
                  <c:v>4.336417</c:v>
                </c:pt>
                <c:pt idx="25498">
                  <c:v>4.3360580000000004</c:v>
                </c:pt>
                <c:pt idx="25499">
                  <c:v>4.336519</c:v>
                </c:pt>
                <c:pt idx="25500">
                  <c:v>4.3353060000000001</c:v>
                </c:pt>
                <c:pt idx="25501">
                  <c:v>4.3320869999999996</c:v>
                </c:pt>
                <c:pt idx="25502">
                  <c:v>4.3334060000000001</c:v>
                </c:pt>
                <c:pt idx="25503">
                  <c:v>4.3380859999999997</c:v>
                </c:pt>
                <c:pt idx="25504">
                  <c:v>4.3370639999999998</c:v>
                </c:pt>
                <c:pt idx="25505">
                  <c:v>4.333799</c:v>
                </c:pt>
                <c:pt idx="25506">
                  <c:v>4.3363269999999998</c:v>
                </c:pt>
                <c:pt idx="25507">
                  <c:v>4.3380879999999999</c:v>
                </c:pt>
                <c:pt idx="25508">
                  <c:v>4.334543</c:v>
                </c:pt>
                <c:pt idx="25509">
                  <c:v>4.3363420000000001</c:v>
                </c:pt>
                <c:pt idx="25510">
                  <c:v>4.3433840000000004</c:v>
                </c:pt>
                <c:pt idx="25511">
                  <c:v>4.3419059999999998</c:v>
                </c:pt>
                <c:pt idx="25512">
                  <c:v>4.341329</c:v>
                </c:pt>
                <c:pt idx="25513">
                  <c:v>4.3458180000000004</c:v>
                </c:pt>
                <c:pt idx="25514">
                  <c:v>4.3408259999999999</c:v>
                </c:pt>
                <c:pt idx="25515">
                  <c:v>4.3387370000000001</c:v>
                </c:pt>
                <c:pt idx="25516">
                  <c:v>4.343801</c:v>
                </c:pt>
                <c:pt idx="25517">
                  <c:v>4.3397779999999999</c:v>
                </c:pt>
                <c:pt idx="25518">
                  <c:v>4.3361590000000003</c:v>
                </c:pt>
                <c:pt idx="25519">
                  <c:v>4.3449710000000001</c:v>
                </c:pt>
                <c:pt idx="25520">
                  <c:v>4.3474430000000002</c:v>
                </c:pt>
                <c:pt idx="25521">
                  <c:v>4.3415319999999999</c:v>
                </c:pt>
                <c:pt idx="25522">
                  <c:v>4.3403960000000001</c:v>
                </c:pt>
                <c:pt idx="25523">
                  <c:v>4.3433089999999996</c:v>
                </c:pt>
                <c:pt idx="25524">
                  <c:v>4.3437580000000002</c:v>
                </c:pt>
                <c:pt idx="25525">
                  <c:v>4.3418049999999999</c:v>
                </c:pt>
                <c:pt idx="25526">
                  <c:v>4.3426809999999998</c:v>
                </c:pt>
                <c:pt idx="25527">
                  <c:v>4.3424129999999996</c:v>
                </c:pt>
                <c:pt idx="25528">
                  <c:v>4.3390279999999999</c:v>
                </c:pt>
                <c:pt idx="25529">
                  <c:v>4.3403999999999998</c:v>
                </c:pt>
                <c:pt idx="25530">
                  <c:v>4.3434819999999998</c:v>
                </c:pt>
                <c:pt idx="25531">
                  <c:v>4.3442629999999998</c:v>
                </c:pt>
                <c:pt idx="25532">
                  <c:v>4.346927</c:v>
                </c:pt>
                <c:pt idx="25533">
                  <c:v>4.3471900000000003</c:v>
                </c:pt>
                <c:pt idx="25534">
                  <c:v>4.3440589999999997</c:v>
                </c:pt>
                <c:pt idx="25535">
                  <c:v>4.3441020000000004</c:v>
                </c:pt>
                <c:pt idx="25536">
                  <c:v>4.3488720000000001</c:v>
                </c:pt>
                <c:pt idx="25537">
                  <c:v>4.3526049999999996</c:v>
                </c:pt>
                <c:pt idx="25538">
                  <c:v>4.3463529999999997</c:v>
                </c:pt>
                <c:pt idx="25539">
                  <c:v>4.34192</c:v>
                </c:pt>
                <c:pt idx="25540">
                  <c:v>4.3455389999999996</c:v>
                </c:pt>
                <c:pt idx="25541">
                  <c:v>4.3511350000000002</c:v>
                </c:pt>
                <c:pt idx="25542">
                  <c:v>4.3520529999999997</c:v>
                </c:pt>
                <c:pt idx="25543">
                  <c:v>4.3457730000000003</c:v>
                </c:pt>
                <c:pt idx="25544">
                  <c:v>4.3397629999999996</c:v>
                </c:pt>
                <c:pt idx="25545">
                  <c:v>4.3433450000000002</c:v>
                </c:pt>
                <c:pt idx="25546">
                  <c:v>4.3494549999999998</c:v>
                </c:pt>
                <c:pt idx="25547">
                  <c:v>4.34842</c:v>
                </c:pt>
                <c:pt idx="25548">
                  <c:v>4.3450709999999999</c:v>
                </c:pt>
                <c:pt idx="25549">
                  <c:v>4.3484509999999998</c:v>
                </c:pt>
                <c:pt idx="25550">
                  <c:v>4.3487960000000001</c:v>
                </c:pt>
                <c:pt idx="25551">
                  <c:v>4.3410880000000001</c:v>
                </c:pt>
                <c:pt idx="25552">
                  <c:v>4.344957</c:v>
                </c:pt>
                <c:pt idx="25553">
                  <c:v>4.3522650000000001</c:v>
                </c:pt>
                <c:pt idx="25554">
                  <c:v>4.3472559999999998</c:v>
                </c:pt>
                <c:pt idx="25555">
                  <c:v>4.3453200000000001</c:v>
                </c:pt>
                <c:pt idx="25556">
                  <c:v>4.3508620000000002</c:v>
                </c:pt>
                <c:pt idx="25557">
                  <c:v>4.34931</c:v>
                </c:pt>
                <c:pt idx="25558">
                  <c:v>4.3436919999999999</c:v>
                </c:pt>
                <c:pt idx="25559">
                  <c:v>4.3458209999999999</c:v>
                </c:pt>
                <c:pt idx="25560">
                  <c:v>4.352017</c:v>
                </c:pt>
                <c:pt idx="25561">
                  <c:v>4.3567470000000004</c:v>
                </c:pt>
                <c:pt idx="25562">
                  <c:v>4.3549980000000001</c:v>
                </c:pt>
                <c:pt idx="25563">
                  <c:v>4.3521979999999996</c:v>
                </c:pt>
                <c:pt idx="25564">
                  <c:v>4.352868</c:v>
                </c:pt>
                <c:pt idx="25565">
                  <c:v>4.3499299999999996</c:v>
                </c:pt>
                <c:pt idx="25566">
                  <c:v>4.3462110000000003</c:v>
                </c:pt>
                <c:pt idx="25567">
                  <c:v>4.3489899999999997</c:v>
                </c:pt>
                <c:pt idx="25568">
                  <c:v>4.3526939999999996</c:v>
                </c:pt>
                <c:pt idx="25569">
                  <c:v>4.3515259999999998</c:v>
                </c:pt>
                <c:pt idx="25570">
                  <c:v>4.3498460000000003</c:v>
                </c:pt>
                <c:pt idx="25571">
                  <c:v>4.3507540000000002</c:v>
                </c:pt>
                <c:pt idx="25572">
                  <c:v>4.3538259999999998</c:v>
                </c:pt>
                <c:pt idx="25573">
                  <c:v>4.3542170000000002</c:v>
                </c:pt>
                <c:pt idx="25574">
                  <c:v>4.3478380000000003</c:v>
                </c:pt>
                <c:pt idx="25575">
                  <c:v>4.3445790000000004</c:v>
                </c:pt>
                <c:pt idx="25576">
                  <c:v>4.3487400000000003</c:v>
                </c:pt>
                <c:pt idx="25577">
                  <c:v>4.3523389999999997</c:v>
                </c:pt>
                <c:pt idx="25578">
                  <c:v>4.3529460000000002</c:v>
                </c:pt>
                <c:pt idx="25579">
                  <c:v>4.3544229999999997</c:v>
                </c:pt>
                <c:pt idx="25580">
                  <c:v>4.3538199999999998</c:v>
                </c:pt>
                <c:pt idx="25581">
                  <c:v>4.3533059999999999</c:v>
                </c:pt>
                <c:pt idx="25582">
                  <c:v>4.3575929999999996</c:v>
                </c:pt>
                <c:pt idx="25583">
                  <c:v>4.3605320000000001</c:v>
                </c:pt>
                <c:pt idx="25584">
                  <c:v>4.3602860000000003</c:v>
                </c:pt>
                <c:pt idx="25585">
                  <c:v>4.3613749999999998</c:v>
                </c:pt>
                <c:pt idx="25586">
                  <c:v>4.3574580000000003</c:v>
                </c:pt>
                <c:pt idx="25587">
                  <c:v>4.3531570000000004</c:v>
                </c:pt>
                <c:pt idx="25588">
                  <c:v>4.3568280000000001</c:v>
                </c:pt>
                <c:pt idx="25589">
                  <c:v>4.3587449999999999</c:v>
                </c:pt>
                <c:pt idx="25590">
                  <c:v>4.3553550000000003</c:v>
                </c:pt>
                <c:pt idx="25591">
                  <c:v>4.3561249999999996</c:v>
                </c:pt>
                <c:pt idx="25592">
                  <c:v>4.3593520000000003</c:v>
                </c:pt>
                <c:pt idx="25593">
                  <c:v>4.3569570000000004</c:v>
                </c:pt>
                <c:pt idx="25594">
                  <c:v>4.354609</c:v>
                </c:pt>
                <c:pt idx="25595">
                  <c:v>4.3597939999999999</c:v>
                </c:pt>
                <c:pt idx="25596">
                  <c:v>4.3605700000000001</c:v>
                </c:pt>
                <c:pt idx="25597">
                  <c:v>4.3549759999999997</c:v>
                </c:pt>
                <c:pt idx="25598">
                  <c:v>4.3547479999999998</c:v>
                </c:pt>
                <c:pt idx="25599">
                  <c:v>4.3570089999999997</c:v>
                </c:pt>
                <c:pt idx="25600">
                  <c:v>4.3548159999999996</c:v>
                </c:pt>
                <c:pt idx="25601">
                  <c:v>4.3528609999999999</c:v>
                </c:pt>
                <c:pt idx="25602">
                  <c:v>4.3562130000000003</c:v>
                </c:pt>
                <c:pt idx="25603">
                  <c:v>4.3577199999999996</c:v>
                </c:pt>
                <c:pt idx="25604">
                  <c:v>4.3561870000000003</c:v>
                </c:pt>
                <c:pt idx="25605">
                  <c:v>4.3563669999999997</c:v>
                </c:pt>
                <c:pt idx="25606">
                  <c:v>4.3568920000000002</c:v>
                </c:pt>
                <c:pt idx="25607">
                  <c:v>4.3594169999999997</c:v>
                </c:pt>
                <c:pt idx="25608">
                  <c:v>4.3625210000000001</c:v>
                </c:pt>
                <c:pt idx="25609">
                  <c:v>4.3603160000000001</c:v>
                </c:pt>
                <c:pt idx="25610">
                  <c:v>4.3581909999999997</c:v>
                </c:pt>
                <c:pt idx="25611">
                  <c:v>4.3625119999999997</c:v>
                </c:pt>
                <c:pt idx="25612">
                  <c:v>4.3649389999999997</c:v>
                </c:pt>
                <c:pt idx="25613">
                  <c:v>4.361961</c:v>
                </c:pt>
                <c:pt idx="25614">
                  <c:v>4.3594860000000004</c:v>
                </c:pt>
                <c:pt idx="25615">
                  <c:v>4.3650640000000003</c:v>
                </c:pt>
                <c:pt idx="25616">
                  <c:v>4.36958</c:v>
                </c:pt>
                <c:pt idx="25617">
                  <c:v>4.3686259999999999</c:v>
                </c:pt>
                <c:pt idx="25618">
                  <c:v>4.3736079999999999</c:v>
                </c:pt>
                <c:pt idx="25619">
                  <c:v>4.3770939999999996</c:v>
                </c:pt>
                <c:pt idx="25620">
                  <c:v>4.374568</c:v>
                </c:pt>
                <c:pt idx="25621">
                  <c:v>4.3742369999999999</c:v>
                </c:pt>
                <c:pt idx="25622">
                  <c:v>4.3742789999999996</c:v>
                </c:pt>
                <c:pt idx="25623">
                  <c:v>4.3706550000000002</c:v>
                </c:pt>
                <c:pt idx="25624">
                  <c:v>4.3671300000000004</c:v>
                </c:pt>
                <c:pt idx="25625">
                  <c:v>4.3670450000000001</c:v>
                </c:pt>
                <c:pt idx="25626">
                  <c:v>4.3679839999999999</c:v>
                </c:pt>
                <c:pt idx="25627">
                  <c:v>4.3681590000000003</c:v>
                </c:pt>
                <c:pt idx="25628">
                  <c:v>4.3673019999999996</c:v>
                </c:pt>
                <c:pt idx="25629">
                  <c:v>4.3673089999999997</c:v>
                </c:pt>
                <c:pt idx="25630">
                  <c:v>4.3676380000000004</c:v>
                </c:pt>
                <c:pt idx="25631">
                  <c:v>4.3673669999999998</c:v>
                </c:pt>
                <c:pt idx="25632">
                  <c:v>4.3671530000000001</c:v>
                </c:pt>
                <c:pt idx="25633">
                  <c:v>4.3656940000000004</c:v>
                </c:pt>
                <c:pt idx="25634">
                  <c:v>4.3674900000000001</c:v>
                </c:pt>
                <c:pt idx="25635">
                  <c:v>4.3707659999999997</c:v>
                </c:pt>
                <c:pt idx="25636">
                  <c:v>4.3693580000000001</c:v>
                </c:pt>
                <c:pt idx="25637">
                  <c:v>4.3687829999999996</c:v>
                </c:pt>
                <c:pt idx="25638">
                  <c:v>4.369415</c:v>
                </c:pt>
                <c:pt idx="25639">
                  <c:v>4.3698100000000002</c:v>
                </c:pt>
                <c:pt idx="25640">
                  <c:v>4.3695529999999998</c:v>
                </c:pt>
                <c:pt idx="25641">
                  <c:v>4.3701179999999997</c:v>
                </c:pt>
                <c:pt idx="25642">
                  <c:v>4.3754369999999998</c:v>
                </c:pt>
                <c:pt idx="25643">
                  <c:v>4.3762850000000002</c:v>
                </c:pt>
                <c:pt idx="25644">
                  <c:v>4.3718370000000002</c:v>
                </c:pt>
                <c:pt idx="25645">
                  <c:v>4.3717420000000002</c:v>
                </c:pt>
                <c:pt idx="25646">
                  <c:v>4.3719049999999999</c:v>
                </c:pt>
                <c:pt idx="25647">
                  <c:v>4.3696970000000004</c:v>
                </c:pt>
                <c:pt idx="25648">
                  <c:v>4.3729610000000001</c:v>
                </c:pt>
                <c:pt idx="25649">
                  <c:v>4.3760810000000001</c:v>
                </c:pt>
                <c:pt idx="25650">
                  <c:v>4.375934</c:v>
                </c:pt>
                <c:pt idx="25651">
                  <c:v>4.3792850000000003</c:v>
                </c:pt>
                <c:pt idx="25652">
                  <c:v>4.3810460000000004</c:v>
                </c:pt>
                <c:pt idx="25653">
                  <c:v>4.3759600000000001</c:v>
                </c:pt>
                <c:pt idx="25654">
                  <c:v>4.3727330000000002</c:v>
                </c:pt>
                <c:pt idx="25655">
                  <c:v>4.3736740000000003</c:v>
                </c:pt>
                <c:pt idx="25656">
                  <c:v>4.3743420000000004</c:v>
                </c:pt>
                <c:pt idx="25657">
                  <c:v>4.3748339999999999</c:v>
                </c:pt>
                <c:pt idx="25658">
                  <c:v>4.3751179999999996</c:v>
                </c:pt>
                <c:pt idx="25659">
                  <c:v>4.3716549999999996</c:v>
                </c:pt>
                <c:pt idx="25660">
                  <c:v>4.3698119999999996</c:v>
                </c:pt>
                <c:pt idx="25661">
                  <c:v>4.3745630000000002</c:v>
                </c:pt>
                <c:pt idx="25662">
                  <c:v>4.3780229999999998</c:v>
                </c:pt>
                <c:pt idx="25663">
                  <c:v>4.3746679999999998</c:v>
                </c:pt>
                <c:pt idx="25664">
                  <c:v>4.3702959999999997</c:v>
                </c:pt>
                <c:pt idx="25665">
                  <c:v>4.3712859999999996</c:v>
                </c:pt>
                <c:pt idx="25666">
                  <c:v>4.373602</c:v>
                </c:pt>
                <c:pt idx="25667">
                  <c:v>4.3717230000000002</c:v>
                </c:pt>
                <c:pt idx="25668">
                  <c:v>4.372725</c:v>
                </c:pt>
                <c:pt idx="25669">
                  <c:v>4.3760050000000001</c:v>
                </c:pt>
                <c:pt idx="25670">
                  <c:v>4.3742559999999999</c:v>
                </c:pt>
                <c:pt idx="25671">
                  <c:v>4.3735090000000003</c:v>
                </c:pt>
                <c:pt idx="25672">
                  <c:v>4.373475</c:v>
                </c:pt>
                <c:pt idx="25673">
                  <c:v>4.3714839999999997</c:v>
                </c:pt>
                <c:pt idx="25674">
                  <c:v>4.374428</c:v>
                </c:pt>
                <c:pt idx="25675">
                  <c:v>4.3779409999999999</c:v>
                </c:pt>
                <c:pt idx="25676">
                  <c:v>4.377624</c:v>
                </c:pt>
                <c:pt idx="25677">
                  <c:v>4.3802159999999999</c:v>
                </c:pt>
                <c:pt idx="25678">
                  <c:v>4.3804569999999998</c:v>
                </c:pt>
                <c:pt idx="25679">
                  <c:v>4.3758280000000003</c:v>
                </c:pt>
                <c:pt idx="25680">
                  <c:v>4.3773999999999997</c:v>
                </c:pt>
                <c:pt idx="25681">
                  <c:v>4.3845710000000002</c:v>
                </c:pt>
                <c:pt idx="25682">
                  <c:v>4.385192</c:v>
                </c:pt>
                <c:pt idx="25683">
                  <c:v>4.3801680000000003</c:v>
                </c:pt>
                <c:pt idx="25684">
                  <c:v>4.3785889999999998</c:v>
                </c:pt>
                <c:pt idx="25685">
                  <c:v>4.3799799999999998</c:v>
                </c:pt>
                <c:pt idx="25686">
                  <c:v>4.3817500000000003</c:v>
                </c:pt>
                <c:pt idx="25687">
                  <c:v>4.385694</c:v>
                </c:pt>
                <c:pt idx="25688">
                  <c:v>4.3863890000000003</c:v>
                </c:pt>
                <c:pt idx="25689">
                  <c:v>4.3799929999999998</c:v>
                </c:pt>
                <c:pt idx="25690">
                  <c:v>4.3759560000000004</c:v>
                </c:pt>
                <c:pt idx="25691">
                  <c:v>4.377535</c:v>
                </c:pt>
                <c:pt idx="25692">
                  <c:v>4.3798240000000002</c:v>
                </c:pt>
                <c:pt idx="25693">
                  <c:v>4.37798</c:v>
                </c:pt>
                <c:pt idx="25694">
                  <c:v>4.3781410000000003</c:v>
                </c:pt>
                <c:pt idx="25695">
                  <c:v>4.3820930000000002</c:v>
                </c:pt>
                <c:pt idx="25696">
                  <c:v>4.3813009999999997</c:v>
                </c:pt>
                <c:pt idx="25697">
                  <c:v>4.3802070000000004</c:v>
                </c:pt>
                <c:pt idx="25698">
                  <c:v>4.3842080000000001</c:v>
                </c:pt>
                <c:pt idx="25699">
                  <c:v>4.3850850000000001</c:v>
                </c:pt>
                <c:pt idx="25700">
                  <c:v>4.380484</c:v>
                </c:pt>
                <c:pt idx="25701">
                  <c:v>4.3778870000000003</c:v>
                </c:pt>
                <c:pt idx="25702">
                  <c:v>4.3821180000000002</c:v>
                </c:pt>
                <c:pt idx="25703">
                  <c:v>4.3881750000000004</c:v>
                </c:pt>
                <c:pt idx="25704">
                  <c:v>4.3889250000000004</c:v>
                </c:pt>
                <c:pt idx="25705">
                  <c:v>4.3858189999999997</c:v>
                </c:pt>
                <c:pt idx="25706">
                  <c:v>4.3860859999999997</c:v>
                </c:pt>
                <c:pt idx="25707">
                  <c:v>4.3874370000000003</c:v>
                </c:pt>
                <c:pt idx="25708">
                  <c:v>4.3847430000000003</c:v>
                </c:pt>
                <c:pt idx="25709">
                  <c:v>4.3828250000000004</c:v>
                </c:pt>
                <c:pt idx="25710">
                  <c:v>4.3846429999999996</c:v>
                </c:pt>
                <c:pt idx="25711">
                  <c:v>4.3847180000000003</c:v>
                </c:pt>
                <c:pt idx="25712">
                  <c:v>4.3851069999999996</c:v>
                </c:pt>
                <c:pt idx="25713">
                  <c:v>4.3857049999999997</c:v>
                </c:pt>
                <c:pt idx="25714">
                  <c:v>4.3840779999999997</c:v>
                </c:pt>
                <c:pt idx="25715">
                  <c:v>4.3857679999999997</c:v>
                </c:pt>
                <c:pt idx="25716">
                  <c:v>4.3855360000000001</c:v>
                </c:pt>
                <c:pt idx="25717">
                  <c:v>4.3821770000000004</c:v>
                </c:pt>
                <c:pt idx="25718">
                  <c:v>4.3823109999999996</c:v>
                </c:pt>
                <c:pt idx="25719">
                  <c:v>4.384252</c:v>
                </c:pt>
                <c:pt idx="25720">
                  <c:v>4.388128</c:v>
                </c:pt>
                <c:pt idx="25721">
                  <c:v>4.3897909999999998</c:v>
                </c:pt>
                <c:pt idx="25722">
                  <c:v>4.3844289999999999</c:v>
                </c:pt>
                <c:pt idx="25723">
                  <c:v>4.3791609999999999</c:v>
                </c:pt>
                <c:pt idx="25724">
                  <c:v>4.3848640000000003</c:v>
                </c:pt>
                <c:pt idx="25725">
                  <c:v>4.3931909999999998</c:v>
                </c:pt>
                <c:pt idx="25726">
                  <c:v>4.393637</c:v>
                </c:pt>
                <c:pt idx="25727">
                  <c:v>4.3926489999999996</c:v>
                </c:pt>
                <c:pt idx="25728">
                  <c:v>4.3940000000000001</c:v>
                </c:pt>
                <c:pt idx="25729">
                  <c:v>4.3934340000000001</c:v>
                </c:pt>
                <c:pt idx="25730">
                  <c:v>4.3919100000000002</c:v>
                </c:pt>
                <c:pt idx="25731">
                  <c:v>4.3942119999999996</c:v>
                </c:pt>
                <c:pt idx="25732">
                  <c:v>4.3946019999999999</c:v>
                </c:pt>
                <c:pt idx="25733">
                  <c:v>4.3888910000000001</c:v>
                </c:pt>
                <c:pt idx="25734">
                  <c:v>4.3865049999999997</c:v>
                </c:pt>
                <c:pt idx="25735">
                  <c:v>4.3895429999999998</c:v>
                </c:pt>
                <c:pt idx="25736">
                  <c:v>4.3914470000000003</c:v>
                </c:pt>
                <c:pt idx="25737">
                  <c:v>4.3922600000000003</c:v>
                </c:pt>
                <c:pt idx="25738">
                  <c:v>4.3902890000000001</c:v>
                </c:pt>
                <c:pt idx="25739">
                  <c:v>4.3856619999999999</c:v>
                </c:pt>
                <c:pt idx="25740">
                  <c:v>4.3851849999999999</c:v>
                </c:pt>
                <c:pt idx="25741">
                  <c:v>4.3866949999999996</c:v>
                </c:pt>
                <c:pt idx="25742">
                  <c:v>4.3870870000000002</c:v>
                </c:pt>
                <c:pt idx="25743">
                  <c:v>4.3889290000000001</c:v>
                </c:pt>
                <c:pt idx="25744">
                  <c:v>4.3904439999999996</c:v>
                </c:pt>
                <c:pt idx="25745">
                  <c:v>4.3899330000000001</c:v>
                </c:pt>
                <c:pt idx="25746">
                  <c:v>4.3903699999999999</c:v>
                </c:pt>
                <c:pt idx="25747">
                  <c:v>4.3919889999999997</c:v>
                </c:pt>
                <c:pt idx="25748">
                  <c:v>4.394177</c:v>
                </c:pt>
                <c:pt idx="25749">
                  <c:v>4.3966830000000003</c:v>
                </c:pt>
                <c:pt idx="25750">
                  <c:v>4.3951789999999997</c:v>
                </c:pt>
                <c:pt idx="25751">
                  <c:v>4.3933520000000001</c:v>
                </c:pt>
                <c:pt idx="25752">
                  <c:v>4.3928560000000001</c:v>
                </c:pt>
                <c:pt idx="25753">
                  <c:v>4.3901950000000003</c:v>
                </c:pt>
                <c:pt idx="25754">
                  <c:v>4.3909330000000004</c:v>
                </c:pt>
                <c:pt idx="25755">
                  <c:v>4.3904800000000002</c:v>
                </c:pt>
                <c:pt idx="25756">
                  <c:v>4.3890180000000001</c:v>
                </c:pt>
                <c:pt idx="25757">
                  <c:v>4.3960140000000001</c:v>
                </c:pt>
                <c:pt idx="25758">
                  <c:v>4.3984709999999998</c:v>
                </c:pt>
                <c:pt idx="25759">
                  <c:v>4.3929239999999998</c:v>
                </c:pt>
                <c:pt idx="25760">
                  <c:v>4.3924300000000001</c:v>
                </c:pt>
                <c:pt idx="25761">
                  <c:v>4.3922889999999999</c:v>
                </c:pt>
                <c:pt idx="25762">
                  <c:v>4.3921020000000004</c:v>
                </c:pt>
                <c:pt idx="25763">
                  <c:v>4.3977560000000002</c:v>
                </c:pt>
                <c:pt idx="25764">
                  <c:v>4.4009780000000003</c:v>
                </c:pt>
                <c:pt idx="25765">
                  <c:v>4.3975390000000001</c:v>
                </c:pt>
                <c:pt idx="25766">
                  <c:v>4.396515</c:v>
                </c:pt>
                <c:pt idx="25767">
                  <c:v>4.3973250000000004</c:v>
                </c:pt>
                <c:pt idx="25768">
                  <c:v>4.3970349999999998</c:v>
                </c:pt>
                <c:pt idx="25769">
                  <c:v>4.3987439999999998</c:v>
                </c:pt>
                <c:pt idx="25770">
                  <c:v>4.396808</c:v>
                </c:pt>
                <c:pt idx="25771">
                  <c:v>4.392576</c:v>
                </c:pt>
                <c:pt idx="25772">
                  <c:v>4.3975809999999997</c:v>
                </c:pt>
                <c:pt idx="25773">
                  <c:v>4.4008289999999999</c:v>
                </c:pt>
                <c:pt idx="25774">
                  <c:v>4.3941140000000001</c:v>
                </c:pt>
                <c:pt idx="25775">
                  <c:v>4.394361</c:v>
                </c:pt>
                <c:pt idx="25776">
                  <c:v>4.3995449999999998</c:v>
                </c:pt>
                <c:pt idx="25777">
                  <c:v>4.4006879999999997</c:v>
                </c:pt>
                <c:pt idx="25778">
                  <c:v>4.3988579999999997</c:v>
                </c:pt>
                <c:pt idx="25779">
                  <c:v>4.3933470000000003</c:v>
                </c:pt>
                <c:pt idx="25780">
                  <c:v>4.3947900000000004</c:v>
                </c:pt>
                <c:pt idx="25781">
                  <c:v>4.3996820000000003</c:v>
                </c:pt>
                <c:pt idx="25782">
                  <c:v>4.3997279999999996</c:v>
                </c:pt>
                <c:pt idx="25783">
                  <c:v>4.4022040000000002</c:v>
                </c:pt>
                <c:pt idx="25784">
                  <c:v>4.4045759999999996</c:v>
                </c:pt>
                <c:pt idx="25785">
                  <c:v>4.4037319999999998</c:v>
                </c:pt>
                <c:pt idx="25786">
                  <c:v>4.4064300000000003</c:v>
                </c:pt>
                <c:pt idx="25787">
                  <c:v>4.4105660000000002</c:v>
                </c:pt>
                <c:pt idx="25788">
                  <c:v>4.4110319999999996</c:v>
                </c:pt>
                <c:pt idx="25789">
                  <c:v>4.4087690000000004</c:v>
                </c:pt>
                <c:pt idx="25790">
                  <c:v>4.4086299999999996</c:v>
                </c:pt>
                <c:pt idx="25791">
                  <c:v>4.4105270000000001</c:v>
                </c:pt>
                <c:pt idx="25792">
                  <c:v>4.4092440000000002</c:v>
                </c:pt>
                <c:pt idx="25793">
                  <c:v>4.4077979999999997</c:v>
                </c:pt>
                <c:pt idx="25794">
                  <c:v>4.407826</c:v>
                </c:pt>
                <c:pt idx="25795">
                  <c:v>4.4068860000000001</c:v>
                </c:pt>
                <c:pt idx="25796">
                  <c:v>4.406218</c:v>
                </c:pt>
                <c:pt idx="25797">
                  <c:v>4.4043099999999997</c:v>
                </c:pt>
                <c:pt idx="25798">
                  <c:v>4.4049779999999998</c:v>
                </c:pt>
                <c:pt idx="25799">
                  <c:v>4.4072969999999998</c:v>
                </c:pt>
                <c:pt idx="25800">
                  <c:v>4.4061630000000003</c:v>
                </c:pt>
                <c:pt idx="25801">
                  <c:v>4.4054270000000004</c:v>
                </c:pt>
                <c:pt idx="25802">
                  <c:v>4.4070359999999997</c:v>
                </c:pt>
                <c:pt idx="25803">
                  <c:v>4.4057599999999999</c:v>
                </c:pt>
                <c:pt idx="25804">
                  <c:v>4.4023979999999998</c:v>
                </c:pt>
                <c:pt idx="25805">
                  <c:v>4.4040350000000004</c:v>
                </c:pt>
                <c:pt idx="25806">
                  <c:v>4.4074710000000001</c:v>
                </c:pt>
                <c:pt idx="25807">
                  <c:v>4.4050739999999999</c:v>
                </c:pt>
                <c:pt idx="25808">
                  <c:v>4.4040780000000002</c:v>
                </c:pt>
                <c:pt idx="25809">
                  <c:v>4.4055390000000001</c:v>
                </c:pt>
                <c:pt idx="25810">
                  <c:v>4.4044860000000003</c:v>
                </c:pt>
                <c:pt idx="25811">
                  <c:v>4.4051790000000004</c:v>
                </c:pt>
                <c:pt idx="25812">
                  <c:v>4.4101460000000001</c:v>
                </c:pt>
                <c:pt idx="25813">
                  <c:v>4.4118969999999997</c:v>
                </c:pt>
                <c:pt idx="25814">
                  <c:v>4.4090569999999998</c:v>
                </c:pt>
                <c:pt idx="25815">
                  <c:v>4.4087909999999999</c:v>
                </c:pt>
                <c:pt idx="25816">
                  <c:v>4.4108219999999996</c:v>
                </c:pt>
                <c:pt idx="25817">
                  <c:v>4.4119580000000003</c:v>
                </c:pt>
                <c:pt idx="25818">
                  <c:v>4.4083579999999998</c:v>
                </c:pt>
                <c:pt idx="25819">
                  <c:v>4.4046419999999999</c:v>
                </c:pt>
                <c:pt idx="25820">
                  <c:v>4.4086080000000001</c:v>
                </c:pt>
                <c:pt idx="25821">
                  <c:v>4.4118320000000004</c:v>
                </c:pt>
                <c:pt idx="25822">
                  <c:v>4.4114089999999999</c:v>
                </c:pt>
                <c:pt idx="25823">
                  <c:v>4.4110930000000002</c:v>
                </c:pt>
                <c:pt idx="25824">
                  <c:v>4.4080539999999999</c:v>
                </c:pt>
                <c:pt idx="25825">
                  <c:v>4.4045829999999997</c:v>
                </c:pt>
                <c:pt idx="25826">
                  <c:v>4.4080339999999998</c:v>
                </c:pt>
                <c:pt idx="25827">
                  <c:v>4.4109150000000001</c:v>
                </c:pt>
                <c:pt idx="25828">
                  <c:v>4.4092339999999997</c:v>
                </c:pt>
                <c:pt idx="25829">
                  <c:v>4.411848</c:v>
                </c:pt>
                <c:pt idx="25830">
                  <c:v>4.4129319999999996</c:v>
                </c:pt>
                <c:pt idx="25831">
                  <c:v>4.4080320000000004</c:v>
                </c:pt>
                <c:pt idx="25832">
                  <c:v>4.4127039999999997</c:v>
                </c:pt>
                <c:pt idx="25833">
                  <c:v>4.4197610000000003</c:v>
                </c:pt>
                <c:pt idx="25834">
                  <c:v>4.4140009999999998</c:v>
                </c:pt>
                <c:pt idx="25835">
                  <c:v>4.4087170000000002</c:v>
                </c:pt>
                <c:pt idx="25836">
                  <c:v>4.4114649999999997</c:v>
                </c:pt>
                <c:pt idx="25837">
                  <c:v>4.4095370000000003</c:v>
                </c:pt>
                <c:pt idx="25838">
                  <c:v>4.404776</c:v>
                </c:pt>
                <c:pt idx="25839">
                  <c:v>4.4076510000000004</c:v>
                </c:pt>
                <c:pt idx="25840">
                  <c:v>4.4133389999999997</c:v>
                </c:pt>
                <c:pt idx="25841">
                  <c:v>4.4114750000000003</c:v>
                </c:pt>
                <c:pt idx="25842">
                  <c:v>4.4072360000000002</c:v>
                </c:pt>
                <c:pt idx="25843">
                  <c:v>4.4092200000000004</c:v>
                </c:pt>
                <c:pt idx="25844">
                  <c:v>4.4126760000000003</c:v>
                </c:pt>
                <c:pt idx="25845">
                  <c:v>4.4123739999999998</c:v>
                </c:pt>
                <c:pt idx="25846">
                  <c:v>4.4141130000000004</c:v>
                </c:pt>
                <c:pt idx="25847">
                  <c:v>4.4178379999999997</c:v>
                </c:pt>
                <c:pt idx="25848">
                  <c:v>4.4169980000000004</c:v>
                </c:pt>
                <c:pt idx="25849">
                  <c:v>4.4186940000000003</c:v>
                </c:pt>
                <c:pt idx="25850">
                  <c:v>4.4240329999999997</c:v>
                </c:pt>
                <c:pt idx="25851">
                  <c:v>4.4246460000000001</c:v>
                </c:pt>
                <c:pt idx="25852">
                  <c:v>4.4237099999999998</c:v>
                </c:pt>
                <c:pt idx="25853">
                  <c:v>4.4208030000000003</c:v>
                </c:pt>
                <c:pt idx="25854">
                  <c:v>4.4179060000000003</c:v>
                </c:pt>
                <c:pt idx="25855">
                  <c:v>4.4181249999999999</c:v>
                </c:pt>
                <c:pt idx="25856">
                  <c:v>4.4207770000000002</c:v>
                </c:pt>
                <c:pt idx="25857">
                  <c:v>4.4214830000000003</c:v>
                </c:pt>
                <c:pt idx="25858">
                  <c:v>4.4189629999999998</c:v>
                </c:pt>
                <c:pt idx="25859">
                  <c:v>4.4188289999999997</c:v>
                </c:pt>
                <c:pt idx="25860">
                  <c:v>4.4226279999999996</c:v>
                </c:pt>
                <c:pt idx="25861">
                  <c:v>4.4231629999999997</c:v>
                </c:pt>
                <c:pt idx="25862">
                  <c:v>4.4182969999999999</c:v>
                </c:pt>
                <c:pt idx="25863">
                  <c:v>4.4157590000000004</c:v>
                </c:pt>
                <c:pt idx="25864">
                  <c:v>4.4191839999999996</c:v>
                </c:pt>
                <c:pt idx="25865">
                  <c:v>4.4213610000000001</c:v>
                </c:pt>
                <c:pt idx="25866">
                  <c:v>4.4196669999999996</c:v>
                </c:pt>
                <c:pt idx="25867">
                  <c:v>4.4196559999999998</c:v>
                </c:pt>
                <c:pt idx="25868">
                  <c:v>4.4226239999999999</c:v>
                </c:pt>
                <c:pt idx="25869">
                  <c:v>4.423915</c:v>
                </c:pt>
                <c:pt idx="25870">
                  <c:v>4.4219689999999998</c:v>
                </c:pt>
                <c:pt idx="25871">
                  <c:v>4.4192090000000004</c:v>
                </c:pt>
                <c:pt idx="25872">
                  <c:v>4.4191260000000003</c:v>
                </c:pt>
                <c:pt idx="25873">
                  <c:v>4.4219910000000002</c:v>
                </c:pt>
                <c:pt idx="25874">
                  <c:v>4.4240110000000001</c:v>
                </c:pt>
                <c:pt idx="25875">
                  <c:v>4.422987</c:v>
                </c:pt>
                <c:pt idx="25876">
                  <c:v>4.4226279999999996</c:v>
                </c:pt>
                <c:pt idx="25877">
                  <c:v>4.4239319999999998</c:v>
                </c:pt>
                <c:pt idx="25878">
                  <c:v>4.4241099999999998</c:v>
                </c:pt>
                <c:pt idx="25879">
                  <c:v>4.4274019999999998</c:v>
                </c:pt>
                <c:pt idx="25880">
                  <c:v>4.4286969999999997</c:v>
                </c:pt>
                <c:pt idx="25881">
                  <c:v>4.4214320000000003</c:v>
                </c:pt>
                <c:pt idx="25882">
                  <c:v>4.4213979999999999</c:v>
                </c:pt>
                <c:pt idx="25883">
                  <c:v>4.4278599999999999</c:v>
                </c:pt>
                <c:pt idx="25884">
                  <c:v>4.4267979999999998</c:v>
                </c:pt>
                <c:pt idx="25885">
                  <c:v>4.4244630000000003</c:v>
                </c:pt>
                <c:pt idx="25886">
                  <c:v>4.4269239999999996</c:v>
                </c:pt>
                <c:pt idx="25887">
                  <c:v>4.4297760000000004</c:v>
                </c:pt>
                <c:pt idx="25888">
                  <c:v>4.4296199999999999</c:v>
                </c:pt>
                <c:pt idx="25889">
                  <c:v>4.4281930000000003</c:v>
                </c:pt>
                <c:pt idx="25890">
                  <c:v>4.4283830000000002</c:v>
                </c:pt>
                <c:pt idx="25891">
                  <c:v>4.4320690000000003</c:v>
                </c:pt>
                <c:pt idx="25892">
                  <c:v>4.4356559999999998</c:v>
                </c:pt>
                <c:pt idx="25893">
                  <c:v>4.4349879999999997</c:v>
                </c:pt>
                <c:pt idx="25894">
                  <c:v>4.430911</c:v>
                </c:pt>
                <c:pt idx="25895">
                  <c:v>4.4274849999999999</c:v>
                </c:pt>
                <c:pt idx="25896">
                  <c:v>4.4286370000000002</c:v>
                </c:pt>
                <c:pt idx="25897">
                  <c:v>4.4278089999999999</c:v>
                </c:pt>
                <c:pt idx="25898">
                  <c:v>4.4275690000000001</c:v>
                </c:pt>
                <c:pt idx="25899">
                  <c:v>4.4296389999999999</c:v>
                </c:pt>
                <c:pt idx="25900">
                  <c:v>4.429208</c:v>
                </c:pt>
                <c:pt idx="25901">
                  <c:v>4.4276840000000002</c:v>
                </c:pt>
                <c:pt idx="25902">
                  <c:v>4.428299</c:v>
                </c:pt>
                <c:pt idx="25903">
                  <c:v>4.42896</c:v>
                </c:pt>
                <c:pt idx="25904">
                  <c:v>4.4290050000000001</c:v>
                </c:pt>
                <c:pt idx="25905">
                  <c:v>4.4311259999999999</c:v>
                </c:pt>
                <c:pt idx="25906">
                  <c:v>4.4328269999999996</c:v>
                </c:pt>
                <c:pt idx="25907">
                  <c:v>4.431718</c:v>
                </c:pt>
                <c:pt idx="25908">
                  <c:v>4.4289880000000004</c:v>
                </c:pt>
                <c:pt idx="25909">
                  <c:v>4.4267799999999999</c:v>
                </c:pt>
                <c:pt idx="25910">
                  <c:v>4.431667</c:v>
                </c:pt>
                <c:pt idx="25911">
                  <c:v>4.4361680000000003</c:v>
                </c:pt>
                <c:pt idx="25912">
                  <c:v>4.4323379999999997</c:v>
                </c:pt>
                <c:pt idx="25913">
                  <c:v>4.4292550000000004</c:v>
                </c:pt>
                <c:pt idx="25914">
                  <c:v>4.4300860000000002</c:v>
                </c:pt>
                <c:pt idx="25915">
                  <c:v>4.4318989999999996</c:v>
                </c:pt>
                <c:pt idx="25916">
                  <c:v>4.4340970000000004</c:v>
                </c:pt>
                <c:pt idx="25917">
                  <c:v>4.4349400000000001</c:v>
                </c:pt>
                <c:pt idx="25918">
                  <c:v>4.4353439999999997</c:v>
                </c:pt>
                <c:pt idx="25919">
                  <c:v>4.4339459999999997</c:v>
                </c:pt>
                <c:pt idx="25920">
                  <c:v>4.4322739999999996</c:v>
                </c:pt>
                <c:pt idx="25921">
                  <c:v>4.4353259999999999</c:v>
                </c:pt>
                <c:pt idx="25922">
                  <c:v>4.437907</c:v>
                </c:pt>
                <c:pt idx="25923">
                  <c:v>4.4334410000000002</c:v>
                </c:pt>
                <c:pt idx="25924">
                  <c:v>4.4325900000000003</c:v>
                </c:pt>
                <c:pt idx="25925">
                  <c:v>4.4351649999999996</c:v>
                </c:pt>
                <c:pt idx="25926">
                  <c:v>4.4327730000000001</c:v>
                </c:pt>
                <c:pt idx="25927">
                  <c:v>4.4317419999999998</c:v>
                </c:pt>
                <c:pt idx="25928">
                  <c:v>4.4348850000000004</c:v>
                </c:pt>
                <c:pt idx="25929">
                  <c:v>4.437392</c:v>
                </c:pt>
                <c:pt idx="25930">
                  <c:v>4.436369</c:v>
                </c:pt>
                <c:pt idx="25931">
                  <c:v>4.4365079999999999</c:v>
                </c:pt>
                <c:pt idx="25932">
                  <c:v>4.4416690000000001</c:v>
                </c:pt>
                <c:pt idx="25933">
                  <c:v>4.4422540000000001</c:v>
                </c:pt>
                <c:pt idx="25934">
                  <c:v>4.4399179999999996</c:v>
                </c:pt>
                <c:pt idx="25935">
                  <c:v>4.441999</c:v>
                </c:pt>
                <c:pt idx="25936">
                  <c:v>4.4451219999999996</c:v>
                </c:pt>
                <c:pt idx="25937">
                  <c:v>4.4469339999999997</c:v>
                </c:pt>
                <c:pt idx="25938">
                  <c:v>4.44468</c:v>
                </c:pt>
                <c:pt idx="25939">
                  <c:v>4.438625</c:v>
                </c:pt>
                <c:pt idx="25940">
                  <c:v>4.4377509999999996</c:v>
                </c:pt>
                <c:pt idx="25941">
                  <c:v>4.4407310000000004</c:v>
                </c:pt>
                <c:pt idx="25942">
                  <c:v>4.4422079999999999</c:v>
                </c:pt>
                <c:pt idx="25943">
                  <c:v>4.4432429999999998</c:v>
                </c:pt>
                <c:pt idx="25944">
                  <c:v>4.4470539999999996</c:v>
                </c:pt>
                <c:pt idx="25945">
                  <c:v>4.4502030000000001</c:v>
                </c:pt>
                <c:pt idx="25946">
                  <c:v>4.4489179999999999</c:v>
                </c:pt>
                <c:pt idx="25947">
                  <c:v>4.4455980000000004</c:v>
                </c:pt>
                <c:pt idx="25948">
                  <c:v>4.4442130000000004</c:v>
                </c:pt>
                <c:pt idx="25949">
                  <c:v>4.4453630000000004</c:v>
                </c:pt>
                <c:pt idx="25950">
                  <c:v>4.448518</c:v>
                </c:pt>
                <c:pt idx="25951">
                  <c:v>4.4489210000000003</c:v>
                </c:pt>
                <c:pt idx="25952">
                  <c:v>4.4481060000000001</c:v>
                </c:pt>
                <c:pt idx="25953">
                  <c:v>4.4499870000000001</c:v>
                </c:pt>
                <c:pt idx="25954">
                  <c:v>4.4498189999999997</c:v>
                </c:pt>
                <c:pt idx="25955">
                  <c:v>4.4466640000000002</c:v>
                </c:pt>
                <c:pt idx="25956">
                  <c:v>4.4465760000000003</c:v>
                </c:pt>
                <c:pt idx="25957">
                  <c:v>4.4479230000000003</c:v>
                </c:pt>
                <c:pt idx="25958">
                  <c:v>4.4496500000000001</c:v>
                </c:pt>
                <c:pt idx="25959">
                  <c:v>4.4522940000000002</c:v>
                </c:pt>
                <c:pt idx="25960">
                  <c:v>4.4485869999999998</c:v>
                </c:pt>
                <c:pt idx="25961">
                  <c:v>4.4455809999999998</c:v>
                </c:pt>
                <c:pt idx="25962">
                  <c:v>4.4511799999999999</c:v>
                </c:pt>
                <c:pt idx="25963">
                  <c:v>4.4505429999999997</c:v>
                </c:pt>
                <c:pt idx="25964">
                  <c:v>4.4477330000000004</c:v>
                </c:pt>
                <c:pt idx="25965">
                  <c:v>4.4522389999999996</c:v>
                </c:pt>
                <c:pt idx="25966">
                  <c:v>4.451746</c:v>
                </c:pt>
                <c:pt idx="25967">
                  <c:v>4.4455809999999998</c:v>
                </c:pt>
                <c:pt idx="25968">
                  <c:v>4.4456449999999998</c:v>
                </c:pt>
                <c:pt idx="25969">
                  <c:v>4.4483079999999999</c:v>
                </c:pt>
                <c:pt idx="25970">
                  <c:v>4.4497590000000002</c:v>
                </c:pt>
                <c:pt idx="25971">
                  <c:v>4.4502769999999998</c:v>
                </c:pt>
                <c:pt idx="25972">
                  <c:v>4.451867</c:v>
                </c:pt>
                <c:pt idx="25973">
                  <c:v>4.4534890000000003</c:v>
                </c:pt>
                <c:pt idx="25974">
                  <c:v>4.4501289999999996</c:v>
                </c:pt>
                <c:pt idx="25975">
                  <c:v>4.4452759999999998</c:v>
                </c:pt>
                <c:pt idx="25976">
                  <c:v>4.4449449999999997</c:v>
                </c:pt>
                <c:pt idx="25977">
                  <c:v>4.4485239999999999</c:v>
                </c:pt>
                <c:pt idx="25978">
                  <c:v>4.4515890000000002</c:v>
                </c:pt>
                <c:pt idx="25979">
                  <c:v>4.4496960000000003</c:v>
                </c:pt>
                <c:pt idx="25980">
                  <c:v>4.4457870000000002</c:v>
                </c:pt>
                <c:pt idx="25981">
                  <c:v>4.4522659999999998</c:v>
                </c:pt>
                <c:pt idx="25982">
                  <c:v>4.4591459999999996</c:v>
                </c:pt>
                <c:pt idx="25983">
                  <c:v>4.4545310000000002</c:v>
                </c:pt>
                <c:pt idx="25984">
                  <c:v>4.4539419999999996</c:v>
                </c:pt>
                <c:pt idx="25985">
                  <c:v>4.4551930000000004</c:v>
                </c:pt>
                <c:pt idx="25986">
                  <c:v>4.4539970000000002</c:v>
                </c:pt>
                <c:pt idx="25987">
                  <c:v>4.4568729999999999</c:v>
                </c:pt>
                <c:pt idx="25988">
                  <c:v>4.4595190000000002</c:v>
                </c:pt>
                <c:pt idx="25989">
                  <c:v>4.460305</c:v>
                </c:pt>
                <c:pt idx="25990">
                  <c:v>4.4585999999999997</c:v>
                </c:pt>
                <c:pt idx="25991">
                  <c:v>4.455165</c:v>
                </c:pt>
                <c:pt idx="25992">
                  <c:v>4.4557450000000003</c:v>
                </c:pt>
                <c:pt idx="25993">
                  <c:v>4.4586800000000002</c:v>
                </c:pt>
                <c:pt idx="25994">
                  <c:v>4.4585150000000002</c:v>
                </c:pt>
                <c:pt idx="25995">
                  <c:v>4.4576169999999999</c:v>
                </c:pt>
                <c:pt idx="25996">
                  <c:v>4.461068</c:v>
                </c:pt>
                <c:pt idx="25997">
                  <c:v>4.4637659999999997</c:v>
                </c:pt>
                <c:pt idx="25998">
                  <c:v>4.4624350000000002</c:v>
                </c:pt>
                <c:pt idx="25999">
                  <c:v>4.4587909999999997</c:v>
                </c:pt>
                <c:pt idx="26000">
                  <c:v>4.4593860000000003</c:v>
                </c:pt>
                <c:pt idx="26001">
                  <c:v>4.4613160000000001</c:v>
                </c:pt>
                <c:pt idx="26002">
                  <c:v>4.4582810000000004</c:v>
                </c:pt>
                <c:pt idx="26003">
                  <c:v>4.4540300000000004</c:v>
                </c:pt>
                <c:pt idx="26004">
                  <c:v>4.4541490000000001</c:v>
                </c:pt>
                <c:pt idx="26005">
                  <c:v>4.4560310000000003</c:v>
                </c:pt>
                <c:pt idx="26006">
                  <c:v>4.4555040000000004</c:v>
                </c:pt>
                <c:pt idx="26007">
                  <c:v>4.4572690000000001</c:v>
                </c:pt>
                <c:pt idx="26008">
                  <c:v>4.459829</c:v>
                </c:pt>
                <c:pt idx="26009">
                  <c:v>4.4584669999999997</c:v>
                </c:pt>
                <c:pt idx="26010">
                  <c:v>4.4576089999999997</c:v>
                </c:pt>
                <c:pt idx="26011">
                  <c:v>4.4568300000000001</c:v>
                </c:pt>
                <c:pt idx="26012">
                  <c:v>4.456912</c:v>
                </c:pt>
                <c:pt idx="26013">
                  <c:v>4.4566540000000003</c:v>
                </c:pt>
                <c:pt idx="26014">
                  <c:v>4.455965</c:v>
                </c:pt>
                <c:pt idx="26015">
                  <c:v>4.4575189999999996</c:v>
                </c:pt>
                <c:pt idx="26016">
                  <c:v>4.4586059999999996</c:v>
                </c:pt>
                <c:pt idx="26017">
                  <c:v>4.4600939999999998</c:v>
                </c:pt>
                <c:pt idx="26018">
                  <c:v>4.4608230000000004</c:v>
                </c:pt>
                <c:pt idx="26019">
                  <c:v>4.4574379999999998</c:v>
                </c:pt>
                <c:pt idx="26020">
                  <c:v>4.456969</c:v>
                </c:pt>
                <c:pt idx="26021">
                  <c:v>4.4599279999999997</c:v>
                </c:pt>
                <c:pt idx="26022">
                  <c:v>4.461754</c:v>
                </c:pt>
                <c:pt idx="26023">
                  <c:v>4.4613399999999999</c:v>
                </c:pt>
                <c:pt idx="26024">
                  <c:v>4.4606640000000004</c:v>
                </c:pt>
                <c:pt idx="26025">
                  <c:v>4.4619559999999998</c:v>
                </c:pt>
                <c:pt idx="26026">
                  <c:v>4.4615280000000004</c:v>
                </c:pt>
                <c:pt idx="26027">
                  <c:v>4.459454</c:v>
                </c:pt>
                <c:pt idx="26028">
                  <c:v>4.4590480000000001</c:v>
                </c:pt>
                <c:pt idx="26029">
                  <c:v>4.4605959999999998</c:v>
                </c:pt>
                <c:pt idx="26030">
                  <c:v>4.4647059999999996</c:v>
                </c:pt>
                <c:pt idx="26031">
                  <c:v>4.4670670000000001</c:v>
                </c:pt>
                <c:pt idx="26032">
                  <c:v>4.4699369999999998</c:v>
                </c:pt>
                <c:pt idx="26033">
                  <c:v>4.4709000000000003</c:v>
                </c:pt>
                <c:pt idx="26034">
                  <c:v>4.4665100000000004</c:v>
                </c:pt>
                <c:pt idx="26035">
                  <c:v>4.4684670000000004</c:v>
                </c:pt>
                <c:pt idx="26036">
                  <c:v>4.469678</c:v>
                </c:pt>
                <c:pt idx="26037">
                  <c:v>4.4672179999999999</c:v>
                </c:pt>
                <c:pt idx="26038">
                  <c:v>4.4687390000000002</c:v>
                </c:pt>
                <c:pt idx="26039">
                  <c:v>4.4696300000000004</c:v>
                </c:pt>
                <c:pt idx="26040">
                  <c:v>4.4662449999999998</c:v>
                </c:pt>
                <c:pt idx="26041">
                  <c:v>4.4635309999999997</c:v>
                </c:pt>
                <c:pt idx="26042">
                  <c:v>4.4676669999999996</c:v>
                </c:pt>
                <c:pt idx="26043">
                  <c:v>4.470739</c:v>
                </c:pt>
                <c:pt idx="26044">
                  <c:v>4.4708480000000002</c:v>
                </c:pt>
                <c:pt idx="26045">
                  <c:v>4.4707160000000004</c:v>
                </c:pt>
                <c:pt idx="26046">
                  <c:v>4.4659019999999998</c:v>
                </c:pt>
                <c:pt idx="26047">
                  <c:v>4.4622159999999997</c:v>
                </c:pt>
                <c:pt idx="26048">
                  <c:v>4.4638669999999996</c:v>
                </c:pt>
                <c:pt idx="26049">
                  <c:v>4.4653210000000003</c:v>
                </c:pt>
                <c:pt idx="26050">
                  <c:v>4.4650359999999996</c:v>
                </c:pt>
                <c:pt idx="26051">
                  <c:v>4.4656099999999999</c:v>
                </c:pt>
                <c:pt idx="26052">
                  <c:v>4.4665460000000001</c:v>
                </c:pt>
                <c:pt idx="26053">
                  <c:v>4.4657850000000003</c:v>
                </c:pt>
                <c:pt idx="26054">
                  <c:v>4.4687000000000001</c:v>
                </c:pt>
                <c:pt idx="26055">
                  <c:v>4.4717929999999999</c:v>
                </c:pt>
                <c:pt idx="26056">
                  <c:v>4.4681759999999997</c:v>
                </c:pt>
                <c:pt idx="26057">
                  <c:v>4.464264</c:v>
                </c:pt>
                <c:pt idx="26058">
                  <c:v>4.4657289999999996</c:v>
                </c:pt>
                <c:pt idx="26059">
                  <c:v>4.4690820000000002</c:v>
                </c:pt>
                <c:pt idx="26060">
                  <c:v>4.468547</c:v>
                </c:pt>
                <c:pt idx="26061">
                  <c:v>4.4686250000000003</c:v>
                </c:pt>
                <c:pt idx="26062">
                  <c:v>4.4707169999999996</c:v>
                </c:pt>
                <c:pt idx="26063">
                  <c:v>4.4667919999999999</c:v>
                </c:pt>
                <c:pt idx="26064">
                  <c:v>4.4662550000000003</c:v>
                </c:pt>
                <c:pt idx="26065">
                  <c:v>4.4726470000000003</c:v>
                </c:pt>
                <c:pt idx="26066">
                  <c:v>4.4734610000000004</c:v>
                </c:pt>
                <c:pt idx="26067">
                  <c:v>4.4697079999999998</c:v>
                </c:pt>
                <c:pt idx="26068">
                  <c:v>4.4695939999999998</c:v>
                </c:pt>
                <c:pt idx="26069">
                  <c:v>4.4698250000000002</c:v>
                </c:pt>
                <c:pt idx="26070">
                  <c:v>4.4700379999999997</c:v>
                </c:pt>
                <c:pt idx="26071">
                  <c:v>4.4740669999999998</c:v>
                </c:pt>
                <c:pt idx="26072">
                  <c:v>4.4757530000000001</c:v>
                </c:pt>
                <c:pt idx="26073">
                  <c:v>4.4736370000000001</c:v>
                </c:pt>
                <c:pt idx="26074">
                  <c:v>4.473293</c:v>
                </c:pt>
                <c:pt idx="26075">
                  <c:v>4.473039</c:v>
                </c:pt>
                <c:pt idx="26076">
                  <c:v>4.4749369999999997</c:v>
                </c:pt>
                <c:pt idx="26077">
                  <c:v>4.476661</c:v>
                </c:pt>
                <c:pt idx="26078">
                  <c:v>4.4723090000000001</c:v>
                </c:pt>
                <c:pt idx="26079">
                  <c:v>4.4698180000000001</c:v>
                </c:pt>
                <c:pt idx="26080">
                  <c:v>4.4752510000000001</c:v>
                </c:pt>
                <c:pt idx="26081">
                  <c:v>4.477862</c:v>
                </c:pt>
                <c:pt idx="26082">
                  <c:v>4.4738910000000001</c:v>
                </c:pt>
                <c:pt idx="26083">
                  <c:v>4.4739529999999998</c:v>
                </c:pt>
                <c:pt idx="26084">
                  <c:v>4.4775210000000003</c:v>
                </c:pt>
                <c:pt idx="26085">
                  <c:v>4.4778650000000004</c:v>
                </c:pt>
                <c:pt idx="26086">
                  <c:v>4.4775119999999999</c:v>
                </c:pt>
                <c:pt idx="26087">
                  <c:v>4.4773180000000004</c:v>
                </c:pt>
                <c:pt idx="26088">
                  <c:v>4.4754759999999996</c:v>
                </c:pt>
                <c:pt idx="26089">
                  <c:v>4.4707600000000003</c:v>
                </c:pt>
                <c:pt idx="26090">
                  <c:v>4.4683099999999998</c:v>
                </c:pt>
                <c:pt idx="26091">
                  <c:v>4.470923</c:v>
                </c:pt>
                <c:pt idx="26092">
                  <c:v>4.474863</c:v>
                </c:pt>
                <c:pt idx="26093">
                  <c:v>4.4755789999999998</c:v>
                </c:pt>
                <c:pt idx="26094">
                  <c:v>4.4758750000000003</c:v>
                </c:pt>
                <c:pt idx="26095">
                  <c:v>4.478637</c:v>
                </c:pt>
                <c:pt idx="26096">
                  <c:v>4.4780239999999996</c:v>
                </c:pt>
                <c:pt idx="26097">
                  <c:v>4.4768179999999997</c:v>
                </c:pt>
                <c:pt idx="26098">
                  <c:v>4.4811920000000001</c:v>
                </c:pt>
                <c:pt idx="26099">
                  <c:v>4.4821770000000001</c:v>
                </c:pt>
                <c:pt idx="26100">
                  <c:v>4.4804339999999998</c:v>
                </c:pt>
                <c:pt idx="26101">
                  <c:v>4.4817819999999999</c:v>
                </c:pt>
                <c:pt idx="26102">
                  <c:v>4.4788290000000002</c:v>
                </c:pt>
                <c:pt idx="26103">
                  <c:v>4.4763400000000004</c:v>
                </c:pt>
                <c:pt idx="26104">
                  <c:v>4.4815630000000004</c:v>
                </c:pt>
                <c:pt idx="26105">
                  <c:v>4.4837280000000002</c:v>
                </c:pt>
                <c:pt idx="26106">
                  <c:v>4.4797070000000003</c:v>
                </c:pt>
                <c:pt idx="26107">
                  <c:v>4.4782310000000001</c:v>
                </c:pt>
                <c:pt idx="26108">
                  <c:v>4.4812849999999997</c:v>
                </c:pt>
                <c:pt idx="26109">
                  <c:v>4.47912</c:v>
                </c:pt>
                <c:pt idx="26110">
                  <c:v>4.473903</c:v>
                </c:pt>
                <c:pt idx="26111">
                  <c:v>4.473141</c:v>
                </c:pt>
                <c:pt idx="26112">
                  <c:v>4.4735019999999999</c:v>
                </c:pt>
                <c:pt idx="26113">
                  <c:v>4.4753920000000003</c:v>
                </c:pt>
                <c:pt idx="26114">
                  <c:v>4.4785909999999998</c:v>
                </c:pt>
                <c:pt idx="26115">
                  <c:v>4.4787429999999997</c:v>
                </c:pt>
                <c:pt idx="26116">
                  <c:v>4.4812900000000004</c:v>
                </c:pt>
                <c:pt idx="26117">
                  <c:v>4.4798970000000002</c:v>
                </c:pt>
                <c:pt idx="26118">
                  <c:v>4.4749720000000002</c:v>
                </c:pt>
                <c:pt idx="26119">
                  <c:v>4.4782359999999999</c:v>
                </c:pt>
                <c:pt idx="26120">
                  <c:v>4.4856829999999999</c:v>
                </c:pt>
                <c:pt idx="26121">
                  <c:v>4.48733</c:v>
                </c:pt>
                <c:pt idx="26122">
                  <c:v>4.4826249999999996</c:v>
                </c:pt>
                <c:pt idx="26123">
                  <c:v>4.4808680000000001</c:v>
                </c:pt>
                <c:pt idx="26124">
                  <c:v>4.4831279999999998</c:v>
                </c:pt>
                <c:pt idx="26125">
                  <c:v>4.4858140000000004</c:v>
                </c:pt>
                <c:pt idx="26126">
                  <c:v>4.4910480000000002</c:v>
                </c:pt>
                <c:pt idx="26127">
                  <c:v>4.4909030000000003</c:v>
                </c:pt>
                <c:pt idx="26128">
                  <c:v>4.4867869999999996</c:v>
                </c:pt>
                <c:pt idx="26129">
                  <c:v>4.4844679999999997</c:v>
                </c:pt>
                <c:pt idx="26130">
                  <c:v>4.4850709999999996</c:v>
                </c:pt>
                <c:pt idx="26131">
                  <c:v>4.4886619999999997</c:v>
                </c:pt>
                <c:pt idx="26132">
                  <c:v>4.4887779999999999</c:v>
                </c:pt>
                <c:pt idx="26133">
                  <c:v>4.4875189999999998</c:v>
                </c:pt>
                <c:pt idx="26134">
                  <c:v>4.4895209999999999</c:v>
                </c:pt>
                <c:pt idx="26135">
                  <c:v>4.4882569999999999</c:v>
                </c:pt>
                <c:pt idx="26136">
                  <c:v>4.4877649999999996</c:v>
                </c:pt>
                <c:pt idx="26137">
                  <c:v>4.489039</c:v>
                </c:pt>
                <c:pt idx="26138">
                  <c:v>4.4874289999999997</c:v>
                </c:pt>
                <c:pt idx="26139">
                  <c:v>4.4868399999999999</c:v>
                </c:pt>
                <c:pt idx="26140">
                  <c:v>4.4875100000000003</c:v>
                </c:pt>
                <c:pt idx="26141">
                  <c:v>4.487565</c:v>
                </c:pt>
                <c:pt idx="26142">
                  <c:v>4.49031</c:v>
                </c:pt>
                <c:pt idx="26143">
                  <c:v>4.4886429999999997</c:v>
                </c:pt>
                <c:pt idx="26144">
                  <c:v>4.4842040000000001</c:v>
                </c:pt>
                <c:pt idx="26145">
                  <c:v>4.4882850000000003</c:v>
                </c:pt>
                <c:pt idx="26146">
                  <c:v>4.4899889999999996</c:v>
                </c:pt>
                <c:pt idx="26147">
                  <c:v>4.484578</c:v>
                </c:pt>
                <c:pt idx="26148">
                  <c:v>4.4834120000000004</c:v>
                </c:pt>
                <c:pt idx="26149">
                  <c:v>4.4868240000000004</c:v>
                </c:pt>
                <c:pt idx="26150">
                  <c:v>4.4902559999999996</c:v>
                </c:pt>
                <c:pt idx="26151">
                  <c:v>4.4940119999999997</c:v>
                </c:pt>
                <c:pt idx="26152">
                  <c:v>4.4957159999999998</c:v>
                </c:pt>
                <c:pt idx="26153">
                  <c:v>4.4929829999999997</c:v>
                </c:pt>
                <c:pt idx="26154">
                  <c:v>4.4927989999999998</c:v>
                </c:pt>
                <c:pt idx="26155">
                  <c:v>4.4956699999999996</c:v>
                </c:pt>
                <c:pt idx="26156">
                  <c:v>4.4953580000000004</c:v>
                </c:pt>
                <c:pt idx="26157">
                  <c:v>4.4965970000000004</c:v>
                </c:pt>
                <c:pt idx="26158">
                  <c:v>4.4968649999999997</c:v>
                </c:pt>
                <c:pt idx="26159">
                  <c:v>4.4931390000000002</c:v>
                </c:pt>
                <c:pt idx="26160">
                  <c:v>4.4949649999999997</c:v>
                </c:pt>
                <c:pt idx="26161">
                  <c:v>4.4996169999999998</c:v>
                </c:pt>
                <c:pt idx="26162">
                  <c:v>4.4971300000000003</c:v>
                </c:pt>
                <c:pt idx="26163">
                  <c:v>4.4923060000000001</c:v>
                </c:pt>
                <c:pt idx="26164">
                  <c:v>4.4968820000000003</c:v>
                </c:pt>
                <c:pt idx="26165">
                  <c:v>4.4975589999999999</c:v>
                </c:pt>
                <c:pt idx="26166">
                  <c:v>4.4925490000000003</c:v>
                </c:pt>
                <c:pt idx="26167">
                  <c:v>4.4979699999999996</c:v>
                </c:pt>
                <c:pt idx="26168">
                  <c:v>4.5016429999999996</c:v>
                </c:pt>
                <c:pt idx="26169">
                  <c:v>4.4970039999999996</c:v>
                </c:pt>
                <c:pt idx="26170">
                  <c:v>4.4989990000000004</c:v>
                </c:pt>
                <c:pt idx="26171">
                  <c:v>4.5032389999999998</c:v>
                </c:pt>
                <c:pt idx="26172">
                  <c:v>4.4968519999999996</c:v>
                </c:pt>
                <c:pt idx="26173">
                  <c:v>4.4917420000000003</c:v>
                </c:pt>
                <c:pt idx="26174">
                  <c:v>4.4968240000000002</c:v>
                </c:pt>
                <c:pt idx="26175">
                  <c:v>4.4979570000000004</c:v>
                </c:pt>
                <c:pt idx="26176">
                  <c:v>4.4980279999999997</c:v>
                </c:pt>
                <c:pt idx="26177">
                  <c:v>4.501665</c:v>
                </c:pt>
                <c:pt idx="26178">
                  <c:v>4.5011070000000002</c:v>
                </c:pt>
                <c:pt idx="26179">
                  <c:v>4.4953139999999996</c:v>
                </c:pt>
                <c:pt idx="26180">
                  <c:v>4.4936670000000003</c:v>
                </c:pt>
                <c:pt idx="26181">
                  <c:v>4.4979990000000001</c:v>
                </c:pt>
                <c:pt idx="26182">
                  <c:v>4.4967259999999998</c:v>
                </c:pt>
                <c:pt idx="26183">
                  <c:v>4.4925839999999999</c:v>
                </c:pt>
                <c:pt idx="26184">
                  <c:v>4.4975579999999997</c:v>
                </c:pt>
                <c:pt idx="26185">
                  <c:v>4.5013870000000002</c:v>
                </c:pt>
                <c:pt idx="26186">
                  <c:v>4.5003549999999999</c:v>
                </c:pt>
                <c:pt idx="26187">
                  <c:v>4.4997540000000003</c:v>
                </c:pt>
                <c:pt idx="26188">
                  <c:v>4.4980830000000003</c:v>
                </c:pt>
                <c:pt idx="26189">
                  <c:v>4.4949339999999998</c:v>
                </c:pt>
                <c:pt idx="26190">
                  <c:v>4.4943410000000004</c:v>
                </c:pt>
                <c:pt idx="26191">
                  <c:v>4.4967860000000002</c:v>
                </c:pt>
                <c:pt idx="26192">
                  <c:v>4.4988409999999996</c:v>
                </c:pt>
                <c:pt idx="26193">
                  <c:v>4.4979139999999997</c:v>
                </c:pt>
                <c:pt idx="26194">
                  <c:v>4.4968469999999998</c:v>
                </c:pt>
                <c:pt idx="26195">
                  <c:v>4.4959309999999997</c:v>
                </c:pt>
                <c:pt idx="26196">
                  <c:v>4.4942970000000004</c:v>
                </c:pt>
                <c:pt idx="26197">
                  <c:v>4.4938330000000004</c:v>
                </c:pt>
                <c:pt idx="26198">
                  <c:v>4.4951400000000001</c:v>
                </c:pt>
                <c:pt idx="26199">
                  <c:v>4.4987880000000002</c:v>
                </c:pt>
                <c:pt idx="26200">
                  <c:v>4.5018459999999996</c:v>
                </c:pt>
                <c:pt idx="26201">
                  <c:v>4.5019070000000001</c:v>
                </c:pt>
                <c:pt idx="26202">
                  <c:v>4.5014190000000003</c:v>
                </c:pt>
                <c:pt idx="26203">
                  <c:v>4.5040209999999998</c:v>
                </c:pt>
                <c:pt idx="26204">
                  <c:v>4.5088800000000004</c:v>
                </c:pt>
                <c:pt idx="26205">
                  <c:v>4.5110200000000003</c:v>
                </c:pt>
                <c:pt idx="26206">
                  <c:v>4.5084780000000002</c:v>
                </c:pt>
                <c:pt idx="26207">
                  <c:v>4.5082199999999997</c:v>
                </c:pt>
                <c:pt idx="26208">
                  <c:v>4.5144380000000002</c:v>
                </c:pt>
                <c:pt idx="26209">
                  <c:v>4.5146470000000001</c:v>
                </c:pt>
                <c:pt idx="26210">
                  <c:v>4.5085579999999998</c:v>
                </c:pt>
                <c:pt idx="26211">
                  <c:v>4.505903</c:v>
                </c:pt>
                <c:pt idx="26212">
                  <c:v>4.5068460000000004</c:v>
                </c:pt>
                <c:pt idx="26213">
                  <c:v>4.5089139999999999</c:v>
                </c:pt>
                <c:pt idx="26214">
                  <c:v>4.5091089999999996</c:v>
                </c:pt>
                <c:pt idx="26215">
                  <c:v>4.5083729999999997</c:v>
                </c:pt>
                <c:pt idx="26216">
                  <c:v>4.5097230000000001</c:v>
                </c:pt>
                <c:pt idx="26217">
                  <c:v>4.510173</c:v>
                </c:pt>
                <c:pt idx="26218">
                  <c:v>4.5105269999999997</c:v>
                </c:pt>
                <c:pt idx="26219">
                  <c:v>4.5096920000000003</c:v>
                </c:pt>
                <c:pt idx="26220">
                  <c:v>4.508553</c:v>
                </c:pt>
                <c:pt idx="26221">
                  <c:v>4.5123150000000001</c:v>
                </c:pt>
                <c:pt idx="26222">
                  <c:v>4.5138210000000001</c:v>
                </c:pt>
                <c:pt idx="26223">
                  <c:v>4.5102200000000003</c:v>
                </c:pt>
                <c:pt idx="26224">
                  <c:v>4.5084</c:v>
                </c:pt>
                <c:pt idx="26225">
                  <c:v>4.5061080000000002</c:v>
                </c:pt>
                <c:pt idx="26226">
                  <c:v>4.5081189999999998</c:v>
                </c:pt>
                <c:pt idx="26227">
                  <c:v>4.5121180000000001</c:v>
                </c:pt>
                <c:pt idx="26228">
                  <c:v>4.5094950000000003</c:v>
                </c:pt>
                <c:pt idx="26229">
                  <c:v>4.5057929999999997</c:v>
                </c:pt>
                <c:pt idx="26230">
                  <c:v>4.5051220000000001</c:v>
                </c:pt>
                <c:pt idx="26231">
                  <c:v>4.504594</c:v>
                </c:pt>
                <c:pt idx="26232">
                  <c:v>4.5040839999999998</c:v>
                </c:pt>
                <c:pt idx="26233">
                  <c:v>4.5028430000000004</c:v>
                </c:pt>
                <c:pt idx="26234">
                  <c:v>4.5023030000000004</c:v>
                </c:pt>
                <c:pt idx="26235">
                  <c:v>4.5031699999999999</c:v>
                </c:pt>
                <c:pt idx="26236">
                  <c:v>4.5066420000000003</c:v>
                </c:pt>
                <c:pt idx="26237">
                  <c:v>4.5088109999999997</c:v>
                </c:pt>
                <c:pt idx="26238">
                  <c:v>4.5079320000000003</c:v>
                </c:pt>
                <c:pt idx="26239">
                  <c:v>4.5054169999999996</c:v>
                </c:pt>
                <c:pt idx="26240">
                  <c:v>4.5054410000000003</c:v>
                </c:pt>
                <c:pt idx="26241">
                  <c:v>4.5067349999999999</c:v>
                </c:pt>
                <c:pt idx="26242">
                  <c:v>4.5075589999999996</c:v>
                </c:pt>
                <c:pt idx="26243">
                  <c:v>4.50962</c:v>
                </c:pt>
                <c:pt idx="26244">
                  <c:v>4.5148140000000003</c:v>
                </c:pt>
                <c:pt idx="26245">
                  <c:v>4.5185849999999999</c:v>
                </c:pt>
                <c:pt idx="26246">
                  <c:v>4.515873</c:v>
                </c:pt>
                <c:pt idx="26247">
                  <c:v>4.5156960000000002</c:v>
                </c:pt>
                <c:pt idx="26248">
                  <c:v>4.5172600000000003</c:v>
                </c:pt>
                <c:pt idx="26249">
                  <c:v>4.5128769999999996</c:v>
                </c:pt>
                <c:pt idx="26250">
                  <c:v>4.5132079999999997</c:v>
                </c:pt>
                <c:pt idx="26251">
                  <c:v>4.5169090000000001</c:v>
                </c:pt>
                <c:pt idx="26252">
                  <c:v>4.5174989999999999</c:v>
                </c:pt>
                <c:pt idx="26253">
                  <c:v>4.5163320000000002</c:v>
                </c:pt>
                <c:pt idx="26254">
                  <c:v>4.5144970000000004</c:v>
                </c:pt>
                <c:pt idx="26255">
                  <c:v>4.5123170000000004</c:v>
                </c:pt>
                <c:pt idx="26256">
                  <c:v>4.513363</c:v>
                </c:pt>
                <c:pt idx="26257">
                  <c:v>4.5159570000000002</c:v>
                </c:pt>
                <c:pt idx="26258">
                  <c:v>4.5167960000000003</c:v>
                </c:pt>
                <c:pt idx="26259">
                  <c:v>4.5140760000000002</c:v>
                </c:pt>
                <c:pt idx="26260">
                  <c:v>4.509684</c:v>
                </c:pt>
                <c:pt idx="26261">
                  <c:v>4.5103140000000002</c:v>
                </c:pt>
                <c:pt idx="26262">
                  <c:v>4.5126679999999997</c:v>
                </c:pt>
                <c:pt idx="26263">
                  <c:v>4.5132120000000002</c:v>
                </c:pt>
                <c:pt idx="26264">
                  <c:v>4.5145799999999996</c:v>
                </c:pt>
                <c:pt idx="26265">
                  <c:v>4.5150259999999998</c:v>
                </c:pt>
                <c:pt idx="26266">
                  <c:v>4.5144869999999999</c:v>
                </c:pt>
                <c:pt idx="26267">
                  <c:v>4.5134730000000003</c:v>
                </c:pt>
                <c:pt idx="26268">
                  <c:v>4.5151529999999998</c:v>
                </c:pt>
                <c:pt idx="26269">
                  <c:v>4.5210160000000004</c:v>
                </c:pt>
                <c:pt idx="26270">
                  <c:v>4.5209270000000004</c:v>
                </c:pt>
                <c:pt idx="26271">
                  <c:v>4.5152859999999997</c:v>
                </c:pt>
                <c:pt idx="26272">
                  <c:v>4.5181659999999999</c:v>
                </c:pt>
                <c:pt idx="26273">
                  <c:v>4.5239399999999996</c:v>
                </c:pt>
                <c:pt idx="26274">
                  <c:v>4.5227630000000003</c:v>
                </c:pt>
                <c:pt idx="26275">
                  <c:v>4.5198029999999996</c:v>
                </c:pt>
                <c:pt idx="26276">
                  <c:v>4.5227940000000002</c:v>
                </c:pt>
                <c:pt idx="26277">
                  <c:v>4.5229239999999997</c:v>
                </c:pt>
                <c:pt idx="26278">
                  <c:v>4.5183650000000002</c:v>
                </c:pt>
                <c:pt idx="26279">
                  <c:v>4.5217340000000004</c:v>
                </c:pt>
                <c:pt idx="26280">
                  <c:v>4.5265779999999998</c:v>
                </c:pt>
                <c:pt idx="26281">
                  <c:v>4.5226749999999996</c:v>
                </c:pt>
                <c:pt idx="26282">
                  <c:v>4.5189570000000003</c:v>
                </c:pt>
                <c:pt idx="26283">
                  <c:v>4.5225379999999999</c:v>
                </c:pt>
                <c:pt idx="26284">
                  <c:v>4.5276779999999999</c:v>
                </c:pt>
                <c:pt idx="26285">
                  <c:v>4.5261339999999999</c:v>
                </c:pt>
                <c:pt idx="26286">
                  <c:v>4.5227579999999996</c:v>
                </c:pt>
                <c:pt idx="26287">
                  <c:v>4.524184</c:v>
                </c:pt>
                <c:pt idx="26288">
                  <c:v>4.525512</c:v>
                </c:pt>
                <c:pt idx="26289">
                  <c:v>4.5227399999999998</c:v>
                </c:pt>
                <c:pt idx="26290">
                  <c:v>4.5198689999999999</c:v>
                </c:pt>
                <c:pt idx="26291">
                  <c:v>4.5192119999999996</c:v>
                </c:pt>
                <c:pt idx="26292">
                  <c:v>4.5192329999999998</c:v>
                </c:pt>
                <c:pt idx="26293">
                  <c:v>4.5206840000000001</c:v>
                </c:pt>
                <c:pt idx="26294">
                  <c:v>4.5226680000000004</c:v>
                </c:pt>
                <c:pt idx="26295">
                  <c:v>4.5191119999999998</c:v>
                </c:pt>
                <c:pt idx="26296">
                  <c:v>4.5168999999999997</c:v>
                </c:pt>
                <c:pt idx="26297">
                  <c:v>4.5188689999999996</c:v>
                </c:pt>
                <c:pt idx="26298">
                  <c:v>4.5202989999999996</c:v>
                </c:pt>
                <c:pt idx="26299">
                  <c:v>4.5196420000000002</c:v>
                </c:pt>
                <c:pt idx="26300">
                  <c:v>4.5221080000000002</c:v>
                </c:pt>
                <c:pt idx="26301">
                  <c:v>4.5252720000000002</c:v>
                </c:pt>
                <c:pt idx="26302">
                  <c:v>4.5208459999999997</c:v>
                </c:pt>
                <c:pt idx="26303">
                  <c:v>4.51633</c:v>
                </c:pt>
                <c:pt idx="26304">
                  <c:v>4.5189399999999997</c:v>
                </c:pt>
                <c:pt idx="26305">
                  <c:v>4.5199239999999996</c:v>
                </c:pt>
                <c:pt idx="26306">
                  <c:v>4.5189110000000001</c:v>
                </c:pt>
                <c:pt idx="26307">
                  <c:v>4.5194169999999998</c:v>
                </c:pt>
                <c:pt idx="26308">
                  <c:v>4.518224</c:v>
                </c:pt>
                <c:pt idx="26309">
                  <c:v>4.5190919999999997</c:v>
                </c:pt>
                <c:pt idx="26310">
                  <c:v>4.5239390000000004</c:v>
                </c:pt>
                <c:pt idx="26311">
                  <c:v>4.5240970000000003</c:v>
                </c:pt>
                <c:pt idx="26312">
                  <c:v>4.51966</c:v>
                </c:pt>
                <c:pt idx="26313">
                  <c:v>4.5180189999999998</c:v>
                </c:pt>
                <c:pt idx="26314">
                  <c:v>4.5189459999999997</c:v>
                </c:pt>
                <c:pt idx="26315">
                  <c:v>4.5206989999999996</c:v>
                </c:pt>
                <c:pt idx="26316">
                  <c:v>4.5232210000000004</c:v>
                </c:pt>
                <c:pt idx="26317">
                  <c:v>4.5241030000000002</c:v>
                </c:pt>
                <c:pt idx="26318">
                  <c:v>4.5265930000000001</c:v>
                </c:pt>
                <c:pt idx="26319">
                  <c:v>4.530907</c:v>
                </c:pt>
                <c:pt idx="26320">
                  <c:v>4.5313030000000003</c:v>
                </c:pt>
                <c:pt idx="26321">
                  <c:v>4.5284930000000001</c:v>
                </c:pt>
                <c:pt idx="26322">
                  <c:v>4.5286590000000002</c:v>
                </c:pt>
                <c:pt idx="26323">
                  <c:v>4.5292560000000002</c:v>
                </c:pt>
                <c:pt idx="26324">
                  <c:v>4.5299779999999998</c:v>
                </c:pt>
                <c:pt idx="26325">
                  <c:v>4.5333610000000002</c:v>
                </c:pt>
                <c:pt idx="26326">
                  <c:v>4.5332400000000002</c:v>
                </c:pt>
                <c:pt idx="26327">
                  <c:v>4.5292750000000002</c:v>
                </c:pt>
                <c:pt idx="26328">
                  <c:v>4.5296459999999996</c:v>
                </c:pt>
                <c:pt idx="26329">
                  <c:v>4.5319609999999999</c:v>
                </c:pt>
                <c:pt idx="26330">
                  <c:v>4.5329319999999997</c:v>
                </c:pt>
                <c:pt idx="26331">
                  <c:v>4.5333959999999998</c:v>
                </c:pt>
                <c:pt idx="26332">
                  <c:v>4.530068</c:v>
                </c:pt>
                <c:pt idx="26333">
                  <c:v>4.5298189999999998</c:v>
                </c:pt>
                <c:pt idx="26334">
                  <c:v>4.5368550000000001</c:v>
                </c:pt>
                <c:pt idx="26335">
                  <c:v>4.5384450000000003</c:v>
                </c:pt>
                <c:pt idx="26336">
                  <c:v>4.5361929999999999</c:v>
                </c:pt>
                <c:pt idx="26337">
                  <c:v>4.537674</c:v>
                </c:pt>
                <c:pt idx="26338">
                  <c:v>4.5386790000000001</c:v>
                </c:pt>
                <c:pt idx="26339">
                  <c:v>4.5347369999999998</c:v>
                </c:pt>
                <c:pt idx="26340">
                  <c:v>4.5325550000000003</c:v>
                </c:pt>
                <c:pt idx="26341">
                  <c:v>4.5343299999999997</c:v>
                </c:pt>
                <c:pt idx="26342">
                  <c:v>4.5360259999999997</c:v>
                </c:pt>
                <c:pt idx="26343">
                  <c:v>4.5376479999999999</c:v>
                </c:pt>
                <c:pt idx="26344">
                  <c:v>4.5379860000000001</c:v>
                </c:pt>
                <c:pt idx="26345">
                  <c:v>4.5353279999999998</c:v>
                </c:pt>
                <c:pt idx="26346">
                  <c:v>4.533436</c:v>
                </c:pt>
                <c:pt idx="26347">
                  <c:v>4.5361820000000002</c:v>
                </c:pt>
                <c:pt idx="26348">
                  <c:v>4.5420860000000003</c:v>
                </c:pt>
                <c:pt idx="26349">
                  <c:v>4.5455569999999996</c:v>
                </c:pt>
                <c:pt idx="26350">
                  <c:v>4.5448000000000004</c:v>
                </c:pt>
                <c:pt idx="26351">
                  <c:v>4.5443910000000001</c:v>
                </c:pt>
                <c:pt idx="26352">
                  <c:v>4.5484059999999999</c:v>
                </c:pt>
                <c:pt idx="26353">
                  <c:v>4.5462889999999998</c:v>
                </c:pt>
                <c:pt idx="26354">
                  <c:v>4.5419720000000003</c:v>
                </c:pt>
                <c:pt idx="26355">
                  <c:v>4.5431699999999999</c:v>
                </c:pt>
                <c:pt idx="26356">
                  <c:v>4.5409040000000003</c:v>
                </c:pt>
                <c:pt idx="26357">
                  <c:v>4.5382410000000002</c:v>
                </c:pt>
                <c:pt idx="26358">
                  <c:v>4.5384830000000003</c:v>
                </c:pt>
                <c:pt idx="26359">
                  <c:v>4.5365010000000003</c:v>
                </c:pt>
                <c:pt idx="26360">
                  <c:v>4.5365770000000003</c:v>
                </c:pt>
                <c:pt idx="26361">
                  <c:v>4.5360709999999997</c:v>
                </c:pt>
                <c:pt idx="26362">
                  <c:v>4.5358429999999998</c:v>
                </c:pt>
                <c:pt idx="26363">
                  <c:v>4.5392349999999997</c:v>
                </c:pt>
                <c:pt idx="26364">
                  <c:v>4.5430460000000004</c:v>
                </c:pt>
                <c:pt idx="26365">
                  <c:v>4.542675</c:v>
                </c:pt>
                <c:pt idx="26366">
                  <c:v>4.5431280000000003</c:v>
                </c:pt>
                <c:pt idx="26367">
                  <c:v>4.5437000000000003</c:v>
                </c:pt>
                <c:pt idx="26368">
                  <c:v>4.5414719999999997</c:v>
                </c:pt>
                <c:pt idx="26369">
                  <c:v>4.5411630000000001</c:v>
                </c:pt>
                <c:pt idx="26370">
                  <c:v>4.5409369999999996</c:v>
                </c:pt>
                <c:pt idx="26371">
                  <c:v>4.5365039999999999</c:v>
                </c:pt>
                <c:pt idx="26372">
                  <c:v>4.5362039999999997</c:v>
                </c:pt>
                <c:pt idx="26373">
                  <c:v>4.5413170000000003</c:v>
                </c:pt>
                <c:pt idx="26374">
                  <c:v>4.5436620000000003</c:v>
                </c:pt>
                <c:pt idx="26375">
                  <c:v>4.5440459999999998</c:v>
                </c:pt>
                <c:pt idx="26376">
                  <c:v>4.5421060000000004</c:v>
                </c:pt>
                <c:pt idx="26377">
                  <c:v>4.5406490000000002</c:v>
                </c:pt>
                <c:pt idx="26378">
                  <c:v>4.5435749999999997</c:v>
                </c:pt>
                <c:pt idx="26379">
                  <c:v>4.5429709999999996</c:v>
                </c:pt>
                <c:pt idx="26380">
                  <c:v>4.5425719999999998</c:v>
                </c:pt>
                <c:pt idx="26381">
                  <c:v>4.5476020000000004</c:v>
                </c:pt>
                <c:pt idx="26382">
                  <c:v>4.5460000000000003</c:v>
                </c:pt>
                <c:pt idx="26383">
                  <c:v>4.5407849999999996</c:v>
                </c:pt>
                <c:pt idx="26384">
                  <c:v>4.5396910000000004</c:v>
                </c:pt>
                <c:pt idx="26385">
                  <c:v>4.5387139999999997</c:v>
                </c:pt>
                <c:pt idx="26386">
                  <c:v>4.5406190000000004</c:v>
                </c:pt>
                <c:pt idx="26387">
                  <c:v>4.5424499999999997</c:v>
                </c:pt>
                <c:pt idx="26388">
                  <c:v>4.5392080000000004</c:v>
                </c:pt>
                <c:pt idx="26389">
                  <c:v>4.5427790000000003</c:v>
                </c:pt>
                <c:pt idx="26390">
                  <c:v>4.5497569999999996</c:v>
                </c:pt>
                <c:pt idx="26391">
                  <c:v>4.5486129999999996</c:v>
                </c:pt>
                <c:pt idx="26392">
                  <c:v>4.5489459999999999</c:v>
                </c:pt>
                <c:pt idx="26393">
                  <c:v>4.5519610000000004</c:v>
                </c:pt>
                <c:pt idx="26394">
                  <c:v>4.5527810000000004</c:v>
                </c:pt>
                <c:pt idx="26395">
                  <c:v>4.5498529999999997</c:v>
                </c:pt>
                <c:pt idx="26396">
                  <c:v>4.5471360000000001</c:v>
                </c:pt>
                <c:pt idx="26397">
                  <c:v>4.5470350000000002</c:v>
                </c:pt>
                <c:pt idx="26398">
                  <c:v>4.5469520000000001</c:v>
                </c:pt>
                <c:pt idx="26399">
                  <c:v>4.5451680000000003</c:v>
                </c:pt>
                <c:pt idx="26400">
                  <c:v>4.5419309999999999</c:v>
                </c:pt>
                <c:pt idx="26401">
                  <c:v>4.5405930000000003</c:v>
                </c:pt>
                <c:pt idx="26402">
                  <c:v>4.5431189999999999</c:v>
                </c:pt>
                <c:pt idx="26403">
                  <c:v>4.5460599999999998</c:v>
                </c:pt>
                <c:pt idx="26404">
                  <c:v>4.5463370000000003</c:v>
                </c:pt>
                <c:pt idx="26405">
                  <c:v>4.5451620000000004</c:v>
                </c:pt>
                <c:pt idx="26406">
                  <c:v>4.5471690000000002</c:v>
                </c:pt>
                <c:pt idx="26407">
                  <c:v>4.5489680000000003</c:v>
                </c:pt>
                <c:pt idx="26408">
                  <c:v>4.5478129999999997</c:v>
                </c:pt>
                <c:pt idx="26409">
                  <c:v>4.5486709999999997</c:v>
                </c:pt>
                <c:pt idx="26410">
                  <c:v>4.5470800000000002</c:v>
                </c:pt>
                <c:pt idx="26411">
                  <c:v>4.5444509999999996</c:v>
                </c:pt>
                <c:pt idx="26412">
                  <c:v>4.5475000000000003</c:v>
                </c:pt>
                <c:pt idx="26413">
                  <c:v>4.5518910000000004</c:v>
                </c:pt>
                <c:pt idx="26414">
                  <c:v>4.552505</c:v>
                </c:pt>
                <c:pt idx="26415">
                  <c:v>4.5512990000000002</c:v>
                </c:pt>
                <c:pt idx="26416">
                  <c:v>4.5534990000000004</c:v>
                </c:pt>
                <c:pt idx="26417">
                  <c:v>4.5535009999999998</c:v>
                </c:pt>
                <c:pt idx="26418">
                  <c:v>4.5519429999999996</c:v>
                </c:pt>
                <c:pt idx="26419">
                  <c:v>4.5524459999999998</c:v>
                </c:pt>
                <c:pt idx="26420">
                  <c:v>4.5514479999999997</c:v>
                </c:pt>
                <c:pt idx="26421">
                  <c:v>4.5516199999999998</c:v>
                </c:pt>
                <c:pt idx="26422">
                  <c:v>4.5545340000000003</c:v>
                </c:pt>
                <c:pt idx="26423">
                  <c:v>4.5559029999999998</c:v>
                </c:pt>
                <c:pt idx="26424">
                  <c:v>4.5543430000000003</c:v>
                </c:pt>
                <c:pt idx="26425">
                  <c:v>4.5510099999999998</c:v>
                </c:pt>
                <c:pt idx="26426">
                  <c:v>4.5555320000000004</c:v>
                </c:pt>
                <c:pt idx="26427">
                  <c:v>4.5612120000000003</c:v>
                </c:pt>
                <c:pt idx="26428">
                  <c:v>4.5580069999999999</c:v>
                </c:pt>
                <c:pt idx="26429">
                  <c:v>4.554424</c:v>
                </c:pt>
                <c:pt idx="26430">
                  <c:v>4.5570950000000003</c:v>
                </c:pt>
                <c:pt idx="26431">
                  <c:v>4.5612339999999998</c:v>
                </c:pt>
                <c:pt idx="26432">
                  <c:v>4.5639830000000003</c:v>
                </c:pt>
                <c:pt idx="26433">
                  <c:v>4.5629309999999998</c:v>
                </c:pt>
                <c:pt idx="26434">
                  <c:v>4.5619189999999996</c:v>
                </c:pt>
                <c:pt idx="26435">
                  <c:v>4.5647539999999998</c:v>
                </c:pt>
                <c:pt idx="26436">
                  <c:v>4.5677440000000002</c:v>
                </c:pt>
                <c:pt idx="26437">
                  <c:v>4.5644280000000004</c:v>
                </c:pt>
                <c:pt idx="26438">
                  <c:v>4.5602830000000001</c:v>
                </c:pt>
                <c:pt idx="26439">
                  <c:v>4.5616099999999999</c:v>
                </c:pt>
                <c:pt idx="26440">
                  <c:v>4.5633710000000001</c:v>
                </c:pt>
                <c:pt idx="26441">
                  <c:v>4.5628510000000002</c:v>
                </c:pt>
                <c:pt idx="26442">
                  <c:v>4.5612870000000001</c:v>
                </c:pt>
                <c:pt idx="26443">
                  <c:v>4.5597799999999999</c:v>
                </c:pt>
                <c:pt idx="26444">
                  <c:v>4.5601000000000003</c:v>
                </c:pt>
                <c:pt idx="26445">
                  <c:v>4.5644970000000002</c:v>
                </c:pt>
                <c:pt idx="26446">
                  <c:v>4.5682179999999999</c:v>
                </c:pt>
                <c:pt idx="26447">
                  <c:v>4.5630680000000003</c:v>
                </c:pt>
                <c:pt idx="26448">
                  <c:v>4.5585100000000001</c:v>
                </c:pt>
                <c:pt idx="26449">
                  <c:v>4.5590169999999999</c:v>
                </c:pt>
                <c:pt idx="26450">
                  <c:v>4.5568390000000001</c:v>
                </c:pt>
                <c:pt idx="26451">
                  <c:v>4.5572429999999997</c:v>
                </c:pt>
                <c:pt idx="26452">
                  <c:v>4.5626040000000003</c:v>
                </c:pt>
                <c:pt idx="26453">
                  <c:v>4.5601019999999997</c:v>
                </c:pt>
                <c:pt idx="26454">
                  <c:v>4.5547930000000001</c:v>
                </c:pt>
                <c:pt idx="26455">
                  <c:v>4.5576569999999998</c:v>
                </c:pt>
                <c:pt idx="26456">
                  <c:v>4.5614340000000002</c:v>
                </c:pt>
                <c:pt idx="26457">
                  <c:v>4.5591999999999997</c:v>
                </c:pt>
                <c:pt idx="26458">
                  <c:v>4.5568479999999996</c:v>
                </c:pt>
                <c:pt idx="26459">
                  <c:v>4.5579980000000004</c:v>
                </c:pt>
                <c:pt idx="26460">
                  <c:v>4.5623259999999997</c:v>
                </c:pt>
                <c:pt idx="26461">
                  <c:v>4.5647659999999997</c:v>
                </c:pt>
                <c:pt idx="26462">
                  <c:v>4.5642699999999996</c:v>
                </c:pt>
                <c:pt idx="26463">
                  <c:v>4.5634329999999999</c:v>
                </c:pt>
                <c:pt idx="26464">
                  <c:v>4.5636029999999996</c:v>
                </c:pt>
                <c:pt idx="26465">
                  <c:v>4.5644</c:v>
                </c:pt>
                <c:pt idx="26466">
                  <c:v>4.5645379999999998</c:v>
                </c:pt>
                <c:pt idx="26467">
                  <c:v>4.5622490000000004</c:v>
                </c:pt>
                <c:pt idx="26468">
                  <c:v>4.5607829999999998</c:v>
                </c:pt>
                <c:pt idx="26469">
                  <c:v>4.5628630000000001</c:v>
                </c:pt>
                <c:pt idx="26470">
                  <c:v>4.5637309999999998</c:v>
                </c:pt>
                <c:pt idx="26471">
                  <c:v>4.5643180000000001</c:v>
                </c:pt>
                <c:pt idx="26472">
                  <c:v>4.5643419999999999</c:v>
                </c:pt>
                <c:pt idx="26473">
                  <c:v>4.5607100000000003</c:v>
                </c:pt>
                <c:pt idx="26474">
                  <c:v>4.5638699999999996</c:v>
                </c:pt>
                <c:pt idx="26475">
                  <c:v>4.5689260000000003</c:v>
                </c:pt>
                <c:pt idx="26476">
                  <c:v>4.5657540000000001</c:v>
                </c:pt>
                <c:pt idx="26477">
                  <c:v>4.566325</c:v>
                </c:pt>
                <c:pt idx="26478">
                  <c:v>4.5728439999999999</c:v>
                </c:pt>
                <c:pt idx="26479">
                  <c:v>4.5717359999999996</c:v>
                </c:pt>
                <c:pt idx="26480">
                  <c:v>4.570112</c:v>
                </c:pt>
                <c:pt idx="26481">
                  <c:v>4.5709390000000001</c:v>
                </c:pt>
                <c:pt idx="26482">
                  <c:v>4.5683319999999998</c:v>
                </c:pt>
                <c:pt idx="26483">
                  <c:v>4.5676909999999999</c:v>
                </c:pt>
                <c:pt idx="26484">
                  <c:v>4.5707700000000004</c:v>
                </c:pt>
                <c:pt idx="26485">
                  <c:v>4.5712460000000004</c:v>
                </c:pt>
                <c:pt idx="26486">
                  <c:v>4.5704909999999996</c:v>
                </c:pt>
                <c:pt idx="26487">
                  <c:v>4.5732210000000002</c:v>
                </c:pt>
                <c:pt idx="26488">
                  <c:v>4.5737690000000004</c:v>
                </c:pt>
                <c:pt idx="26489">
                  <c:v>4.5707180000000003</c:v>
                </c:pt>
                <c:pt idx="26490">
                  <c:v>4.5711930000000001</c:v>
                </c:pt>
                <c:pt idx="26491">
                  <c:v>4.5721509999999999</c:v>
                </c:pt>
                <c:pt idx="26492">
                  <c:v>4.5713670000000004</c:v>
                </c:pt>
                <c:pt idx="26493">
                  <c:v>4.5720929999999997</c:v>
                </c:pt>
                <c:pt idx="26494">
                  <c:v>4.5711539999999999</c:v>
                </c:pt>
                <c:pt idx="26495">
                  <c:v>4.5654519999999996</c:v>
                </c:pt>
                <c:pt idx="26496">
                  <c:v>4.5646240000000002</c:v>
                </c:pt>
                <c:pt idx="26497">
                  <c:v>4.5704479999999998</c:v>
                </c:pt>
                <c:pt idx="26498">
                  <c:v>4.5717169999999996</c:v>
                </c:pt>
                <c:pt idx="26499">
                  <c:v>4.5689599999999997</c:v>
                </c:pt>
                <c:pt idx="26500">
                  <c:v>4.5669310000000003</c:v>
                </c:pt>
                <c:pt idx="26501">
                  <c:v>4.5673849999999998</c:v>
                </c:pt>
                <c:pt idx="26502">
                  <c:v>4.5696099999999999</c:v>
                </c:pt>
                <c:pt idx="26503">
                  <c:v>4.5699909999999999</c:v>
                </c:pt>
                <c:pt idx="26504">
                  <c:v>4.571504</c:v>
                </c:pt>
                <c:pt idx="26505">
                  <c:v>4.5748420000000003</c:v>
                </c:pt>
                <c:pt idx="26506">
                  <c:v>4.5798050000000003</c:v>
                </c:pt>
                <c:pt idx="26507">
                  <c:v>4.5806079999999998</c:v>
                </c:pt>
                <c:pt idx="26508">
                  <c:v>4.5794430000000004</c:v>
                </c:pt>
                <c:pt idx="26509">
                  <c:v>4.5824100000000003</c:v>
                </c:pt>
                <c:pt idx="26510">
                  <c:v>4.580101</c:v>
                </c:pt>
                <c:pt idx="26511">
                  <c:v>4.573264</c:v>
                </c:pt>
                <c:pt idx="26512">
                  <c:v>4.5752800000000002</c:v>
                </c:pt>
                <c:pt idx="26513">
                  <c:v>4.57768</c:v>
                </c:pt>
                <c:pt idx="26514">
                  <c:v>4.5725340000000001</c:v>
                </c:pt>
                <c:pt idx="26515">
                  <c:v>4.5729480000000002</c:v>
                </c:pt>
                <c:pt idx="26516">
                  <c:v>4.5762280000000004</c:v>
                </c:pt>
                <c:pt idx="26517">
                  <c:v>4.5735460000000003</c:v>
                </c:pt>
                <c:pt idx="26518">
                  <c:v>4.5727669999999998</c:v>
                </c:pt>
                <c:pt idx="26519">
                  <c:v>4.5747499999999999</c:v>
                </c:pt>
                <c:pt idx="26520">
                  <c:v>4.5765039999999999</c:v>
                </c:pt>
                <c:pt idx="26521">
                  <c:v>4.5744470000000002</c:v>
                </c:pt>
                <c:pt idx="26522">
                  <c:v>4.5735150000000004</c:v>
                </c:pt>
                <c:pt idx="26523">
                  <c:v>4.5751270000000002</c:v>
                </c:pt>
                <c:pt idx="26524">
                  <c:v>4.5732169999999996</c:v>
                </c:pt>
                <c:pt idx="26525">
                  <c:v>4.5748519999999999</c:v>
                </c:pt>
                <c:pt idx="26526">
                  <c:v>4.580203</c:v>
                </c:pt>
                <c:pt idx="26527">
                  <c:v>4.5763429999999996</c:v>
                </c:pt>
                <c:pt idx="26528">
                  <c:v>4.5714689999999996</c:v>
                </c:pt>
                <c:pt idx="26529">
                  <c:v>4.5760009999999998</c:v>
                </c:pt>
                <c:pt idx="26530">
                  <c:v>4.5794189999999997</c:v>
                </c:pt>
                <c:pt idx="26531">
                  <c:v>4.5747039999999997</c:v>
                </c:pt>
                <c:pt idx="26532">
                  <c:v>4.571707</c:v>
                </c:pt>
                <c:pt idx="26533">
                  <c:v>4.5742560000000001</c:v>
                </c:pt>
                <c:pt idx="26534">
                  <c:v>4.5760420000000002</c:v>
                </c:pt>
                <c:pt idx="26535">
                  <c:v>4.5774039999999996</c:v>
                </c:pt>
                <c:pt idx="26536">
                  <c:v>4.5817019999999999</c:v>
                </c:pt>
                <c:pt idx="26537">
                  <c:v>4.5813709999999999</c:v>
                </c:pt>
                <c:pt idx="26538">
                  <c:v>4.5818760000000003</c:v>
                </c:pt>
                <c:pt idx="26539">
                  <c:v>4.5845479999999998</c:v>
                </c:pt>
                <c:pt idx="26540">
                  <c:v>4.5825880000000003</c:v>
                </c:pt>
                <c:pt idx="26541">
                  <c:v>4.5810310000000003</c:v>
                </c:pt>
                <c:pt idx="26542">
                  <c:v>4.5816509999999999</c:v>
                </c:pt>
                <c:pt idx="26543">
                  <c:v>4.5857609999999998</c:v>
                </c:pt>
                <c:pt idx="26544">
                  <c:v>4.5887890000000002</c:v>
                </c:pt>
                <c:pt idx="26545">
                  <c:v>4.5861710000000002</c:v>
                </c:pt>
                <c:pt idx="26546">
                  <c:v>4.5849609999999998</c:v>
                </c:pt>
                <c:pt idx="26547">
                  <c:v>4.5850710000000001</c:v>
                </c:pt>
                <c:pt idx="26548">
                  <c:v>4.5819850000000004</c:v>
                </c:pt>
                <c:pt idx="26549">
                  <c:v>4.5813189999999997</c:v>
                </c:pt>
                <c:pt idx="26550">
                  <c:v>4.5843590000000001</c:v>
                </c:pt>
                <c:pt idx="26551">
                  <c:v>4.5809360000000003</c:v>
                </c:pt>
                <c:pt idx="26552">
                  <c:v>4.5779880000000004</c:v>
                </c:pt>
                <c:pt idx="26553">
                  <c:v>4.5797790000000003</c:v>
                </c:pt>
                <c:pt idx="26554">
                  <c:v>4.5759069999999999</c:v>
                </c:pt>
                <c:pt idx="26555">
                  <c:v>4.5731210000000004</c:v>
                </c:pt>
                <c:pt idx="26556">
                  <c:v>4.5783690000000004</c:v>
                </c:pt>
                <c:pt idx="26557">
                  <c:v>4.5817129999999997</c:v>
                </c:pt>
                <c:pt idx="26558">
                  <c:v>4.5808460000000002</c:v>
                </c:pt>
                <c:pt idx="26559">
                  <c:v>4.5819749999999999</c:v>
                </c:pt>
                <c:pt idx="26560">
                  <c:v>4.5828290000000003</c:v>
                </c:pt>
                <c:pt idx="26561">
                  <c:v>4.5821949999999996</c:v>
                </c:pt>
                <c:pt idx="26562">
                  <c:v>4.5858350000000003</c:v>
                </c:pt>
                <c:pt idx="26563">
                  <c:v>4.590319</c:v>
                </c:pt>
                <c:pt idx="26564">
                  <c:v>4.5879570000000003</c:v>
                </c:pt>
                <c:pt idx="26565">
                  <c:v>4.5863899999999997</c:v>
                </c:pt>
                <c:pt idx="26566">
                  <c:v>4.5893949999999997</c:v>
                </c:pt>
                <c:pt idx="26567">
                  <c:v>4.587663</c:v>
                </c:pt>
                <c:pt idx="26568">
                  <c:v>4.5865239999999998</c:v>
                </c:pt>
                <c:pt idx="26569">
                  <c:v>4.5868659999999997</c:v>
                </c:pt>
                <c:pt idx="26570">
                  <c:v>4.5849729999999997</c:v>
                </c:pt>
                <c:pt idx="26571">
                  <c:v>4.5839030000000003</c:v>
                </c:pt>
                <c:pt idx="26572">
                  <c:v>4.583901</c:v>
                </c:pt>
                <c:pt idx="26573">
                  <c:v>4.5860099999999999</c:v>
                </c:pt>
                <c:pt idx="26574">
                  <c:v>4.5854359999999996</c:v>
                </c:pt>
                <c:pt idx="26575">
                  <c:v>4.5833560000000002</c:v>
                </c:pt>
                <c:pt idx="26576">
                  <c:v>4.5852979999999999</c:v>
                </c:pt>
                <c:pt idx="26577">
                  <c:v>4.5840430000000003</c:v>
                </c:pt>
                <c:pt idx="26578">
                  <c:v>4.583672</c:v>
                </c:pt>
                <c:pt idx="26579">
                  <c:v>4.588978</c:v>
                </c:pt>
                <c:pt idx="26580">
                  <c:v>4.5898440000000003</c:v>
                </c:pt>
                <c:pt idx="26581">
                  <c:v>4.5866619999999996</c:v>
                </c:pt>
                <c:pt idx="26582">
                  <c:v>4.5866610000000003</c:v>
                </c:pt>
                <c:pt idx="26583">
                  <c:v>4.5834239999999999</c:v>
                </c:pt>
                <c:pt idx="26584">
                  <c:v>4.5815159999999997</c:v>
                </c:pt>
                <c:pt idx="26585">
                  <c:v>4.5880150000000004</c:v>
                </c:pt>
                <c:pt idx="26586">
                  <c:v>4.5921700000000003</c:v>
                </c:pt>
                <c:pt idx="26587">
                  <c:v>4.5914010000000003</c:v>
                </c:pt>
                <c:pt idx="26588">
                  <c:v>4.5911670000000004</c:v>
                </c:pt>
                <c:pt idx="26589">
                  <c:v>4.5907140000000002</c:v>
                </c:pt>
                <c:pt idx="26590">
                  <c:v>4.5898469999999998</c:v>
                </c:pt>
                <c:pt idx="26591">
                  <c:v>4.5892039999999996</c:v>
                </c:pt>
                <c:pt idx="26592">
                  <c:v>4.5911530000000003</c:v>
                </c:pt>
                <c:pt idx="26593">
                  <c:v>4.5904999999999996</c:v>
                </c:pt>
                <c:pt idx="26594">
                  <c:v>4.5862930000000004</c:v>
                </c:pt>
                <c:pt idx="26595">
                  <c:v>4.5876739999999998</c:v>
                </c:pt>
                <c:pt idx="26596">
                  <c:v>4.5918130000000001</c:v>
                </c:pt>
                <c:pt idx="26597">
                  <c:v>4.5942299999999996</c:v>
                </c:pt>
                <c:pt idx="26598">
                  <c:v>4.5964700000000001</c:v>
                </c:pt>
                <c:pt idx="26599">
                  <c:v>4.5949059999999999</c:v>
                </c:pt>
                <c:pt idx="26600">
                  <c:v>4.5937720000000004</c:v>
                </c:pt>
                <c:pt idx="26601">
                  <c:v>4.5966120000000004</c:v>
                </c:pt>
                <c:pt idx="26602">
                  <c:v>4.5964239999999998</c:v>
                </c:pt>
                <c:pt idx="26603">
                  <c:v>4.5971760000000002</c:v>
                </c:pt>
                <c:pt idx="26604">
                  <c:v>4.6051229999999999</c:v>
                </c:pt>
                <c:pt idx="26605">
                  <c:v>4.6049239999999996</c:v>
                </c:pt>
                <c:pt idx="26606">
                  <c:v>4.5974349999999999</c:v>
                </c:pt>
                <c:pt idx="26607">
                  <c:v>4.5984020000000001</c:v>
                </c:pt>
                <c:pt idx="26608">
                  <c:v>4.6025669999999996</c:v>
                </c:pt>
                <c:pt idx="26609">
                  <c:v>4.6012440000000003</c:v>
                </c:pt>
                <c:pt idx="26610">
                  <c:v>4.6027940000000003</c:v>
                </c:pt>
                <c:pt idx="26611">
                  <c:v>4.6053269999999999</c:v>
                </c:pt>
                <c:pt idx="26612">
                  <c:v>4.6006479999999996</c:v>
                </c:pt>
                <c:pt idx="26613">
                  <c:v>4.5973670000000002</c:v>
                </c:pt>
                <c:pt idx="26614">
                  <c:v>4.5999179999999997</c:v>
                </c:pt>
                <c:pt idx="26615">
                  <c:v>4.6002809999999998</c:v>
                </c:pt>
                <c:pt idx="26616">
                  <c:v>4.6014929999999996</c:v>
                </c:pt>
                <c:pt idx="26617">
                  <c:v>4.6021660000000004</c:v>
                </c:pt>
                <c:pt idx="26618">
                  <c:v>4.5950879999999996</c:v>
                </c:pt>
                <c:pt idx="26619">
                  <c:v>4.5930160000000004</c:v>
                </c:pt>
                <c:pt idx="26620">
                  <c:v>4.5984129999999999</c:v>
                </c:pt>
                <c:pt idx="26621">
                  <c:v>4.5999699999999999</c:v>
                </c:pt>
                <c:pt idx="26622">
                  <c:v>4.5992940000000004</c:v>
                </c:pt>
                <c:pt idx="26623">
                  <c:v>4.5980359999999996</c:v>
                </c:pt>
                <c:pt idx="26624">
                  <c:v>4.5984170000000004</c:v>
                </c:pt>
                <c:pt idx="26625">
                  <c:v>4.6009859999999998</c:v>
                </c:pt>
                <c:pt idx="26626">
                  <c:v>4.5995660000000003</c:v>
                </c:pt>
                <c:pt idx="26627">
                  <c:v>4.5983460000000003</c:v>
                </c:pt>
                <c:pt idx="26628">
                  <c:v>4.6015769999999998</c:v>
                </c:pt>
                <c:pt idx="26629">
                  <c:v>4.6012190000000004</c:v>
                </c:pt>
                <c:pt idx="26630">
                  <c:v>4.5994849999999996</c:v>
                </c:pt>
                <c:pt idx="26631">
                  <c:v>4.6011309999999996</c:v>
                </c:pt>
                <c:pt idx="26632">
                  <c:v>4.5982700000000003</c:v>
                </c:pt>
                <c:pt idx="26633">
                  <c:v>4.5968049999999998</c:v>
                </c:pt>
                <c:pt idx="26634">
                  <c:v>4.5977790000000001</c:v>
                </c:pt>
                <c:pt idx="26635">
                  <c:v>4.5929789999999997</c:v>
                </c:pt>
                <c:pt idx="26636">
                  <c:v>4.5907660000000003</c:v>
                </c:pt>
                <c:pt idx="26637">
                  <c:v>4.5955779999999997</c:v>
                </c:pt>
                <c:pt idx="26638">
                  <c:v>4.6002150000000004</c:v>
                </c:pt>
                <c:pt idx="26639">
                  <c:v>4.6022069999999999</c:v>
                </c:pt>
                <c:pt idx="26640">
                  <c:v>4.6014030000000004</c:v>
                </c:pt>
                <c:pt idx="26641">
                  <c:v>4.6014400000000002</c:v>
                </c:pt>
                <c:pt idx="26642">
                  <c:v>4.6048239999999998</c:v>
                </c:pt>
                <c:pt idx="26643">
                  <c:v>4.6041749999999997</c:v>
                </c:pt>
                <c:pt idx="26644">
                  <c:v>4.6014699999999999</c:v>
                </c:pt>
                <c:pt idx="26645">
                  <c:v>4.6054560000000002</c:v>
                </c:pt>
                <c:pt idx="26646">
                  <c:v>4.6091870000000004</c:v>
                </c:pt>
                <c:pt idx="26647">
                  <c:v>4.6053290000000002</c:v>
                </c:pt>
                <c:pt idx="26648">
                  <c:v>4.6040650000000003</c:v>
                </c:pt>
                <c:pt idx="26649">
                  <c:v>4.6070580000000003</c:v>
                </c:pt>
                <c:pt idx="26650">
                  <c:v>4.6082700000000001</c:v>
                </c:pt>
                <c:pt idx="26651">
                  <c:v>4.6081320000000003</c:v>
                </c:pt>
                <c:pt idx="26652">
                  <c:v>4.6080290000000002</c:v>
                </c:pt>
                <c:pt idx="26653">
                  <c:v>4.6079119999999998</c:v>
                </c:pt>
                <c:pt idx="26654">
                  <c:v>4.6107750000000003</c:v>
                </c:pt>
                <c:pt idx="26655">
                  <c:v>4.6121449999999999</c:v>
                </c:pt>
                <c:pt idx="26656">
                  <c:v>4.6082239999999999</c:v>
                </c:pt>
                <c:pt idx="26657">
                  <c:v>4.6065889999999996</c:v>
                </c:pt>
                <c:pt idx="26658">
                  <c:v>4.6091639999999998</c:v>
                </c:pt>
                <c:pt idx="26659">
                  <c:v>4.6096769999999996</c:v>
                </c:pt>
                <c:pt idx="26660">
                  <c:v>4.6057550000000003</c:v>
                </c:pt>
                <c:pt idx="26661">
                  <c:v>4.6033720000000002</c:v>
                </c:pt>
                <c:pt idx="26662">
                  <c:v>4.6038629999999996</c:v>
                </c:pt>
                <c:pt idx="26663">
                  <c:v>4.6023290000000001</c:v>
                </c:pt>
                <c:pt idx="26664">
                  <c:v>4.6049249999999997</c:v>
                </c:pt>
                <c:pt idx="26665">
                  <c:v>4.6089979999999997</c:v>
                </c:pt>
                <c:pt idx="26666">
                  <c:v>4.6062149999999997</c:v>
                </c:pt>
                <c:pt idx="26667">
                  <c:v>4.6038509999999997</c:v>
                </c:pt>
                <c:pt idx="26668">
                  <c:v>4.6051900000000003</c:v>
                </c:pt>
                <c:pt idx="26669">
                  <c:v>4.6052980000000003</c:v>
                </c:pt>
                <c:pt idx="26670">
                  <c:v>4.6027290000000001</c:v>
                </c:pt>
                <c:pt idx="26671">
                  <c:v>4.6033799999999996</c:v>
                </c:pt>
                <c:pt idx="26672">
                  <c:v>4.605213</c:v>
                </c:pt>
                <c:pt idx="26673">
                  <c:v>4.6004569999999996</c:v>
                </c:pt>
                <c:pt idx="26674">
                  <c:v>4.599113</c:v>
                </c:pt>
                <c:pt idx="26675">
                  <c:v>4.6034449999999998</c:v>
                </c:pt>
                <c:pt idx="26676">
                  <c:v>4.6054079999999997</c:v>
                </c:pt>
                <c:pt idx="26677">
                  <c:v>4.6062510000000003</c:v>
                </c:pt>
                <c:pt idx="26678">
                  <c:v>4.6083129999999999</c:v>
                </c:pt>
                <c:pt idx="26679">
                  <c:v>4.611097</c:v>
                </c:pt>
                <c:pt idx="26680">
                  <c:v>4.6144990000000004</c:v>
                </c:pt>
                <c:pt idx="26681">
                  <c:v>4.6160449999999997</c:v>
                </c:pt>
                <c:pt idx="26682">
                  <c:v>4.6154700000000002</c:v>
                </c:pt>
                <c:pt idx="26683">
                  <c:v>4.6150060000000002</c:v>
                </c:pt>
                <c:pt idx="26684">
                  <c:v>4.6143999999999998</c:v>
                </c:pt>
                <c:pt idx="26685">
                  <c:v>4.6167040000000004</c:v>
                </c:pt>
                <c:pt idx="26686">
                  <c:v>4.6215669999999998</c:v>
                </c:pt>
                <c:pt idx="26687">
                  <c:v>4.6233880000000003</c:v>
                </c:pt>
                <c:pt idx="26688">
                  <c:v>4.6210779999999998</c:v>
                </c:pt>
                <c:pt idx="26689">
                  <c:v>4.6184649999999996</c:v>
                </c:pt>
                <c:pt idx="26690">
                  <c:v>4.6185710000000002</c:v>
                </c:pt>
                <c:pt idx="26691">
                  <c:v>4.61869</c:v>
                </c:pt>
                <c:pt idx="26692">
                  <c:v>4.6171259999999998</c:v>
                </c:pt>
                <c:pt idx="26693">
                  <c:v>4.61625</c:v>
                </c:pt>
                <c:pt idx="26694">
                  <c:v>4.6162739999999998</c:v>
                </c:pt>
                <c:pt idx="26695">
                  <c:v>4.6152889999999998</c:v>
                </c:pt>
                <c:pt idx="26696">
                  <c:v>4.6159939999999997</c:v>
                </c:pt>
                <c:pt idx="26697">
                  <c:v>4.6160230000000002</c:v>
                </c:pt>
                <c:pt idx="26698">
                  <c:v>4.6165750000000001</c:v>
                </c:pt>
                <c:pt idx="26699">
                  <c:v>4.6181989999999997</c:v>
                </c:pt>
                <c:pt idx="26700">
                  <c:v>4.613842</c:v>
                </c:pt>
                <c:pt idx="26701">
                  <c:v>4.6096969999999997</c:v>
                </c:pt>
                <c:pt idx="26702">
                  <c:v>4.6150330000000004</c:v>
                </c:pt>
                <c:pt idx="26703">
                  <c:v>4.6163759999999998</c:v>
                </c:pt>
                <c:pt idx="26704">
                  <c:v>4.6139859999999997</c:v>
                </c:pt>
                <c:pt idx="26705">
                  <c:v>4.6236360000000003</c:v>
                </c:pt>
                <c:pt idx="26706">
                  <c:v>4.630452</c:v>
                </c:pt>
                <c:pt idx="26707">
                  <c:v>4.6250609999999996</c:v>
                </c:pt>
                <c:pt idx="26708">
                  <c:v>4.6258999999999997</c:v>
                </c:pt>
                <c:pt idx="26709">
                  <c:v>4.6307470000000004</c:v>
                </c:pt>
                <c:pt idx="26710">
                  <c:v>4.6288980000000004</c:v>
                </c:pt>
                <c:pt idx="26711">
                  <c:v>4.6252459999999997</c:v>
                </c:pt>
                <c:pt idx="26712">
                  <c:v>4.6256050000000002</c:v>
                </c:pt>
                <c:pt idx="26713">
                  <c:v>4.6274119999999996</c:v>
                </c:pt>
                <c:pt idx="26714">
                  <c:v>4.6273520000000001</c:v>
                </c:pt>
                <c:pt idx="26715">
                  <c:v>4.6272640000000003</c:v>
                </c:pt>
                <c:pt idx="26716">
                  <c:v>4.6243210000000001</c:v>
                </c:pt>
                <c:pt idx="26717">
                  <c:v>4.6195279999999999</c:v>
                </c:pt>
                <c:pt idx="26718">
                  <c:v>4.6233810000000002</c:v>
                </c:pt>
                <c:pt idx="26719">
                  <c:v>4.6256009999999996</c:v>
                </c:pt>
                <c:pt idx="26720">
                  <c:v>4.6218209999999997</c:v>
                </c:pt>
                <c:pt idx="26721">
                  <c:v>4.6259610000000002</c:v>
                </c:pt>
                <c:pt idx="26722">
                  <c:v>4.6296379999999999</c:v>
                </c:pt>
                <c:pt idx="26723">
                  <c:v>4.6264649999999996</c:v>
                </c:pt>
                <c:pt idx="26724">
                  <c:v>4.6237120000000003</c:v>
                </c:pt>
                <c:pt idx="26725">
                  <c:v>4.6217160000000002</c:v>
                </c:pt>
                <c:pt idx="26726">
                  <c:v>4.6213860000000002</c:v>
                </c:pt>
                <c:pt idx="26727">
                  <c:v>4.6205360000000004</c:v>
                </c:pt>
                <c:pt idx="26728">
                  <c:v>4.6228610000000003</c:v>
                </c:pt>
                <c:pt idx="26729">
                  <c:v>4.6299979999999996</c:v>
                </c:pt>
                <c:pt idx="26730">
                  <c:v>4.6300179999999997</c:v>
                </c:pt>
                <c:pt idx="26731">
                  <c:v>4.6237029999999999</c:v>
                </c:pt>
                <c:pt idx="26732">
                  <c:v>4.6222649999999996</c:v>
                </c:pt>
                <c:pt idx="26733">
                  <c:v>4.626779</c:v>
                </c:pt>
                <c:pt idx="26734">
                  <c:v>4.6304509999999999</c:v>
                </c:pt>
                <c:pt idx="26735">
                  <c:v>4.6296010000000001</c:v>
                </c:pt>
                <c:pt idx="26736">
                  <c:v>4.62521</c:v>
                </c:pt>
                <c:pt idx="26737">
                  <c:v>4.6213699999999998</c:v>
                </c:pt>
                <c:pt idx="26738">
                  <c:v>4.6235280000000003</c:v>
                </c:pt>
                <c:pt idx="26739">
                  <c:v>4.6313000000000004</c:v>
                </c:pt>
                <c:pt idx="26740">
                  <c:v>4.6347230000000001</c:v>
                </c:pt>
                <c:pt idx="26741">
                  <c:v>4.6306060000000002</c:v>
                </c:pt>
                <c:pt idx="26742">
                  <c:v>4.6261130000000001</c:v>
                </c:pt>
                <c:pt idx="26743">
                  <c:v>4.627332</c:v>
                </c:pt>
                <c:pt idx="26744">
                  <c:v>4.6285949999999998</c:v>
                </c:pt>
                <c:pt idx="26745">
                  <c:v>4.6251179999999996</c:v>
                </c:pt>
                <c:pt idx="26746">
                  <c:v>4.625229</c:v>
                </c:pt>
                <c:pt idx="26747">
                  <c:v>4.6260089999999998</c:v>
                </c:pt>
                <c:pt idx="26748">
                  <c:v>4.627192</c:v>
                </c:pt>
                <c:pt idx="26749">
                  <c:v>4.6325919999999998</c:v>
                </c:pt>
                <c:pt idx="26750">
                  <c:v>4.6310450000000003</c:v>
                </c:pt>
                <c:pt idx="26751">
                  <c:v>4.6265109999999998</c:v>
                </c:pt>
                <c:pt idx="26752">
                  <c:v>4.6325909999999997</c:v>
                </c:pt>
                <c:pt idx="26753">
                  <c:v>4.6327699999999998</c:v>
                </c:pt>
                <c:pt idx="26754">
                  <c:v>4.6252690000000003</c:v>
                </c:pt>
                <c:pt idx="26755">
                  <c:v>4.6290959999999997</c:v>
                </c:pt>
                <c:pt idx="26756">
                  <c:v>4.632034</c:v>
                </c:pt>
                <c:pt idx="26757">
                  <c:v>4.6271930000000001</c:v>
                </c:pt>
                <c:pt idx="26758">
                  <c:v>4.6293069999999998</c:v>
                </c:pt>
                <c:pt idx="26759">
                  <c:v>4.6316920000000001</c:v>
                </c:pt>
                <c:pt idx="26760">
                  <c:v>4.6273</c:v>
                </c:pt>
                <c:pt idx="26761">
                  <c:v>4.6256899999999996</c:v>
                </c:pt>
                <c:pt idx="26762">
                  <c:v>4.6275769999999996</c:v>
                </c:pt>
                <c:pt idx="26763">
                  <c:v>4.6279830000000004</c:v>
                </c:pt>
                <c:pt idx="26764">
                  <c:v>4.6300739999999996</c:v>
                </c:pt>
                <c:pt idx="26765">
                  <c:v>4.631799</c:v>
                </c:pt>
                <c:pt idx="26766">
                  <c:v>4.6278680000000003</c:v>
                </c:pt>
                <c:pt idx="26767">
                  <c:v>4.6230359999999999</c:v>
                </c:pt>
                <c:pt idx="26768">
                  <c:v>4.6263189999999996</c:v>
                </c:pt>
                <c:pt idx="26769">
                  <c:v>4.63028</c:v>
                </c:pt>
                <c:pt idx="26770">
                  <c:v>4.6310380000000002</c:v>
                </c:pt>
                <c:pt idx="26771">
                  <c:v>4.634182</c:v>
                </c:pt>
                <c:pt idx="26772">
                  <c:v>4.6360549999999998</c:v>
                </c:pt>
                <c:pt idx="26773">
                  <c:v>4.6367180000000001</c:v>
                </c:pt>
                <c:pt idx="26774">
                  <c:v>4.6369049999999996</c:v>
                </c:pt>
                <c:pt idx="26775">
                  <c:v>4.634531</c:v>
                </c:pt>
                <c:pt idx="26776">
                  <c:v>4.6348370000000001</c:v>
                </c:pt>
                <c:pt idx="26777">
                  <c:v>4.6358069999999998</c:v>
                </c:pt>
                <c:pt idx="26778">
                  <c:v>4.6339360000000003</c:v>
                </c:pt>
                <c:pt idx="26779">
                  <c:v>4.6358189999999997</c:v>
                </c:pt>
                <c:pt idx="26780">
                  <c:v>4.6369639999999999</c:v>
                </c:pt>
                <c:pt idx="26781">
                  <c:v>4.634868</c:v>
                </c:pt>
                <c:pt idx="26782">
                  <c:v>4.6388889999999998</c:v>
                </c:pt>
                <c:pt idx="26783">
                  <c:v>4.6404050000000003</c:v>
                </c:pt>
                <c:pt idx="26784">
                  <c:v>4.6356570000000001</c:v>
                </c:pt>
                <c:pt idx="26785">
                  <c:v>4.6349729999999996</c:v>
                </c:pt>
                <c:pt idx="26786">
                  <c:v>4.6344539999999999</c:v>
                </c:pt>
                <c:pt idx="26787">
                  <c:v>4.630954</c:v>
                </c:pt>
                <c:pt idx="26788">
                  <c:v>4.6306729999999998</c:v>
                </c:pt>
                <c:pt idx="26789">
                  <c:v>4.6330819999999999</c:v>
                </c:pt>
                <c:pt idx="26790">
                  <c:v>4.6342470000000002</c:v>
                </c:pt>
                <c:pt idx="26791">
                  <c:v>4.6344219999999998</c:v>
                </c:pt>
                <c:pt idx="26792">
                  <c:v>4.6342800000000004</c:v>
                </c:pt>
                <c:pt idx="26793">
                  <c:v>4.6360720000000004</c:v>
                </c:pt>
                <c:pt idx="26794">
                  <c:v>4.6366990000000001</c:v>
                </c:pt>
                <c:pt idx="26795">
                  <c:v>4.6381259999999997</c:v>
                </c:pt>
                <c:pt idx="26796">
                  <c:v>4.6385339999999999</c:v>
                </c:pt>
                <c:pt idx="26797">
                  <c:v>4.6343329999999998</c:v>
                </c:pt>
                <c:pt idx="26798">
                  <c:v>4.6380920000000003</c:v>
                </c:pt>
                <c:pt idx="26799">
                  <c:v>4.6460109999999997</c:v>
                </c:pt>
                <c:pt idx="26800">
                  <c:v>4.6405450000000004</c:v>
                </c:pt>
                <c:pt idx="26801">
                  <c:v>4.6339009999999998</c:v>
                </c:pt>
                <c:pt idx="26802">
                  <c:v>4.637931</c:v>
                </c:pt>
                <c:pt idx="26803">
                  <c:v>4.643497</c:v>
                </c:pt>
                <c:pt idx="26804">
                  <c:v>4.6447609999999999</c:v>
                </c:pt>
                <c:pt idx="26805">
                  <c:v>4.644476</c:v>
                </c:pt>
                <c:pt idx="26806">
                  <c:v>4.6422020000000002</c:v>
                </c:pt>
                <c:pt idx="26807">
                  <c:v>4.6400309999999996</c:v>
                </c:pt>
                <c:pt idx="26808">
                  <c:v>4.6417359999999999</c:v>
                </c:pt>
                <c:pt idx="26809">
                  <c:v>4.6444960000000002</c:v>
                </c:pt>
                <c:pt idx="26810">
                  <c:v>4.647564</c:v>
                </c:pt>
                <c:pt idx="26811">
                  <c:v>4.6501320000000002</c:v>
                </c:pt>
                <c:pt idx="26812">
                  <c:v>4.6519510000000004</c:v>
                </c:pt>
                <c:pt idx="26813">
                  <c:v>4.6510829999999999</c:v>
                </c:pt>
                <c:pt idx="26814">
                  <c:v>4.6477180000000002</c:v>
                </c:pt>
                <c:pt idx="26815">
                  <c:v>4.649699</c:v>
                </c:pt>
                <c:pt idx="26816">
                  <c:v>4.6544030000000003</c:v>
                </c:pt>
                <c:pt idx="26817">
                  <c:v>4.6533720000000001</c:v>
                </c:pt>
                <c:pt idx="26818">
                  <c:v>4.6521309999999998</c:v>
                </c:pt>
                <c:pt idx="26819">
                  <c:v>4.6524840000000003</c:v>
                </c:pt>
                <c:pt idx="26820">
                  <c:v>4.648371</c:v>
                </c:pt>
                <c:pt idx="26821">
                  <c:v>4.6463720000000004</c:v>
                </c:pt>
                <c:pt idx="26822">
                  <c:v>4.649375</c:v>
                </c:pt>
                <c:pt idx="26823">
                  <c:v>4.6524929999999998</c:v>
                </c:pt>
                <c:pt idx="26824">
                  <c:v>4.653308</c:v>
                </c:pt>
                <c:pt idx="26825">
                  <c:v>4.6523979999999998</c:v>
                </c:pt>
                <c:pt idx="26826">
                  <c:v>4.6507379999999996</c:v>
                </c:pt>
                <c:pt idx="26827">
                  <c:v>4.6488379999999996</c:v>
                </c:pt>
                <c:pt idx="26828">
                  <c:v>4.6490200000000002</c:v>
                </c:pt>
                <c:pt idx="26829">
                  <c:v>4.6495579999999999</c:v>
                </c:pt>
                <c:pt idx="26830">
                  <c:v>4.6497999999999999</c:v>
                </c:pt>
                <c:pt idx="26831">
                  <c:v>4.6518240000000004</c:v>
                </c:pt>
                <c:pt idx="26832">
                  <c:v>4.6534230000000001</c:v>
                </c:pt>
                <c:pt idx="26833">
                  <c:v>4.6506499999999997</c:v>
                </c:pt>
                <c:pt idx="26834">
                  <c:v>4.6519969999999997</c:v>
                </c:pt>
                <c:pt idx="26835">
                  <c:v>4.6581279999999996</c:v>
                </c:pt>
                <c:pt idx="26836">
                  <c:v>4.6534129999999996</c:v>
                </c:pt>
                <c:pt idx="26837">
                  <c:v>4.6491480000000003</c:v>
                </c:pt>
                <c:pt idx="26838">
                  <c:v>4.6569140000000004</c:v>
                </c:pt>
                <c:pt idx="26839">
                  <c:v>4.658893</c:v>
                </c:pt>
                <c:pt idx="26840">
                  <c:v>4.6539000000000001</c:v>
                </c:pt>
                <c:pt idx="26841">
                  <c:v>4.6558219999999997</c:v>
                </c:pt>
                <c:pt idx="26842">
                  <c:v>4.6585539999999996</c:v>
                </c:pt>
                <c:pt idx="26843">
                  <c:v>4.6549659999999999</c:v>
                </c:pt>
                <c:pt idx="26844">
                  <c:v>4.6517569999999999</c:v>
                </c:pt>
                <c:pt idx="26845">
                  <c:v>4.6528739999999997</c:v>
                </c:pt>
                <c:pt idx="26846">
                  <c:v>4.65421</c:v>
                </c:pt>
                <c:pt idx="26847">
                  <c:v>4.6542370000000002</c:v>
                </c:pt>
                <c:pt idx="26848">
                  <c:v>4.6530630000000004</c:v>
                </c:pt>
                <c:pt idx="26849">
                  <c:v>4.6529879999999997</c:v>
                </c:pt>
                <c:pt idx="26850">
                  <c:v>4.6554679999999999</c:v>
                </c:pt>
                <c:pt idx="26851">
                  <c:v>4.6567100000000003</c:v>
                </c:pt>
                <c:pt idx="26852">
                  <c:v>4.6568490000000002</c:v>
                </c:pt>
                <c:pt idx="26853">
                  <c:v>4.6573250000000002</c:v>
                </c:pt>
                <c:pt idx="26854">
                  <c:v>4.6564779999999999</c:v>
                </c:pt>
                <c:pt idx="26855">
                  <c:v>4.6548959999999999</c:v>
                </c:pt>
                <c:pt idx="26856">
                  <c:v>4.6535089999999997</c:v>
                </c:pt>
                <c:pt idx="26857">
                  <c:v>4.653003</c:v>
                </c:pt>
                <c:pt idx="26858">
                  <c:v>4.6559020000000002</c:v>
                </c:pt>
                <c:pt idx="26859">
                  <c:v>4.6559460000000001</c:v>
                </c:pt>
                <c:pt idx="26860">
                  <c:v>4.653486</c:v>
                </c:pt>
                <c:pt idx="26861">
                  <c:v>4.6560370000000004</c:v>
                </c:pt>
                <c:pt idx="26862">
                  <c:v>4.6599959999999996</c:v>
                </c:pt>
                <c:pt idx="26863">
                  <c:v>4.659897</c:v>
                </c:pt>
                <c:pt idx="26864">
                  <c:v>4.6585109999999998</c:v>
                </c:pt>
                <c:pt idx="26865">
                  <c:v>4.6587160000000001</c:v>
                </c:pt>
                <c:pt idx="26866">
                  <c:v>4.6569539999999998</c:v>
                </c:pt>
                <c:pt idx="26867">
                  <c:v>4.6558770000000003</c:v>
                </c:pt>
                <c:pt idx="26868">
                  <c:v>4.657076</c:v>
                </c:pt>
                <c:pt idx="26869">
                  <c:v>4.6559980000000003</c:v>
                </c:pt>
                <c:pt idx="26870">
                  <c:v>4.6567090000000002</c:v>
                </c:pt>
                <c:pt idx="26871">
                  <c:v>4.6583500000000004</c:v>
                </c:pt>
                <c:pt idx="26872">
                  <c:v>4.6540429999999997</c:v>
                </c:pt>
                <c:pt idx="26873">
                  <c:v>4.6528660000000004</c:v>
                </c:pt>
                <c:pt idx="26874">
                  <c:v>4.6594199999999999</c:v>
                </c:pt>
                <c:pt idx="26875">
                  <c:v>4.6604549999999998</c:v>
                </c:pt>
                <c:pt idx="26876">
                  <c:v>4.6568160000000001</c:v>
                </c:pt>
                <c:pt idx="26877">
                  <c:v>4.6579129999999997</c:v>
                </c:pt>
                <c:pt idx="26878">
                  <c:v>4.6588979999999998</c:v>
                </c:pt>
                <c:pt idx="26879">
                  <c:v>4.6580149999999998</c:v>
                </c:pt>
                <c:pt idx="26880">
                  <c:v>4.6608039999999997</c:v>
                </c:pt>
                <c:pt idx="26881">
                  <c:v>4.6631330000000002</c:v>
                </c:pt>
                <c:pt idx="26882">
                  <c:v>4.6635119999999999</c:v>
                </c:pt>
                <c:pt idx="26883">
                  <c:v>4.6633620000000002</c:v>
                </c:pt>
                <c:pt idx="26884">
                  <c:v>4.6630849999999997</c:v>
                </c:pt>
                <c:pt idx="26885">
                  <c:v>4.6617220000000001</c:v>
                </c:pt>
                <c:pt idx="26886">
                  <c:v>4.6607229999999999</c:v>
                </c:pt>
                <c:pt idx="26887">
                  <c:v>4.6605720000000002</c:v>
                </c:pt>
                <c:pt idx="26888">
                  <c:v>4.6586210000000001</c:v>
                </c:pt>
                <c:pt idx="26889">
                  <c:v>4.6613020000000001</c:v>
                </c:pt>
                <c:pt idx="26890">
                  <c:v>4.6623020000000004</c:v>
                </c:pt>
                <c:pt idx="26891">
                  <c:v>4.6604330000000003</c:v>
                </c:pt>
                <c:pt idx="26892">
                  <c:v>4.663049</c:v>
                </c:pt>
                <c:pt idx="26893">
                  <c:v>4.6617879999999996</c:v>
                </c:pt>
                <c:pt idx="26894">
                  <c:v>4.6581469999999996</c:v>
                </c:pt>
                <c:pt idx="26895">
                  <c:v>4.6602449999999997</c:v>
                </c:pt>
                <c:pt idx="26896">
                  <c:v>4.6592659999999997</c:v>
                </c:pt>
                <c:pt idx="26897">
                  <c:v>4.6593210000000003</c:v>
                </c:pt>
                <c:pt idx="26898">
                  <c:v>4.6642999999999999</c:v>
                </c:pt>
                <c:pt idx="26899">
                  <c:v>4.6631210000000003</c:v>
                </c:pt>
                <c:pt idx="26900">
                  <c:v>4.6597929999999996</c:v>
                </c:pt>
                <c:pt idx="26901">
                  <c:v>4.6644129999999997</c:v>
                </c:pt>
                <c:pt idx="26902">
                  <c:v>4.6677140000000001</c:v>
                </c:pt>
                <c:pt idx="26903">
                  <c:v>4.6663119999999996</c:v>
                </c:pt>
                <c:pt idx="26904">
                  <c:v>4.6664110000000001</c:v>
                </c:pt>
                <c:pt idx="26905">
                  <c:v>4.6693860000000003</c:v>
                </c:pt>
                <c:pt idx="26906">
                  <c:v>4.6721839999999997</c:v>
                </c:pt>
                <c:pt idx="26907">
                  <c:v>4.6688720000000004</c:v>
                </c:pt>
                <c:pt idx="26908">
                  <c:v>4.6660130000000004</c:v>
                </c:pt>
                <c:pt idx="26909">
                  <c:v>4.6692169999999997</c:v>
                </c:pt>
                <c:pt idx="26910">
                  <c:v>4.6705209999999999</c:v>
                </c:pt>
                <c:pt idx="26911">
                  <c:v>4.669867</c:v>
                </c:pt>
                <c:pt idx="26912">
                  <c:v>4.6721000000000004</c:v>
                </c:pt>
                <c:pt idx="26913">
                  <c:v>4.670471</c:v>
                </c:pt>
                <c:pt idx="26914">
                  <c:v>4.6680640000000002</c:v>
                </c:pt>
                <c:pt idx="26915">
                  <c:v>4.6709889999999996</c:v>
                </c:pt>
                <c:pt idx="26916">
                  <c:v>4.671494</c:v>
                </c:pt>
                <c:pt idx="26917">
                  <c:v>4.6682350000000001</c:v>
                </c:pt>
                <c:pt idx="26918">
                  <c:v>4.6702669999999999</c:v>
                </c:pt>
                <c:pt idx="26919">
                  <c:v>4.6734859999999996</c:v>
                </c:pt>
                <c:pt idx="26920">
                  <c:v>4.6731509999999998</c:v>
                </c:pt>
                <c:pt idx="26921">
                  <c:v>4.6739759999999997</c:v>
                </c:pt>
                <c:pt idx="26922">
                  <c:v>4.6744199999999996</c:v>
                </c:pt>
                <c:pt idx="26923">
                  <c:v>4.674779</c:v>
                </c:pt>
                <c:pt idx="26924">
                  <c:v>4.6753980000000004</c:v>
                </c:pt>
                <c:pt idx="26925">
                  <c:v>4.6715479999999996</c:v>
                </c:pt>
                <c:pt idx="26926">
                  <c:v>4.6700929999999996</c:v>
                </c:pt>
                <c:pt idx="26927">
                  <c:v>4.6733669999999998</c:v>
                </c:pt>
                <c:pt idx="26928">
                  <c:v>4.6703140000000003</c:v>
                </c:pt>
                <c:pt idx="26929">
                  <c:v>4.6666470000000002</c:v>
                </c:pt>
                <c:pt idx="26930">
                  <c:v>4.672148</c:v>
                </c:pt>
                <c:pt idx="26931">
                  <c:v>4.6759199999999996</c:v>
                </c:pt>
                <c:pt idx="26932">
                  <c:v>4.6726960000000002</c:v>
                </c:pt>
                <c:pt idx="26933">
                  <c:v>4.6692960000000001</c:v>
                </c:pt>
                <c:pt idx="26934">
                  <c:v>4.6667149999999999</c:v>
                </c:pt>
                <c:pt idx="26935">
                  <c:v>4.6708850000000002</c:v>
                </c:pt>
                <c:pt idx="26936">
                  <c:v>4.6760190000000001</c:v>
                </c:pt>
                <c:pt idx="26937">
                  <c:v>4.673006</c:v>
                </c:pt>
                <c:pt idx="26938">
                  <c:v>4.6706700000000003</c:v>
                </c:pt>
                <c:pt idx="26939">
                  <c:v>4.6702680000000001</c:v>
                </c:pt>
                <c:pt idx="26940">
                  <c:v>4.6692390000000001</c:v>
                </c:pt>
                <c:pt idx="26941">
                  <c:v>4.67197</c:v>
                </c:pt>
                <c:pt idx="26942">
                  <c:v>4.6748700000000003</c:v>
                </c:pt>
                <c:pt idx="26943">
                  <c:v>4.6740640000000004</c:v>
                </c:pt>
                <c:pt idx="26944">
                  <c:v>4.6700790000000003</c:v>
                </c:pt>
                <c:pt idx="26945">
                  <c:v>4.6676029999999997</c:v>
                </c:pt>
                <c:pt idx="26946">
                  <c:v>4.6679209999999998</c:v>
                </c:pt>
                <c:pt idx="26947">
                  <c:v>4.6661229999999998</c:v>
                </c:pt>
                <c:pt idx="26948">
                  <c:v>4.6683560000000002</c:v>
                </c:pt>
                <c:pt idx="26949">
                  <c:v>4.6754959999999999</c:v>
                </c:pt>
                <c:pt idx="26950">
                  <c:v>4.676488</c:v>
                </c:pt>
                <c:pt idx="26951">
                  <c:v>4.6733180000000001</c:v>
                </c:pt>
                <c:pt idx="26952">
                  <c:v>4.672282</c:v>
                </c:pt>
                <c:pt idx="26953">
                  <c:v>4.6729919999999998</c:v>
                </c:pt>
                <c:pt idx="26954">
                  <c:v>4.6744849999999998</c:v>
                </c:pt>
                <c:pt idx="26955">
                  <c:v>4.674715</c:v>
                </c:pt>
                <c:pt idx="26956">
                  <c:v>4.6728399999999999</c:v>
                </c:pt>
                <c:pt idx="26957">
                  <c:v>4.6749359999999998</c:v>
                </c:pt>
                <c:pt idx="26958">
                  <c:v>4.6786659999999998</c:v>
                </c:pt>
                <c:pt idx="26959">
                  <c:v>4.6742610000000004</c:v>
                </c:pt>
                <c:pt idx="26960">
                  <c:v>4.6733370000000001</c:v>
                </c:pt>
                <c:pt idx="26961">
                  <c:v>4.6787450000000002</c:v>
                </c:pt>
                <c:pt idx="26962">
                  <c:v>4.677244</c:v>
                </c:pt>
                <c:pt idx="26963">
                  <c:v>4.6744279999999998</c:v>
                </c:pt>
                <c:pt idx="26964">
                  <c:v>4.6752890000000003</c:v>
                </c:pt>
                <c:pt idx="26965">
                  <c:v>4.6751040000000001</c:v>
                </c:pt>
                <c:pt idx="26966">
                  <c:v>4.6758600000000001</c:v>
                </c:pt>
                <c:pt idx="26967">
                  <c:v>4.6796660000000001</c:v>
                </c:pt>
                <c:pt idx="26968">
                  <c:v>4.6768260000000001</c:v>
                </c:pt>
                <c:pt idx="26969">
                  <c:v>4.6729219999999998</c:v>
                </c:pt>
                <c:pt idx="26970">
                  <c:v>4.6776309999999999</c:v>
                </c:pt>
                <c:pt idx="26971">
                  <c:v>4.681489</c:v>
                </c:pt>
                <c:pt idx="26972">
                  <c:v>4.6814660000000003</c:v>
                </c:pt>
                <c:pt idx="26973">
                  <c:v>4.683109</c:v>
                </c:pt>
                <c:pt idx="26974">
                  <c:v>4.6850610000000001</c:v>
                </c:pt>
                <c:pt idx="26975">
                  <c:v>4.6816959999999996</c:v>
                </c:pt>
                <c:pt idx="26976">
                  <c:v>4.6766220000000001</c:v>
                </c:pt>
                <c:pt idx="26977">
                  <c:v>4.6805019999999997</c:v>
                </c:pt>
                <c:pt idx="26978">
                  <c:v>4.682169</c:v>
                </c:pt>
                <c:pt idx="26979">
                  <c:v>4.676946</c:v>
                </c:pt>
                <c:pt idx="26980">
                  <c:v>4.6769800000000004</c:v>
                </c:pt>
                <c:pt idx="26981">
                  <c:v>4.6803840000000001</c:v>
                </c:pt>
                <c:pt idx="26982">
                  <c:v>4.6778829999999996</c:v>
                </c:pt>
                <c:pt idx="26983">
                  <c:v>4.6761559999999998</c:v>
                </c:pt>
                <c:pt idx="26984">
                  <c:v>4.6797129999999996</c:v>
                </c:pt>
                <c:pt idx="26985">
                  <c:v>4.6794789999999997</c:v>
                </c:pt>
                <c:pt idx="26986">
                  <c:v>4.6786329999999996</c:v>
                </c:pt>
                <c:pt idx="26987">
                  <c:v>4.681476</c:v>
                </c:pt>
                <c:pt idx="26988">
                  <c:v>4.6788650000000001</c:v>
                </c:pt>
                <c:pt idx="26989">
                  <c:v>4.6786580000000004</c:v>
                </c:pt>
                <c:pt idx="26990">
                  <c:v>4.6835630000000004</c:v>
                </c:pt>
                <c:pt idx="26991">
                  <c:v>4.6820329999999997</c:v>
                </c:pt>
                <c:pt idx="26992">
                  <c:v>4.6785129999999997</c:v>
                </c:pt>
                <c:pt idx="26993">
                  <c:v>4.6828570000000003</c:v>
                </c:pt>
                <c:pt idx="26994">
                  <c:v>4.6839250000000003</c:v>
                </c:pt>
                <c:pt idx="26995">
                  <c:v>4.6795869999999997</c:v>
                </c:pt>
                <c:pt idx="26996">
                  <c:v>4.6829799999999997</c:v>
                </c:pt>
                <c:pt idx="26997">
                  <c:v>4.689838</c:v>
                </c:pt>
                <c:pt idx="26998">
                  <c:v>4.6882289999999998</c:v>
                </c:pt>
                <c:pt idx="26999">
                  <c:v>4.684666</c:v>
                </c:pt>
                <c:pt idx="27000">
                  <c:v>4.6870390000000004</c:v>
                </c:pt>
                <c:pt idx="27001">
                  <c:v>4.6897409999999997</c:v>
                </c:pt>
                <c:pt idx="27002">
                  <c:v>4.6871390000000002</c:v>
                </c:pt>
                <c:pt idx="27003">
                  <c:v>4.6843820000000003</c:v>
                </c:pt>
                <c:pt idx="27004">
                  <c:v>4.6843579999999996</c:v>
                </c:pt>
                <c:pt idx="27005">
                  <c:v>4.685276</c:v>
                </c:pt>
                <c:pt idx="27006">
                  <c:v>4.6864999999999997</c:v>
                </c:pt>
                <c:pt idx="27007">
                  <c:v>4.6898070000000001</c:v>
                </c:pt>
                <c:pt idx="27008">
                  <c:v>4.6927050000000001</c:v>
                </c:pt>
                <c:pt idx="27009">
                  <c:v>4.6887319999999999</c:v>
                </c:pt>
                <c:pt idx="27010">
                  <c:v>4.6847050000000001</c:v>
                </c:pt>
                <c:pt idx="27011">
                  <c:v>4.6854570000000004</c:v>
                </c:pt>
                <c:pt idx="27012">
                  <c:v>4.6840000000000002</c:v>
                </c:pt>
                <c:pt idx="27013">
                  <c:v>4.682493</c:v>
                </c:pt>
                <c:pt idx="27014">
                  <c:v>4.684158</c:v>
                </c:pt>
                <c:pt idx="27015">
                  <c:v>4.6862380000000003</c:v>
                </c:pt>
                <c:pt idx="27016">
                  <c:v>4.6900430000000002</c:v>
                </c:pt>
                <c:pt idx="27017">
                  <c:v>4.6910350000000003</c:v>
                </c:pt>
                <c:pt idx="27018">
                  <c:v>4.6896810000000002</c:v>
                </c:pt>
                <c:pt idx="27019">
                  <c:v>4.6913770000000001</c:v>
                </c:pt>
                <c:pt idx="27020">
                  <c:v>4.690671</c:v>
                </c:pt>
                <c:pt idx="27021">
                  <c:v>4.6906610000000004</c:v>
                </c:pt>
                <c:pt idx="27022">
                  <c:v>4.6916339999999996</c:v>
                </c:pt>
                <c:pt idx="27023">
                  <c:v>4.6936669999999996</c:v>
                </c:pt>
                <c:pt idx="27024">
                  <c:v>4.6934889999999996</c:v>
                </c:pt>
                <c:pt idx="27025">
                  <c:v>4.6906840000000001</c:v>
                </c:pt>
                <c:pt idx="27026">
                  <c:v>4.6946539999999999</c:v>
                </c:pt>
                <c:pt idx="27027">
                  <c:v>4.6962789999999996</c:v>
                </c:pt>
                <c:pt idx="27028">
                  <c:v>4.6917099999999996</c:v>
                </c:pt>
                <c:pt idx="27029">
                  <c:v>4.6931929999999999</c:v>
                </c:pt>
                <c:pt idx="27030">
                  <c:v>4.6962320000000002</c:v>
                </c:pt>
                <c:pt idx="27031">
                  <c:v>4.6951890000000001</c:v>
                </c:pt>
                <c:pt idx="27032">
                  <c:v>4.6919310000000003</c:v>
                </c:pt>
                <c:pt idx="27033">
                  <c:v>4.6920400000000004</c:v>
                </c:pt>
                <c:pt idx="27034">
                  <c:v>4.6944759999999999</c:v>
                </c:pt>
                <c:pt idx="27035">
                  <c:v>4.6910749999999997</c:v>
                </c:pt>
                <c:pt idx="27036">
                  <c:v>4.6888259999999997</c:v>
                </c:pt>
                <c:pt idx="27037">
                  <c:v>4.6922639999999998</c:v>
                </c:pt>
                <c:pt idx="27038">
                  <c:v>4.6922730000000001</c:v>
                </c:pt>
                <c:pt idx="27039">
                  <c:v>4.689559</c:v>
                </c:pt>
                <c:pt idx="27040">
                  <c:v>4.6883410000000003</c:v>
                </c:pt>
                <c:pt idx="27041">
                  <c:v>4.6879869999999997</c:v>
                </c:pt>
                <c:pt idx="27042">
                  <c:v>4.6901339999999996</c:v>
                </c:pt>
                <c:pt idx="27043">
                  <c:v>4.6936419999999996</c:v>
                </c:pt>
                <c:pt idx="27044">
                  <c:v>4.6933290000000003</c:v>
                </c:pt>
                <c:pt idx="27045">
                  <c:v>4.6906179999999997</c:v>
                </c:pt>
                <c:pt idx="27046">
                  <c:v>4.6901710000000003</c:v>
                </c:pt>
                <c:pt idx="27047">
                  <c:v>4.6931690000000001</c:v>
                </c:pt>
                <c:pt idx="27048">
                  <c:v>4.6966159999999997</c:v>
                </c:pt>
                <c:pt idx="27049">
                  <c:v>4.7001749999999998</c:v>
                </c:pt>
                <c:pt idx="27050">
                  <c:v>4.7000250000000001</c:v>
                </c:pt>
                <c:pt idx="27051">
                  <c:v>4.6960030000000001</c:v>
                </c:pt>
                <c:pt idx="27052">
                  <c:v>4.6964689999999996</c:v>
                </c:pt>
                <c:pt idx="27053">
                  <c:v>4.7005610000000004</c:v>
                </c:pt>
                <c:pt idx="27054">
                  <c:v>4.7001160000000004</c:v>
                </c:pt>
                <c:pt idx="27055">
                  <c:v>4.6971959999999999</c:v>
                </c:pt>
                <c:pt idx="27056">
                  <c:v>4.6947210000000004</c:v>
                </c:pt>
                <c:pt idx="27057">
                  <c:v>4.6950399999999997</c:v>
                </c:pt>
                <c:pt idx="27058">
                  <c:v>4.6966859999999997</c:v>
                </c:pt>
                <c:pt idx="27059">
                  <c:v>4.6950750000000001</c:v>
                </c:pt>
                <c:pt idx="27060">
                  <c:v>4.6928409999999996</c:v>
                </c:pt>
                <c:pt idx="27061">
                  <c:v>4.6942969999999997</c:v>
                </c:pt>
                <c:pt idx="27062">
                  <c:v>4.6959900000000001</c:v>
                </c:pt>
                <c:pt idx="27063">
                  <c:v>4.6965070000000004</c:v>
                </c:pt>
                <c:pt idx="27064">
                  <c:v>4.6976630000000004</c:v>
                </c:pt>
                <c:pt idx="27065">
                  <c:v>4.6976440000000004</c:v>
                </c:pt>
                <c:pt idx="27066">
                  <c:v>4.6961139999999997</c:v>
                </c:pt>
                <c:pt idx="27067">
                  <c:v>4.6949300000000003</c:v>
                </c:pt>
                <c:pt idx="27068">
                  <c:v>4.6945180000000004</c:v>
                </c:pt>
                <c:pt idx="27069">
                  <c:v>4.695303</c:v>
                </c:pt>
                <c:pt idx="27070">
                  <c:v>4.6959390000000001</c:v>
                </c:pt>
                <c:pt idx="27071">
                  <c:v>4.6973549999999999</c:v>
                </c:pt>
                <c:pt idx="27072">
                  <c:v>4.7005889999999999</c:v>
                </c:pt>
                <c:pt idx="27073">
                  <c:v>4.701587</c:v>
                </c:pt>
                <c:pt idx="27074">
                  <c:v>4.6977450000000003</c:v>
                </c:pt>
                <c:pt idx="27075">
                  <c:v>4.6988029999999998</c:v>
                </c:pt>
                <c:pt idx="27076">
                  <c:v>4.7034130000000003</c:v>
                </c:pt>
                <c:pt idx="27077">
                  <c:v>4.7029629999999996</c:v>
                </c:pt>
                <c:pt idx="27078">
                  <c:v>4.7019070000000003</c:v>
                </c:pt>
                <c:pt idx="27079">
                  <c:v>4.7068450000000004</c:v>
                </c:pt>
                <c:pt idx="27080">
                  <c:v>4.7108379999999999</c:v>
                </c:pt>
                <c:pt idx="27081">
                  <c:v>4.704942</c:v>
                </c:pt>
                <c:pt idx="27082">
                  <c:v>4.7058629999999999</c:v>
                </c:pt>
                <c:pt idx="27083">
                  <c:v>4.7139959999999999</c:v>
                </c:pt>
                <c:pt idx="27084">
                  <c:v>4.7107270000000003</c:v>
                </c:pt>
                <c:pt idx="27085">
                  <c:v>4.7058549999999997</c:v>
                </c:pt>
                <c:pt idx="27086">
                  <c:v>4.7095979999999997</c:v>
                </c:pt>
                <c:pt idx="27087">
                  <c:v>4.7119039999999996</c:v>
                </c:pt>
                <c:pt idx="27088">
                  <c:v>4.7119590000000002</c:v>
                </c:pt>
                <c:pt idx="27089">
                  <c:v>4.7135309999999997</c:v>
                </c:pt>
                <c:pt idx="27090">
                  <c:v>4.7117740000000001</c:v>
                </c:pt>
                <c:pt idx="27091">
                  <c:v>4.707789</c:v>
                </c:pt>
                <c:pt idx="27092">
                  <c:v>4.7068209999999997</c:v>
                </c:pt>
                <c:pt idx="27093">
                  <c:v>4.709473</c:v>
                </c:pt>
                <c:pt idx="27094">
                  <c:v>4.7100759999999999</c:v>
                </c:pt>
                <c:pt idx="27095">
                  <c:v>4.7092179999999999</c:v>
                </c:pt>
                <c:pt idx="27096">
                  <c:v>4.7099700000000002</c:v>
                </c:pt>
                <c:pt idx="27097">
                  <c:v>4.7091339999999997</c:v>
                </c:pt>
                <c:pt idx="27098">
                  <c:v>4.7078800000000003</c:v>
                </c:pt>
                <c:pt idx="27099">
                  <c:v>4.7113769999999997</c:v>
                </c:pt>
                <c:pt idx="27100">
                  <c:v>4.7140170000000001</c:v>
                </c:pt>
                <c:pt idx="27101">
                  <c:v>4.7115150000000003</c:v>
                </c:pt>
                <c:pt idx="27102">
                  <c:v>4.7071459999999998</c:v>
                </c:pt>
                <c:pt idx="27103">
                  <c:v>4.7063009999999998</c:v>
                </c:pt>
                <c:pt idx="27104">
                  <c:v>4.7095719999999996</c:v>
                </c:pt>
                <c:pt idx="27105">
                  <c:v>4.7095529999999997</c:v>
                </c:pt>
                <c:pt idx="27106">
                  <c:v>4.7079589999999998</c:v>
                </c:pt>
                <c:pt idx="27107">
                  <c:v>4.7093600000000002</c:v>
                </c:pt>
                <c:pt idx="27108">
                  <c:v>4.7085869999999996</c:v>
                </c:pt>
                <c:pt idx="27109">
                  <c:v>4.7077910000000003</c:v>
                </c:pt>
                <c:pt idx="27110">
                  <c:v>4.7087830000000004</c:v>
                </c:pt>
                <c:pt idx="27111">
                  <c:v>4.7103739999999998</c:v>
                </c:pt>
                <c:pt idx="27112">
                  <c:v>4.7135400000000001</c:v>
                </c:pt>
                <c:pt idx="27113">
                  <c:v>4.7131999999999996</c:v>
                </c:pt>
                <c:pt idx="27114">
                  <c:v>4.7083589999999997</c:v>
                </c:pt>
                <c:pt idx="27115">
                  <c:v>4.7042859999999997</c:v>
                </c:pt>
                <c:pt idx="27116">
                  <c:v>4.7047220000000003</c:v>
                </c:pt>
                <c:pt idx="27117">
                  <c:v>4.7093509999999998</c:v>
                </c:pt>
                <c:pt idx="27118">
                  <c:v>4.7114060000000002</c:v>
                </c:pt>
                <c:pt idx="27119">
                  <c:v>4.7139309999999996</c:v>
                </c:pt>
                <c:pt idx="27120">
                  <c:v>4.7161939999999998</c:v>
                </c:pt>
                <c:pt idx="27121">
                  <c:v>4.7167409999999999</c:v>
                </c:pt>
                <c:pt idx="27122">
                  <c:v>4.717244</c:v>
                </c:pt>
                <c:pt idx="27123">
                  <c:v>4.7162470000000001</c:v>
                </c:pt>
                <c:pt idx="27124">
                  <c:v>4.7191270000000003</c:v>
                </c:pt>
                <c:pt idx="27125">
                  <c:v>4.721527</c:v>
                </c:pt>
                <c:pt idx="27126">
                  <c:v>4.7166569999999997</c:v>
                </c:pt>
                <c:pt idx="27127">
                  <c:v>4.712351</c:v>
                </c:pt>
                <c:pt idx="27128">
                  <c:v>4.716634</c:v>
                </c:pt>
                <c:pt idx="27129">
                  <c:v>4.7194770000000004</c:v>
                </c:pt>
                <c:pt idx="27130">
                  <c:v>4.7138559999999998</c:v>
                </c:pt>
                <c:pt idx="27131">
                  <c:v>4.7120350000000002</c:v>
                </c:pt>
                <c:pt idx="27132">
                  <c:v>4.7160019999999996</c:v>
                </c:pt>
                <c:pt idx="27133">
                  <c:v>4.7159149999999999</c:v>
                </c:pt>
                <c:pt idx="27134">
                  <c:v>4.7109300000000003</c:v>
                </c:pt>
                <c:pt idx="27135">
                  <c:v>4.7092549999999997</c:v>
                </c:pt>
                <c:pt idx="27136">
                  <c:v>4.7154350000000003</c:v>
                </c:pt>
                <c:pt idx="27137">
                  <c:v>4.7186399999999997</c:v>
                </c:pt>
                <c:pt idx="27138">
                  <c:v>4.7156900000000004</c:v>
                </c:pt>
                <c:pt idx="27139">
                  <c:v>4.7152289999999999</c:v>
                </c:pt>
                <c:pt idx="27140">
                  <c:v>4.7172840000000003</c:v>
                </c:pt>
                <c:pt idx="27141">
                  <c:v>4.7172000000000001</c:v>
                </c:pt>
                <c:pt idx="27142">
                  <c:v>4.7151230000000002</c:v>
                </c:pt>
                <c:pt idx="27143">
                  <c:v>4.714143</c:v>
                </c:pt>
                <c:pt idx="27144">
                  <c:v>4.7156609999999999</c:v>
                </c:pt>
                <c:pt idx="27145">
                  <c:v>4.7173939999999996</c:v>
                </c:pt>
                <c:pt idx="27146">
                  <c:v>4.7164539999999997</c:v>
                </c:pt>
                <c:pt idx="27147">
                  <c:v>4.7155279999999999</c:v>
                </c:pt>
                <c:pt idx="27148">
                  <c:v>4.716615</c:v>
                </c:pt>
                <c:pt idx="27149">
                  <c:v>4.7171609999999999</c:v>
                </c:pt>
                <c:pt idx="27150">
                  <c:v>4.716469</c:v>
                </c:pt>
                <c:pt idx="27151">
                  <c:v>4.7193889999999996</c:v>
                </c:pt>
                <c:pt idx="27152">
                  <c:v>4.7221830000000002</c:v>
                </c:pt>
                <c:pt idx="27153">
                  <c:v>4.7235849999999999</c:v>
                </c:pt>
                <c:pt idx="27154">
                  <c:v>4.7264879999999998</c:v>
                </c:pt>
                <c:pt idx="27155">
                  <c:v>4.7260299999999997</c:v>
                </c:pt>
                <c:pt idx="27156">
                  <c:v>4.7254889999999996</c:v>
                </c:pt>
                <c:pt idx="27157">
                  <c:v>4.7280899999999999</c:v>
                </c:pt>
                <c:pt idx="27158">
                  <c:v>4.7245439999999999</c:v>
                </c:pt>
                <c:pt idx="27159">
                  <c:v>4.7208249999999996</c:v>
                </c:pt>
                <c:pt idx="27160">
                  <c:v>4.7222239999999998</c:v>
                </c:pt>
                <c:pt idx="27161">
                  <c:v>4.7239389999999997</c:v>
                </c:pt>
                <c:pt idx="27162">
                  <c:v>4.7237070000000001</c:v>
                </c:pt>
                <c:pt idx="27163">
                  <c:v>4.7248049999999999</c:v>
                </c:pt>
                <c:pt idx="27164">
                  <c:v>4.7246800000000002</c:v>
                </c:pt>
                <c:pt idx="27165">
                  <c:v>4.7209890000000003</c:v>
                </c:pt>
                <c:pt idx="27166">
                  <c:v>4.7191049999999999</c:v>
                </c:pt>
                <c:pt idx="27167">
                  <c:v>4.7213240000000001</c:v>
                </c:pt>
                <c:pt idx="27168">
                  <c:v>4.7224620000000002</c:v>
                </c:pt>
                <c:pt idx="27169">
                  <c:v>4.7238759999999997</c:v>
                </c:pt>
                <c:pt idx="27170">
                  <c:v>4.7262729999999999</c:v>
                </c:pt>
                <c:pt idx="27171">
                  <c:v>4.727544</c:v>
                </c:pt>
                <c:pt idx="27172">
                  <c:v>4.7260239999999998</c:v>
                </c:pt>
                <c:pt idx="27173">
                  <c:v>4.7230850000000002</c:v>
                </c:pt>
                <c:pt idx="27174">
                  <c:v>4.723211</c:v>
                </c:pt>
                <c:pt idx="27175">
                  <c:v>4.7229479999999997</c:v>
                </c:pt>
                <c:pt idx="27176">
                  <c:v>4.7192069999999999</c:v>
                </c:pt>
                <c:pt idx="27177">
                  <c:v>4.7182750000000002</c:v>
                </c:pt>
                <c:pt idx="27178">
                  <c:v>4.7219139999999999</c:v>
                </c:pt>
                <c:pt idx="27179">
                  <c:v>4.7230090000000002</c:v>
                </c:pt>
                <c:pt idx="27180">
                  <c:v>4.7186120000000003</c:v>
                </c:pt>
                <c:pt idx="27181">
                  <c:v>4.7179339999999996</c:v>
                </c:pt>
                <c:pt idx="27182">
                  <c:v>4.722556</c:v>
                </c:pt>
                <c:pt idx="27183">
                  <c:v>4.7248130000000002</c:v>
                </c:pt>
                <c:pt idx="27184">
                  <c:v>4.7268319999999999</c:v>
                </c:pt>
                <c:pt idx="27185">
                  <c:v>4.7286619999999999</c:v>
                </c:pt>
                <c:pt idx="27186">
                  <c:v>4.7266469999999998</c:v>
                </c:pt>
                <c:pt idx="27187">
                  <c:v>4.728618</c:v>
                </c:pt>
                <c:pt idx="27188">
                  <c:v>4.7310470000000002</c:v>
                </c:pt>
                <c:pt idx="27189">
                  <c:v>4.7317900000000002</c:v>
                </c:pt>
                <c:pt idx="27190">
                  <c:v>4.7344150000000003</c:v>
                </c:pt>
                <c:pt idx="27191">
                  <c:v>4.73461</c:v>
                </c:pt>
                <c:pt idx="27192">
                  <c:v>4.7367460000000001</c:v>
                </c:pt>
                <c:pt idx="27193">
                  <c:v>4.7379280000000001</c:v>
                </c:pt>
                <c:pt idx="27194">
                  <c:v>4.7341730000000002</c:v>
                </c:pt>
                <c:pt idx="27195">
                  <c:v>4.7360990000000003</c:v>
                </c:pt>
                <c:pt idx="27196">
                  <c:v>4.7390239999999997</c:v>
                </c:pt>
                <c:pt idx="27197">
                  <c:v>4.7353360000000002</c:v>
                </c:pt>
                <c:pt idx="27198">
                  <c:v>4.7316880000000001</c:v>
                </c:pt>
                <c:pt idx="27199">
                  <c:v>4.7335669999999999</c:v>
                </c:pt>
                <c:pt idx="27200">
                  <c:v>4.7337429999999996</c:v>
                </c:pt>
                <c:pt idx="27201">
                  <c:v>4.7320469999999997</c:v>
                </c:pt>
                <c:pt idx="27202">
                  <c:v>4.7335919999999998</c:v>
                </c:pt>
                <c:pt idx="27203">
                  <c:v>4.7332780000000003</c:v>
                </c:pt>
                <c:pt idx="27204">
                  <c:v>4.7324950000000001</c:v>
                </c:pt>
                <c:pt idx="27205">
                  <c:v>4.7330370000000004</c:v>
                </c:pt>
                <c:pt idx="27206">
                  <c:v>4.7310660000000002</c:v>
                </c:pt>
                <c:pt idx="27207">
                  <c:v>4.733009</c:v>
                </c:pt>
                <c:pt idx="27208">
                  <c:v>4.7363980000000003</c:v>
                </c:pt>
                <c:pt idx="27209">
                  <c:v>4.7338769999999997</c:v>
                </c:pt>
                <c:pt idx="27210">
                  <c:v>4.7353649999999998</c:v>
                </c:pt>
                <c:pt idx="27211">
                  <c:v>4.7397520000000002</c:v>
                </c:pt>
                <c:pt idx="27212">
                  <c:v>4.7318340000000001</c:v>
                </c:pt>
                <c:pt idx="27213">
                  <c:v>4.7260520000000001</c:v>
                </c:pt>
                <c:pt idx="27214">
                  <c:v>4.7304490000000001</c:v>
                </c:pt>
                <c:pt idx="27215">
                  <c:v>4.7313090000000004</c:v>
                </c:pt>
                <c:pt idx="27216">
                  <c:v>4.7309999999999999</c:v>
                </c:pt>
                <c:pt idx="27217">
                  <c:v>4.7330189999999996</c:v>
                </c:pt>
                <c:pt idx="27218">
                  <c:v>4.7333160000000003</c:v>
                </c:pt>
                <c:pt idx="27219">
                  <c:v>4.7337199999999999</c:v>
                </c:pt>
                <c:pt idx="27220">
                  <c:v>4.733365</c:v>
                </c:pt>
                <c:pt idx="27221">
                  <c:v>4.734076</c:v>
                </c:pt>
                <c:pt idx="27222">
                  <c:v>4.7360490000000004</c:v>
                </c:pt>
                <c:pt idx="27223">
                  <c:v>4.7333939999999997</c:v>
                </c:pt>
                <c:pt idx="27224">
                  <c:v>4.7336260000000001</c:v>
                </c:pt>
                <c:pt idx="27225">
                  <c:v>4.7362399999999996</c:v>
                </c:pt>
                <c:pt idx="27226">
                  <c:v>4.7327349999999999</c:v>
                </c:pt>
                <c:pt idx="27227">
                  <c:v>4.730912</c:v>
                </c:pt>
                <c:pt idx="27228">
                  <c:v>4.7360660000000001</c:v>
                </c:pt>
                <c:pt idx="27229">
                  <c:v>4.7418149999999999</c:v>
                </c:pt>
                <c:pt idx="27230">
                  <c:v>4.7410579999999998</c:v>
                </c:pt>
                <c:pt idx="27231">
                  <c:v>4.7410490000000003</c:v>
                </c:pt>
                <c:pt idx="27232">
                  <c:v>4.7424499999999998</c:v>
                </c:pt>
                <c:pt idx="27233">
                  <c:v>4.7424869999999997</c:v>
                </c:pt>
                <c:pt idx="27234">
                  <c:v>4.7458039999999997</c:v>
                </c:pt>
                <c:pt idx="27235">
                  <c:v>4.7480539999999998</c:v>
                </c:pt>
                <c:pt idx="27236">
                  <c:v>4.7462689999999998</c:v>
                </c:pt>
                <c:pt idx="27237">
                  <c:v>4.7457070000000003</c:v>
                </c:pt>
                <c:pt idx="27238">
                  <c:v>4.7464570000000004</c:v>
                </c:pt>
                <c:pt idx="27239">
                  <c:v>4.7450929999999998</c:v>
                </c:pt>
                <c:pt idx="27240">
                  <c:v>4.7441810000000002</c:v>
                </c:pt>
                <c:pt idx="27241">
                  <c:v>4.7463699999999998</c:v>
                </c:pt>
                <c:pt idx="27242">
                  <c:v>4.7421220000000002</c:v>
                </c:pt>
                <c:pt idx="27243">
                  <c:v>4.7368649999999999</c:v>
                </c:pt>
                <c:pt idx="27244">
                  <c:v>4.7394319999999999</c:v>
                </c:pt>
                <c:pt idx="27245">
                  <c:v>4.7426680000000001</c:v>
                </c:pt>
                <c:pt idx="27246">
                  <c:v>4.7434010000000004</c:v>
                </c:pt>
                <c:pt idx="27247">
                  <c:v>4.7446330000000003</c:v>
                </c:pt>
                <c:pt idx="27248">
                  <c:v>4.7444959999999998</c:v>
                </c:pt>
                <c:pt idx="27249">
                  <c:v>4.7433439999999996</c:v>
                </c:pt>
                <c:pt idx="27250">
                  <c:v>4.7438419999999999</c:v>
                </c:pt>
                <c:pt idx="27251">
                  <c:v>4.7434900000000004</c:v>
                </c:pt>
                <c:pt idx="27252">
                  <c:v>4.7428679999999996</c:v>
                </c:pt>
                <c:pt idx="27253">
                  <c:v>4.7467680000000003</c:v>
                </c:pt>
                <c:pt idx="27254">
                  <c:v>4.7489030000000003</c:v>
                </c:pt>
                <c:pt idx="27255">
                  <c:v>4.7475709999999998</c:v>
                </c:pt>
                <c:pt idx="27256">
                  <c:v>4.7452500000000004</c:v>
                </c:pt>
                <c:pt idx="27257">
                  <c:v>4.7443390000000001</c:v>
                </c:pt>
                <c:pt idx="27258">
                  <c:v>4.7475459999999998</c:v>
                </c:pt>
                <c:pt idx="27259">
                  <c:v>4.7466359999999996</c:v>
                </c:pt>
                <c:pt idx="27260">
                  <c:v>4.744821</c:v>
                </c:pt>
                <c:pt idx="27261">
                  <c:v>4.7491180000000002</c:v>
                </c:pt>
                <c:pt idx="27262">
                  <c:v>4.7484390000000003</c:v>
                </c:pt>
                <c:pt idx="27263">
                  <c:v>4.7469770000000002</c:v>
                </c:pt>
                <c:pt idx="27264">
                  <c:v>4.7513050000000003</c:v>
                </c:pt>
                <c:pt idx="27265">
                  <c:v>4.7497170000000004</c:v>
                </c:pt>
                <c:pt idx="27266">
                  <c:v>4.7446279999999996</c:v>
                </c:pt>
                <c:pt idx="27267">
                  <c:v>4.7454939999999999</c:v>
                </c:pt>
                <c:pt idx="27268">
                  <c:v>4.7468810000000001</c:v>
                </c:pt>
                <c:pt idx="27269">
                  <c:v>4.7462799999999996</c:v>
                </c:pt>
                <c:pt idx="27270">
                  <c:v>4.74641</c:v>
                </c:pt>
                <c:pt idx="27271">
                  <c:v>4.7433880000000004</c:v>
                </c:pt>
                <c:pt idx="27272">
                  <c:v>4.7417819999999997</c:v>
                </c:pt>
                <c:pt idx="27273">
                  <c:v>4.7462600000000004</c:v>
                </c:pt>
                <c:pt idx="27274">
                  <c:v>4.7482699999999998</c:v>
                </c:pt>
                <c:pt idx="27275">
                  <c:v>4.7474319999999999</c:v>
                </c:pt>
                <c:pt idx="27276">
                  <c:v>4.7471880000000004</c:v>
                </c:pt>
                <c:pt idx="27277">
                  <c:v>4.7481910000000003</c:v>
                </c:pt>
                <c:pt idx="27278">
                  <c:v>4.7522890000000002</c:v>
                </c:pt>
                <c:pt idx="27279">
                  <c:v>4.7564070000000003</c:v>
                </c:pt>
                <c:pt idx="27280">
                  <c:v>4.7551410000000001</c:v>
                </c:pt>
                <c:pt idx="27281">
                  <c:v>4.7522460000000004</c:v>
                </c:pt>
                <c:pt idx="27282">
                  <c:v>4.7537940000000001</c:v>
                </c:pt>
                <c:pt idx="27283">
                  <c:v>4.756392</c:v>
                </c:pt>
                <c:pt idx="27284">
                  <c:v>4.7555759999999996</c:v>
                </c:pt>
                <c:pt idx="27285">
                  <c:v>4.7558259999999999</c:v>
                </c:pt>
                <c:pt idx="27286">
                  <c:v>4.7529469999999998</c:v>
                </c:pt>
                <c:pt idx="27287">
                  <c:v>4.7509290000000002</c:v>
                </c:pt>
                <c:pt idx="27288">
                  <c:v>4.7554230000000004</c:v>
                </c:pt>
                <c:pt idx="27289">
                  <c:v>4.7545289999999998</c:v>
                </c:pt>
                <c:pt idx="27290">
                  <c:v>4.7536449999999997</c:v>
                </c:pt>
                <c:pt idx="27291">
                  <c:v>4.758057</c:v>
                </c:pt>
                <c:pt idx="27292">
                  <c:v>4.7547860000000002</c:v>
                </c:pt>
                <c:pt idx="27293">
                  <c:v>4.7514070000000004</c:v>
                </c:pt>
                <c:pt idx="27294">
                  <c:v>4.7561030000000004</c:v>
                </c:pt>
                <c:pt idx="27295">
                  <c:v>4.7581619999999996</c:v>
                </c:pt>
                <c:pt idx="27296">
                  <c:v>4.7529529999999998</c:v>
                </c:pt>
                <c:pt idx="27297">
                  <c:v>4.7521719999999998</c:v>
                </c:pt>
                <c:pt idx="27298">
                  <c:v>4.7543550000000003</c:v>
                </c:pt>
                <c:pt idx="27299">
                  <c:v>4.7557640000000001</c:v>
                </c:pt>
                <c:pt idx="27300">
                  <c:v>4.7558290000000003</c:v>
                </c:pt>
                <c:pt idx="27301">
                  <c:v>4.7545270000000004</c:v>
                </c:pt>
                <c:pt idx="27302">
                  <c:v>4.7574630000000004</c:v>
                </c:pt>
                <c:pt idx="27303">
                  <c:v>4.7563199999999997</c:v>
                </c:pt>
                <c:pt idx="27304">
                  <c:v>4.7549260000000002</c:v>
                </c:pt>
                <c:pt idx="27305">
                  <c:v>4.7605779999999998</c:v>
                </c:pt>
                <c:pt idx="27306">
                  <c:v>4.7607569999999999</c:v>
                </c:pt>
                <c:pt idx="27307">
                  <c:v>4.7601529999999999</c:v>
                </c:pt>
                <c:pt idx="27308">
                  <c:v>4.7626350000000004</c:v>
                </c:pt>
                <c:pt idx="27309">
                  <c:v>4.7600230000000003</c:v>
                </c:pt>
                <c:pt idx="27310">
                  <c:v>4.7578189999999996</c:v>
                </c:pt>
                <c:pt idx="27311">
                  <c:v>4.7605190000000004</c:v>
                </c:pt>
                <c:pt idx="27312">
                  <c:v>4.7607869999999997</c:v>
                </c:pt>
                <c:pt idx="27313">
                  <c:v>4.76159</c:v>
                </c:pt>
                <c:pt idx="27314">
                  <c:v>4.7647430000000002</c:v>
                </c:pt>
                <c:pt idx="27315">
                  <c:v>4.7654139999999998</c:v>
                </c:pt>
                <c:pt idx="27316">
                  <c:v>4.7631880000000004</c:v>
                </c:pt>
                <c:pt idx="27317">
                  <c:v>4.7613820000000002</c:v>
                </c:pt>
                <c:pt idx="27318">
                  <c:v>4.7638509999999998</c:v>
                </c:pt>
                <c:pt idx="27319">
                  <c:v>4.7629149999999996</c:v>
                </c:pt>
                <c:pt idx="27320">
                  <c:v>4.7585030000000001</c:v>
                </c:pt>
                <c:pt idx="27321">
                  <c:v>4.7596090000000002</c:v>
                </c:pt>
                <c:pt idx="27322">
                  <c:v>4.7616899999999998</c:v>
                </c:pt>
                <c:pt idx="27323">
                  <c:v>4.7621089999999997</c:v>
                </c:pt>
                <c:pt idx="27324">
                  <c:v>4.7643040000000001</c:v>
                </c:pt>
                <c:pt idx="27325">
                  <c:v>4.7657119999999997</c:v>
                </c:pt>
                <c:pt idx="27326">
                  <c:v>4.7657340000000001</c:v>
                </c:pt>
                <c:pt idx="27327">
                  <c:v>4.7657780000000001</c:v>
                </c:pt>
                <c:pt idx="27328">
                  <c:v>4.7610020000000004</c:v>
                </c:pt>
                <c:pt idx="27329">
                  <c:v>4.757625</c:v>
                </c:pt>
                <c:pt idx="27330">
                  <c:v>4.7666040000000001</c:v>
                </c:pt>
                <c:pt idx="27331">
                  <c:v>4.7757589999999999</c:v>
                </c:pt>
                <c:pt idx="27332">
                  <c:v>4.7712029999999999</c:v>
                </c:pt>
                <c:pt idx="27333">
                  <c:v>4.7676730000000003</c:v>
                </c:pt>
                <c:pt idx="27334">
                  <c:v>4.7701399999999996</c:v>
                </c:pt>
                <c:pt idx="27335">
                  <c:v>4.7698619999999998</c:v>
                </c:pt>
                <c:pt idx="27336">
                  <c:v>4.7688069999999998</c:v>
                </c:pt>
                <c:pt idx="27337">
                  <c:v>4.7694919999999996</c:v>
                </c:pt>
                <c:pt idx="27338">
                  <c:v>4.7695369999999997</c:v>
                </c:pt>
                <c:pt idx="27339">
                  <c:v>4.7696620000000003</c:v>
                </c:pt>
                <c:pt idx="27340">
                  <c:v>4.7711439999999996</c:v>
                </c:pt>
                <c:pt idx="27341">
                  <c:v>4.7730379999999997</c:v>
                </c:pt>
                <c:pt idx="27342">
                  <c:v>4.7697799999999999</c:v>
                </c:pt>
                <c:pt idx="27343">
                  <c:v>4.7669040000000003</c:v>
                </c:pt>
                <c:pt idx="27344">
                  <c:v>4.7695869999999996</c:v>
                </c:pt>
                <c:pt idx="27345">
                  <c:v>4.7685979999999999</c:v>
                </c:pt>
                <c:pt idx="27346">
                  <c:v>4.7641770000000001</c:v>
                </c:pt>
                <c:pt idx="27347">
                  <c:v>4.7652530000000004</c:v>
                </c:pt>
                <c:pt idx="27348">
                  <c:v>4.7661769999999999</c:v>
                </c:pt>
                <c:pt idx="27349">
                  <c:v>4.7644489999999999</c:v>
                </c:pt>
                <c:pt idx="27350">
                  <c:v>4.761107</c:v>
                </c:pt>
                <c:pt idx="27351">
                  <c:v>4.7586820000000003</c:v>
                </c:pt>
                <c:pt idx="27352">
                  <c:v>4.7607179999999998</c:v>
                </c:pt>
                <c:pt idx="27353">
                  <c:v>4.7620469999999999</c:v>
                </c:pt>
                <c:pt idx="27354">
                  <c:v>4.7626749999999998</c:v>
                </c:pt>
                <c:pt idx="27355">
                  <c:v>4.7655789999999998</c:v>
                </c:pt>
                <c:pt idx="27356">
                  <c:v>4.7655799999999999</c:v>
                </c:pt>
                <c:pt idx="27357">
                  <c:v>4.7626660000000003</c:v>
                </c:pt>
                <c:pt idx="27358">
                  <c:v>4.7627499999999996</c:v>
                </c:pt>
                <c:pt idx="27359">
                  <c:v>4.7648299999999999</c:v>
                </c:pt>
                <c:pt idx="27360">
                  <c:v>4.7657569999999998</c:v>
                </c:pt>
                <c:pt idx="27361">
                  <c:v>4.7674669999999999</c:v>
                </c:pt>
                <c:pt idx="27362">
                  <c:v>4.7677829999999997</c:v>
                </c:pt>
                <c:pt idx="27363">
                  <c:v>4.7658430000000003</c:v>
                </c:pt>
                <c:pt idx="27364">
                  <c:v>4.7671229999999998</c:v>
                </c:pt>
                <c:pt idx="27365">
                  <c:v>4.7710489999999997</c:v>
                </c:pt>
                <c:pt idx="27366">
                  <c:v>4.7751479999999997</c:v>
                </c:pt>
                <c:pt idx="27367">
                  <c:v>4.7749290000000002</c:v>
                </c:pt>
                <c:pt idx="27368">
                  <c:v>4.7700719999999999</c:v>
                </c:pt>
                <c:pt idx="27369">
                  <c:v>4.7705869999999999</c:v>
                </c:pt>
                <c:pt idx="27370">
                  <c:v>4.7743000000000002</c:v>
                </c:pt>
                <c:pt idx="27371">
                  <c:v>4.7731199999999996</c:v>
                </c:pt>
                <c:pt idx="27372">
                  <c:v>4.769183</c:v>
                </c:pt>
                <c:pt idx="27373">
                  <c:v>4.7698020000000003</c:v>
                </c:pt>
                <c:pt idx="27374">
                  <c:v>4.7726839999999999</c:v>
                </c:pt>
                <c:pt idx="27375">
                  <c:v>4.7740340000000003</c:v>
                </c:pt>
                <c:pt idx="27376">
                  <c:v>4.7755070000000002</c:v>
                </c:pt>
                <c:pt idx="27377">
                  <c:v>4.7743770000000003</c:v>
                </c:pt>
                <c:pt idx="27378">
                  <c:v>4.771712</c:v>
                </c:pt>
                <c:pt idx="27379">
                  <c:v>4.7724589999999996</c:v>
                </c:pt>
                <c:pt idx="27380">
                  <c:v>4.7727769999999996</c:v>
                </c:pt>
                <c:pt idx="27381">
                  <c:v>4.7728409999999997</c:v>
                </c:pt>
                <c:pt idx="27382">
                  <c:v>4.7717429999999998</c:v>
                </c:pt>
                <c:pt idx="27383">
                  <c:v>4.7681690000000003</c:v>
                </c:pt>
                <c:pt idx="27384">
                  <c:v>4.7686640000000002</c:v>
                </c:pt>
                <c:pt idx="27385">
                  <c:v>4.7724070000000003</c:v>
                </c:pt>
                <c:pt idx="27386">
                  <c:v>4.772348</c:v>
                </c:pt>
                <c:pt idx="27387">
                  <c:v>4.7717689999999999</c:v>
                </c:pt>
                <c:pt idx="27388">
                  <c:v>4.7711439999999996</c:v>
                </c:pt>
                <c:pt idx="27389">
                  <c:v>4.7698330000000002</c:v>
                </c:pt>
                <c:pt idx="27390">
                  <c:v>4.7711199999999998</c:v>
                </c:pt>
                <c:pt idx="27391">
                  <c:v>4.7729679999999997</c:v>
                </c:pt>
                <c:pt idx="27392">
                  <c:v>4.7714949999999998</c:v>
                </c:pt>
                <c:pt idx="27393">
                  <c:v>4.7664059999999999</c:v>
                </c:pt>
                <c:pt idx="27394">
                  <c:v>4.7648599999999997</c:v>
                </c:pt>
                <c:pt idx="27395">
                  <c:v>4.7694890000000001</c:v>
                </c:pt>
                <c:pt idx="27396">
                  <c:v>4.7717090000000004</c:v>
                </c:pt>
                <c:pt idx="27397">
                  <c:v>4.773517</c:v>
                </c:pt>
                <c:pt idx="27398">
                  <c:v>4.7771549999999996</c:v>
                </c:pt>
                <c:pt idx="27399">
                  <c:v>4.7794549999999996</c:v>
                </c:pt>
                <c:pt idx="27400">
                  <c:v>4.7804880000000001</c:v>
                </c:pt>
                <c:pt idx="27401">
                  <c:v>4.7780199999999997</c:v>
                </c:pt>
                <c:pt idx="27402">
                  <c:v>4.7788269999999997</c:v>
                </c:pt>
                <c:pt idx="27403">
                  <c:v>4.780875</c:v>
                </c:pt>
                <c:pt idx="27404">
                  <c:v>4.7799719999999999</c:v>
                </c:pt>
                <c:pt idx="27405">
                  <c:v>4.7807490000000001</c:v>
                </c:pt>
                <c:pt idx="27406">
                  <c:v>4.7786549999999997</c:v>
                </c:pt>
                <c:pt idx="27407">
                  <c:v>4.7769620000000002</c:v>
                </c:pt>
                <c:pt idx="27408">
                  <c:v>4.7825850000000001</c:v>
                </c:pt>
                <c:pt idx="27409">
                  <c:v>4.7843460000000002</c:v>
                </c:pt>
                <c:pt idx="27410">
                  <c:v>4.7815640000000004</c:v>
                </c:pt>
                <c:pt idx="27411">
                  <c:v>4.7859550000000004</c:v>
                </c:pt>
                <c:pt idx="27412">
                  <c:v>4.7855379999999998</c:v>
                </c:pt>
                <c:pt idx="27413">
                  <c:v>4.7781250000000002</c:v>
                </c:pt>
                <c:pt idx="27414">
                  <c:v>4.7786739999999996</c:v>
                </c:pt>
                <c:pt idx="27415">
                  <c:v>4.7814800000000002</c:v>
                </c:pt>
                <c:pt idx="27416">
                  <c:v>4.7808270000000004</c:v>
                </c:pt>
                <c:pt idx="27417">
                  <c:v>4.7799079999999998</c:v>
                </c:pt>
                <c:pt idx="27418">
                  <c:v>4.7780880000000003</c:v>
                </c:pt>
                <c:pt idx="27419">
                  <c:v>4.778778</c:v>
                </c:pt>
                <c:pt idx="27420">
                  <c:v>4.7813369999999997</c:v>
                </c:pt>
                <c:pt idx="27421">
                  <c:v>4.7815060000000003</c:v>
                </c:pt>
                <c:pt idx="27422">
                  <c:v>4.7815969999999997</c:v>
                </c:pt>
                <c:pt idx="27423">
                  <c:v>4.7822399999999998</c:v>
                </c:pt>
                <c:pt idx="27424">
                  <c:v>4.7817030000000003</c:v>
                </c:pt>
                <c:pt idx="27425">
                  <c:v>4.7819729999999998</c:v>
                </c:pt>
                <c:pt idx="27426">
                  <c:v>4.7843309999999999</c:v>
                </c:pt>
                <c:pt idx="27427">
                  <c:v>4.7856199999999998</c:v>
                </c:pt>
                <c:pt idx="27428">
                  <c:v>4.7824710000000001</c:v>
                </c:pt>
                <c:pt idx="27429">
                  <c:v>4.7789520000000003</c:v>
                </c:pt>
                <c:pt idx="27430">
                  <c:v>4.7795290000000001</c:v>
                </c:pt>
                <c:pt idx="27431">
                  <c:v>4.7834089999999998</c:v>
                </c:pt>
                <c:pt idx="27432">
                  <c:v>4.7848990000000002</c:v>
                </c:pt>
                <c:pt idx="27433">
                  <c:v>4.7858910000000003</c:v>
                </c:pt>
                <c:pt idx="27434">
                  <c:v>4.7883940000000003</c:v>
                </c:pt>
                <c:pt idx="27435">
                  <c:v>4.7888650000000004</c:v>
                </c:pt>
                <c:pt idx="27436">
                  <c:v>4.7885960000000001</c:v>
                </c:pt>
                <c:pt idx="27437">
                  <c:v>4.789542</c:v>
                </c:pt>
                <c:pt idx="27438">
                  <c:v>4.7893869999999996</c:v>
                </c:pt>
                <c:pt idx="27439">
                  <c:v>4.7886939999999996</c:v>
                </c:pt>
                <c:pt idx="27440">
                  <c:v>4.7902810000000002</c:v>
                </c:pt>
                <c:pt idx="27441">
                  <c:v>4.7916749999999997</c:v>
                </c:pt>
                <c:pt idx="27442">
                  <c:v>4.7902519999999997</c:v>
                </c:pt>
                <c:pt idx="27443">
                  <c:v>4.7912359999999996</c:v>
                </c:pt>
                <c:pt idx="27444">
                  <c:v>4.7898360000000002</c:v>
                </c:pt>
                <c:pt idx="27445">
                  <c:v>4.7862099999999996</c:v>
                </c:pt>
                <c:pt idx="27446">
                  <c:v>4.7871540000000001</c:v>
                </c:pt>
                <c:pt idx="27447">
                  <c:v>4.7863730000000002</c:v>
                </c:pt>
                <c:pt idx="27448">
                  <c:v>4.7851970000000001</c:v>
                </c:pt>
                <c:pt idx="27449">
                  <c:v>4.790178</c:v>
                </c:pt>
                <c:pt idx="27450">
                  <c:v>4.7895089999999998</c:v>
                </c:pt>
                <c:pt idx="27451">
                  <c:v>4.784891</c:v>
                </c:pt>
                <c:pt idx="27452">
                  <c:v>4.7880729999999998</c:v>
                </c:pt>
                <c:pt idx="27453">
                  <c:v>4.7934749999999999</c:v>
                </c:pt>
                <c:pt idx="27454">
                  <c:v>4.7940969999999998</c:v>
                </c:pt>
                <c:pt idx="27455">
                  <c:v>4.7916309999999998</c:v>
                </c:pt>
                <c:pt idx="27456">
                  <c:v>4.7904619999999998</c:v>
                </c:pt>
                <c:pt idx="27457">
                  <c:v>4.789847</c:v>
                </c:pt>
                <c:pt idx="27458">
                  <c:v>4.7849259999999996</c:v>
                </c:pt>
                <c:pt idx="27459">
                  <c:v>4.782902</c:v>
                </c:pt>
                <c:pt idx="27460">
                  <c:v>4.7918690000000002</c:v>
                </c:pt>
                <c:pt idx="27461">
                  <c:v>4.8009370000000002</c:v>
                </c:pt>
                <c:pt idx="27462">
                  <c:v>4.8020480000000001</c:v>
                </c:pt>
                <c:pt idx="27463">
                  <c:v>4.8020110000000003</c:v>
                </c:pt>
                <c:pt idx="27464">
                  <c:v>4.7994589999999997</c:v>
                </c:pt>
                <c:pt idx="27465">
                  <c:v>4.7955079999999999</c:v>
                </c:pt>
                <c:pt idx="27466">
                  <c:v>4.7973350000000003</c:v>
                </c:pt>
                <c:pt idx="27467">
                  <c:v>4.8012680000000003</c:v>
                </c:pt>
                <c:pt idx="27468">
                  <c:v>4.8022809999999998</c:v>
                </c:pt>
                <c:pt idx="27469">
                  <c:v>4.8008369999999996</c:v>
                </c:pt>
                <c:pt idx="27470">
                  <c:v>4.8012920000000001</c:v>
                </c:pt>
                <c:pt idx="27471">
                  <c:v>4.8056109999999999</c:v>
                </c:pt>
                <c:pt idx="27472">
                  <c:v>4.805015</c:v>
                </c:pt>
                <c:pt idx="27473">
                  <c:v>4.8015780000000001</c:v>
                </c:pt>
                <c:pt idx="27474">
                  <c:v>4.8006919999999997</c:v>
                </c:pt>
                <c:pt idx="27475">
                  <c:v>4.7994459999999997</c:v>
                </c:pt>
                <c:pt idx="27476">
                  <c:v>4.7981109999999996</c:v>
                </c:pt>
                <c:pt idx="27477">
                  <c:v>4.7984239999999998</c:v>
                </c:pt>
                <c:pt idx="27478">
                  <c:v>4.7980879999999999</c:v>
                </c:pt>
                <c:pt idx="27479">
                  <c:v>4.7961479999999996</c:v>
                </c:pt>
                <c:pt idx="27480">
                  <c:v>4.7974490000000003</c:v>
                </c:pt>
                <c:pt idx="27481">
                  <c:v>4.8001529999999999</c:v>
                </c:pt>
                <c:pt idx="27482">
                  <c:v>4.797701</c:v>
                </c:pt>
                <c:pt idx="27483">
                  <c:v>4.7965299999999997</c:v>
                </c:pt>
                <c:pt idx="27484">
                  <c:v>4.8012430000000004</c:v>
                </c:pt>
                <c:pt idx="27485">
                  <c:v>4.8031230000000003</c:v>
                </c:pt>
                <c:pt idx="27486">
                  <c:v>4.8015330000000001</c:v>
                </c:pt>
                <c:pt idx="27487">
                  <c:v>4.8045559999999998</c:v>
                </c:pt>
                <c:pt idx="27488">
                  <c:v>4.8072059999999999</c:v>
                </c:pt>
                <c:pt idx="27489">
                  <c:v>4.799963</c:v>
                </c:pt>
                <c:pt idx="27490">
                  <c:v>4.7984879999999999</c:v>
                </c:pt>
                <c:pt idx="27491">
                  <c:v>4.8052479999999997</c:v>
                </c:pt>
                <c:pt idx="27492">
                  <c:v>4.8038809999999996</c:v>
                </c:pt>
                <c:pt idx="27493">
                  <c:v>4.8023210000000001</c:v>
                </c:pt>
                <c:pt idx="27494">
                  <c:v>4.8083210000000003</c:v>
                </c:pt>
                <c:pt idx="27495">
                  <c:v>4.8098580000000002</c:v>
                </c:pt>
                <c:pt idx="27496">
                  <c:v>4.8045520000000002</c:v>
                </c:pt>
                <c:pt idx="27497">
                  <c:v>4.799353</c:v>
                </c:pt>
                <c:pt idx="27498">
                  <c:v>4.7985720000000001</c:v>
                </c:pt>
                <c:pt idx="27499">
                  <c:v>4.8017459999999996</c:v>
                </c:pt>
                <c:pt idx="27500">
                  <c:v>4.8042009999999999</c:v>
                </c:pt>
                <c:pt idx="27501">
                  <c:v>4.8054610000000002</c:v>
                </c:pt>
                <c:pt idx="27502">
                  <c:v>4.8067409999999997</c:v>
                </c:pt>
                <c:pt idx="27503">
                  <c:v>4.8068799999999996</c:v>
                </c:pt>
                <c:pt idx="27504">
                  <c:v>4.8049049999999998</c:v>
                </c:pt>
                <c:pt idx="27505">
                  <c:v>4.8030489999999997</c:v>
                </c:pt>
                <c:pt idx="27506">
                  <c:v>4.8015879999999997</c:v>
                </c:pt>
                <c:pt idx="27507">
                  <c:v>4.803026</c:v>
                </c:pt>
                <c:pt idx="27508">
                  <c:v>4.8041400000000003</c:v>
                </c:pt>
                <c:pt idx="27509">
                  <c:v>4.803026</c:v>
                </c:pt>
                <c:pt idx="27510">
                  <c:v>4.8040779999999996</c:v>
                </c:pt>
                <c:pt idx="27511">
                  <c:v>4.8059459999999996</c:v>
                </c:pt>
                <c:pt idx="27512">
                  <c:v>4.8063719999999996</c:v>
                </c:pt>
                <c:pt idx="27513">
                  <c:v>4.8066409999999999</c:v>
                </c:pt>
                <c:pt idx="27514">
                  <c:v>4.8079799999999997</c:v>
                </c:pt>
                <c:pt idx="27515">
                  <c:v>4.8075369999999999</c:v>
                </c:pt>
                <c:pt idx="27516">
                  <c:v>4.8066409999999999</c:v>
                </c:pt>
                <c:pt idx="27517">
                  <c:v>4.8079580000000002</c:v>
                </c:pt>
                <c:pt idx="27518">
                  <c:v>4.8052539999999997</c:v>
                </c:pt>
                <c:pt idx="27519">
                  <c:v>4.8043940000000003</c:v>
                </c:pt>
                <c:pt idx="27520">
                  <c:v>4.8058040000000002</c:v>
                </c:pt>
                <c:pt idx="27521">
                  <c:v>4.8034379999999999</c:v>
                </c:pt>
                <c:pt idx="27522">
                  <c:v>4.8029500000000001</c:v>
                </c:pt>
                <c:pt idx="27523">
                  <c:v>4.8080730000000003</c:v>
                </c:pt>
                <c:pt idx="27524">
                  <c:v>4.8102510000000001</c:v>
                </c:pt>
                <c:pt idx="27525">
                  <c:v>4.8060900000000002</c:v>
                </c:pt>
                <c:pt idx="27526">
                  <c:v>4.8039180000000004</c:v>
                </c:pt>
                <c:pt idx="27527">
                  <c:v>4.8035860000000001</c:v>
                </c:pt>
                <c:pt idx="27528">
                  <c:v>4.8041499999999999</c:v>
                </c:pt>
                <c:pt idx="27529">
                  <c:v>4.8072299999999997</c:v>
                </c:pt>
                <c:pt idx="27530">
                  <c:v>4.8059079999999996</c:v>
                </c:pt>
                <c:pt idx="27531">
                  <c:v>4.8056469999999996</c:v>
                </c:pt>
                <c:pt idx="27532">
                  <c:v>4.8119440000000004</c:v>
                </c:pt>
                <c:pt idx="27533">
                  <c:v>4.8129249999999999</c:v>
                </c:pt>
                <c:pt idx="27534">
                  <c:v>4.8098109999999998</c:v>
                </c:pt>
                <c:pt idx="27535">
                  <c:v>4.8108360000000001</c:v>
                </c:pt>
                <c:pt idx="27536">
                  <c:v>4.8115399999999999</c:v>
                </c:pt>
                <c:pt idx="27537">
                  <c:v>4.8135950000000003</c:v>
                </c:pt>
                <c:pt idx="27538">
                  <c:v>4.8163169999999997</c:v>
                </c:pt>
                <c:pt idx="27539">
                  <c:v>4.8138800000000002</c:v>
                </c:pt>
                <c:pt idx="27540">
                  <c:v>4.8087140000000002</c:v>
                </c:pt>
                <c:pt idx="27541">
                  <c:v>4.8118670000000003</c:v>
                </c:pt>
                <c:pt idx="27542">
                  <c:v>4.8167660000000003</c:v>
                </c:pt>
                <c:pt idx="27543">
                  <c:v>4.8142250000000004</c:v>
                </c:pt>
                <c:pt idx="27544">
                  <c:v>4.8129410000000004</c:v>
                </c:pt>
                <c:pt idx="27545">
                  <c:v>4.8138120000000004</c:v>
                </c:pt>
                <c:pt idx="27546">
                  <c:v>4.8098749999999999</c:v>
                </c:pt>
                <c:pt idx="27547">
                  <c:v>4.8070789999999999</c:v>
                </c:pt>
                <c:pt idx="27548">
                  <c:v>4.8088090000000001</c:v>
                </c:pt>
                <c:pt idx="27549">
                  <c:v>4.8084809999999996</c:v>
                </c:pt>
                <c:pt idx="27550">
                  <c:v>4.8086169999999999</c:v>
                </c:pt>
                <c:pt idx="27551">
                  <c:v>4.8127649999999997</c:v>
                </c:pt>
                <c:pt idx="27552">
                  <c:v>4.8142990000000001</c:v>
                </c:pt>
                <c:pt idx="27553">
                  <c:v>4.8134139999999999</c:v>
                </c:pt>
                <c:pt idx="27554">
                  <c:v>4.8130009999999999</c:v>
                </c:pt>
                <c:pt idx="27555">
                  <c:v>4.8117130000000001</c:v>
                </c:pt>
                <c:pt idx="27556">
                  <c:v>4.8104420000000001</c:v>
                </c:pt>
                <c:pt idx="27557">
                  <c:v>4.8113340000000004</c:v>
                </c:pt>
                <c:pt idx="27558">
                  <c:v>4.8151279999999996</c:v>
                </c:pt>
                <c:pt idx="27559">
                  <c:v>4.8182539999999996</c:v>
                </c:pt>
                <c:pt idx="27560">
                  <c:v>4.8168150000000001</c:v>
                </c:pt>
                <c:pt idx="27561">
                  <c:v>4.8146319999999996</c:v>
                </c:pt>
                <c:pt idx="27562">
                  <c:v>4.8125410000000004</c:v>
                </c:pt>
                <c:pt idx="27563">
                  <c:v>4.8134639999999997</c:v>
                </c:pt>
                <c:pt idx="27564">
                  <c:v>4.816001</c:v>
                </c:pt>
                <c:pt idx="27565">
                  <c:v>4.8141170000000004</c:v>
                </c:pt>
                <c:pt idx="27566">
                  <c:v>4.8139719999999997</c:v>
                </c:pt>
                <c:pt idx="27567">
                  <c:v>4.8179340000000002</c:v>
                </c:pt>
                <c:pt idx="27568">
                  <c:v>4.8191750000000004</c:v>
                </c:pt>
                <c:pt idx="27569">
                  <c:v>4.8163369999999999</c:v>
                </c:pt>
                <c:pt idx="27570">
                  <c:v>4.8186179999999998</c:v>
                </c:pt>
                <c:pt idx="27571">
                  <c:v>4.8225379999999998</c:v>
                </c:pt>
                <c:pt idx="27572">
                  <c:v>4.8201150000000004</c:v>
                </c:pt>
                <c:pt idx="27573">
                  <c:v>4.8216710000000003</c:v>
                </c:pt>
                <c:pt idx="27574">
                  <c:v>4.8225980000000002</c:v>
                </c:pt>
                <c:pt idx="27575">
                  <c:v>4.8190770000000001</c:v>
                </c:pt>
                <c:pt idx="27576">
                  <c:v>4.8212869999999999</c:v>
                </c:pt>
                <c:pt idx="27577">
                  <c:v>4.82165</c:v>
                </c:pt>
                <c:pt idx="27578">
                  <c:v>4.8153790000000001</c:v>
                </c:pt>
                <c:pt idx="27579">
                  <c:v>4.8154399999999997</c:v>
                </c:pt>
                <c:pt idx="27580">
                  <c:v>4.8194220000000003</c:v>
                </c:pt>
                <c:pt idx="27581">
                  <c:v>4.8200099999999999</c:v>
                </c:pt>
                <c:pt idx="27582">
                  <c:v>4.8197380000000001</c:v>
                </c:pt>
                <c:pt idx="27583">
                  <c:v>4.8195319999999997</c:v>
                </c:pt>
                <c:pt idx="27584">
                  <c:v>4.8168329999999999</c:v>
                </c:pt>
                <c:pt idx="27585">
                  <c:v>4.8152840000000001</c:v>
                </c:pt>
                <c:pt idx="27586">
                  <c:v>4.8170130000000002</c:v>
                </c:pt>
                <c:pt idx="27587">
                  <c:v>4.8196250000000003</c:v>
                </c:pt>
                <c:pt idx="27588">
                  <c:v>4.8206199999999999</c:v>
                </c:pt>
                <c:pt idx="27589">
                  <c:v>4.8199870000000002</c:v>
                </c:pt>
                <c:pt idx="27590">
                  <c:v>4.8178419999999997</c:v>
                </c:pt>
                <c:pt idx="27591">
                  <c:v>4.8151270000000004</c:v>
                </c:pt>
                <c:pt idx="27592">
                  <c:v>4.8174789999999996</c:v>
                </c:pt>
                <c:pt idx="27593">
                  <c:v>4.8204560000000001</c:v>
                </c:pt>
                <c:pt idx="27594">
                  <c:v>4.8194819999999998</c:v>
                </c:pt>
                <c:pt idx="27595">
                  <c:v>4.8197210000000004</c:v>
                </c:pt>
                <c:pt idx="27596">
                  <c:v>4.8192729999999999</c:v>
                </c:pt>
                <c:pt idx="27597">
                  <c:v>4.8204729999999998</c:v>
                </c:pt>
                <c:pt idx="27598">
                  <c:v>4.8224309999999999</c:v>
                </c:pt>
                <c:pt idx="27599">
                  <c:v>4.8207009999999997</c:v>
                </c:pt>
                <c:pt idx="27600">
                  <c:v>4.8213239999999997</c:v>
                </c:pt>
                <c:pt idx="27601">
                  <c:v>4.8233389999999998</c:v>
                </c:pt>
                <c:pt idx="27602">
                  <c:v>4.8208099999999998</c:v>
                </c:pt>
                <c:pt idx="27603">
                  <c:v>4.8189460000000004</c:v>
                </c:pt>
                <c:pt idx="27604">
                  <c:v>4.8207740000000001</c:v>
                </c:pt>
                <c:pt idx="27605">
                  <c:v>4.8227419999999999</c:v>
                </c:pt>
                <c:pt idx="27606">
                  <c:v>4.8212650000000004</c:v>
                </c:pt>
                <c:pt idx="27607">
                  <c:v>4.8208739999999999</c:v>
                </c:pt>
                <c:pt idx="27608">
                  <c:v>4.8239229999999997</c:v>
                </c:pt>
                <c:pt idx="27609">
                  <c:v>4.8298540000000001</c:v>
                </c:pt>
                <c:pt idx="27610">
                  <c:v>4.8356519999999996</c:v>
                </c:pt>
                <c:pt idx="27611">
                  <c:v>4.8327020000000003</c:v>
                </c:pt>
                <c:pt idx="27612">
                  <c:v>4.8273710000000003</c:v>
                </c:pt>
                <c:pt idx="27613">
                  <c:v>4.831264</c:v>
                </c:pt>
                <c:pt idx="27614">
                  <c:v>4.8359949999999996</c:v>
                </c:pt>
                <c:pt idx="27615">
                  <c:v>4.8322640000000003</c:v>
                </c:pt>
                <c:pt idx="27616">
                  <c:v>4.8299820000000002</c:v>
                </c:pt>
                <c:pt idx="27617">
                  <c:v>4.8322159999999998</c:v>
                </c:pt>
                <c:pt idx="27618">
                  <c:v>4.8319320000000001</c:v>
                </c:pt>
                <c:pt idx="27619">
                  <c:v>4.8318719999999997</c:v>
                </c:pt>
                <c:pt idx="27620">
                  <c:v>4.8315510000000002</c:v>
                </c:pt>
                <c:pt idx="27621">
                  <c:v>4.831372</c:v>
                </c:pt>
                <c:pt idx="27622">
                  <c:v>4.8330609999999998</c:v>
                </c:pt>
                <c:pt idx="27623">
                  <c:v>4.8362920000000003</c:v>
                </c:pt>
                <c:pt idx="27624">
                  <c:v>4.8367430000000002</c:v>
                </c:pt>
                <c:pt idx="27625">
                  <c:v>4.8358290000000004</c:v>
                </c:pt>
                <c:pt idx="27626">
                  <c:v>4.8392739999999996</c:v>
                </c:pt>
                <c:pt idx="27627">
                  <c:v>4.8344990000000001</c:v>
                </c:pt>
                <c:pt idx="27628">
                  <c:v>4.826098</c:v>
                </c:pt>
                <c:pt idx="27629">
                  <c:v>4.8319289999999997</c:v>
                </c:pt>
                <c:pt idx="27630">
                  <c:v>4.8363199999999997</c:v>
                </c:pt>
                <c:pt idx="27631">
                  <c:v>4.8319770000000002</c:v>
                </c:pt>
                <c:pt idx="27632">
                  <c:v>4.8338289999999997</c:v>
                </c:pt>
                <c:pt idx="27633">
                  <c:v>4.8372010000000003</c:v>
                </c:pt>
                <c:pt idx="27634">
                  <c:v>4.8341349999999998</c:v>
                </c:pt>
                <c:pt idx="27635">
                  <c:v>4.8350090000000003</c:v>
                </c:pt>
                <c:pt idx="27636">
                  <c:v>4.8392299999999997</c:v>
                </c:pt>
                <c:pt idx="27637">
                  <c:v>4.8381800000000004</c:v>
                </c:pt>
                <c:pt idx="27638">
                  <c:v>4.8348519999999997</c:v>
                </c:pt>
                <c:pt idx="27639">
                  <c:v>4.8342289999999997</c:v>
                </c:pt>
                <c:pt idx="27640">
                  <c:v>4.8333069999999996</c:v>
                </c:pt>
                <c:pt idx="27641">
                  <c:v>4.8323869999999998</c:v>
                </c:pt>
                <c:pt idx="27642">
                  <c:v>4.8340040000000002</c:v>
                </c:pt>
                <c:pt idx="27643">
                  <c:v>4.835394</c:v>
                </c:pt>
                <c:pt idx="27644">
                  <c:v>4.83514</c:v>
                </c:pt>
                <c:pt idx="27645">
                  <c:v>4.83352</c:v>
                </c:pt>
                <c:pt idx="27646">
                  <c:v>4.832376</c:v>
                </c:pt>
                <c:pt idx="27647">
                  <c:v>4.8356000000000003</c:v>
                </c:pt>
                <c:pt idx="27648">
                  <c:v>4.8352620000000002</c:v>
                </c:pt>
                <c:pt idx="27649">
                  <c:v>4.8342260000000001</c:v>
                </c:pt>
                <c:pt idx="27650">
                  <c:v>4.8380530000000004</c:v>
                </c:pt>
                <c:pt idx="27651">
                  <c:v>4.8413729999999999</c:v>
                </c:pt>
                <c:pt idx="27652">
                  <c:v>4.8440469999999998</c:v>
                </c:pt>
                <c:pt idx="27653">
                  <c:v>4.8471130000000002</c:v>
                </c:pt>
                <c:pt idx="27654">
                  <c:v>4.8465689999999997</c:v>
                </c:pt>
                <c:pt idx="27655">
                  <c:v>4.8465340000000001</c:v>
                </c:pt>
                <c:pt idx="27656">
                  <c:v>4.849272</c:v>
                </c:pt>
                <c:pt idx="27657">
                  <c:v>4.8457160000000004</c:v>
                </c:pt>
                <c:pt idx="27658">
                  <c:v>4.8437039999999998</c:v>
                </c:pt>
                <c:pt idx="27659">
                  <c:v>4.8492480000000002</c:v>
                </c:pt>
                <c:pt idx="27660">
                  <c:v>4.8478289999999999</c:v>
                </c:pt>
                <c:pt idx="27661">
                  <c:v>4.8401759999999996</c:v>
                </c:pt>
                <c:pt idx="27662">
                  <c:v>4.8392419999999996</c:v>
                </c:pt>
                <c:pt idx="27663">
                  <c:v>4.8449859999999996</c:v>
                </c:pt>
                <c:pt idx="27664">
                  <c:v>4.846984</c:v>
                </c:pt>
                <c:pt idx="27665">
                  <c:v>4.8424319999999996</c:v>
                </c:pt>
                <c:pt idx="27666">
                  <c:v>4.8400980000000002</c:v>
                </c:pt>
                <c:pt idx="27667">
                  <c:v>4.842212</c:v>
                </c:pt>
                <c:pt idx="27668">
                  <c:v>4.8427150000000001</c:v>
                </c:pt>
                <c:pt idx="27669">
                  <c:v>4.8429349999999998</c:v>
                </c:pt>
                <c:pt idx="27670">
                  <c:v>4.844341</c:v>
                </c:pt>
                <c:pt idx="27671">
                  <c:v>4.8440649999999996</c:v>
                </c:pt>
                <c:pt idx="27672">
                  <c:v>4.8393790000000001</c:v>
                </c:pt>
                <c:pt idx="27673">
                  <c:v>4.8366499999999997</c:v>
                </c:pt>
                <c:pt idx="27674">
                  <c:v>4.8395900000000003</c:v>
                </c:pt>
                <c:pt idx="27675">
                  <c:v>4.8421349999999999</c:v>
                </c:pt>
                <c:pt idx="27676">
                  <c:v>4.842587</c:v>
                </c:pt>
                <c:pt idx="27677">
                  <c:v>4.842346</c:v>
                </c:pt>
                <c:pt idx="27678">
                  <c:v>4.8432550000000001</c:v>
                </c:pt>
                <c:pt idx="27679">
                  <c:v>4.8427730000000002</c:v>
                </c:pt>
                <c:pt idx="27680">
                  <c:v>4.8393750000000004</c:v>
                </c:pt>
                <c:pt idx="27681">
                  <c:v>4.8411239999999998</c:v>
                </c:pt>
                <c:pt idx="27682">
                  <c:v>4.8457650000000001</c:v>
                </c:pt>
                <c:pt idx="27683">
                  <c:v>4.8433950000000001</c:v>
                </c:pt>
                <c:pt idx="27684">
                  <c:v>4.8413890000000004</c:v>
                </c:pt>
                <c:pt idx="27685">
                  <c:v>4.8462620000000003</c:v>
                </c:pt>
                <c:pt idx="27686">
                  <c:v>4.8484259999999999</c:v>
                </c:pt>
                <c:pt idx="27687">
                  <c:v>4.8440370000000001</c:v>
                </c:pt>
                <c:pt idx="27688">
                  <c:v>4.8427360000000004</c:v>
                </c:pt>
                <c:pt idx="27689">
                  <c:v>4.8440640000000004</c:v>
                </c:pt>
                <c:pt idx="27690">
                  <c:v>4.8452599999999997</c:v>
                </c:pt>
                <c:pt idx="27691">
                  <c:v>4.8488170000000004</c:v>
                </c:pt>
                <c:pt idx="27692">
                  <c:v>4.8468169999999997</c:v>
                </c:pt>
                <c:pt idx="27693">
                  <c:v>4.8447570000000004</c:v>
                </c:pt>
                <c:pt idx="27694">
                  <c:v>4.8504009999999997</c:v>
                </c:pt>
                <c:pt idx="27695">
                  <c:v>4.8542449999999997</c:v>
                </c:pt>
                <c:pt idx="27696">
                  <c:v>4.8519040000000002</c:v>
                </c:pt>
                <c:pt idx="27697">
                  <c:v>4.8509830000000003</c:v>
                </c:pt>
                <c:pt idx="27698">
                  <c:v>4.8519889999999997</c:v>
                </c:pt>
                <c:pt idx="27699">
                  <c:v>4.8524139999999996</c:v>
                </c:pt>
                <c:pt idx="27700">
                  <c:v>4.8499939999999997</c:v>
                </c:pt>
                <c:pt idx="27701">
                  <c:v>4.8472710000000001</c:v>
                </c:pt>
                <c:pt idx="27702">
                  <c:v>4.8510260000000001</c:v>
                </c:pt>
                <c:pt idx="27703">
                  <c:v>4.8542500000000004</c:v>
                </c:pt>
                <c:pt idx="27704">
                  <c:v>4.8511689999999996</c:v>
                </c:pt>
                <c:pt idx="27705">
                  <c:v>4.8489990000000001</c:v>
                </c:pt>
                <c:pt idx="27706">
                  <c:v>4.8505979999999997</c:v>
                </c:pt>
                <c:pt idx="27707">
                  <c:v>4.8549660000000001</c:v>
                </c:pt>
                <c:pt idx="27708">
                  <c:v>4.8615599999999999</c:v>
                </c:pt>
                <c:pt idx="27709">
                  <c:v>4.8610189999999998</c:v>
                </c:pt>
                <c:pt idx="27710">
                  <c:v>4.854425</c:v>
                </c:pt>
                <c:pt idx="27711">
                  <c:v>4.8565269999999998</c:v>
                </c:pt>
                <c:pt idx="27712">
                  <c:v>4.8609580000000001</c:v>
                </c:pt>
                <c:pt idx="27713">
                  <c:v>4.8591790000000001</c:v>
                </c:pt>
                <c:pt idx="27714">
                  <c:v>4.8592719999999998</c:v>
                </c:pt>
                <c:pt idx="27715">
                  <c:v>4.8573839999999997</c:v>
                </c:pt>
                <c:pt idx="27716">
                  <c:v>4.8550420000000001</c:v>
                </c:pt>
                <c:pt idx="27717">
                  <c:v>4.8571720000000003</c:v>
                </c:pt>
                <c:pt idx="27718">
                  <c:v>4.8558149999999998</c:v>
                </c:pt>
                <c:pt idx="27719">
                  <c:v>4.8566640000000003</c:v>
                </c:pt>
                <c:pt idx="27720">
                  <c:v>4.8606889999999998</c:v>
                </c:pt>
                <c:pt idx="27721">
                  <c:v>4.8590460000000002</c:v>
                </c:pt>
                <c:pt idx="27722">
                  <c:v>4.8553259999999998</c:v>
                </c:pt>
                <c:pt idx="27723">
                  <c:v>4.8571970000000002</c:v>
                </c:pt>
                <c:pt idx="27724">
                  <c:v>4.8589200000000003</c:v>
                </c:pt>
                <c:pt idx="27725">
                  <c:v>4.8563830000000001</c:v>
                </c:pt>
                <c:pt idx="27726">
                  <c:v>4.8555419999999998</c:v>
                </c:pt>
                <c:pt idx="27727">
                  <c:v>4.8528710000000004</c:v>
                </c:pt>
                <c:pt idx="27728">
                  <c:v>4.8472400000000002</c:v>
                </c:pt>
                <c:pt idx="27729">
                  <c:v>4.8501630000000002</c:v>
                </c:pt>
                <c:pt idx="27730">
                  <c:v>4.8555849999999996</c:v>
                </c:pt>
                <c:pt idx="27731">
                  <c:v>4.8561990000000002</c:v>
                </c:pt>
                <c:pt idx="27732">
                  <c:v>4.8548309999999999</c:v>
                </c:pt>
                <c:pt idx="27733">
                  <c:v>4.8530280000000001</c:v>
                </c:pt>
                <c:pt idx="27734">
                  <c:v>4.8555910000000004</c:v>
                </c:pt>
                <c:pt idx="27735">
                  <c:v>4.8574359999999999</c:v>
                </c:pt>
                <c:pt idx="27736">
                  <c:v>4.8521280000000004</c:v>
                </c:pt>
                <c:pt idx="27737">
                  <c:v>4.851064</c:v>
                </c:pt>
                <c:pt idx="27738">
                  <c:v>4.8544400000000003</c:v>
                </c:pt>
                <c:pt idx="27739">
                  <c:v>4.8556619999999997</c:v>
                </c:pt>
                <c:pt idx="27740">
                  <c:v>4.8551599999999997</c:v>
                </c:pt>
                <c:pt idx="27741">
                  <c:v>4.8530360000000003</c:v>
                </c:pt>
                <c:pt idx="27742">
                  <c:v>4.8538730000000001</c:v>
                </c:pt>
                <c:pt idx="27743">
                  <c:v>4.8567169999999997</c:v>
                </c:pt>
                <c:pt idx="27744">
                  <c:v>4.8582210000000003</c:v>
                </c:pt>
                <c:pt idx="27745">
                  <c:v>4.8596380000000003</c:v>
                </c:pt>
                <c:pt idx="27746">
                  <c:v>4.8597000000000001</c:v>
                </c:pt>
                <c:pt idx="27747">
                  <c:v>4.8561699999999997</c:v>
                </c:pt>
                <c:pt idx="27748">
                  <c:v>4.8560540000000003</c:v>
                </c:pt>
                <c:pt idx="27749">
                  <c:v>4.8607110000000002</c:v>
                </c:pt>
                <c:pt idx="27750">
                  <c:v>4.8584290000000001</c:v>
                </c:pt>
                <c:pt idx="27751">
                  <c:v>4.8556549999999996</c:v>
                </c:pt>
                <c:pt idx="27752">
                  <c:v>4.8587910000000001</c:v>
                </c:pt>
                <c:pt idx="27753">
                  <c:v>4.8575140000000001</c:v>
                </c:pt>
                <c:pt idx="27754">
                  <c:v>4.8555590000000004</c:v>
                </c:pt>
                <c:pt idx="27755">
                  <c:v>4.8607690000000003</c:v>
                </c:pt>
                <c:pt idx="27756">
                  <c:v>4.8636790000000003</c:v>
                </c:pt>
                <c:pt idx="27757">
                  <c:v>4.8619820000000002</c:v>
                </c:pt>
                <c:pt idx="27758">
                  <c:v>4.8618769999999998</c:v>
                </c:pt>
                <c:pt idx="27759">
                  <c:v>4.8643130000000001</c:v>
                </c:pt>
                <c:pt idx="27760">
                  <c:v>4.865901</c:v>
                </c:pt>
                <c:pt idx="27761">
                  <c:v>4.8665260000000004</c:v>
                </c:pt>
                <c:pt idx="27762">
                  <c:v>4.8665339999999997</c:v>
                </c:pt>
                <c:pt idx="27763">
                  <c:v>4.8658390000000002</c:v>
                </c:pt>
                <c:pt idx="27764">
                  <c:v>4.8640189999999999</c:v>
                </c:pt>
                <c:pt idx="27765">
                  <c:v>4.8643619999999999</c:v>
                </c:pt>
                <c:pt idx="27766">
                  <c:v>4.867985</c:v>
                </c:pt>
                <c:pt idx="27767">
                  <c:v>4.8699700000000004</c:v>
                </c:pt>
                <c:pt idx="27768">
                  <c:v>4.8670540000000004</c:v>
                </c:pt>
                <c:pt idx="27769">
                  <c:v>4.8652939999999996</c:v>
                </c:pt>
                <c:pt idx="27770">
                  <c:v>4.8674720000000002</c:v>
                </c:pt>
                <c:pt idx="27771">
                  <c:v>4.8674480000000004</c:v>
                </c:pt>
                <c:pt idx="27772">
                  <c:v>4.8654989999999998</c:v>
                </c:pt>
                <c:pt idx="27773">
                  <c:v>4.8649170000000002</c:v>
                </c:pt>
                <c:pt idx="27774">
                  <c:v>4.8620979999999996</c:v>
                </c:pt>
                <c:pt idx="27775">
                  <c:v>4.8592750000000002</c:v>
                </c:pt>
                <c:pt idx="27776">
                  <c:v>4.8615159999999999</c:v>
                </c:pt>
                <c:pt idx="27777">
                  <c:v>4.8639939999999999</c:v>
                </c:pt>
                <c:pt idx="27778">
                  <c:v>4.8661669999999999</c:v>
                </c:pt>
                <c:pt idx="27779">
                  <c:v>4.868525</c:v>
                </c:pt>
                <c:pt idx="27780">
                  <c:v>4.8662539999999996</c:v>
                </c:pt>
                <c:pt idx="27781">
                  <c:v>4.8602819999999998</c:v>
                </c:pt>
                <c:pt idx="27782">
                  <c:v>4.8604599999999998</c:v>
                </c:pt>
                <c:pt idx="27783">
                  <c:v>4.8646859999999998</c:v>
                </c:pt>
                <c:pt idx="27784">
                  <c:v>4.8658599999999996</c:v>
                </c:pt>
                <c:pt idx="27785">
                  <c:v>4.8664870000000002</c:v>
                </c:pt>
                <c:pt idx="27786">
                  <c:v>4.86435</c:v>
                </c:pt>
                <c:pt idx="27787">
                  <c:v>4.8644920000000003</c:v>
                </c:pt>
                <c:pt idx="27788">
                  <c:v>4.8692130000000002</c:v>
                </c:pt>
                <c:pt idx="27789">
                  <c:v>4.8683759999999996</c:v>
                </c:pt>
                <c:pt idx="27790">
                  <c:v>4.8652660000000001</c:v>
                </c:pt>
                <c:pt idx="27791">
                  <c:v>4.8645459999999998</c:v>
                </c:pt>
                <c:pt idx="27792">
                  <c:v>4.8634069999999996</c:v>
                </c:pt>
                <c:pt idx="27793">
                  <c:v>4.8648410000000002</c:v>
                </c:pt>
                <c:pt idx="27794">
                  <c:v>4.8657199999999996</c:v>
                </c:pt>
                <c:pt idx="27795">
                  <c:v>4.8663169999999996</c:v>
                </c:pt>
                <c:pt idx="27796">
                  <c:v>4.8669500000000001</c:v>
                </c:pt>
                <c:pt idx="27797">
                  <c:v>4.8681279999999996</c:v>
                </c:pt>
                <c:pt idx="27798">
                  <c:v>4.8709610000000003</c:v>
                </c:pt>
                <c:pt idx="27799">
                  <c:v>4.8718539999999999</c:v>
                </c:pt>
                <c:pt idx="27800">
                  <c:v>4.871391</c:v>
                </c:pt>
                <c:pt idx="27801">
                  <c:v>4.8678939999999997</c:v>
                </c:pt>
                <c:pt idx="27802">
                  <c:v>4.8696849999999996</c:v>
                </c:pt>
                <c:pt idx="27803">
                  <c:v>4.8769109999999998</c:v>
                </c:pt>
                <c:pt idx="27804">
                  <c:v>4.8715299999999999</c:v>
                </c:pt>
                <c:pt idx="27805">
                  <c:v>4.8656370000000004</c:v>
                </c:pt>
                <c:pt idx="27806">
                  <c:v>4.871245</c:v>
                </c:pt>
                <c:pt idx="27807">
                  <c:v>4.8713579999999999</c:v>
                </c:pt>
                <c:pt idx="27808">
                  <c:v>4.8668589999999998</c:v>
                </c:pt>
                <c:pt idx="27809">
                  <c:v>4.8675759999999997</c:v>
                </c:pt>
                <c:pt idx="27810">
                  <c:v>4.8699349999999999</c:v>
                </c:pt>
                <c:pt idx="27811">
                  <c:v>4.87087</c:v>
                </c:pt>
                <c:pt idx="27812">
                  <c:v>4.8695899999999996</c:v>
                </c:pt>
                <c:pt idx="27813">
                  <c:v>4.8703289999999999</c:v>
                </c:pt>
                <c:pt idx="27814">
                  <c:v>4.8717829999999998</c:v>
                </c:pt>
                <c:pt idx="27815">
                  <c:v>4.870393</c:v>
                </c:pt>
                <c:pt idx="27816">
                  <c:v>4.8759839999999999</c:v>
                </c:pt>
                <c:pt idx="27817">
                  <c:v>4.8782870000000003</c:v>
                </c:pt>
                <c:pt idx="27818">
                  <c:v>4.8722070000000004</c:v>
                </c:pt>
                <c:pt idx="27819">
                  <c:v>4.8769479999999996</c:v>
                </c:pt>
                <c:pt idx="27820">
                  <c:v>4.882555</c:v>
                </c:pt>
                <c:pt idx="27821">
                  <c:v>4.8790180000000003</c:v>
                </c:pt>
                <c:pt idx="27822">
                  <c:v>4.8793170000000003</c:v>
                </c:pt>
                <c:pt idx="27823">
                  <c:v>4.8845840000000003</c:v>
                </c:pt>
                <c:pt idx="27824">
                  <c:v>4.8850980000000002</c:v>
                </c:pt>
                <c:pt idx="27825">
                  <c:v>4.8836959999999996</c:v>
                </c:pt>
                <c:pt idx="27826">
                  <c:v>4.8836310000000003</c:v>
                </c:pt>
                <c:pt idx="27827">
                  <c:v>4.8838480000000004</c:v>
                </c:pt>
                <c:pt idx="27828">
                  <c:v>4.8858560000000004</c:v>
                </c:pt>
                <c:pt idx="27829">
                  <c:v>4.8872679999999997</c:v>
                </c:pt>
                <c:pt idx="27830">
                  <c:v>4.8821719999999997</c:v>
                </c:pt>
                <c:pt idx="27831">
                  <c:v>4.8789800000000003</c:v>
                </c:pt>
                <c:pt idx="27832">
                  <c:v>4.8830619999999998</c:v>
                </c:pt>
                <c:pt idx="27833">
                  <c:v>4.8822159999999997</c:v>
                </c:pt>
                <c:pt idx="27834">
                  <c:v>4.8802029999999998</c:v>
                </c:pt>
                <c:pt idx="27835">
                  <c:v>4.8839329999999999</c:v>
                </c:pt>
                <c:pt idx="27836">
                  <c:v>4.88347</c:v>
                </c:pt>
                <c:pt idx="27837">
                  <c:v>4.8791200000000003</c:v>
                </c:pt>
                <c:pt idx="27838">
                  <c:v>4.8816740000000003</c:v>
                </c:pt>
                <c:pt idx="27839">
                  <c:v>4.8863510000000003</c:v>
                </c:pt>
                <c:pt idx="27840">
                  <c:v>4.8822049999999999</c:v>
                </c:pt>
                <c:pt idx="27841">
                  <c:v>4.8782129999999997</c:v>
                </c:pt>
                <c:pt idx="27842">
                  <c:v>4.8803910000000004</c:v>
                </c:pt>
                <c:pt idx="27843">
                  <c:v>4.8810190000000002</c:v>
                </c:pt>
                <c:pt idx="27844">
                  <c:v>4.8800990000000004</c:v>
                </c:pt>
                <c:pt idx="27845">
                  <c:v>4.88028</c:v>
                </c:pt>
                <c:pt idx="27846">
                  <c:v>4.8797920000000001</c:v>
                </c:pt>
                <c:pt idx="27847">
                  <c:v>4.8799359999999998</c:v>
                </c:pt>
                <c:pt idx="27848">
                  <c:v>4.8804249999999998</c:v>
                </c:pt>
                <c:pt idx="27849">
                  <c:v>4.8801129999999997</c:v>
                </c:pt>
                <c:pt idx="27850">
                  <c:v>4.882536</c:v>
                </c:pt>
                <c:pt idx="27851">
                  <c:v>4.8866519999999998</c:v>
                </c:pt>
                <c:pt idx="27852">
                  <c:v>4.8865769999999999</c:v>
                </c:pt>
                <c:pt idx="27853">
                  <c:v>4.885345</c:v>
                </c:pt>
                <c:pt idx="27854">
                  <c:v>4.8833510000000002</c:v>
                </c:pt>
                <c:pt idx="27855">
                  <c:v>4.8812850000000001</c:v>
                </c:pt>
                <c:pt idx="27856">
                  <c:v>4.8864770000000002</c:v>
                </c:pt>
                <c:pt idx="27857">
                  <c:v>4.888801</c:v>
                </c:pt>
                <c:pt idx="27858">
                  <c:v>4.8849980000000004</c:v>
                </c:pt>
                <c:pt idx="27859">
                  <c:v>4.8883239999999999</c:v>
                </c:pt>
                <c:pt idx="27860">
                  <c:v>4.8902400000000004</c:v>
                </c:pt>
                <c:pt idx="27861">
                  <c:v>4.8890419999999999</c:v>
                </c:pt>
                <c:pt idx="27862">
                  <c:v>4.8896230000000003</c:v>
                </c:pt>
                <c:pt idx="27863">
                  <c:v>4.8884280000000002</c:v>
                </c:pt>
                <c:pt idx="27864">
                  <c:v>4.8876710000000001</c:v>
                </c:pt>
                <c:pt idx="27865">
                  <c:v>4.8912930000000001</c:v>
                </c:pt>
                <c:pt idx="27866">
                  <c:v>4.8971640000000001</c:v>
                </c:pt>
                <c:pt idx="27867">
                  <c:v>4.8956309999999998</c:v>
                </c:pt>
                <c:pt idx="27868">
                  <c:v>4.8896319999999998</c:v>
                </c:pt>
                <c:pt idx="27869">
                  <c:v>4.8887929999999997</c:v>
                </c:pt>
                <c:pt idx="27870">
                  <c:v>4.8888350000000003</c:v>
                </c:pt>
                <c:pt idx="27871">
                  <c:v>4.8866040000000002</c:v>
                </c:pt>
                <c:pt idx="27872">
                  <c:v>4.8882240000000001</c:v>
                </c:pt>
                <c:pt idx="27873">
                  <c:v>4.8893300000000002</c:v>
                </c:pt>
                <c:pt idx="27874">
                  <c:v>4.8897599999999999</c:v>
                </c:pt>
                <c:pt idx="27875">
                  <c:v>4.8939810000000001</c:v>
                </c:pt>
                <c:pt idx="27876">
                  <c:v>4.8921679999999999</c:v>
                </c:pt>
                <c:pt idx="27877">
                  <c:v>4.8842970000000001</c:v>
                </c:pt>
                <c:pt idx="27878">
                  <c:v>4.8830220000000004</c:v>
                </c:pt>
                <c:pt idx="27879">
                  <c:v>4.8868679999999998</c:v>
                </c:pt>
                <c:pt idx="27880">
                  <c:v>4.8883760000000001</c:v>
                </c:pt>
                <c:pt idx="27881">
                  <c:v>4.8892740000000003</c:v>
                </c:pt>
                <c:pt idx="27882">
                  <c:v>4.8900069999999998</c:v>
                </c:pt>
                <c:pt idx="27883">
                  <c:v>4.8864479999999997</c:v>
                </c:pt>
                <c:pt idx="27884">
                  <c:v>4.8872540000000004</c:v>
                </c:pt>
                <c:pt idx="27885">
                  <c:v>4.8927579999999997</c:v>
                </c:pt>
                <c:pt idx="27886">
                  <c:v>4.8918169999999996</c:v>
                </c:pt>
                <c:pt idx="27887">
                  <c:v>4.8895530000000003</c:v>
                </c:pt>
                <c:pt idx="27888">
                  <c:v>4.8888290000000003</c:v>
                </c:pt>
                <c:pt idx="27889">
                  <c:v>4.8886430000000001</c:v>
                </c:pt>
                <c:pt idx="27890">
                  <c:v>4.8923709999999998</c:v>
                </c:pt>
                <c:pt idx="27891">
                  <c:v>4.8945049999999997</c:v>
                </c:pt>
                <c:pt idx="27892">
                  <c:v>4.8930090000000002</c:v>
                </c:pt>
                <c:pt idx="27893">
                  <c:v>4.8933309999999999</c:v>
                </c:pt>
                <c:pt idx="27894">
                  <c:v>4.8938860000000002</c:v>
                </c:pt>
                <c:pt idx="27895">
                  <c:v>4.8944559999999999</c:v>
                </c:pt>
                <c:pt idx="27896">
                  <c:v>4.8946759999999996</c:v>
                </c:pt>
                <c:pt idx="27897">
                  <c:v>4.8948119999999999</c:v>
                </c:pt>
                <c:pt idx="27898">
                  <c:v>4.8982859999999997</c:v>
                </c:pt>
                <c:pt idx="27899">
                  <c:v>4.8995309999999996</c:v>
                </c:pt>
                <c:pt idx="27900">
                  <c:v>4.8973009999999997</c:v>
                </c:pt>
                <c:pt idx="27901">
                  <c:v>4.896261</c:v>
                </c:pt>
                <c:pt idx="27902">
                  <c:v>4.895721</c:v>
                </c:pt>
                <c:pt idx="27903">
                  <c:v>4.8963210000000004</c:v>
                </c:pt>
                <c:pt idx="27904">
                  <c:v>4.8962839999999996</c:v>
                </c:pt>
                <c:pt idx="27905">
                  <c:v>4.8941559999999997</c:v>
                </c:pt>
                <c:pt idx="27906">
                  <c:v>4.8947010000000004</c:v>
                </c:pt>
                <c:pt idx="27907">
                  <c:v>4.896954</c:v>
                </c:pt>
                <c:pt idx="27908">
                  <c:v>4.8989539999999998</c:v>
                </c:pt>
                <c:pt idx="27909">
                  <c:v>4.9007759999999996</c:v>
                </c:pt>
                <c:pt idx="27910">
                  <c:v>4.8977890000000004</c:v>
                </c:pt>
                <c:pt idx="27911">
                  <c:v>4.8922179999999997</c:v>
                </c:pt>
                <c:pt idx="27912">
                  <c:v>4.8915660000000001</c:v>
                </c:pt>
                <c:pt idx="27913">
                  <c:v>4.8952349999999996</c:v>
                </c:pt>
                <c:pt idx="27914">
                  <c:v>4.8952640000000001</c:v>
                </c:pt>
                <c:pt idx="27915">
                  <c:v>4.8929939999999998</c:v>
                </c:pt>
                <c:pt idx="27916">
                  <c:v>4.896414</c:v>
                </c:pt>
                <c:pt idx="27917">
                  <c:v>4.899235</c:v>
                </c:pt>
                <c:pt idx="27918">
                  <c:v>4.8972189999999998</c:v>
                </c:pt>
                <c:pt idx="27919">
                  <c:v>4.8948739999999997</c:v>
                </c:pt>
                <c:pt idx="27920">
                  <c:v>4.8942110000000003</c:v>
                </c:pt>
                <c:pt idx="27921">
                  <c:v>4.8957179999999996</c:v>
                </c:pt>
                <c:pt idx="27922">
                  <c:v>4.8976839999999999</c:v>
                </c:pt>
                <c:pt idx="27923">
                  <c:v>4.8959000000000001</c:v>
                </c:pt>
                <c:pt idx="27924">
                  <c:v>4.89588</c:v>
                </c:pt>
                <c:pt idx="27925">
                  <c:v>4.9010790000000002</c:v>
                </c:pt>
                <c:pt idx="27926">
                  <c:v>4.9021049999999997</c:v>
                </c:pt>
                <c:pt idx="27927">
                  <c:v>4.8995540000000002</c:v>
                </c:pt>
                <c:pt idx="27928">
                  <c:v>4.9030279999999999</c:v>
                </c:pt>
                <c:pt idx="27929">
                  <c:v>4.9065560000000001</c:v>
                </c:pt>
                <c:pt idx="27930">
                  <c:v>4.9011420000000001</c:v>
                </c:pt>
                <c:pt idx="27931">
                  <c:v>4.9001049999999999</c:v>
                </c:pt>
                <c:pt idx="27932">
                  <c:v>4.9038649999999997</c:v>
                </c:pt>
                <c:pt idx="27933">
                  <c:v>4.9019560000000002</c:v>
                </c:pt>
                <c:pt idx="27934">
                  <c:v>4.9013090000000004</c:v>
                </c:pt>
                <c:pt idx="27935">
                  <c:v>4.9004050000000001</c:v>
                </c:pt>
                <c:pt idx="27936">
                  <c:v>4.8985630000000002</c:v>
                </c:pt>
                <c:pt idx="27937">
                  <c:v>4.9018280000000001</c:v>
                </c:pt>
                <c:pt idx="27938">
                  <c:v>4.9011829999999996</c:v>
                </c:pt>
                <c:pt idx="27939">
                  <c:v>4.8972730000000002</c:v>
                </c:pt>
                <c:pt idx="27940">
                  <c:v>4.8982659999999996</c:v>
                </c:pt>
                <c:pt idx="27941">
                  <c:v>4.8997970000000004</c:v>
                </c:pt>
                <c:pt idx="27942">
                  <c:v>4.901071</c:v>
                </c:pt>
                <c:pt idx="27943">
                  <c:v>4.9060030000000001</c:v>
                </c:pt>
                <c:pt idx="27944">
                  <c:v>4.908684</c:v>
                </c:pt>
                <c:pt idx="27945">
                  <c:v>4.9062960000000002</c:v>
                </c:pt>
                <c:pt idx="27946">
                  <c:v>4.9058279999999996</c:v>
                </c:pt>
                <c:pt idx="27947">
                  <c:v>4.907978</c:v>
                </c:pt>
                <c:pt idx="27948">
                  <c:v>4.9068969999999998</c:v>
                </c:pt>
                <c:pt idx="27949">
                  <c:v>4.9082840000000001</c:v>
                </c:pt>
                <c:pt idx="27950">
                  <c:v>4.9110050000000003</c:v>
                </c:pt>
                <c:pt idx="27951">
                  <c:v>4.9081489999999999</c:v>
                </c:pt>
                <c:pt idx="27952">
                  <c:v>4.9055920000000004</c:v>
                </c:pt>
                <c:pt idx="27953">
                  <c:v>4.9110639999999997</c:v>
                </c:pt>
                <c:pt idx="27954">
                  <c:v>4.914504</c:v>
                </c:pt>
                <c:pt idx="27955">
                  <c:v>4.9092469999999997</c:v>
                </c:pt>
                <c:pt idx="27956">
                  <c:v>4.9049750000000003</c:v>
                </c:pt>
                <c:pt idx="27957">
                  <c:v>4.9077909999999996</c:v>
                </c:pt>
                <c:pt idx="27958">
                  <c:v>4.9126519999999996</c:v>
                </c:pt>
                <c:pt idx="27959">
                  <c:v>4.9155340000000001</c:v>
                </c:pt>
                <c:pt idx="27960">
                  <c:v>4.9131220000000004</c:v>
                </c:pt>
                <c:pt idx="27961">
                  <c:v>4.9079670000000002</c:v>
                </c:pt>
                <c:pt idx="27962">
                  <c:v>4.9065630000000002</c:v>
                </c:pt>
                <c:pt idx="27963">
                  <c:v>4.9099370000000002</c:v>
                </c:pt>
                <c:pt idx="27964">
                  <c:v>4.9113939999999996</c:v>
                </c:pt>
                <c:pt idx="27965">
                  <c:v>4.9075439999999997</c:v>
                </c:pt>
                <c:pt idx="27966">
                  <c:v>4.9059759999999999</c:v>
                </c:pt>
                <c:pt idx="27967">
                  <c:v>4.9093999999999998</c:v>
                </c:pt>
                <c:pt idx="27968">
                  <c:v>4.9119950000000001</c:v>
                </c:pt>
                <c:pt idx="27969">
                  <c:v>4.91228</c:v>
                </c:pt>
                <c:pt idx="27970">
                  <c:v>4.9118310000000003</c:v>
                </c:pt>
                <c:pt idx="27971">
                  <c:v>4.9094389999999999</c:v>
                </c:pt>
                <c:pt idx="27972">
                  <c:v>4.9067420000000004</c:v>
                </c:pt>
                <c:pt idx="27973">
                  <c:v>4.9093229999999997</c:v>
                </c:pt>
                <c:pt idx="27974">
                  <c:v>4.9113059999999997</c:v>
                </c:pt>
                <c:pt idx="27975">
                  <c:v>4.9074499999999999</c:v>
                </c:pt>
                <c:pt idx="27976">
                  <c:v>4.9097</c:v>
                </c:pt>
                <c:pt idx="27977">
                  <c:v>4.9162910000000002</c:v>
                </c:pt>
                <c:pt idx="27978">
                  <c:v>4.9170619999999996</c:v>
                </c:pt>
                <c:pt idx="27979">
                  <c:v>4.9136280000000001</c:v>
                </c:pt>
                <c:pt idx="27980">
                  <c:v>4.9095129999999996</c:v>
                </c:pt>
                <c:pt idx="27981">
                  <c:v>4.910641</c:v>
                </c:pt>
                <c:pt idx="27982">
                  <c:v>4.9149450000000003</c:v>
                </c:pt>
                <c:pt idx="27983">
                  <c:v>4.9112869999999997</c:v>
                </c:pt>
                <c:pt idx="27984">
                  <c:v>4.9076370000000002</c:v>
                </c:pt>
                <c:pt idx="27985">
                  <c:v>4.9119710000000003</c:v>
                </c:pt>
                <c:pt idx="27986">
                  <c:v>4.9140300000000003</c:v>
                </c:pt>
                <c:pt idx="27987">
                  <c:v>4.9121249999999996</c:v>
                </c:pt>
                <c:pt idx="27988">
                  <c:v>4.9151949999999998</c:v>
                </c:pt>
                <c:pt idx="27989">
                  <c:v>4.9159680000000003</c:v>
                </c:pt>
                <c:pt idx="27990">
                  <c:v>4.9118180000000002</c:v>
                </c:pt>
                <c:pt idx="27991">
                  <c:v>4.9150739999999997</c:v>
                </c:pt>
                <c:pt idx="27992">
                  <c:v>4.9202199999999996</c:v>
                </c:pt>
                <c:pt idx="27993">
                  <c:v>4.9184609999999997</c:v>
                </c:pt>
                <c:pt idx="27994">
                  <c:v>4.9162290000000004</c:v>
                </c:pt>
                <c:pt idx="27995">
                  <c:v>4.9148870000000002</c:v>
                </c:pt>
                <c:pt idx="27996">
                  <c:v>4.9146200000000002</c:v>
                </c:pt>
                <c:pt idx="27997">
                  <c:v>4.9138700000000002</c:v>
                </c:pt>
                <c:pt idx="27998">
                  <c:v>4.9132699999999998</c:v>
                </c:pt>
                <c:pt idx="27999">
                  <c:v>4.9155540000000002</c:v>
                </c:pt>
                <c:pt idx="28000">
                  <c:v>4.9184919999999996</c:v>
                </c:pt>
                <c:pt idx="28001">
                  <c:v>4.920147</c:v>
                </c:pt>
                <c:pt idx="28002">
                  <c:v>4.9180380000000001</c:v>
                </c:pt>
                <c:pt idx="28003">
                  <c:v>4.9169419999999997</c:v>
                </c:pt>
                <c:pt idx="28004">
                  <c:v>4.9168760000000002</c:v>
                </c:pt>
                <c:pt idx="28005">
                  <c:v>4.9177119999999999</c:v>
                </c:pt>
                <c:pt idx="28006">
                  <c:v>4.9191250000000002</c:v>
                </c:pt>
                <c:pt idx="28007">
                  <c:v>4.9182309999999996</c:v>
                </c:pt>
                <c:pt idx="28008">
                  <c:v>4.9189660000000002</c:v>
                </c:pt>
                <c:pt idx="28009">
                  <c:v>4.9204369999999997</c:v>
                </c:pt>
                <c:pt idx="28010">
                  <c:v>4.9224639999999997</c:v>
                </c:pt>
                <c:pt idx="28011">
                  <c:v>4.924855</c:v>
                </c:pt>
                <c:pt idx="28012">
                  <c:v>4.926196</c:v>
                </c:pt>
                <c:pt idx="28013">
                  <c:v>4.9261200000000001</c:v>
                </c:pt>
                <c:pt idx="28014">
                  <c:v>4.9256979999999997</c:v>
                </c:pt>
                <c:pt idx="28015">
                  <c:v>4.9238119999999999</c:v>
                </c:pt>
                <c:pt idx="28016">
                  <c:v>4.9204119999999998</c:v>
                </c:pt>
                <c:pt idx="28017">
                  <c:v>4.9224059999999996</c:v>
                </c:pt>
                <c:pt idx="28018">
                  <c:v>4.9252729999999998</c:v>
                </c:pt>
                <c:pt idx="28019">
                  <c:v>4.919994</c:v>
                </c:pt>
                <c:pt idx="28020">
                  <c:v>4.916194</c:v>
                </c:pt>
                <c:pt idx="28021">
                  <c:v>4.919251</c:v>
                </c:pt>
                <c:pt idx="28022">
                  <c:v>4.9213899999999997</c:v>
                </c:pt>
                <c:pt idx="28023">
                  <c:v>4.9205439999999996</c:v>
                </c:pt>
                <c:pt idx="28024">
                  <c:v>4.9198950000000004</c:v>
                </c:pt>
                <c:pt idx="28025">
                  <c:v>4.9231369999999997</c:v>
                </c:pt>
                <c:pt idx="28026">
                  <c:v>4.9264999999999999</c:v>
                </c:pt>
                <c:pt idx="28027">
                  <c:v>4.926024</c:v>
                </c:pt>
                <c:pt idx="28028">
                  <c:v>4.9233849999999997</c:v>
                </c:pt>
                <c:pt idx="28029">
                  <c:v>4.9201579999999998</c:v>
                </c:pt>
                <c:pt idx="28030">
                  <c:v>4.9188330000000002</c:v>
                </c:pt>
                <c:pt idx="28031">
                  <c:v>4.9197519999999999</c:v>
                </c:pt>
                <c:pt idx="28032">
                  <c:v>4.9206289999999999</c:v>
                </c:pt>
                <c:pt idx="28033">
                  <c:v>4.9221950000000003</c:v>
                </c:pt>
                <c:pt idx="28034">
                  <c:v>4.9239709999999999</c:v>
                </c:pt>
                <c:pt idx="28035">
                  <c:v>4.9251060000000004</c:v>
                </c:pt>
                <c:pt idx="28036">
                  <c:v>4.9226359999999998</c:v>
                </c:pt>
                <c:pt idx="28037">
                  <c:v>4.9218869999999999</c:v>
                </c:pt>
                <c:pt idx="28038">
                  <c:v>4.9267260000000004</c:v>
                </c:pt>
                <c:pt idx="28039">
                  <c:v>4.9297930000000001</c:v>
                </c:pt>
                <c:pt idx="28040">
                  <c:v>4.9294909999999996</c:v>
                </c:pt>
                <c:pt idx="28041">
                  <c:v>4.9263430000000001</c:v>
                </c:pt>
                <c:pt idx="28042">
                  <c:v>4.9241729999999997</c:v>
                </c:pt>
                <c:pt idx="28043">
                  <c:v>4.9248750000000001</c:v>
                </c:pt>
                <c:pt idx="28044">
                  <c:v>4.9224290000000002</c:v>
                </c:pt>
                <c:pt idx="28045">
                  <c:v>4.9213690000000003</c:v>
                </c:pt>
                <c:pt idx="28046">
                  <c:v>4.923724</c:v>
                </c:pt>
                <c:pt idx="28047">
                  <c:v>4.9251180000000003</c:v>
                </c:pt>
                <c:pt idx="28048">
                  <c:v>4.9285819999999996</c:v>
                </c:pt>
                <c:pt idx="28049">
                  <c:v>4.9302530000000004</c:v>
                </c:pt>
                <c:pt idx="28050">
                  <c:v>4.9285449999999997</c:v>
                </c:pt>
                <c:pt idx="28051">
                  <c:v>4.9306869999999998</c:v>
                </c:pt>
                <c:pt idx="28052">
                  <c:v>4.9316269999999998</c:v>
                </c:pt>
                <c:pt idx="28053">
                  <c:v>4.929163</c:v>
                </c:pt>
                <c:pt idx="28054">
                  <c:v>4.9283229999999998</c:v>
                </c:pt>
                <c:pt idx="28055">
                  <c:v>4.926253</c:v>
                </c:pt>
                <c:pt idx="28056">
                  <c:v>4.9269569999999998</c:v>
                </c:pt>
                <c:pt idx="28057">
                  <c:v>4.9286640000000004</c:v>
                </c:pt>
                <c:pt idx="28058">
                  <c:v>4.9259849999999998</c:v>
                </c:pt>
                <c:pt idx="28059">
                  <c:v>4.9249200000000002</c:v>
                </c:pt>
                <c:pt idx="28060">
                  <c:v>4.9256320000000002</c:v>
                </c:pt>
                <c:pt idx="28061">
                  <c:v>4.925421</c:v>
                </c:pt>
                <c:pt idx="28062">
                  <c:v>4.9271940000000001</c:v>
                </c:pt>
                <c:pt idx="28063">
                  <c:v>4.9303369999999997</c:v>
                </c:pt>
                <c:pt idx="28064">
                  <c:v>4.930803</c:v>
                </c:pt>
                <c:pt idx="28065">
                  <c:v>4.9317380000000002</c:v>
                </c:pt>
                <c:pt idx="28066">
                  <c:v>4.9312440000000004</c:v>
                </c:pt>
                <c:pt idx="28067">
                  <c:v>4.9284879999999998</c:v>
                </c:pt>
                <c:pt idx="28068">
                  <c:v>4.9317960000000003</c:v>
                </c:pt>
                <c:pt idx="28069">
                  <c:v>4.9373829999999996</c:v>
                </c:pt>
                <c:pt idx="28070">
                  <c:v>4.9344970000000004</c:v>
                </c:pt>
                <c:pt idx="28071">
                  <c:v>4.9332209999999996</c:v>
                </c:pt>
                <c:pt idx="28072">
                  <c:v>4.9372480000000003</c:v>
                </c:pt>
                <c:pt idx="28073">
                  <c:v>4.9373120000000004</c:v>
                </c:pt>
                <c:pt idx="28074">
                  <c:v>4.9321570000000001</c:v>
                </c:pt>
                <c:pt idx="28075">
                  <c:v>4.9290609999999999</c:v>
                </c:pt>
                <c:pt idx="28076">
                  <c:v>4.9325140000000003</c:v>
                </c:pt>
                <c:pt idx="28077">
                  <c:v>4.9383480000000004</c:v>
                </c:pt>
                <c:pt idx="28078">
                  <c:v>4.9415339999999999</c:v>
                </c:pt>
                <c:pt idx="28079">
                  <c:v>4.9368790000000002</c:v>
                </c:pt>
                <c:pt idx="28080">
                  <c:v>4.9303140000000001</c:v>
                </c:pt>
                <c:pt idx="28081">
                  <c:v>4.9333999999999998</c:v>
                </c:pt>
                <c:pt idx="28082">
                  <c:v>4.9374140000000004</c:v>
                </c:pt>
                <c:pt idx="28083">
                  <c:v>4.9351830000000003</c:v>
                </c:pt>
                <c:pt idx="28084">
                  <c:v>4.9367900000000002</c:v>
                </c:pt>
                <c:pt idx="28085">
                  <c:v>4.943505</c:v>
                </c:pt>
                <c:pt idx="28086">
                  <c:v>4.9455960000000001</c:v>
                </c:pt>
                <c:pt idx="28087">
                  <c:v>4.9409850000000004</c:v>
                </c:pt>
                <c:pt idx="28088">
                  <c:v>4.939432</c:v>
                </c:pt>
                <c:pt idx="28089">
                  <c:v>4.9403439999999996</c:v>
                </c:pt>
                <c:pt idx="28090">
                  <c:v>4.941713</c:v>
                </c:pt>
                <c:pt idx="28091">
                  <c:v>4.9427349999999999</c:v>
                </c:pt>
                <c:pt idx="28092">
                  <c:v>4.9409159999999996</c:v>
                </c:pt>
                <c:pt idx="28093">
                  <c:v>4.9399170000000003</c:v>
                </c:pt>
                <c:pt idx="28094">
                  <c:v>4.9404370000000002</c:v>
                </c:pt>
                <c:pt idx="28095">
                  <c:v>4.9411399999999999</c:v>
                </c:pt>
                <c:pt idx="28096">
                  <c:v>4.9400170000000001</c:v>
                </c:pt>
                <c:pt idx="28097">
                  <c:v>4.9372809999999996</c:v>
                </c:pt>
                <c:pt idx="28098">
                  <c:v>4.9367229999999998</c:v>
                </c:pt>
                <c:pt idx="28099">
                  <c:v>4.9376509999999998</c:v>
                </c:pt>
                <c:pt idx="28100">
                  <c:v>4.9385789999999998</c:v>
                </c:pt>
                <c:pt idx="28101">
                  <c:v>4.939921</c:v>
                </c:pt>
                <c:pt idx="28102">
                  <c:v>4.9393469999999997</c:v>
                </c:pt>
                <c:pt idx="28103">
                  <c:v>4.9368259999999999</c:v>
                </c:pt>
                <c:pt idx="28104">
                  <c:v>4.9393349999999998</c:v>
                </c:pt>
                <c:pt idx="28105">
                  <c:v>4.9434230000000001</c:v>
                </c:pt>
                <c:pt idx="28106">
                  <c:v>4.9436479999999996</c:v>
                </c:pt>
                <c:pt idx="28107">
                  <c:v>4.943937</c:v>
                </c:pt>
                <c:pt idx="28108">
                  <c:v>4.9487920000000001</c:v>
                </c:pt>
                <c:pt idx="28109">
                  <c:v>4.9487629999999996</c:v>
                </c:pt>
                <c:pt idx="28110">
                  <c:v>4.9449730000000001</c:v>
                </c:pt>
                <c:pt idx="28111">
                  <c:v>4.9484919999999999</c:v>
                </c:pt>
                <c:pt idx="28112">
                  <c:v>4.9515359999999999</c:v>
                </c:pt>
                <c:pt idx="28113">
                  <c:v>4.9444809999999997</c:v>
                </c:pt>
                <c:pt idx="28114">
                  <c:v>4.9417059999999999</c:v>
                </c:pt>
                <c:pt idx="28115">
                  <c:v>4.9494309999999997</c:v>
                </c:pt>
                <c:pt idx="28116">
                  <c:v>4.9518319999999996</c:v>
                </c:pt>
                <c:pt idx="28117">
                  <c:v>4.9477330000000004</c:v>
                </c:pt>
                <c:pt idx="28118">
                  <c:v>4.9486109999999996</c:v>
                </c:pt>
                <c:pt idx="28119">
                  <c:v>4.9503110000000001</c:v>
                </c:pt>
                <c:pt idx="28120">
                  <c:v>4.947959</c:v>
                </c:pt>
                <c:pt idx="28121">
                  <c:v>4.9457909999999998</c:v>
                </c:pt>
                <c:pt idx="28122">
                  <c:v>4.9424910000000004</c:v>
                </c:pt>
                <c:pt idx="28123">
                  <c:v>4.9422050000000004</c:v>
                </c:pt>
                <c:pt idx="28124">
                  <c:v>4.9494470000000002</c:v>
                </c:pt>
                <c:pt idx="28125">
                  <c:v>4.9531729999999996</c:v>
                </c:pt>
                <c:pt idx="28126">
                  <c:v>4.9528119999999998</c:v>
                </c:pt>
                <c:pt idx="28127">
                  <c:v>4.9511019999999997</c:v>
                </c:pt>
                <c:pt idx="28128">
                  <c:v>4.9494730000000002</c:v>
                </c:pt>
                <c:pt idx="28129">
                  <c:v>4.9504070000000002</c:v>
                </c:pt>
                <c:pt idx="28130">
                  <c:v>4.94869</c:v>
                </c:pt>
                <c:pt idx="28131">
                  <c:v>4.9466320000000001</c:v>
                </c:pt>
                <c:pt idx="28132">
                  <c:v>4.9492149999999997</c:v>
                </c:pt>
                <c:pt idx="28133">
                  <c:v>4.951085</c:v>
                </c:pt>
                <c:pt idx="28134">
                  <c:v>4.9528049999999997</c:v>
                </c:pt>
                <c:pt idx="28135">
                  <c:v>4.9556889999999996</c:v>
                </c:pt>
                <c:pt idx="28136">
                  <c:v>4.956169</c:v>
                </c:pt>
                <c:pt idx="28137">
                  <c:v>4.9547090000000003</c:v>
                </c:pt>
                <c:pt idx="28138">
                  <c:v>4.9531280000000004</c:v>
                </c:pt>
                <c:pt idx="28139">
                  <c:v>4.9531749999999999</c:v>
                </c:pt>
                <c:pt idx="28140">
                  <c:v>4.9524140000000001</c:v>
                </c:pt>
                <c:pt idx="28141">
                  <c:v>4.9508580000000002</c:v>
                </c:pt>
                <c:pt idx="28142">
                  <c:v>4.9526349999999999</c:v>
                </c:pt>
                <c:pt idx="28143">
                  <c:v>4.9510259999999997</c:v>
                </c:pt>
                <c:pt idx="28144">
                  <c:v>4.9492969999999996</c:v>
                </c:pt>
                <c:pt idx="28145">
                  <c:v>4.9533630000000004</c:v>
                </c:pt>
                <c:pt idx="28146">
                  <c:v>4.9548759999999996</c:v>
                </c:pt>
                <c:pt idx="28147">
                  <c:v>4.9518009999999997</c:v>
                </c:pt>
                <c:pt idx="28148">
                  <c:v>4.9505650000000001</c:v>
                </c:pt>
                <c:pt idx="28149">
                  <c:v>4.9500830000000002</c:v>
                </c:pt>
                <c:pt idx="28150">
                  <c:v>4.9489640000000001</c:v>
                </c:pt>
                <c:pt idx="28151">
                  <c:v>4.9516349999999996</c:v>
                </c:pt>
                <c:pt idx="28152">
                  <c:v>4.9517410000000002</c:v>
                </c:pt>
                <c:pt idx="28153">
                  <c:v>4.948302</c:v>
                </c:pt>
                <c:pt idx="28154">
                  <c:v>4.9520189999999999</c:v>
                </c:pt>
                <c:pt idx="28155">
                  <c:v>4.9578129999999998</c:v>
                </c:pt>
                <c:pt idx="28156">
                  <c:v>4.9582509999999997</c:v>
                </c:pt>
                <c:pt idx="28157">
                  <c:v>4.9563940000000004</c:v>
                </c:pt>
                <c:pt idx="28158">
                  <c:v>4.9554720000000003</c:v>
                </c:pt>
                <c:pt idx="28159">
                  <c:v>4.9535080000000002</c:v>
                </c:pt>
                <c:pt idx="28160">
                  <c:v>4.9507490000000001</c:v>
                </c:pt>
                <c:pt idx="28161">
                  <c:v>4.9538489999999999</c:v>
                </c:pt>
                <c:pt idx="28162">
                  <c:v>4.9583700000000004</c:v>
                </c:pt>
                <c:pt idx="28163">
                  <c:v>4.9555360000000004</c:v>
                </c:pt>
                <c:pt idx="28164">
                  <c:v>4.9540129999999998</c:v>
                </c:pt>
                <c:pt idx="28165">
                  <c:v>4.959613</c:v>
                </c:pt>
                <c:pt idx="28166">
                  <c:v>4.961214</c:v>
                </c:pt>
                <c:pt idx="28167">
                  <c:v>4.9564380000000003</c:v>
                </c:pt>
                <c:pt idx="28168">
                  <c:v>4.9536819999999997</c:v>
                </c:pt>
                <c:pt idx="28169">
                  <c:v>4.955578</c:v>
                </c:pt>
                <c:pt idx="28170">
                  <c:v>4.9542330000000003</c:v>
                </c:pt>
                <c:pt idx="28171">
                  <c:v>4.9538650000000004</c:v>
                </c:pt>
                <c:pt idx="28172">
                  <c:v>4.9591250000000002</c:v>
                </c:pt>
                <c:pt idx="28173">
                  <c:v>4.9604929999999996</c:v>
                </c:pt>
                <c:pt idx="28174">
                  <c:v>4.9582790000000001</c:v>
                </c:pt>
                <c:pt idx="28175">
                  <c:v>4.9596119999999999</c:v>
                </c:pt>
                <c:pt idx="28176">
                  <c:v>4.96021</c:v>
                </c:pt>
                <c:pt idx="28177">
                  <c:v>4.957325</c:v>
                </c:pt>
                <c:pt idx="28178">
                  <c:v>4.9572120000000002</c:v>
                </c:pt>
                <c:pt idx="28179">
                  <c:v>4.956467</c:v>
                </c:pt>
                <c:pt idx="28180">
                  <c:v>4.9563420000000002</c:v>
                </c:pt>
                <c:pt idx="28181">
                  <c:v>4.9578350000000002</c:v>
                </c:pt>
                <c:pt idx="28182">
                  <c:v>4.9567420000000002</c:v>
                </c:pt>
                <c:pt idx="28183">
                  <c:v>4.9578239999999996</c:v>
                </c:pt>
                <c:pt idx="28184">
                  <c:v>4.961862</c:v>
                </c:pt>
                <c:pt idx="28185">
                  <c:v>4.9617319999999996</c:v>
                </c:pt>
                <c:pt idx="28186">
                  <c:v>4.9607599999999996</c:v>
                </c:pt>
                <c:pt idx="28187">
                  <c:v>4.9604980000000003</c:v>
                </c:pt>
                <c:pt idx="28188">
                  <c:v>4.9589319999999999</c:v>
                </c:pt>
                <c:pt idx="28189">
                  <c:v>4.9576969999999996</c:v>
                </c:pt>
                <c:pt idx="28190">
                  <c:v>4.9580349999999997</c:v>
                </c:pt>
                <c:pt idx="28191">
                  <c:v>4.9625469999999998</c:v>
                </c:pt>
                <c:pt idx="28192">
                  <c:v>4.9643300000000004</c:v>
                </c:pt>
                <c:pt idx="28193">
                  <c:v>4.9608189999999999</c:v>
                </c:pt>
                <c:pt idx="28194">
                  <c:v>4.959937</c:v>
                </c:pt>
                <c:pt idx="28195">
                  <c:v>4.961157</c:v>
                </c:pt>
                <c:pt idx="28196">
                  <c:v>4.9624959999999998</c:v>
                </c:pt>
                <c:pt idx="28197">
                  <c:v>4.9647439999999996</c:v>
                </c:pt>
                <c:pt idx="28198">
                  <c:v>4.965376</c:v>
                </c:pt>
                <c:pt idx="28199">
                  <c:v>4.9652909999999997</c:v>
                </c:pt>
                <c:pt idx="28200">
                  <c:v>4.9656919999999998</c:v>
                </c:pt>
                <c:pt idx="28201">
                  <c:v>4.9639920000000002</c:v>
                </c:pt>
                <c:pt idx="28202">
                  <c:v>4.9619049999999998</c:v>
                </c:pt>
                <c:pt idx="28203">
                  <c:v>4.9636370000000003</c:v>
                </c:pt>
                <c:pt idx="28204">
                  <c:v>4.9674129999999996</c:v>
                </c:pt>
                <c:pt idx="28205">
                  <c:v>4.9680920000000004</c:v>
                </c:pt>
                <c:pt idx="28206">
                  <c:v>4.9646039999999996</c:v>
                </c:pt>
                <c:pt idx="28207">
                  <c:v>4.962542</c:v>
                </c:pt>
                <c:pt idx="28208">
                  <c:v>4.9648510000000003</c:v>
                </c:pt>
                <c:pt idx="28209">
                  <c:v>4.96577</c:v>
                </c:pt>
                <c:pt idx="28210">
                  <c:v>4.9624569999999997</c:v>
                </c:pt>
                <c:pt idx="28211">
                  <c:v>4.9591700000000003</c:v>
                </c:pt>
                <c:pt idx="28212">
                  <c:v>4.9604299999999997</c:v>
                </c:pt>
                <c:pt idx="28213">
                  <c:v>4.961932</c:v>
                </c:pt>
                <c:pt idx="28214">
                  <c:v>4.9640740000000001</c:v>
                </c:pt>
                <c:pt idx="28215">
                  <c:v>4.9674370000000003</c:v>
                </c:pt>
                <c:pt idx="28216">
                  <c:v>4.9650780000000001</c:v>
                </c:pt>
                <c:pt idx="28217">
                  <c:v>4.9678909999999998</c:v>
                </c:pt>
                <c:pt idx="28218">
                  <c:v>4.9754550000000002</c:v>
                </c:pt>
                <c:pt idx="28219">
                  <c:v>4.9735880000000003</c:v>
                </c:pt>
                <c:pt idx="28220">
                  <c:v>4.9715689999999997</c:v>
                </c:pt>
                <c:pt idx="28221">
                  <c:v>4.9735649999999998</c:v>
                </c:pt>
                <c:pt idx="28222">
                  <c:v>4.9740169999999999</c:v>
                </c:pt>
                <c:pt idx="28223">
                  <c:v>4.976254</c:v>
                </c:pt>
                <c:pt idx="28224">
                  <c:v>4.9764359999999996</c:v>
                </c:pt>
                <c:pt idx="28225">
                  <c:v>4.9702200000000003</c:v>
                </c:pt>
                <c:pt idx="28226">
                  <c:v>4.9689870000000003</c:v>
                </c:pt>
                <c:pt idx="28227">
                  <c:v>4.9713320000000003</c:v>
                </c:pt>
                <c:pt idx="28228">
                  <c:v>4.9706539999999997</c:v>
                </c:pt>
                <c:pt idx="28229">
                  <c:v>4.9698039999999999</c:v>
                </c:pt>
                <c:pt idx="28230">
                  <c:v>4.9699850000000003</c:v>
                </c:pt>
                <c:pt idx="28231">
                  <c:v>4.9716189999999996</c:v>
                </c:pt>
                <c:pt idx="28232">
                  <c:v>4.9749650000000001</c:v>
                </c:pt>
                <c:pt idx="28233">
                  <c:v>4.9734670000000003</c:v>
                </c:pt>
                <c:pt idx="28234">
                  <c:v>4.9703869999999997</c:v>
                </c:pt>
                <c:pt idx="28235">
                  <c:v>4.9713349999999998</c:v>
                </c:pt>
                <c:pt idx="28236">
                  <c:v>4.9722359999999997</c:v>
                </c:pt>
                <c:pt idx="28237">
                  <c:v>4.972944</c:v>
                </c:pt>
                <c:pt idx="28238">
                  <c:v>4.9769050000000004</c:v>
                </c:pt>
                <c:pt idx="28239">
                  <c:v>4.978345</c:v>
                </c:pt>
                <c:pt idx="28240">
                  <c:v>4.975384</c:v>
                </c:pt>
                <c:pt idx="28241">
                  <c:v>4.973319</c:v>
                </c:pt>
                <c:pt idx="28242">
                  <c:v>4.9726720000000002</c:v>
                </c:pt>
                <c:pt idx="28243">
                  <c:v>4.974761</c:v>
                </c:pt>
                <c:pt idx="28244">
                  <c:v>4.9774989999999999</c:v>
                </c:pt>
                <c:pt idx="28245">
                  <c:v>4.9780259999999998</c:v>
                </c:pt>
                <c:pt idx="28246">
                  <c:v>4.9779229999999997</c:v>
                </c:pt>
                <c:pt idx="28247">
                  <c:v>4.9766529999999998</c:v>
                </c:pt>
                <c:pt idx="28248">
                  <c:v>4.9758599999999999</c:v>
                </c:pt>
                <c:pt idx="28249">
                  <c:v>4.976369</c:v>
                </c:pt>
                <c:pt idx="28250">
                  <c:v>4.9773269999999998</c:v>
                </c:pt>
                <c:pt idx="28251">
                  <c:v>4.9773350000000001</c:v>
                </c:pt>
                <c:pt idx="28252">
                  <c:v>4.9738300000000004</c:v>
                </c:pt>
                <c:pt idx="28253">
                  <c:v>4.9728130000000004</c:v>
                </c:pt>
                <c:pt idx="28254">
                  <c:v>4.976502</c:v>
                </c:pt>
                <c:pt idx="28255">
                  <c:v>4.9757379999999998</c:v>
                </c:pt>
                <c:pt idx="28256">
                  <c:v>4.9738899999999999</c:v>
                </c:pt>
                <c:pt idx="28257">
                  <c:v>4.9757360000000004</c:v>
                </c:pt>
                <c:pt idx="28258">
                  <c:v>4.9737710000000002</c:v>
                </c:pt>
                <c:pt idx="28259">
                  <c:v>4.9717640000000003</c:v>
                </c:pt>
                <c:pt idx="28260">
                  <c:v>4.9768650000000001</c:v>
                </c:pt>
                <c:pt idx="28261">
                  <c:v>4.9797479999999998</c:v>
                </c:pt>
                <c:pt idx="28262">
                  <c:v>4.9772249999999998</c:v>
                </c:pt>
                <c:pt idx="28263">
                  <c:v>4.9783730000000004</c:v>
                </c:pt>
                <c:pt idx="28264">
                  <c:v>4.9844840000000001</c:v>
                </c:pt>
                <c:pt idx="28265">
                  <c:v>4.982138</c:v>
                </c:pt>
                <c:pt idx="28266">
                  <c:v>4.9770099999999999</c:v>
                </c:pt>
                <c:pt idx="28267">
                  <c:v>4.9824809999999999</c:v>
                </c:pt>
                <c:pt idx="28268">
                  <c:v>4.984623</c:v>
                </c:pt>
                <c:pt idx="28269">
                  <c:v>4.9798939999999998</c:v>
                </c:pt>
                <c:pt idx="28270">
                  <c:v>4.9823409999999999</c:v>
                </c:pt>
                <c:pt idx="28271">
                  <c:v>4.9847659999999996</c:v>
                </c:pt>
                <c:pt idx="28272">
                  <c:v>4.9829160000000003</c:v>
                </c:pt>
                <c:pt idx="28273">
                  <c:v>4.983752</c:v>
                </c:pt>
                <c:pt idx="28274">
                  <c:v>4.9856290000000003</c:v>
                </c:pt>
                <c:pt idx="28275">
                  <c:v>4.9865519999999997</c:v>
                </c:pt>
                <c:pt idx="28276">
                  <c:v>4.9865170000000001</c:v>
                </c:pt>
                <c:pt idx="28277">
                  <c:v>4.984934</c:v>
                </c:pt>
                <c:pt idx="28278">
                  <c:v>4.9837220000000002</c:v>
                </c:pt>
                <c:pt idx="28279">
                  <c:v>4.9844290000000004</c:v>
                </c:pt>
                <c:pt idx="28280">
                  <c:v>4.9858039999999999</c:v>
                </c:pt>
                <c:pt idx="28281">
                  <c:v>4.9828260000000002</c:v>
                </c:pt>
                <c:pt idx="28282">
                  <c:v>4.9799910000000001</c:v>
                </c:pt>
                <c:pt idx="28283">
                  <c:v>4.9807800000000002</c:v>
                </c:pt>
                <c:pt idx="28284">
                  <c:v>4.9787400000000002</c:v>
                </c:pt>
                <c:pt idx="28285">
                  <c:v>4.9791119999999998</c:v>
                </c:pt>
                <c:pt idx="28286">
                  <c:v>4.9830009999999998</c:v>
                </c:pt>
                <c:pt idx="28287">
                  <c:v>4.9811699999999997</c:v>
                </c:pt>
                <c:pt idx="28288">
                  <c:v>4.9793789999999998</c:v>
                </c:pt>
                <c:pt idx="28289">
                  <c:v>4.98184</c:v>
                </c:pt>
                <c:pt idx="28290">
                  <c:v>4.9819779999999998</c:v>
                </c:pt>
                <c:pt idx="28291">
                  <c:v>4.9802850000000003</c:v>
                </c:pt>
                <c:pt idx="28292">
                  <c:v>4.982272</c:v>
                </c:pt>
                <c:pt idx="28293">
                  <c:v>4.9839500000000001</c:v>
                </c:pt>
                <c:pt idx="28294">
                  <c:v>4.9861300000000002</c:v>
                </c:pt>
                <c:pt idx="28295">
                  <c:v>4.9855650000000002</c:v>
                </c:pt>
                <c:pt idx="28296">
                  <c:v>4.9804089999999999</c:v>
                </c:pt>
                <c:pt idx="28297">
                  <c:v>4.9819529999999999</c:v>
                </c:pt>
                <c:pt idx="28298">
                  <c:v>4.987139</c:v>
                </c:pt>
                <c:pt idx="28299">
                  <c:v>4.9832619999999999</c:v>
                </c:pt>
                <c:pt idx="28300">
                  <c:v>4.9826009999999998</c:v>
                </c:pt>
                <c:pt idx="28301">
                  <c:v>4.9911310000000002</c:v>
                </c:pt>
                <c:pt idx="28302">
                  <c:v>4.9940569999999997</c:v>
                </c:pt>
                <c:pt idx="28303">
                  <c:v>4.993468</c:v>
                </c:pt>
                <c:pt idx="28304">
                  <c:v>4.9940379999999998</c:v>
                </c:pt>
                <c:pt idx="28305">
                  <c:v>4.99064</c:v>
                </c:pt>
                <c:pt idx="28306">
                  <c:v>4.9904809999999999</c:v>
                </c:pt>
                <c:pt idx="28307">
                  <c:v>4.9952889999999996</c:v>
                </c:pt>
                <c:pt idx="28308">
                  <c:v>4.9965359999999999</c:v>
                </c:pt>
                <c:pt idx="28309">
                  <c:v>4.9961520000000004</c:v>
                </c:pt>
                <c:pt idx="28310">
                  <c:v>4.9940259999999999</c:v>
                </c:pt>
                <c:pt idx="28311">
                  <c:v>4.9899899999999997</c:v>
                </c:pt>
                <c:pt idx="28312">
                  <c:v>4.9943799999999996</c:v>
                </c:pt>
                <c:pt idx="28313">
                  <c:v>5.0023070000000001</c:v>
                </c:pt>
                <c:pt idx="28314">
                  <c:v>4.9989229999999996</c:v>
                </c:pt>
                <c:pt idx="28315">
                  <c:v>4.9907240000000002</c:v>
                </c:pt>
                <c:pt idx="28316">
                  <c:v>4.9942469999999997</c:v>
                </c:pt>
                <c:pt idx="28317">
                  <c:v>4.9997530000000001</c:v>
                </c:pt>
                <c:pt idx="28318">
                  <c:v>4.996969</c:v>
                </c:pt>
                <c:pt idx="28319">
                  <c:v>4.994828</c:v>
                </c:pt>
                <c:pt idx="28320">
                  <c:v>4.9959340000000001</c:v>
                </c:pt>
                <c:pt idx="28321">
                  <c:v>4.9973359999999998</c:v>
                </c:pt>
                <c:pt idx="28322">
                  <c:v>4.9998139999999998</c:v>
                </c:pt>
                <c:pt idx="28323">
                  <c:v>4.9977150000000004</c:v>
                </c:pt>
                <c:pt idx="28324">
                  <c:v>4.9942989999999998</c:v>
                </c:pt>
                <c:pt idx="28325">
                  <c:v>4.9965529999999996</c:v>
                </c:pt>
                <c:pt idx="28326">
                  <c:v>4.9988770000000002</c:v>
                </c:pt>
                <c:pt idx="28327">
                  <c:v>4.9985600000000003</c:v>
                </c:pt>
                <c:pt idx="28328">
                  <c:v>4.9962549999999997</c:v>
                </c:pt>
                <c:pt idx="28329">
                  <c:v>4.994364</c:v>
                </c:pt>
                <c:pt idx="28330">
                  <c:v>4.9926199999999996</c:v>
                </c:pt>
                <c:pt idx="28331">
                  <c:v>4.9904999999999999</c:v>
                </c:pt>
                <c:pt idx="28332">
                  <c:v>4.9919079999999996</c:v>
                </c:pt>
                <c:pt idx="28333">
                  <c:v>4.9923330000000004</c:v>
                </c:pt>
                <c:pt idx="28334">
                  <c:v>4.9912200000000002</c:v>
                </c:pt>
                <c:pt idx="28335">
                  <c:v>4.9922209999999998</c:v>
                </c:pt>
                <c:pt idx="28336">
                  <c:v>4.9968320000000004</c:v>
                </c:pt>
                <c:pt idx="28337">
                  <c:v>5.0011619999999999</c:v>
                </c:pt>
                <c:pt idx="28338">
                  <c:v>4.9993730000000003</c:v>
                </c:pt>
                <c:pt idx="28339">
                  <c:v>4.9954980000000004</c:v>
                </c:pt>
                <c:pt idx="28340">
                  <c:v>4.9970210000000002</c:v>
                </c:pt>
                <c:pt idx="28341">
                  <c:v>5.0015580000000002</c:v>
                </c:pt>
                <c:pt idx="28342">
                  <c:v>5.0026109999999999</c:v>
                </c:pt>
                <c:pt idx="28343">
                  <c:v>4.9998820000000004</c:v>
                </c:pt>
                <c:pt idx="28344">
                  <c:v>4.9981229999999996</c:v>
                </c:pt>
                <c:pt idx="28345">
                  <c:v>4.9982569999999997</c:v>
                </c:pt>
                <c:pt idx="28346">
                  <c:v>4.9987240000000002</c:v>
                </c:pt>
                <c:pt idx="28347">
                  <c:v>4.9965520000000003</c:v>
                </c:pt>
                <c:pt idx="28348">
                  <c:v>4.9968170000000001</c:v>
                </c:pt>
                <c:pt idx="28349">
                  <c:v>5.0012030000000003</c:v>
                </c:pt>
                <c:pt idx="28350">
                  <c:v>5.0049650000000003</c:v>
                </c:pt>
                <c:pt idx="28351">
                  <c:v>5.0032769999999998</c:v>
                </c:pt>
                <c:pt idx="28352">
                  <c:v>4.9984140000000004</c:v>
                </c:pt>
                <c:pt idx="28353">
                  <c:v>5.0022710000000004</c:v>
                </c:pt>
                <c:pt idx="28354">
                  <c:v>5.0055699999999996</c:v>
                </c:pt>
                <c:pt idx="28355">
                  <c:v>5.0005220000000001</c:v>
                </c:pt>
                <c:pt idx="28356">
                  <c:v>5.002542</c:v>
                </c:pt>
                <c:pt idx="28357">
                  <c:v>5.0076799999999997</c:v>
                </c:pt>
                <c:pt idx="28358">
                  <c:v>5.0046590000000002</c:v>
                </c:pt>
                <c:pt idx="28359">
                  <c:v>5.0056320000000003</c:v>
                </c:pt>
                <c:pt idx="28360">
                  <c:v>5.0089990000000002</c:v>
                </c:pt>
                <c:pt idx="28361">
                  <c:v>5.0065280000000003</c:v>
                </c:pt>
                <c:pt idx="28362">
                  <c:v>5.0026960000000003</c:v>
                </c:pt>
                <c:pt idx="28363">
                  <c:v>5.0018180000000001</c:v>
                </c:pt>
                <c:pt idx="28364">
                  <c:v>5.0000349999999996</c:v>
                </c:pt>
                <c:pt idx="28365">
                  <c:v>4.9972899999999996</c:v>
                </c:pt>
                <c:pt idx="28366">
                  <c:v>5.0010820000000002</c:v>
                </c:pt>
                <c:pt idx="28367">
                  <c:v>5.0057660000000004</c:v>
                </c:pt>
                <c:pt idx="28368">
                  <c:v>5.0060419999999999</c:v>
                </c:pt>
                <c:pt idx="28369">
                  <c:v>5.005064</c:v>
                </c:pt>
                <c:pt idx="28370">
                  <c:v>5.0024360000000003</c:v>
                </c:pt>
                <c:pt idx="28371">
                  <c:v>5.0003250000000001</c:v>
                </c:pt>
                <c:pt idx="28372">
                  <c:v>5.0036589999999999</c:v>
                </c:pt>
                <c:pt idx="28373">
                  <c:v>5.0068460000000004</c:v>
                </c:pt>
                <c:pt idx="28374">
                  <c:v>5.0059240000000003</c:v>
                </c:pt>
                <c:pt idx="28375">
                  <c:v>5.0081629999999997</c:v>
                </c:pt>
                <c:pt idx="28376">
                  <c:v>5.0128190000000004</c:v>
                </c:pt>
                <c:pt idx="28377">
                  <c:v>5.0127519999999999</c:v>
                </c:pt>
                <c:pt idx="28378">
                  <c:v>5.0139579999999997</c:v>
                </c:pt>
                <c:pt idx="28379">
                  <c:v>5.0120040000000001</c:v>
                </c:pt>
                <c:pt idx="28380">
                  <c:v>5.0058150000000001</c:v>
                </c:pt>
                <c:pt idx="28381">
                  <c:v>5.0068619999999999</c:v>
                </c:pt>
                <c:pt idx="28382">
                  <c:v>5.0059459999999998</c:v>
                </c:pt>
                <c:pt idx="28383">
                  <c:v>5.0034729999999996</c:v>
                </c:pt>
                <c:pt idx="28384">
                  <c:v>5.0095140000000002</c:v>
                </c:pt>
                <c:pt idx="28385">
                  <c:v>5.0124329999999997</c:v>
                </c:pt>
                <c:pt idx="28386">
                  <c:v>5.0116810000000003</c:v>
                </c:pt>
                <c:pt idx="28387">
                  <c:v>5.0151199999999996</c:v>
                </c:pt>
                <c:pt idx="28388">
                  <c:v>5.0164169999999997</c:v>
                </c:pt>
                <c:pt idx="28389">
                  <c:v>5.0130169999999996</c:v>
                </c:pt>
                <c:pt idx="28390">
                  <c:v>5.0111780000000001</c:v>
                </c:pt>
                <c:pt idx="28391">
                  <c:v>5.0095720000000004</c:v>
                </c:pt>
                <c:pt idx="28392">
                  <c:v>5.0082269999999998</c:v>
                </c:pt>
                <c:pt idx="28393">
                  <c:v>5.009595</c:v>
                </c:pt>
                <c:pt idx="28394">
                  <c:v>5.0105639999999996</c:v>
                </c:pt>
                <c:pt idx="28395">
                  <c:v>5.0106789999999997</c:v>
                </c:pt>
                <c:pt idx="28396">
                  <c:v>5.0105579999999996</c:v>
                </c:pt>
                <c:pt idx="28397">
                  <c:v>5.0080809999999998</c:v>
                </c:pt>
                <c:pt idx="28398">
                  <c:v>5.0085850000000001</c:v>
                </c:pt>
                <c:pt idx="28399">
                  <c:v>5.0116079999999998</c:v>
                </c:pt>
                <c:pt idx="28400">
                  <c:v>5.010694</c:v>
                </c:pt>
                <c:pt idx="28401">
                  <c:v>5.0123660000000001</c:v>
                </c:pt>
                <c:pt idx="28402">
                  <c:v>5.0172980000000003</c:v>
                </c:pt>
                <c:pt idx="28403">
                  <c:v>5.0151519999999996</c:v>
                </c:pt>
                <c:pt idx="28404">
                  <c:v>5.00943</c:v>
                </c:pt>
                <c:pt idx="28405">
                  <c:v>5.0124089999999999</c:v>
                </c:pt>
                <c:pt idx="28406">
                  <c:v>5.0146160000000002</c:v>
                </c:pt>
                <c:pt idx="28407">
                  <c:v>5.0097959999999997</c:v>
                </c:pt>
                <c:pt idx="28408">
                  <c:v>5.0134910000000001</c:v>
                </c:pt>
                <c:pt idx="28409">
                  <c:v>5.0225730000000004</c:v>
                </c:pt>
                <c:pt idx="28410">
                  <c:v>5.0220459999999996</c:v>
                </c:pt>
                <c:pt idx="28411">
                  <c:v>5.0181870000000002</c:v>
                </c:pt>
                <c:pt idx="28412">
                  <c:v>5.0216849999999997</c:v>
                </c:pt>
                <c:pt idx="28413">
                  <c:v>5.0231690000000002</c:v>
                </c:pt>
                <c:pt idx="28414">
                  <c:v>5.0190760000000001</c:v>
                </c:pt>
                <c:pt idx="28415">
                  <c:v>5.017366</c:v>
                </c:pt>
                <c:pt idx="28416">
                  <c:v>5.0187920000000004</c:v>
                </c:pt>
                <c:pt idx="28417">
                  <c:v>5.0198539999999996</c:v>
                </c:pt>
                <c:pt idx="28418">
                  <c:v>5.0183530000000003</c:v>
                </c:pt>
                <c:pt idx="28419">
                  <c:v>5.0141080000000002</c:v>
                </c:pt>
                <c:pt idx="28420">
                  <c:v>5.0134489999999996</c:v>
                </c:pt>
                <c:pt idx="28421">
                  <c:v>5.0162659999999999</c:v>
                </c:pt>
                <c:pt idx="28422">
                  <c:v>5.016921</c:v>
                </c:pt>
                <c:pt idx="28423">
                  <c:v>5.0184290000000003</c:v>
                </c:pt>
                <c:pt idx="28424">
                  <c:v>5.0198179999999999</c:v>
                </c:pt>
                <c:pt idx="28425">
                  <c:v>5.0165759999999997</c:v>
                </c:pt>
                <c:pt idx="28426">
                  <c:v>5.0190989999999998</c:v>
                </c:pt>
                <c:pt idx="28427">
                  <c:v>5.025995</c:v>
                </c:pt>
                <c:pt idx="28428">
                  <c:v>5.0229949999999999</c:v>
                </c:pt>
                <c:pt idx="28429">
                  <c:v>5.0175789999999996</c:v>
                </c:pt>
                <c:pt idx="28430">
                  <c:v>5.0189959999999996</c:v>
                </c:pt>
                <c:pt idx="28431">
                  <c:v>5.018726</c:v>
                </c:pt>
                <c:pt idx="28432">
                  <c:v>5.0197200000000004</c:v>
                </c:pt>
                <c:pt idx="28433">
                  <c:v>5.0245670000000002</c:v>
                </c:pt>
                <c:pt idx="28434">
                  <c:v>5.0241870000000004</c:v>
                </c:pt>
                <c:pt idx="28435">
                  <c:v>5.0196360000000002</c:v>
                </c:pt>
                <c:pt idx="28436">
                  <c:v>5.0195410000000003</c:v>
                </c:pt>
                <c:pt idx="28437">
                  <c:v>5.0223009999999997</c:v>
                </c:pt>
                <c:pt idx="28438">
                  <c:v>5.022551</c:v>
                </c:pt>
                <c:pt idx="28439">
                  <c:v>5.0190149999999996</c:v>
                </c:pt>
                <c:pt idx="28440">
                  <c:v>5.0185329999999997</c:v>
                </c:pt>
                <c:pt idx="28441">
                  <c:v>5.0211870000000003</c:v>
                </c:pt>
                <c:pt idx="28442">
                  <c:v>5.0234690000000004</c:v>
                </c:pt>
                <c:pt idx="28443">
                  <c:v>5.0205830000000002</c:v>
                </c:pt>
                <c:pt idx="28444">
                  <c:v>5.015218</c:v>
                </c:pt>
                <c:pt idx="28445">
                  <c:v>5.0179349999999996</c:v>
                </c:pt>
                <c:pt idx="28446">
                  <c:v>5.0208930000000001</c:v>
                </c:pt>
                <c:pt idx="28447">
                  <c:v>5.0182060000000002</c:v>
                </c:pt>
                <c:pt idx="28448">
                  <c:v>5.0185969999999998</c:v>
                </c:pt>
                <c:pt idx="28449">
                  <c:v>5.0226940000000004</c:v>
                </c:pt>
                <c:pt idx="28450">
                  <c:v>5.0251950000000001</c:v>
                </c:pt>
                <c:pt idx="28451">
                  <c:v>5.0231110000000001</c:v>
                </c:pt>
                <c:pt idx="28452">
                  <c:v>5.0208180000000002</c:v>
                </c:pt>
                <c:pt idx="28453">
                  <c:v>5.0208579999999996</c:v>
                </c:pt>
                <c:pt idx="28454">
                  <c:v>5.0224450000000003</c:v>
                </c:pt>
                <c:pt idx="28455">
                  <c:v>5.0238319999999996</c:v>
                </c:pt>
                <c:pt idx="28456">
                  <c:v>5.0218980000000002</c:v>
                </c:pt>
                <c:pt idx="28457">
                  <c:v>5.0176759999999998</c:v>
                </c:pt>
                <c:pt idx="28458">
                  <c:v>5.017741</c:v>
                </c:pt>
                <c:pt idx="28459">
                  <c:v>5.0211899999999998</c:v>
                </c:pt>
                <c:pt idx="28460">
                  <c:v>5.0224890000000002</c:v>
                </c:pt>
                <c:pt idx="28461">
                  <c:v>5.0228989999999998</c:v>
                </c:pt>
                <c:pt idx="28462">
                  <c:v>5.0241020000000001</c:v>
                </c:pt>
                <c:pt idx="28463">
                  <c:v>5.0229080000000002</c:v>
                </c:pt>
                <c:pt idx="28464">
                  <c:v>5.0238060000000004</c:v>
                </c:pt>
                <c:pt idx="28465">
                  <c:v>5.0266590000000004</c:v>
                </c:pt>
                <c:pt idx="28466">
                  <c:v>5.0290280000000003</c:v>
                </c:pt>
                <c:pt idx="28467">
                  <c:v>5.0291880000000004</c:v>
                </c:pt>
                <c:pt idx="28468">
                  <c:v>5.0248090000000003</c:v>
                </c:pt>
                <c:pt idx="28469">
                  <c:v>5.0218259999999999</c:v>
                </c:pt>
                <c:pt idx="28470">
                  <c:v>5.0243840000000004</c:v>
                </c:pt>
                <c:pt idx="28471">
                  <c:v>5.0297850000000004</c:v>
                </c:pt>
                <c:pt idx="28472">
                  <c:v>5.0315630000000002</c:v>
                </c:pt>
                <c:pt idx="28473">
                  <c:v>5.0266130000000002</c:v>
                </c:pt>
                <c:pt idx="28474">
                  <c:v>5.0265630000000003</c:v>
                </c:pt>
                <c:pt idx="28475">
                  <c:v>5.0296240000000001</c:v>
                </c:pt>
                <c:pt idx="28476">
                  <c:v>5.0249490000000003</c:v>
                </c:pt>
                <c:pt idx="28477">
                  <c:v>5.0232169999999998</c:v>
                </c:pt>
                <c:pt idx="28478">
                  <c:v>5.0295490000000003</c:v>
                </c:pt>
                <c:pt idx="28479">
                  <c:v>5.0301260000000001</c:v>
                </c:pt>
                <c:pt idx="28480">
                  <c:v>5.0279829999999999</c:v>
                </c:pt>
                <c:pt idx="28481">
                  <c:v>5.0292750000000002</c:v>
                </c:pt>
                <c:pt idx="28482">
                  <c:v>5.0306090000000001</c:v>
                </c:pt>
                <c:pt idx="28483">
                  <c:v>5.0316890000000001</c:v>
                </c:pt>
                <c:pt idx="28484">
                  <c:v>5.032381</c:v>
                </c:pt>
                <c:pt idx="28485">
                  <c:v>5.0311519999999996</c:v>
                </c:pt>
                <c:pt idx="28486">
                  <c:v>5.0308149999999996</c:v>
                </c:pt>
                <c:pt idx="28487">
                  <c:v>5.0314350000000001</c:v>
                </c:pt>
                <c:pt idx="28488">
                  <c:v>5.0307329999999997</c:v>
                </c:pt>
                <c:pt idx="28489">
                  <c:v>5.0312109999999999</c:v>
                </c:pt>
                <c:pt idx="28490">
                  <c:v>5.0341149999999999</c:v>
                </c:pt>
                <c:pt idx="28491">
                  <c:v>5.0357820000000002</c:v>
                </c:pt>
                <c:pt idx="28492">
                  <c:v>5.033137</c:v>
                </c:pt>
                <c:pt idx="28493">
                  <c:v>5.0327729999999997</c:v>
                </c:pt>
                <c:pt idx="28494">
                  <c:v>5.0329980000000001</c:v>
                </c:pt>
                <c:pt idx="28495">
                  <c:v>5.0300099999999999</c:v>
                </c:pt>
                <c:pt idx="28496">
                  <c:v>5.0315310000000002</c:v>
                </c:pt>
                <c:pt idx="28497">
                  <c:v>5.0370330000000001</c:v>
                </c:pt>
                <c:pt idx="28498">
                  <c:v>5.0395989999999999</c:v>
                </c:pt>
                <c:pt idx="28499">
                  <c:v>5.0367030000000002</c:v>
                </c:pt>
                <c:pt idx="28500">
                  <c:v>5.034313</c:v>
                </c:pt>
                <c:pt idx="28501">
                  <c:v>5.036594</c:v>
                </c:pt>
                <c:pt idx="28502">
                  <c:v>5.037706</c:v>
                </c:pt>
                <c:pt idx="28503">
                  <c:v>5.0342760000000002</c:v>
                </c:pt>
                <c:pt idx="28504">
                  <c:v>5.0350789999999996</c:v>
                </c:pt>
                <c:pt idx="28505">
                  <c:v>5.0384890000000002</c:v>
                </c:pt>
                <c:pt idx="28506">
                  <c:v>5.0352079999999999</c:v>
                </c:pt>
                <c:pt idx="28507">
                  <c:v>5.0354219999999996</c:v>
                </c:pt>
                <c:pt idx="28508">
                  <c:v>5.0407919999999997</c:v>
                </c:pt>
                <c:pt idx="28509">
                  <c:v>5.0397689999999997</c:v>
                </c:pt>
                <c:pt idx="28510">
                  <c:v>5.0361399999999996</c:v>
                </c:pt>
                <c:pt idx="28511">
                  <c:v>5.0355879999999997</c:v>
                </c:pt>
                <c:pt idx="28512">
                  <c:v>5.0385010000000001</c:v>
                </c:pt>
                <c:pt idx="28513">
                  <c:v>5.0416150000000002</c:v>
                </c:pt>
                <c:pt idx="28514">
                  <c:v>5.0415080000000003</c:v>
                </c:pt>
                <c:pt idx="28515">
                  <c:v>5.0384260000000003</c:v>
                </c:pt>
                <c:pt idx="28516">
                  <c:v>5.0365580000000003</c:v>
                </c:pt>
                <c:pt idx="28517">
                  <c:v>5.0382910000000001</c:v>
                </c:pt>
                <c:pt idx="28518">
                  <c:v>5.0406760000000004</c:v>
                </c:pt>
                <c:pt idx="28519">
                  <c:v>5.0387029999999999</c:v>
                </c:pt>
                <c:pt idx="28520">
                  <c:v>5.0348959999999998</c:v>
                </c:pt>
                <c:pt idx="28521">
                  <c:v>5.0337800000000001</c:v>
                </c:pt>
                <c:pt idx="28522">
                  <c:v>5.034878</c:v>
                </c:pt>
                <c:pt idx="28523">
                  <c:v>5.0378369999999997</c:v>
                </c:pt>
                <c:pt idx="28524">
                  <c:v>5.0396939999999999</c:v>
                </c:pt>
                <c:pt idx="28525">
                  <c:v>5.0366869999999997</c:v>
                </c:pt>
                <c:pt idx="28526">
                  <c:v>5.0331380000000001</c:v>
                </c:pt>
                <c:pt idx="28527">
                  <c:v>5.0336869999999996</c:v>
                </c:pt>
                <c:pt idx="28528">
                  <c:v>5.0360940000000003</c:v>
                </c:pt>
                <c:pt idx="28529">
                  <c:v>5.032438</c:v>
                </c:pt>
                <c:pt idx="28530">
                  <c:v>5.029928</c:v>
                </c:pt>
                <c:pt idx="28531">
                  <c:v>5.0369390000000003</c:v>
                </c:pt>
                <c:pt idx="28532">
                  <c:v>5.0433190000000003</c:v>
                </c:pt>
                <c:pt idx="28533">
                  <c:v>5.0450030000000003</c:v>
                </c:pt>
                <c:pt idx="28534">
                  <c:v>5.0453070000000002</c:v>
                </c:pt>
                <c:pt idx="28535">
                  <c:v>5.0447839999999999</c:v>
                </c:pt>
                <c:pt idx="28536">
                  <c:v>5.0477059999999998</c:v>
                </c:pt>
                <c:pt idx="28537">
                  <c:v>5.0527150000000001</c:v>
                </c:pt>
                <c:pt idx="28538">
                  <c:v>5.0510950000000001</c:v>
                </c:pt>
                <c:pt idx="28539">
                  <c:v>5.0465099999999996</c:v>
                </c:pt>
                <c:pt idx="28540">
                  <c:v>5.0467709999999997</c:v>
                </c:pt>
                <c:pt idx="28541">
                  <c:v>5.0476409999999996</c:v>
                </c:pt>
                <c:pt idx="28542">
                  <c:v>5.047434</c:v>
                </c:pt>
                <c:pt idx="28543">
                  <c:v>5.0465840000000002</c:v>
                </c:pt>
                <c:pt idx="28544">
                  <c:v>5.0434239999999999</c:v>
                </c:pt>
                <c:pt idx="28545">
                  <c:v>5.0402319999999996</c:v>
                </c:pt>
                <c:pt idx="28546">
                  <c:v>5.0414690000000002</c:v>
                </c:pt>
                <c:pt idx="28547">
                  <c:v>5.0462170000000004</c:v>
                </c:pt>
                <c:pt idx="28548">
                  <c:v>5.0460060000000002</c:v>
                </c:pt>
                <c:pt idx="28549">
                  <c:v>5.0417759999999996</c:v>
                </c:pt>
                <c:pt idx="28550">
                  <c:v>5.0424300000000004</c:v>
                </c:pt>
                <c:pt idx="28551">
                  <c:v>5.0439879999999997</c:v>
                </c:pt>
                <c:pt idx="28552">
                  <c:v>5.0412239999999997</c:v>
                </c:pt>
                <c:pt idx="28553">
                  <c:v>5.0442590000000003</c:v>
                </c:pt>
                <c:pt idx="28554">
                  <c:v>5.0512889999999997</c:v>
                </c:pt>
                <c:pt idx="28555">
                  <c:v>5.0509700000000004</c:v>
                </c:pt>
                <c:pt idx="28556">
                  <c:v>5.0477420000000004</c:v>
                </c:pt>
                <c:pt idx="28557">
                  <c:v>5.0478139999999998</c:v>
                </c:pt>
                <c:pt idx="28558">
                  <c:v>5.0494459999999997</c:v>
                </c:pt>
                <c:pt idx="28559">
                  <c:v>5.0510190000000001</c:v>
                </c:pt>
                <c:pt idx="28560">
                  <c:v>5.0516730000000001</c:v>
                </c:pt>
                <c:pt idx="28561">
                  <c:v>5.0526470000000003</c:v>
                </c:pt>
                <c:pt idx="28562">
                  <c:v>5.0538080000000001</c:v>
                </c:pt>
                <c:pt idx="28563">
                  <c:v>5.0503960000000001</c:v>
                </c:pt>
                <c:pt idx="28564">
                  <c:v>5.0490259999999996</c:v>
                </c:pt>
                <c:pt idx="28565">
                  <c:v>5.051399</c:v>
                </c:pt>
                <c:pt idx="28566">
                  <c:v>5.0511020000000002</c:v>
                </c:pt>
                <c:pt idx="28567">
                  <c:v>5.0525840000000004</c:v>
                </c:pt>
                <c:pt idx="28568">
                  <c:v>5.0557020000000001</c:v>
                </c:pt>
                <c:pt idx="28569">
                  <c:v>5.053058</c:v>
                </c:pt>
                <c:pt idx="28570">
                  <c:v>5.0519410000000002</c:v>
                </c:pt>
                <c:pt idx="28571">
                  <c:v>5.0550940000000004</c:v>
                </c:pt>
                <c:pt idx="28572">
                  <c:v>5.0558920000000001</c:v>
                </c:pt>
                <c:pt idx="28573">
                  <c:v>5.0550709999999999</c:v>
                </c:pt>
                <c:pt idx="28574">
                  <c:v>5.0567390000000003</c:v>
                </c:pt>
                <c:pt idx="28575">
                  <c:v>5.0552799999999998</c:v>
                </c:pt>
                <c:pt idx="28576">
                  <c:v>5.0537229999999997</c:v>
                </c:pt>
                <c:pt idx="28577">
                  <c:v>5.059291</c:v>
                </c:pt>
                <c:pt idx="28578">
                  <c:v>5.0615480000000002</c:v>
                </c:pt>
                <c:pt idx="28579">
                  <c:v>5.0554439999999996</c:v>
                </c:pt>
                <c:pt idx="28580">
                  <c:v>5.0540849999999997</c:v>
                </c:pt>
                <c:pt idx="28581">
                  <c:v>5.058891</c:v>
                </c:pt>
                <c:pt idx="28582">
                  <c:v>5.0563079999999996</c:v>
                </c:pt>
                <c:pt idx="28583">
                  <c:v>5.0518789999999996</c:v>
                </c:pt>
                <c:pt idx="28584">
                  <c:v>5.054386</c:v>
                </c:pt>
                <c:pt idx="28585">
                  <c:v>5.054208</c:v>
                </c:pt>
                <c:pt idx="28586">
                  <c:v>5.0533770000000002</c:v>
                </c:pt>
                <c:pt idx="28587">
                  <c:v>5.0557480000000004</c:v>
                </c:pt>
                <c:pt idx="28588">
                  <c:v>5.0535300000000003</c:v>
                </c:pt>
                <c:pt idx="28589">
                  <c:v>5.051399</c:v>
                </c:pt>
                <c:pt idx="28590">
                  <c:v>5.0549520000000001</c:v>
                </c:pt>
                <c:pt idx="28591">
                  <c:v>5.0538350000000003</c:v>
                </c:pt>
                <c:pt idx="28592">
                  <c:v>5.0514840000000003</c:v>
                </c:pt>
                <c:pt idx="28593">
                  <c:v>5.0547050000000002</c:v>
                </c:pt>
                <c:pt idx="28594">
                  <c:v>5.055402</c:v>
                </c:pt>
                <c:pt idx="28595">
                  <c:v>5.0527439999999997</c:v>
                </c:pt>
                <c:pt idx="28596">
                  <c:v>5.0561879999999997</c:v>
                </c:pt>
                <c:pt idx="28597">
                  <c:v>5.0587030000000004</c:v>
                </c:pt>
                <c:pt idx="28598">
                  <c:v>5.056654</c:v>
                </c:pt>
                <c:pt idx="28599">
                  <c:v>5.0558329999999998</c:v>
                </c:pt>
                <c:pt idx="28600">
                  <c:v>5.055415</c:v>
                </c:pt>
                <c:pt idx="28601">
                  <c:v>5.0539059999999996</c:v>
                </c:pt>
                <c:pt idx="28602">
                  <c:v>5.0544640000000003</c:v>
                </c:pt>
                <c:pt idx="28603">
                  <c:v>5.0564799999999996</c:v>
                </c:pt>
                <c:pt idx="28604">
                  <c:v>5.0562899999999997</c:v>
                </c:pt>
                <c:pt idx="28605">
                  <c:v>5.0529060000000001</c:v>
                </c:pt>
                <c:pt idx="28606">
                  <c:v>5.0576840000000001</c:v>
                </c:pt>
                <c:pt idx="28607">
                  <c:v>5.0631680000000001</c:v>
                </c:pt>
                <c:pt idx="28608">
                  <c:v>5.057633</c:v>
                </c:pt>
                <c:pt idx="28609">
                  <c:v>5.0578380000000003</c:v>
                </c:pt>
                <c:pt idx="28610">
                  <c:v>5.0654440000000003</c:v>
                </c:pt>
                <c:pt idx="28611">
                  <c:v>5.0639839999999996</c:v>
                </c:pt>
                <c:pt idx="28612">
                  <c:v>5.0630350000000002</c:v>
                </c:pt>
                <c:pt idx="28613">
                  <c:v>5.0663320000000001</c:v>
                </c:pt>
                <c:pt idx="28614">
                  <c:v>5.0641930000000004</c:v>
                </c:pt>
                <c:pt idx="28615">
                  <c:v>5.0640809999999998</c:v>
                </c:pt>
                <c:pt idx="28616">
                  <c:v>5.0699360000000002</c:v>
                </c:pt>
                <c:pt idx="28617">
                  <c:v>5.0695620000000003</c:v>
                </c:pt>
                <c:pt idx="28618">
                  <c:v>5.0659330000000002</c:v>
                </c:pt>
                <c:pt idx="28619">
                  <c:v>5.0681609999999999</c:v>
                </c:pt>
                <c:pt idx="28620">
                  <c:v>5.0715570000000003</c:v>
                </c:pt>
                <c:pt idx="28621">
                  <c:v>5.0714930000000003</c:v>
                </c:pt>
                <c:pt idx="28622">
                  <c:v>5.069712</c:v>
                </c:pt>
                <c:pt idx="28623">
                  <c:v>5.0698840000000001</c:v>
                </c:pt>
                <c:pt idx="28624">
                  <c:v>5.0694109999999997</c:v>
                </c:pt>
                <c:pt idx="28625">
                  <c:v>5.0668119999999996</c:v>
                </c:pt>
                <c:pt idx="28626">
                  <c:v>5.0664689999999997</c:v>
                </c:pt>
                <c:pt idx="28627">
                  <c:v>5.0675999999999997</c:v>
                </c:pt>
                <c:pt idx="28628">
                  <c:v>5.0681390000000004</c:v>
                </c:pt>
                <c:pt idx="28629">
                  <c:v>5.0690980000000003</c:v>
                </c:pt>
                <c:pt idx="28630">
                  <c:v>5.0689299999999999</c:v>
                </c:pt>
                <c:pt idx="28631">
                  <c:v>5.0652730000000004</c:v>
                </c:pt>
                <c:pt idx="28632">
                  <c:v>5.0655710000000003</c:v>
                </c:pt>
                <c:pt idx="28633">
                  <c:v>5.0700989999999999</c:v>
                </c:pt>
                <c:pt idx="28634">
                  <c:v>5.0682210000000003</c:v>
                </c:pt>
                <c:pt idx="28635">
                  <c:v>5.0625609999999996</c:v>
                </c:pt>
                <c:pt idx="28636">
                  <c:v>5.0651469999999996</c:v>
                </c:pt>
                <c:pt idx="28637">
                  <c:v>5.0699129999999997</c:v>
                </c:pt>
                <c:pt idx="28638">
                  <c:v>5.0675920000000003</c:v>
                </c:pt>
                <c:pt idx="28639">
                  <c:v>5.0639380000000003</c:v>
                </c:pt>
                <c:pt idx="28640">
                  <c:v>5.0599470000000002</c:v>
                </c:pt>
                <c:pt idx="28641">
                  <c:v>5.0590029999999997</c:v>
                </c:pt>
                <c:pt idx="28642">
                  <c:v>5.0685969999999996</c:v>
                </c:pt>
                <c:pt idx="28643">
                  <c:v>5.0720669999999997</c:v>
                </c:pt>
                <c:pt idx="28644">
                  <c:v>5.0654859999999999</c:v>
                </c:pt>
                <c:pt idx="28645">
                  <c:v>5.0614140000000001</c:v>
                </c:pt>
                <c:pt idx="28646">
                  <c:v>5.0623560000000003</c:v>
                </c:pt>
                <c:pt idx="28647">
                  <c:v>5.0642620000000003</c:v>
                </c:pt>
                <c:pt idx="28648">
                  <c:v>5.0650199999999996</c:v>
                </c:pt>
                <c:pt idx="28649">
                  <c:v>5.0648869999999997</c:v>
                </c:pt>
                <c:pt idx="28650">
                  <c:v>5.0647500000000001</c:v>
                </c:pt>
                <c:pt idx="28651">
                  <c:v>5.0662130000000003</c:v>
                </c:pt>
                <c:pt idx="28652">
                  <c:v>5.0696680000000001</c:v>
                </c:pt>
                <c:pt idx="28653">
                  <c:v>5.0701349999999996</c:v>
                </c:pt>
                <c:pt idx="28654">
                  <c:v>5.0670989999999998</c:v>
                </c:pt>
                <c:pt idx="28655">
                  <c:v>5.0640400000000003</c:v>
                </c:pt>
                <c:pt idx="28656">
                  <c:v>5.0639700000000003</c:v>
                </c:pt>
                <c:pt idx="28657">
                  <c:v>5.0651260000000002</c:v>
                </c:pt>
                <c:pt idx="28658">
                  <c:v>5.0646589999999998</c:v>
                </c:pt>
                <c:pt idx="28659">
                  <c:v>5.0657019999999999</c:v>
                </c:pt>
                <c:pt idx="28660">
                  <c:v>5.0671460000000002</c:v>
                </c:pt>
                <c:pt idx="28661">
                  <c:v>5.0658899999999996</c:v>
                </c:pt>
                <c:pt idx="28662">
                  <c:v>5.0679449999999999</c:v>
                </c:pt>
                <c:pt idx="28663">
                  <c:v>5.0711930000000001</c:v>
                </c:pt>
                <c:pt idx="28664">
                  <c:v>5.0700890000000003</c:v>
                </c:pt>
                <c:pt idx="28665">
                  <c:v>5.0738159999999999</c:v>
                </c:pt>
                <c:pt idx="28666">
                  <c:v>5.0777270000000003</c:v>
                </c:pt>
                <c:pt idx="28667">
                  <c:v>5.0735869999999998</c:v>
                </c:pt>
                <c:pt idx="28668">
                  <c:v>5.0723019999999996</c:v>
                </c:pt>
                <c:pt idx="28669">
                  <c:v>5.0743080000000003</c:v>
                </c:pt>
                <c:pt idx="28670">
                  <c:v>5.0746880000000001</c:v>
                </c:pt>
                <c:pt idx="28671">
                  <c:v>5.0758380000000001</c:v>
                </c:pt>
                <c:pt idx="28672">
                  <c:v>5.0761289999999999</c:v>
                </c:pt>
                <c:pt idx="28673">
                  <c:v>5.0749690000000003</c:v>
                </c:pt>
                <c:pt idx="28674">
                  <c:v>5.0755489999999996</c:v>
                </c:pt>
                <c:pt idx="28675">
                  <c:v>5.075183</c:v>
                </c:pt>
                <c:pt idx="28676">
                  <c:v>5.0762369999999999</c:v>
                </c:pt>
                <c:pt idx="28677">
                  <c:v>5.0795570000000003</c:v>
                </c:pt>
                <c:pt idx="28678">
                  <c:v>5.07918</c:v>
                </c:pt>
                <c:pt idx="28679">
                  <c:v>5.0816699999999999</c:v>
                </c:pt>
                <c:pt idx="28680">
                  <c:v>5.0873850000000003</c:v>
                </c:pt>
                <c:pt idx="28681">
                  <c:v>5.0872419999999998</c:v>
                </c:pt>
                <c:pt idx="28682">
                  <c:v>5.0860770000000004</c:v>
                </c:pt>
                <c:pt idx="28683">
                  <c:v>5.0856539999999999</c:v>
                </c:pt>
                <c:pt idx="28684">
                  <c:v>5.0823970000000003</c:v>
                </c:pt>
                <c:pt idx="28685">
                  <c:v>5.0787719999999998</c:v>
                </c:pt>
                <c:pt idx="28686">
                  <c:v>5.0818070000000004</c:v>
                </c:pt>
                <c:pt idx="28687">
                  <c:v>5.0876250000000001</c:v>
                </c:pt>
                <c:pt idx="28688">
                  <c:v>5.0878909999999999</c:v>
                </c:pt>
                <c:pt idx="28689">
                  <c:v>5.0845830000000003</c:v>
                </c:pt>
                <c:pt idx="28690">
                  <c:v>5.0838530000000004</c:v>
                </c:pt>
                <c:pt idx="28691">
                  <c:v>5.0842770000000002</c:v>
                </c:pt>
                <c:pt idx="28692">
                  <c:v>5.0830979999999997</c:v>
                </c:pt>
                <c:pt idx="28693">
                  <c:v>5.0825319999999996</c:v>
                </c:pt>
                <c:pt idx="28694">
                  <c:v>5.0837779999999997</c:v>
                </c:pt>
                <c:pt idx="28695">
                  <c:v>5.0863639999999997</c:v>
                </c:pt>
                <c:pt idx="28696">
                  <c:v>5.0860450000000004</c:v>
                </c:pt>
                <c:pt idx="28697">
                  <c:v>5.0816140000000001</c:v>
                </c:pt>
                <c:pt idx="28698">
                  <c:v>5.0820480000000003</c:v>
                </c:pt>
                <c:pt idx="28699">
                  <c:v>5.0839920000000003</c:v>
                </c:pt>
                <c:pt idx="28700">
                  <c:v>5.0832499999999996</c:v>
                </c:pt>
                <c:pt idx="28701">
                  <c:v>5.0819289999999997</c:v>
                </c:pt>
                <c:pt idx="28702">
                  <c:v>5.0801309999999997</c:v>
                </c:pt>
                <c:pt idx="28703">
                  <c:v>5.0761789999999998</c:v>
                </c:pt>
                <c:pt idx="28704">
                  <c:v>5.0717689999999997</c:v>
                </c:pt>
                <c:pt idx="28705">
                  <c:v>5.0743340000000003</c:v>
                </c:pt>
                <c:pt idx="28706">
                  <c:v>5.0787069999999996</c:v>
                </c:pt>
                <c:pt idx="28707">
                  <c:v>5.0773820000000001</c:v>
                </c:pt>
                <c:pt idx="28708">
                  <c:v>5.0757479999999999</c:v>
                </c:pt>
                <c:pt idx="28709">
                  <c:v>5.0758409999999996</c:v>
                </c:pt>
                <c:pt idx="28710">
                  <c:v>5.0799060000000003</c:v>
                </c:pt>
                <c:pt idx="28711">
                  <c:v>5.0826409999999997</c:v>
                </c:pt>
                <c:pt idx="28712">
                  <c:v>5.0815229999999998</c:v>
                </c:pt>
                <c:pt idx="28713">
                  <c:v>5.0822719999999997</c:v>
                </c:pt>
                <c:pt idx="28714">
                  <c:v>5.082033</c:v>
                </c:pt>
                <c:pt idx="28715">
                  <c:v>5.0784960000000003</c:v>
                </c:pt>
                <c:pt idx="28716">
                  <c:v>5.0815039999999998</c:v>
                </c:pt>
                <c:pt idx="28717">
                  <c:v>5.0847740000000003</c:v>
                </c:pt>
                <c:pt idx="28718">
                  <c:v>5.0811140000000004</c:v>
                </c:pt>
                <c:pt idx="28719">
                  <c:v>5.0788779999999996</c:v>
                </c:pt>
                <c:pt idx="28720">
                  <c:v>5.0793090000000003</c:v>
                </c:pt>
                <c:pt idx="28721">
                  <c:v>5.078004</c:v>
                </c:pt>
                <c:pt idx="28722">
                  <c:v>5.0792000000000002</c:v>
                </c:pt>
                <c:pt idx="28723">
                  <c:v>5.0822919999999998</c:v>
                </c:pt>
                <c:pt idx="28724">
                  <c:v>5.0843499999999997</c:v>
                </c:pt>
                <c:pt idx="28725">
                  <c:v>5.0862069999999999</c:v>
                </c:pt>
                <c:pt idx="28726">
                  <c:v>5.0897249999999996</c:v>
                </c:pt>
                <c:pt idx="28727">
                  <c:v>5.0892489999999997</c:v>
                </c:pt>
                <c:pt idx="28728">
                  <c:v>5.0885930000000004</c:v>
                </c:pt>
                <c:pt idx="28729">
                  <c:v>5.0938090000000003</c:v>
                </c:pt>
                <c:pt idx="28730">
                  <c:v>5.0955940000000002</c:v>
                </c:pt>
                <c:pt idx="28731">
                  <c:v>5.0911200000000001</c:v>
                </c:pt>
                <c:pt idx="28732">
                  <c:v>5.08819</c:v>
                </c:pt>
                <c:pt idx="28733">
                  <c:v>5.0876939999999999</c:v>
                </c:pt>
                <c:pt idx="28734">
                  <c:v>5.085769</c:v>
                </c:pt>
                <c:pt idx="28735">
                  <c:v>5.0857830000000002</c:v>
                </c:pt>
                <c:pt idx="28736">
                  <c:v>5.0897209999999999</c:v>
                </c:pt>
                <c:pt idx="28737">
                  <c:v>5.090166</c:v>
                </c:pt>
                <c:pt idx="28738">
                  <c:v>5.0884520000000002</c:v>
                </c:pt>
                <c:pt idx="28739">
                  <c:v>5.0864940000000001</c:v>
                </c:pt>
                <c:pt idx="28740">
                  <c:v>5.0848589999999998</c:v>
                </c:pt>
                <c:pt idx="28741">
                  <c:v>5.0867820000000004</c:v>
                </c:pt>
                <c:pt idx="28742">
                  <c:v>5.0912680000000003</c:v>
                </c:pt>
                <c:pt idx="28743">
                  <c:v>5.092746</c:v>
                </c:pt>
                <c:pt idx="28744">
                  <c:v>5.0900439999999998</c:v>
                </c:pt>
                <c:pt idx="28745">
                  <c:v>5.0901040000000002</c:v>
                </c:pt>
                <c:pt idx="28746">
                  <c:v>5.0917009999999996</c:v>
                </c:pt>
                <c:pt idx="28747">
                  <c:v>5.0884200000000002</c:v>
                </c:pt>
                <c:pt idx="28748">
                  <c:v>5.0896119999999998</c:v>
                </c:pt>
                <c:pt idx="28749">
                  <c:v>5.0933000000000002</c:v>
                </c:pt>
                <c:pt idx="28750">
                  <c:v>5.0897209999999999</c:v>
                </c:pt>
                <c:pt idx="28751">
                  <c:v>5.0870670000000002</c:v>
                </c:pt>
                <c:pt idx="28752">
                  <c:v>5.0881639999999999</c:v>
                </c:pt>
                <c:pt idx="28753">
                  <c:v>5.087809</c:v>
                </c:pt>
                <c:pt idx="28754">
                  <c:v>5.0926390000000001</c:v>
                </c:pt>
                <c:pt idx="28755">
                  <c:v>5.0973930000000003</c:v>
                </c:pt>
                <c:pt idx="28756">
                  <c:v>5.0938340000000002</c:v>
                </c:pt>
                <c:pt idx="28757">
                  <c:v>5.0929669999999998</c:v>
                </c:pt>
                <c:pt idx="28758">
                  <c:v>5.0961449999999999</c:v>
                </c:pt>
                <c:pt idx="28759">
                  <c:v>5.0945850000000004</c:v>
                </c:pt>
                <c:pt idx="28760">
                  <c:v>5.0964549999999997</c:v>
                </c:pt>
                <c:pt idx="28761">
                  <c:v>5.0986479999999998</c:v>
                </c:pt>
                <c:pt idx="28762">
                  <c:v>5.0961679999999996</c:v>
                </c:pt>
                <c:pt idx="28763">
                  <c:v>5.095135</c:v>
                </c:pt>
                <c:pt idx="28764">
                  <c:v>5.0979910000000004</c:v>
                </c:pt>
                <c:pt idx="28765">
                  <c:v>5.0993820000000003</c:v>
                </c:pt>
                <c:pt idx="28766">
                  <c:v>5.098789</c:v>
                </c:pt>
                <c:pt idx="28767">
                  <c:v>5.0986190000000002</c:v>
                </c:pt>
                <c:pt idx="28768">
                  <c:v>5.1008849999999999</c:v>
                </c:pt>
                <c:pt idx="28769">
                  <c:v>5.0996370000000004</c:v>
                </c:pt>
                <c:pt idx="28770">
                  <c:v>5.0965179999999997</c:v>
                </c:pt>
                <c:pt idx="28771">
                  <c:v>5.0975739999999998</c:v>
                </c:pt>
                <c:pt idx="28772">
                  <c:v>5.0973069999999998</c:v>
                </c:pt>
                <c:pt idx="28773">
                  <c:v>5.0947019999999998</c:v>
                </c:pt>
                <c:pt idx="28774">
                  <c:v>5.0977969999999999</c:v>
                </c:pt>
                <c:pt idx="28775">
                  <c:v>5.0971849999999996</c:v>
                </c:pt>
                <c:pt idx="28776">
                  <c:v>5.0898919999999999</c:v>
                </c:pt>
                <c:pt idx="28777">
                  <c:v>5.0903869999999998</c:v>
                </c:pt>
                <c:pt idx="28778">
                  <c:v>5.0958420000000002</c:v>
                </c:pt>
                <c:pt idx="28779">
                  <c:v>5.0951310000000003</c:v>
                </c:pt>
                <c:pt idx="28780">
                  <c:v>5.0945790000000004</c:v>
                </c:pt>
                <c:pt idx="28781">
                  <c:v>5.0983799999999997</c:v>
                </c:pt>
                <c:pt idx="28782">
                  <c:v>5.1013979999999997</c:v>
                </c:pt>
                <c:pt idx="28783">
                  <c:v>5.1022610000000004</c:v>
                </c:pt>
                <c:pt idx="28784">
                  <c:v>5.0986849999999997</c:v>
                </c:pt>
                <c:pt idx="28785">
                  <c:v>5.0956840000000003</c:v>
                </c:pt>
                <c:pt idx="28786">
                  <c:v>5.0983229999999997</c:v>
                </c:pt>
                <c:pt idx="28787">
                  <c:v>5.1005219999999998</c:v>
                </c:pt>
                <c:pt idx="28788">
                  <c:v>5.1023940000000003</c:v>
                </c:pt>
                <c:pt idx="28789">
                  <c:v>5.1008979999999999</c:v>
                </c:pt>
                <c:pt idx="28790">
                  <c:v>5.1003230000000004</c:v>
                </c:pt>
                <c:pt idx="28791">
                  <c:v>5.1019680000000003</c:v>
                </c:pt>
                <c:pt idx="28792">
                  <c:v>5.100543</c:v>
                </c:pt>
                <c:pt idx="28793">
                  <c:v>5.1003699999999998</c:v>
                </c:pt>
                <c:pt idx="28794">
                  <c:v>5.1027979999999999</c:v>
                </c:pt>
                <c:pt idx="28795">
                  <c:v>5.1039180000000002</c:v>
                </c:pt>
                <c:pt idx="28796">
                  <c:v>5.1027380000000004</c:v>
                </c:pt>
                <c:pt idx="28797">
                  <c:v>5.0999759999999998</c:v>
                </c:pt>
                <c:pt idx="28798">
                  <c:v>5.0974380000000004</c:v>
                </c:pt>
                <c:pt idx="28799">
                  <c:v>5.0990529999999996</c:v>
                </c:pt>
                <c:pt idx="28800">
                  <c:v>5.1034540000000002</c:v>
                </c:pt>
                <c:pt idx="28801">
                  <c:v>5.1048939999999998</c:v>
                </c:pt>
                <c:pt idx="28802">
                  <c:v>5.1039339999999997</c:v>
                </c:pt>
                <c:pt idx="28803">
                  <c:v>5.103523</c:v>
                </c:pt>
                <c:pt idx="28804">
                  <c:v>5.1046649999999998</c:v>
                </c:pt>
                <c:pt idx="28805">
                  <c:v>5.1042420000000002</c:v>
                </c:pt>
                <c:pt idx="28806">
                  <c:v>5.1077170000000001</c:v>
                </c:pt>
                <c:pt idx="28807">
                  <c:v>5.1110509999999998</c:v>
                </c:pt>
                <c:pt idx="28808">
                  <c:v>5.1085929999999999</c:v>
                </c:pt>
                <c:pt idx="28809">
                  <c:v>5.105963</c:v>
                </c:pt>
                <c:pt idx="28810">
                  <c:v>5.1050659999999999</c:v>
                </c:pt>
                <c:pt idx="28811">
                  <c:v>5.1040929999999998</c:v>
                </c:pt>
                <c:pt idx="28812">
                  <c:v>5.1034360000000003</c:v>
                </c:pt>
                <c:pt idx="28813">
                  <c:v>5.1044650000000003</c:v>
                </c:pt>
                <c:pt idx="28814">
                  <c:v>5.107043</c:v>
                </c:pt>
                <c:pt idx="28815">
                  <c:v>5.1076290000000002</c:v>
                </c:pt>
                <c:pt idx="28816">
                  <c:v>5.1087199999999999</c:v>
                </c:pt>
                <c:pt idx="28817">
                  <c:v>5.1084360000000002</c:v>
                </c:pt>
                <c:pt idx="28818">
                  <c:v>5.1055679999999999</c:v>
                </c:pt>
                <c:pt idx="28819">
                  <c:v>5.1052229999999996</c:v>
                </c:pt>
                <c:pt idx="28820">
                  <c:v>5.1069639999999996</c:v>
                </c:pt>
                <c:pt idx="28821">
                  <c:v>5.1086879999999999</c:v>
                </c:pt>
                <c:pt idx="28822">
                  <c:v>5.1130509999999996</c:v>
                </c:pt>
                <c:pt idx="28823">
                  <c:v>5.115164</c:v>
                </c:pt>
                <c:pt idx="28824">
                  <c:v>5.1125759999999998</c:v>
                </c:pt>
                <c:pt idx="28825">
                  <c:v>5.112927</c:v>
                </c:pt>
                <c:pt idx="28826">
                  <c:v>5.1133290000000002</c:v>
                </c:pt>
                <c:pt idx="28827">
                  <c:v>5.111027</c:v>
                </c:pt>
                <c:pt idx="28828">
                  <c:v>5.1128999999999998</c:v>
                </c:pt>
                <c:pt idx="28829">
                  <c:v>5.1164579999999997</c:v>
                </c:pt>
                <c:pt idx="28830">
                  <c:v>5.1172230000000001</c:v>
                </c:pt>
                <c:pt idx="28831">
                  <c:v>5.1151949999999999</c:v>
                </c:pt>
                <c:pt idx="28832">
                  <c:v>5.1146900000000004</c:v>
                </c:pt>
                <c:pt idx="28833">
                  <c:v>5.1158359999999998</c:v>
                </c:pt>
                <c:pt idx="28834">
                  <c:v>5.1126469999999999</c:v>
                </c:pt>
                <c:pt idx="28835">
                  <c:v>5.1101939999999999</c:v>
                </c:pt>
                <c:pt idx="28836">
                  <c:v>5.1099750000000004</c:v>
                </c:pt>
                <c:pt idx="28837">
                  <c:v>5.1075900000000001</c:v>
                </c:pt>
                <c:pt idx="28838">
                  <c:v>5.1063900000000002</c:v>
                </c:pt>
                <c:pt idx="28839">
                  <c:v>5.108981</c:v>
                </c:pt>
                <c:pt idx="28840">
                  <c:v>5.1109900000000001</c:v>
                </c:pt>
                <c:pt idx="28841">
                  <c:v>5.111631</c:v>
                </c:pt>
                <c:pt idx="28842">
                  <c:v>5.1137769999999998</c:v>
                </c:pt>
                <c:pt idx="28843">
                  <c:v>5.1112299999999999</c:v>
                </c:pt>
                <c:pt idx="28844">
                  <c:v>5.1077110000000001</c:v>
                </c:pt>
                <c:pt idx="28845">
                  <c:v>5.110735</c:v>
                </c:pt>
                <c:pt idx="28846">
                  <c:v>5.11313</c:v>
                </c:pt>
                <c:pt idx="28847">
                  <c:v>5.1115940000000002</c:v>
                </c:pt>
                <c:pt idx="28848">
                  <c:v>5.1121119999999998</c:v>
                </c:pt>
                <c:pt idx="28849">
                  <c:v>5.111307</c:v>
                </c:pt>
                <c:pt idx="28850">
                  <c:v>5.1106509999999998</c:v>
                </c:pt>
                <c:pt idx="28851">
                  <c:v>5.1146399999999996</c:v>
                </c:pt>
                <c:pt idx="28852">
                  <c:v>5.1187779999999998</c:v>
                </c:pt>
                <c:pt idx="28853">
                  <c:v>5.1202189999999996</c:v>
                </c:pt>
                <c:pt idx="28854">
                  <c:v>5.1195539999999999</c:v>
                </c:pt>
                <c:pt idx="28855">
                  <c:v>5.1167959999999999</c:v>
                </c:pt>
                <c:pt idx="28856">
                  <c:v>5.1160909999999999</c:v>
                </c:pt>
                <c:pt idx="28857">
                  <c:v>5.1166600000000004</c:v>
                </c:pt>
                <c:pt idx="28858">
                  <c:v>5.1143200000000002</c:v>
                </c:pt>
                <c:pt idx="28859">
                  <c:v>5.1164949999999996</c:v>
                </c:pt>
                <c:pt idx="28860">
                  <c:v>5.1217579999999998</c:v>
                </c:pt>
                <c:pt idx="28861">
                  <c:v>5.1199240000000001</c:v>
                </c:pt>
                <c:pt idx="28862">
                  <c:v>5.1183899999999998</c:v>
                </c:pt>
                <c:pt idx="28863">
                  <c:v>5.1216609999999996</c:v>
                </c:pt>
                <c:pt idx="28864">
                  <c:v>5.1222200000000004</c:v>
                </c:pt>
                <c:pt idx="28865">
                  <c:v>5.1215080000000004</c:v>
                </c:pt>
                <c:pt idx="28866">
                  <c:v>5.1222589999999997</c:v>
                </c:pt>
                <c:pt idx="28867">
                  <c:v>5.1216010000000001</c:v>
                </c:pt>
                <c:pt idx="28868">
                  <c:v>5.1221880000000004</c:v>
                </c:pt>
                <c:pt idx="28869">
                  <c:v>5.1217009999999998</c:v>
                </c:pt>
                <c:pt idx="28870">
                  <c:v>5.121327</c:v>
                </c:pt>
                <c:pt idx="28871">
                  <c:v>5.1249729999999998</c:v>
                </c:pt>
                <c:pt idx="28872">
                  <c:v>5.1257609999999998</c:v>
                </c:pt>
                <c:pt idx="28873">
                  <c:v>5.12249</c:v>
                </c:pt>
                <c:pt idx="28874">
                  <c:v>5.1212879999999998</c:v>
                </c:pt>
                <c:pt idx="28875">
                  <c:v>5.1214820000000003</c:v>
                </c:pt>
                <c:pt idx="28876">
                  <c:v>5.1221300000000003</c:v>
                </c:pt>
                <c:pt idx="28877">
                  <c:v>5.1226089999999997</c:v>
                </c:pt>
                <c:pt idx="28878">
                  <c:v>5.1217750000000004</c:v>
                </c:pt>
                <c:pt idx="28879">
                  <c:v>5.1213850000000001</c:v>
                </c:pt>
                <c:pt idx="28880">
                  <c:v>5.1212200000000001</c:v>
                </c:pt>
                <c:pt idx="28881">
                  <c:v>5.1202529999999999</c:v>
                </c:pt>
                <c:pt idx="28882">
                  <c:v>5.1229969999999998</c:v>
                </c:pt>
                <c:pt idx="28883">
                  <c:v>5.1258600000000003</c:v>
                </c:pt>
                <c:pt idx="28884">
                  <c:v>5.1218899999999996</c:v>
                </c:pt>
                <c:pt idx="28885">
                  <c:v>5.1176729999999999</c:v>
                </c:pt>
                <c:pt idx="28886">
                  <c:v>5.1170730000000004</c:v>
                </c:pt>
                <c:pt idx="28887">
                  <c:v>5.1176329999999997</c:v>
                </c:pt>
                <c:pt idx="28888">
                  <c:v>5.1199320000000004</c:v>
                </c:pt>
                <c:pt idx="28889">
                  <c:v>5.1195700000000004</c:v>
                </c:pt>
                <c:pt idx="28890">
                  <c:v>5.1188149999999997</c:v>
                </c:pt>
                <c:pt idx="28891">
                  <c:v>5.1199820000000003</c:v>
                </c:pt>
                <c:pt idx="28892">
                  <c:v>5.1203510000000003</c:v>
                </c:pt>
                <c:pt idx="28893">
                  <c:v>5.1192010000000003</c:v>
                </c:pt>
                <c:pt idx="28894">
                  <c:v>5.1188130000000003</c:v>
                </c:pt>
                <c:pt idx="28895">
                  <c:v>5.122274</c:v>
                </c:pt>
                <c:pt idx="28896">
                  <c:v>5.1219190000000001</c:v>
                </c:pt>
                <c:pt idx="28897">
                  <c:v>5.1180950000000003</c:v>
                </c:pt>
                <c:pt idx="28898">
                  <c:v>5.1184390000000004</c:v>
                </c:pt>
                <c:pt idx="28899">
                  <c:v>5.1217730000000001</c:v>
                </c:pt>
                <c:pt idx="28900">
                  <c:v>5.1237630000000003</c:v>
                </c:pt>
                <c:pt idx="28901">
                  <c:v>5.123602</c:v>
                </c:pt>
                <c:pt idx="28902">
                  <c:v>5.1248570000000004</c:v>
                </c:pt>
                <c:pt idx="28903">
                  <c:v>5.1285990000000004</c:v>
                </c:pt>
                <c:pt idx="28904">
                  <c:v>5.131653</c:v>
                </c:pt>
                <c:pt idx="28905">
                  <c:v>5.1275959999999996</c:v>
                </c:pt>
                <c:pt idx="28906">
                  <c:v>5.1218750000000002</c:v>
                </c:pt>
                <c:pt idx="28907">
                  <c:v>5.1234820000000001</c:v>
                </c:pt>
                <c:pt idx="28908">
                  <c:v>5.1279250000000003</c:v>
                </c:pt>
                <c:pt idx="28909">
                  <c:v>5.1315059999999999</c:v>
                </c:pt>
                <c:pt idx="28910">
                  <c:v>5.130992</c:v>
                </c:pt>
                <c:pt idx="28911">
                  <c:v>5.1320490000000003</c:v>
                </c:pt>
                <c:pt idx="28912">
                  <c:v>5.1336760000000004</c:v>
                </c:pt>
                <c:pt idx="28913">
                  <c:v>5.1331319999999998</c:v>
                </c:pt>
                <c:pt idx="28914">
                  <c:v>5.1360159999999997</c:v>
                </c:pt>
                <c:pt idx="28915">
                  <c:v>5.1362719999999999</c:v>
                </c:pt>
                <c:pt idx="28916">
                  <c:v>5.1351659999999999</c:v>
                </c:pt>
                <c:pt idx="28917">
                  <c:v>5.1355449999999996</c:v>
                </c:pt>
                <c:pt idx="28918">
                  <c:v>5.1340680000000001</c:v>
                </c:pt>
                <c:pt idx="28919">
                  <c:v>5.1334390000000001</c:v>
                </c:pt>
                <c:pt idx="28920">
                  <c:v>5.135999</c:v>
                </c:pt>
                <c:pt idx="28921">
                  <c:v>5.13748</c:v>
                </c:pt>
                <c:pt idx="28922">
                  <c:v>5.1350990000000003</c:v>
                </c:pt>
                <c:pt idx="28923">
                  <c:v>5.134563</c:v>
                </c:pt>
                <c:pt idx="28924">
                  <c:v>5.1338809999999997</c:v>
                </c:pt>
                <c:pt idx="28925">
                  <c:v>5.1308530000000001</c:v>
                </c:pt>
                <c:pt idx="28926">
                  <c:v>5.134957</c:v>
                </c:pt>
                <c:pt idx="28927">
                  <c:v>5.1394539999999997</c:v>
                </c:pt>
                <c:pt idx="28928">
                  <c:v>5.1339560000000004</c:v>
                </c:pt>
                <c:pt idx="28929">
                  <c:v>5.1312870000000004</c:v>
                </c:pt>
                <c:pt idx="28930">
                  <c:v>5.1369160000000003</c:v>
                </c:pt>
                <c:pt idx="28931">
                  <c:v>5.1355399999999998</c:v>
                </c:pt>
                <c:pt idx="28932">
                  <c:v>5.1308800000000003</c:v>
                </c:pt>
                <c:pt idx="28933">
                  <c:v>5.1318580000000003</c:v>
                </c:pt>
                <c:pt idx="28934">
                  <c:v>5.1371180000000001</c:v>
                </c:pt>
                <c:pt idx="28935">
                  <c:v>5.1378870000000001</c:v>
                </c:pt>
                <c:pt idx="28936">
                  <c:v>5.1340170000000001</c:v>
                </c:pt>
                <c:pt idx="28937">
                  <c:v>5.136139</c:v>
                </c:pt>
                <c:pt idx="28938">
                  <c:v>5.1423459999999999</c:v>
                </c:pt>
                <c:pt idx="28939">
                  <c:v>5.1390640000000003</c:v>
                </c:pt>
                <c:pt idx="28940">
                  <c:v>5.1324529999999999</c:v>
                </c:pt>
                <c:pt idx="28941">
                  <c:v>5.1352739999999999</c:v>
                </c:pt>
                <c:pt idx="28942">
                  <c:v>5.1376419999999996</c:v>
                </c:pt>
                <c:pt idx="28943">
                  <c:v>5.1321279999999998</c:v>
                </c:pt>
                <c:pt idx="28944">
                  <c:v>5.1328079999999998</c:v>
                </c:pt>
                <c:pt idx="28945">
                  <c:v>5.1355599999999999</c:v>
                </c:pt>
                <c:pt idx="28946">
                  <c:v>5.1347560000000003</c:v>
                </c:pt>
                <c:pt idx="28947">
                  <c:v>5.1355149999999998</c:v>
                </c:pt>
                <c:pt idx="28948">
                  <c:v>5.1369550000000004</c:v>
                </c:pt>
                <c:pt idx="28949">
                  <c:v>5.1384309999999997</c:v>
                </c:pt>
                <c:pt idx="28950">
                  <c:v>5.139278</c:v>
                </c:pt>
                <c:pt idx="28951">
                  <c:v>5.1383869999999998</c:v>
                </c:pt>
                <c:pt idx="28952">
                  <c:v>5.1400969999999999</c:v>
                </c:pt>
                <c:pt idx="28953">
                  <c:v>5.1413919999999997</c:v>
                </c:pt>
                <c:pt idx="28954">
                  <c:v>5.1385009999999998</c:v>
                </c:pt>
                <c:pt idx="28955">
                  <c:v>5.1394460000000004</c:v>
                </c:pt>
                <c:pt idx="28956">
                  <c:v>5.1429299999999998</c:v>
                </c:pt>
                <c:pt idx="28957">
                  <c:v>5.1391939999999998</c:v>
                </c:pt>
                <c:pt idx="28958">
                  <c:v>5.1381600000000001</c:v>
                </c:pt>
                <c:pt idx="28959">
                  <c:v>5.1426439999999998</c:v>
                </c:pt>
                <c:pt idx="28960">
                  <c:v>5.1371529999999996</c:v>
                </c:pt>
                <c:pt idx="28961">
                  <c:v>5.13422</c:v>
                </c:pt>
                <c:pt idx="28962">
                  <c:v>5.1448359999999997</c:v>
                </c:pt>
                <c:pt idx="28963">
                  <c:v>5.1468189999999998</c:v>
                </c:pt>
                <c:pt idx="28964">
                  <c:v>5.1416170000000001</c:v>
                </c:pt>
                <c:pt idx="28965">
                  <c:v>5.144482</c:v>
                </c:pt>
                <c:pt idx="28966">
                  <c:v>5.148549</c:v>
                </c:pt>
                <c:pt idx="28967">
                  <c:v>5.1477950000000003</c:v>
                </c:pt>
                <c:pt idx="28968">
                  <c:v>5.1469279999999999</c:v>
                </c:pt>
                <c:pt idx="28969">
                  <c:v>5.1490960000000001</c:v>
                </c:pt>
                <c:pt idx="28970">
                  <c:v>5.1472429999999996</c:v>
                </c:pt>
                <c:pt idx="28971">
                  <c:v>5.1443159999999999</c:v>
                </c:pt>
                <c:pt idx="28972">
                  <c:v>5.1493469999999997</c:v>
                </c:pt>
                <c:pt idx="28973">
                  <c:v>5.1488930000000002</c:v>
                </c:pt>
                <c:pt idx="28974">
                  <c:v>5.1449509999999998</c:v>
                </c:pt>
                <c:pt idx="28975">
                  <c:v>5.1483100000000004</c:v>
                </c:pt>
                <c:pt idx="28976">
                  <c:v>5.148263</c:v>
                </c:pt>
                <c:pt idx="28977">
                  <c:v>5.1496209999999998</c:v>
                </c:pt>
                <c:pt idx="28978">
                  <c:v>5.1562830000000002</c:v>
                </c:pt>
                <c:pt idx="28979">
                  <c:v>5.1525840000000001</c:v>
                </c:pt>
                <c:pt idx="28980">
                  <c:v>5.1446839999999998</c:v>
                </c:pt>
                <c:pt idx="28981">
                  <c:v>5.1488040000000002</c:v>
                </c:pt>
                <c:pt idx="28982">
                  <c:v>5.1528520000000002</c:v>
                </c:pt>
                <c:pt idx="28983">
                  <c:v>5.1482239999999999</c:v>
                </c:pt>
                <c:pt idx="28984">
                  <c:v>5.1508320000000003</c:v>
                </c:pt>
                <c:pt idx="28985">
                  <c:v>5.1535880000000001</c:v>
                </c:pt>
                <c:pt idx="28986">
                  <c:v>5.1500300000000001</c:v>
                </c:pt>
                <c:pt idx="28987">
                  <c:v>5.1502429999999997</c:v>
                </c:pt>
                <c:pt idx="28988">
                  <c:v>5.1507870000000002</c:v>
                </c:pt>
                <c:pt idx="28989">
                  <c:v>5.1471460000000002</c:v>
                </c:pt>
                <c:pt idx="28990">
                  <c:v>5.1473959999999996</c:v>
                </c:pt>
                <c:pt idx="28991">
                  <c:v>5.1526379999999996</c:v>
                </c:pt>
                <c:pt idx="28992">
                  <c:v>5.1533040000000003</c:v>
                </c:pt>
                <c:pt idx="28993">
                  <c:v>5.149438</c:v>
                </c:pt>
                <c:pt idx="28994">
                  <c:v>5.1498309999999998</c:v>
                </c:pt>
                <c:pt idx="28995">
                  <c:v>5.1549940000000003</c:v>
                </c:pt>
                <c:pt idx="28996">
                  <c:v>5.1579949999999997</c:v>
                </c:pt>
                <c:pt idx="28997">
                  <c:v>5.15747</c:v>
                </c:pt>
                <c:pt idx="28998">
                  <c:v>5.1589640000000001</c:v>
                </c:pt>
                <c:pt idx="28999">
                  <c:v>5.1604510000000001</c:v>
                </c:pt>
                <c:pt idx="29000">
                  <c:v>5.1585760000000001</c:v>
                </c:pt>
                <c:pt idx="29001">
                  <c:v>5.1552870000000004</c:v>
                </c:pt>
                <c:pt idx="29002">
                  <c:v>5.1537319999999998</c:v>
                </c:pt>
                <c:pt idx="29003">
                  <c:v>5.1568519999999998</c:v>
                </c:pt>
                <c:pt idx="29004">
                  <c:v>5.1572560000000003</c:v>
                </c:pt>
                <c:pt idx="29005">
                  <c:v>5.155138</c:v>
                </c:pt>
                <c:pt idx="29006">
                  <c:v>5.1569599999999998</c:v>
                </c:pt>
                <c:pt idx="29007">
                  <c:v>5.1567309999999997</c:v>
                </c:pt>
                <c:pt idx="29008">
                  <c:v>5.1578439999999999</c:v>
                </c:pt>
                <c:pt idx="29009">
                  <c:v>5.161092</c:v>
                </c:pt>
                <c:pt idx="29010">
                  <c:v>5.1605420000000004</c:v>
                </c:pt>
                <c:pt idx="29011">
                  <c:v>5.1586400000000001</c:v>
                </c:pt>
                <c:pt idx="29012">
                  <c:v>5.1587829999999997</c:v>
                </c:pt>
                <c:pt idx="29013">
                  <c:v>5.1590239999999996</c:v>
                </c:pt>
                <c:pt idx="29014">
                  <c:v>5.1589219999999996</c:v>
                </c:pt>
                <c:pt idx="29015">
                  <c:v>5.1588789999999998</c:v>
                </c:pt>
                <c:pt idx="29016">
                  <c:v>5.1602730000000001</c:v>
                </c:pt>
                <c:pt idx="29017">
                  <c:v>5.1600859999999997</c:v>
                </c:pt>
                <c:pt idx="29018">
                  <c:v>5.1576750000000002</c:v>
                </c:pt>
                <c:pt idx="29019">
                  <c:v>5.156568</c:v>
                </c:pt>
                <c:pt idx="29020">
                  <c:v>5.1570119999999999</c:v>
                </c:pt>
                <c:pt idx="29021">
                  <c:v>5.1566979999999996</c:v>
                </c:pt>
                <c:pt idx="29022">
                  <c:v>5.1547489999999998</c:v>
                </c:pt>
                <c:pt idx="29023">
                  <c:v>5.1547470000000004</c:v>
                </c:pt>
                <c:pt idx="29024">
                  <c:v>5.1567699999999999</c:v>
                </c:pt>
                <c:pt idx="29025">
                  <c:v>5.154833</c:v>
                </c:pt>
                <c:pt idx="29026">
                  <c:v>5.1522490000000003</c:v>
                </c:pt>
                <c:pt idx="29027">
                  <c:v>5.1550320000000003</c:v>
                </c:pt>
                <c:pt idx="29028">
                  <c:v>5.1571340000000001</c:v>
                </c:pt>
                <c:pt idx="29029">
                  <c:v>5.156072</c:v>
                </c:pt>
                <c:pt idx="29030">
                  <c:v>5.1555119999999999</c:v>
                </c:pt>
                <c:pt idx="29031">
                  <c:v>5.1585780000000003</c:v>
                </c:pt>
                <c:pt idx="29032">
                  <c:v>5.1598769999999998</c:v>
                </c:pt>
                <c:pt idx="29033">
                  <c:v>5.1594579999999999</c:v>
                </c:pt>
                <c:pt idx="29034">
                  <c:v>5.1618779999999997</c:v>
                </c:pt>
                <c:pt idx="29035">
                  <c:v>5.1608559999999999</c:v>
                </c:pt>
                <c:pt idx="29036">
                  <c:v>5.1597900000000001</c:v>
                </c:pt>
                <c:pt idx="29037">
                  <c:v>5.163888</c:v>
                </c:pt>
                <c:pt idx="29038">
                  <c:v>5.1647990000000004</c:v>
                </c:pt>
                <c:pt idx="29039">
                  <c:v>5.1620179999999998</c:v>
                </c:pt>
                <c:pt idx="29040">
                  <c:v>5.1612549999999997</c:v>
                </c:pt>
                <c:pt idx="29041">
                  <c:v>5.1620150000000002</c:v>
                </c:pt>
                <c:pt idx="29042">
                  <c:v>5.1609389999999999</c:v>
                </c:pt>
                <c:pt idx="29043">
                  <c:v>5.1623520000000003</c:v>
                </c:pt>
                <c:pt idx="29044">
                  <c:v>5.164174</c:v>
                </c:pt>
                <c:pt idx="29045">
                  <c:v>5.1623650000000003</c:v>
                </c:pt>
                <c:pt idx="29046">
                  <c:v>5.1637490000000001</c:v>
                </c:pt>
                <c:pt idx="29047">
                  <c:v>5.1661270000000004</c:v>
                </c:pt>
                <c:pt idx="29048">
                  <c:v>5.1635479999999996</c:v>
                </c:pt>
                <c:pt idx="29049">
                  <c:v>5.1611029999999998</c:v>
                </c:pt>
                <c:pt idx="29050">
                  <c:v>5.1627270000000003</c:v>
                </c:pt>
                <c:pt idx="29051">
                  <c:v>5.165178</c:v>
                </c:pt>
                <c:pt idx="29052">
                  <c:v>5.1671940000000003</c:v>
                </c:pt>
                <c:pt idx="29053">
                  <c:v>5.167605</c:v>
                </c:pt>
                <c:pt idx="29054">
                  <c:v>5.1643129999999999</c:v>
                </c:pt>
                <c:pt idx="29055">
                  <c:v>5.162852</c:v>
                </c:pt>
                <c:pt idx="29056">
                  <c:v>5.1657099999999998</c:v>
                </c:pt>
                <c:pt idx="29057">
                  <c:v>5.1687890000000003</c:v>
                </c:pt>
                <c:pt idx="29058">
                  <c:v>5.1700749999999998</c:v>
                </c:pt>
                <c:pt idx="29059">
                  <c:v>5.1686290000000001</c:v>
                </c:pt>
                <c:pt idx="29060">
                  <c:v>5.1708809999999996</c:v>
                </c:pt>
                <c:pt idx="29061">
                  <c:v>5.1754220000000002</c:v>
                </c:pt>
                <c:pt idx="29062">
                  <c:v>5.1751139999999998</c:v>
                </c:pt>
                <c:pt idx="29063">
                  <c:v>5.1711539999999996</c:v>
                </c:pt>
                <c:pt idx="29064">
                  <c:v>5.1721940000000002</c:v>
                </c:pt>
                <c:pt idx="29065">
                  <c:v>5.1734819999999999</c:v>
                </c:pt>
                <c:pt idx="29066">
                  <c:v>5.1694019999999998</c:v>
                </c:pt>
                <c:pt idx="29067">
                  <c:v>5.1689780000000001</c:v>
                </c:pt>
                <c:pt idx="29068">
                  <c:v>5.1735139999999999</c:v>
                </c:pt>
                <c:pt idx="29069">
                  <c:v>5.1749169999999998</c:v>
                </c:pt>
                <c:pt idx="29070">
                  <c:v>5.171862</c:v>
                </c:pt>
                <c:pt idx="29071">
                  <c:v>5.1697639999999998</c:v>
                </c:pt>
                <c:pt idx="29072">
                  <c:v>5.1711039999999997</c:v>
                </c:pt>
                <c:pt idx="29073">
                  <c:v>5.1743160000000001</c:v>
                </c:pt>
                <c:pt idx="29074">
                  <c:v>5.1756739999999999</c:v>
                </c:pt>
                <c:pt idx="29075">
                  <c:v>5.1733120000000001</c:v>
                </c:pt>
                <c:pt idx="29076">
                  <c:v>5.1703390000000002</c:v>
                </c:pt>
                <c:pt idx="29077">
                  <c:v>5.1697509999999998</c:v>
                </c:pt>
                <c:pt idx="29078">
                  <c:v>5.1708610000000004</c:v>
                </c:pt>
                <c:pt idx="29079">
                  <c:v>5.174264</c:v>
                </c:pt>
                <c:pt idx="29080">
                  <c:v>5.1757629999999999</c:v>
                </c:pt>
                <c:pt idx="29081">
                  <c:v>5.1712290000000003</c:v>
                </c:pt>
                <c:pt idx="29082">
                  <c:v>5.1675399999999998</c:v>
                </c:pt>
                <c:pt idx="29083">
                  <c:v>5.1653219999999997</c:v>
                </c:pt>
                <c:pt idx="29084">
                  <c:v>5.1640160000000002</c:v>
                </c:pt>
                <c:pt idx="29085">
                  <c:v>5.1649620000000001</c:v>
                </c:pt>
                <c:pt idx="29086">
                  <c:v>5.1648589999999999</c:v>
                </c:pt>
                <c:pt idx="29087">
                  <c:v>5.164415</c:v>
                </c:pt>
                <c:pt idx="29088">
                  <c:v>5.1671040000000001</c:v>
                </c:pt>
                <c:pt idx="29089">
                  <c:v>5.1682499999999996</c:v>
                </c:pt>
                <c:pt idx="29090">
                  <c:v>5.1641599999999999</c:v>
                </c:pt>
                <c:pt idx="29091">
                  <c:v>5.1664139999999996</c:v>
                </c:pt>
                <c:pt idx="29092">
                  <c:v>5.1726000000000001</c:v>
                </c:pt>
                <c:pt idx="29093">
                  <c:v>5.1685340000000002</c:v>
                </c:pt>
                <c:pt idx="29094">
                  <c:v>5.1648259999999997</c:v>
                </c:pt>
                <c:pt idx="29095">
                  <c:v>5.1694040000000001</c:v>
                </c:pt>
                <c:pt idx="29096">
                  <c:v>5.171144</c:v>
                </c:pt>
                <c:pt idx="29097">
                  <c:v>5.17021</c:v>
                </c:pt>
                <c:pt idx="29098">
                  <c:v>5.173254</c:v>
                </c:pt>
                <c:pt idx="29099">
                  <c:v>5.1759329999999997</c:v>
                </c:pt>
                <c:pt idx="29100">
                  <c:v>5.1753539999999996</c:v>
                </c:pt>
                <c:pt idx="29101">
                  <c:v>5.1744219999999999</c:v>
                </c:pt>
                <c:pt idx="29102">
                  <c:v>5.1746290000000004</c:v>
                </c:pt>
                <c:pt idx="29103">
                  <c:v>5.1773429999999996</c:v>
                </c:pt>
                <c:pt idx="29104">
                  <c:v>5.1786469999999998</c:v>
                </c:pt>
                <c:pt idx="29105">
                  <c:v>5.1778490000000001</c:v>
                </c:pt>
                <c:pt idx="29106">
                  <c:v>5.1800819999999996</c:v>
                </c:pt>
                <c:pt idx="29107">
                  <c:v>5.1792790000000002</c:v>
                </c:pt>
                <c:pt idx="29108">
                  <c:v>5.1745429999999999</c:v>
                </c:pt>
                <c:pt idx="29109">
                  <c:v>5.1745710000000003</c:v>
                </c:pt>
                <c:pt idx="29110">
                  <c:v>5.1764429999999999</c:v>
                </c:pt>
                <c:pt idx="29111">
                  <c:v>5.1752760000000002</c:v>
                </c:pt>
                <c:pt idx="29112">
                  <c:v>5.1767029999999998</c:v>
                </c:pt>
                <c:pt idx="29113">
                  <c:v>5.1797339999999998</c:v>
                </c:pt>
                <c:pt idx="29114">
                  <c:v>5.1759329999999997</c:v>
                </c:pt>
                <c:pt idx="29115">
                  <c:v>5.172739</c:v>
                </c:pt>
                <c:pt idx="29116">
                  <c:v>5.1797560000000002</c:v>
                </c:pt>
                <c:pt idx="29117">
                  <c:v>5.1832149999999997</c:v>
                </c:pt>
                <c:pt idx="29118">
                  <c:v>5.178693</c:v>
                </c:pt>
                <c:pt idx="29119">
                  <c:v>5.1788889999999999</c:v>
                </c:pt>
                <c:pt idx="29120">
                  <c:v>5.1816990000000001</c:v>
                </c:pt>
                <c:pt idx="29121">
                  <c:v>5.1855089999999997</c:v>
                </c:pt>
                <c:pt idx="29122">
                  <c:v>5.1882830000000002</c:v>
                </c:pt>
                <c:pt idx="29123">
                  <c:v>5.1824349999999999</c:v>
                </c:pt>
                <c:pt idx="29124">
                  <c:v>5.1794570000000002</c:v>
                </c:pt>
                <c:pt idx="29125">
                  <c:v>5.1848089999999996</c:v>
                </c:pt>
                <c:pt idx="29126">
                  <c:v>5.1848679999999998</c:v>
                </c:pt>
                <c:pt idx="29127">
                  <c:v>5.1844640000000002</c:v>
                </c:pt>
                <c:pt idx="29128">
                  <c:v>5.1881339999999998</c:v>
                </c:pt>
                <c:pt idx="29129">
                  <c:v>5.1840820000000001</c:v>
                </c:pt>
                <c:pt idx="29130">
                  <c:v>5.1795369999999998</c:v>
                </c:pt>
                <c:pt idx="29131">
                  <c:v>5.1845160000000003</c:v>
                </c:pt>
                <c:pt idx="29132">
                  <c:v>5.1874770000000003</c:v>
                </c:pt>
                <c:pt idx="29133">
                  <c:v>5.1873719999999999</c:v>
                </c:pt>
                <c:pt idx="29134">
                  <c:v>5.1879920000000004</c:v>
                </c:pt>
                <c:pt idx="29135">
                  <c:v>5.184761</c:v>
                </c:pt>
                <c:pt idx="29136">
                  <c:v>5.1814650000000002</c:v>
                </c:pt>
                <c:pt idx="29137">
                  <c:v>5.1805539999999999</c:v>
                </c:pt>
                <c:pt idx="29138">
                  <c:v>5.1803530000000002</c:v>
                </c:pt>
                <c:pt idx="29139">
                  <c:v>5.1805560000000002</c:v>
                </c:pt>
                <c:pt idx="29140">
                  <c:v>5.1781870000000003</c:v>
                </c:pt>
                <c:pt idx="29141">
                  <c:v>5.1781389999999998</c:v>
                </c:pt>
                <c:pt idx="29142">
                  <c:v>5.1820890000000004</c:v>
                </c:pt>
                <c:pt idx="29143">
                  <c:v>5.1837689999999998</c:v>
                </c:pt>
                <c:pt idx="29144">
                  <c:v>5.1831170000000002</c:v>
                </c:pt>
                <c:pt idx="29145">
                  <c:v>5.1823449999999998</c:v>
                </c:pt>
                <c:pt idx="29146">
                  <c:v>5.1812420000000001</c:v>
                </c:pt>
                <c:pt idx="29147">
                  <c:v>5.1825869999999998</c:v>
                </c:pt>
                <c:pt idx="29148">
                  <c:v>5.1810039999999997</c:v>
                </c:pt>
                <c:pt idx="29149">
                  <c:v>5.1783890000000001</c:v>
                </c:pt>
                <c:pt idx="29150">
                  <c:v>5.1813250000000002</c:v>
                </c:pt>
                <c:pt idx="29151">
                  <c:v>5.1818860000000004</c:v>
                </c:pt>
                <c:pt idx="29152">
                  <c:v>5.1789740000000002</c:v>
                </c:pt>
                <c:pt idx="29153">
                  <c:v>5.1801069999999996</c:v>
                </c:pt>
                <c:pt idx="29154">
                  <c:v>5.1829070000000002</c:v>
                </c:pt>
                <c:pt idx="29155">
                  <c:v>5.1836820000000001</c:v>
                </c:pt>
                <c:pt idx="29156">
                  <c:v>5.1843380000000003</c:v>
                </c:pt>
                <c:pt idx="29157">
                  <c:v>5.185975</c:v>
                </c:pt>
                <c:pt idx="29158">
                  <c:v>5.1869649999999998</c:v>
                </c:pt>
                <c:pt idx="29159">
                  <c:v>5.1832710000000004</c:v>
                </c:pt>
                <c:pt idx="29160">
                  <c:v>5.1852369999999999</c:v>
                </c:pt>
                <c:pt idx="29161">
                  <c:v>5.1904899999999996</c:v>
                </c:pt>
                <c:pt idx="29162">
                  <c:v>5.184196</c:v>
                </c:pt>
                <c:pt idx="29163">
                  <c:v>5.182817</c:v>
                </c:pt>
                <c:pt idx="29164">
                  <c:v>5.1929650000000001</c:v>
                </c:pt>
                <c:pt idx="29165">
                  <c:v>5.1934329999999997</c:v>
                </c:pt>
                <c:pt idx="29166">
                  <c:v>5.1884030000000001</c:v>
                </c:pt>
                <c:pt idx="29167">
                  <c:v>5.1871580000000002</c:v>
                </c:pt>
                <c:pt idx="29168">
                  <c:v>5.183891</c:v>
                </c:pt>
                <c:pt idx="29169">
                  <c:v>5.18384</c:v>
                </c:pt>
                <c:pt idx="29170">
                  <c:v>5.1865889999999997</c:v>
                </c:pt>
                <c:pt idx="29171">
                  <c:v>5.1871239999999998</c:v>
                </c:pt>
                <c:pt idx="29172">
                  <c:v>5.1869009999999998</c:v>
                </c:pt>
                <c:pt idx="29173">
                  <c:v>5.1851989999999999</c:v>
                </c:pt>
                <c:pt idx="29174">
                  <c:v>5.1861249999999997</c:v>
                </c:pt>
                <c:pt idx="29175">
                  <c:v>5.1896570000000004</c:v>
                </c:pt>
                <c:pt idx="29176">
                  <c:v>5.1885240000000001</c:v>
                </c:pt>
                <c:pt idx="29177">
                  <c:v>5.1833419999999997</c:v>
                </c:pt>
                <c:pt idx="29178">
                  <c:v>5.1826179999999997</c:v>
                </c:pt>
                <c:pt idx="29179">
                  <c:v>5.1869440000000004</c:v>
                </c:pt>
                <c:pt idx="29180">
                  <c:v>5.1890859999999996</c:v>
                </c:pt>
                <c:pt idx="29181">
                  <c:v>5.1859669999999998</c:v>
                </c:pt>
                <c:pt idx="29182">
                  <c:v>5.1849670000000003</c:v>
                </c:pt>
                <c:pt idx="29183">
                  <c:v>5.1892100000000001</c:v>
                </c:pt>
                <c:pt idx="29184">
                  <c:v>5.1915380000000004</c:v>
                </c:pt>
                <c:pt idx="29185">
                  <c:v>5.1902179999999998</c:v>
                </c:pt>
                <c:pt idx="29186">
                  <c:v>5.1930129999999997</c:v>
                </c:pt>
                <c:pt idx="29187">
                  <c:v>5.1984519999999996</c:v>
                </c:pt>
                <c:pt idx="29188">
                  <c:v>5.1995459999999998</c:v>
                </c:pt>
                <c:pt idx="29189">
                  <c:v>5.1979410000000001</c:v>
                </c:pt>
                <c:pt idx="29190">
                  <c:v>5.1959429999999998</c:v>
                </c:pt>
                <c:pt idx="29191">
                  <c:v>5.1927349999999999</c:v>
                </c:pt>
                <c:pt idx="29192">
                  <c:v>5.1911389999999997</c:v>
                </c:pt>
                <c:pt idx="29193">
                  <c:v>5.1910590000000001</c:v>
                </c:pt>
                <c:pt idx="29194">
                  <c:v>5.1925179999999997</c:v>
                </c:pt>
                <c:pt idx="29195">
                  <c:v>5.1943739999999998</c:v>
                </c:pt>
                <c:pt idx="29196">
                  <c:v>5.1926800000000002</c:v>
                </c:pt>
                <c:pt idx="29197">
                  <c:v>5.1901729999999997</c:v>
                </c:pt>
                <c:pt idx="29198">
                  <c:v>5.1891280000000002</c:v>
                </c:pt>
                <c:pt idx="29199">
                  <c:v>5.1889839999999996</c:v>
                </c:pt>
                <c:pt idx="29200">
                  <c:v>5.1903839999999999</c:v>
                </c:pt>
                <c:pt idx="29201">
                  <c:v>5.1949170000000002</c:v>
                </c:pt>
                <c:pt idx="29202">
                  <c:v>5.1953529999999999</c:v>
                </c:pt>
                <c:pt idx="29203">
                  <c:v>5.1906330000000001</c:v>
                </c:pt>
                <c:pt idx="29204">
                  <c:v>5.1891160000000003</c:v>
                </c:pt>
                <c:pt idx="29205">
                  <c:v>5.1926629999999996</c:v>
                </c:pt>
                <c:pt idx="29206">
                  <c:v>5.1973799999999999</c:v>
                </c:pt>
                <c:pt idx="29207">
                  <c:v>5.1938199999999997</c:v>
                </c:pt>
                <c:pt idx="29208">
                  <c:v>5.1925970000000001</c:v>
                </c:pt>
                <c:pt idx="29209">
                  <c:v>5.2040499999999996</c:v>
                </c:pt>
                <c:pt idx="29210">
                  <c:v>5.2051990000000004</c:v>
                </c:pt>
                <c:pt idx="29211">
                  <c:v>5.1996659999999997</c:v>
                </c:pt>
                <c:pt idx="29212">
                  <c:v>5.2017639999999998</c:v>
                </c:pt>
                <c:pt idx="29213">
                  <c:v>5.2001169999999997</c:v>
                </c:pt>
                <c:pt idx="29214">
                  <c:v>5.1970789999999996</c:v>
                </c:pt>
                <c:pt idx="29215">
                  <c:v>5.1974619999999998</c:v>
                </c:pt>
                <c:pt idx="29216">
                  <c:v>5.1973539999999998</c:v>
                </c:pt>
                <c:pt idx="29217">
                  <c:v>5.1969120000000002</c:v>
                </c:pt>
                <c:pt idx="29218">
                  <c:v>5.1948020000000001</c:v>
                </c:pt>
                <c:pt idx="29219">
                  <c:v>5.1966910000000004</c:v>
                </c:pt>
                <c:pt idx="29220">
                  <c:v>5.2022089999999999</c:v>
                </c:pt>
                <c:pt idx="29221">
                  <c:v>5.2024800000000004</c:v>
                </c:pt>
                <c:pt idx="29222">
                  <c:v>5.2023440000000001</c:v>
                </c:pt>
                <c:pt idx="29223">
                  <c:v>5.2025240000000004</c:v>
                </c:pt>
                <c:pt idx="29224">
                  <c:v>5.1966390000000002</c:v>
                </c:pt>
                <c:pt idx="29225">
                  <c:v>5.1943479999999997</c:v>
                </c:pt>
                <c:pt idx="29226">
                  <c:v>5.1963280000000003</c:v>
                </c:pt>
                <c:pt idx="29227">
                  <c:v>5.1941740000000003</c:v>
                </c:pt>
                <c:pt idx="29228">
                  <c:v>5.1971590000000001</c:v>
                </c:pt>
                <c:pt idx="29229">
                  <c:v>5.2040449999999998</c:v>
                </c:pt>
                <c:pt idx="29230">
                  <c:v>5.2055049999999996</c:v>
                </c:pt>
                <c:pt idx="29231">
                  <c:v>5.2033490000000002</c:v>
                </c:pt>
                <c:pt idx="29232">
                  <c:v>5.2007120000000002</c:v>
                </c:pt>
                <c:pt idx="29233">
                  <c:v>5.1984909999999998</c:v>
                </c:pt>
                <c:pt idx="29234">
                  <c:v>5.1981260000000002</c:v>
                </c:pt>
                <c:pt idx="29235">
                  <c:v>5.1998350000000002</c:v>
                </c:pt>
                <c:pt idx="29236">
                  <c:v>5.2017449999999998</c:v>
                </c:pt>
                <c:pt idx="29237">
                  <c:v>5.1992279999999997</c:v>
                </c:pt>
                <c:pt idx="29238">
                  <c:v>5.1982869999999997</c:v>
                </c:pt>
                <c:pt idx="29239">
                  <c:v>5.2008979999999996</c:v>
                </c:pt>
                <c:pt idx="29240">
                  <c:v>5.2011229999999999</c:v>
                </c:pt>
                <c:pt idx="29241">
                  <c:v>5.2005650000000001</c:v>
                </c:pt>
                <c:pt idx="29242">
                  <c:v>5.2022079999999997</c:v>
                </c:pt>
                <c:pt idx="29243">
                  <c:v>5.2019780000000004</c:v>
                </c:pt>
                <c:pt idx="29244">
                  <c:v>5.1987699999999997</c:v>
                </c:pt>
                <c:pt idx="29245">
                  <c:v>5.198582</c:v>
                </c:pt>
                <c:pt idx="29246">
                  <c:v>5.1994829999999999</c:v>
                </c:pt>
                <c:pt idx="29247">
                  <c:v>5.1983259999999998</c:v>
                </c:pt>
                <c:pt idx="29248">
                  <c:v>5.2024509999999999</c:v>
                </c:pt>
                <c:pt idx="29249">
                  <c:v>5.2047429999999997</c:v>
                </c:pt>
                <c:pt idx="29250">
                  <c:v>5.1994439999999997</c:v>
                </c:pt>
                <c:pt idx="29251">
                  <c:v>5.1992900000000004</c:v>
                </c:pt>
                <c:pt idx="29252">
                  <c:v>5.202534</c:v>
                </c:pt>
                <c:pt idx="29253">
                  <c:v>5.2014810000000002</c:v>
                </c:pt>
                <c:pt idx="29254">
                  <c:v>5.2008429999999999</c:v>
                </c:pt>
                <c:pt idx="29255">
                  <c:v>5.2043340000000002</c:v>
                </c:pt>
                <c:pt idx="29256">
                  <c:v>5.2019010000000003</c:v>
                </c:pt>
                <c:pt idx="29257">
                  <c:v>5.1995399999999998</c:v>
                </c:pt>
                <c:pt idx="29258">
                  <c:v>5.2038349999999998</c:v>
                </c:pt>
                <c:pt idx="29259">
                  <c:v>5.2051829999999999</c:v>
                </c:pt>
                <c:pt idx="29260">
                  <c:v>5.2055239999999996</c:v>
                </c:pt>
                <c:pt idx="29261">
                  <c:v>5.2116150000000001</c:v>
                </c:pt>
                <c:pt idx="29262">
                  <c:v>5.2131949999999998</c:v>
                </c:pt>
                <c:pt idx="29263">
                  <c:v>5.2078309999999997</c:v>
                </c:pt>
                <c:pt idx="29264">
                  <c:v>5.2047999999999996</c:v>
                </c:pt>
                <c:pt idx="29265">
                  <c:v>5.2076219999999998</c:v>
                </c:pt>
                <c:pt idx="29266">
                  <c:v>5.2097300000000004</c:v>
                </c:pt>
                <c:pt idx="29267">
                  <c:v>5.2080520000000003</c:v>
                </c:pt>
                <c:pt idx="29268">
                  <c:v>5.2063699999999997</c:v>
                </c:pt>
                <c:pt idx="29269">
                  <c:v>5.2089660000000002</c:v>
                </c:pt>
                <c:pt idx="29270">
                  <c:v>5.2158379999999998</c:v>
                </c:pt>
                <c:pt idx="29271">
                  <c:v>5.2147940000000004</c:v>
                </c:pt>
                <c:pt idx="29272">
                  <c:v>5.2103219999999997</c:v>
                </c:pt>
                <c:pt idx="29273">
                  <c:v>5.2143069999999998</c:v>
                </c:pt>
                <c:pt idx="29274">
                  <c:v>5.2123869999999997</c:v>
                </c:pt>
                <c:pt idx="29275">
                  <c:v>5.2073159999999996</c:v>
                </c:pt>
                <c:pt idx="29276">
                  <c:v>5.2133630000000002</c:v>
                </c:pt>
                <c:pt idx="29277">
                  <c:v>5.2165270000000001</c:v>
                </c:pt>
                <c:pt idx="29278">
                  <c:v>5.2105319999999997</c:v>
                </c:pt>
                <c:pt idx="29279">
                  <c:v>5.2084700000000002</c:v>
                </c:pt>
                <c:pt idx="29280">
                  <c:v>5.2106510000000004</c:v>
                </c:pt>
                <c:pt idx="29281">
                  <c:v>5.2097389999999999</c:v>
                </c:pt>
                <c:pt idx="29282">
                  <c:v>5.209085</c:v>
                </c:pt>
                <c:pt idx="29283">
                  <c:v>5.2126109999999999</c:v>
                </c:pt>
                <c:pt idx="29284">
                  <c:v>5.2144209999999998</c:v>
                </c:pt>
                <c:pt idx="29285">
                  <c:v>5.2141380000000002</c:v>
                </c:pt>
                <c:pt idx="29286">
                  <c:v>5.2147639999999997</c:v>
                </c:pt>
                <c:pt idx="29287">
                  <c:v>5.2167909999999997</c:v>
                </c:pt>
                <c:pt idx="29288">
                  <c:v>5.2171500000000002</c:v>
                </c:pt>
                <c:pt idx="29289">
                  <c:v>5.2166439999999996</c:v>
                </c:pt>
                <c:pt idx="29290">
                  <c:v>5.219678</c:v>
                </c:pt>
                <c:pt idx="29291">
                  <c:v>5.2210210000000004</c:v>
                </c:pt>
                <c:pt idx="29292">
                  <c:v>5.2218819999999999</c:v>
                </c:pt>
                <c:pt idx="29293">
                  <c:v>5.2211280000000002</c:v>
                </c:pt>
                <c:pt idx="29294">
                  <c:v>5.2183169999999999</c:v>
                </c:pt>
                <c:pt idx="29295">
                  <c:v>5.218299</c:v>
                </c:pt>
                <c:pt idx="29296">
                  <c:v>5.2178230000000001</c:v>
                </c:pt>
                <c:pt idx="29297">
                  <c:v>5.2186250000000003</c:v>
                </c:pt>
                <c:pt idx="29298">
                  <c:v>5.2230759999999998</c:v>
                </c:pt>
                <c:pt idx="29299">
                  <c:v>5.2227750000000004</c:v>
                </c:pt>
                <c:pt idx="29300">
                  <c:v>5.2174360000000002</c:v>
                </c:pt>
                <c:pt idx="29301">
                  <c:v>5.2197199999999997</c:v>
                </c:pt>
                <c:pt idx="29302">
                  <c:v>5.2241850000000003</c:v>
                </c:pt>
                <c:pt idx="29303">
                  <c:v>5.2228180000000002</c:v>
                </c:pt>
                <c:pt idx="29304">
                  <c:v>5.2239690000000003</c:v>
                </c:pt>
                <c:pt idx="29305">
                  <c:v>5.2267929999999998</c:v>
                </c:pt>
                <c:pt idx="29306">
                  <c:v>5.2229239999999999</c:v>
                </c:pt>
                <c:pt idx="29307">
                  <c:v>5.2199949999999999</c:v>
                </c:pt>
                <c:pt idx="29308">
                  <c:v>5.2228459999999997</c:v>
                </c:pt>
                <c:pt idx="29309">
                  <c:v>5.2222</c:v>
                </c:pt>
                <c:pt idx="29310">
                  <c:v>5.2195200000000002</c:v>
                </c:pt>
                <c:pt idx="29311">
                  <c:v>5.224405</c:v>
                </c:pt>
                <c:pt idx="29312">
                  <c:v>5.2309830000000002</c:v>
                </c:pt>
                <c:pt idx="29313">
                  <c:v>5.2280610000000003</c:v>
                </c:pt>
                <c:pt idx="29314">
                  <c:v>5.2229979999999996</c:v>
                </c:pt>
                <c:pt idx="29315">
                  <c:v>5.223179</c:v>
                </c:pt>
                <c:pt idx="29316">
                  <c:v>5.2236580000000004</c:v>
                </c:pt>
                <c:pt idx="29317">
                  <c:v>5.2232779999999996</c:v>
                </c:pt>
                <c:pt idx="29318">
                  <c:v>5.2223620000000004</c:v>
                </c:pt>
                <c:pt idx="29319">
                  <c:v>5.2258529999999999</c:v>
                </c:pt>
                <c:pt idx="29320">
                  <c:v>5.2290929999999998</c:v>
                </c:pt>
                <c:pt idx="29321">
                  <c:v>5.2249249999999998</c:v>
                </c:pt>
                <c:pt idx="29322">
                  <c:v>5.2238340000000001</c:v>
                </c:pt>
                <c:pt idx="29323">
                  <c:v>5.2263510000000002</c:v>
                </c:pt>
                <c:pt idx="29324">
                  <c:v>5.2264169999999996</c:v>
                </c:pt>
                <c:pt idx="29325">
                  <c:v>5.2277120000000004</c:v>
                </c:pt>
                <c:pt idx="29326">
                  <c:v>5.230302</c:v>
                </c:pt>
                <c:pt idx="29327">
                  <c:v>5.2336130000000001</c:v>
                </c:pt>
                <c:pt idx="29328">
                  <c:v>5.2373260000000004</c:v>
                </c:pt>
                <c:pt idx="29329">
                  <c:v>5.2364170000000003</c:v>
                </c:pt>
                <c:pt idx="29330">
                  <c:v>5.234534</c:v>
                </c:pt>
                <c:pt idx="29331">
                  <c:v>5.2354149999999997</c:v>
                </c:pt>
                <c:pt idx="29332">
                  <c:v>5.2324210000000004</c:v>
                </c:pt>
                <c:pt idx="29333">
                  <c:v>5.227563</c:v>
                </c:pt>
                <c:pt idx="29334">
                  <c:v>5.2283580000000001</c:v>
                </c:pt>
                <c:pt idx="29335">
                  <c:v>5.2292180000000004</c:v>
                </c:pt>
                <c:pt idx="29336">
                  <c:v>5.225803</c:v>
                </c:pt>
                <c:pt idx="29337">
                  <c:v>5.2256200000000002</c:v>
                </c:pt>
                <c:pt idx="29338">
                  <c:v>5.2271700000000001</c:v>
                </c:pt>
                <c:pt idx="29339">
                  <c:v>5.2265610000000002</c:v>
                </c:pt>
                <c:pt idx="29340">
                  <c:v>5.225454</c:v>
                </c:pt>
                <c:pt idx="29341">
                  <c:v>5.225136</c:v>
                </c:pt>
                <c:pt idx="29342">
                  <c:v>5.2277339999999999</c:v>
                </c:pt>
                <c:pt idx="29343">
                  <c:v>5.2292199999999998</c:v>
                </c:pt>
                <c:pt idx="29344">
                  <c:v>5.226343</c:v>
                </c:pt>
                <c:pt idx="29345">
                  <c:v>5.2249930000000004</c:v>
                </c:pt>
                <c:pt idx="29346">
                  <c:v>5.2255149999999997</c:v>
                </c:pt>
                <c:pt idx="29347">
                  <c:v>5.2252609999999997</c:v>
                </c:pt>
                <c:pt idx="29348">
                  <c:v>5.2262459999999997</c:v>
                </c:pt>
                <c:pt idx="29349">
                  <c:v>5.2278599999999997</c:v>
                </c:pt>
                <c:pt idx="29350">
                  <c:v>5.2281490000000002</c:v>
                </c:pt>
                <c:pt idx="29351">
                  <c:v>5.2276790000000002</c:v>
                </c:pt>
                <c:pt idx="29352">
                  <c:v>5.2275070000000001</c:v>
                </c:pt>
                <c:pt idx="29353">
                  <c:v>5.2320580000000003</c:v>
                </c:pt>
                <c:pt idx="29354">
                  <c:v>5.2358710000000004</c:v>
                </c:pt>
                <c:pt idx="29355">
                  <c:v>5.2335219999999998</c:v>
                </c:pt>
                <c:pt idx="29356">
                  <c:v>5.2324299999999999</c:v>
                </c:pt>
                <c:pt idx="29357">
                  <c:v>5.2360280000000001</c:v>
                </c:pt>
                <c:pt idx="29358">
                  <c:v>5.2354960000000004</c:v>
                </c:pt>
                <c:pt idx="29359">
                  <c:v>5.234032</c:v>
                </c:pt>
                <c:pt idx="29360">
                  <c:v>5.2396089999999997</c:v>
                </c:pt>
                <c:pt idx="29361">
                  <c:v>5.2396599999999998</c:v>
                </c:pt>
                <c:pt idx="29362">
                  <c:v>5.2317900000000002</c:v>
                </c:pt>
                <c:pt idx="29363">
                  <c:v>5.231757</c:v>
                </c:pt>
                <c:pt idx="29364">
                  <c:v>5.2335250000000002</c:v>
                </c:pt>
                <c:pt idx="29365">
                  <c:v>5.2303540000000002</c:v>
                </c:pt>
                <c:pt idx="29366">
                  <c:v>5.2315709999999997</c:v>
                </c:pt>
                <c:pt idx="29367">
                  <c:v>5.2323360000000001</c:v>
                </c:pt>
                <c:pt idx="29368">
                  <c:v>5.2296950000000004</c:v>
                </c:pt>
                <c:pt idx="29369">
                  <c:v>5.2313520000000002</c:v>
                </c:pt>
                <c:pt idx="29370">
                  <c:v>5.2351989999999997</c:v>
                </c:pt>
                <c:pt idx="29371">
                  <c:v>5.2347609999999998</c:v>
                </c:pt>
                <c:pt idx="29372">
                  <c:v>5.2317369999999999</c:v>
                </c:pt>
                <c:pt idx="29373">
                  <c:v>5.2323849999999998</c:v>
                </c:pt>
                <c:pt idx="29374">
                  <c:v>5.2354089999999998</c:v>
                </c:pt>
                <c:pt idx="29375">
                  <c:v>5.2343659999999996</c:v>
                </c:pt>
                <c:pt idx="29376">
                  <c:v>5.2316750000000001</c:v>
                </c:pt>
                <c:pt idx="29377">
                  <c:v>5.2338149999999999</c:v>
                </c:pt>
                <c:pt idx="29378">
                  <c:v>5.235017</c:v>
                </c:pt>
                <c:pt idx="29379">
                  <c:v>5.2342740000000001</c:v>
                </c:pt>
                <c:pt idx="29380">
                  <c:v>5.2352359999999996</c:v>
                </c:pt>
                <c:pt idx="29381">
                  <c:v>5.2371359999999996</c:v>
                </c:pt>
                <c:pt idx="29382">
                  <c:v>5.2385919999999997</c:v>
                </c:pt>
                <c:pt idx="29383">
                  <c:v>5.239776</c:v>
                </c:pt>
                <c:pt idx="29384">
                  <c:v>5.2393809999999998</c:v>
                </c:pt>
                <c:pt idx="29385">
                  <c:v>5.2386010000000001</c:v>
                </c:pt>
                <c:pt idx="29386">
                  <c:v>5.2401609999999996</c:v>
                </c:pt>
                <c:pt idx="29387">
                  <c:v>5.2412330000000003</c:v>
                </c:pt>
                <c:pt idx="29388">
                  <c:v>5.2407050000000002</c:v>
                </c:pt>
                <c:pt idx="29389">
                  <c:v>5.2452290000000001</c:v>
                </c:pt>
                <c:pt idx="29390">
                  <c:v>5.2508330000000001</c:v>
                </c:pt>
                <c:pt idx="29391">
                  <c:v>5.2486459999999999</c:v>
                </c:pt>
                <c:pt idx="29392">
                  <c:v>5.2476139999999996</c:v>
                </c:pt>
                <c:pt idx="29393">
                  <c:v>5.2484570000000001</c:v>
                </c:pt>
                <c:pt idx="29394">
                  <c:v>5.2464009999999996</c:v>
                </c:pt>
                <c:pt idx="29395">
                  <c:v>5.2480250000000002</c:v>
                </c:pt>
                <c:pt idx="29396">
                  <c:v>5.2485650000000001</c:v>
                </c:pt>
                <c:pt idx="29397">
                  <c:v>5.2439989999999996</c:v>
                </c:pt>
                <c:pt idx="29398">
                  <c:v>5.2441170000000001</c:v>
                </c:pt>
                <c:pt idx="29399">
                  <c:v>5.2503219999999997</c:v>
                </c:pt>
                <c:pt idx="29400">
                  <c:v>5.2503539999999997</c:v>
                </c:pt>
                <c:pt idx="29401">
                  <c:v>5.247045</c:v>
                </c:pt>
                <c:pt idx="29402">
                  <c:v>5.249593</c:v>
                </c:pt>
                <c:pt idx="29403">
                  <c:v>5.2502120000000003</c:v>
                </c:pt>
                <c:pt idx="29404">
                  <c:v>5.2470119999999998</c:v>
                </c:pt>
                <c:pt idx="29405">
                  <c:v>5.2465159999999997</c:v>
                </c:pt>
                <c:pt idx="29406">
                  <c:v>5.2462289999999996</c:v>
                </c:pt>
                <c:pt idx="29407">
                  <c:v>5.2456880000000004</c:v>
                </c:pt>
                <c:pt idx="29408">
                  <c:v>5.243906</c:v>
                </c:pt>
                <c:pt idx="29409">
                  <c:v>5.244777</c:v>
                </c:pt>
                <c:pt idx="29410">
                  <c:v>5.246931</c:v>
                </c:pt>
                <c:pt idx="29411">
                  <c:v>5.2429880000000004</c:v>
                </c:pt>
                <c:pt idx="29412">
                  <c:v>5.2407769999999996</c:v>
                </c:pt>
                <c:pt idx="29413">
                  <c:v>5.2478239999999996</c:v>
                </c:pt>
                <c:pt idx="29414">
                  <c:v>5.2530970000000003</c:v>
                </c:pt>
                <c:pt idx="29415">
                  <c:v>5.2505990000000002</c:v>
                </c:pt>
                <c:pt idx="29416">
                  <c:v>5.2517319999999996</c:v>
                </c:pt>
                <c:pt idx="29417">
                  <c:v>5.2541000000000002</c:v>
                </c:pt>
                <c:pt idx="29418">
                  <c:v>5.2517969999999998</c:v>
                </c:pt>
                <c:pt idx="29419">
                  <c:v>5.2492020000000004</c:v>
                </c:pt>
                <c:pt idx="29420">
                  <c:v>5.2487890000000004</c:v>
                </c:pt>
                <c:pt idx="29421">
                  <c:v>5.2497490000000004</c:v>
                </c:pt>
                <c:pt idx="29422">
                  <c:v>5.2482430000000004</c:v>
                </c:pt>
                <c:pt idx="29423">
                  <c:v>5.2494290000000001</c:v>
                </c:pt>
                <c:pt idx="29424">
                  <c:v>5.251341</c:v>
                </c:pt>
                <c:pt idx="29425">
                  <c:v>5.249517</c:v>
                </c:pt>
                <c:pt idx="29426">
                  <c:v>5.2522159999999998</c:v>
                </c:pt>
                <c:pt idx="29427">
                  <c:v>5.2522700000000002</c:v>
                </c:pt>
                <c:pt idx="29428">
                  <c:v>5.2452529999999999</c:v>
                </c:pt>
                <c:pt idx="29429">
                  <c:v>5.2474480000000003</c:v>
                </c:pt>
                <c:pt idx="29430">
                  <c:v>5.2526029999999997</c:v>
                </c:pt>
                <c:pt idx="29431">
                  <c:v>5.2503060000000001</c:v>
                </c:pt>
                <c:pt idx="29432">
                  <c:v>5.2477429999999998</c:v>
                </c:pt>
                <c:pt idx="29433">
                  <c:v>5.2474369999999997</c:v>
                </c:pt>
                <c:pt idx="29434">
                  <c:v>5.2470929999999996</c:v>
                </c:pt>
                <c:pt idx="29435">
                  <c:v>5.2485429999999997</c:v>
                </c:pt>
                <c:pt idx="29436">
                  <c:v>5.2505699999999997</c:v>
                </c:pt>
                <c:pt idx="29437">
                  <c:v>5.2505860000000002</c:v>
                </c:pt>
                <c:pt idx="29438">
                  <c:v>5.2509269999999999</c:v>
                </c:pt>
                <c:pt idx="29439">
                  <c:v>5.2508280000000003</c:v>
                </c:pt>
                <c:pt idx="29440">
                  <c:v>5.2502659999999999</c:v>
                </c:pt>
                <c:pt idx="29441">
                  <c:v>5.2540100000000001</c:v>
                </c:pt>
                <c:pt idx="29442">
                  <c:v>5.2557140000000002</c:v>
                </c:pt>
                <c:pt idx="29443">
                  <c:v>5.253552</c:v>
                </c:pt>
                <c:pt idx="29444">
                  <c:v>5.252408</c:v>
                </c:pt>
                <c:pt idx="29445">
                  <c:v>5.2511739999999998</c:v>
                </c:pt>
                <c:pt idx="29446">
                  <c:v>5.2509550000000003</c:v>
                </c:pt>
                <c:pt idx="29447">
                  <c:v>5.2512020000000001</c:v>
                </c:pt>
                <c:pt idx="29448">
                  <c:v>5.2541120000000001</c:v>
                </c:pt>
                <c:pt idx="29449">
                  <c:v>5.2584299999999997</c:v>
                </c:pt>
                <c:pt idx="29450">
                  <c:v>5.2550600000000003</c:v>
                </c:pt>
                <c:pt idx="29451">
                  <c:v>5.2522710000000004</c:v>
                </c:pt>
                <c:pt idx="29452">
                  <c:v>5.2585150000000001</c:v>
                </c:pt>
                <c:pt idx="29453">
                  <c:v>5.2619569999999998</c:v>
                </c:pt>
                <c:pt idx="29454">
                  <c:v>5.2580309999999999</c:v>
                </c:pt>
                <c:pt idx="29455">
                  <c:v>5.256926</c:v>
                </c:pt>
                <c:pt idx="29456">
                  <c:v>5.2570040000000002</c:v>
                </c:pt>
                <c:pt idx="29457">
                  <c:v>5.2548329999999996</c:v>
                </c:pt>
                <c:pt idx="29458">
                  <c:v>5.2541140000000004</c:v>
                </c:pt>
                <c:pt idx="29459">
                  <c:v>5.2572080000000003</c:v>
                </c:pt>
                <c:pt idx="29460">
                  <c:v>5.2576549999999997</c:v>
                </c:pt>
                <c:pt idx="29461">
                  <c:v>5.2535109999999996</c:v>
                </c:pt>
                <c:pt idx="29462">
                  <c:v>5.2524410000000001</c:v>
                </c:pt>
                <c:pt idx="29463">
                  <c:v>5.253501</c:v>
                </c:pt>
                <c:pt idx="29464">
                  <c:v>5.2541679999999999</c:v>
                </c:pt>
                <c:pt idx="29465">
                  <c:v>5.2555769999999997</c:v>
                </c:pt>
                <c:pt idx="29466">
                  <c:v>5.2583859999999998</c:v>
                </c:pt>
                <c:pt idx="29467">
                  <c:v>5.2617520000000004</c:v>
                </c:pt>
                <c:pt idx="29468">
                  <c:v>5.261387</c:v>
                </c:pt>
                <c:pt idx="29469">
                  <c:v>5.2597259999999997</c:v>
                </c:pt>
                <c:pt idx="29470">
                  <c:v>5.2604559999999996</c:v>
                </c:pt>
                <c:pt idx="29471">
                  <c:v>5.2615819999999998</c:v>
                </c:pt>
                <c:pt idx="29472">
                  <c:v>5.260389</c:v>
                </c:pt>
                <c:pt idx="29473">
                  <c:v>5.2582560000000003</c:v>
                </c:pt>
                <c:pt idx="29474">
                  <c:v>5.2635360000000002</c:v>
                </c:pt>
                <c:pt idx="29475">
                  <c:v>5.272024</c:v>
                </c:pt>
                <c:pt idx="29476">
                  <c:v>5.2687989999999996</c:v>
                </c:pt>
                <c:pt idx="29477">
                  <c:v>5.2624149999999998</c:v>
                </c:pt>
                <c:pt idx="29478">
                  <c:v>5.2628709999999996</c:v>
                </c:pt>
                <c:pt idx="29479">
                  <c:v>5.265314</c:v>
                </c:pt>
                <c:pt idx="29480">
                  <c:v>5.2648770000000003</c:v>
                </c:pt>
                <c:pt idx="29481">
                  <c:v>5.2630739999999996</c:v>
                </c:pt>
                <c:pt idx="29482">
                  <c:v>5.2637650000000002</c:v>
                </c:pt>
                <c:pt idx="29483">
                  <c:v>5.2621209999999996</c:v>
                </c:pt>
                <c:pt idx="29484">
                  <c:v>5.2586979999999999</c:v>
                </c:pt>
                <c:pt idx="29485">
                  <c:v>5.2608069999999998</c:v>
                </c:pt>
                <c:pt idx="29486">
                  <c:v>5.2647190000000004</c:v>
                </c:pt>
                <c:pt idx="29487">
                  <c:v>5.2662279999999999</c:v>
                </c:pt>
                <c:pt idx="29488">
                  <c:v>5.2643370000000003</c:v>
                </c:pt>
                <c:pt idx="29489">
                  <c:v>5.2614489999999998</c:v>
                </c:pt>
                <c:pt idx="29490">
                  <c:v>5.262696</c:v>
                </c:pt>
                <c:pt idx="29491">
                  <c:v>5.2642600000000002</c:v>
                </c:pt>
                <c:pt idx="29492">
                  <c:v>5.2644080000000004</c:v>
                </c:pt>
                <c:pt idx="29493">
                  <c:v>5.263083</c:v>
                </c:pt>
                <c:pt idx="29494">
                  <c:v>5.2604129999999998</c:v>
                </c:pt>
                <c:pt idx="29495">
                  <c:v>5.2626099999999996</c:v>
                </c:pt>
                <c:pt idx="29496">
                  <c:v>5.2665459999999999</c:v>
                </c:pt>
                <c:pt idx="29497">
                  <c:v>5.2630540000000003</c:v>
                </c:pt>
                <c:pt idx="29498">
                  <c:v>5.2613130000000004</c:v>
                </c:pt>
                <c:pt idx="29499">
                  <c:v>5.267093</c:v>
                </c:pt>
                <c:pt idx="29500">
                  <c:v>5.2671210000000004</c:v>
                </c:pt>
                <c:pt idx="29501">
                  <c:v>5.2650259999999998</c:v>
                </c:pt>
                <c:pt idx="29502">
                  <c:v>5.2689959999999996</c:v>
                </c:pt>
                <c:pt idx="29503">
                  <c:v>5.2734079999999999</c:v>
                </c:pt>
                <c:pt idx="29504">
                  <c:v>5.2705460000000004</c:v>
                </c:pt>
                <c:pt idx="29505">
                  <c:v>5.2631709999999998</c:v>
                </c:pt>
                <c:pt idx="29506">
                  <c:v>5.2648570000000001</c:v>
                </c:pt>
                <c:pt idx="29507">
                  <c:v>5.2713530000000004</c:v>
                </c:pt>
                <c:pt idx="29508">
                  <c:v>5.2683730000000004</c:v>
                </c:pt>
                <c:pt idx="29509">
                  <c:v>5.2655469999999998</c:v>
                </c:pt>
                <c:pt idx="29510">
                  <c:v>5.2694470000000004</c:v>
                </c:pt>
                <c:pt idx="29511">
                  <c:v>5.2698229999999997</c:v>
                </c:pt>
                <c:pt idx="29512">
                  <c:v>5.2632399999999997</c:v>
                </c:pt>
                <c:pt idx="29513">
                  <c:v>5.2595299999999998</c:v>
                </c:pt>
                <c:pt idx="29514">
                  <c:v>5.2656140000000002</c:v>
                </c:pt>
                <c:pt idx="29515">
                  <c:v>5.2738839999999998</c:v>
                </c:pt>
                <c:pt idx="29516">
                  <c:v>5.2710280000000003</c:v>
                </c:pt>
                <c:pt idx="29517">
                  <c:v>5.2659789999999997</c:v>
                </c:pt>
                <c:pt idx="29518">
                  <c:v>5.271083</c:v>
                </c:pt>
                <c:pt idx="29519">
                  <c:v>5.2745249999999997</c:v>
                </c:pt>
                <c:pt idx="29520">
                  <c:v>5.2713799999999997</c:v>
                </c:pt>
                <c:pt idx="29521">
                  <c:v>5.273917</c:v>
                </c:pt>
                <c:pt idx="29522">
                  <c:v>5.2754859999999999</c:v>
                </c:pt>
                <c:pt idx="29523">
                  <c:v>5.2741709999999999</c:v>
                </c:pt>
                <c:pt idx="29524">
                  <c:v>5.2777919999999998</c:v>
                </c:pt>
                <c:pt idx="29525">
                  <c:v>5.2793549999999998</c:v>
                </c:pt>
                <c:pt idx="29526">
                  <c:v>5.2731060000000003</c:v>
                </c:pt>
                <c:pt idx="29527">
                  <c:v>5.2698830000000001</c:v>
                </c:pt>
                <c:pt idx="29528">
                  <c:v>5.2748689999999998</c:v>
                </c:pt>
                <c:pt idx="29529">
                  <c:v>5.2764119999999997</c:v>
                </c:pt>
                <c:pt idx="29530">
                  <c:v>5.2761360000000002</c:v>
                </c:pt>
                <c:pt idx="29531">
                  <c:v>5.280049</c:v>
                </c:pt>
                <c:pt idx="29532">
                  <c:v>5.2792199999999996</c:v>
                </c:pt>
                <c:pt idx="29533">
                  <c:v>5.2757829999999997</c:v>
                </c:pt>
                <c:pt idx="29534">
                  <c:v>5.276211</c:v>
                </c:pt>
                <c:pt idx="29535">
                  <c:v>5.2779340000000001</c:v>
                </c:pt>
                <c:pt idx="29536">
                  <c:v>5.2786239999999998</c:v>
                </c:pt>
                <c:pt idx="29537">
                  <c:v>5.2794140000000001</c:v>
                </c:pt>
                <c:pt idx="29538">
                  <c:v>5.2792209999999997</c:v>
                </c:pt>
                <c:pt idx="29539">
                  <c:v>5.2751830000000002</c:v>
                </c:pt>
                <c:pt idx="29540">
                  <c:v>5.2728840000000003</c:v>
                </c:pt>
                <c:pt idx="29541">
                  <c:v>5.2783350000000002</c:v>
                </c:pt>
                <c:pt idx="29542">
                  <c:v>5.2811709999999996</c:v>
                </c:pt>
                <c:pt idx="29543">
                  <c:v>5.2770770000000002</c:v>
                </c:pt>
                <c:pt idx="29544">
                  <c:v>5.2787509999999997</c:v>
                </c:pt>
                <c:pt idx="29545">
                  <c:v>5.2816919999999996</c:v>
                </c:pt>
                <c:pt idx="29546">
                  <c:v>5.2768600000000001</c:v>
                </c:pt>
                <c:pt idx="29547">
                  <c:v>5.2775930000000004</c:v>
                </c:pt>
                <c:pt idx="29548">
                  <c:v>5.2781640000000003</c:v>
                </c:pt>
                <c:pt idx="29549">
                  <c:v>5.2746459999999997</c:v>
                </c:pt>
                <c:pt idx="29550">
                  <c:v>5.2774749999999999</c:v>
                </c:pt>
                <c:pt idx="29551">
                  <c:v>5.2809419999999996</c:v>
                </c:pt>
                <c:pt idx="29552">
                  <c:v>5.2802850000000001</c:v>
                </c:pt>
                <c:pt idx="29553">
                  <c:v>5.2819440000000002</c:v>
                </c:pt>
                <c:pt idx="29554">
                  <c:v>5.2827700000000002</c:v>
                </c:pt>
                <c:pt idx="29555">
                  <c:v>5.27813</c:v>
                </c:pt>
                <c:pt idx="29556">
                  <c:v>5.2757290000000001</c:v>
                </c:pt>
                <c:pt idx="29557">
                  <c:v>5.2823609999999999</c:v>
                </c:pt>
                <c:pt idx="29558">
                  <c:v>5.2862130000000001</c:v>
                </c:pt>
                <c:pt idx="29559">
                  <c:v>5.2855259999999999</c:v>
                </c:pt>
                <c:pt idx="29560">
                  <c:v>5.2858640000000001</c:v>
                </c:pt>
                <c:pt idx="29561">
                  <c:v>5.2882819999999997</c:v>
                </c:pt>
                <c:pt idx="29562">
                  <c:v>5.2876709999999996</c:v>
                </c:pt>
                <c:pt idx="29563">
                  <c:v>5.2868459999999997</c:v>
                </c:pt>
                <c:pt idx="29564">
                  <c:v>5.2899589999999996</c:v>
                </c:pt>
                <c:pt idx="29565">
                  <c:v>5.2899399999999996</c:v>
                </c:pt>
                <c:pt idx="29566">
                  <c:v>5.2906389999999996</c:v>
                </c:pt>
                <c:pt idx="29567">
                  <c:v>5.2934260000000002</c:v>
                </c:pt>
                <c:pt idx="29568">
                  <c:v>5.2894899999999998</c:v>
                </c:pt>
                <c:pt idx="29569">
                  <c:v>5.2870559999999998</c:v>
                </c:pt>
                <c:pt idx="29570">
                  <c:v>5.2901749999999996</c:v>
                </c:pt>
                <c:pt idx="29571">
                  <c:v>5.2891620000000001</c:v>
                </c:pt>
                <c:pt idx="29572">
                  <c:v>5.2864740000000001</c:v>
                </c:pt>
                <c:pt idx="29573">
                  <c:v>5.2868849999999998</c:v>
                </c:pt>
                <c:pt idx="29574">
                  <c:v>5.2854850000000004</c:v>
                </c:pt>
                <c:pt idx="29575">
                  <c:v>5.2844870000000004</c:v>
                </c:pt>
                <c:pt idx="29576">
                  <c:v>5.2879779999999998</c:v>
                </c:pt>
                <c:pt idx="29577">
                  <c:v>5.2935109999999996</c:v>
                </c:pt>
                <c:pt idx="29578">
                  <c:v>5.2919409999999996</c:v>
                </c:pt>
                <c:pt idx="29579">
                  <c:v>5.283296</c:v>
                </c:pt>
                <c:pt idx="29580">
                  <c:v>5.2831770000000002</c:v>
                </c:pt>
                <c:pt idx="29581">
                  <c:v>5.2894209999999999</c:v>
                </c:pt>
                <c:pt idx="29582">
                  <c:v>5.2886939999999996</c:v>
                </c:pt>
                <c:pt idx="29583">
                  <c:v>5.286772</c:v>
                </c:pt>
                <c:pt idx="29584">
                  <c:v>5.2885759999999999</c:v>
                </c:pt>
                <c:pt idx="29585">
                  <c:v>5.2887259999999996</c:v>
                </c:pt>
                <c:pt idx="29586">
                  <c:v>5.2878730000000003</c:v>
                </c:pt>
                <c:pt idx="29587">
                  <c:v>5.2873960000000002</c:v>
                </c:pt>
                <c:pt idx="29588">
                  <c:v>5.2865989999999998</c:v>
                </c:pt>
                <c:pt idx="29589">
                  <c:v>5.2859400000000001</c:v>
                </c:pt>
                <c:pt idx="29590">
                  <c:v>5.2851309999999998</c:v>
                </c:pt>
                <c:pt idx="29591">
                  <c:v>5.2859759999999998</c:v>
                </c:pt>
                <c:pt idx="29592">
                  <c:v>5.2874080000000001</c:v>
                </c:pt>
                <c:pt idx="29593">
                  <c:v>5.2866619999999998</c:v>
                </c:pt>
                <c:pt idx="29594">
                  <c:v>5.288322</c:v>
                </c:pt>
                <c:pt idx="29595">
                  <c:v>5.290451</c:v>
                </c:pt>
                <c:pt idx="29596">
                  <c:v>5.2891839999999997</c:v>
                </c:pt>
                <c:pt idx="29597">
                  <c:v>5.2912270000000001</c:v>
                </c:pt>
                <c:pt idx="29598">
                  <c:v>5.2903690000000001</c:v>
                </c:pt>
                <c:pt idx="29599">
                  <c:v>5.2863439999999997</c:v>
                </c:pt>
                <c:pt idx="29600">
                  <c:v>5.2878189999999998</c:v>
                </c:pt>
                <c:pt idx="29601">
                  <c:v>5.2929659999999998</c:v>
                </c:pt>
                <c:pt idx="29602">
                  <c:v>5.2953489999999999</c:v>
                </c:pt>
                <c:pt idx="29603">
                  <c:v>5.2943540000000002</c:v>
                </c:pt>
                <c:pt idx="29604">
                  <c:v>5.2945929999999999</c:v>
                </c:pt>
                <c:pt idx="29605">
                  <c:v>5.2941000000000003</c:v>
                </c:pt>
                <c:pt idx="29606">
                  <c:v>5.2907440000000001</c:v>
                </c:pt>
                <c:pt idx="29607">
                  <c:v>5.2943030000000002</c:v>
                </c:pt>
                <c:pt idx="29608">
                  <c:v>5.2979710000000004</c:v>
                </c:pt>
                <c:pt idx="29609">
                  <c:v>5.2959630000000004</c:v>
                </c:pt>
                <c:pt idx="29610">
                  <c:v>5.296665</c:v>
                </c:pt>
                <c:pt idx="29611">
                  <c:v>5.2954889999999999</c:v>
                </c:pt>
                <c:pt idx="29612">
                  <c:v>5.2913940000000004</c:v>
                </c:pt>
                <c:pt idx="29613">
                  <c:v>5.2911720000000004</c:v>
                </c:pt>
                <c:pt idx="29614">
                  <c:v>5.2917500000000004</c:v>
                </c:pt>
                <c:pt idx="29615">
                  <c:v>5.2930539999999997</c:v>
                </c:pt>
                <c:pt idx="29616">
                  <c:v>5.2954879999999998</c:v>
                </c:pt>
                <c:pt idx="29617">
                  <c:v>5.2984220000000004</c:v>
                </c:pt>
                <c:pt idx="29618">
                  <c:v>5.2978350000000001</c:v>
                </c:pt>
                <c:pt idx="29619">
                  <c:v>5.298114</c:v>
                </c:pt>
                <c:pt idx="29620">
                  <c:v>5.3009380000000004</c:v>
                </c:pt>
                <c:pt idx="29621">
                  <c:v>5.297059</c:v>
                </c:pt>
                <c:pt idx="29622">
                  <c:v>5.2925709999999997</c:v>
                </c:pt>
                <c:pt idx="29623">
                  <c:v>5.2944240000000002</c:v>
                </c:pt>
                <c:pt idx="29624">
                  <c:v>5.2957809999999998</c:v>
                </c:pt>
                <c:pt idx="29625">
                  <c:v>5.2954400000000001</c:v>
                </c:pt>
                <c:pt idx="29626">
                  <c:v>5.2955249999999996</c:v>
                </c:pt>
                <c:pt idx="29627">
                  <c:v>5.2966139999999999</c:v>
                </c:pt>
                <c:pt idx="29628">
                  <c:v>5.2969160000000004</c:v>
                </c:pt>
                <c:pt idx="29629">
                  <c:v>5.2970079999999999</c:v>
                </c:pt>
                <c:pt idx="29630">
                  <c:v>5.2958769999999999</c:v>
                </c:pt>
                <c:pt idx="29631">
                  <c:v>5.2956589999999997</c:v>
                </c:pt>
                <c:pt idx="29632">
                  <c:v>5.2956130000000003</c:v>
                </c:pt>
                <c:pt idx="29633">
                  <c:v>5.295026</c:v>
                </c:pt>
                <c:pt idx="29634">
                  <c:v>5.2961270000000003</c:v>
                </c:pt>
                <c:pt idx="29635">
                  <c:v>5.2980309999999999</c:v>
                </c:pt>
                <c:pt idx="29636">
                  <c:v>5.3003739999999997</c:v>
                </c:pt>
                <c:pt idx="29637">
                  <c:v>5.3012249999999996</c:v>
                </c:pt>
                <c:pt idx="29638">
                  <c:v>5.2971640000000004</c:v>
                </c:pt>
                <c:pt idx="29639">
                  <c:v>5.2948500000000003</c:v>
                </c:pt>
                <c:pt idx="29640">
                  <c:v>5.2996369999999997</c:v>
                </c:pt>
                <c:pt idx="29641">
                  <c:v>5.3040070000000004</c:v>
                </c:pt>
                <c:pt idx="29642">
                  <c:v>5.3010960000000003</c:v>
                </c:pt>
                <c:pt idx="29643">
                  <c:v>5.3034179999999997</c:v>
                </c:pt>
                <c:pt idx="29644">
                  <c:v>5.309539</c:v>
                </c:pt>
                <c:pt idx="29645">
                  <c:v>5.3069230000000003</c:v>
                </c:pt>
                <c:pt idx="29646">
                  <c:v>5.3026629999999999</c:v>
                </c:pt>
                <c:pt idx="29647">
                  <c:v>5.3033260000000002</c:v>
                </c:pt>
                <c:pt idx="29648">
                  <c:v>5.307544</c:v>
                </c:pt>
                <c:pt idx="29649">
                  <c:v>5.3101729999999998</c:v>
                </c:pt>
                <c:pt idx="29650">
                  <c:v>5.3057210000000001</c:v>
                </c:pt>
                <c:pt idx="29651">
                  <c:v>5.3029700000000002</c:v>
                </c:pt>
                <c:pt idx="29652">
                  <c:v>5.307385</c:v>
                </c:pt>
                <c:pt idx="29653">
                  <c:v>5.311903</c:v>
                </c:pt>
                <c:pt idx="29654">
                  <c:v>5.3117099999999997</c:v>
                </c:pt>
                <c:pt idx="29655">
                  <c:v>5.3105120000000001</c:v>
                </c:pt>
                <c:pt idx="29656">
                  <c:v>5.3078820000000002</c:v>
                </c:pt>
                <c:pt idx="29657">
                  <c:v>5.3041320000000001</c:v>
                </c:pt>
                <c:pt idx="29658">
                  <c:v>5.3054810000000003</c:v>
                </c:pt>
                <c:pt idx="29659">
                  <c:v>5.3073959999999998</c:v>
                </c:pt>
                <c:pt idx="29660">
                  <c:v>5.3089979999999999</c:v>
                </c:pt>
                <c:pt idx="29661">
                  <c:v>5.31196</c:v>
                </c:pt>
                <c:pt idx="29662">
                  <c:v>5.3111490000000003</c:v>
                </c:pt>
                <c:pt idx="29663">
                  <c:v>5.3101190000000003</c:v>
                </c:pt>
                <c:pt idx="29664">
                  <c:v>5.3066599999999999</c:v>
                </c:pt>
                <c:pt idx="29665">
                  <c:v>5.3020459999999998</c:v>
                </c:pt>
                <c:pt idx="29666">
                  <c:v>5.3042879999999997</c:v>
                </c:pt>
                <c:pt idx="29667">
                  <c:v>5.3097490000000001</c:v>
                </c:pt>
                <c:pt idx="29668">
                  <c:v>5.3120799999999999</c:v>
                </c:pt>
                <c:pt idx="29669">
                  <c:v>5.3122259999999999</c:v>
                </c:pt>
                <c:pt idx="29670">
                  <c:v>5.311985</c:v>
                </c:pt>
                <c:pt idx="29671">
                  <c:v>5.3137429999999997</c:v>
                </c:pt>
                <c:pt idx="29672">
                  <c:v>5.3122660000000002</c:v>
                </c:pt>
                <c:pt idx="29673">
                  <c:v>5.3099059999999998</c:v>
                </c:pt>
                <c:pt idx="29674">
                  <c:v>5.3122530000000001</c:v>
                </c:pt>
                <c:pt idx="29675">
                  <c:v>5.3142750000000003</c:v>
                </c:pt>
                <c:pt idx="29676">
                  <c:v>5.3124929999999999</c:v>
                </c:pt>
                <c:pt idx="29677">
                  <c:v>5.3105909999999996</c:v>
                </c:pt>
                <c:pt idx="29678">
                  <c:v>5.3097969999999997</c:v>
                </c:pt>
                <c:pt idx="29679">
                  <c:v>5.3076439999999998</c:v>
                </c:pt>
                <c:pt idx="29680">
                  <c:v>5.3069509999999998</c:v>
                </c:pt>
                <c:pt idx="29681">
                  <c:v>5.3096969999999999</c:v>
                </c:pt>
                <c:pt idx="29682">
                  <c:v>5.3119889999999996</c:v>
                </c:pt>
                <c:pt idx="29683">
                  <c:v>5.3119610000000002</c:v>
                </c:pt>
                <c:pt idx="29684">
                  <c:v>5.3121689999999999</c:v>
                </c:pt>
                <c:pt idx="29685">
                  <c:v>5.3125840000000002</c:v>
                </c:pt>
                <c:pt idx="29686">
                  <c:v>5.3129710000000001</c:v>
                </c:pt>
                <c:pt idx="29687">
                  <c:v>5.3187990000000003</c:v>
                </c:pt>
                <c:pt idx="29688">
                  <c:v>5.3185279999999997</c:v>
                </c:pt>
                <c:pt idx="29689">
                  <c:v>5.3127219999999999</c:v>
                </c:pt>
                <c:pt idx="29690">
                  <c:v>5.3164670000000003</c:v>
                </c:pt>
                <c:pt idx="29691">
                  <c:v>5.3216850000000004</c:v>
                </c:pt>
                <c:pt idx="29692">
                  <c:v>5.320119</c:v>
                </c:pt>
                <c:pt idx="29693">
                  <c:v>5.3208029999999997</c:v>
                </c:pt>
                <c:pt idx="29694">
                  <c:v>5.3230399999999998</c:v>
                </c:pt>
                <c:pt idx="29695">
                  <c:v>5.3209739999999996</c:v>
                </c:pt>
                <c:pt idx="29696">
                  <c:v>5.3207269999999998</c:v>
                </c:pt>
                <c:pt idx="29697">
                  <c:v>5.3237490000000003</c:v>
                </c:pt>
                <c:pt idx="29698">
                  <c:v>5.3214670000000002</c:v>
                </c:pt>
                <c:pt idx="29699">
                  <c:v>5.3179930000000004</c:v>
                </c:pt>
                <c:pt idx="29700">
                  <c:v>5.3174169999999998</c:v>
                </c:pt>
                <c:pt idx="29701">
                  <c:v>5.3160119999999997</c:v>
                </c:pt>
                <c:pt idx="29702">
                  <c:v>5.3171140000000001</c:v>
                </c:pt>
                <c:pt idx="29703">
                  <c:v>5.3218709999999998</c:v>
                </c:pt>
                <c:pt idx="29704">
                  <c:v>5.3238950000000003</c:v>
                </c:pt>
                <c:pt idx="29705">
                  <c:v>5.3211909999999998</c:v>
                </c:pt>
                <c:pt idx="29706">
                  <c:v>5.3180249999999996</c:v>
                </c:pt>
                <c:pt idx="29707">
                  <c:v>5.3211250000000003</c:v>
                </c:pt>
                <c:pt idx="29708">
                  <c:v>5.3227450000000003</c:v>
                </c:pt>
                <c:pt idx="29709">
                  <c:v>5.3208120000000001</c:v>
                </c:pt>
                <c:pt idx="29710">
                  <c:v>5.3211130000000004</c:v>
                </c:pt>
                <c:pt idx="29711">
                  <c:v>5.3204469999999997</c:v>
                </c:pt>
                <c:pt idx="29712">
                  <c:v>5.3188279999999999</c:v>
                </c:pt>
                <c:pt idx="29713">
                  <c:v>5.3191579999999998</c:v>
                </c:pt>
                <c:pt idx="29714">
                  <c:v>5.318257</c:v>
                </c:pt>
                <c:pt idx="29715">
                  <c:v>5.318765</c:v>
                </c:pt>
                <c:pt idx="29716">
                  <c:v>5.321917</c:v>
                </c:pt>
                <c:pt idx="29717">
                  <c:v>5.3199509999999997</c:v>
                </c:pt>
                <c:pt idx="29718">
                  <c:v>5.316878</c:v>
                </c:pt>
                <c:pt idx="29719">
                  <c:v>5.3193419999999998</c:v>
                </c:pt>
                <c:pt idx="29720">
                  <c:v>5.3193570000000001</c:v>
                </c:pt>
                <c:pt idx="29721">
                  <c:v>5.3177070000000004</c:v>
                </c:pt>
                <c:pt idx="29722">
                  <c:v>5.3177279999999998</c:v>
                </c:pt>
                <c:pt idx="29723">
                  <c:v>5.3178739999999998</c:v>
                </c:pt>
                <c:pt idx="29724">
                  <c:v>5.3213080000000001</c:v>
                </c:pt>
                <c:pt idx="29725">
                  <c:v>5.3236949999999998</c:v>
                </c:pt>
                <c:pt idx="29726">
                  <c:v>5.3206360000000004</c:v>
                </c:pt>
                <c:pt idx="29727">
                  <c:v>5.3176009999999998</c:v>
                </c:pt>
                <c:pt idx="29728">
                  <c:v>5.3177279999999998</c:v>
                </c:pt>
                <c:pt idx="29729">
                  <c:v>5.3201989999999997</c:v>
                </c:pt>
                <c:pt idx="29730">
                  <c:v>5.3229240000000004</c:v>
                </c:pt>
                <c:pt idx="29731">
                  <c:v>5.3259509999999999</c:v>
                </c:pt>
                <c:pt idx="29732">
                  <c:v>5.325634</c:v>
                </c:pt>
                <c:pt idx="29733">
                  <c:v>5.3235590000000004</c:v>
                </c:pt>
                <c:pt idx="29734">
                  <c:v>5.3259860000000003</c:v>
                </c:pt>
                <c:pt idx="29735">
                  <c:v>5.3269830000000002</c:v>
                </c:pt>
                <c:pt idx="29736">
                  <c:v>5.3235020000000004</c:v>
                </c:pt>
                <c:pt idx="29737">
                  <c:v>5.32409</c:v>
                </c:pt>
                <c:pt idx="29738">
                  <c:v>5.3289359999999997</c:v>
                </c:pt>
                <c:pt idx="29739">
                  <c:v>5.3296659999999996</c:v>
                </c:pt>
                <c:pt idx="29740">
                  <c:v>5.328913</c:v>
                </c:pt>
                <c:pt idx="29741">
                  <c:v>5.3300390000000002</c:v>
                </c:pt>
                <c:pt idx="29742">
                  <c:v>5.3299539999999999</c:v>
                </c:pt>
                <c:pt idx="29743">
                  <c:v>5.3316039999999996</c:v>
                </c:pt>
                <c:pt idx="29744">
                  <c:v>5.3317300000000003</c:v>
                </c:pt>
                <c:pt idx="29745">
                  <c:v>5.3279249999999996</c:v>
                </c:pt>
                <c:pt idx="29746">
                  <c:v>5.3280149999999997</c:v>
                </c:pt>
                <c:pt idx="29747">
                  <c:v>5.3306519999999997</c:v>
                </c:pt>
                <c:pt idx="29748">
                  <c:v>5.3289920000000004</c:v>
                </c:pt>
                <c:pt idx="29749">
                  <c:v>5.3271769999999998</c:v>
                </c:pt>
                <c:pt idx="29750">
                  <c:v>5.3286059999999997</c:v>
                </c:pt>
                <c:pt idx="29751">
                  <c:v>5.330927</c:v>
                </c:pt>
                <c:pt idx="29752">
                  <c:v>5.3315679999999999</c:v>
                </c:pt>
                <c:pt idx="29753">
                  <c:v>5.3311979999999997</c:v>
                </c:pt>
                <c:pt idx="29754">
                  <c:v>5.3315950000000001</c:v>
                </c:pt>
                <c:pt idx="29755">
                  <c:v>5.3329469999999999</c:v>
                </c:pt>
                <c:pt idx="29756">
                  <c:v>5.3323359999999997</c:v>
                </c:pt>
                <c:pt idx="29757">
                  <c:v>5.3306579999999997</c:v>
                </c:pt>
                <c:pt idx="29758">
                  <c:v>5.3338919999999996</c:v>
                </c:pt>
                <c:pt idx="29759">
                  <c:v>5.3394380000000004</c:v>
                </c:pt>
                <c:pt idx="29760">
                  <c:v>5.3375320000000004</c:v>
                </c:pt>
                <c:pt idx="29761">
                  <c:v>5.3324480000000003</c:v>
                </c:pt>
                <c:pt idx="29762">
                  <c:v>5.334238</c:v>
                </c:pt>
                <c:pt idx="29763">
                  <c:v>5.3343939999999996</c:v>
                </c:pt>
                <c:pt idx="29764">
                  <c:v>5.3286360000000004</c:v>
                </c:pt>
                <c:pt idx="29765">
                  <c:v>5.328525</c:v>
                </c:pt>
                <c:pt idx="29766">
                  <c:v>5.3322649999999996</c:v>
                </c:pt>
                <c:pt idx="29767">
                  <c:v>5.3317819999999996</c:v>
                </c:pt>
                <c:pt idx="29768">
                  <c:v>5.329313</c:v>
                </c:pt>
                <c:pt idx="29769">
                  <c:v>5.3285150000000003</c:v>
                </c:pt>
                <c:pt idx="29770">
                  <c:v>5.3312780000000002</c:v>
                </c:pt>
                <c:pt idx="29771">
                  <c:v>5.3321310000000004</c:v>
                </c:pt>
                <c:pt idx="29772">
                  <c:v>5.329434</c:v>
                </c:pt>
                <c:pt idx="29773">
                  <c:v>5.3306570000000004</c:v>
                </c:pt>
                <c:pt idx="29774">
                  <c:v>5.3342299999999998</c:v>
                </c:pt>
                <c:pt idx="29775">
                  <c:v>5.3364180000000001</c:v>
                </c:pt>
                <c:pt idx="29776">
                  <c:v>5.3343730000000003</c:v>
                </c:pt>
                <c:pt idx="29777">
                  <c:v>5.3331030000000004</c:v>
                </c:pt>
                <c:pt idx="29778">
                  <c:v>5.3371820000000003</c:v>
                </c:pt>
                <c:pt idx="29779">
                  <c:v>5.3378899999999998</c:v>
                </c:pt>
                <c:pt idx="29780">
                  <c:v>5.3398370000000002</c:v>
                </c:pt>
                <c:pt idx="29781">
                  <c:v>5.3442239999999996</c:v>
                </c:pt>
                <c:pt idx="29782">
                  <c:v>5.3404400000000001</c:v>
                </c:pt>
                <c:pt idx="29783">
                  <c:v>5.334606</c:v>
                </c:pt>
                <c:pt idx="29784">
                  <c:v>5.3378209999999999</c:v>
                </c:pt>
                <c:pt idx="29785">
                  <c:v>5.3447110000000002</c:v>
                </c:pt>
                <c:pt idx="29786">
                  <c:v>5.3449010000000001</c:v>
                </c:pt>
                <c:pt idx="29787">
                  <c:v>5.3429580000000003</c:v>
                </c:pt>
                <c:pt idx="29788">
                  <c:v>5.34253</c:v>
                </c:pt>
                <c:pt idx="29789">
                  <c:v>5.3421180000000001</c:v>
                </c:pt>
                <c:pt idx="29790">
                  <c:v>5.3429859999999998</c:v>
                </c:pt>
                <c:pt idx="29791">
                  <c:v>5.3409370000000003</c:v>
                </c:pt>
                <c:pt idx="29792">
                  <c:v>5.3425440000000002</c:v>
                </c:pt>
                <c:pt idx="29793">
                  <c:v>5.3480629999999998</c:v>
                </c:pt>
                <c:pt idx="29794">
                  <c:v>5.3466279999999999</c:v>
                </c:pt>
                <c:pt idx="29795">
                  <c:v>5.3448339999999996</c:v>
                </c:pt>
                <c:pt idx="29796">
                  <c:v>5.3449439999999999</c:v>
                </c:pt>
                <c:pt idx="29797">
                  <c:v>5.3464349999999996</c:v>
                </c:pt>
                <c:pt idx="29798">
                  <c:v>5.3477769999999998</c:v>
                </c:pt>
                <c:pt idx="29799">
                  <c:v>5.3427730000000002</c:v>
                </c:pt>
                <c:pt idx="29800">
                  <c:v>5.3378129999999997</c:v>
                </c:pt>
                <c:pt idx="29801">
                  <c:v>5.3419470000000002</c:v>
                </c:pt>
                <c:pt idx="29802">
                  <c:v>5.3466680000000002</c:v>
                </c:pt>
                <c:pt idx="29803">
                  <c:v>5.343629</c:v>
                </c:pt>
                <c:pt idx="29804">
                  <c:v>5.343229</c:v>
                </c:pt>
                <c:pt idx="29805">
                  <c:v>5.3430900000000001</c:v>
                </c:pt>
                <c:pt idx="29806">
                  <c:v>5.3411819999999999</c:v>
                </c:pt>
                <c:pt idx="29807">
                  <c:v>5.3466779999999998</c:v>
                </c:pt>
                <c:pt idx="29808">
                  <c:v>5.3466449999999996</c:v>
                </c:pt>
                <c:pt idx="29809">
                  <c:v>5.3371240000000002</c:v>
                </c:pt>
                <c:pt idx="29810">
                  <c:v>5.3348089999999999</c:v>
                </c:pt>
                <c:pt idx="29811">
                  <c:v>5.3396229999999996</c:v>
                </c:pt>
                <c:pt idx="29812">
                  <c:v>5.3417690000000002</c:v>
                </c:pt>
                <c:pt idx="29813">
                  <c:v>5.3408819999999997</c:v>
                </c:pt>
                <c:pt idx="29814">
                  <c:v>5.3413060000000003</c:v>
                </c:pt>
                <c:pt idx="29815">
                  <c:v>5.3438270000000001</c:v>
                </c:pt>
                <c:pt idx="29816">
                  <c:v>5.3424060000000004</c:v>
                </c:pt>
                <c:pt idx="29817">
                  <c:v>5.3368080000000004</c:v>
                </c:pt>
                <c:pt idx="29818">
                  <c:v>5.3366670000000003</c:v>
                </c:pt>
                <c:pt idx="29819">
                  <c:v>5.3403070000000001</c:v>
                </c:pt>
                <c:pt idx="29820">
                  <c:v>5.3406370000000001</c:v>
                </c:pt>
                <c:pt idx="29821">
                  <c:v>5.3406359999999999</c:v>
                </c:pt>
                <c:pt idx="29822">
                  <c:v>5.3430989999999996</c:v>
                </c:pt>
                <c:pt idx="29823">
                  <c:v>5.3433260000000002</c:v>
                </c:pt>
                <c:pt idx="29824">
                  <c:v>5.3420990000000002</c:v>
                </c:pt>
                <c:pt idx="29825">
                  <c:v>5.3444750000000001</c:v>
                </c:pt>
                <c:pt idx="29826">
                  <c:v>5.3492379999999997</c:v>
                </c:pt>
                <c:pt idx="29827">
                  <c:v>5.3481670000000001</c:v>
                </c:pt>
                <c:pt idx="29828">
                  <c:v>5.3445650000000002</c:v>
                </c:pt>
                <c:pt idx="29829">
                  <c:v>5.3480600000000003</c:v>
                </c:pt>
                <c:pt idx="29830">
                  <c:v>5.35128</c:v>
                </c:pt>
                <c:pt idx="29831">
                  <c:v>5.3503670000000003</c:v>
                </c:pt>
                <c:pt idx="29832">
                  <c:v>5.3529450000000001</c:v>
                </c:pt>
                <c:pt idx="29833">
                  <c:v>5.3557009999999998</c:v>
                </c:pt>
                <c:pt idx="29834">
                  <c:v>5.3513390000000003</c:v>
                </c:pt>
                <c:pt idx="29835">
                  <c:v>5.3495999999999997</c:v>
                </c:pt>
                <c:pt idx="29836">
                  <c:v>5.3548020000000003</c:v>
                </c:pt>
                <c:pt idx="29837">
                  <c:v>5.3563869999999998</c:v>
                </c:pt>
                <c:pt idx="29838">
                  <c:v>5.3536159999999997</c:v>
                </c:pt>
                <c:pt idx="29839">
                  <c:v>5.3531000000000004</c:v>
                </c:pt>
                <c:pt idx="29840">
                  <c:v>5.3547960000000003</c:v>
                </c:pt>
                <c:pt idx="29841">
                  <c:v>5.3604900000000004</c:v>
                </c:pt>
                <c:pt idx="29842">
                  <c:v>5.3619120000000002</c:v>
                </c:pt>
                <c:pt idx="29843">
                  <c:v>5.3580629999999996</c:v>
                </c:pt>
                <c:pt idx="29844">
                  <c:v>5.3586679999999998</c:v>
                </c:pt>
                <c:pt idx="29845">
                  <c:v>5.3601679999999998</c:v>
                </c:pt>
                <c:pt idx="29846">
                  <c:v>5.3593039999999998</c:v>
                </c:pt>
                <c:pt idx="29847">
                  <c:v>5.3558329999999996</c:v>
                </c:pt>
                <c:pt idx="29848">
                  <c:v>5.3533759999999999</c:v>
                </c:pt>
                <c:pt idx="29849">
                  <c:v>5.3559650000000003</c:v>
                </c:pt>
                <c:pt idx="29850">
                  <c:v>5.3601970000000003</c:v>
                </c:pt>
                <c:pt idx="29851">
                  <c:v>5.3595319999999997</c:v>
                </c:pt>
                <c:pt idx="29852">
                  <c:v>5.3537239999999997</c:v>
                </c:pt>
                <c:pt idx="29853">
                  <c:v>5.3541020000000001</c:v>
                </c:pt>
                <c:pt idx="29854">
                  <c:v>5.3584899999999998</c:v>
                </c:pt>
                <c:pt idx="29855">
                  <c:v>5.3583090000000002</c:v>
                </c:pt>
                <c:pt idx="29856">
                  <c:v>5.3559510000000001</c:v>
                </c:pt>
                <c:pt idx="29857">
                  <c:v>5.3560080000000001</c:v>
                </c:pt>
                <c:pt idx="29858">
                  <c:v>5.3585320000000003</c:v>
                </c:pt>
                <c:pt idx="29859">
                  <c:v>5.3584290000000001</c:v>
                </c:pt>
                <c:pt idx="29860">
                  <c:v>5.3537840000000001</c:v>
                </c:pt>
                <c:pt idx="29861">
                  <c:v>5.3577789999999998</c:v>
                </c:pt>
                <c:pt idx="29862">
                  <c:v>5.3645670000000001</c:v>
                </c:pt>
                <c:pt idx="29863">
                  <c:v>5.3601739999999998</c:v>
                </c:pt>
                <c:pt idx="29864">
                  <c:v>5.3575939999999997</c:v>
                </c:pt>
                <c:pt idx="29865">
                  <c:v>5.3615919999999999</c:v>
                </c:pt>
                <c:pt idx="29866">
                  <c:v>5.3603110000000003</c:v>
                </c:pt>
                <c:pt idx="29867">
                  <c:v>5.3574039999999998</c:v>
                </c:pt>
                <c:pt idx="29868">
                  <c:v>5.359585</c:v>
                </c:pt>
                <c:pt idx="29869">
                  <c:v>5.3603209999999999</c:v>
                </c:pt>
                <c:pt idx="29870">
                  <c:v>5.3593489999999999</c:v>
                </c:pt>
                <c:pt idx="29871">
                  <c:v>5.3589039999999999</c:v>
                </c:pt>
                <c:pt idx="29872">
                  <c:v>5.3594749999999998</c:v>
                </c:pt>
                <c:pt idx="29873">
                  <c:v>5.3610199999999999</c:v>
                </c:pt>
                <c:pt idx="29874">
                  <c:v>5.3601140000000003</c:v>
                </c:pt>
                <c:pt idx="29875">
                  <c:v>5.3615899999999996</c:v>
                </c:pt>
                <c:pt idx="29876">
                  <c:v>5.3647090000000004</c:v>
                </c:pt>
                <c:pt idx="29877">
                  <c:v>5.3640910000000002</c:v>
                </c:pt>
                <c:pt idx="29878">
                  <c:v>5.3636189999999999</c:v>
                </c:pt>
                <c:pt idx="29879">
                  <c:v>5.3641259999999997</c:v>
                </c:pt>
                <c:pt idx="29880">
                  <c:v>5.3639159999999997</c:v>
                </c:pt>
                <c:pt idx="29881">
                  <c:v>5.3646149999999997</c:v>
                </c:pt>
                <c:pt idx="29882">
                  <c:v>5.3650180000000001</c:v>
                </c:pt>
                <c:pt idx="29883">
                  <c:v>5.3624020000000003</c:v>
                </c:pt>
                <c:pt idx="29884">
                  <c:v>5.3618370000000004</c:v>
                </c:pt>
                <c:pt idx="29885">
                  <c:v>5.3678980000000003</c:v>
                </c:pt>
                <c:pt idx="29886">
                  <c:v>5.3695360000000001</c:v>
                </c:pt>
                <c:pt idx="29887">
                  <c:v>5.3632359999999997</c:v>
                </c:pt>
                <c:pt idx="29888">
                  <c:v>5.3598290000000004</c:v>
                </c:pt>
                <c:pt idx="29889">
                  <c:v>5.3613369999999998</c:v>
                </c:pt>
                <c:pt idx="29890">
                  <c:v>5.3631279999999997</c:v>
                </c:pt>
                <c:pt idx="29891">
                  <c:v>5.3658049999999999</c:v>
                </c:pt>
                <c:pt idx="29892">
                  <c:v>5.3647619999999998</c:v>
                </c:pt>
                <c:pt idx="29893">
                  <c:v>5.3621259999999999</c:v>
                </c:pt>
                <c:pt idx="29894">
                  <c:v>5.3639929999999998</c:v>
                </c:pt>
                <c:pt idx="29895">
                  <c:v>5.3651989999999996</c:v>
                </c:pt>
                <c:pt idx="29896">
                  <c:v>5.3628489999999998</c:v>
                </c:pt>
                <c:pt idx="29897">
                  <c:v>5.3639840000000003</c:v>
                </c:pt>
                <c:pt idx="29898">
                  <c:v>5.3683019999999999</c:v>
                </c:pt>
                <c:pt idx="29899">
                  <c:v>5.366803</c:v>
                </c:pt>
                <c:pt idx="29900">
                  <c:v>5.3648550000000004</c:v>
                </c:pt>
                <c:pt idx="29901">
                  <c:v>5.3659860000000004</c:v>
                </c:pt>
                <c:pt idx="29902">
                  <c:v>5.3665770000000004</c:v>
                </c:pt>
                <c:pt idx="29903">
                  <c:v>5.3684950000000002</c:v>
                </c:pt>
                <c:pt idx="29904">
                  <c:v>5.3720039999999996</c:v>
                </c:pt>
                <c:pt idx="29905">
                  <c:v>5.3722310000000002</c:v>
                </c:pt>
                <c:pt idx="29906">
                  <c:v>5.3706820000000004</c:v>
                </c:pt>
                <c:pt idx="29907">
                  <c:v>5.3682790000000002</c:v>
                </c:pt>
                <c:pt idx="29908">
                  <c:v>5.3664610000000001</c:v>
                </c:pt>
                <c:pt idx="29909">
                  <c:v>5.3707039999999999</c:v>
                </c:pt>
                <c:pt idx="29910">
                  <c:v>5.3715549999999999</c:v>
                </c:pt>
                <c:pt idx="29911">
                  <c:v>5.3644679999999996</c:v>
                </c:pt>
                <c:pt idx="29912">
                  <c:v>5.3661810000000001</c:v>
                </c:pt>
                <c:pt idx="29913">
                  <c:v>5.3712879999999998</c:v>
                </c:pt>
                <c:pt idx="29914">
                  <c:v>5.3709439999999997</c:v>
                </c:pt>
                <c:pt idx="29915">
                  <c:v>5.3710930000000001</c:v>
                </c:pt>
                <c:pt idx="29916">
                  <c:v>5.3731059999999999</c:v>
                </c:pt>
                <c:pt idx="29917">
                  <c:v>5.3718789999999998</c:v>
                </c:pt>
                <c:pt idx="29918">
                  <c:v>5.3662720000000004</c:v>
                </c:pt>
                <c:pt idx="29919">
                  <c:v>5.3668189999999996</c:v>
                </c:pt>
                <c:pt idx="29920">
                  <c:v>5.3697629999999998</c:v>
                </c:pt>
                <c:pt idx="29921">
                  <c:v>5.3682489999999996</c:v>
                </c:pt>
                <c:pt idx="29922">
                  <c:v>5.3717119999999996</c:v>
                </c:pt>
                <c:pt idx="29923">
                  <c:v>5.375737</c:v>
                </c:pt>
                <c:pt idx="29924">
                  <c:v>5.3708099999999996</c:v>
                </c:pt>
                <c:pt idx="29925">
                  <c:v>5.3702240000000003</c:v>
                </c:pt>
                <c:pt idx="29926">
                  <c:v>5.3744969999999999</c:v>
                </c:pt>
                <c:pt idx="29927">
                  <c:v>5.369383</c:v>
                </c:pt>
                <c:pt idx="29928">
                  <c:v>5.3658590000000004</c:v>
                </c:pt>
                <c:pt idx="29929">
                  <c:v>5.3739610000000004</c:v>
                </c:pt>
                <c:pt idx="29930">
                  <c:v>5.3779190000000003</c:v>
                </c:pt>
                <c:pt idx="29931">
                  <c:v>5.3736030000000001</c:v>
                </c:pt>
                <c:pt idx="29932">
                  <c:v>5.3753029999999997</c:v>
                </c:pt>
                <c:pt idx="29933">
                  <c:v>5.3761919999999996</c:v>
                </c:pt>
                <c:pt idx="29934">
                  <c:v>5.3720439999999998</c:v>
                </c:pt>
                <c:pt idx="29935">
                  <c:v>5.3718469999999998</c:v>
                </c:pt>
                <c:pt idx="29936">
                  <c:v>5.3720309999999998</c:v>
                </c:pt>
                <c:pt idx="29937">
                  <c:v>5.371543</c:v>
                </c:pt>
                <c:pt idx="29938">
                  <c:v>5.3729170000000002</c:v>
                </c:pt>
                <c:pt idx="29939">
                  <c:v>5.37052</c:v>
                </c:pt>
                <c:pt idx="29940">
                  <c:v>5.3667129999999998</c:v>
                </c:pt>
                <c:pt idx="29941">
                  <c:v>5.3661180000000002</c:v>
                </c:pt>
                <c:pt idx="29942">
                  <c:v>5.3679160000000001</c:v>
                </c:pt>
                <c:pt idx="29943">
                  <c:v>5.3709360000000004</c:v>
                </c:pt>
                <c:pt idx="29944">
                  <c:v>5.3724460000000001</c:v>
                </c:pt>
                <c:pt idx="29945">
                  <c:v>5.3738010000000003</c:v>
                </c:pt>
                <c:pt idx="29946">
                  <c:v>5.3765280000000004</c:v>
                </c:pt>
                <c:pt idx="29947">
                  <c:v>5.3780020000000004</c:v>
                </c:pt>
                <c:pt idx="29948">
                  <c:v>5.3750289999999996</c:v>
                </c:pt>
                <c:pt idx="29949">
                  <c:v>5.3698420000000002</c:v>
                </c:pt>
                <c:pt idx="29950">
                  <c:v>5.3708580000000001</c:v>
                </c:pt>
                <c:pt idx="29951">
                  <c:v>5.3744709999999998</c:v>
                </c:pt>
                <c:pt idx="29952">
                  <c:v>5.3767370000000003</c:v>
                </c:pt>
                <c:pt idx="29953">
                  <c:v>5.3789129999999998</c:v>
                </c:pt>
                <c:pt idx="29954">
                  <c:v>5.3786490000000002</c:v>
                </c:pt>
                <c:pt idx="29955">
                  <c:v>5.3804749999999997</c:v>
                </c:pt>
                <c:pt idx="29956">
                  <c:v>5.3856349999999997</c:v>
                </c:pt>
                <c:pt idx="29957">
                  <c:v>5.3849609999999997</c:v>
                </c:pt>
                <c:pt idx="29958">
                  <c:v>5.3834070000000001</c:v>
                </c:pt>
                <c:pt idx="29959">
                  <c:v>5.3829479999999998</c:v>
                </c:pt>
                <c:pt idx="29960">
                  <c:v>5.3797649999999999</c:v>
                </c:pt>
                <c:pt idx="29961">
                  <c:v>5.3782350000000001</c:v>
                </c:pt>
                <c:pt idx="29962">
                  <c:v>5.3799609999999998</c:v>
                </c:pt>
                <c:pt idx="29963">
                  <c:v>5.3829409999999998</c:v>
                </c:pt>
                <c:pt idx="29964">
                  <c:v>5.3852609999999999</c:v>
                </c:pt>
                <c:pt idx="29965">
                  <c:v>5.382898</c:v>
                </c:pt>
                <c:pt idx="29966">
                  <c:v>5.3780429999999999</c:v>
                </c:pt>
                <c:pt idx="29967">
                  <c:v>5.3791130000000003</c:v>
                </c:pt>
                <c:pt idx="29968">
                  <c:v>5.3831290000000003</c:v>
                </c:pt>
                <c:pt idx="29969">
                  <c:v>5.3815910000000002</c:v>
                </c:pt>
                <c:pt idx="29970">
                  <c:v>5.3789290000000003</c:v>
                </c:pt>
                <c:pt idx="29971">
                  <c:v>5.3791339999999996</c:v>
                </c:pt>
                <c:pt idx="29972">
                  <c:v>5.3791250000000002</c:v>
                </c:pt>
                <c:pt idx="29973">
                  <c:v>5.3808410000000002</c:v>
                </c:pt>
                <c:pt idx="29974">
                  <c:v>5.3831860000000002</c:v>
                </c:pt>
                <c:pt idx="29975">
                  <c:v>5.3826320000000001</c:v>
                </c:pt>
                <c:pt idx="29976">
                  <c:v>5.3806289999999999</c:v>
                </c:pt>
                <c:pt idx="29977">
                  <c:v>5.379594</c:v>
                </c:pt>
                <c:pt idx="29978">
                  <c:v>5.3791989999999998</c:v>
                </c:pt>
                <c:pt idx="29979">
                  <c:v>5.3752209999999998</c:v>
                </c:pt>
                <c:pt idx="29980">
                  <c:v>5.3740309999999996</c:v>
                </c:pt>
                <c:pt idx="29981">
                  <c:v>5.3761830000000002</c:v>
                </c:pt>
                <c:pt idx="29982">
                  <c:v>5.3773869999999997</c:v>
                </c:pt>
                <c:pt idx="29983">
                  <c:v>5.3782129999999997</c:v>
                </c:pt>
                <c:pt idx="29984">
                  <c:v>5.3790329999999997</c:v>
                </c:pt>
                <c:pt idx="29985">
                  <c:v>5.381138</c:v>
                </c:pt>
                <c:pt idx="29986">
                  <c:v>5.3811349999999996</c:v>
                </c:pt>
                <c:pt idx="29987">
                  <c:v>5.3758189999999999</c:v>
                </c:pt>
                <c:pt idx="29988">
                  <c:v>5.3759649999999999</c:v>
                </c:pt>
                <c:pt idx="29989">
                  <c:v>5.3834949999999999</c:v>
                </c:pt>
                <c:pt idx="29990">
                  <c:v>5.3853669999999996</c:v>
                </c:pt>
                <c:pt idx="29991">
                  <c:v>5.3804600000000002</c:v>
                </c:pt>
                <c:pt idx="29992">
                  <c:v>5.380039</c:v>
                </c:pt>
                <c:pt idx="29993">
                  <c:v>5.3825050000000001</c:v>
                </c:pt>
                <c:pt idx="29994">
                  <c:v>5.3822179999999999</c:v>
                </c:pt>
                <c:pt idx="29995">
                  <c:v>5.3834710000000001</c:v>
                </c:pt>
                <c:pt idx="29996">
                  <c:v>5.386679</c:v>
                </c:pt>
                <c:pt idx="29997">
                  <c:v>5.3904370000000004</c:v>
                </c:pt>
                <c:pt idx="29998">
                  <c:v>5.3935519999999997</c:v>
                </c:pt>
                <c:pt idx="29999">
                  <c:v>5.3917260000000002</c:v>
                </c:pt>
                <c:pt idx="30000">
                  <c:v>5.391705</c:v>
                </c:pt>
                <c:pt idx="30001">
                  <c:v>5.3932760000000002</c:v>
                </c:pt>
                <c:pt idx="30002">
                  <c:v>5.3941499999999998</c:v>
                </c:pt>
                <c:pt idx="30003">
                  <c:v>5.3935870000000001</c:v>
                </c:pt>
                <c:pt idx="30004">
                  <c:v>5.3920310000000002</c:v>
                </c:pt>
                <c:pt idx="30005">
                  <c:v>5.3929140000000002</c:v>
                </c:pt>
                <c:pt idx="30006">
                  <c:v>5.393097</c:v>
                </c:pt>
                <c:pt idx="30007">
                  <c:v>5.3937600000000003</c:v>
                </c:pt>
                <c:pt idx="30008">
                  <c:v>5.3937819999999999</c:v>
                </c:pt>
                <c:pt idx="30009">
                  <c:v>5.3908009999999997</c:v>
                </c:pt>
                <c:pt idx="30010">
                  <c:v>5.3927069999999997</c:v>
                </c:pt>
                <c:pt idx="30011">
                  <c:v>5.3943659999999998</c:v>
                </c:pt>
                <c:pt idx="30012">
                  <c:v>5.3916969999999997</c:v>
                </c:pt>
                <c:pt idx="30013">
                  <c:v>5.3911550000000004</c:v>
                </c:pt>
                <c:pt idx="30014">
                  <c:v>5.3947289999999999</c:v>
                </c:pt>
                <c:pt idx="30015">
                  <c:v>5.3946290000000001</c:v>
                </c:pt>
                <c:pt idx="30016">
                  <c:v>5.3929400000000003</c:v>
                </c:pt>
                <c:pt idx="30017">
                  <c:v>5.392652</c:v>
                </c:pt>
                <c:pt idx="30018">
                  <c:v>5.3897519999999997</c:v>
                </c:pt>
                <c:pt idx="30019">
                  <c:v>5.3900300000000003</c:v>
                </c:pt>
                <c:pt idx="30020">
                  <c:v>5.3917210000000004</c:v>
                </c:pt>
                <c:pt idx="30021">
                  <c:v>5.3910780000000003</c:v>
                </c:pt>
                <c:pt idx="30022">
                  <c:v>5.3916409999999999</c:v>
                </c:pt>
                <c:pt idx="30023">
                  <c:v>5.3912610000000001</c:v>
                </c:pt>
                <c:pt idx="30024">
                  <c:v>5.3915439999999997</c:v>
                </c:pt>
                <c:pt idx="30025">
                  <c:v>5.3913909999999996</c:v>
                </c:pt>
                <c:pt idx="30026">
                  <c:v>5.3885490000000003</c:v>
                </c:pt>
                <c:pt idx="30027">
                  <c:v>5.3880530000000002</c:v>
                </c:pt>
                <c:pt idx="30028">
                  <c:v>5.391807</c:v>
                </c:pt>
                <c:pt idx="30029">
                  <c:v>5.3948210000000003</c:v>
                </c:pt>
                <c:pt idx="30030">
                  <c:v>5.393643</c:v>
                </c:pt>
                <c:pt idx="30031">
                  <c:v>5.3954180000000003</c:v>
                </c:pt>
                <c:pt idx="30032">
                  <c:v>5.3975059999999999</c:v>
                </c:pt>
                <c:pt idx="30033">
                  <c:v>5.3961240000000004</c:v>
                </c:pt>
                <c:pt idx="30034">
                  <c:v>5.3996209999999998</c:v>
                </c:pt>
                <c:pt idx="30035">
                  <c:v>5.4032330000000002</c:v>
                </c:pt>
                <c:pt idx="30036">
                  <c:v>5.4019360000000001</c:v>
                </c:pt>
                <c:pt idx="30037">
                  <c:v>5.4011690000000003</c:v>
                </c:pt>
                <c:pt idx="30038">
                  <c:v>5.4013669999999996</c:v>
                </c:pt>
                <c:pt idx="30039">
                  <c:v>5.4003709999999998</c:v>
                </c:pt>
                <c:pt idx="30040">
                  <c:v>5.4001450000000002</c:v>
                </c:pt>
                <c:pt idx="30041">
                  <c:v>5.4025990000000004</c:v>
                </c:pt>
                <c:pt idx="30042">
                  <c:v>5.4044549999999996</c:v>
                </c:pt>
                <c:pt idx="30043">
                  <c:v>5.4033389999999999</c:v>
                </c:pt>
                <c:pt idx="30044">
                  <c:v>5.398593</c:v>
                </c:pt>
                <c:pt idx="30045">
                  <c:v>5.3954190000000004</c:v>
                </c:pt>
                <c:pt idx="30046">
                  <c:v>5.3994520000000001</c:v>
                </c:pt>
                <c:pt idx="30047">
                  <c:v>5.4028980000000004</c:v>
                </c:pt>
                <c:pt idx="30048">
                  <c:v>5.4028600000000004</c:v>
                </c:pt>
                <c:pt idx="30049">
                  <c:v>5.4017619999999997</c:v>
                </c:pt>
                <c:pt idx="30050">
                  <c:v>5.3994340000000003</c:v>
                </c:pt>
                <c:pt idx="30051">
                  <c:v>5.3991680000000004</c:v>
                </c:pt>
                <c:pt idx="30052">
                  <c:v>5.3993469999999997</c:v>
                </c:pt>
                <c:pt idx="30053">
                  <c:v>5.3988709999999998</c:v>
                </c:pt>
                <c:pt idx="30054">
                  <c:v>5.400188</c:v>
                </c:pt>
                <c:pt idx="30055">
                  <c:v>5.4001190000000001</c:v>
                </c:pt>
                <c:pt idx="30056">
                  <c:v>5.4010680000000004</c:v>
                </c:pt>
                <c:pt idx="30057">
                  <c:v>5.4039330000000003</c:v>
                </c:pt>
                <c:pt idx="30058">
                  <c:v>5.4032039999999997</c:v>
                </c:pt>
                <c:pt idx="30059">
                  <c:v>5.4000709999999996</c:v>
                </c:pt>
                <c:pt idx="30060">
                  <c:v>5.398326</c:v>
                </c:pt>
                <c:pt idx="30061">
                  <c:v>5.3982580000000002</c:v>
                </c:pt>
                <c:pt idx="30062">
                  <c:v>5.3999620000000004</c:v>
                </c:pt>
                <c:pt idx="30063">
                  <c:v>5.4032039999999997</c:v>
                </c:pt>
                <c:pt idx="30064">
                  <c:v>5.4037410000000001</c:v>
                </c:pt>
                <c:pt idx="30065">
                  <c:v>5.4020250000000001</c:v>
                </c:pt>
                <c:pt idx="30066">
                  <c:v>5.4013150000000003</c:v>
                </c:pt>
                <c:pt idx="30067">
                  <c:v>5.4002689999999998</c:v>
                </c:pt>
                <c:pt idx="30068">
                  <c:v>5.4009929999999997</c:v>
                </c:pt>
                <c:pt idx="30069">
                  <c:v>5.4024869999999998</c:v>
                </c:pt>
                <c:pt idx="30070">
                  <c:v>5.403975</c:v>
                </c:pt>
                <c:pt idx="30071">
                  <c:v>5.4036970000000002</c:v>
                </c:pt>
                <c:pt idx="30072">
                  <c:v>5.4034300000000002</c:v>
                </c:pt>
                <c:pt idx="30073">
                  <c:v>5.4034259999999996</c:v>
                </c:pt>
                <c:pt idx="30074">
                  <c:v>5.4019060000000003</c:v>
                </c:pt>
                <c:pt idx="30075">
                  <c:v>5.4037889999999997</c:v>
                </c:pt>
                <c:pt idx="30076">
                  <c:v>5.4063080000000001</c:v>
                </c:pt>
                <c:pt idx="30077">
                  <c:v>5.4013970000000002</c:v>
                </c:pt>
                <c:pt idx="30078">
                  <c:v>5.3985370000000001</c:v>
                </c:pt>
                <c:pt idx="30079">
                  <c:v>5.4018680000000003</c:v>
                </c:pt>
                <c:pt idx="30080">
                  <c:v>5.4043720000000004</c:v>
                </c:pt>
                <c:pt idx="30081">
                  <c:v>5.4067170000000004</c:v>
                </c:pt>
                <c:pt idx="30082">
                  <c:v>5.4089179999999999</c:v>
                </c:pt>
                <c:pt idx="30083">
                  <c:v>5.4056139999999999</c:v>
                </c:pt>
                <c:pt idx="30084">
                  <c:v>5.4052129999999998</c:v>
                </c:pt>
                <c:pt idx="30085">
                  <c:v>5.4143359999999996</c:v>
                </c:pt>
                <c:pt idx="30086">
                  <c:v>5.4190610000000001</c:v>
                </c:pt>
                <c:pt idx="30087">
                  <c:v>5.4171940000000003</c:v>
                </c:pt>
                <c:pt idx="30088">
                  <c:v>5.4194139999999997</c:v>
                </c:pt>
                <c:pt idx="30089">
                  <c:v>5.4179880000000002</c:v>
                </c:pt>
                <c:pt idx="30090">
                  <c:v>5.4131679999999998</c:v>
                </c:pt>
                <c:pt idx="30091">
                  <c:v>5.4149520000000004</c:v>
                </c:pt>
                <c:pt idx="30092">
                  <c:v>5.4155980000000001</c:v>
                </c:pt>
                <c:pt idx="30093">
                  <c:v>5.412293</c:v>
                </c:pt>
                <c:pt idx="30094">
                  <c:v>5.4109889999999998</c:v>
                </c:pt>
                <c:pt idx="30095">
                  <c:v>5.4109680000000004</c:v>
                </c:pt>
                <c:pt idx="30096">
                  <c:v>5.412579</c:v>
                </c:pt>
                <c:pt idx="30097">
                  <c:v>5.414898</c:v>
                </c:pt>
                <c:pt idx="30098">
                  <c:v>5.4117069999999998</c:v>
                </c:pt>
                <c:pt idx="30099">
                  <c:v>5.4089090000000004</c:v>
                </c:pt>
                <c:pt idx="30100">
                  <c:v>5.4103779999999997</c:v>
                </c:pt>
                <c:pt idx="30101">
                  <c:v>5.4086129999999999</c:v>
                </c:pt>
                <c:pt idx="30102">
                  <c:v>5.4093260000000001</c:v>
                </c:pt>
                <c:pt idx="30103">
                  <c:v>5.4116530000000003</c:v>
                </c:pt>
                <c:pt idx="30104">
                  <c:v>5.4043109999999999</c:v>
                </c:pt>
                <c:pt idx="30105">
                  <c:v>5.401675</c:v>
                </c:pt>
                <c:pt idx="30106">
                  <c:v>5.4095209999999998</c:v>
                </c:pt>
                <c:pt idx="30107">
                  <c:v>5.4104010000000002</c:v>
                </c:pt>
                <c:pt idx="30108">
                  <c:v>5.4047929999999997</c:v>
                </c:pt>
                <c:pt idx="30109">
                  <c:v>5.4030519999999997</c:v>
                </c:pt>
                <c:pt idx="30110">
                  <c:v>5.4066890000000001</c:v>
                </c:pt>
                <c:pt idx="30111">
                  <c:v>5.4104700000000001</c:v>
                </c:pt>
                <c:pt idx="30112">
                  <c:v>5.4104640000000002</c:v>
                </c:pt>
                <c:pt idx="30113">
                  <c:v>5.4079059999999997</c:v>
                </c:pt>
                <c:pt idx="30114">
                  <c:v>5.4085669999999997</c:v>
                </c:pt>
                <c:pt idx="30115">
                  <c:v>5.4123279999999996</c:v>
                </c:pt>
                <c:pt idx="30116">
                  <c:v>5.4136600000000001</c:v>
                </c:pt>
                <c:pt idx="30117">
                  <c:v>5.4120290000000004</c:v>
                </c:pt>
                <c:pt idx="30118">
                  <c:v>5.4107139999999996</c:v>
                </c:pt>
                <c:pt idx="30119">
                  <c:v>5.415902</c:v>
                </c:pt>
                <c:pt idx="30120">
                  <c:v>5.420947</c:v>
                </c:pt>
                <c:pt idx="30121">
                  <c:v>5.4206799999999999</c:v>
                </c:pt>
                <c:pt idx="30122">
                  <c:v>5.4256789999999997</c:v>
                </c:pt>
                <c:pt idx="30123">
                  <c:v>5.4292550000000004</c:v>
                </c:pt>
                <c:pt idx="30124">
                  <c:v>5.4246049999999997</c:v>
                </c:pt>
                <c:pt idx="30125">
                  <c:v>5.419721</c:v>
                </c:pt>
                <c:pt idx="30126">
                  <c:v>5.4201090000000001</c:v>
                </c:pt>
                <c:pt idx="30127">
                  <c:v>5.4222169999999998</c:v>
                </c:pt>
                <c:pt idx="30128">
                  <c:v>5.4192299999999998</c:v>
                </c:pt>
                <c:pt idx="30129">
                  <c:v>5.4158140000000001</c:v>
                </c:pt>
                <c:pt idx="30130">
                  <c:v>5.4195719999999996</c:v>
                </c:pt>
                <c:pt idx="30131">
                  <c:v>5.4233349999999998</c:v>
                </c:pt>
                <c:pt idx="30132">
                  <c:v>5.422199</c:v>
                </c:pt>
                <c:pt idx="30133">
                  <c:v>5.4206269999999996</c:v>
                </c:pt>
                <c:pt idx="30134">
                  <c:v>5.4203479999999997</c:v>
                </c:pt>
                <c:pt idx="30135">
                  <c:v>5.4160839999999997</c:v>
                </c:pt>
                <c:pt idx="30136">
                  <c:v>5.4132619999999996</c:v>
                </c:pt>
                <c:pt idx="30137">
                  <c:v>5.4152930000000001</c:v>
                </c:pt>
                <c:pt idx="30138">
                  <c:v>5.4110279999999999</c:v>
                </c:pt>
                <c:pt idx="30139">
                  <c:v>5.4062080000000003</c:v>
                </c:pt>
                <c:pt idx="30140">
                  <c:v>5.4096659999999996</c:v>
                </c:pt>
                <c:pt idx="30141">
                  <c:v>5.4124689999999998</c:v>
                </c:pt>
                <c:pt idx="30142">
                  <c:v>5.4126859999999999</c:v>
                </c:pt>
                <c:pt idx="30143">
                  <c:v>5.4147790000000002</c:v>
                </c:pt>
                <c:pt idx="30144">
                  <c:v>5.4183859999999999</c:v>
                </c:pt>
                <c:pt idx="30145">
                  <c:v>5.4187500000000002</c:v>
                </c:pt>
                <c:pt idx="30146">
                  <c:v>5.4169609999999997</c:v>
                </c:pt>
                <c:pt idx="30147">
                  <c:v>5.4193220000000002</c:v>
                </c:pt>
                <c:pt idx="30148">
                  <c:v>5.4222640000000002</c:v>
                </c:pt>
                <c:pt idx="30149">
                  <c:v>5.4227340000000002</c:v>
                </c:pt>
                <c:pt idx="30150">
                  <c:v>5.424785</c:v>
                </c:pt>
                <c:pt idx="30151">
                  <c:v>5.4256029999999997</c:v>
                </c:pt>
                <c:pt idx="30152">
                  <c:v>5.4226169999999998</c:v>
                </c:pt>
                <c:pt idx="30153">
                  <c:v>5.4230029999999996</c:v>
                </c:pt>
                <c:pt idx="30154">
                  <c:v>5.4259000000000004</c:v>
                </c:pt>
                <c:pt idx="30155">
                  <c:v>5.4230229999999997</c:v>
                </c:pt>
                <c:pt idx="30156">
                  <c:v>5.4256849999999996</c:v>
                </c:pt>
                <c:pt idx="30157">
                  <c:v>5.4307309999999998</c:v>
                </c:pt>
                <c:pt idx="30158">
                  <c:v>5.4282969999999997</c:v>
                </c:pt>
                <c:pt idx="30159">
                  <c:v>5.4283340000000004</c:v>
                </c:pt>
                <c:pt idx="30160">
                  <c:v>5.4281730000000001</c:v>
                </c:pt>
                <c:pt idx="30161">
                  <c:v>5.4258490000000004</c:v>
                </c:pt>
                <c:pt idx="30162">
                  <c:v>5.4299580000000001</c:v>
                </c:pt>
                <c:pt idx="30163">
                  <c:v>5.4309320000000003</c:v>
                </c:pt>
                <c:pt idx="30164">
                  <c:v>5.4257660000000003</c:v>
                </c:pt>
                <c:pt idx="30165">
                  <c:v>5.4279359999999999</c:v>
                </c:pt>
                <c:pt idx="30166">
                  <c:v>5.4310980000000004</c:v>
                </c:pt>
                <c:pt idx="30167">
                  <c:v>5.4259550000000001</c:v>
                </c:pt>
                <c:pt idx="30168">
                  <c:v>5.4249460000000003</c:v>
                </c:pt>
                <c:pt idx="30169">
                  <c:v>5.4278069999999996</c:v>
                </c:pt>
                <c:pt idx="30170">
                  <c:v>5.4262059999999996</c:v>
                </c:pt>
                <c:pt idx="30171">
                  <c:v>5.4243519999999998</c:v>
                </c:pt>
                <c:pt idx="30172">
                  <c:v>5.4261439999999999</c:v>
                </c:pt>
                <c:pt idx="30173">
                  <c:v>5.4265749999999997</c:v>
                </c:pt>
                <c:pt idx="30174">
                  <c:v>5.4294060000000002</c:v>
                </c:pt>
                <c:pt idx="30175">
                  <c:v>5.4329450000000001</c:v>
                </c:pt>
                <c:pt idx="30176">
                  <c:v>5.4312769999999997</c:v>
                </c:pt>
                <c:pt idx="30177">
                  <c:v>5.4310070000000001</c:v>
                </c:pt>
                <c:pt idx="30178">
                  <c:v>5.431724</c:v>
                </c:pt>
                <c:pt idx="30179">
                  <c:v>5.4302979999999996</c:v>
                </c:pt>
                <c:pt idx="30180">
                  <c:v>5.4332479999999999</c:v>
                </c:pt>
                <c:pt idx="30181">
                  <c:v>5.4355659999999997</c:v>
                </c:pt>
                <c:pt idx="30182">
                  <c:v>5.4317060000000001</c:v>
                </c:pt>
                <c:pt idx="30183">
                  <c:v>5.4305659999999998</c:v>
                </c:pt>
                <c:pt idx="30184">
                  <c:v>5.4327810000000003</c:v>
                </c:pt>
                <c:pt idx="30185">
                  <c:v>5.4315179999999996</c:v>
                </c:pt>
                <c:pt idx="30186">
                  <c:v>5.4315709999999999</c:v>
                </c:pt>
                <c:pt idx="30187">
                  <c:v>5.4341749999999998</c:v>
                </c:pt>
                <c:pt idx="30188">
                  <c:v>5.4335589999999998</c:v>
                </c:pt>
                <c:pt idx="30189">
                  <c:v>5.4328770000000004</c:v>
                </c:pt>
                <c:pt idx="30190">
                  <c:v>5.4359830000000002</c:v>
                </c:pt>
                <c:pt idx="30191">
                  <c:v>5.4358300000000002</c:v>
                </c:pt>
                <c:pt idx="30192">
                  <c:v>5.435352</c:v>
                </c:pt>
                <c:pt idx="30193">
                  <c:v>5.4375349999999996</c:v>
                </c:pt>
                <c:pt idx="30194">
                  <c:v>5.4377380000000004</c:v>
                </c:pt>
                <c:pt idx="30195">
                  <c:v>5.4412000000000003</c:v>
                </c:pt>
                <c:pt idx="30196">
                  <c:v>5.4444970000000001</c:v>
                </c:pt>
                <c:pt idx="30197">
                  <c:v>5.4388399999999999</c:v>
                </c:pt>
                <c:pt idx="30198">
                  <c:v>5.4376600000000002</c:v>
                </c:pt>
                <c:pt idx="30199">
                  <c:v>5.4449199999999998</c:v>
                </c:pt>
                <c:pt idx="30200">
                  <c:v>5.4479389999999999</c:v>
                </c:pt>
                <c:pt idx="30201">
                  <c:v>5.4455879999999999</c:v>
                </c:pt>
                <c:pt idx="30202">
                  <c:v>5.4444369999999997</c:v>
                </c:pt>
                <c:pt idx="30203">
                  <c:v>5.4451049999999999</c:v>
                </c:pt>
                <c:pt idx="30204">
                  <c:v>5.4439739999999999</c:v>
                </c:pt>
                <c:pt idx="30205">
                  <c:v>5.4409479999999997</c:v>
                </c:pt>
                <c:pt idx="30206">
                  <c:v>5.4383699999999999</c:v>
                </c:pt>
                <c:pt idx="30207">
                  <c:v>5.4387780000000001</c:v>
                </c:pt>
                <c:pt idx="30208">
                  <c:v>5.4418300000000004</c:v>
                </c:pt>
                <c:pt idx="30209">
                  <c:v>5.4392290000000001</c:v>
                </c:pt>
                <c:pt idx="30210">
                  <c:v>5.4348590000000003</c:v>
                </c:pt>
                <c:pt idx="30211">
                  <c:v>5.4402169999999996</c:v>
                </c:pt>
                <c:pt idx="30212">
                  <c:v>5.4446190000000003</c:v>
                </c:pt>
                <c:pt idx="30213">
                  <c:v>5.4417309999999999</c:v>
                </c:pt>
                <c:pt idx="30214">
                  <c:v>5.4445249999999996</c:v>
                </c:pt>
                <c:pt idx="30215">
                  <c:v>5.4476469999999999</c:v>
                </c:pt>
                <c:pt idx="30216">
                  <c:v>5.4442779999999997</c:v>
                </c:pt>
                <c:pt idx="30217">
                  <c:v>5.4381219999999999</c:v>
                </c:pt>
                <c:pt idx="30218">
                  <c:v>5.436204</c:v>
                </c:pt>
                <c:pt idx="30219">
                  <c:v>5.4395990000000003</c:v>
                </c:pt>
                <c:pt idx="30220">
                  <c:v>5.4418550000000003</c:v>
                </c:pt>
                <c:pt idx="30221">
                  <c:v>5.4415149999999999</c:v>
                </c:pt>
                <c:pt idx="30222">
                  <c:v>5.4426810000000003</c:v>
                </c:pt>
                <c:pt idx="30223">
                  <c:v>5.4433730000000002</c:v>
                </c:pt>
                <c:pt idx="30224">
                  <c:v>5.4433990000000003</c:v>
                </c:pt>
                <c:pt idx="30225">
                  <c:v>5.4452239999999996</c:v>
                </c:pt>
                <c:pt idx="30226">
                  <c:v>5.4457950000000004</c:v>
                </c:pt>
                <c:pt idx="30227">
                  <c:v>5.4445170000000003</c:v>
                </c:pt>
                <c:pt idx="30228">
                  <c:v>5.4450859999999999</c:v>
                </c:pt>
                <c:pt idx="30229">
                  <c:v>5.4453329999999998</c:v>
                </c:pt>
                <c:pt idx="30230">
                  <c:v>5.4442890000000004</c:v>
                </c:pt>
                <c:pt idx="30231">
                  <c:v>5.4455080000000002</c:v>
                </c:pt>
                <c:pt idx="30232">
                  <c:v>5.4475389999999999</c:v>
                </c:pt>
                <c:pt idx="30233">
                  <c:v>5.4501309999999998</c:v>
                </c:pt>
                <c:pt idx="30234">
                  <c:v>5.4519460000000004</c:v>
                </c:pt>
                <c:pt idx="30235">
                  <c:v>5.4477869999999999</c:v>
                </c:pt>
                <c:pt idx="30236">
                  <c:v>5.4491050000000003</c:v>
                </c:pt>
                <c:pt idx="30237">
                  <c:v>5.4560870000000001</c:v>
                </c:pt>
                <c:pt idx="30238">
                  <c:v>5.4525899999999998</c:v>
                </c:pt>
                <c:pt idx="30239">
                  <c:v>5.4459059999999999</c:v>
                </c:pt>
                <c:pt idx="30240">
                  <c:v>5.4449110000000003</c:v>
                </c:pt>
                <c:pt idx="30241">
                  <c:v>5.4463759999999999</c:v>
                </c:pt>
                <c:pt idx="30242">
                  <c:v>5.4489029999999996</c:v>
                </c:pt>
                <c:pt idx="30243">
                  <c:v>5.4504799999999998</c:v>
                </c:pt>
                <c:pt idx="30244">
                  <c:v>5.4486610000000004</c:v>
                </c:pt>
                <c:pt idx="30245">
                  <c:v>5.4463679999999997</c:v>
                </c:pt>
                <c:pt idx="30246">
                  <c:v>5.448728</c:v>
                </c:pt>
                <c:pt idx="30247">
                  <c:v>5.4513559999999996</c:v>
                </c:pt>
                <c:pt idx="30248">
                  <c:v>5.4498689999999996</c:v>
                </c:pt>
                <c:pt idx="30249">
                  <c:v>5.4486619999999997</c:v>
                </c:pt>
                <c:pt idx="30250">
                  <c:v>5.4469070000000004</c:v>
                </c:pt>
                <c:pt idx="30251">
                  <c:v>5.446701</c:v>
                </c:pt>
                <c:pt idx="30252">
                  <c:v>5.4520860000000004</c:v>
                </c:pt>
                <c:pt idx="30253">
                  <c:v>5.4526380000000003</c:v>
                </c:pt>
                <c:pt idx="30254">
                  <c:v>5.4480829999999996</c:v>
                </c:pt>
                <c:pt idx="30255">
                  <c:v>5.4483600000000001</c:v>
                </c:pt>
                <c:pt idx="30256">
                  <c:v>5.4537610000000001</c:v>
                </c:pt>
                <c:pt idx="30257">
                  <c:v>5.4564469999999998</c:v>
                </c:pt>
                <c:pt idx="30258">
                  <c:v>5.4536800000000003</c:v>
                </c:pt>
                <c:pt idx="30259">
                  <c:v>5.4493869999999998</c:v>
                </c:pt>
                <c:pt idx="30260">
                  <c:v>5.4478010000000001</c:v>
                </c:pt>
                <c:pt idx="30261">
                  <c:v>5.4482379999999999</c:v>
                </c:pt>
                <c:pt idx="30262">
                  <c:v>5.4494579999999999</c:v>
                </c:pt>
                <c:pt idx="30263">
                  <c:v>5.4481679999999999</c:v>
                </c:pt>
                <c:pt idx="30264">
                  <c:v>5.4464199999999998</c:v>
                </c:pt>
                <c:pt idx="30265">
                  <c:v>5.4474330000000002</c:v>
                </c:pt>
                <c:pt idx="30266">
                  <c:v>5.4463499999999998</c:v>
                </c:pt>
                <c:pt idx="30267">
                  <c:v>5.4466580000000002</c:v>
                </c:pt>
                <c:pt idx="30268">
                  <c:v>5.4494410000000002</c:v>
                </c:pt>
                <c:pt idx="30269">
                  <c:v>5.4476300000000002</c:v>
                </c:pt>
                <c:pt idx="30270">
                  <c:v>5.4472880000000004</c:v>
                </c:pt>
                <c:pt idx="30271">
                  <c:v>5.4480870000000001</c:v>
                </c:pt>
                <c:pt idx="30272">
                  <c:v>5.4450060000000002</c:v>
                </c:pt>
                <c:pt idx="30273">
                  <c:v>5.445138</c:v>
                </c:pt>
                <c:pt idx="30274">
                  <c:v>5.4477609999999999</c:v>
                </c:pt>
                <c:pt idx="30275">
                  <c:v>5.4498600000000001</c:v>
                </c:pt>
                <c:pt idx="30276">
                  <c:v>5.4540199999999999</c:v>
                </c:pt>
                <c:pt idx="30277">
                  <c:v>5.4541529999999998</c:v>
                </c:pt>
                <c:pt idx="30278">
                  <c:v>5.449789</c:v>
                </c:pt>
                <c:pt idx="30279">
                  <c:v>5.4507190000000003</c:v>
                </c:pt>
                <c:pt idx="30280">
                  <c:v>5.4557650000000004</c:v>
                </c:pt>
                <c:pt idx="30281">
                  <c:v>5.4540369999999996</c:v>
                </c:pt>
                <c:pt idx="30282">
                  <c:v>5.4494749999999996</c:v>
                </c:pt>
                <c:pt idx="30283">
                  <c:v>5.4546789999999996</c:v>
                </c:pt>
                <c:pt idx="30284">
                  <c:v>5.4604840000000001</c:v>
                </c:pt>
                <c:pt idx="30285">
                  <c:v>5.4558910000000003</c:v>
                </c:pt>
                <c:pt idx="30286">
                  <c:v>5.4518800000000001</c:v>
                </c:pt>
                <c:pt idx="30287">
                  <c:v>5.454148</c:v>
                </c:pt>
                <c:pt idx="30288">
                  <c:v>5.4553240000000001</c:v>
                </c:pt>
                <c:pt idx="30289">
                  <c:v>5.4538359999999999</c:v>
                </c:pt>
                <c:pt idx="30290">
                  <c:v>5.4575659999999999</c:v>
                </c:pt>
                <c:pt idx="30291">
                  <c:v>5.4582389999999998</c:v>
                </c:pt>
                <c:pt idx="30292">
                  <c:v>5.4540680000000004</c:v>
                </c:pt>
                <c:pt idx="30293">
                  <c:v>5.4554809999999998</c:v>
                </c:pt>
                <c:pt idx="30294">
                  <c:v>5.4577830000000001</c:v>
                </c:pt>
                <c:pt idx="30295">
                  <c:v>5.4568159999999999</c:v>
                </c:pt>
                <c:pt idx="30296">
                  <c:v>5.4585600000000003</c:v>
                </c:pt>
                <c:pt idx="30297">
                  <c:v>5.4599349999999998</c:v>
                </c:pt>
                <c:pt idx="30298">
                  <c:v>5.4580190000000002</c:v>
                </c:pt>
                <c:pt idx="30299">
                  <c:v>5.4577540000000004</c:v>
                </c:pt>
                <c:pt idx="30300">
                  <c:v>5.4597030000000002</c:v>
                </c:pt>
                <c:pt idx="30301">
                  <c:v>5.4569879999999999</c:v>
                </c:pt>
                <c:pt idx="30302">
                  <c:v>5.4572250000000002</c:v>
                </c:pt>
                <c:pt idx="30303">
                  <c:v>5.463241</c:v>
                </c:pt>
                <c:pt idx="30304">
                  <c:v>5.461849</c:v>
                </c:pt>
                <c:pt idx="30305">
                  <c:v>5.4606300000000001</c:v>
                </c:pt>
                <c:pt idx="30306">
                  <c:v>5.4662860000000002</c:v>
                </c:pt>
                <c:pt idx="30307">
                  <c:v>5.4637919999999998</c:v>
                </c:pt>
                <c:pt idx="30308">
                  <c:v>5.4578870000000004</c:v>
                </c:pt>
                <c:pt idx="30309">
                  <c:v>5.457471</c:v>
                </c:pt>
                <c:pt idx="30310">
                  <c:v>5.4564409999999999</c:v>
                </c:pt>
                <c:pt idx="30311">
                  <c:v>5.456817</c:v>
                </c:pt>
                <c:pt idx="30312">
                  <c:v>5.4610219999999998</c:v>
                </c:pt>
                <c:pt idx="30313">
                  <c:v>5.4609990000000002</c:v>
                </c:pt>
                <c:pt idx="30314">
                  <c:v>5.4616709999999999</c:v>
                </c:pt>
                <c:pt idx="30315">
                  <c:v>5.466278</c:v>
                </c:pt>
                <c:pt idx="30316">
                  <c:v>5.4669840000000001</c:v>
                </c:pt>
                <c:pt idx="30317">
                  <c:v>5.4664469999999996</c:v>
                </c:pt>
                <c:pt idx="30318">
                  <c:v>5.4682820000000003</c:v>
                </c:pt>
                <c:pt idx="30319">
                  <c:v>5.4678680000000002</c:v>
                </c:pt>
                <c:pt idx="30320">
                  <c:v>5.4651639999999997</c:v>
                </c:pt>
                <c:pt idx="30321">
                  <c:v>5.4639899999999999</c:v>
                </c:pt>
                <c:pt idx="30322">
                  <c:v>5.4621089999999999</c:v>
                </c:pt>
                <c:pt idx="30323">
                  <c:v>5.4595099999999999</c:v>
                </c:pt>
                <c:pt idx="30324">
                  <c:v>5.4611109999999998</c:v>
                </c:pt>
                <c:pt idx="30325">
                  <c:v>5.4641159999999998</c:v>
                </c:pt>
                <c:pt idx="30326">
                  <c:v>5.4633659999999997</c:v>
                </c:pt>
                <c:pt idx="30327">
                  <c:v>5.4634159999999996</c:v>
                </c:pt>
                <c:pt idx="30328">
                  <c:v>5.4671139999999996</c:v>
                </c:pt>
                <c:pt idx="30329">
                  <c:v>5.4680419999999996</c:v>
                </c:pt>
                <c:pt idx="30330">
                  <c:v>5.4671649999999996</c:v>
                </c:pt>
                <c:pt idx="30331">
                  <c:v>5.4669150000000002</c:v>
                </c:pt>
                <c:pt idx="30332">
                  <c:v>5.4641960000000003</c:v>
                </c:pt>
                <c:pt idx="30333">
                  <c:v>5.4636110000000002</c:v>
                </c:pt>
                <c:pt idx="30334">
                  <c:v>5.4665730000000003</c:v>
                </c:pt>
                <c:pt idx="30335">
                  <c:v>5.4659709999999997</c:v>
                </c:pt>
                <c:pt idx="30336">
                  <c:v>5.4661280000000003</c:v>
                </c:pt>
                <c:pt idx="30337">
                  <c:v>5.4698000000000002</c:v>
                </c:pt>
                <c:pt idx="30338">
                  <c:v>5.4717859999999998</c:v>
                </c:pt>
                <c:pt idx="30339">
                  <c:v>5.469951</c:v>
                </c:pt>
                <c:pt idx="30340">
                  <c:v>5.4688480000000004</c:v>
                </c:pt>
                <c:pt idx="30341">
                  <c:v>5.4688109999999996</c:v>
                </c:pt>
                <c:pt idx="30342">
                  <c:v>5.4696829999999999</c:v>
                </c:pt>
                <c:pt idx="30343">
                  <c:v>5.4723579999999998</c:v>
                </c:pt>
                <c:pt idx="30344">
                  <c:v>5.4747529999999998</c:v>
                </c:pt>
                <c:pt idx="30345">
                  <c:v>5.4726150000000002</c:v>
                </c:pt>
                <c:pt idx="30346">
                  <c:v>5.4712930000000002</c:v>
                </c:pt>
                <c:pt idx="30347">
                  <c:v>5.4726749999999997</c:v>
                </c:pt>
                <c:pt idx="30348">
                  <c:v>5.4725630000000001</c:v>
                </c:pt>
                <c:pt idx="30349">
                  <c:v>5.4716449999999996</c:v>
                </c:pt>
                <c:pt idx="30350">
                  <c:v>5.4712199999999998</c:v>
                </c:pt>
                <c:pt idx="30351">
                  <c:v>5.4742689999999996</c:v>
                </c:pt>
                <c:pt idx="30352">
                  <c:v>5.4747539999999999</c:v>
                </c:pt>
                <c:pt idx="30353">
                  <c:v>5.474208</c:v>
                </c:pt>
                <c:pt idx="30354">
                  <c:v>5.4789560000000002</c:v>
                </c:pt>
                <c:pt idx="30355">
                  <c:v>5.4771029999999996</c:v>
                </c:pt>
                <c:pt idx="30356">
                  <c:v>5.4750930000000002</c:v>
                </c:pt>
                <c:pt idx="30357">
                  <c:v>5.4769209999999999</c:v>
                </c:pt>
                <c:pt idx="30358">
                  <c:v>5.4742319999999998</c:v>
                </c:pt>
                <c:pt idx="30359">
                  <c:v>5.4746199999999998</c:v>
                </c:pt>
                <c:pt idx="30360">
                  <c:v>5.4805260000000002</c:v>
                </c:pt>
                <c:pt idx="30361">
                  <c:v>5.4787540000000003</c:v>
                </c:pt>
                <c:pt idx="30362">
                  <c:v>5.4736019999999996</c:v>
                </c:pt>
                <c:pt idx="30363">
                  <c:v>5.4731769999999997</c:v>
                </c:pt>
                <c:pt idx="30364">
                  <c:v>5.473846</c:v>
                </c:pt>
                <c:pt idx="30365">
                  <c:v>5.4743630000000003</c:v>
                </c:pt>
                <c:pt idx="30366">
                  <c:v>5.4749759999999998</c:v>
                </c:pt>
                <c:pt idx="30367">
                  <c:v>5.4734290000000003</c:v>
                </c:pt>
                <c:pt idx="30368">
                  <c:v>5.47342</c:v>
                </c:pt>
                <c:pt idx="30369">
                  <c:v>5.4735630000000004</c:v>
                </c:pt>
                <c:pt idx="30370">
                  <c:v>5.470129</c:v>
                </c:pt>
                <c:pt idx="30371">
                  <c:v>5.4711530000000002</c:v>
                </c:pt>
                <c:pt idx="30372">
                  <c:v>5.4758880000000003</c:v>
                </c:pt>
                <c:pt idx="30373">
                  <c:v>5.4763039999999998</c:v>
                </c:pt>
                <c:pt idx="30374">
                  <c:v>5.475187</c:v>
                </c:pt>
                <c:pt idx="30375">
                  <c:v>5.4741939999999998</c:v>
                </c:pt>
                <c:pt idx="30376">
                  <c:v>5.4778919999999998</c:v>
                </c:pt>
                <c:pt idx="30377">
                  <c:v>5.4818470000000001</c:v>
                </c:pt>
                <c:pt idx="30378">
                  <c:v>5.4800899999999997</c:v>
                </c:pt>
                <c:pt idx="30379">
                  <c:v>5.4785000000000004</c:v>
                </c:pt>
                <c:pt idx="30380">
                  <c:v>5.4826540000000001</c:v>
                </c:pt>
                <c:pt idx="30381">
                  <c:v>5.4838779999999998</c:v>
                </c:pt>
                <c:pt idx="30382">
                  <c:v>5.4802289999999996</c:v>
                </c:pt>
                <c:pt idx="30383">
                  <c:v>5.4803839999999999</c:v>
                </c:pt>
                <c:pt idx="30384">
                  <c:v>5.4798410000000004</c:v>
                </c:pt>
                <c:pt idx="30385">
                  <c:v>5.4814939999999996</c:v>
                </c:pt>
                <c:pt idx="30386">
                  <c:v>5.4862590000000004</c:v>
                </c:pt>
                <c:pt idx="30387">
                  <c:v>5.4828570000000001</c:v>
                </c:pt>
                <c:pt idx="30388">
                  <c:v>5.4822100000000002</c:v>
                </c:pt>
                <c:pt idx="30389">
                  <c:v>5.4873089999999998</c:v>
                </c:pt>
                <c:pt idx="30390">
                  <c:v>5.4830959999999997</c:v>
                </c:pt>
                <c:pt idx="30391">
                  <c:v>5.4784119999999996</c:v>
                </c:pt>
                <c:pt idx="30392">
                  <c:v>5.4835180000000001</c:v>
                </c:pt>
                <c:pt idx="30393">
                  <c:v>5.4853550000000002</c:v>
                </c:pt>
                <c:pt idx="30394">
                  <c:v>5.4824789999999997</c:v>
                </c:pt>
                <c:pt idx="30395">
                  <c:v>5.4848489999999996</c:v>
                </c:pt>
                <c:pt idx="30396">
                  <c:v>5.4875809999999996</c:v>
                </c:pt>
                <c:pt idx="30397">
                  <c:v>5.4845499999999996</c:v>
                </c:pt>
                <c:pt idx="30398">
                  <c:v>5.4820900000000004</c:v>
                </c:pt>
                <c:pt idx="30399">
                  <c:v>5.48238</c:v>
                </c:pt>
                <c:pt idx="30400">
                  <c:v>5.4834009999999997</c:v>
                </c:pt>
                <c:pt idx="30401">
                  <c:v>5.4825419999999996</c:v>
                </c:pt>
                <c:pt idx="30402">
                  <c:v>5.4823919999999999</c:v>
                </c:pt>
                <c:pt idx="30403">
                  <c:v>5.4833590000000001</c:v>
                </c:pt>
                <c:pt idx="30404">
                  <c:v>5.4833930000000004</c:v>
                </c:pt>
                <c:pt idx="30405">
                  <c:v>5.4831149999999997</c:v>
                </c:pt>
                <c:pt idx="30406">
                  <c:v>5.4832590000000003</c:v>
                </c:pt>
                <c:pt idx="30407">
                  <c:v>5.4827029999999999</c:v>
                </c:pt>
                <c:pt idx="30408">
                  <c:v>5.4825809999999997</c:v>
                </c:pt>
                <c:pt idx="30409">
                  <c:v>5.4815069999999997</c:v>
                </c:pt>
                <c:pt idx="30410">
                  <c:v>5.479571</c:v>
                </c:pt>
                <c:pt idx="30411">
                  <c:v>5.4806929999999996</c:v>
                </c:pt>
                <c:pt idx="30412">
                  <c:v>5.4841160000000002</c:v>
                </c:pt>
                <c:pt idx="30413">
                  <c:v>5.4873329999999996</c:v>
                </c:pt>
                <c:pt idx="30414">
                  <c:v>5.484375</c:v>
                </c:pt>
                <c:pt idx="30415">
                  <c:v>5.4790660000000004</c:v>
                </c:pt>
                <c:pt idx="30416">
                  <c:v>5.4800649999999997</c:v>
                </c:pt>
                <c:pt idx="30417">
                  <c:v>5.4864879999999996</c:v>
                </c:pt>
                <c:pt idx="30418">
                  <c:v>5.491492</c:v>
                </c:pt>
                <c:pt idx="30419">
                  <c:v>5.4918019999999999</c:v>
                </c:pt>
                <c:pt idx="30420">
                  <c:v>5.4902709999999999</c:v>
                </c:pt>
                <c:pt idx="30421">
                  <c:v>5.4861940000000002</c:v>
                </c:pt>
                <c:pt idx="30422">
                  <c:v>5.4872800000000002</c:v>
                </c:pt>
                <c:pt idx="30423">
                  <c:v>5.4912369999999999</c:v>
                </c:pt>
                <c:pt idx="30424">
                  <c:v>5.4912020000000004</c:v>
                </c:pt>
                <c:pt idx="30425">
                  <c:v>5.4935099999999997</c:v>
                </c:pt>
                <c:pt idx="30426">
                  <c:v>5.4903440000000003</c:v>
                </c:pt>
                <c:pt idx="30427">
                  <c:v>5.4820919999999997</c:v>
                </c:pt>
                <c:pt idx="30428">
                  <c:v>5.4853209999999999</c:v>
                </c:pt>
                <c:pt idx="30429">
                  <c:v>5.4930459999999997</c:v>
                </c:pt>
                <c:pt idx="30430">
                  <c:v>5.4916470000000004</c:v>
                </c:pt>
                <c:pt idx="30431">
                  <c:v>5.4879730000000002</c:v>
                </c:pt>
                <c:pt idx="30432">
                  <c:v>5.4896370000000001</c:v>
                </c:pt>
                <c:pt idx="30433">
                  <c:v>5.4898199999999999</c:v>
                </c:pt>
                <c:pt idx="30434">
                  <c:v>5.487152</c:v>
                </c:pt>
                <c:pt idx="30435">
                  <c:v>5.4866979999999996</c:v>
                </c:pt>
                <c:pt idx="30436">
                  <c:v>5.4886520000000001</c:v>
                </c:pt>
                <c:pt idx="30437">
                  <c:v>5.4911789999999998</c:v>
                </c:pt>
                <c:pt idx="30438">
                  <c:v>5.4919880000000001</c:v>
                </c:pt>
                <c:pt idx="30439">
                  <c:v>5.4937610000000001</c:v>
                </c:pt>
                <c:pt idx="30440">
                  <c:v>5.4943710000000001</c:v>
                </c:pt>
                <c:pt idx="30441">
                  <c:v>5.4921810000000004</c:v>
                </c:pt>
                <c:pt idx="30442">
                  <c:v>5.5004020000000002</c:v>
                </c:pt>
                <c:pt idx="30443">
                  <c:v>5.5039860000000003</c:v>
                </c:pt>
                <c:pt idx="30444">
                  <c:v>5.4956880000000004</c:v>
                </c:pt>
                <c:pt idx="30445">
                  <c:v>5.4964459999999997</c:v>
                </c:pt>
                <c:pt idx="30446">
                  <c:v>5.5007270000000004</c:v>
                </c:pt>
                <c:pt idx="30447">
                  <c:v>5.4986790000000001</c:v>
                </c:pt>
                <c:pt idx="30448">
                  <c:v>5.4992619999999999</c:v>
                </c:pt>
                <c:pt idx="30449">
                  <c:v>5.5003979999999997</c:v>
                </c:pt>
                <c:pt idx="30450">
                  <c:v>5.4970220000000003</c:v>
                </c:pt>
                <c:pt idx="30451">
                  <c:v>5.4994509999999996</c:v>
                </c:pt>
                <c:pt idx="30452">
                  <c:v>5.5035889999999998</c:v>
                </c:pt>
                <c:pt idx="30453">
                  <c:v>5.4986319999999997</c:v>
                </c:pt>
                <c:pt idx="30454">
                  <c:v>5.4954049999999999</c:v>
                </c:pt>
                <c:pt idx="30455">
                  <c:v>5.4978809999999996</c:v>
                </c:pt>
                <c:pt idx="30456">
                  <c:v>5.4994209999999999</c:v>
                </c:pt>
                <c:pt idx="30457">
                  <c:v>5.4984260000000003</c:v>
                </c:pt>
                <c:pt idx="30458">
                  <c:v>5.4985939999999998</c:v>
                </c:pt>
                <c:pt idx="30459">
                  <c:v>5.5003200000000003</c:v>
                </c:pt>
                <c:pt idx="30460">
                  <c:v>5.4990740000000002</c:v>
                </c:pt>
                <c:pt idx="30461">
                  <c:v>5.4950299999999999</c:v>
                </c:pt>
                <c:pt idx="30462">
                  <c:v>5.4959709999999999</c:v>
                </c:pt>
                <c:pt idx="30463">
                  <c:v>5.5006709999999996</c:v>
                </c:pt>
                <c:pt idx="30464">
                  <c:v>5.4998829999999996</c:v>
                </c:pt>
                <c:pt idx="30465">
                  <c:v>5.4973150000000004</c:v>
                </c:pt>
                <c:pt idx="30466">
                  <c:v>5.5010680000000001</c:v>
                </c:pt>
                <c:pt idx="30467">
                  <c:v>5.5006380000000004</c:v>
                </c:pt>
                <c:pt idx="30468">
                  <c:v>5.4962900000000001</c:v>
                </c:pt>
                <c:pt idx="30469">
                  <c:v>5.4970150000000002</c:v>
                </c:pt>
                <c:pt idx="30470">
                  <c:v>5.4995799999999999</c:v>
                </c:pt>
                <c:pt idx="30471">
                  <c:v>5.4984989999999998</c:v>
                </c:pt>
                <c:pt idx="30472">
                  <c:v>5.4955189999999998</c:v>
                </c:pt>
                <c:pt idx="30473">
                  <c:v>5.494523</c:v>
                </c:pt>
                <c:pt idx="30474">
                  <c:v>5.4953459999999996</c:v>
                </c:pt>
                <c:pt idx="30475">
                  <c:v>5.4994639999999997</c:v>
                </c:pt>
                <c:pt idx="30476">
                  <c:v>5.5015790000000004</c:v>
                </c:pt>
                <c:pt idx="30477">
                  <c:v>5.4962340000000003</c:v>
                </c:pt>
                <c:pt idx="30478">
                  <c:v>5.4964019999999998</c:v>
                </c:pt>
                <c:pt idx="30479">
                  <c:v>5.501061</c:v>
                </c:pt>
                <c:pt idx="30480">
                  <c:v>5.5005309999999996</c:v>
                </c:pt>
                <c:pt idx="30481">
                  <c:v>5.5019770000000001</c:v>
                </c:pt>
                <c:pt idx="30482">
                  <c:v>5.5028180000000004</c:v>
                </c:pt>
                <c:pt idx="30483">
                  <c:v>5.4995529999999997</c:v>
                </c:pt>
                <c:pt idx="30484">
                  <c:v>5.4991950000000003</c:v>
                </c:pt>
                <c:pt idx="30485">
                  <c:v>5.5028449999999998</c:v>
                </c:pt>
                <c:pt idx="30486">
                  <c:v>5.5087359999999999</c:v>
                </c:pt>
                <c:pt idx="30487">
                  <c:v>5.5116490000000002</c:v>
                </c:pt>
                <c:pt idx="30488">
                  <c:v>5.5124129999999996</c:v>
                </c:pt>
                <c:pt idx="30489">
                  <c:v>5.512594</c:v>
                </c:pt>
                <c:pt idx="30490">
                  <c:v>5.5119889999999998</c:v>
                </c:pt>
                <c:pt idx="30491">
                  <c:v>5.5117789999999998</c:v>
                </c:pt>
                <c:pt idx="30492">
                  <c:v>5.5089600000000001</c:v>
                </c:pt>
                <c:pt idx="30493">
                  <c:v>5.5040560000000003</c:v>
                </c:pt>
                <c:pt idx="30494">
                  <c:v>5.5080450000000001</c:v>
                </c:pt>
                <c:pt idx="30495">
                  <c:v>5.5163029999999997</c:v>
                </c:pt>
                <c:pt idx="30496">
                  <c:v>5.5129630000000001</c:v>
                </c:pt>
                <c:pt idx="30497">
                  <c:v>5.5054759999999998</c:v>
                </c:pt>
                <c:pt idx="30498">
                  <c:v>5.5077499999999997</c:v>
                </c:pt>
                <c:pt idx="30499">
                  <c:v>5.5089430000000004</c:v>
                </c:pt>
                <c:pt idx="30500">
                  <c:v>5.5076109999999998</c:v>
                </c:pt>
                <c:pt idx="30501">
                  <c:v>5.5078440000000004</c:v>
                </c:pt>
                <c:pt idx="30502">
                  <c:v>5.5055449999999997</c:v>
                </c:pt>
                <c:pt idx="30503">
                  <c:v>5.5060880000000001</c:v>
                </c:pt>
                <c:pt idx="30504">
                  <c:v>5.5090110000000001</c:v>
                </c:pt>
                <c:pt idx="30505">
                  <c:v>5.506837</c:v>
                </c:pt>
                <c:pt idx="30506">
                  <c:v>5.505725</c:v>
                </c:pt>
                <c:pt idx="30507">
                  <c:v>5.5089389999999998</c:v>
                </c:pt>
                <c:pt idx="30508">
                  <c:v>5.5094709999999996</c:v>
                </c:pt>
                <c:pt idx="30509">
                  <c:v>5.5069119999999998</c:v>
                </c:pt>
                <c:pt idx="30510">
                  <c:v>5.5089699999999997</c:v>
                </c:pt>
                <c:pt idx="30511">
                  <c:v>5.5089119999999996</c:v>
                </c:pt>
                <c:pt idx="30512">
                  <c:v>5.503876</c:v>
                </c:pt>
                <c:pt idx="30513">
                  <c:v>5.5023900000000001</c:v>
                </c:pt>
                <c:pt idx="30514">
                  <c:v>5.5035749999999997</c:v>
                </c:pt>
                <c:pt idx="30515">
                  <c:v>5.5043939999999996</c:v>
                </c:pt>
                <c:pt idx="30516">
                  <c:v>5.5073169999999996</c:v>
                </c:pt>
                <c:pt idx="30517">
                  <c:v>5.5110890000000001</c:v>
                </c:pt>
                <c:pt idx="30518">
                  <c:v>5.5111509999999999</c:v>
                </c:pt>
                <c:pt idx="30519">
                  <c:v>5.5085309999999996</c:v>
                </c:pt>
                <c:pt idx="30520">
                  <c:v>5.5083609999999998</c:v>
                </c:pt>
                <c:pt idx="30521">
                  <c:v>5.5120519999999997</c:v>
                </c:pt>
                <c:pt idx="30522">
                  <c:v>5.5162430000000002</c:v>
                </c:pt>
                <c:pt idx="30523">
                  <c:v>5.5156460000000003</c:v>
                </c:pt>
                <c:pt idx="30524">
                  <c:v>5.5120550000000001</c:v>
                </c:pt>
                <c:pt idx="30525">
                  <c:v>5.5130809999999997</c:v>
                </c:pt>
                <c:pt idx="30526">
                  <c:v>5.5150889999999997</c:v>
                </c:pt>
                <c:pt idx="30527">
                  <c:v>5.5108879999999996</c:v>
                </c:pt>
                <c:pt idx="30528">
                  <c:v>5.5116759999999996</c:v>
                </c:pt>
                <c:pt idx="30529">
                  <c:v>5.5173310000000004</c:v>
                </c:pt>
                <c:pt idx="30530">
                  <c:v>5.514151</c:v>
                </c:pt>
                <c:pt idx="30531">
                  <c:v>5.5089449999999998</c:v>
                </c:pt>
                <c:pt idx="30532">
                  <c:v>5.5124979999999999</c:v>
                </c:pt>
                <c:pt idx="30533">
                  <c:v>5.5169759999999997</c:v>
                </c:pt>
                <c:pt idx="30534">
                  <c:v>5.515981</c:v>
                </c:pt>
                <c:pt idx="30535">
                  <c:v>5.5162269999999998</c:v>
                </c:pt>
                <c:pt idx="30536">
                  <c:v>5.5187809999999997</c:v>
                </c:pt>
                <c:pt idx="30537">
                  <c:v>5.5187140000000001</c:v>
                </c:pt>
                <c:pt idx="30538">
                  <c:v>5.5130379999999999</c:v>
                </c:pt>
                <c:pt idx="30539">
                  <c:v>5.5094060000000002</c:v>
                </c:pt>
                <c:pt idx="30540">
                  <c:v>5.5144460000000004</c:v>
                </c:pt>
                <c:pt idx="30541">
                  <c:v>5.5203369999999996</c:v>
                </c:pt>
                <c:pt idx="30542">
                  <c:v>5.5199259999999999</c:v>
                </c:pt>
                <c:pt idx="30543">
                  <c:v>5.5146350000000002</c:v>
                </c:pt>
                <c:pt idx="30544">
                  <c:v>5.5100119999999997</c:v>
                </c:pt>
                <c:pt idx="30545">
                  <c:v>5.5085800000000003</c:v>
                </c:pt>
                <c:pt idx="30546">
                  <c:v>5.5092169999999996</c:v>
                </c:pt>
                <c:pt idx="30547">
                  <c:v>5.5095489999999998</c:v>
                </c:pt>
                <c:pt idx="30548">
                  <c:v>5.5097759999999996</c:v>
                </c:pt>
                <c:pt idx="30549">
                  <c:v>5.5130049999999997</c:v>
                </c:pt>
                <c:pt idx="30550">
                  <c:v>5.514087</c:v>
                </c:pt>
                <c:pt idx="30551">
                  <c:v>5.5130670000000004</c:v>
                </c:pt>
                <c:pt idx="30552">
                  <c:v>5.5168080000000002</c:v>
                </c:pt>
                <c:pt idx="30553">
                  <c:v>5.5170779999999997</c:v>
                </c:pt>
                <c:pt idx="30554">
                  <c:v>5.5125099999999998</c:v>
                </c:pt>
                <c:pt idx="30555">
                  <c:v>5.5133599999999996</c:v>
                </c:pt>
                <c:pt idx="30556">
                  <c:v>5.5154290000000001</c:v>
                </c:pt>
                <c:pt idx="30557">
                  <c:v>5.5154899999999998</c:v>
                </c:pt>
                <c:pt idx="30558">
                  <c:v>5.5156210000000003</c:v>
                </c:pt>
                <c:pt idx="30559">
                  <c:v>5.5134290000000004</c:v>
                </c:pt>
                <c:pt idx="30560">
                  <c:v>5.5137700000000001</c:v>
                </c:pt>
                <c:pt idx="30561">
                  <c:v>5.5170820000000003</c:v>
                </c:pt>
                <c:pt idx="30562">
                  <c:v>5.5142810000000004</c:v>
                </c:pt>
                <c:pt idx="30563">
                  <c:v>5.5133479999999997</c:v>
                </c:pt>
                <c:pt idx="30564">
                  <c:v>5.5164989999999996</c:v>
                </c:pt>
                <c:pt idx="30565">
                  <c:v>5.5175179999999999</c:v>
                </c:pt>
                <c:pt idx="30566">
                  <c:v>5.5177149999999999</c:v>
                </c:pt>
                <c:pt idx="30567">
                  <c:v>5.5174839999999996</c:v>
                </c:pt>
                <c:pt idx="30568">
                  <c:v>5.5199480000000003</c:v>
                </c:pt>
                <c:pt idx="30569">
                  <c:v>5.5239580000000004</c:v>
                </c:pt>
                <c:pt idx="30570">
                  <c:v>5.5222449999999998</c:v>
                </c:pt>
                <c:pt idx="30571">
                  <c:v>5.5198770000000001</c:v>
                </c:pt>
                <c:pt idx="30572">
                  <c:v>5.5213380000000001</c:v>
                </c:pt>
                <c:pt idx="30573">
                  <c:v>5.5211550000000003</c:v>
                </c:pt>
                <c:pt idx="30574">
                  <c:v>5.5205010000000003</c:v>
                </c:pt>
                <c:pt idx="30575">
                  <c:v>5.521604</c:v>
                </c:pt>
                <c:pt idx="30576">
                  <c:v>5.5197969999999996</c:v>
                </c:pt>
                <c:pt idx="30577">
                  <c:v>5.5175369999999999</c:v>
                </c:pt>
                <c:pt idx="30578">
                  <c:v>5.518694</c:v>
                </c:pt>
                <c:pt idx="30579">
                  <c:v>5.5185459999999997</c:v>
                </c:pt>
                <c:pt idx="30580">
                  <c:v>5.5196329999999998</c:v>
                </c:pt>
                <c:pt idx="30581">
                  <c:v>5.5231830000000004</c:v>
                </c:pt>
                <c:pt idx="30582">
                  <c:v>5.5233739999999996</c:v>
                </c:pt>
                <c:pt idx="30583">
                  <c:v>5.5216669999999999</c:v>
                </c:pt>
                <c:pt idx="30584">
                  <c:v>5.5212510000000004</c:v>
                </c:pt>
                <c:pt idx="30585">
                  <c:v>5.5218819999999997</c:v>
                </c:pt>
                <c:pt idx="30586">
                  <c:v>5.5227880000000003</c:v>
                </c:pt>
                <c:pt idx="30587">
                  <c:v>5.5216019999999997</c:v>
                </c:pt>
                <c:pt idx="30588">
                  <c:v>5.5203699999999998</c:v>
                </c:pt>
                <c:pt idx="30589">
                  <c:v>5.5223120000000003</c:v>
                </c:pt>
                <c:pt idx="30590">
                  <c:v>5.5234990000000002</c:v>
                </c:pt>
                <c:pt idx="30591">
                  <c:v>5.523263</c:v>
                </c:pt>
                <c:pt idx="30592">
                  <c:v>5.5226300000000004</c:v>
                </c:pt>
                <c:pt idx="30593">
                  <c:v>5.5197820000000002</c:v>
                </c:pt>
                <c:pt idx="30594">
                  <c:v>5.5200490000000002</c:v>
                </c:pt>
                <c:pt idx="30595">
                  <c:v>5.5227320000000004</c:v>
                </c:pt>
                <c:pt idx="30596">
                  <c:v>5.5206429999999997</c:v>
                </c:pt>
                <c:pt idx="30597">
                  <c:v>5.5178380000000002</c:v>
                </c:pt>
                <c:pt idx="30598">
                  <c:v>5.516864</c:v>
                </c:pt>
                <c:pt idx="30599">
                  <c:v>5.5189000000000004</c:v>
                </c:pt>
                <c:pt idx="30600">
                  <c:v>5.5245509999999998</c:v>
                </c:pt>
                <c:pt idx="30601">
                  <c:v>5.5230360000000003</c:v>
                </c:pt>
                <c:pt idx="30602">
                  <c:v>5.5181129999999996</c:v>
                </c:pt>
                <c:pt idx="30603">
                  <c:v>5.5225309999999999</c:v>
                </c:pt>
                <c:pt idx="30604">
                  <c:v>5.5263640000000001</c:v>
                </c:pt>
                <c:pt idx="30605">
                  <c:v>5.5227709999999997</c:v>
                </c:pt>
                <c:pt idx="30606">
                  <c:v>5.5199949999999998</c:v>
                </c:pt>
                <c:pt idx="30607">
                  <c:v>5.5225669999999996</c:v>
                </c:pt>
                <c:pt idx="30608">
                  <c:v>5.5245899999999999</c:v>
                </c:pt>
                <c:pt idx="30609">
                  <c:v>5.5248299999999997</c:v>
                </c:pt>
                <c:pt idx="30610">
                  <c:v>5.5288599999999999</c:v>
                </c:pt>
                <c:pt idx="30611">
                  <c:v>5.5298489999999996</c:v>
                </c:pt>
                <c:pt idx="30612">
                  <c:v>5.5279379999999998</c:v>
                </c:pt>
                <c:pt idx="30613">
                  <c:v>5.5301520000000002</c:v>
                </c:pt>
                <c:pt idx="30614">
                  <c:v>5.5330849999999998</c:v>
                </c:pt>
                <c:pt idx="30615">
                  <c:v>5.5356290000000001</c:v>
                </c:pt>
                <c:pt idx="30616">
                  <c:v>5.5381400000000003</c:v>
                </c:pt>
                <c:pt idx="30617">
                  <c:v>5.5380240000000001</c:v>
                </c:pt>
                <c:pt idx="30618">
                  <c:v>5.5339090000000004</c:v>
                </c:pt>
                <c:pt idx="30619">
                  <c:v>5.534071</c:v>
                </c:pt>
                <c:pt idx="30620">
                  <c:v>5.5378999999999996</c:v>
                </c:pt>
                <c:pt idx="30621">
                  <c:v>5.5379550000000002</c:v>
                </c:pt>
                <c:pt idx="30622">
                  <c:v>5.5383290000000001</c:v>
                </c:pt>
                <c:pt idx="30623">
                  <c:v>5.5369830000000002</c:v>
                </c:pt>
                <c:pt idx="30624">
                  <c:v>5.5301280000000004</c:v>
                </c:pt>
                <c:pt idx="30625">
                  <c:v>5.5284409999999999</c:v>
                </c:pt>
                <c:pt idx="30626">
                  <c:v>5.533175</c:v>
                </c:pt>
                <c:pt idx="30627">
                  <c:v>5.5335200000000002</c:v>
                </c:pt>
                <c:pt idx="30628">
                  <c:v>5.5287819999999996</c:v>
                </c:pt>
                <c:pt idx="30629">
                  <c:v>5.527838</c:v>
                </c:pt>
                <c:pt idx="30630">
                  <c:v>5.5308229999999998</c:v>
                </c:pt>
                <c:pt idx="30631">
                  <c:v>5.5314709999999998</c:v>
                </c:pt>
                <c:pt idx="30632">
                  <c:v>5.5310740000000003</c:v>
                </c:pt>
                <c:pt idx="30633">
                  <c:v>5.5309280000000003</c:v>
                </c:pt>
                <c:pt idx="30634">
                  <c:v>5.5321410000000002</c:v>
                </c:pt>
                <c:pt idx="30635">
                  <c:v>5.5360079999999998</c:v>
                </c:pt>
                <c:pt idx="30636">
                  <c:v>5.5354450000000002</c:v>
                </c:pt>
                <c:pt idx="30637">
                  <c:v>5.53512</c:v>
                </c:pt>
                <c:pt idx="30638">
                  <c:v>5.5341230000000001</c:v>
                </c:pt>
                <c:pt idx="30639">
                  <c:v>5.5312359999999998</c:v>
                </c:pt>
                <c:pt idx="30640">
                  <c:v>5.5340499999999997</c:v>
                </c:pt>
                <c:pt idx="30641">
                  <c:v>5.5365970000000004</c:v>
                </c:pt>
                <c:pt idx="30642">
                  <c:v>5.536092</c:v>
                </c:pt>
                <c:pt idx="30643">
                  <c:v>5.537642</c:v>
                </c:pt>
                <c:pt idx="30644">
                  <c:v>5.5404929999999997</c:v>
                </c:pt>
                <c:pt idx="30645">
                  <c:v>5.5409329999999999</c:v>
                </c:pt>
                <c:pt idx="30646">
                  <c:v>5.5407890000000002</c:v>
                </c:pt>
                <c:pt idx="30647">
                  <c:v>5.5409870000000003</c:v>
                </c:pt>
                <c:pt idx="30648">
                  <c:v>5.5371930000000003</c:v>
                </c:pt>
                <c:pt idx="30649">
                  <c:v>5.5367369999999996</c:v>
                </c:pt>
                <c:pt idx="30650">
                  <c:v>5.5418130000000003</c:v>
                </c:pt>
                <c:pt idx="30651">
                  <c:v>5.5439749999999997</c:v>
                </c:pt>
                <c:pt idx="30652">
                  <c:v>5.5404780000000002</c:v>
                </c:pt>
                <c:pt idx="30653">
                  <c:v>5.5381629999999999</c:v>
                </c:pt>
                <c:pt idx="30654">
                  <c:v>5.5432009999999998</c:v>
                </c:pt>
                <c:pt idx="30655">
                  <c:v>5.5437719999999997</c:v>
                </c:pt>
                <c:pt idx="30656">
                  <c:v>5.5381729999999996</c:v>
                </c:pt>
                <c:pt idx="30657">
                  <c:v>5.5395310000000002</c:v>
                </c:pt>
                <c:pt idx="30658">
                  <c:v>5.542033</c:v>
                </c:pt>
                <c:pt idx="30659">
                  <c:v>5.5422500000000001</c:v>
                </c:pt>
                <c:pt idx="30660">
                  <c:v>5.5443600000000002</c:v>
                </c:pt>
                <c:pt idx="30661">
                  <c:v>5.5449770000000003</c:v>
                </c:pt>
                <c:pt idx="30662">
                  <c:v>5.5409259999999998</c:v>
                </c:pt>
                <c:pt idx="30663">
                  <c:v>5.5389419999999996</c:v>
                </c:pt>
                <c:pt idx="30664">
                  <c:v>5.5402120000000004</c:v>
                </c:pt>
                <c:pt idx="30665">
                  <c:v>5.540362</c:v>
                </c:pt>
                <c:pt idx="30666">
                  <c:v>5.5398149999999999</c:v>
                </c:pt>
                <c:pt idx="30667">
                  <c:v>5.5377510000000001</c:v>
                </c:pt>
                <c:pt idx="30668">
                  <c:v>5.5406459999999997</c:v>
                </c:pt>
                <c:pt idx="30669">
                  <c:v>5.5470499999999996</c:v>
                </c:pt>
                <c:pt idx="30670">
                  <c:v>5.5450179999999998</c:v>
                </c:pt>
                <c:pt idx="30671">
                  <c:v>5.5433440000000003</c:v>
                </c:pt>
                <c:pt idx="30672">
                  <c:v>5.5463329999999997</c:v>
                </c:pt>
                <c:pt idx="30673">
                  <c:v>5.5426979999999997</c:v>
                </c:pt>
                <c:pt idx="30674">
                  <c:v>5.5410190000000004</c:v>
                </c:pt>
                <c:pt idx="30675">
                  <c:v>5.5453830000000002</c:v>
                </c:pt>
                <c:pt idx="30676">
                  <c:v>5.5465629999999999</c:v>
                </c:pt>
                <c:pt idx="30677">
                  <c:v>5.5455769999999998</c:v>
                </c:pt>
                <c:pt idx="30678">
                  <c:v>5.5453029999999996</c:v>
                </c:pt>
                <c:pt idx="30679">
                  <c:v>5.543183</c:v>
                </c:pt>
                <c:pt idx="30680">
                  <c:v>5.5421129999999996</c:v>
                </c:pt>
                <c:pt idx="30681">
                  <c:v>5.5446200000000001</c:v>
                </c:pt>
                <c:pt idx="30682">
                  <c:v>5.5469109999999997</c:v>
                </c:pt>
                <c:pt idx="30683">
                  <c:v>5.5472380000000001</c:v>
                </c:pt>
                <c:pt idx="30684">
                  <c:v>5.5492759999999999</c:v>
                </c:pt>
                <c:pt idx="30685">
                  <c:v>5.5507039999999996</c:v>
                </c:pt>
                <c:pt idx="30686">
                  <c:v>5.5476179999999999</c:v>
                </c:pt>
                <c:pt idx="30687">
                  <c:v>5.5476789999999996</c:v>
                </c:pt>
                <c:pt idx="30688">
                  <c:v>5.5527009999999999</c:v>
                </c:pt>
                <c:pt idx="30689">
                  <c:v>5.5528839999999997</c:v>
                </c:pt>
                <c:pt idx="30690">
                  <c:v>5.5501009999999997</c:v>
                </c:pt>
                <c:pt idx="30691">
                  <c:v>5.5511889999999999</c:v>
                </c:pt>
                <c:pt idx="30692">
                  <c:v>5.5520649999999998</c:v>
                </c:pt>
                <c:pt idx="30693">
                  <c:v>5.5493779999999999</c:v>
                </c:pt>
                <c:pt idx="30694">
                  <c:v>5.548273</c:v>
                </c:pt>
                <c:pt idx="30695">
                  <c:v>5.5520959999999997</c:v>
                </c:pt>
                <c:pt idx="30696">
                  <c:v>5.557512</c:v>
                </c:pt>
                <c:pt idx="30697">
                  <c:v>5.5585550000000001</c:v>
                </c:pt>
                <c:pt idx="30698">
                  <c:v>5.5567929999999999</c:v>
                </c:pt>
                <c:pt idx="30699">
                  <c:v>5.554894</c:v>
                </c:pt>
                <c:pt idx="30700">
                  <c:v>5.5557689999999997</c:v>
                </c:pt>
                <c:pt idx="30701">
                  <c:v>5.5578960000000004</c:v>
                </c:pt>
                <c:pt idx="30702">
                  <c:v>5.5574719999999997</c:v>
                </c:pt>
                <c:pt idx="30703">
                  <c:v>5.5537910000000004</c:v>
                </c:pt>
                <c:pt idx="30704">
                  <c:v>5.5529900000000003</c:v>
                </c:pt>
                <c:pt idx="30705">
                  <c:v>5.5550100000000002</c:v>
                </c:pt>
                <c:pt idx="30706">
                  <c:v>5.5532269999999997</c:v>
                </c:pt>
                <c:pt idx="30707">
                  <c:v>5.5516480000000001</c:v>
                </c:pt>
                <c:pt idx="30708">
                  <c:v>5.5536709999999996</c:v>
                </c:pt>
                <c:pt idx="30709">
                  <c:v>5.5550369999999996</c:v>
                </c:pt>
                <c:pt idx="30710">
                  <c:v>5.5527839999999999</c:v>
                </c:pt>
                <c:pt idx="30711">
                  <c:v>5.5522669999999996</c:v>
                </c:pt>
                <c:pt idx="30712">
                  <c:v>5.551641</c:v>
                </c:pt>
                <c:pt idx="30713">
                  <c:v>5.5522499999999999</c:v>
                </c:pt>
                <c:pt idx="30714">
                  <c:v>5.5562659999999999</c:v>
                </c:pt>
                <c:pt idx="30715">
                  <c:v>5.5554730000000001</c:v>
                </c:pt>
                <c:pt idx="30716">
                  <c:v>5.5525200000000003</c:v>
                </c:pt>
                <c:pt idx="30717">
                  <c:v>5.553979</c:v>
                </c:pt>
                <c:pt idx="30718">
                  <c:v>5.5548380000000002</c:v>
                </c:pt>
                <c:pt idx="30719">
                  <c:v>5.553229</c:v>
                </c:pt>
                <c:pt idx="30720">
                  <c:v>5.5512699999999997</c:v>
                </c:pt>
                <c:pt idx="30721">
                  <c:v>5.5526780000000002</c:v>
                </c:pt>
                <c:pt idx="30722">
                  <c:v>5.5576699999999999</c:v>
                </c:pt>
                <c:pt idx="30723">
                  <c:v>5.559647</c:v>
                </c:pt>
                <c:pt idx="30724">
                  <c:v>5.5575549999999998</c:v>
                </c:pt>
                <c:pt idx="30725">
                  <c:v>5.555574</c:v>
                </c:pt>
                <c:pt idx="30726">
                  <c:v>5.5549970000000002</c:v>
                </c:pt>
                <c:pt idx="30727">
                  <c:v>5.5562110000000002</c:v>
                </c:pt>
                <c:pt idx="30728">
                  <c:v>5.5573800000000002</c:v>
                </c:pt>
                <c:pt idx="30729">
                  <c:v>5.5564299999999998</c:v>
                </c:pt>
                <c:pt idx="30730">
                  <c:v>5.5565449999999998</c:v>
                </c:pt>
                <c:pt idx="30731">
                  <c:v>5.5562290000000001</c:v>
                </c:pt>
                <c:pt idx="30732">
                  <c:v>5.5574050000000002</c:v>
                </c:pt>
                <c:pt idx="30733">
                  <c:v>5.5622319999999998</c:v>
                </c:pt>
                <c:pt idx="30734">
                  <c:v>5.5581469999999999</c:v>
                </c:pt>
                <c:pt idx="30735">
                  <c:v>5.5507530000000003</c:v>
                </c:pt>
                <c:pt idx="30736">
                  <c:v>5.5534080000000001</c:v>
                </c:pt>
                <c:pt idx="30737">
                  <c:v>5.5584819999999997</c:v>
                </c:pt>
                <c:pt idx="30738">
                  <c:v>5.5617169999999998</c:v>
                </c:pt>
                <c:pt idx="30739">
                  <c:v>5.5630410000000001</c:v>
                </c:pt>
                <c:pt idx="30740">
                  <c:v>5.5571109999999999</c:v>
                </c:pt>
                <c:pt idx="30741">
                  <c:v>5.5532050000000002</c:v>
                </c:pt>
                <c:pt idx="30742">
                  <c:v>5.5571039999999998</c:v>
                </c:pt>
                <c:pt idx="30743">
                  <c:v>5.5568350000000004</c:v>
                </c:pt>
                <c:pt idx="30744">
                  <c:v>5.5541869999999998</c:v>
                </c:pt>
                <c:pt idx="30745">
                  <c:v>5.5591100000000004</c:v>
                </c:pt>
                <c:pt idx="30746">
                  <c:v>5.5644309999999999</c:v>
                </c:pt>
                <c:pt idx="30747">
                  <c:v>5.5653420000000002</c:v>
                </c:pt>
                <c:pt idx="30748">
                  <c:v>5.5667350000000004</c:v>
                </c:pt>
                <c:pt idx="30749">
                  <c:v>5.5669959999999996</c:v>
                </c:pt>
                <c:pt idx="30750">
                  <c:v>5.5634160000000001</c:v>
                </c:pt>
                <c:pt idx="30751">
                  <c:v>5.5622100000000003</c:v>
                </c:pt>
                <c:pt idx="30752">
                  <c:v>5.5622470000000002</c:v>
                </c:pt>
                <c:pt idx="30753">
                  <c:v>5.5599959999999999</c:v>
                </c:pt>
                <c:pt idx="30754">
                  <c:v>5.5652619999999997</c:v>
                </c:pt>
                <c:pt idx="30755">
                  <c:v>5.5707560000000003</c:v>
                </c:pt>
                <c:pt idx="30756">
                  <c:v>5.5652540000000004</c:v>
                </c:pt>
                <c:pt idx="30757">
                  <c:v>5.564362</c:v>
                </c:pt>
                <c:pt idx="30758">
                  <c:v>5.5734709999999996</c:v>
                </c:pt>
                <c:pt idx="30759">
                  <c:v>5.5718680000000003</c:v>
                </c:pt>
                <c:pt idx="30760">
                  <c:v>5.5617320000000001</c:v>
                </c:pt>
                <c:pt idx="30761">
                  <c:v>5.566592</c:v>
                </c:pt>
                <c:pt idx="30762">
                  <c:v>5.5744850000000001</c:v>
                </c:pt>
                <c:pt idx="30763">
                  <c:v>5.5684760000000004</c:v>
                </c:pt>
                <c:pt idx="30764">
                  <c:v>5.5642760000000004</c:v>
                </c:pt>
                <c:pt idx="30765">
                  <c:v>5.5691540000000002</c:v>
                </c:pt>
                <c:pt idx="30766">
                  <c:v>5.5695249999999996</c:v>
                </c:pt>
                <c:pt idx="30767">
                  <c:v>5.5667410000000004</c:v>
                </c:pt>
                <c:pt idx="30768">
                  <c:v>5.5668369999999996</c:v>
                </c:pt>
                <c:pt idx="30769">
                  <c:v>5.5687470000000001</c:v>
                </c:pt>
                <c:pt idx="30770">
                  <c:v>5.570519</c:v>
                </c:pt>
                <c:pt idx="30771">
                  <c:v>5.5683990000000003</c:v>
                </c:pt>
                <c:pt idx="30772">
                  <c:v>5.568168</c:v>
                </c:pt>
                <c:pt idx="30773">
                  <c:v>5.5707279999999999</c:v>
                </c:pt>
                <c:pt idx="30774">
                  <c:v>5.570538</c:v>
                </c:pt>
                <c:pt idx="30775">
                  <c:v>5.5708409999999997</c:v>
                </c:pt>
                <c:pt idx="30776">
                  <c:v>5.5704339999999997</c:v>
                </c:pt>
                <c:pt idx="30777">
                  <c:v>5.5688219999999999</c:v>
                </c:pt>
                <c:pt idx="30778">
                  <c:v>5.5708529999999996</c:v>
                </c:pt>
                <c:pt idx="30779">
                  <c:v>5.5707129999999996</c:v>
                </c:pt>
                <c:pt idx="30780">
                  <c:v>5.5683379999999998</c:v>
                </c:pt>
                <c:pt idx="30781">
                  <c:v>5.5701000000000001</c:v>
                </c:pt>
                <c:pt idx="30782">
                  <c:v>5.5697749999999999</c:v>
                </c:pt>
                <c:pt idx="30783">
                  <c:v>5.5699059999999996</c:v>
                </c:pt>
                <c:pt idx="30784">
                  <c:v>5.5764040000000001</c:v>
                </c:pt>
                <c:pt idx="30785">
                  <c:v>5.5771959999999998</c:v>
                </c:pt>
                <c:pt idx="30786">
                  <c:v>5.5754190000000001</c:v>
                </c:pt>
                <c:pt idx="30787">
                  <c:v>5.5792869999999999</c:v>
                </c:pt>
                <c:pt idx="30788">
                  <c:v>5.5810649999999997</c:v>
                </c:pt>
                <c:pt idx="30789">
                  <c:v>5.579116</c:v>
                </c:pt>
                <c:pt idx="30790">
                  <c:v>5.580057</c:v>
                </c:pt>
                <c:pt idx="30791">
                  <c:v>5.5801759999999998</c:v>
                </c:pt>
                <c:pt idx="30792">
                  <c:v>5.5800929999999997</c:v>
                </c:pt>
                <c:pt idx="30793">
                  <c:v>5.5824049999999996</c:v>
                </c:pt>
                <c:pt idx="30794">
                  <c:v>5.5790829999999998</c:v>
                </c:pt>
                <c:pt idx="30795">
                  <c:v>5.5763740000000004</c:v>
                </c:pt>
                <c:pt idx="30796">
                  <c:v>5.5759860000000003</c:v>
                </c:pt>
                <c:pt idx="30797">
                  <c:v>5.5733079999999999</c:v>
                </c:pt>
                <c:pt idx="30798">
                  <c:v>5.5765880000000001</c:v>
                </c:pt>
                <c:pt idx="30799">
                  <c:v>5.5788760000000002</c:v>
                </c:pt>
                <c:pt idx="30800">
                  <c:v>5.5717429999999997</c:v>
                </c:pt>
                <c:pt idx="30801">
                  <c:v>5.5665870000000002</c:v>
                </c:pt>
                <c:pt idx="30802">
                  <c:v>5.5666159999999998</c:v>
                </c:pt>
                <c:pt idx="30803">
                  <c:v>5.5703639999999996</c:v>
                </c:pt>
                <c:pt idx="30804">
                  <c:v>5.5729540000000002</c:v>
                </c:pt>
                <c:pt idx="30805">
                  <c:v>5.570964</c:v>
                </c:pt>
                <c:pt idx="30806">
                  <c:v>5.5739559999999999</c:v>
                </c:pt>
                <c:pt idx="30807">
                  <c:v>5.5773609999999998</c:v>
                </c:pt>
                <c:pt idx="30808">
                  <c:v>5.5755270000000001</c:v>
                </c:pt>
                <c:pt idx="30809">
                  <c:v>5.5765260000000003</c:v>
                </c:pt>
                <c:pt idx="30810">
                  <c:v>5.577998</c:v>
                </c:pt>
                <c:pt idx="30811">
                  <c:v>5.5784409999999998</c:v>
                </c:pt>
                <c:pt idx="30812">
                  <c:v>5.5778559999999997</c:v>
                </c:pt>
                <c:pt idx="30813">
                  <c:v>5.5752309999999996</c:v>
                </c:pt>
                <c:pt idx="30814">
                  <c:v>5.5767559999999996</c:v>
                </c:pt>
                <c:pt idx="30815">
                  <c:v>5.5802959999999997</c:v>
                </c:pt>
                <c:pt idx="30816">
                  <c:v>5.5823530000000003</c:v>
                </c:pt>
                <c:pt idx="30817">
                  <c:v>5.5846119999999999</c:v>
                </c:pt>
                <c:pt idx="30818">
                  <c:v>5.5848230000000001</c:v>
                </c:pt>
                <c:pt idx="30819">
                  <c:v>5.5846770000000001</c:v>
                </c:pt>
                <c:pt idx="30820">
                  <c:v>5.5840019999999999</c:v>
                </c:pt>
                <c:pt idx="30821">
                  <c:v>5.5811409999999997</c:v>
                </c:pt>
                <c:pt idx="30822">
                  <c:v>5.5821209999999999</c:v>
                </c:pt>
                <c:pt idx="30823">
                  <c:v>5.5848399999999998</c:v>
                </c:pt>
                <c:pt idx="30824">
                  <c:v>5.5829899999999997</c:v>
                </c:pt>
                <c:pt idx="30825">
                  <c:v>5.5862249999999998</c:v>
                </c:pt>
                <c:pt idx="30826">
                  <c:v>5.586627</c:v>
                </c:pt>
                <c:pt idx="30827">
                  <c:v>5.5836119999999996</c:v>
                </c:pt>
                <c:pt idx="30828">
                  <c:v>5.5910000000000002</c:v>
                </c:pt>
                <c:pt idx="30829">
                  <c:v>5.5915319999999999</c:v>
                </c:pt>
                <c:pt idx="30830">
                  <c:v>5.5802430000000003</c:v>
                </c:pt>
                <c:pt idx="30831">
                  <c:v>5.5807029999999997</c:v>
                </c:pt>
                <c:pt idx="30832">
                  <c:v>5.58697</c:v>
                </c:pt>
                <c:pt idx="30833">
                  <c:v>5.5823549999999997</c:v>
                </c:pt>
                <c:pt idx="30834">
                  <c:v>5.5821940000000003</c:v>
                </c:pt>
                <c:pt idx="30835">
                  <c:v>5.5876020000000004</c:v>
                </c:pt>
                <c:pt idx="30836">
                  <c:v>5.5846929999999997</c:v>
                </c:pt>
                <c:pt idx="30837">
                  <c:v>5.5849979999999997</c:v>
                </c:pt>
                <c:pt idx="30838">
                  <c:v>5.58962</c:v>
                </c:pt>
                <c:pt idx="30839">
                  <c:v>5.5875300000000001</c:v>
                </c:pt>
                <c:pt idx="30840">
                  <c:v>5.5819660000000004</c:v>
                </c:pt>
                <c:pt idx="30841">
                  <c:v>5.5808400000000002</c:v>
                </c:pt>
                <c:pt idx="30842">
                  <c:v>5.5841229999999999</c:v>
                </c:pt>
                <c:pt idx="30843">
                  <c:v>5.5879339999999997</c:v>
                </c:pt>
                <c:pt idx="30844">
                  <c:v>5.5896610000000004</c:v>
                </c:pt>
                <c:pt idx="30845">
                  <c:v>5.5864719999999997</c:v>
                </c:pt>
                <c:pt idx="30846">
                  <c:v>5.5827530000000003</c:v>
                </c:pt>
                <c:pt idx="30847">
                  <c:v>5.5862109999999996</c:v>
                </c:pt>
                <c:pt idx="30848">
                  <c:v>5.5876549999999998</c:v>
                </c:pt>
                <c:pt idx="30849">
                  <c:v>5.5826820000000001</c:v>
                </c:pt>
                <c:pt idx="30850">
                  <c:v>5.5830219999999997</c:v>
                </c:pt>
                <c:pt idx="30851">
                  <c:v>5.5878389999999998</c:v>
                </c:pt>
                <c:pt idx="30852">
                  <c:v>5.5860690000000002</c:v>
                </c:pt>
                <c:pt idx="30853">
                  <c:v>5.5856450000000004</c:v>
                </c:pt>
                <c:pt idx="30854">
                  <c:v>5.5911330000000001</c:v>
                </c:pt>
                <c:pt idx="30855">
                  <c:v>5.5924719999999999</c:v>
                </c:pt>
                <c:pt idx="30856">
                  <c:v>5.5876250000000001</c:v>
                </c:pt>
                <c:pt idx="30857">
                  <c:v>5.5857049999999999</c:v>
                </c:pt>
                <c:pt idx="30858">
                  <c:v>5.5872219999999997</c:v>
                </c:pt>
                <c:pt idx="30859">
                  <c:v>5.5914159999999997</c:v>
                </c:pt>
                <c:pt idx="30860">
                  <c:v>5.5899260000000002</c:v>
                </c:pt>
                <c:pt idx="30861">
                  <c:v>5.5840379999999996</c:v>
                </c:pt>
                <c:pt idx="30862">
                  <c:v>5.5887479999999998</c:v>
                </c:pt>
                <c:pt idx="30863">
                  <c:v>5.5912600000000001</c:v>
                </c:pt>
                <c:pt idx="30864">
                  <c:v>5.5845469999999997</c:v>
                </c:pt>
                <c:pt idx="30865">
                  <c:v>5.5865720000000003</c:v>
                </c:pt>
                <c:pt idx="30866">
                  <c:v>5.5913170000000001</c:v>
                </c:pt>
                <c:pt idx="30867">
                  <c:v>5.5881879999999997</c:v>
                </c:pt>
                <c:pt idx="30868">
                  <c:v>5.5862660000000002</c:v>
                </c:pt>
                <c:pt idx="30869">
                  <c:v>5.5880489999999998</c:v>
                </c:pt>
                <c:pt idx="30870">
                  <c:v>5.5878189999999996</c:v>
                </c:pt>
                <c:pt idx="30871">
                  <c:v>5.592193</c:v>
                </c:pt>
                <c:pt idx="30872">
                  <c:v>5.595764</c:v>
                </c:pt>
                <c:pt idx="30873">
                  <c:v>5.5927249999999997</c:v>
                </c:pt>
                <c:pt idx="30874">
                  <c:v>5.5933419999999998</c:v>
                </c:pt>
                <c:pt idx="30875">
                  <c:v>5.5950800000000003</c:v>
                </c:pt>
                <c:pt idx="30876">
                  <c:v>5.5913339999999998</c:v>
                </c:pt>
                <c:pt idx="30877">
                  <c:v>5.5926549999999997</c:v>
                </c:pt>
                <c:pt idx="30878">
                  <c:v>5.5942850000000002</c:v>
                </c:pt>
                <c:pt idx="30879">
                  <c:v>5.5905050000000003</c:v>
                </c:pt>
                <c:pt idx="30880">
                  <c:v>5.593585</c:v>
                </c:pt>
                <c:pt idx="30881">
                  <c:v>5.6006869999999997</c:v>
                </c:pt>
                <c:pt idx="30882">
                  <c:v>5.6020310000000002</c:v>
                </c:pt>
                <c:pt idx="30883">
                  <c:v>5.6001180000000002</c:v>
                </c:pt>
                <c:pt idx="30884">
                  <c:v>5.5977389999999998</c:v>
                </c:pt>
                <c:pt idx="30885">
                  <c:v>5.5964349999999996</c:v>
                </c:pt>
                <c:pt idx="30886">
                  <c:v>5.5990469999999997</c:v>
                </c:pt>
                <c:pt idx="30887">
                  <c:v>5.6015439999999996</c:v>
                </c:pt>
                <c:pt idx="30888">
                  <c:v>5.5959320000000004</c:v>
                </c:pt>
                <c:pt idx="30889">
                  <c:v>5.5910000000000002</c:v>
                </c:pt>
                <c:pt idx="30890">
                  <c:v>5.595205</c:v>
                </c:pt>
                <c:pt idx="30891">
                  <c:v>5.597556</c:v>
                </c:pt>
                <c:pt idx="30892">
                  <c:v>5.5952840000000004</c:v>
                </c:pt>
                <c:pt idx="30893">
                  <c:v>5.5975999999999999</c:v>
                </c:pt>
                <c:pt idx="30894">
                  <c:v>5.5992119999999996</c:v>
                </c:pt>
                <c:pt idx="30895">
                  <c:v>5.5975400000000004</c:v>
                </c:pt>
                <c:pt idx="30896">
                  <c:v>5.5972489999999997</c:v>
                </c:pt>
                <c:pt idx="30897">
                  <c:v>5.5952739999999999</c:v>
                </c:pt>
                <c:pt idx="30898">
                  <c:v>5.5933080000000004</c:v>
                </c:pt>
                <c:pt idx="30899">
                  <c:v>5.5963609999999999</c:v>
                </c:pt>
                <c:pt idx="30900">
                  <c:v>5.599958</c:v>
                </c:pt>
                <c:pt idx="30901">
                  <c:v>5.6021710000000002</c:v>
                </c:pt>
                <c:pt idx="30902">
                  <c:v>5.6021960000000002</c:v>
                </c:pt>
                <c:pt idx="30903">
                  <c:v>5.5992379999999997</c:v>
                </c:pt>
                <c:pt idx="30904">
                  <c:v>5.5958550000000002</c:v>
                </c:pt>
                <c:pt idx="30905">
                  <c:v>5.5976980000000003</c:v>
                </c:pt>
                <c:pt idx="30906">
                  <c:v>5.6015879999999996</c:v>
                </c:pt>
                <c:pt idx="30907">
                  <c:v>5.5994919999999997</c:v>
                </c:pt>
                <c:pt idx="30908">
                  <c:v>5.5977160000000001</c:v>
                </c:pt>
                <c:pt idx="30909">
                  <c:v>5.6001570000000003</c:v>
                </c:pt>
                <c:pt idx="30910">
                  <c:v>5.6033929999999996</c:v>
                </c:pt>
                <c:pt idx="30911">
                  <c:v>5.6074460000000004</c:v>
                </c:pt>
                <c:pt idx="30912">
                  <c:v>5.6092779999999998</c:v>
                </c:pt>
                <c:pt idx="30913">
                  <c:v>5.6105200000000002</c:v>
                </c:pt>
                <c:pt idx="30914">
                  <c:v>5.610042</c:v>
                </c:pt>
                <c:pt idx="30915">
                  <c:v>5.6057940000000004</c:v>
                </c:pt>
                <c:pt idx="30916">
                  <c:v>5.6032780000000004</c:v>
                </c:pt>
                <c:pt idx="30917">
                  <c:v>5.6046490000000002</c:v>
                </c:pt>
                <c:pt idx="30918">
                  <c:v>5.6035839999999997</c:v>
                </c:pt>
                <c:pt idx="30919">
                  <c:v>5.6024500000000002</c:v>
                </c:pt>
                <c:pt idx="30920">
                  <c:v>5.603148</c:v>
                </c:pt>
                <c:pt idx="30921">
                  <c:v>5.6003860000000003</c:v>
                </c:pt>
                <c:pt idx="30922">
                  <c:v>5.6023069999999997</c:v>
                </c:pt>
                <c:pt idx="30923">
                  <c:v>5.6091439999999997</c:v>
                </c:pt>
                <c:pt idx="30924">
                  <c:v>5.6062919999999998</c:v>
                </c:pt>
                <c:pt idx="30925">
                  <c:v>5.6000519999999998</c:v>
                </c:pt>
                <c:pt idx="30926">
                  <c:v>5.6004209999999999</c:v>
                </c:pt>
                <c:pt idx="30927">
                  <c:v>5.6025099999999997</c:v>
                </c:pt>
                <c:pt idx="30928">
                  <c:v>5.6000100000000002</c:v>
                </c:pt>
                <c:pt idx="30929">
                  <c:v>5.599386</c:v>
                </c:pt>
                <c:pt idx="30930">
                  <c:v>5.6055429999999999</c:v>
                </c:pt>
                <c:pt idx="30931">
                  <c:v>5.6059460000000003</c:v>
                </c:pt>
                <c:pt idx="30932">
                  <c:v>5.6008639999999996</c:v>
                </c:pt>
                <c:pt idx="30933">
                  <c:v>5.6009739999999999</c:v>
                </c:pt>
                <c:pt idx="30934">
                  <c:v>5.6050579999999997</c:v>
                </c:pt>
                <c:pt idx="30935">
                  <c:v>5.606903</c:v>
                </c:pt>
                <c:pt idx="30936">
                  <c:v>5.6059010000000002</c:v>
                </c:pt>
                <c:pt idx="30937">
                  <c:v>5.6054300000000001</c:v>
                </c:pt>
                <c:pt idx="30938">
                  <c:v>5.6063010000000002</c:v>
                </c:pt>
                <c:pt idx="30939">
                  <c:v>5.6082989999999997</c:v>
                </c:pt>
                <c:pt idx="30940">
                  <c:v>5.6060449999999999</c:v>
                </c:pt>
                <c:pt idx="30941">
                  <c:v>5.6055599999999997</c:v>
                </c:pt>
                <c:pt idx="30942">
                  <c:v>5.6101039999999998</c:v>
                </c:pt>
                <c:pt idx="30943">
                  <c:v>5.611542</c:v>
                </c:pt>
                <c:pt idx="30944">
                  <c:v>5.6079489999999996</c:v>
                </c:pt>
                <c:pt idx="30945">
                  <c:v>5.6072620000000004</c:v>
                </c:pt>
                <c:pt idx="30946">
                  <c:v>5.6100060000000003</c:v>
                </c:pt>
                <c:pt idx="30947">
                  <c:v>5.6130990000000001</c:v>
                </c:pt>
                <c:pt idx="30948">
                  <c:v>5.6136520000000001</c:v>
                </c:pt>
                <c:pt idx="30949">
                  <c:v>5.6124090000000004</c:v>
                </c:pt>
                <c:pt idx="30950">
                  <c:v>5.615831</c:v>
                </c:pt>
                <c:pt idx="30951">
                  <c:v>5.619262</c:v>
                </c:pt>
                <c:pt idx="30952">
                  <c:v>5.6159780000000001</c:v>
                </c:pt>
                <c:pt idx="30953">
                  <c:v>5.6157159999999999</c:v>
                </c:pt>
                <c:pt idx="30954">
                  <c:v>5.6197369999999998</c:v>
                </c:pt>
                <c:pt idx="30955">
                  <c:v>5.6174730000000004</c:v>
                </c:pt>
                <c:pt idx="30956">
                  <c:v>5.6159340000000002</c:v>
                </c:pt>
                <c:pt idx="30957">
                  <c:v>5.6164940000000003</c:v>
                </c:pt>
                <c:pt idx="30958">
                  <c:v>5.6148639999999999</c:v>
                </c:pt>
                <c:pt idx="30959">
                  <c:v>5.6186119999999997</c:v>
                </c:pt>
                <c:pt idx="30960">
                  <c:v>5.6217170000000003</c:v>
                </c:pt>
                <c:pt idx="30961">
                  <c:v>5.6186759999999998</c:v>
                </c:pt>
                <c:pt idx="30962">
                  <c:v>5.615685</c:v>
                </c:pt>
                <c:pt idx="30963">
                  <c:v>5.6159910000000002</c:v>
                </c:pt>
                <c:pt idx="30964">
                  <c:v>5.6162419999999997</c:v>
                </c:pt>
                <c:pt idx="30965">
                  <c:v>5.6139140000000003</c:v>
                </c:pt>
                <c:pt idx="30966">
                  <c:v>5.6128590000000003</c:v>
                </c:pt>
                <c:pt idx="30967">
                  <c:v>5.617839</c:v>
                </c:pt>
                <c:pt idx="30968">
                  <c:v>5.6210880000000003</c:v>
                </c:pt>
                <c:pt idx="30969">
                  <c:v>5.6175459999999999</c:v>
                </c:pt>
                <c:pt idx="30970">
                  <c:v>5.6142430000000001</c:v>
                </c:pt>
                <c:pt idx="30971">
                  <c:v>5.6132840000000002</c:v>
                </c:pt>
                <c:pt idx="30972">
                  <c:v>5.6127450000000003</c:v>
                </c:pt>
                <c:pt idx="30973">
                  <c:v>5.6127690000000001</c:v>
                </c:pt>
                <c:pt idx="30974">
                  <c:v>5.6139760000000001</c:v>
                </c:pt>
                <c:pt idx="30975">
                  <c:v>5.615882</c:v>
                </c:pt>
                <c:pt idx="30976">
                  <c:v>5.6140249999999998</c:v>
                </c:pt>
                <c:pt idx="30977">
                  <c:v>5.6155359999999996</c:v>
                </c:pt>
                <c:pt idx="30978">
                  <c:v>5.6179629999999996</c:v>
                </c:pt>
                <c:pt idx="30979">
                  <c:v>5.6125059999999998</c:v>
                </c:pt>
                <c:pt idx="30980">
                  <c:v>5.6090489999999997</c:v>
                </c:pt>
                <c:pt idx="30981">
                  <c:v>5.6159119999999998</c:v>
                </c:pt>
                <c:pt idx="30982">
                  <c:v>5.6180640000000004</c:v>
                </c:pt>
                <c:pt idx="30983">
                  <c:v>5.6133870000000003</c:v>
                </c:pt>
                <c:pt idx="30984">
                  <c:v>5.6183540000000001</c:v>
                </c:pt>
                <c:pt idx="30985">
                  <c:v>5.6243920000000003</c:v>
                </c:pt>
                <c:pt idx="30986">
                  <c:v>5.6211859999999998</c:v>
                </c:pt>
                <c:pt idx="30987">
                  <c:v>5.6183949999999996</c:v>
                </c:pt>
                <c:pt idx="30988">
                  <c:v>5.617572</c:v>
                </c:pt>
                <c:pt idx="30989">
                  <c:v>5.6213340000000001</c:v>
                </c:pt>
                <c:pt idx="30990">
                  <c:v>5.6240810000000003</c:v>
                </c:pt>
                <c:pt idx="30991">
                  <c:v>5.6187589999999998</c:v>
                </c:pt>
                <c:pt idx="30992">
                  <c:v>5.6166919999999996</c:v>
                </c:pt>
                <c:pt idx="30993">
                  <c:v>5.6185650000000003</c:v>
                </c:pt>
                <c:pt idx="30994">
                  <c:v>5.617184</c:v>
                </c:pt>
                <c:pt idx="30995">
                  <c:v>5.6186860000000003</c:v>
                </c:pt>
                <c:pt idx="30996">
                  <c:v>5.6229509999999996</c:v>
                </c:pt>
                <c:pt idx="30997">
                  <c:v>5.6188409999999998</c:v>
                </c:pt>
                <c:pt idx="30998">
                  <c:v>5.6119399999999997</c:v>
                </c:pt>
                <c:pt idx="30999">
                  <c:v>5.6143049999999999</c:v>
                </c:pt>
                <c:pt idx="31000">
                  <c:v>5.6189549999999997</c:v>
                </c:pt>
                <c:pt idx="31001">
                  <c:v>5.6203659999999998</c:v>
                </c:pt>
                <c:pt idx="31002">
                  <c:v>5.621162</c:v>
                </c:pt>
                <c:pt idx="31003">
                  <c:v>5.6231939999999998</c:v>
                </c:pt>
                <c:pt idx="31004">
                  <c:v>5.6201990000000004</c:v>
                </c:pt>
                <c:pt idx="31005">
                  <c:v>5.6144239999999996</c:v>
                </c:pt>
                <c:pt idx="31006">
                  <c:v>5.6144999999999996</c:v>
                </c:pt>
                <c:pt idx="31007">
                  <c:v>5.6183360000000002</c:v>
                </c:pt>
                <c:pt idx="31008">
                  <c:v>5.6198309999999996</c:v>
                </c:pt>
                <c:pt idx="31009">
                  <c:v>5.6192719999999996</c:v>
                </c:pt>
                <c:pt idx="31010">
                  <c:v>5.6214430000000002</c:v>
                </c:pt>
                <c:pt idx="31011">
                  <c:v>5.6241399999999997</c:v>
                </c:pt>
                <c:pt idx="31012">
                  <c:v>5.6252219999999999</c:v>
                </c:pt>
                <c:pt idx="31013">
                  <c:v>5.6332040000000001</c:v>
                </c:pt>
                <c:pt idx="31014">
                  <c:v>5.6373480000000002</c:v>
                </c:pt>
                <c:pt idx="31015">
                  <c:v>5.6323480000000004</c:v>
                </c:pt>
                <c:pt idx="31016">
                  <c:v>5.6265890000000001</c:v>
                </c:pt>
                <c:pt idx="31017">
                  <c:v>5.6251519999999999</c:v>
                </c:pt>
                <c:pt idx="31018">
                  <c:v>5.624104</c:v>
                </c:pt>
                <c:pt idx="31019">
                  <c:v>5.6203419999999999</c:v>
                </c:pt>
                <c:pt idx="31020">
                  <c:v>5.620387</c:v>
                </c:pt>
                <c:pt idx="31021">
                  <c:v>5.6240639999999997</c:v>
                </c:pt>
                <c:pt idx="31022">
                  <c:v>5.6234010000000003</c:v>
                </c:pt>
                <c:pt idx="31023">
                  <c:v>5.6210019999999998</c:v>
                </c:pt>
                <c:pt idx="31024">
                  <c:v>5.6209449999999999</c:v>
                </c:pt>
                <c:pt idx="31025">
                  <c:v>5.6235970000000002</c:v>
                </c:pt>
                <c:pt idx="31026">
                  <c:v>5.6250920000000004</c:v>
                </c:pt>
                <c:pt idx="31027">
                  <c:v>5.6250900000000001</c:v>
                </c:pt>
                <c:pt idx="31028">
                  <c:v>5.6251249999999997</c:v>
                </c:pt>
                <c:pt idx="31029">
                  <c:v>5.6229940000000003</c:v>
                </c:pt>
                <c:pt idx="31030">
                  <c:v>5.6217350000000001</c:v>
                </c:pt>
                <c:pt idx="31031">
                  <c:v>5.6254499999999998</c:v>
                </c:pt>
                <c:pt idx="31032">
                  <c:v>5.6253690000000001</c:v>
                </c:pt>
                <c:pt idx="31033">
                  <c:v>5.6215299999999999</c:v>
                </c:pt>
                <c:pt idx="31034">
                  <c:v>5.6237560000000002</c:v>
                </c:pt>
                <c:pt idx="31035">
                  <c:v>5.627078</c:v>
                </c:pt>
                <c:pt idx="31036">
                  <c:v>5.6262259999999999</c:v>
                </c:pt>
                <c:pt idx="31037">
                  <c:v>5.6250910000000003</c:v>
                </c:pt>
                <c:pt idx="31038">
                  <c:v>5.6251680000000004</c:v>
                </c:pt>
                <c:pt idx="31039">
                  <c:v>5.6272080000000004</c:v>
                </c:pt>
                <c:pt idx="31040">
                  <c:v>5.6250669999999996</c:v>
                </c:pt>
                <c:pt idx="31041">
                  <c:v>5.6209749999999996</c:v>
                </c:pt>
                <c:pt idx="31042">
                  <c:v>5.6249339999999997</c:v>
                </c:pt>
                <c:pt idx="31043">
                  <c:v>5.629289</c:v>
                </c:pt>
                <c:pt idx="31044">
                  <c:v>5.6268019999999996</c:v>
                </c:pt>
                <c:pt idx="31045">
                  <c:v>5.6245440000000002</c:v>
                </c:pt>
                <c:pt idx="31046">
                  <c:v>5.6242049999999999</c:v>
                </c:pt>
                <c:pt idx="31047">
                  <c:v>5.627834</c:v>
                </c:pt>
                <c:pt idx="31048">
                  <c:v>5.632898</c:v>
                </c:pt>
                <c:pt idx="31049">
                  <c:v>5.6345830000000001</c:v>
                </c:pt>
                <c:pt idx="31050">
                  <c:v>5.6345960000000002</c:v>
                </c:pt>
                <c:pt idx="31051">
                  <c:v>5.6352729999999998</c:v>
                </c:pt>
                <c:pt idx="31052">
                  <c:v>5.634341</c:v>
                </c:pt>
                <c:pt idx="31053">
                  <c:v>5.6319720000000002</c:v>
                </c:pt>
                <c:pt idx="31054">
                  <c:v>5.6345749999999999</c:v>
                </c:pt>
                <c:pt idx="31055">
                  <c:v>5.6397649999999997</c:v>
                </c:pt>
                <c:pt idx="31056">
                  <c:v>5.6380439999999998</c:v>
                </c:pt>
                <c:pt idx="31057">
                  <c:v>5.6331810000000004</c:v>
                </c:pt>
                <c:pt idx="31058">
                  <c:v>5.6349039999999997</c:v>
                </c:pt>
                <c:pt idx="31059">
                  <c:v>5.6377829999999998</c:v>
                </c:pt>
                <c:pt idx="31060">
                  <c:v>5.6339800000000002</c:v>
                </c:pt>
                <c:pt idx="31061">
                  <c:v>5.632708</c:v>
                </c:pt>
                <c:pt idx="31062">
                  <c:v>5.6366699999999996</c:v>
                </c:pt>
                <c:pt idx="31063">
                  <c:v>5.6354680000000004</c:v>
                </c:pt>
                <c:pt idx="31064">
                  <c:v>5.6328690000000003</c:v>
                </c:pt>
                <c:pt idx="31065">
                  <c:v>5.6345960000000002</c:v>
                </c:pt>
                <c:pt idx="31066">
                  <c:v>5.6363589999999997</c:v>
                </c:pt>
                <c:pt idx="31067">
                  <c:v>5.6353280000000003</c:v>
                </c:pt>
                <c:pt idx="31068">
                  <c:v>5.6319039999999996</c:v>
                </c:pt>
                <c:pt idx="31069">
                  <c:v>5.635605</c:v>
                </c:pt>
                <c:pt idx="31070">
                  <c:v>5.641642</c:v>
                </c:pt>
                <c:pt idx="31071">
                  <c:v>5.6394169999999999</c:v>
                </c:pt>
                <c:pt idx="31072">
                  <c:v>5.6353710000000001</c:v>
                </c:pt>
                <c:pt idx="31073">
                  <c:v>5.6358410000000001</c:v>
                </c:pt>
                <c:pt idx="31074">
                  <c:v>5.6390200000000004</c:v>
                </c:pt>
                <c:pt idx="31075">
                  <c:v>5.6406910000000003</c:v>
                </c:pt>
                <c:pt idx="31076">
                  <c:v>5.6396059999999997</c:v>
                </c:pt>
                <c:pt idx="31077">
                  <c:v>5.6402770000000002</c:v>
                </c:pt>
                <c:pt idx="31078">
                  <c:v>5.6402390000000002</c:v>
                </c:pt>
                <c:pt idx="31079">
                  <c:v>5.6370199999999997</c:v>
                </c:pt>
                <c:pt idx="31080">
                  <c:v>5.6362059999999996</c:v>
                </c:pt>
                <c:pt idx="31081">
                  <c:v>5.6359849999999998</c:v>
                </c:pt>
                <c:pt idx="31082">
                  <c:v>5.634601</c:v>
                </c:pt>
                <c:pt idx="31083">
                  <c:v>5.6351469999999999</c:v>
                </c:pt>
                <c:pt idx="31084">
                  <c:v>5.6350629999999997</c:v>
                </c:pt>
                <c:pt idx="31085">
                  <c:v>5.6361039999999996</c:v>
                </c:pt>
                <c:pt idx="31086">
                  <c:v>5.6384420000000004</c:v>
                </c:pt>
                <c:pt idx="31087">
                  <c:v>5.6398849999999996</c:v>
                </c:pt>
                <c:pt idx="31088">
                  <c:v>5.6413330000000004</c:v>
                </c:pt>
                <c:pt idx="31089">
                  <c:v>5.6418109999999997</c:v>
                </c:pt>
                <c:pt idx="31090">
                  <c:v>5.6419069999999998</c:v>
                </c:pt>
                <c:pt idx="31091">
                  <c:v>5.6405459999999996</c:v>
                </c:pt>
                <c:pt idx="31092">
                  <c:v>5.6389930000000001</c:v>
                </c:pt>
                <c:pt idx="31093">
                  <c:v>5.6415889999999997</c:v>
                </c:pt>
                <c:pt idx="31094">
                  <c:v>5.644317</c:v>
                </c:pt>
                <c:pt idx="31095">
                  <c:v>5.6410200000000001</c:v>
                </c:pt>
                <c:pt idx="31096">
                  <c:v>5.6421720000000004</c:v>
                </c:pt>
                <c:pt idx="31097">
                  <c:v>5.6482590000000004</c:v>
                </c:pt>
                <c:pt idx="31098">
                  <c:v>5.647087</c:v>
                </c:pt>
                <c:pt idx="31099">
                  <c:v>5.6487119999999997</c:v>
                </c:pt>
                <c:pt idx="31100">
                  <c:v>5.6499449999999998</c:v>
                </c:pt>
                <c:pt idx="31101">
                  <c:v>5.6427750000000003</c:v>
                </c:pt>
                <c:pt idx="31102">
                  <c:v>5.6449600000000002</c:v>
                </c:pt>
                <c:pt idx="31103">
                  <c:v>5.652304</c:v>
                </c:pt>
                <c:pt idx="31104">
                  <c:v>5.6488909999999999</c:v>
                </c:pt>
                <c:pt idx="31105">
                  <c:v>5.6460160000000004</c:v>
                </c:pt>
                <c:pt idx="31106">
                  <c:v>5.648333</c:v>
                </c:pt>
                <c:pt idx="31107">
                  <c:v>5.6480410000000001</c:v>
                </c:pt>
                <c:pt idx="31108">
                  <c:v>5.6470820000000002</c:v>
                </c:pt>
                <c:pt idx="31109">
                  <c:v>5.6499319999999997</c:v>
                </c:pt>
                <c:pt idx="31110">
                  <c:v>5.6499069999999998</c:v>
                </c:pt>
                <c:pt idx="31111">
                  <c:v>5.6467900000000002</c:v>
                </c:pt>
                <c:pt idx="31112">
                  <c:v>5.646782</c:v>
                </c:pt>
                <c:pt idx="31113">
                  <c:v>5.6470599999999997</c:v>
                </c:pt>
                <c:pt idx="31114">
                  <c:v>5.6468540000000003</c:v>
                </c:pt>
                <c:pt idx="31115">
                  <c:v>5.6481500000000002</c:v>
                </c:pt>
                <c:pt idx="31116">
                  <c:v>5.6475819999999999</c:v>
                </c:pt>
                <c:pt idx="31117">
                  <c:v>5.6476620000000004</c:v>
                </c:pt>
                <c:pt idx="31118">
                  <c:v>5.6511420000000001</c:v>
                </c:pt>
                <c:pt idx="31119">
                  <c:v>5.6530189999999996</c:v>
                </c:pt>
                <c:pt idx="31120">
                  <c:v>5.6506819999999998</c:v>
                </c:pt>
                <c:pt idx="31121">
                  <c:v>5.6494299999999997</c:v>
                </c:pt>
                <c:pt idx="31122">
                  <c:v>5.6543200000000002</c:v>
                </c:pt>
                <c:pt idx="31123">
                  <c:v>5.6588830000000003</c:v>
                </c:pt>
                <c:pt idx="31124">
                  <c:v>5.653994</c:v>
                </c:pt>
                <c:pt idx="31125">
                  <c:v>5.6518680000000003</c:v>
                </c:pt>
                <c:pt idx="31126">
                  <c:v>5.6577590000000004</c:v>
                </c:pt>
                <c:pt idx="31127">
                  <c:v>5.6584050000000001</c:v>
                </c:pt>
                <c:pt idx="31128">
                  <c:v>5.6549579999999997</c:v>
                </c:pt>
                <c:pt idx="31129">
                  <c:v>5.6542770000000004</c:v>
                </c:pt>
                <c:pt idx="31130">
                  <c:v>5.6529550000000004</c:v>
                </c:pt>
                <c:pt idx="31131">
                  <c:v>5.6503649999999999</c:v>
                </c:pt>
                <c:pt idx="31132">
                  <c:v>5.6527560000000001</c:v>
                </c:pt>
                <c:pt idx="31133">
                  <c:v>5.6571480000000003</c:v>
                </c:pt>
                <c:pt idx="31134">
                  <c:v>5.6565890000000003</c:v>
                </c:pt>
                <c:pt idx="31135">
                  <c:v>5.6552910000000001</c:v>
                </c:pt>
                <c:pt idx="31136">
                  <c:v>5.6548179999999997</c:v>
                </c:pt>
                <c:pt idx="31137">
                  <c:v>5.6543489999999998</c:v>
                </c:pt>
                <c:pt idx="31138">
                  <c:v>5.6543279999999996</c:v>
                </c:pt>
                <c:pt idx="31139">
                  <c:v>5.6543239999999999</c:v>
                </c:pt>
                <c:pt idx="31140">
                  <c:v>5.6525660000000002</c:v>
                </c:pt>
                <c:pt idx="31141">
                  <c:v>5.6497869999999999</c:v>
                </c:pt>
                <c:pt idx="31142">
                  <c:v>5.6522170000000003</c:v>
                </c:pt>
                <c:pt idx="31143">
                  <c:v>5.6553839999999997</c:v>
                </c:pt>
                <c:pt idx="31144">
                  <c:v>5.6516719999999996</c:v>
                </c:pt>
                <c:pt idx="31145">
                  <c:v>5.6520130000000002</c:v>
                </c:pt>
                <c:pt idx="31146">
                  <c:v>5.6562260000000002</c:v>
                </c:pt>
                <c:pt idx="31147">
                  <c:v>5.6542009999999996</c:v>
                </c:pt>
                <c:pt idx="31148">
                  <c:v>5.6523310000000002</c:v>
                </c:pt>
                <c:pt idx="31149">
                  <c:v>5.6561620000000001</c:v>
                </c:pt>
                <c:pt idx="31150">
                  <c:v>5.6551039999999997</c:v>
                </c:pt>
                <c:pt idx="31151">
                  <c:v>5.6509580000000001</c:v>
                </c:pt>
                <c:pt idx="31152">
                  <c:v>5.6523580000000004</c:v>
                </c:pt>
                <c:pt idx="31153">
                  <c:v>5.6545909999999999</c:v>
                </c:pt>
                <c:pt idx="31154">
                  <c:v>5.6574939999999998</c:v>
                </c:pt>
                <c:pt idx="31155">
                  <c:v>5.6613020000000001</c:v>
                </c:pt>
                <c:pt idx="31156">
                  <c:v>5.6613980000000002</c:v>
                </c:pt>
                <c:pt idx="31157">
                  <c:v>5.66249</c:v>
                </c:pt>
                <c:pt idx="31158">
                  <c:v>5.6646890000000001</c:v>
                </c:pt>
                <c:pt idx="31159">
                  <c:v>5.6653799999999999</c:v>
                </c:pt>
                <c:pt idx="31160">
                  <c:v>5.6640090000000001</c:v>
                </c:pt>
                <c:pt idx="31161">
                  <c:v>5.6630599999999998</c:v>
                </c:pt>
                <c:pt idx="31162">
                  <c:v>5.6610909999999999</c:v>
                </c:pt>
                <c:pt idx="31163">
                  <c:v>5.6587440000000004</c:v>
                </c:pt>
                <c:pt idx="31164">
                  <c:v>5.6600789999999996</c:v>
                </c:pt>
                <c:pt idx="31165">
                  <c:v>5.6603300000000001</c:v>
                </c:pt>
                <c:pt idx="31166">
                  <c:v>5.6617759999999997</c:v>
                </c:pt>
                <c:pt idx="31167">
                  <c:v>5.6641490000000001</c:v>
                </c:pt>
                <c:pt idx="31168">
                  <c:v>5.6610379999999996</c:v>
                </c:pt>
                <c:pt idx="31169">
                  <c:v>5.6604679999999998</c:v>
                </c:pt>
                <c:pt idx="31170">
                  <c:v>5.6633909999999998</c:v>
                </c:pt>
                <c:pt idx="31171">
                  <c:v>5.6631179999999999</c:v>
                </c:pt>
                <c:pt idx="31172">
                  <c:v>5.6617040000000003</c:v>
                </c:pt>
                <c:pt idx="31173">
                  <c:v>5.6636699999999998</c:v>
                </c:pt>
                <c:pt idx="31174">
                  <c:v>5.6629129999999996</c:v>
                </c:pt>
                <c:pt idx="31175">
                  <c:v>5.6600219999999997</c:v>
                </c:pt>
                <c:pt idx="31176">
                  <c:v>5.6587449999999997</c:v>
                </c:pt>
                <c:pt idx="31177">
                  <c:v>5.6605179999999997</c:v>
                </c:pt>
                <c:pt idx="31178">
                  <c:v>5.6631879999999999</c:v>
                </c:pt>
                <c:pt idx="31179">
                  <c:v>5.6630580000000004</c:v>
                </c:pt>
                <c:pt idx="31180">
                  <c:v>5.6645890000000003</c:v>
                </c:pt>
                <c:pt idx="31181">
                  <c:v>5.6687859999999999</c:v>
                </c:pt>
                <c:pt idx="31182">
                  <c:v>5.6669</c:v>
                </c:pt>
                <c:pt idx="31183">
                  <c:v>5.6648719999999999</c:v>
                </c:pt>
                <c:pt idx="31184">
                  <c:v>5.6691710000000004</c:v>
                </c:pt>
                <c:pt idx="31185">
                  <c:v>5.6715780000000002</c:v>
                </c:pt>
                <c:pt idx="31186">
                  <c:v>5.6704480000000004</c:v>
                </c:pt>
                <c:pt idx="31187">
                  <c:v>5.6706899999999996</c:v>
                </c:pt>
                <c:pt idx="31188">
                  <c:v>5.6697939999999996</c:v>
                </c:pt>
                <c:pt idx="31189">
                  <c:v>5.668075</c:v>
                </c:pt>
                <c:pt idx="31190">
                  <c:v>5.6673900000000001</c:v>
                </c:pt>
                <c:pt idx="31191">
                  <c:v>5.6656500000000003</c:v>
                </c:pt>
                <c:pt idx="31192">
                  <c:v>5.6657500000000001</c:v>
                </c:pt>
                <c:pt idx="31193">
                  <c:v>5.6679069999999996</c:v>
                </c:pt>
                <c:pt idx="31194">
                  <c:v>5.6683779999999997</c:v>
                </c:pt>
                <c:pt idx="31195">
                  <c:v>5.6739069999999998</c:v>
                </c:pt>
                <c:pt idx="31196">
                  <c:v>5.6795590000000002</c:v>
                </c:pt>
                <c:pt idx="31197">
                  <c:v>5.673705</c:v>
                </c:pt>
                <c:pt idx="31198">
                  <c:v>5.671659</c:v>
                </c:pt>
                <c:pt idx="31199">
                  <c:v>5.6749299999999998</c:v>
                </c:pt>
                <c:pt idx="31200">
                  <c:v>5.6689530000000001</c:v>
                </c:pt>
                <c:pt idx="31201">
                  <c:v>5.6664560000000002</c:v>
                </c:pt>
                <c:pt idx="31202">
                  <c:v>5.6710209999999996</c:v>
                </c:pt>
                <c:pt idx="31203">
                  <c:v>5.6713180000000003</c:v>
                </c:pt>
                <c:pt idx="31204">
                  <c:v>5.6687320000000003</c:v>
                </c:pt>
                <c:pt idx="31205">
                  <c:v>5.668342</c:v>
                </c:pt>
                <c:pt idx="31206">
                  <c:v>5.6673530000000003</c:v>
                </c:pt>
                <c:pt idx="31207">
                  <c:v>5.6658039999999996</c:v>
                </c:pt>
                <c:pt idx="31208">
                  <c:v>5.6681270000000001</c:v>
                </c:pt>
                <c:pt idx="31209">
                  <c:v>5.6715989999999996</c:v>
                </c:pt>
                <c:pt idx="31210">
                  <c:v>5.6733019999999996</c:v>
                </c:pt>
                <c:pt idx="31211">
                  <c:v>5.6726919999999996</c:v>
                </c:pt>
                <c:pt idx="31212">
                  <c:v>5.6708800000000004</c:v>
                </c:pt>
                <c:pt idx="31213">
                  <c:v>5.6718919999999997</c:v>
                </c:pt>
                <c:pt idx="31214">
                  <c:v>5.6716530000000001</c:v>
                </c:pt>
                <c:pt idx="31215">
                  <c:v>5.6704800000000004</c:v>
                </c:pt>
                <c:pt idx="31216">
                  <c:v>5.6708249999999998</c:v>
                </c:pt>
                <c:pt idx="31217">
                  <c:v>5.6692299999999998</c:v>
                </c:pt>
                <c:pt idx="31218">
                  <c:v>5.6726669999999997</c:v>
                </c:pt>
                <c:pt idx="31219">
                  <c:v>5.6767200000000004</c:v>
                </c:pt>
                <c:pt idx="31220">
                  <c:v>5.6743509999999997</c:v>
                </c:pt>
                <c:pt idx="31221">
                  <c:v>5.6769829999999999</c:v>
                </c:pt>
                <c:pt idx="31222">
                  <c:v>5.6779970000000004</c:v>
                </c:pt>
                <c:pt idx="31223">
                  <c:v>5.6735879999999996</c:v>
                </c:pt>
                <c:pt idx="31224">
                  <c:v>5.6751769999999997</c:v>
                </c:pt>
                <c:pt idx="31225">
                  <c:v>5.6778079999999997</c:v>
                </c:pt>
                <c:pt idx="31226">
                  <c:v>5.6770610000000001</c:v>
                </c:pt>
                <c:pt idx="31227">
                  <c:v>5.6799530000000003</c:v>
                </c:pt>
                <c:pt idx="31228">
                  <c:v>5.6847149999999997</c:v>
                </c:pt>
                <c:pt idx="31229">
                  <c:v>5.6814799999999996</c:v>
                </c:pt>
                <c:pt idx="31230">
                  <c:v>5.6776790000000004</c:v>
                </c:pt>
                <c:pt idx="31231">
                  <c:v>5.68065</c:v>
                </c:pt>
                <c:pt idx="31232">
                  <c:v>5.6817140000000004</c:v>
                </c:pt>
                <c:pt idx="31233">
                  <c:v>5.6787020000000004</c:v>
                </c:pt>
                <c:pt idx="31234">
                  <c:v>5.6792930000000004</c:v>
                </c:pt>
                <c:pt idx="31235">
                  <c:v>5.6831120000000004</c:v>
                </c:pt>
                <c:pt idx="31236">
                  <c:v>5.6825169999999998</c:v>
                </c:pt>
                <c:pt idx="31237">
                  <c:v>5.6795819999999999</c:v>
                </c:pt>
                <c:pt idx="31238">
                  <c:v>5.68004</c:v>
                </c:pt>
                <c:pt idx="31239">
                  <c:v>5.6789100000000001</c:v>
                </c:pt>
                <c:pt idx="31240">
                  <c:v>5.6758879999999996</c:v>
                </c:pt>
                <c:pt idx="31241">
                  <c:v>5.6764510000000001</c:v>
                </c:pt>
                <c:pt idx="31242">
                  <c:v>5.678185</c:v>
                </c:pt>
                <c:pt idx="31243">
                  <c:v>5.6818730000000004</c:v>
                </c:pt>
                <c:pt idx="31244">
                  <c:v>5.6871239999999998</c:v>
                </c:pt>
                <c:pt idx="31245">
                  <c:v>5.6872280000000002</c:v>
                </c:pt>
                <c:pt idx="31246">
                  <c:v>5.6831829999999997</c:v>
                </c:pt>
                <c:pt idx="31247">
                  <c:v>5.6829020000000003</c:v>
                </c:pt>
                <c:pt idx="31248">
                  <c:v>5.6826499999999998</c:v>
                </c:pt>
                <c:pt idx="31249">
                  <c:v>5.6804610000000002</c:v>
                </c:pt>
                <c:pt idx="31250">
                  <c:v>5.6771269999999996</c:v>
                </c:pt>
                <c:pt idx="31251">
                  <c:v>5.6741609999999998</c:v>
                </c:pt>
                <c:pt idx="31252">
                  <c:v>5.6778680000000001</c:v>
                </c:pt>
                <c:pt idx="31253">
                  <c:v>5.6813820000000002</c:v>
                </c:pt>
                <c:pt idx="31254">
                  <c:v>5.6771729999999998</c:v>
                </c:pt>
                <c:pt idx="31255">
                  <c:v>5.6758490000000004</c:v>
                </c:pt>
                <c:pt idx="31256">
                  <c:v>5.677397</c:v>
                </c:pt>
                <c:pt idx="31257">
                  <c:v>5.6769879999999997</c:v>
                </c:pt>
                <c:pt idx="31258">
                  <c:v>5.6789560000000003</c:v>
                </c:pt>
                <c:pt idx="31259">
                  <c:v>5.6801170000000001</c:v>
                </c:pt>
                <c:pt idx="31260">
                  <c:v>5.6761799999999996</c:v>
                </c:pt>
                <c:pt idx="31261">
                  <c:v>5.6768729999999996</c:v>
                </c:pt>
                <c:pt idx="31262">
                  <c:v>5.6814270000000002</c:v>
                </c:pt>
                <c:pt idx="31263">
                  <c:v>5.6783159999999997</c:v>
                </c:pt>
                <c:pt idx="31264">
                  <c:v>5.6729010000000004</c:v>
                </c:pt>
                <c:pt idx="31265">
                  <c:v>5.6747040000000002</c:v>
                </c:pt>
                <c:pt idx="31266">
                  <c:v>5.6798820000000001</c:v>
                </c:pt>
                <c:pt idx="31267">
                  <c:v>5.6788889999999999</c:v>
                </c:pt>
                <c:pt idx="31268">
                  <c:v>5.6765119999999998</c:v>
                </c:pt>
                <c:pt idx="31269">
                  <c:v>5.680739</c:v>
                </c:pt>
                <c:pt idx="31270">
                  <c:v>5.6831319999999996</c:v>
                </c:pt>
                <c:pt idx="31271">
                  <c:v>5.6838689999999996</c:v>
                </c:pt>
                <c:pt idx="31272">
                  <c:v>5.685835</c:v>
                </c:pt>
                <c:pt idx="31273">
                  <c:v>5.6823459999999999</c:v>
                </c:pt>
                <c:pt idx="31274">
                  <c:v>5.680555</c:v>
                </c:pt>
                <c:pt idx="31275">
                  <c:v>5.6832880000000001</c:v>
                </c:pt>
                <c:pt idx="31276">
                  <c:v>5.682258</c:v>
                </c:pt>
                <c:pt idx="31277">
                  <c:v>5.6820570000000004</c:v>
                </c:pt>
                <c:pt idx="31278">
                  <c:v>5.6858709999999997</c:v>
                </c:pt>
                <c:pt idx="31279">
                  <c:v>5.6885700000000003</c:v>
                </c:pt>
                <c:pt idx="31280">
                  <c:v>5.6886150000000004</c:v>
                </c:pt>
                <c:pt idx="31281">
                  <c:v>5.6879</c:v>
                </c:pt>
                <c:pt idx="31282">
                  <c:v>5.6897219999999997</c:v>
                </c:pt>
                <c:pt idx="31283">
                  <c:v>5.6941100000000002</c:v>
                </c:pt>
                <c:pt idx="31284">
                  <c:v>5.6953139999999998</c:v>
                </c:pt>
                <c:pt idx="31285">
                  <c:v>5.6932270000000003</c:v>
                </c:pt>
                <c:pt idx="31286">
                  <c:v>5.6946320000000004</c:v>
                </c:pt>
                <c:pt idx="31287">
                  <c:v>5.695519</c:v>
                </c:pt>
                <c:pt idx="31288">
                  <c:v>5.6914090000000002</c:v>
                </c:pt>
                <c:pt idx="31289">
                  <c:v>5.6872939999999996</c:v>
                </c:pt>
                <c:pt idx="31290">
                  <c:v>5.688688</c:v>
                </c:pt>
                <c:pt idx="31291">
                  <c:v>5.6920890000000002</c:v>
                </c:pt>
                <c:pt idx="31292">
                  <c:v>5.6924190000000001</c:v>
                </c:pt>
                <c:pt idx="31293">
                  <c:v>5.6911670000000001</c:v>
                </c:pt>
                <c:pt idx="31294">
                  <c:v>5.6920190000000002</c:v>
                </c:pt>
                <c:pt idx="31295">
                  <c:v>5.6923459999999997</c:v>
                </c:pt>
                <c:pt idx="31296">
                  <c:v>5.6873170000000002</c:v>
                </c:pt>
                <c:pt idx="31297">
                  <c:v>5.6886020000000004</c:v>
                </c:pt>
                <c:pt idx="31298">
                  <c:v>5.6945920000000001</c:v>
                </c:pt>
                <c:pt idx="31299">
                  <c:v>5.6913869999999998</c:v>
                </c:pt>
                <c:pt idx="31300">
                  <c:v>5.6885469999999998</c:v>
                </c:pt>
                <c:pt idx="31301">
                  <c:v>5.6906699999999999</c:v>
                </c:pt>
                <c:pt idx="31302">
                  <c:v>5.6905900000000003</c:v>
                </c:pt>
                <c:pt idx="31303">
                  <c:v>5.6947229999999998</c:v>
                </c:pt>
                <c:pt idx="31304">
                  <c:v>5.698105</c:v>
                </c:pt>
                <c:pt idx="31305">
                  <c:v>5.6951320000000001</c:v>
                </c:pt>
                <c:pt idx="31306">
                  <c:v>5.6936210000000003</c:v>
                </c:pt>
                <c:pt idx="31307">
                  <c:v>5.696555</c:v>
                </c:pt>
                <c:pt idx="31308">
                  <c:v>5.6997770000000001</c:v>
                </c:pt>
                <c:pt idx="31309">
                  <c:v>5.6971080000000001</c:v>
                </c:pt>
                <c:pt idx="31310">
                  <c:v>5.693149</c:v>
                </c:pt>
                <c:pt idx="31311">
                  <c:v>5.6938870000000001</c:v>
                </c:pt>
                <c:pt idx="31312">
                  <c:v>5.694839</c:v>
                </c:pt>
                <c:pt idx="31313">
                  <c:v>5.6947929999999998</c:v>
                </c:pt>
                <c:pt idx="31314">
                  <c:v>5.6960389999999999</c:v>
                </c:pt>
                <c:pt idx="31315">
                  <c:v>5.6981679999999999</c:v>
                </c:pt>
                <c:pt idx="31316">
                  <c:v>5.6960819999999996</c:v>
                </c:pt>
                <c:pt idx="31317">
                  <c:v>5.6938870000000001</c:v>
                </c:pt>
                <c:pt idx="31318">
                  <c:v>5.6969479999999999</c:v>
                </c:pt>
                <c:pt idx="31319">
                  <c:v>5.7000890000000002</c:v>
                </c:pt>
                <c:pt idx="31320">
                  <c:v>5.6990410000000002</c:v>
                </c:pt>
                <c:pt idx="31321">
                  <c:v>5.6994740000000004</c:v>
                </c:pt>
                <c:pt idx="31322">
                  <c:v>5.6987550000000002</c:v>
                </c:pt>
                <c:pt idx="31323">
                  <c:v>5.6964769999999998</c:v>
                </c:pt>
                <c:pt idx="31324">
                  <c:v>5.6989089999999996</c:v>
                </c:pt>
                <c:pt idx="31325">
                  <c:v>5.7003760000000003</c:v>
                </c:pt>
                <c:pt idx="31326">
                  <c:v>5.696345</c:v>
                </c:pt>
                <c:pt idx="31327">
                  <c:v>5.6976950000000004</c:v>
                </c:pt>
                <c:pt idx="31328">
                  <c:v>5.7012309999999999</c:v>
                </c:pt>
                <c:pt idx="31329">
                  <c:v>5.6967439999999998</c:v>
                </c:pt>
                <c:pt idx="31330">
                  <c:v>5.6950380000000003</c:v>
                </c:pt>
                <c:pt idx="31331">
                  <c:v>5.6998360000000003</c:v>
                </c:pt>
                <c:pt idx="31332">
                  <c:v>5.6980420000000001</c:v>
                </c:pt>
                <c:pt idx="31333">
                  <c:v>5.6941059999999997</c:v>
                </c:pt>
                <c:pt idx="31334">
                  <c:v>5.6975230000000003</c:v>
                </c:pt>
                <c:pt idx="31335">
                  <c:v>5.7002930000000003</c:v>
                </c:pt>
                <c:pt idx="31336">
                  <c:v>5.6944140000000001</c:v>
                </c:pt>
                <c:pt idx="31337">
                  <c:v>5.6937490000000004</c:v>
                </c:pt>
                <c:pt idx="31338">
                  <c:v>5.7011450000000004</c:v>
                </c:pt>
                <c:pt idx="31339">
                  <c:v>5.7013749999999996</c:v>
                </c:pt>
                <c:pt idx="31340">
                  <c:v>5.7021949999999997</c:v>
                </c:pt>
                <c:pt idx="31341">
                  <c:v>5.7062999999999997</c:v>
                </c:pt>
                <c:pt idx="31342">
                  <c:v>5.7039520000000001</c:v>
                </c:pt>
                <c:pt idx="31343">
                  <c:v>5.7066249999999998</c:v>
                </c:pt>
                <c:pt idx="31344">
                  <c:v>5.7136550000000002</c:v>
                </c:pt>
                <c:pt idx="31345">
                  <c:v>5.714029</c:v>
                </c:pt>
                <c:pt idx="31346">
                  <c:v>5.713355</c:v>
                </c:pt>
                <c:pt idx="31347">
                  <c:v>5.7100819999999999</c:v>
                </c:pt>
                <c:pt idx="31348">
                  <c:v>5.7063100000000002</c:v>
                </c:pt>
                <c:pt idx="31349">
                  <c:v>5.7091240000000001</c:v>
                </c:pt>
                <c:pt idx="31350">
                  <c:v>5.7122630000000001</c:v>
                </c:pt>
                <c:pt idx="31351">
                  <c:v>5.7114649999999996</c:v>
                </c:pt>
                <c:pt idx="31352">
                  <c:v>5.7112150000000002</c:v>
                </c:pt>
                <c:pt idx="31353">
                  <c:v>5.7112550000000004</c:v>
                </c:pt>
                <c:pt idx="31354">
                  <c:v>5.7084590000000004</c:v>
                </c:pt>
                <c:pt idx="31355">
                  <c:v>5.7042270000000004</c:v>
                </c:pt>
                <c:pt idx="31356">
                  <c:v>5.7026009999999996</c:v>
                </c:pt>
                <c:pt idx="31357">
                  <c:v>5.7059990000000003</c:v>
                </c:pt>
                <c:pt idx="31358">
                  <c:v>5.7093769999999999</c:v>
                </c:pt>
                <c:pt idx="31359">
                  <c:v>5.7060510000000004</c:v>
                </c:pt>
                <c:pt idx="31360">
                  <c:v>5.7013509999999998</c:v>
                </c:pt>
                <c:pt idx="31361">
                  <c:v>5.7025550000000003</c:v>
                </c:pt>
                <c:pt idx="31362">
                  <c:v>5.7044490000000003</c:v>
                </c:pt>
                <c:pt idx="31363">
                  <c:v>5.7050130000000001</c:v>
                </c:pt>
                <c:pt idx="31364">
                  <c:v>5.707039</c:v>
                </c:pt>
                <c:pt idx="31365">
                  <c:v>5.7081020000000002</c:v>
                </c:pt>
                <c:pt idx="31366">
                  <c:v>5.7056760000000004</c:v>
                </c:pt>
                <c:pt idx="31367">
                  <c:v>5.7049390000000004</c:v>
                </c:pt>
                <c:pt idx="31368">
                  <c:v>5.7092650000000003</c:v>
                </c:pt>
                <c:pt idx="31369">
                  <c:v>5.7117630000000004</c:v>
                </c:pt>
                <c:pt idx="31370">
                  <c:v>5.7131309999999997</c:v>
                </c:pt>
                <c:pt idx="31371">
                  <c:v>5.7124810000000004</c:v>
                </c:pt>
                <c:pt idx="31372">
                  <c:v>5.7102060000000003</c:v>
                </c:pt>
                <c:pt idx="31373">
                  <c:v>5.7130549999999998</c:v>
                </c:pt>
                <c:pt idx="31374">
                  <c:v>5.7136469999999999</c:v>
                </c:pt>
                <c:pt idx="31375">
                  <c:v>5.707306</c:v>
                </c:pt>
                <c:pt idx="31376">
                  <c:v>5.7087320000000004</c:v>
                </c:pt>
                <c:pt idx="31377">
                  <c:v>5.7153499999999999</c:v>
                </c:pt>
                <c:pt idx="31378">
                  <c:v>5.7151189999999996</c:v>
                </c:pt>
                <c:pt idx="31379">
                  <c:v>5.7130830000000001</c:v>
                </c:pt>
                <c:pt idx="31380">
                  <c:v>5.7128399999999999</c:v>
                </c:pt>
                <c:pt idx="31381">
                  <c:v>5.7095209999999996</c:v>
                </c:pt>
                <c:pt idx="31382">
                  <c:v>5.7091659999999997</c:v>
                </c:pt>
                <c:pt idx="31383">
                  <c:v>5.7155300000000002</c:v>
                </c:pt>
                <c:pt idx="31384">
                  <c:v>5.7150429999999997</c:v>
                </c:pt>
                <c:pt idx="31385">
                  <c:v>5.7100160000000004</c:v>
                </c:pt>
                <c:pt idx="31386">
                  <c:v>5.7118729999999998</c:v>
                </c:pt>
                <c:pt idx="31387">
                  <c:v>5.7127809999999997</c:v>
                </c:pt>
                <c:pt idx="31388">
                  <c:v>5.7070780000000001</c:v>
                </c:pt>
                <c:pt idx="31389">
                  <c:v>5.7044509999999997</c:v>
                </c:pt>
                <c:pt idx="31390">
                  <c:v>5.7076719999999996</c:v>
                </c:pt>
                <c:pt idx="31391">
                  <c:v>5.7130419999999997</c:v>
                </c:pt>
                <c:pt idx="31392">
                  <c:v>5.7183299999999999</c:v>
                </c:pt>
                <c:pt idx="31393">
                  <c:v>5.7170930000000002</c:v>
                </c:pt>
                <c:pt idx="31394">
                  <c:v>5.7139699999999998</c:v>
                </c:pt>
                <c:pt idx="31395">
                  <c:v>5.7166519999999998</c:v>
                </c:pt>
                <c:pt idx="31396">
                  <c:v>5.716145</c:v>
                </c:pt>
                <c:pt idx="31397">
                  <c:v>5.713082</c:v>
                </c:pt>
                <c:pt idx="31398">
                  <c:v>5.7164450000000002</c:v>
                </c:pt>
                <c:pt idx="31399">
                  <c:v>5.7186870000000001</c:v>
                </c:pt>
                <c:pt idx="31400">
                  <c:v>5.7170889999999996</c:v>
                </c:pt>
                <c:pt idx="31401">
                  <c:v>5.7157</c:v>
                </c:pt>
                <c:pt idx="31402">
                  <c:v>5.7152779999999996</c:v>
                </c:pt>
                <c:pt idx="31403">
                  <c:v>5.7186219999999999</c:v>
                </c:pt>
                <c:pt idx="31404">
                  <c:v>5.7193339999999999</c:v>
                </c:pt>
                <c:pt idx="31405">
                  <c:v>5.7164219999999997</c:v>
                </c:pt>
                <c:pt idx="31406">
                  <c:v>5.7201469999999999</c:v>
                </c:pt>
                <c:pt idx="31407">
                  <c:v>5.7207990000000004</c:v>
                </c:pt>
                <c:pt idx="31408">
                  <c:v>5.7182339999999998</c:v>
                </c:pt>
                <c:pt idx="31409">
                  <c:v>5.7228700000000003</c:v>
                </c:pt>
                <c:pt idx="31410">
                  <c:v>5.7239329999999997</c:v>
                </c:pt>
                <c:pt idx="31411">
                  <c:v>5.7194649999999996</c:v>
                </c:pt>
                <c:pt idx="31412">
                  <c:v>5.7221510000000002</c:v>
                </c:pt>
                <c:pt idx="31413">
                  <c:v>5.7241569999999999</c:v>
                </c:pt>
                <c:pt idx="31414">
                  <c:v>5.7238470000000001</c:v>
                </c:pt>
                <c:pt idx="31415">
                  <c:v>5.7253239999999996</c:v>
                </c:pt>
                <c:pt idx="31416">
                  <c:v>5.7251409999999998</c:v>
                </c:pt>
                <c:pt idx="31417">
                  <c:v>5.7223319999999998</c:v>
                </c:pt>
                <c:pt idx="31418">
                  <c:v>5.7200499999999996</c:v>
                </c:pt>
                <c:pt idx="31419">
                  <c:v>5.7201069999999996</c:v>
                </c:pt>
                <c:pt idx="31420">
                  <c:v>5.7189829999999997</c:v>
                </c:pt>
                <c:pt idx="31421">
                  <c:v>5.7156370000000001</c:v>
                </c:pt>
                <c:pt idx="31422">
                  <c:v>5.717625</c:v>
                </c:pt>
                <c:pt idx="31423">
                  <c:v>5.7201149999999998</c:v>
                </c:pt>
                <c:pt idx="31424">
                  <c:v>5.7174909999999999</c:v>
                </c:pt>
                <c:pt idx="31425">
                  <c:v>5.7179450000000003</c:v>
                </c:pt>
                <c:pt idx="31426">
                  <c:v>5.7176960000000001</c:v>
                </c:pt>
                <c:pt idx="31427">
                  <c:v>5.7161119999999999</c:v>
                </c:pt>
                <c:pt idx="31428">
                  <c:v>5.7207720000000002</c:v>
                </c:pt>
                <c:pt idx="31429">
                  <c:v>5.7246860000000002</c:v>
                </c:pt>
                <c:pt idx="31430">
                  <c:v>5.7235529999999999</c:v>
                </c:pt>
                <c:pt idx="31431">
                  <c:v>5.7216120000000004</c:v>
                </c:pt>
                <c:pt idx="31432">
                  <c:v>5.7214679999999998</c:v>
                </c:pt>
                <c:pt idx="31433">
                  <c:v>5.7228399999999997</c:v>
                </c:pt>
                <c:pt idx="31434">
                  <c:v>5.7241960000000001</c:v>
                </c:pt>
                <c:pt idx="31435">
                  <c:v>5.7280550000000003</c:v>
                </c:pt>
                <c:pt idx="31436">
                  <c:v>5.7295069999999999</c:v>
                </c:pt>
                <c:pt idx="31437">
                  <c:v>5.7222739999999996</c:v>
                </c:pt>
                <c:pt idx="31438">
                  <c:v>5.7179289999999998</c:v>
                </c:pt>
                <c:pt idx="31439">
                  <c:v>5.7233340000000004</c:v>
                </c:pt>
                <c:pt idx="31440">
                  <c:v>5.7302249999999999</c:v>
                </c:pt>
                <c:pt idx="31441">
                  <c:v>5.7344989999999996</c:v>
                </c:pt>
                <c:pt idx="31442">
                  <c:v>5.7336159999999996</c:v>
                </c:pt>
                <c:pt idx="31443">
                  <c:v>5.7268749999999997</c:v>
                </c:pt>
                <c:pt idx="31444">
                  <c:v>5.7248210000000004</c:v>
                </c:pt>
                <c:pt idx="31445">
                  <c:v>5.728669</c:v>
                </c:pt>
                <c:pt idx="31446">
                  <c:v>5.7299480000000003</c:v>
                </c:pt>
                <c:pt idx="31447">
                  <c:v>5.7285789999999999</c:v>
                </c:pt>
                <c:pt idx="31448">
                  <c:v>5.7296880000000003</c:v>
                </c:pt>
                <c:pt idx="31449">
                  <c:v>5.728853</c:v>
                </c:pt>
                <c:pt idx="31450">
                  <c:v>5.7253100000000003</c:v>
                </c:pt>
                <c:pt idx="31451">
                  <c:v>5.7257769999999999</c:v>
                </c:pt>
                <c:pt idx="31452">
                  <c:v>5.7296420000000001</c:v>
                </c:pt>
                <c:pt idx="31453">
                  <c:v>5.7345980000000001</c:v>
                </c:pt>
                <c:pt idx="31454">
                  <c:v>5.7351760000000001</c:v>
                </c:pt>
                <c:pt idx="31455">
                  <c:v>5.7302939999999998</c:v>
                </c:pt>
                <c:pt idx="31456">
                  <c:v>5.7313530000000004</c:v>
                </c:pt>
                <c:pt idx="31457">
                  <c:v>5.7347489999999999</c:v>
                </c:pt>
                <c:pt idx="31458">
                  <c:v>5.7309039999999998</c:v>
                </c:pt>
                <c:pt idx="31459">
                  <c:v>5.727811</c:v>
                </c:pt>
                <c:pt idx="31460">
                  <c:v>5.7356730000000002</c:v>
                </c:pt>
                <c:pt idx="31461">
                  <c:v>5.7413850000000002</c:v>
                </c:pt>
                <c:pt idx="31462">
                  <c:v>5.7338769999999997</c:v>
                </c:pt>
                <c:pt idx="31463">
                  <c:v>5.7280230000000003</c:v>
                </c:pt>
                <c:pt idx="31464">
                  <c:v>5.7317309999999999</c:v>
                </c:pt>
                <c:pt idx="31465">
                  <c:v>5.7308279999999998</c:v>
                </c:pt>
                <c:pt idx="31466">
                  <c:v>5.7283379999999999</c:v>
                </c:pt>
                <c:pt idx="31467">
                  <c:v>5.7318369999999996</c:v>
                </c:pt>
                <c:pt idx="31468">
                  <c:v>5.7331289999999999</c:v>
                </c:pt>
                <c:pt idx="31469">
                  <c:v>5.7299959999999999</c:v>
                </c:pt>
                <c:pt idx="31470">
                  <c:v>5.7279989999999996</c:v>
                </c:pt>
                <c:pt idx="31471">
                  <c:v>5.7281139999999997</c:v>
                </c:pt>
                <c:pt idx="31472">
                  <c:v>5.7277839999999998</c:v>
                </c:pt>
                <c:pt idx="31473">
                  <c:v>5.7292269999999998</c:v>
                </c:pt>
                <c:pt idx="31474">
                  <c:v>5.731217</c:v>
                </c:pt>
                <c:pt idx="31475">
                  <c:v>5.7293079999999996</c:v>
                </c:pt>
                <c:pt idx="31476">
                  <c:v>5.7291629999999998</c:v>
                </c:pt>
                <c:pt idx="31477">
                  <c:v>5.7323519999999997</c:v>
                </c:pt>
                <c:pt idx="31478">
                  <c:v>5.7307249999999996</c:v>
                </c:pt>
                <c:pt idx="31479">
                  <c:v>5.7274310000000002</c:v>
                </c:pt>
                <c:pt idx="31480">
                  <c:v>5.7306759999999999</c:v>
                </c:pt>
                <c:pt idx="31481">
                  <c:v>5.734629</c:v>
                </c:pt>
                <c:pt idx="31482">
                  <c:v>5.7327019999999997</c:v>
                </c:pt>
                <c:pt idx="31483">
                  <c:v>5.728173</c:v>
                </c:pt>
                <c:pt idx="31484">
                  <c:v>5.7296389999999997</c:v>
                </c:pt>
                <c:pt idx="31485">
                  <c:v>5.732513</c:v>
                </c:pt>
                <c:pt idx="31486">
                  <c:v>5.7308120000000002</c:v>
                </c:pt>
                <c:pt idx="31487">
                  <c:v>5.7305149999999996</c:v>
                </c:pt>
                <c:pt idx="31488">
                  <c:v>5.7334449999999997</c:v>
                </c:pt>
                <c:pt idx="31489">
                  <c:v>5.7394869999999996</c:v>
                </c:pt>
                <c:pt idx="31490">
                  <c:v>5.741536</c:v>
                </c:pt>
                <c:pt idx="31491">
                  <c:v>5.7384550000000001</c:v>
                </c:pt>
                <c:pt idx="31492">
                  <c:v>5.7403579999999996</c:v>
                </c:pt>
                <c:pt idx="31493">
                  <c:v>5.7436040000000004</c:v>
                </c:pt>
                <c:pt idx="31494">
                  <c:v>5.7434440000000002</c:v>
                </c:pt>
                <c:pt idx="31495">
                  <c:v>5.7436319999999998</c:v>
                </c:pt>
                <c:pt idx="31496">
                  <c:v>5.7430810000000001</c:v>
                </c:pt>
                <c:pt idx="31497">
                  <c:v>5.7387040000000002</c:v>
                </c:pt>
                <c:pt idx="31498">
                  <c:v>5.7372139999999998</c:v>
                </c:pt>
                <c:pt idx="31499">
                  <c:v>5.7389260000000002</c:v>
                </c:pt>
                <c:pt idx="31500">
                  <c:v>5.7384870000000001</c:v>
                </c:pt>
                <c:pt idx="31501">
                  <c:v>5.7390129999999999</c:v>
                </c:pt>
                <c:pt idx="31502">
                  <c:v>5.7406490000000003</c:v>
                </c:pt>
                <c:pt idx="31503">
                  <c:v>5.7405879999999998</c:v>
                </c:pt>
                <c:pt idx="31504">
                  <c:v>5.7414889999999996</c:v>
                </c:pt>
                <c:pt idx="31505">
                  <c:v>5.7426959999999996</c:v>
                </c:pt>
                <c:pt idx="31506">
                  <c:v>5.7432790000000002</c:v>
                </c:pt>
                <c:pt idx="31507">
                  <c:v>5.743614</c:v>
                </c:pt>
                <c:pt idx="31508">
                  <c:v>5.74404</c:v>
                </c:pt>
                <c:pt idx="31509">
                  <c:v>5.7442820000000001</c:v>
                </c:pt>
                <c:pt idx="31510">
                  <c:v>5.7425620000000004</c:v>
                </c:pt>
                <c:pt idx="31511">
                  <c:v>5.740272</c:v>
                </c:pt>
                <c:pt idx="31512">
                  <c:v>5.7403750000000002</c:v>
                </c:pt>
                <c:pt idx="31513">
                  <c:v>5.7396349999999998</c:v>
                </c:pt>
                <c:pt idx="31514">
                  <c:v>5.739312</c:v>
                </c:pt>
                <c:pt idx="31515">
                  <c:v>5.7411110000000001</c:v>
                </c:pt>
                <c:pt idx="31516">
                  <c:v>5.7414699999999996</c:v>
                </c:pt>
                <c:pt idx="31517">
                  <c:v>5.7380129999999996</c:v>
                </c:pt>
                <c:pt idx="31518">
                  <c:v>5.7376589999999998</c:v>
                </c:pt>
                <c:pt idx="31519">
                  <c:v>5.7397919999999996</c:v>
                </c:pt>
                <c:pt idx="31520">
                  <c:v>5.738766</c:v>
                </c:pt>
                <c:pt idx="31521">
                  <c:v>5.7367790000000003</c:v>
                </c:pt>
                <c:pt idx="31522">
                  <c:v>5.7390860000000004</c:v>
                </c:pt>
                <c:pt idx="31523">
                  <c:v>5.7433680000000003</c:v>
                </c:pt>
                <c:pt idx="31524">
                  <c:v>5.7428619999999997</c:v>
                </c:pt>
                <c:pt idx="31525">
                  <c:v>5.7413059999999998</c:v>
                </c:pt>
                <c:pt idx="31526">
                  <c:v>5.7413420000000004</c:v>
                </c:pt>
                <c:pt idx="31527">
                  <c:v>5.7401799999999996</c:v>
                </c:pt>
                <c:pt idx="31528">
                  <c:v>5.7449709999999996</c:v>
                </c:pt>
                <c:pt idx="31529">
                  <c:v>5.7495010000000004</c:v>
                </c:pt>
                <c:pt idx="31530">
                  <c:v>5.7445449999999996</c:v>
                </c:pt>
                <c:pt idx="31531">
                  <c:v>5.7470949999999998</c:v>
                </c:pt>
                <c:pt idx="31532">
                  <c:v>5.756462</c:v>
                </c:pt>
                <c:pt idx="31533">
                  <c:v>5.7517480000000001</c:v>
                </c:pt>
                <c:pt idx="31534">
                  <c:v>5.7450049999999999</c:v>
                </c:pt>
                <c:pt idx="31535">
                  <c:v>5.750731</c:v>
                </c:pt>
                <c:pt idx="31536">
                  <c:v>5.752885</c:v>
                </c:pt>
                <c:pt idx="31537">
                  <c:v>5.7463040000000003</c:v>
                </c:pt>
                <c:pt idx="31538">
                  <c:v>5.7478429999999996</c:v>
                </c:pt>
                <c:pt idx="31539">
                  <c:v>5.7525199999999996</c:v>
                </c:pt>
                <c:pt idx="31540">
                  <c:v>5.7490889999999997</c:v>
                </c:pt>
                <c:pt idx="31541">
                  <c:v>5.7474769999999999</c:v>
                </c:pt>
                <c:pt idx="31542">
                  <c:v>5.747096</c:v>
                </c:pt>
                <c:pt idx="31543">
                  <c:v>5.74315</c:v>
                </c:pt>
                <c:pt idx="31544">
                  <c:v>5.7471730000000001</c:v>
                </c:pt>
                <c:pt idx="31545">
                  <c:v>5.7519609999999997</c:v>
                </c:pt>
                <c:pt idx="31546">
                  <c:v>5.7496130000000001</c:v>
                </c:pt>
                <c:pt idx="31547">
                  <c:v>5.7502500000000003</c:v>
                </c:pt>
                <c:pt idx="31548">
                  <c:v>5.7521370000000003</c:v>
                </c:pt>
                <c:pt idx="31549">
                  <c:v>5.7518909999999996</c:v>
                </c:pt>
                <c:pt idx="31550">
                  <c:v>5.7561900000000001</c:v>
                </c:pt>
                <c:pt idx="31551">
                  <c:v>5.7576970000000003</c:v>
                </c:pt>
                <c:pt idx="31552">
                  <c:v>5.7505100000000002</c:v>
                </c:pt>
                <c:pt idx="31553">
                  <c:v>5.7499589999999996</c:v>
                </c:pt>
                <c:pt idx="31554">
                  <c:v>5.7544700000000004</c:v>
                </c:pt>
                <c:pt idx="31555">
                  <c:v>5.7534770000000002</c:v>
                </c:pt>
                <c:pt idx="31556">
                  <c:v>5.7549210000000004</c:v>
                </c:pt>
                <c:pt idx="31557">
                  <c:v>5.75901</c:v>
                </c:pt>
                <c:pt idx="31558">
                  <c:v>5.7612610000000002</c:v>
                </c:pt>
                <c:pt idx="31559">
                  <c:v>5.7584720000000003</c:v>
                </c:pt>
                <c:pt idx="31560">
                  <c:v>5.755979</c:v>
                </c:pt>
                <c:pt idx="31561">
                  <c:v>5.7593230000000002</c:v>
                </c:pt>
                <c:pt idx="31562">
                  <c:v>5.7631290000000002</c:v>
                </c:pt>
                <c:pt idx="31563">
                  <c:v>5.7603739999999997</c:v>
                </c:pt>
                <c:pt idx="31564">
                  <c:v>5.7567779999999997</c:v>
                </c:pt>
                <c:pt idx="31565">
                  <c:v>5.7573629999999998</c:v>
                </c:pt>
                <c:pt idx="31566">
                  <c:v>5.7582810000000002</c:v>
                </c:pt>
                <c:pt idx="31567">
                  <c:v>5.7567430000000002</c:v>
                </c:pt>
                <c:pt idx="31568">
                  <c:v>5.7557039999999997</c:v>
                </c:pt>
                <c:pt idx="31569">
                  <c:v>5.7598770000000004</c:v>
                </c:pt>
                <c:pt idx="31570">
                  <c:v>5.760408</c:v>
                </c:pt>
                <c:pt idx="31571">
                  <c:v>5.7544209999999998</c:v>
                </c:pt>
                <c:pt idx="31572">
                  <c:v>5.7555550000000002</c:v>
                </c:pt>
                <c:pt idx="31573">
                  <c:v>5.7603929999999997</c:v>
                </c:pt>
                <c:pt idx="31574">
                  <c:v>5.7600090000000002</c:v>
                </c:pt>
                <c:pt idx="31575">
                  <c:v>5.7558470000000002</c:v>
                </c:pt>
                <c:pt idx="31576">
                  <c:v>5.7528699999999997</c:v>
                </c:pt>
                <c:pt idx="31577">
                  <c:v>5.7552640000000004</c:v>
                </c:pt>
                <c:pt idx="31578">
                  <c:v>5.7557369999999999</c:v>
                </c:pt>
                <c:pt idx="31579">
                  <c:v>5.7532370000000004</c:v>
                </c:pt>
                <c:pt idx="31580">
                  <c:v>5.7566420000000003</c:v>
                </c:pt>
                <c:pt idx="31581">
                  <c:v>5.7593319999999997</c:v>
                </c:pt>
                <c:pt idx="31582">
                  <c:v>5.7583089999999997</c:v>
                </c:pt>
                <c:pt idx="31583">
                  <c:v>5.7576890000000001</c:v>
                </c:pt>
                <c:pt idx="31584">
                  <c:v>5.7567149999999998</c:v>
                </c:pt>
                <c:pt idx="31585">
                  <c:v>5.7532209999999999</c:v>
                </c:pt>
                <c:pt idx="31586">
                  <c:v>5.7534070000000002</c:v>
                </c:pt>
                <c:pt idx="31587">
                  <c:v>5.7573629999999998</c:v>
                </c:pt>
                <c:pt idx="31588">
                  <c:v>5.7556370000000001</c:v>
                </c:pt>
                <c:pt idx="31589">
                  <c:v>5.7543449999999998</c:v>
                </c:pt>
                <c:pt idx="31590">
                  <c:v>5.7555860000000001</c:v>
                </c:pt>
                <c:pt idx="31591">
                  <c:v>5.7581519999999999</c:v>
                </c:pt>
                <c:pt idx="31592">
                  <c:v>5.7614400000000003</c:v>
                </c:pt>
                <c:pt idx="31593">
                  <c:v>5.7594539999999999</c:v>
                </c:pt>
                <c:pt idx="31594">
                  <c:v>5.7583440000000001</c:v>
                </c:pt>
                <c:pt idx="31595">
                  <c:v>5.7630299999999997</c:v>
                </c:pt>
                <c:pt idx="31596">
                  <c:v>5.7646249999999997</c:v>
                </c:pt>
                <c:pt idx="31597">
                  <c:v>5.7653860000000003</c:v>
                </c:pt>
                <c:pt idx="31598">
                  <c:v>5.7671150000000004</c:v>
                </c:pt>
                <c:pt idx="31599">
                  <c:v>5.7643269999999998</c:v>
                </c:pt>
                <c:pt idx="31600">
                  <c:v>5.7623009999999999</c:v>
                </c:pt>
                <c:pt idx="31601">
                  <c:v>5.7641600000000004</c:v>
                </c:pt>
                <c:pt idx="31602">
                  <c:v>5.7664749999999998</c:v>
                </c:pt>
                <c:pt idx="31603">
                  <c:v>5.7636190000000003</c:v>
                </c:pt>
                <c:pt idx="31604">
                  <c:v>5.7606929999999998</c:v>
                </c:pt>
                <c:pt idx="31605">
                  <c:v>5.7663260000000003</c:v>
                </c:pt>
                <c:pt idx="31606">
                  <c:v>5.7698020000000003</c:v>
                </c:pt>
                <c:pt idx="31607">
                  <c:v>5.7649049999999997</c:v>
                </c:pt>
                <c:pt idx="31608">
                  <c:v>5.7649359999999996</c:v>
                </c:pt>
                <c:pt idx="31609">
                  <c:v>5.7659789999999997</c:v>
                </c:pt>
                <c:pt idx="31610">
                  <c:v>5.7622280000000003</c:v>
                </c:pt>
                <c:pt idx="31611">
                  <c:v>5.7657949999999998</c:v>
                </c:pt>
                <c:pt idx="31612">
                  <c:v>5.7721970000000002</c:v>
                </c:pt>
                <c:pt idx="31613">
                  <c:v>5.7686210000000004</c:v>
                </c:pt>
                <c:pt idx="31614">
                  <c:v>5.7688969999999999</c:v>
                </c:pt>
                <c:pt idx="31615">
                  <c:v>5.7722980000000002</c:v>
                </c:pt>
                <c:pt idx="31616">
                  <c:v>5.7702840000000002</c:v>
                </c:pt>
                <c:pt idx="31617">
                  <c:v>5.7706900000000001</c:v>
                </c:pt>
                <c:pt idx="31618">
                  <c:v>5.7725010000000001</c:v>
                </c:pt>
                <c:pt idx="31619">
                  <c:v>5.771325</c:v>
                </c:pt>
                <c:pt idx="31620">
                  <c:v>5.7705450000000003</c:v>
                </c:pt>
                <c:pt idx="31621">
                  <c:v>5.7709510000000002</c:v>
                </c:pt>
                <c:pt idx="31622">
                  <c:v>5.7733780000000001</c:v>
                </c:pt>
                <c:pt idx="31623">
                  <c:v>5.774648</c:v>
                </c:pt>
                <c:pt idx="31624">
                  <c:v>5.7717640000000001</c:v>
                </c:pt>
                <c:pt idx="31625">
                  <c:v>5.7694979999999996</c:v>
                </c:pt>
                <c:pt idx="31626">
                  <c:v>5.7713020000000004</c:v>
                </c:pt>
                <c:pt idx="31627">
                  <c:v>5.772189</c:v>
                </c:pt>
                <c:pt idx="31628">
                  <c:v>5.77224</c:v>
                </c:pt>
                <c:pt idx="31629">
                  <c:v>5.7731940000000002</c:v>
                </c:pt>
                <c:pt idx="31630">
                  <c:v>5.7750630000000003</c:v>
                </c:pt>
                <c:pt idx="31631">
                  <c:v>5.7723319999999996</c:v>
                </c:pt>
                <c:pt idx="31632">
                  <c:v>5.7702790000000004</c:v>
                </c:pt>
                <c:pt idx="31633">
                  <c:v>5.7739330000000004</c:v>
                </c:pt>
                <c:pt idx="31634">
                  <c:v>5.7734269999999999</c:v>
                </c:pt>
                <c:pt idx="31635">
                  <c:v>5.7697149999999997</c:v>
                </c:pt>
                <c:pt idx="31636">
                  <c:v>5.7711690000000004</c:v>
                </c:pt>
                <c:pt idx="31637">
                  <c:v>5.7729860000000004</c:v>
                </c:pt>
                <c:pt idx="31638">
                  <c:v>5.770346</c:v>
                </c:pt>
                <c:pt idx="31639">
                  <c:v>5.7639040000000001</c:v>
                </c:pt>
                <c:pt idx="31640">
                  <c:v>5.7641499999999999</c:v>
                </c:pt>
                <c:pt idx="31641">
                  <c:v>5.7718920000000002</c:v>
                </c:pt>
                <c:pt idx="31642">
                  <c:v>5.7720399999999996</c:v>
                </c:pt>
                <c:pt idx="31643">
                  <c:v>5.7655900000000004</c:v>
                </c:pt>
                <c:pt idx="31644">
                  <c:v>5.7638189999999998</c:v>
                </c:pt>
                <c:pt idx="31645">
                  <c:v>5.7667349999999997</c:v>
                </c:pt>
                <c:pt idx="31646">
                  <c:v>5.767614</c:v>
                </c:pt>
                <c:pt idx="31647">
                  <c:v>5.7652900000000002</c:v>
                </c:pt>
                <c:pt idx="31648">
                  <c:v>5.7666589999999998</c:v>
                </c:pt>
                <c:pt idx="31649">
                  <c:v>5.7685180000000003</c:v>
                </c:pt>
                <c:pt idx="31650">
                  <c:v>5.7702720000000003</c:v>
                </c:pt>
                <c:pt idx="31651">
                  <c:v>5.773136</c:v>
                </c:pt>
                <c:pt idx="31652">
                  <c:v>5.774381</c:v>
                </c:pt>
                <c:pt idx="31653">
                  <c:v>5.774133</c:v>
                </c:pt>
                <c:pt idx="31654">
                  <c:v>5.7747229999999998</c:v>
                </c:pt>
                <c:pt idx="31655">
                  <c:v>5.778734</c:v>
                </c:pt>
                <c:pt idx="31656">
                  <c:v>5.7806369999999996</c:v>
                </c:pt>
                <c:pt idx="31657">
                  <c:v>5.7830180000000002</c:v>
                </c:pt>
                <c:pt idx="31658">
                  <c:v>5.7865060000000001</c:v>
                </c:pt>
                <c:pt idx="31659">
                  <c:v>5.7826440000000003</c:v>
                </c:pt>
                <c:pt idx="31660">
                  <c:v>5.7789760000000001</c:v>
                </c:pt>
                <c:pt idx="31661">
                  <c:v>5.7810009999999998</c:v>
                </c:pt>
                <c:pt idx="31662">
                  <c:v>5.7817869999999996</c:v>
                </c:pt>
                <c:pt idx="31663">
                  <c:v>5.7812489999999999</c:v>
                </c:pt>
                <c:pt idx="31664">
                  <c:v>5.7819370000000001</c:v>
                </c:pt>
                <c:pt idx="31665">
                  <c:v>5.7806949999999997</c:v>
                </c:pt>
                <c:pt idx="31666">
                  <c:v>5.7792700000000004</c:v>
                </c:pt>
                <c:pt idx="31667">
                  <c:v>5.7769550000000001</c:v>
                </c:pt>
                <c:pt idx="31668">
                  <c:v>5.7726899999999999</c:v>
                </c:pt>
                <c:pt idx="31669">
                  <c:v>5.7749800000000002</c:v>
                </c:pt>
                <c:pt idx="31670">
                  <c:v>5.7812299999999999</c:v>
                </c:pt>
                <c:pt idx="31671">
                  <c:v>5.7798379999999998</c:v>
                </c:pt>
                <c:pt idx="31672">
                  <c:v>5.7744270000000002</c:v>
                </c:pt>
                <c:pt idx="31673">
                  <c:v>5.7788950000000003</c:v>
                </c:pt>
                <c:pt idx="31674">
                  <c:v>5.7875889999999997</c:v>
                </c:pt>
                <c:pt idx="31675">
                  <c:v>5.7853690000000002</c:v>
                </c:pt>
                <c:pt idx="31676">
                  <c:v>5.780583</c:v>
                </c:pt>
                <c:pt idx="31677">
                  <c:v>5.7796019999999997</c:v>
                </c:pt>
                <c:pt idx="31678">
                  <c:v>5.7805650000000002</c:v>
                </c:pt>
                <c:pt idx="31679">
                  <c:v>5.7837949999999996</c:v>
                </c:pt>
                <c:pt idx="31680">
                  <c:v>5.7844879999999996</c:v>
                </c:pt>
                <c:pt idx="31681">
                  <c:v>5.7817550000000004</c:v>
                </c:pt>
                <c:pt idx="31682">
                  <c:v>5.7831029999999997</c:v>
                </c:pt>
                <c:pt idx="31683">
                  <c:v>5.7841880000000003</c:v>
                </c:pt>
                <c:pt idx="31684">
                  <c:v>5.7850919999999997</c:v>
                </c:pt>
                <c:pt idx="31685">
                  <c:v>5.7873029999999996</c:v>
                </c:pt>
                <c:pt idx="31686">
                  <c:v>5.786054</c:v>
                </c:pt>
                <c:pt idx="31687">
                  <c:v>5.7856240000000003</c:v>
                </c:pt>
                <c:pt idx="31688">
                  <c:v>5.7888859999999998</c:v>
                </c:pt>
                <c:pt idx="31689">
                  <c:v>5.7911979999999996</c:v>
                </c:pt>
                <c:pt idx="31690">
                  <c:v>5.7894220000000001</c:v>
                </c:pt>
                <c:pt idx="31691">
                  <c:v>5.7901259999999999</c:v>
                </c:pt>
                <c:pt idx="31692">
                  <c:v>5.7943720000000001</c:v>
                </c:pt>
                <c:pt idx="31693">
                  <c:v>5.7915650000000003</c:v>
                </c:pt>
                <c:pt idx="31694">
                  <c:v>5.7880130000000003</c:v>
                </c:pt>
                <c:pt idx="31695">
                  <c:v>5.7900559999999999</c:v>
                </c:pt>
                <c:pt idx="31696">
                  <c:v>5.7938689999999999</c:v>
                </c:pt>
                <c:pt idx="31697">
                  <c:v>5.7977650000000001</c:v>
                </c:pt>
                <c:pt idx="31698">
                  <c:v>5.7956180000000002</c:v>
                </c:pt>
                <c:pt idx="31699">
                  <c:v>5.7886769999999999</c:v>
                </c:pt>
                <c:pt idx="31700">
                  <c:v>5.7890269999999999</c:v>
                </c:pt>
                <c:pt idx="31701">
                  <c:v>5.7933490000000001</c:v>
                </c:pt>
                <c:pt idx="31702">
                  <c:v>5.7923739999999997</c:v>
                </c:pt>
                <c:pt idx="31703">
                  <c:v>5.792548</c:v>
                </c:pt>
                <c:pt idx="31704">
                  <c:v>5.7959040000000002</c:v>
                </c:pt>
                <c:pt idx="31705">
                  <c:v>5.7933839999999996</c:v>
                </c:pt>
                <c:pt idx="31706">
                  <c:v>5.7879259999999997</c:v>
                </c:pt>
                <c:pt idx="31707">
                  <c:v>5.7907440000000001</c:v>
                </c:pt>
                <c:pt idx="31708">
                  <c:v>5.7962600000000002</c:v>
                </c:pt>
                <c:pt idx="31709">
                  <c:v>5.7921959999999997</c:v>
                </c:pt>
                <c:pt idx="31710">
                  <c:v>5.7916910000000001</c:v>
                </c:pt>
                <c:pt idx="31711">
                  <c:v>5.7962889999999998</c:v>
                </c:pt>
                <c:pt idx="31712">
                  <c:v>5.7929740000000001</c:v>
                </c:pt>
                <c:pt idx="31713">
                  <c:v>5.7919580000000002</c:v>
                </c:pt>
                <c:pt idx="31714">
                  <c:v>5.7962590000000001</c:v>
                </c:pt>
                <c:pt idx="31715">
                  <c:v>5.7918289999999999</c:v>
                </c:pt>
                <c:pt idx="31716">
                  <c:v>5.7888359999999999</c:v>
                </c:pt>
                <c:pt idx="31717">
                  <c:v>5.7924990000000003</c:v>
                </c:pt>
                <c:pt idx="31718">
                  <c:v>5.7931689999999998</c:v>
                </c:pt>
                <c:pt idx="31719">
                  <c:v>5.7902189999999996</c:v>
                </c:pt>
                <c:pt idx="31720">
                  <c:v>5.7891570000000003</c:v>
                </c:pt>
                <c:pt idx="31721">
                  <c:v>5.7883630000000004</c:v>
                </c:pt>
                <c:pt idx="31722">
                  <c:v>5.7866299999999997</c:v>
                </c:pt>
                <c:pt idx="31723">
                  <c:v>5.7880330000000004</c:v>
                </c:pt>
                <c:pt idx="31724">
                  <c:v>5.7917040000000002</c:v>
                </c:pt>
                <c:pt idx="31725">
                  <c:v>5.7911979999999996</c:v>
                </c:pt>
                <c:pt idx="31726">
                  <c:v>5.7887969999999997</c:v>
                </c:pt>
                <c:pt idx="31727">
                  <c:v>5.7914620000000001</c:v>
                </c:pt>
                <c:pt idx="31728">
                  <c:v>5.7958559999999997</c:v>
                </c:pt>
                <c:pt idx="31729">
                  <c:v>5.7955129999999997</c:v>
                </c:pt>
                <c:pt idx="31730">
                  <c:v>5.7944589999999998</c:v>
                </c:pt>
                <c:pt idx="31731">
                  <c:v>5.79345</c:v>
                </c:pt>
                <c:pt idx="31732">
                  <c:v>5.7927900000000001</c:v>
                </c:pt>
                <c:pt idx="31733">
                  <c:v>5.7940699999999996</c:v>
                </c:pt>
                <c:pt idx="31734">
                  <c:v>5.7934549999999998</c:v>
                </c:pt>
                <c:pt idx="31735">
                  <c:v>5.7947939999999996</c:v>
                </c:pt>
                <c:pt idx="31736">
                  <c:v>5.7997920000000001</c:v>
                </c:pt>
                <c:pt idx="31737">
                  <c:v>5.7994899999999996</c:v>
                </c:pt>
                <c:pt idx="31738">
                  <c:v>5.8010200000000003</c:v>
                </c:pt>
                <c:pt idx="31739">
                  <c:v>5.8000170000000004</c:v>
                </c:pt>
                <c:pt idx="31740">
                  <c:v>5.7933250000000003</c:v>
                </c:pt>
                <c:pt idx="31741">
                  <c:v>5.7950119999999998</c:v>
                </c:pt>
                <c:pt idx="31742">
                  <c:v>5.7994969999999997</c:v>
                </c:pt>
                <c:pt idx="31743">
                  <c:v>5.7995229999999998</c:v>
                </c:pt>
                <c:pt idx="31744">
                  <c:v>5.7995710000000003</c:v>
                </c:pt>
                <c:pt idx="31745">
                  <c:v>5.7994279999999998</c:v>
                </c:pt>
                <c:pt idx="31746">
                  <c:v>5.7982969999999998</c:v>
                </c:pt>
                <c:pt idx="31747">
                  <c:v>5.800389</c:v>
                </c:pt>
                <c:pt idx="31748">
                  <c:v>5.8020350000000001</c:v>
                </c:pt>
                <c:pt idx="31749">
                  <c:v>5.799525</c:v>
                </c:pt>
                <c:pt idx="31750">
                  <c:v>5.7969900000000001</c:v>
                </c:pt>
                <c:pt idx="31751">
                  <c:v>5.7920369999999997</c:v>
                </c:pt>
                <c:pt idx="31752">
                  <c:v>5.7908080000000002</c:v>
                </c:pt>
                <c:pt idx="31753">
                  <c:v>5.7983180000000001</c:v>
                </c:pt>
                <c:pt idx="31754">
                  <c:v>5.8002799999999999</c:v>
                </c:pt>
                <c:pt idx="31755">
                  <c:v>5.7941010000000004</c:v>
                </c:pt>
                <c:pt idx="31756">
                  <c:v>5.7965869999999997</c:v>
                </c:pt>
                <c:pt idx="31757">
                  <c:v>5.8016459999999999</c:v>
                </c:pt>
                <c:pt idx="31758">
                  <c:v>5.7976070000000002</c:v>
                </c:pt>
                <c:pt idx="31759">
                  <c:v>5.796773</c:v>
                </c:pt>
                <c:pt idx="31760">
                  <c:v>5.799728</c:v>
                </c:pt>
                <c:pt idx="31761">
                  <c:v>5.7958629999999998</c:v>
                </c:pt>
                <c:pt idx="31762">
                  <c:v>5.7950030000000003</c:v>
                </c:pt>
                <c:pt idx="31763">
                  <c:v>5.8015410000000003</c:v>
                </c:pt>
                <c:pt idx="31764">
                  <c:v>5.8035560000000004</c:v>
                </c:pt>
                <c:pt idx="31765">
                  <c:v>5.7984720000000003</c:v>
                </c:pt>
                <c:pt idx="31766">
                  <c:v>5.7950609999999996</c:v>
                </c:pt>
                <c:pt idx="31767">
                  <c:v>5.7963639999999996</c:v>
                </c:pt>
                <c:pt idx="31768">
                  <c:v>5.800611</c:v>
                </c:pt>
                <c:pt idx="31769">
                  <c:v>5.8032529999999998</c:v>
                </c:pt>
                <c:pt idx="31770">
                  <c:v>5.8004790000000002</c:v>
                </c:pt>
                <c:pt idx="31771">
                  <c:v>5.7982180000000003</c:v>
                </c:pt>
                <c:pt idx="31772">
                  <c:v>5.8019959999999999</c:v>
                </c:pt>
                <c:pt idx="31773">
                  <c:v>5.8061959999999999</c:v>
                </c:pt>
                <c:pt idx="31774">
                  <c:v>5.8056039999999998</c:v>
                </c:pt>
                <c:pt idx="31775">
                  <c:v>5.8053480000000004</c:v>
                </c:pt>
                <c:pt idx="31776">
                  <c:v>5.8066709999999997</c:v>
                </c:pt>
                <c:pt idx="31777">
                  <c:v>5.8056520000000003</c:v>
                </c:pt>
                <c:pt idx="31778">
                  <c:v>5.8076939999999997</c:v>
                </c:pt>
                <c:pt idx="31779">
                  <c:v>5.809355</c:v>
                </c:pt>
                <c:pt idx="31780">
                  <c:v>5.8075010000000002</c:v>
                </c:pt>
                <c:pt idx="31781">
                  <c:v>5.8088670000000002</c:v>
                </c:pt>
                <c:pt idx="31782">
                  <c:v>5.812252</c:v>
                </c:pt>
                <c:pt idx="31783">
                  <c:v>5.8090929999999998</c:v>
                </c:pt>
                <c:pt idx="31784">
                  <c:v>5.8075010000000002</c:v>
                </c:pt>
                <c:pt idx="31785">
                  <c:v>5.8115620000000003</c:v>
                </c:pt>
                <c:pt idx="31786">
                  <c:v>5.8138300000000003</c:v>
                </c:pt>
                <c:pt idx="31787">
                  <c:v>5.8108389999999996</c:v>
                </c:pt>
                <c:pt idx="31788">
                  <c:v>5.8071010000000003</c:v>
                </c:pt>
                <c:pt idx="31789">
                  <c:v>5.8107569999999997</c:v>
                </c:pt>
                <c:pt idx="31790">
                  <c:v>5.8136669999999997</c:v>
                </c:pt>
                <c:pt idx="31791">
                  <c:v>5.8127899999999997</c:v>
                </c:pt>
                <c:pt idx="31792">
                  <c:v>5.8128719999999996</c:v>
                </c:pt>
                <c:pt idx="31793">
                  <c:v>5.8117229999999998</c:v>
                </c:pt>
                <c:pt idx="31794">
                  <c:v>5.8124840000000004</c:v>
                </c:pt>
                <c:pt idx="31795">
                  <c:v>5.8111059999999997</c:v>
                </c:pt>
                <c:pt idx="31796">
                  <c:v>5.8079460000000003</c:v>
                </c:pt>
                <c:pt idx="31797">
                  <c:v>5.8127050000000002</c:v>
                </c:pt>
                <c:pt idx="31798">
                  <c:v>5.8167289999999996</c:v>
                </c:pt>
                <c:pt idx="31799">
                  <c:v>5.8141939999999996</c:v>
                </c:pt>
                <c:pt idx="31800">
                  <c:v>5.8119800000000001</c:v>
                </c:pt>
                <c:pt idx="31801">
                  <c:v>5.8116909999999997</c:v>
                </c:pt>
                <c:pt idx="31802">
                  <c:v>5.811731</c:v>
                </c:pt>
                <c:pt idx="31803">
                  <c:v>5.8112399999999997</c:v>
                </c:pt>
                <c:pt idx="31804">
                  <c:v>5.8133590000000002</c:v>
                </c:pt>
                <c:pt idx="31805">
                  <c:v>5.8174580000000002</c:v>
                </c:pt>
                <c:pt idx="31806">
                  <c:v>5.8160230000000004</c:v>
                </c:pt>
                <c:pt idx="31807">
                  <c:v>5.8140340000000004</c:v>
                </c:pt>
                <c:pt idx="31808">
                  <c:v>5.8136320000000001</c:v>
                </c:pt>
                <c:pt idx="31809">
                  <c:v>5.811871</c:v>
                </c:pt>
                <c:pt idx="31810">
                  <c:v>5.814101</c:v>
                </c:pt>
                <c:pt idx="31811">
                  <c:v>5.8184199999999997</c:v>
                </c:pt>
                <c:pt idx="31812">
                  <c:v>5.8193729999999997</c:v>
                </c:pt>
                <c:pt idx="31813">
                  <c:v>5.816039</c:v>
                </c:pt>
                <c:pt idx="31814">
                  <c:v>5.8131519999999997</c:v>
                </c:pt>
                <c:pt idx="31815">
                  <c:v>5.818225</c:v>
                </c:pt>
                <c:pt idx="31816">
                  <c:v>5.8228790000000004</c:v>
                </c:pt>
                <c:pt idx="31817">
                  <c:v>5.820424</c:v>
                </c:pt>
                <c:pt idx="31818">
                  <c:v>5.8197979999999996</c:v>
                </c:pt>
                <c:pt idx="31819">
                  <c:v>5.8193419999999998</c:v>
                </c:pt>
                <c:pt idx="31820">
                  <c:v>5.8185529999999996</c:v>
                </c:pt>
                <c:pt idx="31821">
                  <c:v>5.8212390000000003</c:v>
                </c:pt>
                <c:pt idx="31822">
                  <c:v>5.8221129999999999</c:v>
                </c:pt>
                <c:pt idx="31823">
                  <c:v>5.8182260000000001</c:v>
                </c:pt>
                <c:pt idx="31824">
                  <c:v>5.8167280000000003</c:v>
                </c:pt>
                <c:pt idx="31825">
                  <c:v>5.8201790000000004</c:v>
                </c:pt>
                <c:pt idx="31826">
                  <c:v>5.8217429999999997</c:v>
                </c:pt>
                <c:pt idx="31827">
                  <c:v>5.8183579999999999</c:v>
                </c:pt>
                <c:pt idx="31828">
                  <c:v>5.8161719999999999</c:v>
                </c:pt>
                <c:pt idx="31829">
                  <c:v>5.8160800000000004</c:v>
                </c:pt>
                <c:pt idx="31830">
                  <c:v>5.8190140000000001</c:v>
                </c:pt>
                <c:pt idx="31831">
                  <c:v>5.8218969999999999</c:v>
                </c:pt>
                <c:pt idx="31832">
                  <c:v>5.8191230000000003</c:v>
                </c:pt>
                <c:pt idx="31833">
                  <c:v>5.8159419999999997</c:v>
                </c:pt>
                <c:pt idx="31834">
                  <c:v>5.8160939999999997</c:v>
                </c:pt>
                <c:pt idx="31835">
                  <c:v>5.8213819999999998</c:v>
                </c:pt>
                <c:pt idx="31836">
                  <c:v>5.8253709999999996</c:v>
                </c:pt>
                <c:pt idx="31837">
                  <c:v>5.8207319999999996</c:v>
                </c:pt>
                <c:pt idx="31838">
                  <c:v>5.8181269999999996</c:v>
                </c:pt>
                <c:pt idx="31839">
                  <c:v>5.821726</c:v>
                </c:pt>
                <c:pt idx="31840">
                  <c:v>5.8212979999999996</c:v>
                </c:pt>
                <c:pt idx="31841">
                  <c:v>5.8175439999999998</c:v>
                </c:pt>
                <c:pt idx="31842">
                  <c:v>5.8214680000000003</c:v>
                </c:pt>
                <c:pt idx="31843">
                  <c:v>5.8254580000000002</c:v>
                </c:pt>
                <c:pt idx="31844">
                  <c:v>5.8208060000000001</c:v>
                </c:pt>
                <c:pt idx="31845">
                  <c:v>5.8185650000000004</c:v>
                </c:pt>
                <c:pt idx="31846">
                  <c:v>5.8254979999999996</c:v>
                </c:pt>
                <c:pt idx="31847">
                  <c:v>5.828659</c:v>
                </c:pt>
                <c:pt idx="31848">
                  <c:v>5.8229879999999996</c:v>
                </c:pt>
                <c:pt idx="31849">
                  <c:v>5.8234950000000003</c:v>
                </c:pt>
                <c:pt idx="31850">
                  <c:v>5.8255689999999998</c:v>
                </c:pt>
                <c:pt idx="31851">
                  <c:v>5.8190580000000001</c:v>
                </c:pt>
                <c:pt idx="31852">
                  <c:v>5.818867</c:v>
                </c:pt>
                <c:pt idx="31853">
                  <c:v>5.8252459999999999</c:v>
                </c:pt>
                <c:pt idx="31854">
                  <c:v>5.8240509999999999</c:v>
                </c:pt>
                <c:pt idx="31855">
                  <c:v>5.8234620000000001</c:v>
                </c:pt>
                <c:pt idx="31856">
                  <c:v>5.8290959999999998</c:v>
                </c:pt>
                <c:pt idx="31857">
                  <c:v>5.8320400000000001</c:v>
                </c:pt>
                <c:pt idx="31858">
                  <c:v>5.8310449999999996</c:v>
                </c:pt>
                <c:pt idx="31859">
                  <c:v>5.8285220000000004</c:v>
                </c:pt>
                <c:pt idx="31860">
                  <c:v>5.824878</c:v>
                </c:pt>
                <c:pt idx="31861">
                  <c:v>5.823779</c:v>
                </c:pt>
                <c:pt idx="31862">
                  <c:v>5.8252220000000001</c:v>
                </c:pt>
                <c:pt idx="31863">
                  <c:v>5.8236520000000001</c:v>
                </c:pt>
                <c:pt idx="31864">
                  <c:v>5.8219760000000003</c:v>
                </c:pt>
                <c:pt idx="31865">
                  <c:v>5.8238380000000003</c:v>
                </c:pt>
                <c:pt idx="31866">
                  <c:v>5.8240660000000002</c:v>
                </c:pt>
                <c:pt idx="31867">
                  <c:v>5.8247099999999996</c:v>
                </c:pt>
                <c:pt idx="31868">
                  <c:v>5.8281169999999998</c:v>
                </c:pt>
                <c:pt idx="31869">
                  <c:v>5.8272029999999999</c:v>
                </c:pt>
                <c:pt idx="31870">
                  <c:v>5.8291829999999996</c:v>
                </c:pt>
                <c:pt idx="31871">
                  <c:v>5.8333729999999999</c:v>
                </c:pt>
                <c:pt idx="31872">
                  <c:v>5.8295060000000003</c:v>
                </c:pt>
                <c:pt idx="31873">
                  <c:v>5.8245300000000002</c:v>
                </c:pt>
                <c:pt idx="31874">
                  <c:v>5.8268620000000002</c:v>
                </c:pt>
                <c:pt idx="31875">
                  <c:v>5.8317399999999999</c:v>
                </c:pt>
                <c:pt idx="31876">
                  <c:v>5.8335970000000001</c:v>
                </c:pt>
                <c:pt idx="31877">
                  <c:v>5.8314190000000004</c:v>
                </c:pt>
                <c:pt idx="31878">
                  <c:v>5.8291820000000003</c:v>
                </c:pt>
                <c:pt idx="31879">
                  <c:v>5.8318050000000001</c:v>
                </c:pt>
                <c:pt idx="31880">
                  <c:v>5.8307770000000003</c:v>
                </c:pt>
                <c:pt idx="31881">
                  <c:v>5.8254039999999998</c:v>
                </c:pt>
                <c:pt idx="31882">
                  <c:v>5.8236730000000003</c:v>
                </c:pt>
                <c:pt idx="31883">
                  <c:v>5.8250979999999997</c:v>
                </c:pt>
                <c:pt idx="31884">
                  <c:v>5.8285999999999998</c:v>
                </c:pt>
                <c:pt idx="31885">
                  <c:v>5.8290519999999999</c:v>
                </c:pt>
                <c:pt idx="31886">
                  <c:v>5.8271550000000003</c:v>
                </c:pt>
                <c:pt idx="31887">
                  <c:v>5.8275990000000002</c:v>
                </c:pt>
                <c:pt idx="31888">
                  <c:v>5.8286199999999999</c:v>
                </c:pt>
                <c:pt idx="31889">
                  <c:v>5.8274889999999999</c:v>
                </c:pt>
                <c:pt idx="31890">
                  <c:v>5.8273000000000001</c:v>
                </c:pt>
                <c:pt idx="31891">
                  <c:v>5.8307149999999996</c:v>
                </c:pt>
                <c:pt idx="31892">
                  <c:v>5.8335419999999996</c:v>
                </c:pt>
                <c:pt idx="31893">
                  <c:v>5.8312730000000004</c:v>
                </c:pt>
                <c:pt idx="31894">
                  <c:v>5.8275600000000001</c:v>
                </c:pt>
                <c:pt idx="31895">
                  <c:v>5.8236610000000004</c:v>
                </c:pt>
                <c:pt idx="31896">
                  <c:v>5.8235060000000001</c:v>
                </c:pt>
                <c:pt idx="31897">
                  <c:v>5.8287190000000004</c:v>
                </c:pt>
                <c:pt idx="31898">
                  <c:v>5.8298829999999997</c:v>
                </c:pt>
                <c:pt idx="31899">
                  <c:v>5.8276830000000004</c:v>
                </c:pt>
                <c:pt idx="31900">
                  <c:v>5.827801</c:v>
                </c:pt>
                <c:pt idx="31901">
                  <c:v>5.8285629999999999</c:v>
                </c:pt>
                <c:pt idx="31902">
                  <c:v>5.8299260000000004</c:v>
                </c:pt>
                <c:pt idx="31903">
                  <c:v>5.8320340000000002</c:v>
                </c:pt>
                <c:pt idx="31904">
                  <c:v>5.8329149999999998</c:v>
                </c:pt>
                <c:pt idx="31905">
                  <c:v>5.833774</c:v>
                </c:pt>
                <c:pt idx="31906">
                  <c:v>5.8384869999999998</c:v>
                </c:pt>
                <c:pt idx="31907">
                  <c:v>5.8388960000000001</c:v>
                </c:pt>
                <c:pt idx="31908">
                  <c:v>5.8396080000000001</c:v>
                </c:pt>
                <c:pt idx="31909">
                  <c:v>5.8456520000000003</c:v>
                </c:pt>
                <c:pt idx="31910">
                  <c:v>5.8422700000000001</c:v>
                </c:pt>
                <c:pt idx="31911">
                  <c:v>5.8358090000000002</c:v>
                </c:pt>
                <c:pt idx="31912">
                  <c:v>5.8386649999999998</c:v>
                </c:pt>
                <c:pt idx="31913">
                  <c:v>5.8408220000000002</c:v>
                </c:pt>
                <c:pt idx="31914">
                  <c:v>5.8369999999999997</c:v>
                </c:pt>
                <c:pt idx="31915">
                  <c:v>5.8361720000000004</c:v>
                </c:pt>
                <c:pt idx="31916">
                  <c:v>5.8372060000000001</c:v>
                </c:pt>
                <c:pt idx="31917">
                  <c:v>5.8349489999999999</c:v>
                </c:pt>
                <c:pt idx="31918">
                  <c:v>5.8365869999999997</c:v>
                </c:pt>
                <c:pt idx="31919">
                  <c:v>5.8387779999999996</c:v>
                </c:pt>
                <c:pt idx="31920">
                  <c:v>5.8395359999999998</c:v>
                </c:pt>
                <c:pt idx="31921">
                  <c:v>5.8430369999999998</c:v>
                </c:pt>
                <c:pt idx="31922">
                  <c:v>5.8423759999999998</c:v>
                </c:pt>
                <c:pt idx="31923">
                  <c:v>5.8377290000000004</c:v>
                </c:pt>
                <c:pt idx="31924">
                  <c:v>5.8372190000000002</c:v>
                </c:pt>
                <c:pt idx="31925">
                  <c:v>5.8369280000000003</c:v>
                </c:pt>
                <c:pt idx="31926">
                  <c:v>5.8353190000000001</c:v>
                </c:pt>
                <c:pt idx="31927">
                  <c:v>5.8380580000000002</c:v>
                </c:pt>
                <c:pt idx="31928">
                  <c:v>5.8406969999999996</c:v>
                </c:pt>
                <c:pt idx="31929">
                  <c:v>5.8419119999999998</c:v>
                </c:pt>
                <c:pt idx="31930">
                  <c:v>5.8440700000000003</c:v>
                </c:pt>
                <c:pt idx="31931">
                  <c:v>5.8429359999999999</c:v>
                </c:pt>
                <c:pt idx="31932">
                  <c:v>5.8412240000000004</c:v>
                </c:pt>
                <c:pt idx="31933">
                  <c:v>5.843553</c:v>
                </c:pt>
                <c:pt idx="31934">
                  <c:v>5.8445679999999998</c:v>
                </c:pt>
                <c:pt idx="31935">
                  <c:v>5.8443319999999996</c:v>
                </c:pt>
                <c:pt idx="31936">
                  <c:v>5.8481579999999997</c:v>
                </c:pt>
                <c:pt idx="31937">
                  <c:v>5.8516050000000002</c:v>
                </c:pt>
                <c:pt idx="31938">
                  <c:v>5.8472379999999999</c:v>
                </c:pt>
                <c:pt idx="31939">
                  <c:v>5.8419299999999996</c:v>
                </c:pt>
                <c:pt idx="31940">
                  <c:v>5.8470149999999999</c:v>
                </c:pt>
                <c:pt idx="31941">
                  <c:v>5.8510540000000004</c:v>
                </c:pt>
                <c:pt idx="31942">
                  <c:v>5.8461259999999999</c:v>
                </c:pt>
                <c:pt idx="31943">
                  <c:v>5.8450920000000002</c:v>
                </c:pt>
                <c:pt idx="31944">
                  <c:v>5.8469110000000004</c:v>
                </c:pt>
                <c:pt idx="31945">
                  <c:v>5.8442879999999997</c:v>
                </c:pt>
                <c:pt idx="31946">
                  <c:v>5.8452849999999996</c:v>
                </c:pt>
                <c:pt idx="31947">
                  <c:v>5.8476600000000003</c:v>
                </c:pt>
                <c:pt idx="31948">
                  <c:v>5.8459139999999996</c:v>
                </c:pt>
                <c:pt idx="31949">
                  <c:v>5.8447100000000001</c:v>
                </c:pt>
                <c:pt idx="31950">
                  <c:v>5.8451510000000004</c:v>
                </c:pt>
                <c:pt idx="31951">
                  <c:v>5.8445869999999998</c:v>
                </c:pt>
                <c:pt idx="31952">
                  <c:v>5.8450790000000001</c:v>
                </c:pt>
                <c:pt idx="31953">
                  <c:v>5.8461930000000004</c:v>
                </c:pt>
                <c:pt idx="31954">
                  <c:v>5.8454240000000004</c:v>
                </c:pt>
                <c:pt idx="31955">
                  <c:v>5.8454110000000004</c:v>
                </c:pt>
                <c:pt idx="31956">
                  <c:v>5.8446170000000004</c:v>
                </c:pt>
                <c:pt idx="31957">
                  <c:v>5.8430720000000003</c:v>
                </c:pt>
                <c:pt idx="31958">
                  <c:v>5.8431949999999997</c:v>
                </c:pt>
                <c:pt idx="31959">
                  <c:v>5.8441130000000001</c:v>
                </c:pt>
                <c:pt idx="31960">
                  <c:v>5.8450629999999997</c:v>
                </c:pt>
                <c:pt idx="31961">
                  <c:v>5.846902</c:v>
                </c:pt>
                <c:pt idx="31962">
                  <c:v>5.8481949999999996</c:v>
                </c:pt>
                <c:pt idx="31963">
                  <c:v>5.8454509999999997</c:v>
                </c:pt>
                <c:pt idx="31964">
                  <c:v>5.8455260000000004</c:v>
                </c:pt>
                <c:pt idx="31965">
                  <c:v>5.8513719999999996</c:v>
                </c:pt>
                <c:pt idx="31966">
                  <c:v>5.8517530000000004</c:v>
                </c:pt>
                <c:pt idx="31967">
                  <c:v>5.8496759999999997</c:v>
                </c:pt>
                <c:pt idx="31968">
                  <c:v>5.849844</c:v>
                </c:pt>
                <c:pt idx="31969">
                  <c:v>5.8488220000000002</c:v>
                </c:pt>
                <c:pt idx="31970">
                  <c:v>5.8509359999999999</c:v>
                </c:pt>
                <c:pt idx="31971">
                  <c:v>5.8547690000000001</c:v>
                </c:pt>
                <c:pt idx="31972">
                  <c:v>5.8555039999999998</c:v>
                </c:pt>
                <c:pt idx="31973">
                  <c:v>5.8540000000000001</c:v>
                </c:pt>
                <c:pt idx="31974">
                  <c:v>5.8531360000000001</c:v>
                </c:pt>
                <c:pt idx="31975">
                  <c:v>5.8555929999999998</c:v>
                </c:pt>
                <c:pt idx="31976">
                  <c:v>5.8548349999999996</c:v>
                </c:pt>
                <c:pt idx="31977">
                  <c:v>5.8525660000000004</c:v>
                </c:pt>
                <c:pt idx="31978">
                  <c:v>5.8578679999999999</c:v>
                </c:pt>
                <c:pt idx="31979">
                  <c:v>5.860665</c:v>
                </c:pt>
                <c:pt idx="31980">
                  <c:v>5.8565569999999996</c:v>
                </c:pt>
                <c:pt idx="31981">
                  <c:v>5.8570799999999998</c:v>
                </c:pt>
                <c:pt idx="31982">
                  <c:v>5.8592930000000001</c:v>
                </c:pt>
                <c:pt idx="31983">
                  <c:v>5.8585070000000004</c:v>
                </c:pt>
                <c:pt idx="31984">
                  <c:v>5.8596050000000002</c:v>
                </c:pt>
                <c:pt idx="31985">
                  <c:v>5.861402</c:v>
                </c:pt>
                <c:pt idx="31986">
                  <c:v>5.8574020000000004</c:v>
                </c:pt>
                <c:pt idx="31987">
                  <c:v>5.854527</c:v>
                </c:pt>
                <c:pt idx="31988">
                  <c:v>5.8566890000000003</c:v>
                </c:pt>
                <c:pt idx="31989">
                  <c:v>5.8573190000000004</c:v>
                </c:pt>
                <c:pt idx="31990">
                  <c:v>5.8548549999999997</c:v>
                </c:pt>
                <c:pt idx="31991">
                  <c:v>5.8537920000000003</c:v>
                </c:pt>
                <c:pt idx="31992">
                  <c:v>5.8573029999999999</c:v>
                </c:pt>
                <c:pt idx="31993">
                  <c:v>5.8614050000000004</c:v>
                </c:pt>
                <c:pt idx="31994">
                  <c:v>5.8597849999999996</c:v>
                </c:pt>
                <c:pt idx="31995">
                  <c:v>5.8564980000000002</c:v>
                </c:pt>
                <c:pt idx="31996">
                  <c:v>5.8590780000000002</c:v>
                </c:pt>
                <c:pt idx="31997">
                  <c:v>5.8619440000000003</c:v>
                </c:pt>
                <c:pt idx="31998">
                  <c:v>5.8584610000000001</c:v>
                </c:pt>
                <c:pt idx="31999">
                  <c:v>5.8548349999999996</c:v>
                </c:pt>
                <c:pt idx="32000">
                  <c:v>5.8557639999999997</c:v>
                </c:pt>
                <c:pt idx="32001">
                  <c:v>5.8564720000000001</c:v>
                </c:pt>
                <c:pt idx="32002">
                  <c:v>5.8537689999999998</c:v>
                </c:pt>
                <c:pt idx="32003">
                  <c:v>5.8549230000000003</c:v>
                </c:pt>
                <c:pt idx="32004">
                  <c:v>5.8584860000000001</c:v>
                </c:pt>
                <c:pt idx="32005">
                  <c:v>5.857386</c:v>
                </c:pt>
                <c:pt idx="32006">
                  <c:v>5.8541860000000003</c:v>
                </c:pt>
                <c:pt idx="32007">
                  <c:v>5.8509570000000002</c:v>
                </c:pt>
                <c:pt idx="32008">
                  <c:v>5.8519269999999999</c:v>
                </c:pt>
                <c:pt idx="32009">
                  <c:v>5.8578570000000001</c:v>
                </c:pt>
                <c:pt idx="32010">
                  <c:v>5.8561730000000001</c:v>
                </c:pt>
                <c:pt idx="32011">
                  <c:v>5.8512719999999998</c:v>
                </c:pt>
                <c:pt idx="32012">
                  <c:v>5.8550690000000003</c:v>
                </c:pt>
                <c:pt idx="32013">
                  <c:v>5.8634950000000003</c:v>
                </c:pt>
                <c:pt idx="32014">
                  <c:v>5.8674980000000003</c:v>
                </c:pt>
                <c:pt idx="32015">
                  <c:v>5.8671620000000004</c:v>
                </c:pt>
                <c:pt idx="32016">
                  <c:v>5.8670939999999998</c:v>
                </c:pt>
                <c:pt idx="32017">
                  <c:v>5.8671990000000003</c:v>
                </c:pt>
                <c:pt idx="32018">
                  <c:v>5.8655869999999997</c:v>
                </c:pt>
                <c:pt idx="32019">
                  <c:v>5.8651059999999999</c:v>
                </c:pt>
                <c:pt idx="32020">
                  <c:v>5.8665330000000004</c:v>
                </c:pt>
                <c:pt idx="32021">
                  <c:v>5.8651200000000001</c:v>
                </c:pt>
                <c:pt idx="32022">
                  <c:v>5.8626110000000002</c:v>
                </c:pt>
                <c:pt idx="32023">
                  <c:v>5.8646459999999996</c:v>
                </c:pt>
                <c:pt idx="32024">
                  <c:v>5.8658000000000001</c:v>
                </c:pt>
                <c:pt idx="32025">
                  <c:v>5.8640920000000003</c:v>
                </c:pt>
                <c:pt idx="32026">
                  <c:v>5.8688779999999996</c:v>
                </c:pt>
                <c:pt idx="32027">
                  <c:v>5.8717959999999998</c:v>
                </c:pt>
                <c:pt idx="32028">
                  <c:v>5.8649769999999997</c:v>
                </c:pt>
                <c:pt idx="32029">
                  <c:v>5.8647850000000004</c:v>
                </c:pt>
                <c:pt idx="32030">
                  <c:v>5.8671160000000002</c:v>
                </c:pt>
                <c:pt idx="32031">
                  <c:v>5.8626490000000002</c:v>
                </c:pt>
                <c:pt idx="32032">
                  <c:v>5.8630690000000003</c:v>
                </c:pt>
                <c:pt idx="32033">
                  <c:v>5.8682550000000004</c:v>
                </c:pt>
                <c:pt idx="32034">
                  <c:v>5.8684070000000004</c:v>
                </c:pt>
                <c:pt idx="32035">
                  <c:v>5.8715989999999998</c:v>
                </c:pt>
                <c:pt idx="32036">
                  <c:v>5.87507</c:v>
                </c:pt>
                <c:pt idx="32037">
                  <c:v>5.8704479999999997</c:v>
                </c:pt>
                <c:pt idx="32038">
                  <c:v>5.8681770000000002</c:v>
                </c:pt>
                <c:pt idx="32039">
                  <c:v>5.8690639999999998</c:v>
                </c:pt>
                <c:pt idx="32040">
                  <c:v>5.8656790000000001</c:v>
                </c:pt>
                <c:pt idx="32041">
                  <c:v>5.8655999999999997</c:v>
                </c:pt>
                <c:pt idx="32042">
                  <c:v>5.8690819999999997</c:v>
                </c:pt>
                <c:pt idx="32043">
                  <c:v>5.8674730000000004</c:v>
                </c:pt>
                <c:pt idx="32044">
                  <c:v>5.865685</c:v>
                </c:pt>
                <c:pt idx="32045">
                  <c:v>5.8682920000000003</c:v>
                </c:pt>
                <c:pt idx="32046">
                  <c:v>5.8690410000000002</c:v>
                </c:pt>
                <c:pt idx="32047">
                  <c:v>5.8655670000000004</c:v>
                </c:pt>
                <c:pt idx="32048">
                  <c:v>5.8657240000000002</c:v>
                </c:pt>
                <c:pt idx="32049">
                  <c:v>5.8686980000000002</c:v>
                </c:pt>
                <c:pt idx="32050">
                  <c:v>5.867197</c:v>
                </c:pt>
                <c:pt idx="32051">
                  <c:v>5.8661989999999999</c:v>
                </c:pt>
                <c:pt idx="32052">
                  <c:v>5.8730799999999999</c:v>
                </c:pt>
                <c:pt idx="32053">
                  <c:v>5.8787269999999996</c:v>
                </c:pt>
                <c:pt idx="32054">
                  <c:v>5.877224</c:v>
                </c:pt>
                <c:pt idx="32055">
                  <c:v>5.8781189999999999</c:v>
                </c:pt>
                <c:pt idx="32056">
                  <c:v>5.8822400000000004</c:v>
                </c:pt>
                <c:pt idx="32057">
                  <c:v>5.8787539999999998</c:v>
                </c:pt>
                <c:pt idx="32058">
                  <c:v>5.8765299999999998</c:v>
                </c:pt>
                <c:pt idx="32059">
                  <c:v>5.8805019999999999</c:v>
                </c:pt>
                <c:pt idx="32060">
                  <c:v>5.880071</c:v>
                </c:pt>
                <c:pt idx="32061">
                  <c:v>5.8795130000000002</c:v>
                </c:pt>
                <c:pt idx="32062">
                  <c:v>5.8787349999999998</c:v>
                </c:pt>
                <c:pt idx="32063">
                  <c:v>5.8778160000000002</c:v>
                </c:pt>
                <c:pt idx="32064">
                  <c:v>5.8824100000000001</c:v>
                </c:pt>
                <c:pt idx="32065">
                  <c:v>5.8846369999999997</c:v>
                </c:pt>
                <c:pt idx="32066">
                  <c:v>5.8825200000000004</c:v>
                </c:pt>
                <c:pt idx="32067">
                  <c:v>5.8812230000000003</c:v>
                </c:pt>
                <c:pt idx="32068">
                  <c:v>5.8790889999999996</c:v>
                </c:pt>
                <c:pt idx="32069">
                  <c:v>5.8773419999999996</c:v>
                </c:pt>
                <c:pt idx="32070">
                  <c:v>5.8777429999999997</c:v>
                </c:pt>
                <c:pt idx="32071">
                  <c:v>5.8763680000000003</c:v>
                </c:pt>
                <c:pt idx="32072">
                  <c:v>5.8755730000000002</c:v>
                </c:pt>
                <c:pt idx="32073">
                  <c:v>5.8741139999999996</c:v>
                </c:pt>
                <c:pt idx="32074">
                  <c:v>5.870692</c:v>
                </c:pt>
                <c:pt idx="32075">
                  <c:v>5.8719099999999997</c:v>
                </c:pt>
                <c:pt idx="32076">
                  <c:v>5.8747230000000004</c:v>
                </c:pt>
                <c:pt idx="32077">
                  <c:v>5.8761239999999999</c:v>
                </c:pt>
                <c:pt idx="32078">
                  <c:v>5.8745419999999999</c:v>
                </c:pt>
                <c:pt idx="32079">
                  <c:v>5.8721360000000002</c:v>
                </c:pt>
                <c:pt idx="32080">
                  <c:v>5.8755249999999997</c:v>
                </c:pt>
                <c:pt idx="32081">
                  <c:v>5.8784390000000002</c:v>
                </c:pt>
                <c:pt idx="32082">
                  <c:v>5.8755369999999996</c:v>
                </c:pt>
                <c:pt idx="32083">
                  <c:v>5.8744860000000001</c:v>
                </c:pt>
                <c:pt idx="32084">
                  <c:v>5.8764640000000004</c:v>
                </c:pt>
                <c:pt idx="32085">
                  <c:v>5.8794890000000004</c:v>
                </c:pt>
                <c:pt idx="32086">
                  <c:v>5.8840459999999997</c:v>
                </c:pt>
                <c:pt idx="32087">
                  <c:v>5.8846470000000002</c:v>
                </c:pt>
                <c:pt idx="32088">
                  <c:v>5.8798500000000002</c:v>
                </c:pt>
                <c:pt idx="32089">
                  <c:v>5.8789730000000002</c:v>
                </c:pt>
                <c:pt idx="32090">
                  <c:v>5.8810510000000003</c:v>
                </c:pt>
                <c:pt idx="32091">
                  <c:v>5.8784700000000001</c:v>
                </c:pt>
                <c:pt idx="32092">
                  <c:v>5.8776479999999998</c:v>
                </c:pt>
                <c:pt idx="32093">
                  <c:v>5.8812430000000004</c:v>
                </c:pt>
                <c:pt idx="32094">
                  <c:v>5.8794849999999999</c:v>
                </c:pt>
                <c:pt idx="32095">
                  <c:v>5.8743169999999996</c:v>
                </c:pt>
                <c:pt idx="32096">
                  <c:v>5.8786110000000003</c:v>
                </c:pt>
                <c:pt idx="32097">
                  <c:v>5.8853309999999999</c:v>
                </c:pt>
                <c:pt idx="32098">
                  <c:v>5.8834609999999996</c:v>
                </c:pt>
                <c:pt idx="32099">
                  <c:v>5.878806</c:v>
                </c:pt>
                <c:pt idx="32100">
                  <c:v>5.8786930000000002</c:v>
                </c:pt>
                <c:pt idx="32101">
                  <c:v>5.8821589999999997</c:v>
                </c:pt>
                <c:pt idx="32102">
                  <c:v>5.8814789999999997</c:v>
                </c:pt>
                <c:pt idx="32103">
                  <c:v>5.8803070000000002</c:v>
                </c:pt>
                <c:pt idx="32104">
                  <c:v>5.8851990000000001</c:v>
                </c:pt>
                <c:pt idx="32105">
                  <c:v>5.887073</c:v>
                </c:pt>
                <c:pt idx="32106">
                  <c:v>5.881221</c:v>
                </c:pt>
                <c:pt idx="32107">
                  <c:v>5.8805339999999999</c:v>
                </c:pt>
                <c:pt idx="32108">
                  <c:v>5.8859009999999996</c:v>
                </c:pt>
                <c:pt idx="32109">
                  <c:v>5.8850569999999998</c:v>
                </c:pt>
                <c:pt idx="32110">
                  <c:v>5.8825820000000002</c:v>
                </c:pt>
                <c:pt idx="32111">
                  <c:v>5.887016</c:v>
                </c:pt>
                <c:pt idx="32112">
                  <c:v>5.8902760000000001</c:v>
                </c:pt>
                <c:pt idx="32113">
                  <c:v>5.8880229999999996</c:v>
                </c:pt>
                <c:pt idx="32114">
                  <c:v>5.8869749999999996</c:v>
                </c:pt>
                <c:pt idx="32115">
                  <c:v>5.8844719999999997</c:v>
                </c:pt>
                <c:pt idx="32116">
                  <c:v>5.8809209999999998</c:v>
                </c:pt>
                <c:pt idx="32117">
                  <c:v>5.8823860000000003</c:v>
                </c:pt>
                <c:pt idx="32118">
                  <c:v>5.8837590000000004</c:v>
                </c:pt>
                <c:pt idx="32119">
                  <c:v>5.884163</c:v>
                </c:pt>
                <c:pt idx="32120">
                  <c:v>5.8858689999999996</c:v>
                </c:pt>
                <c:pt idx="32121">
                  <c:v>5.8855740000000001</c:v>
                </c:pt>
                <c:pt idx="32122">
                  <c:v>5.8874380000000004</c:v>
                </c:pt>
                <c:pt idx="32123">
                  <c:v>5.8925479999999997</c:v>
                </c:pt>
                <c:pt idx="32124">
                  <c:v>5.894272</c:v>
                </c:pt>
                <c:pt idx="32125">
                  <c:v>5.8941679999999996</c:v>
                </c:pt>
                <c:pt idx="32126">
                  <c:v>5.8947269999999996</c:v>
                </c:pt>
                <c:pt idx="32127">
                  <c:v>5.8946690000000004</c:v>
                </c:pt>
                <c:pt idx="32128">
                  <c:v>5.8966649999999996</c:v>
                </c:pt>
                <c:pt idx="32129">
                  <c:v>5.8986489999999998</c:v>
                </c:pt>
                <c:pt idx="32130">
                  <c:v>5.8947719999999997</c:v>
                </c:pt>
                <c:pt idx="32131">
                  <c:v>5.8955880000000001</c:v>
                </c:pt>
                <c:pt idx="32132">
                  <c:v>5.9000700000000004</c:v>
                </c:pt>
                <c:pt idx="32133">
                  <c:v>5.8998759999999999</c:v>
                </c:pt>
                <c:pt idx="32134">
                  <c:v>5.9008690000000001</c:v>
                </c:pt>
                <c:pt idx="32135">
                  <c:v>5.9003920000000001</c:v>
                </c:pt>
                <c:pt idx="32136">
                  <c:v>5.8962950000000003</c:v>
                </c:pt>
                <c:pt idx="32137">
                  <c:v>5.8980769999999998</c:v>
                </c:pt>
                <c:pt idx="32138">
                  <c:v>5.9014790000000001</c:v>
                </c:pt>
                <c:pt idx="32139">
                  <c:v>5.8995740000000003</c:v>
                </c:pt>
                <c:pt idx="32140">
                  <c:v>5.898409</c:v>
                </c:pt>
                <c:pt idx="32141">
                  <c:v>5.9027649999999996</c:v>
                </c:pt>
                <c:pt idx="32142">
                  <c:v>5.9072449999999996</c:v>
                </c:pt>
                <c:pt idx="32143">
                  <c:v>5.9048629999999998</c:v>
                </c:pt>
                <c:pt idx="32144">
                  <c:v>5.9026449999999997</c:v>
                </c:pt>
                <c:pt idx="32145">
                  <c:v>5.9070900000000002</c:v>
                </c:pt>
                <c:pt idx="32146">
                  <c:v>5.9092330000000004</c:v>
                </c:pt>
                <c:pt idx="32147">
                  <c:v>5.9069229999999999</c:v>
                </c:pt>
                <c:pt idx="32148">
                  <c:v>5.9069750000000001</c:v>
                </c:pt>
                <c:pt idx="32149">
                  <c:v>5.9049269999999998</c:v>
                </c:pt>
                <c:pt idx="32150">
                  <c:v>5.901681</c:v>
                </c:pt>
                <c:pt idx="32151">
                  <c:v>5.9047850000000004</c:v>
                </c:pt>
                <c:pt idx="32152">
                  <c:v>5.9040299999999997</c:v>
                </c:pt>
                <c:pt idx="32153">
                  <c:v>5.8966820000000002</c:v>
                </c:pt>
                <c:pt idx="32154">
                  <c:v>5.8943430000000001</c:v>
                </c:pt>
                <c:pt idx="32155">
                  <c:v>5.8970599999999997</c:v>
                </c:pt>
                <c:pt idx="32156">
                  <c:v>5.8984750000000004</c:v>
                </c:pt>
                <c:pt idx="32157">
                  <c:v>5.8996050000000002</c:v>
                </c:pt>
                <c:pt idx="32158">
                  <c:v>5.9018300000000004</c:v>
                </c:pt>
                <c:pt idx="32159">
                  <c:v>5.9056189999999997</c:v>
                </c:pt>
                <c:pt idx="32160">
                  <c:v>5.9089010000000002</c:v>
                </c:pt>
                <c:pt idx="32161">
                  <c:v>5.9059949999999999</c:v>
                </c:pt>
                <c:pt idx="32162">
                  <c:v>5.9015000000000004</c:v>
                </c:pt>
                <c:pt idx="32163">
                  <c:v>5.9040720000000002</c:v>
                </c:pt>
                <c:pt idx="32164">
                  <c:v>5.9078590000000002</c:v>
                </c:pt>
                <c:pt idx="32165">
                  <c:v>5.9057139999999997</c:v>
                </c:pt>
                <c:pt idx="32166">
                  <c:v>5.9044860000000003</c:v>
                </c:pt>
                <c:pt idx="32167">
                  <c:v>5.9068810000000003</c:v>
                </c:pt>
                <c:pt idx="32168">
                  <c:v>5.9075139999999999</c:v>
                </c:pt>
                <c:pt idx="32169">
                  <c:v>5.9078429999999997</c:v>
                </c:pt>
                <c:pt idx="32170">
                  <c:v>5.9091430000000003</c:v>
                </c:pt>
                <c:pt idx="32171">
                  <c:v>5.9098389999999998</c:v>
                </c:pt>
                <c:pt idx="32172">
                  <c:v>5.9075110000000004</c:v>
                </c:pt>
                <c:pt idx="32173">
                  <c:v>5.9057389999999996</c:v>
                </c:pt>
                <c:pt idx="32174">
                  <c:v>5.9089799999999997</c:v>
                </c:pt>
                <c:pt idx="32175">
                  <c:v>5.9105569999999998</c:v>
                </c:pt>
                <c:pt idx="32176">
                  <c:v>5.9068569999999996</c:v>
                </c:pt>
                <c:pt idx="32177">
                  <c:v>5.9017549999999996</c:v>
                </c:pt>
                <c:pt idx="32178">
                  <c:v>5.8998039999999996</c:v>
                </c:pt>
                <c:pt idx="32179">
                  <c:v>5.9029410000000002</c:v>
                </c:pt>
                <c:pt idx="32180">
                  <c:v>5.9081210000000004</c:v>
                </c:pt>
                <c:pt idx="32181">
                  <c:v>5.9090239999999996</c:v>
                </c:pt>
                <c:pt idx="32182">
                  <c:v>5.9082689999999998</c:v>
                </c:pt>
                <c:pt idx="32183">
                  <c:v>5.911867</c:v>
                </c:pt>
                <c:pt idx="32184">
                  <c:v>5.910577</c:v>
                </c:pt>
                <c:pt idx="32185">
                  <c:v>5.9106439999999996</c:v>
                </c:pt>
                <c:pt idx="32186">
                  <c:v>5.9148930000000002</c:v>
                </c:pt>
                <c:pt idx="32187">
                  <c:v>5.9110659999999999</c:v>
                </c:pt>
                <c:pt idx="32188">
                  <c:v>5.9089239999999998</c:v>
                </c:pt>
                <c:pt idx="32189">
                  <c:v>5.9136959999999998</c:v>
                </c:pt>
                <c:pt idx="32190">
                  <c:v>5.9122789999999998</c:v>
                </c:pt>
                <c:pt idx="32191">
                  <c:v>5.9073390000000003</c:v>
                </c:pt>
                <c:pt idx="32192">
                  <c:v>5.9063699999999999</c:v>
                </c:pt>
                <c:pt idx="32193">
                  <c:v>5.9068379999999996</c:v>
                </c:pt>
                <c:pt idx="32194">
                  <c:v>5.9087740000000002</c:v>
                </c:pt>
                <c:pt idx="32195">
                  <c:v>5.9118019999999998</c:v>
                </c:pt>
                <c:pt idx="32196">
                  <c:v>5.912833</c:v>
                </c:pt>
                <c:pt idx="32197">
                  <c:v>5.9094519999999999</c:v>
                </c:pt>
                <c:pt idx="32198">
                  <c:v>5.9062530000000004</c:v>
                </c:pt>
                <c:pt idx="32199">
                  <c:v>5.909529</c:v>
                </c:pt>
                <c:pt idx="32200">
                  <c:v>5.9134640000000003</c:v>
                </c:pt>
                <c:pt idx="32201">
                  <c:v>5.9148750000000003</c:v>
                </c:pt>
                <c:pt idx="32202">
                  <c:v>5.9147930000000004</c:v>
                </c:pt>
                <c:pt idx="32203">
                  <c:v>5.9111719999999996</c:v>
                </c:pt>
                <c:pt idx="32204">
                  <c:v>5.9097689999999998</c:v>
                </c:pt>
                <c:pt idx="32205">
                  <c:v>5.9128489999999996</c:v>
                </c:pt>
                <c:pt idx="32206">
                  <c:v>5.9154900000000001</c:v>
                </c:pt>
                <c:pt idx="32207">
                  <c:v>5.9143670000000004</c:v>
                </c:pt>
                <c:pt idx="32208">
                  <c:v>5.911041</c:v>
                </c:pt>
                <c:pt idx="32209">
                  <c:v>5.9113249999999997</c:v>
                </c:pt>
                <c:pt idx="32210">
                  <c:v>5.9139400000000002</c:v>
                </c:pt>
                <c:pt idx="32211">
                  <c:v>5.9159369999999996</c:v>
                </c:pt>
                <c:pt idx="32212">
                  <c:v>5.917281</c:v>
                </c:pt>
                <c:pt idx="32213">
                  <c:v>5.916188</c:v>
                </c:pt>
                <c:pt idx="32214">
                  <c:v>5.9133930000000001</c:v>
                </c:pt>
                <c:pt idx="32215">
                  <c:v>5.9118550000000001</c:v>
                </c:pt>
                <c:pt idx="32216">
                  <c:v>5.9121030000000001</c:v>
                </c:pt>
                <c:pt idx="32217">
                  <c:v>5.9114959999999996</c:v>
                </c:pt>
                <c:pt idx="32218">
                  <c:v>5.912623</c:v>
                </c:pt>
                <c:pt idx="32219">
                  <c:v>5.9165010000000002</c:v>
                </c:pt>
                <c:pt idx="32220">
                  <c:v>5.9166379999999998</c:v>
                </c:pt>
                <c:pt idx="32221">
                  <c:v>5.9150029999999996</c:v>
                </c:pt>
                <c:pt idx="32222">
                  <c:v>5.9159899999999999</c:v>
                </c:pt>
                <c:pt idx="32223">
                  <c:v>5.9176830000000002</c:v>
                </c:pt>
                <c:pt idx="32224">
                  <c:v>5.9185999999999996</c:v>
                </c:pt>
                <c:pt idx="32225">
                  <c:v>5.9207299999999998</c:v>
                </c:pt>
                <c:pt idx="32226">
                  <c:v>5.9192169999999997</c:v>
                </c:pt>
                <c:pt idx="32227">
                  <c:v>5.915476</c:v>
                </c:pt>
                <c:pt idx="32228">
                  <c:v>5.9209779999999999</c:v>
                </c:pt>
                <c:pt idx="32229">
                  <c:v>5.925071</c:v>
                </c:pt>
                <c:pt idx="32230">
                  <c:v>5.9200990000000004</c:v>
                </c:pt>
                <c:pt idx="32231">
                  <c:v>5.9196010000000001</c:v>
                </c:pt>
                <c:pt idx="32232">
                  <c:v>5.9205170000000003</c:v>
                </c:pt>
                <c:pt idx="32233">
                  <c:v>5.9187830000000003</c:v>
                </c:pt>
                <c:pt idx="32234">
                  <c:v>5.9179750000000002</c:v>
                </c:pt>
                <c:pt idx="32235">
                  <c:v>5.9185590000000001</c:v>
                </c:pt>
                <c:pt idx="32236">
                  <c:v>5.9224259999999997</c:v>
                </c:pt>
                <c:pt idx="32237">
                  <c:v>5.9238710000000001</c:v>
                </c:pt>
                <c:pt idx="32238">
                  <c:v>5.9192410000000004</c:v>
                </c:pt>
                <c:pt idx="32239">
                  <c:v>5.9167329999999998</c:v>
                </c:pt>
                <c:pt idx="32240">
                  <c:v>5.9208400000000001</c:v>
                </c:pt>
                <c:pt idx="32241">
                  <c:v>5.9238340000000003</c:v>
                </c:pt>
                <c:pt idx="32242">
                  <c:v>5.9202440000000003</c:v>
                </c:pt>
                <c:pt idx="32243">
                  <c:v>5.9174009999999999</c:v>
                </c:pt>
                <c:pt idx="32244">
                  <c:v>5.9215270000000002</c:v>
                </c:pt>
                <c:pt idx="32245">
                  <c:v>5.9274399999999998</c:v>
                </c:pt>
                <c:pt idx="32246">
                  <c:v>5.9254389999999999</c:v>
                </c:pt>
                <c:pt idx="32247">
                  <c:v>5.9227100000000004</c:v>
                </c:pt>
                <c:pt idx="32248">
                  <c:v>5.9272330000000002</c:v>
                </c:pt>
                <c:pt idx="32249">
                  <c:v>5.9299780000000002</c:v>
                </c:pt>
                <c:pt idx="32250">
                  <c:v>5.9244060000000003</c:v>
                </c:pt>
                <c:pt idx="32251">
                  <c:v>5.9211169999999997</c:v>
                </c:pt>
                <c:pt idx="32252">
                  <c:v>5.9229960000000004</c:v>
                </c:pt>
                <c:pt idx="32253">
                  <c:v>5.9218890000000002</c:v>
                </c:pt>
                <c:pt idx="32254">
                  <c:v>5.921767</c:v>
                </c:pt>
                <c:pt idx="32255">
                  <c:v>5.9255719999999998</c:v>
                </c:pt>
                <c:pt idx="32256">
                  <c:v>5.9254910000000001</c:v>
                </c:pt>
                <c:pt idx="32257">
                  <c:v>5.9223559999999997</c:v>
                </c:pt>
                <c:pt idx="32258">
                  <c:v>5.9246819999999998</c:v>
                </c:pt>
                <c:pt idx="32259">
                  <c:v>5.9297209999999998</c:v>
                </c:pt>
                <c:pt idx="32260">
                  <c:v>5.9259550000000001</c:v>
                </c:pt>
                <c:pt idx="32261">
                  <c:v>5.9206200000000004</c:v>
                </c:pt>
                <c:pt idx="32262">
                  <c:v>5.9259940000000002</c:v>
                </c:pt>
                <c:pt idx="32263">
                  <c:v>5.9292379999999998</c:v>
                </c:pt>
                <c:pt idx="32264">
                  <c:v>5.923692</c:v>
                </c:pt>
                <c:pt idx="32265">
                  <c:v>5.9205319999999997</c:v>
                </c:pt>
                <c:pt idx="32266">
                  <c:v>5.9226029999999996</c:v>
                </c:pt>
                <c:pt idx="32267">
                  <c:v>5.9272619999999998</c:v>
                </c:pt>
                <c:pt idx="32268">
                  <c:v>5.9328010000000004</c:v>
                </c:pt>
                <c:pt idx="32269">
                  <c:v>5.9318869999999997</c:v>
                </c:pt>
                <c:pt idx="32270">
                  <c:v>5.9259469999999999</c:v>
                </c:pt>
                <c:pt idx="32271">
                  <c:v>5.9254800000000003</c:v>
                </c:pt>
                <c:pt idx="32272">
                  <c:v>5.9268359999999998</c:v>
                </c:pt>
                <c:pt idx="32273">
                  <c:v>5.9297469999999999</c:v>
                </c:pt>
                <c:pt idx="32274">
                  <c:v>5.937424</c:v>
                </c:pt>
                <c:pt idx="32275">
                  <c:v>5.938358</c:v>
                </c:pt>
                <c:pt idx="32276">
                  <c:v>5.9298830000000002</c:v>
                </c:pt>
                <c:pt idx="32277">
                  <c:v>5.9286589999999997</c:v>
                </c:pt>
                <c:pt idx="32278">
                  <c:v>5.9307270000000001</c:v>
                </c:pt>
                <c:pt idx="32279">
                  <c:v>5.9281519999999999</c:v>
                </c:pt>
                <c:pt idx="32280">
                  <c:v>5.9273550000000004</c:v>
                </c:pt>
                <c:pt idx="32281">
                  <c:v>5.9276229999999996</c:v>
                </c:pt>
                <c:pt idx="32282">
                  <c:v>5.9272859999999996</c:v>
                </c:pt>
                <c:pt idx="32283">
                  <c:v>5.9284100000000004</c:v>
                </c:pt>
                <c:pt idx="32284">
                  <c:v>5.929989</c:v>
                </c:pt>
                <c:pt idx="32285">
                  <c:v>5.9321630000000001</c:v>
                </c:pt>
                <c:pt idx="32286">
                  <c:v>5.931686</c:v>
                </c:pt>
                <c:pt idx="32287">
                  <c:v>5.9301849999999998</c:v>
                </c:pt>
                <c:pt idx="32288">
                  <c:v>5.9305640000000004</c:v>
                </c:pt>
                <c:pt idx="32289">
                  <c:v>5.9331699999999996</c:v>
                </c:pt>
                <c:pt idx="32290">
                  <c:v>5.9303800000000004</c:v>
                </c:pt>
                <c:pt idx="32291">
                  <c:v>5.9244539999999999</c:v>
                </c:pt>
                <c:pt idx="32292">
                  <c:v>5.9275370000000001</c:v>
                </c:pt>
                <c:pt idx="32293">
                  <c:v>5.9306640000000002</c:v>
                </c:pt>
                <c:pt idx="32294">
                  <c:v>5.9308759999999996</c:v>
                </c:pt>
                <c:pt idx="32295">
                  <c:v>5.9350259999999997</c:v>
                </c:pt>
                <c:pt idx="32296">
                  <c:v>5.9336919999999997</c:v>
                </c:pt>
                <c:pt idx="32297">
                  <c:v>5.9294450000000003</c:v>
                </c:pt>
                <c:pt idx="32298">
                  <c:v>5.9345530000000002</c:v>
                </c:pt>
                <c:pt idx="32299">
                  <c:v>5.9372600000000002</c:v>
                </c:pt>
                <c:pt idx="32300">
                  <c:v>5.9332140000000004</c:v>
                </c:pt>
                <c:pt idx="32301">
                  <c:v>5.9355130000000003</c:v>
                </c:pt>
                <c:pt idx="32302">
                  <c:v>5.9394150000000003</c:v>
                </c:pt>
                <c:pt idx="32303">
                  <c:v>5.9375660000000003</c:v>
                </c:pt>
                <c:pt idx="32304">
                  <c:v>5.9347099999999999</c:v>
                </c:pt>
                <c:pt idx="32305">
                  <c:v>5.9354909999999999</c:v>
                </c:pt>
                <c:pt idx="32306">
                  <c:v>5.9390530000000004</c:v>
                </c:pt>
                <c:pt idx="32307">
                  <c:v>5.9417350000000004</c:v>
                </c:pt>
                <c:pt idx="32308">
                  <c:v>5.9419320000000004</c:v>
                </c:pt>
                <c:pt idx="32309">
                  <c:v>5.9405950000000001</c:v>
                </c:pt>
                <c:pt idx="32310">
                  <c:v>5.9360590000000002</c:v>
                </c:pt>
                <c:pt idx="32311">
                  <c:v>5.938008</c:v>
                </c:pt>
                <c:pt idx="32312">
                  <c:v>5.9421379999999999</c:v>
                </c:pt>
                <c:pt idx="32313">
                  <c:v>5.938415</c:v>
                </c:pt>
                <c:pt idx="32314">
                  <c:v>5.9380889999999997</c:v>
                </c:pt>
                <c:pt idx="32315">
                  <c:v>5.9446680000000001</c:v>
                </c:pt>
                <c:pt idx="32316">
                  <c:v>5.9448590000000001</c:v>
                </c:pt>
                <c:pt idx="32317">
                  <c:v>5.9408640000000004</c:v>
                </c:pt>
                <c:pt idx="32318">
                  <c:v>5.93886</c:v>
                </c:pt>
                <c:pt idx="32319">
                  <c:v>5.9407059999999996</c:v>
                </c:pt>
                <c:pt idx="32320">
                  <c:v>5.9419469999999999</c:v>
                </c:pt>
                <c:pt idx="32321">
                  <c:v>5.9400760000000004</c:v>
                </c:pt>
                <c:pt idx="32322">
                  <c:v>5.9414090000000002</c:v>
                </c:pt>
                <c:pt idx="32323">
                  <c:v>5.9433879999999997</c:v>
                </c:pt>
                <c:pt idx="32324">
                  <c:v>5.9422410000000001</c:v>
                </c:pt>
                <c:pt idx="32325">
                  <c:v>5.9413780000000003</c:v>
                </c:pt>
                <c:pt idx="32326">
                  <c:v>5.9422139999999999</c:v>
                </c:pt>
                <c:pt idx="32327">
                  <c:v>5.9431310000000002</c:v>
                </c:pt>
                <c:pt idx="32328">
                  <c:v>5.938574</c:v>
                </c:pt>
                <c:pt idx="32329">
                  <c:v>5.9371660000000004</c:v>
                </c:pt>
                <c:pt idx="32330">
                  <c:v>5.9450370000000001</c:v>
                </c:pt>
                <c:pt idx="32331">
                  <c:v>5.9493159999999996</c:v>
                </c:pt>
                <c:pt idx="32332">
                  <c:v>5.9465859999999999</c:v>
                </c:pt>
                <c:pt idx="32333">
                  <c:v>5.9451999999999998</c:v>
                </c:pt>
                <c:pt idx="32334">
                  <c:v>5.9454279999999997</c:v>
                </c:pt>
                <c:pt idx="32335">
                  <c:v>5.9439520000000003</c:v>
                </c:pt>
                <c:pt idx="32336">
                  <c:v>5.9420080000000004</c:v>
                </c:pt>
                <c:pt idx="32337">
                  <c:v>5.9425160000000004</c:v>
                </c:pt>
                <c:pt idx="32338">
                  <c:v>5.9474600000000004</c:v>
                </c:pt>
                <c:pt idx="32339">
                  <c:v>5.9460629999999997</c:v>
                </c:pt>
                <c:pt idx="32340">
                  <c:v>5.9435900000000004</c:v>
                </c:pt>
                <c:pt idx="32341">
                  <c:v>5.9467559999999997</c:v>
                </c:pt>
                <c:pt idx="32342">
                  <c:v>5.9435419999999999</c:v>
                </c:pt>
                <c:pt idx="32343">
                  <c:v>5.9404490000000001</c:v>
                </c:pt>
                <c:pt idx="32344">
                  <c:v>5.9428380000000001</c:v>
                </c:pt>
                <c:pt idx="32345">
                  <c:v>5.9425850000000002</c:v>
                </c:pt>
                <c:pt idx="32346">
                  <c:v>5.943727</c:v>
                </c:pt>
                <c:pt idx="32347">
                  <c:v>5.9476490000000002</c:v>
                </c:pt>
                <c:pt idx="32348">
                  <c:v>5.9490230000000004</c:v>
                </c:pt>
                <c:pt idx="32349">
                  <c:v>5.9478580000000001</c:v>
                </c:pt>
                <c:pt idx="32350">
                  <c:v>5.9461430000000002</c:v>
                </c:pt>
                <c:pt idx="32351">
                  <c:v>5.9480040000000001</c:v>
                </c:pt>
                <c:pt idx="32352">
                  <c:v>5.9498490000000004</c:v>
                </c:pt>
                <c:pt idx="32353">
                  <c:v>5.9488500000000002</c:v>
                </c:pt>
                <c:pt idx="32354">
                  <c:v>5.947762</c:v>
                </c:pt>
                <c:pt idx="32355">
                  <c:v>5.9495649999999998</c:v>
                </c:pt>
                <c:pt idx="32356">
                  <c:v>5.9496140000000004</c:v>
                </c:pt>
                <c:pt idx="32357">
                  <c:v>5.9502009999999999</c:v>
                </c:pt>
                <c:pt idx="32358">
                  <c:v>5.9514529999999999</c:v>
                </c:pt>
                <c:pt idx="32359">
                  <c:v>5.9494870000000004</c:v>
                </c:pt>
                <c:pt idx="32360">
                  <c:v>5.9478569999999999</c:v>
                </c:pt>
                <c:pt idx="32361">
                  <c:v>5.9477510000000002</c:v>
                </c:pt>
                <c:pt idx="32362">
                  <c:v>5.946682</c:v>
                </c:pt>
                <c:pt idx="32363">
                  <c:v>5.9471189999999998</c:v>
                </c:pt>
                <c:pt idx="32364">
                  <c:v>5.9516460000000002</c:v>
                </c:pt>
                <c:pt idx="32365">
                  <c:v>5.9527850000000004</c:v>
                </c:pt>
                <c:pt idx="32366">
                  <c:v>5.9497710000000001</c:v>
                </c:pt>
                <c:pt idx="32367">
                  <c:v>5.9479550000000003</c:v>
                </c:pt>
                <c:pt idx="32368">
                  <c:v>5.9483899999999998</c:v>
                </c:pt>
                <c:pt idx="32369">
                  <c:v>5.9509619999999996</c:v>
                </c:pt>
                <c:pt idx="32370">
                  <c:v>5.9534969999999996</c:v>
                </c:pt>
                <c:pt idx="32371">
                  <c:v>5.9531260000000001</c:v>
                </c:pt>
                <c:pt idx="32372">
                  <c:v>5.9528930000000004</c:v>
                </c:pt>
                <c:pt idx="32373">
                  <c:v>5.9555110000000004</c:v>
                </c:pt>
                <c:pt idx="32374">
                  <c:v>5.9558140000000002</c:v>
                </c:pt>
                <c:pt idx="32375">
                  <c:v>5.9537680000000002</c:v>
                </c:pt>
                <c:pt idx="32376">
                  <c:v>5.9517559999999996</c:v>
                </c:pt>
                <c:pt idx="32377">
                  <c:v>5.9512470000000004</c:v>
                </c:pt>
                <c:pt idx="32378">
                  <c:v>5.9508890000000001</c:v>
                </c:pt>
                <c:pt idx="32379">
                  <c:v>5.9517420000000003</c:v>
                </c:pt>
                <c:pt idx="32380">
                  <c:v>5.9529120000000004</c:v>
                </c:pt>
                <c:pt idx="32381">
                  <c:v>5.9530479999999999</c:v>
                </c:pt>
                <c:pt idx="32382">
                  <c:v>5.952947</c:v>
                </c:pt>
                <c:pt idx="32383">
                  <c:v>5.9522589999999997</c:v>
                </c:pt>
                <c:pt idx="32384">
                  <c:v>5.952216</c:v>
                </c:pt>
                <c:pt idx="32385">
                  <c:v>5.9538310000000001</c:v>
                </c:pt>
                <c:pt idx="32386">
                  <c:v>5.9520569999999999</c:v>
                </c:pt>
                <c:pt idx="32387">
                  <c:v>5.9494790000000002</c:v>
                </c:pt>
                <c:pt idx="32388">
                  <c:v>5.9514480000000001</c:v>
                </c:pt>
                <c:pt idx="32389">
                  <c:v>5.9554369999999999</c:v>
                </c:pt>
                <c:pt idx="32390">
                  <c:v>5.9618419999999999</c:v>
                </c:pt>
                <c:pt idx="32391">
                  <c:v>5.9643189999999997</c:v>
                </c:pt>
                <c:pt idx="32392">
                  <c:v>5.9609059999999996</c:v>
                </c:pt>
                <c:pt idx="32393">
                  <c:v>5.9612619999999996</c:v>
                </c:pt>
                <c:pt idx="32394">
                  <c:v>5.9638929999999997</c:v>
                </c:pt>
                <c:pt idx="32395">
                  <c:v>5.9617509999999996</c:v>
                </c:pt>
                <c:pt idx="32396">
                  <c:v>5.956353</c:v>
                </c:pt>
                <c:pt idx="32397">
                  <c:v>5.9549599999999998</c:v>
                </c:pt>
                <c:pt idx="32398">
                  <c:v>5.9572960000000004</c:v>
                </c:pt>
                <c:pt idx="32399">
                  <c:v>5.9586180000000004</c:v>
                </c:pt>
                <c:pt idx="32400">
                  <c:v>5.958412</c:v>
                </c:pt>
                <c:pt idx="32401">
                  <c:v>5.9565200000000003</c:v>
                </c:pt>
                <c:pt idx="32402">
                  <c:v>5.9539520000000001</c:v>
                </c:pt>
                <c:pt idx="32403">
                  <c:v>5.9574439999999997</c:v>
                </c:pt>
                <c:pt idx="32404">
                  <c:v>5.9601810000000004</c:v>
                </c:pt>
                <c:pt idx="32405">
                  <c:v>5.9564820000000003</c:v>
                </c:pt>
                <c:pt idx="32406">
                  <c:v>5.9556639999999996</c:v>
                </c:pt>
                <c:pt idx="32407">
                  <c:v>5.9553630000000002</c:v>
                </c:pt>
                <c:pt idx="32408">
                  <c:v>5.9504489999999999</c:v>
                </c:pt>
                <c:pt idx="32409">
                  <c:v>5.9516900000000001</c:v>
                </c:pt>
                <c:pt idx="32410">
                  <c:v>5.9554359999999997</c:v>
                </c:pt>
                <c:pt idx="32411">
                  <c:v>5.9537399999999998</c:v>
                </c:pt>
                <c:pt idx="32412">
                  <c:v>5.952718</c:v>
                </c:pt>
                <c:pt idx="32413">
                  <c:v>5.9541760000000004</c:v>
                </c:pt>
                <c:pt idx="32414">
                  <c:v>5.9566530000000002</c:v>
                </c:pt>
                <c:pt idx="32415">
                  <c:v>5.9573109999999998</c:v>
                </c:pt>
                <c:pt idx="32416">
                  <c:v>5.9569669999999997</c:v>
                </c:pt>
                <c:pt idx="32417">
                  <c:v>5.9590290000000001</c:v>
                </c:pt>
                <c:pt idx="32418">
                  <c:v>5.9611619999999998</c:v>
                </c:pt>
                <c:pt idx="32419">
                  <c:v>5.9640279999999999</c:v>
                </c:pt>
                <c:pt idx="32420">
                  <c:v>5.9677530000000001</c:v>
                </c:pt>
                <c:pt idx="32421">
                  <c:v>5.9702109999999999</c:v>
                </c:pt>
                <c:pt idx="32422">
                  <c:v>5.9678570000000004</c:v>
                </c:pt>
                <c:pt idx="32423">
                  <c:v>5.9652830000000003</c:v>
                </c:pt>
                <c:pt idx="32424">
                  <c:v>5.9686329999999996</c:v>
                </c:pt>
                <c:pt idx="32425">
                  <c:v>5.9742369999999996</c:v>
                </c:pt>
                <c:pt idx="32426">
                  <c:v>5.9744739999999998</c:v>
                </c:pt>
                <c:pt idx="32427">
                  <c:v>5.9720149999999999</c:v>
                </c:pt>
                <c:pt idx="32428">
                  <c:v>5.9716529999999999</c:v>
                </c:pt>
                <c:pt idx="32429">
                  <c:v>5.9732839999999996</c:v>
                </c:pt>
                <c:pt idx="32430">
                  <c:v>5.9721000000000002</c:v>
                </c:pt>
                <c:pt idx="32431">
                  <c:v>5.9704829999999998</c:v>
                </c:pt>
                <c:pt idx="32432">
                  <c:v>5.9720510000000004</c:v>
                </c:pt>
                <c:pt idx="32433">
                  <c:v>5.9707410000000003</c:v>
                </c:pt>
                <c:pt idx="32434">
                  <c:v>5.9684869999999997</c:v>
                </c:pt>
                <c:pt idx="32435">
                  <c:v>5.9733939999999999</c:v>
                </c:pt>
                <c:pt idx="32436">
                  <c:v>5.9747399999999997</c:v>
                </c:pt>
                <c:pt idx="32437">
                  <c:v>5.9707540000000003</c:v>
                </c:pt>
                <c:pt idx="32438">
                  <c:v>5.9724449999999996</c:v>
                </c:pt>
                <c:pt idx="32439">
                  <c:v>5.9738100000000003</c:v>
                </c:pt>
                <c:pt idx="32440">
                  <c:v>5.9714689999999999</c:v>
                </c:pt>
                <c:pt idx="32441">
                  <c:v>5.9737439999999999</c:v>
                </c:pt>
                <c:pt idx="32442">
                  <c:v>5.9744320000000002</c:v>
                </c:pt>
                <c:pt idx="32443">
                  <c:v>5.9711740000000004</c:v>
                </c:pt>
                <c:pt idx="32444">
                  <c:v>5.9712059999999996</c:v>
                </c:pt>
                <c:pt idx="32445">
                  <c:v>5.9718309999999999</c:v>
                </c:pt>
                <c:pt idx="32446">
                  <c:v>5.9698370000000001</c:v>
                </c:pt>
                <c:pt idx="32447">
                  <c:v>5.9683169999999999</c:v>
                </c:pt>
                <c:pt idx="32448">
                  <c:v>5.9694140000000004</c:v>
                </c:pt>
                <c:pt idx="32449">
                  <c:v>5.9736469999999997</c:v>
                </c:pt>
                <c:pt idx="32450">
                  <c:v>5.973058</c:v>
                </c:pt>
                <c:pt idx="32451">
                  <c:v>5.969354</c:v>
                </c:pt>
                <c:pt idx="32452">
                  <c:v>5.9718059999999999</c:v>
                </c:pt>
                <c:pt idx="32453">
                  <c:v>5.9750699999999997</c:v>
                </c:pt>
                <c:pt idx="32454">
                  <c:v>5.9707949999999999</c:v>
                </c:pt>
                <c:pt idx="32455">
                  <c:v>5.9670269999999999</c:v>
                </c:pt>
                <c:pt idx="32456">
                  <c:v>5.9708050000000004</c:v>
                </c:pt>
                <c:pt idx="32457">
                  <c:v>5.9707689999999998</c:v>
                </c:pt>
                <c:pt idx="32458">
                  <c:v>5.9664419999999998</c:v>
                </c:pt>
                <c:pt idx="32459">
                  <c:v>5.9675510000000003</c:v>
                </c:pt>
                <c:pt idx="32460">
                  <c:v>5.9661679999999997</c:v>
                </c:pt>
                <c:pt idx="32461">
                  <c:v>5.9650239999999997</c:v>
                </c:pt>
                <c:pt idx="32462">
                  <c:v>5.9700819999999997</c:v>
                </c:pt>
                <c:pt idx="32463">
                  <c:v>5.9719249999999997</c:v>
                </c:pt>
                <c:pt idx="32464">
                  <c:v>5.9682550000000001</c:v>
                </c:pt>
                <c:pt idx="32465">
                  <c:v>5.9659810000000002</c:v>
                </c:pt>
                <c:pt idx="32466">
                  <c:v>5.9677610000000003</c:v>
                </c:pt>
                <c:pt idx="32467">
                  <c:v>5.9705940000000002</c:v>
                </c:pt>
                <c:pt idx="32468">
                  <c:v>5.969093</c:v>
                </c:pt>
                <c:pt idx="32469">
                  <c:v>5.9665439999999998</c:v>
                </c:pt>
                <c:pt idx="32470">
                  <c:v>5.9694039999999999</c:v>
                </c:pt>
                <c:pt idx="32471">
                  <c:v>5.9719620000000004</c:v>
                </c:pt>
                <c:pt idx="32472">
                  <c:v>5.9707739999999996</c:v>
                </c:pt>
                <c:pt idx="32473">
                  <c:v>5.9685459999999999</c:v>
                </c:pt>
                <c:pt idx="32474">
                  <c:v>5.9617589999999998</c:v>
                </c:pt>
                <c:pt idx="32475">
                  <c:v>5.9600359999999997</c:v>
                </c:pt>
                <c:pt idx="32476">
                  <c:v>5.9657629999999999</c:v>
                </c:pt>
                <c:pt idx="32477">
                  <c:v>5.9666189999999997</c:v>
                </c:pt>
                <c:pt idx="32478">
                  <c:v>5.9645970000000004</c:v>
                </c:pt>
                <c:pt idx="32479">
                  <c:v>5.9663979999999999</c:v>
                </c:pt>
                <c:pt idx="32480">
                  <c:v>5.968521</c:v>
                </c:pt>
                <c:pt idx="32481">
                  <c:v>5.9685430000000004</c:v>
                </c:pt>
                <c:pt idx="32482">
                  <c:v>5.9712509999999996</c:v>
                </c:pt>
                <c:pt idx="32483">
                  <c:v>5.9734090000000002</c:v>
                </c:pt>
                <c:pt idx="32484">
                  <c:v>5.9719550000000003</c:v>
                </c:pt>
                <c:pt idx="32485">
                  <c:v>5.9762180000000003</c:v>
                </c:pt>
                <c:pt idx="32486">
                  <c:v>5.9774500000000002</c:v>
                </c:pt>
                <c:pt idx="32487">
                  <c:v>5.9727829999999997</c:v>
                </c:pt>
                <c:pt idx="32488">
                  <c:v>5.9728690000000002</c:v>
                </c:pt>
                <c:pt idx="32489">
                  <c:v>5.9777959999999997</c:v>
                </c:pt>
                <c:pt idx="32490">
                  <c:v>5.977277</c:v>
                </c:pt>
                <c:pt idx="32491">
                  <c:v>5.9735820000000004</c:v>
                </c:pt>
                <c:pt idx="32492">
                  <c:v>5.9770599999999998</c:v>
                </c:pt>
                <c:pt idx="32493">
                  <c:v>5.9765220000000001</c:v>
                </c:pt>
                <c:pt idx="32494">
                  <c:v>5.9714910000000003</c:v>
                </c:pt>
                <c:pt idx="32495">
                  <c:v>5.973077</c:v>
                </c:pt>
                <c:pt idx="32496">
                  <c:v>5.977703</c:v>
                </c:pt>
                <c:pt idx="32497">
                  <c:v>5.9827349999999999</c:v>
                </c:pt>
                <c:pt idx="32498">
                  <c:v>5.9820859999999998</c:v>
                </c:pt>
                <c:pt idx="32499">
                  <c:v>5.978307</c:v>
                </c:pt>
                <c:pt idx="32500">
                  <c:v>5.9780959999999999</c:v>
                </c:pt>
                <c:pt idx="32501">
                  <c:v>5.9783010000000001</c:v>
                </c:pt>
                <c:pt idx="32502">
                  <c:v>5.9791100000000004</c:v>
                </c:pt>
                <c:pt idx="32503">
                  <c:v>5.9818930000000003</c:v>
                </c:pt>
                <c:pt idx="32504">
                  <c:v>5.9842060000000004</c:v>
                </c:pt>
                <c:pt idx="32505">
                  <c:v>5.9862500000000001</c:v>
                </c:pt>
                <c:pt idx="32506">
                  <c:v>5.9862679999999999</c:v>
                </c:pt>
                <c:pt idx="32507">
                  <c:v>5.9845480000000002</c:v>
                </c:pt>
                <c:pt idx="32508">
                  <c:v>5.9805729999999997</c:v>
                </c:pt>
                <c:pt idx="32509">
                  <c:v>5.977703</c:v>
                </c:pt>
                <c:pt idx="32510">
                  <c:v>5.9787059999999999</c:v>
                </c:pt>
                <c:pt idx="32511">
                  <c:v>5.9778359999999999</c:v>
                </c:pt>
                <c:pt idx="32512">
                  <c:v>5.9769899999999998</c:v>
                </c:pt>
                <c:pt idx="32513">
                  <c:v>5.9777449999999996</c:v>
                </c:pt>
                <c:pt idx="32514">
                  <c:v>5.9769240000000003</c:v>
                </c:pt>
                <c:pt idx="32515">
                  <c:v>5.9794460000000003</c:v>
                </c:pt>
                <c:pt idx="32516">
                  <c:v>5.9800129999999996</c:v>
                </c:pt>
                <c:pt idx="32517">
                  <c:v>5.9766209999999997</c:v>
                </c:pt>
                <c:pt idx="32518">
                  <c:v>5.9790109999999999</c:v>
                </c:pt>
                <c:pt idx="32519">
                  <c:v>5.9805190000000001</c:v>
                </c:pt>
                <c:pt idx="32520">
                  <c:v>5.9788990000000002</c:v>
                </c:pt>
                <c:pt idx="32521">
                  <c:v>5.9825090000000003</c:v>
                </c:pt>
                <c:pt idx="32522">
                  <c:v>5.9840949999999999</c:v>
                </c:pt>
                <c:pt idx="32523">
                  <c:v>5.981293</c:v>
                </c:pt>
                <c:pt idx="32524">
                  <c:v>5.9810939999999997</c:v>
                </c:pt>
                <c:pt idx="32525">
                  <c:v>5.9807160000000001</c:v>
                </c:pt>
                <c:pt idx="32526">
                  <c:v>5.9783530000000003</c:v>
                </c:pt>
                <c:pt idx="32527">
                  <c:v>5.9826389999999998</c:v>
                </c:pt>
                <c:pt idx="32528">
                  <c:v>5.9859450000000001</c:v>
                </c:pt>
                <c:pt idx="32529">
                  <c:v>5.9830120000000004</c:v>
                </c:pt>
                <c:pt idx="32530">
                  <c:v>5.9813799999999997</c:v>
                </c:pt>
                <c:pt idx="32531">
                  <c:v>5.9817489999999998</c:v>
                </c:pt>
                <c:pt idx="32532">
                  <c:v>5.9814850000000002</c:v>
                </c:pt>
                <c:pt idx="32533">
                  <c:v>5.9841600000000001</c:v>
                </c:pt>
                <c:pt idx="32534">
                  <c:v>5.9844580000000001</c:v>
                </c:pt>
                <c:pt idx="32535">
                  <c:v>5.9789050000000001</c:v>
                </c:pt>
                <c:pt idx="32536">
                  <c:v>5.9810169999999996</c:v>
                </c:pt>
                <c:pt idx="32537">
                  <c:v>5.987425</c:v>
                </c:pt>
                <c:pt idx="32538">
                  <c:v>5.9878939999999998</c:v>
                </c:pt>
                <c:pt idx="32539">
                  <c:v>5.9919570000000002</c:v>
                </c:pt>
                <c:pt idx="32540">
                  <c:v>5.9964599999999999</c:v>
                </c:pt>
                <c:pt idx="32541">
                  <c:v>5.9947140000000001</c:v>
                </c:pt>
                <c:pt idx="32542">
                  <c:v>5.9942770000000003</c:v>
                </c:pt>
                <c:pt idx="32543">
                  <c:v>5.9939020000000003</c:v>
                </c:pt>
                <c:pt idx="32544">
                  <c:v>5.993576</c:v>
                </c:pt>
                <c:pt idx="32545">
                  <c:v>5.997026</c:v>
                </c:pt>
                <c:pt idx="32546">
                  <c:v>5.9988799999999998</c:v>
                </c:pt>
                <c:pt idx="32547">
                  <c:v>5.994885</c:v>
                </c:pt>
                <c:pt idx="32548">
                  <c:v>5.9882479999999996</c:v>
                </c:pt>
                <c:pt idx="32549">
                  <c:v>5.9881690000000001</c:v>
                </c:pt>
                <c:pt idx="32550">
                  <c:v>5.9931559999999999</c:v>
                </c:pt>
                <c:pt idx="32551">
                  <c:v>5.9925480000000002</c:v>
                </c:pt>
                <c:pt idx="32552">
                  <c:v>5.9933050000000003</c:v>
                </c:pt>
                <c:pt idx="32553">
                  <c:v>6.0005170000000003</c:v>
                </c:pt>
                <c:pt idx="32554">
                  <c:v>6.0000989999999996</c:v>
                </c:pt>
                <c:pt idx="32555">
                  <c:v>5.9927960000000002</c:v>
                </c:pt>
                <c:pt idx="32556">
                  <c:v>5.9898119999999997</c:v>
                </c:pt>
                <c:pt idx="32557">
                  <c:v>5.9919669999999998</c:v>
                </c:pt>
                <c:pt idx="32558">
                  <c:v>5.9932930000000004</c:v>
                </c:pt>
                <c:pt idx="32559">
                  <c:v>5.9935960000000001</c:v>
                </c:pt>
                <c:pt idx="32560">
                  <c:v>5.9923460000000004</c:v>
                </c:pt>
                <c:pt idx="32561">
                  <c:v>5.9926750000000002</c:v>
                </c:pt>
                <c:pt idx="32562">
                  <c:v>5.9945560000000002</c:v>
                </c:pt>
                <c:pt idx="32563">
                  <c:v>5.9915640000000003</c:v>
                </c:pt>
                <c:pt idx="32564">
                  <c:v>5.9892440000000002</c:v>
                </c:pt>
                <c:pt idx="32565">
                  <c:v>5.9940990000000003</c:v>
                </c:pt>
                <c:pt idx="32566">
                  <c:v>5.9963160000000002</c:v>
                </c:pt>
                <c:pt idx="32567">
                  <c:v>5.9930669999999999</c:v>
                </c:pt>
                <c:pt idx="32568">
                  <c:v>5.991962</c:v>
                </c:pt>
                <c:pt idx="32569">
                  <c:v>5.9937120000000004</c:v>
                </c:pt>
                <c:pt idx="32570">
                  <c:v>5.9943580000000001</c:v>
                </c:pt>
                <c:pt idx="32571">
                  <c:v>5.994186</c:v>
                </c:pt>
                <c:pt idx="32572">
                  <c:v>5.994237</c:v>
                </c:pt>
                <c:pt idx="32573">
                  <c:v>5.9980460000000004</c:v>
                </c:pt>
                <c:pt idx="32574">
                  <c:v>6.0030229999999998</c:v>
                </c:pt>
                <c:pt idx="32575">
                  <c:v>5.9977280000000004</c:v>
                </c:pt>
                <c:pt idx="32576">
                  <c:v>5.9912280000000004</c:v>
                </c:pt>
                <c:pt idx="32577">
                  <c:v>5.9949669999999999</c:v>
                </c:pt>
                <c:pt idx="32578">
                  <c:v>5.9997720000000001</c:v>
                </c:pt>
                <c:pt idx="32579">
                  <c:v>5.9986730000000001</c:v>
                </c:pt>
                <c:pt idx="32580">
                  <c:v>5.9989160000000004</c:v>
                </c:pt>
                <c:pt idx="32581">
                  <c:v>6.0003950000000001</c:v>
                </c:pt>
                <c:pt idx="32582">
                  <c:v>6.0006329999999997</c:v>
                </c:pt>
                <c:pt idx="32583">
                  <c:v>6.0014789999999998</c:v>
                </c:pt>
                <c:pt idx="32584">
                  <c:v>6.0003510000000002</c:v>
                </c:pt>
                <c:pt idx="32585">
                  <c:v>5.9997980000000002</c:v>
                </c:pt>
                <c:pt idx="32586">
                  <c:v>5.9999650000000004</c:v>
                </c:pt>
                <c:pt idx="32587">
                  <c:v>6.0005559999999996</c:v>
                </c:pt>
                <c:pt idx="32588">
                  <c:v>5.9991950000000003</c:v>
                </c:pt>
                <c:pt idx="32589">
                  <c:v>5.9982800000000003</c:v>
                </c:pt>
                <c:pt idx="32590">
                  <c:v>6.0018050000000001</c:v>
                </c:pt>
                <c:pt idx="32591">
                  <c:v>6.004359</c:v>
                </c:pt>
                <c:pt idx="32592">
                  <c:v>6.0037469999999997</c:v>
                </c:pt>
                <c:pt idx="32593">
                  <c:v>6.0022900000000003</c:v>
                </c:pt>
                <c:pt idx="32594">
                  <c:v>6.000623</c:v>
                </c:pt>
                <c:pt idx="32595">
                  <c:v>6.0003890000000002</c:v>
                </c:pt>
                <c:pt idx="32596">
                  <c:v>5.999994</c:v>
                </c:pt>
                <c:pt idx="32597">
                  <c:v>5.9995469999999997</c:v>
                </c:pt>
                <c:pt idx="32598">
                  <c:v>6.0013709999999998</c:v>
                </c:pt>
                <c:pt idx="32599">
                  <c:v>6.001722</c:v>
                </c:pt>
                <c:pt idx="32600">
                  <c:v>6.0011270000000003</c:v>
                </c:pt>
                <c:pt idx="32601">
                  <c:v>6.0042499999999999</c:v>
                </c:pt>
                <c:pt idx="32602">
                  <c:v>6.0030960000000002</c:v>
                </c:pt>
                <c:pt idx="32603">
                  <c:v>5.9984270000000004</c:v>
                </c:pt>
                <c:pt idx="32604">
                  <c:v>6.0031059999999998</c:v>
                </c:pt>
                <c:pt idx="32605">
                  <c:v>6.0066179999999996</c:v>
                </c:pt>
                <c:pt idx="32606">
                  <c:v>5.9981140000000002</c:v>
                </c:pt>
                <c:pt idx="32607">
                  <c:v>5.9953620000000001</c:v>
                </c:pt>
                <c:pt idx="32608">
                  <c:v>6.0002579999999996</c:v>
                </c:pt>
                <c:pt idx="32609">
                  <c:v>5.997134</c:v>
                </c:pt>
                <c:pt idx="32610">
                  <c:v>5.9918199999999997</c:v>
                </c:pt>
                <c:pt idx="32611">
                  <c:v>5.9982069999999998</c:v>
                </c:pt>
                <c:pt idx="32612">
                  <c:v>6.0092949999999998</c:v>
                </c:pt>
                <c:pt idx="32613">
                  <c:v>6.0100249999999997</c:v>
                </c:pt>
                <c:pt idx="32614">
                  <c:v>6.0038320000000001</c:v>
                </c:pt>
                <c:pt idx="32615">
                  <c:v>6.005134</c:v>
                </c:pt>
                <c:pt idx="32616">
                  <c:v>6.0092980000000003</c:v>
                </c:pt>
                <c:pt idx="32617">
                  <c:v>6.0073309999999998</c:v>
                </c:pt>
                <c:pt idx="32618">
                  <c:v>6.0056919999999998</c:v>
                </c:pt>
                <c:pt idx="32619">
                  <c:v>6.0090760000000003</c:v>
                </c:pt>
                <c:pt idx="32620">
                  <c:v>6.0089319999999997</c:v>
                </c:pt>
                <c:pt idx="32621">
                  <c:v>6.0072520000000003</c:v>
                </c:pt>
                <c:pt idx="32622">
                  <c:v>6.0072950000000001</c:v>
                </c:pt>
                <c:pt idx="32623">
                  <c:v>6.0049640000000002</c:v>
                </c:pt>
                <c:pt idx="32624">
                  <c:v>6.0048209999999997</c:v>
                </c:pt>
                <c:pt idx="32625">
                  <c:v>6.0079140000000004</c:v>
                </c:pt>
                <c:pt idx="32626">
                  <c:v>6.0082500000000003</c:v>
                </c:pt>
                <c:pt idx="32627">
                  <c:v>6.0095789999999996</c:v>
                </c:pt>
                <c:pt idx="32628">
                  <c:v>6.0084860000000004</c:v>
                </c:pt>
                <c:pt idx="32629">
                  <c:v>6.0057200000000002</c:v>
                </c:pt>
                <c:pt idx="32630">
                  <c:v>6.0066490000000003</c:v>
                </c:pt>
                <c:pt idx="32631">
                  <c:v>6.0076549999999997</c:v>
                </c:pt>
                <c:pt idx="32632">
                  <c:v>6.0064060000000001</c:v>
                </c:pt>
                <c:pt idx="32633">
                  <c:v>6.0061679999999997</c:v>
                </c:pt>
                <c:pt idx="32634">
                  <c:v>6.0085569999999997</c:v>
                </c:pt>
                <c:pt idx="32635">
                  <c:v>6.0100230000000003</c:v>
                </c:pt>
                <c:pt idx="32636">
                  <c:v>6.009487</c:v>
                </c:pt>
                <c:pt idx="32637">
                  <c:v>6.0110049999999999</c:v>
                </c:pt>
                <c:pt idx="32638">
                  <c:v>6.0156390000000002</c:v>
                </c:pt>
                <c:pt idx="32639">
                  <c:v>6.0157340000000001</c:v>
                </c:pt>
                <c:pt idx="32640">
                  <c:v>6.012416</c:v>
                </c:pt>
                <c:pt idx="32641">
                  <c:v>6.0150160000000001</c:v>
                </c:pt>
                <c:pt idx="32642">
                  <c:v>6.0190659999999996</c:v>
                </c:pt>
                <c:pt idx="32643">
                  <c:v>6.0171590000000004</c:v>
                </c:pt>
                <c:pt idx="32644">
                  <c:v>6.0148710000000003</c:v>
                </c:pt>
                <c:pt idx="32645">
                  <c:v>6.0165749999999996</c:v>
                </c:pt>
                <c:pt idx="32646">
                  <c:v>6.0194619999999999</c:v>
                </c:pt>
                <c:pt idx="32647">
                  <c:v>6.0216260000000004</c:v>
                </c:pt>
                <c:pt idx="32648">
                  <c:v>6.0217749999999999</c:v>
                </c:pt>
                <c:pt idx="32649">
                  <c:v>6.0192350000000001</c:v>
                </c:pt>
                <c:pt idx="32650">
                  <c:v>6.0172040000000004</c:v>
                </c:pt>
                <c:pt idx="32651">
                  <c:v>6.0179879999999999</c:v>
                </c:pt>
                <c:pt idx="32652">
                  <c:v>6.017849</c:v>
                </c:pt>
                <c:pt idx="32653">
                  <c:v>6.0157109999999996</c:v>
                </c:pt>
                <c:pt idx="32654">
                  <c:v>6.0160809999999998</c:v>
                </c:pt>
                <c:pt idx="32655">
                  <c:v>6.0203959999999999</c:v>
                </c:pt>
                <c:pt idx="32656">
                  <c:v>6.0202859999999996</c:v>
                </c:pt>
                <c:pt idx="32657">
                  <c:v>6.0136539999999998</c:v>
                </c:pt>
                <c:pt idx="32658">
                  <c:v>6.0149549999999996</c:v>
                </c:pt>
                <c:pt idx="32659">
                  <c:v>6.0220380000000002</c:v>
                </c:pt>
                <c:pt idx="32660">
                  <c:v>6.0197180000000001</c:v>
                </c:pt>
                <c:pt idx="32661">
                  <c:v>6.01769</c:v>
                </c:pt>
                <c:pt idx="32662">
                  <c:v>6.0221260000000001</c:v>
                </c:pt>
                <c:pt idx="32663">
                  <c:v>6.023536</c:v>
                </c:pt>
                <c:pt idx="32664">
                  <c:v>6.0205669999999998</c:v>
                </c:pt>
                <c:pt idx="32665">
                  <c:v>6.0188319999999997</c:v>
                </c:pt>
                <c:pt idx="32666">
                  <c:v>6.0165829999999998</c:v>
                </c:pt>
                <c:pt idx="32667">
                  <c:v>6.014113</c:v>
                </c:pt>
                <c:pt idx="32668">
                  <c:v>6.0171789999999996</c:v>
                </c:pt>
                <c:pt idx="32669">
                  <c:v>6.0230119999999996</c:v>
                </c:pt>
                <c:pt idx="32670">
                  <c:v>6.0235700000000003</c:v>
                </c:pt>
                <c:pt idx="32671">
                  <c:v>6.0218449999999999</c:v>
                </c:pt>
                <c:pt idx="32672">
                  <c:v>6.0193849999999998</c:v>
                </c:pt>
                <c:pt idx="32673">
                  <c:v>6.0200060000000004</c:v>
                </c:pt>
                <c:pt idx="32674">
                  <c:v>6.0217539999999996</c:v>
                </c:pt>
                <c:pt idx="32675">
                  <c:v>6.0190830000000002</c:v>
                </c:pt>
                <c:pt idx="32676">
                  <c:v>6.0175219999999996</c:v>
                </c:pt>
                <c:pt idx="32677">
                  <c:v>6.0167630000000001</c:v>
                </c:pt>
                <c:pt idx="32678">
                  <c:v>6.0166320000000004</c:v>
                </c:pt>
                <c:pt idx="32679">
                  <c:v>6.0181190000000004</c:v>
                </c:pt>
                <c:pt idx="32680">
                  <c:v>6.0167000000000002</c:v>
                </c:pt>
                <c:pt idx="32681">
                  <c:v>6.0153309999999998</c:v>
                </c:pt>
                <c:pt idx="32682">
                  <c:v>6.0180980000000002</c:v>
                </c:pt>
                <c:pt idx="32683">
                  <c:v>6.0187759999999999</c:v>
                </c:pt>
                <c:pt idx="32684">
                  <c:v>6.0176910000000001</c:v>
                </c:pt>
                <c:pt idx="32685">
                  <c:v>6.0188360000000003</c:v>
                </c:pt>
                <c:pt idx="32686">
                  <c:v>6.0197929999999999</c:v>
                </c:pt>
                <c:pt idx="32687">
                  <c:v>6.0203680000000004</c:v>
                </c:pt>
                <c:pt idx="32688">
                  <c:v>6.020346</c:v>
                </c:pt>
                <c:pt idx="32689">
                  <c:v>6.0214619999999996</c:v>
                </c:pt>
                <c:pt idx="32690">
                  <c:v>6.0243440000000001</c:v>
                </c:pt>
                <c:pt idx="32691">
                  <c:v>6.0252610000000004</c:v>
                </c:pt>
                <c:pt idx="32692">
                  <c:v>6.0218699999999998</c:v>
                </c:pt>
                <c:pt idx="32693">
                  <c:v>6.0201669999999998</c:v>
                </c:pt>
                <c:pt idx="32694">
                  <c:v>6.0222119999999997</c:v>
                </c:pt>
                <c:pt idx="32695">
                  <c:v>6.0205719999999996</c:v>
                </c:pt>
                <c:pt idx="32696">
                  <c:v>6.0166329999999997</c:v>
                </c:pt>
                <c:pt idx="32697">
                  <c:v>6.0191850000000002</c:v>
                </c:pt>
                <c:pt idx="32698">
                  <c:v>6.0240799999999997</c:v>
                </c:pt>
                <c:pt idx="32699">
                  <c:v>6.0218369999999997</c:v>
                </c:pt>
                <c:pt idx="32700">
                  <c:v>6.0208240000000002</c:v>
                </c:pt>
                <c:pt idx="32701">
                  <c:v>6.0266440000000001</c:v>
                </c:pt>
                <c:pt idx="32702">
                  <c:v>6.0290910000000002</c:v>
                </c:pt>
                <c:pt idx="32703">
                  <c:v>6.0301299999999998</c:v>
                </c:pt>
                <c:pt idx="32704">
                  <c:v>6.0329090000000001</c:v>
                </c:pt>
                <c:pt idx="32705">
                  <c:v>6.0310600000000001</c:v>
                </c:pt>
                <c:pt idx="32706">
                  <c:v>6.0307000000000004</c:v>
                </c:pt>
                <c:pt idx="32707">
                  <c:v>6.0375839999999998</c:v>
                </c:pt>
                <c:pt idx="32708">
                  <c:v>6.0373200000000002</c:v>
                </c:pt>
                <c:pt idx="32709">
                  <c:v>6.0330300000000001</c:v>
                </c:pt>
                <c:pt idx="32710">
                  <c:v>6.0357440000000002</c:v>
                </c:pt>
                <c:pt idx="32711">
                  <c:v>6.0379589999999999</c:v>
                </c:pt>
                <c:pt idx="32712">
                  <c:v>6.0335419999999997</c:v>
                </c:pt>
                <c:pt idx="32713">
                  <c:v>6.0290169999999996</c:v>
                </c:pt>
                <c:pt idx="32714">
                  <c:v>6.0283660000000001</c:v>
                </c:pt>
                <c:pt idx="32715">
                  <c:v>6.0299459999999998</c:v>
                </c:pt>
                <c:pt idx="32716">
                  <c:v>6.0312669999999997</c:v>
                </c:pt>
                <c:pt idx="32717">
                  <c:v>6.0296630000000002</c:v>
                </c:pt>
                <c:pt idx="32718">
                  <c:v>6.0282010000000001</c:v>
                </c:pt>
                <c:pt idx="32719">
                  <c:v>6.0285789999999997</c:v>
                </c:pt>
                <c:pt idx="32720">
                  <c:v>6.0288190000000004</c:v>
                </c:pt>
                <c:pt idx="32721">
                  <c:v>6.0272230000000002</c:v>
                </c:pt>
                <c:pt idx="32722">
                  <c:v>6.0232539999999997</c:v>
                </c:pt>
                <c:pt idx="32723">
                  <c:v>6.024362</c:v>
                </c:pt>
                <c:pt idx="32724">
                  <c:v>6.0315849999999998</c:v>
                </c:pt>
                <c:pt idx="32725">
                  <c:v>6.0319589999999996</c:v>
                </c:pt>
                <c:pt idx="32726">
                  <c:v>6.024915</c:v>
                </c:pt>
                <c:pt idx="32727">
                  <c:v>6.0263359999999997</c:v>
                </c:pt>
                <c:pt idx="32728">
                  <c:v>6.0328530000000002</c:v>
                </c:pt>
                <c:pt idx="32729">
                  <c:v>6.031625</c:v>
                </c:pt>
                <c:pt idx="32730">
                  <c:v>6.0282530000000003</c:v>
                </c:pt>
                <c:pt idx="32731">
                  <c:v>6.0273659999999998</c:v>
                </c:pt>
                <c:pt idx="32732">
                  <c:v>6.029293</c:v>
                </c:pt>
                <c:pt idx="32733">
                  <c:v>6.0307079999999997</c:v>
                </c:pt>
                <c:pt idx="32734">
                  <c:v>6.0294860000000003</c:v>
                </c:pt>
                <c:pt idx="32735">
                  <c:v>6.0277029999999998</c:v>
                </c:pt>
                <c:pt idx="32736">
                  <c:v>6.0252379999999999</c:v>
                </c:pt>
                <c:pt idx="32737">
                  <c:v>6.0258130000000003</c:v>
                </c:pt>
                <c:pt idx="32738">
                  <c:v>6.0284500000000003</c:v>
                </c:pt>
                <c:pt idx="32739">
                  <c:v>6.0264329999999999</c:v>
                </c:pt>
                <c:pt idx="32740">
                  <c:v>6.0243880000000001</c:v>
                </c:pt>
                <c:pt idx="32741">
                  <c:v>6.028219</c:v>
                </c:pt>
                <c:pt idx="32742">
                  <c:v>6.0313590000000001</c:v>
                </c:pt>
                <c:pt idx="32743">
                  <c:v>6.0333959999999998</c:v>
                </c:pt>
                <c:pt idx="32744">
                  <c:v>6.0334940000000001</c:v>
                </c:pt>
                <c:pt idx="32745">
                  <c:v>6.0340550000000004</c:v>
                </c:pt>
                <c:pt idx="32746">
                  <c:v>6.0356259999999997</c:v>
                </c:pt>
                <c:pt idx="32747">
                  <c:v>6.0328140000000001</c:v>
                </c:pt>
                <c:pt idx="32748">
                  <c:v>6.0331659999999996</c:v>
                </c:pt>
                <c:pt idx="32749">
                  <c:v>6.0380060000000002</c:v>
                </c:pt>
                <c:pt idx="32750">
                  <c:v>6.0376839999999996</c:v>
                </c:pt>
                <c:pt idx="32751">
                  <c:v>6.0360649999999998</c:v>
                </c:pt>
                <c:pt idx="32752">
                  <c:v>6.0354150000000004</c:v>
                </c:pt>
                <c:pt idx="32753">
                  <c:v>6.0363920000000002</c:v>
                </c:pt>
                <c:pt idx="32754">
                  <c:v>6.0410180000000002</c:v>
                </c:pt>
                <c:pt idx="32755">
                  <c:v>6.0438200000000002</c:v>
                </c:pt>
                <c:pt idx="32756">
                  <c:v>6.0392679999999999</c:v>
                </c:pt>
                <c:pt idx="32757">
                  <c:v>6.033074</c:v>
                </c:pt>
                <c:pt idx="32758">
                  <c:v>6.0359619999999996</c:v>
                </c:pt>
                <c:pt idx="32759">
                  <c:v>6.040502</c:v>
                </c:pt>
                <c:pt idx="32760">
                  <c:v>6.0343280000000004</c:v>
                </c:pt>
                <c:pt idx="32761">
                  <c:v>6.0311320000000004</c:v>
                </c:pt>
                <c:pt idx="32762">
                  <c:v>6.0373739999999998</c:v>
                </c:pt>
                <c:pt idx="32763">
                  <c:v>6.0369820000000001</c:v>
                </c:pt>
                <c:pt idx="32764">
                  <c:v>6.035488</c:v>
                </c:pt>
                <c:pt idx="32765">
                  <c:v>6.0410139999999997</c:v>
                </c:pt>
                <c:pt idx="32766">
                  <c:v>6.0422019999999996</c:v>
                </c:pt>
                <c:pt idx="32767">
                  <c:v>6.0356059999999996</c:v>
                </c:pt>
                <c:pt idx="32768">
                  <c:v>6.0308849999999996</c:v>
                </c:pt>
                <c:pt idx="32769">
                  <c:v>6.0317090000000002</c:v>
                </c:pt>
                <c:pt idx="32770">
                  <c:v>6.0325240000000004</c:v>
                </c:pt>
                <c:pt idx="32771">
                  <c:v>6.0340249999999997</c:v>
                </c:pt>
                <c:pt idx="32772">
                  <c:v>6.0370309999999998</c:v>
                </c:pt>
                <c:pt idx="32773">
                  <c:v>6.0357479999999999</c:v>
                </c:pt>
                <c:pt idx="32774">
                  <c:v>6.0371100000000002</c:v>
                </c:pt>
                <c:pt idx="32775">
                  <c:v>6.0405559999999996</c:v>
                </c:pt>
                <c:pt idx="32776">
                  <c:v>6.0385289999999996</c:v>
                </c:pt>
                <c:pt idx="32777">
                  <c:v>6.0395430000000001</c:v>
                </c:pt>
                <c:pt idx="32778">
                  <c:v>6.0406659999999999</c:v>
                </c:pt>
                <c:pt idx="32779">
                  <c:v>6.0373140000000003</c:v>
                </c:pt>
                <c:pt idx="32780">
                  <c:v>6.038195</c:v>
                </c:pt>
                <c:pt idx="32781">
                  <c:v>6.038303</c:v>
                </c:pt>
                <c:pt idx="32782">
                  <c:v>6.0356230000000002</c:v>
                </c:pt>
                <c:pt idx="32783">
                  <c:v>6.0392849999999996</c:v>
                </c:pt>
                <c:pt idx="32784">
                  <c:v>6.0431010000000001</c:v>
                </c:pt>
                <c:pt idx="32785">
                  <c:v>6.0392020000000004</c:v>
                </c:pt>
                <c:pt idx="32786">
                  <c:v>6.0391859999999999</c:v>
                </c:pt>
                <c:pt idx="32787">
                  <c:v>6.0434960000000002</c:v>
                </c:pt>
                <c:pt idx="32788">
                  <c:v>6.0381039999999997</c:v>
                </c:pt>
                <c:pt idx="32789">
                  <c:v>6.0325069999999998</c:v>
                </c:pt>
                <c:pt idx="32790">
                  <c:v>6.0406630000000003</c:v>
                </c:pt>
                <c:pt idx="32791">
                  <c:v>6.044994</c:v>
                </c:pt>
                <c:pt idx="32792">
                  <c:v>6.0389309999999998</c:v>
                </c:pt>
                <c:pt idx="32793">
                  <c:v>6.0427150000000003</c:v>
                </c:pt>
                <c:pt idx="32794">
                  <c:v>6.050643</c:v>
                </c:pt>
                <c:pt idx="32795">
                  <c:v>6.0500080000000001</c:v>
                </c:pt>
                <c:pt idx="32796">
                  <c:v>6.0480119999999999</c:v>
                </c:pt>
                <c:pt idx="32797">
                  <c:v>6.047866</c:v>
                </c:pt>
                <c:pt idx="32798">
                  <c:v>6.048381</c:v>
                </c:pt>
                <c:pt idx="32799">
                  <c:v>6.0499689999999999</c:v>
                </c:pt>
                <c:pt idx="32800">
                  <c:v>6.0491539999999997</c:v>
                </c:pt>
                <c:pt idx="32801">
                  <c:v>6.0470879999999996</c:v>
                </c:pt>
                <c:pt idx="32802">
                  <c:v>6.047892</c:v>
                </c:pt>
                <c:pt idx="32803">
                  <c:v>6.0457530000000004</c:v>
                </c:pt>
                <c:pt idx="32804">
                  <c:v>6.0416790000000002</c:v>
                </c:pt>
                <c:pt idx="32805">
                  <c:v>6.0432180000000004</c:v>
                </c:pt>
                <c:pt idx="32806">
                  <c:v>6.0446109999999997</c:v>
                </c:pt>
                <c:pt idx="32807">
                  <c:v>6.0428920000000002</c:v>
                </c:pt>
                <c:pt idx="32808">
                  <c:v>6.043145</c:v>
                </c:pt>
                <c:pt idx="32809">
                  <c:v>6.043914</c:v>
                </c:pt>
                <c:pt idx="32810">
                  <c:v>6.0410110000000001</c:v>
                </c:pt>
                <c:pt idx="32811">
                  <c:v>6.0396780000000003</c:v>
                </c:pt>
                <c:pt idx="32812">
                  <c:v>6.0427660000000003</c:v>
                </c:pt>
                <c:pt idx="32813">
                  <c:v>6.04474</c:v>
                </c:pt>
                <c:pt idx="32814">
                  <c:v>6.0453450000000002</c:v>
                </c:pt>
                <c:pt idx="32815">
                  <c:v>6.0458100000000004</c:v>
                </c:pt>
                <c:pt idx="32816">
                  <c:v>6.0468650000000004</c:v>
                </c:pt>
                <c:pt idx="32817">
                  <c:v>6.0461320000000001</c:v>
                </c:pt>
                <c:pt idx="32818">
                  <c:v>6.0426399999999996</c:v>
                </c:pt>
                <c:pt idx="32819">
                  <c:v>6.0467009999999997</c:v>
                </c:pt>
                <c:pt idx="32820">
                  <c:v>6.0520659999999999</c:v>
                </c:pt>
                <c:pt idx="32821">
                  <c:v>6.0460539999999998</c:v>
                </c:pt>
                <c:pt idx="32822">
                  <c:v>6.0430979999999996</c:v>
                </c:pt>
                <c:pt idx="32823">
                  <c:v>6.0500179999999997</c:v>
                </c:pt>
                <c:pt idx="32824">
                  <c:v>6.0507460000000002</c:v>
                </c:pt>
                <c:pt idx="32825">
                  <c:v>6.046748</c:v>
                </c:pt>
                <c:pt idx="32826">
                  <c:v>6.0482189999999996</c:v>
                </c:pt>
                <c:pt idx="32827">
                  <c:v>6.0503960000000001</c:v>
                </c:pt>
                <c:pt idx="32828">
                  <c:v>6.0497139999999998</c:v>
                </c:pt>
                <c:pt idx="32829">
                  <c:v>6.0504040000000003</c:v>
                </c:pt>
                <c:pt idx="32830">
                  <c:v>6.0542389999999999</c:v>
                </c:pt>
                <c:pt idx="32831">
                  <c:v>6.0557699999999999</c:v>
                </c:pt>
                <c:pt idx="32832">
                  <c:v>6.0536440000000002</c:v>
                </c:pt>
                <c:pt idx="32833">
                  <c:v>6.0497560000000004</c:v>
                </c:pt>
                <c:pt idx="32834">
                  <c:v>6.0469460000000002</c:v>
                </c:pt>
                <c:pt idx="32835">
                  <c:v>6.0475139999999996</c:v>
                </c:pt>
                <c:pt idx="32836">
                  <c:v>6.051018</c:v>
                </c:pt>
                <c:pt idx="32837">
                  <c:v>6.0540859999999999</c:v>
                </c:pt>
                <c:pt idx="32838">
                  <c:v>6.0519720000000001</c:v>
                </c:pt>
                <c:pt idx="32839">
                  <c:v>6.0492100000000004</c:v>
                </c:pt>
                <c:pt idx="32840">
                  <c:v>6.0502820000000002</c:v>
                </c:pt>
                <c:pt idx="32841">
                  <c:v>6.0514200000000002</c:v>
                </c:pt>
                <c:pt idx="32842">
                  <c:v>6.0538509999999999</c:v>
                </c:pt>
                <c:pt idx="32843">
                  <c:v>6.0527499999999996</c:v>
                </c:pt>
                <c:pt idx="32844">
                  <c:v>6.0496379999999998</c:v>
                </c:pt>
                <c:pt idx="32845">
                  <c:v>6.0551909999999998</c:v>
                </c:pt>
                <c:pt idx="32846">
                  <c:v>6.0616880000000002</c:v>
                </c:pt>
                <c:pt idx="32847">
                  <c:v>6.0580879999999997</c:v>
                </c:pt>
                <c:pt idx="32848">
                  <c:v>6.0542730000000002</c:v>
                </c:pt>
                <c:pt idx="32849">
                  <c:v>6.0568229999999996</c:v>
                </c:pt>
                <c:pt idx="32850">
                  <c:v>6.0572819999999998</c:v>
                </c:pt>
                <c:pt idx="32851">
                  <c:v>6.0559019999999997</c:v>
                </c:pt>
                <c:pt idx="32852">
                  <c:v>6.055866</c:v>
                </c:pt>
                <c:pt idx="32853">
                  <c:v>6.0535649999999999</c:v>
                </c:pt>
                <c:pt idx="32854">
                  <c:v>6.0539120000000004</c:v>
                </c:pt>
                <c:pt idx="32855">
                  <c:v>6.0581129999999996</c:v>
                </c:pt>
                <c:pt idx="32856">
                  <c:v>6.0609169999999999</c:v>
                </c:pt>
                <c:pt idx="32857">
                  <c:v>6.0645610000000003</c:v>
                </c:pt>
                <c:pt idx="32858">
                  <c:v>6.0650740000000001</c:v>
                </c:pt>
                <c:pt idx="32859">
                  <c:v>6.0626930000000003</c:v>
                </c:pt>
                <c:pt idx="32860">
                  <c:v>6.0626889999999998</c:v>
                </c:pt>
                <c:pt idx="32861">
                  <c:v>6.0623500000000003</c:v>
                </c:pt>
                <c:pt idx="32862">
                  <c:v>6.0599889999999998</c:v>
                </c:pt>
                <c:pt idx="32863">
                  <c:v>6.0588959999999998</c:v>
                </c:pt>
                <c:pt idx="32864">
                  <c:v>6.0604930000000001</c:v>
                </c:pt>
                <c:pt idx="32865">
                  <c:v>6.0617359999999998</c:v>
                </c:pt>
                <c:pt idx="32866">
                  <c:v>6.0567520000000004</c:v>
                </c:pt>
                <c:pt idx="32867">
                  <c:v>6.0508819999999996</c:v>
                </c:pt>
                <c:pt idx="32868">
                  <c:v>6.0533450000000002</c:v>
                </c:pt>
                <c:pt idx="32869">
                  <c:v>6.0574669999999999</c:v>
                </c:pt>
                <c:pt idx="32870">
                  <c:v>6.0588309999999996</c:v>
                </c:pt>
                <c:pt idx="32871">
                  <c:v>6.0597339999999997</c:v>
                </c:pt>
                <c:pt idx="32872">
                  <c:v>6.0630550000000003</c:v>
                </c:pt>
                <c:pt idx="32873">
                  <c:v>6.0664610000000003</c:v>
                </c:pt>
                <c:pt idx="32874">
                  <c:v>6.0632060000000001</c:v>
                </c:pt>
                <c:pt idx="32875">
                  <c:v>6.0595619999999997</c:v>
                </c:pt>
                <c:pt idx="32876">
                  <c:v>6.057995</c:v>
                </c:pt>
                <c:pt idx="32877">
                  <c:v>6.0551909999999998</c:v>
                </c:pt>
                <c:pt idx="32878">
                  <c:v>6.0575700000000001</c:v>
                </c:pt>
                <c:pt idx="32879">
                  <c:v>6.0600579999999997</c:v>
                </c:pt>
                <c:pt idx="32880">
                  <c:v>6.0594460000000003</c:v>
                </c:pt>
                <c:pt idx="32881">
                  <c:v>6.0607579999999999</c:v>
                </c:pt>
                <c:pt idx="32882">
                  <c:v>6.0610569999999999</c:v>
                </c:pt>
                <c:pt idx="32883">
                  <c:v>6.0626829999999998</c:v>
                </c:pt>
                <c:pt idx="32884">
                  <c:v>6.0631279999999999</c:v>
                </c:pt>
                <c:pt idx="32885">
                  <c:v>6.0632250000000001</c:v>
                </c:pt>
                <c:pt idx="32886">
                  <c:v>6.0655539999999997</c:v>
                </c:pt>
                <c:pt idx="32887">
                  <c:v>6.0659919999999996</c:v>
                </c:pt>
                <c:pt idx="32888">
                  <c:v>6.0638160000000001</c:v>
                </c:pt>
                <c:pt idx="32889">
                  <c:v>6.0656460000000001</c:v>
                </c:pt>
                <c:pt idx="32890">
                  <c:v>6.0689149999999996</c:v>
                </c:pt>
                <c:pt idx="32891">
                  <c:v>6.0647060000000002</c:v>
                </c:pt>
                <c:pt idx="32892">
                  <c:v>6.0634319999999997</c:v>
                </c:pt>
                <c:pt idx="32893">
                  <c:v>6.070093</c:v>
                </c:pt>
                <c:pt idx="32894">
                  <c:v>6.0697539999999996</c:v>
                </c:pt>
                <c:pt idx="32895">
                  <c:v>6.0632970000000004</c:v>
                </c:pt>
                <c:pt idx="32896">
                  <c:v>6.0632270000000004</c:v>
                </c:pt>
                <c:pt idx="32897">
                  <c:v>6.0678359999999998</c:v>
                </c:pt>
                <c:pt idx="32898">
                  <c:v>6.0704149999999997</c:v>
                </c:pt>
                <c:pt idx="32899">
                  <c:v>6.0668160000000002</c:v>
                </c:pt>
                <c:pt idx="32900">
                  <c:v>6.062506</c:v>
                </c:pt>
                <c:pt idx="32901">
                  <c:v>6.0631690000000003</c:v>
                </c:pt>
                <c:pt idx="32902">
                  <c:v>6.0645660000000001</c:v>
                </c:pt>
                <c:pt idx="32903">
                  <c:v>6.0641559999999997</c:v>
                </c:pt>
                <c:pt idx="32904">
                  <c:v>6.0648160000000004</c:v>
                </c:pt>
                <c:pt idx="32905">
                  <c:v>6.064438</c:v>
                </c:pt>
                <c:pt idx="32906">
                  <c:v>6.064101</c:v>
                </c:pt>
                <c:pt idx="32907">
                  <c:v>6.0648920000000004</c:v>
                </c:pt>
                <c:pt idx="32908">
                  <c:v>6.0679480000000003</c:v>
                </c:pt>
                <c:pt idx="32909">
                  <c:v>6.0698470000000002</c:v>
                </c:pt>
                <c:pt idx="32910">
                  <c:v>6.0644150000000003</c:v>
                </c:pt>
                <c:pt idx="32911">
                  <c:v>6.063701</c:v>
                </c:pt>
                <c:pt idx="32912">
                  <c:v>6.071663</c:v>
                </c:pt>
                <c:pt idx="32913">
                  <c:v>6.0730329999999997</c:v>
                </c:pt>
                <c:pt idx="32914">
                  <c:v>6.0701169999999998</c:v>
                </c:pt>
                <c:pt idx="32915">
                  <c:v>6.0701029999999996</c:v>
                </c:pt>
                <c:pt idx="32916">
                  <c:v>6.0681320000000003</c:v>
                </c:pt>
                <c:pt idx="32917">
                  <c:v>6.0719729999999998</c:v>
                </c:pt>
                <c:pt idx="32918">
                  <c:v>6.0802959999999997</c:v>
                </c:pt>
                <c:pt idx="32919">
                  <c:v>6.0774160000000004</c:v>
                </c:pt>
                <c:pt idx="32920">
                  <c:v>6.0714750000000004</c:v>
                </c:pt>
                <c:pt idx="32921">
                  <c:v>6.0756389999999998</c:v>
                </c:pt>
                <c:pt idx="32922">
                  <c:v>6.081582</c:v>
                </c:pt>
                <c:pt idx="32923">
                  <c:v>6.0792609999999998</c:v>
                </c:pt>
                <c:pt idx="32924">
                  <c:v>6.0776269999999997</c:v>
                </c:pt>
                <c:pt idx="32925">
                  <c:v>6.0786230000000003</c:v>
                </c:pt>
                <c:pt idx="32926">
                  <c:v>6.0756110000000003</c:v>
                </c:pt>
                <c:pt idx="32927">
                  <c:v>6.0731440000000001</c:v>
                </c:pt>
                <c:pt idx="32928">
                  <c:v>6.0756290000000002</c:v>
                </c:pt>
                <c:pt idx="32929">
                  <c:v>6.0786559999999996</c:v>
                </c:pt>
                <c:pt idx="32930">
                  <c:v>6.0783670000000001</c:v>
                </c:pt>
                <c:pt idx="32931">
                  <c:v>6.0776750000000002</c:v>
                </c:pt>
                <c:pt idx="32932">
                  <c:v>6.0800840000000003</c:v>
                </c:pt>
                <c:pt idx="32933">
                  <c:v>6.0799409999999998</c:v>
                </c:pt>
                <c:pt idx="32934">
                  <c:v>6.081893</c:v>
                </c:pt>
                <c:pt idx="32935">
                  <c:v>6.0832259999999998</c:v>
                </c:pt>
                <c:pt idx="32936">
                  <c:v>6.0774470000000003</c:v>
                </c:pt>
                <c:pt idx="32937">
                  <c:v>6.0764500000000004</c:v>
                </c:pt>
                <c:pt idx="32938">
                  <c:v>6.081537</c:v>
                </c:pt>
                <c:pt idx="32939">
                  <c:v>6.0793689999999998</c:v>
                </c:pt>
                <c:pt idx="32940">
                  <c:v>6.0777400000000004</c:v>
                </c:pt>
                <c:pt idx="32941">
                  <c:v>6.0816689999999998</c:v>
                </c:pt>
                <c:pt idx="32942">
                  <c:v>6.082052</c:v>
                </c:pt>
                <c:pt idx="32943">
                  <c:v>6.0803890000000003</c:v>
                </c:pt>
                <c:pt idx="32944">
                  <c:v>6.082484</c:v>
                </c:pt>
                <c:pt idx="32945">
                  <c:v>6.0814519999999996</c:v>
                </c:pt>
                <c:pt idx="32946">
                  <c:v>6.0762539999999996</c:v>
                </c:pt>
                <c:pt idx="32947">
                  <c:v>6.0768570000000004</c:v>
                </c:pt>
                <c:pt idx="32948">
                  <c:v>6.0804559999999999</c:v>
                </c:pt>
                <c:pt idx="32949">
                  <c:v>6.0793020000000002</c:v>
                </c:pt>
                <c:pt idx="32950">
                  <c:v>6.0786670000000003</c:v>
                </c:pt>
                <c:pt idx="32951">
                  <c:v>6.0790749999999996</c:v>
                </c:pt>
                <c:pt idx="32952">
                  <c:v>6.0799000000000003</c:v>
                </c:pt>
                <c:pt idx="32953">
                  <c:v>6.0807729999999998</c:v>
                </c:pt>
                <c:pt idx="32954">
                  <c:v>6.0797869999999996</c:v>
                </c:pt>
                <c:pt idx="32955">
                  <c:v>6.0792929999999998</c:v>
                </c:pt>
                <c:pt idx="32956">
                  <c:v>6.0823109999999998</c:v>
                </c:pt>
                <c:pt idx="32957">
                  <c:v>6.0853060000000001</c:v>
                </c:pt>
                <c:pt idx="32958">
                  <c:v>6.0880539999999996</c:v>
                </c:pt>
                <c:pt idx="32959">
                  <c:v>6.0886740000000001</c:v>
                </c:pt>
                <c:pt idx="32960">
                  <c:v>6.085737</c:v>
                </c:pt>
                <c:pt idx="32961">
                  <c:v>6.0876710000000003</c:v>
                </c:pt>
                <c:pt idx="32962">
                  <c:v>6.0887549999999999</c:v>
                </c:pt>
                <c:pt idx="32963">
                  <c:v>6.0843280000000002</c:v>
                </c:pt>
                <c:pt idx="32964">
                  <c:v>6.0832360000000003</c:v>
                </c:pt>
                <c:pt idx="32965">
                  <c:v>6.0873549999999996</c:v>
                </c:pt>
                <c:pt idx="32966">
                  <c:v>6.0906380000000002</c:v>
                </c:pt>
                <c:pt idx="32967">
                  <c:v>6.0896939999999997</c:v>
                </c:pt>
                <c:pt idx="32968">
                  <c:v>6.0908069999999999</c:v>
                </c:pt>
                <c:pt idx="32969">
                  <c:v>6.0907580000000001</c:v>
                </c:pt>
                <c:pt idx="32970">
                  <c:v>6.0863589999999999</c:v>
                </c:pt>
                <c:pt idx="32971">
                  <c:v>6.0864659999999997</c:v>
                </c:pt>
                <c:pt idx="32972">
                  <c:v>6.087237</c:v>
                </c:pt>
                <c:pt idx="32973">
                  <c:v>6.0849549999999999</c:v>
                </c:pt>
                <c:pt idx="32974">
                  <c:v>6.0858840000000001</c:v>
                </c:pt>
                <c:pt idx="32975">
                  <c:v>6.0876049999999999</c:v>
                </c:pt>
                <c:pt idx="32976">
                  <c:v>6.0863350000000001</c:v>
                </c:pt>
                <c:pt idx="32977">
                  <c:v>6.0840059999999996</c:v>
                </c:pt>
                <c:pt idx="32978">
                  <c:v>6.0860649999999996</c:v>
                </c:pt>
                <c:pt idx="32979">
                  <c:v>6.0893550000000003</c:v>
                </c:pt>
                <c:pt idx="32980">
                  <c:v>6.0849149999999996</c:v>
                </c:pt>
                <c:pt idx="32981">
                  <c:v>6.0805369999999996</c:v>
                </c:pt>
                <c:pt idx="32982">
                  <c:v>6.085636</c:v>
                </c:pt>
                <c:pt idx="32983">
                  <c:v>6.0899729999999996</c:v>
                </c:pt>
                <c:pt idx="32984">
                  <c:v>6.0900749999999997</c:v>
                </c:pt>
                <c:pt idx="32985">
                  <c:v>6.0911179999999998</c:v>
                </c:pt>
                <c:pt idx="32986">
                  <c:v>6.0909449999999996</c:v>
                </c:pt>
                <c:pt idx="32987">
                  <c:v>6.0883099999999999</c:v>
                </c:pt>
                <c:pt idx="32988">
                  <c:v>6.0861010000000002</c:v>
                </c:pt>
                <c:pt idx="32989">
                  <c:v>6.0864739999999999</c:v>
                </c:pt>
                <c:pt idx="32990">
                  <c:v>6.0907929999999997</c:v>
                </c:pt>
                <c:pt idx="32991">
                  <c:v>6.0908920000000002</c:v>
                </c:pt>
                <c:pt idx="32992">
                  <c:v>6.087726</c:v>
                </c:pt>
                <c:pt idx="32993">
                  <c:v>6.086659</c:v>
                </c:pt>
                <c:pt idx="32994">
                  <c:v>6.0868840000000004</c:v>
                </c:pt>
                <c:pt idx="32995">
                  <c:v>6.0908290000000003</c:v>
                </c:pt>
                <c:pt idx="32996">
                  <c:v>6.0928789999999999</c:v>
                </c:pt>
                <c:pt idx="32997">
                  <c:v>6.0936810000000001</c:v>
                </c:pt>
                <c:pt idx="32998">
                  <c:v>6.0997500000000002</c:v>
                </c:pt>
                <c:pt idx="32999">
                  <c:v>6.1000810000000003</c:v>
                </c:pt>
                <c:pt idx="33000">
                  <c:v>6.1008360000000001</c:v>
                </c:pt>
                <c:pt idx="33001">
                  <c:v>6.1029249999999999</c:v>
                </c:pt>
                <c:pt idx="33002">
                  <c:v>6.1014949999999999</c:v>
                </c:pt>
                <c:pt idx="33003">
                  <c:v>6.1007129999999998</c:v>
                </c:pt>
                <c:pt idx="33004">
                  <c:v>6.0997969999999997</c:v>
                </c:pt>
                <c:pt idx="33005">
                  <c:v>6.1004589999999999</c:v>
                </c:pt>
                <c:pt idx="33006">
                  <c:v>6.0994700000000002</c:v>
                </c:pt>
                <c:pt idx="33007">
                  <c:v>6.0975270000000004</c:v>
                </c:pt>
                <c:pt idx="33008">
                  <c:v>6.0975669999999997</c:v>
                </c:pt>
                <c:pt idx="33009">
                  <c:v>6.0984930000000004</c:v>
                </c:pt>
                <c:pt idx="33010">
                  <c:v>6.0995720000000002</c:v>
                </c:pt>
                <c:pt idx="33011">
                  <c:v>6.0986039999999999</c:v>
                </c:pt>
                <c:pt idx="33012">
                  <c:v>6.0984220000000002</c:v>
                </c:pt>
                <c:pt idx="33013">
                  <c:v>6.0976540000000004</c:v>
                </c:pt>
                <c:pt idx="33014">
                  <c:v>6.0987819999999999</c:v>
                </c:pt>
                <c:pt idx="33015">
                  <c:v>6.1018189999999999</c:v>
                </c:pt>
                <c:pt idx="33016">
                  <c:v>6.0979619999999999</c:v>
                </c:pt>
                <c:pt idx="33017">
                  <c:v>6.0947950000000004</c:v>
                </c:pt>
                <c:pt idx="33018">
                  <c:v>6.0991460000000002</c:v>
                </c:pt>
                <c:pt idx="33019">
                  <c:v>6.0988249999999997</c:v>
                </c:pt>
                <c:pt idx="33020">
                  <c:v>6.0937739999999998</c:v>
                </c:pt>
                <c:pt idx="33021">
                  <c:v>6.0947469999999999</c:v>
                </c:pt>
                <c:pt idx="33022">
                  <c:v>6.098935</c:v>
                </c:pt>
                <c:pt idx="33023">
                  <c:v>6.096832</c:v>
                </c:pt>
                <c:pt idx="33024">
                  <c:v>6.094868</c:v>
                </c:pt>
                <c:pt idx="33025">
                  <c:v>6.0984910000000001</c:v>
                </c:pt>
                <c:pt idx="33026">
                  <c:v>6.1007559999999996</c:v>
                </c:pt>
                <c:pt idx="33027">
                  <c:v>6.0956979999999996</c:v>
                </c:pt>
                <c:pt idx="33028">
                  <c:v>6.0927949999999997</c:v>
                </c:pt>
                <c:pt idx="33029">
                  <c:v>6.096565</c:v>
                </c:pt>
                <c:pt idx="33030">
                  <c:v>6.100123</c:v>
                </c:pt>
                <c:pt idx="33031">
                  <c:v>6.0980119999999998</c:v>
                </c:pt>
                <c:pt idx="33032">
                  <c:v>6.0952890000000002</c:v>
                </c:pt>
                <c:pt idx="33033">
                  <c:v>6.0970050000000002</c:v>
                </c:pt>
                <c:pt idx="33034">
                  <c:v>6.1006349999999996</c:v>
                </c:pt>
                <c:pt idx="33035">
                  <c:v>6.0992540000000002</c:v>
                </c:pt>
                <c:pt idx="33036">
                  <c:v>6.092816</c:v>
                </c:pt>
                <c:pt idx="33037">
                  <c:v>6.0933140000000003</c:v>
                </c:pt>
                <c:pt idx="33038">
                  <c:v>6.1020649999999996</c:v>
                </c:pt>
                <c:pt idx="33039">
                  <c:v>6.1044840000000002</c:v>
                </c:pt>
                <c:pt idx="33040">
                  <c:v>6.1036669999999997</c:v>
                </c:pt>
                <c:pt idx="33041">
                  <c:v>6.1074520000000003</c:v>
                </c:pt>
                <c:pt idx="33042">
                  <c:v>6.109979</c:v>
                </c:pt>
                <c:pt idx="33043">
                  <c:v>6.1087559999999996</c:v>
                </c:pt>
                <c:pt idx="33044">
                  <c:v>6.1096110000000001</c:v>
                </c:pt>
                <c:pt idx="33045">
                  <c:v>6.1129389999999999</c:v>
                </c:pt>
                <c:pt idx="33046">
                  <c:v>6.1108760000000002</c:v>
                </c:pt>
                <c:pt idx="33047">
                  <c:v>6.1044749999999999</c:v>
                </c:pt>
                <c:pt idx="33048">
                  <c:v>6.1030709999999999</c:v>
                </c:pt>
                <c:pt idx="33049">
                  <c:v>6.1048200000000001</c:v>
                </c:pt>
                <c:pt idx="33050">
                  <c:v>6.1072059999999997</c:v>
                </c:pt>
                <c:pt idx="33051">
                  <c:v>6.1076259999999998</c:v>
                </c:pt>
                <c:pt idx="33052">
                  <c:v>6.1039969999999997</c:v>
                </c:pt>
                <c:pt idx="33053">
                  <c:v>6.1020899999999996</c:v>
                </c:pt>
                <c:pt idx="33054">
                  <c:v>6.1051650000000004</c:v>
                </c:pt>
                <c:pt idx="33055">
                  <c:v>6.1055960000000002</c:v>
                </c:pt>
                <c:pt idx="33056">
                  <c:v>6.104228</c:v>
                </c:pt>
                <c:pt idx="33057">
                  <c:v>6.1028399999999996</c:v>
                </c:pt>
                <c:pt idx="33058">
                  <c:v>6.1023540000000001</c:v>
                </c:pt>
                <c:pt idx="33059">
                  <c:v>6.1051419999999998</c:v>
                </c:pt>
                <c:pt idx="33060">
                  <c:v>6.1040000000000001</c:v>
                </c:pt>
                <c:pt idx="33061">
                  <c:v>6.0986019999999996</c:v>
                </c:pt>
                <c:pt idx="33062">
                  <c:v>6.1024419999999999</c:v>
                </c:pt>
                <c:pt idx="33063">
                  <c:v>6.1052790000000003</c:v>
                </c:pt>
                <c:pt idx="33064">
                  <c:v>6.1011600000000001</c:v>
                </c:pt>
                <c:pt idx="33065">
                  <c:v>6.1047159999999998</c:v>
                </c:pt>
                <c:pt idx="33066">
                  <c:v>6.1079400000000001</c:v>
                </c:pt>
                <c:pt idx="33067">
                  <c:v>6.1025330000000002</c:v>
                </c:pt>
                <c:pt idx="33068">
                  <c:v>6.1033749999999998</c:v>
                </c:pt>
                <c:pt idx="33069">
                  <c:v>6.1075749999999998</c:v>
                </c:pt>
                <c:pt idx="33070">
                  <c:v>6.1064080000000001</c:v>
                </c:pt>
                <c:pt idx="33071">
                  <c:v>6.1054630000000003</c:v>
                </c:pt>
                <c:pt idx="33072">
                  <c:v>6.1105340000000004</c:v>
                </c:pt>
                <c:pt idx="33073">
                  <c:v>6.1131739999999999</c:v>
                </c:pt>
                <c:pt idx="33074">
                  <c:v>6.1091280000000001</c:v>
                </c:pt>
                <c:pt idx="33075">
                  <c:v>6.1083600000000002</c:v>
                </c:pt>
                <c:pt idx="33076">
                  <c:v>6.1074900000000003</c:v>
                </c:pt>
                <c:pt idx="33077">
                  <c:v>6.1048900000000001</c:v>
                </c:pt>
                <c:pt idx="33078">
                  <c:v>6.1113850000000003</c:v>
                </c:pt>
                <c:pt idx="33079">
                  <c:v>6.1173659999999996</c:v>
                </c:pt>
                <c:pt idx="33080">
                  <c:v>6.1138320000000004</c:v>
                </c:pt>
                <c:pt idx="33081">
                  <c:v>6.1096760000000003</c:v>
                </c:pt>
                <c:pt idx="33082">
                  <c:v>6.1106470000000002</c:v>
                </c:pt>
                <c:pt idx="33083">
                  <c:v>6.1115839999999997</c:v>
                </c:pt>
                <c:pt idx="33084">
                  <c:v>6.1074359999999999</c:v>
                </c:pt>
                <c:pt idx="33085">
                  <c:v>6.1055599999999997</c:v>
                </c:pt>
                <c:pt idx="33086">
                  <c:v>6.1111219999999999</c:v>
                </c:pt>
                <c:pt idx="33087">
                  <c:v>6.110214</c:v>
                </c:pt>
                <c:pt idx="33088">
                  <c:v>6.1030049999999996</c:v>
                </c:pt>
                <c:pt idx="33089">
                  <c:v>6.1034079999999999</c:v>
                </c:pt>
                <c:pt idx="33090">
                  <c:v>6.106681</c:v>
                </c:pt>
                <c:pt idx="33091">
                  <c:v>6.1092320000000004</c:v>
                </c:pt>
                <c:pt idx="33092">
                  <c:v>6.1129090000000001</c:v>
                </c:pt>
                <c:pt idx="33093">
                  <c:v>6.1141030000000001</c:v>
                </c:pt>
                <c:pt idx="33094">
                  <c:v>6.1146370000000001</c:v>
                </c:pt>
                <c:pt idx="33095">
                  <c:v>6.1115849999999998</c:v>
                </c:pt>
                <c:pt idx="33096">
                  <c:v>6.1096170000000001</c:v>
                </c:pt>
                <c:pt idx="33097">
                  <c:v>6.1142110000000001</c:v>
                </c:pt>
                <c:pt idx="33098">
                  <c:v>6.1161070000000004</c:v>
                </c:pt>
                <c:pt idx="33099">
                  <c:v>6.1168259999999997</c:v>
                </c:pt>
                <c:pt idx="33100">
                  <c:v>6.1204210000000003</c:v>
                </c:pt>
                <c:pt idx="33101">
                  <c:v>6.1210610000000001</c:v>
                </c:pt>
                <c:pt idx="33102">
                  <c:v>6.1194649999999999</c:v>
                </c:pt>
                <c:pt idx="33103">
                  <c:v>6.1179860000000001</c:v>
                </c:pt>
                <c:pt idx="33104">
                  <c:v>6.1187189999999996</c:v>
                </c:pt>
                <c:pt idx="33105">
                  <c:v>6.1216290000000004</c:v>
                </c:pt>
                <c:pt idx="33106">
                  <c:v>6.1212759999999999</c:v>
                </c:pt>
                <c:pt idx="33107">
                  <c:v>6.1164519999999998</c:v>
                </c:pt>
                <c:pt idx="33108">
                  <c:v>6.1170109999999998</c:v>
                </c:pt>
                <c:pt idx="33109">
                  <c:v>6.1215250000000001</c:v>
                </c:pt>
                <c:pt idx="33110">
                  <c:v>6.1228749999999996</c:v>
                </c:pt>
                <c:pt idx="33111">
                  <c:v>6.1220730000000003</c:v>
                </c:pt>
                <c:pt idx="33112">
                  <c:v>6.1225050000000003</c:v>
                </c:pt>
                <c:pt idx="33113">
                  <c:v>6.1231819999999999</c:v>
                </c:pt>
                <c:pt idx="33114">
                  <c:v>6.1203139999999996</c:v>
                </c:pt>
                <c:pt idx="33115">
                  <c:v>6.1172969999999998</c:v>
                </c:pt>
                <c:pt idx="33116">
                  <c:v>6.1214230000000001</c:v>
                </c:pt>
                <c:pt idx="33117">
                  <c:v>6.1240199999999998</c:v>
                </c:pt>
                <c:pt idx="33118">
                  <c:v>6.1193980000000003</c:v>
                </c:pt>
                <c:pt idx="33119">
                  <c:v>6.1195079999999997</c:v>
                </c:pt>
                <c:pt idx="33120">
                  <c:v>6.1228350000000002</c:v>
                </c:pt>
                <c:pt idx="33121">
                  <c:v>6.1206690000000004</c:v>
                </c:pt>
                <c:pt idx="33122">
                  <c:v>6.1196659999999996</c:v>
                </c:pt>
                <c:pt idx="33123">
                  <c:v>6.1208109999999998</c:v>
                </c:pt>
                <c:pt idx="33124">
                  <c:v>6.1187509999999996</c:v>
                </c:pt>
                <c:pt idx="33125">
                  <c:v>6.1222580000000004</c:v>
                </c:pt>
                <c:pt idx="33126">
                  <c:v>6.1300860000000004</c:v>
                </c:pt>
                <c:pt idx="33127">
                  <c:v>6.1286680000000002</c:v>
                </c:pt>
                <c:pt idx="33128">
                  <c:v>6.1248480000000001</c:v>
                </c:pt>
                <c:pt idx="33129">
                  <c:v>6.1272089999999997</c:v>
                </c:pt>
                <c:pt idx="33130">
                  <c:v>6.1300520000000001</c:v>
                </c:pt>
                <c:pt idx="33131">
                  <c:v>6.1278870000000003</c:v>
                </c:pt>
                <c:pt idx="33132">
                  <c:v>6.1234659999999996</c:v>
                </c:pt>
                <c:pt idx="33133">
                  <c:v>6.123291</c:v>
                </c:pt>
                <c:pt idx="33134">
                  <c:v>6.1265539999999996</c:v>
                </c:pt>
                <c:pt idx="33135">
                  <c:v>6.1263199999999998</c:v>
                </c:pt>
                <c:pt idx="33136">
                  <c:v>6.1236949999999997</c:v>
                </c:pt>
                <c:pt idx="33137">
                  <c:v>6.1227549999999997</c:v>
                </c:pt>
                <c:pt idx="33138">
                  <c:v>6.1229810000000002</c:v>
                </c:pt>
                <c:pt idx="33139">
                  <c:v>6.1221579999999998</c:v>
                </c:pt>
                <c:pt idx="33140">
                  <c:v>6.1230560000000001</c:v>
                </c:pt>
                <c:pt idx="33141">
                  <c:v>6.1265599999999996</c:v>
                </c:pt>
                <c:pt idx="33142">
                  <c:v>6.1263439999999996</c:v>
                </c:pt>
                <c:pt idx="33143">
                  <c:v>6.1230419999999999</c:v>
                </c:pt>
                <c:pt idx="33144">
                  <c:v>6.1231629999999999</c:v>
                </c:pt>
                <c:pt idx="33145">
                  <c:v>6.1256899999999996</c:v>
                </c:pt>
                <c:pt idx="33146">
                  <c:v>6.1263920000000001</c:v>
                </c:pt>
                <c:pt idx="33147">
                  <c:v>6.1291140000000004</c:v>
                </c:pt>
                <c:pt idx="33148">
                  <c:v>6.1336459999999997</c:v>
                </c:pt>
                <c:pt idx="33149">
                  <c:v>6.1342280000000002</c:v>
                </c:pt>
                <c:pt idx="33150">
                  <c:v>6.1343350000000001</c:v>
                </c:pt>
                <c:pt idx="33151">
                  <c:v>6.1341760000000001</c:v>
                </c:pt>
                <c:pt idx="33152">
                  <c:v>6.1313839999999997</c:v>
                </c:pt>
                <c:pt idx="33153">
                  <c:v>6.132282</c:v>
                </c:pt>
                <c:pt idx="33154">
                  <c:v>6.1355420000000001</c:v>
                </c:pt>
                <c:pt idx="33155">
                  <c:v>6.131024</c:v>
                </c:pt>
                <c:pt idx="33156">
                  <c:v>6.1263170000000002</c:v>
                </c:pt>
                <c:pt idx="33157">
                  <c:v>6.1268919999999998</c:v>
                </c:pt>
                <c:pt idx="33158">
                  <c:v>6.1276599999999997</c:v>
                </c:pt>
                <c:pt idx="33159">
                  <c:v>6.1277299999999997</c:v>
                </c:pt>
                <c:pt idx="33160">
                  <c:v>6.1283320000000003</c:v>
                </c:pt>
                <c:pt idx="33161">
                  <c:v>6.1290110000000002</c:v>
                </c:pt>
                <c:pt idx="33162">
                  <c:v>6.1291419999999999</c:v>
                </c:pt>
                <c:pt idx="33163">
                  <c:v>6.1260070000000004</c:v>
                </c:pt>
                <c:pt idx="33164">
                  <c:v>6.1264060000000002</c:v>
                </c:pt>
                <c:pt idx="33165">
                  <c:v>6.1317069999999996</c:v>
                </c:pt>
                <c:pt idx="33166">
                  <c:v>6.1300299999999996</c:v>
                </c:pt>
                <c:pt idx="33167">
                  <c:v>6.1270119999999997</c:v>
                </c:pt>
                <c:pt idx="33168">
                  <c:v>6.1311369999999998</c:v>
                </c:pt>
                <c:pt idx="33169">
                  <c:v>6.1334730000000004</c:v>
                </c:pt>
                <c:pt idx="33170">
                  <c:v>6.1317399999999997</c:v>
                </c:pt>
                <c:pt idx="33171">
                  <c:v>6.1302479999999999</c:v>
                </c:pt>
                <c:pt idx="33172">
                  <c:v>6.1291909999999996</c:v>
                </c:pt>
                <c:pt idx="33173">
                  <c:v>6.1304889999999999</c:v>
                </c:pt>
                <c:pt idx="33174">
                  <c:v>6.1353369999999998</c:v>
                </c:pt>
                <c:pt idx="33175">
                  <c:v>6.1385529999999999</c:v>
                </c:pt>
                <c:pt idx="33176">
                  <c:v>6.1380509999999999</c:v>
                </c:pt>
                <c:pt idx="33177">
                  <c:v>6.1355440000000003</c:v>
                </c:pt>
                <c:pt idx="33178">
                  <c:v>6.1350480000000003</c:v>
                </c:pt>
                <c:pt idx="33179">
                  <c:v>6.1323059999999998</c:v>
                </c:pt>
                <c:pt idx="33180">
                  <c:v>6.1277270000000001</c:v>
                </c:pt>
                <c:pt idx="33181">
                  <c:v>6.1293329999999999</c:v>
                </c:pt>
                <c:pt idx="33182">
                  <c:v>6.1326970000000003</c:v>
                </c:pt>
                <c:pt idx="33183">
                  <c:v>6.1294680000000001</c:v>
                </c:pt>
                <c:pt idx="33184">
                  <c:v>6.1296410000000003</c:v>
                </c:pt>
                <c:pt idx="33185">
                  <c:v>6.1371390000000003</c:v>
                </c:pt>
                <c:pt idx="33186">
                  <c:v>6.1385399999999999</c:v>
                </c:pt>
                <c:pt idx="33187">
                  <c:v>6.1326549999999997</c:v>
                </c:pt>
                <c:pt idx="33188">
                  <c:v>6.1320949999999996</c:v>
                </c:pt>
                <c:pt idx="33189">
                  <c:v>6.1358410000000001</c:v>
                </c:pt>
                <c:pt idx="33190">
                  <c:v>6.136406</c:v>
                </c:pt>
                <c:pt idx="33191">
                  <c:v>6.1367219999999998</c:v>
                </c:pt>
                <c:pt idx="33192">
                  <c:v>6.1352880000000001</c:v>
                </c:pt>
                <c:pt idx="33193">
                  <c:v>6.134811</c:v>
                </c:pt>
                <c:pt idx="33194">
                  <c:v>6.1400309999999996</c:v>
                </c:pt>
                <c:pt idx="33195">
                  <c:v>6.1401830000000004</c:v>
                </c:pt>
                <c:pt idx="33196">
                  <c:v>6.1339269999999999</c:v>
                </c:pt>
                <c:pt idx="33197">
                  <c:v>6.1338900000000001</c:v>
                </c:pt>
                <c:pt idx="33198">
                  <c:v>6.1367529999999997</c:v>
                </c:pt>
                <c:pt idx="33199">
                  <c:v>6.1358790000000001</c:v>
                </c:pt>
                <c:pt idx="33200">
                  <c:v>6.1363789999999998</c:v>
                </c:pt>
                <c:pt idx="33201">
                  <c:v>6.137785</c:v>
                </c:pt>
                <c:pt idx="33202">
                  <c:v>6.1388189999999998</c:v>
                </c:pt>
                <c:pt idx="33203">
                  <c:v>6.1381810000000003</c:v>
                </c:pt>
                <c:pt idx="33204">
                  <c:v>6.1358540000000001</c:v>
                </c:pt>
                <c:pt idx="33205">
                  <c:v>6.1354150000000001</c:v>
                </c:pt>
                <c:pt idx="33206">
                  <c:v>6.1338869999999996</c:v>
                </c:pt>
                <c:pt idx="33207">
                  <c:v>6.1324059999999996</c:v>
                </c:pt>
                <c:pt idx="33208">
                  <c:v>6.1357179999999998</c:v>
                </c:pt>
                <c:pt idx="33209">
                  <c:v>6.1356900000000003</c:v>
                </c:pt>
                <c:pt idx="33210">
                  <c:v>6.1319359999999996</c:v>
                </c:pt>
                <c:pt idx="33211">
                  <c:v>6.1342309999999998</c:v>
                </c:pt>
                <c:pt idx="33212">
                  <c:v>6.1381500000000004</c:v>
                </c:pt>
                <c:pt idx="33213">
                  <c:v>6.1344539999999999</c:v>
                </c:pt>
                <c:pt idx="33214">
                  <c:v>6.1320740000000002</c:v>
                </c:pt>
                <c:pt idx="33215">
                  <c:v>6.1354810000000004</c:v>
                </c:pt>
                <c:pt idx="33216">
                  <c:v>6.1394219999999997</c:v>
                </c:pt>
                <c:pt idx="33217">
                  <c:v>6.1420899999999996</c:v>
                </c:pt>
                <c:pt idx="33218">
                  <c:v>6.1418340000000002</c:v>
                </c:pt>
                <c:pt idx="33219">
                  <c:v>6.1385880000000004</c:v>
                </c:pt>
                <c:pt idx="33220">
                  <c:v>6.1380920000000003</c:v>
                </c:pt>
                <c:pt idx="33221">
                  <c:v>6.1397050000000002</c:v>
                </c:pt>
                <c:pt idx="33222">
                  <c:v>6.1369610000000003</c:v>
                </c:pt>
                <c:pt idx="33223">
                  <c:v>6.1389620000000003</c:v>
                </c:pt>
                <c:pt idx="33224">
                  <c:v>6.146115</c:v>
                </c:pt>
                <c:pt idx="33225">
                  <c:v>6.1442100000000002</c:v>
                </c:pt>
                <c:pt idx="33226">
                  <c:v>6.1430350000000002</c:v>
                </c:pt>
                <c:pt idx="33227">
                  <c:v>6.1489940000000001</c:v>
                </c:pt>
                <c:pt idx="33228">
                  <c:v>6.1491189999999998</c:v>
                </c:pt>
                <c:pt idx="33229">
                  <c:v>6.1479410000000003</c:v>
                </c:pt>
                <c:pt idx="33230">
                  <c:v>6.1506230000000004</c:v>
                </c:pt>
                <c:pt idx="33231">
                  <c:v>6.1503649999999999</c:v>
                </c:pt>
                <c:pt idx="33232">
                  <c:v>6.1497190000000002</c:v>
                </c:pt>
                <c:pt idx="33233">
                  <c:v>6.1490359999999997</c:v>
                </c:pt>
                <c:pt idx="33234">
                  <c:v>6.1456910000000002</c:v>
                </c:pt>
                <c:pt idx="33235">
                  <c:v>6.1457290000000002</c:v>
                </c:pt>
                <c:pt idx="33236">
                  <c:v>6.1513619999999998</c:v>
                </c:pt>
                <c:pt idx="33237">
                  <c:v>6.1563049999999997</c:v>
                </c:pt>
                <c:pt idx="33238">
                  <c:v>6.152164</c:v>
                </c:pt>
                <c:pt idx="33239">
                  <c:v>6.146255</c:v>
                </c:pt>
                <c:pt idx="33240">
                  <c:v>6.1488040000000002</c:v>
                </c:pt>
                <c:pt idx="33241">
                  <c:v>6.1520599999999996</c:v>
                </c:pt>
                <c:pt idx="33242">
                  <c:v>6.1488160000000001</c:v>
                </c:pt>
                <c:pt idx="33243">
                  <c:v>6.1470320000000003</c:v>
                </c:pt>
                <c:pt idx="33244">
                  <c:v>6.1518160000000002</c:v>
                </c:pt>
                <c:pt idx="33245">
                  <c:v>6.1542289999999999</c:v>
                </c:pt>
                <c:pt idx="33246">
                  <c:v>6.1513980000000004</c:v>
                </c:pt>
                <c:pt idx="33247">
                  <c:v>6.1498860000000004</c:v>
                </c:pt>
                <c:pt idx="33248">
                  <c:v>6.1521140000000001</c:v>
                </c:pt>
                <c:pt idx="33249">
                  <c:v>6.1498650000000001</c:v>
                </c:pt>
                <c:pt idx="33250">
                  <c:v>6.1472499999999997</c:v>
                </c:pt>
                <c:pt idx="33251">
                  <c:v>6.1517759999999999</c:v>
                </c:pt>
                <c:pt idx="33252">
                  <c:v>6.1557500000000003</c:v>
                </c:pt>
                <c:pt idx="33253">
                  <c:v>6.1534990000000001</c:v>
                </c:pt>
                <c:pt idx="33254">
                  <c:v>6.1497900000000003</c:v>
                </c:pt>
                <c:pt idx="33255">
                  <c:v>6.1471830000000001</c:v>
                </c:pt>
                <c:pt idx="33256">
                  <c:v>6.1489130000000003</c:v>
                </c:pt>
                <c:pt idx="33257">
                  <c:v>6.1508919999999998</c:v>
                </c:pt>
                <c:pt idx="33258">
                  <c:v>6.1506679999999996</c:v>
                </c:pt>
                <c:pt idx="33259">
                  <c:v>6.1497029999999997</c:v>
                </c:pt>
                <c:pt idx="33260">
                  <c:v>6.1487379999999998</c:v>
                </c:pt>
                <c:pt idx="33261">
                  <c:v>6.151872</c:v>
                </c:pt>
                <c:pt idx="33262">
                  <c:v>6.152603</c:v>
                </c:pt>
                <c:pt idx="33263">
                  <c:v>6.1475780000000002</c:v>
                </c:pt>
                <c:pt idx="33264">
                  <c:v>6.1481890000000003</c:v>
                </c:pt>
                <c:pt idx="33265">
                  <c:v>6.1506530000000001</c:v>
                </c:pt>
                <c:pt idx="33266">
                  <c:v>6.149451</c:v>
                </c:pt>
                <c:pt idx="33267">
                  <c:v>6.1528289999999997</c:v>
                </c:pt>
                <c:pt idx="33268">
                  <c:v>6.1542450000000004</c:v>
                </c:pt>
                <c:pt idx="33269">
                  <c:v>6.1482299999999999</c:v>
                </c:pt>
                <c:pt idx="33270">
                  <c:v>6.1500250000000003</c:v>
                </c:pt>
                <c:pt idx="33271">
                  <c:v>6.1554840000000004</c:v>
                </c:pt>
                <c:pt idx="33272">
                  <c:v>6.1540150000000002</c:v>
                </c:pt>
                <c:pt idx="33273">
                  <c:v>6.1573710000000004</c:v>
                </c:pt>
                <c:pt idx="33274">
                  <c:v>6.1636030000000002</c:v>
                </c:pt>
                <c:pt idx="33275">
                  <c:v>6.1609680000000004</c:v>
                </c:pt>
                <c:pt idx="33276">
                  <c:v>6.1570049999999998</c:v>
                </c:pt>
                <c:pt idx="33277">
                  <c:v>6.1605970000000001</c:v>
                </c:pt>
                <c:pt idx="33278">
                  <c:v>6.1607510000000003</c:v>
                </c:pt>
                <c:pt idx="33279">
                  <c:v>6.1577669999999998</c:v>
                </c:pt>
                <c:pt idx="33280">
                  <c:v>6.1611000000000002</c:v>
                </c:pt>
                <c:pt idx="33281">
                  <c:v>6.1596760000000002</c:v>
                </c:pt>
                <c:pt idx="33282">
                  <c:v>6.1554729999999998</c:v>
                </c:pt>
                <c:pt idx="33283">
                  <c:v>6.160031</c:v>
                </c:pt>
                <c:pt idx="33284">
                  <c:v>6.1663459999999999</c:v>
                </c:pt>
                <c:pt idx="33285">
                  <c:v>6.1614399999999998</c:v>
                </c:pt>
                <c:pt idx="33286">
                  <c:v>6.152298</c:v>
                </c:pt>
                <c:pt idx="33287">
                  <c:v>6.1540970000000002</c:v>
                </c:pt>
                <c:pt idx="33288">
                  <c:v>6.1587800000000001</c:v>
                </c:pt>
                <c:pt idx="33289">
                  <c:v>6.1582129999999999</c:v>
                </c:pt>
                <c:pt idx="33290">
                  <c:v>6.1591779999999998</c:v>
                </c:pt>
                <c:pt idx="33291">
                  <c:v>6.1595810000000002</c:v>
                </c:pt>
                <c:pt idx="33292">
                  <c:v>6.1543609999999997</c:v>
                </c:pt>
                <c:pt idx="33293">
                  <c:v>6.1519620000000002</c:v>
                </c:pt>
                <c:pt idx="33294">
                  <c:v>6.1552490000000004</c:v>
                </c:pt>
                <c:pt idx="33295">
                  <c:v>6.1589729999999996</c:v>
                </c:pt>
                <c:pt idx="33296">
                  <c:v>6.1601530000000002</c:v>
                </c:pt>
                <c:pt idx="33297">
                  <c:v>6.1569099999999999</c:v>
                </c:pt>
                <c:pt idx="33298">
                  <c:v>6.1553240000000002</c:v>
                </c:pt>
                <c:pt idx="33299">
                  <c:v>6.1567049999999997</c:v>
                </c:pt>
                <c:pt idx="33300">
                  <c:v>6.1535669999999998</c:v>
                </c:pt>
                <c:pt idx="33301">
                  <c:v>6.1523019999999997</c:v>
                </c:pt>
                <c:pt idx="33302">
                  <c:v>6.1592880000000001</c:v>
                </c:pt>
                <c:pt idx="33303">
                  <c:v>6.1590350000000003</c:v>
                </c:pt>
                <c:pt idx="33304">
                  <c:v>6.1531739999999999</c:v>
                </c:pt>
                <c:pt idx="33305">
                  <c:v>6.1544980000000002</c:v>
                </c:pt>
                <c:pt idx="33306">
                  <c:v>6.1595430000000002</c:v>
                </c:pt>
                <c:pt idx="33307">
                  <c:v>6.1642169999999998</c:v>
                </c:pt>
                <c:pt idx="33308">
                  <c:v>6.1684760000000001</c:v>
                </c:pt>
                <c:pt idx="33309">
                  <c:v>6.1674410000000002</c:v>
                </c:pt>
                <c:pt idx="33310">
                  <c:v>6.1616419999999996</c:v>
                </c:pt>
                <c:pt idx="33311">
                  <c:v>6.159465</c:v>
                </c:pt>
                <c:pt idx="33312">
                  <c:v>6.1660500000000003</c:v>
                </c:pt>
                <c:pt idx="33313">
                  <c:v>6.1707900000000002</c:v>
                </c:pt>
                <c:pt idx="33314">
                  <c:v>6.1648199999999997</c:v>
                </c:pt>
                <c:pt idx="33315">
                  <c:v>6.1650270000000003</c:v>
                </c:pt>
                <c:pt idx="33316">
                  <c:v>6.1730660000000004</c:v>
                </c:pt>
                <c:pt idx="33317">
                  <c:v>6.1687000000000003</c:v>
                </c:pt>
                <c:pt idx="33318">
                  <c:v>6.1652709999999997</c:v>
                </c:pt>
                <c:pt idx="33319">
                  <c:v>6.1689020000000001</c:v>
                </c:pt>
                <c:pt idx="33320">
                  <c:v>6.1648040000000002</c:v>
                </c:pt>
                <c:pt idx="33321">
                  <c:v>6.1655519999999999</c:v>
                </c:pt>
                <c:pt idx="33322">
                  <c:v>6.1743290000000002</c:v>
                </c:pt>
                <c:pt idx="33323">
                  <c:v>6.1729909999999997</c:v>
                </c:pt>
                <c:pt idx="33324">
                  <c:v>6.1672909999999996</c:v>
                </c:pt>
                <c:pt idx="33325">
                  <c:v>6.1694550000000001</c:v>
                </c:pt>
                <c:pt idx="33326">
                  <c:v>6.1746759999999998</c:v>
                </c:pt>
                <c:pt idx="33327">
                  <c:v>6.1707470000000004</c:v>
                </c:pt>
                <c:pt idx="33328">
                  <c:v>6.1663819999999996</c:v>
                </c:pt>
                <c:pt idx="33329">
                  <c:v>6.1714599999999997</c:v>
                </c:pt>
                <c:pt idx="33330">
                  <c:v>6.1761889999999999</c:v>
                </c:pt>
                <c:pt idx="33331">
                  <c:v>6.1740069999999996</c:v>
                </c:pt>
                <c:pt idx="33332">
                  <c:v>6.1716280000000001</c:v>
                </c:pt>
                <c:pt idx="33333">
                  <c:v>6.1701600000000001</c:v>
                </c:pt>
                <c:pt idx="33334">
                  <c:v>6.1703099999999997</c:v>
                </c:pt>
                <c:pt idx="33335">
                  <c:v>6.1715159999999996</c:v>
                </c:pt>
                <c:pt idx="33336">
                  <c:v>6.1702089999999998</c:v>
                </c:pt>
                <c:pt idx="33337">
                  <c:v>6.1700049999999997</c:v>
                </c:pt>
                <c:pt idx="33338">
                  <c:v>6.1718529999999996</c:v>
                </c:pt>
                <c:pt idx="33339">
                  <c:v>6.1702450000000004</c:v>
                </c:pt>
                <c:pt idx="33340">
                  <c:v>6.168202</c:v>
                </c:pt>
                <c:pt idx="33341">
                  <c:v>6.1676719999999996</c:v>
                </c:pt>
                <c:pt idx="33342">
                  <c:v>6.1653409999999997</c:v>
                </c:pt>
                <c:pt idx="33343">
                  <c:v>6.164936</c:v>
                </c:pt>
                <c:pt idx="33344">
                  <c:v>6.1672440000000002</c:v>
                </c:pt>
                <c:pt idx="33345">
                  <c:v>6.168221</c:v>
                </c:pt>
                <c:pt idx="33346">
                  <c:v>6.1694459999999998</c:v>
                </c:pt>
                <c:pt idx="33347">
                  <c:v>6.1682490000000003</c:v>
                </c:pt>
                <c:pt idx="33348">
                  <c:v>6.1680190000000001</c:v>
                </c:pt>
                <c:pt idx="33349">
                  <c:v>6.169683</c:v>
                </c:pt>
                <c:pt idx="33350">
                  <c:v>6.1683669999999999</c:v>
                </c:pt>
                <c:pt idx="33351">
                  <c:v>6.1688869999999998</c:v>
                </c:pt>
                <c:pt idx="33352">
                  <c:v>6.1705589999999999</c:v>
                </c:pt>
                <c:pt idx="33353">
                  <c:v>6.1682490000000003</c:v>
                </c:pt>
                <c:pt idx="33354">
                  <c:v>6.1655300000000004</c:v>
                </c:pt>
                <c:pt idx="33355">
                  <c:v>6.168107</c:v>
                </c:pt>
                <c:pt idx="33356">
                  <c:v>6.1691479999999999</c:v>
                </c:pt>
                <c:pt idx="33357">
                  <c:v>6.1697559999999996</c:v>
                </c:pt>
                <c:pt idx="33358">
                  <c:v>6.1739829999999998</c:v>
                </c:pt>
                <c:pt idx="33359">
                  <c:v>6.1751940000000003</c:v>
                </c:pt>
                <c:pt idx="33360">
                  <c:v>6.171176</c:v>
                </c:pt>
                <c:pt idx="33361">
                  <c:v>6.1705019999999999</c:v>
                </c:pt>
                <c:pt idx="33362">
                  <c:v>6.1758689999999996</c:v>
                </c:pt>
                <c:pt idx="33363">
                  <c:v>6.1766750000000004</c:v>
                </c:pt>
                <c:pt idx="33364">
                  <c:v>6.172428</c:v>
                </c:pt>
                <c:pt idx="33365">
                  <c:v>6.1694500000000003</c:v>
                </c:pt>
                <c:pt idx="33366">
                  <c:v>6.1696289999999996</c:v>
                </c:pt>
                <c:pt idx="33367">
                  <c:v>6.1705569999999996</c:v>
                </c:pt>
                <c:pt idx="33368">
                  <c:v>6.1719730000000004</c:v>
                </c:pt>
                <c:pt idx="33369">
                  <c:v>6.1736800000000001</c:v>
                </c:pt>
                <c:pt idx="33370">
                  <c:v>6.1757869999999997</c:v>
                </c:pt>
                <c:pt idx="33371">
                  <c:v>6.1760039999999998</c:v>
                </c:pt>
                <c:pt idx="33372">
                  <c:v>6.1733370000000001</c:v>
                </c:pt>
                <c:pt idx="33373">
                  <c:v>6.1723619999999997</c:v>
                </c:pt>
                <c:pt idx="33374">
                  <c:v>6.1712280000000002</c:v>
                </c:pt>
                <c:pt idx="33375">
                  <c:v>6.1721089999999998</c:v>
                </c:pt>
                <c:pt idx="33376">
                  <c:v>6.1724059999999996</c:v>
                </c:pt>
                <c:pt idx="33377">
                  <c:v>6.1699260000000002</c:v>
                </c:pt>
                <c:pt idx="33378">
                  <c:v>6.1735910000000001</c:v>
                </c:pt>
                <c:pt idx="33379">
                  <c:v>6.1773899999999999</c:v>
                </c:pt>
                <c:pt idx="33380">
                  <c:v>6.1785889999999997</c:v>
                </c:pt>
                <c:pt idx="33381">
                  <c:v>6.1856989999999996</c:v>
                </c:pt>
                <c:pt idx="33382">
                  <c:v>6.1861230000000003</c:v>
                </c:pt>
                <c:pt idx="33383">
                  <c:v>6.178839</c:v>
                </c:pt>
                <c:pt idx="33384">
                  <c:v>6.1805380000000003</c:v>
                </c:pt>
                <c:pt idx="33385">
                  <c:v>6.1844869999999998</c:v>
                </c:pt>
                <c:pt idx="33386">
                  <c:v>6.184196</c:v>
                </c:pt>
                <c:pt idx="33387">
                  <c:v>6.1833679999999998</c:v>
                </c:pt>
                <c:pt idx="33388">
                  <c:v>6.1850290000000001</c:v>
                </c:pt>
                <c:pt idx="33389">
                  <c:v>6.1864509999999999</c:v>
                </c:pt>
                <c:pt idx="33390">
                  <c:v>6.1824630000000003</c:v>
                </c:pt>
                <c:pt idx="33391">
                  <c:v>6.1793120000000004</c:v>
                </c:pt>
                <c:pt idx="33392">
                  <c:v>6.1783330000000003</c:v>
                </c:pt>
                <c:pt idx="33393">
                  <c:v>6.1782510000000004</c:v>
                </c:pt>
                <c:pt idx="33394">
                  <c:v>6.1809399999999997</c:v>
                </c:pt>
                <c:pt idx="33395">
                  <c:v>6.184844</c:v>
                </c:pt>
                <c:pt idx="33396">
                  <c:v>6.1874330000000004</c:v>
                </c:pt>
                <c:pt idx="33397">
                  <c:v>6.1868449999999999</c:v>
                </c:pt>
                <c:pt idx="33398">
                  <c:v>6.1861579999999998</c:v>
                </c:pt>
                <c:pt idx="33399">
                  <c:v>6.185295</c:v>
                </c:pt>
                <c:pt idx="33400">
                  <c:v>6.1840299999999999</c:v>
                </c:pt>
                <c:pt idx="33401">
                  <c:v>6.1869059999999996</c:v>
                </c:pt>
                <c:pt idx="33402">
                  <c:v>6.1888750000000003</c:v>
                </c:pt>
                <c:pt idx="33403">
                  <c:v>6.1892969999999998</c:v>
                </c:pt>
                <c:pt idx="33404">
                  <c:v>6.1891970000000001</c:v>
                </c:pt>
                <c:pt idx="33405">
                  <c:v>6.1894539999999996</c:v>
                </c:pt>
                <c:pt idx="33406">
                  <c:v>6.191967</c:v>
                </c:pt>
                <c:pt idx="33407">
                  <c:v>6.1908859999999999</c:v>
                </c:pt>
                <c:pt idx="33408">
                  <c:v>6.1865050000000004</c:v>
                </c:pt>
                <c:pt idx="33409">
                  <c:v>6.1885440000000003</c:v>
                </c:pt>
                <c:pt idx="33410">
                  <c:v>6.1932900000000002</c:v>
                </c:pt>
                <c:pt idx="33411">
                  <c:v>6.1926769999999998</c:v>
                </c:pt>
                <c:pt idx="33412">
                  <c:v>6.192304</c:v>
                </c:pt>
                <c:pt idx="33413">
                  <c:v>6.1929930000000004</c:v>
                </c:pt>
                <c:pt idx="33414">
                  <c:v>6.1930129999999997</c:v>
                </c:pt>
                <c:pt idx="33415">
                  <c:v>6.193435</c:v>
                </c:pt>
                <c:pt idx="33416">
                  <c:v>6.1932739999999997</c:v>
                </c:pt>
                <c:pt idx="33417">
                  <c:v>6.1938319999999996</c:v>
                </c:pt>
                <c:pt idx="33418">
                  <c:v>6.1942159999999999</c:v>
                </c:pt>
                <c:pt idx="33419">
                  <c:v>6.1908279999999998</c:v>
                </c:pt>
                <c:pt idx="33420">
                  <c:v>6.1939510000000002</c:v>
                </c:pt>
                <c:pt idx="33421">
                  <c:v>6.1981799999999998</c:v>
                </c:pt>
                <c:pt idx="33422">
                  <c:v>6.1922309999999996</c:v>
                </c:pt>
                <c:pt idx="33423">
                  <c:v>6.1903990000000002</c:v>
                </c:pt>
                <c:pt idx="33424">
                  <c:v>6.1948639999999999</c:v>
                </c:pt>
                <c:pt idx="33425">
                  <c:v>6.1945870000000003</c:v>
                </c:pt>
                <c:pt idx="33426">
                  <c:v>6.1960389999999999</c:v>
                </c:pt>
                <c:pt idx="33427">
                  <c:v>6.2007070000000004</c:v>
                </c:pt>
                <c:pt idx="33428">
                  <c:v>6.197743</c:v>
                </c:pt>
                <c:pt idx="33429">
                  <c:v>6.19299</c:v>
                </c:pt>
                <c:pt idx="33430">
                  <c:v>6.1939780000000004</c:v>
                </c:pt>
                <c:pt idx="33431">
                  <c:v>6.1955629999999999</c:v>
                </c:pt>
                <c:pt idx="33432">
                  <c:v>6.1957779999999998</c:v>
                </c:pt>
                <c:pt idx="33433">
                  <c:v>6.1930189999999996</c:v>
                </c:pt>
                <c:pt idx="33434">
                  <c:v>6.1894780000000003</c:v>
                </c:pt>
                <c:pt idx="33435">
                  <c:v>6.1901169999999999</c:v>
                </c:pt>
                <c:pt idx="33436">
                  <c:v>6.1943869999999999</c:v>
                </c:pt>
                <c:pt idx="33437">
                  <c:v>6.1956340000000001</c:v>
                </c:pt>
                <c:pt idx="33438">
                  <c:v>6.1912209999999996</c:v>
                </c:pt>
                <c:pt idx="33439">
                  <c:v>6.1894210000000003</c:v>
                </c:pt>
                <c:pt idx="33440">
                  <c:v>6.1948980000000002</c:v>
                </c:pt>
                <c:pt idx="33441">
                  <c:v>6.1988320000000003</c:v>
                </c:pt>
                <c:pt idx="33442">
                  <c:v>6.1983170000000003</c:v>
                </c:pt>
                <c:pt idx="33443">
                  <c:v>6.1977729999999998</c:v>
                </c:pt>
                <c:pt idx="33444">
                  <c:v>6.198366</c:v>
                </c:pt>
                <c:pt idx="33445">
                  <c:v>6.1991839999999998</c:v>
                </c:pt>
                <c:pt idx="33446">
                  <c:v>6.1974819999999999</c:v>
                </c:pt>
                <c:pt idx="33447">
                  <c:v>6.1958609999999998</c:v>
                </c:pt>
                <c:pt idx="33448">
                  <c:v>6.1964350000000001</c:v>
                </c:pt>
                <c:pt idx="33449">
                  <c:v>6.1983990000000002</c:v>
                </c:pt>
                <c:pt idx="33450">
                  <c:v>6.2004580000000002</c:v>
                </c:pt>
                <c:pt idx="33451">
                  <c:v>6.1998239999999996</c:v>
                </c:pt>
                <c:pt idx="33452">
                  <c:v>6.1972170000000002</c:v>
                </c:pt>
                <c:pt idx="33453">
                  <c:v>6.1971790000000002</c:v>
                </c:pt>
                <c:pt idx="33454">
                  <c:v>6.2013749999999996</c:v>
                </c:pt>
                <c:pt idx="33455">
                  <c:v>6.2030380000000003</c:v>
                </c:pt>
                <c:pt idx="33456">
                  <c:v>6.1987040000000002</c:v>
                </c:pt>
                <c:pt idx="33457">
                  <c:v>6.1991870000000002</c:v>
                </c:pt>
                <c:pt idx="33458">
                  <c:v>6.2011609999999999</c:v>
                </c:pt>
                <c:pt idx="33459">
                  <c:v>6.1957550000000001</c:v>
                </c:pt>
                <c:pt idx="33460">
                  <c:v>6.1962570000000001</c:v>
                </c:pt>
                <c:pt idx="33461">
                  <c:v>6.202483</c:v>
                </c:pt>
                <c:pt idx="33462">
                  <c:v>6.1990309999999997</c:v>
                </c:pt>
                <c:pt idx="33463">
                  <c:v>6.1971800000000004</c:v>
                </c:pt>
                <c:pt idx="33464">
                  <c:v>6.2026479999999999</c:v>
                </c:pt>
                <c:pt idx="33465">
                  <c:v>6.2007329999999996</c:v>
                </c:pt>
                <c:pt idx="33466">
                  <c:v>6.1977609999999999</c:v>
                </c:pt>
                <c:pt idx="33467">
                  <c:v>6.2017199999999999</c:v>
                </c:pt>
                <c:pt idx="33468">
                  <c:v>6.2029529999999999</c:v>
                </c:pt>
                <c:pt idx="33469">
                  <c:v>6.20052</c:v>
                </c:pt>
                <c:pt idx="33470">
                  <c:v>6.2020499999999998</c:v>
                </c:pt>
                <c:pt idx="33471">
                  <c:v>6.2045409999999999</c:v>
                </c:pt>
                <c:pt idx="33472">
                  <c:v>6.2030859999999999</c:v>
                </c:pt>
                <c:pt idx="33473">
                  <c:v>6.2035039999999997</c:v>
                </c:pt>
                <c:pt idx="33474">
                  <c:v>6.2018659999999999</c:v>
                </c:pt>
                <c:pt idx="33475">
                  <c:v>6.1964730000000001</c:v>
                </c:pt>
                <c:pt idx="33476">
                  <c:v>6.198264</c:v>
                </c:pt>
                <c:pt idx="33477">
                  <c:v>6.2049209999999997</c:v>
                </c:pt>
                <c:pt idx="33478">
                  <c:v>6.2070480000000003</c:v>
                </c:pt>
                <c:pt idx="33479">
                  <c:v>6.210026</c:v>
                </c:pt>
                <c:pt idx="33480">
                  <c:v>6.2157010000000001</c:v>
                </c:pt>
                <c:pt idx="33481">
                  <c:v>6.2120280000000001</c:v>
                </c:pt>
                <c:pt idx="33482">
                  <c:v>6.202922</c:v>
                </c:pt>
                <c:pt idx="33483">
                  <c:v>6.2030240000000001</c:v>
                </c:pt>
                <c:pt idx="33484">
                  <c:v>6.2098550000000001</c:v>
                </c:pt>
                <c:pt idx="33485">
                  <c:v>6.2102550000000001</c:v>
                </c:pt>
                <c:pt idx="33486">
                  <c:v>6.2088609999999997</c:v>
                </c:pt>
                <c:pt idx="33487">
                  <c:v>6.212358</c:v>
                </c:pt>
                <c:pt idx="33488">
                  <c:v>6.2114419999999999</c:v>
                </c:pt>
                <c:pt idx="33489">
                  <c:v>6.2098969999999998</c:v>
                </c:pt>
                <c:pt idx="33490">
                  <c:v>6.2111840000000003</c:v>
                </c:pt>
                <c:pt idx="33491">
                  <c:v>6.2101579999999998</c:v>
                </c:pt>
                <c:pt idx="33492">
                  <c:v>6.2092099999999997</c:v>
                </c:pt>
                <c:pt idx="33493">
                  <c:v>6.2099549999999999</c:v>
                </c:pt>
                <c:pt idx="33494">
                  <c:v>6.2120740000000003</c:v>
                </c:pt>
                <c:pt idx="33495">
                  <c:v>6.210045</c:v>
                </c:pt>
                <c:pt idx="33496">
                  <c:v>6.20228</c:v>
                </c:pt>
                <c:pt idx="33497">
                  <c:v>6.1992289999999999</c:v>
                </c:pt>
                <c:pt idx="33498">
                  <c:v>6.2042529999999996</c:v>
                </c:pt>
                <c:pt idx="33499">
                  <c:v>6.2089210000000001</c:v>
                </c:pt>
                <c:pt idx="33500">
                  <c:v>6.2097860000000003</c:v>
                </c:pt>
                <c:pt idx="33501">
                  <c:v>6.2082879999999996</c:v>
                </c:pt>
                <c:pt idx="33502">
                  <c:v>6.2074259999999999</c:v>
                </c:pt>
                <c:pt idx="33503">
                  <c:v>6.210337</c:v>
                </c:pt>
                <c:pt idx="33504">
                  <c:v>6.2122640000000002</c:v>
                </c:pt>
                <c:pt idx="33505">
                  <c:v>6.2132170000000002</c:v>
                </c:pt>
                <c:pt idx="33506">
                  <c:v>6.2120680000000004</c:v>
                </c:pt>
                <c:pt idx="33507">
                  <c:v>6.209041</c:v>
                </c:pt>
                <c:pt idx="33508">
                  <c:v>6.2114750000000001</c:v>
                </c:pt>
                <c:pt idx="33509">
                  <c:v>6.2122510000000002</c:v>
                </c:pt>
                <c:pt idx="33510">
                  <c:v>6.2093610000000004</c:v>
                </c:pt>
                <c:pt idx="33511">
                  <c:v>6.2115020000000003</c:v>
                </c:pt>
                <c:pt idx="33512">
                  <c:v>6.2130089999999996</c:v>
                </c:pt>
                <c:pt idx="33513">
                  <c:v>6.2099789999999997</c:v>
                </c:pt>
                <c:pt idx="33514">
                  <c:v>6.21218</c:v>
                </c:pt>
                <c:pt idx="33515">
                  <c:v>6.2156969999999996</c:v>
                </c:pt>
                <c:pt idx="33516">
                  <c:v>6.2088999999999999</c:v>
                </c:pt>
                <c:pt idx="33517">
                  <c:v>6.2082369999999996</c:v>
                </c:pt>
                <c:pt idx="33518">
                  <c:v>6.2148960000000004</c:v>
                </c:pt>
                <c:pt idx="33519">
                  <c:v>6.2110399999999997</c:v>
                </c:pt>
                <c:pt idx="33520">
                  <c:v>6.2074740000000004</c:v>
                </c:pt>
                <c:pt idx="33521">
                  <c:v>6.2105389999999998</c:v>
                </c:pt>
                <c:pt idx="33522">
                  <c:v>6.2090329999999998</c:v>
                </c:pt>
                <c:pt idx="33523">
                  <c:v>6.207039</c:v>
                </c:pt>
                <c:pt idx="33524">
                  <c:v>6.2108800000000004</c:v>
                </c:pt>
                <c:pt idx="33525">
                  <c:v>6.2137180000000001</c:v>
                </c:pt>
                <c:pt idx="33526">
                  <c:v>6.2141409999999997</c:v>
                </c:pt>
                <c:pt idx="33527">
                  <c:v>6.2183599999999997</c:v>
                </c:pt>
                <c:pt idx="33528">
                  <c:v>6.2218540000000004</c:v>
                </c:pt>
                <c:pt idx="33529">
                  <c:v>6.2221679999999999</c:v>
                </c:pt>
                <c:pt idx="33530">
                  <c:v>6.2250930000000002</c:v>
                </c:pt>
                <c:pt idx="33531">
                  <c:v>6.2235199999999997</c:v>
                </c:pt>
                <c:pt idx="33532">
                  <c:v>6.2182930000000001</c:v>
                </c:pt>
                <c:pt idx="33533">
                  <c:v>6.2193630000000004</c:v>
                </c:pt>
                <c:pt idx="33534">
                  <c:v>6.2213599999999998</c:v>
                </c:pt>
                <c:pt idx="33535">
                  <c:v>6.2204430000000004</c:v>
                </c:pt>
                <c:pt idx="33536">
                  <c:v>6.2210900000000002</c:v>
                </c:pt>
                <c:pt idx="33537">
                  <c:v>6.2202270000000004</c:v>
                </c:pt>
                <c:pt idx="33538">
                  <c:v>6.2196540000000002</c:v>
                </c:pt>
                <c:pt idx="33539">
                  <c:v>6.2204119999999996</c:v>
                </c:pt>
                <c:pt idx="33540">
                  <c:v>6.2168279999999996</c:v>
                </c:pt>
                <c:pt idx="33541">
                  <c:v>6.2155370000000003</c:v>
                </c:pt>
                <c:pt idx="33542">
                  <c:v>6.2191409999999996</c:v>
                </c:pt>
                <c:pt idx="33543">
                  <c:v>6.219506</c:v>
                </c:pt>
                <c:pt idx="33544">
                  <c:v>6.2206640000000002</c:v>
                </c:pt>
                <c:pt idx="33545">
                  <c:v>6.222073</c:v>
                </c:pt>
                <c:pt idx="33546">
                  <c:v>6.2192920000000003</c:v>
                </c:pt>
                <c:pt idx="33547">
                  <c:v>6.2178199999999997</c:v>
                </c:pt>
                <c:pt idx="33548">
                  <c:v>6.218102</c:v>
                </c:pt>
                <c:pt idx="33549">
                  <c:v>6.218763</c:v>
                </c:pt>
                <c:pt idx="33550">
                  <c:v>6.2176130000000001</c:v>
                </c:pt>
                <c:pt idx="33551">
                  <c:v>6.2175599999999998</c:v>
                </c:pt>
                <c:pt idx="33552">
                  <c:v>6.2161010000000001</c:v>
                </c:pt>
                <c:pt idx="33553">
                  <c:v>6.213069</c:v>
                </c:pt>
                <c:pt idx="33554">
                  <c:v>6.2195010000000002</c:v>
                </c:pt>
                <c:pt idx="33555">
                  <c:v>6.2246649999999999</c:v>
                </c:pt>
                <c:pt idx="33556">
                  <c:v>6.2186779999999997</c:v>
                </c:pt>
                <c:pt idx="33557">
                  <c:v>6.216475</c:v>
                </c:pt>
                <c:pt idx="33558">
                  <c:v>6.2191470000000004</c:v>
                </c:pt>
                <c:pt idx="33559">
                  <c:v>6.2171770000000004</c:v>
                </c:pt>
                <c:pt idx="33560">
                  <c:v>6.2162050000000004</c:v>
                </c:pt>
                <c:pt idx="33561">
                  <c:v>6.2204129999999997</c:v>
                </c:pt>
                <c:pt idx="33562">
                  <c:v>6.2215660000000002</c:v>
                </c:pt>
                <c:pt idx="33563">
                  <c:v>6.2186070000000004</c:v>
                </c:pt>
                <c:pt idx="33564">
                  <c:v>6.2187479999999997</c:v>
                </c:pt>
                <c:pt idx="33565">
                  <c:v>6.2204800000000002</c:v>
                </c:pt>
                <c:pt idx="33566">
                  <c:v>6.22065</c:v>
                </c:pt>
                <c:pt idx="33567">
                  <c:v>6.2210299999999998</c:v>
                </c:pt>
                <c:pt idx="33568">
                  <c:v>6.2202299999999999</c:v>
                </c:pt>
                <c:pt idx="33569">
                  <c:v>6.2205820000000003</c:v>
                </c:pt>
                <c:pt idx="33570">
                  <c:v>6.2233429999999998</c:v>
                </c:pt>
                <c:pt idx="33571">
                  <c:v>6.222423</c:v>
                </c:pt>
                <c:pt idx="33572">
                  <c:v>6.2206239999999999</c:v>
                </c:pt>
                <c:pt idx="33573">
                  <c:v>6.2246829999999997</c:v>
                </c:pt>
                <c:pt idx="33574">
                  <c:v>6.2285839999999997</c:v>
                </c:pt>
                <c:pt idx="33575">
                  <c:v>6.2278250000000002</c:v>
                </c:pt>
                <c:pt idx="33576">
                  <c:v>6.2283929999999996</c:v>
                </c:pt>
                <c:pt idx="33577">
                  <c:v>6.2301380000000002</c:v>
                </c:pt>
                <c:pt idx="33578">
                  <c:v>6.231204</c:v>
                </c:pt>
                <c:pt idx="33579">
                  <c:v>6.2335510000000003</c:v>
                </c:pt>
                <c:pt idx="33580">
                  <c:v>6.2321879999999998</c:v>
                </c:pt>
                <c:pt idx="33581">
                  <c:v>6.2284439999999996</c:v>
                </c:pt>
                <c:pt idx="33582">
                  <c:v>6.229247</c:v>
                </c:pt>
                <c:pt idx="33583">
                  <c:v>6.2310100000000004</c:v>
                </c:pt>
                <c:pt idx="33584">
                  <c:v>6.2323750000000002</c:v>
                </c:pt>
                <c:pt idx="33585">
                  <c:v>6.2349649999999999</c:v>
                </c:pt>
                <c:pt idx="33586">
                  <c:v>6.2334519999999998</c:v>
                </c:pt>
                <c:pt idx="33587">
                  <c:v>6.2309049999999999</c:v>
                </c:pt>
                <c:pt idx="33588">
                  <c:v>6.2320929999999999</c:v>
                </c:pt>
                <c:pt idx="33589">
                  <c:v>6.2387600000000001</c:v>
                </c:pt>
                <c:pt idx="33590">
                  <c:v>6.2403829999999996</c:v>
                </c:pt>
                <c:pt idx="33591">
                  <c:v>6.2364850000000001</c:v>
                </c:pt>
                <c:pt idx="33592">
                  <c:v>6.2378900000000002</c:v>
                </c:pt>
                <c:pt idx="33593">
                  <c:v>6.2372509999999997</c:v>
                </c:pt>
                <c:pt idx="33594">
                  <c:v>6.2345879999999996</c:v>
                </c:pt>
                <c:pt idx="33595">
                  <c:v>6.2382249999999999</c:v>
                </c:pt>
                <c:pt idx="33596">
                  <c:v>6.2419219999999997</c:v>
                </c:pt>
                <c:pt idx="33597">
                  <c:v>6.2404700000000002</c:v>
                </c:pt>
                <c:pt idx="33598">
                  <c:v>6.2385409999999997</c:v>
                </c:pt>
                <c:pt idx="33599">
                  <c:v>6.2373880000000002</c:v>
                </c:pt>
                <c:pt idx="33600">
                  <c:v>6.238092</c:v>
                </c:pt>
                <c:pt idx="33601">
                  <c:v>6.2370970000000003</c:v>
                </c:pt>
                <c:pt idx="33602">
                  <c:v>6.231941</c:v>
                </c:pt>
                <c:pt idx="33603">
                  <c:v>6.2352489999999996</c:v>
                </c:pt>
                <c:pt idx="33604">
                  <c:v>6.2416809999999998</c:v>
                </c:pt>
                <c:pt idx="33605">
                  <c:v>6.2393409999999996</c:v>
                </c:pt>
                <c:pt idx="33606">
                  <c:v>6.237832</c:v>
                </c:pt>
                <c:pt idx="33607">
                  <c:v>6.2404400000000004</c:v>
                </c:pt>
                <c:pt idx="33608">
                  <c:v>6.2382299999999997</c:v>
                </c:pt>
                <c:pt idx="33609">
                  <c:v>6.236154</c:v>
                </c:pt>
                <c:pt idx="33610">
                  <c:v>6.2393919999999996</c:v>
                </c:pt>
                <c:pt idx="33611">
                  <c:v>6.2408159999999997</c:v>
                </c:pt>
                <c:pt idx="33612">
                  <c:v>6.2354320000000003</c:v>
                </c:pt>
                <c:pt idx="33613">
                  <c:v>6.2326350000000001</c:v>
                </c:pt>
                <c:pt idx="33614">
                  <c:v>6.236027</c:v>
                </c:pt>
                <c:pt idx="33615">
                  <c:v>6.2372329999999998</c:v>
                </c:pt>
                <c:pt idx="33616">
                  <c:v>6.2354370000000001</c:v>
                </c:pt>
                <c:pt idx="33617">
                  <c:v>6.2365630000000003</c:v>
                </c:pt>
                <c:pt idx="33618">
                  <c:v>6.2385900000000003</c:v>
                </c:pt>
                <c:pt idx="33619">
                  <c:v>6.2404909999999996</c:v>
                </c:pt>
                <c:pt idx="33620">
                  <c:v>6.2410259999999997</c:v>
                </c:pt>
                <c:pt idx="33621">
                  <c:v>6.2349480000000002</c:v>
                </c:pt>
                <c:pt idx="33622">
                  <c:v>6.2298809999999998</c:v>
                </c:pt>
                <c:pt idx="33623">
                  <c:v>6.2322119999999996</c:v>
                </c:pt>
                <c:pt idx="33624">
                  <c:v>6.2375090000000002</c:v>
                </c:pt>
                <c:pt idx="33625">
                  <c:v>6.238537</c:v>
                </c:pt>
                <c:pt idx="33626">
                  <c:v>6.2375429999999996</c:v>
                </c:pt>
                <c:pt idx="33627">
                  <c:v>6.2391480000000001</c:v>
                </c:pt>
                <c:pt idx="33628">
                  <c:v>6.2393049999999999</c:v>
                </c:pt>
                <c:pt idx="33629">
                  <c:v>6.240094</c:v>
                </c:pt>
                <c:pt idx="33630">
                  <c:v>6.2390720000000002</c:v>
                </c:pt>
                <c:pt idx="33631">
                  <c:v>6.236504</c:v>
                </c:pt>
                <c:pt idx="33632">
                  <c:v>6.2394569999999998</c:v>
                </c:pt>
                <c:pt idx="33633">
                  <c:v>6.2402259999999998</c:v>
                </c:pt>
                <c:pt idx="33634">
                  <c:v>6.2375970000000001</c:v>
                </c:pt>
                <c:pt idx="33635">
                  <c:v>6.2419450000000003</c:v>
                </c:pt>
                <c:pt idx="33636">
                  <c:v>6.2453399999999997</c:v>
                </c:pt>
                <c:pt idx="33637">
                  <c:v>6.2396599999999998</c:v>
                </c:pt>
                <c:pt idx="33638">
                  <c:v>6.2379540000000002</c:v>
                </c:pt>
                <c:pt idx="33639">
                  <c:v>6.2411770000000004</c:v>
                </c:pt>
                <c:pt idx="33640">
                  <c:v>6.2386929999999996</c:v>
                </c:pt>
                <c:pt idx="33641">
                  <c:v>6.2351900000000002</c:v>
                </c:pt>
                <c:pt idx="33642">
                  <c:v>6.23855</c:v>
                </c:pt>
                <c:pt idx="33643">
                  <c:v>6.2423479999999998</c:v>
                </c:pt>
                <c:pt idx="33644">
                  <c:v>6.2410009999999998</c:v>
                </c:pt>
                <c:pt idx="33645">
                  <c:v>6.2420939999999998</c:v>
                </c:pt>
                <c:pt idx="33646">
                  <c:v>6.2425889999999997</c:v>
                </c:pt>
                <c:pt idx="33647">
                  <c:v>6.2378179999999999</c:v>
                </c:pt>
                <c:pt idx="33648">
                  <c:v>6.238823</c:v>
                </c:pt>
                <c:pt idx="33649">
                  <c:v>6.2433170000000002</c:v>
                </c:pt>
                <c:pt idx="33650">
                  <c:v>6.2405480000000004</c:v>
                </c:pt>
                <c:pt idx="33651">
                  <c:v>6.2397070000000001</c:v>
                </c:pt>
                <c:pt idx="33652">
                  <c:v>6.2431029999999996</c:v>
                </c:pt>
                <c:pt idx="33653">
                  <c:v>6.2442679999999999</c:v>
                </c:pt>
                <c:pt idx="33654">
                  <c:v>6.2446190000000001</c:v>
                </c:pt>
                <c:pt idx="33655">
                  <c:v>6.2452319999999997</c:v>
                </c:pt>
                <c:pt idx="33656">
                  <c:v>6.2411620000000001</c:v>
                </c:pt>
                <c:pt idx="33657">
                  <c:v>6.2387309999999996</c:v>
                </c:pt>
                <c:pt idx="33658">
                  <c:v>6.2449240000000001</c:v>
                </c:pt>
                <c:pt idx="33659">
                  <c:v>6.2473210000000003</c:v>
                </c:pt>
                <c:pt idx="33660">
                  <c:v>6.2416400000000003</c:v>
                </c:pt>
                <c:pt idx="33661">
                  <c:v>6.2446339999999996</c:v>
                </c:pt>
                <c:pt idx="33662">
                  <c:v>6.2483399999999998</c:v>
                </c:pt>
                <c:pt idx="33663">
                  <c:v>6.2432699999999999</c:v>
                </c:pt>
                <c:pt idx="33664">
                  <c:v>6.2448090000000001</c:v>
                </c:pt>
                <c:pt idx="33665">
                  <c:v>6.2509750000000004</c:v>
                </c:pt>
                <c:pt idx="33666">
                  <c:v>6.2482519999999999</c:v>
                </c:pt>
                <c:pt idx="33667">
                  <c:v>6.2440160000000002</c:v>
                </c:pt>
                <c:pt idx="33668">
                  <c:v>6.2449839999999996</c:v>
                </c:pt>
                <c:pt idx="33669">
                  <c:v>6.2453339999999997</c:v>
                </c:pt>
                <c:pt idx="33670">
                  <c:v>6.2462309999999999</c:v>
                </c:pt>
                <c:pt idx="33671">
                  <c:v>6.2483909999999998</c:v>
                </c:pt>
                <c:pt idx="33672">
                  <c:v>6.2491029999999999</c:v>
                </c:pt>
                <c:pt idx="33673">
                  <c:v>6.2485460000000002</c:v>
                </c:pt>
                <c:pt idx="33674">
                  <c:v>6.2510760000000003</c:v>
                </c:pt>
                <c:pt idx="33675">
                  <c:v>6.2541440000000001</c:v>
                </c:pt>
                <c:pt idx="33676">
                  <c:v>6.2527160000000004</c:v>
                </c:pt>
                <c:pt idx="33677">
                  <c:v>6.2534140000000003</c:v>
                </c:pt>
                <c:pt idx="33678">
                  <c:v>6.2550749999999997</c:v>
                </c:pt>
                <c:pt idx="33679">
                  <c:v>6.256405</c:v>
                </c:pt>
                <c:pt idx="33680">
                  <c:v>6.2583320000000002</c:v>
                </c:pt>
                <c:pt idx="33681">
                  <c:v>6.2568799999999998</c:v>
                </c:pt>
                <c:pt idx="33682">
                  <c:v>6.2533919999999998</c:v>
                </c:pt>
                <c:pt idx="33683">
                  <c:v>6.2535869999999996</c:v>
                </c:pt>
                <c:pt idx="33684">
                  <c:v>6.2569119999999998</c:v>
                </c:pt>
                <c:pt idx="33685">
                  <c:v>6.2579929999999999</c:v>
                </c:pt>
                <c:pt idx="33686">
                  <c:v>6.2552079999999997</c:v>
                </c:pt>
                <c:pt idx="33687">
                  <c:v>6.2536360000000002</c:v>
                </c:pt>
                <c:pt idx="33688">
                  <c:v>6.2544550000000001</c:v>
                </c:pt>
                <c:pt idx="33689">
                  <c:v>6.2546569999999999</c:v>
                </c:pt>
                <c:pt idx="33690">
                  <c:v>6.2544029999999999</c:v>
                </c:pt>
                <c:pt idx="33691">
                  <c:v>6.2559589999999998</c:v>
                </c:pt>
                <c:pt idx="33692">
                  <c:v>6.2571580000000004</c:v>
                </c:pt>
                <c:pt idx="33693">
                  <c:v>6.255115</c:v>
                </c:pt>
                <c:pt idx="33694">
                  <c:v>6.2536329999999998</c:v>
                </c:pt>
                <c:pt idx="33695">
                  <c:v>6.2550939999999997</c:v>
                </c:pt>
                <c:pt idx="33696">
                  <c:v>6.2568440000000001</c:v>
                </c:pt>
                <c:pt idx="33697">
                  <c:v>6.2540690000000003</c:v>
                </c:pt>
                <c:pt idx="33698">
                  <c:v>6.2507999999999999</c:v>
                </c:pt>
                <c:pt idx="33699">
                  <c:v>6.2506110000000001</c:v>
                </c:pt>
                <c:pt idx="33700">
                  <c:v>6.2506969999999997</c:v>
                </c:pt>
                <c:pt idx="33701">
                  <c:v>6.2534619999999999</c:v>
                </c:pt>
                <c:pt idx="33702">
                  <c:v>6.2539040000000004</c:v>
                </c:pt>
                <c:pt idx="33703">
                  <c:v>6.248723</c:v>
                </c:pt>
                <c:pt idx="33704">
                  <c:v>6.2436499999999997</c:v>
                </c:pt>
                <c:pt idx="33705">
                  <c:v>6.2449009999999996</c:v>
                </c:pt>
                <c:pt idx="33706">
                  <c:v>6.2503000000000002</c:v>
                </c:pt>
                <c:pt idx="33707">
                  <c:v>6.2511640000000002</c:v>
                </c:pt>
                <c:pt idx="33708">
                  <c:v>6.2517139999999998</c:v>
                </c:pt>
                <c:pt idx="33709">
                  <c:v>6.2556409999999998</c:v>
                </c:pt>
                <c:pt idx="33710">
                  <c:v>6.256818</c:v>
                </c:pt>
                <c:pt idx="33711">
                  <c:v>6.2584059999999999</c:v>
                </c:pt>
                <c:pt idx="33712">
                  <c:v>6.2578579999999997</c:v>
                </c:pt>
                <c:pt idx="33713">
                  <c:v>6.2548310000000003</c:v>
                </c:pt>
                <c:pt idx="33714">
                  <c:v>6.2558800000000003</c:v>
                </c:pt>
                <c:pt idx="33715">
                  <c:v>6.2612880000000004</c:v>
                </c:pt>
                <c:pt idx="33716">
                  <c:v>6.262499</c:v>
                </c:pt>
                <c:pt idx="33717">
                  <c:v>6.260097</c:v>
                </c:pt>
                <c:pt idx="33718">
                  <c:v>6.260167</c:v>
                </c:pt>
                <c:pt idx="33719">
                  <c:v>6.2583690000000001</c:v>
                </c:pt>
                <c:pt idx="33720">
                  <c:v>6.2565790000000003</c:v>
                </c:pt>
                <c:pt idx="33721">
                  <c:v>6.2585329999999999</c:v>
                </c:pt>
                <c:pt idx="33722">
                  <c:v>6.259646</c:v>
                </c:pt>
                <c:pt idx="33723">
                  <c:v>6.2587060000000001</c:v>
                </c:pt>
                <c:pt idx="33724">
                  <c:v>6.2584910000000002</c:v>
                </c:pt>
                <c:pt idx="33725">
                  <c:v>6.260955</c:v>
                </c:pt>
                <c:pt idx="33726">
                  <c:v>6.263401</c:v>
                </c:pt>
                <c:pt idx="33727">
                  <c:v>6.2626429999999997</c:v>
                </c:pt>
                <c:pt idx="33728">
                  <c:v>6.2598180000000001</c:v>
                </c:pt>
                <c:pt idx="33729">
                  <c:v>6.2606270000000004</c:v>
                </c:pt>
                <c:pt idx="33730">
                  <c:v>6.2608759999999997</c:v>
                </c:pt>
                <c:pt idx="33731">
                  <c:v>6.2560840000000004</c:v>
                </c:pt>
                <c:pt idx="33732">
                  <c:v>6.2562819999999997</c:v>
                </c:pt>
                <c:pt idx="33733">
                  <c:v>6.2627519999999999</c:v>
                </c:pt>
                <c:pt idx="33734">
                  <c:v>6.2641099999999996</c:v>
                </c:pt>
                <c:pt idx="33735">
                  <c:v>6.2613370000000002</c:v>
                </c:pt>
                <c:pt idx="33736">
                  <c:v>6.2596350000000003</c:v>
                </c:pt>
                <c:pt idx="33737">
                  <c:v>6.2609269999999997</c:v>
                </c:pt>
                <c:pt idx="33738">
                  <c:v>6.2634749999999997</c:v>
                </c:pt>
                <c:pt idx="33739">
                  <c:v>6.2638350000000003</c:v>
                </c:pt>
                <c:pt idx="33740">
                  <c:v>6.2624979999999999</c:v>
                </c:pt>
                <c:pt idx="33741">
                  <c:v>6.260084</c:v>
                </c:pt>
                <c:pt idx="33742">
                  <c:v>6.2600660000000001</c:v>
                </c:pt>
                <c:pt idx="33743">
                  <c:v>6.2646129999999998</c:v>
                </c:pt>
                <c:pt idx="33744">
                  <c:v>6.2633279999999996</c:v>
                </c:pt>
                <c:pt idx="33745">
                  <c:v>6.2623519999999999</c:v>
                </c:pt>
                <c:pt idx="33746">
                  <c:v>6.2677180000000003</c:v>
                </c:pt>
                <c:pt idx="33747">
                  <c:v>6.2709219999999997</c:v>
                </c:pt>
                <c:pt idx="33748">
                  <c:v>6.2700979999999999</c:v>
                </c:pt>
                <c:pt idx="33749">
                  <c:v>6.2664220000000004</c:v>
                </c:pt>
                <c:pt idx="33750">
                  <c:v>6.263846</c:v>
                </c:pt>
                <c:pt idx="33751">
                  <c:v>6.263814</c:v>
                </c:pt>
                <c:pt idx="33752">
                  <c:v>6.2650579999999998</c:v>
                </c:pt>
                <c:pt idx="33753">
                  <c:v>6.2659440000000002</c:v>
                </c:pt>
                <c:pt idx="33754">
                  <c:v>6.2662230000000001</c:v>
                </c:pt>
                <c:pt idx="33755">
                  <c:v>6.2699509999999998</c:v>
                </c:pt>
                <c:pt idx="33756">
                  <c:v>6.2728099999999998</c:v>
                </c:pt>
                <c:pt idx="33757">
                  <c:v>6.271655</c:v>
                </c:pt>
                <c:pt idx="33758">
                  <c:v>6.2702799999999996</c:v>
                </c:pt>
                <c:pt idx="33759">
                  <c:v>6.2740799999999997</c:v>
                </c:pt>
                <c:pt idx="33760">
                  <c:v>6.2766510000000002</c:v>
                </c:pt>
                <c:pt idx="33761">
                  <c:v>6.2760049999999996</c:v>
                </c:pt>
                <c:pt idx="33762">
                  <c:v>6.2777370000000001</c:v>
                </c:pt>
                <c:pt idx="33763">
                  <c:v>6.2750570000000003</c:v>
                </c:pt>
                <c:pt idx="33764">
                  <c:v>6.2694869999999998</c:v>
                </c:pt>
                <c:pt idx="33765">
                  <c:v>6.2710429999999997</c:v>
                </c:pt>
                <c:pt idx="33766">
                  <c:v>6.2726129999999998</c:v>
                </c:pt>
                <c:pt idx="33767">
                  <c:v>6.2700839999999998</c:v>
                </c:pt>
                <c:pt idx="33768">
                  <c:v>6.2695639999999999</c:v>
                </c:pt>
                <c:pt idx="33769">
                  <c:v>6.270918</c:v>
                </c:pt>
                <c:pt idx="33770">
                  <c:v>6.2705799999999998</c:v>
                </c:pt>
                <c:pt idx="33771">
                  <c:v>6.2705979999999997</c:v>
                </c:pt>
                <c:pt idx="33772">
                  <c:v>6.272208</c:v>
                </c:pt>
                <c:pt idx="33773">
                  <c:v>6.2737720000000001</c:v>
                </c:pt>
                <c:pt idx="33774">
                  <c:v>6.2743440000000001</c:v>
                </c:pt>
                <c:pt idx="33775">
                  <c:v>6.2739649999999996</c:v>
                </c:pt>
                <c:pt idx="33776">
                  <c:v>6.2723279999999999</c:v>
                </c:pt>
                <c:pt idx="33777">
                  <c:v>6.2706119999999999</c:v>
                </c:pt>
                <c:pt idx="33778">
                  <c:v>6.2721679999999997</c:v>
                </c:pt>
                <c:pt idx="33779">
                  <c:v>6.2760610000000003</c:v>
                </c:pt>
                <c:pt idx="33780">
                  <c:v>6.2770130000000002</c:v>
                </c:pt>
                <c:pt idx="33781">
                  <c:v>6.2752119999999998</c:v>
                </c:pt>
                <c:pt idx="33782">
                  <c:v>6.274076</c:v>
                </c:pt>
                <c:pt idx="33783">
                  <c:v>6.2751400000000004</c:v>
                </c:pt>
                <c:pt idx="33784">
                  <c:v>6.2756829999999999</c:v>
                </c:pt>
                <c:pt idx="33785">
                  <c:v>6.2746529999999998</c:v>
                </c:pt>
                <c:pt idx="33786">
                  <c:v>6.2769050000000002</c:v>
                </c:pt>
                <c:pt idx="33787">
                  <c:v>6.2788459999999997</c:v>
                </c:pt>
                <c:pt idx="33788">
                  <c:v>6.275239</c:v>
                </c:pt>
                <c:pt idx="33789">
                  <c:v>6.273015</c:v>
                </c:pt>
                <c:pt idx="33790">
                  <c:v>6.2773320000000004</c:v>
                </c:pt>
                <c:pt idx="33791">
                  <c:v>6.2789140000000003</c:v>
                </c:pt>
                <c:pt idx="33792">
                  <c:v>6.2758330000000004</c:v>
                </c:pt>
                <c:pt idx="33793">
                  <c:v>6.2769300000000001</c:v>
                </c:pt>
                <c:pt idx="33794">
                  <c:v>6.2791709999999998</c:v>
                </c:pt>
                <c:pt idx="33795">
                  <c:v>6.2775540000000003</c:v>
                </c:pt>
                <c:pt idx="33796">
                  <c:v>6.2769349999999999</c:v>
                </c:pt>
                <c:pt idx="33797">
                  <c:v>6.2791100000000002</c:v>
                </c:pt>
                <c:pt idx="33798">
                  <c:v>6.2793109999999999</c:v>
                </c:pt>
                <c:pt idx="33799">
                  <c:v>6.2791309999999996</c:v>
                </c:pt>
                <c:pt idx="33800">
                  <c:v>6.2768879999999996</c:v>
                </c:pt>
                <c:pt idx="33801">
                  <c:v>6.2750510000000004</c:v>
                </c:pt>
                <c:pt idx="33802">
                  <c:v>6.2775429999999997</c:v>
                </c:pt>
                <c:pt idx="33803">
                  <c:v>6.2785169999999999</c:v>
                </c:pt>
                <c:pt idx="33804">
                  <c:v>6.2782200000000001</c:v>
                </c:pt>
                <c:pt idx="33805">
                  <c:v>6.2812910000000004</c:v>
                </c:pt>
                <c:pt idx="33806">
                  <c:v>6.2830890000000004</c:v>
                </c:pt>
                <c:pt idx="33807">
                  <c:v>6.2800339999999997</c:v>
                </c:pt>
                <c:pt idx="33808">
                  <c:v>6.277317</c:v>
                </c:pt>
                <c:pt idx="33809">
                  <c:v>6.2805080000000002</c:v>
                </c:pt>
                <c:pt idx="33810">
                  <c:v>6.2830159999999999</c:v>
                </c:pt>
                <c:pt idx="33811">
                  <c:v>6.2838839999999996</c:v>
                </c:pt>
                <c:pt idx="33812">
                  <c:v>6.2822110000000002</c:v>
                </c:pt>
                <c:pt idx="33813">
                  <c:v>6.2790350000000004</c:v>
                </c:pt>
                <c:pt idx="33814">
                  <c:v>6.2805679999999997</c:v>
                </c:pt>
                <c:pt idx="33815">
                  <c:v>6.2843390000000001</c:v>
                </c:pt>
                <c:pt idx="33816">
                  <c:v>6.2816270000000003</c:v>
                </c:pt>
                <c:pt idx="33817">
                  <c:v>6.2796919999999998</c:v>
                </c:pt>
                <c:pt idx="33818">
                  <c:v>6.2840030000000002</c:v>
                </c:pt>
                <c:pt idx="33819">
                  <c:v>6.2817319999999999</c:v>
                </c:pt>
                <c:pt idx="33820">
                  <c:v>6.2790340000000002</c:v>
                </c:pt>
                <c:pt idx="33821">
                  <c:v>6.2834969999999997</c:v>
                </c:pt>
                <c:pt idx="33822">
                  <c:v>6.2867369999999996</c:v>
                </c:pt>
                <c:pt idx="33823">
                  <c:v>6.2873099999999997</c:v>
                </c:pt>
                <c:pt idx="33824">
                  <c:v>6.2842789999999997</c:v>
                </c:pt>
                <c:pt idx="33825">
                  <c:v>6.2867769999999998</c:v>
                </c:pt>
                <c:pt idx="33826">
                  <c:v>6.2923730000000004</c:v>
                </c:pt>
                <c:pt idx="33827">
                  <c:v>6.2892150000000004</c:v>
                </c:pt>
                <c:pt idx="33828">
                  <c:v>6.2879209999999999</c:v>
                </c:pt>
                <c:pt idx="33829">
                  <c:v>6.2936670000000001</c:v>
                </c:pt>
                <c:pt idx="33830">
                  <c:v>6.2900330000000002</c:v>
                </c:pt>
                <c:pt idx="33831">
                  <c:v>6.2831900000000003</c:v>
                </c:pt>
                <c:pt idx="33832">
                  <c:v>6.2866749999999998</c:v>
                </c:pt>
                <c:pt idx="33833">
                  <c:v>6.2856030000000001</c:v>
                </c:pt>
                <c:pt idx="33834">
                  <c:v>6.2829480000000002</c:v>
                </c:pt>
                <c:pt idx="33835">
                  <c:v>6.286721</c:v>
                </c:pt>
                <c:pt idx="33836">
                  <c:v>6.2851460000000001</c:v>
                </c:pt>
                <c:pt idx="33837">
                  <c:v>6.283722</c:v>
                </c:pt>
                <c:pt idx="33838">
                  <c:v>6.2858939999999999</c:v>
                </c:pt>
                <c:pt idx="33839">
                  <c:v>6.285202</c:v>
                </c:pt>
                <c:pt idx="33840">
                  <c:v>6.2864380000000004</c:v>
                </c:pt>
                <c:pt idx="33841">
                  <c:v>6.2885429999999998</c:v>
                </c:pt>
                <c:pt idx="33842">
                  <c:v>6.2883250000000004</c:v>
                </c:pt>
                <c:pt idx="33843">
                  <c:v>6.2907200000000003</c:v>
                </c:pt>
                <c:pt idx="33844">
                  <c:v>6.2929899999999996</c:v>
                </c:pt>
                <c:pt idx="33845">
                  <c:v>6.2929709999999996</c:v>
                </c:pt>
                <c:pt idx="33846">
                  <c:v>6.2924090000000001</c:v>
                </c:pt>
                <c:pt idx="33847">
                  <c:v>6.2948789999999999</c:v>
                </c:pt>
                <c:pt idx="33848">
                  <c:v>6.2957099999999997</c:v>
                </c:pt>
                <c:pt idx="33849">
                  <c:v>6.2934539999999997</c:v>
                </c:pt>
                <c:pt idx="33850">
                  <c:v>6.2901730000000002</c:v>
                </c:pt>
                <c:pt idx="33851">
                  <c:v>6.2932829999999997</c:v>
                </c:pt>
                <c:pt idx="33852">
                  <c:v>6.2973100000000004</c:v>
                </c:pt>
                <c:pt idx="33853">
                  <c:v>6.2941000000000003</c:v>
                </c:pt>
                <c:pt idx="33854">
                  <c:v>6.2919989999999997</c:v>
                </c:pt>
                <c:pt idx="33855">
                  <c:v>6.2934219999999996</c:v>
                </c:pt>
                <c:pt idx="33856">
                  <c:v>6.2953910000000004</c:v>
                </c:pt>
                <c:pt idx="33857">
                  <c:v>6.2981299999999996</c:v>
                </c:pt>
                <c:pt idx="33858">
                  <c:v>6.2981920000000002</c:v>
                </c:pt>
                <c:pt idx="33859">
                  <c:v>6.298673</c:v>
                </c:pt>
                <c:pt idx="33860">
                  <c:v>6.2960789999999998</c:v>
                </c:pt>
                <c:pt idx="33861">
                  <c:v>6.2909839999999999</c:v>
                </c:pt>
                <c:pt idx="33862">
                  <c:v>6.2911429999999999</c:v>
                </c:pt>
                <c:pt idx="33863">
                  <c:v>6.2921940000000003</c:v>
                </c:pt>
                <c:pt idx="33864">
                  <c:v>6.2922289999999998</c:v>
                </c:pt>
                <c:pt idx="33865">
                  <c:v>6.2896840000000003</c:v>
                </c:pt>
                <c:pt idx="33866">
                  <c:v>6.2887170000000001</c:v>
                </c:pt>
                <c:pt idx="33867">
                  <c:v>6.2946739999999997</c:v>
                </c:pt>
                <c:pt idx="33868">
                  <c:v>6.2943059999999997</c:v>
                </c:pt>
                <c:pt idx="33869">
                  <c:v>6.2893629999999998</c:v>
                </c:pt>
                <c:pt idx="33870">
                  <c:v>6.2890090000000001</c:v>
                </c:pt>
                <c:pt idx="33871">
                  <c:v>6.2897379999999998</c:v>
                </c:pt>
                <c:pt idx="33872">
                  <c:v>6.2910029999999999</c:v>
                </c:pt>
                <c:pt idx="33873">
                  <c:v>6.2938900000000002</c:v>
                </c:pt>
                <c:pt idx="33874">
                  <c:v>6.2936629999999996</c:v>
                </c:pt>
                <c:pt idx="33875">
                  <c:v>6.2917969999999999</c:v>
                </c:pt>
                <c:pt idx="33876">
                  <c:v>6.2962230000000003</c:v>
                </c:pt>
                <c:pt idx="33877">
                  <c:v>6.2973990000000004</c:v>
                </c:pt>
                <c:pt idx="33878">
                  <c:v>6.2906870000000001</c:v>
                </c:pt>
                <c:pt idx="33879">
                  <c:v>6.2888089999999996</c:v>
                </c:pt>
                <c:pt idx="33880">
                  <c:v>6.2890350000000002</c:v>
                </c:pt>
                <c:pt idx="33881">
                  <c:v>6.2901410000000002</c:v>
                </c:pt>
                <c:pt idx="33882">
                  <c:v>6.2960710000000004</c:v>
                </c:pt>
                <c:pt idx="33883">
                  <c:v>6.30084</c:v>
                </c:pt>
                <c:pt idx="33884">
                  <c:v>6.2986089999999999</c:v>
                </c:pt>
                <c:pt idx="33885">
                  <c:v>6.2927460000000002</c:v>
                </c:pt>
                <c:pt idx="33886">
                  <c:v>6.2936500000000004</c:v>
                </c:pt>
                <c:pt idx="33887">
                  <c:v>6.2984770000000001</c:v>
                </c:pt>
                <c:pt idx="33888">
                  <c:v>6.2962199999999999</c:v>
                </c:pt>
                <c:pt idx="33889">
                  <c:v>6.2947939999999996</c:v>
                </c:pt>
                <c:pt idx="33890">
                  <c:v>6.2976039999999998</c:v>
                </c:pt>
                <c:pt idx="33891">
                  <c:v>6.2959909999999999</c:v>
                </c:pt>
                <c:pt idx="33892">
                  <c:v>6.2924280000000001</c:v>
                </c:pt>
                <c:pt idx="33893">
                  <c:v>6.2953549999999998</c:v>
                </c:pt>
                <c:pt idx="33894">
                  <c:v>6.3017430000000001</c:v>
                </c:pt>
                <c:pt idx="33895">
                  <c:v>6.3009899999999996</c:v>
                </c:pt>
                <c:pt idx="33896">
                  <c:v>6.2964380000000002</c:v>
                </c:pt>
                <c:pt idx="33897">
                  <c:v>6.2978519999999998</c:v>
                </c:pt>
                <c:pt idx="33898">
                  <c:v>6.30192</c:v>
                </c:pt>
                <c:pt idx="33899">
                  <c:v>6.3005579999999997</c:v>
                </c:pt>
                <c:pt idx="33900">
                  <c:v>6.2938929999999997</c:v>
                </c:pt>
                <c:pt idx="33901">
                  <c:v>6.2936670000000001</c:v>
                </c:pt>
                <c:pt idx="33902">
                  <c:v>6.2992720000000002</c:v>
                </c:pt>
                <c:pt idx="33903">
                  <c:v>6.2999729999999996</c:v>
                </c:pt>
                <c:pt idx="33904">
                  <c:v>6.3011879999999998</c:v>
                </c:pt>
                <c:pt idx="33905">
                  <c:v>6.3012079999999999</c:v>
                </c:pt>
                <c:pt idx="33906">
                  <c:v>6.2984960000000001</c:v>
                </c:pt>
                <c:pt idx="33907">
                  <c:v>6.2991429999999999</c:v>
                </c:pt>
                <c:pt idx="33908">
                  <c:v>6.2982839999999998</c:v>
                </c:pt>
                <c:pt idx="33909">
                  <c:v>6.2981670000000003</c:v>
                </c:pt>
                <c:pt idx="33910">
                  <c:v>6.3024969999999998</c:v>
                </c:pt>
                <c:pt idx="33911">
                  <c:v>6.3035160000000001</c:v>
                </c:pt>
                <c:pt idx="33912">
                  <c:v>6.2993139999999999</c:v>
                </c:pt>
                <c:pt idx="33913">
                  <c:v>6.3001500000000004</c:v>
                </c:pt>
                <c:pt idx="33914">
                  <c:v>6.3050680000000003</c:v>
                </c:pt>
                <c:pt idx="33915">
                  <c:v>6.3069649999999999</c:v>
                </c:pt>
                <c:pt idx="33916">
                  <c:v>6.3047550000000001</c:v>
                </c:pt>
                <c:pt idx="33917">
                  <c:v>6.3036070000000004</c:v>
                </c:pt>
                <c:pt idx="33918">
                  <c:v>6.3079520000000002</c:v>
                </c:pt>
                <c:pt idx="33919">
                  <c:v>6.3092649999999999</c:v>
                </c:pt>
                <c:pt idx="33920">
                  <c:v>6.3081459999999998</c:v>
                </c:pt>
                <c:pt idx="33921">
                  <c:v>6.3090130000000002</c:v>
                </c:pt>
                <c:pt idx="33922">
                  <c:v>6.3073699999999997</c:v>
                </c:pt>
                <c:pt idx="33923">
                  <c:v>6.3071739999999998</c:v>
                </c:pt>
                <c:pt idx="33924">
                  <c:v>6.3087710000000001</c:v>
                </c:pt>
                <c:pt idx="33925">
                  <c:v>6.3091010000000001</c:v>
                </c:pt>
                <c:pt idx="33926">
                  <c:v>6.3097950000000003</c:v>
                </c:pt>
                <c:pt idx="33927">
                  <c:v>6.3129559999999998</c:v>
                </c:pt>
                <c:pt idx="33928">
                  <c:v>6.3140369999999999</c:v>
                </c:pt>
                <c:pt idx="33929">
                  <c:v>6.3115730000000001</c:v>
                </c:pt>
                <c:pt idx="33930">
                  <c:v>6.309266</c:v>
                </c:pt>
                <c:pt idx="33931">
                  <c:v>6.3111670000000002</c:v>
                </c:pt>
                <c:pt idx="33932">
                  <c:v>6.3147599999999997</c:v>
                </c:pt>
                <c:pt idx="33933">
                  <c:v>6.3169820000000003</c:v>
                </c:pt>
                <c:pt idx="33934">
                  <c:v>6.3150050000000002</c:v>
                </c:pt>
                <c:pt idx="33935">
                  <c:v>6.3118220000000003</c:v>
                </c:pt>
                <c:pt idx="33936">
                  <c:v>6.3122920000000002</c:v>
                </c:pt>
                <c:pt idx="33937">
                  <c:v>6.3150779999999997</c:v>
                </c:pt>
                <c:pt idx="33938">
                  <c:v>6.3144530000000003</c:v>
                </c:pt>
                <c:pt idx="33939">
                  <c:v>6.3120789999999998</c:v>
                </c:pt>
                <c:pt idx="33940">
                  <c:v>6.311731</c:v>
                </c:pt>
                <c:pt idx="33941">
                  <c:v>6.3107009999999999</c:v>
                </c:pt>
                <c:pt idx="33942">
                  <c:v>6.3095759999999999</c:v>
                </c:pt>
                <c:pt idx="33943">
                  <c:v>6.3129819999999999</c:v>
                </c:pt>
                <c:pt idx="33944">
                  <c:v>6.3168740000000003</c:v>
                </c:pt>
                <c:pt idx="33945">
                  <c:v>6.3186439999999999</c:v>
                </c:pt>
                <c:pt idx="33946">
                  <c:v>6.3156929999999996</c:v>
                </c:pt>
                <c:pt idx="33947">
                  <c:v>6.3123760000000004</c:v>
                </c:pt>
                <c:pt idx="33948">
                  <c:v>6.3150120000000003</c:v>
                </c:pt>
                <c:pt idx="33949">
                  <c:v>6.3172420000000002</c:v>
                </c:pt>
                <c:pt idx="33950">
                  <c:v>6.3150659999999998</c:v>
                </c:pt>
                <c:pt idx="33951">
                  <c:v>6.314152</c:v>
                </c:pt>
                <c:pt idx="33952">
                  <c:v>6.3165199999999997</c:v>
                </c:pt>
                <c:pt idx="33953">
                  <c:v>6.316802</c:v>
                </c:pt>
                <c:pt idx="33954">
                  <c:v>6.3164449999999999</c:v>
                </c:pt>
                <c:pt idx="33955">
                  <c:v>6.3170510000000002</c:v>
                </c:pt>
                <c:pt idx="33956">
                  <c:v>6.3139190000000003</c:v>
                </c:pt>
                <c:pt idx="33957">
                  <c:v>6.311896</c:v>
                </c:pt>
                <c:pt idx="33958">
                  <c:v>6.3151320000000002</c:v>
                </c:pt>
                <c:pt idx="33959">
                  <c:v>6.3196070000000004</c:v>
                </c:pt>
                <c:pt idx="33960">
                  <c:v>6.3184110000000002</c:v>
                </c:pt>
                <c:pt idx="33961">
                  <c:v>6.3151419999999998</c:v>
                </c:pt>
                <c:pt idx="33962">
                  <c:v>6.3143120000000001</c:v>
                </c:pt>
                <c:pt idx="33963">
                  <c:v>6.3148249999999999</c:v>
                </c:pt>
                <c:pt idx="33964">
                  <c:v>6.3161560000000003</c:v>
                </c:pt>
                <c:pt idx="33965">
                  <c:v>6.3174950000000001</c:v>
                </c:pt>
                <c:pt idx="33966">
                  <c:v>6.3177209999999997</c:v>
                </c:pt>
                <c:pt idx="33967">
                  <c:v>6.3150339999999998</c:v>
                </c:pt>
                <c:pt idx="33968">
                  <c:v>6.3166869999999999</c:v>
                </c:pt>
                <c:pt idx="33969">
                  <c:v>6.317793</c:v>
                </c:pt>
                <c:pt idx="33970">
                  <c:v>6.3135979999999998</c:v>
                </c:pt>
                <c:pt idx="33971">
                  <c:v>6.3124039999999999</c:v>
                </c:pt>
                <c:pt idx="33972">
                  <c:v>6.3146950000000004</c:v>
                </c:pt>
                <c:pt idx="33973">
                  <c:v>6.3150570000000004</c:v>
                </c:pt>
                <c:pt idx="33974">
                  <c:v>6.3149949999999997</c:v>
                </c:pt>
                <c:pt idx="33975">
                  <c:v>6.314813</c:v>
                </c:pt>
                <c:pt idx="33976">
                  <c:v>6.3136739999999998</c:v>
                </c:pt>
                <c:pt idx="33977">
                  <c:v>6.3145020000000001</c:v>
                </c:pt>
                <c:pt idx="33978">
                  <c:v>6.3136890000000001</c:v>
                </c:pt>
                <c:pt idx="33979">
                  <c:v>6.3165430000000002</c:v>
                </c:pt>
                <c:pt idx="33980">
                  <c:v>6.3208849999999996</c:v>
                </c:pt>
                <c:pt idx="33981">
                  <c:v>6.3185440000000002</c:v>
                </c:pt>
                <c:pt idx="33982">
                  <c:v>6.3179239999999997</c:v>
                </c:pt>
                <c:pt idx="33983">
                  <c:v>6.3211870000000001</c:v>
                </c:pt>
                <c:pt idx="33984">
                  <c:v>6.318397</c:v>
                </c:pt>
                <c:pt idx="33985">
                  <c:v>6.3148559999999998</c:v>
                </c:pt>
                <c:pt idx="33986">
                  <c:v>6.3215310000000002</c:v>
                </c:pt>
                <c:pt idx="33987">
                  <c:v>6.3245199999999997</c:v>
                </c:pt>
                <c:pt idx="33988">
                  <c:v>6.3212279999999996</c:v>
                </c:pt>
                <c:pt idx="33989">
                  <c:v>6.3281320000000001</c:v>
                </c:pt>
                <c:pt idx="33990">
                  <c:v>6.3305199999999999</c:v>
                </c:pt>
                <c:pt idx="33991">
                  <c:v>6.3274489999999997</c:v>
                </c:pt>
                <c:pt idx="33992">
                  <c:v>6.3324449999999999</c:v>
                </c:pt>
                <c:pt idx="33993">
                  <c:v>6.3323640000000001</c:v>
                </c:pt>
                <c:pt idx="33994">
                  <c:v>6.331442</c:v>
                </c:pt>
                <c:pt idx="33995">
                  <c:v>6.3354299999999997</c:v>
                </c:pt>
                <c:pt idx="33996">
                  <c:v>6.3320489999999996</c:v>
                </c:pt>
                <c:pt idx="33997">
                  <c:v>6.3306550000000001</c:v>
                </c:pt>
                <c:pt idx="33998">
                  <c:v>6.3353529999999996</c:v>
                </c:pt>
                <c:pt idx="33999">
                  <c:v>6.3347429999999996</c:v>
                </c:pt>
                <c:pt idx="34000">
                  <c:v>6.3307969999999996</c:v>
                </c:pt>
                <c:pt idx="34001">
                  <c:v>6.3284469999999997</c:v>
                </c:pt>
                <c:pt idx="34002">
                  <c:v>6.327839</c:v>
                </c:pt>
                <c:pt idx="34003">
                  <c:v>6.3274309999999998</c:v>
                </c:pt>
                <c:pt idx="34004">
                  <c:v>6.3275319999999997</c:v>
                </c:pt>
                <c:pt idx="34005">
                  <c:v>6.3272940000000002</c:v>
                </c:pt>
                <c:pt idx="34006">
                  <c:v>6.3283849999999999</c:v>
                </c:pt>
                <c:pt idx="34007">
                  <c:v>6.3298690000000004</c:v>
                </c:pt>
                <c:pt idx="34008">
                  <c:v>6.3304280000000004</c:v>
                </c:pt>
                <c:pt idx="34009">
                  <c:v>6.3287449999999996</c:v>
                </c:pt>
                <c:pt idx="34010">
                  <c:v>6.3264240000000003</c:v>
                </c:pt>
                <c:pt idx="34011">
                  <c:v>6.3300619999999999</c:v>
                </c:pt>
                <c:pt idx="34012">
                  <c:v>6.3332940000000004</c:v>
                </c:pt>
                <c:pt idx="34013">
                  <c:v>6.3307529999999996</c:v>
                </c:pt>
                <c:pt idx="34014">
                  <c:v>6.329637</c:v>
                </c:pt>
                <c:pt idx="34015">
                  <c:v>6.3323210000000003</c:v>
                </c:pt>
                <c:pt idx="34016">
                  <c:v>6.3330330000000004</c:v>
                </c:pt>
                <c:pt idx="34017">
                  <c:v>6.3330799999999998</c:v>
                </c:pt>
                <c:pt idx="34018">
                  <c:v>6.3320220000000003</c:v>
                </c:pt>
                <c:pt idx="34019">
                  <c:v>6.3280450000000004</c:v>
                </c:pt>
                <c:pt idx="34020">
                  <c:v>6.3276199999999996</c:v>
                </c:pt>
                <c:pt idx="34021">
                  <c:v>6.3320600000000002</c:v>
                </c:pt>
                <c:pt idx="34022">
                  <c:v>6.3372869999999999</c:v>
                </c:pt>
                <c:pt idx="34023">
                  <c:v>6.3389220000000002</c:v>
                </c:pt>
                <c:pt idx="34024">
                  <c:v>6.3353380000000001</c:v>
                </c:pt>
                <c:pt idx="34025">
                  <c:v>6.3365020000000003</c:v>
                </c:pt>
                <c:pt idx="34026">
                  <c:v>6.3374350000000002</c:v>
                </c:pt>
                <c:pt idx="34027">
                  <c:v>6.3327530000000003</c:v>
                </c:pt>
                <c:pt idx="34028">
                  <c:v>6.3319840000000003</c:v>
                </c:pt>
                <c:pt idx="34029">
                  <c:v>6.3331520000000001</c:v>
                </c:pt>
                <c:pt idx="34030">
                  <c:v>6.3335150000000002</c:v>
                </c:pt>
                <c:pt idx="34031">
                  <c:v>6.3381150000000002</c:v>
                </c:pt>
                <c:pt idx="34032">
                  <c:v>6.3380409999999996</c:v>
                </c:pt>
                <c:pt idx="34033">
                  <c:v>6.3330880000000001</c:v>
                </c:pt>
                <c:pt idx="34034">
                  <c:v>6.3325699999999996</c:v>
                </c:pt>
                <c:pt idx="34035">
                  <c:v>6.3358629999999998</c:v>
                </c:pt>
                <c:pt idx="34036">
                  <c:v>6.3370920000000002</c:v>
                </c:pt>
                <c:pt idx="34037">
                  <c:v>6.3346470000000004</c:v>
                </c:pt>
                <c:pt idx="34038">
                  <c:v>6.3348740000000001</c:v>
                </c:pt>
                <c:pt idx="34039">
                  <c:v>6.3428000000000004</c:v>
                </c:pt>
                <c:pt idx="34040">
                  <c:v>6.345631</c:v>
                </c:pt>
                <c:pt idx="34041">
                  <c:v>6.3395549999999998</c:v>
                </c:pt>
                <c:pt idx="34042">
                  <c:v>6.3361650000000003</c:v>
                </c:pt>
                <c:pt idx="34043">
                  <c:v>6.3369160000000004</c:v>
                </c:pt>
                <c:pt idx="34044">
                  <c:v>6.3378189999999996</c:v>
                </c:pt>
                <c:pt idx="34045">
                  <c:v>6.3390339999999998</c:v>
                </c:pt>
                <c:pt idx="34046">
                  <c:v>6.3384739999999997</c:v>
                </c:pt>
                <c:pt idx="34047">
                  <c:v>6.3375870000000001</c:v>
                </c:pt>
                <c:pt idx="34048">
                  <c:v>6.34009</c:v>
                </c:pt>
                <c:pt idx="34049">
                  <c:v>6.3412660000000001</c:v>
                </c:pt>
                <c:pt idx="34050">
                  <c:v>6.3444690000000001</c:v>
                </c:pt>
                <c:pt idx="34051">
                  <c:v>6.3458379999999996</c:v>
                </c:pt>
                <c:pt idx="34052">
                  <c:v>6.3396920000000003</c:v>
                </c:pt>
                <c:pt idx="34053">
                  <c:v>6.3395830000000002</c:v>
                </c:pt>
                <c:pt idx="34054">
                  <c:v>6.3406820000000002</c:v>
                </c:pt>
                <c:pt idx="34055">
                  <c:v>6.3386240000000003</c:v>
                </c:pt>
                <c:pt idx="34056">
                  <c:v>6.3407229999999997</c:v>
                </c:pt>
                <c:pt idx="34057">
                  <c:v>6.3422650000000003</c:v>
                </c:pt>
                <c:pt idx="34058">
                  <c:v>6.3404759999999998</c:v>
                </c:pt>
                <c:pt idx="34059">
                  <c:v>6.3412379999999997</c:v>
                </c:pt>
                <c:pt idx="34060">
                  <c:v>6.3431980000000001</c:v>
                </c:pt>
                <c:pt idx="34061">
                  <c:v>6.3413620000000002</c:v>
                </c:pt>
                <c:pt idx="34062">
                  <c:v>6.3405760000000004</c:v>
                </c:pt>
                <c:pt idx="34063">
                  <c:v>6.3403049999999999</c:v>
                </c:pt>
                <c:pt idx="34064">
                  <c:v>6.3381759999999998</c:v>
                </c:pt>
                <c:pt idx="34065">
                  <c:v>6.3378350000000001</c:v>
                </c:pt>
                <c:pt idx="34066">
                  <c:v>6.3401550000000002</c:v>
                </c:pt>
                <c:pt idx="34067">
                  <c:v>6.3414700000000002</c:v>
                </c:pt>
                <c:pt idx="34068">
                  <c:v>6.3402089999999998</c:v>
                </c:pt>
                <c:pt idx="34069">
                  <c:v>6.3408100000000003</c:v>
                </c:pt>
                <c:pt idx="34070">
                  <c:v>6.3462930000000002</c:v>
                </c:pt>
                <c:pt idx="34071">
                  <c:v>6.3472679999999997</c:v>
                </c:pt>
                <c:pt idx="34072">
                  <c:v>6.341672</c:v>
                </c:pt>
                <c:pt idx="34073">
                  <c:v>6.3454689999999996</c:v>
                </c:pt>
                <c:pt idx="34074">
                  <c:v>6.3519680000000003</c:v>
                </c:pt>
                <c:pt idx="34075">
                  <c:v>6.3464070000000001</c:v>
                </c:pt>
                <c:pt idx="34076">
                  <c:v>6.3424110000000002</c:v>
                </c:pt>
                <c:pt idx="34077">
                  <c:v>6.3476319999999999</c:v>
                </c:pt>
                <c:pt idx="34078">
                  <c:v>6.3501440000000002</c:v>
                </c:pt>
                <c:pt idx="34079">
                  <c:v>6.3466579999999997</c:v>
                </c:pt>
                <c:pt idx="34080">
                  <c:v>6.3445099999999996</c:v>
                </c:pt>
                <c:pt idx="34081">
                  <c:v>6.3438420000000004</c:v>
                </c:pt>
                <c:pt idx="34082">
                  <c:v>6.3430460000000002</c:v>
                </c:pt>
                <c:pt idx="34083">
                  <c:v>6.3464729999999996</c:v>
                </c:pt>
                <c:pt idx="34084">
                  <c:v>6.3474519999999997</c:v>
                </c:pt>
                <c:pt idx="34085">
                  <c:v>6.3414210000000004</c:v>
                </c:pt>
                <c:pt idx="34086">
                  <c:v>6.3423769999999999</c:v>
                </c:pt>
                <c:pt idx="34087">
                  <c:v>6.3443610000000001</c:v>
                </c:pt>
                <c:pt idx="34088">
                  <c:v>6.3376650000000003</c:v>
                </c:pt>
                <c:pt idx="34089">
                  <c:v>6.337186</c:v>
                </c:pt>
                <c:pt idx="34090">
                  <c:v>6.3429019999999996</c:v>
                </c:pt>
                <c:pt idx="34091">
                  <c:v>6.3431610000000003</c:v>
                </c:pt>
                <c:pt idx="34092">
                  <c:v>6.339734</c:v>
                </c:pt>
                <c:pt idx="34093">
                  <c:v>6.3426109999999998</c:v>
                </c:pt>
                <c:pt idx="34094">
                  <c:v>6.3498619999999999</c:v>
                </c:pt>
                <c:pt idx="34095">
                  <c:v>6.3506530000000003</c:v>
                </c:pt>
                <c:pt idx="34096">
                  <c:v>6.3499619999999997</c:v>
                </c:pt>
                <c:pt idx="34097">
                  <c:v>6.354069</c:v>
                </c:pt>
                <c:pt idx="34098">
                  <c:v>6.3523949999999996</c:v>
                </c:pt>
                <c:pt idx="34099">
                  <c:v>6.3493320000000004</c:v>
                </c:pt>
                <c:pt idx="34100">
                  <c:v>6.3526340000000001</c:v>
                </c:pt>
                <c:pt idx="34101">
                  <c:v>6.3528760000000002</c:v>
                </c:pt>
                <c:pt idx="34102">
                  <c:v>6.3520940000000001</c:v>
                </c:pt>
                <c:pt idx="34103">
                  <c:v>6.3553819999999996</c:v>
                </c:pt>
                <c:pt idx="34104">
                  <c:v>6.3555299999999999</c:v>
                </c:pt>
                <c:pt idx="34105">
                  <c:v>6.3499489999999996</c:v>
                </c:pt>
                <c:pt idx="34106">
                  <c:v>6.3493019999999998</c:v>
                </c:pt>
                <c:pt idx="34107">
                  <c:v>6.3532140000000004</c:v>
                </c:pt>
                <c:pt idx="34108">
                  <c:v>6.3555659999999996</c:v>
                </c:pt>
                <c:pt idx="34109">
                  <c:v>6.3589200000000003</c:v>
                </c:pt>
                <c:pt idx="34110">
                  <c:v>6.3610730000000002</c:v>
                </c:pt>
                <c:pt idx="34111">
                  <c:v>6.3583809999999996</c:v>
                </c:pt>
                <c:pt idx="34112">
                  <c:v>6.3558560000000002</c:v>
                </c:pt>
                <c:pt idx="34113">
                  <c:v>6.3593339999999996</c:v>
                </c:pt>
                <c:pt idx="34114">
                  <c:v>6.3623979999999998</c:v>
                </c:pt>
                <c:pt idx="34115">
                  <c:v>6.3568020000000001</c:v>
                </c:pt>
                <c:pt idx="34116">
                  <c:v>6.3530199999999999</c:v>
                </c:pt>
                <c:pt idx="34117">
                  <c:v>6.3584870000000002</c:v>
                </c:pt>
                <c:pt idx="34118">
                  <c:v>6.3609640000000001</c:v>
                </c:pt>
                <c:pt idx="34119">
                  <c:v>6.3586270000000003</c:v>
                </c:pt>
                <c:pt idx="34120">
                  <c:v>6.358587</c:v>
                </c:pt>
                <c:pt idx="34121">
                  <c:v>6.3587660000000001</c:v>
                </c:pt>
                <c:pt idx="34122">
                  <c:v>6.3568129999999998</c:v>
                </c:pt>
                <c:pt idx="34123">
                  <c:v>6.3569930000000001</c:v>
                </c:pt>
                <c:pt idx="34124">
                  <c:v>6.3566219999999998</c:v>
                </c:pt>
                <c:pt idx="34125">
                  <c:v>6.3520849999999998</c:v>
                </c:pt>
                <c:pt idx="34126">
                  <c:v>6.3531740000000001</c:v>
                </c:pt>
                <c:pt idx="34127">
                  <c:v>6.359788</c:v>
                </c:pt>
                <c:pt idx="34128">
                  <c:v>6.3608120000000001</c:v>
                </c:pt>
                <c:pt idx="34129">
                  <c:v>6.3568709999999999</c:v>
                </c:pt>
                <c:pt idx="34130">
                  <c:v>6.354654</c:v>
                </c:pt>
                <c:pt idx="34131">
                  <c:v>6.3546310000000004</c:v>
                </c:pt>
                <c:pt idx="34132">
                  <c:v>6.3566070000000003</c:v>
                </c:pt>
                <c:pt idx="34133">
                  <c:v>6.3565969999999998</c:v>
                </c:pt>
                <c:pt idx="34134">
                  <c:v>6.352646</c:v>
                </c:pt>
                <c:pt idx="34135">
                  <c:v>6.3529429999999998</c:v>
                </c:pt>
                <c:pt idx="34136">
                  <c:v>6.3543919999999998</c:v>
                </c:pt>
                <c:pt idx="34137">
                  <c:v>6.3517239999999999</c:v>
                </c:pt>
                <c:pt idx="34138">
                  <c:v>6.3514229999999996</c:v>
                </c:pt>
                <c:pt idx="34139">
                  <c:v>6.3537879999999998</c:v>
                </c:pt>
                <c:pt idx="34140">
                  <c:v>6.3548920000000004</c:v>
                </c:pt>
                <c:pt idx="34141">
                  <c:v>6.3563210000000003</c:v>
                </c:pt>
                <c:pt idx="34142">
                  <c:v>6.3559700000000001</c:v>
                </c:pt>
                <c:pt idx="34143">
                  <c:v>6.3534769999999998</c:v>
                </c:pt>
                <c:pt idx="34144">
                  <c:v>6.3551739999999999</c:v>
                </c:pt>
                <c:pt idx="34145">
                  <c:v>6.359356</c:v>
                </c:pt>
                <c:pt idx="34146">
                  <c:v>6.3580240000000003</c:v>
                </c:pt>
                <c:pt idx="34147">
                  <c:v>6.3554380000000004</c:v>
                </c:pt>
                <c:pt idx="34148">
                  <c:v>6.3603990000000001</c:v>
                </c:pt>
                <c:pt idx="34149">
                  <c:v>6.3633090000000001</c:v>
                </c:pt>
                <c:pt idx="34150">
                  <c:v>6.3600950000000003</c:v>
                </c:pt>
                <c:pt idx="34151">
                  <c:v>6.3598400000000002</c:v>
                </c:pt>
                <c:pt idx="34152">
                  <c:v>6.3604349999999998</c:v>
                </c:pt>
                <c:pt idx="34153">
                  <c:v>6.3611510000000004</c:v>
                </c:pt>
                <c:pt idx="34154">
                  <c:v>6.3639950000000001</c:v>
                </c:pt>
                <c:pt idx="34155">
                  <c:v>6.36334</c:v>
                </c:pt>
                <c:pt idx="34156">
                  <c:v>6.362482</c:v>
                </c:pt>
                <c:pt idx="34157">
                  <c:v>6.3660810000000003</c:v>
                </c:pt>
                <c:pt idx="34158">
                  <c:v>6.3693869999999997</c:v>
                </c:pt>
                <c:pt idx="34159">
                  <c:v>6.3708299999999998</c:v>
                </c:pt>
                <c:pt idx="34160">
                  <c:v>6.3702529999999999</c:v>
                </c:pt>
                <c:pt idx="34161">
                  <c:v>6.3656750000000004</c:v>
                </c:pt>
                <c:pt idx="34162">
                  <c:v>6.3677200000000003</c:v>
                </c:pt>
                <c:pt idx="34163">
                  <c:v>6.3724569999999998</c:v>
                </c:pt>
                <c:pt idx="34164">
                  <c:v>6.3687839999999998</c:v>
                </c:pt>
                <c:pt idx="34165">
                  <c:v>6.3678350000000004</c:v>
                </c:pt>
                <c:pt idx="34166">
                  <c:v>6.3725680000000002</c:v>
                </c:pt>
                <c:pt idx="34167">
                  <c:v>6.3732800000000003</c:v>
                </c:pt>
                <c:pt idx="34168">
                  <c:v>6.3688269999999996</c:v>
                </c:pt>
                <c:pt idx="34169">
                  <c:v>6.3703760000000003</c:v>
                </c:pt>
                <c:pt idx="34170">
                  <c:v>6.3722300000000001</c:v>
                </c:pt>
                <c:pt idx="34171">
                  <c:v>6.3668630000000004</c:v>
                </c:pt>
                <c:pt idx="34172">
                  <c:v>6.3680490000000001</c:v>
                </c:pt>
                <c:pt idx="34173">
                  <c:v>6.3741289999999999</c:v>
                </c:pt>
                <c:pt idx="34174">
                  <c:v>6.3737979999999999</c:v>
                </c:pt>
                <c:pt idx="34175">
                  <c:v>6.3710310000000003</c:v>
                </c:pt>
                <c:pt idx="34176">
                  <c:v>6.371632</c:v>
                </c:pt>
                <c:pt idx="34177">
                  <c:v>6.3704450000000001</c:v>
                </c:pt>
                <c:pt idx="34178">
                  <c:v>6.3688140000000004</c:v>
                </c:pt>
                <c:pt idx="34179">
                  <c:v>6.3683880000000004</c:v>
                </c:pt>
                <c:pt idx="34180">
                  <c:v>6.3688370000000001</c:v>
                </c:pt>
                <c:pt idx="34181">
                  <c:v>6.3718190000000003</c:v>
                </c:pt>
                <c:pt idx="34182">
                  <c:v>6.3702519999999998</c:v>
                </c:pt>
                <c:pt idx="34183">
                  <c:v>6.3697739999999996</c:v>
                </c:pt>
                <c:pt idx="34184">
                  <c:v>6.3743999999999996</c:v>
                </c:pt>
                <c:pt idx="34185">
                  <c:v>6.3692510000000002</c:v>
                </c:pt>
                <c:pt idx="34186">
                  <c:v>6.3647070000000001</c:v>
                </c:pt>
                <c:pt idx="34187">
                  <c:v>6.3686860000000003</c:v>
                </c:pt>
                <c:pt idx="34188">
                  <c:v>6.3701280000000002</c:v>
                </c:pt>
                <c:pt idx="34189">
                  <c:v>6.3712520000000001</c:v>
                </c:pt>
                <c:pt idx="34190">
                  <c:v>6.3743720000000001</c:v>
                </c:pt>
                <c:pt idx="34191">
                  <c:v>6.3754229999999996</c:v>
                </c:pt>
                <c:pt idx="34192">
                  <c:v>6.3762299999999996</c:v>
                </c:pt>
                <c:pt idx="34193">
                  <c:v>6.3767480000000001</c:v>
                </c:pt>
                <c:pt idx="34194">
                  <c:v>6.3730320000000003</c:v>
                </c:pt>
                <c:pt idx="34195">
                  <c:v>6.3681770000000002</c:v>
                </c:pt>
                <c:pt idx="34196">
                  <c:v>6.3672610000000001</c:v>
                </c:pt>
                <c:pt idx="34197">
                  <c:v>6.3672360000000001</c:v>
                </c:pt>
                <c:pt idx="34198">
                  <c:v>6.3692120000000001</c:v>
                </c:pt>
                <c:pt idx="34199">
                  <c:v>6.3732249999999997</c:v>
                </c:pt>
                <c:pt idx="34200">
                  <c:v>6.3736879999999996</c:v>
                </c:pt>
                <c:pt idx="34201">
                  <c:v>6.3760289999999999</c:v>
                </c:pt>
                <c:pt idx="34202">
                  <c:v>6.3783479999999999</c:v>
                </c:pt>
                <c:pt idx="34203">
                  <c:v>6.3781800000000004</c:v>
                </c:pt>
                <c:pt idx="34204">
                  <c:v>6.3846069999999999</c:v>
                </c:pt>
                <c:pt idx="34205">
                  <c:v>6.3899100000000004</c:v>
                </c:pt>
                <c:pt idx="34206">
                  <c:v>6.3855259999999996</c:v>
                </c:pt>
                <c:pt idx="34207">
                  <c:v>6.3800059999999998</c:v>
                </c:pt>
                <c:pt idx="34208">
                  <c:v>6.3774680000000004</c:v>
                </c:pt>
                <c:pt idx="34209">
                  <c:v>6.3760700000000003</c:v>
                </c:pt>
                <c:pt idx="34210">
                  <c:v>6.3777939999999997</c:v>
                </c:pt>
                <c:pt idx="34211">
                  <c:v>6.3838109999999997</c:v>
                </c:pt>
                <c:pt idx="34212">
                  <c:v>6.3870769999999997</c:v>
                </c:pt>
                <c:pt idx="34213">
                  <c:v>6.3814260000000003</c:v>
                </c:pt>
                <c:pt idx="34214">
                  <c:v>6.3787010000000004</c:v>
                </c:pt>
                <c:pt idx="34215">
                  <c:v>6.3815280000000003</c:v>
                </c:pt>
                <c:pt idx="34216">
                  <c:v>6.3804069999999999</c:v>
                </c:pt>
                <c:pt idx="34217">
                  <c:v>6.3782730000000001</c:v>
                </c:pt>
                <c:pt idx="34218">
                  <c:v>6.3814590000000004</c:v>
                </c:pt>
                <c:pt idx="34219">
                  <c:v>6.3812480000000003</c:v>
                </c:pt>
                <c:pt idx="34220">
                  <c:v>6.3770759999999997</c:v>
                </c:pt>
                <c:pt idx="34221">
                  <c:v>6.3776339999999996</c:v>
                </c:pt>
                <c:pt idx="34222">
                  <c:v>6.3787010000000004</c:v>
                </c:pt>
                <c:pt idx="34223">
                  <c:v>6.3790269999999998</c:v>
                </c:pt>
                <c:pt idx="34224">
                  <c:v>6.3817940000000002</c:v>
                </c:pt>
                <c:pt idx="34225">
                  <c:v>6.3826520000000002</c:v>
                </c:pt>
                <c:pt idx="34226">
                  <c:v>6.3781100000000004</c:v>
                </c:pt>
                <c:pt idx="34227">
                  <c:v>6.3751899999999999</c:v>
                </c:pt>
                <c:pt idx="34228">
                  <c:v>6.3799619999999999</c:v>
                </c:pt>
                <c:pt idx="34229">
                  <c:v>6.3851269999999998</c:v>
                </c:pt>
                <c:pt idx="34230">
                  <c:v>6.3833780000000004</c:v>
                </c:pt>
                <c:pt idx="34231">
                  <c:v>6.3821750000000002</c:v>
                </c:pt>
                <c:pt idx="34232">
                  <c:v>6.3835920000000002</c:v>
                </c:pt>
                <c:pt idx="34233">
                  <c:v>6.384182</c:v>
                </c:pt>
                <c:pt idx="34234">
                  <c:v>6.3838090000000003</c:v>
                </c:pt>
                <c:pt idx="34235">
                  <c:v>6.3822460000000003</c:v>
                </c:pt>
                <c:pt idx="34236">
                  <c:v>6.3804930000000004</c:v>
                </c:pt>
                <c:pt idx="34237">
                  <c:v>6.3833989999999998</c:v>
                </c:pt>
                <c:pt idx="34238">
                  <c:v>6.3880119999999998</c:v>
                </c:pt>
                <c:pt idx="34239">
                  <c:v>6.3864869999999998</c:v>
                </c:pt>
                <c:pt idx="34240">
                  <c:v>6.3828670000000001</c:v>
                </c:pt>
                <c:pt idx="34241">
                  <c:v>6.38476</c:v>
                </c:pt>
                <c:pt idx="34242">
                  <c:v>6.3875440000000001</c:v>
                </c:pt>
                <c:pt idx="34243">
                  <c:v>6.3854740000000003</c:v>
                </c:pt>
                <c:pt idx="34244">
                  <c:v>6.3835829999999998</c:v>
                </c:pt>
                <c:pt idx="34245">
                  <c:v>6.3865610000000004</c:v>
                </c:pt>
                <c:pt idx="34246">
                  <c:v>6.3877280000000001</c:v>
                </c:pt>
                <c:pt idx="34247">
                  <c:v>6.385561</c:v>
                </c:pt>
                <c:pt idx="34248">
                  <c:v>6.3883340000000004</c:v>
                </c:pt>
                <c:pt idx="34249">
                  <c:v>6.3921000000000001</c:v>
                </c:pt>
                <c:pt idx="34250">
                  <c:v>6.3955320000000002</c:v>
                </c:pt>
                <c:pt idx="34251">
                  <c:v>6.3967799999999997</c:v>
                </c:pt>
                <c:pt idx="34252">
                  <c:v>6.3894799999999998</c:v>
                </c:pt>
                <c:pt idx="34253">
                  <c:v>6.3870579999999997</c:v>
                </c:pt>
                <c:pt idx="34254">
                  <c:v>6.3947159999999998</c:v>
                </c:pt>
                <c:pt idx="34255">
                  <c:v>6.3964169999999996</c:v>
                </c:pt>
                <c:pt idx="34256">
                  <c:v>6.3904940000000003</c:v>
                </c:pt>
                <c:pt idx="34257">
                  <c:v>6.3901839999999996</c:v>
                </c:pt>
                <c:pt idx="34258">
                  <c:v>6.3941840000000001</c:v>
                </c:pt>
                <c:pt idx="34259">
                  <c:v>6.3921140000000003</c:v>
                </c:pt>
                <c:pt idx="34260">
                  <c:v>6.3873889999999998</c:v>
                </c:pt>
                <c:pt idx="34261">
                  <c:v>6.3889060000000004</c:v>
                </c:pt>
                <c:pt idx="34262">
                  <c:v>6.3928140000000004</c:v>
                </c:pt>
                <c:pt idx="34263">
                  <c:v>6.391483</c:v>
                </c:pt>
                <c:pt idx="34264">
                  <c:v>6.3916019999999998</c:v>
                </c:pt>
                <c:pt idx="34265">
                  <c:v>6.3952669999999996</c:v>
                </c:pt>
                <c:pt idx="34266">
                  <c:v>6.3944840000000003</c:v>
                </c:pt>
                <c:pt idx="34267">
                  <c:v>6.3962810000000001</c:v>
                </c:pt>
                <c:pt idx="34268">
                  <c:v>6.3967109999999998</c:v>
                </c:pt>
                <c:pt idx="34269">
                  <c:v>6.3900810000000003</c:v>
                </c:pt>
                <c:pt idx="34270">
                  <c:v>6.3894089999999997</c:v>
                </c:pt>
                <c:pt idx="34271">
                  <c:v>6.3916060000000003</c:v>
                </c:pt>
                <c:pt idx="34272">
                  <c:v>6.3882000000000003</c:v>
                </c:pt>
                <c:pt idx="34273">
                  <c:v>6.388198</c:v>
                </c:pt>
                <c:pt idx="34274">
                  <c:v>6.3911980000000002</c:v>
                </c:pt>
                <c:pt idx="34275">
                  <c:v>6.3907740000000004</c:v>
                </c:pt>
                <c:pt idx="34276">
                  <c:v>6.3927670000000001</c:v>
                </c:pt>
                <c:pt idx="34277">
                  <c:v>6.3936950000000001</c:v>
                </c:pt>
                <c:pt idx="34278">
                  <c:v>6.3889279999999999</c:v>
                </c:pt>
                <c:pt idx="34279">
                  <c:v>6.3860320000000002</c:v>
                </c:pt>
                <c:pt idx="34280">
                  <c:v>6.389418</c:v>
                </c:pt>
                <c:pt idx="34281">
                  <c:v>6.3908740000000002</c:v>
                </c:pt>
                <c:pt idx="34282">
                  <c:v>6.3910710000000002</c:v>
                </c:pt>
                <c:pt idx="34283">
                  <c:v>6.3943440000000002</c:v>
                </c:pt>
                <c:pt idx="34284">
                  <c:v>6.3928010000000004</c:v>
                </c:pt>
                <c:pt idx="34285">
                  <c:v>6.3891929999999997</c:v>
                </c:pt>
                <c:pt idx="34286">
                  <c:v>6.392144</c:v>
                </c:pt>
                <c:pt idx="34287">
                  <c:v>6.3976639999999998</c:v>
                </c:pt>
                <c:pt idx="34288">
                  <c:v>6.4004950000000003</c:v>
                </c:pt>
                <c:pt idx="34289">
                  <c:v>6.397634</c:v>
                </c:pt>
                <c:pt idx="34290">
                  <c:v>6.394056</c:v>
                </c:pt>
                <c:pt idx="34291">
                  <c:v>6.3952439999999999</c:v>
                </c:pt>
                <c:pt idx="34292">
                  <c:v>6.3980269999999999</c:v>
                </c:pt>
                <c:pt idx="34293">
                  <c:v>6.3988680000000002</c:v>
                </c:pt>
                <c:pt idx="34294">
                  <c:v>6.3986580000000002</c:v>
                </c:pt>
                <c:pt idx="34295">
                  <c:v>6.3997890000000002</c:v>
                </c:pt>
                <c:pt idx="34296">
                  <c:v>6.4015009999999997</c:v>
                </c:pt>
                <c:pt idx="34297">
                  <c:v>6.4012640000000003</c:v>
                </c:pt>
                <c:pt idx="34298">
                  <c:v>6.4015490000000002</c:v>
                </c:pt>
                <c:pt idx="34299">
                  <c:v>6.4018009999999999</c:v>
                </c:pt>
                <c:pt idx="34300">
                  <c:v>6.4007430000000003</c:v>
                </c:pt>
                <c:pt idx="34301">
                  <c:v>6.3998720000000002</c:v>
                </c:pt>
                <c:pt idx="34302">
                  <c:v>6.4011870000000002</c:v>
                </c:pt>
                <c:pt idx="34303">
                  <c:v>6.403683</c:v>
                </c:pt>
                <c:pt idx="34304">
                  <c:v>6.4025069999999999</c:v>
                </c:pt>
                <c:pt idx="34305">
                  <c:v>6.3978849999999996</c:v>
                </c:pt>
                <c:pt idx="34306">
                  <c:v>6.3978320000000002</c:v>
                </c:pt>
                <c:pt idx="34307">
                  <c:v>6.3989250000000002</c:v>
                </c:pt>
                <c:pt idx="34308">
                  <c:v>6.395213</c:v>
                </c:pt>
                <c:pt idx="34309">
                  <c:v>6.3954599999999999</c:v>
                </c:pt>
                <c:pt idx="34310">
                  <c:v>6.3984589999999999</c:v>
                </c:pt>
                <c:pt idx="34311">
                  <c:v>6.3957290000000002</c:v>
                </c:pt>
                <c:pt idx="34312">
                  <c:v>6.3941759999999999</c:v>
                </c:pt>
                <c:pt idx="34313">
                  <c:v>6.3987699999999998</c:v>
                </c:pt>
                <c:pt idx="34314">
                  <c:v>6.4019709999999996</c:v>
                </c:pt>
                <c:pt idx="34315">
                  <c:v>6.3994759999999999</c:v>
                </c:pt>
                <c:pt idx="34316">
                  <c:v>6.39696</c:v>
                </c:pt>
                <c:pt idx="34317">
                  <c:v>6.3977810000000002</c:v>
                </c:pt>
                <c:pt idx="34318">
                  <c:v>6.399635</c:v>
                </c:pt>
                <c:pt idx="34319">
                  <c:v>6.4020789999999996</c:v>
                </c:pt>
                <c:pt idx="34320">
                  <c:v>6.4034769999999996</c:v>
                </c:pt>
                <c:pt idx="34321">
                  <c:v>6.4032109999999998</c:v>
                </c:pt>
                <c:pt idx="34322">
                  <c:v>6.4034009999999997</c:v>
                </c:pt>
                <c:pt idx="34323">
                  <c:v>6.4047200000000002</c:v>
                </c:pt>
                <c:pt idx="34324">
                  <c:v>6.4050770000000004</c:v>
                </c:pt>
                <c:pt idx="34325">
                  <c:v>6.4060969999999999</c:v>
                </c:pt>
                <c:pt idx="34326">
                  <c:v>6.4096489999999999</c:v>
                </c:pt>
                <c:pt idx="34327">
                  <c:v>6.4087620000000003</c:v>
                </c:pt>
                <c:pt idx="34328">
                  <c:v>6.4072190000000004</c:v>
                </c:pt>
                <c:pt idx="34329">
                  <c:v>6.4062140000000003</c:v>
                </c:pt>
                <c:pt idx="34330">
                  <c:v>6.4036600000000004</c:v>
                </c:pt>
                <c:pt idx="34331">
                  <c:v>6.4037459999999999</c:v>
                </c:pt>
                <c:pt idx="34332">
                  <c:v>6.4060940000000004</c:v>
                </c:pt>
                <c:pt idx="34333">
                  <c:v>6.4089309999999999</c:v>
                </c:pt>
                <c:pt idx="34334">
                  <c:v>6.4096039999999999</c:v>
                </c:pt>
                <c:pt idx="34335">
                  <c:v>6.4058820000000001</c:v>
                </c:pt>
                <c:pt idx="34336">
                  <c:v>6.4041059999999996</c:v>
                </c:pt>
                <c:pt idx="34337">
                  <c:v>6.4055920000000004</c:v>
                </c:pt>
                <c:pt idx="34338">
                  <c:v>6.4056329999999999</c:v>
                </c:pt>
                <c:pt idx="34339">
                  <c:v>6.4049569999999996</c:v>
                </c:pt>
                <c:pt idx="34340">
                  <c:v>6.4052879999999996</c:v>
                </c:pt>
                <c:pt idx="34341">
                  <c:v>6.4057519999999997</c:v>
                </c:pt>
                <c:pt idx="34342">
                  <c:v>6.40557</c:v>
                </c:pt>
                <c:pt idx="34343">
                  <c:v>6.4044359999999996</c:v>
                </c:pt>
                <c:pt idx="34344">
                  <c:v>6.4057510000000004</c:v>
                </c:pt>
                <c:pt idx="34345">
                  <c:v>6.4065960000000004</c:v>
                </c:pt>
                <c:pt idx="34346">
                  <c:v>6.4033249999999997</c:v>
                </c:pt>
                <c:pt idx="34347">
                  <c:v>6.401046</c:v>
                </c:pt>
                <c:pt idx="34348">
                  <c:v>6.4016169999999999</c:v>
                </c:pt>
                <c:pt idx="34349">
                  <c:v>6.4021309999999998</c:v>
                </c:pt>
                <c:pt idx="34350">
                  <c:v>6.4052119999999997</c:v>
                </c:pt>
                <c:pt idx="34351">
                  <c:v>6.4109499999999997</c:v>
                </c:pt>
                <c:pt idx="34352">
                  <c:v>6.4091670000000001</c:v>
                </c:pt>
                <c:pt idx="34353">
                  <c:v>6.4002470000000002</c:v>
                </c:pt>
                <c:pt idx="34354">
                  <c:v>6.4015009999999997</c:v>
                </c:pt>
                <c:pt idx="34355">
                  <c:v>6.4069010000000004</c:v>
                </c:pt>
                <c:pt idx="34356">
                  <c:v>6.4053430000000002</c:v>
                </c:pt>
                <c:pt idx="34357">
                  <c:v>6.4074010000000001</c:v>
                </c:pt>
                <c:pt idx="34358">
                  <c:v>6.4104850000000004</c:v>
                </c:pt>
                <c:pt idx="34359">
                  <c:v>6.4093499999999999</c:v>
                </c:pt>
                <c:pt idx="34360">
                  <c:v>6.4098579999999998</c:v>
                </c:pt>
                <c:pt idx="34361">
                  <c:v>6.4064230000000002</c:v>
                </c:pt>
                <c:pt idx="34362">
                  <c:v>6.4032099999999996</c:v>
                </c:pt>
                <c:pt idx="34363">
                  <c:v>6.408525</c:v>
                </c:pt>
                <c:pt idx="34364">
                  <c:v>6.4145459999999996</c:v>
                </c:pt>
                <c:pt idx="34365">
                  <c:v>6.4110969999999998</c:v>
                </c:pt>
                <c:pt idx="34366">
                  <c:v>6.407737</c:v>
                </c:pt>
                <c:pt idx="34367">
                  <c:v>6.413977</c:v>
                </c:pt>
                <c:pt idx="34368">
                  <c:v>6.4158970000000002</c:v>
                </c:pt>
                <c:pt idx="34369">
                  <c:v>6.4101999999999997</c:v>
                </c:pt>
                <c:pt idx="34370">
                  <c:v>6.4099029999999999</c:v>
                </c:pt>
                <c:pt idx="34371">
                  <c:v>6.4121119999999996</c:v>
                </c:pt>
                <c:pt idx="34372">
                  <c:v>6.412833</c:v>
                </c:pt>
                <c:pt idx="34373">
                  <c:v>6.4135809999999998</c:v>
                </c:pt>
                <c:pt idx="34374">
                  <c:v>6.4159280000000001</c:v>
                </c:pt>
                <c:pt idx="34375">
                  <c:v>6.4158039999999996</c:v>
                </c:pt>
                <c:pt idx="34376">
                  <c:v>6.4128800000000004</c:v>
                </c:pt>
                <c:pt idx="34377">
                  <c:v>6.4167040000000002</c:v>
                </c:pt>
                <c:pt idx="34378">
                  <c:v>6.4202700000000004</c:v>
                </c:pt>
                <c:pt idx="34379">
                  <c:v>6.4144509999999997</c:v>
                </c:pt>
                <c:pt idx="34380">
                  <c:v>6.4136839999999999</c:v>
                </c:pt>
                <c:pt idx="34381">
                  <c:v>6.4180200000000003</c:v>
                </c:pt>
                <c:pt idx="34382">
                  <c:v>6.4161570000000001</c:v>
                </c:pt>
                <c:pt idx="34383">
                  <c:v>6.4130469999999997</c:v>
                </c:pt>
                <c:pt idx="34384">
                  <c:v>6.4120049999999997</c:v>
                </c:pt>
                <c:pt idx="34385">
                  <c:v>6.4154939999999998</c:v>
                </c:pt>
                <c:pt idx="34386">
                  <c:v>6.4183779999999997</c:v>
                </c:pt>
                <c:pt idx="34387">
                  <c:v>6.4151959999999999</c:v>
                </c:pt>
                <c:pt idx="34388">
                  <c:v>6.4152480000000001</c:v>
                </c:pt>
                <c:pt idx="34389">
                  <c:v>6.4166249999999998</c:v>
                </c:pt>
                <c:pt idx="34390">
                  <c:v>6.4139189999999999</c:v>
                </c:pt>
                <c:pt idx="34391">
                  <c:v>6.4151049999999996</c:v>
                </c:pt>
                <c:pt idx="34392">
                  <c:v>6.4186519999999998</c:v>
                </c:pt>
                <c:pt idx="34393">
                  <c:v>6.4160329999999997</c:v>
                </c:pt>
                <c:pt idx="34394">
                  <c:v>6.4133050000000003</c:v>
                </c:pt>
                <c:pt idx="34395">
                  <c:v>6.4146700000000001</c:v>
                </c:pt>
                <c:pt idx="34396">
                  <c:v>6.4178110000000004</c:v>
                </c:pt>
                <c:pt idx="34397">
                  <c:v>6.4177169999999997</c:v>
                </c:pt>
                <c:pt idx="34398">
                  <c:v>6.4143239999999997</c:v>
                </c:pt>
                <c:pt idx="34399">
                  <c:v>6.4141110000000001</c:v>
                </c:pt>
                <c:pt idx="34400">
                  <c:v>6.4169359999999998</c:v>
                </c:pt>
                <c:pt idx="34401">
                  <c:v>6.4156129999999996</c:v>
                </c:pt>
                <c:pt idx="34402">
                  <c:v>6.4154499999999999</c:v>
                </c:pt>
                <c:pt idx="34403">
                  <c:v>6.4180869999999999</c:v>
                </c:pt>
                <c:pt idx="34404">
                  <c:v>6.4170540000000003</c:v>
                </c:pt>
                <c:pt idx="34405">
                  <c:v>6.4167610000000002</c:v>
                </c:pt>
                <c:pt idx="34406">
                  <c:v>6.4220040000000003</c:v>
                </c:pt>
                <c:pt idx="34407">
                  <c:v>6.4259510000000004</c:v>
                </c:pt>
                <c:pt idx="34408">
                  <c:v>6.4242249999999999</c:v>
                </c:pt>
                <c:pt idx="34409">
                  <c:v>6.4270909999999999</c:v>
                </c:pt>
                <c:pt idx="34410">
                  <c:v>6.431972</c:v>
                </c:pt>
                <c:pt idx="34411">
                  <c:v>6.4309900000000004</c:v>
                </c:pt>
                <c:pt idx="34412">
                  <c:v>6.4299150000000003</c:v>
                </c:pt>
                <c:pt idx="34413">
                  <c:v>6.4306729999999996</c:v>
                </c:pt>
                <c:pt idx="34414">
                  <c:v>6.4333049999999998</c:v>
                </c:pt>
                <c:pt idx="34415">
                  <c:v>6.4337</c:v>
                </c:pt>
                <c:pt idx="34416">
                  <c:v>6.4309799999999999</c:v>
                </c:pt>
                <c:pt idx="34417">
                  <c:v>6.4297610000000001</c:v>
                </c:pt>
                <c:pt idx="34418">
                  <c:v>6.4263960000000004</c:v>
                </c:pt>
                <c:pt idx="34419">
                  <c:v>6.4236250000000004</c:v>
                </c:pt>
                <c:pt idx="34420">
                  <c:v>6.4250249999999998</c:v>
                </c:pt>
                <c:pt idx="34421">
                  <c:v>6.4256700000000002</c:v>
                </c:pt>
                <c:pt idx="34422">
                  <c:v>6.4234140000000002</c:v>
                </c:pt>
                <c:pt idx="34423">
                  <c:v>6.4224579999999998</c:v>
                </c:pt>
                <c:pt idx="34424">
                  <c:v>6.4258139999999999</c:v>
                </c:pt>
                <c:pt idx="34425">
                  <c:v>6.4280980000000003</c:v>
                </c:pt>
                <c:pt idx="34426">
                  <c:v>6.4256120000000001</c:v>
                </c:pt>
                <c:pt idx="34427">
                  <c:v>6.423038</c:v>
                </c:pt>
                <c:pt idx="34428">
                  <c:v>6.4261309999999998</c:v>
                </c:pt>
                <c:pt idx="34429">
                  <c:v>6.4289589999999999</c:v>
                </c:pt>
                <c:pt idx="34430">
                  <c:v>6.4280150000000003</c:v>
                </c:pt>
                <c:pt idx="34431">
                  <c:v>6.4282579999999996</c:v>
                </c:pt>
                <c:pt idx="34432">
                  <c:v>6.4291749999999999</c:v>
                </c:pt>
                <c:pt idx="34433">
                  <c:v>6.4298070000000003</c:v>
                </c:pt>
                <c:pt idx="34434">
                  <c:v>6.4302770000000002</c:v>
                </c:pt>
                <c:pt idx="34435">
                  <c:v>6.4308300000000003</c:v>
                </c:pt>
                <c:pt idx="34436">
                  <c:v>6.4308370000000004</c:v>
                </c:pt>
                <c:pt idx="34437">
                  <c:v>6.4274480000000001</c:v>
                </c:pt>
                <c:pt idx="34438">
                  <c:v>6.4270969999999998</c:v>
                </c:pt>
                <c:pt idx="34439">
                  <c:v>6.4305300000000001</c:v>
                </c:pt>
                <c:pt idx="34440">
                  <c:v>6.4321060000000001</c:v>
                </c:pt>
                <c:pt idx="34441">
                  <c:v>6.4303699999999999</c:v>
                </c:pt>
                <c:pt idx="34442">
                  <c:v>6.4298970000000004</c:v>
                </c:pt>
                <c:pt idx="34443">
                  <c:v>6.4312709999999997</c:v>
                </c:pt>
                <c:pt idx="34444">
                  <c:v>6.4305349999999999</c:v>
                </c:pt>
                <c:pt idx="34445">
                  <c:v>6.4290330000000004</c:v>
                </c:pt>
                <c:pt idx="34446">
                  <c:v>6.4300940000000004</c:v>
                </c:pt>
                <c:pt idx="34447">
                  <c:v>6.4298080000000004</c:v>
                </c:pt>
                <c:pt idx="34448">
                  <c:v>6.4248120000000002</c:v>
                </c:pt>
                <c:pt idx="34449">
                  <c:v>6.4234650000000002</c:v>
                </c:pt>
                <c:pt idx="34450">
                  <c:v>6.4277129999999998</c:v>
                </c:pt>
                <c:pt idx="34451">
                  <c:v>6.4278190000000004</c:v>
                </c:pt>
                <c:pt idx="34452">
                  <c:v>6.4252779999999996</c:v>
                </c:pt>
                <c:pt idx="34453">
                  <c:v>6.4274120000000003</c:v>
                </c:pt>
                <c:pt idx="34454">
                  <c:v>6.430669</c:v>
                </c:pt>
                <c:pt idx="34455">
                  <c:v>6.4295790000000004</c:v>
                </c:pt>
                <c:pt idx="34456">
                  <c:v>6.4300360000000003</c:v>
                </c:pt>
                <c:pt idx="34457">
                  <c:v>6.4314840000000002</c:v>
                </c:pt>
                <c:pt idx="34458">
                  <c:v>6.4314349999999996</c:v>
                </c:pt>
                <c:pt idx="34459">
                  <c:v>6.4323750000000004</c:v>
                </c:pt>
                <c:pt idx="34460">
                  <c:v>6.4316180000000003</c:v>
                </c:pt>
                <c:pt idx="34461">
                  <c:v>6.4303590000000002</c:v>
                </c:pt>
                <c:pt idx="34462">
                  <c:v>6.432194</c:v>
                </c:pt>
                <c:pt idx="34463">
                  <c:v>6.4319870000000003</c:v>
                </c:pt>
                <c:pt idx="34464">
                  <c:v>6.4319269999999999</c:v>
                </c:pt>
                <c:pt idx="34465">
                  <c:v>6.436458</c:v>
                </c:pt>
                <c:pt idx="34466">
                  <c:v>6.4379289999999996</c:v>
                </c:pt>
                <c:pt idx="34467">
                  <c:v>6.435225</c:v>
                </c:pt>
                <c:pt idx="34468">
                  <c:v>6.4382539999999997</c:v>
                </c:pt>
                <c:pt idx="34469">
                  <c:v>6.4399509999999998</c:v>
                </c:pt>
                <c:pt idx="34470">
                  <c:v>6.4347269999999996</c:v>
                </c:pt>
                <c:pt idx="34471">
                  <c:v>6.4321479999999998</c:v>
                </c:pt>
                <c:pt idx="34472">
                  <c:v>6.4343070000000004</c:v>
                </c:pt>
                <c:pt idx="34473">
                  <c:v>6.4367720000000004</c:v>
                </c:pt>
                <c:pt idx="34474">
                  <c:v>6.4361740000000003</c:v>
                </c:pt>
                <c:pt idx="34475">
                  <c:v>6.4335500000000003</c:v>
                </c:pt>
                <c:pt idx="34476">
                  <c:v>6.433433</c:v>
                </c:pt>
                <c:pt idx="34477">
                  <c:v>6.4356280000000003</c:v>
                </c:pt>
                <c:pt idx="34478">
                  <c:v>6.43696</c:v>
                </c:pt>
                <c:pt idx="34479">
                  <c:v>6.4401710000000003</c:v>
                </c:pt>
                <c:pt idx="34480">
                  <c:v>6.4438639999999996</c:v>
                </c:pt>
                <c:pt idx="34481">
                  <c:v>6.4436879999999999</c:v>
                </c:pt>
                <c:pt idx="34482">
                  <c:v>6.4404560000000002</c:v>
                </c:pt>
                <c:pt idx="34483">
                  <c:v>6.4374989999999999</c:v>
                </c:pt>
                <c:pt idx="34484">
                  <c:v>6.4400370000000002</c:v>
                </c:pt>
                <c:pt idx="34485">
                  <c:v>6.4437069999999999</c:v>
                </c:pt>
                <c:pt idx="34486">
                  <c:v>6.4426730000000001</c:v>
                </c:pt>
                <c:pt idx="34487">
                  <c:v>6.441986</c:v>
                </c:pt>
                <c:pt idx="34488">
                  <c:v>6.440963</c:v>
                </c:pt>
                <c:pt idx="34489">
                  <c:v>6.4388610000000002</c:v>
                </c:pt>
                <c:pt idx="34490">
                  <c:v>6.4398520000000001</c:v>
                </c:pt>
                <c:pt idx="34491">
                  <c:v>6.4408859999999999</c:v>
                </c:pt>
                <c:pt idx="34492">
                  <c:v>6.4422059999999997</c:v>
                </c:pt>
                <c:pt idx="34493">
                  <c:v>6.4446159999999999</c:v>
                </c:pt>
                <c:pt idx="34494">
                  <c:v>6.4457599999999999</c:v>
                </c:pt>
                <c:pt idx="34495">
                  <c:v>6.4454200000000004</c:v>
                </c:pt>
                <c:pt idx="34496">
                  <c:v>6.4433629999999997</c:v>
                </c:pt>
                <c:pt idx="34497">
                  <c:v>6.4405400000000004</c:v>
                </c:pt>
                <c:pt idx="34498">
                  <c:v>6.4387100000000004</c:v>
                </c:pt>
                <c:pt idx="34499">
                  <c:v>6.4394590000000003</c:v>
                </c:pt>
                <c:pt idx="34500">
                  <c:v>6.4405859999999997</c:v>
                </c:pt>
                <c:pt idx="34501">
                  <c:v>6.4365889999999997</c:v>
                </c:pt>
                <c:pt idx="34502">
                  <c:v>6.4364699999999999</c:v>
                </c:pt>
                <c:pt idx="34503">
                  <c:v>6.4414749999999996</c:v>
                </c:pt>
                <c:pt idx="34504">
                  <c:v>6.4436359999999997</c:v>
                </c:pt>
                <c:pt idx="34505">
                  <c:v>6.4458440000000001</c:v>
                </c:pt>
                <c:pt idx="34506">
                  <c:v>6.4476529999999999</c:v>
                </c:pt>
                <c:pt idx="34507">
                  <c:v>6.44604</c:v>
                </c:pt>
                <c:pt idx="34508">
                  <c:v>6.4457789999999999</c:v>
                </c:pt>
                <c:pt idx="34509">
                  <c:v>6.446383</c:v>
                </c:pt>
                <c:pt idx="34510">
                  <c:v>6.4469539999999999</c:v>
                </c:pt>
                <c:pt idx="34511">
                  <c:v>6.4460480000000002</c:v>
                </c:pt>
                <c:pt idx="34512">
                  <c:v>6.4417280000000003</c:v>
                </c:pt>
                <c:pt idx="34513">
                  <c:v>6.4435399999999996</c:v>
                </c:pt>
                <c:pt idx="34514">
                  <c:v>6.4481890000000002</c:v>
                </c:pt>
                <c:pt idx="34515">
                  <c:v>6.4445969999999999</c:v>
                </c:pt>
                <c:pt idx="34516">
                  <c:v>6.4427310000000002</c:v>
                </c:pt>
                <c:pt idx="34517">
                  <c:v>6.4450880000000002</c:v>
                </c:pt>
                <c:pt idx="34518">
                  <c:v>6.4466770000000002</c:v>
                </c:pt>
                <c:pt idx="34519">
                  <c:v>6.44963</c:v>
                </c:pt>
                <c:pt idx="34520">
                  <c:v>6.4504429999999999</c:v>
                </c:pt>
                <c:pt idx="34521">
                  <c:v>6.4489010000000002</c:v>
                </c:pt>
                <c:pt idx="34522">
                  <c:v>6.4490379999999998</c:v>
                </c:pt>
                <c:pt idx="34523">
                  <c:v>6.4471869999999996</c:v>
                </c:pt>
                <c:pt idx="34524">
                  <c:v>6.4476899999999997</c:v>
                </c:pt>
                <c:pt idx="34525">
                  <c:v>6.4517879999999996</c:v>
                </c:pt>
                <c:pt idx="34526">
                  <c:v>6.4497770000000001</c:v>
                </c:pt>
                <c:pt idx="34527">
                  <c:v>6.4453950000000004</c:v>
                </c:pt>
                <c:pt idx="34528">
                  <c:v>6.4466380000000001</c:v>
                </c:pt>
                <c:pt idx="34529">
                  <c:v>6.4489770000000002</c:v>
                </c:pt>
                <c:pt idx="34530">
                  <c:v>6.4492849999999997</c:v>
                </c:pt>
                <c:pt idx="34531">
                  <c:v>6.4493400000000003</c:v>
                </c:pt>
                <c:pt idx="34532">
                  <c:v>6.4504669999999997</c:v>
                </c:pt>
                <c:pt idx="34533">
                  <c:v>6.4543569999999999</c:v>
                </c:pt>
                <c:pt idx="34534">
                  <c:v>6.455368</c:v>
                </c:pt>
                <c:pt idx="34535">
                  <c:v>6.4504029999999997</c:v>
                </c:pt>
                <c:pt idx="34536">
                  <c:v>6.4501099999999996</c:v>
                </c:pt>
                <c:pt idx="34537">
                  <c:v>6.4528790000000003</c:v>
                </c:pt>
                <c:pt idx="34538">
                  <c:v>6.4510909999999999</c:v>
                </c:pt>
                <c:pt idx="34539">
                  <c:v>6.4522570000000004</c:v>
                </c:pt>
                <c:pt idx="34540">
                  <c:v>6.458653</c:v>
                </c:pt>
                <c:pt idx="34541">
                  <c:v>6.4602079999999997</c:v>
                </c:pt>
                <c:pt idx="34542">
                  <c:v>6.4573489999999998</c:v>
                </c:pt>
                <c:pt idx="34543">
                  <c:v>6.4555800000000003</c:v>
                </c:pt>
                <c:pt idx="34544">
                  <c:v>6.4576779999999996</c:v>
                </c:pt>
                <c:pt idx="34545">
                  <c:v>6.4570540000000003</c:v>
                </c:pt>
                <c:pt idx="34546">
                  <c:v>6.452426</c:v>
                </c:pt>
                <c:pt idx="34547">
                  <c:v>6.452528</c:v>
                </c:pt>
                <c:pt idx="34548">
                  <c:v>6.4549289999999999</c:v>
                </c:pt>
                <c:pt idx="34549">
                  <c:v>6.4533009999999997</c:v>
                </c:pt>
                <c:pt idx="34550">
                  <c:v>6.4539749999999998</c:v>
                </c:pt>
                <c:pt idx="34551">
                  <c:v>6.4567449999999997</c:v>
                </c:pt>
                <c:pt idx="34552">
                  <c:v>6.4559749999999996</c:v>
                </c:pt>
                <c:pt idx="34553">
                  <c:v>6.4533990000000001</c:v>
                </c:pt>
                <c:pt idx="34554">
                  <c:v>6.4519900000000003</c:v>
                </c:pt>
                <c:pt idx="34555">
                  <c:v>6.4526570000000003</c:v>
                </c:pt>
                <c:pt idx="34556">
                  <c:v>6.4553070000000004</c:v>
                </c:pt>
                <c:pt idx="34557">
                  <c:v>6.4582660000000001</c:v>
                </c:pt>
                <c:pt idx="34558">
                  <c:v>6.4610620000000001</c:v>
                </c:pt>
                <c:pt idx="34559">
                  <c:v>6.4611239999999999</c:v>
                </c:pt>
                <c:pt idx="34560">
                  <c:v>6.4611349999999996</c:v>
                </c:pt>
                <c:pt idx="34561">
                  <c:v>6.4605439999999996</c:v>
                </c:pt>
                <c:pt idx="34562">
                  <c:v>6.4595690000000001</c:v>
                </c:pt>
                <c:pt idx="34563">
                  <c:v>6.4623429999999997</c:v>
                </c:pt>
                <c:pt idx="34564">
                  <c:v>6.4632589999999999</c:v>
                </c:pt>
                <c:pt idx="34565">
                  <c:v>6.4643300000000004</c:v>
                </c:pt>
                <c:pt idx="34566">
                  <c:v>6.4642689999999998</c:v>
                </c:pt>
                <c:pt idx="34567">
                  <c:v>6.4593790000000002</c:v>
                </c:pt>
                <c:pt idx="34568">
                  <c:v>6.4595830000000003</c:v>
                </c:pt>
                <c:pt idx="34569">
                  <c:v>6.4632040000000002</c:v>
                </c:pt>
                <c:pt idx="34570">
                  <c:v>6.4602279999999999</c:v>
                </c:pt>
                <c:pt idx="34571">
                  <c:v>6.4576859999999998</c:v>
                </c:pt>
                <c:pt idx="34572">
                  <c:v>6.4617019999999998</c:v>
                </c:pt>
                <c:pt idx="34573">
                  <c:v>6.4620350000000002</c:v>
                </c:pt>
                <c:pt idx="34574">
                  <c:v>6.460547</c:v>
                </c:pt>
                <c:pt idx="34575">
                  <c:v>6.460871</c:v>
                </c:pt>
                <c:pt idx="34576">
                  <c:v>6.4618609999999999</c:v>
                </c:pt>
                <c:pt idx="34577">
                  <c:v>6.4640430000000002</c:v>
                </c:pt>
                <c:pt idx="34578">
                  <c:v>6.4657159999999996</c:v>
                </c:pt>
                <c:pt idx="34579">
                  <c:v>6.4623660000000003</c:v>
                </c:pt>
                <c:pt idx="34580">
                  <c:v>6.4607089999999996</c:v>
                </c:pt>
                <c:pt idx="34581">
                  <c:v>6.4635910000000001</c:v>
                </c:pt>
                <c:pt idx="34582">
                  <c:v>6.4652690000000002</c:v>
                </c:pt>
                <c:pt idx="34583">
                  <c:v>6.4621940000000002</c:v>
                </c:pt>
                <c:pt idx="34584">
                  <c:v>6.4596629999999999</c:v>
                </c:pt>
                <c:pt idx="34585">
                  <c:v>6.4634729999999996</c:v>
                </c:pt>
                <c:pt idx="34586">
                  <c:v>6.4663630000000003</c:v>
                </c:pt>
                <c:pt idx="34587">
                  <c:v>6.46347</c:v>
                </c:pt>
                <c:pt idx="34588">
                  <c:v>6.462745</c:v>
                </c:pt>
                <c:pt idx="34589">
                  <c:v>6.4641229999999998</c:v>
                </c:pt>
                <c:pt idx="34590">
                  <c:v>6.4619720000000003</c:v>
                </c:pt>
                <c:pt idx="34591">
                  <c:v>6.4626960000000002</c:v>
                </c:pt>
                <c:pt idx="34592">
                  <c:v>6.4691799999999997</c:v>
                </c:pt>
                <c:pt idx="34593">
                  <c:v>6.4700030000000002</c:v>
                </c:pt>
                <c:pt idx="34594">
                  <c:v>6.4666259999999998</c:v>
                </c:pt>
                <c:pt idx="34595">
                  <c:v>6.4696319999999998</c:v>
                </c:pt>
                <c:pt idx="34596">
                  <c:v>6.4702380000000002</c:v>
                </c:pt>
                <c:pt idx="34597">
                  <c:v>6.4652269999999996</c:v>
                </c:pt>
                <c:pt idx="34598">
                  <c:v>6.465751</c:v>
                </c:pt>
                <c:pt idx="34599">
                  <c:v>6.4677990000000003</c:v>
                </c:pt>
                <c:pt idx="34600">
                  <c:v>6.4651800000000001</c:v>
                </c:pt>
                <c:pt idx="34601">
                  <c:v>6.463959</c:v>
                </c:pt>
                <c:pt idx="34602">
                  <c:v>6.467174</c:v>
                </c:pt>
                <c:pt idx="34603">
                  <c:v>6.471031</c:v>
                </c:pt>
                <c:pt idx="34604">
                  <c:v>6.4684650000000001</c:v>
                </c:pt>
                <c:pt idx="34605">
                  <c:v>6.4633859999999999</c:v>
                </c:pt>
                <c:pt idx="34606">
                  <c:v>6.4650809999999996</c:v>
                </c:pt>
                <c:pt idx="34607">
                  <c:v>6.4691369999999999</c:v>
                </c:pt>
                <c:pt idx="34608">
                  <c:v>6.4720649999999997</c:v>
                </c:pt>
                <c:pt idx="34609">
                  <c:v>6.4744729999999997</c:v>
                </c:pt>
                <c:pt idx="34610">
                  <c:v>6.4711829999999999</c:v>
                </c:pt>
                <c:pt idx="34611">
                  <c:v>6.4693690000000004</c:v>
                </c:pt>
                <c:pt idx="34612">
                  <c:v>6.4758810000000002</c:v>
                </c:pt>
                <c:pt idx="34613">
                  <c:v>6.4800120000000003</c:v>
                </c:pt>
                <c:pt idx="34614">
                  <c:v>6.4763279999999996</c:v>
                </c:pt>
                <c:pt idx="34615">
                  <c:v>6.472912</c:v>
                </c:pt>
                <c:pt idx="34616">
                  <c:v>6.4769209999999999</c:v>
                </c:pt>
                <c:pt idx="34617">
                  <c:v>6.4782299999999999</c:v>
                </c:pt>
                <c:pt idx="34618">
                  <c:v>6.4740489999999999</c:v>
                </c:pt>
                <c:pt idx="34619">
                  <c:v>6.4776860000000003</c:v>
                </c:pt>
                <c:pt idx="34620">
                  <c:v>6.4838259999999996</c:v>
                </c:pt>
                <c:pt idx="34621">
                  <c:v>6.4808029999999999</c:v>
                </c:pt>
                <c:pt idx="34622">
                  <c:v>6.4752850000000004</c:v>
                </c:pt>
                <c:pt idx="34623">
                  <c:v>6.4746519999999999</c:v>
                </c:pt>
                <c:pt idx="34624">
                  <c:v>6.4743170000000001</c:v>
                </c:pt>
                <c:pt idx="34625">
                  <c:v>6.4768910000000002</c:v>
                </c:pt>
                <c:pt idx="34626">
                  <c:v>6.4847970000000004</c:v>
                </c:pt>
                <c:pt idx="34627">
                  <c:v>6.4850779999999997</c:v>
                </c:pt>
                <c:pt idx="34628">
                  <c:v>6.4776389999999999</c:v>
                </c:pt>
                <c:pt idx="34629">
                  <c:v>6.4746439999999996</c:v>
                </c:pt>
                <c:pt idx="34630">
                  <c:v>6.4763609999999998</c:v>
                </c:pt>
                <c:pt idx="34631">
                  <c:v>6.4775770000000001</c:v>
                </c:pt>
                <c:pt idx="34632">
                  <c:v>6.4765959999999998</c:v>
                </c:pt>
                <c:pt idx="34633">
                  <c:v>6.4763820000000001</c:v>
                </c:pt>
                <c:pt idx="34634">
                  <c:v>6.4770000000000003</c:v>
                </c:pt>
                <c:pt idx="34635">
                  <c:v>6.4746990000000002</c:v>
                </c:pt>
                <c:pt idx="34636">
                  <c:v>6.4742990000000002</c:v>
                </c:pt>
                <c:pt idx="34637">
                  <c:v>6.4763640000000002</c:v>
                </c:pt>
                <c:pt idx="34638">
                  <c:v>6.4789729999999999</c:v>
                </c:pt>
                <c:pt idx="34639">
                  <c:v>6.4826059999999996</c:v>
                </c:pt>
                <c:pt idx="34640">
                  <c:v>6.4837100000000003</c:v>
                </c:pt>
                <c:pt idx="34641">
                  <c:v>6.4854409999999998</c:v>
                </c:pt>
                <c:pt idx="34642">
                  <c:v>6.4858279999999997</c:v>
                </c:pt>
                <c:pt idx="34643">
                  <c:v>6.4862450000000003</c:v>
                </c:pt>
                <c:pt idx="34644">
                  <c:v>6.4872719999999999</c:v>
                </c:pt>
                <c:pt idx="34645">
                  <c:v>6.4851070000000002</c:v>
                </c:pt>
                <c:pt idx="34646">
                  <c:v>6.4850009999999996</c:v>
                </c:pt>
                <c:pt idx="34647">
                  <c:v>6.485455</c:v>
                </c:pt>
                <c:pt idx="34648">
                  <c:v>6.4863270000000002</c:v>
                </c:pt>
                <c:pt idx="34649">
                  <c:v>6.4877279999999997</c:v>
                </c:pt>
                <c:pt idx="34650">
                  <c:v>6.4845300000000003</c:v>
                </c:pt>
                <c:pt idx="34651">
                  <c:v>6.4824659999999996</c:v>
                </c:pt>
                <c:pt idx="34652">
                  <c:v>6.4861399999999998</c:v>
                </c:pt>
                <c:pt idx="34653">
                  <c:v>6.4839919999999998</c:v>
                </c:pt>
                <c:pt idx="34654">
                  <c:v>6.4808839999999996</c:v>
                </c:pt>
                <c:pt idx="34655">
                  <c:v>6.4859109999999998</c:v>
                </c:pt>
                <c:pt idx="34656">
                  <c:v>6.4874929999999997</c:v>
                </c:pt>
                <c:pt idx="34657">
                  <c:v>6.483752</c:v>
                </c:pt>
                <c:pt idx="34658">
                  <c:v>6.4825650000000001</c:v>
                </c:pt>
                <c:pt idx="34659">
                  <c:v>6.48041</c:v>
                </c:pt>
                <c:pt idx="34660">
                  <c:v>6.4800389999999997</c:v>
                </c:pt>
                <c:pt idx="34661">
                  <c:v>6.483835</c:v>
                </c:pt>
                <c:pt idx="34662">
                  <c:v>6.4877250000000002</c:v>
                </c:pt>
                <c:pt idx="34663">
                  <c:v>6.4901580000000001</c:v>
                </c:pt>
                <c:pt idx="34664">
                  <c:v>6.4888589999999997</c:v>
                </c:pt>
                <c:pt idx="34665">
                  <c:v>6.4857649999999998</c:v>
                </c:pt>
                <c:pt idx="34666">
                  <c:v>6.4876110000000002</c:v>
                </c:pt>
                <c:pt idx="34667">
                  <c:v>6.4898040000000004</c:v>
                </c:pt>
                <c:pt idx="34668">
                  <c:v>6.4859499999999999</c:v>
                </c:pt>
                <c:pt idx="34669">
                  <c:v>6.4860239999999996</c:v>
                </c:pt>
                <c:pt idx="34670">
                  <c:v>6.4887379999999997</c:v>
                </c:pt>
                <c:pt idx="34671">
                  <c:v>6.485652</c:v>
                </c:pt>
                <c:pt idx="34672">
                  <c:v>6.4824900000000003</c:v>
                </c:pt>
                <c:pt idx="34673">
                  <c:v>6.4838389999999997</c:v>
                </c:pt>
                <c:pt idx="34674">
                  <c:v>6.4875239999999996</c:v>
                </c:pt>
                <c:pt idx="34675">
                  <c:v>6.4921389999999999</c:v>
                </c:pt>
                <c:pt idx="34676">
                  <c:v>6.4892250000000002</c:v>
                </c:pt>
                <c:pt idx="34677">
                  <c:v>6.4859530000000003</c:v>
                </c:pt>
                <c:pt idx="34678">
                  <c:v>6.4918050000000003</c:v>
                </c:pt>
                <c:pt idx="34679">
                  <c:v>6.4932369999999997</c:v>
                </c:pt>
                <c:pt idx="34680">
                  <c:v>6.489465</c:v>
                </c:pt>
                <c:pt idx="34681">
                  <c:v>6.4913619999999996</c:v>
                </c:pt>
                <c:pt idx="34682">
                  <c:v>6.4948189999999997</c:v>
                </c:pt>
                <c:pt idx="34683">
                  <c:v>6.4936889999999998</c:v>
                </c:pt>
                <c:pt idx="34684">
                  <c:v>6.4888190000000003</c:v>
                </c:pt>
                <c:pt idx="34685">
                  <c:v>6.4873159999999999</c:v>
                </c:pt>
                <c:pt idx="34686">
                  <c:v>6.4910649999999999</c:v>
                </c:pt>
                <c:pt idx="34687">
                  <c:v>6.4932379999999998</c:v>
                </c:pt>
                <c:pt idx="34688">
                  <c:v>6.4908289999999997</c:v>
                </c:pt>
                <c:pt idx="34689">
                  <c:v>6.4874369999999999</c:v>
                </c:pt>
                <c:pt idx="34690">
                  <c:v>6.4893270000000003</c:v>
                </c:pt>
                <c:pt idx="34691">
                  <c:v>6.4925470000000001</c:v>
                </c:pt>
                <c:pt idx="34692">
                  <c:v>6.4925259999999998</c:v>
                </c:pt>
                <c:pt idx="34693">
                  <c:v>6.4920020000000003</c:v>
                </c:pt>
                <c:pt idx="34694">
                  <c:v>6.4923390000000003</c:v>
                </c:pt>
                <c:pt idx="34695">
                  <c:v>6.4936800000000003</c:v>
                </c:pt>
                <c:pt idx="34696">
                  <c:v>6.4964560000000002</c:v>
                </c:pt>
                <c:pt idx="34697">
                  <c:v>6.495368</c:v>
                </c:pt>
                <c:pt idx="34698">
                  <c:v>6.4933719999999999</c:v>
                </c:pt>
                <c:pt idx="34699">
                  <c:v>6.4980529999999996</c:v>
                </c:pt>
                <c:pt idx="34700">
                  <c:v>6.5010159999999999</c:v>
                </c:pt>
                <c:pt idx="34701">
                  <c:v>6.4994120000000004</c:v>
                </c:pt>
                <c:pt idx="34702">
                  <c:v>6.4968700000000004</c:v>
                </c:pt>
                <c:pt idx="34703">
                  <c:v>6.4949310000000002</c:v>
                </c:pt>
                <c:pt idx="34704">
                  <c:v>6.4995339999999997</c:v>
                </c:pt>
                <c:pt idx="34705">
                  <c:v>6.5036719999999999</c:v>
                </c:pt>
                <c:pt idx="34706">
                  <c:v>6.4992789999999996</c:v>
                </c:pt>
                <c:pt idx="34707">
                  <c:v>6.4982660000000001</c:v>
                </c:pt>
                <c:pt idx="34708">
                  <c:v>6.503107</c:v>
                </c:pt>
                <c:pt idx="34709">
                  <c:v>6.5007520000000003</c:v>
                </c:pt>
                <c:pt idx="34710">
                  <c:v>6.4976279999999997</c:v>
                </c:pt>
                <c:pt idx="34711">
                  <c:v>6.5008299999999997</c:v>
                </c:pt>
                <c:pt idx="34712">
                  <c:v>6.5007859999999997</c:v>
                </c:pt>
                <c:pt idx="34713">
                  <c:v>6.4958320000000001</c:v>
                </c:pt>
                <c:pt idx="34714">
                  <c:v>6.494802</c:v>
                </c:pt>
                <c:pt idx="34715">
                  <c:v>6.4960459999999998</c:v>
                </c:pt>
                <c:pt idx="34716">
                  <c:v>6.4957060000000002</c:v>
                </c:pt>
                <c:pt idx="34717">
                  <c:v>6.4955850000000002</c:v>
                </c:pt>
                <c:pt idx="34718">
                  <c:v>6.4979519999999997</c:v>
                </c:pt>
                <c:pt idx="34719">
                  <c:v>6.499638</c:v>
                </c:pt>
                <c:pt idx="34720">
                  <c:v>6.4959889999999998</c:v>
                </c:pt>
                <c:pt idx="34721">
                  <c:v>6.4980609999999999</c:v>
                </c:pt>
                <c:pt idx="34722">
                  <c:v>6.5027590000000002</c:v>
                </c:pt>
                <c:pt idx="34723">
                  <c:v>6.4989600000000003</c:v>
                </c:pt>
                <c:pt idx="34724">
                  <c:v>6.4971480000000001</c:v>
                </c:pt>
                <c:pt idx="34725">
                  <c:v>6.4987570000000003</c:v>
                </c:pt>
                <c:pt idx="34726">
                  <c:v>6.4965159999999997</c:v>
                </c:pt>
                <c:pt idx="34727">
                  <c:v>6.4959150000000001</c:v>
                </c:pt>
                <c:pt idx="34728">
                  <c:v>6.4998570000000004</c:v>
                </c:pt>
                <c:pt idx="34729">
                  <c:v>6.5000400000000003</c:v>
                </c:pt>
                <c:pt idx="34730">
                  <c:v>6.4984479999999998</c:v>
                </c:pt>
                <c:pt idx="34731">
                  <c:v>6.5022130000000002</c:v>
                </c:pt>
                <c:pt idx="34732">
                  <c:v>6.5032670000000001</c:v>
                </c:pt>
                <c:pt idx="34733">
                  <c:v>6.497986</c:v>
                </c:pt>
                <c:pt idx="34734">
                  <c:v>6.4980399999999996</c:v>
                </c:pt>
                <c:pt idx="34735">
                  <c:v>6.5030060000000001</c:v>
                </c:pt>
                <c:pt idx="34736">
                  <c:v>6.5034869999999998</c:v>
                </c:pt>
                <c:pt idx="34737">
                  <c:v>6.5017849999999999</c:v>
                </c:pt>
                <c:pt idx="34738">
                  <c:v>6.5012809999999996</c:v>
                </c:pt>
                <c:pt idx="34739">
                  <c:v>6.4981439999999999</c:v>
                </c:pt>
                <c:pt idx="34740">
                  <c:v>6.4948959999999998</c:v>
                </c:pt>
                <c:pt idx="34741">
                  <c:v>6.4952889999999996</c:v>
                </c:pt>
                <c:pt idx="34742">
                  <c:v>6.4988469999999996</c:v>
                </c:pt>
                <c:pt idx="34743">
                  <c:v>6.5011340000000004</c:v>
                </c:pt>
                <c:pt idx="34744">
                  <c:v>6.5003089999999997</c:v>
                </c:pt>
                <c:pt idx="34745">
                  <c:v>6.5013120000000004</c:v>
                </c:pt>
                <c:pt idx="34746">
                  <c:v>6.499479</c:v>
                </c:pt>
                <c:pt idx="34747">
                  <c:v>6.4943090000000003</c:v>
                </c:pt>
                <c:pt idx="34748">
                  <c:v>6.4970280000000002</c:v>
                </c:pt>
                <c:pt idx="34749">
                  <c:v>6.5010289999999999</c:v>
                </c:pt>
                <c:pt idx="34750">
                  <c:v>6.5013189999999996</c:v>
                </c:pt>
                <c:pt idx="34751">
                  <c:v>6.501779</c:v>
                </c:pt>
                <c:pt idx="34752">
                  <c:v>6.5009420000000002</c:v>
                </c:pt>
                <c:pt idx="34753">
                  <c:v>6.5003679999999999</c:v>
                </c:pt>
                <c:pt idx="34754">
                  <c:v>6.4996289999999997</c:v>
                </c:pt>
                <c:pt idx="34755">
                  <c:v>6.4991849999999998</c:v>
                </c:pt>
                <c:pt idx="34756">
                  <c:v>6.4996479999999996</c:v>
                </c:pt>
                <c:pt idx="34757">
                  <c:v>6.4973229999999997</c:v>
                </c:pt>
                <c:pt idx="34758">
                  <c:v>6.4963829999999998</c:v>
                </c:pt>
                <c:pt idx="34759">
                  <c:v>6.4993489999999996</c:v>
                </c:pt>
                <c:pt idx="34760">
                  <c:v>6.5023520000000001</c:v>
                </c:pt>
                <c:pt idx="34761">
                  <c:v>6.5016800000000003</c:v>
                </c:pt>
                <c:pt idx="34762">
                  <c:v>6.4988950000000001</c:v>
                </c:pt>
                <c:pt idx="34763">
                  <c:v>6.5038229999999997</c:v>
                </c:pt>
                <c:pt idx="34764">
                  <c:v>6.5080049999999998</c:v>
                </c:pt>
                <c:pt idx="34765">
                  <c:v>6.5078820000000004</c:v>
                </c:pt>
                <c:pt idx="34766">
                  <c:v>6.5115869999999996</c:v>
                </c:pt>
                <c:pt idx="34767">
                  <c:v>6.5131750000000004</c:v>
                </c:pt>
                <c:pt idx="34768">
                  <c:v>6.5087890000000002</c:v>
                </c:pt>
                <c:pt idx="34769">
                  <c:v>6.5096239999999996</c:v>
                </c:pt>
                <c:pt idx="34770">
                  <c:v>6.5146990000000002</c:v>
                </c:pt>
                <c:pt idx="34771">
                  <c:v>6.51579</c:v>
                </c:pt>
                <c:pt idx="34772">
                  <c:v>6.5135699999999996</c:v>
                </c:pt>
                <c:pt idx="34773">
                  <c:v>6.5128050000000002</c:v>
                </c:pt>
                <c:pt idx="34774">
                  <c:v>6.5138600000000002</c:v>
                </c:pt>
                <c:pt idx="34775">
                  <c:v>6.5103369999999998</c:v>
                </c:pt>
                <c:pt idx="34776">
                  <c:v>6.5074459999999998</c:v>
                </c:pt>
                <c:pt idx="34777">
                  <c:v>6.5118799999999997</c:v>
                </c:pt>
                <c:pt idx="34778">
                  <c:v>6.5150319999999997</c:v>
                </c:pt>
                <c:pt idx="34779">
                  <c:v>6.5153619999999997</c:v>
                </c:pt>
                <c:pt idx="34780">
                  <c:v>6.5209590000000004</c:v>
                </c:pt>
                <c:pt idx="34781">
                  <c:v>6.523123</c:v>
                </c:pt>
                <c:pt idx="34782">
                  <c:v>6.5192509999999997</c:v>
                </c:pt>
                <c:pt idx="34783">
                  <c:v>6.5215490000000003</c:v>
                </c:pt>
                <c:pt idx="34784">
                  <c:v>6.5262779999999996</c:v>
                </c:pt>
                <c:pt idx="34785">
                  <c:v>6.5240020000000003</c:v>
                </c:pt>
                <c:pt idx="34786">
                  <c:v>6.5203160000000002</c:v>
                </c:pt>
                <c:pt idx="34787">
                  <c:v>6.5209700000000002</c:v>
                </c:pt>
                <c:pt idx="34788">
                  <c:v>6.5215480000000001</c:v>
                </c:pt>
                <c:pt idx="34789">
                  <c:v>6.5197649999999996</c:v>
                </c:pt>
                <c:pt idx="34790">
                  <c:v>6.5180930000000004</c:v>
                </c:pt>
                <c:pt idx="34791">
                  <c:v>6.5180959999999999</c:v>
                </c:pt>
                <c:pt idx="34792">
                  <c:v>6.5179239999999998</c:v>
                </c:pt>
                <c:pt idx="34793">
                  <c:v>6.5158569999999996</c:v>
                </c:pt>
                <c:pt idx="34794">
                  <c:v>6.515943</c:v>
                </c:pt>
                <c:pt idx="34795">
                  <c:v>6.5164569999999999</c:v>
                </c:pt>
                <c:pt idx="34796">
                  <c:v>6.516629</c:v>
                </c:pt>
                <c:pt idx="34797">
                  <c:v>6.5163549999999999</c:v>
                </c:pt>
                <c:pt idx="34798">
                  <c:v>6.5134540000000003</c:v>
                </c:pt>
                <c:pt idx="34799">
                  <c:v>6.5118520000000002</c:v>
                </c:pt>
                <c:pt idx="34800">
                  <c:v>6.5144869999999999</c:v>
                </c:pt>
                <c:pt idx="34801">
                  <c:v>6.5180889999999998</c:v>
                </c:pt>
                <c:pt idx="34802">
                  <c:v>6.5193539999999999</c:v>
                </c:pt>
                <c:pt idx="34803">
                  <c:v>6.5170500000000002</c:v>
                </c:pt>
                <c:pt idx="34804">
                  <c:v>6.5159269999999996</c:v>
                </c:pt>
                <c:pt idx="34805">
                  <c:v>6.5186849999999996</c:v>
                </c:pt>
                <c:pt idx="34806">
                  <c:v>6.5194520000000002</c:v>
                </c:pt>
                <c:pt idx="34807">
                  <c:v>6.5190520000000003</c:v>
                </c:pt>
                <c:pt idx="34808">
                  <c:v>6.520251</c:v>
                </c:pt>
                <c:pt idx="34809">
                  <c:v>6.5223079999999998</c:v>
                </c:pt>
                <c:pt idx="34810">
                  <c:v>6.5227690000000003</c:v>
                </c:pt>
                <c:pt idx="34811">
                  <c:v>6.5200170000000002</c:v>
                </c:pt>
                <c:pt idx="34812">
                  <c:v>6.5176959999999999</c:v>
                </c:pt>
                <c:pt idx="34813">
                  <c:v>6.5175979999999996</c:v>
                </c:pt>
                <c:pt idx="34814">
                  <c:v>6.5177079999999998</c:v>
                </c:pt>
                <c:pt idx="34815">
                  <c:v>6.5154389999999998</c:v>
                </c:pt>
                <c:pt idx="34816">
                  <c:v>6.5156790000000004</c:v>
                </c:pt>
                <c:pt idx="34817">
                  <c:v>6.5177389999999997</c:v>
                </c:pt>
                <c:pt idx="34818">
                  <c:v>6.5169550000000003</c:v>
                </c:pt>
                <c:pt idx="34819">
                  <c:v>6.5171000000000001</c:v>
                </c:pt>
                <c:pt idx="34820">
                  <c:v>6.5180100000000003</c:v>
                </c:pt>
                <c:pt idx="34821">
                  <c:v>6.5184629999999997</c:v>
                </c:pt>
                <c:pt idx="34822">
                  <c:v>6.5202989999999996</c:v>
                </c:pt>
                <c:pt idx="34823">
                  <c:v>6.5217700000000001</c:v>
                </c:pt>
                <c:pt idx="34824">
                  <c:v>6.5262289999999998</c:v>
                </c:pt>
                <c:pt idx="34825">
                  <c:v>6.5349110000000001</c:v>
                </c:pt>
                <c:pt idx="34826">
                  <c:v>6.5340660000000002</c:v>
                </c:pt>
                <c:pt idx="34827">
                  <c:v>6.5237509999999999</c:v>
                </c:pt>
                <c:pt idx="34828">
                  <c:v>6.524654</c:v>
                </c:pt>
                <c:pt idx="34829">
                  <c:v>6.536295</c:v>
                </c:pt>
                <c:pt idx="34830">
                  <c:v>6.5345579999999996</c:v>
                </c:pt>
                <c:pt idx="34831">
                  <c:v>6.5260509999999998</c:v>
                </c:pt>
                <c:pt idx="34832">
                  <c:v>6.5279249999999998</c:v>
                </c:pt>
                <c:pt idx="34833">
                  <c:v>6.5299649999999998</c:v>
                </c:pt>
                <c:pt idx="34834">
                  <c:v>6.5283889999999998</c:v>
                </c:pt>
                <c:pt idx="34835">
                  <c:v>6.5302709999999999</c:v>
                </c:pt>
                <c:pt idx="34836">
                  <c:v>6.5324910000000003</c:v>
                </c:pt>
                <c:pt idx="34837">
                  <c:v>6.53043</c:v>
                </c:pt>
                <c:pt idx="34838">
                  <c:v>6.529426</c:v>
                </c:pt>
                <c:pt idx="34839">
                  <c:v>6.5335150000000004</c:v>
                </c:pt>
                <c:pt idx="34840">
                  <c:v>6.5315149999999997</c:v>
                </c:pt>
                <c:pt idx="34841">
                  <c:v>6.528219</c:v>
                </c:pt>
                <c:pt idx="34842">
                  <c:v>6.5322180000000003</c:v>
                </c:pt>
                <c:pt idx="34843">
                  <c:v>6.5338950000000002</c:v>
                </c:pt>
                <c:pt idx="34844">
                  <c:v>6.5294489999999996</c:v>
                </c:pt>
                <c:pt idx="34845">
                  <c:v>6.5257449999999997</c:v>
                </c:pt>
                <c:pt idx="34846">
                  <c:v>6.5269300000000001</c:v>
                </c:pt>
                <c:pt idx="34847">
                  <c:v>6.531244</c:v>
                </c:pt>
                <c:pt idx="34848">
                  <c:v>6.5328970000000002</c:v>
                </c:pt>
                <c:pt idx="34849">
                  <c:v>6.5316470000000004</c:v>
                </c:pt>
                <c:pt idx="34850">
                  <c:v>6.5281190000000002</c:v>
                </c:pt>
                <c:pt idx="34851">
                  <c:v>6.5264600000000002</c:v>
                </c:pt>
                <c:pt idx="34852">
                  <c:v>6.5279239999999996</c:v>
                </c:pt>
                <c:pt idx="34853">
                  <c:v>6.5277560000000001</c:v>
                </c:pt>
                <c:pt idx="34854">
                  <c:v>6.5265089999999999</c:v>
                </c:pt>
                <c:pt idx="34855">
                  <c:v>6.5268300000000004</c:v>
                </c:pt>
                <c:pt idx="34856">
                  <c:v>6.5287959999999998</c:v>
                </c:pt>
                <c:pt idx="34857">
                  <c:v>6.5308909999999996</c:v>
                </c:pt>
                <c:pt idx="34858">
                  <c:v>6.5330519999999996</c:v>
                </c:pt>
                <c:pt idx="34859">
                  <c:v>6.5338200000000004</c:v>
                </c:pt>
                <c:pt idx="34860">
                  <c:v>6.5278910000000003</c:v>
                </c:pt>
                <c:pt idx="34861">
                  <c:v>6.5239070000000003</c:v>
                </c:pt>
                <c:pt idx="34862">
                  <c:v>6.5264629999999997</c:v>
                </c:pt>
                <c:pt idx="34863">
                  <c:v>6.5270679999999999</c:v>
                </c:pt>
                <c:pt idx="34864">
                  <c:v>6.5265620000000002</c:v>
                </c:pt>
                <c:pt idx="34865">
                  <c:v>6.5316010000000002</c:v>
                </c:pt>
                <c:pt idx="34866">
                  <c:v>6.5359119999999997</c:v>
                </c:pt>
                <c:pt idx="34867">
                  <c:v>6.5329969999999999</c:v>
                </c:pt>
                <c:pt idx="34868">
                  <c:v>6.5318610000000001</c:v>
                </c:pt>
                <c:pt idx="34869">
                  <c:v>6.5366980000000003</c:v>
                </c:pt>
                <c:pt idx="34870">
                  <c:v>6.5378749999999997</c:v>
                </c:pt>
                <c:pt idx="34871">
                  <c:v>6.5384330000000004</c:v>
                </c:pt>
                <c:pt idx="34872">
                  <c:v>6.5435489999999996</c:v>
                </c:pt>
                <c:pt idx="34873">
                  <c:v>6.5418320000000003</c:v>
                </c:pt>
                <c:pt idx="34874">
                  <c:v>6.5354890000000001</c:v>
                </c:pt>
                <c:pt idx="34875">
                  <c:v>6.5379899999999997</c:v>
                </c:pt>
                <c:pt idx="34876">
                  <c:v>6.5390649999999999</c:v>
                </c:pt>
                <c:pt idx="34877">
                  <c:v>6.5348360000000003</c:v>
                </c:pt>
                <c:pt idx="34878">
                  <c:v>6.5361520000000004</c:v>
                </c:pt>
                <c:pt idx="34879">
                  <c:v>6.5381479999999996</c:v>
                </c:pt>
                <c:pt idx="34880">
                  <c:v>6.5369390000000003</c:v>
                </c:pt>
                <c:pt idx="34881">
                  <c:v>6.5379550000000002</c:v>
                </c:pt>
                <c:pt idx="34882">
                  <c:v>6.5373219999999996</c:v>
                </c:pt>
                <c:pt idx="34883">
                  <c:v>6.5363559999999996</c:v>
                </c:pt>
                <c:pt idx="34884">
                  <c:v>6.5426260000000003</c:v>
                </c:pt>
                <c:pt idx="34885">
                  <c:v>6.5449200000000003</c:v>
                </c:pt>
                <c:pt idx="34886">
                  <c:v>6.5384719999999996</c:v>
                </c:pt>
                <c:pt idx="34887">
                  <c:v>6.5360370000000003</c:v>
                </c:pt>
                <c:pt idx="34888">
                  <c:v>6.5372960000000004</c:v>
                </c:pt>
                <c:pt idx="34889">
                  <c:v>6.5376260000000004</c:v>
                </c:pt>
                <c:pt idx="34890">
                  <c:v>6.5378189999999998</c:v>
                </c:pt>
                <c:pt idx="34891">
                  <c:v>6.5360519999999998</c:v>
                </c:pt>
                <c:pt idx="34892">
                  <c:v>6.5343049999999998</c:v>
                </c:pt>
                <c:pt idx="34893">
                  <c:v>6.5376799999999999</c:v>
                </c:pt>
                <c:pt idx="34894">
                  <c:v>6.5361450000000003</c:v>
                </c:pt>
                <c:pt idx="34895">
                  <c:v>6.5318880000000004</c:v>
                </c:pt>
                <c:pt idx="34896">
                  <c:v>6.5355569999999998</c:v>
                </c:pt>
                <c:pt idx="34897">
                  <c:v>6.5376019999999997</c:v>
                </c:pt>
                <c:pt idx="34898">
                  <c:v>6.5330560000000002</c:v>
                </c:pt>
                <c:pt idx="34899">
                  <c:v>6.533283</c:v>
                </c:pt>
                <c:pt idx="34900">
                  <c:v>6.535901</c:v>
                </c:pt>
                <c:pt idx="34901">
                  <c:v>6.5353909999999997</c:v>
                </c:pt>
                <c:pt idx="34902">
                  <c:v>6.5338099999999999</c:v>
                </c:pt>
                <c:pt idx="34903">
                  <c:v>6.5320150000000003</c:v>
                </c:pt>
                <c:pt idx="34904">
                  <c:v>6.5305229999999996</c:v>
                </c:pt>
                <c:pt idx="34905">
                  <c:v>6.5347429999999997</c:v>
                </c:pt>
                <c:pt idx="34906">
                  <c:v>6.5384989999999998</c:v>
                </c:pt>
                <c:pt idx="34907">
                  <c:v>6.5375439999999996</c:v>
                </c:pt>
                <c:pt idx="34908">
                  <c:v>6.5431889999999999</c:v>
                </c:pt>
                <c:pt idx="34909">
                  <c:v>6.5485569999999997</c:v>
                </c:pt>
                <c:pt idx="34910">
                  <c:v>6.5421300000000002</c:v>
                </c:pt>
                <c:pt idx="34911">
                  <c:v>6.5426820000000001</c:v>
                </c:pt>
                <c:pt idx="34912">
                  <c:v>6.5504810000000004</c:v>
                </c:pt>
                <c:pt idx="34913">
                  <c:v>6.5470240000000004</c:v>
                </c:pt>
                <c:pt idx="34914">
                  <c:v>6.5423780000000002</c:v>
                </c:pt>
                <c:pt idx="34915">
                  <c:v>6.5469249999999999</c:v>
                </c:pt>
                <c:pt idx="34916">
                  <c:v>6.5501769999999997</c:v>
                </c:pt>
                <c:pt idx="34917">
                  <c:v>6.5513760000000003</c:v>
                </c:pt>
                <c:pt idx="34918">
                  <c:v>6.5524389999999997</c:v>
                </c:pt>
                <c:pt idx="34919">
                  <c:v>6.5483409999999997</c:v>
                </c:pt>
                <c:pt idx="34920">
                  <c:v>6.5429820000000003</c:v>
                </c:pt>
                <c:pt idx="34921">
                  <c:v>6.5464450000000003</c:v>
                </c:pt>
                <c:pt idx="34922">
                  <c:v>6.5512819999999996</c:v>
                </c:pt>
                <c:pt idx="34923">
                  <c:v>6.5474449999999997</c:v>
                </c:pt>
                <c:pt idx="34924">
                  <c:v>6.5444360000000001</c:v>
                </c:pt>
                <c:pt idx="34925">
                  <c:v>6.5472619999999999</c:v>
                </c:pt>
                <c:pt idx="34926">
                  <c:v>6.5464909999999996</c:v>
                </c:pt>
                <c:pt idx="34927">
                  <c:v>6.5460010000000004</c:v>
                </c:pt>
                <c:pt idx="34928">
                  <c:v>6.5504119999999997</c:v>
                </c:pt>
                <c:pt idx="34929">
                  <c:v>6.550681</c:v>
                </c:pt>
                <c:pt idx="34930">
                  <c:v>6.5454020000000002</c:v>
                </c:pt>
                <c:pt idx="34931">
                  <c:v>6.5423920000000004</c:v>
                </c:pt>
                <c:pt idx="34932">
                  <c:v>6.5440149999999999</c:v>
                </c:pt>
                <c:pt idx="34933">
                  <c:v>6.5473270000000001</c:v>
                </c:pt>
                <c:pt idx="34934">
                  <c:v>6.5485819999999997</c:v>
                </c:pt>
                <c:pt idx="34935">
                  <c:v>6.5480900000000002</c:v>
                </c:pt>
                <c:pt idx="34936">
                  <c:v>6.5499939999999999</c:v>
                </c:pt>
                <c:pt idx="34937">
                  <c:v>6.551463</c:v>
                </c:pt>
                <c:pt idx="34938">
                  <c:v>6.5489800000000002</c:v>
                </c:pt>
                <c:pt idx="34939">
                  <c:v>6.5486269999999998</c:v>
                </c:pt>
                <c:pt idx="34940">
                  <c:v>6.552683</c:v>
                </c:pt>
                <c:pt idx="34941">
                  <c:v>6.5548609999999998</c:v>
                </c:pt>
                <c:pt idx="34942">
                  <c:v>6.5518619999999999</c:v>
                </c:pt>
                <c:pt idx="34943">
                  <c:v>6.548114</c:v>
                </c:pt>
                <c:pt idx="34944">
                  <c:v>6.5490899999999996</c:v>
                </c:pt>
                <c:pt idx="34945">
                  <c:v>6.5537599999999996</c:v>
                </c:pt>
                <c:pt idx="34946">
                  <c:v>6.5549090000000003</c:v>
                </c:pt>
                <c:pt idx="34947">
                  <c:v>6.5516699999999997</c:v>
                </c:pt>
                <c:pt idx="34948">
                  <c:v>6.5526169999999997</c:v>
                </c:pt>
                <c:pt idx="34949">
                  <c:v>6.5531839999999999</c:v>
                </c:pt>
                <c:pt idx="34950">
                  <c:v>6.5490209999999998</c:v>
                </c:pt>
                <c:pt idx="34951">
                  <c:v>6.5522179999999999</c:v>
                </c:pt>
                <c:pt idx="34952">
                  <c:v>6.5597560000000001</c:v>
                </c:pt>
                <c:pt idx="34953">
                  <c:v>6.5613239999999999</c:v>
                </c:pt>
                <c:pt idx="34954">
                  <c:v>6.55966</c:v>
                </c:pt>
                <c:pt idx="34955">
                  <c:v>6.5553520000000001</c:v>
                </c:pt>
                <c:pt idx="34956">
                  <c:v>6.5523340000000001</c:v>
                </c:pt>
                <c:pt idx="34957">
                  <c:v>6.5540019999999997</c:v>
                </c:pt>
                <c:pt idx="34958">
                  <c:v>6.5519299999999996</c:v>
                </c:pt>
                <c:pt idx="34959">
                  <c:v>6.5500119999999997</c:v>
                </c:pt>
                <c:pt idx="34960">
                  <c:v>6.5551060000000003</c:v>
                </c:pt>
                <c:pt idx="34961">
                  <c:v>6.5557660000000002</c:v>
                </c:pt>
                <c:pt idx="34962">
                  <c:v>6.5498519999999996</c:v>
                </c:pt>
                <c:pt idx="34963">
                  <c:v>6.5499790000000004</c:v>
                </c:pt>
                <c:pt idx="34964">
                  <c:v>6.5532459999999997</c:v>
                </c:pt>
                <c:pt idx="34965">
                  <c:v>6.5543909999999999</c:v>
                </c:pt>
                <c:pt idx="34966">
                  <c:v>6.5511049999999997</c:v>
                </c:pt>
                <c:pt idx="34967">
                  <c:v>6.5467000000000004</c:v>
                </c:pt>
                <c:pt idx="34968">
                  <c:v>6.5478990000000001</c:v>
                </c:pt>
                <c:pt idx="34969">
                  <c:v>6.5515270000000001</c:v>
                </c:pt>
                <c:pt idx="34970">
                  <c:v>6.549258</c:v>
                </c:pt>
                <c:pt idx="34971">
                  <c:v>6.5470040000000003</c:v>
                </c:pt>
                <c:pt idx="34972">
                  <c:v>6.5510520000000003</c:v>
                </c:pt>
                <c:pt idx="34973">
                  <c:v>6.5543670000000001</c:v>
                </c:pt>
                <c:pt idx="34974">
                  <c:v>6.5538749999999997</c:v>
                </c:pt>
                <c:pt idx="34975">
                  <c:v>6.552251</c:v>
                </c:pt>
                <c:pt idx="34976">
                  <c:v>6.5504319999999998</c:v>
                </c:pt>
                <c:pt idx="34977">
                  <c:v>6.5533010000000003</c:v>
                </c:pt>
                <c:pt idx="34978">
                  <c:v>6.5590400000000004</c:v>
                </c:pt>
                <c:pt idx="34979">
                  <c:v>6.5582450000000003</c:v>
                </c:pt>
                <c:pt idx="34980">
                  <c:v>6.5515169999999996</c:v>
                </c:pt>
                <c:pt idx="34981">
                  <c:v>6.5515949999999998</c:v>
                </c:pt>
                <c:pt idx="34982">
                  <c:v>6.5589110000000002</c:v>
                </c:pt>
                <c:pt idx="34983">
                  <c:v>6.560594</c:v>
                </c:pt>
                <c:pt idx="34984">
                  <c:v>6.5558709999999998</c:v>
                </c:pt>
                <c:pt idx="34985">
                  <c:v>6.5562079999999998</c:v>
                </c:pt>
                <c:pt idx="34986">
                  <c:v>6.5610530000000002</c:v>
                </c:pt>
                <c:pt idx="34987">
                  <c:v>6.5615100000000002</c:v>
                </c:pt>
                <c:pt idx="34988">
                  <c:v>6.5586339999999996</c:v>
                </c:pt>
                <c:pt idx="34989">
                  <c:v>6.5575080000000003</c:v>
                </c:pt>
                <c:pt idx="34990">
                  <c:v>6.5569290000000002</c:v>
                </c:pt>
                <c:pt idx="34991">
                  <c:v>6.5552869999999999</c:v>
                </c:pt>
                <c:pt idx="34992">
                  <c:v>6.5574529999999998</c:v>
                </c:pt>
                <c:pt idx="34993">
                  <c:v>6.5607689999999996</c:v>
                </c:pt>
                <c:pt idx="34994">
                  <c:v>6.5609630000000001</c:v>
                </c:pt>
                <c:pt idx="34995">
                  <c:v>6.5605710000000004</c:v>
                </c:pt>
                <c:pt idx="34996">
                  <c:v>6.5581040000000002</c:v>
                </c:pt>
                <c:pt idx="34997">
                  <c:v>6.5598850000000004</c:v>
                </c:pt>
                <c:pt idx="34998">
                  <c:v>6.5644229999999997</c:v>
                </c:pt>
                <c:pt idx="34999">
                  <c:v>6.5642709999999997</c:v>
                </c:pt>
                <c:pt idx="35000">
                  <c:v>6.5635110000000001</c:v>
                </c:pt>
                <c:pt idx="35001">
                  <c:v>6.5629580000000001</c:v>
                </c:pt>
                <c:pt idx="35002">
                  <c:v>6.5618980000000002</c:v>
                </c:pt>
                <c:pt idx="35003">
                  <c:v>6.563002</c:v>
                </c:pt>
                <c:pt idx="35004">
                  <c:v>6.5615019999999999</c:v>
                </c:pt>
                <c:pt idx="35005">
                  <c:v>6.560079</c:v>
                </c:pt>
                <c:pt idx="35006">
                  <c:v>6.5627930000000001</c:v>
                </c:pt>
                <c:pt idx="35007">
                  <c:v>6.562729</c:v>
                </c:pt>
                <c:pt idx="35008">
                  <c:v>6.5639409999999998</c:v>
                </c:pt>
                <c:pt idx="35009">
                  <c:v>6.5703420000000001</c:v>
                </c:pt>
                <c:pt idx="35010">
                  <c:v>6.5709010000000001</c:v>
                </c:pt>
                <c:pt idx="35011">
                  <c:v>6.5674190000000001</c:v>
                </c:pt>
                <c:pt idx="35012">
                  <c:v>6.5663830000000001</c:v>
                </c:pt>
                <c:pt idx="35013">
                  <c:v>6.5671390000000001</c:v>
                </c:pt>
                <c:pt idx="35014">
                  <c:v>6.566935</c:v>
                </c:pt>
                <c:pt idx="35015">
                  <c:v>6.5661300000000002</c:v>
                </c:pt>
                <c:pt idx="35016">
                  <c:v>6.5668959999999998</c:v>
                </c:pt>
                <c:pt idx="35017">
                  <c:v>6.5661849999999999</c:v>
                </c:pt>
                <c:pt idx="35018">
                  <c:v>6.5674570000000001</c:v>
                </c:pt>
                <c:pt idx="35019">
                  <c:v>6.5707500000000003</c:v>
                </c:pt>
                <c:pt idx="35020">
                  <c:v>6.5694039999999996</c:v>
                </c:pt>
                <c:pt idx="35021">
                  <c:v>6.5688380000000004</c:v>
                </c:pt>
                <c:pt idx="35022">
                  <c:v>6.56907</c:v>
                </c:pt>
                <c:pt idx="35023">
                  <c:v>6.5707750000000003</c:v>
                </c:pt>
                <c:pt idx="35024">
                  <c:v>6.5717939999999997</c:v>
                </c:pt>
                <c:pt idx="35025">
                  <c:v>6.5695129999999997</c:v>
                </c:pt>
                <c:pt idx="35026">
                  <c:v>6.5681919999999998</c:v>
                </c:pt>
                <c:pt idx="35027">
                  <c:v>6.5657249999999996</c:v>
                </c:pt>
                <c:pt idx="35028">
                  <c:v>6.5652530000000002</c:v>
                </c:pt>
                <c:pt idx="35029">
                  <c:v>6.5688430000000002</c:v>
                </c:pt>
                <c:pt idx="35030">
                  <c:v>6.5668240000000004</c:v>
                </c:pt>
                <c:pt idx="35031">
                  <c:v>6.564438</c:v>
                </c:pt>
                <c:pt idx="35032">
                  <c:v>6.565626</c:v>
                </c:pt>
                <c:pt idx="35033">
                  <c:v>6.5664980000000002</c:v>
                </c:pt>
                <c:pt idx="35034">
                  <c:v>6.5670840000000004</c:v>
                </c:pt>
                <c:pt idx="35035">
                  <c:v>6.5672360000000003</c:v>
                </c:pt>
                <c:pt idx="35036">
                  <c:v>6.569083</c:v>
                </c:pt>
                <c:pt idx="35037">
                  <c:v>6.5717350000000003</c:v>
                </c:pt>
                <c:pt idx="35038">
                  <c:v>6.573925</c:v>
                </c:pt>
                <c:pt idx="35039">
                  <c:v>6.5743130000000001</c:v>
                </c:pt>
                <c:pt idx="35040">
                  <c:v>6.5716229999999998</c:v>
                </c:pt>
                <c:pt idx="35041">
                  <c:v>6.5720879999999999</c:v>
                </c:pt>
                <c:pt idx="35042">
                  <c:v>6.5751860000000004</c:v>
                </c:pt>
                <c:pt idx="35043">
                  <c:v>6.5738459999999996</c:v>
                </c:pt>
                <c:pt idx="35044">
                  <c:v>6.5686600000000004</c:v>
                </c:pt>
                <c:pt idx="35045">
                  <c:v>6.567844</c:v>
                </c:pt>
                <c:pt idx="35046">
                  <c:v>6.5727349999999998</c:v>
                </c:pt>
                <c:pt idx="35047">
                  <c:v>6.5738019999999997</c:v>
                </c:pt>
                <c:pt idx="35048">
                  <c:v>6.5713309999999998</c:v>
                </c:pt>
                <c:pt idx="35049">
                  <c:v>6.57186</c:v>
                </c:pt>
                <c:pt idx="35050">
                  <c:v>6.5764820000000004</c:v>
                </c:pt>
                <c:pt idx="35051">
                  <c:v>6.5806969999999998</c:v>
                </c:pt>
                <c:pt idx="35052">
                  <c:v>6.5798189999999996</c:v>
                </c:pt>
                <c:pt idx="35053">
                  <c:v>6.5802949999999996</c:v>
                </c:pt>
                <c:pt idx="35054">
                  <c:v>6.5861660000000004</c:v>
                </c:pt>
                <c:pt idx="35055">
                  <c:v>6.5875529999999998</c:v>
                </c:pt>
                <c:pt idx="35056">
                  <c:v>6.5826029999999998</c:v>
                </c:pt>
                <c:pt idx="35057">
                  <c:v>6.5814839999999997</c:v>
                </c:pt>
                <c:pt idx="35058">
                  <c:v>6.5822909999999997</c:v>
                </c:pt>
                <c:pt idx="35059">
                  <c:v>6.5811039999999998</c:v>
                </c:pt>
                <c:pt idx="35060">
                  <c:v>6.583418</c:v>
                </c:pt>
                <c:pt idx="35061">
                  <c:v>6.5866509999999998</c:v>
                </c:pt>
                <c:pt idx="35062">
                  <c:v>6.5841180000000001</c:v>
                </c:pt>
                <c:pt idx="35063">
                  <c:v>6.579771</c:v>
                </c:pt>
                <c:pt idx="35064">
                  <c:v>6.5810560000000002</c:v>
                </c:pt>
                <c:pt idx="35065">
                  <c:v>6.5843439999999998</c:v>
                </c:pt>
                <c:pt idx="35066">
                  <c:v>6.5850720000000003</c:v>
                </c:pt>
                <c:pt idx="35067">
                  <c:v>6.58697</c:v>
                </c:pt>
                <c:pt idx="35068">
                  <c:v>6.5857650000000003</c:v>
                </c:pt>
                <c:pt idx="35069">
                  <c:v>6.5815840000000003</c:v>
                </c:pt>
                <c:pt idx="35070">
                  <c:v>6.5831169999999997</c:v>
                </c:pt>
                <c:pt idx="35071">
                  <c:v>6.5867550000000001</c:v>
                </c:pt>
                <c:pt idx="35072">
                  <c:v>6.586138</c:v>
                </c:pt>
                <c:pt idx="35073">
                  <c:v>6.5826269999999996</c:v>
                </c:pt>
                <c:pt idx="35074">
                  <c:v>6.5808749999999998</c:v>
                </c:pt>
                <c:pt idx="35075">
                  <c:v>6.5821690000000004</c:v>
                </c:pt>
                <c:pt idx="35076">
                  <c:v>6.5834250000000001</c:v>
                </c:pt>
                <c:pt idx="35077">
                  <c:v>6.5842409999999996</c:v>
                </c:pt>
                <c:pt idx="35078">
                  <c:v>6.5833009999999996</c:v>
                </c:pt>
                <c:pt idx="35079">
                  <c:v>6.5807609999999999</c:v>
                </c:pt>
                <c:pt idx="35080">
                  <c:v>6.5792929999999998</c:v>
                </c:pt>
                <c:pt idx="35081">
                  <c:v>6.5847199999999999</c:v>
                </c:pt>
                <c:pt idx="35082">
                  <c:v>6.5870550000000003</c:v>
                </c:pt>
                <c:pt idx="35083">
                  <c:v>6.5832129999999998</c:v>
                </c:pt>
                <c:pt idx="35084">
                  <c:v>6.5803260000000003</c:v>
                </c:pt>
                <c:pt idx="35085">
                  <c:v>6.581124</c:v>
                </c:pt>
                <c:pt idx="35086">
                  <c:v>6.5850249999999999</c:v>
                </c:pt>
                <c:pt idx="35087">
                  <c:v>6.5886009999999997</c:v>
                </c:pt>
                <c:pt idx="35088">
                  <c:v>6.5926809999999998</c:v>
                </c:pt>
                <c:pt idx="35089">
                  <c:v>6.5936490000000001</c:v>
                </c:pt>
                <c:pt idx="35090">
                  <c:v>6.5898260000000004</c:v>
                </c:pt>
                <c:pt idx="35091">
                  <c:v>6.5889449999999998</c:v>
                </c:pt>
                <c:pt idx="35092">
                  <c:v>6.5927389999999999</c:v>
                </c:pt>
                <c:pt idx="35093">
                  <c:v>6.5951170000000001</c:v>
                </c:pt>
                <c:pt idx="35094">
                  <c:v>6.5929520000000004</c:v>
                </c:pt>
                <c:pt idx="35095">
                  <c:v>6.5899919999999996</c:v>
                </c:pt>
                <c:pt idx="35096">
                  <c:v>6.5881210000000001</c:v>
                </c:pt>
                <c:pt idx="35097">
                  <c:v>6.5892970000000002</c:v>
                </c:pt>
                <c:pt idx="35098">
                  <c:v>6.5935990000000002</c:v>
                </c:pt>
                <c:pt idx="35099">
                  <c:v>6.5924170000000002</c:v>
                </c:pt>
                <c:pt idx="35100">
                  <c:v>6.5891200000000003</c:v>
                </c:pt>
                <c:pt idx="35101">
                  <c:v>6.591672</c:v>
                </c:pt>
                <c:pt idx="35102">
                  <c:v>6.5963979999999998</c:v>
                </c:pt>
                <c:pt idx="35103">
                  <c:v>6.5970120000000003</c:v>
                </c:pt>
                <c:pt idx="35104">
                  <c:v>6.5918650000000003</c:v>
                </c:pt>
                <c:pt idx="35105">
                  <c:v>6.5899580000000002</c:v>
                </c:pt>
                <c:pt idx="35106">
                  <c:v>6.5899150000000004</c:v>
                </c:pt>
                <c:pt idx="35107">
                  <c:v>6.5876060000000001</c:v>
                </c:pt>
                <c:pt idx="35108">
                  <c:v>6.5908579999999999</c:v>
                </c:pt>
                <c:pt idx="35109">
                  <c:v>6.5938410000000003</c:v>
                </c:pt>
                <c:pt idx="35110">
                  <c:v>6.5903450000000001</c:v>
                </c:pt>
                <c:pt idx="35111">
                  <c:v>6.5867870000000002</c:v>
                </c:pt>
                <c:pt idx="35112">
                  <c:v>6.5846910000000003</c:v>
                </c:pt>
                <c:pt idx="35113">
                  <c:v>6.5870709999999999</c:v>
                </c:pt>
                <c:pt idx="35114">
                  <c:v>6.5912430000000004</c:v>
                </c:pt>
                <c:pt idx="35115">
                  <c:v>6.589016</c:v>
                </c:pt>
                <c:pt idx="35116">
                  <c:v>6.5828059999999997</c:v>
                </c:pt>
                <c:pt idx="35117">
                  <c:v>6.5834349999999997</c:v>
                </c:pt>
                <c:pt idx="35118">
                  <c:v>6.5894450000000004</c:v>
                </c:pt>
                <c:pt idx="35119">
                  <c:v>6.5919499999999998</c:v>
                </c:pt>
                <c:pt idx="35120">
                  <c:v>6.5909319999999996</c:v>
                </c:pt>
                <c:pt idx="35121">
                  <c:v>6.5889899999999999</c:v>
                </c:pt>
                <c:pt idx="35122">
                  <c:v>6.5866939999999996</c:v>
                </c:pt>
                <c:pt idx="35123">
                  <c:v>6.5892189999999999</c:v>
                </c:pt>
                <c:pt idx="35124">
                  <c:v>6.5918239999999999</c:v>
                </c:pt>
                <c:pt idx="35125">
                  <c:v>6.5905170000000002</c:v>
                </c:pt>
                <c:pt idx="35126">
                  <c:v>6.589035</c:v>
                </c:pt>
                <c:pt idx="35127">
                  <c:v>6.5927449999999999</c:v>
                </c:pt>
                <c:pt idx="35128">
                  <c:v>6.5949010000000001</c:v>
                </c:pt>
                <c:pt idx="35129">
                  <c:v>6.5922260000000001</c:v>
                </c:pt>
                <c:pt idx="35130">
                  <c:v>6.59267</c:v>
                </c:pt>
                <c:pt idx="35131">
                  <c:v>6.5992790000000001</c:v>
                </c:pt>
                <c:pt idx="35132">
                  <c:v>6.599253</c:v>
                </c:pt>
                <c:pt idx="35133">
                  <c:v>6.5931170000000003</c:v>
                </c:pt>
                <c:pt idx="35134">
                  <c:v>6.5947120000000004</c:v>
                </c:pt>
                <c:pt idx="35135">
                  <c:v>6.596743</c:v>
                </c:pt>
                <c:pt idx="35136">
                  <c:v>6.5956390000000003</c:v>
                </c:pt>
                <c:pt idx="35137">
                  <c:v>6.5993690000000003</c:v>
                </c:pt>
                <c:pt idx="35138">
                  <c:v>6.6011259999999998</c:v>
                </c:pt>
                <c:pt idx="35139">
                  <c:v>6.5958870000000003</c:v>
                </c:pt>
                <c:pt idx="35140">
                  <c:v>6.5925500000000001</c:v>
                </c:pt>
                <c:pt idx="35141">
                  <c:v>6.5977620000000003</c:v>
                </c:pt>
                <c:pt idx="35142">
                  <c:v>6.6025970000000003</c:v>
                </c:pt>
                <c:pt idx="35143">
                  <c:v>6.602678</c:v>
                </c:pt>
                <c:pt idx="35144">
                  <c:v>6.6018299999999996</c:v>
                </c:pt>
                <c:pt idx="35145">
                  <c:v>6.6011889999999998</c:v>
                </c:pt>
                <c:pt idx="35146">
                  <c:v>6.6017520000000003</c:v>
                </c:pt>
                <c:pt idx="35147">
                  <c:v>6.6012130000000004</c:v>
                </c:pt>
                <c:pt idx="35148">
                  <c:v>6.5995710000000001</c:v>
                </c:pt>
                <c:pt idx="35149">
                  <c:v>6.5992040000000003</c:v>
                </c:pt>
                <c:pt idx="35150">
                  <c:v>6.6008610000000001</c:v>
                </c:pt>
                <c:pt idx="35151">
                  <c:v>6.604393</c:v>
                </c:pt>
                <c:pt idx="35152">
                  <c:v>6.6026369999999996</c:v>
                </c:pt>
                <c:pt idx="35153">
                  <c:v>6.5984259999999999</c:v>
                </c:pt>
                <c:pt idx="35154">
                  <c:v>6.6003800000000004</c:v>
                </c:pt>
                <c:pt idx="35155">
                  <c:v>6.6000319999999997</c:v>
                </c:pt>
                <c:pt idx="35156">
                  <c:v>6.5966500000000003</c:v>
                </c:pt>
                <c:pt idx="35157">
                  <c:v>6.5977069999999998</c:v>
                </c:pt>
                <c:pt idx="35158">
                  <c:v>6.5992600000000001</c:v>
                </c:pt>
                <c:pt idx="35159">
                  <c:v>6.599227</c:v>
                </c:pt>
                <c:pt idx="35160">
                  <c:v>6.599634</c:v>
                </c:pt>
                <c:pt idx="35161">
                  <c:v>6.6025169999999997</c:v>
                </c:pt>
                <c:pt idx="35162">
                  <c:v>6.6032190000000002</c:v>
                </c:pt>
                <c:pt idx="35163">
                  <c:v>6.6019329999999998</c:v>
                </c:pt>
                <c:pt idx="35164">
                  <c:v>6.6014910000000002</c:v>
                </c:pt>
                <c:pt idx="35165">
                  <c:v>6.5991669999999996</c:v>
                </c:pt>
                <c:pt idx="35166">
                  <c:v>6.5981139999999998</c:v>
                </c:pt>
                <c:pt idx="35167">
                  <c:v>6.5978060000000003</c:v>
                </c:pt>
                <c:pt idx="35168">
                  <c:v>6.5976660000000003</c:v>
                </c:pt>
                <c:pt idx="35169">
                  <c:v>6.6035069999999996</c:v>
                </c:pt>
                <c:pt idx="35170">
                  <c:v>6.6070589999999996</c:v>
                </c:pt>
                <c:pt idx="35171">
                  <c:v>6.6008719999999999</c:v>
                </c:pt>
                <c:pt idx="35172">
                  <c:v>6.5966570000000004</c:v>
                </c:pt>
                <c:pt idx="35173">
                  <c:v>6.6010289999999996</c:v>
                </c:pt>
                <c:pt idx="35174">
                  <c:v>6.6015230000000003</c:v>
                </c:pt>
                <c:pt idx="35175">
                  <c:v>6.5970469999999999</c:v>
                </c:pt>
                <c:pt idx="35176">
                  <c:v>6.5970199999999997</c:v>
                </c:pt>
                <c:pt idx="35177">
                  <c:v>6.6024039999999999</c:v>
                </c:pt>
                <c:pt idx="35178">
                  <c:v>6.6016089999999998</c:v>
                </c:pt>
                <c:pt idx="35179">
                  <c:v>6.5990070000000003</c:v>
                </c:pt>
                <c:pt idx="35180">
                  <c:v>6.6013520000000003</c:v>
                </c:pt>
                <c:pt idx="35181">
                  <c:v>6.6025140000000002</c:v>
                </c:pt>
                <c:pt idx="35182">
                  <c:v>6.6047960000000003</c:v>
                </c:pt>
                <c:pt idx="35183">
                  <c:v>6.6071119999999999</c:v>
                </c:pt>
                <c:pt idx="35184">
                  <c:v>6.6072730000000002</c:v>
                </c:pt>
                <c:pt idx="35185">
                  <c:v>6.6090939999999998</c:v>
                </c:pt>
                <c:pt idx="35186">
                  <c:v>6.6092240000000002</c:v>
                </c:pt>
                <c:pt idx="35187">
                  <c:v>6.6108209999999996</c:v>
                </c:pt>
                <c:pt idx="35188">
                  <c:v>6.6132419999999996</c:v>
                </c:pt>
                <c:pt idx="35189">
                  <c:v>6.6130009999999997</c:v>
                </c:pt>
                <c:pt idx="35190">
                  <c:v>6.6124200000000002</c:v>
                </c:pt>
                <c:pt idx="35191">
                  <c:v>6.6143390000000002</c:v>
                </c:pt>
                <c:pt idx="35192">
                  <c:v>6.6150840000000004</c:v>
                </c:pt>
                <c:pt idx="35193">
                  <c:v>6.6143099999999997</c:v>
                </c:pt>
                <c:pt idx="35194">
                  <c:v>6.6124650000000003</c:v>
                </c:pt>
                <c:pt idx="35195">
                  <c:v>6.6104039999999999</c:v>
                </c:pt>
                <c:pt idx="35196">
                  <c:v>6.6126500000000004</c:v>
                </c:pt>
                <c:pt idx="35197">
                  <c:v>6.6137639999999998</c:v>
                </c:pt>
                <c:pt idx="35198">
                  <c:v>6.6134459999999997</c:v>
                </c:pt>
                <c:pt idx="35199">
                  <c:v>6.6156079999999999</c:v>
                </c:pt>
                <c:pt idx="35200">
                  <c:v>6.6131450000000003</c:v>
                </c:pt>
                <c:pt idx="35201">
                  <c:v>6.6114280000000001</c:v>
                </c:pt>
                <c:pt idx="35202">
                  <c:v>6.6165649999999996</c:v>
                </c:pt>
                <c:pt idx="35203">
                  <c:v>6.6192869999999999</c:v>
                </c:pt>
                <c:pt idx="35204">
                  <c:v>6.6159540000000003</c:v>
                </c:pt>
                <c:pt idx="35205">
                  <c:v>6.6130120000000003</c:v>
                </c:pt>
                <c:pt idx="35206">
                  <c:v>6.6126100000000001</c:v>
                </c:pt>
                <c:pt idx="35207">
                  <c:v>6.6136710000000001</c:v>
                </c:pt>
                <c:pt idx="35208">
                  <c:v>6.6142250000000002</c:v>
                </c:pt>
                <c:pt idx="35209">
                  <c:v>6.6147629999999999</c:v>
                </c:pt>
                <c:pt idx="35210">
                  <c:v>6.6140790000000003</c:v>
                </c:pt>
                <c:pt idx="35211">
                  <c:v>6.6122300000000003</c:v>
                </c:pt>
                <c:pt idx="35212">
                  <c:v>6.6127200000000004</c:v>
                </c:pt>
                <c:pt idx="35213">
                  <c:v>6.6136730000000004</c:v>
                </c:pt>
                <c:pt idx="35214">
                  <c:v>6.6138219999999999</c:v>
                </c:pt>
                <c:pt idx="35215">
                  <c:v>6.6144809999999996</c:v>
                </c:pt>
                <c:pt idx="35216">
                  <c:v>6.613194</c:v>
                </c:pt>
                <c:pt idx="35217">
                  <c:v>6.6109869999999997</c:v>
                </c:pt>
                <c:pt idx="35218">
                  <c:v>6.6109010000000001</c:v>
                </c:pt>
                <c:pt idx="35219">
                  <c:v>6.6129410000000002</c:v>
                </c:pt>
                <c:pt idx="35220">
                  <c:v>6.6141969999999999</c:v>
                </c:pt>
                <c:pt idx="35221">
                  <c:v>6.6108969999999996</c:v>
                </c:pt>
                <c:pt idx="35222">
                  <c:v>6.6087119999999997</c:v>
                </c:pt>
                <c:pt idx="35223">
                  <c:v>6.6136109999999997</c:v>
                </c:pt>
                <c:pt idx="35224">
                  <c:v>6.6135299999999999</c:v>
                </c:pt>
                <c:pt idx="35225">
                  <c:v>6.6088709999999997</c:v>
                </c:pt>
                <c:pt idx="35226">
                  <c:v>6.6134029999999999</c:v>
                </c:pt>
                <c:pt idx="35227">
                  <c:v>6.6212099999999996</c:v>
                </c:pt>
                <c:pt idx="35228">
                  <c:v>6.6175819999999996</c:v>
                </c:pt>
                <c:pt idx="35229">
                  <c:v>6.6123989999999999</c:v>
                </c:pt>
                <c:pt idx="35230">
                  <c:v>6.6154479999999998</c:v>
                </c:pt>
                <c:pt idx="35231">
                  <c:v>6.6170710000000001</c:v>
                </c:pt>
                <c:pt idx="35232">
                  <c:v>6.6135890000000002</c:v>
                </c:pt>
                <c:pt idx="35233">
                  <c:v>6.6149100000000001</c:v>
                </c:pt>
                <c:pt idx="35234">
                  <c:v>6.6185320000000001</c:v>
                </c:pt>
                <c:pt idx="35235">
                  <c:v>6.6195579999999996</c:v>
                </c:pt>
                <c:pt idx="35236">
                  <c:v>6.6202909999999999</c:v>
                </c:pt>
                <c:pt idx="35237">
                  <c:v>6.6187680000000002</c:v>
                </c:pt>
                <c:pt idx="35238">
                  <c:v>6.6163350000000003</c:v>
                </c:pt>
                <c:pt idx="35239">
                  <c:v>6.61911</c:v>
                </c:pt>
                <c:pt idx="35240">
                  <c:v>6.6208030000000004</c:v>
                </c:pt>
                <c:pt idx="35241">
                  <c:v>6.6181660000000004</c:v>
                </c:pt>
                <c:pt idx="35242">
                  <c:v>6.6187630000000004</c:v>
                </c:pt>
                <c:pt idx="35243">
                  <c:v>6.6204689999999999</c:v>
                </c:pt>
                <c:pt idx="35244">
                  <c:v>6.6168560000000003</c:v>
                </c:pt>
                <c:pt idx="35245">
                  <c:v>6.6163350000000003</c:v>
                </c:pt>
                <c:pt idx="35246">
                  <c:v>6.619586</c:v>
                </c:pt>
                <c:pt idx="35247">
                  <c:v>6.6188760000000002</c:v>
                </c:pt>
                <c:pt idx="35248">
                  <c:v>6.6185700000000001</c:v>
                </c:pt>
                <c:pt idx="35249">
                  <c:v>6.6211580000000003</c:v>
                </c:pt>
                <c:pt idx="35250">
                  <c:v>6.6232009999999999</c:v>
                </c:pt>
                <c:pt idx="35251">
                  <c:v>6.6222529999999997</c:v>
                </c:pt>
                <c:pt idx="35252">
                  <c:v>6.6220189999999999</c:v>
                </c:pt>
                <c:pt idx="35253">
                  <c:v>6.6231600000000004</c:v>
                </c:pt>
                <c:pt idx="35254">
                  <c:v>6.6214060000000003</c:v>
                </c:pt>
                <c:pt idx="35255">
                  <c:v>6.6174799999999996</c:v>
                </c:pt>
                <c:pt idx="35256">
                  <c:v>6.6172690000000003</c:v>
                </c:pt>
                <c:pt idx="35257">
                  <c:v>6.6213790000000001</c:v>
                </c:pt>
                <c:pt idx="35258">
                  <c:v>6.6225709999999998</c:v>
                </c:pt>
                <c:pt idx="35259">
                  <c:v>6.62073</c:v>
                </c:pt>
                <c:pt idx="35260">
                  <c:v>6.621321</c:v>
                </c:pt>
                <c:pt idx="35261">
                  <c:v>6.6235879999999998</c:v>
                </c:pt>
                <c:pt idx="35262">
                  <c:v>6.6226209999999996</c:v>
                </c:pt>
                <c:pt idx="35263">
                  <c:v>6.6239420000000004</c:v>
                </c:pt>
                <c:pt idx="35264">
                  <c:v>6.6288099999999996</c:v>
                </c:pt>
                <c:pt idx="35265">
                  <c:v>6.6304439999999998</c:v>
                </c:pt>
                <c:pt idx="35266">
                  <c:v>6.6275829999999996</c:v>
                </c:pt>
                <c:pt idx="35267">
                  <c:v>6.6259550000000003</c:v>
                </c:pt>
                <c:pt idx="35268">
                  <c:v>6.6334920000000004</c:v>
                </c:pt>
                <c:pt idx="35269">
                  <c:v>6.6385110000000003</c:v>
                </c:pt>
                <c:pt idx="35270">
                  <c:v>6.6321450000000004</c:v>
                </c:pt>
                <c:pt idx="35271">
                  <c:v>6.632314</c:v>
                </c:pt>
                <c:pt idx="35272">
                  <c:v>6.6398960000000002</c:v>
                </c:pt>
                <c:pt idx="35273">
                  <c:v>6.6386419999999999</c:v>
                </c:pt>
                <c:pt idx="35274">
                  <c:v>6.6361759999999999</c:v>
                </c:pt>
                <c:pt idx="35275">
                  <c:v>6.6413330000000004</c:v>
                </c:pt>
                <c:pt idx="35276">
                  <c:v>6.6416329999999997</c:v>
                </c:pt>
                <c:pt idx="35277">
                  <c:v>6.6329890000000002</c:v>
                </c:pt>
                <c:pt idx="35278">
                  <c:v>6.6295700000000002</c:v>
                </c:pt>
                <c:pt idx="35279">
                  <c:v>6.6290380000000004</c:v>
                </c:pt>
                <c:pt idx="35280">
                  <c:v>6.6237170000000001</c:v>
                </c:pt>
                <c:pt idx="35281">
                  <c:v>6.6236560000000004</c:v>
                </c:pt>
                <c:pt idx="35282">
                  <c:v>6.6272539999999998</c:v>
                </c:pt>
                <c:pt idx="35283">
                  <c:v>6.6250220000000004</c:v>
                </c:pt>
                <c:pt idx="35284">
                  <c:v>6.6220819999999998</c:v>
                </c:pt>
                <c:pt idx="35285">
                  <c:v>6.6245269999999996</c:v>
                </c:pt>
                <c:pt idx="35286">
                  <c:v>6.6247559999999996</c:v>
                </c:pt>
                <c:pt idx="35287">
                  <c:v>6.62303</c:v>
                </c:pt>
                <c:pt idx="35288">
                  <c:v>6.6263870000000002</c:v>
                </c:pt>
                <c:pt idx="35289">
                  <c:v>6.6298880000000002</c:v>
                </c:pt>
                <c:pt idx="35290">
                  <c:v>6.6283200000000004</c:v>
                </c:pt>
                <c:pt idx="35291">
                  <c:v>6.6264240000000001</c:v>
                </c:pt>
                <c:pt idx="35292">
                  <c:v>6.6297090000000001</c:v>
                </c:pt>
                <c:pt idx="35293">
                  <c:v>6.6356549999999999</c:v>
                </c:pt>
                <c:pt idx="35294">
                  <c:v>6.6355680000000001</c:v>
                </c:pt>
                <c:pt idx="35295">
                  <c:v>6.6325700000000003</c:v>
                </c:pt>
                <c:pt idx="35296">
                  <c:v>6.6296860000000004</c:v>
                </c:pt>
                <c:pt idx="35297">
                  <c:v>6.6291890000000002</c:v>
                </c:pt>
                <c:pt idx="35298">
                  <c:v>6.6348000000000003</c:v>
                </c:pt>
                <c:pt idx="35299">
                  <c:v>6.6364929999999998</c:v>
                </c:pt>
                <c:pt idx="35300">
                  <c:v>6.6339329999999999</c:v>
                </c:pt>
                <c:pt idx="35301">
                  <c:v>6.6352950000000002</c:v>
                </c:pt>
                <c:pt idx="35302">
                  <c:v>6.6348060000000002</c:v>
                </c:pt>
                <c:pt idx="35303">
                  <c:v>6.6328180000000003</c:v>
                </c:pt>
                <c:pt idx="35304">
                  <c:v>6.6350160000000002</c:v>
                </c:pt>
                <c:pt idx="35305">
                  <c:v>6.6379080000000004</c:v>
                </c:pt>
                <c:pt idx="35306">
                  <c:v>6.6367190000000003</c:v>
                </c:pt>
                <c:pt idx="35307">
                  <c:v>6.6354680000000004</c:v>
                </c:pt>
                <c:pt idx="35308">
                  <c:v>6.6378979999999999</c:v>
                </c:pt>
                <c:pt idx="35309">
                  <c:v>6.6403689999999997</c:v>
                </c:pt>
                <c:pt idx="35310">
                  <c:v>6.6377769999999998</c:v>
                </c:pt>
                <c:pt idx="35311">
                  <c:v>6.63957</c:v>
                </c:pt>
                <c:pt idx="35312">
                  <c:v>6.644755</c:v>
                </c:pt>
                <c:pt idx="35313">
                  <c:v>6.6420310000000002</c:v>
                </c:pt>
                <c:pt idx="35314">
                  <c:v>6.6416250000000003</c:v>
                </c:pt>
                <c:pt idx="35315">
                  <c:v>6.6456379999999999</c:v>
                </c:pt>
                <c:pt idx="35316">
                  <c:v>6.6427870000000002</c:v>
                </c:pt>
                <c:pt idx="35317">
                  <c:v>6.6420389999999996</c:v>
                </c:pt>
                <c:pt idx="35318">
                  <c:v>6.6464420000000004</c:v>
                </c:pt>
                <c:pt idx="35319">
                  <c:v>6.6450760000000004</c:v>
                </c:pt>
                <c:pt idx="35320">
                  <c:v>6.6421049999999999</c:v>
                </c:pt>
                <c:pt idx="35321">
                  <c:v>6.6440609999999998</c:v>
                </c:pt>
                <c:pt idx="35322">
                  <c:v>6.6474140000000004</c:v>
                </c:pt>
                <c:pt idx="35323">
                  <c:v>6.6467010000000002</c:v>
                </c:pt>
                <c:pt idx="35324">
                  <c:v>6.6450719999999999</c:v>
                </c:pt>
                <c:pt idx="35325">
                  <c:v>6.6444999999999999</c:v>
                </c:pt>
                <c:pt idx="35326">
                  <c:v>6.6439469999999998</c:v>
                </c:pt>
                <c:pt idx="35327">
                  <c:v>6.6456</c:v>
                </c:pt>
                <c:pt idx="35328">
                  <c:v>6.6476410000000001</c:v>
                </c:pt>
                <c:pt idx="35329">
                  <c:v>6.6474450000000003</c:v>
                </c:pt>
                <c:pt idx="35330">
                  <c:v>6.6447010000000004</c:v>
                </c:pt>
                <c:pt idx="35331">
                  <c:v>6.644018</c:v>
                </c:pt>
                <c:pt idx="35332">
                  <c:v>6.6445169999999996</c:v>
                </c:pt>
                <c:pt idx="35333">
                  <c:v>6.642207</c:v>
                </c:pt>
                <c:pt idx="35334">
                  <c:v>6.6419550000000003</c:v>
                </c:pt>
                <c:pt idx="35335">
                  <c:v>6.6432909999999996</c:v>
                </c:pt>
                <c:pt idx="35336">
                  <c:v>6.6415170000000003</c:v>
                </c:pt>
                <c:pt idx="35337">
                  <c:v>6.6408740000000002</c:v>
                </c:pt>
                <c:pt idx="35338">
                  <c:v>6.6398339999999996</c:v>
                </c:pt>
                <c:pt idx="35339">
                  <c:v>6.6386979999999998</c:v>
                </c:pt>
                <c:pt idx="35340">
                  <c:v>6.6442649999999999</c:v>
                </c:pt>
                <c:pt idx="35341">
                  <c:v>6.6522680000000003</c:v>
                </c:pt>
                <c:pt idx="35342">
                  <c:v>6.6500370000000002</c:v>
                </c:pt>
                <c:pt idx="35343">
                  <c:v>6.6416719999999998</c:v>
                </c:pt>
                <c:pt idx="35344">
                  <c:v>6.6412560000000003</c:v>
                </c:pt>
                <c:pt idx="35345">
                  <c:v>6.6495179999999996</c:v>
                </c:pt>
                <c:pt idx="35346">
                  <c:v>6.6522420000000002</c:v>
                </c:pt>
                <c:pt idx="35347">
                  <c:v>6.6494749999999998</c:v>
                </c:pt>
                <c:pt idx="35348">
                  <c:v>6.6511329999999997</c:v>
                </c:pt>
                <c:pt idx="35349">
                  <c:v>6.6534899999999997</c:v>
                </c:pt>
                <c:pt idx="35350">
                  <c:v>6.652704</c:v>
                </c:pt>
                <c:pt idx="35351">
                  <c:v>6.6541040000000002</c:v>
                </c:pt>
                <c:pt idx="35352">
                  <c:v>6.6540340000000002</c:v>
                </c:pt>
                <c:pt idx="35353">
                  <c:v>6.6508450000000003</c:v>
                </c:pt>
                <c:pt idx="35354">
                  <c:v>6.6511120000000004</c:v>
                </c:pt>
                <c:pt idx="35355">
                  <c:v>6.6529189999999998</c:v>
                </c:pt>
                <c:pt idx="35356">
                  <c:v>6.6526529999999999</c:v>
                </c:pt>
                <c:pt idx="35357">
                  <c:v>6.6520789999999996</c:v>
                </c:pt>
                <c:pt idx="35358">
                  <c:v>6.6529720000000001</c:v>
                </c:pt>
                <c:pt idx="35359">
                  <c:v>6.6543950000000001</c:v>
                </c:pt>
                <c:pt idx="35360">
                  <c:v>6.6560870000000003</c:v>
                </c:pt>
                <c:pt idx="35361">
                  <c:v>6.657394</c:v>
                </c:pt>
                <c:pt idx="35362">
                  <c:v>6.6585979999999996</c:v>
                </c:pt>
                <c:pt idx="35363">
                  <c:v>6.6585539999999996</c:v>
                </c:pt>
                <c:pt idx="35364">
                  <c:v>6.6538469999999998</c:v>
                </c:pt>
                <c:pt idx="35365">
                  <c:v>6.6484290000000001</c:v>
                </c:pt>
                <c:pt idx="35366">
                  <c:v>6.6478789999999996</c:v>
                </c:pt>
                <c:pt idx="35367">
                  <c:v>6.6486260000000001</c:v>
                </c:pt>
                <c:pt idx="35368">
                  <c:v>6.6510410000000002</c:v>
                </c:pt>
                <c:pt idx="35369">
                  <c:v>6.6542669999999999</c:v>
                </c:pt>
                <c:pt idx="35370">
                  <c:v>6.653403</c:v>
                </c:pt>
                <c:pt idx="35371">
                  <c:v>6.6528330000000002</c:v>
                </c:pt>
                <c:pt idx="35372">
                  <c:v>6.6529680000000004</c:v>
                </c:pt>
                <c:pt idx="35373">
                  <c:v>6.6517530000000002</c:v>
                </c:pt>
                <c:pt idx="35374">
                  <c:v>6.653518</c:v>
                </c:pt>
                <c:pt idx="35375">
                  <c:v>6.6557529999999998</c:v>
                </c:pt>
                <c:pt idx="35376">
                  <c:v>6.6561599999999999</c:v>
                </c:pt>
                <c:pt idx="35377">
                  <c:v>6.6581349999999997</c:v>
                </c:pt>
                <c:pt idx="35378">
                  <c:v>6.6582920000000003</c:v>
                </c:pt>
                <c:pt idx="35379">
                  <c:v>6.6595570000000004</c:v>
                </c:pt>
                <c:pt idx="35380">
                  <c:v>6.6621800000000002</c:v>
                </c:pt>
                <c:pt idx="35381">
                  <c:v>6.6593090000000004</c:v>
                </c:pt>
                <c:pt idx="35382">
                  <c:v>6.6534050000000002</c:v>
                </c:pt>
                <c:pt idx="35383">
                  <c:v>6.6548369999999997</c:v>
                </c:pt>
                <c:pt idx="35384">
                  <c:v>6.6586780000000001</c:v>
                </c:pt>
                <c:pt idx="35385">
                  <c:v>6.6577900000000003</c:v>
                </c:pt>
                <c:pt idx="35386">
                  <c:v>6.6566000000000001</c:v>
                </c:pt>
                <c:pt idx="35387">
                  <c:v>6.6588010000000004</c:v>
                </c:pt>
                <c:pt idx="35388">
                  <c:v>6.6599589999999997</c:v>
                </c:pt>
                <c:pt idx="35389">
                  <c:v>6.6597489999999997</c:v>
                </c:pt>
                <c:pt idx="35390">
                  <c:v>6.6635720000000003</c:v>
                </c:pt>
                <c:pt idx="35391">
                  <c:v>6.664625</c:v>
                </c:pt>
                <c:pt idx="35392">
                  <c:v>6.6610649999999998</c:v>
                </c:pt>
                <c:pt idx="35393">
                  <c:v>6.6645700000000003</c:v>
                </c:pt>
                <c:pt idx="35394">
                  <c:v>6.6674009999999999</c:v>
                </c:pt>
                <c:pt idx="35395">
                  <c:v>6.6614019999999998</c:v>
                </c:pt>
                <c:pt idx="35396">
                  <c:v>6.6616400000000002</c:v>
                </c:pt>
                <c:pt idx="35397">
                  <c:v>6.6646140000000003</c:v>
                </c:pt>
                <c:pt idx="35398">
                  <c:v>6.6623349999999997</c:v>
                </c:pt>
                <c:pt idx="35399">
                  <c:v>6.6599890000000004</c:v>
                </c:pt>
                <c:pt idx="35400">
                  <c:v>6.6583899999999998</c:v>
                </c:pt>
                <c:pt idx="35401">
                  <c:v>6.6606899999999998</c:v>
                </c:pt>
                <c:pt idx="35402">
                  <c:v>6.66554</c:v>
                </c:pt>
                <c:pt idx="35403">
                  <c:v>6.6632720000000001</c:v>
                </c:pt>
                <c:pt idx="35404">
                  <c:v>6.6602480000000002</c:v>
                </c:pt>
                <c:pt idx="35405">
                  <c:v>6.6617480000000002</c:v>
                </c:pt>
                <c:pt idx="35406">
                  <c:v>6.6619890000000002</c:v>
                </c:pt>
                <c:pt idx="35407">
                  <c:v>6.6608809999999998</c:v>
                </c:pt>
                <c:pt idx="35408">
                  <c:v>6.6611310000000001</c:v>
                </c:pt>
                <c:pt idx="35409">
                  <c:v>6.660336</c:v>
                </c:pt>
                <c:pt idx="35410">
                  <c:v>6.6602579999999998</c:v>
                </c:pt>
                <c:pt idx="35411">
                  <c:v>6.659923</c:v>
                </c:pt>
                <c:pt idx="35412">
                  <c:v>6.6603180000000002</c:v>
                </c:pt>
                <c:pt idx="35413">
                  <c:v>6.6628569999999998</c:v>
                </c:pt>
                <c:pt idx="35414">
                  <c:v>6.6633880000000003</c:v>
                </c:pt>
                <c:pt idx="35415">
                  <c:v>6.661251</c:v>
                </c:pt>
                <c:pt idx="35416">
                  <c:v>6.6633979999999999</c:v>
                </c:pt>
                <c:pt idx="35417">
                  <c:v>6.6682309999999996</c:v>
                </c:pt>
                <c:pt idx="35418">
                  <c:v>6.6671440000000004</c:v>
                </c:pt>
                <c:pt idx="35419">
                  <c:v>6.6653010000000004</c:v>
                </c:pt>
                <c:pt idx="35420">
                  <c:v>6.6680099999999998</c:v>
                </c:pt>
                <c:pt idx="35421">
                  <c:v>6.6700109999999997</c:v>
                </c:pt>
                <c:pt idx="35422">
                  <c:v>6.6696359999999997</c:v>
                </c:pt>
                <c:pt idx="35423">
                  <c:v>6.6698849999999998</c:v>
                </c:pt>
                <c:pt idx="35424">
                  <c:v>6.6701649999999999</c:v>
                </c:pt>
                <c:pt idx="35425">
                  <c:v>6.6716009999999999</c:v>
                </c:pt>
                <c:pt idx="35426">
                  <c:v>6.6756700000000002</c:v>
                </c:pt>
                <c:pt idx="35427">
                  <c:v>6.6787049999999999</c:v>
                </c:pt>
                <c:pt idx="35428">
                  <c:v>6.6772999999999998</c:v>
                </c:pt>
                <c:pt idx="35429">
                  <c:v>6.6756380000000002</c:v>
                </c:pt>
                <c:pt idx="35430">
                  <c:v>6.6751950000000004</c:v>
                </c:pt>
                <c:pt idx="35431">
                  <c:v>6.67326</c:v>
                </c:pt>
                <c:pt idx="35432">
                  <c:v>6.6723559999999997</c:v>
                </c:pt>
                <c:pt idx="35433">
                  <c:v>6.6754769999999999</c:v>
                </c:pt>
                <c:pt idx="35434">
                  <c:v>6.679951</c:v>
                </c:pt>
                <c:pt idx="35435">
                  <c:v>6.6776090000000003</c:v>
                </c:pt>
                <c:pt idx="35436">
                  <c:v>6.6734349999999996</c:v>
                </c:pt>
                <c:pt idx="35437">
                  <c:v>6.6754629999999997</c:v>
                </c:pt>
                <c:pt idx="35438">
                  <c:v>6.6782979999999998</c:v>
                </c:pt>
                <c:pt idx="35439">
                  <c:v>6.6772229999999997</c:v>
                </c:pt>
                <c:pt idx="35440">
                  <c:v>6.6731680000000004</c:v>
                </c:pt>
                <c:pt idx="35441">
                  <c:v>6.6719290000000004</c:v>
                </c:pt>
                <c:pt idx="35442">
                  <c:v>6.6725050000000001</c:v>
                </c:pt>
                <c:pt idx="35443">
                  <c:v>6.6694129999999996</c:v>
                </c:pt>
                <c:pt idx="35444">
                  <c:v>6.6667379999999996</c:v>
                </c:pt>
                <c:pt idx="35445">
                  <c:v>6.6661840000000003</c:v>
                </c:pt>
                <c:pt idx="35446">
                  <c:v>6.6701220000000001</c:v>
                </c:pt>
                <c:pt idx="35447">
                  <c:v>6.6721779999999997</c:v>
                </c:pt>
                <c:pt idx="35448">
                  <c:v>6.6673879999999999</c:v>
                </c:pt>
                <c:pt idx="35449">
                  <c:v>6.6667550000000002</c:v>
                </c:pt>
                <c:pt idx="35450">
                  <c:v>6.6725940000000001</c:v>
                </c:pt>
                <c:pt idx="35451">
                  <c:v>6.6734090000000004</c:v>
                </c:pt>
                <c:pt idx="35452">
                  <c:v>6.6686560000000004</c:v>
                </c:pt>
                <c:pt idx="35453">
                  <c:v>6.6673720000000003</c:v>
                </c:pt>
                <c:pt idx="35454">
                  <c:v>6.6700650000000001</c:v>
                </c:pt>
                <c:pt idx="35455">
                  <c:v>6.6713050000000003</c:v>
                </c:pt>
                <c:pt idx="35456">
                  <c:v>6.6732430000000003</c:v>
                </c:pt>
                <c:pt idx="35457">
                  <c:v>6.6741910000000004</c:v>
                </c:pt>
                <c:pt idx="35458">
                  <c:v>6.6724500000000004</c:v>
                </c:pt>
                <c:pt idx="35459">
                  <c:v>6.672358</c:v>
                </c:pt>
                <c:pt idx="35460">
                  <c:v>6.6712540000000002</c:v>
                </c:pt>
                <c:pt idx="35461">
                  <c:v>6.6687380000000003</c:v>
                </c:pt>
                <c:pt idx="35462">
                  <c:v>6.6703669999999997</c:v>
                </c:pt>
                <c:pt idx="35463">
                  <c:v>6.6747310000000004</c:v>
                </c:pt>
                <c:pt idx="35464">
                  <c:v>6.67455</c:v>
                </c:pt>
                <c:pt idx="35465">
                  <c:v>6.6726999999999999</c:v>
                </c:pt>
                <c:pt idx="35466">
                  <c:v>6.6748240000000001</c:v>
                </c:pt>
                <c:pt idx="35467">
                  <c:v>6.6764869999999998</c:v>
                </c:pt>
                <c:pt idx="35468">
                  <c:v>6.6757049999999998</c:v>
                </c:pt>
                <c:pt idx="35469">
                  <c:v>6.6729839999999996</c:v>
                </c:pt>
                <c:pt idx="35470">
                  <c:v>6.6723569999999999</c:v>
                </c:pt>
                <c:pt idx="35471">
                  <c:v>6.6780109999999997</c:v>
                </c:pt>
                <c:pt idx="35472">
                  <c:v>6.683065</c:v>
                </c:pt>
                <c:pt idx="35473">
                  <c:v>6.6841840000000001</c:v>
                </c:pt>
                <c:pt idx="35474">
                  <c:v>6.6851750000000001</c:v>
                </c:pt>
                <c:pt idx="35475">
                  <c:v>6.6846930000000002</c:v>
                </c:pt>
                <c:pt idx="35476">
                  <c:v>6.686477</c:v>
                </c:pt>
                <c:pt idx="35477">
                  <c:v>6.6867729999999996</c:v>
                </c:pt>
                <c:pt idx="35478">
                  <c:v>6.6835810000000002</c:v>
                </c:pt>
                <c:pt idx="35479">
                  <c:v>6.6868100000000004</c:v>
                </c:pt>
                <c:pt idx="35480">
                  <c:v>6.6908969999999997</c:v>
                </c:pt>
                <c:pt idx="35481">
                  <c:v>6.686401</c:v>
                </c:pt>
                <c:pt idx="35482">
                  <c:v>6.6828560000000001</c:v>
                </c:pt>
                <c:pt idx="35483">
                  <c:v>6.6839950000000004</c:v>
                </c:pt>
                <c:pt idx="35484">
                  <c:v>6.6832649999999996</c:v>
                </c:pt>
                <c:pt idx="35485">
                  <c:v>6.6817219999999997</c:v>
                </c:pt>
                <c:pt idx="35486">
                  <c:v>6.6840900000000003</c:v>
                </c:pt>
                <c:pt idx="35487">
                  <c:v>6.6867239999999999</c:v>
                </c:pt>
                <c:pt idx="35488">
                  <c:v>6.6858139999999997</c:v>
                </c:pt>
                <c:pt idx="35489">
                  <c:v>6.6826119999999998</c:v>
                </c:pt>
                <c:pt idx="35490">
                  <c:v>6.6840279999999996</c:v>
                </c:pt>
                <c:pt idx="35491">
                  <c:v>6.6889110000000001</c:v>
                </c:pt>
                <c:pt idx="35492">
                  <c:v>6.6879119999999999</c:v>
                </c:pt>
                <c:pt idx="35493">
                  <c:v>6.6826600000000003</c:v>
                </c:pt>
                <c:pt idx="35494">
                  <c:v>6.6818099999999996</c:v>
                </c:pt>
                <c:pt idx="35495">
                  <c:v>6.6837220000000004</c:v>
                </c:pt>
                <c:pt idx="35496">
                  <c:v>6.6833289999999996</c:v>
                </c:pt>
                <c:pt idx="35497">
                  <c:v>6.6817089999999997</c:v>
                </c:pt>
                <c:pt idx="35498">
                  <c:v>6.6810700000000001</c:v>
                </c:pt>
                <c:pt idx="35499">
                  <c:v>6.6834920000000002</c:v>
                </c:pt>
                <c:pt idx="35500">
                  <c:v>6.687703</c:v>
                </c:pt>
                <c:pt idx="35501">
                  <c:v>6.6878310000000001</c:v>
                </c:pt>
                <c:pt idx="35502">
                  <c:v>6.6848479999999997</c:v>
                </c:pt>
                <c:pt idx="35503">
                  <c:v>6.6860489999999997</c:v>
                </c:pt>
                <c:pt idx="35504">
                  <c:v>6.6888610000000002</c:v>
                </c:pt>
                <c:pt idx="35505">
                  <c:v>6.6901289999999998</c:v>
                </c:pt>
                <c:pt idx="35506">
                  <c:v>6.68872</c:v>
                </c:pt>
                <c:pt idx="35507">
                  <c:v>6.6876509999999998</c:v>
                </c:pt>
                <c:pt idx="35508">
                  <c:v>6.6926379999999996</c:v>
                </c:pt>
                <c:pt idx="35509">
                  <c:v>6.6935019999999996</c:v>
                </c:pt>
                <c:pt idx="35510">
                  <c:v>6.6880059999999997</c:v>
                </c:pt>
                <c:pt idx="35511">
                  <c:v>6.6897229999999999</c:v>
                </c:pt>
                <c:pt idx="35512">
                  <c:v>6.6951890000000001</c:v>
                </c:pt>
                <c:pt idx="35513">
                  <c:v>6.6941389999999998</c:v>
                </c:pt>
                <c:pt idx="35514">
                  <c:v>6.6920770000000003</c:v>
                </c:pt>
                <c:pt idx="35515">
                  <c:v>6.694089</c:v>
                </c:pt>
                <c:pt idx="35516">
                  <c:v>6.6973539999999998</c:v>
                </c:pt>
                <c:pt idx="35517">
                  <c:v>6.7001359999999996</c:v>
                </c:pt>
                <c:pt idx="35518">
                  <c:v>6.7058439999999999</c:v>
                </c:pt>
                <c:pt idx="35519">
                  <c:v>6.7069000000000001</c:v>
                </c:pt>
                <c:pt idx="35520">
                  <c:v>6.7013610000000003</c:v>
                </c:pt>
                <c:pt idx="35521">
                  <c:v>6.7013720000000001</c:v>
                </c:pt>
                <c:pt idx="35522">
                  <c:v>6.706169</c:v>
                </c:pt>
                <c:pt idx="35523">
                  <c:v>6.7041789999999999</c:v>
                </c:pt>
                <c:pt idx="35524">
                  <c:v>6.700825</c:v>
                </c:pt>
                <c:pt idx="35525">
                  <c:v>6.7000500000000001</c:v>
                </c:pt>
                <c:pt idx="35526">
                  <c:v>6.699872</c:v>
                </c:pt>
                <c:pt idx="35527">
                  <c:v>6.6998930000000003</c:v>
                </c:pt>
                <c:pt idx="35528">
                  <c:v>6.6979280000000001</c:v>
                </c:pt>
                <c:pt idx="35529">
                  <c:v>6.697578</c:v>
                </c:pt>
                <c:pt idx="35530">
                  <c:v>6.7006259999999997</c:v>
                </c:pt>
                <c:pt idx="35531">
                  <c:v>6.7013160000000003</c:v>
                </c:pt>
                <c:pt idx="35532">
                  <c:v>6.6999079999999998</c:v>
                </c:pt>
                <c:pt idx="35533">
                  <c:v>6.7005840000000001</c:v>
                </c:pt>
                <c:pt idx="35534">
                  <c:v>6.7029730000000001</c:v>
                </c:pt>
                <c:pt idx="35535">
                  <c:v>6.7016330000000002</c:v>
                </c:pt>
                <c:pt idx="35536">
                  <c:v>6.6966910000000004</c:v>
                </c:pt>
                <c:pt idx="35537">
                  <c:v>6.6964329999999999</c:v>
                </c:pt>
                <c:pt idx="35538">
                  <c:v>6.700088</c:v>
                </c:pt>
                <c:pt idx="35539">
                  <c:v>6.7004190000000001</c:v>
                </c:pt>
                <c:pt idx="35540">
                  <c:v>6.6988440000000002</c:v>
                </c:pt>
                <c:pt idx="35541">
                  <c:v>6.7014269999999998</c:v>
                </c:pt>
                <c:pt idx="35542">
                  <c:v>6.7062330000000001</c:v>
                </c:pt>
                <c:pt idx="35543">
                  <c:v>6.7057549999999999</c:v>
                </c:pt>
                <c:pt idx="35544">
                  <c:v>6.700761</c:v>
                </c:pt>
                <c:pt idx="35545">
                  <c:v>6.6988120000000002</c:v>
                </c:pt>
                <c:pt idx="35546">
                  <c:v>6.700996</c:v>
                </c:pt>
                <c:pt idx="35547">
                  <c:v>6.7016210000000003</c:v>
                </c:pt>
                <c:pt idx="35548">
                  <c:v>6.7018199999999997</c:v>
                </c:pt>
                <c:pt idx="35549">
                  <c:v>6.7040689999999996</c:v>
                </c:pt>
                <c:pt idx="35550">
                  <c:v>6.7063069999999998</c:v>
                </c:pt>
                <c:pt idx="35551">
                  <c:v>6.7067199999999998</c:v>
                </c:pt>
                <c:pt idx="35552">
                  <c:v>6.7058039999999997</c:v>
                </c:pt>
                <c:pt idx="35553">
                  <c:v>6.7043699999999999</c:v>
                </c:pt>
                <c:pt idx="35554">
                  <c:v>6.7025370000000004</c:v>
                </c:pt>
                <c:pt idx="35555">
                  <c:v>6.7036519999999999</c:v>
                </c:pt>
                <c:pt idx="35556">
                  <c:v>6.7077830000000001</c:v>
                </c:pt>
                <c:pt idx="35557">
                  <c:v>6.7082519999999999</c:v>
                </c:pt>
                <c:pt idx="35558">
                  <c:v>6.7054669999999996</c:v>
                </c:pt>
                <c:pt idx="35559">
                  <c:v>6.7049370000000001</c:v>
                </c:pt>
                <c:pt idx="35560">
                  <c:v>6.7054679999999998</c:v>
                </c:pt>
                <c:pt idx="35561">
                  <c:v>6.7070559999999997</c:v>
                </c:pt>
                <c:pt idx="35562">
                  <c:v>6.7096780000000003</c:v>
                </c:pt>
                <c:pt idx="35563">
                  <c:v>6.7089169999999996</c:v>
                </c:pt>
                <c:pt idx="35564">
                  <c:v>6.7126270000000003</c:v>
                </c:pt>
                <c:pt idx="35565">
                  <c:v>6.7159219999999999</c:v>
                </c:pt>
                <c:pt idx="35566">
                  <c:v>6.712351</c:v>
                </c:pt>
                <c:pt idx="35567">
                  <c:v>6.7112730000000003</c:v>
                </c:pt>
                <c:pt idx="35568">
                  <c:v>6.7110500000000002</c:v>
                </c:pt>
                <c:pt idx="35569">
                  <c:v>6.7070259999999999</c:v>
                </c:pt>
                <c:pt idx="35570">
                  <c:v>6.7079880000000003</c:v>
                </c:pt>
                <c:pt idx="35571">
                  <c:v>6.7099909999999996</c:v>
                </c:pt>
                <c:pt idx="35572">
                  <c:v>6.7073130000000001</c:v>
                </c:pt>
                <c:pt idx="35573">
                  <c:v>6.7082499999999996</c:v>
                </c:pt>
                <c:pt idx="35574">
                  <c:v>6.7116059999999997</c:v>
                </c:pt>
                <c:pt idx="35575">
                  <c:v>6.7089749999999997</c:v>
                </c:pt>
                <c:pt idx="35576">
                  <c:v>6.7064029999999999</c:v>
                </c:pt>
                <c:pt idx="35577">
                  <c:v>6.708494</c:v>
                </c:pt>
                <c:pt idx="35578">
                  <c:v>6.7091349999999998</c:v>
                </c:pt>
                <c:pt idx="35579">
                  <c:v>6.7114549999999999</c:v>
                </c:pt>
                <c:pt idx="35580">
                  <c:v>6.7147940000000004</c:v>
                </c:pt>
                <c:pt idx="35581">
                  <c:v>6.7099159999999998</c:v>
                </c:pt>
                <c:pt idx="35582">
                  <c:v>6.7069640000000001</c:v>
                </c:pt>
                <c:pt idx="35583">
                  <c:v>6.711843</c:v>
                </c:pt>
                <c:pt idx="35584">
                  <c:v>6.7137029999999998</c:v>
                </c:pt>
                <c:pt idx="35585">
                  <c:v>6.7108559999999997</c:v>
                </c:pt>
                <c:pt idx="35586">
                  <c:v>6.7064789999999999</c:v>
                </c:pt>
                <c:pt idx="35587">
                  <c:v>6.7048819999999996</c:v>
                </c:pt>
                <c:pt idx="35588">
                  <c:v>6.7071339999999999</c:v>
                </c:pt>
                <c:pt idx="35589">
                  <c:v>6.7076500000000001</c:v>
                </c:pt>
                <c:pt idx="35590">
                  <c:v>6.7081980000000003</c:v>
                </c:pt>
                <c:pt idx="35591">
                  <c:v>6.7098050000000002</c:v>
                </c:pt>
                <c:pt idx="35592">
                  <c:v>6.709193</c:v>
                </c:pt>
                <c:pt idx="35593">
                  <c:v>6.7110620000000001</c:v>
                </c:pt>
                <c:pt idx="35594">
                  <c:v>6.7146179999999998</c:v>
                </c:pt>
                <c:pt idx="35595">
                  <c:v>6.7134879999999999</c:v>
                </c:pt>
                <c:pt idx="35596">
                  <c:v>6.7108730000000003</c:v>
                </c:pt>
                <c:pt idx="35597">
                  <c:v>6.7151490000000003</c:v>
                </c:pt>
                <c:pt idx="35598">
                  <c:v>6.7160089999999997</c:v>
                </c:pt>
                <c:pt idx="35599">
                  <c:v>6.7074860000000003</c:v>
                </c:pt>
                <c:pt idx="35600">
                  <c:v>6.7082839999999999</c:v>
                </c:pt>
                <c:pt idx="35601">
                  <c:v>6.7130179999999999</c:v>
                </c:pt>
                <c:pt idx="35602">
                  <c:v>6.7107739999999998</c:v>
                </c:pt>
                <c:pt idx="35603">
                  <c:v>6.7126080000000004</c:v>
                </c:pt>
                <c:pt idx="35604">
                  <c:v>6.7186959999999996</c:v>
                </c:pt>
                <c:pt idx="35605">
                  <c:v>6.7196999999999996</c:v>
                </c:pt>
                <c:pt idx="35606">
                  <c:v>6.7184590000000002</c:v>
                </c:pt>
                <c:pt idx="35607">
                  <c:v>6.718045</c:v>
                </c:pt>
                <c:pt idx="35608">
                  <c:v>6.7165949999999999</c:v>
                </c:pt>
                <c:pt idx="35609">
                  <c:v>6.7194459999999996</c:v>
                </c:pt>
                <c:pt idx="35610">
                  <c:v>6.7213190000000003</c:v>
                </c:pt>
                <c:pt idx="35611">
                  <c:v>6.7130679999999998</c:v>
                </c:pt>
                <c:pt idx="35612">
                  <c:v>6.7086600000000001</c:v>
                </c:pt>
                <c:pt idx="35613">
                  <c:v>6.713819</c:v>
                </c:pt>
                <c:pt idx="35614">
                  <c:v>6.7196699999999998</c:v>
                </c:pt>
                <c:pt idx="35615">
                  <c:v>6.7208629999999996</c:v>
                </c:pt>
                <c:pt idx="35616">
                  <c:v>6.7176999999999998</c:v>
                </c:pt>
                <c:pt idx="35617">
                  <c:v>6.7196160000000003</c:v>
                </c:pt>
                <c:pt idx="35618">
                  <c:v>6.723986</c:v>
                </c:pt>
                <c:pt idx="35619">
                  <c:v>6.7186349999999999</c:v>
                </c:pt>
                <c:pt idx="35620">
                  <c:v>6.7140870000000001</c:v>
                </c:pt>
                <c:pt idx="35621">
                  <c:v>6.7226970000000001</c:v>
                </c:pt>
                <c:pt idx="35622">
                  <c:v>6.7281789999999999</c:v>
                </c:pt>
                <c:pt idx="35623">
                  <c:v>6.7213440000000002</c:v>
                </c:pt>
                <c:pt idx="35624">
                  <c:v>6.720351</c:v>
                </c:pt>
                <c:pt idx="35625">
                  <c:v>6.72302</c:v>
                </c:pt>
                <c:pt idx="35626">
                  <c:v>6.721571</c:v>
                </c:pt>
                <c:pt idx="35627">
                  <c:v>6.7214980000000004</c:v>
                </c:pt>
                <c:pt idx="35628">
                  <c:v>6.7213570000000002</c:v>
                </c:pt>
                <c:pt idx="35629">
                  <c:v>6.7228269999999997</c:v>
                </c:pt>
                <c:pt idx="35630">
                  <c:v>6.7263000000000002</c:v>
                </c:pt>
                <c:pt idx="35631">
                  <c:v>6.7237520000000002</c:v>
                </c:pt>
                <c:pt idx="35632">
                  <c:v>6.7197630000000004</c:v>
                </c:pt>
                <c:pt idx="35633">
                  <c:v>6.721476</c:v>
                </c:pt>
                <c:pt idx="35634">
                  <c:v>6.7244760000000001</c:v>
                </c:pt>
                <c:pt idx="35635">
                  <c:v>6.7238189999999998</c:v>
                </c:pt>
                <c:pt idx="35636">
                  <c:v>6.7233749999999999</c:v>
                </c:pt>
                <c:pt idx="35637">
                  <c:v>6.7246689999999996</c:v>
                </c:pt>
                <c:pt idx="35638">
                  <c:v>6.7251640000000004</c:v>
                </c:pt>
                <c:pt idx="35639">
                  <c:v>6.7243589999999998</c:v>
                </c:pt>
                <c:pt idx="35640">
                  <c:v>6.7283929999999996</c:v>
                </c:pt>
                <c:pt idx="35641">
                  <c:v>6.7316450000000003</c:v>
                </c:pt>
                <c:pt idx="35642">
                  <c:v>6.7294210000000003</c:v>
                </c:pt>
                <c:pt idx="35643">
                  <c:v>6.7281659999999999</c:v>
                </c:pt>
                <c:pt idx="35644">
                  <c:v>6.728885</c:v>
                </c:pt>
                <c:pt idx="35645">
                  <c:v>6.7340090000000004</c:v>
                </c:pt>
                <c:pt idx="35646">
                  <c:v>6.7358479999999998</c:v>
                </c:pt>
                <c:pt idx="35647">
                  <c:v>6.7274770000000004</c:v>
                </c:pt>
                <c:pt idx="35648">
                  <c:v>6.7254430000000003</c:v>
                </c:pt>
                <c:pt idx="35649">
                  <c:v>6.7294729999999996</c:v>
                </c:pt>
                <c:pt idx="35650">
                  <c:v>6.7278099999999998</c:v>
                </c:pt>
                <c:pt idx="35651">
                  <c:v>6.7260910000000003</c:v>
                </c:pt>
                <c:pt idx="35652">
                  <c:v>6.728675</c:v>
                </c:pt>
                <c:pt idx="35653">
                  <c:v>6.7297570000000002</c:v>
                </c:pt>
                <c:pt idx="35654">
                  <c:v>6.7275</c:v>
                </c:pt>
                <c:pt idx="35655">
                  <c:v>6.724316</c:v>
                </c:pt>
                <c:pt idx="35656">
                  <c:v>6.7244910000000004</c:v>
                </c:pt>
                <c:pt idx="35657">
                  <c:v>6.7263409999999997</c:v>
                </c:pt>
                <c:pt idx="35658">
                  <c:v>6.7256349999999996</c:v>
                </c:pt>
                <c:pt idx="35659">
                  <c:v>6.7256020000000003</c:v>
                </c:pt>
                <c:pt idx="35660">
                  <c:v>6.7270060000000003</c:v>
                </c:pt>
                <c:pt idx="35661">
                  <c:v>6.725924</c:v>
                </c:pt>
                <c:pt idx="35662">
                  <c:v>6.7272509999999999</c:v>
                </c:pt>
                <c:pt idx="35663">
                  <c:v>6.7301080000000004</c:v>
                </c:pt>
                <c:pt idx="35664">
                  <c:v>6.7279739999999997</c:v>
                </c:pt>
                <c:pt idx="35665">
                  <c:v>6.7273100000000001</c:v>
                </c:pt>
                <c:pt idx="35666">
                  <c:v>6.7287470000000003</c:v>
                </c:pt>
                <c:pt idx="35667">
                  <c:v>6.7251459999999996</c:v>
                </c:pt>
                <c:pt idx="35668">
                  <c:v>6.7244169999999999</c:v>
                </c:pt>
                <c:pt idx="35669">
                  <c:v>6.7288379999999997</c:v>
                </c:pt>
                <c:pt idx="35670">
                  <c:v>6.7303839999999999</c:v>
                </c:pt>
                <c:pt idx="35671">
                  <c:v>6.729603</c:v>
                </c:pt>
                <c:pt idx="35672">
                  <c:v>6.7312289999999999</c:v>
                </c:pt>
                <c:pt idx="35673">
                  <c:v>6.7333189999999998</c:v>
                </c:pt>
                <c:pt idx="35674">
                  <c:v>6.7303639999999998</c:v>
                </c:pt>
                <c:pt idx="35675">
                  <c:v>6.7301440000000001</c:v>
                </c:pt>
                <c:pt idx="35676">
                  <c:v>6.7349899999999998</c:v>
                </c:pt>
                <c:pt idx="35677">
                  <c:v>6.7335849999999997</c:v>
                </c:pt>
                <c:pt idx="35678">
                  <c:v>6.7330779999999999</c:v>
                </c:pt>
                <c:pt idx="35679">
                  <c:v>6.7388849999999998</c:v>
                </c:pt>
                <c:pt idx="35680">
                  <c:v>6.7348280000000003</c:v>
                </c:pt>
                <c:pt idx="35681">
                  <c:v>6.7290140000000003</c:v>
                </c:pt>
                <c:pt idx="35682">
                  <c:v>6.7344309999999998</c:v>
                </c:pt>
                <c:pt idx="35683">
                  <c:v>6.7371699999999999</c:v>
                </c:pt>
                <c:pt idx="35684">
                  <c:v>6.7332229999999997</c:v>
                </c:pt>
                <c:pt idx="35685">
                  <c:v>6.7323389999999996</c:v>
                </c:pt>
                <c:pt idx="35686">
                  <c:v>6.7372529999999999</c:v>
                </c:pt>
                <c:pt idx="35687">
                  <c:v>6.7364499999999996</c:v>
                </c:pt>
                <c:pt idx="35688">
                  <c:v>6.7332900000000002</c:v>
                </c:pt>
                <c:pt idx="35689">
                  <c:v>6.7364160000000002</c:v>
                </c:pt>
                <c:pt idx="35690">
                  <c:v>6.740246</c:v>
                </c:pt>
                <c:pt idx="35691">
                  <c:v>6.7373649999999996</c:v>
                </c:pt>
                <c:pt idx="35692">
                  <c:v>6.7347599999999996</c:v>
                </c:pt>
                <c:pt idx="35693">
                  <c:v>6.7400409999999997</c:v>
                </c:pt>
                <c:pt idx="35694">
                  <c:v>6.7423989999999998</c:v>
                </c:pt>
                <c:pt idx="35695">
                  <c:v>6.7394480000000003</c:v>
                </c:pt>
                <c:pt idx="35696">
                  <c:v>6.7374429999999998</c:v>
                </c:pt>
                <c:pt idx="35697">
                  <c:v>6.7373139999999996</c:v>
                </c:pt>
                <c:pt idx="35698">
                  <c:v>6.7409559999999997</c:v>
                </c:pt>
                <c:pt idx="35699">
                  <c:v>6.7425540000000002</c:v>
                </c:pt>
                <c:pt idx="35700">
                  <c:v>6.7385440000000001</c:v>
                </c:pt>
                <c:pt idx="35701">
                  <c:v>6.7362789999999997</c:v>
                </c:pt>
                <c:pt idx="35702">
                  <c:v>6.7377880000000001</c:v>
                </c:pt>
                <c:pt idx="35703">
                  <c:v>6.7411469999999998</c:v>
                </c:pt>
                <c:pt idx="35704">
                  <c:v>6.7438330000000004</c:v>
                </c:pt>
                <c:pt idx="35705">
                  <c:v>6.7397850000000004</c:v>
                </c:pt>
                <c:pt idx="35706">
                  <c:v>6.7382410000000004</c:v>
                </c:pt>
                <c:pt idx="35707">
                  <c:v>6.7410449999999997</c:v>
                </c:pt>
                <c:pt idx="35708">
                  <c:v>6.7405059999999999</c:v>
                </c:pt>
                <c:pt idx="35709">
                  <c:v>6.7408169999999998</c:v>
                </c:pt>
                <c:pt idx="35710">
                  <c:v>6.7407649999999997</c:v>
                </c:pt>
                <c:pt idx="35711">
                  <c:v>6.7400320000000002</c:v>
                </c:pt>
                <c:pt idx="35712">
                  <c:v>6.7441700000000004</c:v>
                </c:pt>
                <c:pt idx="35713">
                  <c:v>6.7457250000000002</c:v>
                </c:pt>
                <c:pt idx="35714">
                  <c:v>6.7446149999999996</c:v>
                </c:pt>
                <c:pt idx="35715">
                  <c:v>6.7474939999999997</c:v>
                </c:pt>
                <c:pt idx="35716">
                  <c:v>6.7449089999999998</c:v>
                </c:pt>
                <c:pt idx="35717">
                  <c:v>6.740011</c:v>
                </c:pt>
                <c:pt idx="35718">
                  <c:v>6.7427010000000003</c:v>
                </c:pt>
                <c:pt idx="35719">
                  <c:v>6.7436379999999998</c:v>
                </c:pt>
                <c:pt idx="35720">
                  <c:v>6.744345</c:v>
                </c:pt>
                <c:pt idx="35721">
                  <c:v>6.7475800000000001</c:v>
                </c:pt>
                <c:pt idx="35722">
                  <c:v>6.7471259999999997</c:v>
                </c:pt>
                <c:pt idx="35723">
                  <c:v>6.7455030000000002</c:v>
                </c:pt>
                <c:pt idx="35724">
                  <c:v>6.744205</c:v>
                </c:pt>
                <c:pt idx="35725">
                  <c:v>6.7449450000000004</c:v>
                </c:pt>
                <c:pt idx="35726">
                  <c:v>6.7488060000000001</c:v>
                </c:pt>
                <c:pt idx="35727">
                  <c:v>6.7496320000000001</c:v>
                </c:pt>
                <c:pt idx="35728">
                  <c:v>6.7484690000000001</c:v>
                </c:pt>
                <c:pt idx="35729">
                  <c:v>6.7486059999999997</c:v>
                </c:pt>
                <c:pt idx="35730">
                  <c:v>6.7464579999999996</c:v>
                </c:pt>
                <c:pt idx="35731">
                  <c:v>6.744561</c:v>
                </c:pt>
                <c:pt idx="35732">
                  <c:v>6.7435879999999999</c:v>
                </c:pt>
                <c:pt idx="35733">
                  <c:v>6.7408390000000002</c:v>
                </c:pt>
                <c:pt idx="35734">
                  <c:v>6.741282</c:v>
                </c:pt>
                <c:pt idx="35735">
                  <c:v>6.7410319999999997</c:v>
                </c:pt>
                <c:pt idx="35736">
                  <c:v>6.7411560000000001</c:v>
                </c:pt>
                <c:pt idx="35737">
                  <c:v>6.7468830000000004</c:v>
                </c:pt>
                <c:pt idx="35738">
                  <c:v>6.7502449999999996</c:v>
                </c:pt>
                <c:pt idx="35739">
                  <c:v>6.7501389999999999</c:v>
                </c:pt>
                <c:pt idx="35740">
                  <c:v>6.7498230000000001</c:v>
                </c:pt>
                <c:pt idx="35741">
                  <c:v>6.7447249999999999</c:v>
                </c:pt>
                <c:pt idx="35742">
                  <c:v>6.7423109999999999</c:v>
                </c:pt>
                <c:pt idx="35743">
                  <c:v>6.7468909999999997</c:v>
                </c:pt>
                <c:pt idx="35744">
                  <c:v>6.7524439999999997</c:v>
                </c:pt>
                <c:pt idx="35745">
                  <c:v>6.7541409999999997</c:v>
                </c:pt>
                <c:pt idx="35746">
                  <c:v>6.7490829999999997</c:v>
                </c:pt>
                <c:pt idx="35747">
                  <c:v>6.7474340000000002</c:v>
                </c:pt>
                <c:pt idx="35748">
                  <c:v>6.7478569999999998</c:v>
                </c:pt>
                <c:pt idx="35749">
                  <c:v>6.7458070000000001</c:v>
                </c:pt>
                <c:pt idx="35750">
                  <c:v>6.751125</c:v>
                </c:pt>
                <c:pt idx="35751">
                  <c:v>6.7559339999999999</c:v>
                </c:pt>
                <c:pt idx="35752">
                  <c:v>6.7494449999999997</c:v>
                </c:pt>
                <c:pt idx="35753">
                  <c:v>6.7424299999999997</c:v>
                </c:pt>
                <c:pt idx="35754">
                  <c:v>6.7442140000000004</c:v>
                </c:pt>
                <c:pt idx="35755">
                  <c:v>6.743868</c:v>
                </c:pt>
                <c:pt idx="35756">
                  <c:v>6.7429860000000001</c:v>
                </c:pt>
                <c:pt idx="35757">
                  <c:v>6.7491469999999998</c:v>
                </c:pt>
                <c:pt idx="35758">
                  <c:v>6.7535119999999997</c:v>
                </c:pt>
                <c:pt idx="35759">
                  <c:v>6.7507669999999997</c:v>
                </c:pt>
                <c:pt idx="35760">
                  <c:v>6.7479789999999999</c:v>
                </c:pt>
                <c:pt idx="35761">
                  <c:v>6.7515489999999998</c:v>
                </c:pt>
                <c:pt idx="35762">
                  <c:v>6.7576809999999998</c:v>
                </c:pt>
                <c:pt idx="35763">
                  <c:v>6.7571719999999997</c:v>
                </c:pt>
                <c:pt idx="35764">
                  <c:v>6.7541479999999998</c:v>
                </c:pt>
                <c:pt idx="35765">
                  <c:v>6.7532329999999998</c:v>
                </c:pt>
                <c:pt idx="35766">
                  <c:v>6.7528040000000003</c:v>
                </c:pt>
                <c:pt idx="35767">
                  <c:v>6.7533479999999999</c:v>
                </c:pt>
                <c:pt idx="35768">
                  <c:v>6.7559800000000001</c:v>
                </c:pt>
                <c:pt idx="35769">
                  <c:v>6.75387</c:v>
                </c:pt>
                <c:pt idx="35770">
                  <c:v>6.7491180000000002</c:v>
                </c:pt>
                <c:pt idx="35771">
                  <c:v>6.751925</c:v>
                </c:pt>
                <c:pt idx="35772">
                  <c:v>6.757142</c:v>
                </c:pt>
                <c:pt idx="35773">
                  <c:v>6.754467</c:v>
                </c:pt>
                <c:pt idx="35774">
                  <c:v>6.7535429999999996</c:v>
                </c:pt>
                <c:pt idx="35775">
                  <c:v>6.7568140000000003</c:v>
                </c:pt>
                <c:pt idx="35776">
                  <c:v>6.7558420000000003</c:v>
                </c:pt>
                <c:pt idx="35777">
                  <c:v>6.7528639999999998</c:v>
                </c:pt>
                <c:pt idx="35778">
                  <c:v>6.7541700000000002</c:v>
                </c:pt>
                <c:pt idx="35779">
                  <c:v>6.7578469999999999</c:v>
                </c:pt>
                <c:pt idx="35780">
                  <c:v>6.7560560000000001</c:v>
                </c:pt>
                <c:pt idx="35781">
                  <c:v>6.7539309999999997</c:v>
                </c:pt>
                <c:pt idx="35782">
                  <c:v>6.7593569999999996</c:v>
                </c:pt>
                <c:pt idx="35783">
                  <c:v>6.7583950000000002</c:v>
                </c:pt>
                <c:pt idx="35784">
                  <c:v>6.7512800000000004</c:v>
                </c:pt>
                <c:pt idx="35785">
                  <c:v>6.7537969999999996</c:v>
                </c:pt>
                <c:pt idx="35786">
                  <c:v>6.7581059999999997</c:v>
                </c:pt>
                <c:pt idx="35787">
                  <c:v>6.7535629999999998</c:v>
                </c:pt>
                <c:pt idx="35788">
                  <c:v>6.7502620000000002</c:v>
                </c:pt>
                <c:pt idx="35789">
                  <c:v>6.7518229999999999</c:v>
                </c:pt>
                <c:pt idx="35790">
                  <c:v>6.7534130000000001</c:v>
                </c:pt>
                <c:pt idx="35791">
                  <c:v>6.7560820000000001</c:v>
                </c:pt>
                <c:pt idx="35792">
                  <c:v>6.7602739999999999</c:v>
                </c:pt>
                <c:pt idx="35793">
                  <c:v>6.7601420000000001</c:v>
                </c:pt>
                <c:pt idx="35794">
                  <c:v>6.7596819999999997</c:v>
                </c:pt>
                <c:pt idx="35795">
                  <c:v>6.7630860000000004</c:v>
                </c:pt>
                <c:pt idx="35796">
                  <c:v>6.7659339999999997</c:v>
                </c:pt>
                <c:pt idx="35797">
                  <c:v>6.7685449999999996</c:v>
                </c:pt>
                <c:pt idx="35798">
                  <c:v>6.76755</c:v>
                </c:pt>
                <c:pt idx="35799">
                  <c:v>6.7627930000000003</c:v>
                </c:pt>
                <c:pt idx="35800">
                  <c:v>6.764697</c:v>
                </c:pt>
                <c:pt idx="35801">
                  <c:v>6.7667330000000003</c:v>
                </c:pt>
                <c:pt idx="35802">
                  <c:v>6.7617859999999999</c:v>
                </c:pt>
                <c:pt idx="35803">
                  <c:v>6.7615889999999998</c:v>
                </c:pt>
                <c:pt idx="35804">
                  <c:v>6.7659510000000003</c:v>
                </c:pt>
                <c:pt idx="35805">
                  <c:v>6.7640520000000004</c:v>
                </c:pt>
                <c:pt idx="35806">
                  <c:v>6.7623179999999996</c:v>
                </c:pt>
                <c:pt idx="35807">
                  <c:v>6.7645809999999997</c:v>
                </c:pt>
                <c:pt idx="35808">
                  <c:v>6.7669309999999996</c:v>
                </c:pt>
                <c:pt idx="35809">
                  <c:v>6.7682989999999998</c:v>
                </c:pt>
                <c:pt idx="35810">
                  <c:v>6.7673269999999999</c:v>
                </c:pt>
                <c:pt idx="35811">
                  <c:v>6.7649679999999996</c:v>
                </c:pt>
                <c:pt idx="35812">
                  <c:v>6.7648910000000004</c:v>
                </c:pt>
                <c:pt idx="35813">
                  <c:v>6.7649780000000002</c:v>
                </c:pt>
                <c:pt idx="35814">
                  <c:v>6.761978</c:v>
                </c:pt>
                <c:pt idx="35815">
                  <c:v>6.7600369999999996</c:v>
                </c:pt>
                <c:pt idx="35816">
                  <c:v>6.7623730000000002</c:v>
                </c:pt>
                <c:pt idx="35817">
                  <c:v>6.7679369999999999</c:v>
                </c:pt>
                <c:pt idx="35818">
                  <c:v>6.7697529999999997</c:v>
                </c:pt>
                <c:pt idx="35819">
                  <c:v>6.7668229999999996</c:v>
                </c:pt>
                <c:pt idx="35820">
                  <c:v>6.7671929999999998</c:v>
                </c:pt>
                <c:pt idx="35821">
                  <c:v>6.7655969999999996</c:v>
                </c:pt>
                <c:pt idx="35822">
                  <c:v>6.765339</c:v>
                </c:pt>
                <c:pt idx="35823">
                  <c:v>6.7676629999999998</c:v>
                </c:pt>
                <c:pt idx="35824">
                  <c:v>6.7680870000000004</c:v>
                </c:pt>
                <c:pt idx="35825">
                  <c:v>6.7701060000000002</c:v>
                </c:pt>
                <c:pt idx="35826">
                  <c:v>6.7716620000000001</c:v>
                </c:pt>
                <c:pt idx="35827">
                  <c:v>6.7719509999999996</c:v>
                </c:pt>
                <c:pt idx="35828">
                  <c:v>6.7722049999999996</c:v>
                </c:pt>
                <c:pt idx="35829">
                  <c:v>6.7708649999999997</c:v>
                </c:pt>
                <c:pt idx="35830">
                  <c:v>6.7708190000000004</c:v>
                </c:pt>
                <c:pt idx="35831">
                  <c:v>6.7728020000000004</c:v>
                </c:pt>
                <c:pt idx="35832">
                  <c:v>6.7756150000000002</c:v>
                </c:pt>
                <c:pt idx="35833">
                  <c:v>6.7740679999999998</c:v>
                </c:pt>
                <c:pt idx="35834">
                  <c:v>6.7702249999999999</c:v>
                </c:pt>
                <c:pt idx="35835">
                  <c:v>6.7730689999999996</c:v>
                </c:pt>
                <c:pt idx="35836">
                  <c:v>6.776554</c:v>
                </c:pt>
                <c:pt idx="35837">
                  <c:v>6.7751729999999997</c:v>
                </c:pt>
                <c:pt idx="35838">
                  <c:v>6.7761589999999998</c:v>
                </c:pt>
                <c:pt idx="35839">
                  <c:v>6.7792789999999998</c:v>
                </c:pt>
                <c:pt idx="35840">
                  <c:v>6.7779059999999998</c:v>
                </c:pt>
                <c:pt idx="35841">
                  <c:v>6.775131</c:v>
                </c:pt>
                <c:pt idx="35842">
                  <c:v>6.775487</c:v>
                </c:pt>
                <c:pt idx="35843">
                  <c:v>6.7742899999999997</c:v>
                </c:pt>
                <c:pt idx="35844">
                  <c:v>6.7722889999999998</c:v>
                </c:pt>
                <c:pt idx="35845">
                  <c:v>6.7742469999999999</c:v>
                </c:pt>
                <c:pt idx="35846">
                  <c:v>6.7734620000000003</c:v>
                </c:pt>
                <c:pt idx="35847">
                  <c:v>6.7701000000000002</c:v>
                </c:pt>
                <c:pt idx="35848">
                  <c:v>6.7717460000000003</c:v>
                </c:pt>
                <c:pt idx="35849">
                  <c:v>6.7736640000000001</c:v>
                </c:pt>
                <c:pt idx="35850">
                  <c:v>6.7717999999999998</c:v>
                </c:pt>
                <c:pt idx="35851">
                  <c:v>6.7746449999999996</c:v>
                </c:pt>
                <c:pt idx="35852">
                  <c:v>6.7795399999999999</c:v>
                </c:pt>
                <c:pt idx="35853">
                  <c:v>6.7758979999999998</c:v>
                </c:pt>
                <c:pt idx="35854">
                  <c:v>6.7745579999999999</c:v>
                </c:pt>
                <c:pt idx="35855">
                  <c:v>6.7798340000000001</c:v>
                </c:pt>
                <c:pt idx="35856">
                  <c:v>6.7766390000000003</c:v>
                </c:pt>
                <c:pt idx="35857">
                  <c:v>6.7723610000000001</c:v>
                </c:pt>
                <c:pt idx="35858">
                  <c:v>6.7767460000000002</c:v>
                </c:pt>
                <c:pt idx="35859">
                  <c:v>6.7795779999999999</c:v>
                </c:pt>
                <c:pt idx="35860">
                  <c:v>6.7812200000000002</c:v>
                </c:pt>
                <c:pt idx="35861">
                  <c:v>6.7802749999999996</c:v>
                </c:pt>
                <c:pt idx="35862">
                  <c:v>6.7781890000000002</c:v>
                </c:pt>
                <c:pt idx="35863">
                  <c:v>6.781555</c:v>
                </c:pt>
                <c:pt idx="35864">
                  <c:v>6.783131</c:v>
                </c:pt>
                <c:pt idx="35865">
                  <c:v>6.7800140000000004</c:v>
                </c:pt>
                <c:pt idx="35866">
                  <c:v>6.7812720000000004</c:v>
                </c:pt>
                <c:pt idx="35867">
                  <c:v>6.7822279999999999</c:v>
                </c:pt>
                <c:pt idx="35868">
                  <c:v>6.7789650000000004</c:v>
                </c:pt>
                <c:pt idx="35869">
                  <c:v>6.7806100000000002</c:v>
                </c:pt>
                <c:pt idx="35870">
                  <c:v>6.7840170000000004</c:v>
                </c:pt>
                <c:pt idx="35871">
                  <c:v>6.7833290000000002</c:v>
                </c:pt>
                <c:pt idx="35872">
                  <c:v>6.7850229999999998</c:v>
                </c:pt>
                <c:pt idx="35873">
                  <c:v>6.7848470000000001</c:v>
                </c:pt>
                <c:pt idx="35874">
                  <c:v>6.7833069999999998</c:v>
                </c:pt>
                <c:pt idx="35875">
                  <c:v>6.784478</c:v>
                </c:pt>
                <c:pt idx="35876">
                  <c:v>6.7857890000000003</c:v>
                </c:pt>
                <c:pt idx="35877">
                  <c:v>6.7845719999999998</c:v>
                </c:pt>
                <c:pt idx="35878">
                  <c:v>6.7832299999999996</c:v>
                </c:pt>
                <c:pt idx="35879">
                  <c:v>6.7857519999999996</c:v>
                </c:pt>
                <c:pt idx="35880">
                  <c:v>6.7902250000000004</c:v>
                </c:pt>
                <c:pt idx="35881">
                  <c:v>6.7885429999999998</c:v>
                </c:pt>
                <c:pt idx="35882">
                  <c:v>6.7847239999999998</c:v>
                </c:pt>
                <c:pt idx="35883">
                  <c:v>6.7860839999999998</c:v>
                </c:pt>
                <c:pt idx="35884">
                  <c:v>6.7876750000000001</c:v>
                </c:pt>
                <c:pt idx="35885">
                  <c:v>6.7846669999999998</c:v>
                </c:pt>
                <c:pt idx="35886">
                  <c:v>6.7847119999999999</c:v>
                </c:pt>
                <c:pt idx="35887">
                  <c:v>6.7853139999999996</c:v>
                </c:pt>
                <c:pt idx="35888">
                  <c:v>6.7815310000000002</c:v>
                </c:pt>
                <c:pt idx="35889">
                  <c:v>6.7796269999999996</c:v>
                </c:pt>
                <c:pt idx="35890">
                  <c:v>6.783779</c:v>
                </c:pt>
                <c:pt idx="35891">
                  <c:v>6.7903909999999996</c:v>
                </c:pt>
                <c:pt idx="35892">
                  <c:v>6.7910909999999998</c:v>
                </c:pt>
                <c:pt idx="35893">
                  <c:v>6.7889730000000004</c:v>
                </c:pt>
                <c:pt idx="35894">
                  <c:v>6.7893999999999997</c:v>
                </c:pt>
                <c:pt idx="35895">
                  <c:v>6.7847520000000001</c:v>
                </c:pt>
                <c:pt idx="35896">
                  <c:v>6.778791</c:v>
                </c:pt>
                <c:pt idx="35897">
                  <c:v>6.782864</c:v>
                </c:pt>
                <c:pt idx="35898">
                  <c:v>6.7861779999999996</c:v>
                </c:pt>
                <c:pt idx="35899">
                  <c:v>6.7817670000000003</c:v>
                </c:pt>
                <c:pt idx="35900">
                  <c:v>6.7814709999999998</c:v>
                </c:pt>
                <c:pt idx="35901">
                  <c:v>6.782953</c:v>
                </c:pt>
                <c:pt idx="35902">
                  <c:v>6.7826760000000004</c:v>
                </c:pt>
                <c:pt idx="35903">
                  <c:v>6.783436</c:v>
                </c:pt>
                <c:pt idx="35904">
                  <c:v>6.7854929999999998</c:v>
                </c:pt>
                <c:pt idx="35905">
                  <c:v>6.7877219999999996</c:v>
                </c:pt>
                <c:pt idx="35906">
                  <c:v>6.7874619999999997</c:v>
                </c:pt>
                <c:pt idx="35907">
                  <c:v>6.7874619999999997</c:v>
                </c:pt>
                <c:pt idx="35908">
                  <c:v>6.7928420000000003</c:v>
                </c:pt>
                <c:pt idx="35909">
                  <c:v>6.7943790000000002</c:v>
                </c:pt>
                <c:pt idx="35910">
                  <c:v>6.79481</c:v>
                </c:pt>
                <c:pt idx="35911">
                  <c:v>6.7955370000000004</c:v>
                </c:pt>
                <c:pt idx="35912">
                  <c:v>6.7915140000000003</c:v>
                </c:pt>
                <c:pt idx="35913">
                  <c:v>6.7913110000000003</c:v>
                </c:pt>
                <c:pt idx="35914">
                  <c:v>6.793952</c:v>
                </c:pt>
                <c:pt idx="35915">
                  <c:v>6.7929740000000001</c:v>
                </c:pt>
                <c:pt idx="35916">
                  <c:v>6.7945840000000004</c:v>
                </c:pt>
                <c:pt idx="35917">
                  <c:v>6.794028</c:v>
                </c:pt>
                <c:pt idx="35918">
                  <c:v>6.7912030000000003</c:v>
                </c:pt>
                <c:pt idx="35919">
                  <c:v>6.7937969999999996</c:v>
                </c:pt>
                <c:pt idx="35920">
                  <c:v>6.7925849999999999</c:v>
                </c:pt>
                <c:pt idx="35921">
                  <c:v>6.7895339999999997</c:v>
                </c:pt>
                <c:pt idx="35922">
                  <c:v>6.7933450000000004</c:v>
                </c:pt>
                <c:pt idx="35923">
                  <c:v>6.7958220000000003</c:v>
                </c:pt>
                <c:pt idx="35924">
                  <c:v>6.7942039999999997</c:v>
                </c:pt>
                <c:pt idx="35925">
                  <c:v>6.795579</c:v>
                </c:pt>
                <c:pt idx="35926">
                  <c:v>6.7990459999999997</c:v>
                </c:pt>
                <c:pt idx="35927">
                  <c:v>6.800446</c:v>
                </c:pt>
                <c:pt idx="35928">
                  <c:v>6.799938</c:v>
                </c:pt>
                <c:pt idx="35929">
                  <c:v>6.7988200000000001</c:v>
                </c:pt>
                <c:pt idx="35930">
                  <c:v>6.8004639999999998</c:v>
                </c:pt>
                <c:pt idx="35931">
                  <c:v>6.8026010000000001</c:v>
                </c:pt>
                <c:pt idx="35932">
                  <c:v>6.7993069999999998</c:v>
                </c:pt>
                <c:pt idx="35933">
                  <c:v>6.7972400000000004</c:v>
                </c:pt>
                <c:pt idx="35934">
                  <c:v>6.8016249999999996</c:v>
                </c:pt>
                <c:pt idx="35935">
                  <c:v>6.8000819999999997</c:v>
                </c:pt>
                <c:pt idx="35936">
                  <c:v>6.7950340000000002</c:v>
                </c:pt>
                <c:pt idx="35937">
                  <c:v>6.7984169999999997</c:v>
                </c:pt>
                <c:pt idx="35938">
                  <c:v>6.7991700000000002</c:v>
                </c:pt>
                <c:pt idx="35939">
                  <c:v>6.795782</c:v>
                </c:pt>
                <c:pt idx="35940">
                  <c:v>6.7982690000000003</c:v>
                </c:pt>
                <c:pt idx="35941">
                  <c:v>6.7981490000000004</c:v>
                </c:pt>
                <c:pt idx="35942">
                  <c:v>6.7947509999999998</c:v>
                </c:pt>
                <c:pt idx="35943">
                  <c:v>6.7923710000000002</c:v>
                </c:pt>
                <c:pt idx="35944">
                  <c:v>6.7899269999999996</c:v>
                </c:pt>
                <c:pt idx="35945">
                  <c:v>6.7911760000000001</c:v>
                </c:pt>
                <c:pt idx="35946">
                  <c:v>6.7945130000000002</c:v>
                </c:pt>
                <c:pt idx="35947">
                  <c:v>6.7935610000000004</c:v>
                </c:pt>
                <c:pt idx="35948">
                  <c:v>6.7900499999999999</c:v>
                </c:pt>
                <c:pt idx="35949">
                  <c:v>6.7899070000000004</c:v>
                </c:pt>
                <c:pt idx="35950">
                  <c:v>6.7911650000000003</c:v>
                </c:pt>
                <c:pt idx="35951">
                  <c:v>6.7915359999999998</c:v>
                </c:pt>
                <c:pt idx="35952">
                  <c:v>6.7926000000000002</c:v>
                </c:pt>
                <c:pt idx="35953">
                  <c:v>6.7934349999999997</c:v>
                </c:pt>
                <c:pt idx="35954">
                  <c:v>6.7933620000000001</c:v>
                </c:pt>
                <c:pt idx="35955">
                  <c:v>6.7931780000000002</c:v>
                </c:pt>
                <c:pt idx="35956">
                  <c:v>6.7942539999999996</c:v>
                </c:pt>
                <c:pt idx="35957">
                  <c:v>6.7947709999999999</c:v>
                </c:pt>
                <c:pt idx="35958">
                  <c:v>6.7967449999999996</c:v>
                </c:pt>
                <c:pt idx="35959">
                  <c:v>6.7994839999999996</c:v>
                </c:pt>
                <c:pt idx="35960">
                  <c:v>6.7972630000000001</c:v>
                </c:pt>
                <c:pt idx="35961">
                  <c:v>6.795439</c:v>
                </c:pt>
                <c:pt idx="35962">
                  <c:v>6.7985220000000002</c:v>
                </c:pt>
                <c:pt idx="35963">
                  <c:v>6.7987590000000004</c:v>
                </c:pt>
                <c:pt idx="35964">
                  <c:v>6.7931739999999996</c:v>
                </c:pt>
                <c:pt idx="35965">
                  <c:v>6.7930820000000001</c:v>
                </c:pt>
                <c:pt idx="35966">
                  <c:v>6.7997680000000003</c:v>
                </c:pt>
                <c:pt idx="35967">
                  <c:v>6.7999320000000001</c:v>
                </c:pt>
                <c:pt idx="35968">
                  <c:v>6.7946850000000003</c:v>
                </c:pt>
                <c:pt idx="35969">
                  <c:v>6.7961119999999999</c:v>
                </c:pt>
                <c:pt idx="35970">
                  <c:v>6.801704</c:v>
                </c:pt>
                <c:pt idx="35971">
                  <c:v>6.8049600000000003</c:v>
                </c:pt>
                <c:pt idx="35972">
                  <c:v>6.8026850000000003</c:v>
                </c:pt>
                <c:pt idx="35973">
                  <c:v>6.8010219999999997</c:v>
                </c:pt>
                <c:pt idx="35974">
                  <c:v>6.8051440000000003</c:v>
                </c:pt>
                <c:pt idx="35975">
                  <c:v>6.8074199999999996</c:v>
                </c:pt>
                <c:pt idx="35976">
                  <c:v>6.8042420000000003</c:v>
                </c:pt>
                <c:pt idx="35977">
                  <c:v>6.7990649999999997</c:v>
                </c:pt>
                <c:pt idx="35978">
                  <c:v>6.799118</c:v>
                </c:pt>
                <c:pt idx="35979">
                  <c:v>6.8026499999999999</c:v>
                </c:pt>
                <c:pt idx="35980">
                  <c:v>6.802333</c:v>
                </c:pt>
                <c:pt idx="35981">
                  <c:v>6.7990820000000003</c:v>
                </c:pt>
                <c:pt idx="35982">
                  <c:v>6.7978769999999997</c:v>
                </c:pt>
                <c:pt idx="35983">
                  <c:v>6.8022660000000004</c:v>
                </c:pt>
                <c:pt idx="35984">
                  <c:v>6.8059519999999996</c:v>
                </c:pt>
                <c:pt idx="35985">
                  <c:v>6.8019610000000004</c:v>
                </c:pt>
                <c:pt idx="35986">
                  <c:v>6.798762</c:v>
                </c:pt>
                <c:pt idx="35987">
                  <c:v>6.8007960000000001</c:v>
                </c:pt>
                <c:pt idx="35988">
                  <c:v>6.801323</c:v>
                </c:pt>
                <c:pt idx="35989">
                  <c:v>6.8005339999999999</c:v>
                </c:pt>
                <c:pt idx="35990">
                  <c:v>6.8013170000000001</c:v>
                </c:pt>
                <c:pt idx="35991">
                  <c:v>6.8006580000000003</c:v>
                </c:pt>
                <c:pt idx="35992">
                  <c:v>6.8010830000000002</c:v>
                </c:pt>
                <c:pt idx="35993">
                  <c:v>6.8036070000000004</c:v>
                </c:pt>
                <c:pt idx="35994">
                  <c:v>6.8021500000000001</c:v>
                </c:pt>
                <c:pt idx="35995">
                  <c:v>6.8003549999999997</c:v>
                </c:pt>
                <c:pt idx="35996">
                  <c:v>6.8038169999999996</c:v>
                </c:pt>
                <c:pt idx="35997">
                  <c:v>6.8048770000000003</c:v>
                </c:pt>
                <c:pt idx="35998">
                  <c:v>6.8007379999999999</c:v>
                </c:pt>
                <c:pt idx="35999">
                  <c:v>6.8004119999999997</c:v>
                </c:pt>
                <c:pt idx="36000">
                  <c:v>6.8039379999999996</c:v>
                </c:pt>
                <c:pt idx="36001">
                  <c:v>6.8043120000000004</c:v>
                </c:pt>
                <c:pt idx="36002">
                  <c:v>6.8067780000000004</c:v>
                </c:pt>
                <c:pt idx="36003">
                  <c:v>6.8073040000000002</c:v>
                </c:pt>
                <c:pt idx="36004">
                  <c:v>6.8020529999999999</c:v>
                </c:pt>
                <c:pt idx="36005">
                  <c:v>6.8041780000000003</c:v>
                </c:pt>
                <c:pt idx="36006">
                  <c:v>6.8084499999999997</c:v>
                </c:pt>
                <c:pt idx="36007">
                  <c:v>6.808338</c:v>
                </c:pt>
                <c:pt idx="36008">
                  <c:v>6.8069559999999996</c:v>
                </c:pt>
                <c:pt idx="36009">
                  <c:v>6.8038449999999999</c:v>
                </c:pt>
                <c:pt idx="36010">
                  <c:v>6.8069179999999996</c:v>
                </c:pt>
                <c:pt idx="36011">
                  <c:v>6.8119110000000003</c:v>
                </c:pt>
                <c:pt idx="36012">
                  <c:v>6.8093830000000004</c:v>
                </c:pt>
                <c:pt idx="36013">
                  <c:v>6.8112740000000001</c:v>
                </c:pt>
                <c:pt idx="36014">
                  <c:v>6.8143950000000002</c:v>
                </c:pt>
                <c:pt idx="36015">
                  <c:v>6.8081430000000003</c:v>
                </c:pt>
                <c:pt idx="36016">
                  <c:v>6.80741</c:v>
                </c:pt>
                <c:pt idx="36017">
                  <c:v>6.8130350000000002</c:v>
                </c:pt>
                <c:pt idx="36018">
                  <c:v>6.8101560000000001</c:v>
                </c:pt>
                <c:pt idx="36019">
                  <c:v>6.8086979999999997</c:v>
                </c:pt>
                <c:pt idx="36020">
                  <c:v>6.8140450000000001</c:v>
                </c:pt>
                <c:pt idx="36021">
                  <c:v>6.8159609999999997</c:v>
                </c:pt>
                <c:pt idx="36022">
                  <c:v>6.815493</c:v>
                </c:pt>
                <c:pt idx="36023">
                  <c:v>6.8117419999999997</c:v>
                </c:pt>
                <c:pt idx="36024">
                  <c:v>6.8057449999999999</c:v>
                </c:pt>
                <c:pt idx="36025">
                  <c:v>6.8050680000000003</c:v>
                </c:pt>
                <c:pt idx="36026">
                  <c:v>6.8083460000000002</c:v>
                </c:pt>
                <c:pt idx="36027">
                  <c:v>6.8089240000000002</c:v>
                </c:pt>
                <c:pt idx="36028">
                  <c:v>6.8094549999999998</c:v>
                </c:pt>
                <c:pt idx="36029">
                  <c:v>6.8151599999999997</c:v>
                </c:pt>
                <c:pt idx="36030">
                  <c:v>6.8178080000000003</c:v>
                </c:pt>
                <c:pt idx="36031">
                  <c:v>6.8165469999999999</c:v>
                </c:pt>
                <c:pt idx="36032">
                  <c:v>6.8185130000000003</c:v>
                </c:pt>
                <c:pt idx="36033">
                  <c:v>6.818047</c:v>
                </c:pt>
                <c:pt idx="36034">
                  <c:v>6.8192440000000003</c:v>
                </c:pt>
                <c:pt idx="36035">
                  <c:v>6.8240460000000001</c:v>
                </c:pt>
                <c:pt idx="36036">
                  <c:v>6.8214259999999998</c:v>
                </c:pt>
                <c:pt idx="36037">
                  <c:v>6.8163549999999997</c:v>
                </c:pt>
                <c:pt idx="36038">
                  <c:v>6.8163159999999996</c:v>
                </c:pt>
                <c:pt idx="36039">
                  <c:v>6.8171090000000003</c:v>
                </c:pt>
                <c:pt idx="36040">
                  <c:v>6.8169500000000003</c:v>
                </c:pt>
                <c:pt idx="36041">
                  <c:v>6.8150120000000003</c:v>
                </c:pt>
                <c:pt idx="36042">
                  <c:v>6.8140989999999997</c:v>
                </c:pt>
                <c:pt idx="36043">
                  <c:v>6.819928</c:v>
                </c:pt>
                <c:pt idx="36044">
                  <c:v>6.8226430000000002</c:v>
                </c:pt>
                <c:pt idx="36045">
                  <c:v>6.8194569999999999</c:v>
                </c:pt>
                <c:pt idx="36046">
                  <c:v>6.8183480000000003</c:v>
                </c:pt>
                <c:pt idx="36047">
                  <c:v>6.8187819999999997</c:v>
                </c:pt>
                <c:pt idx="36048">
                  <c:v>6.8164369999999996</c:v>
                </c:pt>
                <c:pt idx="36049">
                  <c:v>6.8157129999999997</c:v>
                </c:pt>
                <c:pt idx="36050">
                  <c:v>6.8153949999999996</c:v>
                </c:pt>
                <c:pt idx="36051">
                  <c:v>6.814292</c:v>
                </c:pt>
                <c:pt idx="36052">
                  <c:v>6.8166460000000004</c:v>
                </c:pt>
                <c:pt idx="36053">
                  <c:v>6.8216460000000003</c:v>
                </c:pt>
                <c:pt idx="36054">
                  <c:v>6.824783</c:v>
                </c:pt>
                <c:pt idx="36055">
                  <c:v>6.8229030000000002</c:v>
                </c:pt>
                <c:pt idx="36056">
                  <c:v>6.8197650000000003</c:v>
                </c:pt>
                <c:pt idx="36057">
                  <c:v>6.8207630000000004</c:v>
                </c:pt>
                <c:pt idx="36058">
                  <c:v>6.822419</c:v>
                </c:pt>
                <c:pt idx="36059">
                  <c:v>6.8219750000000001</c:v>
                </c:pt>
                <c:pt idx="36060">
                  <c:v>6.8239780000000003</c:v>
                </c:pt>
                <c:pt idx="36061">
                  <c:v>6.8279290000000001</c:v>
                </c:pt>
                <c:pt idx="36062">
                  <c:v>6.8324809999999996</c:v>
                </c:pt>
                <c:pt idx="36063">
                  <c:v>6.8322960000000004</c:v>
                </c:pt>
                <c:pt idx="36064">
                  <c:v>6.8301590000000001</c:v>
                </c:pt>
                <c:pt idx="36065">
                  <c:v>6.8312249999999999</c:v>
                </c:pt>
                <c:pt idx="36066">
                  <c:v>6.8300749999999999</c:v>
                </c:pt>
                <c:pt idx="36067">
                  <c:v>6.8235619999999999</c:v>
                </c:pt>
                <c:pt idx="36068">
                  <c:v>6.8225249999999997</c:v>
                </c:pt>
                <c:pt idx="36069">
                  <c:v>6.8279529999999999</c:v>
                </c:pt>
                <c:pt idx="36070">
                  <c:v>6.8290369999999996</c:v>
                </c:pt>
                <c:pt idx="36071">
                  <c:v>6.8284570000000002</c:v>
                </c:pt>
                <c:pt idx="36072">
                  <c:v>6.8288200000000003</c:v>
                </c:pt>
                <c:pt idx="36073">
                  <c:v>6.8279589999999999</c:v>
                </c:pt>
                <c:pt idx="36074">
                  <c:v>6.8322260000000004</c:v>
                </c:pt>
                <c:pt idx="36075">
                  <c:v>6.8337589999999997</c:v>
                </c:pt>
                <c:pt idx="36076">
                  <c:v>6.8282379999999998</c:v>
                </c:pt>
                <c:pt idx="36077">
                  <c:v>6.8286579999999999</c:v>
                </c:pt>
                <c:pt idx="36078">
                  <c:v>6.8323790000000004</c:v>
                </c:pt>
                <c:pt idx="36079">
                  <c:v>6.8289790000000004</c:v>
                </c:pt>
                <c:pt idx="36080">
                  <c:v>6.8255720000000002</c:v>
                </c:pt>
                <c:pt idx="36081">
                  <c:v>6.8278080000000001</c:v>
                </c:pt>
                <c:pt idx="36082">
                  <c:v>6.8298930000000002</c:v>
                </c:pt>
                <c:pt idx="36083">
                  <c:v>6.8292760000000001</c:v>
                </c:pt>
                <c:pt idx="36084">
                  <c:v>6.8260969999999999</c:v>
                </c:pt>
                <c:pt idx="36085">
                  <c:v>6.8204560000000001</c:v>
                </c:pt>
                <c:pt idx="36086">
                  <c:v>6.8190270000000002</c:v>
                </c:pt>
                <c:pt idx="36087">
                  <c:v>6.8241680000000002</c:v>
                </c:pt>
                <c:pt idx="36088">
                  <c:v>6.8254950000000001</c:v>
                </c:pt>
                <c:pt idx="36089">
                  <c:v>6.8224859999999996</c:v>
                </c:pt>
                <c:pt idx="36090">
                  <c:v>6.8246279999999997</c:v>
                </c:pt>
                <c:pt idx="36091">
                  <c:v>6.8259220000000003</c:v>
                </c:pt>
                <c:pt idx="36092">
                  <c:v>6.822044</c:v>
                </c:pt>
                <c:pt idx="36093">
                  <c:v>6.8246070000000003</c:v>
                </c:pt>
                <c:pt idx="36094">
                  <c:v>6.8284929999999999</c:v>
                </c:pt>
                <c:pt idx="36095">
                  <c:v>6.8248309999999996</c:v>
                </c:pt>
                <c:pt idx="36096">
                  <c:v>6.8204560000000001</c:v>
                </c:pt>
                <c:pt idx="36097">
                  <c:v>6.8242929999999999</c:v>
                </c:pt>
                <c:pt idx="36098">
                  <c:v>6.8289869999999997</c:v>
                </c:pt>
                <c:pt idx="36099">
                  <c:v>6.8294879999999996</c:v>
                </c:pt>
                <c:pt idx="36100">
                  <c:v>6.832821</c:v>
                </c:pt>
                <c:pt idx="36101">
                  <c:v>6.8382480000000001</c:v>
                </c:pt>
                <c:pt idx="36102">
                  <c:v>6.8382860000000001</c:v>
                </c:pt>
                <c:pt idx="36103">
                  <c:v>6.8340059999999996</c:v>
                </c:pt>
                <c:pt idx="36104">
                  <c:v>6.8312650000000001</c:v>
                </c:pt>
                <c:pt idx="36105">
                  <c:v>6.8326140000000004</c:v>
                </c:pt>
                <c:pt idx="36106">
                  <c:v>6.8323239999999998</c:v>
                </c:pt>
                <c:pt idx="36107">
                  <c:v>6.8291529999999998</c:v>
                </c:pt>
                <c:pt idx="36108">
                  <c:v>6.8304739999999997</c:v>
                </c:pt>
                <c:pt idx="36109">
                  <c:v>6.8308439999999999</c:v>
                </c:pt>
                <c:pt idx="36110">
                  <c:v>6.8288820000000001</c:v>
                </c:pt>
                <c:pt idx="36111">
                  <c:v>6.8310089999999999</c:v>
                </c:pt>
                <c:pt idx="36112">
                  <c:v>6.833399</c:v>
                </c:pt>
                <c:pt idx="36113">
                  <c:v>6.8318570000000003</c:v>
                </c:pt>
                <c:pt idx="36114">
                  <c:v>6.8306480000000001</c:v>
                </c:pt>
                <c:pt idx="36115">
                  <c:v>6.832573</c:v>
                </c:pt>
                <c:pt idx="36116">
                  <c:v>6.8320559999999997</c:v>
                </c:pt>
                <c:pt idx="36117">
                  <c:v>6.827839</c:v>
                </c:pt>
                <c:pt idx="36118">
                  <c:v>6.8266340000000003</c:v>
                </c:pt>
                <c:pt idx="36119">
                  <c:v>6.829898</c:v>
                </c:pt>
                <c:pt idx="36120">
                  <c:v>6.8321459999999998</c:v>
                </c:pt>
                <c:pt idx="36121">
                  <c:v>6.8314750000000002</c:v>
                </c:pt>
                <c:pt idx="36122">
                  <c:v>6.8297970000000001</c:v>
                </c:pt>
                <c:pt idx="36123">
                  <c:v>6.8271639999999998</c:v>
                </c:pt>
                <c:pt idx="36124">
                  <c:v>6.8258330000000003</c:v>
                </c:pt>
                <c:pt idx="36125">
                  <c:v>6.8282850000000002</c:v>
                </c:pt>
                <c:pt idx="36126">
                  <c:v>6.831785</c:v>
                </c:pt>
                <c:pt idx="36127">
                  <c:v>6.8330780000000004</c:v>
                </c:pt>
                <c:pt idx="36128">
                  <c:v>6.8326529999999996</c:v>
                </c:pt>
                <c:pt idx="36129">
                  <c:v>6.8337880000000002</c:v>
                </c:pt>
                <c:pt idx="36130">
                  <c:v>6.8361109999999998</c:v>
                </c:pt>
                <c:pt idx="36131">
                  <c:v>6.8401269999999998</c:v>
                </c:pt>
                <c:pt idx="36132">
                  <c:v>6.8412810000000004</c:v>
                </c:pt>
                <c:pt idx="36133">
                  <c:v>6.8368359999999999</c:v>
                </c:pt>
                <c:pt idx="36134">
                  <c:v>6.8375440000000003</c:v>
                </c:pt>
                <c:pt idx="36135">
                  <c:v>6.8419460000000001</c:v>
                </c:pt>
                <c:pt idx="36136">
                  <c:v>6.8379380000000003</c:v>
                </c:pt>
                <c:pt idx="36137">
                  <c:v>6.8331840000000001</c:v>
                </c:pt>
                <c:pt idx="36138">
                  <c:v>6.8356269999999997</c:v>
                </c:pt>
                <c:pt idx="36139">
                  <c:v>6.8361419999999997</c:v>
                </c:pt>
                <c:pt idx="36140">
                  <c:v>6.8356250000000003</c:v>
                </c:pt>
                <c:pt idx="36141">
                  <c:v>6.8390310000000003</c:v>
                </c:pt>
                <c:pt idx="36142">
                  <c:v>6.8394779999999997</c:v>
                </c:pt>
                <c:pt idx="36143">
                  <c:v>6.8397410000000001</c:v>
                </c:pt>
                <c:pt idx="36144">
                  <c:v>6.8393040000000003</c:v>
                </c:pt>
                <c:pt idx="36145">
                  <c:v>6.8337199999999996</c:v>
                </c:pt>
                <c:pt idx="36146">
                  <c:v>6.8316319999999999</c:v>
                </c:pt>
                <c:pt idx="36147">
                  <c:v>6.8357910000000004</c:v>
                </c:pt>
                <c:pt idx="36148">
                  <c:v>6.837351</c:v>
                </c:pt>
                <c:pt idx="36149">
                  <c:v>6.8366850000000001</c:v>
                </c:pt>
                <c:pt idx="36150">
                  <c:v>6.8390089999999999</c:v>
                </c:pt>
                <c:pt idx="36151">
                  <c:v>6.8367360000000001</c:v>
                </c:pt>
                <c:pt idx="36152">
                  <c:v>6.83209</c:v>
                </c:pt>
                <c:pt idx="36153">
                  <c:v>6.83575</c:v>
                </c:pt>
                <c:pt idx="36154">
                  <c:v>6.8395390000000003</c:v>
                </c:pt>
                <c:pt idx="36155">
                  <c:v>6.8364269999999996</c:v>
                </c:pt>
                <c:pt idx="36156">
                  <c:v>6.836182</c:v>
                </c:pt>
                <c:pt idx="36157">
                  <c:v>6.8379960000000004</c:v>
                </c:pt>
                <c:pt idx="36158">
                  <c:v>6.8354290000000004</c:v>
                </c:pt>
                <c:pt idx="36159">
                  <c:v>6.8359860000000001</c:v>
                </c:pt>
                <c:pt idx="36160">
                  <c:v>6.8391510000000002</c:v>
                </c:pt>
                <c:pt idx="36161">
                  <c:v>6.8391169999999999</c:v>
                </c:pt>
                <c:pt idx="36162">
                  <c:v>6.8405719999999999</c:v>
                </c:pt>
                <c:pt idx="36163">
                  <c:v>6.8416240000000004</c:v>
                </c:pt>
                <c:pt idx="36164">
                  <c:v>6.8395539999999997</c:v>
                </c:pt>
                <c:pt idx="36165">
                  <c:v>6.842136</c:v>
                </c:pt>
                <c:pt idx="36166">
                  <c:v>6.8435079999999999</c:v>
                </c:pt>
                <c:pt idx="36167">
                  <c:v>6.8380260000000002</c:v>
                </c:pt>
                <c:pt idx="36168">
                  <c:v>6.837834</c:v>
                </c:pt>
                <c:pt idx="36169">
                  <c:v>6.8433729999999997</c:v>
                </c:pt>
                <c:pt idx="36170">
                  <c:v>6.8448570000000002</c:v>
                </c:pt>
                <c:pt idx="36171">
                  <c:v>6.8439079999999999</c:v>
                </c:pt>
                <c:pt idx="36172">
                  <c:v>6.8418770000000002</c:v>
                </c:pt>
                <c:pt idx="36173">
                  <c:v>6.8440019999999997</c:v>
                </c:pt>
                <c:pt idx="36174">
                  <c:v>6.8477360000000003</c:v>
                </c:pt>
                <c:pt idx="36175">
                  <c:v>6.8467029999999998</c:v>
                </c:pt>
                <c:pt idx="36176">
                  <c:v>6.8471710000000003</c:v>
                </c:pt>
                <c:pt idx="36177">
                  <c:v>6.848401</c:v>
                </c:pt>
                <c:pt idx="36178">
                  <c:v>6.8461720000000001</c:v>
                </c:pt>
                <c:pt idx="36179">
                  <c:v>6.8458500000000004</c:v>
                </c:pt>
                <c:pt idx="36180">
                  <c:v>6.8481540000000001</c:v>
                </c:pt>
                <c:pt idx="36181">
                  <c:v>6.848509</c:v>
                </c:pt>
                <c:pt idx="36182">
                  <c:v>6.8471970000000004</c:v>
                </c:pt>
                <c:pt idx="36183">
                  <c:v>6.8463859999999999</c:v>
                </c:pt>
                <c:pt idx="36184">
                  <c:v>6.8500009999999998</c:v>
                </c:pt>
                <c:pt idx="36185">
                  <c:v>6.8535779999999997</c:v>
                </c:pt>
                <c:pt idx="36186">
                  <c:v>6.8512170000000001</c:v>
                </c:pt>
                <c:pt idx="36187">
                  <c:v>6.8522439999999998</c:v>
                </c:pt>
                <c:pt idx="36188">
                  <c:v>6.8572920000000002</c:v>
                </c:pt>
                <c:pt idx="36189">
                  <c:v>6.8593729999999997</c:v>
                </c:pt>
                <c:pt idx="36190">
                  <c:v>6.8546329999999998</c:v>
                </c:pt>
                <c:pt idx="36191">
                  <c:v>6.8457309999999998</c:v>
                </c:pt>
                <c:pt idx="36192">
                  <c:v>6.8468330000000002</c:v>
                </c:pt>
                <c:pt idx="36193">
                  <c:v>6.8532510000000002</c:v>
                </c:pt>
                <c:pt idx="36194">
                  <c:v>6.8520909999999997</c:v>
                </c:pt>
                <c:pt idx="36195">
                  <c:v>6.8507999999999996</c:v>
                </c:pt>
                <c:pt idx="36196">
                  <c:v>6.8522619999999996</c:v>
                </c:pt>
                <c:pt idx="36197">
                  <c:v>6.8536049999999999</c:v>
                </c:pt>
                <c:pt idx="36198">
                  <c:v>6.8580959999999997</c:v>
                </c:pt>
                <c:pt idx="36199">
                  <c:v>6.8632759999999999</c:v>
                </c:pt>
                <c:pt idx="36200">
                  <c:v>6.8614420000000003</c:v>
                </c:pt>
                <c:pt idx="36201">
                  <c:v>6.8548650000000002</c:v>
                </c:pt>
                <c:pt idx="36202">
                  <c:v>6.8532489999999999</c:v>
                </c:pt>
                <c:pt idx="36203">
                  <c:v>6.856268</c:v>
                </c:pt>
                <c:pt idx="36204">
                  <c:v>6.8582090000000004</c:v>
                </c:pt>
                <c:pt idx="36205">
                  <c:v>6.8574700000000002</c:v>
                </c:pt>
                <c:pt idx="36206">
                  <c:v>6.8604560000000001</c:v>
                </c:pt>
                <c:pt idx="36207">
                  <c:v>6.8636140000000001</c:v>
                </c:pt>
                <c:pt idx="36208">
                  <c:v>6.8596519999999996</c:v>
                </c:pt>
                <c:pt idx="36209">
                  <c:v>6.8538050000000004</c:v>
                </c:pt>
                <c:pt idx="36210">
                  <c:v>6.8543830000000003</c:v>
                </c:pt>
                <c:pt idx="36211">
                  <c:v>6.8593830000000002</c:v>
                </c:pt>
                <c:pt idx="36212">
                  <c:v>6.8604570000000002</c:v>
                </c:pt>
                <c:pt idx="36213">
                  <c:v>6.8588360000000002</c:v>
                </c:pt>
                <c:pt idx="36214">
                  <c:v>6.8568300000000004</c:v>
                </c:pt>
                <c:pt idx="36215">
                  <c:v>6.8567530000000003</c:v>
                </c:pt>
                <c:pt idx="36216">
                  <c:v>6.858905</c:v>
                </c:pt>
                <c:pt idx="36217">
                  <c:v>6.8571960000000001</c:v>
                </c:pt>
                <c:pt idx="36218">
                  <c:v>6.8559789999999996</c:v>
                </c:pt>
                <c:pt idx="36219">
                  <c:v>6.8583439999999998</c:v>
                </c:pt>
                <c:pt idx="36220">
                  <c:v>6.8563859999999996</c:v>
                </c:pt>
                <c:pt idx="36221">
                  <c:v>6.8542709999999998</c:v>
                </c:pt>
                <c:pt idx="36222">
                  <c:v>6.8543969999999996</c:v>
                </c:pt>
                <c:pt idx="36223">
                  <c:v>6.8509589999999996</c:v>
                </c:pt>
                <c:pt idx="36224">
                  <c:v>6.8488579999999999</c:v>
                </c:pt>
                <c:pt idx="36225">
                  <c:v>6.854387</c:v>
                </c:pt>
                <c:pt idx="36226">
                  <c:v>6.8577149999999998</c:v>
                </c:pt>
                <c:pt idx="36227">
                  <c:v>6.8564109999999996</c:v>
                </c:pt>
                <c:pt idx="36228">
                  <c:v>6.8615599999999999</c:v>
                </c:pt>
                <c:pt idx="36229">
                  <c:v>6.8676199999999996</c:v>
                </c:pt>
                <c:pt idx="36230">
                  <c:v>6.8651869999999997</c:v>
                </c:pt>
                <c:pt idx="36231">
                  <c:v>6.8643720000000004</c:v>
                </c:pt>
                <c:pt idx="36232">
                  <c:v>6.8671720000000001</c:v>
                </c:pt>
                <c:pt idx="36233">
                  <c:v>6.8688099999999999</c:v>
                </c:pt>
                <c:pt idx="36234">
                  <c:v>6.8694069999999998</c:v>
                </c:pt>
                <c:pt idx="36235">
                  <c:v>6.8692299999999999</c:v>
                </c:pt>
                <c:pt idx="36236">
                  <c:v>6.8686569999999998</c:v>
                </c:pt>
                <c:pt idx="36237">
                  <c:v>6.8662910000000004</c:v>
                </c:pt>
                <c:pt idx="36238">
                  <c:v>6.8614480000000002</c:v>
                </c:pt>
                <c:pt idx="36239">
                  <c:v>6.8620109999999999</c:v>
                </c:pt>
                <c:pt idx="36240">
                  <c:v>6.8652990000000003</c:v>
                </c:pt>
                <c:pt idx="36241">
                  <c:v>6.8626440000000004</c:v>
                </c:pt>
                <c:pt idx="36242">
                  <c:v>6.8617590000000002</c:v>
                </c:pt>
                <c:pt idx="36243">
                  <c:v>6.8648579999999999</c:v>
                </c:pt>
                <c:pt idx="36244">
                  <c:v>6.8647419999999997</c:v>
                </c:pt>
                <c:pt idx="36245">
                  <c:v>6.8650919999999998</c:v>
                </c:pt>
                <c:pt idx="36246">
                  <c:v>6.8651179999999998</c:v>
                </c:pt>
                <c:pt idx="36247">
                  <c:v>6.8618790000000001</c:v>
                </c:pt>
                <c:pt idx="36248">
                  <c:v>6.8607120000000004</c:v>
                </c:pt>
                <c:pt idx="36249">
                  <c:v>6.8649610000000001</c:v>
                </c:pt>
                <c:pt idx="36250">
                  <c:v>6.8658599999999996</c:v>
                </c:pt>
                <c:pt idx="36251">
                  <c:v>6.8623149999999997</c:v>
                </c:pt>
                <c:pt idx="36252">
                  <c:v>6.8620749999999999</c:v>
                </c:pt>
                <c:pt idx="36253">
                  <c:v>6.8645940000000003</c:v>
                </c:pt>
                <c:pt idx="36254">
                  <c:v>6.8659039999999996</c:v>
                </c:pt>
                <c:pt idx="36255">
                  <c:v>6.8651549999999997</c:v>
                </c:pt>
                <c:pt idx="36256">
                  <c:v>6.8649570000000004</c:v>
                </c:pt>
                <c:pt idx="36257">
                  <c:v>6.8661430000000001</c:v>
                </c:pt>
                <c:pt idx="36258">
                  <c:v>6.866581</c:v>
                </c:pt>
                <c:pt idx="36259">
                  <c:v>6.8693939999999998</c:v>
                </c:pt>
                <c:pt idx="36260">
                  <c:v>6.8720400000000001</c:v>
                </c:pt>
                <c:pt idx="36261">
                  <c:v>6.8722320000000003</c:v>
                </c:pt>
                <c:pt idx="36262">
                  <c:v>6.8725040000000002</c:v>
                </c:pt>
                <c:pt idx="36263">
                  <c:v>6.8701670000000004</c:v>
                </c:pt>
                <c:pt idx="36264">
                  <c:v>6.8738849999999996</c:v>
                </c:pt>
                <c:pt idx="36265">
                  <c:v>6.8786680000000002</c:v>
                </c:pt>
                <c:pt idx="36266">
                  <c:v>6.8713829999999998</c:v>
                </c:pt>
                <c:pt idx="36267">
                  <c:v>6.869618</c:v>
                </c:pt>
                <c:pt idx="36268">
                  <c:v>6.8744709999999998</c:v>
                </c:pt>
                <c:pt idx="36269">
                  <c:v>6.8731150000000003</c:v>
                </c:pt>
                <c:pt idx="36270">
                  <c:v>6.8703079999999996</c:v>
                </c:pt>
                <c:pt idx="36271">
                  <c:v>6.8747449999999999</c:v>
                </c:pt>
                <c:pt idx="36272">
                  <c:v>6.8787940000000001</c:v>
                </c:pt>
                <c:pt idx="36273">
                  <c:v>6.8755629999999996</c:v>
                </c:pt>
                <c:pt idx="36274">
                  <c:v>6.8735670000000004</c:v>
                </c:pt>
                <c:pt idx="36275">
                  <c:v>6.8754359999999997</c:v>
                </c:pt>
                <c:pt idx="36276">
                  <c:v>6.874676</c:v>
                </c:pt>
                <c:pt idx="36277">
                  <c:v>6.8731669999999996</c:v>
                </c:pt>
                <c:pt idx="36278">
                  <c:v>6.872414</c:v>
                </c:pt>
                <c:pt idx="36279">
                  <c:v>6.8728009999999999</c:v>
                </c:pt>
                <c:pt idx="36280">
                  <c:v>6.8750460000000002</c:v>
                </c:pt>
                <c:pt idx="36281">
                  <c:v>6.8784900000000002</c:v>
                </c:pt>
                <c:pt idx="36282">
                  <c:v>6.8800879999999998</c:v>
                </c:pt>
                <c:pt idx="36283">
                  <c:v>6.8794930000000001</c:v>
                </c:pt>
                <c:pt idx="36284">
                  <c:v>6.8798890000000004</c:v>
                </c:pt>
                <c:pt idx="36285">
                  <c:v>6.8798599999999999</c:v>
                </c:pt>
                <c:pt idx="36286">
                  <c:v>6.8798089999999998</c:v>
                </c:pt>
                <c:pt idx="36287">
                  <c:v>6.8808410000000002</c:v>
                </c:pt>
                <c:pt idx="36288">
                  <c:v>6.8838879999999998</c:v>
                </c:pt>
                <c:pt idx="36289">
                  <c:v>6.8849309999999999</c:v>
                </c:pt>
                <c:pt idx="36290">
                  <c:v>6.8829960000000003</c:v>
                </c:pt>
                <c:pt idx="36291">
                  <c:v>6.8842220000000003</c:v>
                </c:pt>
                <c:pt idx="36292">
                  <c:v>6.8868859999999996</c:v>
                </c:pt>
                <c:pt idx="36293">
                  <c:v>6.8837149999999996</c:v>
                </c:pt>
                <c:pt idx="36294">
                  <c:v>6.8790649999999998</c:v>
                </c:pt>
                <c:pt idx="36295">
                  <c:v>6.8818799999999998</c:v>
                </c:pt>
                <c:pt idx="36296">
                  <c:v>6.8839180000000004</c:v>
                </c:pt>
                <c:pt idx="36297">
                  <c:v>6.8790089999999999</c:v>
                </c:pt>
                <c:pt idx="36298">
                  <c:v>6.8777759999999999</c:v>
                </c:pt>
                <c:pt idx="36299">
                  <c:v>6.8800420000000004</c:v>
                </c:pt>
                <c:pt idx="36300">
                  <c:v>6.8802729999999999</c:v>
                </c:pt>
                <c:pt idx="36301">
                  <c:v>6.8774230000000003</c:v>
                </c:pt>
                <c:pt idx="36302">
                  <c:v>6.8731749999999998</c:v>
                </c:pt>
                <c:pt idx="36303">
                  <c:v>6.874142</c:v>
                </c:pt>
                <c:pt idx="36304">
                  <c:v>6.8788109999999998</c:v>
                </c:pt>
                <c:pt idx="36305">
                  <c:v>6.8804730000000003</c:v>
                </c:pt>
                <c:pt idx="36306">
                  <c:v>6.8798779999999997</c:v>
                </c:pt>
                <c:pt idx="36307">
                  <c:v>6.8782519999999998</c:v>
                </c:pt>
                <c:pt idx="36308">
                  <c:v>6.8811520000000002</c:v>
                </c:pt>
                <c:pt idx="36309">
                  <c:v>6.8870060000000004</c:v>
                </c:pt>
                <c:pt idx="36310">
                  <c:v>6.8818780000000004</c:v>
                </c:pt>
                <c:pt idx="36311">
                  <c:v>6.8739759999999999</c:v>
                </c:pt>
                <c:pt idx="36312">
                  <c:v>6.8799520000000003</c:v>
                </c:pt>
                <c:pt idx="36313">
                  <c:v>6.8861520000000001</c:v>
                </c:pt>
                <c:pt idx="36314">
                  <c:v>6.8807549999999997</c:v>
                </c:pt>
                <c:pt idx="36315">
                  <c:v>6.8816280000000001</c:v>
                </c:pt>
                <c:pt idx="36316">
                  <c:v>6.8870779999999998</c:v>
                </c:pt>
                <c:pt idx="36317">
                  <c:v>6.8832079999999998</c:v>
                </c:pt>
                <c:pt idx="36318">
                  <c:v>6.8841140000000003</c:v>
                </c:pt>
                <c:pt idx="36319">
                  <c:v>6.8899910000000002</c:v>
                </c:pt>
                <c:pt idx="36320">
                  <c:v>6.8861330000000001</c:v>
                </c:pt>
                <c:pt idx="36321">
                  <c:v>6.8847269999999998</c:v>
                </c:pt>
                <c:pt idx="36322">
                  <c:v>6.8880800000000004</c:v>
                </c:pt>
                <c:pt idx="36323">
                  <c:v>6.8841960000000002</c:v>
                </c:pt>
                <c:pt idx="36324">
                  <c:v>6.8822749999999999</c:v>
                </c:pt>
                <c:pt idx="36325">
                  <c:v>6.8883380000000001</c:v>
                </c:pt>
                <c:pt idx="36326">
                  <c:v>6.890987</c:v>
                </c:pt>
                <c:pt idx="36327">
                  <c:v>6.887251</c:v>
                </c:pt>
                <c:pt idx="36328">
                  <c:v>6.8868159999999996</c:v>
                </c:pt>
                <c:pt idx="36329">
                  <c:v>6.8881579999999998</c:v>
                </c:pt>
                <c:pt idx="36330">
                  <c:v>6.8898460000000004</c:v>
                </c:pt>
                <c:pt idx="36331">
                  <c:v>6.8908649999999998</c:v>
                </c:pt>
                <c:pt idx="36332">
                  <c:v>6.8914150000000003</c:v>
                </c:pt>
                <c:pt idx="36333">
                  <c:v>6.893122</c:v>
                </c:pt>
                <c:pt idx="36334">
                  <c:v>6.8907610000000004</c:v>
                </c:pt>
                <c:pt idx="36335">
                  <c:v>6.8875739999999999</c:v>
                </c:pt>
                <c:pt idx="36336">
                  <c:v>6.8896490000000004</c:v>
                </c:pt>
                <c:pt idx="36337">
                  <c:v>6.892512</c:v>
                </c:pt>
                <c:pt idx="36338">
                  <c:v>6.887893</c:v>
                </c:pt>
                <c:pt idx="36339">
                  <c:v>6.887378</c:v>
                </c:pt>
                <c:pt idx="36340">
                  <c:v>6.8955549999999999</c:v>
                </c:pt>
                <c:pt idx="36341">
                  <c:v>6.8974890000000002</c:v>
                </c:pt>
                <c:pt idx="36342">
                  <c:v>6.8924589999999997</c:v>
                </c:pt>
                <c:pt idx="36343">
                  <c:v>6.8904740000000002</c:v>
                </c:pt>
                <c:pt idx="36344">
                  <c:v>6.8913099999999998</c:v>
                </c:pt>
                <c:pt idx="36345">
                  <c:v>6.8915959999999998</c:v>
                </c:pt>
                <c:pt idx="36346">
                  <c:v>6.8901209999999997</c:v>
                </c:pt>
                <c:pt idx="36347">
                  <c:v>6.8926150000000002</c:v>
                </c:pt>
                <c:pt idx="36348">
                  <c:v>6.8958069999999996</c:v>
                </c:pt>
                <c:pt idx="36349">
                  <c:v>6.891775</c:v>
                </c:pt>
                <c:pt idx="36350">
                  <c:v>6.8884160000000003</c:v>
                </c:pt>
                <c:pt idx="36351">
                  <c:v>6.891896</c:v>
                </c:pt>
                <c:pt idx="36352">
                  <c:v>6.8950300000000002</c:v>
                </c:pt>
                <c:pt idx="36353">
                  <c:v>6.8934740000000003</c:v>
                </c:pt>
                <c:pt idx="36354">
                  <c:v>6.8909700000000003</c:v>
                </c:pt>
                <c:pt idx="36355">
                  <c:v>6.8923680000000003</c:v>
                </c:pt>
                <c:pt idx="36356">
                  <c:v>6.892957</c:v>
                </c:pt>
                <c:pt idx="36357">
                  <c:v>6.8936950000000001</c:v>
                </c:pt>
                <c:pt idx="36358">
                  <c:v>6.8960419999999996</c:v>
                </c:pt>
                <c:pt idx="36359">
                  <c:v>6.895753</c:v>
                </c:pt>
                <c:pt idx="36360">
                  <c:v>6.89236</c:v>
                </c:pt>
                <c:pt idx="36361">
                  <c:v>6.8888020000000001</c:v>
                </c:pt>
                <c:pt idx="36362">
                  <c:v>6.8917219999999997</c:v>
                </c:pt>
                <c:pt idx="36363">
                  <c:v>6.8973389999999997</c:v>
                </c:pt>
                <c:pt idx="36364">
                  <c:v>6.8970950000000002</c:v>
                </c:pt>
                <c:pt idx="36365">
                  <c:v>6.8954409999999999</c:v>
                </c:pt>
                <c:pt idx="36366">
                  <c:v>6.8966029999999998</c:v>
                </c:pt>
                <c:pt idx="36367">
                  <c:v>6.9006360000000004</c:v>
                </c:pt>
                <c:pt idx="36368">
                  <c:v>6.8996240000000002</c:v>
                </c:pt>
                <c:pt idx="36369">
                  <c:v>6.8955659999999996</c:v>
                </c:pt>
                <c:pt idx="36370">
                  <c:v>6.8972980000000002</c:v>
                </c:pt>
                <c:pt idx="36371">
                  <c:v>6.9012560000000001</c:v>
                </c:pt>
                <c:pt idx="36372">
                  <c:v>6.9017039999999996</c:v>
                </c:pt>
                <c:pt idx="36373">
                  <c:v>6.8997450000000002</c:v>
                </c:pt>
                <c:pt idx="36374">
                  <c:v>6.8986229999999997</c:v>
                </c:pt>
                <c:pt idx="36375">
                  <c:v>6.8992110000000002</c:v>
                </c:pt>
                <c:pt idx="36376">
                  <c:v>6.8998489999999997</c:v>
                </c:pt>
                <c:pt idx="36377">
                  <c:v>6.9022560000000004</c:v>
                </c:pt>
                <c:pt idx="36378">
                  <c:v>6.9034459999999997</c:v>
                </c:pt>
                <c:pt idx="36379">
                  <c:v>6.9040499999999998</c:v>
                </c:pt>
                <c:pt idx="36380">
                  <c:v>6.904255</c:v>
                </c:pt>
                <c:pt idx="36381">
                  <c:v>6.9050140000000004</c:v>
                </c:pt>
                <c:pt idx="36382">
                  <c:v>6.9055960000000001</c:v>
                </c:pt>
                <c:pt idx="36383">
                  <c:v>6.9047260000000001</c:v>
                </c:pt>
                <c:pt idx="36384">
                  <c:v>6.9048590000000001</c:v>
                </c:pt>
                <c:pt idx="36385">
                  <c:v>6.907349</c:v>
                </c:pt>
                <c:pt idx="36386">
                  <c:v>6.9068329999999998</c:v>
                </c:pt>
                <c:pt idx="36387">
                  <c:v>6.9054510000000002</c:v>
                </c:pt>
                <c:pt idx="36388">
                  <c:v>6.9062970000000004</c:v>
                </c:pt>
                <c:pt idx="36389">
                  <c:v>6.9026569999999996</c:v>
                </c:pt>
                <c:pt idx="36390">
                  <c:v>6.8999370000000004</c:v>
                </c:pt>
                <c:pt idx="36391">
                  <c:v>6.9064730000000001</c:v>
                </c:pt>
                <c:pt idx="36392">
                  <c:v>6.9118300000000001</c:v>
                </c:pt>
                <c:pt idx="36393">
                  <c:v>6.9121540000000001</c:v>
                </c:pt>
                <c:pt idx="36394">
                  <c:v>6.9073310000000001</c:v>
                </c:pt>
                <c:pt idx="36395">
                  <c:v>6.9025550000000004</c:v>
                </c:pt>
                <c:pt idx="36396">
                  <c:v>6.9049139999999998</c:v>
                </c:pt>
                <c:pt idx="36397">
                  <c:v>6.9078559999999998</c:v>
                </c:pt>
                <c:pt idx="36398">
                  <c:v>6.9090439999999997</c:v>
                </c:pt>
                <c:pt idx="36399">
                  <c:v>6.9099069999999996</c:v>
                </c:pt>
                <c:pt idx="36400">
                  <c:v>6.911016</c:v>
                </c:pt>
                <c:pt idx="36401">
                  <c:v>6.9155530000000001</c:v>
                </c:pt>
                <c:pt idx="36402">
                  <c:v>6.9177410000000004</c:v>
                </c:pt>
                <c:pt idx="36403">
                  <c:v>6.9160909999999998</c:v>
                </c:pt>
                <c:pt idx="36404">
                  <c:v>6.913043</c:v>
                </c:pt>
                <c:pt idx="36405">
                  <c:v>6.9084409999999998</c:v>
                </c:pt>
                <c:pt idx="36406">
                  <c:v>6.9107789999999998</c:v>
                </c:pt>
                <c:pt idx="36407">
                  <c:v>6.9156490000000002</c:v>
                </c:pt>
                <c:pt idx="36408">
                  <c:v>6.9140620000000004</c:v>
                </c:pt>
                <c:pt idx="36409">
                  <c:v>6.9139840000000001</c:v>
                </c:pt>
                <c:pt idx="36410">
                  <c:v>6.9157489999999999</c:v>
                </c:pt>
                <c:pt idx="36411">
                  <c:v>6.9149620000000001</c:v>
                </c:pt>
                <c:pt idx="36412">
                  <c:v>6.9117959999999998</c:v>
                </c:pt>
                <c:pt idx="36413">
                  <c:v>6.9122750000000002</c:v>
                </c:pt>
                <c:pt idx="36414">
                  <c:v>6.9115260000000003</c:v>
                </c:pt>
                <c:pt idx="36415">
                  <c:v>6.907896</c:v>
                </c:pt>
                <c:pt idx="36416">
                  <c:v>6.9092969999999996</c:v>
                </c:pt>
                <c:pt idx="36417">
                  <c:v>6.9123219999999996</c:v>
                </c:pt>
                <c:pt idx="36418">
                  <c:v>6.9096349999999997</c:v>
                </c:pt>
                <c:pt idx="36419">
                  <c:v>6.91066</c:v>
                </c:pt>
                <c:pt idx="36420">
                  <c:v>6.9174009999999999</c:v>
                </c:pt>
                <c:pt idx="36421">
                  <c:v>6.9171649999999998</c:v>
                </c:pt>
                <c:pt idx="36422">
                  <c:v>6.9118230000000001</c:v>
                </c:pt>
                <c:pt idx="36423">
                  <c:v>6.9103300000000001</c:v>
                </c:pt>
                <c:pt idx="36424">
                  <c:v>6.9089700000000001</c:v>
                </c:pt>
                <c:pt idx="36425">
                  <c:v>6.9063400000000001</c:v>
                </c:pt>
                <c:pt idx="36426">
                  <c:v>6.9051559999999998</c:v>
                </c:pt>
                <c:pt idx="36427">
                  <c:v>6.9050640000000003</c:v>
                </c:pt>
                <c:pt idx="36428">
                  <c:v>6.9054099999999998</c:v>
                </c:pt>
                <c:pt idx="36429">
                  <c:v>6.9098730000000002</c:v>
                </c:pt>
                <c:pt idx="36430">
                  <c:v>6.9177</c:v>
                </c:pt>
                <c:pt idx="36431">
                  <c:v>6.917637</c:v>
                </c:pt>
                <c:pt idx="36432">
                  <c:v>6.9133630000000004</c:v>
                </c:pt>
                <c:pt idx="36433">
                  <c:v>6.9161590000000004</c:v>
                </c:pt>
                <c:pt idx="36434">
                  <c:v>6.9163370000000004</c:v>
                </c:pt>
                <c:pt idx="36435">
                  <c:v>6.9125680000000003</c:v>
                </c:pt>
                <c:pt idx="36436">
                  <c:v>6.9125490000000003</c:v>
                </c:pt>
                <c:pt idx="36437">
                  <c:v>6.9127900000000002</c:v>
                </c:pt>
                <c:pt idx="36438">
                  <c:v>6.9114649999999997</c:v>
                </c:pt>
                <c:pt idx="36439">
                  <c:v>6.9108010000000002</c:v>
                </c:pt>
                <c:pt idx="36440">
                  <c:v>6.9145219999999998</c:v>
                </c:pt>
                <c:pt idx="36441">
                  <c:v>6.9207910000000004</c:v>
                </c:pt>
                <c:pt idx="36442">
                  <c:v>6.920534</c:v>
                </c:pt>
                <c:pt idx="36443">
                  <c:v>6.9204569999999999</c:v>
                </c:pt>
                <c:pt idx="36444">
                  <c:v>6.9198120000000003</c:v>
                </c:pt>
                <c:pt idx="36445">
                  <c:v>6.9175690000000003</c:v>
                </c:pt>
                <c:pt idx="36446">
                  <c:v>6.9199650000000004</c:v>
                </c:pt>
                <c:pt idx="36447">
                  <c:v>6.9242739999999996</c:v>
                </c:pt>
                <c:pt idx="36448">
                  <c:v>6.9237500000000001</c:v>
                </c:pt>
                <c:pt idx="36449">
                  <c:v>6.919117</c:v>
                </c:pt>
                <c:pt idx="36450">
                  <c:v>6.9160339999999998</c:v>
                </c:pt>
                <c:pt idx="36451">
                  <c:v>6.9170299999999996</c:v>
                </c:pt>
                <c:pt idx="36452">
                  <c:v>6.9169159999999996</c:v>
                </c:pt>
                <c:pt idx="36453">
                  <c:v>6.918571</c:v>
                </c:pt>
                <c:pt idx="36454">
                  <c:v>6.9230999999999998</c:v>
                </c:pt>
                <c:pt idx="36455">
                  <c:v>6.9232269999999998</c:v>
                </c:pt>
                <c:pt idx="36456">
                  <c:v>6.9206580000000004</c:v>
                </c:pt>
                <c:pt idx="36457">
                  <c:v>6.9236069999999996</c:v>
                </c:pt>
                <c:pt idx="36458">
                  <c:v>6.9258470000000001</c:v>
                </c:pt>
                <c:pt idx="36459">
                  <c:v>6.9250210000000001</c:v>
                </c:pt>
                <c:pt idx="36460">
                  <c:v>6.9277920000000002</c:v>
                </c:pt>
                <c:pt idx="36461">
                  <c:v>6.9315150000000001</c:v>
                </c:pt>
                <c:pt idx="36462">
                  <c:v>6.9316380000000004</c:v>
                </c:pt>
                <c:pt idx="36463">
                  <c:v>6.9314840000000002</c:v>
                </c:pt>
                <c:pt idx="36464">
                  <c:v>6.9304560000000004</c:v>
                </c:pt>
                <c:pt idx="36465">
                  <c:v>6.9288860000000003</c:v>
                </c:pt>
                <c:pt idx="36466">
                  <c:v>6.928477</c:v>
                </c:pt>
                <c:pt idx="36467">
                  <c:v>6.9252079999999996</c:v>
                </c:pt>
                <c:pt idx="36468">
                  <c:v>6.923362</c:v>
                </c:pt>
                <c:pt idx="36469">
                  <c:v>6.9277240000000004</c:v>
                </c:pt>
                <c:pt idx="36470">
                  <c:v>6.9278250000000003</c:v>
                </c:pt>
                <c:pt idx="36471">
                  <c:v>6.9244500000000002</c:v>
                </c:pt>
                <c:pt idx="36472">
                  <c:v>6.9225729999999999</c:v>
                </c:pt>
                <c:pt idx="36473">
                  <c:v>6.9239810000000004</c:v>
                </c:pt>
                <c:pt idx="36474">
                  <c:v>6.9246999999999996</c:v>
                </c:pt>
                <c:pt idx="36475">
                  <c:v>6.9205379999999996</c:v>
                </c:pt>
                <c:pt idx="36476">
                  <c:v>6.9201560000000004</c:v>
                </c:pt>
                <c:pt idx="36477">
                  <c:v>6.9228959999999997</c:v>
                </c:pt>
                <c:pt idx="36478">
                  <c:v>6.9219470000000003</c:v>
                </c:pt>
                <c:pt idx="36479">
                  <c:v>6.9203809999999999</c:v>
                </c:pt>
                <c:pt idx="36480">
                  <c:v>6.9217219999999999</c:v>
                </c:pt>
                <c:pt idx="36481">
                  <c:v>6.9225469999999998</c:v>
                </c:pt>
                <c:pt idx="36482">
                  <c:v>6.9195719999999996</c:v>
                </c:pt>
                <c:pt idx="36483">
                  <c:v>6.9198890000000004</c:v>
                </c:pt>
                <c:pt idx="36484">
                  <c:v>6.9213269999999998</c:v>
                </c:pt>
                <c:pt idx="36485">
                  <c:v>6.9204290000000004</c:v>
                </c:pt>
                <c:pt idx="36486">
                  <c:v>6.9228889999999996</c:v>
                </c:pt>
                <c:pt idx="36487">
                  <c:v>6.9253689999999999</c:v>
                </c:pt>
                <c:pt idx="36488">
                  <c:v>6.9227829999999999</c:v>
                </c:pt>
                <c:pt idx="36489">
                  <c:v>6.9236820000000003</c:v>
                </c:pt>
                <c:pt idx="36490">
                  <c:v>6.9262370000000004</c:v>
                </c:pt>
                <c:pt idx="36491">
                  <c:v>6.9245749999999999</c:v>
                </c:pt>
                <c:pt idx="36492">
                  <c:v>6.9223920000000003</c:v>
                </c:pt>
                <c:pt idx="36493">
                  <c:v>6.9239170000000003</c:v>
                </c:pt>
                <c:pt idx="36494">
                  <c:v>6.9271839999999996</c:v>
                </c:pt>
                <c:pt idx="36495">
                  <c:v>6.9267539999999999</c:v>
                </c:pt>
                <c:pt idx="36496">
                  <c:v>6.9238749999999998</c:v>
                </c:pt>
                <c:pt idx="36497">
                  <c:v>6.9291700000000001</c:v>
                </c:pt>
                <c:pt idx="36498">
                  <c:v>6.9310859999999996</c:v>
                </c:pt>
                <c:pt idx="36499">
                  <c:v>6.9270550000000002</c:v>
                </c:pt>
                <c:pt idx="36500">
                  <c:v>6.9316709999999997</c:v>
                </c:pt>
                <c:pt idx="36501">
                  <c:v>6.9360569999999999</c:v>
                </c:pt>
                <c:pt idx="36502">
                  <c:v>6.9346199999999998</c:v>
                </c:pt>
                <c:pt idx="36503">
                  <c:v>6.9357360000000003</c:v>
                </c:pt>
                <c:pt idx="36504">
                  <c:v>6.9371510000000001</c:v>
                </c:pt>
                <c:pt idx="36505">
                  <c:v>6.9356200000000001</c:v>
                </c:pt>
                <c:pt idx="36506">
                  <c:v>6.9360010000000001</c:v>
                </c:pt>
                <c:pt idx="36507">
                  <c:v>6.9339529999999998</c:v>
                </c:pt>
                <c:pt idx="36508">
                  <c:v>6.9279710000000003</c:v>
                </c:pt>
                <c:pt idx="36509">
                  <c:v>6.9285329999999998</c:v>
                </c:pt>
                <c:pt idx="36510">
                  <c:v>6.9330170000000004</c:v>
                </c:pt>
                <c:pt idx="36511">
                  <c:v>6.9342269999999999</c:v>
                </c:pt>
                <c:pt idx="36512">
                  <c:v>6.934882</c:v>
                </c:pt>
                <c:pt idx="36513">
                  <c:v>6.9379520000000001</c:v>
                </c:pt>
                <c:pt idx="36514">
                  <c:v>6.9375349999999996</c:v>
                </c:pt>
                <c:pt idx="36515">
                  <c:v>6.9326809999999996</c:v>
                </c:pt>
                <c:pt idx="36516">
                  <c:v>6.9330990000000003</c:v>
                </c:pt>
                <c:pt idx="36517">
                  <c:v>6.9390239999999999</c:v>
                </c:pt>
                <c:pt idx="36518">
                  <c:v>6.9376439999999997</c:v>
                </c:pt>
                <c:pt idx="36519">
                  <c:v>6.9303549999999996</c:v>
                </c:pt>
                <c:pt idx="36520">
                  <c:v>6.929557</c:v>
                </c:pt>
                <c:pt idx="36521">
                  <c:v>6.9314770000000001</c:v>
                </c:pt>
                <c:pt idx="36522">
                  <c:v>6.9310970000000003</c:v>
                </c:pt>
                <c:pt idx="36523">
                  <c:v>6.9325929999999998</c:v>
                </c:pt>
                <c:pt idx="36524">
                  <c:v>6.9309289999999999</c:v>
                </c:pt>
                <c:pt idx="36525">
                  <c:v>6.9268809999999998</c:v>
                </c:pt>
                <c:pt idx="36526">
                  <c:v>6.9267640000000004</c:v>
                </c:pt>
                <c:pt idx="36527">
                  <c:v>6.9318099999999996</c:v>
                </c:pt>
                <c:pt idx="36528">
                  <c:v>6.9324729999999999</c:v>
                </c:pt>
                <c:pt idx="36529">
                  <c:v>6.9280720000000002</c:v>
                </c:pt>
                <c:pt idx="36530">
                  <c:v>6.9290079999999996</c:v>
                </c:pt>
                <c:pt idx="36531">
                  <c:v>6.9336679999999999</c:v>
                </c:pt>
                <c:pt idx="36532">
                  <c:v>6.9379819999999999</c:v>
                </c:pt>
                <c:pt idx="36533">
                  <c:v>6.9405010000000003</c:v>
                </c:pt>
                <c:pt idx="36534">
                  <c:v>6.9380949999999997</c:v>
                </c:pt>
                <c:pt idx="36535">
                  <c:v>6.9370409999999998</c:v>
                </c:pt>
                <c:pt idx="36536">
                  <c:v>6.9382239999999999</c:v>
                </c:pt>
                <c:pt idx="36537">
                  <c:v>6.937322</c:v>
                </c:pt>
                <c:pt idx="36538">
                  <c:v>6.9389399999999997</c:v>
                </c:pt>
                <c:pt idx="36539">
                  <c:v>6.9429210000000001</c:v>
                </c:pt>
                <c:pt idx="36540">
                  <c:v>6.9441079999999999</c:v>
                </c:pt>
                <c:pt idx="36541">
                  <c:v>6.9398419999999996</c:v>
                </c:pt>
                <c:pt idx="36542">
                  <c:v>6.9348609999999997</c:v>
                </c:pt>
                <c:pt idx="36543">
                  <c:v>6.9391930000000004</c:v>
                </c:pt>
                <c:pt idx="36544">
                  <c:v>6.9436080000000002</c:v>
                </c:pt>
                <c:pt idx="36545">
                  <c:v>6.9404329999999996</c:v>
                </c:pt>
                <c:pt idx="36546">
                  <c:v>6.9404490000000001</c:v>
                </c:pt>
                <c:pt idx="36547">
                  <c:v>6.9446969999999997</c:v>
                </c:pt>
                <c:pt idx="36548">
                  <c:v>6.942685</c:v>
                </c:pt>
                <c:pt idx="36549">
                  <c:v>6.9387540000000003</c:v>
                </c:pt>
                <c:pt idx="36550">
                  <c:v>6.939228</c:v>
                </c:pt>
                <c:pt idx="36551">
                  <c:v>6.9423950000000003</c:v>
                </c:pt>
                <c:pt idx="36552">
                  <c:v>6.9467910000000002</c:v>
                </c:pt>
                <c:pt idx="36553">
                  <c:v>6.945011</c:v>
                </c:pt>
                <c:pt idx="36554">
                  <c:v>6.9394710000000002</c:v>
                </c:pt>
                <c:pt idx="36555">
                  <c:v>6.944502</c:v>
                </c:pt>
                <c:pt idx="36556">
                  <c:v>6.9497710000000001</c:v>
                </c:pt>
                <c:pt idx="36557">
                  <c:v>6.945252</c:v>
                </c:pt>
                <c:pt idx="36558">
                  <c:v>6.9444699999999999</c:v>
                </c:pt>
                <c:pt idx="36559">
                  <c:v>6.9493819999999999</c:v>
                </c:pt>
                <c:pt idx="36560">
                  <c:v>6.9493549999999997</c:v>
                </c:pt>
                <c:pt idx="36561">
                  <c:v>6.9439140000000004</c:v>
                </c:pt>
                <c:pt idx="36562">
                  <c:v>6.9452299999999996</c:v>
                </c:pt>
                <c:pt idx="36563">
                  <c:v>6.952331</c:v>
                </c:pt>
                <c:pt idx="36564">
                  <c:v>6.9520549999999997</c:v>
                </c:pt>
                <c:pt idx="36565">
                  <c:v>6.9503490000000001</c:v>
                </c:pt>
                <c:pt idx="36566">
                  <c:v>6.9520340000000003</c:v>
                </c:pt>
                <c:pt idx="36567">
                  <c:v>6.9522029999999999</c:v>
                </c:pt>
                <c:pt idx="36568">
                  <c:v>6.9492849999999997</c:v>
                </c:pt>
                <c:pt idx="36569">
                  <c:v>6.94787</c:v>
                </c:pt>
                <c:pt idx="36570">
                  <c:v>6.9514779999999998</c:v>
                </c:pt>
                <c:pt idx="36571">
                  <c:v>6.9503940000000002</c:v>
                </c:pt>
                <c:pt idx="36572">
                  <c:v>6.9475540000000002</c:v>
                </c:pt>
                <c:pt idx="36573">
                  <c:v>6.9519219999999997</c:v>
                </c:pt>
                <c:pt idx="36574">
                  <c:v>6.9532210000000001</c:v>
                </c:pt>
                <c:pt idx="36575">
                  <c:v>6.9510870000000002</c:v>
                </c:pt>
                <c:pt idx="36576">
                  <c:v>6.9551160000000003</c:v>
                </c:pt>
                <c:pt idx="36577">
                  <c:v>6.9582569999999997</c:v>
                </c:pt>
                <c:pt idx="36578">
                  <c:v>6.9523650000000004</c:v>
                </c:pt>
                <c:pt idx="36579">
                  <c:v>6.94693</c:v>
                </c:pt>
                <c:pt idx="36580">
                  <c:v>6.949173</c:v>
                </c:pt>
                <c:pt idx="36581">
                  <c:v>6.9507000000000003</c:v>
                </c:pt>
                <c:pt idx="36582">
                  <c:v>6.9504130000000002</c:v>
                </c:pt>
                <c:pt idx="36583">
                  <c:v>6.9530050000000001</c:v>
                </c:pt>
                <c:pt idx="36584">
                  <c:v>6.9568019999999997</c:v>
                </c:pt>
                <c:pt idx="36585">
                  <c:v>6.9604699999999999</c:v>
                </c:pt>
                <c:pt idx="36586">
                  <c:v>6.9584200000000003</c:v>
                </c:pt>
                <c:pt idx="36587">
                  <c:v>6.9541040000000001</c:v>
                </c:pt>
                <c:pt idx="36588">
                  <c:v>6.9552560000000003</c:v>
                </c:pt>
                <c:pt idx="36589">
                  <c:v>6.9529990000000002</c:v>
                </c:pt>
                <c:pt idx="36590">
                  <c:v>6.9514259999999997</c:v>
                </c:pt>
                <c:pt idx="36591">
                  <c:v>6.959422</c:v>
                </c:pt>
                <c:pt idx="36592">
                  <c:v>6.9614589999999996</c:v>
                </c:pt>
                <c:pt idx="36593">
                  <c:v>6.9565409999999996</c:v>
                </c:pt>
                <c:pt idx="36594">
                  <c:v>6.9569049999999999</c:v>
                </c:pt>
                <c:pt idx="36595">
                  <c:v>6.9592900000000002</c:v>
                </c:pt>
                <c:pt idx="36596">
                  <c:v>6.956061</c:v>
                </c:pt>
                <c:pt idx="36597">
                  <c:v>6.9533209999999999</c:v>
                </c:pt>
                <c:pt idx="36598">
                  <c:v>6.9573720000000003</c:v>
                </c:pt>
                <c:pt idx="36599">
                  <c:v>6.9572070000000004</c:v>
                </c:pt>
                <c:pt idx="36600">
                  <c:v>6.9534440000000002</c:v>
                </c:pt>
                <c:pt idx="36601">
                  <c:v>6.954523</c:v>
                </c:pt>
                <c:pt idx="36602">
                  <c:v>6.9564360000000001</c:v>
                </c:pt>
                <c:pt idx="36603">
                  <c:v>6.9593369999999997</c:v>
                </c:pt>
                <c:pt idx="36604">
                  <c:v>6.9598740000000001</c:v>
                </c:pt>
                <c:pt idx="36605">
                  <c:v>6.9564490000000001</c:v>
                </c:pt>
                <c:pt idx="36606">
                  <c:v>6.9579680000000002</c:v>
                </c:pt>
                <c:pt idx="36607">
                  <c:v>6.9589150000000002</c:v>
                </c:pt>
                <c:pt idx="36608">
                  <c:v>6.9575189999999996</c:v>
                </c:pt>
                <c:pt idx="36609">
                  <c:v>6.9627819999999998</c:v>
                </c:pt>
                <c:pt idx="36610">
                  <c:v>6.9671190000000003</c:v>
                </c:pt>
                <c:pt idx="36611">
                  <c:v>6.9665160000000004</c:v>
                </c:pt>
                <c:pt idx="36612">
                  <c:v>6.966418</c:v>
                </c:pt>
                <c:pt idx="36613">
                  <c:v>6.9654150000000001</c:v>
                </c:pt>
                <c:pt idx="36614">
                  <c:v>6.9649179999999999</c:v>
                </c:pt>
                <c:pt idx="36615">
                  <c:v>6.9640630000000003</c:v>
                </c:pt>
                <c:pt idx="36616">
                  <c:v>6.9644159999999999</c:v>
                </c:pt>
                <c:pt idx="36617">
                  <c:v>6.9677309999999997</c:v>
                </c:pt>
                <c:pt idx="36618">
                  <c:v>6.9691270000000003</c:v>
                </c:pt>
                <c:pt idx="36619">
                  <c:v>6.9684809999999997</c:v>
                </c:pt>
                <c:pt idx="36620">
                  <c:v>6.9699689999999999</c:v>
                </c:pt>
                <c:pt idx="36621">
                  <c:v>6.9715800000000003</c:v>
                </c:pt>
                <c:pt idx="36622">
                  <c:v>6.9679289999999998</c:v>
                </c:pt>
                <c:pt idx="36623">
                  <c:v>6.9671690000000002</c:v>
                </c:pt>
                <c:pt idx="36624">
                  <c:v>6.9712990000000001</c:v>
                </c:pt>
                <c:pt idx="36625">
                  <c:v>6.9695689999999999</c:v>
                </c:pt>
                <c:pt idx="36626">
                  <c:v>6.9641380000000002</c:v>
                </c:pt>
                <c:pt idx="36627">
                  <c:v>6.9639499999999996</c:v>
                </c:pt>
                <c:pt idx="36628">
                  <c:v>6.9643259999999998</c:v>
                </c:pt>
                <c:pt idx="36629">
                  <c:v>6.9633859999999999</c:v>
                </c:pt>
                <c:pt idx="36630">
                  <c:v>6.9674800000000001</c:v>
                </c:pt>
                <c:pt idx="36631">
                  <c:v>6.9669549999999996</c:v>
                </c:pt>
                <c:pt idx="36632">
                  <c:v>6.9608109999999996</c:v>
                </c:pt>
                <c:pt idx="36633">
                  <c:v>6.9610399999999997</c:v>
                </c:pt>
                <c:pt idx="36634">
                  <c:v>6.9625399999999997</c:v>
                </c:pt>
                <c:pt idx="36635">
                  <c:v>6.9614310000000001</c:v>
                </c:pt>
                <c:pt idx="36636">
                  <c:v>6.9630039999999997</c:v>
                </c:pt>
                <c:pt idx="36637">
                  <c:v>6.9667680000000001</c:v>
                </c:pt>
                <c:pt idx="36638">
                  <c:v>6.9661439999999999</c:v>
                </c:pt>
                <c:pt idx="36639">
                  <c:v>6.9629799999999999</c:v>
                </c:pt>
                <c:pt idx="36640">
                  <c:v>6.9644979999999999</c:v>
                </c:pt>
                <c:pt idx="36641">
                  <c:v>6.9668809999999999</c:v>
                </c:pt>
                <c:pt idx="36642">
                  <c:v>6.9661850000000003</c:v>
                </c:pt>
                <c:pt idx="36643">
                  <c:v>6.9664169999999999</c:v>
                </c:pt>
                <c:pt idx="36644">
                  <c:v>6.9654179999999997</c:v>
                </c:pt>
                <c:pt idx="36645">
                  <c:v>6.9640519999999997</c:v>
                </c:pt>
                <c:pt idx="36646">
                  <c:v>6.9675510000000003</c:v>
                </c:pt>
                <c:pt idx="36647">
                  <c:v>6.9700329999999999</c:v>
                </c:pt>
                <c:pt idx="36648">
                  <c:v>6.9673369999999997</c:v>
                </c:pt>
                <c:pt idx="36649">
                  <c:v>6.9628800000000002</c:v>
                </c:pt>
                <c:pt idx="36650">
                  <c:v>6.9613360000000002</c:v>
                </c:pt>
                <c:pt idx="36651">
                  <c:v>6.963406</c:v>
                </c:pt>
                <c:pt idx="36652">
                  <c:v>6.9678269999999998</c:v>
                </c:pt>
                <c:pt idx="36653">
                  <c:v>6.9723509999999997</c:v>
                </c:pt>
                <c:pt idx="36654">
                  <c:v>6.9706409999999996</c:v>
                </c:pt>
                <c:pt idx="36655">
                  <c:v>6.968191</c:v>
                </c:pt>
                <c:pt idx="36656">
                  <c:v>6.9703949999999999</c:v>
                </c:pt>
                <c:pt idx="36657">
                  <c:v>6.9673090000000002</c:v>
                </c:pt>
                <c:pt idx="36658">
                  <c:v>6.9633760000000002</c:v>
                </c:pt>
                <c:pt idx="36659">
                  <c:v>6.9692470000000002</c:v>
                </c:pt>
                <c:pt idx="36660">
                  <c:v>6.9729619999999999</c:v>
                </c:pt>
                <c:pt idx="36661">
                  <c:v>6.9697060000000004</c:v>
                </c:pt>
                <c:pt idx="36662">
                  <c:v>6.9689170000000003</c:v>
                </c:pt>
                <c:pt idx="36663">
                  <c:v>6.9686510000000004</c:v>
                </c:pt>
                <c:pt idx="36664">
                  <c:v>6.9672739999999997</c:v>
                </c:pt>
                <c:pt idx="36665">
                  <c:v>6.9726549999999996</c:v>
                </c:pt>
                <c:pt idx="36666">
                  <c:v>6.9770570000000003</c:v>
                </c:pt>
                <c:pt idx="36667">
                  <c:v>6.9753410000000002</c:v>
                </c:pt>
                <c:pt idx="36668">
                  <c:v>6.973503</c:v>
                </c:pt>
                <c:pt idx="36669">
                  <c:v>6.9755390000000004</c:v>
                </c:pt>
                <c:pt idx="36670">
                  <c:v>6.9751570000000003</c:v>
                </c:pt>
                <c:pt idx="36671">
                  <c:v>6.9726929999999996</c:v>
                </c:pt>
                <c:pt idx="36672">
                  <c:v>6.9756179999999999</c:v>
                </c:pt>
                <c:pt idx="36673">
                  <c:v>6.9787720000000002</c:v>
                </c:pt>
                <c:pt idx="36674">
                  <c:v>6.9787379999999999</c:v>
                </c:pt>
                <c:pt idx="36675">
                  <c:v>6.9793940000000001</c:v>
                </c:pt>
                <c:pt idx="36676">
                  <c:v>6.9799870000000004</c:v>
                </c:pt>
                <c:pt idx="36677">
                  <c:v>6.9796909999999999</c:v>
                </c:pt>
                <c:pt idx="36678">
                  <c:v>6.975517</c:v>
                </c:pt>
                <c:pt idx="36679">
                  <c:v>6.9719009999999999</c:v>
                </c:pt>
                <c:pt idx="36680">
                  <c:v>6.975123</c:v>
                </c:pt>
                <c:pt idx="36681">
                  <c:v>6.9777570000000004</c:v>
                </c:pt>
                <c:pt idx="36682">
                  <c:v>6.9760179999999998</c:v>
                </c:pt>
                <c:pt idx="36683">
                  <c:v>6.9759609999999999</c:v>
                </c:pt>
                <c:pt idx="36684">
                  <c:v>6.978294</c:v>
                </c:pt>
                <c:pt idx="36685">
                  <c:v>6.9795959999999999</c:v>
                </c:pt>
                <c:pt idx="36686">
                  <c:v>6.9791819999999998</c:v>
                </c:pt>
                <c:pt idx="36687">
                  <c:v>6.9795550000000004</c:v>
                </c:pt>
                <c:pt idx="36688">
                  <c:v>6.9812589999999997</c:v>
                </c:pt>
                <c:pt idx="36689">
                  <c:v>6.9811529999999999</c:v>
                </c:pt>
                <c:pt idx="36690">
                  <c:v>6.9770570000000003</c:v>
                </c:pt>
                <c:pt idx="36691">
                  <c:v>6.9779840000000002</c:v>
                </c:pt>
                <c:pt idx="36692">
                  <c:v>6.9814069999999999</c:v>
                </c:pt>
                <c:pt idx="36693">
                  <c:v>6.9798159999999996</c:v>
                </c:pt>
                <c:pt idx="36694">
                  <c:v>6.9777370000000003</c:v>
                </c:pt>
                <c:pt idx="36695">
                  <c:v>6.9773579999999997</c:v>
                </c:pt>
                <c:pt idx="36696">
                  <c:v>6.9813179999999999</c:v>
                </c:pt>
                <c:pt idx="36697">
                  <c:v>6.9876139999999998</c:v>
                </c:pt>
                <c:pt idx="36698">
                  <c:v>6.9849040000000002</c:v>
                </c:pt>
                <c:pt idx="36699">
                  <c:v>6.9800899999999997</c:v>
                </c:pt>
                <c:pt idx="36700">
                  <c:v>6.9815860000000001</c:v>
                </c:pt>
                <c:pt idx="36701">
                  <c:v>6.9818730000000002</c:v>
                </c:pt>
                <c:pt idx="36702">
                  <c:v>6.9798730000000004</c:v>
                </c:pt>
                <c:pt idx="36703">
                  <c:v>6.9796370000000003</c:v>
                </c:pt>
                <c:pt idx="36704">
                  <c:v>6.9794340000000004</c:v>
                </c:pt>
                <c:pt idx="36705">
                  <c:v>6.9812180000000001</c:v>
                </c:pt>
                <c:pt idx="36706">
                  <c:v>6.9839130000000003</c:v>
                </c:pt>
                <c:pt idx="36707">
                  <c:v>6.9837600000000002</c:v>
                </c:pt>
                <c:pt idx="36708">
                  <c:v>6.9845110000000004</c:v>
                </c:pt>
                <c:pt idx="36709">
                  <c:v>6.9850139999999996</c:v>
                </c:pt>
                <c:pt idx="36710">
                  <c:v>6.9825720000000002</c:v>
                </c:pt>
                <c:pt idx="36711">
                  <c:v>6.9824909999999996</c:v>
                </c:pt>
                <c:pt idx="36712">
                  <c:v>6.988308</c:v>
                </c:pt>
                <c:pt idx="36713">
                  <c:v>6.992909</c:v>
                </c:pt>
                <c:pt idx="36714">
                  <c:v>6.9907279999999998</c:v>
                </c:pt>
                <c:pt idx="36715">
                  <c:v>6.9898860000000003</c:v>
                </c:pt>
                <c:pt idx="36716">
                  <c:v>6.9951829999999999</c:v>
                </c:pt>
                <c:pt idx="36717">
                  <c:v>6.9971350000000001</c:v>
                </c:pt>
                <c:pt idx="36718">
                  <c:v>6.9928509999999999</c:v>
                </c:pt>
                <c:pt idx="36719">
                  <c:v>6.9913429999999996</c:v>
                </c:pt>
                <c:pt idx="36720">
                  <c:v>6.9924379999999999</c:v>
                </c:pt>
                <c:pt idx="36721">
                  <c:v>6.9920099999999996</c:v>
                </c:pt>
                <c:pt idx="36722">
                  <c:v>6.9920520000000002</c:v>
                </c:pt>
                <c:pt idx="36723">
                  <c:v>6.9912010000000002</c:v>
                </c:pt>
                <c:pt idx="36724">
                  <c:v>6.9896459999999996</c:v>
                </c:pt>
                <c:pt idx="36725">
                  <c:v>6.9892830000000004</c:v>
                </c:pt>
                <c:pt idx="36726">
                  <c:v>6.9892849999999997</c:v>
                </c:pt>
                <c:pt idx="36727">
                  <c:v>6.9915979999999998</c:v>
                </c:pt>
                <c:pt idx="36728">
                  <c:v>6.9914500000000004</c:v>
                </c:pt>
                <c:pt idx="36729">
                  <c:v>6.9851890000000001</c:v>
                </c:pt>
                <c:pt idx="36730">
                  <c:v>6.9855600000000004</c:v>
                </c:pt>
                <c:pt idx="36731">
                  <c:v>6.9908060000000001</c:v>
                </c:pt>
                <c:pt idx="36732">
                  <c:v>6.9901879999999998</c:v>
                </c:pt>
                <c:pt idx="36733">
                  <c:v>6.9908409999999996</c:v>
                </c:pt>
                <c:pt idx="36734">
                  <c:v>6.9949130000000004</c:v>
                </c:pt>
                <c:pt idx="36735">
                  <c:v>6.9976260000000003</c:v>
                </c:pt>
                <c:pt idx="36736">
                  <c:v>6.9955790000000002</c:v>
                </c:pt>
                <c:pt idx="36737">
                  <c:v>6.991117</c:v>
                </c:pt>
                <c:pt idx="36738">
                  <c:v>6.9926389999999996</c:v>
                </c:pt>
                <c:pt idx="36739">
                  <c:v>6.993919</c:v>
                </c:pt>
                <c:pt idx="36740">
                  <c:v>6.9916900000000002</c:v>
                </c:pt>
                <c:pt idx="36741">
                  <c:v>6.991695</c:v>
                </c:pt>
                <c:pt idx="36742">
                  <c:v>6.9925709999999999</c:v>
                </c:pt>
                <c:pt idx="36743">
                  <c:v>6.992737</c:v>
                </c:pt>
                <c:pt idx="36744">
                  <c:v>6.9937180000000003</c:v>
                </c:pt>
                <c:pt idx="36745">
                  <c:v>6.9917350000000003</c:v>
                </c:pt>
                <c:pt idx="36746">
                  <c:v>6.9889590000000004</c:v>
                </c:pt>
                <c:pt idx="36747">
                  <c:v>6.9916099999999997</c:v>
                </c:pt>
                <c:pt idx="36748">
                  <c:v>6.9942549999999999</c:v>
                </c:pt>
                <c:pt idx="36749">
                  <c:v>6.9923039999999999</c:v>
                </c:pt>
                <c:pt idx="36750">
                  <c:v>6.9925839999999999</c:v>
                </c:pt>
                <c:pt idx="36751">
                  <c:v>6.9934849999999997</c:v>
                </c:pt>
                <c:pt idx="36752">
                  <c:v>6.9906389999999998</c:v>
                </c:pt>
                <c:pt idx="36753">
                  <c:v>6.9918240000000003</c:v>
                </c:pt>
                <c:pt idx="36754">
                  <c:v>6.9930469999999998</c:v>
                </c:pt>
                <c:pt idx="36755">
                  <c:v>6.992057</c:v>
                </c:pt>
                <c:pt idx="36756">
                  <c:v>6.9946640000000002</c:v>
                </c:pt>
                <c:pt idx="36757">
                  <c:v>6.9958369999999999</c:v>
                </c:pt>
                <c:pt idx="36758">
                  <c:v>6.9968260000000004</c:v>
                </c:pt>
                <c:pt idx="36759">
                  <c:v>7.003514</c:v>
                </c:pt>
                <c:pt idx="36760">
                  <c:v>7.006462</c:v>
                </c:pt>
                <c:pt idx="36761">
                  <c:v>7.0010599999999998</c:v>
                </c:pt>
                <c:pt idx="36762">
                  <c:v>6.9981340000000003</c:v>
                </c:pt>
                <c:pt idx="36763">
                  <c:v>7.0019910000000003</c:v>
                </c:pt>
                <c:pt idx="36764">
                  <c:v>7.0036230000000002</c:v>
                </c:pt>
                <c:pt idx="36765">
                  <c:v>7.0042520000000001</c:v>
                </c:pt>
                <c:pt idx="36766">
                  <c:v>7.0048260000000004</c:v>
                </c:pt>
                <c:pt idx="36767">
                  <c:v>7.0027990000000004</c:v>
                </c:pt>
                <c:pt idx="36768">
                  <c:v>7.0022770000000003</c:v>
                </c:pt>
                <c:pt idx="36769">
                  <c:v>7.003552</c:v>
                </c:pt>
                <c:pt idx="36770">
                  <c:v>7.003412</c:v>
                </c:pt>
                <c:pt idx="36771">
                  <c:v>7.0059149999999999</c:v>
                </c:pt>
                <c:pt idx="36772">
                  <c:v>7.0105630000000003</c:v>
                </c:pt>
                <c:pt idx="36773">
                  <c:v>7.0084780000000002</c:v>
                </c:pt>
                <c:pt idx="36774">
                  <c:v>7.0015780000000003</c:v>
                </c:pt>
                <c:pt idx="36775">
                  <c:v>6.999854</c:v>
                </c:pt>
                <c:pt idx="36776">
                  <c:v>7.0027739999999996</c:v>
                </c:pt>
                <c:pt idx="36777">
                  <c:v>7.0067589999999997</c:v>
                </c:pt>
                <c:pt idx="36778">
                  <c:v>7.0086079999999997</c:v>
                </c:pt>
                <c:pt idx="36779">
                  <c:v>7.0062629999999997</c:v>
                </c:pt>
                <c:pt idx="36780">
                  <c:v>7.0014419999999999</c:v>
                </c:pt>
                <c:pt idx="36781">
                  <c:v>7.0010279999999998</c:v>
                </c:pt>
                <c:pt idx="36782">
                  <c:v>7.0053919999999996</c:v>
                </c:pt>
                <c:pt idx="36783">
                  <c:v>7.0055440000000004</c:v>
                </c:pt>
                <c:pt idx="36784">
                  <c:v>7.0045799999999998</c:v>
                </c:pt>
                <c:pt idx="36785">
                  <c:v>7.0059750000000003</c:v>
                </c:pt>
                <c:pt idx="36786">
                  <c:v>7.004937</c:v>
                </c:pt>
                <c:pt idx="36787">
                  <c:v>7.0036589999999999</c:v>
                </c:pt>
                <c:pt idx="36788">
                  <c:v>7.0034979999999996</c:v>
                </c:pt>
                <c:pt idx="36789">
                  <c:v>7.0016350000000003</c:v>
                </c:pt>
                <c:pt idx="36790">
                  <c:v>7.0017360000000002</c:v>
                </c:pt>
                <c:pt idx="36791">
                  <c:v>7.003768</c:v>
                </c:pt>
                <c:pt idx="36792">
                  <c:v>7.0041279999999997</c:v>
                </c:pt>
                <c:pt idx="36793">
                  <c:v>7.0034599999999996</c:v>
                </c:pt>
                <c:pt idx="36794">
                  <c:v>7.0030000000000001</c:v>
                </c:pt>
                <c:pt idx="36795">
                  <c:v>7.0050480000000004</c:v>
                </c:pt>
                <c:pt idx="36796">
                  <c:v>7.0066470000000001</c:v>
                </c:pt>
                <c:pt idx="36797">
                  <c:v>7.0053700000000001</c:v>
                </c:pt>
                <c:pt idx="36798">
                  <c:v>7.0081439999999997</c:v>
                </c:pt>
                <c:pt idx="36799">
                  <c:v>7.0149059999999999</c:v>
                </c:pt>
                <c:pt idx="36800">
                  <c:v>7.0163159999999998</c:v>
                </c:pt>
                <c:pt idx="36801">
                  <c:v>7.0144310000000001</c:v>
                </c:pt>
                <c:pt idx="36802">
                  <c:v>7.0141020000000003</c:v>
                </c:pt>
                <c:pt idx="36803">
                  <c:v>7.0130049999999997</c:v>
                </c:pt>
                <c:pt idx="36804">
                  <c:v>7.0139899999999997</c:v>
                </c:pt>
                <c:pt idx="36805">
                  <c:v>7.0132969999999997</c:v>
                </c:pt>
                <c:pt idx="36806">
                  <c:v>7.0090450000000004</c:v>
                </c:pt>
                <c:pt idx="36807">
                  <c:v>7.0077639999999999</c:v>
                </c:pt>
                <c:pt idx="36808">
                  <c:v>7.0091590000000004</c:v>
                </c:pt>
                <c:pt idx="36809">
                  <c:v>7.0112490000000003</c:v>
                </c:pt>
                <c:pt idx="36810">
                  <c:v>7.0126109999999997</c:v>
                </c:pt>
                <c:pt idx="36811">
                  <c:v>7.011711</c:v>
                </c:pt>
                <c:pt idx="36812">
                  <c:v>7.0095090000000004</c:v>
                </c:pt>
                <c:pt idx="36813">
                  <c:v>7.010472</c:v>
                </c:pt>
                <c:pt idx="36814">
                  <c:v>7.0120930000000001</c:v>
                </c:pt>
                <c:pt idx="36815">
                  <c:v>7.0095219999999996</c:v>
                </c:pt>
                <c:pt idx="36816">
                  <c:v>7.0064909999999996</c:v>
                </c:pt>
                <c:pt idx="36817">
                  <c:v>7.0055680000000002</c:v>
                </c:pt>
                <c:pt idx="36818">
                  <c:v>7.0090159999999999</c:v>
                </c:pt>
                <c:pt idx="36819">
                  <c:v>7.0132789999999998</c:v>
                </c:pt>
                <c:pt idx="36820">
                  <c:v>7.0122419999999996</c:v>
                </c:pt>
                <c:pt idx="36821">
                  <c:v>7.0109180000000002</c:v>
                </c:pt>
                <c:pt idx="36822">
                  <c:v>7.0109389999999996</c:v>
                </c:pt>
                <c:pt idx="36823">
                  <c:v>7.0103099999999996</c:v>
                </c:pt>
                <c:pt idx="36824">
                  <c:v>7.0136349999999998</c:v>
                </c:pt>
                <c:pt idx="36825">
                  <c:v>7.0172230000000004</c:v>
                </c:pt>
                <c:pt idx="36826">
                  <c:v>7.0135110000000003</c:v>
                </c:pt>
                <c:pt idx="36827">
                  <c:v>7.0072190000000001</c:v>
                </c:pt>
                <c:pt idx="36828">
                  <c:v>7.0081499999999997</c:v>
                </c:pt>
                <c:pt idx="36829">
                  <c:v>7.0140650000000004</c:v>
                </c:pt>
                <c:pt idx="36830">
                  <c:v>7.0134290000000004</c:v>
                </c:pt>
                <c:pt idx="36831">
                  <c:v>7.0067839999999997</c:v>
                </c:pt>
                <c:pt idx="36832">
                  <c:v>7.0094750000000001</c:v>
                </c:pt>
                <c:pt idx="36833">
                  <c:v>7.0157160000000003</c:v>
                </c:pt>
                <c:pt idx="36834">
                  <c:v>7.0126790000000003</c:v>
                </c:pt>
                <c:pt idx="36835">
                  <c:v>7.0099</c:v>
                </c:pt>
                <c:pt idx="36836">
                  <c:v>7.0138930000000004</c:v>
                </c:pt>
                <c:pt idx="36837">
                  <c:v>7.0154880000000004</c:v>
                </c:pt>
                <c:pt idx="36838">
                  <c:v>7.0152559999999999</c:v>
                </c:pt>
                <c:pt idx="36839">
                  <c:v>7.0178529999999997</c:v>
                </c:pt>
                <c:pt idx="36840">
                  <c:v>7.0199379999999998</c:v>
                </c:pt>
                <c:pt idx="36841">
                  <c:v>7.0197799999999999</c:v>
                </c:pt>
                <c:pt idx="36842">
                  <c:v>7.0222439999999997</c:v>
                </c:pt>
                <c:pt idx="36843">
                  <c:v>7.0233059999999998</c:v>
                </c:pt>
                <c:pt idx="36844">
                  <c:v>7.0211750000000004</c:v>
                </c:pt>
                <c:pt idx="36845">
                  <c:v>7.022494</c:v>
                </c:pt>
                <c:pt idx="36846">
                  <c:v>7.024775</c:v>
                </c:pt>
                <c:pt idx="36847">
                  <c:v>7.0218040000000004</c:v>
                </c:pt>
                <c:pt idx="36848">
                  <c:v>7.0189709999999996</c:v>
                </c:pt>
                <c:pt idx="36849">
                  <c:v>7.0196329999999998</c:v>
                </c:pt>
                <c:pt idx="36850">
                  <c:v>7.0185490000000001</c:v>
                </c:pt>
                <c:pt idx="36851">
                  <c:v>7.0153889999999999</c:v>
                </c:pt>
                <c:pt idx="36852">
                  <c:v>7.0153480000000004</c:v>
                </c:pt>
                <c:pt idx="36853">
                  <c:v>7.0178010000000004</c:v>
                </c:pt>
                <c:pt idx="36854">
                  <c:v>7.0188610000000002</c:v>
                </c:pt>
                <c:pt idx="36855">
                  <c:v>7.0184980000000001</c:v>
                </c:pt>
                <c:pt idx="36856">
                  <c:v>7.0169230000000002</c:v>
                </c:pt>
                <c:pt idx="36857">
                  <c:v>7.0143149999999999</c:v>
                </c:pt>
                <c:pt idx="36858">
                  <c:v>7.0172670000000004</c:v>
                </c:pt>
                <c:pt idx="36859">
                  <c:v>7.0242319999999996</c:v>
                </c:pt>
                <c:pt idx="36860">
                  <c:v>7.0230129999999997</c:v>
                </c:pt>
                <c:pt idx="36861">
                  <c:v>7.0180819999999997</c:v>
                </c:pt>
                <c:pt idx="36862">
                  <c:v>7.0187080000000002</c:v>
                </c:pt>
                <c:pt idx="36863">
                  <c:v>7.0196230000000002</c:v>
                </c:pt>
                <c:pt idx="36864">
                  <c:v>7.0199369999999996</c:v>
                </c:pt>
                <c:pt idx="36865">
                  <c:v>7.0206910000000002</c:v>
                </c:pt>
                <c:pt idx="36866">
                  <c:v>7.0198340000000004</c:v>
                </c:pt>
                <c:pt idx="36867">
                  <c:v>7.0214650000000001</c:v>
                </c:pt>
                <c:pt idx="36868">
                  <c:v>7.0242699999999996</c:v>
                </c:pt>
                <c:pt idx="36869">
                  <c:v>7.0219300000000002</c:v>
                </c:pt>
                <c:pt idx="36870">
                  <c:v>7.0192670000000001</c:v>
                </c:pt>
                <c:pt idx="36871">
                  <c:v>7.02278</c:v>
                </c:pt>
                <c:pt idx="36872">
                  <c:v>7.0259029999999996</c:v>
                </c:pt>
                <c:pt idx="36873">
                  <c:v>7.0218740000000004</c:v>
                </c:pt>
                <c:pt idx="36874">
                  <c:v>7.0201000000000002</c:v>
                </c:pt>
                <c:pt idx="36875">
                  <c:v>7.0228120000000001</c:v>
                </c:pt>
                <c:pt idx="36876">
                  <c:v>7.0220019999999996</c:v>
                </c:pt>
                <c:pt idx="36877">
                  <c:v>7.0221450000000001</c:v>
                </c:pt>
                <c:pt idx="36878">
                  <c:v>7.0258510000000003</c:v>
                </c:pt>
                <c:pt idx="36879">
                  <c:v>7.0241800000000003</c:v>
                </c:pt>
                <c:pt idx="36880">
                  <c:v>7.0219170000000002</c:v>
                </c:pt>
                <c:pt idx="36881">
                  <c:v>7.0260189999999998</c:v>
                </c:pt>
                <c:pt idx="36882">
                  <c:v>7.0319560000000001</c:v>
                </c:pt>
                <c:pt idx="36883">
                  <c:v>7.0331190000000001</c:v>
                </c:pt>
                <c:pt idx="36884">
                  <c:v>7.0333290000000002</c:v>
                </c:pt>
                <c:pt idx="36885">
                  <c:v>7.0367189999999997</c:v>
                </c:pt>
                <c:pt idx="36886">
                  <c:v>7.0357960000000004</c:v>
                </c:pt>
                <c:pt idx="36887">
                  <c:v>7.032959</c:v>
                </c:pt>
                <c:pt idx="36888">
                  <c:v>7.0352969999999999</c:v>
                </c:pt>
                <c:pt idx="36889">
                  <c:v>7.0331989999999998</c:v>
                </c:pt>
                <c:pt idx="36890">
                  <c:v>7.0272079999999999</c:v>
                </c:pt>
                <c:pt idx="36891">
                  <c:v>7.028829</c:v>
                </c:pt>
                <c:pt idx="36892">
                  <c:v>7.0324010000000001</c:v>
                </c:pt>
                <c:pt idx="36893">
                  <c:v>7.0301039999999997</c:v>
                </c:pt>
                <c:pt idx="36894">
                  <c:v>7.0284409999999999</c:v>
                </c:pt>
                <c:pt idx="36895">
                  <c:v>7.0311820000000003</c:v>
                </c:pt>
                <c:pt idx="36896">
                  <c:v>7.034033</c:v>
                </c:pt>
                <c:pt idx="36897">
                  <c:v>7.0340220000000002</c:v>
                </c:pt>
                <c:pt idx="36898">
                  <c:v>7.0324119999999999</c:v>
                </c:pt>
                <c:pt idx="36899">
                  <c:v>7.0304549999999999</c:v>
                </c:pt>
                <c:pt idx="36900">
                  <c:v>7.0297349999999996</c:v>
                </c:pt>
                <c:pt idx="36901">
                  <c:v>7.0307950000000003</c:v>
                </c:pt>
                <c:pt idx="36902">
                  <c:v>7.0306329999999999</c:v>
                </c:pt>
                <c:pt idx="36903">
                  <c:v>7.0285000000000002</c:v>
                </c:pt>
                <c:pt idx="36904">
                  <c:v>7.029102</c:v>
                </c:pt>
                <c:pt idx="36905">
                  <c:v>7.030392</c:v>
                </c:pt>
                <c:pt idx="36906">
                  <c:v>7.0315089999999998</c:v>
                </c:pt>
                <c:pt idx="36907">
                  <c:v>7.0341459999999998</c:v>
                </c:pt>
                <c:pt idx="36908">
                  <c:v>7.0370530000000002</c:v>
                </c:pt>
                <c:pt idx="36909">
                  <c:v>7.0378170000000004</c:v>
                </c:pt>
                <c:pt idx="36910">
                  <c:v>7.0346770000000003</c:v>
                </c:pt>
                <c:pt idx="36911">
                  <c:v>7.0340009999999999</c:v>
                </c:pt>
                <c:pt idx="36912">
                  <c:v>7.0356319999999997</c:v>
                </c:pt>
                <c:pt idx="36913">
                  <c:v>7.0304209999999996</c:v>
                </c:pt>
                <c:pt idx="36914">
                  <c:v>7.0296909999999997</c:v>
                </c:pt>
                <c:pt idx="36915">
                  <c:v>7.0354809999999999</c:v>
                </c:pt>
                <c:pt idx="36916">
                  <c:v>7.036435</c:v>
                </c:pt>
                <c:pt idx="36917">
                  <c:v>7.0322979999999999</c:v>
                </c:pt>
                <c:pt idx="36918">
                  <c:v>7.0309290000000004</c:v>
                </c:pt>
                <c:pt idx="36919">
                  <c:v>7.0352170000000003</c:v>
                </c:pt>
                <c:pt idx="36920">
                  <c:v>7.0396140000000003</c:v>
                </c:pt>
                <c:pt idx="36921">
                  <c:v>7.0391079999999997</c:v>
                </c:pt>
                <c:pt idx="36922">
                  <c:v>7.0366499999999998</c:v>
                </c:pt>
                <c:pt idx="36923">
                  <c:v>7.0355210000000001</c:v>
                </c:pt>
                <c:pt idx="36924">
                  <c:v>7.0352699999999997</c:v>
                </c:pt>
                <c:pt idx="36925">
                  <c:v>7.0374189999999999</c:v>
                </c:pt>
                <c:pt idx="36926">
                  <c:v>7.0415739999999998</c:v>
                </c:pt>
                <c:pt idx="36927">
                  <c:v>7.0420579999999999</c:v>
                </c:pt>
                <c:pt idx="36928">
                  <c:v>7.0394449999999997</c:v>
                </c:pt>
                <c:pt idx="36929">
                  <c:v>7.038799</c:v>
                </c:pt>
                <c:pt idx="36930">
                  <c:v>7.0391339999999998</c:v>
                </c:pt>
                <c:pt idx="36931">
                  <c:v>7.038786</c:v>
                </c:pt>
                <c:pt idx="36932">
                  <c:v>7.0393499999999998</c:v>
                </c:pt>
                <c:pt idx="36933">
                  <c:v>7.0406890000000004</c:v>
                </c:pt>
                <c:pt idx="36934">
                  <c:v>7.0416910000000001</c:v>
                </c:pt>
                <c:pt idx="36935">
                  <c:v>7.0405759999999997</c:v>
                </c:pt>
                <c:pt idx="36936">
                  <c:v>7.0408850000000003</c:v>
                </c:pt>
                <c:pt idx="36937">
                  <c:v>7.0429709999999996</c:v>
                </c:pt>
                <c:pt idx="36938">
                  <c:v>7.0424790000000002</c:v>
                </c:pt>
                <c:pt idx="36939">
                  <c:v>7.0423600000000004</c:v>
                </c:pt>
                <c:pt idx="36940">
                  <c:v>7.0413920000000001</c:v>
                </c:pt>
                <c:pt idx="36941">
                  <c:v>7.0377729999999996</c:v>
                </c:pt>
                <c:pt idx="36942">
                  <c:v>7.0374509999999999</c:v>
                </c:pt>
                <c:pt idx="36943">
                  <c:v>7.0411169999999998</c:v>
                </c:pt>
                <c:pt idx="36944">
                  <c:v>7.0423099999999996</c:v>
                </c:pt>
                <c:pt idx="36945">
                  <c:v>7.0415869999999998</c:v>
                </c:pt>
                <c:pt idx="36946">
                  <c:v>7.0443689999999997</c:v>
                </c:pt>
                <c:pt idx="36947">
                  <c:v>7.0483779999999996</c:v>
                </c:pt>
                <c:pt idx="36948">
                  <c:v>7.0481009999999999</c:v>
                </c:pt>
                <c:pt idx="36949">
                  <c:v>7.0491929999999998</c:v>
                </c:pt>
                <c:pt idx="36950">
                  <c:v>7.0523429999999996</c:v>
                </c:pt>
                <c:pt idx="36951">
                  <c:v>7.0481059999999998</c:v>
                </c:pt>
                <c:pt idx="36952">
                  <c:v>7.0442309999999999</c:v>
                </c:pt>
                <c:pt idx="36953">
                  <c:v>7.0490789999999999</c:v>
                </c:pt>
                <c:pt idx="36954">
                  <c:v>7.0501849999999999</c:v>
                </c:pt>
                <c:pt idx="36955">
                  <c:v>7.0454790000000003</c:v>
                </c:pt>
                <c:pt idx="36956">
                  <c:v>7.0473660000000002</c:v>
                </c:pt>
                <c:pt idx="36957">
                  <c:v>7.0495070000000002</c:v>
                </c:pt>
                <c:pt idx="36958">
                  <c:v>7.0469749999999998</c:v>
                </c:pt>
                <c:pt idx="36959">
                  <c:v>7.0474009999999998</c:v>
                </c:pt>
                <c:pt idx="36960">
                  <c:v>7.047148</c:v>
                </c:pt>
                <c:pt idx="36961">
                  <c:v>7.0449570000000001</c:v>
                </c:pt>
                <c:pt idx="36962">
                  <c:v>7.049804</c:v>
                </c:pt>
                <c:pt idx="36963">
                  <c:v>7.0524269999999998</c:v>
                </c:pt>
                <c:pt idx="36964">
                  <c:v>7.0497519999999998</c:v>
                </c:pt>
                <c:pt idx="36965">
                  <c:v>7.0519280000000002</c:v>
                </c:pt>
                <c:pt idx="36966">
                  <c:v>7.0514089999999996</c:v>
                </c:pt>
                <c:pt idx="36967">
                  <c:v>7.0507980000000003</c:v>
                </c:pt>
                <c:pt idx="36968">
                  <c:v>7.0558569999999996</c:v>
                </c:pt>
                <c:pt idx="36969">
                  <c:v>7.055968</c:v>
                </c:pt>
                <c:pt idx="36970">
                  <c:v>7.0563349999999998</c:v>
                </c:pt>
                <c:pt idx="36971">
                  <c:v>7.0570120000000003</c:v>
                </c:pt>
                <c:pt idx="36972">
                  <c:v>7.0526030000000004</c:v>
                </c:pt>
                <c:pt idx="36973">
                  <c:v>7.0534569999999999</c:v>
                </c:pt>
                <c:pt idx="36974">
                  <c:v>7.0570890000000004</c:v>
                </c:pt>
                <c:pt idx="36975">
                  <c:v>7.0558240000000003</c:v>
                </c:pt>
                <c:pt idx="36976">
                  <c:v>7.0559779999999996</c:v>
                </c:pt>
                <c:pt idx="36977">
                  <c:v>7.0570969999999997</c:v>
                </c:pt>
                <c:pt idx="36978">
                  <c:v>7.0520759999999996</c:v>
                </c:pt>
                <c:pt idx="36979">
                  <c:v>7.0494300000000001</c:v>
                </c:pt>
                <c:pt idx="36980">
                  <c:v>7.0554810000000003</c:v>
                </c:pt>
                <c:pt idx="36981">
                  <c:v>7.0594200000000003</c:v>
                </c:pt>
                <c:pt idx="36982">
                  <c:v>7.056082</c:v>
                </c:pt>
                <c:pt idx="36983">
                  <c:v>7.0529120000000001</c:v>
                </c:pt>
                <c:pt idx="36984">
                  <c:v>7.0537320000000001</c:v>
                </c:pt>
                <c:pt idx="36985">
                  <c:v>7.0521120000000002</c:v>
                </c:pt>
                <c:pt idx="36986">
                  <c:v>7.0511369999999998</c:v>
                </c:pt>
                <c:pt idx="36987">
                  <c:v>7.0570830000000004</c:v>
                </c:pt>
                <c:pt idx="36988">
                  <c:v>7.0598020000000004</c:v>
                </c:pt>
                <c:pt idx="36989">
                  <c:v>7.0550959999999998</c:v>
                </c:pt>
                <c:pt idx="36990">
                  <c:v>7.0535350000000001</c:v>
                </c:pt>
                <c:pt idx="36991">
                  <c:v>7.053598</c:v>
                </c:pt>
                <c:pt idx="36992">
                  <c:v>7.052549</c:v>
                </c:pt>
                <c:pt idx="36993">
                  <c:v>7.0519090000000002</c:v>
                </c:pt>
                <c:pt idx="36994">
                  <c:v>7.048082</c:v>
                </c:pt>
                <c:pt idx="36995">
                  <c:v>7.0446340000000003</c:v>
                </c:pt>
                <c:pt idx="36996">
                  <c:v>7.0501110000000002</c:v>
                </c:pt>
                <c:pt idx="36997">
                  <c:v>7.0550839999999999</c:v>
                </c:pt>
                <c:pt idx="36998">
                  <c:v>7.0481059999999998</c:v>
                </c:pt>
                <c:pt idx="36999">
                  <c:v>7.044543</c:v>
                </c:pt>
                <c:pt idx="37000">
                  <c:v>7.0537720000000004</c:v>
                </c:pt>
                <c:pt idx="37001">
                  <c:v>7.057194</c:v>
                </c:pt>
                <c:pt idx="37002">
                  <c:v>7.0514210000000004</c:v>
                </c:pt>
                <c:pt idx="37003">
                  <c:v>7.0511509999999999</c:v>
                </c:pt>
                <c:pt idx="37004">
                  <c:v>7.0557040000000004</c:v>
                </c:pt>
                <c:pt idx="37005">
                  <c:v>7.0550110000000004</c:v>
                </c:pt>
                <c:pt idx="37006">
                  <c:v>7.0543120000000004</c:v>
                </c:pt>
                <c:pt idx="37007">
                  <c:v>7.0588629999999997</c:v>
                </c:pt>
                <c:pt idx="37008">
                  <c:v>7.058516</c:v>
                </c:pt>
                <c:pt idx="37009">
                  <c:v>7.0544310000000001</c:v>
                </c:pt>
                <c:pt idx="37010">
                  <c:v>7.0555320000000004</c:v>
                </c:pt>
                <c:pt idx="37011">
                  <c:v>7.0586599999999997</c:v>
                </c:pt>
                <c:pt idx="37012">
                  <c:v>7.0624289999999998</c:v>
                </c:pt>
                <c:pt idx="37013">
                  <c:v>7.0657300000000003</c:v>
                </c:pt>
                <c:pt idx="37014">
                  <c:v>7.0622850000000001</c:v>
                </c:pt>
                <c:pt idx="37015">
                  <c:v>7.0582789999999997</c:v>
                </c:pt>
                <c:pt idx="37016">
                  <c:v>7.0589380000000004</c:v>
                </c:pt>
                <c:pt idx="37017">
                  <c:v>7.0576410000000003</c:v>
                </c:pt>
                <c:pt idx="37018">
                  <c:v>7.0570329999999997</c:v>
                </c:pt>
                <c:pt idx="37019">
                  <c:v>7.0586739999999999</c:v>
                </c:pt>
                <c:pt idx="37020">
                  <c:v>7.0573740000000003</c:v>
                </c:pt>
                <c:pt idx="37021">
                  <c:v>7.0568410000000004</c:v>
                </c:pt>
                <c:pt idx="37022">
                  <c:v>7.0618819999999998</c:v>
                </c:pt>
                <c:pt idx="37023">
                  <c:v>7.0634079999999999</c:v>
                </c:pt>
                <c:pt idx="37024">
                  <c:v>7.0587410000000004</c:v>
                </c:pt>
                <c:pt idx="37025">
                  <c:v>7.0575999999999999</c:v>
                </c:pt>
                <c:pt idx="37026">
                  <c:v>7.0576869999999996</c:v>
                </c:pt>
                <c:pt idx="37027">
                  <c:v>7.0550649999999999</c:v>
                </c:pt>
                <c:pt idx="37028">
                  <c:v>7.0563200000000004</c:v>
                </c:pt>
                <c:pt idx="37029">
                  <c:v>7.0606489999999997</c:v>
                </c:pt>
                <c:pt idx="37030">
                  <c:v>7.0625390000000001</c:v>
                </c:pt>
                <c:pt idx="37031">
                  <c:v>7.0645810000000004</c:v>
                </c:pt>
                <c:pt idx="37032">
                  <c:v>7.07158</c:v>
                </c:pt>
                <c:pt idx="37033">
                  <c:v>7.0730490000000001</c:v>
                </c:pt>
                <c:pt idx="37034">
                  <c:v>7.0679720000000001</c:v>
                </c:pt>
                <c:pt idx="37035">
                  <c:v>7.0706069999999999</c:v>
                </c:pt>
                <c:pt idx="37036">
                  <c:v>7.0748550000000003</c:v>
                </c:pt>
                <c:pt idx="37037">
                  <c:v>7.0715899999999996</c:v>
                </c:pt>
                <c:pt idx="37038">
                  <c:v>7.068886</c:v>
                </c:pt>
                <c:pt idx="37039">
                  <c:v>7.0667359999999997</c:v>
                </c:pt>
                <c:pt idx="37040">
                  <c:v>7.0647080000000004</c:v>
                </c:pt>
                <c:pt idx="37041">
                  <c:v>7.0676610000000002</c:v>
                </c:pt>
                <c:pt idx="37042">
                  <c:v>7.0702319999999999</c:v>
                </c:pt>
                <c:pt idx="37043">
                  <c:v>7.0719690000000002</c:v>
                </c:pt>
                <c:pt idx="37044">
                  <c:v>7.075329</c:v>
                </c:pt>
                <c:pt idx="37045">
                  <c:v>7.0740350000000003</c:v>
                </c:pt>
                <c:pt idx="37046">
                  <c:v>7.0710189999999997</c:v>
                </c:pt>
                <c:pt idx="37047">
                  <c:v>7.0702470000000002</c:v>
                </c:pt>
                <c:pt idx="37048">
                  <c:v>7.0686260000000001</c:v>
                </c:pt>
                <c:pt idx="37049">
                  <c:v>7.0679780000000001</c:v>
                </c:pt>
                <c:pt idx="37050">
                  <c:v>7.0701489999999998</c:v>
                </c:pt>
                <c:pt idx="37051">
                  <c:v>7.0692589999999997</c:v>
                </c:pt>
                <c:pt idx="37052">
                  <c:v>7.0677029999999998</c:v>
                </c:pt>
                <c:pt idx="37053">
                  <c:v>7.0689640000000002</c:v>
                </c:pt>
                <c:pt idx="37054">
                  <c:v>7.0667489999999997</c:v>
                </c:pt>
                <c:pt idx="37055">
                  <c:v>7.0629960000000001</c:v>
                </c:pt>
                <c:pt idx="37056">
                  <c:v>7.0657139999999998</c:v>
                </c:pt>
                <c:pt idx="37057">
                  <c:v>7.0673490000000001</c:v>
                </c:pt>
                <c:pt idx="37058">
                  <c:v>7.0645550000000004</c:v>
                </c:pt>
                <c:pt idx="37059">
                  <c:v>7.0662729999999998</c:v>
                </c:pt>
                <c:pt idx="37060">
                  <c:v>7.0669209999999998</c:v>
                </c:pt>
                <c:pt idx="37061">
                  <c:v>7.0630090000000001</c:v>
                </c:pt>
                <c:pt idx="37062">
                  <c:v>7.0627490000000002</c:v>
                </c:pt>
                <c:pt idx="37063">
                  <c:v>7.0634240000000004</c:v>
                </c:pt>
                <c:pt idx="37064">
                  <c:v>7.063618</c:v>
                </c:pt>
                <c:pt idx="37065">
                  <c:v>7.0659809999999998</c:v>
                </c:pt>
                <c:pt idx="37066">
                  <c:v>7.0653779999999999</c:v>
                </c:pt>
                <c:pt idx="37067">
                  <c:v>7.0649800000000003</c:v>
                </c:pt>
                <c:pt idx="37068">
                  <c:v>7.0689349999999997</c:v>
                </c:pt>
                <c:pt idx="37069">
                  <c:v>7.0701919999999996</c:v>
                </c:pt>
                <c:pt idx="37070">
                  <c:v>7.06806</c:v>
                </c:pt>
                <c:pt idx="37071">
                  <c:v>7.0659539999999996</c:v>
                </c:pt>
                <c:pt idx="37072">
                  <c:v>7.0660090000000002</c:v>
                </c:pt>
                <c:pt idx="37073">
                  <c:v>7.0686070000000001</c:v>
                </c:pt>
                <c:pt idx="37074">
                  <c:v>7.0717930000000004</c:v>
                </c:pt>
                <c:pt idx="37075">
                  <c:v>7.0753219999999999</c:v>
                </c:pt>
                <c:pt idx="37076">
                  <c:v>7.0737870000000003</c:v>
                </c:pt>
                <c:pt idx="37077">
                  <c:v>7.070506</c:v>
                </c:pt>
                <c:pt idx="37078">
                  <c:v>7.0755169999999996</c:v>
                </c:pt>
                <c:pt idx="37079">
                  <c:v>7.077</c:v>
                </c:pt>
                <c:pt idx="37080">
                  <c:v>7.0714420000000002</c:v>
                </c:pt>
                <c:pt idx="37081">
                  <c:v>7.073353</c:v>
                </c:pt>
                <c:pt idx="37082">
                  <c:v>7.0778990000000004</c:v>
                </c:pt>
                <c:pt idx="37083">
                  <c:v>7.0759179999999997</c:v>
                </c:pt>
                <c:pt idx="37084">
                  <c:v>7.076943</c:v>
                </c:pt>
                <c:pt idx="37085">
                  <c:v>7.0804749999999999</c:v>
                </c:pt>
                <c:pt idx="37086">
                  <c:v>7.0807419999999999</c:v>
                </c:pt>
                <c:pt idx="37087">
                  <c:v>7.0820759999999998</c:v>
                </c:pt>
                <c:pt idx="37088">
                  <c:v>7.0802800000000001</c:v>
                </c:pt>
                <c:pt idx="37089">
                  <c:v>7.076371</c:v>
                </c:pt>
                <c:pt idx="37090">
                  <c:v>7.078837</c:v>
                </c:pt>
                <c:pt idx="37091">
                  <c:v>7.0828569999999997</c:v>
                </c:pt>
                <c:pt idx="37092">
                  <c:v>7.0839850000000002</c:v>
                </c:pt>
                <c:pt idx="37093">
                  <c:v>7.0837750000000002</c:v>
                </c:pt>
                <c:pt idx="37094">
                  <c:v>7.0852639999999996</c:v>
                </c:pt>
                <c:pt idx="37095">
                  <c:v>7.0856510000000004</c:v>
                </c:pt>
                <c:pt idx="37096">
                  <c:v>7.0809129999999998</c:v>
                </c:pt>
                <c:pt idx="37097">
                  <c:v>7.0790689999999996</c:v>
                </c:pt>
                <c:pt idx="37098">
                  <c:v>7.083488</c:v>
                </c:pt>
                <c:pt idx="37099">
                  <c:v>7.0830279999999997</c:v>
                </c:pt>
                <c:pt idx="37100">
                  <c:v>7.0792010000000003</c:v>
                </c:pt>
                <c:pt idx="37101">
                  <c:v>7.0812270000000002</c:v>
                </c:pt>
                <c:pt idx="37102">
                  <c:v>7.0823419999999997</c:v>
                </c:pt>
                <c:pt idx="37103">
                  <c:v>7.0814399999999997</c:v>
                </c:pt>
                <c:pt idx="37104">
                  <c:v>7.0829430000000002</c:v>
                </c:pt>
                <c:pt idx="37105">
                  <c:v>7.0819830000000001</c:v>
                </c:pt>
                <c:pt idx="37106">
                  <c:v>7.0786470000000001</c:v>
                </c:pt>
                <c:pt idx="37107">
                  <c:v>7.0792679999999999</c:v>
                </c:pt>
                <c:pt idx="37108">
                  <c:v>7.0826570000000002</c:v>
                </c:pt>
                <c:pt idx="37109">
                  <c:v>7.0864909999999997</c:v>
                </c:pt>
                <c:pt idx="37110">
                  <c:v>7.0882480000000001</c:v>
                </c:pt>
                <c:pt idx="37111">
                  <c:v>7.086481</c:v>
                </c:pt>
                <c:pt idx="37112">
                  <c:v>7.0862829999999999</c:v>
                </c:pt>
                <c:pt idx="37113">
                  <c:v>7.0876999999999999</c:v>
                </c:pt>
                <c:pt idx="37114">
                  <c:v>7.086373</c:v>
                </c:pt>
                <c:pt idx="37115">
                  <c:v>7.0823470000000004</c:v>
                </c:pt>
                <c:pt idx="37116">
                  <c:v>7.081963</c:v>
                </c:pt>
                <c:pt idx="37117">
                  <c:v>7.0837060000000003</c:v>
                </c:pt>
                <c:pt idx="37118">
                  <c:v>7.0830409999999997</c:v>
                </c:pt>
                <c:pt idx="37119">
                  <c:v>7.0814899999999996</c:v>
                </c:pt>
                <c:pt idx="37120">
                  <c:v>7.0818580000000004</c:v>
                </c:pt>
                <c:pt idx="37121">
                  <c:v>7.0848190000000004</c:v>
                </c:pt>
                <c:pt idx="37122">
                  <c:v>7.0854999999999997</c:v>
                </c:pt>
                <c:pt idx="37123">
                  <c:v>7.0801309999999997</c:v>
                </c:pt>
                <c:pt idx="37124">
                  <c:v>7.0786030000000002</c:v>
                </c:pt>
                <c:pt idx="37125">
                  <c:v>7.0846859999999996</c:v>
                </c:pt>
                <c:pt idx="37126">
                  <c:v>7.0891450000000003</c:v>
                </c:pt>
                <c:pt idx="37127">
                  <c:v>7.0858970000000001</c:v>
                </c:pt>
                <c:pt idx="37128">
                  <c:v>7.0825170000000002</c:v>
                </c:pt>
                <c:pt idx="37129">
                  <c:v>7.090598</c:v>
                </c:pt>
                <c:pt idx="37130">
                  <c:v>7.0966659999999999</c:v>
                </c:pt>
                <c:pt idx="37131">
                  <c:v>7.0923449999999999</c:v>
                </c:pt>
                <c:pt idx="37132">
                  <c:v>7.0926939999999998</c:v>
                </c:pt>
                <c:pt idx="37133">
                  <c:v>7.0960349999999996</c:v>
                </c:pt>
                <c:pt idx="37134">
                  <c:v>7.0915569999999999</c:v>
                </c:pt>
                <c:pt idx="37135">
                  <c:v>7.0861239999999999</c:v>
                </c:pt>
                <c:pt idx="37136">
                  <c:v>7.088514</c:v>
                </c:pt>
                <c:pt idx="37137">
                  <c:v>7.0922790000000004</c:v>
                </c:pt>
                <c:pt idx="37138">
                  <c:v>7.0922200000000002</c:v>
                </c:pt>
                <c:pt idx="37139">
                  <c:v>7.0906650000000004</c:v>
                </c:pt>
                <c:pt idx="37140">
                  <c:v>7.0885999999999996</c:v>
                </c:pt>
                <c:pt idx="37141">
                  <c:v>7.0899289999999997</c:v>
                </c:pt>
                <c:pt idx="37142">
                  <c:v>7.092587</c:v>
                </c:pt>
                <c:pt idx="37143">
                  <c:v>7.087777</c:v>
                </c:pt>
                <c:pt idx="37144">
                  <c:v>7.0869010000000001</c:v>
                </c:pt>
                <c:pt idx="37145">
                  <c:v>7.092346</c:v>
                </c:pt>
                <c:pt idx="37146">
                  <c:v>7.0901180000000004</c:v>
                </c:pt>
                <c:pt idx="37147">
                  <c:v>7.0845609999999999</c:v>
                </c:pt>
                <c:pt idx="37148">
                  <c:v>7.085324</c:v>
                </c:pt>
                <c:pt idx="37149">
                  <c:v>7.0882319999999996</c:v>
                </c:pt>
                <c:pt idx="37150">
                  <c:v>7.0899450000000002</c:v>
                </c:pt>
                <c:pt idx="37151">
                  <c:v>7.0890219999999999</c:v>
                </c:pt>
                <c:pt idx="37152">
                  <c:v>7.0882199999999997</c:v>
                </c:pt>
                <c:pt idx="37153">
                  <c:v>7.0913329999999997</c:v>
                </c:pt>
                <c:pt idx="37154">
                  <c:v>7.0928420000000001</c:v>
                </c:pt>
                <c:pt idx="37155">
                  <c:v>7.0885059999999998</c:v>
                </c:pt>
                <c:pt idx="37156">
                  <c:v>7.0909789999999999</c:v>
                </c:pt>
                <c:pt idx="37157">
                  <c:v>7.0960650000000003</c:v>
                </c:pt>
                <c:pt idx="37158">
                  <c:v>7.0945939999999998</c:v>
                </c:pt>
                <c:pt idx="37159">
                  <c:v>7.0933419999999998</c:v>
                </c:pt>
                <c:pt idx="37160">
                  <c:v>7.0953030000000004</c:v>
                </c:pt>
                <c:pt idx="37161">
                  <c:v>7.0968679999999997</c:v>
                </c:pt>
                <c:pt idx="37162">
                  <c:v>7.0972249999999999</c:v>
                </c:pt>
                <c:pt idx="37163">
                  <c:v>7.0986849999999997</c:v>
                </c:pt>
                <c:pt idx="37164">
                  <c:v>7.0975580000000003</c:v>
                </c:pt>
                <c:pt idx="37165">
                  <c:v>7.0957020000000002</c:v>
                </c:pt>
                <c:pt idx="37166">
                  <c:v>7.0974089999999999</c:v>
                </c:pt>
                <c:pt idx="37167">
                  <c:v>7.0962300000000003</c:v>
                </c:pt>
                <c:pt idx="37168">
                  <c:v>7.0945369999999999</c:v>
                </c:pt>
                <c:pt idx="37169">
                  <c:v>7.0958269999999999</c:v>
                </c:pt>
                <c:pt idx="37170">
                  <c:v>7.099405</c:v>
                </c:pt>
                <c:pt idx="37171">
                  <c:v>7.103675</c:v>
                </c:pt>
                <c:pt idx="37172">
                  <c:v>7.1035870000000001</c:v>
                </c:pt>
                <c:pt idx="37173">
                  <c:v>7.1072839999999999</c:v>
                </c:pt>
                <c:pt idx="37174">
                  <c:v>7.1081079999999996</c:v>
                </c:pt>
                <c:pt idx="37175">
                  <c:v>7.1037590000000002</c:v>
                </c:pt>
                <c:pt idx="37176">
                  <c:v>7.1081539999999999</c:v>
                </c:pt>
                <c:pt idx="37177">
                  <c:v>7.1088420000000001</c:v>
                </c:pt>
                <c:pt idx="37178">
                  <c:v>7.1049530000000001</c:v>
                </c:pt>
                <c:pt idx="37179">
                  <c:v>7.1078429999999999</c:v>
                </c:pt>
                <c:pt idx="37180">
                  <c:v>7.1085479999999999</c:v>
                </c:pt>
                <c:pt idx="37181">
                  <c:v>7.1049439999999997</c:v>
                </c:pt>
                <c:pt idx="37182">
                  <c:v>7.1078469999999996</c:v>
                </c:pt>
                <c:pt idx="37183">
                  <c:v>7.1100880000000002</c:v>
                </c:pt>
                <c:pt idx="37184">
                  <c:v>7.1040489999999998</c:v>
                </c:pt>
                <c:pt idx="37185">
                  <c:v>7.1045720000000001</c:v>
                </c:pt>
                <c:pt idx="37186">
                  <c:v>7.1102400000000001</c:v>
                </c:pt>
                <c:pt idx="37187">
                  <c:v>7.1062070000000004</c:v>
                </c:pt>
                <c:pt idx="37188">
                  <c:v>7.1021539999999996</c:v>
                </c:pt>
                <c:pt idx="37189">
                  <c:v>7.101718</c:v>
                </c:pt>
                <c:pt idx="37190">
                  <c:v>7.1007959999999999</c:v>
                </c:pt>
                <c:pt idx="37191">
                  <c:v>7.1023379999999996</c:v>
                </c:pt>
                <c:pt idx="37192">
                  <c:v>7.103936</c:v>
                </c:pt>
                <c:pt idx="37193">
                  <c:v>7.1031440000000003</c:v>
                </c:pt>
                <c:pt idx="37194">
                  <c:v>7.1013330000000003</c:v>
                </c:pt>
                <c:pt idx="37195">
                  <c:v>7.1023240000000003</c:v>
                </c:pt>
                <c:pt idx="37196">
                  <c:v>7.1038459999999999</c:v>
                </c:pt>
                <c:pt idx="37197">
                  <c:v>7.1037100000000004</c:v>
                </c:pt>
                <c:pt idx="37198">
                  <c:v>7.1044349999999996</c:v>
                </c:pt>
                <c:pt idx="37199">
                  <c:v>7.1030170000000004</c:v>
                </c:pt>
                <c:pt idx="37200">
                  <c:v>7.1051869999999999</c:v>
                </c:pt>
                <c:pt idx="37201">
                  <c:v>7.114128</c:v>
                </c:pt>
                <c:pt idx="37202">
                  <c:v>7.1158830000000002</c:v>
                </c:pt>
                <c:pt idx="37203">
                  <c:v>7.1091920000000002</c:v>
                </c:pt>
                <c:pt idx="37204">
                  <c:v>7.1082669999999997</c:v>
                </c:pt>
                <c:pt idx="37205">
                  <c:v>7.1123839999999996</c:v>
                </c:pt>
                <c:pt idx="37206">
                  <c:v>7.1111019999999998</c:v>
                </c:pt>
                <c:pt idx="37207">
                  <c:v>7.1062070000000004</c:v>
                </c:pt>
                <c:pt idx="37208">
                  <c:v>7.1056819999999998</c:v>
                </c:pt>
                <c:pt idx="37209">
                  <c:v>7.1086609999999997</c:v>
                </c:pt>
                <c:pt idx="37210">
                  <c:v>7.1099860000000001</c:v>
                </c:pt>
                <c:pt idx="37211">
                  <c:v>7.1092209999999998</c:v>
                </c:pt>
                <c:pt idx="37212">
                  <c:v>7.11409</c:v>
                </c:pt>
                <c:pt idx="37213">
                  <c:v>7.1166239999999998</c:v>
                </c:pt>
                <c:pt idx="37214">
                  <c:v>7.1108760000000002</c:v>
                </c:pt>
                <c:pt idx="37215">
                  <c:v>7.1111199999999997</c:v>
                </c:pt>
                <c:pt idx="37216">
                  <c:v>7.1122670000000001</c:v>
                </c:pt>
                <c:pt idx="37217">
                  <c:v>7.1078390000000002</c:v>
                </c:pt>
                <c:pt idx="37218">
                  <c:v>7.1125610000000004</c:v>
                </c:pt>
                <c:pt idx="37219">
                  <c:v>7.1202670000000001</c:v>
                </c:pt>
                <c:pt idx="37220">
                  <c:v>7.1158210000000004</c:v>
                </c:pt>
                <c:pt idx="37221">
                  <c:v>7.1126950000000004</c:v>
                </c:pt>
                <c:pt idx="37222">
                  <c:v>7.1209429999999996</c:v>
                </c:pt>
                <c:pt idx="37223">
                  <c:v>7.1210769999999997</c:v>
                </c:pt>
                <c:pt idx="37224">
                  <c:v>7.1117419999999996</c:v>
                </c:pt>
                <c:pt idx="37225">
                  <c:v>7.1136749999999997</c:v>
                </c:pt>
                <c:pt idx="37226">
                  <c:v>7.1208650000000002</c:v>
                </c:pt>
                <c:pt idx="37227">
                  <c:v>7.1177229999999998</c:v>
                </c:pt>
                <c:pt idx="37228">
                  <c:v>7.1143650000000003</c:v>
                </c:pt>
                <c:pt idx="37229">
                  <c:v>7.1154289999999998</c:v>
                </c:pt>
                <c:pt idx="37230">
                  <c:v>7.114071</c:v>
                </c:pt>
                <c:pt idx="37231">
                  <c:v>7.1165479999999999</c:v>
                </c:pt>
                <c:pt idx="37232">
                  <c:v>7.1206139999999998</c:v>
                </c:pt>
                <c:pt idx="37233">
                  <c:v>7.116962</c:v>
                </c:pt>
                <c:pt idx="37234">
                  <c:v>7.1136970000000002</c:v>
                </c:pt>
                <c:pt idx="37235">
                  <c:v>7.1138469999999998</c:v>
                </c:pt>
                <c:pt idx="37236">
                  <c:v>7.1139970000000003</c:v>
                </c:pt>
                <c:pt idx="37237">
                  <c:v>7.1142339999999997</c:v>
                </c:pt>
                <c:pt idx="37238">
                  <c:v>7.1159610000000004</c:v>
                </c:pt>
                <c:pt idx="37239">
                  <c:v>7.117</c:v>
                </c:pt>
                <c:pt idx="37240">
                  <c:v>7.1183759999999996</c:v>
                </c:pt>
                <c:pt idx="37241">
                  <c:v>7.1214930000000001</c:v>
                </c:pt>
                <c:pt idx="37242">
                  <c:v>7.1210459999999998</c:v>
                </c:pt>
                <c:pt idx="37243">
                  <c:v>7.1187230000000001</c:v>
                </c:pt>
                <c:pt idx="37244">
                  <c:v>7.1198009999999998</c:v>
                </c:pt>
                <c:pt idx="37245">
                  <c:v>7.1192599999999997</c:v>
                </c:pt>
                <c:pt idx="37246">
                  <c:v>7.1155410000000003</c:v>
                </c:pt>
                <c:pt idx="37247">
                  <c:v>7.1117889999999999</c:v>
                </c:pt>
                <c:pt idx="37248">
                  <c:v>7.1094840000000001</c:v>
                </c:pt>
                <c:pt idx="37249">
                  <c:v>7.111307</c:v>
                </c:pt>
                <c:pt idx="37250">
                  <c:v>7.1162739999999998</c:v>
                </c:pt>
                <c:pt idx="37251">
                  <c:v>7.1182470000000002</c:v>
                </c:pt>
                <c:pt idx="37252">
                  <c:v>7.1156769999999998</c:v>
                </c:pt>
                <c:pt idx="37253">
                  <c:v>7.1131380000000002</c:v>
                </c:pt>
                <c:pt idx="37254">
                  <c:v>7.114471</c:v>
                </c:pt>
                <c:pt idx="37255">
                  <c:v>7.1176839999999997</c:v>
                </c:pt>
                <c:pt idx="37256">
                  <c:v>7.1158320000000002</c:v>
                </c:pt>
                <c:pt idx="37257">
                  <c:v>7.1142599999999998</c:v>
                </c:pt>
                <c:pt idx="37258">
                  <c:v>7.1158869999999999</c:v>
                </c:pt>
                <c:pt idx="37259">
                  <c:v>7.1144639999999999</c:v>
                </c:pt>
                <c:pt idx="37260">
                  <c:v>7.1174140000000001</c:v>
                </c:pt>
                <c:pt idx="37261">
                  <c:v>7.1212119999999999</c:v>
                </c:pt>
                <c:pt idx="37262">
                  <c:v>7.120806</c:v>
                </c:pt>
                <c:pt idx="37263">
                  <c:v>7.1216059999999999</c:v>
                </c:pt>
                <c:pt idx="37264">
                  <c:v>7.1221500000000004</c:v>
                </c:pt>
                <c:pt idx="37265">
                  <c:v>7.1204689999999999</c:v>
                </c:pt>
                <c:pt idx="37266">
                  <c:v>7.1185090000000004</c:v>
                </c:pt>
                <c:pt idx="37267">
                  <c:v>7.1214329999999997</c:v>
                </c:pt>
                <c:pt idx="37268">
                  <c:v>7.1296280000000003</c:v>
                </c:pt>
                <c:pt idx="37269">
                  <c:v>7.1319530000000002</c:v>
                </c:pt>
                <c:pt idx="37270">
                  <c:v>7.1289259999999999</c:v>
                </c:pt>
                <c:pt idx="37271">
                  <c:v>7.1242869999999998</c:v>
                </c:pt>
                <c:pt idx="37272">
                  <c:v>7.1198329999999999</c:v>
                </c:pt>
                <c:pt idx="37273">
                  <c:v>7.1214950000000004</c:v>
                </c:pt>
                <c:pt idx="37274">
                  <c:v>7.1264190000000003</c:v>
                </c:pt>
                <c:pt idx="37275">
                  <c:v>7.1245810000000001</c:v>
                </c:pt>
                <c:pt idx="37276">
                  <c:v>7.1244680000000002</c:v>
                </c:pt>
                <c:pt idx="37277">
                  <c:v>7.1280679999999998</c:v>
                </c:pt>
                <c:pt idx="37278">
                  <c:v>7.1231910000000003</c:v>
                </c:pt>
                <c:pt idx="37279">
                  <c:v>7.1211719999999996</c:v>
                </c:pt>
                <c:pt idx="37280">
                  <c:v>7.129372</c:v>
                </c:pt>
                <c:pt idx="37281">
                  <c:v>7.1299039999999998</c:v>
                </c:pt>
                <c:pt idx="37282">
                  <c:v>7.1253359999999999</c:v>
                </c:pt>
                <c:pt idx="37283">
                  <c:v>7.1283139999999996</c:v>
                </c:pt>
                <c:pt idx="37284">
                  <c:v>7.131405</c:v>
                </c:pt>
                <c:pt idx="37285">
                  <c:v>7.1292289999999996</c:v>
                </c:pt>
                <c:pt idx="37286">
                  <c:v>7.13</c:v>
                </c:pt>
                <c:pt idx="37287">
                  <c:v>7.131189</c:v>
                </c:pt>
                <c:pt idx="37288">
                  <c:v>7.1280419999999998</c:v>
                </c:pt>
                <c:pt idx="37289">
                  <c:v>7.1274129999999998</c:v>
                </c:pt>
                <c:pt idx="37290">
                  <c:v>7.1281210000000002</c:v>
                </c:pt>
                <c:pt idx="37291">
                  <c:v>7.1249599999999997</c:v>
                </c:pt>
                <c:pt idx="37292">
                  <c:v>7.1237589999999997</c:v>
                </c:pt>
                <c:pt idx="37293">
                  <c:v>7.1282940000000004</c:v>
                </c:pt>
                <c:pt idx="37294">
                  <c:v>7.1302620000000001</c:v>
                </c:pt>
                <c:pt idx="37295">
                  <c:v>7.1274490000000004</c:v>
                </c:pt>
                <c:pt idx="37296">
                  <c:v>7.1271370000000003</c:v>
                </c:pt>
                <c:pt idx="37297">
                  <c:v>7.1278430000000004</c:v>
                </c:pt>
                <c:pt idx="37298">
                  <c:v>7.1300559999999997</c:v>
                </c:pt>
                <c:pt idx="37299">
                  <c:v>7.1344190000000003</c:v>
                </c:pt>
                <c:pt idx="37300">
                  <c:v>7.1339170000000003</c:v>
                </c:pt>
                <c:pt idx="37301">
                  <c:v>7.1280320000000001</c:v>
                </c:pt>
                <c:pt idx="37302">
                  <c:v>7.1297629999999996</c:v>
                </c:pt>
                <c:pt idx="37303">
                  <c:v>7.135008</c:v>
                </c:pt>
                <c:pt idx="37304">
                  <c:v>7.1318530000000004</c:v>
                </c:pt>
                <c:pt idx="37305">
                  <c:v>7.1284330000000002</c:v>
                </c:pt>
                <c:pt idx="37306">
                  <c:v>7.1310349999999998</c:v>
                </c:pt>
                <c:pt idx="37307">
                  <c:v>7.133203</c:v>
                </c:pt>
                <c:pt idx="37308">
                  <c:v>7.1315559999999998</c:v>
                </c:pt>
                <c:pt idx="37309">
                  <c:v>7.1326549999999997</c:v>
                </c:pt>
                <c:pt idx="37310">
                  <c:v>7.1368020000000003</c:v>
                </c:pt>
                <c:pt idx="37311">
                  <c:v>7.1370940000000003</c:v>
                </c:pt>
                <c:pt idx="37312">
                  <c:v>7.1378320000000004</c:v>
                </c:pt>
                <c:pt idx="37313">
                  <c:v>7.1394679999999999</c:v>
                </c:pt>
                <c:pt idx="37314">
                  <c:v>7.1372600000000004</c:v>
                </c:pt>
                <c:pt idx="37315">
                  <c:v>7.1359060000000003</c:v>
                </c:pt>
                <c:pt idx="37316">
                  <c:v>7.1376280000000003</c:v>
                </c:pt>
                <c:pt idx="37317">
                  <c:v>7.1369220000000002</c:v>
                </c:pt>
                <c:pt idx="37318">
                  <c:v>7.1369850000000001</c:v>
                </c:pt>
                <c:pt idx="37319">
                  <c:v>7.1387879999999999</c:v>
                </c:pt>
                <c:pt idx="37320">
                  <c:v>7.1381009999999998</c:v>
                </c:pt>
                <c:pt idx="37321">
                  <c:v>7.1380229999999996</c:v>
                </c:pt>
                <c:pt idx="37322">
                  <c:v>7.1394279999999997</c:v>
                </c:pt>
                <c:pt idx="37323">
                  <c:v>7.136971</c:v>
                </c:pt>
                <c:pt idx="37324">
                  <c:v>7.1359599999999999</c:v>
                </c:pt>
                <c:pt idx="37325">
                  <c:v>7.1345130000000001</c:v>
                </c:pt>
                <c:pt idx="37326">
                  <c:v>7.1318510000000002</c:v>
                </c:pt>
                <c:pt idx="37327">
                  <c:v>7.1358459999999999</c:v>
                </c:pt>
                <c:pt idx="37328">
                  <c:v>7.1402029999999996</c:v>
                </c:pt>
                <c:pt idx="37329">
                  <c:v>7.1390960000000003</c:v>
                </c:pt>
                <c:pt idx="37330">
                  <c:v>7.139532</c:v>
                </c:pt>
                <c:pt idx="37331">
                  <c:v>7.141159</c:v>
                </c:pt>
                <c:pt idx="37332">
                  <c:v>7.1399840000000001</c:v>
                </c:pt>
                <c:pt idx="37333">
                  <c:v>7.1387020000000003</c:v>
                </c:pt>
                <c:pt idx="37334">
                  <c:v>7.1417109999999999</c:v>
                </c:pt>
                <c:pt idx="37335">
                  <c:v>7.1448960000000001</c:v>
                </c:pt>
                <c:pt idx="37336">
                  <c:v>7.1444789999999996</c:v>
                </c:pt>
                <c:pt idx="37337">
                  <c:v>7.1449210000000001</c:v>
                </c:pt>
                <c:pt idx="37338">
                  <c:v>7.14574</c:v>
                </c:pt>
                <c:pt idx="37339">
                  <c:v>7.1459000000000001</c:v>
                </c:pt>
                <c:pt idx="37340">
                  <c:v>7.1481009999999996</c:v>
                </c:pt>
                <c:pt idx="37341">
                  <c:v>7.1472740000000003</c:v>
                </c:pt>
                <c:pt idx="37342">
                  <c:v>7.1447789999999998</c:v>
                </c:pt>
                <c:pt idx="37343">
                  <c:v>7.147062</c:v>
                </c:pt>
                <c:pt idx="37344">
                  <c:v>7.1481789999999998</c:v>
                </c:pt>
                <c:pt idx="37345">
                  <c:v>7.1434639999999998</c:v>
                </c:pt>
                <c:pt idx="37346">
                  <c:v>7.1437359999999996</c:v>
                </c:pt>
                <c:pt idx="37347">
                  <c:v>7.1475479999999996</c:v>
                </c:pt>
                <c:pt idx="37348">
                  <c:v>7.1443339999999997</c:v>
                </c:pt>
                <c:pt idx="37349">
                  <c:v>7.1420380000000003</c:v>
                </c:pt>
                <c:pt idx="37350">
                  <c:v>7.1474339999999996</c:v>
                </c:pt>
                <c:pt idx="37351">
                  <c:v>7.1486000000000001</c:v>
                </c:pt>
                <c:pt idx="37352">
                  <c:v>7.1438139999999999</c:v>
                </c:pt>
                <c:pt idx="37353">
                  <c:v>7.1410559999999998</c:v>
                </c:pt>
                <c:pt idx="37354">
                  <c:v>7.1398130000000002</c:v>
                </c:pt>
                <c:pt idx="37355">
                  <c:v>7.1370969999999998</c:v>
                </c:pt>
                <c:pt idx="37356">
                  <c:v>7.1366180000000004</c:v>
                </c:pt>
                <c:pt idx="37357">
                  <c:v>7.139786</c:v>
                </c:pt>
                <c:pt idx="37358">
                  <c:v>7.1403939999999997</c:v>
                </c:pt>
                <c:pt idx="37359">
                  <c:v>7.138808</c:v>
                </c:pt>
                <c:pt idx="37360">
                  <c:v>7.1400119999999996</c:v>
                </c:pt>
                <c:pt idx="37361">
                  <c:v>7.1436409999999997</c:v>
                </c:pt>
                <c:pt idx="37362">
                  <c:v>7.1445379999999998</c:v>
                </c:pt>
                <c:pt idx="37363">
                  <c:v>7.143459</c:v>
                </c:pt>
                <c:pt idx="37364">
                  <c:v>7.1446940000000003</c:v>
                </c:pt>
                <c:pt idx="37365">
                  <c:v>7.1480069999999998</c:v>
                </c:pt>
                <c:pt idx="37366">
                  <c:v>7.1469129999999996</c:v>
                </c:pt>
                <c:pt idx="37367">
                  <c:v>7.1440760000000001</c:v>
                </c:pt>
                <c:pt idx="37368">
                  <c:v>7.1491300000000004</c:v>
                </c:pt>
                <c:pt idx="37369">
                  <c:v>7.1534820000000003</c:v>
                </c:pt>
                <c:pt idx="37370">
                  <c:v>7.150595</c:v>
                </c:pt>
                <c:pt idx="37371">
                  <c:v>7.149826</c:v>
                </c:pt>
                <c:pt idx="37372">
                  <c:v>7.1532169999999997</c:v>
                </c:pt>
                <c:pt idx="37373">
                  <c:v>7.1529290000000003</c:v>
                </c:pt>
                <c:pt idx="37374">
                  <c:v>7.1541870000000003</c:v>
                </c:pt>
                <c:pt idx="37375">
                  <c:v>7.1566890000000001</c:v>
                </c:pt>
                <c:pt idx="37376">
                  <c:v>7.1529319999999998</c:v>
                </c:pt>
                <c:pt idx="37377">
                  <c:v>7.1511990000000001</c:v>
                </c:pt>
                <c:pt idx="37378">
                  <c:v>7.1538199999999996</c:v>
                </c:pt>
                <c:pt idx="37379">
                  <c:v>7.150855</c:v>
                </c:pt>
                <c:pt idx="37380">
                  <c:v>7.1497529999999996</c:v>
                </c:pt>
                <c:pt idx="37381">
                  <c:v>7.1552930000000003</c:v>
                </c:pt>
                <c:pt idx="37382">
                  <c:v>7.1557170000000001</c:v>
                </c:pt>
                <c:pt idx="37383">
                  <c:v>7.1498379999999999</c:v>
                </c:pt>
                <c:pt idx="37384">
                  <c:v>7.1470380000000002</c:v>
                </c:pt>
                <c:pt idx="37385">
                  <c:v>7.1473240000000002</c:v>
                </c:pt>
                <c:pt idx="37386">
                  <c:v>7.1483809999999997</c:v>
                </c:pt>
                <c:pt idx="37387">
                  <c:v>7.1508450000000003</c:v>
                </c:pt>
                <c:pt idx="37388">
                  <c:v>7.1517270000000002</c:v>
                </c:pt>
                <c:pt idx="37389">
                  <c:v>7.1516609999999998</c:v>
                </c:pt>
                <c:pt idx="37390">
                  <c:v>7.15177</c:v>
                </c:pt>
                <c:pt idx="37391">
                  <c:v>7.1490270000000002</c:v>
                </c:pt>
                <c:pt idx="37392">
                  <c:v>7.1508050000000001</c:v>
                </c:pt>
                <c:pt idx="37393">
                  <c:v>7.1551169999999997</c:v>
                </c:pt>
                <c:pt idx="37394">
                  <c:v>7.1544309999999998</c:v>
                </c:pt>
                <c:pt idx="37395">
                  <c:v>7.1528840000000002</c:v>
                </c:pt>
                <c:pt idx="37396">
                  <c:v>7.1530339999999999</c:v>
                </c:pt>
                <c:pt idx="37397">
                  <c:v>7.1506920000000003</c:v>
                </c:pt>
                <c:pt idx="37398">
                  <c:v>7.1505590000000003</c:v>
                </c:pt>
                <c:pt idx="37399">
                  <c:v>7.1517249999999999</c:v>
                </c:pt>
                <c:pt idx="37400">
                  <c:v>7.1497630000000001</c:v>
                </c:pt>
                <c:pt idx="37401">
                  <c:v>7.151402</c:v>
                </c:pt>
                <c:pt idx="37402">
                  <c:v>7.1551470000000004</c:v>
                </c:pt>
                <c:pt idx="37403">
                  <c:v>7.1542779999999997</c:v>
                </c:pt>
                <c:pt idx="37404">
                  <c:v>7.1547140000000002</c:v>
                </c:pt>
                <c:pt idx="37405">
                  <c:v>7.1557440000000003</c:v>
                </c:pt>
                <c:pt idx="37406">
                  <c:v>7.1503410000000001</c:v>
                </c:pt>
                <c:pt idx="37407">
                  <c:v>7.147297</c:v>
                </c:pt>
                <c:pt idx="37408">
                  <c:v>7.1501219999999996</c:v>
                </c:pt>
                <c:pt idx="37409">
                  <c:v>7.1489700000000003</c:v>
                </c:pt>
                <c:pt idx="37410">
                  <c:v>7.1518280000000001</c:v>
                </c:pt>
                <c:pt idx="37411">
                  <c:v>7.1568079999999998</c:v>
                </c:pt>
                <c:pt idx="37412">
                  <c:v>7.1555200000000001</c:v>
                </c:pt>
                <c:pt idx="37413">
                  <c:v>7.1560779999999999</c:v>
                </c:pt>
                <c:pt idx="37414">
                  <c:v>7.1582090000000003</c:v>
                </c:pt>
                <c:pt idx="37415">
                  <c:v>7.1565099999999999</c:v>
                </c:pt>
                <c:pt idx="37416">
                  <c:v>7.1578609999999996</c:v>
                </c:pt>
                <c:pt idx="37417">
                  <c:v>7.1601840000000001</c:v>
                </c:pt>
                <c:pt idx="37418">
                  <c:v>7.1595959999999996</c:v>
                </c:pt>
                <c:pt idx="37419">
                  <c:v>7.1607649999999996</c:v>
                </c:pt>
                <c:pt idx="37420">
                  <c:v>7.1617889999999997</c:v>
                </c:pt>
                <c:pt idx="37421">
                  <c:v>7.16242</c:v>
                </c:pt>
                <c:pt idx="37422">
                  <c:v>7.1630779999999996</c:v>
                </c:pt>
                <c:pt idx="37423">
                  <c:v>7.1622060000000003</c:v>
                </c:pt>
                <c:pt idx="37424">
                  <c:v>7.1611419999999999</c:v>
                </c:pt>
                <c:pt idx="37425">
                  <c:v>7.1630440000000002</c:v>
                </c:pt>
                <c:pt idx="37426">
                  <c:v>7.1662020000000002</c:v>
                </c:pt>
                <c:pt idx="37427">
                  <c:v>7.1659709999999999</c:v>
                </c:pt>
                <c:pt idx="37428">
                  <c:v>7.1648589999999999</c:v>
                </c:pt>
                <c:pt idx="37429">
                  <c:v>7.1666999999999996</c:v>
                </c:pt>
                <c:pt idx="37430">
                  <c:v>7.1684450000000002</c:v>
                </c:pt>
                <c:pt idx="37431">
                  <c:v>7.1701579999999998</c:v>
                </c:pt>
                <c:pt idx="37432">
                  <c:v>7.171697</c:v>
                </c:pt>
                <c:pt idx="37433">
                  <c:v>7.1721820000000003</c:v>
                </c:pt>
                <c:pt idx="37434">
                  <c:v>7.1729539999999998</c:v>
                </c:pt>
                <c:pt idx="37435">
                  <c:v>7.1696150000000003</c:v>
                </c:pt>
                <c:pt idx="37436">
                  <c:v>7.1636509999999998</c:v>
                </c:pt>
                <c:pt idx="37437">
                  <c:v>7.1628579999999999</c:v>
                </c:pt>
                <c:pt idx="37438">
                  <c:v>7.1663610000000002</c:v>
                </c:pt>
                <c:pt idx="37439">
                  <c:v>7.167745</c:v>
                </c:pt>
                <c:pt idx="37440">
                  <c:v>7.1677419999999996</c:v>
                </c:pt>
                <c:pt idx="37441">
                  <c:v>7.1672859999999998</c:v>
                </c:pt>
                <c:pt idx="37442">
                  <c:v>7.167395</c:v>
                </c:pt>
                <c:pt idx="37443">
                  <c:v>7.1676299999999999</c:v>
                </c:pt>
                <c:pt idx="37444">
                  <c:v>7.166385</c:v>
                </c:pt>
                <c:pt idx="37445">
                  <c:v>7.1654070000000001</c:v>
                </c:pt>
                <c:pt idx="37446">
                  <c:v>7.1646960000000002</c:v>
                </c:pt>
                <c:pt idx="37447">
                  <c:v>7.163278</c:v>
                </c:pt>
                <c:pt idx="37448">
                  <c:v>7.1645320000000003</c:v>
                </c:pt>
                <c:pt idx="37449">
                  <c:v>7.1671779999999998</c:v>
                </c:pt>
                <c:pt idx="37450">
                  <c:v>7.1648490000000002</c:v>
                </c:pt>
                <c:pt idx="37451">
                  <c:v>7.1613819999999997</c:v>
                </c:pt>
                <c:pt idx="37452">
                  <c:v>7.1625209999999999</c:v>
                </c:pt>
                <c:pt idx="37453">
                  <c:v>7.1671889999999996</c:v>
                </c:pt>
                <c:pt idx="37454">
                  <c:v>7.17042</c:v>
                </c:pt>
                <c:pt idx="37455">
                  <c:v>7.1687399999999997</c:v>
                </c:pt>
                <c:pt idx="37456">
                  <c:v>7.1682589999999999</c:v>
                </c:pt>
                <c:pt idx="37457">
                  <c:v>7.1690709999999997</c:v>
                </c:pt>
                <c:pt idx="37458">
                  <c:v>7.1655759999999997</c:v>
                </c:pt>
                <c:pt idx="37459">
                  <c:v>7.163951</c:v>
                </c:pt>
                <c:pt idx="37460">
                  <c:v>7.1652990000000001</c:v>
                </c:pt>
                <c:pt idx="37461">
                  <c:v>7.1653510000000002</c:v>
                </c:pt>
                <c:pt idx="37462">
                  <c:v>7.1663949999999996</c:v>
                </c:pt>
                <c:pt idx="37463">
                  <c:v>7.1691520000000004</c:v>
                </c:pt>
                <c:pt idx="37464">
                  <c:v>7.170452</c:v>
                </c:pt>
                <c:pt idx="37465">
                  <c:v>7.1680599999999997</c:v>
                </c:pt>
                <c:pt idx="37466">
                  <c:v>7.1660459999999997</c:v>
                </c:pt>
                <c:pt idx="37467">
                  <c:v>7.1720100000000002</c:v>
                </c:pt>
                <c:pt idx="37468">
                  <c:v>7.1773030000000002</c:v>
                </c:pt>
                <c:pt idx="37469">
                  <c:v>7.171888</c:v>
                </c:pt>
                <c:pt idx="37470">
                  <c:v>7.1704160000000003</c:v>
                </c:pt>
                <c:pt idx="37471">
                  <c:v>7.1783539999999997</c:v>
                </c:pt>
                <c:pt idx="37472">
                  <c:v>7.1793690000000003</c:v>
                </c:pt>
                <c:pt idx="37473">
                  <c:v>7.1751719999999999</c:v>
                </c:pt>
                <c:pt idx="37474">
                  <c:v>7.1782260000000004</c:v>
                </c:pt>
                <c:pt idx="37475">
                  <c:v>7.1798130000000002</c:v>
                </c:pt>
                <c:pt idx="37476">
                  <c:v>7.177346</c:v>
                </c:pt>
                <c:pt idx="37477">
                  <c:v>7.177848</c:v>
                </c:pt>
                <c:pt idx="37478">
                  <c:v>7.1752479999999998</c:v>
                </c:pt>
                <c:pt idx="37479">
                  <c:v>7.1721899999999996</c:v>
                </c:pt>
                <c:pt idx="37480">
                  <c:v>7.1735280000000001</c:v>
                </c:pt>
                <c:pt idx="37481">
                  <c:v>7.1754129999999998</c:v>
                </c:pt>
                <c:pt idx="37482">
                  <c:v>7.176933</c:v>
                </c:pt>
                <c:pt idx="37483">
                  <c:v>7.1774849999999999</c:v>
                </c:pt>
                <c:pt idx="37484">
                  <c:v>7.1765290000000004</c:v>
                </c:pt>
                <c:pt idx="37485">
                  <c:v>7.1768510000000001</c:v>
                </c:pt>
                <c:pt idx="37486">
                  <c:v>7.1747969999999999</c:v>
                </c:pt>
                <c:pt idx="37487">
                  <c:v>7.1759110000000002</c:v>
                </c:pt>
                <c:pt idx="37488">
                  <c:v>7.1810999999999998</c:v>
                </c:pt>
                <c:pt idx="37489">
                  <c:v>7.1782510000000004</c:v>
                </c:pt>
                <c:pt idx="37490">
                  <c:v>7.1751129999999996</c:v>
                </c:pt>
                <c:pt idx="37491">
                  <c:v>7.1780379999999999</c:v>
                </c:pt>
                <c:pt idx="37492">
                  <c:v>7.177505</c:v>
                </c:pt>
                <c:pt idx="37493">
                  <c:v>7.1722619999999999</c:v>
                </c:pt>
                <c:pt idx="37494">
                  <c:v>7.1695489999999999</c:v>
                </c:pt>
                <c:pt idx="37495">
                  <c:v>7.172955</c:v>
                </c:pt>
                <c:pt idx="37496">
                  <c:v>7.1768359999999998</c:v>
                </c:pt>
                <c:pt idx="37497">
                  <c:v>7.180879</c:v>
                </c:pt>
                <c:pt idx="37498">
                  <c:v>7.1831269999999998</c:v>
                </c:pt>
                <c:pt idx="37499">
                  <c:v>7.1827829999999997</c:v>
                </c:pt>
                <c:pt idx="37500">
                  <c:v>7.180396</c:v>
                </c:pt>
                <c:pt idx="37501">
                  <c:v>7.1773249999999997</c:v>
                </c:pt>
                <c:pt idx="37502">
                  <c:v>7.1789579999999997</c:v>
                </c:pt>
                <c:pt idx="37503">
                  <c:v>7.1797570000000004</c:v>
                </c:pt>
                <c:pt idx="37504">
                  <c:v>7.178966</c:v>
                </c:pt>
                <c:pt idx="37505">
                  <c:v>7.1833539999999996</c:v>
                </c:pt>
                <c:pt idx="37506">
                  <c:v>7.187125</c:v>
                </c:pt>
                <c:pt idx="37507">
                  <c:v>7.1870599999999998</c:v>
                </c:pt>
                <c:pt idx="37508">
                  <c:v>7.1856749999999998</c:v>
                </c:pt>
                <c:pt idx="37509">
                  <c:v>7.187068</c:v>
                </c:pt>
                <c:pt idx="37510">
                  <c:v>7.1875030000000004</c:v>
                </c:pt>
                <c:pt idx="37511">
                  <c:v>7.1823249999999996</c:v>
                </c:pt>
                <c:pt idx="37512">
                  <c:v>7.1824159999999999</c:v>
                </c:pt>
                <c:pt idx="37513">
                  <c:v>7.1906780000000001</c:v>
                </c:pt>
                <c:pt idx="37514">
                  <c:v>7.1928619999999999</c:v>
                </c:pt>
                <c:pt idx="37515">
                  <c:v>7.1898340000000003</c:v>
                </c:pt>
                <c:pt idx="37516">
                  <c:v>7.1892100000000001</c:v>
                </c:pt>
                <c:pt idx="37517">
                  <c:v>7.1871409999999996</c:v>
                </c:pt>
                <c:pt idx="37518">
                  <c:v>7.185416</c:v>
                </c:pt>
                <c:pt idx="37519">
                  <c:v>7.185346</c:v>
                </c:pt>
                <c:pt idx="37520">
                  <c:v>7.185873</c:v>
                </c:pt>
                <c:pt idx="37521">
                  <c:v>7.1883350000000004</c:v>
                </c:pt>
                <c:pt idx="37522">
                  <c:v>7.1880050000000004</c:v>
                </c:pt>
                <c:pt idx="37523">
                  <c:v>7.1878719999999996</c:v>
                </c:pt>
                <c:pt idx="37524">
                  <c:v>7.1914150000000001</c:v>
                </c:pt>
                <c:pt idx="37525">
                  <c:v>7.1906109999999996</c:v>
                </c:pt>
                <c:pt idx="37526">
                  <c:v>7.188256</c:v>
                </c:pt>
                <c:pt idx="37527">
                  <c:v>7.1889580000000004</c:v>
                </c:pt>
                <c:pt idx="37528">
                  <c:v>7.1859469999999996</c:v>
                </c:pt>
                <c:pt idx="37529">
                  <c:v>7.1862370000000002</c:v>
                </c:pt>
                <c:pt idx="37530">
                  <c:v>7.1922389999999998</c:v>
                </c:pt>
                <c:pt idx="37531">
                  <c:v>7.1924400000000004</c:v>
                </c:pt>
                <c:pt idx="37532">
                  <c:v>7.1892370000000003</c:v>
                </c:pt>
                <c:pt idx="37533">
                  <c:v>7.1909380000000001</c:v>
                </c:pt>
                <c:pt idx="37534">
                  <c:v>7.1906410000000003</c:v>
                </c:pt>
                <c:pt idx="37535">
                  <c:v>7.1850829999999997</c:v>
                </c:pt>
                <c:pt idx="37536">
                  <c:v>7.184812</c:v>
                </c:pt>
                <c:pt idx="37537">
                  <c:v>7.1862300000000001</c:v>
                </c:pt>
                <c:pt idx="37538">
                  <c:v>7.1879759999999999</c:v>
                </c:pt>
                <c:pt idx="37539">
                  <c:v>7.1914720000000001</c:v>
                </c:pt>
                <c:pt idx="37540">
                  <c:v>7.1878200000000003</c:v>
                </c:pt>
                <c:pt idx="37541">
                  <c:v>7.184933</c:v>
                </c:pt>
                <c:pt idx="37542">
                  <c:v>7.1902629999999998</c:v>
                </c:pt>
                <c:pt idx="37543">
                  <c:v>7.1950079999999996</c:v>
                </c:pt>
                <c:pt idx="37544">
                  <c:v>7.1921059999999999</c:v>
                </c:pt>
                <c:pt idx="37545">
                  <c:v>7.1889890000000003</c:v>
                </c:pt>
                <c:pt idx="37546">
                  <c:v>7.1945759999999996</c:v>
                </c:pt>
                <c:pt idx="37547">
                  <c:v>7.1984539999999999</c:v>
                </c:pt>
                <c:pt idx="37548">
                  <c:v>7.1971879999999997</c:v>
                </c:pt>
                <c:pt idx="37549">
                  <c:v>7.1996500000000001</c:v>
                </c:pt>
                <c:pt idx="37550">
                  <c:v>7.1993390000000002</c:v>
                </c:pt>
                <c:pt idx="37551">
                  <c:v>7.1958989999999998</c:v>
                </c:pt>
                <c:pt idx="37552">
                  <c:v>7.1993679999999998</c:v>
                </c:pt>
                <c:pt idx="37553">
                  <c:v>7.2002930000000003</c:v>
                </c:pt>
                <c:pt idx="37554">
                  <c:v>7.1979410000000001</c:v>
                </c:pt>
                <c:pt idx="37555">
                  <c:v>7.1993</c:v>
                </c:pt>
                <c:pt idx="37556">
                  <c:v>7.1981169999999999</c:v>
                </c:pt>
                <c:pt idx="37557">
                  <c:v>7.1968909999999999</c:v>
                </c:pt>
                <c:pt idx="37558">
                  <c:v>7.1996909999999996</c:v>
                </c:pt>
                <c:pt idx="37559">
                  <c:v>7.1994429999999996</c:v>
                </c:pt>
                <c:pt idx="37560">
                  <c:v>7.199649</c:v>
                </c:pt>
                <c:pt idx="37561">
                  <c:v>7.2001739999999996</c:v>
                </c:pt>
                <c:pt idx="37562">
                  <c:v>7.1954269999999996</c:v>
                </c:pt>
                <c:pt idx="37563">
                  <c:v>7.1967590000000001</c:v>
                </c:pt>
                <c:pt idx="37564">
                  <c:v>7.2038169999999999</c:v>
                </c:pt>
                <c:pt idx="37565">
                  <c:v>7.2021699999999997</c:v>
                </c:pt>
                <c:pt idx="37566">
                  <c:v>7.1956920000000002</c:v>
                </c:pt>
                <c:pt idx="37567">
                  <c:v>7.1949550000000002</c:v>
                </c:pt>
                <c:pt idx="37568">
                  <c:v>7.1951200000000002</c:v>
                </c:pt>
                <c:pt idx="37569">
                  <c:v>7.1919930000000001</c:v>
                </c:pt>
                <c:pt idx="37570">
                  <c:v>7.1922560000000004</c:v>
                </c:pt>
                <c:pt idx="37571">
                  <c:v>7.1974629999999999</c:v>
                </c:pt>
                <c:pt idx="37572">
                  <c:v>7.1951280000000004</c:v>
                </c:pt>
                <c:pt idx="37573">
                  <c:v>7.1902910000000002</c:v>
                </c:pt>
                <c:pt idx="37574">
                  <c:v>7.1935089999999997</c:v>
                </c:pt>
                <c:pt idx="37575">
                  <c:v>7.196612</c:v>
                </c:pt>
                <c:pt idx="37576">
                  <c:v>7.1963990000000004</c:v>
                </c:pt>
                <c:pt idx="37577">
                  <c:v>7.1960480000000002</c:v>
                </c:pt>
                <c:pt idx="37578">
                  <c:v>7.1987050000000004</c:v>
                </c:pt>
                <c:pt idx="37579">
                  <c:v>7.2023229999999998</c:v>
                </c:pt>
                <c:pt idx="37580">
                  <c:v>7.1983730000000001</c:v>
                </c:pt>
                <c:pt idx="37581">
                  <c:v>7.1926350000000001</c:v>
                </c:pt>
                <c:pt idx="37582">
                  <c:v>7.1966299999999999</c:v>
                </c:pt>
                <c:pt idx="37583">
                  <c:v>7.1988839999999996</c:v>
                </c:pt>
                <c:pt idx="37584">
                  <c:v>7.1932910000000003</c:v>
                </c:pt>
                <c:pt idx="37585">
                  <c:v>7.1963160000000004</c:v>
                </c:pt>
                <c:pt idx="37586">
                  <c:v>7.2006220000000001</c:v>
                </c:pt>
                <c:pt idx="37587">
                  <c:v>7.196815</c:v>
                </c:pt>
                <c:pt idx="37588">
                  <c:v>7.1980089999999999</c:v>
                </c:pt>
                <c:pt idx="37589">
                  <c:v>7.2021829999999998</c:v>
                </c:pt>
                <c:pt idx="37590">
                  <c:v>7.1996130000000003</c:v>
                </c:pt>
                <c:pt idx="37591">
                  <c:v>7.1971299999999996</c:v>
                </c:pt>
                <c:pt idx="37592">
                  <c:v>7.1996719999999996</c:v>
                </c:pt>
                <c:pt idx="37593">
                  <c:v>7.201524</c:v>
                </c:pt>
                <c:pt idx="37594">
                  <c:v>7.2000830000000002</c:v>
                </c:pt>
                <c:pt idx="37595">
                  <c:v>7.2000710000000003</c:v>
                </c:pt>
                <c:pt idx="37596">
                  <c:v>7.1984139999999996</c:v>
                </c:pt>
                <c:pt idx="37597">
                  <c:v>7.1976129999999996</c:v>
                </c:pt>
                <c:pt idx="37598">
                  <c:v>7.204688</c:v>
                </c:pt>
                <c:pt idx="37599">
                  <c:v>7.208018</c:v>
                </c:pt>
                <c:pt idx="37600">
                  <c:v>7.2029540000000001</c:v>
                </c:pt>
                <c:pt idx="37601">
                  <c:v>7.2023770000000003</c:v>
                </c:pt>
                <c:pt idx="37602">
                  <c:v>7.2046979999999996</c:v>
                </c:pt>
                <c:pt idx="37603">
                  <c:v>7.2012150000000004</c:v>
                </c:pt>
                <c:pt idx="37604">
                  <c:v>7.200056</c:v>
                </c:pt>
                <c:pt idx="37605">
                  <c:v>7.2051030000000003</c:v>
                </c:pt>
                <c:pt idx="37606">
                  <c:v>7.206321</c:v>
                </c:pt>
                <c:pt idx="37607">
                  <c:v>7.2060050000000002</c:v>
                </c:pt>
                <c:pt idx="37608">
                  <c:v>7.2061299999999999</c:v>
                </c:pt>
                <c:pt idx="37609">
                  <c:v>7.205171</c:v>
                </c:pt>
                <c:pt idx="37610">
                  <c:v>7.2042140000000003</c:v>
                </c:pt>
                <c:pt idx="37611">
                  <c:v>7.2028429999999997</c:v>
                </c:pt>
                <c:pt idx="37612">
                  <c:v>7.205012</c:v>
                </c:pt>
                <c:pt idx="37613">
                  <c:v>7.2084890000000001</c:v>
                </c:pt>
                <c:pt idx="37614">
                  <c:v>7.2090259999999997</c:v>
                </c:pt>
                <c:pt idx="37615">
                  <c:v>7.2116949999999997</c:v>
                </c:pt>
                <c:pt idx="37616">
                  <c:v>7.212434</c:v>
                </c:pt>
                <c:pt idx="37617">
                  <c:v>7.2140950000000004</c:v>
                </c:pt>
                <c:pt idx="37618">
                  <c:v>7.2172260000000001</c:v>
                </c:pt>
                <c:pt idx="37619">
                  <c:v>7.2142289999999996</c:v>
                </c:pt>
                <c:pt idx="37620">
                  <c:v>7.2100049999999998</c:v>
                </c:pt>
                <c:pt idx="37621">
                  <c:v>7.2125959999999996</c:v>
                </c:pt>
                <c:pt idx="37622">
                  <c:v>7.2142210000000002</c:v>
                </c:pt>
                <c:pt idx="37623">
                  <c:v>7.2090880000000004</c:v>
                </c:pt>
                <c:pt idx="37624">
                  <c:v>7.2070610000000004</c:v>
                </c:pt>
                <c:pt idx="37625">
                  <c:v>7.2094829999999996</c:v>
                </c:pt>
                <c:pt idx="37626">
                  <c:v>7.2100809999999997</c:v>
                </c:pt>
                <c:pt idx="37627">
                  <c:v>7.2111999999999998</c:v>
                </c:pt>
                <c:pt idx="37628">
                  <c:v>7.2147430000000004</c:v>
                </c:pt>
                <c:pt idx="37629">
                  <c:v>7.2150650000000001</c:v>
                </c:pt>
                <c:pt idx="37630">
                  <c:v>7.2154939999999996</c:v>
                </c:pt>
                <c:pt idx="37631">
                  <c:v>7.2159000000000004</c:v>
                </c:pt>
                <c:pt idx="37632">
                  <c:v>7.2108920000000003</c:v>
                </c:pt>
                <c:pt idx="37633">
                  <c:v>7.2077090000000004</c:v>
                </c:pt>
                <c:pt idx="37634">
                  <c:v>7.2114779999999996</c:v>
                </c:pt>
                <c:pt idx="37635">
                  <c:v>7.2160890000000002</c:v>
                </c:pt>
                <c:pt idx="37636">
                  <c:v>7.2136740000000001</c:v>
                </c:pt>
                <c:pt idx="37637">
                  <c:v>7.2109110000000003</c:v>
                </c:pt>
                <c:pt idx="37638">
                  <c:v>7.2143610000000002</c:v>
                </c:pt>
                <c:pt idx="37639">
                  <c:v>7.2159930000000001</c:v>
                </c:pt>
                <c:pt idx="37640">
                  <c:v>7.2136620000000002</c:v>
                </c:pt>
                <c:pt idx="37641">
                  <c:v>7.2133979999999998</c:v>
                </c:pt>
                <c:pt idx="37642">
                  <c:v>7.2180859999999996</c:v>
                </c:pt>
                <c:pt idx="37643">
                  <c:v>7.2205300000000001</c:v>
                </c:pt>
                <c:pt idx="37644">
                  <c:v>7.2134710000000002</c:v>
                </c:pt>
                <c:pt idx="37645">
                  <c:v>7.2081580000000001</c:v>
                </c:pt>
                <c:pt idx="37646">
                  <c:v>7.2116610000000003</c:v>
                </c:pt>
                <c:pt idx="37647">
                  <c:v>7.2129580000000004</c:v>
                </c:pt>
                <c:pt idx="37648">
                  <c:v>7.2097049999999996</c:v>
                </c:pt>
                <c:pt idx="37649">
                  <c:v>7.2127489999999996</c:v>
                </c:pt>
                <c:pt idx="37650">
                  <c:v>7.2185379999999997</c:v>
                </c:pt>
                <c:pt idx="37651">
                  <c:v>7.2189800000000002</c:v>
                </c:pt>
                <c:pt idx="37652">
                  <c:v>7.216863</c:v>
                </c:pt>
                <c:pt idx="37653">
                  <c:v>7.2212620000000003</c:v>
                </c:pt>
                <c:pt idx="37654">
                  <c:v>7.2254560000000003</c:v>
                </c:pt>
                <c:pt idx="37655">
                  <c:v>7.2215239999999996</c:v>
                </c:pt>
                <c:pt idx="37656">
                  <c:v>7.2191109999999998</c:v>
                </c:pt>
                <c:pt idx="37657">
                  <c:v>7.2226970000000001</c:v>
                </c:pt>
                <c:pt idx="37658">
                  <c:v>7.2243089999999999</c:v>
                </c:pt>
                <c:pt idx="37659">
                  <c:v>7.2224500000000003</c:v>
                </c:pt>
                <c:pt idx="37660">
                  <c:v>7.2193230000000002</c:v>
                </c:pt>
                <c:pt idx="37661">
                  <c:v>7.2186859999999999</c:v>
                </c:pt>
                <c:pt idx="37662">
                  <c:v>7.222162</c:v>
                </c:pt>
                <c:pt idx="37663">
                  <c:v>7.2232479999999999</c:v>
                </c:pt>
                <c:pt idx="37664">
                  <c:v>7.2224959999999996</c:v>
                </c:pt>
                <c:pt idx="37665">
                  <c:v>7.2205510000000004</c:v>
                </c:pt>
                <c:pt idx="37666">
                  <c:v>7.2176080000000002</c:v>
                </c:pt>
                <c:pt idx="37667">
                  <c:v>7.2194500000000001</c:v>
                </c:pt>
                <c:pt idx="37668">
                  <c:v>7.2219689999999996</c:v>
                </c:pt>
                <c:pt idx="37669">
                  <c:v>7.2207679999999996</c:v>
                </c:pt>
                <c:pt idx="37670">
                  <c:v>7.2202089999999997</c:v>
                </c:pt>
                <c:pt idx="37671">
                  <c:v>7.2203039999999996</c:v>
                </c:pt>
                <c:pt idx="37672">
                  <c:v>7.2183650000000004</c:v>
                </c:pt>
                <c:pt idx="37673">
                  <c:v>7.2185569999999997</c:v>
                </c:pt>
                <c:pt idx="37674">
                  <c:v>7.2242490000000004</c:v>
                </c:pt>
                <c:pt idx="37675">
                  <c:v>7.2268030000000003</c:v>
                </c:pt>
                <c:pt idx="37676">
                  <c:v>7.2192049999999997</c:v>
                </c:pt>
                <c:pt idx="37677">
                  <c:v>7.2149219999999996</c:v>
                </c:pt>
                <c:pt idx="37678">
                  <c:v>7.2216370000000003</c:v>
                </c:pt>
                <c:pt idx="37679">
                  <c:v>7.2237600000000004</c:v>
                </c:pt>
                <c:pt idx="37680">
                  <c:v>7.2194830000000003</c:v>
                </c:pt>
                <c:pt idx="37681">
                  <c:v>7.2206900000000003</c:v>
                </c:pt>
                <c:pt idx="37682">
                  <c:v>7.2234959999999999</c:v>
                </c:pt>
                <c:pt idx="37683">
                  <c:v>7.2235290000000001</c:v>
                </c:pt>
                <c:pt idx="37684">
                  <c:v>7.225098</c:v>
                </c:pt>
                <c:pt idx="37685">
                  <c:v>7.2268520000000001</c:v>
                </c:pt>
                <c:pt idx="37686">
                  <c:v>7.2262060000000004</c:v>
                </c:pt>
                <c:pt idx="37687">
                  <c:v>7.2268720000000002</c:v>
                </c:pt>
                <c:pt idx="37688">
                  <c:v>7.2271520000000002</c:v>
                </c:pt>
                <c:pt idx="37689">
                  <c:v>7.2245200000000001</c:v>
                </c:pt>
                <c:pt idx="37690">
                  <c:v>7.2232130000000003</c:v>
                </c:pt>
                <c:pt idx="37691">
                  <c:v>7.2224149999999998</c:v>
                </c:pt>
                <c:pt idx="37692">
                  <c:v>7.2227139999999999</c:v>
                </c:pt>
                <c:pt idx="37693">
                  <c:v>7.2254680000000002</c:v>
                </c:pt>
                <c:pt idx="37694">
                  <c:v>7.2227959999999998</c:v>
                </c:pt>
                <c:pt idx="37695">
                  <c:v>7.2224130000000004</c:v>
                </c:pt>
                <c:pt idx="37696">
                  <c:v>7.2273829999999997</c:v>
                </c:pt>
                <c:pt idx="37697">
                  <c:v>7.225841</c:v>
                </c:pt>
                <c:pt idx="37698">
                  <c:v>7.2222220000000004</c:v>
                </c:pt>
                <c:pt idx="37699">
                  <c:v>7.2238610000000003</c:v>
                </c:pt>
                <c:pt idx="37700">
                  <c:v>7.2267159999999997</c:v>
                </c:pt>
                <c:pt idx="37701">
                  <c:v>7.2260280000000003</c:v>
                </c:pt>
                <c:pt idx="37702">
                  <c:v>7.2228250000000003</c:v>
                </c:pt>
                <c:pt idx="37703">
                  <c:v>7.2259460000000004</c:v>
                </c:pt>
                <c:pt idx="37704">
                  <c:v>7.2315269999999998</c:v>
                </c:pt>
                <c:pt idx="37705">
                  <c:v>7.2306720000000002</c:v>
                </c:pt>
                <c:pt idx="37706">
                  <c:v>7.2251240000000001</c:v>
                </c:pt>
                <c:pt idx="37707">
                  <c:v>7.2224729999999999</c:v>
                </c:pt>
                <c:pt idx="37708">
                  <c:v>7.2226949999999999</c:v>
                </c:pt>
                <c:pt idx="37709">
                  <c:v>7.222747</c:v>
                </c:pt>
                <c:pt idx="37710">
                  <c:v>7.2262729999999999</c:v>
                </c:pt>
                <c:pt idx="37711">
                  <c:v>7.2310290000000004</c:v>
                </c:pt>
                <c:pt idx="37712">
                  <c:v>7.2301479999999998</c:v>
                </c:pt>
                <c:pt idx="37713">
                  <c:v>7.2255520000000004</c:v>
                </c:pt>
                <c:pt idx="37714">
                  <c:v>7.2270269999999996</c:v>
                </c:pt>
                <c:pt idx="37715">
                  <c:v>7.2343489999999999</c:v>
                </c:pt>
                <c:pt idx="37716">
                  <c:v>7.2410810000000003</c:v>
                </c:pt>
                <c:pt idx="37717">
                  <c:v>7.242197</c:v>
                </c:pt>
                <c:pt idx="37718">
                  <c:v>7.2386739999999996</c:v>
                </c:pt>
                <c:pt idx="37719">
                  <c:v>7.2376880000000003</c:v>
                </c:pt>
                <c:pt idx="37720">
                  <c:v>7.2409949999999998</c:v>
                </c:pt>
                <c:pt idx="37721">
                  <c:v>7.2429129999999997</c:v>
                </c:pt>
                <c:pt idx="37722">
                  <c:v>7.2382710000000001</c:v>
                </c:pt>
                <c:pt idx="37723">
                  <c:v>7.2329420000000004</c:v>
                </c:pt>
                <c:pt idx="37724">
                  <c:v>7.2328910000000004</c:v>
                </c:pt>
                <c:pt idx="37725">
                  <c:v>7.2358380000000002</c:v>
                </c:pt>
                <c:pt idx="37726">
                  <c:v>7.2338680000000002</c:v>
                </c:pt>
                <c:pt idx="37727">
                  <c:v>7.2302819999999999</c:v>
                </c:pt>
                <c:pt idx="37728">
                  <c:v>7.2322030000000002</c:v>
                </c:pt>
                <c:pt idx="37729">
                  <c:v>7.2328099999999997</c:v>
                </c:pt>
                <c:pt idx="37730">
                  <c:v>7.2293630000000002</c:v>
                </c:pt>
                <c:pt idx="37731">
                  <c:v>7.2279220000000004</c:v>
                </c:pt>
                <c:pt idx="37732">
                  <c:v>7.2309210000000004</c:v>
                </c:pt>
                <c:pt idx="37733">
                  <c:v>7.2338480000000001</c:v>
                </c:pt>
                <c:pt idx="37734">
                  <c:v>7.2313090000000004</c:v>
                </c:pt>
                <c:pt idx="37735">
                  <c:v>7.2314530000000001</c:v>
                </c:pt>
                <c:pt idx="37736">
                  <c:v>7.2372120000000004</c:v>
                </c:pt>
                <c:pt idx="37737">
                  <c:v>7.2375910000000001</c:v>
                </c:pt>
                <c:pt idx="37738">
                  <c:v>7.2325010000000001</c:v>
                </c:pt>
                <c:pt idx="37739">
                  <c:v>7.2322930000000003</c:v>
                </c:pt>
                <c:pt idx="37740">
                  <c:v>7.2356930000000004</c:v>
                </c:pt>
                <c:pt idx="37741">
                  <c:v>7.2385429999999999</c:v>
                </c:pt>
                <c:pt idx="37742">
                  <c:v>7.2414990000000001</c:v>
                </c:pt>
                <c:pt idx="37743">
                  <c:v>7.2403680000000001</c:v>
                </c:pt>
                <c:pt idx="37744">
                  <c:v>7.2362299999999999</c:v>
                </c:pt>
                <c:pt idx="37745">
                  <c:v>7.238194</c:v>
                </c:pt>
                <c:pt idx="37746">
                  <c:v>7.2415399999999996</c:v>
                </c:pt>
                <c:pt idx="37747">
                  <c:v>7.2371660000000002</c:v>
                </c:pt>
                <c:pt idx="37748">
                  <c:v>7.2343849999999996</c:v>
                </c:pt>
                <c:pt idx="37749">
                  <c:v>7.2394119999999997</c:v>
                </c:pt>
                <c:pt idx="37750">
                  <c:v>7.2416219999999996</c:v>
                </c:pt>
                <c:pt idx="37751">
                  <c:v>7.2380820000000003</c:v>
                </c:pt>
                <c:pt idx="37752">
                  <c:v>7.2359309999999999</c:v>
                </c:pt>
                <c:pt idx="37753">
                  <c:v>7.2366400000000004</c:v>
                </c:pt>
                <c:pt idx="37754">
                  <c:v>7.2371439999999998</c:v>
                </c:pt>
                <c:pt idx="37755">
                  <c:v>7.2411050000000001</c:v>
                </c:pt>
                <c:pt idx="37756">
                  <c:v>7.2430830000000004</c:v>
                </c:pt>
                <c:pt idx="37757">
                  <c:v>7.2401669999999996</c:v>
                </c:pt>
                <c:pt idx="37758">
                  <c:v>7.2401710000000001</c:v>
                </c:pt>
                <c:pt idx="37759">
                  <c:v>7.2412080000000003</c:v>
                </c:pt>
                <c:pt idx="37760">
                  <c:v>7.2404570000000001</c:v>
                </c:pt>
                <c:pt idx="37761">
                  <c:v>7.2440930000000003</c:v>
                </c:pt>
                <c:pt idx="37762">
                  <c:v>7.2454460000000003</c:v>
                </c:pt>
                <c:pt idx="37763">
                  <c:v>7.2426029999999999</c:v>
                </c:pt>
                <c:pt idx="37764">
                  <c:v>7.2451809999999996</c:v>
                </c:pt>
                <c:pt idx="37765">
                  <c:v>7.2505620000000004</c:v>
                </c:pt>
                <c:pt idx="37766">
                  <c:v>7.2483829999999996</c:v>
                </c:pt>
                <c:pt idx="37767">
                  <c:v>7.2455340000000001</c:v>
                </c:pt>
                <c:pt idx="37768">
                  <c:v>7.2478389999999999</c:v>
                </c:pt>
                <c:pt idx="37769">
                  <c:v>7.2471649999999999</c:v>
                </c:pt>
                <c:pt idx="37770">
                  <c:v>7.2444569999999997</c:v>
                </c:pt>
                <c:pt idx="37771">
                  <c:v>7.2454989999999997</c:v>
                </c:pt>
                <c:pt idx="37772">
                  <c:v>7.2431809999999999</c:v>
                </c:pt>
                <c:pt idx="37773">
                  <c:v>7.2382520000000001</c:v>
                </c:pt>
                <c:pt idx="37774">
                  <c:v>7.236923</c:v>
                </c:pt>
                <c:pt idx="37775">
                  <c:v>7.2383230000000003</c:v>
                </c:pt>
                <c:pt idx="37776">
                  <c:v>7.2422649999999997</c:v>
                </c:pt>
                <c:pt idx="37777">
                  <c:v>7.2445000000000004</c:v>
                </c:pt>
                <c:pt idx="37778">
                  <c:v>7.243512</c:v>
                </c:pt>
                <c:pt idx="37779">
                  <c:v>7.2442739999999999</c:v>
                </c:pt>
                <c:pt idx="37780">
                  <c:v>7.245978</c:v>
                </c:pt>
                <c:pt idx="37781">
                  <c:v>7.2426719999999998</c:v>
                </c:pt>
                <c:pt idx="37782">
                  <c:v>7.239617</c:v>
                </c:pt>
                <c:pt idx="37783">
                  <c:v>7.2432290000000004</c:v>
                </c:pt>
                <c:pt idx="37784">
                  <c:v>7.2459290000000003</c:v>
                </c:pt>
                <c:pt idx="37785">
                  <c:v>7.2479769999999997</c:v>
                </c:pt>
                <c:pt idx="37786">
                  <c:v>7.2474220000000003</c:v>
                </c:pt>
                <c:pt idx="37787">
                  <c:v>7.2440660000000001</c:v>
                </c:pt>
                <c:pt idx="37788">
                  <c:v>7.2477980000000004</c:v>
                </c:pt>
                <c:pt idx="37789">
                  <c:v>7.2527910000000002</c:v>
                </c:pt>
                <c:pt idx="37790">
                  <c:v>7.2495779999999996</c:v>
                </c:pt>
                <c:pt idx="37791">
                  <c:v>7.2469950000000001</c:v>
                </c:pt>
                <c:pt idx="37792">
                  <c:v>7.249352</c:v>
                </c:pt>
                <c:pt idx="37793">
                  <c:v>7.2519590000000003</c:v>
                </c:pt>
                <c:pt idx="37794">
                  <c:v>7.2536880000000004</c:v>
                </c:pt>
                <c:pt idx="37795">
                  <c:v>7.2507679999999999</c:v>
                </c:pt>
                <c:pt idx="37796">
                  <c:v>7.247954</c:v>
                </c:pt>
                <c:pt idx="37797">
                  <c:v>7.2502259999999996</c:v>
                </c:pt>
                <c:pt idx="37798">
                  <c:v>7.2520709999999999</c:v>
                </c:pt>
                <c:pt idx="37799">
                  <c:v>7.2536930000000002</c:v>
                </c:pt>
                <c:pt idx="37800">
                  <c:v>7.2547180000000004</c:v>
                </c:pt>
                <c:pt idx="37801">
                  <c:v>7.2531059999999998</c:v>
                </c:pt>
                <c:pt idx="37802">
                  <c:v>7.2534720000000004</c:v>
                </c:pt>
                <c:pt idx="37803">
                  <c:v>7.2554670000000003</c:v>
                </c:pt>
                <c:pt idx="37804">
                  <c:v>7.255617</c:v>
                </c:pt>
                <c:pt idx="37805">
                  <c:v>7.2556900000000004</c:v>
                </c:pt>
                <c:pt idx="37806">
                  <c:v>7.2573379999999998</c:v>
                </c:pt>
                <c:pt idx="37807">
                  <c:v>7.2563630000000003</c:v>
                </c:pt>
                <c:pt idx="37808">
                  <c:v>7.2539259999999999</c:v>
                </c:pt>
                <c:pt idx="37809">
                  <c:v>7.256678</c:v>
                </c:pt>
                <c:pt idx="37810">
                  <c:v>7.2577790000000002</c:v>
                </c:pt>
                <c:pt idx="37811">
                  <c:v>7.2532129999999997</c:v>
                </c:pt>
                <c:pt idx="37812">
                  <c:v>7.2506069999999996</c:v>
                </c:pt>
                <c:pt idx="37813">
                  <c:v>7.2514750000000001</c:v>
                </c:pt>
                <c:pt idx="37814">
                  <c:v>7.253304</c:v>
                </c:pt>
                <c:pt idx="37815">
                  <c:v>7.254734</c:v>
                </c:pt>
                <c:pt idx="37816">
                  <c:v>7.2549989999999998</c:v>
                </c:pt>
                <c:pt idx="37817">
                  <c:v>7.2564279999999997</c:v>
                </c:pt>
                <c:pt idx="37818">
                  <c:v>7.2545890000000002</c:v>
                </c:pt>
                <c:pt idx="37819">
                  <c:v>7.2518409999999998</c:v>
                </c:pt>
                <c:pt idx="37820">
                  <c:v>7.2541630000000001</c:v>
                </c:pt>
                <c:pt idx="37821">
                  <c:v>7.257123</c:v>
                </c:pt>
                <c:pt idx="37822">
                  <c:v>7.2568619999999999</c:v>
                </c:pt>
                <c:pt idx="37823">
                  <c:v>7.2533560000000001</c:v>
                </c:pt>
                <c:pt idx="37824">
                  <c:v>7.2533240000000001</c:v>
                </c:pt>
                <c:pt idx="37825">
                  <c:v>7.2588679999999997</c:v>
                </c:pt>
                <c:pt idx="37826">
                  <c:v>7.261215</c:v>
                </c:pt>
                <c:pt idx="37827">
                  <c:v>7.2578500000000004</c:v>
                </c:pt>
                <c:pt idx="37828">
                  <c:v>7.2536899999999997</c:v>
                </c:pt>
                <c:pt idx="37829">
                  <c:v>7.2556760000000002</c:v>
                </c:pt>
                <c:pt idx="37830">
                  <c:v>7.2597310000000004</c:v>
                </c:pt>
                <c:pt idx="37831">
                  <c:v>7.2612930000000002</c:v>
                </c:pt>
                <c:pt idx="37832">
                  <c:v>7.2621219999999997</c:v>
                </c:pt>
                <c:pt idx="37833">
                  <c:v>7.2595289999999997</c:v>
                </c:pt>
                <c:pt idx="37834">
                  <c:v>7.256653</c:v>
                </c:pt>
                <c:pt idx="37835">
                  <c:v>7.2576109999999998</c:v>
                </c:pt>
                <c:pt idx="37836">
                  <c:v>7.2597250000000004</c:v>
                </c:pt>
                <c:pt idx="37837">
                  <c:v>7.2594260000000004</c:v>
                </c:pt>
                <c:pt idx="37838">
                  <c:v>7.2595479999999997</c:v>
                </c:pt>
                <c:pt idx="37839">
                  <c:v>7.2629970000000004</c:v>
                </c:pt>
                <c:pt idx="37840">
                  <c:v>7.2631329999999998</c:v>
                </c:pt>
                <c:pt idx="37841">
                  <c:v>7.2631889999999997</c:v>
                </c:pt>
                <c:pt idx="37842">
                  <c:v>7.2713039999999998</c:v>
                </c:pt>
                <c:pt idx="37843">
                  <c:v>7.2750870000000001</c:v>
                </c:pt>
                <c:pt idx="37844">
                  <c:v>7.2660150000000003</c:v>
                </c:pt>
                <c:pt idx="37845">
                  <c:v>7.2623329999999999</c:v>
                </c:pt>
                <c:pt idx="37846">
                  <c:v>7.2688240000000004</c:v>
                </c:pt>
                <c:pt idx="37847">
                  <c:v>7.2701900000000004</c:v>
                </c:pt>
                <c:pt idx="37848">
                  <c:v>7.2661899999999999</c:v>
                </c:pt>
                <c:pt idx="37849">
                  <c:v>7.2670409999999999</c:v>
                </c:pt>
                <c:pt idx="37850">
                  <c:v>7.2663180000000001</c:v>
                </c:pt>
                <c:pt idx="37851">
                  <c:v>7.263814</c:v>
                </c:pt>
                <c:pt idx="37852">
                  <c:v>7.2659339999999997</c:v>
                </c:pt>
                <c:pt idx="37853">
                  <c:v>7.2666339999999998</c:v>
                </c:pt>
                <c:pt idx="37854">
                  <c:v>7.2629210000000004</c:v>
                </c:pt>
                <c:pt idx="37855">
                  <c:v>7.2621770000000003</c:v>
                </c:pt>
                <c:pt idx="37856">
                  <c:v>7.2626679999999997</c:v>
                </c:pt>
                <c:pt idx="37857">
                  <c:v>7.2611840000000001</c:v>
                </c:pt>
                <c:pt idx="37858">
                  <c:v>7.2622749999999998</c:v>
                </c:pt>
                <c:pt idx="37859">
                  <c:v>7.2661689999999997</c:v>
                </c:pt>
                <c:pt idx="37860">
                  <c:v>7.2678450000000003</c:v>
                </c:pt>
                <c:pt idx="37861">
                  <c:v>7.2661629999999997</c:v>
                </c:pt>
                <c:pt idx="37862">
                  <c:v>7.2659969999999996</c:v>
                </c:pt>
                <c:pt idx="37863">
                  <c:v>7.2657480000000003</c:v>
                </c:pt>
                <c:pt idx="37864">
                  <c:v>7.2632640000000004</c:v>
                </c:pt>
                <c:pt idx="37865">
                  <c:v>7.2654699999999997</c:v>
                </c:pt>
                <c:pt idx="37866">
                  <c:v>7.2713349999999997</c:v>
                </c:pt>
                <c:pt idx="37867">
                  <c:v>7.2716589999999997</c:v>
                </c:pt>
                <c:pt idx="37868">
                  <c:v>7.2691280000000003</c:v>
                </c:pt>
                <c:pt idx="37869">
                  <c:v>7.2733239999999997</c:v>
                </c:pt>
                <c:pt idx="37870">
                  <c:v>7.2752319999999999</c:v>
                </c:pt>
                <c:pt idx="37871">
                  <c:v>7.2737170000000004</c:v>
                </c:pt>
                <c:pt idx="37872">
                  <c:v>7.2761820000000004</c:v>
                </c:pt>
                <c:pt idx="37873">
                  <c:v>7.275048</c:v>
                </c:pt>
                <c:pt idx="37874">
                  <c:v>7.2721960000000001</c:v>
                </c:pt>
                <c:pt idx="37875">
                  <c:v>7.2757399999999999</c:v>
                </c:pt>
                <c:pt idx="37876">
                  <c:v>7.2788680000000001</c:v>
                </c:pt>
                <c:pt idx="37877">
                  <c:v>7.2767229999999996</c:v>
                </c:pt>
                <c:pt idx="37878">
                  <c:v>7.2724279999999997</c:v>
                </c:pt>
                <c:pt idx="37879">
                  <c:v>7.2718800000000003</c:v>
                </c:pt>
                <c:pt idx="37880">
                  <c:v>7.2739250000000002</c:v>
                </c:pt>
                <c:pt idx="37881">
                  <c:v>7.2724589999999996</c:v>
                </c:pt>
                <c:pt idx="37882">
                  <c:v>7.2708959999999996</c:v>
                </c:pt>
                <c:pt idx="37883">
                  <c:v>7.2752549999999996</c:v>
                </c:pt>
                <c:pt idx="37884">
                  <c:v>7.2774869999999998</c:v>
                </c:pt>
                <c:pt idx="37885">
                  <c:v>7.277844</c:v>
                </c:pt>
                <c:pt idx="37886">
                  <c:v>7.2759289999999996</c:v>
                </c:pt>
                <c:pt idx="37887">
                  <c:v>7.2724919999999997</c:v>
                </c:pt>
                <c:pt idx="37888">
                  <c:v>7.2760499999999997</c:v>
                </c:pt>
                <c:pt idx="37889">
                  <c:v>7.27759</c:v>
                </c:pt>
                <c:pt idx="37890">
                  <c:v>7.2733819999999998</c:v>
                </c:pt>
                <c:pt idx="37891">
                  <c:v>7.2742230000000001</c:v>
                </c:pt>
                <c:pt idx="37892">
                  <c:v>7.2762859999999998</c:v>
                </c:pt>
                <c:pt idx="37893">
                  <c:v>7.2773349999999999</c:v>
                </c:pt>
                <c:pt idx="37894">
                  <c:v>7.2756069999999999</c:v>
                </c:pt>
                <c:pt idx="37895">
                  <c:v>7.2739570000000002</c:v>
                </c:pt>
                <c:pt idx="37896">
                  <c:v>7.276116</c:v>
                </c:pt>
                <c:pt idx="37897">
                  <c:v>7.2791880000000004</c:v>
                </c:pt>
                <c:pt idx="37898">
                  <c:v>7.2812140000000003</c:v>
                </c:pt>
                <c:pt idx="37899">
                  <c:v>7.2818440000000004</c:v>
                </c:pt>
                <c:pt idx="37900">
                  <c:v>7.2805960000000001</c:v>
                </c:pt>
                <c:pt idx="37901">
                  <c:v>7.2797530000000004</c:v>
                </c:pt>
                <c:pt idx="37902">
                  <c:v>7.2790710000000001</c:v>
                </c:pt>
                <c:pt idx="37903">
                  <c:v>7.2788190000000004</c:v>
                </c:pt>
                <c:pt idx="37904">
                  <c:v>7.2808039999999998</c:v>
                </c:pt>
                <c:pt idx="37905">
                  <c:v>7.2813410000000003</c:v>
                </c:pt>
                <c:pt idx="37906">
                  <c:v>7.2804399999999996</c:v>
                </c:pt>
                <c:pt idx="37907">
                  <c:v>7.2825220000000002</c:v>
                </c:pt>
                <c:pt idx="37908">
                  <c:v>7.2813330000000001</c:v>
                </c:pt>
                <c:pt idx="37909">
                  <c:v>7.2757110000000003</c:v>
                </c:pt>
                <c:pt idx="37910">
                  <c:v>7.2760660000000001</c:v>
                </c:pt>
                <c:pt idx="37911">
                  <c:v>7.277698</c:v>
                </c:pt>
                <c:pt idx="37912">
                  <c:v>7.2738690000000004</c:v>
                </c:pt>
                <c:pt idx="37913">
                  <c:v>7.2739349999999998</c:v>
                </c:pt>
                <c:pt idx="37914">
                  <c:v>7.279579</c:v>
                </c:pt>
                <c:pt idx="37915">
                  <c:v>7.27963</c:v>
                </c:pt>
                <c:pt idx="37916">
                  <c:v>7.2736609999999997</c:v>
                </c:pt>
                <c:pt idx="37917">
                  <c:v>7.2737090000000002</c:v>
                </c:pt>
                <c:pt idx="37918">
                  <c:v>7.2764600000000002</c:v>
                </c:pt>
                <c:pt idx="37919">
                  <c:v>7.2753800000000002</c:v>
                </c:pt>
                <c:pt idx="37920">
                  <c:v>7.2758849999999997</c:v>
                </c:pt>
                <c:pt idx="37921">
                  <c:v>7.2759510000000001</c:v>
                </c:pt>
                <c:pt idx="37922">
                  <c:v>7.2735099999999999</c:v>
                </c:pt>
                <c:pt idx="37923">
                  <c:v>7.2737280000000002</c:v>
                </c:pt>
                <c:pt idx="37924">
                  <c:v>7.2776509999999996</c:v>
                </c:pt>
                <c:pt idx="37925">
                  <c:v>7.2787670000000002</c:v>
                </c:pt>
                <c:pt idx="37926">
                  <c:v>7.275506</c:v>
                </c:pt>
                <c:pt idx="37927">
                  <c:v>7.2744580000000001</c:v>
                </c:pt>
                <c:pt idx="37928">
                  <c:v>7.2757350000000001</c:v>
                </c:pt>
                <c:pt idx="37929">
                  <c:v>7.2762029999999998</c:v>
                </c:pt>
                <c:pt idx="37930">
                  <c:v>7.2766070000000003</c:v>
                </c:pt>
                <c:pt idx="37931">
                  <c:v>7.2774580000000002</c:v>
                </c:pt>
                <c:pt idx="37932">
                  <c:v>7.279058</c:v>
                </c:pt>
                <c:pt idx="37933">
                  <c:v>7.28165</c:v>
                </c:pt>
                <c:pt idx="37934">
                  <c:v>7.2826149999999998</c:v>
                </c:pt>
                <c:pt idx="37935">
                  <c:v>7.2842380000000002</c:v>
                </c:pt>
                <c:pt idx="37936">
                  <c:v>7.2839299999999998</c:v>
                </c:pt>
                <c:pt idx="37937">
                  <c:v>7.2819120000000002</c:v>
                </c:pt>
                <c:pt idx="37938">
                  <c:v>7.2825749999999996</c:v>
                </c:pt>
                <c:pt idx="37939">
                  <c:v>7.2819279999999997</c:v>
                </c:pt>
                <c:pt idx="37940">
                  <c:v>7.2796820000000002</c:v>
                </c:pt>
                <c:pt idx="37941">
                  <c:v>7.2809470000000003</c:v>
                </c:pt>
                <c:pt idx="37942">
                  <c:v>7.2817559999999997</c:v>
                </c:pt>
                <c:pt idx="37943">
                  <c:v>7.2799379999999996</c:v>
                </c:pt>
                <c:pt idx="37944">
                  <c:v>7.2798959999999999</c:v>
                </c:pt>
                <c:pt idx="37945">
                  <c:v>7.2809270000000001</c:v>
                </c:pt>
                <c:pt idx="37946">
                  <c:v>7.2821999999999996</c:v>
                </c:pt>
                <c:pt idx="37947">
                  <c:v>7.2876050000000001</c:v>
                </c:pt>
                <c:pt idx="37948">
                  <c:v>7.2909470000000001</c:v>
                </c:pt>
                <c:pt idx="37949">
                  <c:v>7.2930029999999997</c:v>
                </c:pt>
                <c:pt idx="37950">
                  <c:v>7.2954100000000004</c:v>
                </c:pt>
                <c:pt idx="37951">
                  <c:v>7.2958129999999999</c:v>
                </c:pt>
                <c:pt idx="37952">
                  <c:v>7.2948589999999998</c:v>
                </c:pt>
                <c:pt idx="37953">
                  <c:v>7.2935619999999997</c:v>
                </c:pt>
                <c:pt idx="37954">
                  <c:v>7.2933969999999997</c:v>
                </c:pt>
                <c:pt idx="37955">
                  <c:v>7.2944490000000002</c:v>
                </c:pt>
                <c:pt idx="37956">
                  <c:v>7.2936529999999999</c:v>
                </c:pt>
                <c:pt idx="37957">
                  <c:v>7.2941599999999998</c:v>
                </c:pt>
                <c:pt idx="37958">
                  <c:v>7.2956820000000002</c:v>
                </c:pt>
                <c:pt idx="37959">
                  <c:v>7.2939689999999997</c:v>
                </c:pt>
                <c:pt idx="37960">
                  <c:v>7.2931119999999998</c:v>
                </c:pt>
                <c:pt idx="37961">
                  <c:v>7.293355</c:v>
                </c:pt>
                <c:pt idx="37962">
                  <c:v>7.2876849999999997</c:v>
                </c:pt>
                <c:pt idx="37963">
                  <c:v>7.2860659999999999</c:v>
                </c:pt>
                <c:pt idx="37964">
                  <c:v>7.2925909999999998</c:v>
                </c:pt>
                <c:pt idx="37965">
                  <c:v>7.2952859999999999</c:v>
                </c:pt>
                <c:pt idx="37966">
                  <c:v>7.2947939999999996</c:v>
                </c:pt>
                <c:pt idx="37967">
                  <c:v>7.294162</c:v>
                </c:pt>
                <c:pt idx="37968">
                  <c:v>7.2910149999999998</c:v>
                </c:pt>
                <c:pt idx="37969">
                  <c:v>7.2922580000000004</c:v>
                </c:pt>
                <c:pt idx="37970">
                  <c:v>7.2967620000000002</c:v>
                </c:pt>
                <c:pt idx="37971">
                  <c:v>7.2978310000000004</c:v>
                </c:pt>
                <c:pt idx="37972">
                  <c:v>7.2967019999999998</c:v>
                </c:pt>
                <c:pt idx="37973">
                  <c:v>7.2985879999999996</c:v>
                </c:pt>
                <c:pt idx="37974">
                  <c:v>7.3009339999999998</c:v>
                </c:pt>
                <c:pt idx="37975">
                  <c:v>7.3012309999999996</c:v>
                </c:pt>
                <c:pt idx="37976">
                  <c:v>7.3017149999999997</c:v>
                </c:pt>
                <c:pt idx="37977">
                  <c:v>7.2998390000000004</c:v>
                </c:pt>
                <c:pt idx="37978">
                  <c:v>7.296195</c:v>
                </c:pt>
                <c:pt idx="37979">
                  <c:v>7.2970059999999997</c:v>
                </c:pt>
                <c:pt idx="37980">
                  <c:v>7.3003539999999996</c:v>
                </c:pt>
                <c:pt idx="37981">
                  <c:v>7.2985179999999996</c:v>
                </c:pt>
                <c:pt idx="37982">
                  <c:v>7.2953960000000002</c:v>
                </c:pt>
                <c:pt idx="37983">
                  <c:v>7.2977239999999997</c:v>
                </c:pt>
                <c:pt idx="37984">
                  <c:v>7.297625</c:v>
                </c:pt>
                <c:pt idx="37985">
                  <c:v>7.2962179999999996</c:v>
                </c:pt>
                <c:pt idx="37986">
                  <c:v>7.2975399999999997</c:v>
                </c:pt>
                <c:pt idx="37987">
                  <c:v>7.2984239999999998</c:v>
                </c:pt>
                <c:pt idx="37988">
                  <c:v>7.2962610000000003</c:v>
                </c:pt>
                <c:pt idx="37989">
                  <c:v>7.2958850000000002</c:v>
                </c:pt>
                <c:pt idx="37990">
                  <c:v>7.2991919999999997</c:v>
                </c:pt>
                <c:pt idx="37991">
                  <c:v>7.2994960000000004</c:v>
                </c:pt>
                <c:pt idx="37992">
                  <c:v>7.3006729999999997</c:v>
                </c:pt>
                <c:pt idx="37993">
                  <c:v>7.3029320000000002</c:v>
                </c:pt>
                <c:pt idx="37994">
                  <c:v>7.2991739999999998</c:v>
                </c:pt>
                <c:pt idx="37995">
                  <c:v>7.2987780000000004</c:v>
                </c:pt>
                <c:pt idx="37996">
                  <c:v>7.3053780000000001</c:v>
                </c:pt>
                <c:pt idx="37997">
                  <c:v>7.3059620000000001</c:v>
                </c:pt>
                <c:pt idx="37998">
                  <c:v>7.3007720000000003</c:v>
                </c:pt>
                <c:pt idx="37999">
                  <c:v>7.2980989999999997</c:v>
                </c:pt>
                <c:pt idx="38000">
                  <c:v>7.2986760000000004</c:v>
                </c:pt>
                <c:pt idx="38001">
                  <c:v>7.3003429999999998</c:v>
                </c:pt>
                <c:pt idx="38002">
                  <c:v>7.3012709999999998</c:v>
                </c:pt>
                <c:pt idx="38003">
                  <c:v>7.2993350000000001</c:v>
                </c:pt>
                <c:pt idx="38004">
                  <c:v>7.2974649999999999</c:v>
                </c:pt>
                <c:pt idx="38005">
                  <c:v>7.2983520000000004</c:v>
                </c:pt>
                <c:pt idx="38006">
                  <c:v>7.2981420000000004</c:v>
                </c:pt>
                <c:pt idx="38007">
                  <c:v>7.2971659999999998</c:v>
                </c:pt>
                <c:pt idx="38008">
                  <c:v>7.2978430000000003</c:v>
                </c:pt>
                <c:pt idx="38009">
                  <c:v>7.299779</c:v>
                </c:pt>
                <c:pt idx="38010">
                  <c:v>7.3023189999999998</c:v>
                </c:pt>
                <c:pt idx="38011">
                  <c:v>7.3017709999999996</c:v>
                </c:pt>
                <c:pt idx="38012">
                  <c:v>7.3004579999999999</c:v>
                </c:pt>
                <c:pt idx="38013">
                  <c:v>7.3010020000000004</c:v>
                </c:pt>
                <c:pt idx="38014">
                  <c:v>7.3012930000000003</c:v>
                </c:pt>
                <c:pt idx="38015">
                  <c:v>7.3054439999999996</c:v>
                </c:pt>
                <c:pt idx="38016">
                  <c:v>7.3084720000000001</c:v>
                </c:pt>
                <c:pt idx="38017">
                  <c:v>7.306991</c:v>
                </c:pt>
                <c:pt idx="38018">
                  <c:v>7.3046490000000004</c:v>
                </c:pt>
                <c:pt idx="38019">
                  <c:v>7.3035540000000001</c:v>
                </c:pt>
                <c:pt idx="38020">
                  <c:v>7.3032440000000003</c:v>
                </c:pt>
                <c:pt idx="38021">
                  <c:v>7.3030280000000003</c:v>
                </c:pt>
                <c:pt idx="38022">
                  <c:v>7.3063890000000002</c:v>
                </c:pt>
                <c:pt idx="38023">
                  <c:v>7.3098850000000004</c:v>
                </c:pt>
                <c:pt idx="38024">
                  <c:v>7.3051190000000004</c:v>
                </c:pt>
                <c:pt idx="38025">
                  <c:v>7.299588</c:v>
                </c:pt>
                <c:pt idx="38026">
                  <c:v>7.3003479999999996</c:v>
                </c:pt>
                <c:pt idx="38027">
                  <c:v>7.3031949999999997</c:v>
                </c:pt>
                <c:pt idx="38028">
                  <c:v>7.3047940000000002</c:v>
                </c:pt>
                <c:pt idx="38029">
                  <c:v>7.3046639999999998</c:v>
                </c:pt>
                <c:pt idx="38030">
                  <c:v>7.3033029999999997</c:v>
                </c:pt>
                <c:pt idx="38031">
                  <c:v>7.303458</c:v>
                </c:pt>
                <c:pt idx="38032">
                  <c:v>7.3054959999999998</c:v>
                </c:pt>
                <c:pt idx="38033">
                  <c:v>7.3064650000000002</c:v>
                </c:pt>
                <c:pt idx="38034">
                  <c:v>7.3040799999999999</c:v>
                </c:pt>
                <c:pt idx="38035">
                  <c:v>7.3018400000000003</c:v>
                </c:pt>
                <c:pt idx="38036">
                  <c:v>7.3042610000000003</c:v>
                </c:pt>
                <c:pt idx="38037">
                  <c:v>7.3050449999999998</c:v>
                </c:pt>
                <c:pt idx="38038">
                  <c:v>7.3036989999999999</c:v>
                </c:pt>
                <c:pt idx="38039">
                  <c:v>7.3079460000000003</c:v>
                </c:pt>
                <c:pt idx="38040">
                  <c:v>7.310683</c:v>
                </c:pt>
                <c:pt idx="38041">
                  <c:v>7.3056850000000004</c:v>
                </c:pt>
                <c:pt idx="38042">
                  <c:v>7.3050369999999996</c:v>
                </c:pt>
                <c:pt idx="38043">
                  <c:v>7.3090010000000003</c:v>
                </c:pt>
                <c:pt idx="38044">
                  <c:v>7.3064819999999999</c:v>
                </c:pt>
                <c:pt idx="38045">
                  <c:v>7.3044390000000003</c:v>
                </c:pt>
                <c:pt idx="38046">
                  <c:v>7.3087260000000001</c:v>
                </c:pt>
                <c:pt idx="38047">
                  <c:v>7.3084319999999998</c:v>
                </c:pt>
                <c:pt idx="38048">
                  <c:v>7.3079780000000003</c:v>
                </c:pt>
                <c:pt idx="38049">
                  <c:v>7.3139519999999996</c:v>
                </c:pt>
                <c:pt idx="38050">
                  <c:v>7.3122119999999997</c:v>
                </c:pt>
                <c:pt idx="38051">
                  <c:v>7.3093250000000003</c:v>
                </c:pt>
                <c:pt idx="38052">
                  <c:v>7.3159679999999998</c:v>
                </c:pt>
                <c:pt idx="38053">
                  <c:v>7.3164910000000001</c:v>
                </c:pt>
                <c:pt idx="38054">
                  <c:v>7.3128960000000003</c:v>
                </c:pt>
                <c:pt idx="38055">
                  <c:v>7.3138820000000004</c:v>
                </c:pt>
                <c:pt idx="38056">
                  <c:v>7.310549</c:v>
                </c:pt>
                <c:pt idx="38057">
                  <c:v>7.3090529999999996</c:v>
                </c:pt>
                <c:pt idx="38058">
                  <c:v>7.3125939999999998</c:v>
                </c:pt>
                <c:pt idx="38059">
                  <c:v>7.3145160000000002</c:v>
                </c:pt>
                <c:pt idx="38060">
                  <c:v>7.3147799999999998</c:v>
                </c:pt>
                <c:pt idx="38061">
                  <c:v>7.3141389999999999</c:v>
                </c:pt>
                <c:pt idx="38062">
                  <c:v>7.3123940000000003</c:v>
                </c:pt>
                <c:pt idx="38063">
                  <c:v>7.3158370000000001</c:v>
                </c:pt>
                <c:pt idx="38064">
                  <c:v>7.3207490000000002</c:v>
                </c:pt>
                <c:pt idx="38065">
                  <c:v>7.3165839999999998</c:v>
                </c:pt>
                <c:pt idx="38066">
                  <c:v>7.3116279999999998</c:v>
                </c:pt>
                <c:pt idx="38067">
                  <c:v>7.3132289999999998</c:v>
                </c:pt>
                <c:pt idx="38068">
                  <c:v>7.3171010000000001</c:v>
                </c:pt>
                <c:pt idx="38069">
                  <c:v>7.316764</c:v>
                </c:pt>
                <c:pt idx="38070">
                  <c:v>7.3119139999999998</c:v>
                </c:pt>
                <c:pt idx="38071">
                  <c:v>7.31107</c:v>
                </c:pt>
                <c:pt idx="38072">
                  <c:v>7.3156169999999996</c:v>
                </c:pt>
                <c:pt idx="38073">
                  <c:v>7.3162560000000001</c:v>
                </c:pt>
                <c:pt idx="38074">
                  <c:v>7.3154250000000003</c:v>
                </c:pt>
                <c:pt idx="38075">
                  <c:v>7.3174669999999997</c:v>
                </c:pt>
                <c:pt idx="38076">
                  <c:v>7.3196079999999997</c:v>
                </c:pt>
                <c:pt idx="38077">
                  <c:v>7.3195459999999999</c:v>
                </c:pt>
                <c:pt idx="38078">
                  <c:v>7.3215050000000002</c:v>
                </c:pt>
                <c:pt idx="38079">
                  <c:v>7.3267259999999998</c:v>
                </c:pt>
                <c:pt idx="38080">
                  <c:v>7.3254390000000003</c:v>
                </c:pt>
                <c:pt idx="38081">
                  <c:v>7.3219110000000001</c:v>
                </c:pt>
                <c:pt idx="38082">
                  <c:v>7.3213229999999996</c:v>
                </c:pt>
                <c:pt idx="38083">
                  <c:v>7.3211959999999996</c:v>
                </c:pt>
                <c:pt idx="38084">
                  <c:v>7.323499</c:v>
                </c:pt>
                <c:pt idx="38085">
                  <c:v>7.3258000000000001</c:v>
                </c:pt>
                <c:pt idx="38086">
                  <c:v>7.3234399999999997</c:v>
                </c:pt>
                <c:pt idx="38087">
                  <c:v>7.3224919999999996</c:v>
                </c:pt>
                <c:pt idx="38088">
                  <c:v>7.3248740000000003</c:v>
                </c:pt>
                <c:pt idx="38089">
                  <c:v>7.3226829999999996</c:v>
                </c:pt>
                <c:pt idx="38090">
                  <c:v>7.3196789999999998</c:v>
                </c:pt>
                <c:pt idx="38091">
                  <c:v>7.3223500000000001</c:v>
                </c:pt>
                <c:pt idx="38092">
                  <c:v>7.3240249999999998</c:v>
                </c:pt>
                <c:pt idx="38093">
                  <c:v>7.3241709999999998</c:v>
                </c:pt>
                <c:pt idx="38094">
                  <c:v>7.3237639999999997</c:v>
                </c:pt>
                <c:pt idx="38095">
                  <c:v>7.3211649999999997</c:v>
                </c:pt>
                <c:pt idx="38096">
                  <c:v>7.3197479999999997</c:v>
                </c:pt>
                <c:pt idx="38097">
                  <c:v>7.3193799999999998</c:v>
                </c:pt>
                <c:pt idx="38098">
                  <c:v>7.3181330000000004</c:v>
                </c:pt>
                <c:pt idx="38099">
                  <c:v>7.3200849999999997</c:v>
                </c:pt>
                <c:pt idx="38100">
                  <c:v>7.3203839999999998</c:v>
                </c:pt>
                <c:pt idx="38101">
                  <c:v>7.316891</c:v>
                </c:pt>
                <c:pt idx="38102">
                  <c:v>7.316719</c:v>
                </c:pt>
                <c:pt idx="38103">
                  <c:v>7.3163039999999997</c:v>
                </c:pt>
                <c:pt idx="38104">
                  <c:v>7.3126490000000004</c:v>
                </c:pt>
                <c:pt idx="38105">
                  <c:v>7.3136390000000002</c:v>
                </c:pt>
                <c:pt idx="38106">
                  <c:v>7.3183129999999998</c:v>
                </c:pt>
                <c:pt idx="38107">
                  <c:v>7.3148350000000004</c:v>
                </c:pt>
                <c:pt idx="38108">
                  <c:v>7.3096810000000003</c:v>
                </c:pt>
                <c:pt idx="38109">
                  <c:v>7.3167619999999998</c:v>
                </c:pt>
                <c:pt idx="38110">
                  <c:v>7.32524</c:v>
                </c:pt>
                <c:pt idx="38111">
                  <c:v>7.3252560000000004</c:v>
                </c:pt>
                <c:pt idx="38112">
                  <c:v>7.32341</c:v>
                </c:pt>
                <c:pt idx="38113">
                  <c:v>7.3266720000000003</c:v>
                </c:pt>
                <c:pt idx="38114">
                  <c:v>7.3314539999999999</c:v>
                </c:pt>
                <c:pt idx="38115">
                  <c:v>7.3318960000000004</c:v>
                </c:pt>
                <c:pt idx="38116">
                  <c:v>7.3316689999999998</c:v>
                </c:pt>
                <c:pt idx="38117">
                  <c:v>7.3357830000000002</c:v>
                </c:pt>
                <c:pt idx="38118">
                  <c:v>7.3381259999999999</c:v>
                </c:pt>
                <c:pt idx="38119">
                  <c:v>7.336754</c:v>
                </c:pt>
                <c:pt idx="38120">
                  <c:v>7.3370800000000003</c:v>
                </c:pt>
                <c:pt idx="38121">
                  <c:v>7.3353020000000004</c:v>
                </c:pt>
                <c:pt idx="38122">
                  <c:v>7.3358920000000003</c:v>
                </c:pt>
                <c:pt idx="38123">
                  <c:v>7.3414010000000003</c:v>
                </c:pt>
                <c:pt idx="38124">
                  <c:v>7.3394310000000003</c:v>
                </c:pt>
                <c:pt idx="38125">
                  <c:v>7.3351129999999998</c:v>
                </c:pt>
                <c:pt idx="38126">
                  <c:v>7.3367709999999997</c:v>
                </c:pt>
                <c:pt idx="38127">
                  <c:v>7.3387650000000004</c:v>
                </c:pt>
                <c:pt idx="38128">
                  <c:v>7.3380039999999997</c:v>
                </c:pt>
                <c:pt idx="38129">
                  <c:v>7.3376919999999997</c:v>
                </c:pt>
                <c:pt idx="38130">
                  <c:v>7.3386839999999998</c:v>
                </c:pt>
                <c:pt idx="38131">
                  <c:v>7.3376489999999999</c:v>
                </c:pt>
                <c:pt idx="38132">
                  <c:v>7.3350140000000001</c:v>
                </c:pt>
                <c:pt idx="38133">
                  <c:v>7.3351920000000002</c:v>
                </c:pt>
                <c:pt idx="38134">
                  <c:v>7.3381790000000002</c:v>
                </c:pt>
                <c:pt idx="38135">
                  <c:v>7.3388949999999999</c:v>
                </c:pt>
                <c:pt idx="38136">
                  <c:v>7.3357789999999996</c:v>
                </c:pt>
                <c:pt idx="38137">
                  <c:v>7.3352909999999998</c:v>
                </c:pt>
                <c:pt idx="38138">
                  <c:v>7.3397519999999998</c:v>
                </c:pt>
                <c:pt idx="38139">
                  <c:v>7.3406099999999999</c:v>
                </c:pt>
                <c:pt idx="38140">
                  <c:v>7.3351430000000004</c:v>
                </c:pt>
                <c:pt idx="38141">
                  <c:v>7.3342790000000004</c:v>
                </c:pt>
                <c:pt idx="38142">
                  <c:v>7.3390919999999999</c:v>
                </c:pt>
                <c:pt idx="38143">
                  <c:v>7.3404379999999998</c:v>
                </c:pt>
                <c:pt idx="38144">
                  <c:v>7.3361910000000004</c:v>
                </c:pt>
                <c:pt idx="38145">
                  <c:v>7.3344459999999998</c:v>
                </c:pt>
                <c:pt idx="38146">
                  <c:v>7.340166</c:v>
                </c:pt>
                <c:pt idx="38147">
                  <c:v>7.3445130000000001</c:v>
                </c:pt>
                <c:pt idx="38148">
                  <c:v>7.3418919999999996</c:v>
                </c:pt>
                <c:pt idx="38149">
                  <c:v>7.3422390000000002</c:v>
                </c:pt>
                <c:pt idx="38150">
                  <c:v>7.3472200000000001</c:v>
                </c:pt>
                <c:pt idx="38151">
                  <c:v>7.3459070000000004</c:v>
                </c:pt>
                <c:pt idx="38152">
                  <c:v>7.3438840000000001</c:v>
                </c:pt>
                <c:pt idx="38153">
                  <c:v>7.3458009999999998</c:v>
                </c:pt>
                <c:pt idx="38154">
                  <c:v>7.3442480000000003</c:v>
                </c:pt>
                <c:pt idx="38155">
                  <c:v>7.3411410000000004</c:v>
                </c:pt>
                <c:pt idx="38156">
                  <c:v>7.3435569999999997</c:v>
                </c:pt>
                <c:pt idx="38157">
                  <c:v>7.3468070000000001</c:v>
                </c:pt>
                <c:pt idx="38158">
                  <c:v>7.3471669999999998</c:v>
                </c:pt>
                <c:pt idx="38159">
                  <c:v>7.3478890000000003</c:v>
                </c:pt>
                <c:pt idx="38160">
                  <c:v>7.346203</c:v>
                </c:pt>
                <c:pt idx="38161">
                  <c:v>7.3462909999999999</c:v>
                </c:pt>
                <c:pt idx="38162">
                  <c:v>7.3531370000000003</c:v>
                </c:pt>
                <c:pt idx="38163">
                  <c:v>7.354927</c:v>
                </c:pt>
                <c:pt idx="38164">
                  <c:v>7.348573</c:v>
                </c:pt>
                <c:pt idx="38165">
                  <c:v>7.3473030000000001</c:v>
                </c:pt>
                <c:pt idx="38166">
                  <c:v>7.3516029999999999</c:v>
                </c:pt>
                <c:pt idx="38167">
                  <c:v>7.3492810000000004</c:v>
                </c:pt>
                <c:pt idx="38168">
                  <c:v>7.3455159999999999</c:v>
                </c:pt>
                <c:pt idx="38169">
                  <c:v>7.3496980000000001</c:v>
                </c:pt>
                <c:pt idx="38170">
                  <c:v>7.3537590000000002</c:v>
                </c:pt>
                <c:pt idx="38171">
                  <c:v>7.3534689999999996</c:v>
                </c:pt>
                <c:pt idx="38172">
                  <c:v>7.352093</c:v>
                </c:pt>
                <c:pt idx="38173">
                  <c:v>7.3531849999999999</c:v>
                </c:pt>
                <c:pt idx="38174">
                  <c:v>7.3517619999999999</c:v>
                </c:pt>
                <c:pt idx="38175">
                  <c:v>7.3459269999999997</c:v>
                </c:pt>
                <c:pt idx="38176">
                  <c:v>7.3459940000000001</c:v>
                </c:pt>
                <c:pt idx="38177">
                  <c:v>7.3497349999999999</c:v>
                </c:pt>
                <c:pt idx="38178">
                  <c:v>7.3496439999999996</c:v>
                </c:pt>
                <c:pt idx="38179">
                  <c:v>7.3505739999999999</c:v>
                </c:pt>
                <c:pt idx="38180">
                  <c:v>7.3524849999999997</c:v>
                </c:pt>
                <c:pt idx="38181">
                  <c:v>7.350352</c:v>
                </c:pt>
                <c:pt idx="38182">
                  <c:v>7.3498109999999999</c:v>
                </c:pt>
                <c:pt idx="38183">
                  <c:v>7.3515170000000003</c:v>
                </c:pt>
                <c:pt idx="38184">
                  <c:v>7.3502330000000002</c:v>
                </c:pt>
                <c:pt idx="38185">
                  <c:v>7.3477459999999999</c:v>
                </c:pt>
                <c:pt idx="38186">
                  <c:v>7.3463919999999998</c:v>
                </c:pt>
                <c:pt idx="38187">
                  <c:v>7.3456159999999997</c:v>
                </c:pt>
                <c:pt idx="38188">
                  <c:v>7.3443800000000001</c:v>
                </c:pt>
                <c:pt idx="38189">
                  <c:v>7.3432409999999999</c:v>
                </c:pt>
                <c:pt idx="38190">
                  <c:v>7.3452630000000001</c:v>
                </c:pt>
                <c:pt idx="38191">
                  <c:v>7.3480670000000003</c:v>
                </c:pt>
                <c:pt idx="38192">
                  <c:v>7.3472200000000001</c:v>
                </c:pt>
                <c:pt idx="38193">
                  <c:v>7.3482209999999997</c:v>
                </c:pt>
                <c:pt idx="38194">
                  <c:v>7.3484699999999998</c:v>
                </c:pt>
                <c:pt idx="38195">
                  <c:v>7.3470610000000001</c:v>
                </c:pt>
                <c:pt idx="38196">
                  <c:v>7.3497839999999997</c:v>
                </c:pt>
                <c:pt idx="38197">
                  <c:v>7.3518480000000004</c:v>
                </c:pt>
                <c:pt idx="38198">
                  <c:v>7.3526639999999999</c:v>
                </c:pt>
                <c:pt idx="38199">
                  <c:v>7.3551200000000003</c:v>
                </c:pt>
                <c:pt idx="38200">
                  <c:v>7.3558389999999996</c:v>
                </c:pt>
                <c:pt idx="38201">
                  <c:v>7.3568819999999997</c:v>
                </c:pt>
                <c:pt idx="38202">
                  <c:v>7.3602379999999998</c:v>
                </c:pt>
                <c:pt idx="38203">
                  <c:v>7.3640160000000003</c:v>
                </c:pt>
                <c:pt idx="38204">
                  <c:v>7.36449</c:v>
                </c:pt>
                <c:pt idx="38205">
                  <c:v>7.3624790000000004</c:v>
                </c:pt>
                <c:pt idx="38206">
                  <c:v>7.3628159999999996</c:v>
                </c:pt>
                <c:pt idx="38207">
                  <c:v>7.3649199999999997</c:v>
                </c:pt>
                <c:pt idx="38208">
                  <c:v>7.3639000000000001</c:v>
                </c:pt>
                <c:pt idx="38209">
                  <c:v>7.3599800000000002</c:v>
                </c:pt>
                <c:pt idx="38210">
                  <c:v>7.3586229999999997</c:v>
                </c:pt>
                <c:pt idx="38211">
                  <c:v>7.3584399999999999</c:v>
                </c:pt>
                <c:pt idx="38212">
                  <c:v>7.3575530000000002</c:v>
                </c:pt>
                <c:pt idx="38213">
                  <c:v>7.3564800000000004</c:v>
                </c:pt>
                <c:pt idx="38214">
                  <c:v>7.354781</c:v>
                </c:pt>
                <c:pt idx="38215">
                  <c:v>7.3552770000000001</c:v>
                </c:pt>
                <c:pt idx="38216">
                  <c:v>7.356147</c:v>
                </c:pt>
                <c:pt idx="38217">
                  <c:v>7.3542690000000004</c:v>
                </c:pt>
                <c:pt idx="38218">
                  <c:v>7.3549189999999998</c:v>
                </c:pt>
                <c:pt idx="38219">
                  <c:v>7.3576629999999996</c:v>
                </c:pt>
                <c:pt idx="38220">
                  <c:v>7.3586179999999999</c:v>
                </c:pt>
                <c:pt idx="38221">
                  <c:v>7.3596469999999998</c:v>
                </c:pt>
                <c:pt idx="38222">
                  <c:v>7.360309</c:v>
                </c:pt>
                <c:pt idx="38223">
                  <c:v>7.3578590000000004</c:v>
                </c:pt>
                <c:pt idx="38224">
                  <c:v>7.3571210000000002</c:v>
                </c:pt>
                <c:pt idx="38225">
                  <c:v>7.3594099999999996</c:v>
                </c:pt>
                <c:pt idx="38226">
                  <c:v>7.3606870000000004</c:v>
                </c:pt>
                <c:pt idx="38227">
                  <c:v>7.3626870000000002</c:v>
                </c:pt>
                <c:pt idx="38228">
                  <c:v>7.3619870000000001</c:v>
                </c:pt>
                <c:pt idx="38229">
                  <c:v>7.3602129999999999</c:v>
                </c:pt>
                <c:pt idx="38230">
                  <c:v>7.3642940000000001</c:v>
                </c:pt>
                <c:pt idx="38231">
                  <c:v>7.3682540000000003</c:v>
                </c:pt>
                <c:pt idx="38232">
                  <c:v>7.368493</c:v>
                </c:pt>
                <c:pt idx="38233">
                  <c:v>7.3666910000000003</c:v>
                </c:pt>
                <c:pt idx="38234">
                  <c:v>7.3626889999999996</c:v>
                </c:pt>
                <c:pt idx="38235">
                  <c:v>7.3614819999999996</c:v>
                </c:pt>
                <c:pt idx="38236">
                  <c:v>7.3646570000000002</c:v>
                </c:pt>
                <c:pt idx="38237">
                  <c:v>7.3640210000000002</c:v>
                </c:pt>
                <c:pt idx="38238">
                  <c:v>7.3603269999999998</c:v>
                </c:pt>
                <c:pt idx="38239">
                  <c:v>7.3631029999999997</c:v>
                </c:pt>
                <c:pt idx="38240">
                  <c:v>7.367407</c:v>
                </c:pt>
                <c:pt idx="38241">
                  <c:v>7.3656779999999999</c:v>
                </c:pt>
                <c:pt idx="38242">
                  <c:v>7.3679139999999999</c:v>
                </c:pt>
                <c:pt idx="38243">
                  <c:v>7.3716860000000004</c:v>
                </c:pt>
                <c:pt idx="38244">
                  <c:v>7.3684019999999997</c:v>
                </c:pt>
                <c:pt idx="38245">
                  <c:v>7.3662460000000003</c:v>
                </c:pt>
                <c:pt idx="38246">
                  <c:v>7.3705270000000001</c:v>
                </c:pt>
                <c:pt idx="38247">
                  <c:v>7.370463</c:v>
                </c:pt>
                <c:pt idx="38248">
                  <c:v>7.3659359999999996</c:v>
                </c:pt>
                <c:pt idx="38249">
                  <c:v>7.3679620000000003</c:v>
                </c:pt>
                <c:pt idx="38250">
                  <c:v>7.3709379999999998</c:v>
                </c:pt>
                <c:pt idx="38251">
                  <c:v>7.3687779999999998</c:v>
                </c:pt>
                <c:pt idx="38252">
                  <c:v>7.3676079999999997</c:v>
                </c:pt>
                <c:pt idx="38253">
                  <c:v>7.3679139999999999</c:v>
                </c:pt>
                <c:pt idx="38254">
                  <c:v>7.370152</c:v>
                </c:pt>
                <c:pt idx="38255">
                  <c:v>7.3701400000000001</c:v>
                </c:pt>
                <c:pt idx="38256">
                  <c:v>7.3711510000000002</c:v>
                </c:pt>
                <c:pt idx="38257">
                  <c:v>7.3755290000000002</c:v>
                </c:pt>
                <c:pt idx="38258">
                  <c:v>7.3724699999999999</c:v>
                </c:pt>
                <c:pt idx="38259">
                  <c:v>7.3664630000000004</c:v>
                </c:pt>
                <c:pt idx="38260">
                  <c:v>7.3679119999999996</c:v>
                </c:pt>
                <c:pt idx="38261">
                  <c:v>7.3697109999999997</c:v>
                </c:pt>
                <c:pt idx="38262">
                  <c:v>7.3688669999999998</c:v>
                </c:pt>
                <c:pt idx="38263">
                  <c:v>7.3689489999999997</c:v>
                </c:pt>
                <c:pt idx="38264">
                  <c:v>7.3717319999999997</c:v>
                </c:pt>
                <c:pt idx="38265">
                  <c:v>7.372325</c:v>
                </c:pt>
                <c:pt idx="38266">
                  <c:v>7.369739</c:v>
                </c:pt>
                <c:pt idx="38267">
                  <c:v>7.3686119999999997</c:v>
                </c:pt>
                <c:pt idx="38268">
                  <c:v>7.3712790000000004</c:v>
                </c:pt>
                <c:pt idx="38269">
                  <c:v>7.371969</c:v>
                </c:pt>
                <c:pt idx="38270">
                  <c:v>7.3685280000000004</c:v>
                </c:pt>
                <c:pt idx="38271">
                  <c:v>7.3624689999999999</c:v>
                </c:pt>
                <c:pt idx="38272">
                  <c:v>7.3619960000000004</c:v>
                </c:pt>
                <c:pt idx="38273">
                  <c:v>7.369497</c:v>
                </c:pt>
                <c:pt idx="38274">
                  <c:v>7.3730900000000004</c:v>
                </c:pt>
                <c:pt idx="38275">
                  <c:v>7.3729399999999998</c:v>
                </c:pt>
                <c:pt idx="38276">
                  <c:v>7.3727499999999999</c:v>
                </c:pt>
                <c:pt idx="38277">
                  <c:v>7.3697350000000004</c:v>
                </c:pt>
                <c:pt idx="38278">
                  <c:v>7.3688989999999999</c:v>
                </c:pt>
                <c:pt idx="38279">
                  <c:v>7.3725339999999999</c:v>
                </c:pt>
                <c:pt idx="38280">
                  <c:v>7.3768479999999998</c:v>
                </c:pt>
                <c:pt idx="38281">
                  <c:v>7.3794849999999999</c:v>
                </c:pt>
                <c:pt idx="38282">
                  <c:v>7.3771000000000004</c:v>
                </c:pt>
                <c:pt idx="38283">
                  <c:v>7.3697699999999999</c:v>
                </c:pt>
                <c:pt idx="38284">
                  <c:v>7.369135</c:v>
                </c:pt>
                <c:pt idx="38285">
                  <c:v>7.3758369999999998</c:v>
                </c:pt>
                <c:pt idx="38286">
                  <c:v>7.3744379999999996</c:v>
                </c:pt>
                <c:pt idx="38287">
                  <c:v>7.3704260000000001</c:v>
                </c:pt>
                <c:pt idx="38288">
                  <c:v>7.3730450000000003</c:v>
                </c:pt>
                <c:pt idx="38289">
                  <c:v>7.3751379999999997</c:v>
                </c:pt>
                <c:pt idx="38290">
                  <c:v>7.376512</c:v>
                </c:pt>
                <c:pt idx="38291">
                  <c:v>7.3806070000000004</c:v>
                </c:pt>
                <c:pt idx="38292">
                  <c:v>7.3768229999999999</c:v>
                </c:pt>
                <c:pt idx="38293">
                  <c:v>7.3689299999999998</c:v>
                </c:pt>
                <c:pt idx="38294">
                  <c:v>7.3722849999999998</c:v>
                </c:pt>
                <c:pt idx="38295">
                  <c:v>7.3794979999999999</c:v>
                </c:pt>
                <c:pt idx="38296">
                  <c:v>7.3790360000000002</c:v>
                </c:pt>
                <c:pt idx="38297">
                  <c:v>7.3769210000000003</c:v>
                </c:pt>
                <c:pt idx="38298">
                  <c:v>7.3794579999999996</c:v>
                </c:pt>
                <c:pt idx="38299">
                  <c:v>7.3821199999999996</c:v>
                </c:pt>
                <c:pt idx="38300">
                  <c:v>7.3818080000000004</c:v>
                </c:pt>
                <c:pt idx="38301">
                  <c:v>7.3788780000000003</c:v>
                </c:pt>
                <c:pt idx="38302">
                  <c:v>7.3791640000000003</c:v>
                </c:pt>
                <c:pt idx="38303">
                  <c:v>7.3837919999999997</c:v>
                </c:pt>
                <c:pt idx="38304">
                  <c:v>7.3866449999999997</c:v>
                </c:pt>
                <c:pt idx="38305">
                  <c:v>7.3883890000000001</c:v>
                </c:pt>
                <c:pt idx="38306">
                  <c:v>7.3879229999999998</c:v>
                </c:pt>
                <c:pt idx="38307">
                  <c:v>7.385745</c:v>
                </c:pt>
                <c:pt idx="38308">
                  <c:v>7.3859360000000001</c:v>
                </c:pt>
                <c:pt idx="38309">
                  <c:v>7.3867180000000001</c:v>
                </c:pt>
                <c:pt idx="38310">
                  <c:v>7.3867880000000001</c:v>
                </c:pt>
                <c:pt idx="38311">
                  <c:v>7.3855690000000003</c:v>
                </c:pt>
                <c:pt idx="38312">
                  <c:v>7.3844770000000004</c:v>
                </c:pt>
                <c:pt idx="38313">
                  <c:v>7.3843990000000002</c:v>
                </c:pt>
                <c:pt idx="38314">
                  <c:v>7.3860510000000001</c:v>
                </c:pt>
                <c:pt idx="38315">
                  <c:v>7.3879760000000001</c:v>
                </c:pt>
                <c:pt idx="38316">
                  <c:v>7.3838080000000001</c:v>
                </c:pt>
                <c:pt idx="38317">
                  <c:v>7.3817719999999998</c:v>
                </c:pt>
                <c:pt idx="38318">
                  <c:v>7.3872939999999998</c:v>
                </c:pt>
                <c:pt idx="38319">
                  <c:v>7.3879250000000001</c:v>
                </c:pt>
                <c:pt idx="38320">
                  <c:v>7.3864970000000003</c:v>
                </c:pt>
                <c:pt idx="38321">
                  <c:v>7.3903090000000002</c:v>
                </c:pt>
                <c:pt idx="38322">
                  <c:v>7.3920360000000001</c:v>
                </c:pt>
                <c:pt idx="38323">
                  <c:v>7.3867390000000004</c:v>
                </c:pt>
                <c:pt idx="38324">
                  <c:v>7.3855659999999999</c:v>
                </c:pt>
                <c:pt idx="38325">
                  <c:v>7.3878539999999999</c:v>
                </c:pt>
                <c:pt idx="38326">
                  <c:v>7.3855469999999999</c:v>
                </c:pt>
                <c:pt idx="38327">
                  <c:v>7.3868900000000002</c:v>
                </c:pt>
                <c:pt idx="38328">
                  <c:v>7.3889709999999997</c:v>
                </c:pt>
                <c:pt idx="38329">
                  <c:v>7.3880239999999997</c:v>
                </c:pt>
                <c:pt idx="38330">
                  <c:v>7.3903610000000004</c:v>
                </c:pt>
                <c:pt idx="38331">
                  <c:v>7.390854</c:v>
                </c:pt>
                <c:pt idx="38332">
                  <c:v>7.3892100000000003</c:v>
                </c:pt>
                <c:pt idx="38333">
                  <c:v>7.3898489999999999</c:v>
                </c:pt>
                <c:pt idx="38334">
                  <c:v>7.387937</c:v>
                </c:pt>
                <c:pt idx="38335">
                  <c:v>7.3851170000000002</c:v>
                </c:pt>
                <c:pt idx="38336">
                  <c:v>7.3880970000000001</c:v>
                </c:pt>
                <c:pt idx="38337">
                  <c:v>7.3895569999999999</c:v>
                </c:pt>
                <c:pt idx="38338">
                  <c:v>7.387937</c:v>
                </c:pt>
                <c:pt idx="38339">
                  <c:v>7.3881259999999997</c:v>
                </c:pt>
                <c:pt idx="38340">
                  <c:v>7.3884920000000003</c:v>
                </c:pt>
                <c:pt idx="38341">
                  <c:v>7.384779</c:v>
                </c:pt>
                <c:pt idx="38342">
                  <c:v>7.3854699999999998</c:v>
                </c:pt>
                <c:pt idx="38343">
                  <c:v>7.3923360000000002</c:v>
                </c:pt>
                <c:pt idx="38344">
                  <c:v>7.3905630000000002</c:v>
                </c:pt>
                <c:pt idx="38345">
                  <c:v>7.3870459999999998</c:v>
                </c:pt>
                <c:pt idx="38346">
                  <c:v>7.3915420000000003</c:v>
                </c:pt>
                <c:pt idx="38347">
                  <c:v>7.3921109999999999</c:v>
                </c:pt>
                <c:pt idx="38348">
                  <c:v>7.3881139999999998</c:v>
                </c:pt>
                <c:pt idx="38349">
                  <c:v>7.3867229999999999</c:v>
                </c:pt>
                <c:pt idx="38350">
                  <c:v>7.3898109999999999</c:v>
                </c:pt>
                <c:pt idx="38351">
                  <c:v>7.393122</c:v>
                </c:pt>
                <c:pt idx="38352">
                  <c:v>7.3961180000000004</c:v>
                </c:pt>
                <c:pt idx="38353">
                  <c:v>7.3949920000000002</c:v>
                </c:pt>
                <c:pt idx="38354">
                  <c:v>7.3924240000000001</c:v>
                </c:pt>
                <c:pt idx="38355">
                  <c:v>7.3932520000000004</c:v>
                </c:pt>
                <c:pt idx="38356">
                  <c:v>7.3956299999999997</c:v>
                </c:pt>
                <c:pt idx="38357">
                  <c:v>7.3949220000000002</c:v>
                </c:pt>
                <c:pt idx="38358">
                  <c:v>7.3938379999999997</c:v>
                </c:pt>
                <c:pt idx="38359">
                  <c:v>7.3967200000000002</c:v>
                </c:pt>
                <c:pt idx="38360">
                  <c:v>7.3979460000000001</c:v>
                </c:pt>
                <c:pt idx="38361">
                  <c:v>7.39438</c:v>
                </c:pt>
                <c:pt idx="38362">
                  <c:v>7.3921219999999996</c:v>
                </c:pt>
                <c:pt idx="38363">
                  <c:v>7.3940429999999999</c:v>
                </c:pt>
                <c:pt idx="38364">
                  <c:v>7.3991910000000001</c:v>
                </c:pt>
                <c:pt idx="38365">
                  <c:v>7.3987129999999999</c:v>
                </c:pt>
                <c:pt idx="38366">
                  <c:v>7.3965810000000003</c:v>
                </c:pt>
                <c:pt idx="38367">
                  <c:v>7.3985289999999999</c:v>
                </c:pt>
                <c:pt idx="38368">
                  <c:v>7.3965269999999999</c:v>
                </c:pt>
                <c:pt idx="38369">
                  <c:v>7.3962560000000002</c:v>
                </c:pt>
                <c:pt idx="38370">
                  <c:v>7.3988969999999998</c:v>
                </c:pt>
                <c:pt idx="38371">
                  <c:v>7.3961620000000003</c:v>
                </c:pt>
                <c:pt idx="38372">
                  <c:v>7.3961249999999996</c:v>
                </c:pt>
                <c:pt idx="38373">
                  <c:v>7.3991009999999999</c:v>
                </c:pt>
                <c:pt idx="38374">
                  <c:v>7.3980930000000003</c:v>
                </c:pt>
                <c:pt idx="38375">
                  <c:v>7.3972030000000002</c:v>
                </c:pt>
                <c:pt idx="38376">
                  <c:v>7.4001780000000004</c:v>
                </c:pt>
                <c:pt idx="38377">
                  <c:v>7.403359</c:v>
                </c:pt>
                <c:pt idx="38378">
                  <c:v>7.4013169999999997</c:v>
                </c:pt>
                <c:pt idx="38379">
                  <c:v>7.3993270000000004</c:v>
                </c:pt>
                <c:pt idx="38380">
                  <c:v>7.4009580000000001</c:v>
                </c:pt>
                <c:pt idx="38381">
                  <c:v>7.4003370000000004</c:v>
                </c:pt>
                <c:pt idx="38382">
                  <c:v>7.3979439999999999</c:v>
                </c:pt>
                <c:pt idx="38383">
                  <c:v>7.4000940000000002</c:v>
                </c:pt>
                <c:pt idx="38384">
                  <c:v>7.401751</c:v>
                </c:pt>
                <c:pt idx="38385">
                  <c:v>7.4015190000000004</c:v>
                </c:pt>
                <c:pt idx="38386">
                  <c:v>7.406879</c:v>
                </c:pt>
                <c:pt idx="38387">
                  <c:v>7.4096399999999996</c:v>
                </c:pt>
                <c:pt idx="38388">
                  <c:v>7.4099269999999997</c:v>
                </c:pt>
                <c:pt idx="38389">
                  <c:v>7.4120239999999997</c:v>
                </c:pt>
                <c:pt idx="38390">
                  <c:v>7.4090389999999999</c:v>
                </c:pt>
                <c:pt idx="38391">
                  <c:v>7.4031260000000003</c:v>
                </c:pt>
                <c:pt idx="38392">
                  <c:v>7.401268</c:v>
                </c:pt>
                <c:pt idx="38393">
                  <c:v>7.4055960000000001</c:v>
                </c:pt>
                <c:pt idx="38394">
                  <c:v>7.4094410000000002</c:v>
                </c:pt>
                <c:pt idx="38395">
                  <c:v>7.4060180000000004</c:v>
                </c:pt>
                <c:pt idx="38396">
                  <c:v>7.4063299999999996</c:v>
                </c:pt>
                <c:pt idx="38397">
                  <c:v>7.4062330000000003</c:v>
                </c:pt>
                <c:pt idx="38398">
                  <c:v>7.4013390000000001</c:v>
                </c:pt>
                <c:pt idx="38399">
                  <c:v>7.4025470000000002</c:v>
                </c:pt>
                <c:pt idx="38400">
                  <c:v>7.404909</c:v>
                </c:pt>
                <c:pt idx="38401">
                  <c:v>7.4047780000000003</c:v>
                </c:pt>
                <c:pt idx="38402">
                  <c:v>7.407305</c:v>
                </c:pt>
                <c:pt idx="38403">
                  <c:v>7.4085840000000003</c:v>
                </c:pt>
                <c:pt idx="38404">
                  <c:v>7.4086930000000004</c:v>
                </c:pt>
                <c:pt idx="38405">
                  <c:v>7.4102110000000003</c:v>
                </c:pt>
                <c:pt idx="38406">
                  <c:v>7.4094319999999998</c:v>
                </c:pt>
                <c:pt idx="38407">
                  <c:v>7.4062780000000004</c:v>
                </c:pt>
                <c:pt idx="38408">
                  <c:v>7.4041709999999998</c:v>
                </c:pt>
                <c:pt idx="38409">
                  <c:v>7.4034040000000001</c:v>
                </c:pt>
                <c:pt idx="38410">
                  <c:v>7.403988</c:v>
                </c:pt>
                <c:pt idx="38411">
                  <c:v>7.4056329999999999</c:v>
                </c:pt>
                <c:pt idx="38412">
                  <c:v>7.4048879999999997</c:v>
                </c:pt>
                <c:pt idx="38413">
                  <c:v>7.4009530000000003</c:v>
                </c:pt>
                <c:pt idx="38414">
                  <c:v>7.4019029999999999</c:v>
                </c:pt>
                <c:pt idx="38415">
                  <c:v>7.405265</c:v>
                </c:pt>
                <c:pt idx="38416">
                  <c:v>7.4022209999999999</c:v>
                </c:pt>
                <c:pt idx="38417">
                  <c:v>7.4010429999999996</c:v>
                </c:pt>
                <c:pt idx="38418">
                  <c:v>7.4052020000000001</c:v>
                </c:pt>
                <c:pt idx="38419">
                  <c:v>7.4068519999999998</c:v>
                </c:pt>
                <c:pt idx="38420">
                  <c:v>7.4085270000000003</c:v>
                </c:pt>
                <c:pt idx="38421">
                  <c:v>7.4117769999999998</c:v>
                </c:pt>
                <c:pt idx="38422">
                  <c:v>7.4117870000000003</c:v>
                </c:pt>
                <c:pt idx="38423">
                  <c:v>7.4120470000000003</c:v>
                </c:pt>
                <c:pt idx="38424">
                  <c:v>7.4134250000000002</c:v>
                </c:pt>
                <c:pt idx="38425">
                  <c:v>7.4107459999999996</c:v>
                </c:pt>
                <c:pt idx="38426">
                  <c:v>7.412121</c:v>
                </c:pt>
                <c:pt idx="38427">
                  <c:v>7.4179469999999998</c:v>
                </c:pt>
                <c:pt idx="38428">
                  <c:v>7.4170769999999999</c:v>
                </c:pt>
                <c:pt idx="38429">
                  <c:v>7.4116530000000003</c:v>
                </c:pt>
                <c:pt idx="38430">
                  <c:v>7.4113490000000004</c:v>
                </c:pt>
                <c:pt idx="38431">
                  <c:v>7.4131049999999998</c:v>
                </c:pt>
                <c:pt idx="38432">
                  <c:v>7.4152149999999999</c:v>
                </c:pt>
                <c:pt idx="38433">
                  <c:v>7.4148569999999996</c:v>
                </c:pt>
                <c:pt idx="38434">
                  <c:v>7.4108619999999998</c:v>
                </c:pt>
                <c:pt idx="38435">
                  <c:v>7.4092099999999999</c:v>
                </c:pt>
                <c:pt idx="38436">
                  <c:v>7.4104289999999997</c:v>
                </c:pt>
                <c:pt idx="38437">
                  <c:v>7.4115950000000002</c:v>
                </c:pt>
                <c:pt idx="38438">
                  <c:v>7.411365</c:v>
                </c:pt>
                <c:pt idx="38439">
                  <c:v>7.4100659999999996</c:v>
                </c:pt>
                <c:pt idx="38440">
                  <c:v>7.4129959999999997</c:v>
                </c:pt>
                <c:pt idx="38441">
                  <c:v>7.416785</c:v>
                </c:pt>
                <c:pt idx="38442">
                  <c:v>7.4157840000000004</c:v>
                </c:pt>
                <c:pt idx="38443">
                  <c:v>7.4117110000000004</c:v>
                </c:pt>
                <c:pt idx="38444">
                  <c:v>7.4121899999999998</c:v>
                </c:pt>
                <c:pt idx="38445">
                  <c:v>7.4123910000000004</c:v>
                </c:pt>
                <c:pt idx="38446">
                  <c:v>7.4086259999999999</c:v>
                </c:pt>
                <c:pt idx="38447">
                  <c:v>7.410571</c:v>
                </c:pt>
                <c:pt idx="38448">
                  <c:v>7.4155920000000002</c:v>
                </c:pt>
                <c:pt idx="38449">
                  <c:v>7.4153799999999999</c:v>
                </c:pt>
                <c:pt idx="38450">
                  <c:v>7.4132540000000002</c:v>
                </c:pt>
                <c:pt idx="38451">
                  <c:v>7.4151879999999997</c:v>
                </c:pt>
                <c:pt idx="38452">
                  <c:v>7.4152019999999998</c:v>
                </c:pt>
                <c:pt idx="38453">
                  <c:v>7.4113819999999997</c:v>
                </c:pt>
                <c:pt idx="38454">
                  <c:v>7.4149520000000004</c:v>
                </c:pt>
                <c:pt idx="38455">
                  <c:v>7.4201759999999997</c:v>
                </c:pt>
                <c:pt idx="38456">
                  <c:v>7.4194740000000001</c:v>
                </c:pt>
                <c:pt idx="38457">
                  <c:v>7.4195479999999998</c:v>
                </c:pt>
                <c:pt idx="38458">
                  <c:v>7.419149</c:v>
                </c:pt>
                <c:pt idx="38459">
                  <c:v>7.4170920000000002</c:v>
                </c:pt>
                <c:pt idx="38460">
                  <c:v>7.4196150000000003</c:v>
                </c:pt>
                <c:pt idx="38461">
                  <c:v>7.4232329999999997</c:v>
                </c:pt>
                <c:pt idx="38462">
                  <c:v>7.422587</c:v>
                </c:pt>
                <c:pt idx="38463">
                  <c:v>7.422803</c:v>
                </c:pt>
                <c:pt idx="38464">
                  <c:v>7.4226960000000002</c:v>
                </c:pt>
                <c:pt idx="38465">
                  <c:v>7.4224909999999999</c:v>
                </c:pt>
                <c:pt idx="38466">
                  <c:v>7.4258949999999997</c:v>
                </c:pt>
                <c:pt idx="38467">
                  <c:v>7.4276790000000004</c:v>
                </c:pt>
                <c:pt idx="38468">
                  <c:v>7.4263209999999997</c:v>
                </c:pt>
                <c:pt idx="38469">
                  <c:v>7.4239379999999997</c:v>
                </c:pt>
                <c:pt idx="38470">
                  <c:v>7.419956</c:v>
                </c:pt>
                <c:pt idx="38471">
                  <c:v>7.4187450000000004</c:v>
                </c:pt>
                <c:pt idx="38472">
                  <c:v>7.4249720000000003</c:v>
                </c:pt>
                <c:pt idx="38473">
                  <c:v>7.4284600000000003</c:v>
                </c:pt>
                <c:pt idx="38474">
                  <c:v>7.4241960000000002</c:v>
                </c:pt>
                <c:pt idx="38475">
                  <c:v>7.4242660000000003</c:v>
                </c:pt>
                <c:pt idx="38476">
                  <c:v>7.4278700000000004</c:v>
                </c:pt>
                <c:pt idx="38477">
                  <c:v>7.4237710000000003</c:v>
                </c:pt>
                <c:pt idx="38478">
                  <c:v>7.4218760000000001</c:v>
                </c:pt>
                <c:pt idx="38479">
                  <c:v>7.4274930000000001</c:v>
                </c:pt>
                <c:pt idx="38480">
                  <c:v>7.4264570000000001</c:v>
                </c:pt>
                <c:pt idx="38481">
                  <c:v>7.4207939999999999</c:v>
                </c:pt>
                <c:pt idx="38482">
                  <c:v>7.4167540000000001</c:v>
                </c:pt>
                <c:pt idx="38483">
                  <c:v>7.4183000000000003</c:v>
                </c:pt>
                <c:pt idx="38484">
                  <c:v>7.4255139999999997</c:v>
                </c:pt>
                <c:pt idx="38485">
                  <c:v>7.4233510000000003</c:v>
                </c:pt>
                <c:pt idx="38486">
                  <c:v>7.4171339999999999</c:v>
                </c:pt>
                <c:pt idx="38487">
                  <c:v>7.4192289999999996</c:v>
                </c:pt>
                <c:pt idx="38488">
                  <c:v>7.4234159999999996</c:v>
                </c:pt>
                <c:pt idx="38489">
                  <c:v>7.4264279999999996</c:v>
                </c:pt>
                <c:pt idx="38490">
                  <c:v>7.4312290000000001</c:v>
                </c:pt>
                <c:pt idx="38491">
                  <c:v>7.4321570000000001</c:v>
                </c:pt>
                <c:pt idx="38492">
                  <c:v>7.426437</c:v>
                </c:pt>
                <c:pt idx="38493">
                  <c:v>7.4284090000000003</c:v>
                </c:pt>
                <c:pt idx="38494">
                  <c:v>7.4363979999999996</c:v>
                </c:pt>
                <c:pt idx="38495">
                  <c:v>7.4356850000000003</c:v>
                </c:pt>
                <c:pt idx="38496">
                  <c:v>7.4301959999999996</c:v>
                </c:pt>
                <c:pt idx="38497">
                  <c:v>7.4269249999999998</c:v>
                </c:pt>
                <c:pt idx="38498">
                  <c:v>7.4292400000000001</c:v>
                </c:pt>
                <c:pt idx="38499">
                  <c:v>7.4364340000000002</c:v>
                </c:pt>
                <c:pt idx="38500">
                  <c:v>7.4336390000000003</c:v>
                </c:pt>
                <c:pt idx="38501">
                  <c:v>7.4264049999999999</c:v>
                </c:pt>
                <c:pt idx="38502">
                  <c:v>7.43058</c:v>
                </c:pt>
                <c:pt idx="38503">
                  <c:v>7.4357639999999998</c:v>
                </c:pt>
                <c:pt idx="38504">
                  <c:v>7.4353439999999997</c:v>
                </c:pt>
                <c:pt idx="38505">
                  <c:v>7.4352819999999999</c:v>
                </c:pt>
                <c:pt idx="38506">
                  <c:v>7.4338680000000004</c:v>
                </c:pt>
                <c:pt idx="38507">
                  <c:v>7.4310790000000004</c:v>
                </c:pt>
                <c:pt idx="38508">
                  <c:v>7.4312750000000003</c:v>
                </c:pt>
                <c:pt idx="38509">
                  <c:v>7.4317130000000002</c:v>
                </c:pt>
                <c:pt idx="38510">
                  <c:v>7.4311930000000004</c:v>
                </c:pt>
                <c:pt idx="38511">
                  <c:v>7.4333030000000004</c:v>
                </c:pt>
                <c:pt idx="38512">
                  <c:v>7.4362560000000002</c:v>
                </c:pt>
                <c:pt idx="38513">
                  <c:v>7.4349309999999997</c:v>
                </c:pt>
                <c:pt idx="38514">
                  <c:v>7.4336830000000003</c:v>
                </c:pt>
                <c:pt idx="38515">
                  <c:v>7.4381779999999997</c:v>
                </c:pt>
                <c:pt idx="38516">
                  <c:v>7.4392810000000003</c:v>
                </c:pt>
                <c:pt idx="38517">
                  <c:v>7.4342350000000001</c:v>
                </c:pt>
                <c:pt idx="38518">
                  <c:v>7.4348859999999997</c:v>
                </c:pt>
                <c:pt idx="38519">
                  <c:v>7.43757</c:v>
                </c:pt>
                <c:pt idx="38520">
                  <c:v>7.4358829999999996</c:v>
                </c:pt>
                <c:pt idx="38521">
                  <c:v>7.4353090000000002</c:v>
                </c:pt>
                <c:pt idx="38522">
                  <c:v>7.437462</c:v>
                </c:pt>
                <c:pt idx="38523">
                  <c:v>7.4370760000000002</c:v>
                </c:pt>
                <c:pt idx="38524">
                  <c:v>7.4325760000000001</c:v>
                </c:pt>
                <c:pt idx="38525">
                  <c:v>7.4323480000000002</c:v>
                </c:pt>
                <c:pt idx="38526">
                  <c:v>7.4388170000000002</c:v>
                </c:pt>
                <c:pt idx="38527">
                  <c:v>7.4410249999999998</c:v>
                </c:pt>
                <c:pt idx="38528">
                  <c:v>7.4397330000000004</c:v>
                </c:pt>
                <c:pt idx="38529">
                  <c:v>7.4419700000000004</c:v>
                </c:pt>
                <c:pt idx="38530">
                  <c:v>7.4436039999999997</c:v>
                </c:pt>
                <c:pt idx="38531">
                  <c:v>7.4384730000000001</c:v>
                </c:pt>
                <c:pt idx="38532">
                  <c:v>7.4350230000000002</c:v>
                </c:pt>
                <c:pt idx="38533">
                  <c:v>7.4421340000000002</c:v>
                </c:pt>
                <c:pt idx="38534">
                  <c:v>7.4482660000000003</c:v>
                </c:pt>
                <c:pt idx="38535">
                  <c:v>7.4430930000000002</c:v>
                </c:pt>
                <c:pt idx="38536">
                  <c:v>7.4402590000000002</c:v>
                </c:pt>
                <c:pt idx="38537">
                  <c:v>7.4425800000000004</c:v>
                </c:pt>
                <c:pt idx="38538">
                  <c:v>7.4412070000000003</c:v>
                </c:pt>
                <c:pt idx="38539">
                  <c:v>7.4420640000000002</c:v>
                </c:pt>
                <c:pt idx="38540">
                  <c:v>7.4458479999999998</c:v>
                </c:pt>
                <c:pt idx="38541">
                  <c:v>7.4436559999999998</c:v>
                </c:pt>
                <c:pt idx="38542">
                  <c:v>7.4439989999999998</c:v>
                </c:pt>
                <c:pt idx="38543">
                  <c:v>7.4496209999999996</c:v>
                </c:pt>
                <c:pt idx="38544">
                  <c:v>7.4491490000000002</c:v>
                </c:pt>
                <c:pt idx="38545">
                  <c:v>7.444782</c:v>
                </c:pt>
                <c:pt idx="38546">
                  <c:v>7.4468889999999996</c:v>
                </c:pt>
                <c:pt idx="38547">
                  <c:v>7.449122</c:v>
                </c:pt>
                <c:pt idx="38548">
                  <c:v>7.4433769999999999</c:v>
                </c:pt>
                <c:pt idx="38549">
                  <c:v>7.4430170000000002</c:v>
                </c:pt>
                <c:pt idx="38550">
                  <c:v>7.4477650000000004</c:v>
                </c:pt>
                <c:pt idx="38551">
                  <c:v>7.4457959999999996</c:v>
                </c:pt>
                <c:pt idx="38552">
                  <c:v>7.4434189999999996</c:v>
                </c:pt>
                <c:pt idx="38553">
                  <c:v>7.4426170000000003</c:v>
                </c:pt>
                <c:pt idx="38554">
                  <c:v>7.4425990000000004</c:v>
                </c:pt>
                <c:pt idx="38555">
                  <c:v>7.4444970000000001</c:v>
                </c:pt>
                <c:pt idx="38556">
                  <c:v>7.4447970000000003</c:v>
                </c:pt>
                <c:pt idx="38557">
                  <c:v>7.4446199999999996</c:v>
                </c:pt>
                <c:pt idx="38558">
                  <c:v>7.4451939999999999</c:v>
                </c:pt>
                <c:pt idx="38559">
                  <c:v>7.4433020000000001</c:v>
                </c:pt>
                <c:pt idx="38560">
                  <c:v>7.4439289999999998</c:v>
                </c:pt>
                <c:pt idx="38561">
                  <c:v>7.44794</c:v>
                </c:pt>
                <c:pt idx="38562">
                  <c:v>7.449198</c:v>
                </c:pt>
                <c:pt idx="38563">
                  <c:v>7.4456020000000001</c:v>
                </c:pt>
                <c:pt idx="38564">
                  <c:v>7.4424479999999997</c:v>
                </c:pt>
                <c:pt idx="38565">
                  <c:v>7.4450000000000003</c:v>
                </c:pt>
                <c:pt idx="38566">
                  <c:v>7.446733</c:v>
                </c:pt>
                <c:pt idx="38567">
                  <c:v>7.4427940000000001</c:v>
                </c:pt>
                <c:pt idx="38568">
                  <c:v>7.4453760000000004</c:v>
                </c:pt>
                <c:pt idx="38569">
                  <c:v>7.4512770000000002</c:v>
                </c:pt>
                <c:pt idx="38570">
                  <c:v>7.4472129999999996</c:v>
                </c:pt>
                <c:pt idx="38571">
                  <c:v>7.4454180000000001</c:v>
                </c:pt>
                <c:pt idx="38572">
                  <c:v>7.4515799999999999</c:v>
                </c:pt>
                <c:pt idx="38573">
                  <c:v>7.4510569999999996</c:v>
                </c:pt>
                <c:pt idx="38574">
                  <c:v>7.4464709999999998</c:v>
                </c:pt>
                <c:pt idx="38575">
                  <c:v>7.4482140000000001</c:v>
                </c:pt>
                <c:pt idx="38576">
                  <c:v>7.4513280000000002</c:v>
                </c:pt>
                <c:pt idx="38577">
                  <c:v>7.4539070000000001</c:v>
                </c:pt>
                <c:pt idx="38578">
                  <c:v>7.4558520000000001</c:v>
                </c:pt>
                <c:pt idx="38579">
                  <c:v>7.456842</c:v>
                </c:pt>
                <c:pt idx="38580">
                  <c:v>7.4556719999999999</c:v>
                </c:pt>
                <c:pt idx="38581">
                  <c:v>7.452413</c:v>
                </c:pt>
                <c:pt idx="38582">
                  <c:v>7.4560199999999996</c:v>
                </c:pt>
                <c:pt idx="38583">
                  <c:v>7.4566499999999998</c:v>
                </c:pt>
                <c:pt idx="38584">
                  <c:v>7.4533519999999998</c:v>
                </c:pt>
                <c:pt idx="38585">
                  <c:v>7.4566809999999997</c:v>
                </c:pt>
                <c:pt idx="38586">
                  <c:v>7.4590589999999999</c:v>
                </c:pt>
                <c:pt idx="38587">
                  <c:v>7.4565989999999998</c:v>
                </c:pt>
                <c:pt idx="38588">
                  <c:v>7.4558289999999996</c:v>
                </c:pt>
                <c:pt idx="38589">
                  <c:v>7.4540879999999996</c:v>
                </c:pt>
                <c:pt idx="38590">
                  <c:v>7.45303</c:v>
                </c:pt>
                <c:pt idx="38591">
                  <c:v>7.4565900000000003</c:v>
                </c:pt>
                <c:pt idx="38592">
                  <c:v>7.4533849999999999</c:v>
                </c:pt>
                <c:pt idx="38593">
                  <c:v>7.4466390000000002</c:v>
                </c:pt>
                <c:pt idx="38594">
                  <c:v>7.4483319999999997</c:v>
                </c:pt>
                <c:pt idx="38595">
                  <c:v>7.4518769999999996</c:v>
                </c:pt>
                <c:pt idx="38596">
                  <c:v>7.4521990000000002</c:v>
                </c:pt>
                <c:pt idx="38597">
                  <c:v>7.451892</c:v>
                </c:pt>
                <c:pt idx="38598">
                  <c:v>7.4511810000000001</c:v>
                </c:pt>
                <c:pt idx="38599">
                  <c:v>7.4528699999999999</c:v>
                </c:pt>
                <c:pt idx="38600">
                  <c:v>7.4527640000000002</c:v>
                </c:pt>
                <c:pt idx="38601">
                  <c:v>7.4473159999999998</c:v>
                </c:pt>
                <c:pt idx="38602">
                  <c:v>7.446612</c:v>
                </c:pt>
                <c:pt idx="38603">
                  <c:v>7.4510540000000001</c:v>
                </c:pt>
                <c:pt idx="38604">
                  <c:v>7.4500099999999998</c:v>
                </c:pt>
                <c:pt idx="38605">
                  <c:v>7.443956</c:v>
                </c:pt>
                <c:pt idx="38606">
                  <c:v>7.444356</c:v>
                </c:pt>
                <c:pt idx="38607">
                  <c:v>7.4512939999999999</c:v>
                </c:pt>
                <c:pt idx="38608">
                  <c:v>7.4548769999999998</c:v>
                </c:pt>
                <c:pt idx="38609">
                  <c:v>7.4543749999999998</c:v>
                </c:pt>
                <c:pt idx="38610">
                  <c:v>7.4549149999999997</c:v>
                </c:pt>
                <c:pt idx="38611">
                  <c:v>7.4573070000000001</c:v>
                </c:pt>
                <c:pt idx="38612">
                  <c:v>7.4603770000000003</c:v>
                </c:pt>
                <c:pt idx="38613">
                  <c:v>7.4630039999999997</c:v>
                </c:pt>
                <c:pt idx="38614">
                  <c:v>7.4621779999999998</c:v>
                </c:pt>
                <c:pt idx="38615">
                  <c:v>7.4622960000000003</c:v>
                </c:pt>
                <c:pt idx="38616">
                  <c:v>7.464162</c:v>
                </c:pt>
                <c:pt idx="38617">
                  <c:v>7.461741</c:v>
                </c:pt>
                <c:pt idx="38618">
                  <c:v>7.4620100000000003</c:v>
                </c:pt>
                <c:pt idx="38619">
                  <c:v>7.4660190000000002</c:v>
                </c:pt>
                <c:pt idx="38620">
                  <c:v>7.4625069999999996</c:v>
                </c:pt>
                <c:pt idx="38621">
                  <c:v>7.4557690000000001</c:v>
                </c:pt>
                <c:pt idx="38622">
                  <c:v>7.4591919999999998</c:v>
                </c:pt>
                <c:pt idx="38623">
                  <c:v>7.4651800000000001</c:v>
                </c:pt>
                <c:pt idx="38624">
                  <c:v>7.4643240000000004</c:v>
                </c:pt>
                <c:pt idx="38625">
                  <c:v>7.4629909999999997</c:v>
                </c:pt>
                <c:pt idx="38626">
                  <c:v>7.4627220000000003</c:v>
                </c:pt>
                <c:pt idx="38627">
                  <c:v>7.4614310000000001</c:v>
                </c:pt>
                <c:pt idx="38628">
                  <c:v>7.4613959999999997</c:v>
                </c:pt>
                <c:pt idx="38629">
                  <c:v>7.461214</c:v>
                </c:pt>
                <c:pt idx="38630">
                  <c:v>7.4614890000000003</c:v>
                </c:pt>
                <c:pt idx="38631">
                  <c:v>7.462682</c:v>
                </c:pt>
                <c:pt idx="38632">
                  <c:v>7.4624839999999999</c:v>
                </c:pt>
                <c:pt idx="38633">
                  <c:v>7.4630000000000001</c:v>
                </c:pt>
                <c:pt idx="38634">
                  <c:v>7.465293</c:v>
                </c:pt>
                <c:pt idx="38635">
                  <c:v>7.4639709999999999</c:v>
                </c:pt>
                <c:pt idx="38636">
                  <c:v>7.4625469999999998</c:v>
                </c:pt>
                <c:pt idx="38637">
                  <c:v>7.4654980000000002</c:v>
                </c:pt>
                <c:pt idx="38638">
                  <c:v>7.4700340000000001</c:v>
                </c:pt>
                <c:pt idx="38639">
                  <c:v>7.4685519999999999</c:v>
                </c:pt>
                <c:pt idx="38640">
                  <c:v>7.4646080000000001</c:v>
                </c:pt>
                <c:pt idx="38641">
                  <c:v>7.4667690000000002</c:v>
                </c:pt>
                <c:pt idx="38642">
                  <c:v>7.4675479999999999</c:v>
                </c:pt>
                <c:pt idx="38643">
                  <c:v>7.4635340000000001</c:v>
                </c:pt>
                <c:pt idx="38644">
                  <c:v>7.4639660000000001</c:v>
                </c:pt>
                <c:pt idx="38645">
                  <c:v>7.467892</c:v>
                </c:pt>
                <c:pt idx="38646">
                  <c:v>7.4686130000000004</c:v>
                </c:pt>
                <c:pt idx="38647">
                  <c:v>7.4651459999999998</c:v>
                </c:pt>
                <c:pt idx="38648">
                  <c:v>7.4627239999999997</c:v>
                </c:pt>
                <c:pt idx="38649">
                  <c:v>7.4630770000000002</c:v>
                </c:pt>
                <c:pt idx="38650">
                  <c:v>7.4655760000000004</c:v>
                </c:pt>
                <c:pt idx="38651">
                  <c:v>7.4682709999999997</c:v>
                </c:pt>
                <c:pt idx="38652">
                  <c:v>7.4662199999999999</c:v>
                </c:pt>
                <c:pt idx="38653">
                  <c:v>7.4651730000000001</c:v>
                </c:pt>
                <c:pt idx="38654">
                  <c:v>7.4689769999999998</c:v>
                </c:pt>
                <c:pt idx="38655">
                  <c:v>7.4704379999999997</c:v>
                </c:pt>
                <c:pt idx="38656">
                  <c:v>7.4689639999999997</c:v>
                </c:pt>
                <c:pt idx="38657">
                  <c:v>7.470243</c:v>
                </c:pt>
                <c:pt idx="38658">
                  <c:v>7.4712820000000004</c:v>
                </c:pt>
                <c:pt idx="38659">
                  <c:v>7.4694669999999999</c:v>
                </c:pt>
                <c:pt idx="38660">
                  <c:v>7.4699939999999998</c:v>
                </c:pt>
                <c:pt idx="38661">
                  <c:v>7.4703759999999999</c:v>
                </c:pt>
                <c:pt idx="38662">
                  <c:v>7.4668330000000003</c:v>
                </c:pt>
                <c:pt idx="38663">
                  <c:v>7.4677670000000003</c:v>
                </c:pt>
                <c:pt idx="38664">
                  <c:v>7.473395</c:v>
                </c:pt>
                <c:pt idx="38665">
                  <c:v>7.4776790000000002</c:v>
                </c:pt>
                <c:pt idx="38666">
                  <c:v>7.4775679999999998</c:v>
                </c:pt>
                <c:pt idx="38667">
                  <c:v>7.4724570000000003</c:v>
                </c:pt>
                <c:pt idx="38668">
                  <c:v>7.4718669999999996</c:v>
                </c:pt>
                <c:pt idx="38669">
                  <c:v>7.4739659999999999</c:v>
                </c:pt>
                <c:pt idx="38670">
                  <c:v>7.4722860000000004</c:v>
                </c:pt>
                <c:pt idx="38671">
                  <c:v>7.474901</c:v>
                </c:pt>
                <c:pt idx="38672">
                  <c:v>7.4801659999999996</c:v>
                </c:pt>
                <c:pt idx="38673">
                  <c:v>7.4814059999999998</c:v>
                </c:pt>
                <c:pt idx="38674">
                  <c:v>7.4812890000000003</c:v>
                </c:pt>
                <c:pt idx="38675">
                  <c:v>7.4792209999999999</c:v>
                </c:pt>
                <c:pt idx="38676">
                  <c:v>7.4766880000000002</c:v>
                </c:pt>
                <c:pt idx="38677">
                  <c:v>7.4768420000000004</c:v>
                </c:pt>
                <c:pt idx="38678">
                  <c:v>7.4751989999999999</c:v>
                </c:pt>
                <c:pt idx="38679">
                  <c:v>7.4742850000000001</c:v>
                </c:pt>
                <c:pt idx="38680">
                  <c:v>7.4776749999999996</c:v>
                </c:pt>
                <c:pt idx="38681">
                  <c:v>7.4778209999999996</c:v>
                </c:pt>
                <c:pt idx="38682">
                  <c:v>7.4773639999999997</c:v>
                </c:pt>
                <c:pt idx="38683">
                  <c:v>7.479025</c:v>
                </c:pt>
                <c:pt idx="38684">
                  <c:v>7.4783119999999998</c:v>
                </c:pt>
                <c:pt idx="38685">
                  <c:v>7.4785349999999999</c:v>
                </c:pt>
                <c:pt idx="38686">
                  <c:v>7.479222</c:v>
                </c:pt>
                <c:pt idx="38687">
                  <c:v>7.4758250000000004</c:v>
                </c:pt>
                <c:pt idx="38688">
                  <c:v>7.4731480000000001</c:v>
                </c:pt>
                <c:pt idx="38689">
                  <c:v>7.4743009999999996</c:v>
                </c:pt>
                <c:pt idx="38690">
                  <c:v>7.4746810000000004</c:v>
                </c:pt>
                <c:pt idx="38691">
                  <c:v>7.4753970000000001</c:v>
                </c:pt>
                <c:pt idx="38692">
                  <c:v>7.4770859999999999</c:v>
                </c:pt>
                <c:pt idx="38693">
                  <c:v>7.4764390000000001</c:v>
                </c:pt>
                <c:pt idx="38694">
                  <c:v>7.4764840000000001</c:v>
                </c:pt>
                <c:pt idx="38695">
                  <c:v>7.479527</c:v>
                </c:pt>
                <c:pt idx="38696">
                  <c:v>7.4783419999999996</c:v>
                </c:pt>
                <c:pt idx="38697">
                  <c:v>7.474971</c:v>
                </c:pt>
                <c:pt idx="38698">
                  <c:v>7.47776</c:v>
                </c:pt>
                <c:pt idx="38699">
                  <c:v>7.4810930000000004</c:v>
                </c:pt>
                <c:pt idx="38700">
                  <c:v>7.4828859999999997</c:v>
                </c:pt>
                <c:pt idx="38701">
                  <c:v>7.4869399999999997</c:v>
                </c:pt>
                <c:pt idx="38702">
                  <c:v>7.4883559999999996</c:v>
                </c:pt>
                <c:pt idx="38703">
                  <c:v>7.4872560000000004</c:v>
                </c:pt>
                <c:pt idx="38704">
                  <c:v>7.4849699999999997</c:v>
                </c:pt>
                <c:pt idx="38705">
                  <c:v>7.4843299999999999</c:v>
                </c:pt>
                <c:pt idx="38706">
                  <c:v>7.486135</c:v>
                </c:pt>
                <c:pt idx="38707">
                  <c:v>7.4860100000000003</c:v>
                </c:pt>
                <c:pt idx="38708">
                  <c:v>7.4882759999999999</c:v>
                </c:pt>
                <c:pt idx="38709">
                  <c:v>7.4873010000000004</c:v>
                </c:pt>
                <c:pt idx="38710">
                  <c:v>7.4820450000000003</c:v>
                </c:pt>
                <c:pt idx="38711">
                  <c:v>7.487044</c:v>
                </c:pt>
                <c:pt idx="38712">
                  <c:v>7.4913280000000002</c:v>
                </c:pt>
                <c:pt idx="38713">
                  <c:v>7.4860769999999999</c:v>
                </c:pt>
                <c:pt idx="38714">
                  <c:v>7.486262</c:v>
                </c:pt>
                <c:pt idx="38715">
                  <c:v>7.4892810000000001</c:v>
                </c:pt>
                <c:pt idx="38716">
                  <c:v>7.4857810000000002</c:v>
                </c:pt>
                <c:pt idx="38717">
                  <c:v>7.4825920000000004</c:v>
                </c:pt>
                <c:pt idx="38718">
                  <c:v>7.4838579999999997</c:v>
                </c:pt>
                <c:pt idx="38719">
                  <c:v>7.486999</c:v>
                </c:pt>
                <c:pt idx="38720">
                  <c:v>7.4856850000000001</c:v>
                </c:pt>
                <c:pt idx="38721">
                  <c:v>7.4832369999999999</c:v>
                </c:pt>
                <c:pt idx="38722">
                  <c:v>7.4883889999999997</c:v>
                </c:pt>
                <c:pt idx="38723">
                  <c:v>7.4898009999999999</c:v>
                </c:pt>
                <c:pt idx="38724">
                  <c:v>7.4845550000000003</c:v>
                </c:pt>
                <c:pt idx="38725">
                  <c:v>7.4851570000000001</c:v>
                </c:pt>
                <c:pt idx="38726">
                  <c:v>7.4896149999999997</c:v>
                </c:pt>
                <c:pt idx="38727">
                  <c:v>7.4887459999999999</c:v>
                </c:pt>
                <c:pt idx="38728">
                  <c:v>7.4866659999999996</c:v>
                </c:pt>
                <c:pt idx="38729">
                  <c:v>7.4862719999999996</c:v>
                </c:pt>
                <c:pt idx="38730">
                  <c:v>7.4892000000000003</c:v>
                </c:pt>
                <c:pt idx="38731">
                  <c:v>7.4923970000000004</c:v>
                </c:pt>
                <c:pt idx="38732">
                  <c:v>7.4904570000000001</c:v>
                </c:pt>
                <c:pt idx="38733">
                  <c:v>7.4884810000000002</c:v>
                </c:pt>
                <c:pt idx="38734">
                  <c:v>7.4889770000000002</c:v>
                </c:pt>
                <c:pt idx="38735">
                  <c:v>7.49078</c:v>
                </c:pt>
                <c:pt idx="38736">
                  <c:v>7.4901479999999996</c:v>
                </c:pt>
                <c:pt idx="38737">
                  <c:v>7.4849670000000001</c:v>
                </c:pt>
                <c:pt idx="38738">
                  <c:v>7.4819000000000004</c:v>
                </c:pt>
                <c:pt idx="38739">
                  <c:v>7.485563</c:v>
                </c:pt>
                <c:pt idx="38740">
                  <c:v>7.4904299999999999</c:v>
                </c:pt>
                <c:pt idx="38741">
                  <c:v>7.489751</c:v>
                </c:pt>
                <c:pt idx="38742">
                  <c:v>7.4918069999999997</c:v>
                </c:pt>
                <c:pt idx="38743">
                  <c:v>7.4956459999999998</c:v>
                </c:pt>
                <c:pt idx="38744">
                  <c:v>7.496308</c:v>
                </c:pt>
                <c:pt idx="38745">
                  <c:v>7.499409</c:v>
                </c:pt>
                <c:pt idx="38746">
                  <c:v>7.499695</c:v>
                </c:pt>
                <c:pt idx="38747">
                  <c:v>7.492775</c:v>
                </c:pt>
                <c:pt idx="38748">
                  <c:v>7.4906470000000001</c:v>
                </c:pt>
                <c:pt idx="38749">
                  <c:v>7.4933569999999996</c:v>
                </c:pt>
                <c:pt idx="38750">
                  <c:v>7.497223</c:v>
                </c:pt>
                <c:pt idx="38751">
                  <c:v>7.4992619999999999</c:v>
                </c:pt>
                <c:pt idx="38752">
                  <c:v>7.4968859999999999</c:v>
                </c:pt>
                <c:pt idx="38753">
                  <c:v>7.4952040000000002</c:v>
                </c:pt>
                <c:pt idx="38754">
                  <c:v>7.4960110000000002</c:v>
                </c:pt>
                <c:pt idx="38755">
                  <c:v>7.4963160000000002</c:v>
                </c:pt>
                <c:pt idx="38756">
                  <c:v>7.4969270000000003</c:v>
                </c:pt>
                <c:pt idx="38757">
                  <c:v>7.4965070000000003</c:v>
                </c:pt>
                <c:pt idx="38758">
                  <c:v>7.4952829999999997</c:v>
                </c:pt>
                <c:pt idx="38759">
                  <c:v>7.4939289999999996</c:v>
                </c:pt>
                <c:pt idx="38760">
                  <c:v>7.4928419999999996</c:v>
                </c:pt>
                <c:pt idx="38761">
                  <c:v>7.4942299999999999</c:v>
                </c:pt>
                <c:pt idx="38762">
                  <c:v>7.4974610000000004</c:v>
                </c:pt>
                <c:pt idx="38763">
                  <c:v>7.4983779999999998</c:v>
                </c:pt>
                <c:pt idx="38764">
                  <c:v>7.4972770000000004</c:v>
                </c:pt>
                <c:pt idx="38765">
                  <c:v>7.4984869999999999</c:v>
                </c:pt>
                <c:pt idx="38766">
                  <c:v>7.5028709999999998</c:v>
                </c:pt>
                <c:pt idx="38767">
                  <c:v>7.5062420000000003</c:v>
                </c:pt>
                <c:pt idx="38768">
                  <c:v>7.503609</c:v>
                </c:pt>
                <c:pt idx="38769">
                  <c:v>7.5006009999999996</c:v>
                </c:pt>
                <c:pt idx="38770">
                  <c:v>7.5003590000000004</c:v>
                </c:pt>
                <c:pt idx="38771">
                  <c:v>7.501233</c:v>
                </c:pt>
                <c:pt idx="38772">
                  <c:v>7.5044649999999997</c:v>
                </c:pt>
                <c:pt idx="38773">
                  <c:v>7.5036440000000004</c:v>
                </c:pt>
                <c:pt idx="38774">
                  <c:v>7.499339</c:v>
                </c:pt>
                <c:pt idx="38775">
                  <c:v>7.5011359999999998</c:v>
                </c:pt>
                <c:pt idx="38776">
                  <c:v>7.501595</c:v>
                </c:pt>
                <c:pt idx="38777">
                  <c:v>7.4978899999999999</c:v>
                </c:pt>
                <c:pt idx="38778">
                  <c:v>7.4981410000000004</c:v>
                </c:pt>
                <c:pt idx="38779">
                  <c:v>7.4987589999999997</c:v>
                </c:pt>
                <c:pt idx="38780">
                  <c:v>7.497287</c:v>
                </c:pt>
                <c:pt idx="38781">
                  <c:v>7.4972479999999999</c:v>
                </c:pt>
                <c:pt idx="38782">
                  <c:v>7.4975420000000002</c:v>
                </c:pt>
                <c:pt idx="38783">
                  <c:v>7.497452</c:v>
                </c:pt>
                <c:pt idx="38784">
                  <c:v>7.4967129999999997</c:v>
                </c:pt>
                <c:pt idx="38785">
                  <c:v>7.4948030000000001</c:v>
                </c:pt>
                <c:pt idx="38786">
                  <c:v>7.4926120000000003</c:v>
                </c:pt>
                <c:pt idx="38787">
                  <c:v>7.4936740000000004</c:v>
                </c:pt>
                <c:pt idx="38788">
                  <c:v>7.49878</c:v>
                </c:pt>
                <c:pt idx="38789">
                  <c:v>7.5026590000000004</c:v>
                </c:pt>
                <c:pt idx="38790">
                  <c:v>7.4988840000000003</c:v>
                </c:pt>
                <c:pt idx="38791">
                  <c:v>7.494624</c:v>
                </c:pt>
                <c:pt idx="38792">
                  <c:v>7.496346</c:v>
                </c:pt>
                <c:pt idx="38793">
                  <c:v>7.4974249999999998</c:v>
                </c:pt>
                <c:pt idx="38794">
                  <c:v>7.4988320000000002</c:v>
                </c:pt>
                <c:pt idx="38795">
                  <c:v>7.5024649999999999</c:v>
                </c:pt>
                <c:pt idx="38796">
                  <c:v>7.5005369999999996</c:v>
                </c:pt>
                <c:pt idx="38797">
                  <c:v>7.4992359999999998</c:v>
                </c:pt>
                <c:pt idx="38798">
                  <c:v>7.5034539999999996</c:v>
                </c:pt>
                <c:pt idx="38799">
                  <c:v>7.5034130000000001</c:v>
                </c:pt>
                <c:pt idx="38800">
                  <c:v>7.5050189999999999</c:v>
                </c:pt>
                <c:pt idx="38801">
                  <c:v>7.5118</c:v>
                </c:pt>
                <c:pt idx="38802">
                  <c:v>7.5099159999999996</c:v>
                </c:pt>
                <c:pt idx="38803">
                  <c:v>7.5032750000000004</c:v>
                </c:pt>
                <c:pt idx="38804">
                  <c:v>7.5076130000000001</c:v>
                </c:pt>
                <c:pt idx="38805">
                  <c:v>7.5084559999999998</c:v>
                </c:pt>
                <c:pt idx="38806">
                  <c:v>7.5027970000000002</c:v>
                </c:pt>
                <c:pt idx="38807">
                  <c:v>7.5027200000000001</c:v>
                </c:pt>
                <c:pt idx="38808">
                  <c:v>7.5043110000000004</c:v>
                </c:pt>
                <c:pt idx="38809">
                  <c:v>7.5059870000000002</c:v>
                </c:pt>
                <c:pt idx="38810">
                  <c:v>7.5101190000000004</c:v>
                </c:pt>
                <c:pt idx="38811">
                  <c:v>7.5121039999999999</c:v>
                </c:pt>
                <c:pt idx="38812">
                  <c:v>7.5073660000000002</c:v>
                </c:pt>
                <c:pt idx="38813">
                  <c:v>7.5043530000000001</c:v>
                </c:pt>
                <c:pt idx="38814">
                  <c:v>7.508095</c:v>
                </c:pt>
                <c:pt idx="38815">
                  <c:v>7.5104069999999998</c:v>
                </c:pt>
                <c:pt idx="38816">
                  <c:v>7.5096959999999999</c:v>
                </c:pt>
                <c:pt idx="38817">
                  <c:v>7.5099499999999999</c:v>
                </c:pt>
                <c:pt idx="38818">
                  <c:v>7.5089170000000003</c:v>
                </c:pt>
                <c:pt idx="38819">
                  <c:v>7.5075479999999999</c:v>
                </c:pt>
                <c:pt idx="38820">
                  <c:v>7.5115499999999997</c:v>
                </c:pt>
                <c:pt idx="38821">
                  <c:v>7.5170219999999999</c:v>
                </c:pt>
                <c:pt idx="38822">
                  <c:v>7.5144780000000004</c:v>
                </c:pt>
                <c:pt idx="38823">
                  <c:v>7.5093579999999998</c:v>
                </c:pt>
                <c:pt idx="38824">
                  <c:v>7.5083710000000004</c:v>
                </c:pt>
                <c:pt idx="38825">
                  <c:v>7.5068429999999999</c:v>
                </c:pt>
                <c:pt idx="38826">
                  <c:v>7.5064840000000004</c:v>
                </c:pt>
                <c:pt idx="38827">
                  <c:v>7.5087419999999998</c:v>
                </c:pt>
                <c:pt idx="38828">
                  <c:v>7.5125710000000003</c:v>
                </c:pt>
                <c:pt idx="38829">
                  <c:v>7.5156900000000002</c:v>
                </c:pt>
                <c:pt idx="38830">
                  <c:v>7.5137070000000001</c:v>
                </c:pt>
                <c:pt idx="38831">
                  <c:v>7.5066139999999999</c:v>
                </c:pt>
                <c:pt idx="38832">
                  <c:v>7.5041890000000002</c:v>
                </c:pt>
                <c:pt idx="38833">
                  <c:v>7.5102690000000001</c:v>
                </c:pt>
                <c:pt idx="38834">
                  <c:v>7.5164869999999997</c:v>
                </c:pt>
                <c:pt idx="38835">
                  <c:v>7.5172999999999996</c:v>
                </c:pt>
                <c:pt idx="38836">
                  <c:v>7.517379</c:v>
                </c:pt>
                <c:pt idx="38837">
                  <c:v>7.519412</c:v>
                </c:pt>
                <c:pt idx="38838">
                  <c:v>7.5180550000000004</c:v>
                </c:pt>
                <c:pt idx="38839">
                  <c:v>7.5169300000000003</c:v>
                </c:pt>
                <c:pt idx="38840">
                  <c:v>7.518891</c:v>
                </c:pt>
                <c:pt idx="38841">
                  <c:v>7.5176790000000002</c:v>
                </c:pt>
                <c:pt idx="38842">
                  <c:v>7.5164499999999999</c:v>
                </c:pt>
                <c:pt idx="38843">
                  <c:v>7.5212380000000003</c:v>
                </c:pt>
                <c:pt idx="38844">
                  <c:v>7.5227649999999997</c:v>
                </c:pt>
                <c:pt idx="38845">
                  <c:v>7.5189839999999997</c:v>
                </c:pt>
                <c:pt idx="38846">
                  <c:v>7.5182520000000004</c:v>
                </c:pt>
                <c:pt idx="38847">
                  <c:v>7.5214879999999997</c:v>
                </c:pt>
                <c:pt idx="38848">
                  <c:v>7.5234199999999998</c:v>
                </c:pt>
                <c:pt idx="38849">
                  <c:v>7.5219620000000003</c:v>
                </c:pt>
                <c:pt idx="38850">
                  <c:v>7.5203540000000002</c:v>
                </c:pt>
                <c:pt idx="38851">
                  <c:v>7.5198510000000001</c:v>
                </c:pt>
                <c:pt idx="38852">
                  <c:v>7.5198470000000004</c:v>
                </c:pt>
                <c:pt idx="38853">
                  <c:v>7.5198429999999998</c:v>
                </c:pt>
                <c:pt idx="38854">
                  <c:v>7.522151</c:v>
                </c:pt>
                <c:pt idx="38855">
                  <c:v>7.522564</c:v>
                </c:pt>
                <c:pt idx="38856">
                  <c:v>7.5184420000000003</c:v>
                </c:pt>
                <c:pt idx="38857">
                  <c:v>7.5197500000000002</c:v>
                </c:pt>
                <c:pt idx="38858">
                  <c:v>7.5239229999999999</c:v>
                </c:pt>
                <c:pt idx="38859">
                  <c:v>7.5252420000000004</c:v>
                </c:pt>
                <c:pt idx="38860">
                  <c:v>7.5258520000000004</c:v>
                </c:pt>
                <c:pt idx="38861">
                  <c:v>7.5242750000000003</c:v>
                </c:pt>
                <c:pt idx="38862">
                  <c:v>7.5247630000000001</c:v>
                </c:pt>
                <c:pt idx="38863">
                  <c:v>7.5227149999999998</c:v>
                </c:pt>
                <c:pt idx="38864">
                  <c:v>7.5185079999999997</c:v>
                </c:pt>
                <c:pt idx="38865">
                  <c:v>7.5187860000000004</c:v>
                </c:pt>
                <c:pt idx="38866">
                  <c:v>7.517963</c:v>
                </c:pt>
                <c:pt idx="38867">
                  <c:v>7.5169699999999997</c:v>
                </c:pt>
                <c:pt idx="38868">
                  <c:v>7.5201580000000003</c:v>
                </c:pt>
                <c:pt idx="38869">
                  <c:v>7.5231209999999997</c:v>
                </c:pt>
                <c:pt idx="38870">
                  <c:v>7.5274380000000001</c:v>
                </c:pt>
                <c:pt idx="38871">
                  <c:v>7.5267419999999996</c:v>
                </c:pt>
                <c:pt idx="38872">
                  <c:v>7.5183160000000004</c:v>
                </c:pt>
                <c:pt idx="38873">
                  <c:v>7.517347</c:v>
                </c:pt>
                <c:pt idx="38874">
                  <c:v>7.5213809999999999</c:v>
                </c:pt>
                <c:pt idx="38875">
                  <c:v>7.5239589999999996</c:v>
                </c:pt>
                <c:pt idx="38876">
                  <c:v>7.5244080000000002</c:v>
                </c:pt>
                <c:pt idx="38877">
                  <c:v>7.5237179999999997</c:v>
                </c:pt>
                <c:pt idx="38878">
                  <c:v>7.5216589999999997</c:v>
                </c:pt>
                <c:pt idx="38879">
                  <c:v>7.5202309999999999</c:v>
                </c:pt>
                <c:pt idx="38880">
                  <c:v>7.5230759999999997</c:v>
                </c:pt>
                <c:pt idx="38881">
                  <c:v>7.5256020000000001</c:v>
                </c:pt>
                <c:pt idx="38882">
                  <c:v>7.5238880000000004</c:v>
                </c:pt>
                <c:pt idx="38883">
                  <c:v>7.5200659999999999</c:v>
                </c:pt>
                <c:pt idx="38884">
                  <c:v>7.5191429999999997</c:v>
                </c:pt>
                <c:pt idx="38885">
                  <c:v>7.5230300000000003</c:v>
                </c:pt>
                <c:pt idx="38886">
                  <c:v>7.5273890000000003</c:v>
                </c:pt>
                <c:pt idx="38887">
                  <c:v>7.529909</c:v>
                </c:pt>
                <c:pt idx="38888">
                  <c:v>7.531148</c:v>
                </c:pt>
                <c:pt idx="38889">
                  <c:v>7.5307250000000003</c:v>
                </c:pt>
                <c:pt idx="38890">
                  <c:v>7.5270840000000003</c:v>
                </c:pt>
                <c:pt idx="38891">
                  <c:v>7.5280430000000003</c:v>
                </c:pt>
                <c:pt idx="38892">
                  <c:v>7.532152</c:v>
                </c:pt>
                <c:pt idx="38893">
                  <c:v>7.5303069999999996</c:v>
                </c:pt>
                <c:pt idx="38894">
                  <c:v>7.5256290000000003</c:v>
                </c:pt>
                <c:pt idx="38895">
                  <c:v>7.5263419999999996</c:v>
                </c:pt>
                <c:pt idx="38896">
                  <c:v>7.5314810000000003</c:v>
                </c:pt>
                <c:pt idx="38897">
                  <c:v>7.5333680000000003</c:v>
                </c:pt>
                <c:pt idx="38898">
                  <c:v>7.5332939999999997</c:v>
                </c:pt>
                <c:pt idx="38899">
                  <c:v>7.5341149999999999</c:v>
                </c:pt>
                <c:pt idx="38900">
                  <c:v>7.5308700000000002</c:v>
                </c:pt>
                <c:pt idx="38901">
                  <c:v>7.5272129999999997</c:v>
                </c:pt>
                <c:pt idx="38902">
                  <c:v>7.5271210000000002</c:v>
                </c:pt>
                <c:pt idx="38903">
                  <c:v>7.5303250000000004</c:v>
                </c:pt>
                <c:pt idx="38904">
                  <c:v>7.53538</c:v>
                </c:pt>
                <c:pt idx="38905">
                  <c:v>7.5338729999999998</c:v>
                </c:pt>
                <c:pt idx="38906">
                  <c:v>7.5264990000000003</c:v>
                </c:pt>
                <c:pt idx="38907">
                  <c:v>7.5274070000000002</c:v>
                </c:pt>
                <c:pt idx="38908">
                  <c:v>7.5292529999999998</c:v>
                </c:pt>
                <c:pt idx="38909">
                  <c:v>7.5270619999999999</c:v>
                </c:pt>
                <c:pt idx="38910">
                  <c:v>7.5304760000000002</c:v>
                </c:pt>
                <c:pt idx="38911">
                  <c:v>7.5335939999999999</c:v>
                </c:pt>
                <c:pt idx="38912">
                  <c:v>7.5340040000000004</c:v>
                </c:pt>
                <c:pt idx="38913">
                  <c:v>7.5359439999999998</c:v>
                </c:pt>
                <c:pt idx="38914">
                  <c:v>7.533442</c:v>
                </c:pt>
                <c:pt idx="38915">
                  <c:v>7.5297450000000001</c:v>
                </c:pt>
                <c:pt idx="38916">
                  <c:v>7.5342789999999997</c:v>
                </c:pt>
                <c:pt idx="38917">
                  <c:v>7.5371870000000003</c:v>
                </c:pt>
                <c:pt idx="38918">
                  <c:v>7.5345310000000003</c:v>
                </c:pt>
                <c:pt idx="38919">
                  <c:v>7.5370100000000004</c:v>
                </c:pt>
                <c:pt idx="38920">
                  <c:v>7.5404299999999997</c:v>
                </c:pt>
                <c:pt idx="38921">
                  <c:v>7.5399089999999998</c:v>
                </c:pt>
                <c:pt idx="38922">
                  <c:v>7.5352329999999998</c:v>
                </c:pt>
                <c:pt idx="38923">
                  <c:v>7.5297210000000003</c:v>
                </c:pt>
                <c:pt idx="38924">
                  <c:v>7.5304450000000003</c:v>
                </c:pt>
                <c:pt idx="38925">
                  <c:v>7.5336590000000001</c:v>
                </c:pt>
                <c:pt idx="38926">
                  <c:v>7.5336530000000002</c:v>
                </c:pt>
                <c:pt idx="38927">
                  <c:v>7.5365890000000002</c:v>
                </c:pt>
                <c:pt idx="38928">
                  <c:v>7.5369679999999999</c:v>
                </c:pt>
                <c:pt idx="38929">
                  <c:v>7.5311760000000003</c:v>
                </c:pt>
                <c:pt idx="38930">
                  <c:v>7.5313939999999997</c:v>
                </c:pt>
                <c:pt idx="38931">
                  <c:v>7.5344800000000003</c:v>
                </c:pt>
                <c:pt idx="38932">
                  <c:v>7.5317689999999997</c:v>
                </c:pt>
                <c:pt idx="38933">
                  <c:v>7.5328780000000002</c:v>
                </c:pt>
                <c:pt idx="38934">
                  <c:v>7.5355619999999996</c:v>
                </c:pt>
                <c:pt idx="38935">
                  <c:v>7.5340280000000002</c:v>
                </c:pt>
                <c:pt idx="38936">
                  <c:v>7.5324809999999998</c:v>
                </c:pt>
                <c:pt idx="38937">
                  <c:v>7.5340030000000002</c:v>
                </c:pt>
                <c:pt idx="38938">
                  <c:v>7.5348660000000001</c:v>
                </c:pt>
                <c:pt idx="38939">
                  <c:v>7.5335900000000002</c:v>
                </c:pt>
                <c:pt idx="38940">
                  <c:v>7.5374860000000004</c:v>
                </c:pt>
                <c:pt idx="38941">
                  <c:v>7.5428280000000001</c:v>
                </c:pt>
                <c:pt idx="38942">
                  <c:v>7.5415109999999999</c:v>
                </c:pt>
                <c:pt idx="38943">
                  <c:v>7.5417059999999996</c:v>
                </c:pt>
                <c:pt idx="38944">
                  <c:v>7.544028</c:v>
                </c:pt>
                <c:pt idx="38945">
                  <c:v>7.5442980000000004</c:v>
                </c:pt>
                <c:pt idx="38946">
                  <c:v>7.5464779999999996</c:v>
                </c:pt>
                <c:pt idx="38947">
                  <c:v>7.5483330000000004</c:v>
                </c:pt>
                <c:pt idx="38948">
                  <c:v>7.5434539999999997</c:v>
                </c:pt>
                <c:pt idx="38949">
                  <c:v>7.5400660000000004</c:v>
                </c:pt>
                <c:pt idx="38950">
                  <c:v>7.5418459999999996</c:v>
                </c:pt>
                <c:pt idx="38951">
                  <c:v>7.5411299999999999</c:v>
                </c:pt>
                <c:pt idx="38952">
                  <c:v>7.5404819999999999</c:v>
                </c:pt>
                <c:pt idx="38953">
                  <c:v>7.5415840000000003</c:v>
                </c:pt>
                <c:pt idx="38954">
                  <c:v>7.5418390000000004</c:v>
                </c:pt>
                <c:pt idx="38955">
                  <c:v>7.5415349999999997</c:v>
                </c:pt>
                <c:pt idx="38956">
                  <c:v>7.5414669999999999</c:v>
                </c:pt>
                <c:pt idx="38957">
                  <c:v>7.5447620000000004</c:v>
                </c:pt>
                <c:pt idx="38958">
                  <c:v>7.5466629999999997</c:v>
                </c:pt>
                <c:pt idx="38959">
                  <c:v>7.5448529999999998</c:v>
                </c:pt>
                <c:pt idx="38960">
                  <c:v>7.545172</c:v>
                </c:pt>
                <c:pt idx="38961">
                  <c:v>7.5444810000000002</c:v>
                </c:pt>
                <c:pt idx="38962">
                  <c:v>7.5440969999999998</c:v>
                </c:pt>
                <c:pt idx="38963">
                  <c:v>7.5484559999999998</c:v>
                </c:pt>
                <c:pt idx="38964">
                  <c:v>7.547542</c:v>
                </c:pt>
                <c:pt idx="38965">
                  <c:v>7.5424959999999999</c:v>
                </c:pt>
                <c:pt idx="38966">
                  <c:v>7.5445359999999999</c:v>
                </c:pt>
                <c:pt idx="38967">
                  <c:v>7.5486899999999997</c:v>
                </c:pt>
                <c:pt idx="38968">
                  <c:v>7.5467300000000002</c:v>
                </c:pt>
                <c:pt idx="38969">
                  <c:v>7.5458720000000001</c:v>
                </c:pt>
                <c:pt idx="38970">
                  <c:v>7.5492689999999998</c:v>
                </c:pt>
                <c:pt idx="38971">
                  <c:v>7.5497889999999996</c:v>
                </c:pt>
                <c:pt idx="38972">
                  <c:v>7.5457919999999996</c:v>
                </c:pt>
                <c:pt idx="38973">
                  <c:v>7.5446309999999999</c:v>
                </c:pt>
                <c:pt idx="38974">
                  <c:v>7.5451769999999998</c:v>
                </c:pt>
                <c:pt idx="38975">
                  <c:v>7.5467089999999999</c:v>
                </c:pt>
                <c:pt idx="38976">
                  <c:v>7.5493379999999997</c:v>
                </c:pt>
                <c:pt idx="38977">
                  <c:v>7.550046</c:v>
                </c:pt>
                <c:pt idx="38978">
                  <c:v>7.551126</c:v>
                </c:pt>
                <c:pt idx="38979">
                  <c:v>7.5530749999999998</c:v>
                </c:pt>
                <c:pt idx="38980">
                  <c:v>7.5491849999999996</c:v>
                </c:pt>
                <c:pt idx="38981">
                  <c:v>7.5480229999999997</c:v>
                </c:pt>
                <c:pt idx="38982">
                  <c:v>7.5524909999999998</c:v>
                </c:pt>
                <c:pt idx="38983">
                  <c:v>7.5513190000000003</c:v>
                </c:pt>
                <c:pt idx="38984">
                  <c:v>7.5484090000000004</c:v>
                </c:pt>
                <c:pt idx="38985">
                  <c:v>7.5490110000000001</c:v>
                </c:pt>
                <c:pt idx="38986">
                  <c:v>7.548184</c:v>
                </c:pt>
                <c:pt idx="38987">
                  <c:v>7.5470959999999998</c:v>
                </c:pt>
                <c:pt idx="38988">
                  <c:v>7.5490029999999999</c:v>
                </c:pt>
                <c:pt idx="38989">
                  <c:v>7.5488989999999996</c:v>
                </c:pt>
                <c:pt idx="38990">
                  <c:v>7.5482230000000001</c:v>
                </c:pt>
                <c:pt idx="38991">
                  <c:v>7.5507289999999996</c:v>
                </c:pt>
                <c:pt idx="38992">
                  <c:v>7.5504889999999998</c:v>
                </c:pt>
                <c:pt idx="38993">
                  <c:v>7.5474269999999999</c:v>
                </c:pt>
                <c:pt idx="38994">
                  <c:v>7.545242</c:v>
                </c:pt>
                <c:pt idx="38995">
                  <c:v>7.5446520000000001</c:v>
                </c:pt>
                <c:pt idx="38996">
                  <c:v>7.5488900000000001</c:v>
                </c:pt>
                <c:pt idx="38997">
                  <c:v>7.5537039999999998</c:v>
                </c:pt>
                <c:pt idx="38998">
                  <c:v>7.5518349999999996</c:v>
                </c:pt>
                <c:pt idx="38999">
                  <c:v>7.5502909999999996</c:v>
                </c:pt>
                <c:pt idx="39000">
                  <c:v>7.5533020000000004</c:v>
                </c:pt>
                <c:pt idx="39001">
                  <c:v>7.5513529999999998</c:v>
                </c:pt>
                <c:pt idx="39002">
                  <c:v>7.5479900000000004</c:v>
                </c:pt>
                <c:pt idx="39003">
                  <c:v>7.5508009999999999</c:v>
                </c:pt>
                <c:pt idx="39004">
                  <c:v>7.5539589999999999</c:v>
                </c:pt>
                <c:pt idx="39005">
                  <c:v>7.5571010000000003</c:v>
                </c:pt>
                <c:pt idx="39006">
                  <c:v>7.559431</c:v>
                </c:pt>
                <c:pt idx="39007">
                  <c:v>7.5576090000000002</c:v>
                </c:pt>
                <c:pt idx="39008">
                  <c:v>7.5563289999999999</c:v>
                </c:pt>
                <c:pt idx="39009">
                  <c:v>7.5568309999999999</c:v>
                </c:pt>
                <c:pt idx="39010">
                  <c:v>7.555193</c:v>
                </c:pt>
                <c:pt idx="39011">
                  <c:v>7.5543940000000003</c:v>
                </c:pt>
                <c:pt idx="39012">
                  <c:v>7.5557290000000004</c:v>
                </c:pt>
                <c:pt idx="39013">
                  <c:v>7.5545479999999996</c:v>
                </c:pt>
                <c:pt idx="39014">
                  <c:v>7.5545159999999996</c:v>
                </c:pt>
                <c:pt idx="39015">
                  <c:v>7.5573959999999998</c:v>
                </c:pt>
                <c:pt idx="39016">
                  <c:v>7.5557220000000003</c:v>
                </c:pt>
                <c:pt idx="39017">
                  <c:v>7.555663</c:v>
                </c:pt>
                <c:pt idx="39018">
                  <c:v>7.559266</c:v>
                </c:pt>
                <c:pt idx="39019">
                  <c:v>7.5595030000000003</c:v>
                </c:pt>
                <c:pt idx="39020">
                  <c:v>7.5597969999999997</c:v>
                </c:pt>
                <c:pt idx="39021">
                  <c:v>7.5615969999999999</c:v>
                </c:pt>
                <c:pt idx="39022">
                  <c:v>7.559418</c:v>
                </c:pt>
                <c:pt idx="39023">
                  <c:v>7.5548659999999996</c:v>
                </c:pt>
                <c:pt idx="39024">
                  <c:v>7.5545309999999999</c:v>
                </c:pt>
                <c:pt idx="39025">
                  <c:v>7.5581579999999997</c:v>
                </c:pt>
                <c:pt idx="39026">
                  <c:v>7.5595670000000004</c:v>
                </c:pt>
                <c:pt idx="39027">
                  <c:v>7.5570050000000002</c:v>
                </c:pt>
                <c:pt idx="39028">
                  <c:v>7.5560989999999997</c:v>
                </c:pt>
                <c:pt idx="39029">
                  <c:v>7.557474</c:v>
                </c:pt>
                <c:pt idx="39030">
                  <c:v>7.5603150000000001</c:v>
                </c:pt>
                <c:pt idx="39031">
                  <c:v>7.5660889999999998</c:v>
                </c:pt>
                <c:pt idx="39032">
                  <c:v>7.5677000000000003</c:v>
                </c:pt>
                <c:pt idx="39033">
                  <c:v>7.5612709999999996</c:v>
                </c:pt>
                <c:pt idx="39034">
                  <c:v>7.5594099999999997</c:v>
                </c:pt>
                <c:pt idx="39035">
                  <c:v>7.5629910000000002</c:v>
                </c:pt>
                <c:pt idx="39036">
                  <c:v>7.5622720000000001</c:v>
                </c:pt>
                <c:pt idx="39037">
                  <c:v>7.5633229999999996</c:v>
                </c:pt>
                <c:pt idx="39038">
                  <c:v>7.5656189999999999</c:v>
                </c:pt>
                <c:pt idx="39039">
                  <c:v>7.5612630000000003</c:v>
                </c:pt>
                <c:pt idx="39040">
                  <c:v>7.5577969999999999</c:v>
                </c:pt>
                <c:pt idx="39041">
                  <c:v>7.5604420000000001</c:v>
                </c:pt>
                <c:pt idx="39042">
                  <c:v>7.5607290000000003</c:v>
                </c:pt>
                <c:pt idx="39043">
                  <c:v>7.5588480000000002</c:v>
                </c:pt>
                <c:pt idx="39044">
                  <c:v>7.5605219999999997</c:v>
                </c:pt>
                <c:pt idx="39045">
                  <c:v>7.5636489999999998</c:v>
                </c:pt>
                <c:pt idx="39046">
                  <c:v>7.560962</c:v>
                </c:pt>
                <c:pt idx="39047">
                  <c:v>7.5588740000000003</c:v>
                </c:pt>
                <c:pt idx="39048">
                  <c:v>7.5584629999999997</c:v>
                </c:pt>
                <c:pt idx="39049">
                  <c:v>7.5559570000000003</c:v>
                </c:pt>
                <c:pt idx="39050">
                  <c:v>7.5573980000000001</c:v>
                </c:pt>
                <c:pt idx="39051">
                  <c:v>7.5606489999999997</c:v>
                </c:pt>
                <c:pt idx="39052">
                  <c:v>7.5591920000000004</c:v>
                </c:pt>
                <c:pt idx="39053">
                  <c:v>7.5598359999999998</c:v>
                </c:pt>
                <c:pt idx="39054">
                  <c:v>7.5603300000000004</c:v>
                </c:pt>
                <c:pt idx="39055">
                  <c:v>7.5582719999999997</c:v>
                </c:pt>
                <c:pt idx="39056">
                  <c:v>7.5595460000000001</c:v>
                </c:pt>
                <c:pt idx="39057">
                  <c:v>7.5619050000000003</c:v>
                </c:pt>
                <c:pt idx="39058">
                  <c:v>7.562233</c:v>
                </c:pt>
                <c:pt idx="39059">
                  <c:v>7.5608870000000001</c:v>
                </c:pt>
                <c:pt idx="39060">
                  <c:v>7.5623180000000003</c:v>
                </c:pt>
                <c:pt idx="39061">
                  <c:v>7.5673199999999996</c:v>
                </c:pt>
                <c:pt idx="39062">
                  <c:v>7.5705520000000002</c:v>
                </c:pt>
                <c:pt idx="39063">
                  <c:v>7.56881</c:v>
                </c:pt>
                <c:pt idx="39064">
                  <c:v>7.5655260000000002</c:v>
                </c:pt>
                <c:pt idx="39065">
                  <c:v>7.5667489999999997</c:v>
                </c:pt>
                <c:pt idx="39066">
                  <c:v>7.5681609999999999</c:v>
                </c:pt>
                <c:pt idx="39067">
                  <c:v>7.5685440000000002</c:v>
                </c:pt>
                <c:pt idx="39068">
                  <c:v>7.5673890000000004</c:v>
                </c:pt>
                <c:pt idx="39069">
                  <c:v>7.564101</c:v>
                </c:pt>
                <c:pt idx="39070">
                  <c:v>7.5635180000000002</c:v>
                </c:pt>
                <c:pt idx="39071">
                  <c:v>7.5658209999999997</c:v>
                </c:pt>
                <c:pt idx="39072">
                  <c:v>7.5661589999999999</c:v>
                </c:pt>
                <c:pt idx="39073">
                  <c:v>7.5646599999999999</c:v>
                </c:pt>
                <c:pt idx="39074">
                  <c:v>7.5671489999999997</c:v>
                </c:pt>
                <c:pt idx="39075">
                  <c:v>7.5695360000000003</c:v>
                </c:pt>
                <c:pt idx="39076">
                  <c:v>7.5681719999999997</c:v>
                </c:pt>
                <c:pt idx="39077">
                  <c:v>7.568041</c:v>
                </c:pt>
                <c:pt idx="39078">
                  <c:v>7.5657110000000003</c:v>
                </c:pt>
                <c:pt idx="39079">
                  <c:v>7.562354</c:v>
                </c:pt>
                <c:pt idx="39080">
                  <c:v>7.5631069999999996</c:v>
                </c:pt>
                <c:pt idx="39081">
                  <c:v>7.5659729999999996</c:v>
                </c:pt>
                <c:pt idx="39082">
                  <c:v>7.5696760000000003</c:v>
                </c:pt>
                <c:pt idx="39083">
                  <c:v>7.5686410000000004</c:v>
                </c:pt>
                <c:pt idx="39084">
                  <c:v>7.5656369999999997</c:v>
                </c:pt>
                <c:pt idx="39085">
                  <c:v>7.5698780000000001</c:v>
                </c:pt>
                <c:pt idx="39086">
                  <c:v>7.5718639999999997</c:v>
                </c:pt>
                <c:pt idx="39087">
                  <c:v>7.5690059999999999</c:v>
                </c:pt>
                <c:pt idx="39088">
                  <c:v>7.5668620000000004</c:v>
                </c:pt>
                <c:pt idx="39089">
                  <c:v>7.5713670000000004</c:v>
                </c:pt>
                <c:pt idx="39090">
                  <c:v>7.5774559999999997</c:v>
                </c:pt>
                <c:pt idx="39091">
                  <c:v>7.5769419999999998</c:v>
                </c:pt>
                <c:pt idx="39092">
                  <c:v>7.5731760000000001</c:v>
                </c:pt>
                <c:pt idx="39093">
                  <c:v>7.5700430000000001</c:v>
                </c:pt>
                <c:pt idx="39094">
                  <c:v>7.5709920000000004</c:v>
                </c:pt>
                <c:pt idx="39095">
                  <c:v>7.5757859999999999</c:v>
                </c:pt>
                <c:pt idx="39096">
                  <c:v>7.5761669999999999</c:v>
                </c:pt>
                <c:pt idx="39097">
                  <c:v>7.5722849999999999</c:v>
                </c:pt>
                <c:pt idx="39098">
                  <c:v>7.5713239999999997</c:v>
                </c:pt>
                <c:pt idx="39099">
                  <c:v>7.5724980000000004</c:v>
                </c:pt>
                <c:pt idx="39100">
                  <c:v>7.5738250000000003</c:v>
                </c:pt>
                <c:pt idx="39101">
                  <c:v>7.5747359999999997</c:v>
                </c:pt>
                <c:pt idx="39102">
                  <c:v>7.5728730000000004</c:v>
                </c:pt>
                <c:pt idx="39103">
                  <c:v>7.5722079999999998</c:v>
                </c:pt>
                <c:pt idx="39104">
                  <c:v>7.5722620000000003</c:v>
                </c:pt>
                <c:pt idx="39105">
                  <c:v>7.5711779999999997</c:v>
                </c:pt>
                <c:pt idx="39106">
                  <c:v>7.5735080000000004</c:v>
                </c:pt>
                <c:pt idx="39107">
                  <c:v>7.5781850000000004</c:v>
                </c:pt>
                <c:pt idx="39108">
                  <c:v>7.5790119999999996</c:v>
                </c:pt>
                <c:pt idx="39109">
                  <c:v>7.579809</c:v>
                </c:pt>
                <c:pt idx="39110">
                  <c:v>7.583278</c:v>
                </c:pt>
                <c:pt idx="39111">
                  <c:v>7.5808039999999997</c:v>
                </c:pt>
                <c:pt idx="39112">
                  <c:v>7.5765770000000003</c:v>
                </c:pt>
                <c:pt idx="39113">
                  <c:v>7.5803570000000002</c:v>
                </c:pt>
                <c:pt idx="39114">
                  <c:v>7.5825719999999999</c:v>
                </c:pt>
                <c:pt idx="39115">
                  <c:v>7.5804049999999998</c:v>
                </c:pt>
                <c:pt idx="39116">
                  <c:v>7.5807950000000002</c:v>
                </c:pt>
                <c:pt idx="39117">
                  <c:v>7.5809569999999997</c:v>
                </c:pt>
                <c:pt idx="39118">
                  <c:v>7.5826419999999999</c:v>
                </c:pt>
                <c:pt idx="39119">
                  <c:v>7.5862720000000001</c:v>
                </c:pt>
                <c:pt idx="39120">
                  <c:v>7.583742</c:v>
                </c:pt>
                <c:pt idx="39121">
                  <c:v>7.5774499999999998</c:v>
                </c:pt>
                <c:pt idx="39122">
                  <c:v>7.576994</c:v>
                </c:pt>
                <c:pt idx="39123">
                  <c:v>7.5830169999999999</c:v>
                </c:pt>
                <c:pt idx="39124">
                  <c:v>7.5843379999999998</c:v>
                </c:pt>
                <c:pt idx="39125">
                  <c:v>7.5817040000000002</c:v>
                </c:pt>
                <c:pt idx="39126">
                  <c:v>7.5826789999999997</c:v>
                </c:pt>
                <c:pt idx="39127">
                  <c:v>7.5827479999999996</c:v>
                </c:pt>
                <c:pt idx="39128">
                  <c:v>7.5813129999999997</c:v>
                </c:pt>
                <c:pt idx="39129">
                  <c:v>7.5830169999999999</c:v>
                </c:pt>
                <c:pt idx="39130">
                  <c:v>7.5859249999999996</c:v>
                </c:pt>
                <c:pt idx="39131">
                  <c:v>7.5853159999999997</c:v>
                </c:pt>
                <c:pt idx="39132">
                  <c:v>7.5818469999999998</c:v>
                </c:pt>
                <c:pt idx="39133">
                  <c:v>7.5799029999999998</c:v>
                </c:pt>
                <c:pt idx="39134">
                  <c:v>7.580838</c:v>
                </c:pt>
                <c:pt idx="39135">
                  <c:v>7.5850989999999996</c:v>
                </c:pt>
                <c:pt idx="39136">
                  <c:v>7.5888140000000002</c:v>
                </c:pt>
                <c:pt idx="39137">
                  <c:v>7.5889230000000003</c:v>
                </c:pt>
                <c:pt idx="39138">
                  <c:v>7.5899890000000001</c:v>
                </c:pt>
                <c:pt idx="39139">
                  <c:v>7.5926609999999997</c:v>
                </c:pt>
                <c:pt idx="39140">
                  <c:v>7.5926</c:v>
                </c:pt>
                <c:pt idx="39141">
                  <c:v>7.5909950000000004</c:v>
                </c:pt>
                <c:pt idx="39142">
                  <c:v>7.5895489999999999</c:v>
                </c:pt>
                <c:pt idx="39143">
                  <c:v>7.5887479999999998</c:v>
                </c:pt>
                <c:pt idx="39144">
                  <c:v>7.5880789999999996</c:v>
                </c:pt>
                <c:pt idx="39145">
                  <c:v>7.587262</c:v>
                </c:pt>
                <c:pt idx="39146">
                  <c:v>7.5868209999999996</c:v>
                </c:pt>
                <c:pt idx="39147">
                  <c:v>7.5870420000000003</c:v>
                </c:pt>
                <c:pt idx="39148">
                  <c:v>7.5878459999999999</c:v>
                </c:pt>
                <c:pt idx="39149">
                  <c:v>7.5904480000000003</c:v>
                </c:pt>
                <c:pt idx="39150">
                  <c:v>7.592479</c:v>
                </c:pt>
                <c:pt idx="39151">
                  <c:v>7.5913029999999999</c:v>
                </c:pt>
                <c:pt idx="39152">
                  <c:v>7.5902399999999997</c:v>
                </c:pt>
                <c:pt idx="39153">
                  <c:v>7.5882829999999997</c:v>
                </c:pt>
                <c:pt idx="39154">
                  <c:v>7.5838559999999999</c:v>
                </c:pt>
                <c:pt idx="39155">
                  <c:v>7.585496</c:v>
                </c:pt>
                <c:pt idx="39156">
                  <c:v>7.5894779999999997</c:v>
                </c:pt>
                <c:pt idx="39157">
                  <c:v>7.5907499999999999</c:v>
                </c:pt>
                <c:pt idx="39158">
                  <c:v>7.5888159999999996</c:v>
                </c:pt>
                <c:pt idx="39159">
                  <c:v>7.5861479999999997</c:v>
                </c:pt>
                <c:pt idx="39160">
                  <c:v>7.5867599999999999</c:v>
                </c:pt>
                <c:pt idx="39161">
                  <c:v>7.5887989999999999</c:v>
                </c:pt>
                <c:pt idx="39162">
                  <c:v>7.5886740000000001</c:v>
                </c:pt>
                <c:pt idx="39163">
                  <c:v>7.5883349999999998</c:v>
                </c:pt>
                <c:pt idx="39164">
                  <c:v>7.5902839999999996</c:v>
                </c:pt>
                <c:pt idx="39165">
                  <c:v>7.5888020000000003</c:v>
                </c:pt>
                <c:pt idx="39166">
                  <c:v>7.5834099999999998</c:v>
                </c:pt>
                <c:pt idx="39167">
                  <c:v>7.5859949999999996</c:v>
                </c:pt>
                <c:pt idx="39168">
                  <c:v>7.591475</c:v>
                </c:pt>
                <c:pt idx="39169">
                  <c:v>7.5903640000000001</c:v>
                </c:pt>
                <c:pt idx="39170">
                  <c:v>7.5897639999999997</c:v>
                </c:pt>
                <c:pt idx="39171">
                  <c:v>7.5938169999999996</c:v>
                </c:pt>
                <c:pt idx="39172">
                  <c:v>7.5956359999999998</c:v>
                </c:pt>
                <c:pt idx="39173">
                  <c:v>7.5942749999999997</c:v>
                </c:pt>
                <c:pt idx="39174">
                  <c:v>7.595021</c:v>
                </c:pt>
                <c:pt idx="39175">
                  <c:v>7.5940960000000004</c:v>
                </c:pt>
                <c:pt idx="39176">
                  <c:v>7.5927540000000002</c:v>
                </c:pt>
                <c:pt idx="39177">
                  <c:v>7.5937989999999997</c:v>
                </c:pt>
                <c:pt idx="39178">
                  <c:v>7.5926580000000001</c:v>
                </c:pt>
                <c:pt idx="39179">
                  <c:v>7.5925779999999996</c:v>
                </c:pt>
                <c:pt idx="39180">
                  <c:v>7.5923259999999999</c:v>
                </c:pt>
                <c:pt idx="39181">
                  <c:v>7.5917719999999997</c:v>
                </c:pt>
                <c:pt idx="39182">
                  <c:v>7.5961340000000002</c:v>
                </c:pt>
                <c:pt idx="39183">
                  <c:v>7.598973</c:v>
                </c:pt>
                <c:pt idx="39184">
                  <c:v>7.5956279999999996</c:v>
                </c:pt>
                <c:pt idx="39185">
                  <c:v>7.5947990000000001</c:v>
                </c:pt>
                <c:pt idx="39186">
                  <c:v>7.5956609999999998</c:v>
                </c:pt>
                <c:pt idx="39187">
                  <c:v>7.5946559999999996</c:v>
                </c:pt>
                <c:pt idx="39188">
                  <c:v>7.5934759999999999</c:v>
                </c:pt>
                <c:pt idx="39189">
                  <c:v>7.594767</c:v>
                </c:pt>
                <c:pt idx="39190">
                  <c:v>7.5955729999999999</c:v>
                </c:pt>
                <c:pt idx="39191">
                  <c:v>7.5939180000000004</c:v>
                </c:pt>
                <c:pt idx="39192">
                  <c:v>7.5951919999999999</c:v>
                </c:pt>
                <c:pt idx="39193">
                  <c:v>7.5976869999999996</c:v>
                </c:pt>
                <c:pt idx="39194">
                  <c:v>7.5959580000000004</c:v>
                </c:pt>
                <c:pt idx="39195">
                  <c:v>7.5961619999999996</c:v>
                </c:pt>
                <c:pt idx="39196">
                  <c:v>7.5976489999999997</c:v>
                </c:pt>
                <c:pt idx="39197">
                  <c:v>7.5993310000000003</c:v>
                </c:pt>
                <c:pt idx="39198">
                  <c:v>7.6006780000000003</c:v>
                </c:pt>
                <c:pt idx="39199">
                  <c:v>7.599329</c:v>
                </c:pt>
                <c:pt idx="39200">
                  <c:v>7.6014569999999999</c:v>
                </c:pt>
                <c:pt idx="39201">
                  <c:v>7.6080769999999998</c:v>
                </c:pt>
                <c:pt idx="39202">
                  <c:v>7.6084139999999998</c:v>
                </c:pt>
                <c:pt idx="39203">
                  <c:v>7.6021850000000004</c:v>
                </c:pt>
                <c:pt idx="39204">
                  <c:v>7.6019500000000004</c:v>
                </c:pt>
                <c:pt idx="39205">
                  <c:v>7.608568</c:v>
                </c:pt>
                <c:pt idx="39206">
                  <c:v>7.6097130000000002</c:v>
                </c:pt>
                <c:pt idx="39207">
                  <c:v>7.6068939999999996</c:v>
                </c:pt>
                <c:pt idx="39208">
                  <c:v>7.6057889999999997</c:v>
                </c:pt>
                <c:pt idx="39209">
                  <c:v>7.6044330000000002</c:v>
                </c:pt>
                <c:pt idx="39210">
                  <c:v>7.6044840000000002</c:v>
                </c:pt>
                <c:pt idx="39211">
                  <c:v>7.6062799999999999</c:v>
                </c:pt>
                <c:pt idx="39212">
                  <c:v>7.6050829999999996</c:v>
                </c:pt>
                <c:pt idx="39213">
                  <c:v>7.6032590000000004</c:v>
                </c:pt>
                <c:pt idx="39214">
                  <c:v>7.6021479999999997</c:v>
                </c:pt>
                <c:pt idx="39215">
                  <c:v>7.603345</c:v>
                </c:pt>
                <c:pt idx="39216">
                  <c:v>7.6071020000000003</c:v>
                </c:pt>
                <c:pt idx="39217">
                  <c:v>7.6101650000000003</c:v>
                </c:pt>
                <c:pt idx="39218">
                  <c:v>7.609248</c:v>
                </c:pt>
                <c:pt idx="39219">
                  <c:v>7.6054190000000004</c:v>
                </c:pt>
                <c:pt idx="39220">
                  <c:v>7.6060720000000002</c:v>
                </c:pt>
                <c:pt idx="39221">
                  <c:v>7.6088880000000003</c:v>
                </c:pt>
                <c:pt idx="39222">
                  <c:v>7.6037980000000003</c:v>
                </c:pt>
                <c:pt idx="39223">
                  <c:v>7.6037699999999999</c:v>
                </c:pt>
                <c:pt idx="39224">
                  <c:v>7.6072249999999997</c:v>
                </c:pt>
                <c:pt idx="39225">
                  <c:v>7.6010770000000001</c:v>
                </c:pt>
                <c:pt idx="39226">
                  <c:v>7.6013140000000003</c:v>
                </c:pt>
                <c:pt idx="39227">
                  <c:v>7.6065659999999999</c:v>
                </c:pt>
                <c:pt idx="39228">
                  <c:v>7.6034280000000001</c:v>
                </c:pt>
                <c:pt idx="39229">
                  <c:v>7.6025359999999997</c:v>
                </c:pt>
                <c:pt idx="39230">
                  <c:v>7.6029619999999998</c:v>
                </c:pt>
                <c:pt idx="39231">
                  <c:v>7.6039909999999997</c:v>
                </c:pt>
                <c:pt idx="39232">
                  <c:v>7.6079759999999998</c:v>
                </c:pt>
                <c:pt idx="39233">
                  <c:v>7.6071980000000003</c:v>
                </c:pt>
                <c:pt idx="39234">
                  <c:v>7.6040830000000001</c:v>
                </c:pt>
                <c:pt idx="39235">
                  <c:v>7.6028589999999996</c:v>
                </c:pt>
                <c:pt idx="39236">
                  <c:v>7.6047710000000004</c:v>
                </c:pt>
                <c:pt idx="39237">
                  <c:v>7.6078789999999996</c:v>
                </c:pt>
                <c:pt idx="39238">
                  <c:v>7.6050000000000004</c:v>
                </c:pt>
                <c:pt idx="39239">
                  <c:v>7.6042750000000003</c:v>
                </c:pt>
                <c:pt idx="39240">
                  <c:v>7.6088810000000002</c:v>
                </c:pt>
                <c:pt idx="39241">
                  <c:v>7.6089169999999999</c:v>
                </c:pt>
                <c:pt idx="39242">
                  <c:v>7.6037210000000002</c:v>
                </c:pt>
                <c:pt idx="39243">
                  <c:v>7.6058570000000003</c:v>
                </c:pt>
                <c:pt idx="39244">
                  <c:v>7.6107670000000001</c:v>
                </c:pt>
                <c:pt idx="39245">
                  <c:v>7.6064360000000004</c:v>
                </c:pt>
                <c:pt idx="39246">
                  <c:v>7.6049990000000003</c:v>
                </c:pt>
                <c:pt idx="39247">
                  <c:v>7.6112169999999999</c:v>
                </c:pt>
                <c:pt idx="39248">
                  <c:v>7.6112229999999998</c:v>
                </c:pt>
                <c:pt idx="39249">
                  <c:v>7.6110550000000003</c:v>
                </c:pt>
                <c:pt idx="39250">
                  <c:v>7.6135719999999996</c:v>
                </c:pt>
                <c:pt idx="39251">
                  <c:v>7.6126659999999999</c:v>
                </c:pt>
                <c:pt idx="39252">
                  <c:v>7.6116950000000001</c:v>
                </c:pt>
                <c:pt idx="39253">
                  <c:v>7.6134149999999998</c:v>
                </c:pt>
                <c:pt idx="39254">
                  <c:v>7.6155900000000001</c:v>
                </c:pt>
                <c:pt idx="39255">
                  <c:v>7.6168829999999996</c:v>
                </c:pt>
                <c:pt idx="39256">
                  <c:v>7.6171530000000001</c:v>
                </c:pt>
                <c:pt idx="39257">
                  <c:v>7.6161779999999997</c:v>
                </c:pt>
                <c:pt idx="39258">
                  <c:v>7.6169029999999998</c:v>
                </c:pt>
                <c:pt idx="39259">
                  <c:v>7.615564</c:v>
                </c:pt>
                <c:pt idx="39260">
                  <c:v>7.6089549999999999</c:v>
                </c:pt>
                <c:pt idx="39261">
                  <c:v>7.6085799999999999</c:v>
                </c:pt>
                <c:pt idx="39262">
                  <c:v>7.6137189999999997</c:v>
                </c:pt>
                <c:pt idx="39263">
                  <c:v>7.6170920000000004</c:v>
                </c:pt>
                <c:pt idx="39264">
                  <c:v>7.6165859999999999</c:v>
                </c:pt>
                <c:pt idx="39265">
                  <c:v>7.6152769999999999</c:v>
                </c:pt>
                <c:pt idx="39266">
                  <c:v>7.6157180000000002</c:v>
                </c:pt>
                <c:pt idx="39267">
                  <c:v>7.6177979999999996</c:v>
                </c:pt>
                <c:pt idx="39268">
                  <c:v>7.6186239999999996</c:v>
                </c:pt>
                <c:pt idx="39269">
                  <c:v>7.6179069999999998</c:v>
                </c:pt>
                <c:pt idx="39270">
                  <c:v>7.6172649999999997</c:v>
                </c:pt>
                <c:pt idx="39271">
                  <c:v>7.617197</c:v>
                </c:pt>
                <c:pt idx="39272">
                  <c:v>7.6179119999999996</c:v>
                </c:pt>
                <c:pt idx="39273">
                  <c:v>7.6180919999999999</c:v>
                </c:pt>
                <c:pt idx="39274">
                  <c:v>7.6157399999999997</c:v>
                </c:pt>
                <c:pt idx="39275">
                  <c:v>7.6155090000000003</c:v>
                </c:pt>
                <c:pt idx="39276">
                  <c:v>7.617464</c:v>
                </c:pt>
                <c:pt idx="39277">
                  <c:v>7.6166080000000003</c:v>
                </c:pt>
                <c:pt idx="39278">
                  <c:v>7.6169729999999998</c:v>
                </c:pt>
                <c:pt idx="39279">
                  <c:v>7.6195490000000001</c:v>
                </c:pt>
                <c:pt idx="39280">
                  <c:v>7.6167350000000003</c:v>
                </c:pt>
                <c:pt idx="39281">
                  <c:v>7.613448</c:v>
                </c:pt>
                <c:pt idx="39282">
                  <c:v>7.6147989999999997</c:v>
                </c:pt>
                <c:pt idx="39283">
                  <c:v>7.6142539999999999</c:v>
                </c:pt>
                <c:pt idx="39284">
                  <c:v>7.6136309999999998</c:v>
                </c:pt>
                <c:pt idx="39285">
                  <c:v>7.6141129999999997</c:v>
                </c:pt>
                <c:pt idx="39286">
                  <c:v>7.6119779999999997</c:v>
                </c:pt>
                <c:pt idx="39287">
                  <c:v>7.6139609999999998</c:v>
                </c:pt>
                <c:pt idx="39288">
                  <c:v>7.6188779999999996</c:v>
                </c:pt>
                <c:pt idx="39289">
                  <c:v>7.6195909999999998</c:v>
                </c:pt>
                <c:pt idx="39290">
                  <c:v>7.6205400000000001</c:v>
                </c:pt>
                <c:pt idx="39291">
                  <c:v>7.6181660000000004</c:v>
                </c:pt>
                <c:pt idx="39292">
                  <c:v>7.6163610000000004</c:v>
                </c:pt>
                <c:pt idx="39293">
                  <c:v>7.6212739999999997</c:v>
                </c:pt>
                <c:pt idx="39294">
                  <c:v>7.6211779999999996</c:v>
                </c:pt>
                <c:pt idx="39295">
                  <c:v>7.6184589999999996</c:v>
                </c:pt>
                <c:pt idx="39296">
                  <c:v>7.6205670000000003</c:v>
                </c:pt>
                <c:pt idx="39297">
                  <c:v>7.6211320000000002</c:v>
                </c:pt>
                <c:pt idx="39298">
                  <c:v>7.6212309999999999</c:v>
                </c:pt>
                <c:pt idx="39299">
                  <c:v>7.6218190000000003</c:v>
                </c:pt>
                <c:pt idx="39300">
                  <c:v>7.6202350000000001</c:v>
                </c:pt>
                <c:pt idx="39301">
                  <c:v>7.6227369999999999</c:v>
                </c:pt>
                <c:pt idx="39302">
                  <c:v>7.6285530000000001</c:v>
                </c:pt>
                <c:pt idx="39303">
                  <c:v>7.6291779999999996</c:v>
                </c:pt>
                <c:pt idx="39304">
                  <c:v>7.6297600000000001</c:v>
                </c:pt>
                <c:pt idx="39305">
                  <c:v>7.632193</c:v>
                </c:pt>
                <c:pt idx="39306">
                  <c:v>7.6301709999999998</c:v>
                </c:pt>
                <c:pt idx="39307">
                  <c:v>7.6306440000000002</c:v>
                </c:pt>
                <c:pt idx="39308">
                  <c:v>7.6343680000000003</c:v>
                </c:pt>
                <c:pt idx="39309">
                  <c:v>7.6328139999999998</c:v>
                </c:pt>
                <c:pt idx="39310">
                  <c:v>7.6287649999999996</c:v>
                </c:pt>
                <c:pt idx="39311">
                  <c:v>7.6331009999999999</c:v>
                </c:pt>
                <c:pt idx="39312">
                  <c:v>7.6357549999999996</c:v>
                </c:pt>
                <c:pt idx="39313">
                  <c:v>7.6315039999999996</c:v>
                </c:pt>
                <c:pt idx="39314">
                  <c:v>7.6300879999999998</c:v>
                </c:pt>
                <c:pt idx="39315">
                  <c:v>7.628234</c:v>
                </c:pt>
                <c:pt idx="39316">
                  <c:v>7.6255670000000002</c:v>
                </c:pt>
                <c:pt idx="39317">
                  <c:v>7.6288799999999997</c:v>
                </c:pt>
                <c:pt idx="39318">
                  <c:v>7.6320589999999999</c:v>
                </c:pt>
                <c:pt idx="39319">
                  <c:v>7.6323080000000001</c:v>
                </c:pt>
                <c:pt idx="39320">
                  <c:v>7.6320769999999998</c:v>
                </c:pt>
                <c:pt idx="39321">
                  <c:v>7.6287430000000001</c:v>
                </c:pt>
                <c:pt idx="39322">
                  <c:v>7.6265039999999997</c:v>
                </c:pt>
                <c:pt idx="39323">
                  <c:v>7.628082</c:v>
                </c:pt>
                <c:pt idx="39324">
                  <c:v>7.6278600000000001</c:v>
                </c:pt>
                <c:pt idx="39325">
                  <c:v>7.6266220000000002</c:v>
                </c:pt>
                <c:pt idx="39326">
                  <c:v>7.6277109999999997</c:v>
                </c:pt>
                <c:pt idx="39327">
                  <c:v>7.6254109999999997</c:v>
                </c:pt>
                <c:pt idx="39328">
                  <c:v>7.6233370000000003</c:v>
                </c:pt>
                <c:pt idx="39329">
                  <c:v>7.6266769999999999</c:v>
                </c:pt>
                <c:pt idx="39330">
                  <c:v>7.6283839999999996</c:v>
                </c:pt>
                <c:pt idx="39331">
                  <c:v>7.6246799999999997</c:v>
                </c:pt>
                <c:pt idx="39332">
                  <c:v>7.6222890000000003</c:v>
                </c:pt>
                <c:pt idx="39333">
                  <c:v>7.6255800000000002</c:v>
                </c:pt>
                <c:pt idx="39334">
                  <c:v>7.6288080000000003</c:v>
                </c:pt>
                <c:pt idx="39335">
                  <c:v>7.6287459999999996</c:v>
                </c:pt>
                <c:pt idx="39336">
                  <c:v>7.6270870000000004</c:v>
                </c:pt>
                <c:pt idx="39337">
                  <c:v>7.6285569999999998</c:v>
                </c:pt>
                <c:pt idx="39338">
                  <c:v>7.6318760000000001</c:v>
                </c:pt>
                <c:pt idx="39339">
                  <c:v>7.632587</c:v>
                </c:pt>
                <c:pt idx="39340">
                  <c:v>7.633292</c:v>
                </c:pt>
                <c:pt idx="39341">
                  <c:v>7.6382890000000003</c:v>
                </c:pt>
                <c:pt idx="39342">
                  <c:v>7.6396899999999999</c:v>
                </c:pt>
                <c:pt idx="39343">
                  <c:v>7.6376049999999998</c:v>
                </c:pt>
                <c:pt idx="39344">
                  <c:v>7.6396220000000001</c:v>
                </c:pt>
                <c:pt idx="39345">
                  <c:v>7.6385319999999997</c:v>
                </c:pt>
                <c:pt idx="39346">
                  <c:v>7.632898</c:v>
                </c:pt>
                <c:pt idx="39347">
                  <c:v>7.6360989999999997</c:v>
                </c:pt>
                <c:pt idx="39348">
                  <c:v>7.6390269999999996</c:v>
                </c:pt>
                <c:pt idx="39349">
                  <c:v>7.6342410000000003</c:v>
                </c:pt>
                <c:pt idx="39350">
                  <c:v>7.6349739999999997</c:v>
                </c:pt>
                <c:pt idx="39351">
                  <c:v>7.6377800000000002</c:v>
                </c:pt>
                <c:pt idx="39352">
                  <c:v>7.6371399999999996</c:v>
                </c:pt>
                <c:pt idx="39353">
                  <c:v>7.6396810000000004</c:v>
                </c:pt>
                <c:pt idx="39354">
                  <c:v>7.6409149999999997</c:v>
                </c:pt>
                <c:pt idx="39355">
                  <c:v>7.6389310000000004</c:v>
                </c:pt>
                <c:pt idx="39356">
                  <c:v>7.6399419999999996</c:v>
                </c:pt>
                <c:pt idx="39357">
                  <c:v>7.6409830000000003</c:v>
                </c:pt>
                <c:pt idx="39358">
                  <c:v>7.642023</c:v>
                </c:pt>
                <c:pt idx="39359">
                  <c:v>7.6421929999999998</c:v>
                </c:pt>
                <c:pt idx="39360">
                  <c:v>7.6401830000000004</c:v>
                </c:pt>
                <c:pt idx="39361">
                  <c:v>7.6400079999999999</c:v>
                </c:pt>
                <c:pt idx="39362">
                  <c:v>7.6411319999999998</c:v>
                </c:pt>
                <c:pt idx="39363">
                  <c:v>7.642468</c:v>
                </c:pt>
                <c:pt idx="39364">
                  <c:v>7.6402619999999999</c:v>
                </c:pt>
                <c:pt idx="39365">
                  <c:v>7.636673</c:v>
                </c:pt>
                <c:pt idx="39366">
                  <c:v>7.6393880000000003</c:v>
                </c:pt>
                <c:pt idx="39367">
                  <c:v>7.6418290000000004</c:v>
                </c:pt>
                <c:pt idx="39368">
                  <c:v>7.6409770000000004</c:v>
                </c:pt>
                <c:pt idx="39369">
                  <c:v>7.6398429999999999</c:v>
                </c:pt>
                <c:pt idx="39370">
                  <c:v>7.6396199999999999</c:v>
                </c:pt>
                <c:pt idx="39371">
                  <c:v>7.640441</c:v>
                </c:pt>
                <c:pt idx="39372">
                  <c:v>7.6376400000000002</c:v>
                </c:pt>
                <c:pt idx="39373">
                  <c:v>7.6354579999999999</c:v>
                </c:pt>
                <c:pt idx="39374">
                  <c:v>7.6392139999999999</c:v>
                </c:pt>
                <c:pt idx="39375">
                  <c:v>7.6428430000000001</c:v>
                </c:pt>
                <c:pt idx="39376">
                  <c:v>7.6432880000000001</c:v>
                </c:pt>
                <c:pt idx="39377">
                  <c:v>7.6419560000000004</c:v>
                </c:pt>
                <c:pt idx="39378">
                  <c:v>7.6403869999999996</c:v>
                </c:pt>
                <c:pt idx="39379">
                  <c:v>7.6413089999999997</c:v>
                </c:pt>
                <c:pt idx="39380">
                  <c:v>7.6419079999999999</c:v>
                </c:pt>
                <c:pt idx="39381">
                  <c:v>7.6405909999999997</c:v>
                </c:pt>
                <c:pt idx="39382">
                  <c:v>7.6432580000000003</c:v>
                </c:pt>
                <c:pt idx="39383">
                  <c:v>7.6447419999999999</c:v>
                </c:pt>
                <c:pt idx="39384">
                  <c:v>7.6416219999999999</c:v>
                </c:pt>
                <c:pt idx="39385">
                  <c:v>7.6422569999999999</c:v>
                </c:pt>
                <c:pt idx="39386">
                  <c:v>7.6462159999999999</c:v>
                </c:pt>
                <c:pt idx="39387">
                  <c:v>7.647869</c:v>
                </c:pt>
                <c:pt idx="39388">
                  <c:v>7.6460629999999998</c:v>
                </c:pt>
                <c:pt idx="39389">
                  <c:v>7.6508209999999996</c:v>
                </c:pt>
                <c:pt idx="39390">
                  <c:v>7.6534709999999997</c:v>
                </c:pt>
                <c:pt idx="39391">
                  <c:v>7.6478590000000004</c:v>
                </c:pt>
                <c:pt idx="39392">
                  <c:v>7.644819</c:v>
                </c:pt>
                <c:pt idx="39393">
                  <c:v>7.6448669999999996</c:v>
                </c:pt>
                <c:pt idx="39394">
                  <c:v>7.6438129999999997</c:v>
                </c:pt>
                <c:pt idx="39395">
                  <c:v>7.6459440000000001</c:v>
                </c:pt>
                <c:pt idx="39396">
                  <c:v>7.6502340000000002</c:v>
                </c:pt>
                <c:pt idx="39397">
                  <c:v>7.6506410000000002</c:v>
                </c:pt>
                <c:pt idx="39398">
                  <c:v>7.6496820000000003</c:v>
                </c:pt>
                <c:pt idx="39399">
                  <c:v>7.6477810000000002</c:v>
                </c:pt>
                <c:pt idx="39400">
                  <c:v>7.6452910000000003</c:v>
                </c:pt>
                <c:pt idx="39401">
                  <c:v>7.6437350000000004</c:v>
                </c:pt>
                <c:pt idx="39402">
                  <c:v>7.644558</c:v>
                </c:pt>
                <c:pt idx="39403">
                  <c:v>7.6464759999999998</c:v>
                </c:pt>
                <c:pt idx="39404">
                  <c:v>7.6474289999999998</c:v>
                </c:pt>
                <c:pt idx="39405">
                  <c:v>7.6485289999999999</c:v>
                </c:pt>
                <c:pt idx="39406">
                  <c:v>7.6484699999999997</c:v>
                </c:pt>
                <c:pt idx="39407">
                  <c:v>7.6488719999999999</c:v>
                </c:pt>
                <c:pt idx="39408">
                  <c:v>7.6484249999999996</c:v>
                </c:pt>
                <c:pt idx="39409">
                  <c:v>7.646668</c:v>
                </c:pt>
                <c:pt idx="39410">
                  <c:v>7.6477909999999998</c:v>
                </c:pt>
                <c:pt idx="39411">
                  <c:v>7.6487379999999998</c:v>
                </c:pt>
                <c:pt idx="39412">
                  <c:v>7.6476220000000001</c:v>
                </c:pt>
                <c:pt idx="39413">
                  <c:v>7.6467599999999996</c:v>
                </c:pt>
                <c:pt idx="39414">
                  <c:v>7.6459440000000001</c:v>
                </c:pt>
                <c:pt idx="39415">
                  <c:v>7.6466120000000002</c:v>
                </c:pt>
                <c:pt idx="39416">
                  <c:v>7.6464049999999997</c:v>
                </c:pt>
                <c:pt idx="39417">
                  <c:v>7.6470089999999997</c:v>
                </c:pt>
                <c:pt idx="39418">
                  <c:v>7.6519440000000003</c:v>
                </c:pt>
                <c:pt idx="39419">
                  <c:v>7.6526579999999997</c:v>
                </c:pt>
                <c:pt idx="39420">
                  <c:v>7.6462519999999996</c:v>
                </c:pt>
                <c:pt idx="39421">
                  <c:v>7.6457610000000003</c:v>
                </c:pt>
                <c:pt idx="39422">
                  <c:v>7.6519539999999999</c:v>
                </c:pt>
                <c:pt idx="39423">
                  <c:v>7.6548569999999998</c:v>
                </c:pt>
                <c:pt idx="39424">
                  <c:v>7.6506400000000001</c:v>
                </c:pt>
                <c:pt idx="39425">
                  <c:v>7.6465699999999996</c:v>
                </c:pt>
                <c:pt idx="39426">
                  <c:v>7.6477009999999996</c:v>
                </c:pt>
                <c:pt idx="39427">
                  <c:v>7.6484680000000003</c:v>
                </c:pt>
                <c:pt idx="39428">
                  <c:v>7.6462870000000001</c:v>
                </c:pt>
                <c:pt idx="39429">
                  <c:v>7.6476129999999998</c:v>
                </c:pt>
                <c:pt idx="39430">
                  <c:v>7.6520530000000004</c:v>
                </c:pt>
                <c:pt idx="39431">
                  <c:v>7.6540410000000003</c:v>
                </c:pt>
                <c:pt idx="39432">
                  <c:v>7.6552939999999996</c:v>
                </c:pt>
                <c:pt idx="39433">
                  <c:v>7.6562270000000003</c:v>
                </c:pt>
                <c:pt idx="39434">
                  <c:v>7.6553979999999999</c:v>
                </c:pt>
                <c:pt idx="39435">
                  <c:v>7.6575499999999996</c:v>
                </c:pt>
                <c:pt idx="39436">
                  <c:v>7.659198</c:v>
                </c:pt>
                <c:pt idx="39437">
                  <c:v>7.6586959999999999</c:v>
                </c:pt>
                <c:pt idx="39438">
                  <c:v>7.6603089999999998</c:v>
                </c:pt>
                <c:pt idx="39439">
                  <c:v>7.6595979999999999</c:v>
                </c:pt>
                <c:pt idx="39440">
                  <c:v>7.6568690000000004</c:v>
                </c:pt>
                <c:pt idx="39441">
                  <c:v>7.6601549999999996</c:v>
                </c:pt>
                <c:pt idx="39442">
                  <c:v>7.6605470000000002</c:v>
                </c:pt>
                <c:pt idx="39443">
                  <c:v>7.6545399999999999</c:v>
                </c:pt>
                <c:pt idx="39444">
                  <c:v>7.6585760000000001</c:v>
                </c:pt>
                <c:pt idx="39445">
                  <c:v>7.664682</c:v>
                </c:pt>
                <c:pt idx="39446">
                  <c:v>7.6584630000000002</c:v>
                </c:pt>
                <c:pt idx="39447">
                  <c:v>7.656263</c:v>
                </c:pt>
                <c:pt idx="39448">
                  <c:v>7.6597289999999996</c:v>
                </c:pt>
                <c:pt idx="39449">
                  <c:v>7.6552550000000004</c:v>
                </c:pt>
                <c:pt idx="39450">
                  <c:v>7.6534690000000003</c:v>
                </c:pt>
                <c:pt idx="39451">
                  <c:v>7.659681</c:v>
                </c:pt>
                <c:pt idx="39452">
                  <c:v>7.6576740000000001</c:v>
                </c:pt>
                <c:pt idx="39453">
                  <c:v>7.6530810000000002</c:v>
                </c:pt>
                <c:pt idx="39454">
                  <c:v>7.657159</c:v>
                </c:pt>
                <c:pt idx="39455">
                  <c:v>7.6592209999999996</c:v>
                </c:pt>
                <c:pt idx="39456">
                  <c:v>7.6545360000000002</c:v>
                </c:pt>
                <c:pt idx="39457">
                  <c:v>7.6554719999999996</c:v>
                </c:pt>
                <c:pt idx="39458">
                  <c:v>7.6610860000000001</c:v>
                </c:pt>
                <c:pt idx="39459">
                  <c:v>7.6599159999999999</c:v>
                </c:pt>
                <c:pt idx="39460">
                  <c:v>7.657457</c:v>
                </c:pt>
                <c:pt idx="39461">
                  <c:v>7.6593689999999999</c:v>
                </c:pt>
                <c:pt idx="39462">
                  <c:v>7.6568569999999996</c:v>
                </c:pt>
                <c:pt idx="39463">
                  <c:v>7.6538539999999999</c:v>
                </c:pt>
                <c:pt idx="39464">
                  <c:v>7.6558450000000002</c:v>
                </c:pt>
                <c:pt idx="39465">
                  <c:v>7.6579439999999996</c:v>
                </c:pt>
                <c:pt idx="39466">
                  <c:v>7.6587860000000001</c:v>
                </c:pt>
                <c:pt idx="39467">
                  <c:v>7.6601369999999998</c:v>
                </c:pt>
                <c:pt idx="39468">
                  <c:v>7.6602040000000002</c:v>
                </c:pt>
                <c:pt idx="39469">
                  <c:v>7.6622310000000002</c:v>
                </c:pt>
                <c:pt idx="39470">
                  <c:v>7.668933</c:v>
                </c:pt>
                <c:pt idx="39471">
                  <c:v>7.6707840000000003</c:v>
                </c:pt>
                <c:pt idx="39472">
                  <c:v>7.6669390000000002</c:v>
                </c:pt>
                <c:pt idx="39473">
                  <c:v>7.6670210000000001</c:v>
                </c:pt>
                <c:pt idx="39474">
                  <c:v>7.6688980000000004</c:v>
                </c:pt>
                <c:pt idx="39475">
                  <c:v>7.6685410000000003</c:v>
                </c:pt>
                <c:pt idx="39476">
                  <c:v>7.6667610000000002</c:v>
                </c:pt>
                <c:pt idx="39477">
                  <c:v>7.6679079999999997</c:v>
                </c:pt>
                <c:pt idx="39478">
                  <c:v>7.6715150000000003</c:v>
                </c:pt>
                <c:pt idx="39479">
                  <c:v>7.6710469999999997</c:v>
                </c:pt>
                <c:pt idx="39480">
                  <c:v>7.6682810000000003</c:v>
                </c:pt>
                <c:pt idx="39481">
                  <c:v>7.6684380000000001</c:v>
                </c:pt>
                <c:pt idx="39482">
                  <c:v>7.6675829999999996</c:v>
                </c:pt>
                <c:pt idx="39483">
                  <c:v>7.6650549999999997</c:v>
                </c:pt>
                <c:pt idx="39484">
                  <c:v>7.668507</c:v>
                </c:pt>
                <c:pt idx="39485">
                  <c:v>7.6719489999999997</c:v>
                </c:pt>
                <c:pt idx="39486">
                  <c:v>7.6683880000000002</c:v>
                </c:pt>
                <c:pt idx="39487">
                  <c:v>7.6650090000000004</c:v>
                </c:pt>
                <c:pt idx="39488">
                  <c:v>7.6654140000000002</c:v>
                </c:pt>
                <c:pt idx="39489">
                  <c:v>7.6673660000000003</c:v>
                </c:pt>
                <c:pt idx="39490">
                  <c:v>7.6705189999999996</c:v>
                </c:pt>
                <c:pt idx="39491">
                  <c:v>7.670941</c:v>
                </c:pt>
                <c:pt idx="39492">
                  <c:v>7.6687900000000004</c:v>
                </c:pt>
                <c:pt idx="39493">
                  <c:v>7.6702880000000002</c:v>
                </c:pt>
                <c:pt idx="39494">
                  <c:v>7.6713319999999996</c:v>
                </c:pt>
                <c:pt idx="39495">
                  <c:v>7.6683570000000003</c:v>
                </c:pt>
                <c:pt idx="39496">
                  <c:v>7.6664349999999999</c:v>
                </c:pt>
                <c:pt idx="39497">
                  <c:v>7.6706190000000003</c:v>
                </c:pt>
                <c:pt idx="39498">
                  <c:v>7.6732990000000001</c:v>
                </c:pt>
                <c:pt idx="39499">
                  <c:v>7.6695000000000002</c:v>
                </c:pt>
                <c:pt idx="39500">
                  <c:v>7.6677799999999996</c:v>
                </c:pt>
                <c:pt idx="39501">
                  <c:v>7.6697990000000003</c:v>
                </c:pt>
                <c:pt idx="39502">
                  <c:v>7.6726850000000004</c:v>
                </c:pt>
                <c:pt idx="39503">
                  <c:v>7.6757840000000002</c:v>
                </c:pt>
                <c:pt idx="39504">
                  <c:v>7.67746</c:v>
                </c:pt>
                <c:pt idx="39505">
                  <c:v>7.6793870000000002</c:v>
                </c:pt>
                <c:pt idx="39506">
                  <c:v>7.679875</c:v>
                </c:pt>
                <c:pt idx="39507">
                  <c:v>7.6797979999999999</c:v>
                </c:pt>
                <c:pt idx="39508">
                  <c:v>7.6782380000000003</c:v>
                </c:pt>
                <c:pt idx="39509">
                  <c:v>7.679049</c:v>
                </c:pt>
                <c:pt idx="39510">
                  <c:v>7.6839029999999999</c:v>
                </c:pt>
                <c:pt idx="39511">
                  <c:v>7.6848020000000004</c:v>
                </c:pt>
                <c:pt idx="39512">
                  <c:v>7.6790669999999999</c:v>
                </c:pt>
                <c:pt idx="39513">
                  <c:v>7.6735910000000001</c:v>
                </c:pt>
                <c:pt idx="39514">
                  <c:v>7.6752640000000003</c:v>
                </c:pt>
                <c:pt idx="39515">
                  <c:v>7.6788189999999998</c:v>
                </c:pt>
                <c:pt idx="39516">
                  <c:v>7.6799239999999998</c:v>
                </c:pt>
                <c:pt idx="39517">
                  <c:v>7.6803179999999998</c:v>
                </c:pt>
                <c:pt idx="39518">
                  <c:v>7.678229</c:v>
                </c:pt>
                <c:pt idx="39519">
                  <c:v>7.6769340000000001</c:v>
                </c:pt>
                <c:pt idx="39520">
                  <c:v>7.6797089999999999</c:v>
                </c:pt>
                <c:pt idx="39521">
                  <c:v>7.6785030000000001</c:v>
                </c:pt>
                <c:pt idx="39522">
                  <c:v>7.6768869999999998</c:v>
                </c:pt>
                <c:pt idx="39523">
                  <c:v>7.6799210000000002</c:v>
                </c:pt>
                <c:pt idx="39524">
                  <c:v>7.6789480000000001</c:v>
                </c:pt>
                <c:pt idx="39525">
                  <c:v>7.6776439999999999</c:v>
                </c:pt>
                <c:pt idx="39526">
                  <c:v>7.6781819999999996</c:v>
                </c:pt>
                <c:pt idx="39527">
                  <c:v>7.6754420000000003</c:v>
                </c:pt>
                <c:pt idx="39528">
                  <c:v>7.6750420000000004</c:v>
                </c:pt>
                <c:pt idx="39529">
                  <c:v>7.6759969999999997</c:v>
                </c:pt>
                <c:pt idx="39530">
                  <c:v>7.676488</c:v>
                </c:pt>
                <c:pt idx="39531">
                  <c:v>7.6811220000000002</c:v>
                </c:pt>
                <c:pt idx="39532">
                  <c:v>7.6830400000000001</c:v>
                </c:pt>
                <c:pt idx="39533">
                  <c:v>7.681724</c:v>
                </c:pt>
                <c:pt idx="39534">
                  <c:v>7.6839180000000002</c:v>
                </c:pt>
                <c:pt idx="39535">
                  <c:v>7.6822499999999998</c:v>
                </c:pt>
                <c:pt idx="39536">
                  <c:v>7.6747750000000003</c:v>
                </c:pt>
                <c:pt idx="39537">
                  <c:v>7.6750239999999996</c:v>
                </c:pt>
                <c:pt idx="39538">
                  <c:v>7.6780299999999997</c:v>
                </c:pt>
                <c:pt idx="39539">
                  <c:v>7.6772039999999997</c:v>
                </c:pt>
                <c:pt idx="39540">
                  <c:v>7.678947</c:v>
                </c:pt>
                <c:pt idx="39541">
                  <c:v>7.6826350000000003</c:v>
                </c:pt>
                <c:pt idx="39542">
                  <c:v>7.681832</c:v>
                </c:pt>
                <c:pt idx="39543">
                  <c:v>7.6804940000000004</c:v>
                </c:pt>
                <c:pt idx="39544">
                  <c:v>7.6838139999999999</c:v>
                </c:pt>
                <c:pt idx="39545">
                  <c:v>7.6912010000000004</c:v>
                </c:pt>
                <c:pt idx="39546">
                  <c:v>7.6937259999999998</c:v>
                </c:pt>
                <c:pt idx="39547">
                  <c:v>7.6926990000000002</c:v>
                </c:pt>
                <c:pt idx="39548">
                  <c:v>7.6950599999999998</c:v>
                </c:pt>
                <c:pt idx="39549">
                  <c:v>7.6927099999999999</c:v>
                </c:pt>
                <c:pt idx="39550">
                  <c:v>7.6883290000000004</c:v>
                </c:pt>
                <c:pt idx="39551">
                  <c:v>7.691522</c:v>
                </c:pt>
                <c:pt idx="39552">
                  <c:v>7.6931279999999997</c:v>
                </c:pt>
                <c:pt idx="39553">
                  <c:v>7.686509</c:v>
                </c:pt>
                <c:pt idx="39554">
                  <c:v>7.6823100000000002</c:v>
                </c:pt>
                <c:pt idx="39555">
                  <c:v>7.6844489999999999</c:v>
                </c:pt>
                <c:pt idx="39556">
                  <c:v>7.6869420000000002</c:v>
                </c:pt>
                <c:pt idx="39557">
                  <c:v>7.6890650000000003</c:v>
                </c:pt>
                <c:pt idx="39558">
                  <c:v>7.686788</c:v>
                </c:pt>
                <c:pt idx="39559">
                  <c:v>7.6829710000000002</c:v>
                </c:pt>
                <c:pt idx="39560">
                  <c:v>7.6829580000000002</c:v>
                </c:pt>
                <c:pt idx="39561">
                  <c:v>7.6847289999999999</c:v>
                </c:pt>
                <c:pt idx="39562">
                  <c:v>7.6886400000000004</c:v>
                </c:pt>
                <c:pt idx="39563">
                  <c:v>7.6890960000000002</c:v>
                </c:pt>
                <c:pt idx="39564">
                  <c:v>7.6840729999999997</c:v>
                </c:pt>
                <c:pt idx="39565">
                  <c:v>7.6824729999999999</c:v>
                </c:pt>
                <c:pt idx="39566">
                  <c:v>7.6883090000000003</c:v>
                </c:pt>
                <c:pt idx="39567">
                  <c:v>7.6922940000000004</c:v>
                </c:pt>
                <c:pt idx="39568">
                  <c:v>7.6864679999999996</c:v>
                </c:pt>
                <c:pt idx="39569">
                  <c:v>7.6819759999999997</c:v>
                </c:pt>
                <c:pt idx="39570">
                  <c:v>7.6869040000000002</c:v>
                </c:pt>
                <c:pt idx="39571">
                  <c:v>7.6906730000000003</c:v>
                </c:pt>
                <c:pt idx="39572">
                  <c:v>7.688663</c:v>
                </c:pt>
                <c:pt idx="39573">
                  <c:v>7.6885560000000002</c:v>
                </c:pt>
                <c:pt idx="39574">
                  <c:v>7.6918819999999997</c:v>
                </c:pt>
                <c:pt idx="39575">
                  <c:v>7.6956879999999996</c:v>
                </c:pt>
                <c:pt idx="39576">
                  <c:v>7.6977539999999998</c:v>
                </c:pt>
                <c:pt idx="39577">
                  <c:v>7.6932020000000003</c:v>
                </c:pt>
                <c:pt idx="39578">
                  <c:v>7.6869940000000003</c:v>
                </c:pt>
                <c:pt idx="39579">
                  <c:v>7.6891400000000001</c:v>
                </c:pt>
                <c:pt idx="39580">
                  <c:v>7.6949100000000001</c:v>
                </c:pt>
                <c:pt idx="39581">
                  <c:v>7.6962000000000002</c:v>
                </c:pt>
                <c:pt idx="39582">
                  <c:v>7.6937090000000001</c:v>
                </c:pt>
                <c:pt idx="39583">
                  <c:v>7.6902600000000003</c:v>
                </c:pt>
                <c:pt idx="39584">
                  <c:v>7.6884610000000002</c:v>
                </c:pt>
                <c:pt idx="39585">
                  <c:v>7.6894429999999998</c:v>
                </c:pt>
                <c:pt idx="39586">
                  <c:v>7.6918119999999996</c:v>
                </c:pt>
                <c:pt idx="39587">
                  <c:v>7.6922300000000003</c:v>
                </c:pt>
                <c:pt idx="39588">
                  <c:v>7.6918160000000002</c:v>
                </c:pt>
                <c:pt idx="39589">
                  <c:v>7.6926880000000004</c:v>
                </c:pt>
                <c:pt idx="39590">
                  <c:v>7.69442</c:v>
                </c:pt>
                <c:pt idx="39591">
                  <c:v>7.697317</c:v>
                </c:pt>
                <c:pt idx="39592">
                  <c:v>7.6974859999999996</c:v>
                </c:pt>
                <c:pt idx="39593">
                  <c:v>7.6937280000000001</c:v>
                </c:pt>
                <c:pt idx="39594">
                  <c:v>7.6906299999999996</c:v>
                </c:pt>
                <c:pt idx="39595">
                  <c:v>7.6914110000000004</c:v>
                </c:pt>
                <c:pt idx="39596">
                  <c:v>7.6946029999999999</c:v>
                </c:pt>
                <c:pt idx="39597">
                  <c:v>7.6956429999999996</c:v>
                </c:pt>
                <c:pt idx="39598">
                  <c:v>7.6957120000000003</c:v>
                </c:pt>
                <c:pt idx="39599">
                  <c:v>7.6970850000000004</c:v>
                </c:pt>
                <c:pt idx="39600">
                  <c:v>7.6954710000000004</c:v>
                </c:pt>
                <c:pt idx="39601">
                  <c:v>7.6935640000000003</c:v>
                </c:pt>
                <c:pt idx="39602">
                  <c:v>7.6924950000000001</c:v>
                </c:pt>
                <c:pt idx="39603">
                  <c:v>7.6953899999999997</c:v>
                </c:pt>
                <c:pt idx="39604">
                  <c:v>7.701276</c:v>
                </c:pt>
                <c:pt idx="39605">
                  <c:v>7.7004279999999996</c:v>
                </c:pt>
                <c:pt idx="39606">
                  <c:v>7.70038</c:v>
                </c:pt>
                <c:pt idx="39607">
                  <c:v>7.7047439999999998</c:v>
                </c:pt>
                <c:pt idx="39608">
                  <c:v>7.7040879999999996</c:v>
                </c:pt>
                <c:pt idx="39609">
                  <c:v>7.7041789999999999</c:v>
                </c:pt>
                <c:pt idx="39610">
                  <c:v>7.7094170000000002</c:v>
                </c:pt>
                <c:pt idx="39611">
                  <c:v>7.7060919999999999</c:v>
                </c:pt>
                <c:pt idx="39612">
                  <c:v>7.6996229999999999</c:v>
                </c:pt>
                <c:pt idx="39613">
                  <c:v>7.7000479999999998</c:v>
                </c:pt>
                <c:pt idx="39614">
                  <c:v>7.7006249999999996</c:v>
                </c:pt>
                <c:pt idx="39615">
                  <c:v>7.7038599999999997</c:v>
                </c:pt>
                <c:pt idx="39616">
                  <c:v>7.7060360000000001</c:v>
                </c:pt>
                <c:pt idx="39617">
                  <c:v>7.7013920000000002</c:v>
                </c:pt>
                <c:pt idx="39618">
                  <c:v>7.699395</c:v>
                </c:pt>
                <c:pt idx="39619">
                  <c:v>7.7006350000000001</c:v>
                </c:pt>
                <c:pt idx="39620">
                  <c:v>7.6989010000000002</c:v>
                </c:pt>
                <c:pt idx="39621">
                  <c:v>7.6991399999999999</c:v>
                </c:pt>
                <c:pt idx="39622">
                  <c:v>7.7013280000000002</c:v>
                </c:pt>
                <c:pt idx="39623">
                  <c:v>7.6995740000000001</c:v>
                </c:pt>
                <c:pt idx="39624">
                  <c:v>7.6996950000000002</c:v>
                </c:pt>
                <c:pt idx="39625">
                  <c:v>7.703805</c:v>
                </c:pt>
                <c:pt idx="39626">
                  <c:v>7.7031720000000004</c:v>
                </c:pt>
                <c:pt idx="39627">
                  <c:v>7.6982569999999999</c:v>
                </c:pt>
                <c:pt idx="39628">
                  <c:v>7.7003919999999999</c:v>
                </c:pt>
                <c:pt idx="39629">
                  <c:v>7.704904</c:v>
                </c:pt>
                <c:pt idx="39630">
                  <c:v>7.7008200000000002</c:v>
                </c:pt>
                <c:pt idx="39631">
                  <c:v>7.7005949999999999</c:v>
                </c:pt>
                <c:pt idx="39632">
                  <c:v>7.7071040000000002</c:v>
                </c:pt>
                <c:pt idx="39633">
                  <c:v>7.7062099999999996</c:v>
                </c:pt>
                <c:pt idx="39634">
                  <c:v>7.70139</c:v>
                </c:pt>
                <c:pt idx="39635">
                  <c:v>7.7038690000000001</c:v>
                </c:pt>
                <c:pt idx="39636">
                  <c:v>7.7073450000000001</c:v>
                </c:pt>
                <c:pt idx="39637">
                  <c:v>7.7036559999999996</c:v>
                </c:pt>
                <c:pt idx="39638">
                  <c:v>7.7012559999999999</c:v>
                </c:pt>
                <c:pt idx="39639">
                  <c:v>7.7017569999999997</c:v>
                </c:pt>
                <c:pt idx="39640">
                  <c:v>7.7028679999999996</c:v>
                </c:pt>
                <c:pt idx="39641">
                  <c:v>7.7059600000000001</c:v>
                </c:pt>
                <c:pt idx="39642">
                  <c:v>7.7061789999999997</c:v>
                </c:pt>
                <c:pt idx="39643">
                  <c:v>7.7055030000000002</c:v>
                </c:pt>
                <c:pt idx="39644">
                  <c:v>7.7050400000000003</c:v>
                </c:pt>
                <c:pt idx="39645">
                  <c:v>7.7021360000000003</c:v>
                </c:pt>
                <c:pt idx="39646">
                  <c:v>7.7016369999999998</c:v>
                </c:pt>
                <c:pt idx="39647">
                  <c:v>7.7057599999999997</c:v>
                </c:pt>
                <c:pt idx="39648">
                  <c:v>7.7092660000000004</c:v>
                </c:pt>
                <c:pt idx="39649">
                  <c:v>7.7086709999999998</c:v>
                </c:pt>
                <c:pt idx="39650">
                  <c:v>7.7056209999999998</c:v>
                </c:pt>
                <c:pt idx="39651">
                  <c:v>7.70411</c:v>
                </c:pt>
                <c:pt idx="39652">
                  <c:v>7.7060620000000002</c:v>
                </c:pt>
                <c:pt idx="39653">
                  <c:v>7.7096850000000003</c:v>
                </c:pt>
                <c:pt idx="39654">
                  <c:v>7.7106199999999996</c:v>
                </c:pt>
                <c:pt idx="39655">
                  <c:v>7.707484</c:v>
                </c:pt>
                <c:pt idx="39656">
                  <c:v>7.7082410000000001</c:v>
                </c:pt>
                <c:pt idx="39657">
                  <c:v>7.7106859999999999</c:v>
                </c:pt>
                <c:pt idx="39658">
                  <c:v>7.7087240000000001</c:v>
                </c:pt>
                <c:pt idx="39659">
                  <c:v>7.7091430000000001</c:v>
                </c:pt>
                <c:pt idx="39660">
                  <c:v>7.7134960000000001</c:v>
                </c:pt>
                <c:pt idx="39661">
                  <c:v>7.7135790000000002</c:v>
                </c:pt>
                <c:pt idx="39662">
                  <c:v>7.7099970000000004</c:v>
                </c:pt>
                <c:pt idx="39663">
                  <c:v>7.7106859999999999</c:v>
                </c:pt>
                <c:pt idx="39664">
                  <c:v>7.7143389999999998</c:v>
                </c:pt>
                <c:pt idx="39665">
                  <c:v>7.7130989999999997</c:v>
                </c:pt>
                <c:pt idx="39666">
                  <c:v>7.7083560000000002</c:v>
                </c:pt>
                <c:pt idx="39667">
                  <c:v>7.7083830000000004</c:v>
                </c:pt>
                <c:pt idx="39668">
                  <c:v>7.7115239999999998</c:v>
                </c:pt>
                <c:pt idx="39669">
                  <c:v>7.7132949999999996</c:v>
                </c:pt>
                <c:pt idx="39670">
                  <c:v>7.7154170000000004</c:v>
                </c:pt>
                <c:pt idx="39671">
                  <c:v>7.7175529999999997</c:v>
                </c:pt>
                <c:pt idx="39672">
                  <c:v>7.7181790000000001</c:v>
                </c:pt>
                <c:pt idx="39673">
                  <c:v>7.7164020000000004</c:v>
                </c:pt>
                <c:pt idx="39674">
                  <c:v>7.7137979999999997</c:v>
                </c:pt>
                <c:pt idx="39675">
                  <c:v>7.713425</c:v>
                </c:pt>
                <c:pt idx="39676">
                  <c:v>7.7153179999999999</c:v>
                </c:pt>
                <c:pt idx="39677">
                  <c:v>7.7148760000000003</c:v>
                </c:pt>
                <c:pt idx="39678">
                  <c:v>7.7126939999999999</c:v>
                </c:pt>
                <c:pt idx="39679">
                  <c:v>7.7156760000000002</c:v>
                </c:pt>
                <c:pt idx="39680">
                  <c:v>7.7192059999999998</c:v>
                </c:pt>
                <c:pt idx="39681">
                  <c:v>7.7148789999999998</c:v>
                </c:pt>
                <c:pt idx="39682">
                  <c:v>7.7105629999999996</c:v>
                </c:pt>
                <c:pt idx="39683">
                  <c:v>7.7125060000000003</c:v>
                </c:pt>
                <c:pt idx="39684">
                  <c:v>7.7137849999999997</c:v>
                </c:pt>
                <c:pt idx="39685">
                  <c:v>7.7155860000000001</c:v>
                </c:pt>
                <c:pt idx="39686">
                  <c:v>7.715916</c:v>
                </c:pt>
                <c:pt idx="39687">
                  <c:v>7.7155060000000004</c:v>
                </c:pt>
                <c:pt idx="39688">
                  <c:v>7.7165780000000002</c:v>
                </c:pt>
                <c:pt idx="39689">
                  <c:v>7.718127</c:v>
                </c:pt>
                <c:pt idx="39690">
                  <c:v>7.7196680000000004</c:v>
                </c:pt>
                <c:pt idx="39691">
                  <c:v>7.7182170000000001</c:v>
                </c:pt>
                <c:pt idx="39692">
                  <c:v>7.7202809999999999</c:v>
                </c:pt>
                <c:pt idx="39693">
                  <c:v>7.7260020000000003</c:v>
                </c:pt>
                <c:pt idx="39694">
                  <c:v>7.7277560000000003</c:v>
                </c:pt>
                <c:pt idx="39695">
                  <c:v>7.7241220000000004</c:v>
                </c:pt>
                <c:pt idx="39696">
                  <c:v>7.7183770000000003</c:v>
                </c:pt>
                <c:pt idx="39697">
                  <c:v>7.7181930000000003</c:v>
                </c:pt>
                <c:pt idx="39698">
                  <c:v>7.7245660000000003</c:v>
                </c:pt>
                <c:pt idx="39699">
                  <c:v>7.7264840000000001</c:v>
                </c:pt>
                <c:pt idx="39700">
                  <c:v>7.722702</c:v>
                </c:pt>
                <c:pt idx="39701">
                  <c:v>7.7218850000000003</c:v>
                </c:pt>
                <c:pt idx="39702">
                  <c:v>7.7216630000000004</c:v>
                </c:pt>
                <c:pt idx="39703">
                  <c:v>7.7190339999999997</c:v>
                </c:pt>
                <c:pt idx="39704">
                  <c:v>7.7208399999999999</c:v>
                </c:pt>
                <c:pt idx="39705">
                  <c:v>7.721984</c:v>
                </c:pt>
                <c:pt idx="39706">
                  <c:v>7.717428</c:v>
                </c:pt>
                <c:pt idx="39707">
                  <c:v>7.7183460000000004</c:v>
                </c:pt>
                <c:pt idx="39708">
                  <c:v>7.7246560000000004</c:v>
                </c:pt>
                <c:pt idx="39709">
                  <c:v>7.7261639999999998</c:v>
                </c:pt>
                <c:pt idx="39710">
                  <c:v>7.7218900000000001</c:v>
                </c:pt>
                <c:pt idx="39711">
                  <c:v>7.7205859999999999</c:v>
                </c:pt>
                <c:pt idx="39712">
                  <c:v>7.724602</c:v>
                </c:pt>
                <c:pt idx="39713">
                  <c:v>7.7257290000000003</c:v>
                </c:pt>
                <c:pt idx="39714">
                  <c:v>7.722512</c:v>
                </c:pt>
                <c:pt idx="39715">
                  <c:v>7.7203229999999996</c:v>
                </c:pt>
                <c:pt idx="39716">
                  <c:v>7.7192160000000003</c:v>
                </c:pt>
                <c:pt idx="39717">
                  <c:v>7.7223110000000004</c:v>
                </c:pt>
                <c:pt idx="39718">
                  <c:v>7.7281089999999999</c:v>
                </c:pt>
                <c:pt idx="39719">
                  <c:v>7.7261199999999999</c:v>
                </c:pt>
                <c:pt idx="39720">
                  <c:v>7.7226290000000004</c:v>
                </c:pt>
                <c:pt idx="39721">
                  <c:v>7.7296120000000004</c:v>
                </c:pt>
                <c:pt idx="39722">
                  <c:v>7.7353129999999997</c:v>
                </c:pt>
                <c:pt idx="39723">
                  <c:v>7.7311230000000002</c:v>
                </c:pt>
                <c:pt idx="39724">
                  <c:v>7.7297909999999996</c:v>
                </c:pt>
                <c:pt idx="39725">
                  <c:v>7.7317840000000002</c:v>
                </c:pt>
                <c:pt idx="39726">
                  <c:v>7.729584</c:v>
                </c:pt>
                <c:pt idx="39727">
                  <c:v>7.7301390000000003</c:v>
                </c:pt>
                <c:pt idx="39728">
                  <c:v>7.7319699999999996</c:v>
                </c:pt>
                <c:pt idx="39729">
                  <c:v>7.7276550000000004</c:v>
                </c:pt>
                <c:pt idx="39730">
                  <c:v>7.7266469999999998</c:v>
                </c:pt>
                <c:pt idx="39731">
                  <c:v>7.7298710000000002</c:v>
                </c:pt>
                <c:pt idx="39732">
                  <c:v>7.7298980000000004</c:v>
                </c:pt>
                <c:pt idx="39733">
                  <c:v>7.7292240000000003</c:v>
                </c:pt>
                <c:pt idx="39734">
                  <c:v>7.7290960000000002</c:v>
                </c:pt>
                <c:pt idx="39735">
                  <c:v>7.7284350000000002</c:v>
                </c:pt>
                <c:pt idx="39736">
                  <c:v>7.7290660000000004</c:v>
                </c:pt>
                <c:pt idx="39737">
                  <c:v>7.7303709999999999</c:v>
                </c:pt>
                <c:pt idx="39738">
                  <c:v>7.7349030000000001</c:v>
                </c:pt>
                <c:pt idx="39739">
                  <c:v>7.73515</c:v>
                </c:pt>
                <c:pt idx="39740">
                  <c:v>7.7283920000000004</c:v>
                </c:pt>
                <c:pt idx="39741">
                  <c:v>7.725644</c:v>
                </c:pt>
                <c:pt idx="39742">
                  <c:v>7.7266469999999998</c:v>
                </c:pt>
                <c:pt idx="39743">
                  <c:v>7.7277399999999998</c:v>
                </c:pt>
                <c:pt idx="39744">
                  <c:v>7.7276210000000001</c:v>
                </c:pt>
                <c:pt idx="39745">
                  <c:v>7.7289849999999998</c:v>
                </c:pt>
                <c:pt idx="39746">
                  <c:v>7.7309530000000004</c:v>
                </c:pt>
                <c:pt idx="39747">
                  <c:v>7.7306330000000001</c:v>
                </c:pt>
                <c:pt idx="39748">
                  <c:v>7.733409</c:v>
                </c:pt>
                <c:pt idx="39749">
                  <c:v>7.7354989999999999</c:v>
                </c:pt>
                <c:pt idx="39750">
                  <c:v>7.7354770000000004</c:v>
                </c:pt>
                <c:pt idx="39751">
                  <c:v>7.7348499999999998</c:v>
                </c:pt>
                <c:pt idx="39752">
                  <c:v>7.7327089999999998</c:v>
                </c:pt>
                <c:pt idx="39753">
                  <c:v>7.7322980000000001</c:v>
                </c:pt>
                <c:pt idx="39754">
                  <c:v>7.7332239999999999</c:v>
                </c:pt>
                <c:pt idx="39755">
                  <c:v>7.730524</c:v>
                </c:pt>
                <c:pt idx="39756">
                  <c:v>7.7298439999999999</c:v>
                </c:pt>
                <c:pt idx="39757">
                  <c:v>7.7360829999999998</c:v>
                </c:pt>
                <c:pt idx="39758">
                  <c:v>7.7374919999999996</c:v>
                </c:pt>
                <c:pt idx="39759">
                  <c:v>7.7359140000000002</c:v>
                </c:pt>
                <c:pt idx="39760">
                  <c:v>7.7406490000000003</c:v>
                </c:pt>
                <c:pt idx="39761">
                  <c:v>7.741422</c:v>
                </c:pt>
                <c:pt idx="39762">
                  <c:v>7.7345459999999999</c:v>
                </c:pt>
                <c:pt idx="39763">
                  <c:v>7.7344280000000003</c:v>
                </c:pt>
                <c:pt idx="39764">
                  <c:v>7.7400960000000003</c:v>
                </c:pt>
                <c:pt idx="39765">
                  <c:v>7.7409520000000001</c:v>
                </c:pt>
                <c:pt idx="39766">
                  <c:v>7.7370599999999996</c:v>
                </c:pt>
                <c:pt idx="39767">
                  <c:v>7.7368139999999999</c:v>
                </c:pt>
                <c:pt idx="39768">
                  <c:v>7.7397669999999996</c:v>
                </c:pt>
                <c:pt idx="39769">
                  <c:v>7.739662</c:v>
                </c:pt>
                <c:pt idx="39770">
                  <c:v>7.7363670000000004</c:v>
                </c:pt>
                <c:pt idx="39771">
                  <c:v>7.7331399999999997</c:v>
                </c:pt>
                <c:pt idx="39772">
                  <c:v>7.7355340000000004</c:v>
                </c:pt>
                <c:pt idx="39773">
                  <c:v>7.7419750000000001</c:v>
                </c:pt>
                <c:pt idx="39774">
                  <c:v>7.7404390000000003</c:v>
                </c:pt>
                <c:pt idx="39775">
                  <c:v>7.7378439999999999</c:v>
                </c:pt>
                <c:pt idx="39776">
                  <c:v>7.7414880000000004</c:v>
                </c:pt>
                <c:pt idx="39777">
                  <c:v>7.7429209999999999</c:v>
                </c:pt>
                <c:pt idx="39778">
                  <c:v>7.7419399999999996</c:v>
                </c:pt>
                <c:pt idx="39779">
                  <c:v>7.7386109999999997</c:v>
                </c:pt>
                <c:pt idx="39780">
                  <c:v>7.7354950000000002</c:v>
                </c:pt>
                <c:pt idx="39781">
                  <c:v>7.735087</c:v>
                </c:pt>
                <c:pt idx="39782">
                  <c:v>7.7386509999999999</c:v>
                </c:pt>
                <c:pt idx="39783">
                  <c:v>7.7433880000000004</c:v>
                </c:pt>
                <c:pt idx="39784">
                  <c:v>7.7427929999999998</c:v>
                </c:pt>
                <c:pt idx="39785">
                  <c:v>7.7397260000000001</c:v>
                </c:pt>
                <c:pt idx="39786">
                  <c:v>7.7377310000000001</c:v>
                </c:pt>
                <c:pt idx="39787">
                  <c:v>7.7379959999999999</c:v>
                </c:pt>
                <c:pt idx="39788">
                  <c:v>7.7393510000000001</c:v>
                </c:pt>
                <c:pt idx="39789">
                  <c:v>7.7400789999999997</c:v>
                </c:pt>
                <c:pt idx="39790">
                  <c:v>7.742432</c:v>
                </c:pt>
                <c:pt idx="39791">
                  <c:v>7.7436749999999996</c:v>
                </c:pt>
                <c:pt idx="39792">
                  <c:v>7.743347</c:v>
                </c:pt>
                <c:pt idx="39793">
                  <c:v>7.7441120000000003</c:v>
                </c:pt>
                <c:pt idx="39794">
                  <c:v>7.7448819999999996</c:v>
                </c:pt>
                <c:pt idx="39795">
                  <c:v>7.7449909999999997</c:v>
                </c:pt>
                <c:pt idx="39796">
                  <c:v>7.7453159999999999</c:v>
                </c:pt>
                <c:pt idx="39797">
                  <c:v>7.7461169999999999</c:v>
                </c:pt>
                <c:pt idx="39798">
                  <c:v>7.7464089999999999</c:v>
                </c:pt>
                <c:pt idx="39799">
                  <c:v>7.7479339999999999</c:v>
                </c:pt>
                <c:pt idx="39800">
                  <c:v>7.7484289999999998</c:v>
                </c:pt>
                <c:pt idx="39801">
                  <c:v>7.7485929999999996</c:v>
                </c:pt>
                <c:pt idx="39802">
                  <c:v>7.7512059999999998</c:v>
                </c:pt>
                <c:pt idx="39803">
                  <c:v>7.7493840000000001</c:v>
                </c:pt>
                <c:pt idx="39804">
                  <c:v>7.7474270000000001</c:v>
                </c:pt>
                <c:pt idx="39805">
                  <c:v>7.7491269999999997</c:v>
                </c:pt>
                <c:pt idx="39806">
                  <c:v>7.7490139999999998</c:v>
                </c:pt>
                <c:pt idx="39807">
                  <c:v>7.7499209999999996</c:v>
                </c:pt>
                <c:pt idx="39808">
                  <c:v>7.7498889999999996</c:v>
                </c:pt>
                <c:pt idx="39809">
                  <c:v>7.7459290000000003</c:v>
                </c:pt>
                <c:pt idx="39810">
                  <c:v>7.7450919999999996</c:v>
                </c:pt>
                <c:pt idx="39811">
                  <c:v>7.7461880000000001</c:v>
                </c:pt>
                <c:pt idx="39812">
                  <c:v>7.7484510000000002</c:v>
                </c:pt>
                <c:pt idx="39813">
                  <c:v>7.7486319999999997</c:v>
                </c:pt>
                <c:pt idx="39814">
                  <c:v>7.7439090000000004</c:v>
                </c:pt>
                <c:pt idx="39815">
                  <c:v>7.7436369999999997</c:v>
                </c:pt>
                <c:pt idx="39816">
                  <c:v>7.7489949999999999</c:v>
                </c:pt>
                <c:pt idx="39817">
                  <c:v>7.7473489999999998</c:v>
                </c:pt>
                <c:pt idx="39818">
                  <c:v>7.742934</c:v>
                </c:pt>
                <c:pt idx="39819">
                  <c:v>7.7421090000000001</c:v>
                </c:pt>
                <c:pt idx="39820">
                  <c:v>7.7426159999999999</c:v>
                </c:pt>
                <c:pt idx="39821">
                  <c:v>7.7422630000000003</c:v>
                </c:pt>
                <c:pt idx="39822">
                  <c:v>7.7388859999999999</c:v>
                </c:pt>
                <c:pt idx="39823">
                  <c:v>7.7397549999999997</c:v>
                </c:pt>
                <c:pt idx="39824">
                  <c:v>7.7466499999999998</c:v>
                </c:pt>
                <c:pt idx="39825">
                  <c:v>7.7451619999999997</c:v>
                </c:pt>
                <c:pt idx="39826">
                  <c:v>7.743322</c:v>
                </c:pt>
                <c:pt idx="39827">
                  <c:v>7.7473130000000001</c:v>
                </c:pt>
                <c:pt idx="39828">
                  <c:v>7.7478910000000001</c:v>
                </c:pt>
                <c:pt idx="39829">
                  <c:v>7.7471819999999996</c:v>
                </c:pt>
                <c:pt idx="39830">
                  <c:v>7.7460250000000004</c:v>
                </c:pt>
                <c:pt idx="39831">
                  <c:v>7.7458660000000004</c:v>
                </c:pt>
                <c:pt idx="39832">
                  <c:v>7.7472130000000003</c:v>
                </c:pt>
                <c:pt idx="39833">
                  <c:v>7.7464029999999999</c:v>
                </c:pt>
                <c:pt idx="39834">
                  <c:v>7.7466049999999997</c:v>
                </c:pt>
                <c:pt idx="39835">
                  <c:v>7.7488840000000003</c:v>
                </c:pt>
                <c:pt idx="39836">
                  <c:v>7.7532500000000004</c:v>
                </c:pt>
                <c:pt idx="39837">
                  <c:v>7.7563000000000004</c:v>
                </c:pt>
                <c:pt idx="39838">
                  <c:v>7.7535740000000004</c:v>
                </c:pt>
                <c:pt idx="39839">
                  <c:v>7.7536110000000003</c:v>
                </c:pt>
                <c:pt idx="39840">
                  <c:v>7.7570829999999997</c:v>
                </c:pt>
                <c:pt idx="39841">
                  <c:v>7.7548399999999997</c:v>
                </c:pt>
                <c:pt idx="39842">
                  <c:v>7.7494730000000001</c:v>
                </c:pt>
                <c:pt idx="39843">
                  <c:v>7.7499079999999996</c:v>
                </c:pt>
                <c:pt idx="39844">
                  <c:v>7.754861</c:v>
                </c:pt>
                <c:pt idx="39845">
                  <c:v>7.7565809999999997</c:v>
                </c:pt>
                <c:pt idx="39846">
                  <c:v>7.7552690000000002</c:v>
                </c:pt>
                <c:pt idx="39847">
                  <c:v>7.7537560000000001</c:v>
                </c:pt>
                <c:pt idx="39848">
                  <c:v>7.7525139999999997</c:v>
                </c:pt>
                <c:pt idx="39849">
                  <c:v>7.7529890000000004</c:v>
                </c:pt>
                <c:pt idx="39850">
                  <c:v>7.7560460000000004</c:v>
                </c:pt>
                <c:pt idx="39851">
                  <c:v>7.7561179999999998</c:v>
                </c:pt>
                <c:pt idx="39852">
                  <c:v>7.7512790000000003</c:v>
                </c:pt>
                <c:pt idx="39853">
                  <c:v>7.7526539999999997</c:v>
                </c:pt>
                <c:pt idx="39854">
                  <c:v>7.7592319999999999</c:v>
                </c:pt>
                <c:pt idx="39855">
                  <c:v>7.7552690000000002</c:v>
                </c:pt>
                <c:pt idx="39856">
                  <c:v>7.7464589999999998</c:v>
                </c:pt>
                <c:pt idx="39857">
                  <c:v>7.7465450000000002</c:v>
                </c:pt>
                <c:pt idx="39858">
                  <c:v>7.7540750000000003</c:v>
                </c:pt>
                <c:pt idx="39859">
                  <c:v>7.7591859999999997</c:v>
                </c:pt>
                <c:pt idx="39860">
                  <c:v>7.7596189999999998</c:v>
                </c:pt>
                <c:pt idx="39861">
                  <c:v>7.7580910000000003</c:v>
                </c:pt>
                <c:pt idx="39862">
                  <c:v>7.7603609999999996</c:v>
                </c:pt>
                <c:pt idx="39863">
                  <c:v>7.7652979999999996</c:v>
                </c:pt>
                <c:pt idx="39864">
                  <c:v>7.7633080000000003</c:v>
                </c:pt>
                <c:pt idx="39865">
                  <c:v>7.7604259999999998</c:v>
                </c:pt>
                <c:pt idx="39866">
                  <c:v>7.7634920000000003</c:v>
                </c:pt>
                <c:pt idx="39867">
                  <c:v>7.7634489999999996</c:v>
                </c:pt>
                <c:pt idx="39868">
                  <c:v>7.7607520000000001</c:v>
                </c:pt>
                <c:pt idx="39869">
                  <c:v>7.763852</c:v>
                </c:pt>
                <c:pt idx="39870">
                  <c:v>7.7699059999999998</c:v>
                </c:pt>
                <c:pt idx="39871">
                  <c:v>7.7671140000000003</c:v>
                </c:pt>
                <c:pt idx="39872">
                  <c:v>7.7624620000000002</c:v>
                </c:pt>
                <c:pt idx="39873">
                  <c:v>7.7658430000000003</c:v>
                </c:pt>
                <c:pt idx="39874">
                  <c:v>7.7675910000000004</c:v>
                </c:pt>
                <c:pt idx="39875">
                  <c:v>7.766292</c:v>
                </c:pt>
                <c:pt idx="39876">
                  <c:v>7.7668509999999999</c:v>
                </c:pt>
                <c:pt idx="39877">
                  <c:v>7.7671809999999999</c:v>
                </c:pt>
                <c:pt idx="39878">
                  <c:v>7.766032</c:v>
                </c:pt>
                <c:pt idx="39879">
                  <c:v>7.7620050000000003</c:v>
                </c:pt>
                <c:pt idx="39880">
                  <c:v>7.7607699999999999</c:v>
                </c:pt>
                <c:pt idx="39881">
                  <c:v>7.7623610000000003</c:v>
                </c:pt>
                <c:pt idx="39882">
                  <c:v>7.7630410000000003</c:v>
                </c:pt>
                <c:pt idx="39883">
                  <c:v>7.7643000000000004</c:v>
                </c:pt>
                <c:pt idx="39884">
                  <c:v>7.7650819999999996</c:v>
                </c:pt>
                <c:pt idx="39885">
                  <c:v>7.7649160000000004</c:v>
                </c:pt>
                <c:pt idx="39886">
                  <c:v>7.7671890000000001</c:v>
                </c:pt>
                <c:pt idx="39887">
                  <c:v>7.7671999999999999</c:v>
                </c:pt>
                <c:pt idx="39888">
                  <c:v>7.7644960000000003</c:v>
                </c:pt>
                <c:pt idx="39889">
                  <c:v>7.7641749999999998</c:v>
                </c:pt>
                <c:pt idx="39890">
                  <c:v>7.7652549999999998</c:v>
                </c:pt>
                <c:pt idx="39891">
                  <c:v>7.7658230000000001</c:v>
                </c:pt>
                <c:pt idx="39892">
                  <c:v>7.766419</c:v>
                </c:pt>
                <c:pt idx="39893">
                  <c:v>7.7665309999999996</c:v>
                </c:pt>
                <c:pt idx="39894">
                  <c:v>7.7660609999999997</c:v>
                </c:pt>
                <c:pt idx="39895">
                  <c:v>7.7657990000000003</c:v>
                </c:pt>
                <c:pt idx="39896">
                  <c:v>7.7669110000000003</c:v>
                </c:pt>
                <c:pt idx="39897">
                  <c:v>7.7670510000000004</c:v>
                </c:pt>
                <c:pt idx="39898">
                  <c:v>7.7648210000000004</c:v>
                </c:pt>
                <c:pt idx="39899">
                  <c:v>7.7660109999999998</c:v>
                </c:pt>
                <c:pt idx="39900">
                  <c:v>7.7694640000000001</c:v>
                </c:pt>
                <c:pt idx="39901">
                  <c:v>7.7687730000000004</c:v>
                </c:pt>
                <c:pt idx="39902">
                  <c:v>7.7700550000000002</c:v>
                </c:pt>
                <c:pt idx="39903">
                  <c:v>7.7717559999999999</c:v>
                </c:pt>
                <c:pt idx="39904">
                  <c:v>7.7720799999999999</c:v>
                </c:pt>
                <c:pt idx="39905">
                  <c:v>7.7756220000000003</c:v>
                </c:pt>
                <c:pt idx="39906">
                  <c:v>7.7759679999999998</c:v>
                </c:pt>
                <c:pt idx="39907">
                  <c:v>7.7744939999999998</c:v>
                </c:pt>
                <c:pt idx="39908">
                  <c:v>7.7745040000000003</c:v>
                </c:pt>
                <c:pt idx="39909">
                  <c:v>7.7706239999999998</c:v>
                </c:pt>
                <c:pt idx="39910">
                  <c:v>7.7666050000000002</c:v>
                </c:pt>
                <c:pt idx="39911">
                  <c:v>7.7685149999999998</c:v>
                </c:pt>
                <c:pt idx="39912">
                  <c:v>7.7701380000000002</c:v>
                </c:pt>
                <c:pt idx="39913">
                  <c:v>7.7687850000000003</c:v>
                </c:pt>
                <c:pt idx="39914">
                  <c:v>7.7666579999999996</c:v>
                </c:pt>
                <c:pt idx="39915">
                  <c:v>7.7661949999999997</c:v>
                </c:pt>
                <c:pt idx="39916">
                  <c:v>7.7708149999999998</c:v>
                </c:pt>
                <c:pt idx="39917">
                  <c:v>7.7721419999999997</c:v>
                </c:pt>
                <c:pt idx="39918">
                  <c:v>7.769984</c:v>
                </c:pt>
                <c:pt idx="39919">
                  <c:v>7.7733090000000002</c:v>
                </c:pt>
                <c:pt idx="39920">
                  <c:v>7.7761490000000002</c:v>
                </c:pt>
                <c:pt idx="39921">
                  <c:v>7.7749199999999998</c:v>
                </c:pt>
                <c:pt idx="39922">
                  <c:v>7.7760199999999999</c:v>
                </c:pt>
                <c:pt idx="39923">
                  <c:v>7.7782790000000004</c:v>
                </c:pt>
                <c:pt idx="39924">
                  <c:v>7.7777180000000001</c:v>
                </c:pt>
                <c:pt idx="39925">
                  <c:v>7.7771670000000004</c:v>
                </c:pt>
                <c:pt idx="39926">
                  <c:v>7.7785929999999999</c:v>
                </c:pt>
                <c:pt idx="39927">
                  <c:v>7.7803519999999997</c:v>
                </c:pt>
                <c:pt idx="39928">
                  <c:v>7.7790530000000002</c:v>
                </c:pt>
                <c:pt idx="39929">
                  <c:v>7.7757379999999996</c:v>
                </c:pt>
                <c:pt idx="39930">
                  <c:v>7.7733749999999997</c:v>
                </c:pt>
                <c:pt idx="39931">
                  <c:v>7.7729600000000003</c:v>
                </c:pt>
                <c:pt idx="39932">
                  <c:v>7.7763679999999997</c:v>
                </c:pt>
                <c:pt idx="39933">
                  <c:v>7.7792940000000002</c:v>
                </c:pt>
                <c:pt idx="39934">
                  <c:v>7.7779309999999997</c:v>
                </c:pt>
                <c:pt idx="39935">
                  <c:v>7.7773659999999998</c:v>
                </c:pt>
                <c:pt idx="39936">
                  <c:v>7.7779699999999998</c:v>
                </c:pt>
                <c:pt idx="39937">
                  <c:v>7.7768189999999997</c:v>
                </c:pt>
                <c:pt idx="39938">
                  <c:v>7.7728510000000002</c:v>
                </c:pt>
                <c:pt idx="39939">
                  <c:v>7.7737179999999997</c:v>
                </c:pt>
                <c:pt idx="39940">
                  <c:v>7.7809780000000002</c:v>
                </c:pt>
                <c:pt idx="39941">
                  <c:v>7.7845880000000003</c:v>
                </c:pt>
                <c:pt idx="39942">
                  <c:v>7.7869919999999997</c:v>
                </c:pt>
                <c:pt idx="39943">
                  <c:v>7.7877650000000003</c:v>
                </c:pt>
                <c:pt idx="39944">
                  <c:v>7.7835190000000001</c:v>
                </c:pt>
                <c:pt idx="39945">
                  <c:v>7.7815060000000003</c:v>
                </c:pt>
                <c:pt idx="39946">
                  <c:v>7.7858809999999998</c:v>
                </c:pt>
                <c:pt idx="39947">
                  <c:v>7.7869929999999998</c:v>
                </c:pt>
                <c:pt idx="39948">
                  <c:v>7.7845769999999996</c:v>
                </c:pt>
                <c:pt idx="39949">
                  <c:v>7.7856620000000003</c:v>
                </c:pt>
                <c:pt idx="39950">
                  <c:v>7.7853029999999999</c:v>
                </c:pt>
                <c:pt idx="39951">
                  <c:v>7.7870489999999997</c:v>
                </c:pt>
                <c:pt idx="39952">
                  <c:v>7.79223</c:v>
                </c:pt>
                <c:pt idx="39953">
                  <c:v>7.7914459999999996</c:v>
                </c:pt>
                <c:pt idx="39954">
                  <c:v>7.7897790000000002</c:v>
                </c:pt>
                <c:pt idx="39955">
                  <c:v>7.7906490000000002</c:v>
                </c:pt>
                <c:pt idx="39956">
                  <c:v>7.7877729999999996</c:v>
                </c:pt>
                <c:pt idx="39957">
                  <c:v>7.7848509999999997</c:v>
                </c:pt>
                <c:pt idx="39958">
                  <c:v>7.7858510000000001</c:v>
                </c:pt>
                <c:pt idx="39959">
                  <c:v>7.7875620000000003</c:v>
                </c:pt>
                <c:pt idx="39960">
                  <c:v>7.7876500000000002</c:v>
                </c:pt>
                <c:pt idx="39961">
                  <c:v>7.7860459999999998</c:v>
                </c:pt>
                <c:pt idx="39962">
                  <c:v>7.7886300000000004</c:v>
                </c:pt>
                <c:pt idx="39963">
                  <c:v>7.7930250000000001</c:v>
                </c:pt>
                <c:pt idx="39964">
                  <c:v>7.792033</c:v>
                </c:pt>
                <c:pt idx="39965">
                  <c:v>7.7872969999999997</c:v>
                </c:pt>
                <c:pt idx="39966">
                  <c:v>7.7858270000000003</c:v>
                </c:pt>
                <c:pt idx="39967">
                  <c:v>7.7872409999999999</c:v>
                </c:pt>
                <c:pt idx="39968">
                  <c:v>7.7891880000000002</c:v>
                </c:pt>
                <c:pt idx="39969">
                  <c:v>7.7918279999999998</c:v>
                </c:pt>
                <c:pt idx="39970">
                  <c:v>7.7909759999999997</c:v>
                </c:pt>
                <c:pt idx="39971">
                  <c:v>7.7857209999999997</c:v>
                </c:pt>
                <c:pt idx="39972">
                  <c:v>7.7883630000000004</c:v>
                </c:pt>
                <c:pt idx="39973">
                  <c:v>7.7960219999999998</c:v>
                </c:pt>
                <c:pt idx="39974">
                  <c:v>7.7952539999999999</c:v>
                </c:pt>
                <c:pt idx="39975">
                  <c:v>7.7912670000000004</c:v>
                </c:pt>
                <c:pt idx="39976">
                  <c:v>7.7904200000000001</c:v>
                </c:pt>
                <c:pt idx="39977">
                  <c:v>7.7909490000000003</c:v>
                </c:pt>
                <c:pt idx="39978">
                  <c:v>7.7931840000000001</c:v>
                </c:pt>
                <c:pt idx="39979">
                  <c:v>7.7914199999999996</c:v>
                </c:pt>
                <c:pt idx="39980">
                  <c:v>7.7891490000000001</c:v>
                </c:pt>
                <c:pt idx="39981">
                  <c:v>7.7903539999999998</c:v>
                </c:pt>
                <c:pt idx="39982">
                  <c:v>7.7892840000000003</c:v>
                </c:pt>
                <c:pt idx="39983">
                  <c:v>7.7865380000000002</c:v>
                </c:pt>
                <c:pt idx="39984">
                  <c:v>7.7872729999999999</c:v>
                </c:pt>
                <c:pt idx="39985">
                  <c:v>7.7895909999999997</c:v>
                </c:pt>
                <c:pt idx="39986">
                  <c:v>7.7904900000000001</c:v>
                </c:pt>
                <c:pt idx="39987">
                  <c:v>7.7904010000000001</c:v>
                </c:pt>
                <c:pt idx="39988">
                  <c:v>7.7897990000000004</c:v>
                </c:pt>
                <c:pt idx="39989">
                  <c:v>7.7885850000000003</c:v>
                </c:pt>
                <c:pt idx="39990">
                  <c:v>7.7893860000000004</c:v>
                </c:pt>
                <c:pt idx="39991">
                  <c:v>7.7926919999999997</c:v>
                </c:pt>
                <c:pt idx="39992">
                  <c:v>7.7955930000000002</c:v>
                </c:pt>
                <c:pt idx="39993">
                  <c:v>7.7977210000000001</c:v>
                </c:pt>
                <c:pt idx="39994">
                  <c:v>7.7968440000000001</c:v>
                </c:pt>
                <c:pt idx="39995">
                  <c:v>7.7978909999999999</c:v>
                </c:pt>
                <c:pt idx="39996">
                  <c:v>7.8010140000000003</c:v>
                </c:pt>
                <c:pt idx="39997">
                  <c:v>7.7974449999999997</c:v>
                </c:pt>
                <c:pt idx="39998">
                  <c:v>7.7941589999999996</c:v>
                </c:pt>
                <c:pt idx="39999">
                  <c:v>7.7966470000000001</c:v>
                </c:pt>
                <c:pt idx="40000">
                  <c:v>7.7945669999999998</c:v>
                </c:pt>
                <c:pt idx="40001">
                  <c:v>7.7932940000000004</c:v>
                </c:pt>
                <c:pt idx="40002">
                  <c:v>7.7988270000000002</c:v>
                </c:pt>
                <c:pt idx="40003">
                  <c:v>7.7985100000000003</c:v>
                </c:pt>
                <c:pt idx="40004">
                  <c:v>7.7982849999999999</c:v>
                </c:pt>
                <c:pt idx="40005">
                  <c:v>7.8010149999999996</c:v>
                </c:pt>
                <c:pt idx="40006">
                  <c:v>7.8000790000000002</c:v>
                </c:pt>
                <c:pt idx="40007">
                  <c:v>7.7988470000000003</c:v>
                </c:pt>
                <c:pt idx="40008">
                  <c:v>7.7943829999999998</c:v>
                </c:pt>
                <c:pt idx="40009">
                  <c:v>7.7911859999999997</c:v>
                </c:pt>
                <c:pt idx="40010">
                  <c:v>7.7955769999999998</c:v>
                </c:pt>
                <c:pt idx="40011">
                  <c:v>7.7988200000000001</c:v>
                </c:pt>
                <c:pt idx="40012">
                  <c:v>7.7955059999999996</c:v>
                </c:pt>
                <c:pt idx="40013">
                  <c:v>7.7934659999999996</c:v>
                </c:pt>
                <c:pt idx="40014">
                  <c:v>7.7982290000000001</c:v>
                </c:pt>
                <c:pt idx="40015">
                  <c:v>7.8002580000000004</c:v>
                </c:pt>
                <c:pt idx="40016">
                  <c:v>7.7977080000000001</c:v>
                </c:pt>
                <c:pt idx="40017">
                  <c:v>7.7952490000000001</c:v>
                </c:pt>
                <c:pt idx="40018">
                  <c:v>7.7912689999999998</c:v>
                </c:pt>
                <c:pt idx="40019">
                  <c:v>7.792624</c:v>
                </c:pt>
                <c:pt idx="40020">
                  <c:v>7.7956709999999996</c:v>
                </c:pt>
                <c:pt idx="40021">
                  <c:v>7.7922070000000003</c:v>
                </c:pt>
                <c:pt idx="40022">
                  <c:v>7.792262</c:v>
                </c:pt>
                <c:pt idx="40023">
                  <c:v>7.7950790000000003</c:v>
                </c:pt>
                <c:pt idx="40024">
                  <c:v>7.7947150000000001</c:v>
                </c:pt>
                <c:pt idx="40025">
                  <c:v>7.798025</c:v>
                </c:pt>
                <c:pt idx="40026">
                  <c:v>7.803331</c:v>
                </c:pt>
                <c:pt idx="40027">
                  <c:v>7.8012560000000004</c:v>
                </c:pt>
                <c:pt idx="40028">
                  <c:v>7.7959779999999999</c:v>
                </c:pt>
                <c:pt idx="40029">
                  <c:v>7.7967690000000003</c:v>
                </c:pt>
                <c:pt idx="40030">
                  <c:v>7.8014749999999999</c:v>
                </c:pt>
                <c:pt idx="40031">
                  <c:v>7.8047829999999996</c:v>
                </c:pt>
                <c:pt idx="40032">
                  <c:v>7.8069649999999999</c:v>
                </c:pt>
                <c:pt idx="40033">
                  <c:v>7.8030150000000003</c:v>
                </c:pt>
                <c:pt idx="40034">
                  <c:v>7.7978120000000004</c:v>
                </c:pt>
                <c:pt idx="40035">
                  <c:v>7.7988460000000002</c:v>
                </c:pt>
                <c:pt idx="40036">
                  <c:v>7.8015829999999999</c:v>
                </c:pt>
                <c:pt idx="40037">
                  <c:v>7.8050639999999998</c:v>
                </c:pt>
                <c:pt idx="40038">
                  <c:v>7.8065850000000001</c:v>
                </c:pt>
                <c:pt idx="40039">
                  <c:v>7.8015699999999999</c:v>
                </c:pt>
                <c:pt idx="40040">
                  <c:v>7.7986890000000004</c:v>
                </c:pt>
                <c:pt idx="40041">
                  <c:v>7.8014760000000001</c:v>
                </c:pt>
                <c:pt idx="40042">
                  <c:v>7.8038249999999998</c:v>
                </c:pt>
                <c:pt idx="40043">
                  <c:v>7.8025500000000001</c:v>
                </c:pt>
                <c:pt idx="40044">
                  <c:v>7.8001170000000002</c:v>
                </c:pt>
                <c:pt idx="40045">
                  <c:v>7.7989629999999996</c:v>
                </c:pt>
                <c:pt idx="40046">
                  <c:v>7.7985720000000001</c:v>
                </c:pt>
                <c:pt idx="40047">
                  <c:v>7.8009539999999999</c:v>
                </c:pt>
                <c:pt idx="40048">
                  <c:v>7.8055149999999998</c:v>
                </c:pt>
                <c:pt idx="40049">
                  <c:v>7.8064229999999997</c:v>
                </c:pt>
                <c:pt idx="40050">
                  <c:v>7.8060539999999996</c:v>
                </c:pt>
                <c:pt idx="40051">
                  <c:v>7.8056559999999999</c:v>
                </c:pt>
                <c:pt idx="40052">
                  <c:v>7.8045369999999998</c:v>
                </c:pt>
                <c:pt idx="40053">
                  <c:v>7.8038990000000004</c:v>
                </c:pt>
                <c:pt idx="40054">
                  <c:v>7.8081050000000003</c:v>
                </c:pt>
                <c:pt idx="40055">
                  <c:v>7.8116310000000002</c:v>
                </c:pt>
                <c:pt idx="40056">
                  <c:v>7.8100040000000002</c:v>
                </c:pt>
                <c:pt idx="40057">
                  <c:v>7.8074760000000003</c:v>
                </c:pt>
                <c:pt idx="40058">
                  <c:v>7.8092680000000003</c:v>
                </c:pt>
                <c:pt idx="40059">
                  <c:v>7.8138389999999998</c:v>
                </c:pt>
                <c:pt idx="40060">
                  <c:v>7.8125809999999998</c:v>
                </c:pt>
                <c:pt idx="40061">
                  <c:v>7.8081370000000003</c:v>
                </c:pt>
                <c:pt idx="40062">
                  <c:v>7.8085440000000004</c:v>
                </c:pt>
                <c:pt idx="40063">
                  <c:v>7.8093919999999999</c:v>
                </c:pt>
                <c:pt idx="40064">
                  <c:v>7.8104969999999998</c:v>
                </c:pt>
                <c:pt idx="40065">
                  <c:v>7.8115899999999998</c:v>
                </c:pt>
                <c:pt idx="40066">
                  <c:v>7.8113580000000002</c:v>
                </c:pt>
                <c:pt idx="40067">
                  <c:v>7.8107850000000001</c:v>
                </c:pt>
                <c:pt idx="40068">
                  <c:v>7.8127449999999996</c:v>
                </c:pt>
                <c:pt idx="40069">
                  <c:v>7.8158190000000003</c:v>
                </c:pt>
                <c:pt idx="40070">
                  <c:v>7.813294</c:v>
                </c:pt>
                <c:pt idx="40071">
                  <c:v>7.811496</c:v>
                </c:pt>
                <c:pt idx="40072">
                  <c:v>7.8127069999999996</c:v>
                </c:pt>
                <c:pt idx="40073">
                  <c:v>7.8124799999999999</c:v>
                </c:pt>
                <c:pt idx="40074">
                  <c:v>7.8140429999999999</c:v>
                </c:pt>
                <c:pt idx="40075">
                  <c:v>7.8178619999999999</c:v>
                </c:pt>
                <c:pt idx="40076">
                  <c:v>7.8157870000000003</c:v>
                </c:pt>
                <c:pt idx="40077">
                  <c:v>7.8107150000000001</c:v>
                </c:pt>
                <c:pt idx="40078">
                  <c:v>7.8101510000000003</c:v>
                </c:pt>
                <c:pt idx="40079">
                  <c:v>7.8112500000000002</c:v>
                </c:pt>
                <c:pt idx="40080">
                  <c:v>7.8125609999999996</c:v>
                </c:pt>
                <c:pt idx="40081">
                  <c:v>7.8129730000000004</c:v>
                </c:pt>
                <c:pt idx="40082">
                  <c:v>7.8124739999999999</c:v>
                </c:pt>
                <c:pt idx="40083">
                  <c:v>7.814235</c:v>
                </c:pt>
                <c:pt idx="40084">
                  <c:v>7.8169510000000004</c:v>
                </c:pt>
                <c:pt idx="40085">
                  <c:v>7.8179939999999997</c:v>
                </c:pt>
                <c:pt idx="40086">
                  <c:v>7.8176480000000002</c:v>
                </c:pt>
                <c:pt idx="40087">
                  <c:v>7.8187059999999997</c:v>
                </c:pt>
                <c:pt idx="40088">
                  <c:v>7.8207769999999996</c:v>
                </c:pt>
                <c:pt idx="40089">
                  <c:v>7.8173810000000001</c:v>
                </c:pt>
                <c:pt idx="40090">
                  <c:v>7.8126360000000004</c:v>
                </c:pt>
                <c:pt idx="40091">
                  <c:v>7.8134309999999996</c:v>
                </c:pt>
                <c:pt idx="40092">
                  <c:v>7.8178179999999999</c:v>
                </c:pt>
                <c:pt idx="40093">
                  <c:v>7.8178530000000004</c:v>
                </c:pt>
                <c:pt idx="40094">
                  <c:v>7.8154909999999997</c:v>
                </c:pt>
                <c:pt idx="40095">
                  <c:v>7.8176519999999998</c:v>
                </c:pt>
                <c:pt idx="40096">
                  <c:v>7.819</c:v>
                </c:pt>
                <c:pt idx="40097">
                  <c:v>7.8173950000000003</c:v>
                </c:pt>
                <c:pt idx="40098">
                  <c:v>7.8177659999999998</c:v>
                </c:pt>
                <c:pt idx="40099">
                  <c:v>7.8182359999999997</c:v>
                </c:pt>
                <c:pt idx="40100">
                  <c:v>7.8170200000000003</c:v>
                </c:pt>
                <c:pt idx="40101">
                  <c:v>7.8161259999999997</c:v>
                </c:pt>
                <c:pt idx="40102">
                  <c:v>7.8170570000000001</c:v>
                </c:pt>
                <c:pt idx="40103">
                  <c:v>7.8164660000000001</c:v>
                </c:pt>
                <c:pt idx="40104">
                  <c:v>7.8167540000000004</c:v>
                </c:pt>
                <c:pt idx="40105">
                  <c:v>7.8176209999999999</c:v>
                </c:pt>
                <c:pt idx="40106">
                  <c:v>7.8145819999999997</c:v>
                </c:pt>
                <c:pt idx="40107">
                  <c:v>7.8129869999999997</c:v>
                </c:pt>
                <c:pt idx="40108">
                  <c:v>7.8162659999999997</c:v>
                </c:pt>
                <c:pt idx="40109">
                  <c:v>7.8191600000000001</c:v>
                </c:pt>
                <c:pt idx="40110">
                  <c:v>7.8200919999999998</c:v>
                </c:pt>
                <c:pt idx="40111">
                  <c:v>7.8198480000000004</c:v>
                </c:pt>
                <c:pt idx="40112">
                  <c:v>7.8210959999999998</c:v>
                </c:pt>
                <c:pt idx="40113">
                  <c:v>7.8228910000000003</c:v>
                </c:pt>
                <c:pt idx="40114">
                  <c:v>7.8201739999999997</c:v>
                </c:pt>
                <c:pt idx="40115">
                  <c:v>7.8195569999999996</c:v>
                </c:pt>
                <c:pt idx="40116">
                  <c:v>7.8226979999999999</c:v>
                </c:pt>
                <c:pt idx="40117">
                  <c:v>7.8191540000000002</c:v>
                </c:pt>
                <c:pt idx="40118">
                  <c:v>7.8147640000000003</c:v>
                </c:pt>
                <c:pt idx="40119">
                  <c:v>7.8182710000000002</c:v>
                </c:pt>
                <c:pt idx="40120">
                  <c:v>7.8240540000000003</c:v>
                </c:pt>
                <c:pt idx="40121">
                  <c:v>7.8248430000000004</c:v>
                </c:pt>
                <c:pt idx="40122">
                  <c:v>7.8213489999999997</c:v>
                </c:pt>
                <c:pt idx="40123">
                  <c:v>7.8170109999999999</c:v>
                </c:pt>
                <c:pt idx="40124">
                  <c:v>7.8148850000000003</c:v>
                </c:pt>
                <c:pt idx="40125">
                  <c:v>7.8185760000000002</c:v>
                </c:pt>
                <c:pt idx="40126">
                  <c:v>7.8218230000000002</c:v>
                </c:pt>
                <c:pt idx="40127">
                  <c:v>7.8184380000000004</c:v>
                </c:pt>
                <c:pt idx="40128">
                  <c:v>7.8174720000000004</c:v>
                </c:pt>
                <c:pt idx="40129">
                  <c:v>7.8197960000000002</c:v>
                </c:pt>
                <c:pt idx="40130">
                  <c:v>7.817151</c:v>
                </c:pt>
                <c:pt idx="40131">
                  <c:v>7.8155380000000001</c:v>
                </c:pt>
                <c:pt idx="40132">
                  <c:v>7.8193299999999999</c:v>
                </c:pt>
                <c:pt idx="40133">
                  <c:v>7.8199069999999997</c:v>
                </c:pt>
                <c:pt idx="40134">
                  <c:v>7.81928</c:v>
                </c:pt>
                <c:pt idx="40135">
                  <c:v>7.822139</c:v>
                </c:pt>
                <c:pt idx="40136">
                  <c:v>7.8250390000000003</c:v>
                </c:pt>
                <c:pt idx="40137">
                  <c:v>7.8263819999999997</c:v>
                </c:pt>
                <c:pt idx="40138">
                  <c:v>7.8276659999999998</c:v>
                </c:pt>
                <c:pt idx="40139">
                  <c:v>7.8253389999999996</c:v>
                </c:pt>
                <c:pt idx="40140">
                  <c:v>7.8218930000000002</c:v>
                </c:pt>
                <c:pt idx="40141">
                  <c:v>7.8240290000000003</c:v>
                </c:pt>
                <c:pt idx="40142">
                  <c:v>7.8268009999999997</c:v>
                </c:pt>
                <c:pt idx="40143">
                  <c:v>7.8248769999999999</c:v>
                </c:pt>
                <c:pt idx="40144">
                  <c:v>7.8253339999999998</c:v>
                </c:pt>
                <c:pt idx="40145">
                  <c:v>7.8271139999999999</c:v>
                </c:pt>
                <c:pt idx="40146">
                  <c:v>7.8237589999999999</c:v>
                </c:pt>
                <c:pt idx="40147">
                  <c:v>7.8204339999999997</c:v>
                </c:pt>
                <c:pt idx="40148">
                  <c:v>7.8218860000000001</c:v>
                </c:pt>
                <c:pt idx="40149">
                  <c:v>7.8246399999999996</c:v>
                </c:pt>
                <c:pt idx="40150">
                  <c:v>7.8237040000000002</c:v>
                </c:pt>
                <c:pt idx="40151">
                  <c:v>7.8212099999999998</c:v>
                </c:pt>
                <c:pt idx="40152">
                  <c:v>7.8194429999999997</c:v>
                </c:pt>
                <c:pt idx="40153">
                  <c:v>7.8224099999999996</c:v>
                </c:pt>
                <c:pt idx="40154">
                  <c:v>7.8277770000000002</c:v>
                </c:pt>
                <c:pt idx="40155">
                  <c:v>7.8274780000000002</c:v>
                </c:pt>
                <c:pt idx="40156">
                  <c:v>7.8251020000000002</c:v>
                </c:pt>
                <c:pt idx="40157">
                  <c:v>7.8253979999999999</c:v>
                </c:pt>
                <c:pt idx="40158">
                  <c:v>7.8270670000000004</c:v>
                </c:pt>
                <c:pt idx="40159">
                  <c:v>7.8280459999999996</c:v>
                </c:pt>
                <c:pt idx="40160">
                  <c:v>7.828265</c:v>
                </c:pt>
                <c:pt idx="40161">
                  <c:v>7.8293229999999996</c:v>
                </c:pt>
                <c:pt idx="40162">
                  <c:v>7.8283849999999999</c:v>
                </c:pt>
                <c:pt idx="40163">
                  <c:v>7.8292289999999998</c:v>
                </c:pt>
                <c:pt idx="40164">
                  <c:v>7.835858</c:v>
                </c:pt>
                <c:pt idx="40165">
                  <c:v>7.83725</c:v>
                </c:pt>
                <c:pt idx="40166">
                  <c:v>7.8298310000000004</c:v>
                </c:pt>
                <c:pt idx="40167">
                  <c:v>7.8273149999999996</c:v>
                </c:pt>
                <c:pt idx="40168">
                  <c:v>7.8321269999999998</c:v>
                </c:pt>
                <c:pt idx="40169">
                  <c:v>7.8319419999999997</c:v>
                </c:pt>
                <c:pt idx="40170">
                  <c:v>7.828144</c:v>
                </c:pt>
                <c:pt idx="40171">
                  <c:v>7.8283100000000001</c:v>
                </c:pt>
                <c:pt idx="40172">
                  <c:v>7.8306529999999999</c:v>
                </c:pt>
                <c:pt idx="40173">
                  <c:v>7.829752</c:v>
                </c:pt>
                <c:pt idx="40174">
                  <c:v>7.8300479999999997</c:v>
                </c:pt>
                <c:pt idx="40175">
                  <c:v>7.830832</c:v>
                </c:pt>
                <c:pt idx="40176">
                  <c:v>7.8279420000000002</c:v>
                </c:pt>
                <c:pt idx="40177">
                  <c:v>7.8314149999999998</c:v>
                </c:pt>
                <c:pt idx="40178">
                  <c:v>7.8407770000000001</c:v>
                </c:pt>
                <c:pt idx="40179">
                  <c:v>7.8381509999999999</c:v>
                </c:pt>
                <c:pt idx="40180">
                  <c:v>7.8306979999999999</c:v>
                </c:pt>
                <c:pt idx="40181">
                  <c:v>7.8358679999999996</c:v>
                </c:pt>
                <c:pt idx="40182">
                  <c:v>7.8402120000000002</c:v>
                </c:pt>
                <c:pt idx="40183">
                  <c:v>7.836735</c:v>
                </c:pt>
                <c:pt idx="40184">
                  <c:v>7.8381509999999999</c:v>
                </c:pt>
                <c:pt idx="40185">
                  <c:v>7.839944</c:v>
                </c:pt>
                <c:pt idx="40186">
                  <c:v>7.8346710000000002</c:v>
                </c:pt>
                <c:pt idx="40187">
                  <c:v>7.8308549999999997</c:v>
                </c:pt>
                <c:pt idx="40188">
                  <c:v>7.8361900000000002</c:v>
                </c:pt>
                <c:pt idx="40189">
                  <c:v>7.8398690000000002</c:v>
                </c:pt>
                <c:pt idx="40190">
                  <c:v>7.8346220000000004</c:v>
                </c:pt>
                <c:pt idx="40191">
                  <c:v>7.8340189999999996</c:v>
                </c:pt>
                <c:pt idx="40192">
                  <c:v>7.8388210000000003</c:v>
                </c:pt>
                <c:pt idx="40193">
                  <c:v>7.8389569999999997</c:v>
                </c:pt>
                <c:pt idx="40194">
                  <c:v>7.8396090000000003</c:v>
                </c:pt>
                <c:pt idx="40195">
                  <c:v>7.8421700000000003</c:v>
                </c:pt>
                <c:pt idx="40196">
                  <c:v>7.8390760000000004</c:v>
                </c:pt>
                <c:pt idx="40197">
                  <c:v>7.8404999999999996</c:v>
                </c:pt>
                <c:pt idx="40198">
                  <c:v>7.8467510000000003</c:v>
                </c:pt>
                <c:pt idx="40199">
                  <c:v>7.8451899999999997</c:v>
                </c:pt>
                <c:pt idx="40200">
                  <c:v>7.8417380000000003</c:v>
                </c:pt>
                <c:pt idx="40201">
                  <c:v>7.8412509999999997</c:v>
                </c:pt>
                <c:pt idx="40202">
                  <c:v>7.8380999999999998</c:v>
                </c:pt>
                <c:pt idx="40203">
                  <c:v>7.8368969999999996</c:v>
                </c:pt>
                <c:pt idx="40204">
                  <c:v>7.8424319999999996</c:v>
                </c:pt>
                <c:pt idx="40205">
                  <c:v>7.8460960000000002</c:v>
                </c:pt>
                <c:pt idx="40206">
                  <c:v>7.8489310000000003</c:v>
                </c:pt>
                <c:pt idx="40207">
                  <c:v>7.8535380000000004</c:v>
                </c:pt>
                <c:pt idx="40208">
                  <c:v>7.851407</c:v>
                </c:pt>
                <c:pt idx="40209">
                  <c:v>7.8471679999999999</c:v>
                </c:pt>
                <c:pt idx="40210">
                  <c:v>7.8449660000000003</c:v>
                </c:pt>
                <c:pt idx="40211">
                  <c:v>7.8419790000000003</c:v>
                </c:pt>
                <c:pt idx="40212">
                  <c:v>7.8422210000000003</c:v>
                </c:pt>
                <c:pt idx="40213">
                  <c:v>7.8430200000000001</c:v>
                </c:pt>
                <c:pt idx="40214">
                  <c:v>7.8419270000000001</c:v>
                </c:pt>
                <c:pt idx="40215">
                  <c:v>7.8437939999999999</c:v>
                </c:pt>
                <c:pt idx="40216">
                  <c:v>7.8462290000000001</c:v>
                </c:pt>
                <c:pt idx="40217">
                  <c:v>7.8444320000000003</c:v>
                </c:pt>
                <c:pt idx="40218">
                  <c:v>7.8415280000000003</c:v>
                </c:pt>
                <c:pt idx="40219">
                  <c:v>7.8408689999999996</c:v>
                </c:pt>
                <c:pt idx="40220">
                  <c:v>7.8421279999999998</c:v>
                </c:pt>
                <c:pt idx="40221">
                  <c:v>7.8399739999999998</c:v>
                </c:pt>
                <c:pt idx="40222">
                  <c:v>7.8381350000000003</c:v>
                </c:pt>
                <c:pt idx="40223">
                  <c:v>7.840573</c:v>
                </c:pt>
                <c:pt idx="40224">
                  <c:v>7.8428469999999999</c:v>
                </c:pt>
                <c:pt idx="40225">
                  <c:v>7.8418460000000003</c:v>
                </c:pt>
                <c:pt idx="40226">
                  <c:v>7.8392439999999999</c:v>
                </c:pt>
                <c:pt idx="40227">
                  <c:v>7.8402320000000003</c:v>
                </c:pt>
                <c:pt idx="40228">
                  <c:v>7.8430679999999997</c:v>
                </c:pt>
                <c:pt idx="40229">
                  <c:v>7.8415249999999999</c:v>
                </c:pt>
                <c:pt idx="40230">
                  <c:v>7.8402019999999997</c:v>
                </c:pt>
                <c:pt idx="40231">
                  <c:v>7.8429919999999997</c:v>
                </c:pt>
                <c:pt idx="40232">
                  <c:v>7.8441910000000004</c:v>
                </c:pt>
                <c:pt idx="40233">
                  <c:v>7.8446850000000001</c:v>
                </c:pt>
                <c:pt idx="40234">
                  <c:v>7.8465030000000002</c:v>
                </c:pt>
                <c:pt idx="40235">
                  <c:v>7.8473850000000001</c:v>
                </c:pt>
                <c:pt idx="40236">
                  <c:v>7.8497690000000002</c:v>
                </c:pt>
                <c:pt idx="40237">
                  <c:v>7.8508469999999999</c:v>
                </c:pt>
                <c:pt idx="40238">
                  <c:v>7.8496969999999999</c:v>
                </c:pt>
                <c:pt idx="40239">
                  <c:v>7.8531599999999999</c:v>
                </c:pt>
                <c:pt idx="40240">
                  <c:v>7.8540469999999996</c:v>
                </c:pt>
                <c:pt idx="40241">
                  <c:v>7.8487080000000002</c:v>
                </c:pt>
                <c:pt idx="40242">
                  <c:v>7.8520799999999999</c:v>
                </c:pt>
                <c:pt idx="40243">
                  <c:v>7.857094</c:v>
                </c:pt>
                <c:pt idx="40244">
                  <c:v>7.8521390000000002</c:v>
                </c:pt>
                <c:pt idx="40245">
                  <c:v>7.8509849999999997</c:v>
                </c:pt>
                <c:pt idx="40246">
                  <c:v>7.8531269999999997</c:v>
                </c:pt>
                <c:pt idx="40247">
                  <c:v>7.8524070000000004</c:v>
                </c:pt>
                <c:pt idx="40248">
                  <c:v>7.8562289999999999</c:v>
                </c:pt>
                <c:pt idx="40249">
                  <c:v>7.8565110000000002</c:v>
                </c:pt>
                <c:pt idx="40250">
                  <c:v>7.8511189999999997</c:v>
                </c:pt>
                <c:pt idx="40251">
                  <c:v>7.8526759999999998</c:v>
                </c:pt>
                <c:pt idx="40252">
                  <c:v>7.8561519999999998</c:v>
                </c:pt>
                <c:pt idx="40253">
                  <c:v>7.8533540000000004</c:v>
                </c:pt>
                <c:pt idx="40254">
                  <c:v>7.8524979999999998</c:v>
                </c:pt>
                <c:pt idx="40255">
                  <c:v>7.857005</c:v>
                </c:pt>
                <c:pt idx="40256">
                  <c:v>7.8579350000000003</c:v>
                </c:pt>
                <c:pt idx="40257">
                  <c:v>7.8530350000000002</c:v>
                </c:pt>
                <c:pt idx="40258">
                  <c:v>7.8492689999999996</c:v>
                </c:pt>
                <c:pt idx="40259">
                  <c:v>7.8492610000000003</c:v>
                </c:pt>
                <c:pt idx="40260">
                  <c:v>7.8498530000000004</c:v>
                </c:pt>
                <c:pt idx="40261">
                  <c:v>7.8527570000000004</c:v>
                </c:pt>
                <c:pt idx="40262">
                  <c:v>7.8575730000000004</c:v>
                </c:pt>
                <c:pt idx="40263">
                  <c:v>7.8610600000000002</c:v>
                </c:pt>
                <c:pt idx="40264">
                  <c:v>7.8622459999999998</c:v>
                </c:pt>
                <c:pt idx="40265">
                  <c:v>7.8611420000000001</c:v>
                </c:pt>
                <c:pt idx="40266">
                  <c:v>7.8610720000000001</c:v>
                </c:pt>
                <c:pt idx="40267">
                  <c:v>7.8604329999999996</c:v>
                </c:pt>
                <c:pt idx="40268">
                  <c:v>7.8579230000000004</c:v>
                </c:pt>
                <c:pt idx="40269">
                  <c:v>7.8562159999999999</c:v>
                </c:pt>
                <c:pt idx="40270">
                  <c:v>7.8572449999999998</c:v>
                </c:pt>
                <c:pt idx="40271">
                  <c:v>7.8599269999999999</c:v>
                </c:pt>
                <c:pt idx="40272">
                  <c:v>7.8600260000000004</c:v>
                </c:pt>
                <c:pt idx="40273">
                  <c:v>7.8564959999999999</c:v>
                </c:pt>
                <c:pt idx="40274">
                  <c:v>7.8557410000000001</c:v>
                </c:pt>
                <c:pt idx="40275">
                  <c:v>7.8586369999999999</c:v>
                </c:pt>
                <c:pt idx="40276">
                  <c:v>7.8598800000000004</c:v>
                </c:pt>
                <c:pt idx="40277">
                  <c:v>7.8575619999999997</c:v>
                </c:pt>
                <c:pt idx="40278">
                  <c:v>7.8586229999999997</c:v>
                </c:pt>
                <c:pt idx="40279">
                  <c:v>7.863016</c:v>
                </c:pt>
                <c:pt idx="40280">
                  <c:v>7.861256</c:v>
                </c:pt>
                <c:pt idx="40281">
                  <c:v>7.8596349999999999</c:v>
                </c:pt>
                <c:pt idx="40282">
                  <c:v>7.8634510000000004</c:v>
                </c:pt>
                <c:pt idx="40283">
                  <c:v>7.8633699999999997</c:v>
                </c:pt>
                <c:pt idx="40284">
                  <c:v>7.8611190000000004</c:v>
                </c:pt>
                <c:pt idx="40285">
                  <c:v>7.8595319999999997</c:v>
                </c:pt>
                <c:pt idx="40286">
                  <c:v>7.8586600000000004</c:v>
                </c:pt>
                <c:pt idx="40287">
                  <c:v>7.8614579999999998</c:v>
                </c:pt>
                <c:pt idx="40288">
                  <c:v>7.8603440000000004</c:v>
                </c:pt>
                <c:pt idx="40289">
                  <c:v>7.858606</c:v>
                </c:pt>
                <c:pt idx="40290">
                  <c:v>7.8612599999999997</c:v>
                </c:pt>
                <c:pt idx="40291">
                  <c:v>7.8579549999999996</c:v>
                </c:pt>
                <c:pt idx="40292">
                  <c:v>7.8584240000000003</c:v>
                </c:pt>
                <c:pt idx="40293">
                  <c:v>7.8657909999999998</c:v>
                </c:pt>
                <c:pt idx="40294">
                  <c:v>7.8653130000000004</c:v>
                </c:pt>
                <c:pt idx="40295">
                  <c:v>7.8600770000000004</c:v>
                </c:pt>
                <c:pt idx="40296">
                  <c:v>7.8608580000000003</c:v>
                </c:pt>
                <c:pt idx="40297">
                  <c:v>7.8630120000000003</c:v>
                </c:pt>
                <c:pt idx="40298">
                  <c:v>7.861561</c:v>
                </c:pt>
                <c:pt idx="40299">
                  <c:v>7.8622079999999999</c:v>
                </c:pt>
                <c:pt idx="40300">
                  <c:v>7.8649480000000001</c:v>
                </c:pt>
                <c:pt idx="40301">
                  <c:v>7.8636400000000002</c:v>
                </c:pt>
                <c:pt idx="40302">
                  <c:v>7.8608880000000001</c:v>
                </c:pt>
                <c:pt idx="40303">
                  <c:v>7.8609710000000002</c:v>
                </c:pt>
                <c:pt idx="40304">
                  <c:v>7.862609</c:v>
                </c:pt>
                <c:pt idx="40305">
                  <c:v>7.862927</c:v>
                </c:pt>
                <c:pt idx="40306">
                  <c:v>7.8658429999999999</c:v>
                </c:pt>
                <c:pt idx="40307">
                  <c:v>7.8703919999999998</c:v>
                </c:pt>
                <c:pt idx="40308">
                  <c:v>7.8704000000000001</c:v>
                </c:pt>
                <c:pt idx="40309">
                  <c:v>7.8710560000000003</c:v>
                </c:pt>
                <c:pt idx="40310">
                  <c:v>7.8746299999999998</c:v>
                </c:pt>
                <c:pt idx="40311">
                  <c:v>7.8758600000000003</c:v>
                </c:pt>
                <c:pt idx="40312">
                  <c:v>7.8767909999999999</c:v>
                </c:pt>
                <c:pt idx="40313">
                  <c:v>7.8722300000000001</c:v>
                </c:pt>
                <c:pt idx="40314">
                  <c:v>7.8675439999999996</c:v>
                </c:pt>
                <c:pt idx="40315">
                  <c:v>7.8702290000000001</c:v>
                </c:pt>
                <c:pt idx="40316">
                  <c:v>7.8721180000000004</c:v>
                </c:pt>
                <c:pt idx="40317">
                  <c:v>7.8694860000000002</c:v>
                </c:pt>
                <c:pt idx="40318">
                  <c:v>7.8661729999999999</c:v>
                </c:pt>
                <c:pt idx="40319">
                  <c:v>7.8647790000000004</c:v>
                </c:pt>
                <c:pt idx="40320">
                  <c:v>7.8661159999999999</c:v>
                </c:pt>
                <c:pt idx="40321">
                  <c:v>7.8660969999999999</c:v>
                </c:pt>
                <c:pt idx="40322">
                  <c:v>7.8679579999999998</c:v>
                </c:pt>
                <c:pt idx="40323">
                  <c:v>7.8720590000000001</c:v>
                </c:pt>
                <c:pt idx="40324">
                  <c:v>7.8710259999999996</c:v>
                </c:pt>
                <c:pt idx="40325">
                  <c:v>7.8669450000000003</c:v>
                </c:pt>
                <c:pt idx="40326">
                  <c:v>7.8656839999999999</c:v>
                </c:pt>
                <c:pt idx="40327">
                  <c:v>7.8688940000000001</c:v>
                </c:pt>
                <c:pt idx="40328">
                  <c:v>7.8706889999999996</c:v>
                </c:pt>
                <c:pt idx="40329">
                  <c:v>7.8689330000000002</c:v>
                </c:pt>
                <c:pt idx="40330">
                  <c:v>7.8686970000000001</c:v>
                </c:pt>
                <c:pt idx="40331">
                  <c:v>7.8678239999999997</c:v>
                </c:pt>
                <c:pt idx="40332">
                  <c:v>7.8669710000000004</c:v>
                </c:pt>
                <c:pt idx="40333">
                  <c:v>7.867089</c:v>
                </c:pt>
                <c:pt idx="40334">
                  <c:v>7.8653700000000004</c:v>
                </c:pt>
                <c:pt idx="40335">
                  <c:v>7.869122</c:v>
                </c:pt>
                <c:pt idx="40336">
                  <c:v>7.875102</c:v>
                </c:pt>
                <c:pt idx="40337">
                  <c:v>7.8758239999999997</c:v>
                </c:pt>
                <c:pt idx="40338">
                  <c:v>7.876487</c:v>
                </c:pt>
                <c:pt idx="40339">
                  <c:v>7.8765260000000001</c:v>
                </c:pt>
                <c:pt idx="40340">
                  <c:v>7.8764830000000003</c:v>
                </c:pt>
                <c:pt idx="40341">
                  <c:v>7.8772229999999999</c:v>
                </c:pt>
                <c:pt idx="40342">
                  <c:v>7.8751530000000001</c:v>
                </c:pt>
                <c:pt idx="40343">
                  <c:v>7.8731410000000004</c:v>
                </c:pt>
                <c:pt idx="40344">
                  <c:v>7.8725880000000004</c:v>
                </c:pt>
                <c:pt idx="40345">
                  <c:v>7.8724309999999997</c:v>
                </c:pt>
                <c:pt idx="40346">
                  <c:v>7.8753130000000002</c:v>
                </c:pt>
                <c:pt idx="40347">
                  <c:v>7.8780190000000001</c:v>
                </c:pt>
                <c:pt idx="40348">
                  <c:v>7.8778629999999996</c:v>
                </c:pt>
                <c:pt idx="40349">
                  <c:v>7.8769049999999998</c:v>
                </c:pt>
                <c:pt idx="40350">
                  <c:v>7.8752129999999996</c:v>
                </c:pt>
                <c:pt idx="40351">
                  <c:v>7.8746850000000004</c:v>
                </c:pt>
                <c:pt idx="40352">
                  <c:v>7.8760570000000003</c:v>
                </c:pt>
                <c:pt idx="40353">
                  <c:v>7.8781239999999997</c:v>
                </c:pt>
                <c:pt idx="40354">
                  <c:v>7.8789040000000004</c:v>
                </c:pt>
                <c:pt idx="40355">
                  <c:v>7.8791700000000002</c:v>
                </c:pt>
                <c:pt idx="40356">
                  <c:v>7.8785939999999997</c:v>
                </c:pt>
                <c:pt idx="40357">
                  <c:v>7.8756969999999997</c:v>
                </c:pt>
                <c:pt idx="40358">
                  <c:v>7.8757789999999996</c:v>
                </c:pt>
                <c:pt idx="40359">
                  <c:v>7.8814739999999999</c:v>
                </c:pt>
                <c:pt idx="40360">
                  <c:v>7.8807400000000003</c:v>
                </c:pt>
                <c:pt idx="40361">
                  <c:v>7.8747189999999998</c:v>
                </c:pt>
                <c:pt idx="40362">
                  <c:v>7.8750039999999997</c:v>
                </c:pt>
                <c:pt idx="40363">
                  <c:v>7.8784419999999997</c:v>
                </c:pt>
                <c:pt idx="40364">
                  <c:v>7.8790950000000004</c:v>
                </c:pt>
                <c:pt idx="40365">
                  <c:v>7.8773249999999999</c:v>
                </c:pt>
                <c:pt idx="40366">
                  <c:v>7.8794430000000002</c:v>
                </c:pt>
                <c:pt idx="40367">
                  <c:v>7.8812509999999998</c:v>
                </c:pt>
                <c:pt idx="40368">
                  <c:v>7.880865</c:v>
                </c:pt>
                <c:pt idx="40369">
                  <c:v>7.8824160000000001</c:v>
                </c:pt>
                <c:pt idx="40370">
                  <c:v>7.8811450000000001</c:v>
                </c:pt>
                <c:pt idx="40371">
                  <c:v>7.8783019999999997</c:v>
                </c:pt>
                <c:pt idx="40372">
                  <c:v>7.8803989999999997</c:v>
                </c:pt>
                <c:pt idx="40373">
                  <c:v>7.8840950000000003</c:v>
                </c:pt>
                <c:pt idx="40374">
                  <c:v>7.8836539999999999</c:v>
                </c:pt>
                <c:pt idx="40375">
                  <c:v>7.8821690000000002</c:v>
                </c:pt>
                <c:pt idx="40376">
                  <c:v>7.8822549999999998</c:v>
                </c:pt>
                <c:pt idx="40377">
                  <c:v>7.8814409999999997</c:v>
                </c:pt>
                <c:pt idx="40378">
                  <c:v>7.8791770000000003</c:v>
                </c:pt>
                <c:pt idx="40379">
                  <c:v>7.87784</c:v>
                </c:pt>
                <c:pt idx="40380">
                  <c:v>7.8793040000000003</c:v>
                </c:pt>
                <c:pt idx="40381">
                  <c:v>7.8838549999999996</c:v>
                </c:pt>
                <c:pt idx="40382">
                  <c:v>7.8863690000000002</c:v>
                </c:pt>
                <c:pt idx="40383">
                  <c:v>7.8833669999999998</c:v>
                </c:pt>
                <c:pt idx="40384">
                  <c:v>7.88028</c:v>
                </c:pt>
                <c:pt idx="40385">
                  <c:v>7.8798719999999998</c:v>
                </c:pt>
                <c:pt idx="40386">
                  <c:v>7.8816819999999996</c:v>
                </c:pt>
                <c:pt idx="40387">
                  <c:v>7.8796660000000003</c:v>
                </c:pt>
                <c:pt idx="40388">
                  <c:v>7.8776070000000002</c:v>
                </c:pt>
                <c:pt idx="40389">
                  <c:v>7.8821459999999997</c:v>
                </c:pt>
                <c:pt idx="40390">
                  <c:v>7.8875510000000002</c:v>
                </c:pt>
                <c:pt idx="40391">
                  <c:v>7.8887460000000003</c:v>
                </c:pt>
                <c:pt idx="40392">
                  <c:v>7.8839160000000001</c:v>
                </c:pt>
                <c:pt idx="40393">
                  <c:v>7.8820589999999999</c:v>
                </c:pt>
                <c:pt idx="40394">
                  <c:v>7.8884990000000004</c:v>
                </c:pt>
                <c:pt idx="40395">
                  <c:v>7.8921260000000002</c:v>
                </c:pt>
                <c:pt idx="40396">
                  <c:v>7.8891080000000002</c:v>
                </c:pt>
                <c:pt idx="40397">
                  <c:v>7.8874789999999999</c:v>
                </c:pt>
                <c:pt idx="40398">
                  <c:v>7.8889490000000002</c:v>
                </c:pt>
                <c:pt idx="40399">
                  <c:v>7.891051</c:v>
                </c:pt>
                <c:pt idx="40400">
                  <c:v>7.8937290000000004</c:v>
                </c:pt>
                <c:pt idx="40401">
                  <c:v>7.8905969999999996</c:v>
                </c:pt>
                <c:pt idx="40402">
                  <c:v>7.8880420000000004</c:v>
                </c:pt>
                <c:pt idx="40403">
                  <c:v>7.8913159999999998</c:v>
                </c:pt>
                <c:pt idx="40404">
                  <c:v>7.8948359999999997</c:v>
                </c:pt>
                <c:pt idx="40405">
                  <c:v>7.8954769999999996</c:v>
                </c:pt>
                <c:pt idx="40406">
                  <c:v>7.8941929999999996</c:v>
                </c:pt>
                <c:pt idx="40407">
                  <c:v>7.8960470000000003</c:v>
                </c:pt>
                <c:pt idx="40408">
                  <c:v>7.8986280000000004</c:v>
                </c:pt>
                <c:pt idx="40409">
                  <c:v>7.8999129999999997</c:v>
                </c:pt>
                <c:pt idx="40410">
                  <c:v>7.8999230000000003</c:v>
                </c:pt>
                <c:pt idx="40411">
                  <c:v>7.8961050000000004</c:v>
                </c:pt>
                <c:pt idx="40412">
                  <c:v>7.8943709999999996</c:v>
                </c:pt>
                <c:pt idx="40413">
                  <c:v>7.8974299999999999</c:v>
                </c:pt>
                <c:pt idx="40414">
                  <c:v>7.8961420000000002</c:v>
                </c:pt>
                <c:pt idx="40415">
                  <c:v>7.8925270000000003</c:v>
                </c:pt>
                <c:pt idx="40416">
                  <c:v>7.895556</c:v>
                </c:pt>
                <c:pt idx="40417">
                  <c:v>7.8989370000000001</c:v>
                </c:pt>
                <c:pt idx="40418">
                  <c:v>7.8956840000000001</c:v>
                </c:pt>
                <c:pt idx="40419">
                  <c:v>7.8944539999999996</c:v>
                </c:pt>
                <c:pt idx="40420">
                  <c:v>7.8975479999999996</c:v>
                </c:pt>
                <c:pt idx="40421">
                  <c:v>7.8989729999999998</c:v>
                </c:pt>
                <c:pt idx="40422">
                  <c:v>7.8985120000000002</c:v>
                </c:pt>
                <c:pt idx="40423">
                  <c:v>7.8962089999999998</c:v>
                </c:pt>
                <c:pt idx="40424">
                  <c:v>7.8959840000000003</c:v>
                </c:pt>
                <c:pt idx="40425">
                  <c:v>7.8996810000000002</c:v>
                </c:pt>
                <c:pt idx="40426">
                  <c:v>7.8992870000000002</c:v>
                </c:pt>
                <c:pt idx="40427">
                  <c:v>7.8998460000000001</c:v>
                </c:pt>
                <c:pt idx="40428">
                  <c:v>7.8999670000000002</c:v>
                </c:pt>
                <c:pt idx="40429">
                  <c:v>7.8977529999999998</c:v>
                </c:pt>
                <c:pt idx="40430">
                  <c:v>7.9003269999999999</c:v>
                </c:pt>
                <c:pt idx="40431">
                  <c:v>7.9002359999999996</c:v>
                </c:pt>
                <c:pt idx="40432">
                  <c:v>7.8959270000000004</c:v>
                </c:pt>
                <c:pt idx="40433">
                  <c:v>7.8970940000000001</c:v>
                </c:pt>
                <c:pt idx="40434">
                  <c:v>7.9002840000000001</c:v>
                </c:pt>
                <c:pt idx="40435">
                  <c:v>7.8989859999999998</c:v>
                </c:pt>
                <c:pt idx="40436">
                  <c:v>7.8967460000000003</c:v>
                </c:pt>
                <c:pt idx="40437">
                  <c:v>7.8990070000000001</c:v>
                </c:pt>
                <c:pt idx="40438">
                  <c:v>7.9001799999999998</c:v>
                </c:pt>
                <c:pt idx="40439">
                  <c:v>7.8980600000000001</c:v>
                </c:pt>
                <c:pt idx="40440">
                  <c:v>7.896522</c:v>
                </c:pt>
                <c:pt idx="40441">
                  <c:v>7.8970010000000004</c:v>
                </c:pt>
                <c:pt idx="40442">
                  <c:v>7.8975689999999998</c:v>
                </c:pt>
                <c:pt idx="40443">
                  <c:v>7.8965839999999998</c:v>
                </c:pt>
                <c:pt idx="40444">
                  <c:v>7.8980499999999996</c:v>
                </c:pt>
                <c:pt idx="40445">
                  <c:v>7.8997650000000004</c:v>
                </c:pt>
                <c:pt idx="40446">
                  <c:v>7.8984370000000004</c:v>
                </c:pt>
                <c:pt idx="40447">
                  <c:v>7.8996529999999998</c:v>
                </c:pt>
                <c:pt idx="40448">
                  <c:v>7.897964</c:v>
                </c:pt>
                <c:pt idx="40449">
                  <c:v>7.8945499999999997</c:v>
                </c:pt>
                <c:pt idx="40450">
                  <c:v>7.8980079999999999</c:v>
                </c:pt>
                <c:pt idx="40451">
                  <c:v>7.9015129999999996</c:v>
                </c:pt>
                <c:pt idx="40452">
                  <c:v>7.8984990000000002</c:v>
                </c:pt>
                <c:pt idx="40453">
                  <c:v>7.8995499999999996</c:v>
                </c:pt>
                <c:pt idx="40454">
                  <c:v>7.9039380000000001</c:v>
                </c:pt>
                <c:pt idx="40455">
                  <c:v>7.9022170000000003</c:v>
                </c:pt>
                <c:pt idx="40456">
                  <c:v>7.9040819999999998</c:v>
                </c:pt>
                <c:pt idx="40457">
                  <c:v>7.9093249999999999</c:v>
                </c:pt>
                <c:pt idx="40458">
                  <c:v>7.9072509999999996</c:v>
                </c:pt>
                <c:pt idx="40459">
                  <c:v>7.9044270000000001</c:v>
                </c:pt>
                <c:pt idx="40460">
                  <c:v>7.9063739999999996</c:v>
                </c:pt>
                <c:pt idx="40461">
                  <c:v>7.9069770000000004</c:v>
                </c:pt>
                <c:pt idx="40462">
                  <c:v>7.9035489999999999</c:v>
                </c:pt>
                <c:pt idx="40463">
                  <c:v>7.9026610000000002</c:v>
                </c:pt>
                <c:pt idx="40464">
                  <c:v>7.9057760000000004</c:v>
                </c:pt>
                <c:pt idx="40465">
                  <c:v>7.9072089999999999</c:v>
                </c:pt>
                <c:pt idx="40466">
                  <c:v>7.9058919999999997</c:v>
                </c:pt>
                <c:pt idx="40467">
                  <c:v>7.9059949999999999</c:v>
                </c:pt>
                <c:pt idx="40468">
                  <c:v>7.9089010000000002</c:v>
                </c:pt>
                <c:pt idx="40469">
                  <c:v>7.9125870000000003</c:v>
                </c:pt>
                <c:pt idx="40470">
                  <c:v>7.9145260000000004</c:v>
                </c:pt>
                <c:pt idx="40471">
                  <c:v>7.9157409999999997</c:v>
                </c:pt>
                <c:pt idx="40472">
                  <c:v>7.9160709999999996</c:v>
                </c:pt>
                <c:pt idx="40473">
                  <c:v>7.9209360000000002</c:v>
                </c:pt>
                <c:pt idx="40474">
                  <c:v>7.9224750000000004</c:v>
                </c:pt>
                <c:pt idx="40475">
                  <c:v>7.9177179999999998</c:v>
                </c:pt>
                <c:pt idx="40476">
                  <c:v>7.9229390000000004</c:v>
                </c:pt>
                <c:pt idx="40477">
                  <c:v>7.9275820000000001</c:v>
                </c:pt>
                <c:pt idx="40478">
                  <c:v>7.9174300000000004</c:v>
                </c:pt>
                <c:pt idx="40479">
                  <c:v>7.9134440000000001</c:v>
                </c:pt>
                <c:pt idx="40480">
                  <c:v>7.9221250000000003</c:v>
                </c:pt>
                <c:pt idx="40481">
                  <c:v>7.9226840000000003</c:v>
                </c:pt>
                <c:pt idx="40482">
                  <c:v>7.9150130000000001</c:v>
                </c:pt>
                <c:pt idx="40483">
                  <c:v>7.9138929999999998</c:v>
                </c:pt>
                <c:pt idx="40484">
                  <c:v>7.914917</c:v>
                </c:pt>
                <c:pt idx="40485">
                  <c:v>7.914758</c:v>
                </c:pt>
                <c:pt idx="40486">
                  <c:v>7.9186719999999999</c:v>
                </c:pt>
                <c:pt idx="40487">
                  <c:v>7.918069</c:v>
                </c:pt>
                <c:pt idx="40488">
                  <c:v>7.9134820000000001</c:v>
                </c:pt>
                <c:pt idx="40489">
                  <c:v>7.9118579999999996</c:v>
                </c:pt>
                <c:pt idx="40490">
                  <c:v>7.9118570000000004</c:v>
                </c:pt>
                <c:pt idx="40491">
                  <c:v>7.9105379999999998</c:v>
                </c:pt>
                <c:pt idx="40492">
                  <c:v>7.9112910000000003</c:v>
                </c:pt>
                <c:pt idx="40493">
                  <c:v>7.9146830000000001</c:v>
                </c:pt>
                <c:pt idx="40494">
                  <c:v>7.9126649999999996</c:v>
                </c:pt>
                <c:pt idx="40495">
                  <c:v>7.9107019999999997</c:v>
                </c:pt>
                <c:pt idx="40496">
                  <c:v>7.9134669999999998</c:v>
                </c:pt>
                <c:pt idx="40497">
                  <c:v>7.9139869999999997</c:v>
                </c:pt>
                <c:pt idx="40498">
                  <c:v>7.9114579999999997</c:v>
                </c:pt>
                <c:pt idx="40499">
                  <c:v>7.9155990000000003</c:v>
                </c:pt>
                <c:pt idx="40500">
                  <c:v>7.9186860000000001</c:v>
                </c:pt>
                <c:pt idx="40501">
                  <c:v>7.9139569999999999</c:v>
                </c:pt>
                <c:pt idx="40502">
                  <c:v>7.914428</c:v>
                </c:pt>
                <c:pt idx="40503">
                  <c:v>7.9151429999999996</c:v>
                </c:pt>
                <c:pt idx="40504">
                  <c:v>7.9113069999999999</c:v>
                </c:pt>
                <c:pt idx="40505">
                  <c:v>7.9148329999999998</c:v>
                </c:pt>
                <c:pt idx="40506">
                  <c:v>7.9196099999999996</c:v>
                </c:pt>
                <c:pt idx="40507">
                  <c:v>7.9161710000000003</c:v>
                </c:pt>
                <c:pt idx="40508">
                  <c:v>7.9140370000000004</c:v>
                </c:pt>
                <c:pt idx="40509">
                  <c:v>7.9162559999999997</c:v>
                </c:pt>
                <c:pt idx="40510">
                  <c:v>7.9147420000000004</c:v>
                </c:pt>
                <c:pt idx="40511">
                  <c:v>7.9119250000000001</c:v>
                </c:pt>
                <c:pt idx="40512">
                  <c:v>7.9154939999999998</c:v>
                </c:pt>
                <c:pt idx="40513">
                  <c:v>7.9197369999999996</c:v>
                </c:pt>
                <c:pt idx="40514">
                  <c:v>7.9152209999999998</c:v>
                </c:pt>
                <c:pt idx="40515">
                  <c:v>7.9127080000000003</c:v>
                </c:pt>
                <c:pt idx="40516">
                  <c:v>7.9183700000000004</c:v>
                </c:pt>
                <c:pt idx="40517">
                  <c:v>7.918418</c:v>
                </c:pt>
                <c:pt idx="40518">
                  <c:v>7.9150739999999997</c:v>
                </c:pt>
                <c:pt idx="40519">
                  <c:v>7.9165970000000003</c:v>
                </c:pt>
                <c:pt idx="40520">
                  <c:v>7.9196929999999996</c:v>
                </c:pt>
                <c:pt idx="40521">
                  <c:v>7.919905</c:v>
                </c:pt>
                <c:pt idx="40522">
                  <c:v>7.91899</c:v>
                </c:pt>
                <c:pt idx="40523">
                  <c:v>7.9173619999999998</c:v>
                </c:pt>
                <c:pt idx="40524">
                  <c:v>7.9149979999999998</c:v>
                </c:pt>
                <c:pt idx="40525">
                  <c:v>7.9198000000000004</c:v>
                </c:pt>
                <c:pt idx="40526">
                  <c:v>7.9261439999999999</c:v>
                </c:pt>
                <c:pt idx="40527">
                  <c:v>7.9269030000000003</c:v>
                </c:pt>
                <c:pt idx="40528">
                  <c:v>7.9279840000000004</c:v>
                </c:pt>
                <c:pt idx="40529">
                  <c:v>7.9282589999999997</c:v>
                </c:pt>
                <c:pt idx="40530">
                  <c:v>7.9297180000000003</c:v>
                </c:pt>
                <c:pt idx="40531">
                  <c:v>7.9324960000000004</c:v>
                </c:pt>
                <c:pt idx="40532">
                  <c:v>7.93079</c:v>
                </c:pt>
                <c:pt idx="40533">
                  <c:v>7.9292379999999998</c:v>
                </c:pt>
                <c:pt idx="40534">
                  <c:v>7.9312699999999996</c:v>
                </c:pt>
                <c:pt idx="40535">
                  <c:v>7.932315</c:v>
                </c:pt>
                <c:pt idx="40536">
                  <c:v>7.9310309999999999</c:v>
                </c:pt>
                <c:pt idx="40537">
                  <c:v>7.9333710000000002</c:v>
                </c:pt>
                <c:pt idx="40538">
                  <c:v>7.9347760000000003</c:v>
                </c:pt>
                <c:pt idx="40539">
                  <c:v>7.9307189999999999</c:v>
                </c:pt>
                <c:pt idx="40540">
                  <c:v>7.9277899999999999</c:v>
                </c:pt>
                <c:pt idx="40541">
                  <c:v>7.9297459999999997</c:v>
                </c:pt>
                <c:pt idx="40542">
                  <c:v>7.9307679999999996</c:v>
                </c:pt>
                <c:pt idx="40543">
                  <c:v>7.9306989999999997</c:v>
                </c:pt>
                <c:pt idx="40544">
                  <c:v>7.9334170000000004</c:v>
                </c:pt>
                <c:pt idx="40545">
                  <c:v>7.9316700000000004</c:v>
                </c:pt>
                <c:pt idx="40546">
                  <c:v>7.9280280000000003</c:v>
                </c:pt>
                <c:pt idx="40547">
                  <c:v>7.9283859999999997</c:v>
                </c:pt>
                <c:pt idx="40548">
                  <c:v>7.927416</c:v>
                </c:pt>
                <c:pt idx="40549">
                  <c:v>7.9250559999999997</c:v>
                </c:pt>
                <c:pt idx="40550">
                  <c:v>7.9270310000000004</c:v>
                </c:pt>
                <c:pt idx="40551">
                  <c:v>7.9291660000000004</c:v>
                </c:pt>
                <c:pt idx="40552">
                  <c:v>7.9262940000000004</c:v>
                </c:pt>
                <c:pt idx="40553">
                  <c:v>7.9250850000000002</c:v>
                </c:pt>
                <c:pt idx="40554">
                  <c:v>7.9278690000000003</c:v>
                </c:pt>
                <c:pt idx="40555">
                  <c:v>7.928134</c:v>
                </c:pt>
                <c:pt idx="40556">
                  <c:v>7.9273030000000002</c:v>
                </c:pt>
                <c:pt idx="40557">
                  <c:v>7.927835</c:v>
                </c:pt>
                <c:pt idx="40558">
                  <c:v>7.9259829999999996</c:v>
                </c:pt>
                <c:pt idx="40559">
                  <c:v>7.9249280000000004</c:v>
                </c:pt>
                <c:pt idx="40560">
                  <c:v>7.9265660000000002</c:v>
                </c:pt>
                <c:pt idx="40561">
                  <c:v>7.9289249999999996</c:v>
                </c:pt>
                <c:pt idx="40562">
                  <c:v>7.9298760000000001</c:v>
                </c:pt>
                <c:pt idx="40563">
                  <c:v>7.9292309999999997</c:v>
                </c:pt>
                <c:pt idx="40564">
                  <c:v>7.9277519999999999</c:v>
                </c:pt>
                <c:pt idx="40565">
                  <c:v>7.9289459999999998</c:v>
                </c:pt>
                <c:pt idx="40566">
                  <c:v>7.9301459999999997</c:v>
                </c:pt>
                <c:pt idx="40567">
                  <c:v>7.9293399999999998</c:v>
                </c:pt>
                <c:pt idx="40568">
                  <c:v>7.9297029999999999</c:v>
                </c:pt>
                <c:pt idx="40569">
                  <c:v>7.9284129999999999</c:v>
                </c:pt>
                <c:pt idx="40570">
                  <c:v>7.928096</c:v>
                </c:pt>
                <c:pt idx="40571">
                  <c:v>7.930237</c:v>
                </c:pt>
                <c:pt idx="40572">
                  <c:v>7.9294250000000002</c:v>
                </c:pt>
                <c:pt idx="40573">
                  <c:v>7.930631</c:v>
                </c:pt>
                <c:pt idx="40574">
                  <c:v>7.9334670000000003</c:v>
                </c:pt>
                <c:pt idx="40575">
                  <c:v>7.9336320000000002</c:v>
                </c:pt>
                <c:pt idx="40576">
                  <c:v>7.9331699999999996</c:v>
                </c:pt>
                <c:pt idx="40577">
                  <c:v>7.9310809999999998</c:v>
                </c:pt>
                <c:pt idx="40578">
                  <c:v>7.9288259999999999</c:v>
                </c:pt>
                <c:pt idx="40579">
                  <c:v>7.9324450000000004</c:v>
                </c:pt>
                <c:pt idx="40580">
                  <c:v>7.9352220000000004</c:v>
                </c:pt>
                <c:pt idx="40581">
                  <c:v>7.932747</c:v>
                </c:pt>
                <c:pt idx="40582">
                  <c:v>7.9350259999999997</c:v>
                </c:pt>
                <c:pt idx="40583">
                  <c:v>7.9382159999999997</c:v>
                </c:pt>
                <c:pt idx="40584">
                  <c:v>7.9317580000000003</c:v>
                </c:pt>
                <c:pt idx="40585">
                  <c:v>7.9341480000000004</c:v>
                </c:pt>
                <c:pt idx="40586">
                  <c:v>7.9453990000000001</c:v>
                </c:pt>
                <c:pt idx="40587">
                  <c:v>7.948804</c:v>
                </c:pt>
                <c:pt idx="40588">
                  <c:v>7.949052</c:v>
                </c:pt>
                <c:pt idx="40589">
                  <c:v>7.9502259999999998</c:v>
                </c:pt>
                <c:pt idx="40590">
                  <c:v>7.9459289999999996</c:v>
                </c:pt>
                <c:pt idx="40591">
                  <c:v>7.9439950000000001</c:v>
                </c:pt>
                <c:pt idx="40592">
                  <c:v>7.946421</c:v>
                </c:pt>
                <c:pt idx="40593">
                  <c:v>7.9464050000000004</c:v>
                </c:pt>
                <c:pt idx="40594">
                  <c:v>7.9461560000000002</c:v>
                </c:pt>
                <c:pt idx="40595">
                  <c:v>7.9477310000000001</c:v>
                </c:pt>
                <c:pt idx="40596">
                  <c:v>7.9492580000000004</c:v>
                </c:pt>
                <c:pt idx="40597">
                  <c:v>7.949954</c:v>
                </c:pt>
                <c:pt idx="40598">
                  <c:v>7.9512419999999997</c:v>
                </c:pt>
                <c:pt idx="40599">
                  <c:v>7.9519840000000004</c:v>
                </c:pt>
                <c:pt idx="40600">
                  <c:v>7.9484769999999996</c:v>
                </c:pt>
                <c:pt idx="40601">
                  <c:v>7.947495</c:v>
                </c:pt>
                <c:pt idx="40602">
                  <c:v>7.9491480000000001</c:v>
                </c:pt>
                <c:pt idx="40603">
                  <c:v>7.9449680000000003</c:v>
                </c:pt>
                <c:pt idx="40604">
                  <c:v>7.9407930000000002</c:v>
                </c:pt>
                <c:pt idx="40605">
                  <c:v>7.9457310000000003</c:v>
                </c:pt>
                <c:pt idx="40606">
                  <c:v>7.9492630000000002</c:v>
                </c:pt>
                <c:pt idx="40607">
                  <c:v>7.9471699999999998</c:v>
                </c:pt>
                <c:pt idx="40608">
                  <c:v>7.9464889999999997</c:v>
                </c:pt>
                <c:pt idx="40609">
                  <c:v>7.9467140000000001</c:v>
                </c:pt>
                <c:pt idx="40610">
                  <c:v>7.9477700000000002</c:v>
                </c:pt>
                <c:pt idx="40611">
                  <c:v>7.9492539999999998</c:v>
                </c:pt>
                <c:pt idx="40612">
                  <c:v>7.948016</c:v>
                </c:pt>
                <c:pt idx="40613">
                  <c:v>7.9468750000000004</c:v>
                </c:pt>
                <c:pt idx="40614">
                  <c:v>7.9493679999999998</c:v>
                </c:pt>
                <c:pt idx="40615">
                  <c:v>7.9531900000000002</c:v>
                </c:pt>
                <c:pt idx="40616">
                  <c:v>7.9536189999999998</c:v>
                </c:pt>
                <c:pt idx="40617">
                  <c:v>7.9492890000000003</c:v>
                </c:pt>
                <c:pt idx="40618">
                  <c:v>7.945589</c:v>
                </c:pt>
                <c:pt idx="40619">
                  <c:v>7.9501530000000002</c:v>
                </c:pt>
                <c:pt idx="40620">
                  <c:v>7.9549649999999996</c:v>
                </c:pt>
                <c:pt idx="40621">
                  <c:v>7.9546950000000001</c:v>
                </c:pt>
                <c:pt idx="40622">
                  <c:v>7.9559819999999997</c:v>
                </c:pt>
                <c:pt idx="40623">
                  <c:v>7.957554</c:v>
                </c:pt>
                <c:pt idx="40624">
                  <c:v>7.9539980000000003</c:v>
                </c:pt>
                <c:pt idx="40625">
                  <c:v>7.9510230000000002</c:v>
                </c:pt>
                <c:pt idx="40626">
                  <c:v>7.9531320000000001</c:v>
                </c:pt>
                <c:pt idx="40627">
                  <c:v>7.9553029999999998</c:v>
                </c:pt>
                <c:pt idx="40628">
                  <c:v>7.9532619999999996</c:v>
                </c:pt>
                <c:pt idx="40629">
                  <c:v>7.957414</c:v>
                </c:pt>
                <c:pt idx="40630">
                  <c:v>7.9588010000000002</c:v>
                </c:pt>
                <c:pt idx="40631">
                  <c:v>7.9505359999999996</c:v>
                </c:pt>
                <c:pt idx="40632">
                  <c:v>7.949605</c:v>
                </c:pt>
                <c:pt idx="40633">
                  <c:v>7.9564409999999999</c:v>
                </c:pt>
                <c:pt idx="40634">
                  <c:v>7.9567199999999998</c:v>
                </c:pt>
                <c:pt idx="40635">
                  <c:v>7.9570429999999996</c:v>
                </c:pt>
                <c:pt idx="40636">
                  <c:v>7.9567430000000003</c:v>
                </c:pt>
                <c:pt idx="40637">
                  <c:v>7.9534320000000003</c:v>
                </c:pt>
                <c:pt idx="40638">
                  <c:v>7.9521800000000002</c:v>
                </c:pt>
                <c:pt idx="40639">
                  <c:v>7.9532629999999997</c:v>
                </c:pt>
                <c:pt idx="40640">
                  <c:v>7.9559309999999996</c:v>
                </c:pt>
                <c:pt idx="40641">
                  <c:v>7.9576130000000003</c:v>
                </c:pt>
                <c:pt idx="40642">
                  <c:v>7.9552490000000002</c:v>
                </c:pt>
                <c:pt idx="40643">
                  <c:v>7.9569039999999998</c:v>
                </c:pt>
                <c:pt idx="40644">
                  <c:v>7.9599019999999996</c:v>
                </c:pt>
                <c:pt idx="40645">
                  <c:v>7.9565789999999996</c:v>
                </c:pt>
                <c:pt idx="40646">
                  <c:v>7.9532470000000002</c:v>
                </c:pt>
                <c:pt idx="40647">
                  <c:v>7.9553669999999999</c:v>
                </c:pt>
                <c:pt idx="40648">
                  <c:v>7.9565919999999997</c:v>
                </c:pt>
                <c:pt idx="40649">
                  <c:v>7.9544269999999999</c:v>
                </c:pt>
                <c:pt idx="40650">
                  <c:v>7.9548040000000002</c:v>
                </c:pt>
                <c:pt idx="40651">
                  <c:v>7.9554999999999998</c:v>
                </c:pt>
                <c:pt idx="40652">
                  <c:v>7.9560079999999997</c:v>
                </c:pt>
                <c:pt idx="40653">
                  <c:v>7.9574949999999998</c:v>
                </c:pt>
                <c:pt idx="40654">
                  <c:v>7.9566150000000002</c:v>
                </c:pt>
                <c:pt idx="40655">
                  <c:v>7.9579420000000001</c:v>
                </c:pt>
                <c:pt idx="40656">
                  <c:v>7.9598440000000004</c:v>
                </c:pt>
                <c:pt idx="40657">
                  <c:v>7.9585270000000001</c:v>
                </c:pt>
                <c:pt idx="40658">
                  <c:v>7.9569780000000003</c:v>
                </c:pt>
                <c:pt idx="40659">
                  <c:v>7.9574730000000002</c:v>
                </c:pt>
                <c:pt idx="40660">
                  <c:v>7.9597100000000003</c:v>
                </c:pt>
                <c:pt idx="40661">
                  <c:v>7.9607650000000003</c:v>
                </c:pt>
                <c:pt idx="40662">
                  <c:v>7.9590519999999998</c:v>
                </c:pt>
                <c:pt idx="40663">
                  <c:v>7.9558669999999996</c:v>
                </c:pt>
                <c:pt idx="40664">
                  <c:v>7.955527</c:v>
                </c:pt>
                <c:pt idx="40665">
                  <c:v>7.9604200000000001</c:v>
                </c:pt>
                <c:pt idx="40666">
                  <c:v>7.9622840000000004</c:v>
                </c:pt>
                <c:pt idx="40667">
                  <c:v>7.9589850000000002</c:v>
                </c:pt>
                <c:pt idx="40668">
                  <c:v>7.9580419999999998</c:v>
                </c:pt>
                <c:pt idx="40669">
                  <c:v>7.9592409999999996</c:v>
                </c:pt>
                <c:pt idx="40670">
                  <c:v>7.9580690000000001</c:v>
                </c:pt>
                <c:pt idx="40671">
                  <c:v>7.9596450000000001</c:v>
                </c:pt>
                <c:pt idx="40672">
                  <c:v>7.9626429999999999</c:v>
                </c:pt>
                <c:pt idx="40673">
                  <c:v>7.9642030000000004</c:v>
                </c:pt>
                <c:pt idx="40674">
                  <c:v>7.9645849999999996</c:v>
                </c:pt>
                <c:pt idx="40675">
                  <c:v>7.9613550000000002</c:v>
                </c:pt>
                <c:pt idx="40676">
                  <c:v>7.9597490000000004</c:v>
                </c:pt>
                <c:pt idx="40677">
                  <c:v>7.9618770000000003</c:v>
                </c:pt>
                <c:pt idx="40678">
                  <c:v>7.9616829999999998</c:v>
                </c:pt>
                <c:pt idx="40679">
                  <c:v>7.9617040000000001</c:v>
                </c:pt>
                <c:pt idx="40680">
                  <c:v>7.9648430000000001</c:v>
                </c:pt>
                <c:pt idx="40681">
                  <c:v>7.9646800000000004</c:v>
                </c:pt>
                <c:pt idx="40682">
                  <c:v>7.9633729999999998</c:v>
                </c:pt>
                <c:pt idx="40683">
                  <c:v>7.968375</c:v>
                </c:pt>
                <c:pt idx="40684">
                  <c:v>7.9714739999999997</c:v>
                </c:pt>
                <c:pt idx="40685">
                  <c:v>7.9692780000000001</c:v>
                </c:pt>
                <c:pt idx="40686">
                  <c:v>7.9668419999999998</c:v>
                </c:pt>
                <c:pt idx="40687">
                  <c:v>7.9650550000000004</c:v>
                </c:pt>
                <c:pt idx="40688">
                  <c:v>7.9625870000000001</c:v>
                </c:pt>
                <c:pt idx="40689">
                  <c:v>7.962459</c:v>
                </c:pt>
                <c:pt idx="40690">
                  <c:v>7.9619939999999998</c:v>
                </c:pt>
                <c:pt idx="40691">
                  <c:v>7.9621399999999998</c:v>
                </c:pt>
                <c:pt idx="40692">
                  <c:v>7.9617630000000004</c:v>
                </c:pt>
                <c:pt idx="40693">
                  <c:v>7.9597819999999997</c:v>
                </c:pt>
                <c:pt idx="40694">
                  <c:v>7.9590860000000001</c:v>
                </c:pt>
                <c:pt idx="40695">
                  <c:v>7.9604369999999998</c:v>
                </c:pt>
                <c:pt idx="40696">
                  <c:v>7.9616709999999999</c:v>
                </c:pt>
                <c:pt idx="40697">
                  <c:v>7.9578559999999996</c:v>
                </c:pt>
                <c:pt idx="40698">
                  <c:v>7.9604699999999999</c:v>
                </c:pt>
                <c:pt idx="40699">
                  <c:v>7.9678630000000004</c:v>
                </c:pt>
                <c:pt idx="40700">
                  <c:v>7.9647930000000002</c:v>
                </c:pt>
                <c:pt idx="40701">
                  <c:v>7.9612360000000004</c:v>
                </c:pt>
                <c:pt idx="40702">
                  <c:v>7.9617889999999996</c:v>
                </c:pt>
                <c:pt idx="40703">
                  <c:v>7.96143</c:v>
                </c:pt>
                <c:pt idx="40704">
                  <c:v>7.9640680000000001</c:v>
                </c:pt>
                <c:pt idx="40705">
                  <c:v>7.9678310000000003</c:v>
                </c:pt>
                <c:pt idx="40706">
                  <c:v>7.9664409999999997</c:v>
                </c:pt>
                <c:pt idx="40707">
                  <c:v>7.966545</c:v>
                </c:pt>
                <c:pt idx="40708">
                  <c:v>7.9684520000000001</c:v>
                </c:pt>
                <c:pt idx="40709">
                  <c:v>7.9685490000000003</c:v>
                </c:pt>
                <c:pt idx="40710">
                  <c:v>7.9697579999999997</c:v>
                </c:pt>
                <c:pt idx="40711">
                  <c:v>7.9700220000000002</c:v>
                </c:pt>
                <c:pt idx="40712">
                  <c:v>7.969068</c:v>
                </c:pt>
                <c:pt idx="40713">
                  <c:v>7.9714419999999997</c:v>
                </c:pt>
                <c:pt idx="40714">
                  <c:v>7.9739620000000002</c:v>
                </c:pt>
                <c:pt idx="40715">
                  <c:v>7.9740330000000004</c:v>
                </c:pt>
                <c:pt idx="40716">
                  <c:v>7.9701420000000001</c:v>
                </c:pt>
                <c:pt idx="40717">
                  <c:v>7.9678370000000003</c:v>
                </c:pt>
                <c:pt idx="40718">
                  <c:v>7.9722770000000001</c:v>
                </c:pt>
                <c:pt idx="40719">
                  <c:v>7.9751430000000001</c:v>
                </c:pt>
                <c:pt idx="40720">
                  <c:v>7.9724640000000004</c:v>
                </c:pt>
                <c:pt idx="40721">
                  <c:v>7.9766630000000003</c:v>
                </c:pt>
                <c:pt idx="40722">
                  <c:v>7.981128</c:v>
                </c:pt>
                <c:pt idx="40723">
                  <c:v>7.974844</c:v>
                </c:pt>
                <c:pt idx="40724">
                  <c:v>7.973579</c:v>
                </c:pt>
                <c:pt idx="40725">
                  <c:v>7.9788300000000003</c:v>
                </c:pt>
                <c:pt idx="40726">
                  <c:v>7.9759719999999996</c:v>
                </c:pt>
                <c:pt idx="40727">
                  <c:v>7.9772249999999998</c:v>
                </c:pt>
                <c:pt idx="40728">
                  <c:v>7.9814660000000002</c:v>
                </c:pt>
                <c:pt idx="40729">
                  <c:v>7.9770370000000002</c:v>
                </c:pt>
                <c:pt idx="40730">
                  <c:v>7.9754440000000004</c:v>
                </c:pt>
                <c:pt idx="40731">
                  <c:v>7.9775790000000004</c:v>
                </c:pt>
                <c:pt idx="40732">
                  <c:v>7.9767219999999996</c:v>
                </c:pt>
                <c:pt idx="40733">
                  <c:v>7.9764499999999998</c:v>
                </c:pt>
                <c:pt idx="40734">
                  <c:v>7.9755669999999999</c:v>
                </c:pt>
                <c:pt idx="40735">
                  <c:v>7.9738090000000001</c:v>
                </c:pt>
                <c:pt idx="40736">
                  <c:v>7.9757220000000002</c:v>
                </c:pt>
                <c:pt idx="40737">
                  <c:v>7.9790369999999999</c:v>
                </c:pt>
                <c:pt idx="40738">
                  <c:v>7.9759529999999996</c:v>
                </c:pt>
                <c:pt idx="40739">
                  <c:v>7.9733150000000004</c:v>
                </c:pt>
                <c:pt idx="40740">
                  <c:v>7.9766269999999997</c:v>
                </c:pt>
                <c:pt idx="40741">
                  <c:v>7.9753590000000001</c:v>
                </c:pt>
                <c:pt idx="40742">
                  <c:v>7.9721539999999997</c:v>
                </c:pt>
                <c:pt idx="40743">
                  <c:v>7.97621</c:v>
                </c:pt>
                <c:pt idx="40744">
                  <c:v>7.9800399999999998</c:v>
                </c:pt>
                <c:pt idx="40745">
                  <c:v>7.9755390000000004</c:v>
                </c:pt>
                <c:pt idx="40746">
                  <c:v>7.972372</c:v>
                </c:pt>
                <c:pt idx="40747">
                  <c:v>7.9774029999999998</c:v>
                </c:pt>
                <c:pt idx="40748">
                  <c:v>7.9768759999999999</c:v>
                </c:pt>
                <c:pt idx="40749">
                  <c:v>7.9730100000000004</c:v>
                </c:pt>
                <c:pt idx="40750">
                  <c:v>7.9760429999999998</c:v>
                </c:pt>
                <c:pt idx="40751">
                  <c:v>7.9799090000000001</c:v>
                </c:pt>
                <c:pt idx="40752">
                  <c:v>7.9761150000000001</c:v>
                </c:pt>
                <c:pt idx="40753">
                  <c:v>7.973522</c:v>
                </c:pt>
                <c:pt idx="40754">
                  <c:v>7.9759500000000001</c:v>
                </c:pt>
                <c:pt idx="40755">
                  <c:v>7.9730129999999999</c:v>
                </c:pt>
                <c:pt idx="40756">
                  <c:v>7.9722569999999999</c:v>
                </c:pt>
                <c:pt idx="40757">
                  <c:v>7.9769040000000002</c:v>
                </c:pt>
                <c:pt idx="40758">
                  <c:v>7.9770450000000004</c:v>
                </c:pt>
                <c:pt idx="40759">
                  <c:v>7.9811909999999999</c:v>
                </c:pt>
                <c:pt idx="40760">
                  <c:v>7.9850960000000004</c:v>
                </c:pt>
                <c:pt idx="40761">
                  <c:v>7.9819560000000003</c:v>
                </c:pt>
                <c:pt idx="40762">
                  <c:v>7.9861550000000001</c:v>
                </c:pt>
                <c:pt idx="40763">
                  <c:v>7.9914630000000004</c:v>
                </c:pt>
                <c:pt idx="40764">
                  <c:v>7.9866200000000003</c:v>
                </c:pt>
                <c:pt idx="40765">
                  <c:v>7.9828229999999998</c:v>
                </c:pt>
                <c:pt idx="40766">
                  <c:v>7.983422</c:v>
                </c:pt>
                <c:pt idx="40767">
                  <c:v>7.9834639999999997</c:v>
                </c:pt>
                <c:pt idx="40768">
                  <c:v>7.9844499999999998</c:v>
                </c:pt>
                <c:pt idx="40769">
                  <c:v>7.9862469999999997</c:v>
                </c:pt>
                <c:pt idx="40770">
                  <c:v>7.9843070000000003</c:v>
                </c:pt>
                <c:pt idx="40771">
                  <c:v>7.9815389999999997</c:v>
                </c:pt>
                <c:pt idx="40772">
                  <c:v>7.979673</c:v>
                </c:pt>
                <c:pt idx="40773">
                  <c:v>7.9828939999999999</c:v>
                </c:pt>
                <c:pt idx="40774">
                  <c:v>7.9865519999999997</c:v>
                </c:pt>
                <c:pt idx="40775">
                  <c:v>7.9848119999999998</c:v>
                </c:pt>
                <c:pt idx="40776">
                  <c:v>7.9833980000000002</c:v>
                </c:pt>
                <c:pt idx="40777">
                  <c:v>7.9839330000000004</c:v>
                </c:pt>
                <c:pt idx="40778">
                  <c:v>7.9834440000000004</c:v>
                </c:pt>
                <c:pt idx="40779">
                  <c:v>7.9820010000000003</c:v>
                </c:pt>
                <c:pt idx="40780">
                  <c:v>7.9804969999999997</c:v>
                </c:pt>
                <c:pt idx="40781">
                  <c:v>7.9818730000000002</c:v>
                </c:pt>
                <c:pt idx="40782">
                  <c:v>7.9860040000000003</c:v>
                </c:pt>
                <c:pt idx="40783">
                  <c:v>7.9898179999999996</c:v>
                </c:pt>
                <c:pt idx="40784">
                  <c:v>7.9900729999999998</c:v>
                </c:pt>
                <c:pt idx="40785">
                  <c:v>7.9872680000000003</c:v>
                </c:pt>
                <c:pt idx="40786">
                  <c:v>7.9880709999999997</c:v>
                </c:pt>
                <c:pt idx="40787">
                  <c:v>7.9896580000000004</c:v>
                </c:pt>
                <c:pt idx="40788">
                  <c:v>7.9829699999999999</c:v>
                </c:pt>
                <c:pt idx="40789">
                  <c:v>7.9797339999999997</c:v>
                </c:pt>
                <c:pt idx="40790">
                  <c:v>7.9857420000000001</c:v>
                </c:pt>
                <c:pt idx="40791">
                  <c:v>7.9868860000000002</c:v>
                </c:pt>
                <c:pt idx="40792">
                  <c:v>7.9853079999999999</c:v>
                </c:pt>
                <c:pt idx="40793">
                  <c:v>7.9867179999999998</c:v>
                </c:pt>
                <c:pt idx="40794">
                  <c:v>7.9836879999999999</c:v>
                </c:pt>
                <c:pt idx="40795">
                  <c:v>7.9838310000000003</c:v>
                </c:pt>
                <c:pt idx="40796">
                  <c:v>7.9862460000000004</c:v>
                </c:pt>
                <c:pt idx="40797">
                  <c:v>7.9848369999999997</c:v>
                </c:pt>
                <c:pt idx="40798">
                  <c:v>7.987393</c:v>
                </c:pt>
                <c:pt idx="40799">
                  <c:v>7.9899120000000003</c:v>
                </c:pt>
                <c:pt idx="40800">
                  <c:v>7.9899060000000004</c:v>
                </c:pt>
                <c:pt idx="40801">
                  <c:v>7.9946429999999999</c:v>
                </c:pt>
                <c:pt idx="40802">
                  <c:v>7.9951400000000001</c:v>
                </c:pt>
                <c:pt idx="40803">
                  <c:v>7.991142</c:v>
                </c:pt>
                <c:pt idx="40804">
                  <c:v>7.9933940000000003</c:v>
                </c:pt>
                <c:pt idx="40805">
                  <c:v>7.9978670000000003</c:v>
                </c:pt>
                <c:pt idx="40806">
                  <c:v>7.9975860000000001</c:v>
                </c:pt>
                <c:pt idx="40807">
                  <c:v>7.9961440000000001</c:v>
                </c:pt>
                <c:pt idx="40808">
                  <c:v>7.995158</c:v>
                </c:pt>
                <c:pt idx="40809">
                  <c:v>7.9979279999999999</c:v>
                </c:pt>
                <c:pt idx="40810">
                  <c:v>8.0016420000000004</c:v>
                </c:pt>
                <c:pt idx="40811">
                  <c:v>7.9985860000000004</c:v>
                </c:pt>
                <c:pt idx="40812">
                  <c:v>7.9968890000000004</c:v>
                </c:pt>
                <c:pt idx="40813">
                  <c:v>7.9972859999999999</c:v>
                </c:pt>
                <c:pt idx="40814">
                  <c:v>7.9946270000000004</c:v>
                </c:pt>
                <c:pt idx="40815">
                  <c:v>7.9954479999999997</c:v>
                </c:pt>
                <c:pt idx="40816">
                  <c:v>7.9991909999999997</c:v>
                </c:pt>
                <c:pt idx="40817">
                  <c:v>7.9980320000000003</c:v>
                </c:pt>
                <c:pt idx="40818">
                  <c:v>7.9947569999999999</c:v>
                </c:pt>
                <c:pt idx="40819">
                  <c:v>7.9950070000000002</c:v>
                </c:pt>
                <c:pt idx="40820">
                  <c:v>7.9952360000000002</c:v>
                </c:pt>
                <c:pt idx="40821">
                  <c:v>7.9960180000000003</c:v>
                </c:pt>
                <c:pt idx="40822">
                  <c:v>7.9979129999999996</c:v>
                </c:pt>
                <c:pt idx="40823">
                  <c:v>7.9980960000000003</c:v>
                </c:pt>
                <c:pt idx="40824">
                  <c:v>7.9972339999999997</c:v>
                </c:pt>
                <c:pt idx="40825">
                  <c:v>7.9939739999999997</c:v>
                </c:pt>
                <c:pt idx="40826">
                  <c:v>7.9933379999999996</c:v>
                </c:pt>
                <c:pt idx="40827">
                  <c:v>7.9969770000000002</c:v>
                </c:pt>
                <c:pt idx="40828">
                  <c:v>7.9967230000000002</c:v>
                </c:pt>
                <c:pt idx="40829">
                  <c:v>7.9983579999999996</c:v>
                </c:pt>
                <c:pt idx="40830">
                  <c:v>8.0005640000000007</c:v>
                </c:pt>
                <c:pt idx="40831">
                  <c:v>7.9964310000000003</c:v>
                </c:pt>
                <c:pt idx="40832">
                  <c:v>7.9938070000000003</c:v>
                </c:pt>
                <c:pt idx="40833">
                  <c:v>7.997573</c:v>
                </c:pt>
                <c:pt idx="40834">
                  <c:v>8.0002589999999998</c:v>
                </c:pt>
                <c:pt idx="40835">
                  <c:v>7.9980869999999999</c:v>
                </c:pt>
                <c:pt idx="40836">
                  <c:v>7.9973640000000001</c:v>
                </c:pt>
                <c:pt idx="40837">
                  <c:v>8.0008619999999997</c:v>
                </c:pt>
                <c:pt idx="40838">
                  <c:v>8.0023330000000001</c:v>
                </c:pt>
                <c:pt idx="40839">
                  <c:v>7.9990319999999997</c:v>
                </c:pt>
                <c:pt idx="40840">
                  <c:v>7.9994860000000001</c:v>
                </c:pt>
                <c:pt idx="40841">
                  <c:v>8.0043950000000006</c:v>
                </c:pt>
                <c:pt idx="40842">
                  <c:v>8.001099</c:v>
                </c:pt>
                <c:pt idx="40843">
                  <c:v>7.9961979999999997</c:v>
                </c:pt>
                <c:pt idx="40844">
                  <c:v>7.9990600000000001</c:v>
                </c:pt>
                <c:pt idx="40845">
                  <c:v>8.003152</c:v>
                </c:pt>
                <c:pt idx="40846">
                  <c:v>8.0034240000000008</c:v>
                </c:pt>
                <c:pt idx="40847">
                  <c:v>8.0081869999999995</c:v>
                </c:pt>
                <c:pt idx="40848">
                  <c:v>8.0109650000000006</c:v>
                </c:pt>
                <c:pt idx="40849">
                  <c:v>8.0052760000000003</c:v>
                </c:pt>
                <c:pt idx="40850">
                  <c:v>8.0057399999999994</c:v>
                </c:pt>
                <c:pt idx="40851">
                  <c:v>8.0104410000000001</c:v>
                </c:pt>
                <c:pt idx="40852">
                  <c:v>8.0065179999999998</c:v>
                </c:pt>
                <c:pt idx="40853">
                  <c:v>8.0016040000000004</c:v>
                </c:pt>
                <c:pt idx="40854">
                  <c:v>8.0058889999999998</c:v>
                </c:pt>
                <c:pt idx="40855">
                  <c:v>8.0087060000000001</c:v>
                </c:pt>
                <c:pt idx="40856">
                  <c:v>8.0031949999999998</c:v>
                </c:pt>
                <c:pt idx="40857">
                  <c:v>8.0012340000000002</c:v>
                </c:pt>
                <c:pt idx="40858">
                  <c:v>8.0074070000000006</c:v>
                </c:pt>
                <c:pt idx="40859">
                  <c:v>8.0107660000000003</c:v>
                </c:pt>
                <c:pt idx="40860">
                  <c:v>8.0082400000000007</c:v>
                </c:pt>
                <c:pt idx="40861">
                  <c:v>8.0064799999999998</c:v>
                </c:pt>
                <c:pt idx="40862">
                  <c:v>8.0067950000000003</c:v>
                </c:pt>
                <c:pt idx="40863">
                  <c:v>8.0065980000000003</c:v>
                </c:pt>
                <c:pt idx="40864">
                  <c:v>8.0071650000000005</c:v>
                </c:pt>
                <c:pt idx="40865">
                  <c:v>8.0083280000000006</c:v>
                </c:pt>
                <c:pt idx="40866">
                  <c:v>8.0067260000000005</c:v>
                </c:pt>
                <c:pt idx="40867">
                  <c:v>8.0057100000000005</c:v>
                </c:pt>
                <c:pt idx="40868">
                  <c:v>8.0057349999999996</c:v>
                </c:pt>
                <c:pt idx="40869">
                  <c:v>8.0028500000000005</c:v>
                </c:pt>
                <c:pt idx="40870">
                  <c:v>8.0024359999999994</c:v>
                </c:pt>
                <c:pt idx="40871">
                  <c:v>8.0093530000000008</c:v>
                </c:pt>
                <c:pt idx="40872">
                  <c:v>8.013083</c:v>
                </c:pt>
                <c:pt idx="40873">
                  <c:v>8.0116759999999996</c:v>
                </c:pt>
                <c:pt idx="40874">
                  <c:v>8.0083649999999995</c:v>
                </c:pt>
                <c:pt idx="40875">
                  <c:v>8.002497</c:v>
                </c:pt>
                <c:pt idx="40876">
                  <c:v>8.0008839999999992</c:v>
                </c:pt>
                <c:pt idx="40877">
                  <c:v>8.0073729999999994</c:v>
                </c:pt>
                <c:pt idx="40878">
                  <c:v>8.0102810000000009</c:v>
                </c:pt>
                <c:pt idx="40879">
                  <c:v>8.0049050000000008</c:v>
                </c:pt>
                <c:pt idx="40880">
                  <c:v>8.0038900000000002</c:v>
                </c:pt>
                <c:pt idx="40881">
                  <c:v>8.0075699999999994</c:v>
                </c:pt>
                <c:pt idx="40882">
                  <c:v>8.0057939999999999</c:v>
                </c:pt>
                <c:pt idx="40883">
                  <c:v>8.0064770000000003</c:v>
                </c:pt>
                <c:pt idx="40884">
                  <c:v>8.0124669999999991</c:v>
                </c:pt>
                <c:pt idx="40885">
                  <c:v>8.0113330000000005</c:v>
                </c:pt>
                <c:pt idx="40886">
                  <c:v>8.0111270000000001</c:v>
                </c:pt>
                <c:pt idx="40887">
                  <c:v>8.0167959999999994</c:v>
                </c:pt>
                <c:pt idx="40888">
                  <c:v>8.0185469999999999</c:v>
                </c:pt>
                <c:pt idx="40889">
                  <c:v>8.0209139999999994</c:v>
                </c:pt>
                <c:pt idx="40890">
                  <c:v>8.0245619999999995</c:v>
                </c:pt>
                <c:pt idx="40891">
                  <c:v>8.0267060000000008</c:v>
                </c:pt>
                <c:pt idx="40892">
                  <c:v>8.0255770000000002</c:v>
                </c:pt>
                <c:pt idx="40893">
                  <c:v>8.0240950000000009</c:v>
                </c:pt>
                <c:pt idx="40894">
                  <c:v>8.0226640000000007</c:v>
                </c:pt>
                <c:pt idx="40895">
                  <c:v>8.019819</c:v>
                </c:pt>
                <c:pt idx="40896">
                  <c:v>8.0187469999999994</c:v>
                </c:pt>
                <c:pt idx="40897">
                  <c:v>8.0211550000000003</c:v>
                </c:pt>
                <c:pt idx="40898">
                  <c:v>8.0219269999999998</c:v>
                </c:pt>
                <c:pt idx="40899">
                  <c:v>8.0187229999999996</c:v>
                </c:pt>
                <c:pt idx="40900">
                  <c:v>8.0148799999999998</c:v>
                </c:pt>
                <c:pt idx="40901">
                  <c:v>8.0148820000000001</c:v>
                </c:pt>
                <c:pt idx="40902">
                  <c:v>8.0171349999999997</c:v>
                </c:pt>
                <c:pt idx="40903">
                  <c:v>8.0168549999999996</c:v>
                </c:pt>
                <c:pt idx="40904">
                  <c:v>8.0136699999999994</c:v>
                </c:pt>
                <c:pt idx="40905">
                  <c:v>8.0141740000000006</c:v>
                </c:pt>
                <c:pt idx="40906">
                  <c:v>8.0184850000000001</c:v>
                </c:pt>
                <c:pt idx="40907">
                  <c:v>8.0184979999999992</c:v>
                </c:pt>
                <c:pt idx="40908">
                  <c:v>8.0185060000000004</c:v>
                </c:pt>
                <c:pt idx="40909">
                  <c:v>8.0212769999999995</c:v>
                </c:pt>
                <c:pt idx="40910">
                  <c:v>8.0192750000000004</c:v>
                </c:pt>
                <c:pt idx="40911">
                  <c:v>8.0168710000000001</c:v>
                </c:pt>
                <c:pt idx="40912">
                  <c:v>8.0183769999999992</c:v>
                </c:pt>
                <c:pt idx="40913">
                  <c:v>8.0218910000000001</c:v>
                </c:pt>
                <c:pt idx="40914">
                  <c:v>8.0248000000000008</c:v>
                </c:pt>
                <c:pt idx="40915">
                  <c:v>8.0257090000000009</c:v>
                </c:pt>
                <c:pt idx="40916">
                  <c:v>8.0234100000000002</c:v>
                </c:pt>
                <c:pt idx="40917">
                  <c:v>8.0208659999999998</c:v>
                </c:pt>
                <c:pt idx="40918">
                  <c:v>8.0220020000000005</c:v>
                </c:pt>
                <c:pt idx="40919">
                  <c:v>8.0212339999999998</c:v>
                </c:pt>
                <c:pt idx="40920">
                  <c:v>8.015898</c:v>
                </c:pt>
                <c:pt idx="40921">
                  <c:v>8.0155980000000007</c:v>
                </c:pt>
                <c:pt idx="40922">
                  <c:v>8.0200759999999995</c:v>
                </c:pt>
                <c:pt idx="40923">
                  <c:v>8.0207940000000004</c:v>
                </c:pt>
                <c:pt idx="40924">
                  <c:v>8.0164810000000006</c:v>
                </c:pt>
                <c:pt idx="40925">
                  <c:v>8.0170510000000004</c:v>
                </c:pt>
                <c:pt idx="40926">
                  <c:v>8.0233439999999998</c:v>
                </c:pt>
                <c:pt idx="40927">
                  <c:v>8.0247170000000008</c:v>
                </c:pt>
                <c:pt idx="40928">
                  <c:v>8.0237960000000008</c:v>
                </c:pt>
                <c:pt idx="40929">
                  <c:v>8.0233919999999994</c:v>
                </c:pt>
                <c:pt idx="40930">
                  <c:v>8.0203629999999997</c:v>
                </c:pt>
                <c:pt idx="40931">
                  <c:v>8.0207490000000004</c:v>
                </c:pt>
                <c:pt idx="40932">
                  <c:v>8.0252590000000001</c:v>
                </c:pt>
                <c:pt idx="40933">
                  <c:v>8.0232939999999999</c:v>
                </c:pt>
                <c:pt idx="40934">
                  <c:v>8.0216720000000006</c:v>
                </c:pt>
                <c:pt idx="40935">
                  <c:v>8.0259029999999996</c:v>
                </c:pt>
                <c:pt idx="40936">
                  <c:v>8.0254320000000003</c:v>
                </c:pt>
                <c:pt idx="40937">
                  <c:v>8.0248419999999996</c:v>
                </c:pt>
                <c:pt idx="40938">
                  <c:v>8.0282409999999995</c:v>
                </c:pt>
                <c:pt idx="40939">
                  <c:v>8.0294439999999998</c:v>
                </c:pt>
                <c:pt idx="40940">
                  <c:v>8.0277829999999994</c:v>
                </c:pt>
                <c:pt idx="40941">
                  <c:v>8.0267320000000009</c:v>
                </c:pt>
                <c:pt idx="40942">
                  <c:v>8.0274610000000006</c:v>
                </c:pt>
                <c:pt idx="40943">
                  <c:v>8.0290599999999994</c:v>
                </c:pt>
                <c:pt idx="40944">
                  <c:v>8.0291309999999996</c:v>
                </c:pt>
                <c:pt idx="40945">
                  <c:v>8.0289380000000001</c:v>
                </c:pt>
                <c:pt idx="40946">
                  <c:v>8.0309069999999991</c:v>
                </c:pt>
                <c:pt idx="40947">
                  <c:v>8.0338440000000002</c:v>
                </c:pt>
                <c:pt idx="40948">
                  <c:v>8.0336230000000004</c:v>
                </c:pt>
                <c:pt idx="40949">
                  <c:v>8.0382239999999996</c:v>
                </c:pt>
                <c:pt idx="40950">
                  <c:v>8.0434929999999998</c:v>
                </c:pt>
                <c:pt idx="40951">
                  <c:v>8.0419269999999994</c:v>
                </c:pt>
                <c:pt idx="40952">
                  <c:v>8.0393380000000008</c:v>
                </c:pt>
                <c:pt idx="40953">
                  <c:v>8.0405130000000007</c:v>
                </c:pt>
                <c:pt idx="40954">
                  <c:v>8.0437049999999992</c:v>
                </c:pt>
                <c:pt idx="40955">
                  <c:v>8.0445390000000003</c:v>
                </c:pt>
                <c:pt idx="40956">
                  <c:v>8.039002</c:v>
                </c:pt>
                <c:pt idx="40957">
                  <c:v>8.0355030000000003</c:v>
                </c:pt>
                <c:pt idx="40958">
                  <c:v>8.0387400000000007</c:v>
                </c:pt>
                <c:pt idx="40959">
                  <c:v>8.0387199999999996</c:v>
                </c:pt>
                <c:pt idx="40960">
                  <c:v>8.0347030000000004</c:v>
                </c:pt>
                <c:pt idx="40961">
                  <c:v>8.0352169999999994</c:v>
                </c:pt>
                <c:pt idx="40962">
                  <c:v>8.0386760000000006</c:v>
                </c:pt>
                <c:pt idx="40963">
                  <c:v>8.0380509999999994</c:v>
                </c:pt>
                <c:pt idx="40964">
                  <c:v>8.0356620000000003</c:v>
                </c:pt>
                <c:pt idx="40965">
                  <c:v>8.0370019999999993</c:v>
                </c:pt>
                <c:pt idx="40966">
                  <c:v>8.0364909999999998</c:v>
                </c:pt>
                <c:pt idx="40967">
                  <c:v>8.0334050000000001</c:v>
                </c:pt>
                <c:pt idx="40968">
                  <c:v>8.0337069999999997</c:v>
                </c:pt>
                <c:pt idx="40969">
                  <c:v>8.0363129999999998</c:v>
                </c:pt>
                <c:pt idx="40970">
                  <c:v>8.0378100000000003</c:v>
                </c:pt>
                <c:pt idx="40971">
                  <c:v>8.0390280000000001</c:v>
                </c:pt>
                <c:pt idx="40972">
                  <c:v>8.0375840000000007</c:v>
                </c:pt>
                <c:pt idx="40973">
                  <c:v>8.0401989999999994</c:v>
                </c:pt>
                <c:pt idx="40974">
                  <c:v>8.0446670000000005</c:v>
                </c:pt>
                <c:pt idx="40975">
                  <c:v>8.0403219999999997</c:v>
                </c:pt>
                <c:pt idx="40976">
                  <c:v>8.0375689999999995</c:v>
                </c:pt>
                <c:pt idx="40977">
                  <c:v>8.0416969999999992</c:v>
                </c:pt>
                <c:pt idx="40978">
                  <c:v>8.0412289999999995</c:v>
                </c:pt>
                <c:pt idx="40979">
                  <c:v>8.0390470000000001</c:v>
                </c:pt>
                <c:pt idx="40980">
                  <c:v>8.0414720000000006</c:v>
                </c:pt>
                <c:pt idx="40981">
                  <c:v>8.0425989999999992</c:v>
                </c:pt>
                <c:pt idx="40982">
                  <c:v>8.0408399999999993</c:v>
                </c:pt>
                <c:pt idx="40983">
                  <c:v>8.0440299999999993</c:v>
                </c:pt>
                <c:pt idx="40984">
                  <c:v>8.0478229999999993</c:v>
                </c:pt>
                <c:pt idx="40985">
                  <c:v>8.0477609999999995</c:v>
                </c:pt>
                <c:pt idx="40986">
                  <c:v>8.0473710000000001</c:v>
                </c:pt>
                <c:pt idx="40987">
                  <c:v>8.04617</c:v>
                </c:pt>
                <c:pt idx="40988">
                  <c:v>8.0463100000000001</c:v>
                </c:pt>
                <c:pt idx="40989">
                  <c:v>8.0443820000000006</c:v>
                </c:pt>
                <c:pt idx="40990">
                  <c:v>8.0413110000000003</c:v>
                </c:pt>
                <c:pt idx="40991">
                  <c:v>8.0434999999999999</c:v>
                </c:pt>
                <c:pt idx="40992">
                  <c:v>8.0454640000000008</c:v>
                </c:pt>
                <c:pt idx="40993">
                  <c:v>8.0440970000000007</c:v>
                </c:pt>
                <c:pt idx="40994">
                  <c:v>8.0442060000000009</c:v>
                </c:pt>
                <c:pt idx="40995">
                  <c:v>8.0446570000000008</c:v>
                </c:pt>
                <c:pt idx="40996">
                  <c:v>8.0412049999999997</c:v>
                </c:pt>
                <c:pt idx="40997">
                  <c:v>8.0409609999999994</c:v>
                </c:pt>
                <c:pt idx="40998">
                  <c:v>8.0453069999999993</c:v>
                </c:pt>
                <c:pt idx="40999">
                  <c:v>8.0454790000000003</c:v>
                </c:pt>
                <c:pt idx="41000">
                  <c:v>8.0400349999999996</c:v>
                </c:pt>
                <c:pt idx="41001">
                  <c:v>8.0365359999999999</c:v>
                </c:pt>
                <c:pt idx="41002">
                  <c:v>8.038786</c:v>
                </c:pt>
                <c:pt idx="41003">
                  <c:v>8.0422469999999997</c:v>
                </c:pt>
                <c:pt idx="41004">
                  <c:v>8.0418920000000007</c:v>
                </c:pt>
                <c:pt idx="41005">
                  <c:v>8.0415639999999993</c:v>
                </c:pt>
                <c:pt idx="41006">
                  <c:v>8.0443759999999997</c:v>
                </c:pt>
                <c:pt idx="41007">
                  <c:v>8.0491329999999994</c:v>
                </c:pt>
                <c:pt idx="41008">
                  <c:v>8.0506510000000002</c:v>
                </c:pt>
                <c:pt idx="41009">
                  <c:v>8.0476080000000003</c:v>
                </c:pt>
                <c:pt idx="41010">
                  <c:v>8.049099</c:v>
                </c:pt>
                <c:pt idx="41011">
                  <c:v>8.0515570000000007</c:v>
                </c:pt>
                <c:pt idx="41012">
                  <c:v>8.0491910000000004</c:v>
                </c:pt>
                <c:pt idx="41013">
                  <c:v>8.0463129999999996</c:v>
                </c:pt>
                <c:pt idx="41014">
                  <c:v>8.0444449999999996</c:v>
                </c:pt>
                <c:pt idx="41015">
                  <c:v>8.0451130000000006</c:v>
                </c:pt>
                <c:pt idx="41016">
                  <c:v>8.0461510000000001</c:v>
                </c:pt>
                <c:pt idx="41017">
                  <c:v>8.0445399999999996</c:v>
                </c:pt>
                <c:pt idx="41018">
                  <c:v>8.0443460000000009</c:v>
                </c:pt>
                <c:pt idx="41019">
                  <c:v>8.0459440000000004</c:v>
                </c:pt>
                <c:pt idx="41020">
                  <c:v>8.0461159999999996</c:v>
                </c:pt>
                <c:pt idx="41021">
                  <c:v>8.0461150000000004</c:v>
                </c:pt>
                <c:pt idx="41022">
                  <c:v>8.0454319999999999</c:v>
                </c:pt>
                <c:pt idx="41023">
                  <c:v>8.0465119999999999</c:v>
                </c:pt>
                <c:pt idx="41024">
                  <c:v>8.0507290000000005</c:v>
                </c:pt>
                <c:pt idx="41025">
                  <c:v>8.0513589999999997</c:v>
                </c:pt>
                <c:pt idx="41026">
                  <c:v>8.0463989999999992</c:v>
                </c:pt>
                <c:pt idx="41027">
                  <c:v>8.0465649999999993</c:v>
                </c:pt>
                <c:pt idx="41028">
                  <c:v>8.0471090000000007</c:v>
                </c:pt>
                <c:pt idx="41029">
                  <c:v>8.0437010000000004</c:v>
                </c:pt>
                <c:pt idx="41030">
                  <c:v>8.0457979999999996</c:v>
                </c:pt>
                <c:pt idx="41031">
                  <c:v>8.0497139999999998</c:v>
                </c:pt>
                <c:pt idx="41032">
                  <c:v>8.0473189999999999</c:v>
                </c:pt>
                <c:pt idx="41033">
                  <c:v>8.0499869999999998</c:v>
                </c:pt>
                <c:pt idx="41034">
                  <c:v>8.0576760000000007</c:v>
                </c:pt>
                <c:pt idx="41035">
                  <c:v>8.0577380000000005</c:v>
                </c:pt>
                <c:pt idx="41036">
                  <c:v>8.0559600000000007</c:v>
                </c:pt>
                <c:pt idx="41037">
                  <c:v>8.0598980000000005</c:v>
                </c:pt>
                <c:pt idx="41038">
                  <c:v>8.0588499999999996</c:v>
                </c:pt>
                <c:pt idx="41039">
                  <c:v>8.0570149999999998</c:v>
                </c:pt>
                <c:pt idx="41040">
                  <c:v>8.0584539999999993</c:v>
                </c:pt>
                <c:pt idx="41041">
                  <c:v>8.0539660000000008</c:v>
                </c:pt>
                <c:pt idx="41042">
                  <c:v>8.0517719999999997</c:v>
                </c:pt>
                <c:pt idx="41043">
                  <c:v>8.0564269999999993</c:v>
                </c:pt>
                <c:pt idx="41044">
                  <c:v>8.0566580000000005</c:v>
                </c:pt>
                <c:pt idx="41045">
                  <c:v>8.055593</c:v>
                </c:pt>
                <c:pt idx="41046">
                  <c:v>8.0568410000000004</c:v>
                </c:pt>
                <c:pt idx="41047">
                  <c:v>8.0541309999999999</c:v>
                </c:pt>
                <c:pt idx="41048">
                  <c:v>8.0511959999999991</c:v>
                </c:pt>
                <c:pt idx="41049">
                  <c:v>8.0525269999999995</c:v>
                </c:pt>
                <c:pt idx="41050">
                  <c:v>8.0526920000000004</c:v>
                </c:pt>
                <c:pt idx="41051">
                  <c:v>8.0520110000000003</c:v>
                </c:pt>
                <c:pt idx="41052">
                  <c:v>8.0544799999999999</c:v>
                </c:pt>
                <c:pt idx="41053">
                  <c:v>8.0583609999999997</c:v>
                </c:pt>
                <c:pt idx="41054">
                  <c:v>8.0592199999999998</c:v>
                </c:pt>
                <c:pt idx="41055">
                  <c:v>8.0551619999999993</c:v>
                </c:pt>
                <c:pt idx="41056">
                  <c:v>8.0512160000000002</c:v>
                </c:pt>
                <c:pt idx="41057">
                  <c:v>8.0551549999999992</c:v>
                </c:pt>
                <c:pt idx="41058">
                  <c:v>8.0600909999999999</c:v>
                </c:pt>
                <c:pt idx="41059">
                  <c:v>8.0625579999999992</c:v>
                </c:pt>
                <c:pt idx="41060">
                  <c:v>8.0636259999999993</c:v>
                </c:pt>
                <c:pt idx="41061">
                  <c:v>8.0589890000000004</c:v>
                </c:pt>
                <c:pt idx="41062">
                  <c:v>8.0545069999999992</c:v>
                </c:pt>
                <c:pt idx="41063">
                  <c:v>8.0588870000000004</c:v>
                </c:pt>
                <c:pt idx="41064">
                  <c:v>8.0639819999999993</c:v>
                </c:pt>
                <c:pt idx="41065">
                  <c:v>8.0627300000000002</c:v>
                </c:pt>
                <c:pt idx="41066">
                  <c:v>8.0602640000000001</c:v>
                </c:pt>
                <c:pt idx="41067">
                  <c:v>8.0610409999999995</c:v>
                </c:pt>
                <c:pt idx="41068">
                  <c:v>8.0628650000000004</c:v>
                </c:pt>
                <c:pt idx="41069">
                  <c:v>8.06236</c:v>
                </c:pt>
                <c:pt idx="41070">
                  <c:v>8.0628030000000006</c:v>
                </c:pt>
                <c:pt idx="41071">
                  <c:v>8.0644829999999992</c:v>
                </c:pt>
                <c:pt idx="41072">
                  <c:v>8.0612390000000005</c:v>
                </c:pt>
                <c:pt idx="41073">
                  <c:v>8.0586909999999996</c:v>
                </c:pt>
                <c:pt idx="41074">
                  <c:v>8.0641809999999996</c:v>
                </c:pt>
                <c:pt idx="41075">
                  <c:v>8.0671470000000003</c:v>
                </c:pt>
                <c:pt idx="41076">
                  <c:v>8.0649219999999993</c:v>
                </c:pt>
                <c:pt idx="41077">
                  <c:v>8.0674539999999997</c:v>
                </c:pt>
                <c:pt idx="41078">
                  <c:v>8.0713380000000008</c:v>
                </c:pt>
                <c:pt idx="41079">
                  <c:v>8.0699369999999995</c:v>
                </c:pt>
                <c:pt idx="41080">
                  <c:v>8.0659759999999991</c:v>
                </c:pt>
                <c:pt idx="41081">
                  <c:v>8.0645129999999998</c:v>
                </c:pt>
                <c:pt idx="41082">
                  <c:v>8.0649339999999992</c:v>
                </c:pt>
                <c:pt idx="41083">
                  <c:v>8.0665320000000005</c:v>
                </c:pt>
                <c:pt idx="41084">
                  <c:v>8.0671330000000001</c:v>
                </c:pt>
                <c:pt idx="41085">
                  <c:v>8.0668880000000005</c:v>
                </c:pt>
                <c:pt idx="41086">
                  <c:v>8.0690190000000008</c:v>
                </c:pt>
                <c:pt idx="41087">
                  <c:v>8.0687979999999992</c:v>
                </c:pt>
                <c:pt idx="41088">
                  <c:v>8.0675889999999999</c:v>
                </c:pt>
                <c:pt idx="41089">
                  <c:v>8.0695739999999994</c:v>
                </c:pt>
                <c:pt idx="41090">
                  <c:v>8.0684140000000006</c:v>
                </c:pt>
                <c:pt idx="41091">
                  <c:v>8.0668369999999996</c:v>
                </c:pt>
                <c:pt idx="41092">
                  <c:v>8.0706520000000008</c:v>
                </c:pt>
                <c:pt idx="41093">
                  <c:v>8.0705190000000009</c:v>
                </c:pt>
                <c:pt idx="41094">
                  <c:v>8.0693859999999997</c:v>
                </c:pt>
                <c:pt idx="41095">
                  <c:v>8.0711180000000002</c:v>
                </c:pt>
                <c:pt idx="41096">
                  <c:v>8.0719829999999995</c:v>
                </c:pt>
                <c:pt idx="41097">
                  <c:v>8.0733420000000002</c:v>
                </c:pt>
                <c:pt idx="41098">
                  <c:v>8.0750530000000005</c:v>
                </c:pt>
                <c:pt idx="41099">
                  <c:v>8.0741510000000005</c:v>
                </c:pt>
                <c:pt idx="41100">
                  <c:v>8.0728930000000005</c:v>
                </c:pt>
                <c:pt idx="41101">
                  <c:v>8.0721229999999995</c:v>
                </c:pt>
                <c:pt idx="41102">
                  <c:v>8.0729159999999993</c:v>
                </c:pt>
                <c:pt idx="41103">
                  <c:v>8.0732470000000003</c:v>
                </c:pt>
                <c:pt idx="41104">
                  <c:v>8.0723090000000006</c:v>
                </c:pt>
                <c:pt idx="41105">
                  <c:v>8.0705770000000001</c:v>
                </c:pt>
                <c:pt idx="41106">
                  <c:v>8.067266</c:v>
                </c:pt>
                <c:pt idx="41107">
                  <c:v>8.0641649999999991</c:v>
                </c:pt>
                <c:pt idx="41108">
                  <c:v>8.0646470000000008</c:v>
                </c:pt>
                <c:pt idx="41109">
                  <c:v>8.0688519999999997</c:v>
                </c:pt>
                <c:pt idx="41110">
                  <c:v>8.0707240000000002</c:v>
                </c:pt>
                <c:pt idx="41111">
                  <c:v>8.0702569999999998</c:v>
                </c:pt>
                <c:pt idx="41112">
                  <c:v>8.0746249999999993</c:v>
                </c:pt>
                <c:pt idx="41113">
                  <c:v>8.0825560000000003</c:v>
                </c:pt>
                <c:pt idx="41114">
                  <c:v>8.0807970000000005</c:v>
                </c:pt>
                <c:pt idx="41115">
                  <c:v>8.0760710000000007</c:v>
                </c:pt>
                <c:pt idx="41116">
                  <c:v>8.0777649999999994</c:v>
                </c:pt>
                <c:pt idx="41117">
                  <c:v>8.0768129999999996</c:v>
                </c:pt>
                <c:pt idx="41118">
                  <c:v>8.0748429999999995</c:v>
                </c:pt>
                <c:pt idx="41119">
                  <c:v>8.0779700000000005</c:v>
                </c:pt>
                <c:pt idx="41120">
                  <c:v>8.0784140000000004</c:v>
                </c:pt>
                <c:pt idx="41121">
                  <c:v>8.0780340000000006</c:v>
                </c:pt>
                <c:pt idx="41122">
                  <c:v>8.0803729999999998</c:v>
                </c:pt>
                <c:pt idx="41123">
                  <c:v>8.0780989999999999</c:v>
                </c:pt>
                <c:pt idx="41124">
                  <c:v>8.0728340000000003</c:v>
                </c:pt>
                <c:pt idx="41125">
                  <c:v>8.0748809999999995</c:v>
                </c:pt>
                <c:pt idx="41126">
                  <c:v>8.0777330000000003</c:v>
                </c:pt>
                <c:pt idx="41127">
                  <c:v>8.0762450000000001</c:v>
                </c:pt>
                <c:pt idx="41128">
                  <c:v>8.0756409999999992</c:v>
                </c:pt>
                <c:pt idx="41129">
                  <c:v>8.0791039999999992</c:v>
                </c:pt>
                <c:pt idx="41130">
                  <c:v>8.0802309999999995</c:v>
                </c:pt>
                <c:pt idx="41131">
                  <c:v>8.0744749999999996</c:v>
                </c:pt>
                <c:pt idx="41132">
                  <c:v>8.073245</c:v>
                </c:pt>
                <c:pt idx="41133">
                  <c:v>8.0767799999999994</c:v>
                </c:pt>
                <c:pt idx="41134">
                  <c:v>8.0764150000000008</c:v>
                </c:pt>
                <c:pt idx="41135">
                  <c:v>8.0764580000000006</c:v>
                </c:pt>
                <c:pt idx="41136">
                  <c:v>8.0759170000000005</c:v>
                </c:pt>
                <c:pt idx="41137">
                  <c:v>8.0745640000000005</c:v>
                </c:pt>
                <c:pt idx="41138">
                  <c:v>8.0766109999999998</c:v>
                </c:pt>
                <c:pt idx="41139">
                  <c:v>8.0764890000000005</c:v>
                </c:pt>
                <c:pt idx="41140">
                  <c:v>8.0732189999999999</c:v>
                </c:pt>
                <c:pt idx="41141">
                  <c:v>8.0741420000000002</c:v>
                </c:pt>
                <c:pt idx="41142">
                  <c:v>8.0759380000000007</c:v>
                </c:pt>
                <c:pt idx="41143">
                  <c:v>8.0729970000000009</c:v>
                </c:pt>
                <c:pt idx="41144">
                  <c:v>8.0725390000000008</c:v>
                </c:pt>
                <c:pt idx="41145">
                  <c:v>8.0728740000000005</c:v>
                </c:pt>
                <c:pt idx="41146">
                  <c:v>8.0715830000000004</c:v>
                </c:pt>
                <c:pt idx="41147">
                  <c:v>8.0737830000000006</c:v>
                </c:pt>
                <c:pt idx="41148">
                  <c:v>8.0740780000000001</c:v>
                </c:pt>
                <c:pt idx="41149">
                  <c:v>8.0705790000000004</c:v>
                </c:pt>
                <c:pt idx="41150">
                  <c:v>8.071059</c:v>
                </c:pt>
                <c:pt idx="41151">
                  <c:v>8.0736790000000003</c:v>
                </c:pt>
                <c:pt idx="41152">
                  <c:v>8.0751659999999994</c:v>
                </c:pt>
                <c:pt idx="41153">
                  <c:v>8.0788399999999996</c:v>
                </c:pt>
                <c:pt idx="41154">
                  <c:v>8.0765119999999992</c:v>
                </c:pt>
                <c:pt idx="41155">
                  <c:v>8.0712849999999996</c:v>
                </c:pt>
                <c:pt idx="41156">
                  <c:v>8.0728170000000006</c:v>
                </c:pt>
                <c:pt idx="41157">
                  <c:v>8.0776900000000005</c:v>
                </c:pt>
                <c:pt idx="41158">
                  <c:v>8.0783450000000006</c:v>
                </c:pt>
                <c:pt idx="41159">
                  <c:v>8.0780539999999998</c:v>
                </c:pt>
                <c:pt idx="41160">
                  <c:v>8.0799699999999994</c:v>
                </c:pt>
                <c:pt idx="41161">
                  <c:v>8.0815420000000007</c:v>
                </c:pt>
                <c:pt idx="41162">
                  <c:v>8.082516</c:v>
                </c:pt>
                <c:pt idx="41163">
                  <c:v>8.0789069999999992</c:v>
                </c:pt>
                <c:pt idx="41164">
                  <c:v>8.07681</c:v>
                </c:pt>
                <c:pt idx="41165">
                  <c:v>8.0831730000000004</c:v>
                </c:pt>
                <c:pt idx="41166">
                  <c:v>8.0830780000000004</c:v>
                </c:pt>
                <c:pt idx="41167">
                  <c:v>8.0792160000000006</c:v>
                </c:pt>
                <c:pt idx="41168">
                  <c:v>8.0848150000000008</c:v>
                </c:pt>
                <c:pt idx="41169">
                  <c:v>8.0879370000000002</c:v>
                </c:pt>
                <c:pt idx="41170">
                  <c:v>8.0842220000000005</c:v>
                </c:pt>
                <c:pt idx="41171">
                  <c:v>8.0821509999999996</c:v>
                </c:pt>
                <c:pt idx="41172">
                  <c:v>8.0823719999999994</c:v>
                </c:pt>
                <c:pt idx="41173">
                  <c:v>8.0813430000000004</c:v>
                </c:pt>
                <c:pt idx="41174">
                  <c:v>8.0793820000000007</c:v>
                </c:pt>
                <c:pt idx="41175">
                  <c:v>8.0799470000000007</c:v>
                </c:pt>
                <c:pt idx="41176">
                  <c:v>8.0836539999999992</c:v>
                </c:pt>
                <c:pt idx="41177">
                  <c:v>8.0854660000000003</c:v>
                </c:pt>
                <c:pt idx="41178">
                  <c:v>8.082687</c:v>
                </c:pt>
                <c:pt idx="41179">
                  <c:v>8.0838549999999998</c:v>
                </c:pt>
                <c:pt idx="41180">
                  <c:v>8.0857740000000007</c:v>
                </c:pt>
                <c:pt idx="41181">
                  <c:v>8.0847750000000005</c:v>
                </c:pt>
                <c:pt idx="41182">
                  <c:v>8.0832119999999996</c:v>
                </c:pt>
                <c:pt idx="41183">
                  <c:v>8.0797419999999995</c:v>
                </c:pt>
                <c:pt idx="41184">
                  <c:v>8.0821529999999999</c:v>
                </c:pt>
                <c:pt idx="41185">
                  <c:v>8.0878929999999993</c:v>
                </c:pt>
                <c:pt idx="41186">
                  <c:v>8.0901180000000004</c:v>
                </c:pt>
                <c:pt idx="41187">
                  <c:v>8.0889019999999991</c:v>
                </c:pt>
                <c:pt idx="41188">
                  <c:v>8.0883669999999999</c:v>
                </c:pt>
                <c:pt idx="41189">
                  <c:v>8.08995</c:v>
                </c:pt>
                <c:pt idx="41190">
                  <c:v>8.0885350000000003</c:v>
                </c:pt>
                <c:pt idx="41191">
                  <c:v>8.0896830000000008</c:v>
                </c:pt>
                <c:pt idx="41192">
                  <c:v>8.0938809999999997</c:v>
                </c:pt>
                <c:pt idx="41193">
                  <c:v>8.0923599999999993</c:v>
                </c:pt>
                <c:pt idx="41194">
                  <c:v>8.0895069999999993</c:v>
                </c:pt>
                <c:pt idx="41195">
                  <c:v>8.0900770000000009</c:v>
                </c:pt>
                <c:pt idx="41196">
                  <c:v>8.0912400000000009</c:v>
                </c:pt>
                <c:pt idx="41197">
                  <c:v>8.0936909999999997</c:v>
                </c:pt>
                <c:pt idx="41198">
                  <c:v>8.0952300000000008</c:v>
                </c:pt>
                <c:pt idx="41199">
                  <c:v>8.0944260000000003</c:v>
                </c:pt>
                <c:pt idx="41200">
                  <c:v>8.0954069999999998</c:v>
                </c:pt>
                <c:pt idx="41201">
                  <c:v>8.0954390000000007</c:v>
                </c:pt>
                <c:pt idx="41202">
                  <c:v>8.0940989999999999</c:v>
                </c:pt>
                <c:pt idx="41203">
                  <c:v>8.0927530000000001</c:v>
                </c:pt>
                <c:pt idx="41204">
                  <c:v>8.0920989999999993</c:v>
                </c:pt>
                <c:pt idx="41205">
                  <c:v>8.0970209999999998</c:v>
                </c:pt>
                <c:pt idx="41206">
                  <c:v>8.1011369999999996</c:v>
                </c:pt>
                <c:pt idx="41207">
                  <c:v>8.0979510000000001</c:v>
                </c:pt>
                <c:pt idx="41208">
                  <c:v>8.0974660000000007</c:v>
                </c:pt>
                <c:pt idx="41209">
                  <c:v>8.1026559999999996</c:v>
                </c:pt>
                <c:pt idx="41210">
                  <c:v>8.1044579999999993</c:v>
                </c:pt>
                <c:pt idx="41211">
                  <c:v>8.1024200000000004</c:v>
                </c:pt>
                <c:pt idx="41212">
                  <c:v>8.1009309999999992</c:v>
                </c:pt>
                <c:pt idx="41213">
                  <c:v>8.1005420000000008</c:v>
                </c:pt>
                <c:pt idx="41214">
                  <c:v>8.0977940000000004</c:v>
                </c:pt>
                <c:pt idx="41215">
                  <c:v>8.0961549999999995</c:v>
                </c:pt>
                <c:pt idx="41216">
                  <c:v>8.0995860000000004</c:v>
                </c:pt>
                <c:pt idx="41217">
                  <c:v>8.0978700000000003</c:v>
                </c:pt>
                <c:pt idx="41218">
                  <c:v>8.0971659999999996</c:v>
                </c:pt>
                <c:pt idx="41219">
                  <c:v>8.1055209999999995</c:v>
                </c:pt>
                <c:pt idx="41220">
                  <c:v>8.1080900000000007</c:v>
                </c:pt>
                <c:pt idx="41221">
                  <c:v>8.1017469999999996</c:v>
                </c:pt>
                <c:pt idx="41222">
                  <c:v>8.0976470000000003</c:v>
                </c:pt>
                <c:pt idx="41223">
                  <c:v>8.0991660000000003</c:v>
                </c:pt>
                <c:pt idx="41224">
                  <c:v>8.1005819999999993</c:v>
                </c:pt>
                <c:pt idx="41225">
                  <c:v>8.0991900000000001</c:v>
                </c:pt>
                <c:pt idx="41226">
                  <c:v>8.0991330000000001</c:v>
                </c:pt>
                <c:pt idx="41227">
                  <c:v>8.1021260000000002</c:v>
                </c:pt>
                <c:pt idx="41228">
                  <c:v>8.1020769999999995</c:v>
                </c:pt>
                <c:pt idx="41229">
                  <c:v>8.0992909999999991</c:v>
                </c:pt>
                <c:pt idx="41230">
                  <c:v>8.0999289999999995</c:v>
                </c:pt>
                <c:pt idx="41231">
                  <c:v>8.1035609999999991</c:v>
                </c:pt>
                <c:pt idx="41232">
                  <c:v>8.1046069999999997</c:v>
                </c:pt>
                <c:pt idx="41233">
                  <c:v>8.1042590000000008</c:v>
                </c:pt>
                <c:pt idx="41234">
                  <c:v>8.1059400000000004</c:v>
                </c:pt>
                <c:pt idx="41235">
                  <c:v>8.105086</c:v>
                </c:pt>
                <c:pt idx="41236">
                  <c:v>8.1017589999999995</c:v>
                </c:pt>
                <c:pt idx="41237">
                  <c:v>8.1043599999999998</c:v>
                </c:pt>
                <c:pt idx="41238">
                  <c:v>8.112819</c:v>
                </c:pt>
                <c:pt idx="41239">
                  <c:v>8.1140480000000004</c:v>
                </c:pt>
                <c:pt idx="41240">
                  <c:v>8.1098169999999996</c:v>
                </c:pt>
                <c:pt idx="41241">
                  <c:v>8.1082429999999999</c:v>
                </c:pt>
                <c:pt idx="41242">
                  <c:v>8.1056089999999994</c:v>
                </c:pt>
                <c:pt idx="41243">
                  <c:v>8.1029090000000004</c:v>
                </c:pt>
                <c:pt idx="41244">
                  <c:v>8.1060009999999991</c:v>
                </c:pt>
                <c:pt idx="41245">
                  <c:v>8.1121580000000009</c:v>
                </c:pt>
                <c:pt idx="41246">
                  <c:v>8.1151619999999998</c:v>
                </c:pt>
                <c:pt idx="41247">
                  <c:v>8.1130849999999999</c:v>
                </c:pt>
                <c:pt idx="41248">
                  <c:v>8.1064810000000005</c:v>
                </c:pt>
                <c:pt idx="41249">
                  <c:v>8.1038879999999995</c:v>
                </c:pt>
                <c:pt idx="41250">
                  <c:v>8.1077159999999999</c:v>
                </c:pt>
                <c:pt idx="41251">
                  <c:v>8.1087620000000005</c:v>
                </c:pt>
                <c:pt idx="41252">
                  <c:v>8.1060470000000002</c:v>
                </c:pt>
                <c:pt idx="41253">
                  <c:v>8.1063969999999994</c:v>
                </c:pt>
                <c:pt idx="41254">
                  <c:v>8.1093569999999993</c:v>
                </c:pt>
                <c:pt idx="41255">
                  <c:v>8.1083619999999996</c:v>
                </c:pt>
                <c:pt idx="41256">
                  <c:v>8.1064310000000006</c:v>
                </c:pt>
                <c:pt idx="41257">
                  <c:v>8.1118620000000004</c:v>
                </c:pt>
                <c:pt idx="41258">
                  <c:v>8.1150939999999991</c:v>
                </c:pt>
                <c:pt idx="41259">
                  <c:v>8.1079129999999999</c:v>
                </c:pt>
                <c:pt idx="41260">
                  <c:v>8.1051199999999994</c:v>
                </c:pt>
                <c:pt idx="41261">
                  <c:v>8.1093360000000008</c:v>
                </c:pt>
                <c:pt idx="41262">
                  <c:v>8.1121230000000004</c:v>
                </c:pt>
                <c:pt idx="41263">
                  <c:v>8.108924</c:v>
                </c:pt>
                <c:pt idx="41264">
                  <c:v>8.1056480000000004</c:v>
                </c:pt>
                <c:pt idx="41265">
                  <c:v>8.1108440000000002</c:v>
                </c:pt>
                <c:pt idx="41266">
                  <c:v>8.1149380000000004</c:v>
                </c:pt>
                <c:pt idx="41267">
                  <c:v>8.1130809999999993</c:v>
                </c:pt>
                <c:pt idx="41268">
                  <c:v>8.1106359999999995</c:v>
                </c:pt>
                <c:pt idx="41269">
                  <c:v>8.1101770000000002</c:v>
                </c:pt>
                <c:pt idx="41270">
                  <c:v>8.1138159999999999</c:v>
                </c:pt>
                <c:pt idx="41271">
                  <c:v>8.117286</c:v>
                </c:pt>
                <c:pt idx="41272">
                  <c:v>8.1162709999999993</c:v>
                </c:pt>
                <c:pt idx="41273">
                  <c:v>8.1153320000000004</c:v>
                </c:pt>
                <c:pt idx="41274">
                  <c:v>8.1153779999999998</c:v>
                </c:pt>
                <c:pt idx="41275">
                  <c:v>8.1164919999999992</c:v>
                </c:pt>
                <c:pt idx="41276">
                  <c:v>8.1198630000000005</c:v>
                </c:pt>
                <c:pt idx="41277">
                  <c:v>8.122871</c:v>
                </c:pt>
                <c:pt idx="41278">
                  <c:v>8.1195889999999995</c:v>
                </c:pt>
                <c:pt idx="41279">
                  <c:v>8.1164349999999992</c:v>
                </c:pt>
                <c:pt idx="41280">
                  <c:v>8.1220870000000005</c:v>
                </c:pt>
                <c:pt idx="41281">
                  <c:v>8.1236130000000006</c:v>
                </c:pt>
                <c:pt idx="41282">
                  <c:v>8.119313</c:v>
                </c:pt>
                <c:pt idx="41283">
                  <c:v>8.1205470000000002</c:v>
                </c:pt>
                <c:pt idx="41284">
                  <c:v>8.1210749999999994</c:v>
                </c:pt>
                <c:pt idx="41285">
                  <c:v>8.1169519999999995</c:v>
                </c:pt>
                <c:pt idx="41286">
                  <c:v>8.1170559999999998</c:v>
                </c:pt>
                <c:pt idx="41287">
                  <c:v>8.1207630000000002</c:v>
                </c:pt>
                <c:pt idx="41288">
                  <c:v>8.120692</c:v>
                </c:pt>
                <c:pt idx="41289">
                  <c:v>8.1223530000000004</c:v>
                </c:pt>
                <c:pt idx="41290">
                  <c:v>8.1229960000000005</c:v>
                </c:pt>
                <c:pt idx="41291">
                  <c:v>8.1171849999999992</c:v>
                </c:pt>
                <c:pt idx="41292">
                  <c:v>8.1133419999999994</c:v>
                </c:pt>
                <c:pt idx="41293">
                  <c:v>8.1143370000000008</c:v>
                </c:pt>
                <c:pt idx="41294">
                  <c:v>8.1160689999999995</c:v>
                </c:pt>
                <c:pt idx="41295">
                  <c:v>8.1163650000000001</c:v>
                </c:pt>
                <c:pt idx="41296">
                  <c:v>8.1186030000000002</c:v>
                </c:pt>
                <c:pt idx="41297">
                  <c:v>8.1198910000000009</c:v>
                </c:pt>
                <c:pt idx="41298">
                  <c:v>8.1174130000000009</c:v>
                </c:pt>
                <c:pt idx="41299">
                  <c:v>8.115138</c:v>
                </c:pt>
                <c:pt idx="41300">
                  <c:v>8.1194550000000003</c:v>
                </c:pt>
                <c:pt idx="41301">
                  <c:v>8.1214089999999999</c:v>
                </c:pt>
                <c:pt idx="41302">
                  <c:v>8.1156640000000007</c:v>
                </c:pt>
                <c:pt idx="41303">
                  <c:v>8.1165140000000005</c:v>
                </c:pt>
                <c:pt idx="41304">
                  <c:v>8.1203450000000004</c:v>
                </c:pt>
                <c:pt idx="41305">
                  <c:v>8.1207499999999992</c:v>
                </c:pt>
                <c:pt idx="41306">
                  <c:v>8.1272020000000005</c:v>
                </c:pt>
                <c:pt idx="41307">
                  <c:v>8.1296529999999994</c:v>
                </c:pt>
                <c:pt idx="41308">
                  <c:v>8.1240629999999996</c:v>
                </c:pt>
                <c:pt idx="41309">
                  <c:v>8.1267490000000002</c:v>
                </c:pt>
                <c:pt idx="41310">
                  <c:v>8.129346</c:v>
                </c:pt>
                <c:pt idx="41311">
                  <c:v>8.1244449999999997</c:v>
                </c:pt>
                <c:pt idx="41312">
                  <c:v>8.1237519999999996</c:v>
                </c:pt>
                <c:pt idx="41313">
                  <c:v>8.1255710000000008</c:v>
                </c:pt>
                <c:pt idx="41314">
                  <c:v>8.1264920000000007</c:v>
                </c:pt>
                <c:pt idx="41315">
                  <c:v>8.1272749999999991</c:v>
                </c:pt>
                <c:pt idx="41316">
                  <c:v>8.1272690000000001</c:v>
                </c:pt>
                <c:pt idx="41317">
                  <c:v>8.1299270000000003</c:v>
                </c:pt>
                <c:pt idx="41318">
                  <c:v>8.1300749999999997</c:v>
                </c:pt>
                <c:pt idx="41319">
                  <c:v>8.127383</c:v>
                </c:pt>
                <c:pt idx="41320">
                  <c:v>8.1293059999999997</c:v>
                </c:pt>
                <c:pt idx="41321">
                  <c:v>8.1310649999999995</c:v>
                </c:pt>
                <c:pt idx="41322">
                  <c:v>8.1306840000000005</c:v>
                </c:pt>
                <c:pt idx="41323">
                  <c:v>8.131176</c:v>
                </c:pt>
                <c:pt idx="41324">
                  <c:v>8.1285329999999991</c:v>
                </c:pt>
                <c:pt idx="41325">
                  <c:v>8.1255729999999993</c:v>
                </c:pt>
                <c:pt idx="41326">
                  <c:v>8.1294520000000006</c:v>
                </c:pt>
                <c:pt idx="41327">
                  <c:v>8.1302780000000006</c:v>
                </c:pt>
                <c:pt idx="41328">
                  <c:v>8.1280540000000006</c:v>
                </c:pt>
                <c:pt idx="41329">
                  <c:v>8.1324210000000008</c:v>
                </c:pt>
                <c:pt idx="41330">
                  <c:v>8.1337100000000007</c:v>
                </c:pt>
                <c:pt idx="41331">
                  <c:v>8.1302529999999997</c:v>
                </c:pt>
                <c:pt idx="41332">
                  <c:v>8.1319610000000004</c:v>
                </c:pt>
                <c:pt idx="41333">
                  <c:v>8.1341029999999996</c:v>
                </c:pt>
                <c:pt idx="41334">
                  <c:v>8.1314630000000001</c:v>
                </c:pt>
                <c:pt idx="41335">
                  <c:v>8.1314080000000004</c:v>
                </c:pt>
                <c:pt idx="41336">
                  <c:v>8.1326160000000005</c:v>
                </c:pt>
                <c:pt idx="41337">
                  <c:v>8.1311619999999998</c:v>
                </c:pt>
                <c:pt idx="41338">
                  <c:v>8.1354559999999996</c:v>
                </c:pt>
                <c:pt idx="41339">
                  <c:v>8.1392799999999994</c:v>
                </c:pt>
                <c:pt idx="41340">
                  <c:v>8.1319149999999993</c:v>
                </c:pt>
                <c:pt idx="41341">
                  <c:v>8.1283799999999999</c:v>
                </c:pt>
                <c:pt idx="41342">
                  <c:v>8.1328270000000007</c:v>
                </c:pt>
                <c:pt idx="41343">
                  <c:v>8.1312510000000007</c:v>
                </c:pt>
                <c:pt idx="41344">
                  <c:v>8.1282890000000005</c:v>
                </c:pt>
                <c:pt idx="41345">
                  <c:v>8.1289130000000007</c:v>
                </c:pt>
                <c:pt idx="41346">
                  <c:v>8.1325459999999996</c:v>
                </c:pt>
                <c:pt idx="41347">
                  <c:v>8.1319900000000001</c:v>
                </c:pt>
                <c:pt idx="41348">
                  <c:v>8.1272310000000001</c:v>
                </c:pt>
                <c:pt idx="41349">
                  <c:v>8.1293330000000008</c:v>
                </c:pt>
                <c:pt idx="41350">
                  <c:v>8.1321499999999993</c:v>
                </c:pt>
                <c:pt idx="41351">
                  <c:v>8.129524</c:v>
                </c:pt>
                <c:pt idx="41352">
                  <c:v>8.1302610000000008</c:v>
                </c:pt>
                <c:pt idx="41353">
                  <c:v>8.1370319999999996</c:v>
                </c:pt>
                <c:pt idx="41354">
                  <c:v>8.1381800000000002</c:v>
                </c:pt>
                <c:pt idx="41355">
                  <c:v>8.1318059999999992</c:v>
                </c:pt>
                <c:pt idx="41356">
                  <c:v>8.1331849999999992</c:v>
                </c:pt>
                <c:pt idx="41357">
                  <c:v>8.1361819999999998</c:v>
                </c:pt>
                <c:pt idx="41358">
                  <c:v>8.1325780000000005</c:v>
                </c:pt>
                <c:pt idx="41359">
                  <c:v>8.1344060000000002</c:v>
                </c:pt>
                <c:pt idx="41360">
                  <c:v>8.1376749999999998</c:v>
                </c:pt>
                <c:pt idx="41361">
                  <c:v>8.1356769999999994</c:v>
                </c:pt>
                <c:pt idx="41362">
                  <c:v>8.1376919999999995</c:v>
                </c:pt>
                <c:pt idx="41363">
                  <c:v>8.1388639999999999</c:v>
                </c:pt>
                <c:pt idx="41364">
                  <c:v>8.1341160000000006</c:v>
                </c:pt>
                <c:pt idx="41365">
                  <c:v>8.13232</c:v>
                </c:pt>
                <c:pt idx="41366">
                  <c:v>8.1351259999999996</c:v>
                </c:pt>
                <c:pt idx="41367">
                  <c:v>8.1384939999999997</c:v>
                </c:pt>
                <c:pt idx="41368">
                  <c:v>8.1414240000000007</c:v>
                </c:pt>
                <c:pt idx="41369">
                  <c:v>8.1432959999999994</c:v>
                </c:pt>
                <c:pt idx="41370">
                  <c:v>8.1441330000000001</c:v>
                </c:pt>
                <c:pt idx="41371">
                  <c:v>8.1406329999999993</c:v>
                </c:pt>
                <c:pt idx="41372">
                  <c:v>8.1381689999999995</c:v>
                </c:pt>
                <c:pt idx="41373">
                  <c:v>8.140212</c:v>
                </c:pt>
                <c:pt idx="41374">
                  <c:v>8.1422430000000006</c:v>
                </c:pt>
                <c:pt idx="41375">
                  <c:v>8.1435639999999996</c:v>
                </c:pt>
                <c:pt idx="41376">
                  <c:v>8.1469880000000003</c:v>
                </c:pt>
                <c:pt idx="41377">
                  <c:v>8.1506799999999995</c:v>
                </c:pt>
                <c:pt idx="41378">
                  <c:v>8.1497340000000005</c:v>
                </c:pt>
                <c:pt idx="41379">
                  <c:v>8.1473890000000004</c:v>
                </c:pt>
                <c:pt idx="41380">
                  <c:v>8.1467050000000008</c:v>
                </c:pt>
                <c:pt idx="41381">
                  <c:v>8.1456949999999999</c:v>
                </c:pt>
                <c:pt idx="41382">
                  <c:v>8.1484670000000001</c:v>
                </c:pt>
                <c:pt idx="41383">
                  <c:v>8.1518239999999995</c:v>
                </c:pt>
                <c:pt idx="41384">
                  <c:v>8.1496999999999993</c:v>
                </c:pt>
                <c:pt idx="41385">
                  <c:v>8.1466159999999999</c:v>
                </c:pt>
                <c:pt idx="41386">
                  <c:v>8.1457759999999997</c:v>
                </c:pt>
                <c:pt idx="41387">
                  <c:v>8.1460229999999996</c:v>
                </c:pt>
                <c:pt idx="41388">
                  <c:v>8.1461930000000002</c:v>
                </c:pt>
                <c:pt idx="41389">
                  <c:v>8.1445019999999992</c:v>
                </c:pt>
                <c:pt idx="41390">
                  <c:v>8.1457029999999992</c:v>
                </c:pt>
                <c:pt idx="41391">
                  <c:v>8.1503150000000009</c:v>
                </c:pt>
                <c:pt idx="41392">
                  <c:v>8.1509060000000009</c:v>
                </c:pt>
                <c:pt idx="41393">
                  <c:v>8.1477850000000007</c:v>
                </c:pt>
                <c:pt idx="41394">
                  <c:v>8.1521589999999993</c:v>
                </c:pt>
                <c:pt idx="41395">
                  <c:v>8.1548259999999999</c:v>
                </c:pt>
                <c:pt idx="41396">
                  <c:v>8.1505849999999995</c:v>
                </c:pt>
                <c:pt idx="41397">
                  <c:v>8.1499089999999992</c:v>
                </c:pt>
                <c:pt idx="41398">
                  <c:v>8.1517239999999997</c:v>
                </c:pt>
                <c:pt idx="41399">
                  <c:v>8.1507349999999992</c:v>
                </c:pt>
                <c:pt idx="41400">
                  <c:v>8.1511779999999998</c:v>
                </c:pt>
                <c:pt idx="41401">
                  <c:v>8.151567</c:v>
                </c:pt>
                <c:pt idx="41402">
                  <c:v>8.1495110000000004</c:v>
                </c:pt>
                <c:pt idx="41403">
                  <c:v>8.1485040000000009</c:v>
                </c:pt>
                <c:pt idx="41404">
                  <c:v>8.147373</c:v>
                </c:pt>
                <c:pt idx="41405">
                  <c:v>8.1490329999999993</c:v>
                </c:pt>
                <c:pt idx="41406">
                  <c:v>8.1508149999999997</c:v>
                </c:pt>
                <c:pt idx="41407">
                  <c:v>8.1478149999999996</c:v>
                </c:pt>
                <c:pt idx="41408">
                  <c:v>8.1454249999999995</c:v>
                </c:pt>
                <c:pt idx="41409">
                  <c:v>8.1435929999999992</c:v>
                </c:pt>
                <c:pt idx="41410">
                  <c:v>8.1466740000000009</c:v>
                </c:pt>
                <c:pt idx="41411">
                  <c:v>8.1509699999999992</c:v>
                </c:pt>
                <c:pt idx="41412">
                  <c:v>8.1491889999999998</c:v>
                </c:pt>
                <c:pt idx="41413">
                  <c:v>8.1497270000000004</c:v>
                </c:pt>
                <c:pt idx="41414">
                  <c:v>8.1522439999999996</c:v>
                </c:pt>
                <c:pt idx="41415">
                  <c:v>8.1503650000000007</c:v>
                </c:pt>
                <c:pt idx="41416">
                  <c:v>8.1500540000000008</c:v>
                </c:pt>
                <c:pt idx="41417">
                  <c:v>8.1503870000000003</c:v>
                </c:pt>
                <c:pt idx="41418">
                  <c:v>8.1513089999999995</c:v>
                </c:pt>
                <c:pt idx="41419">
                  <c:v>8.1511739999999993</c:v>
                </c:pt>
                <c:pt idx="41420">
                  <c:v>8.1511770000000006</c:v>
                </c:pt>
                <c:pt idx="41421">
                  <c:v>8.1540999999999997</c:v>
                </c:pt>
                <c:pt idx="41422">
                  <c:v>8.1548119999999997</c:v>
                </c:pt>
                <c:pt idx="41423">
                  <c:v>8.1515939999999993</c:v>
                </c:pt>
                <c:pt idx="41424">
                  <c:v>8.1497759999999992</c:v>
                </c:pt>
                <c:pt idx="41425">
                  <c:v>8.1527779999999996</c:v>
                </c:pt>
                <c:pt idx="41426">
                  <c:v>8.1550799999999999</c:v>
                </c:pt>
                <c:pt idx="41427">
                  <c:v>8.1504340000000006</c:v>
                </c:pt>
                <c:pt idx="41428">
                  <c:v>8.1497309999999992</c:v>
                </c:pt>
                <c:pt idx="41429">
                  <c:v>8.1526040000000002</c:v>
                </c:pt>
                <c:pt idx="41430">
                  <c:v>8.1527759999999994</c:v>
                </c:pt>
                <c:pt idx="41431">
                  <c:v>8.1523439999999994</c:v>
                </c:pt>
                <c:pt idx="41432">
                  <c:v>8.1510569999999998</c:v>
                </c:pt>
                <c:pt idx="41433">
                  <c:v>8.1534809999999993</c:v>
                </c:pt>
                <c:pt idx="41434">
                  <c:v>8.1560100000000002</c:v>
                </c:pt>
                <c:pt idx="41435">
                  <c:v>8.1505410000000005</c:v>
                </c:pt>
                <c:pt idx="41436">
                  <c:v>8.1461620000000003</c:v>
                </c:pt>
                <c:pt idx="41437">
                  <c:v>8.1489510000000003</c:v>
                </c:pt>
                <c:pt idx="41438">
                  <c:v>8.1523439999999994</c:v>
                </c:pt>
                <c:pt idx="41439">
                  <c:v>8.1496689999999994</c:v>
                </c:pt>
                <c:pt idx="41440">
                  <c:v>8.1472759999999997</c:v>
                </c:pt>
                <c:pt idx="41441">
                  <c:v>8.1519250000000003</c:v>
                </c:pt>
                <c:pt idx="41442">
                  <c:v>8.1542980000000007</c:v>
                </c:pt>
                <c:pt idx="41443">
                  <c:v>8.149464</c:v>
                </c:pt>
                <c:pt idx="41444">
                  <c:v>8.1468620000000005</c:v>
                </c:pt>
                <c:pt idx="41445">
                  <c:v>8.1491880000000005</c:v>
                </c:pt>
                <c:pt idx="41446">
                  <c:v>8.1537319999999998</c:v>
                </c:pt>
                <c:pt idx="41447">
                  <c:v>8.1563839999999992</c:v>
                </c:pt>
                <c:pt idx="41448">
                  <c:v>8.1558609999999998</c:v>
                </c:pt>
                <c:pt idx="41449">
                  <c:v>8.1526759999999996</c:v>
                </c:pt>
                <c:pt idx="41450">
                  <c:v>8.1536670000000004</c:v>
                </c:pt>
                <c:pt idx="41451">
                  <c:v>8.1620010000000001</c:v>
                </c:pt>
                <c:pt idx="41452">
                  <c:v>8.1665279999999996</c:v>
                </c:pt>
                <c:pt idx="41453">
                  <c:v>8.1633669999999992</c:v>
                </c:pt>
                <c:pt idx="41454">
                  <c:v>8.1641729999999999</c:v>
                </c:pt>
                <c:pt idx="41455">
                  <c:v>8.1635410000000004</c:v>
                </c:pt>
                <c:pt idx="41456">
                  <c:v>8.1606079999999999</c:v>
                </c:pt>
                <c:pt idx="41457">
                  <c:v>8.1645289999999999</c:v>
                </c:pt>
                <c:pt idx="41458">
                  <c:v>8.1650860000000005</c:v>
                </c:pt>
                <c:pt idx="41459">
                  <c:v>8.1612790000000004</c:v>
                </c:pt>
                <c:pt idx="41460">
                  <c:v>8.1624379999999999</c:v>
                </c:pt>
                <c:pt idx="41461">
                  <c:v>8.1616090000000003</c:v>
                </c:pt>
                <c:pt idx="41462">
                  <c:v>8.1586499999999997</c:v>
                </c:pt>
                <c:pt idx="41463">
                  <c:v>8.1630050000000001</c:v>
                </c:pt>
                <c:pt idx="41464">
                  <c:v>8.1664139999999996</c:v>
                </c:pt>
                <c:pt idx="41465">
                  <c:v>8.1637459999999997</c:v>
                </c:pt>
                <c:pt idx="41466">
                  <c:v>8.163964</c:v>
                </c:pt>
                <c:pt idx="41467">
                  <c:v>8.1666120000000006</c:v>
                </c:pt>
                <c:pt idx="41468">
                  <c:v>8.1645179999999993</c:v>
                </c:pt>
                <c:pt idx="41469">
                  <c:v>8.164695</c:v>
                </c:pt>
                <c:pt idx="41470">
                  <c:v>8.1648599999999991</c:v>
                </c:pt>
                <c:pt idx="41471">
                  <c:v>8.1581100000000006</c:v>
                </c:pt>
                <c:pt idx="41472">
                  <c:v>8.158652</c:v>
                </c:pt>
                <c:pt idx="41473">
                  <c:v>8.1636509999999998</c:v>
                </c:pt>
                <c:pt idx="41474">
                  <c:v>8.1630129999999994</c:v>
                </c:pt>
                <c:pt idx="41475">
                  <c:v>8.1611440000000002</c:v>
                </c:pt>
                <c:pt idx="41476">
                  <c:v>8.1581430000000008</c:v>
                </c:pt>
                <c:pt idx="41477">
                  <c:v>8.1589729999999996</c:v>
                </c:pt>
                <c:pt idx="41478">
                  <c:v>8.1658460000000002</c:v>
                </c:pt>
                <c:pt idx="41479">
                  <c:v>8.1643620000000006</c:v>
                </c:pt>
                <c:pt idx="41480">
                  <c:v>8.1577789999999997</c:v>
                </c:pt>
                <c:pt idx="41481">
                  <c:v>8.1587840000000007</c:v>
                </c:pt>
                <c:pt idx="41482">
                  <c:v>8.161842</c:v>
                </c:pt>
                <c:pt idx="41483">
                  <c:v>8.1577490000000008</c:v>
                </c:pt>
                <c:pt idx="41484">
                  <c:v>8.1584620000000001</c:v>
                </c:pt>
                <c:pt idx="41485">
                  <c:v>8.1654219999999995</c:v>
                </c:pt>
                <c:pt idx="41486">
                  <c:v>8.1657130000000002</c:v>
                </c:pt>
                <c:pt idx="41487">
                  <c:v>8.1689150000000001</c:v>
                </c:pt>
                <c:pt idx="41488">
                  <c:v>8.1715990000000005</c:v>
                </c:pt>
                <c:pt idx="41489">
                  <c:v>8.1675369999999994</c:v>
                </c:pt>
                <c:pt idx="41490">
                  <c:v>8.1689430000000005</c:v>
                </c:pt>
                <c:pt idx="41491">
                  <c:v>8.17333</c:v>
                </c:pt>
                <c:pt idx="41492">
                  <c:v>8.1703240000000008</c:v>
                </c:pt>
                <c:pt idx="41493">
                  <c:v>8.1663479999999993</c:v>
                </c:pt>
                <c:pt idx="41494">
                  <c:v>8.1694440000000004</c:v>
                </c:pt>
                <c:pt idx="41495">
                  <c:v>8.172072</c:v>
                </c:pt>
                <c:pt idx="41496">
                  <c:v>8.1712360000000004</c:v>
                </c:pt>
                <c:pt idx="41497">
                  <c:v>8.1687279999999998</c:v>
                </c:pt>
                <c:pt idx="41498">
                  <c:v>8.1675880000000003</c:v>
                </c:pt>
                <c:pt idx="41499">
                  <c:v>8.1705970000000008</c:v>
                </c:pt>
                <c:pt idx="41500">
                  <c:v>8.1687840000000005</c:v>
                </c:pt>
                <c:pt idx="41501">
                  <c:v>8.1667280000000009</c:v>
                </c:pt>
                <c:pt idx="41502">
                  <c:v>8.1688259999999993</c:v>
                </c:pt>
                <c:pt idx="41503">
                  <c:v>8.1643720000000002</c:v>
                </c:pt>
                <c:pt idx="41504">
                  <c:v>8.1621520000000007</c:v>
                </c:pt>
                <c:pt idx="41505">
                  <c:v>8.1692509999999992</c:v>
                </c:pt>
                <c:pt idx="41506">
                  <c:v>8.1725329999999996</c:v>
                </c:pt>
                <c:pt idx="41507">
                  <c:v>8.1704240000000006</c:v>
                </c:pt>
                <c:pt idx="41508">
                  <c:v>8.1695100000000007</c:v>
                </c:pt>
                <c:pt idx="41509">
                  <c:v>8.1692020000000003</c:v>
                </c:pt>
                <c:pt idx="41510">
                  <c:v>8.1687550000000009</c:v>
                </c:pt>
                <c:pt idx="41511">
                  <c:v>8.1686300000000003</c:v>
                </c:pt>
                <c:pt idx="41512">
                  <c:v>8.1671289999999992</c:v>
                </c:pt>
                <c:pt idx="41513">
                  <c:v>8.1668559999999992</c:v>
                </c:pt>
                <c:pt idx="41514">
                  <c:v>8.1696969999999993</c:v>
                </c:pt>
                <c:pt idx="41515">
                  <c:v>8.1689170000000004</c:v>
                </c:pt>
                <c:pt idx="41516">
                  <c:v>8.1677350000000004</c:v>
                </c:pt>
                <c:pt idx="41517">
                  <c:v>8.168901</c:v>
                </c:pt>
                <c:pt idx="41518">
                  <c:v>8.1696069999999992</c:v>
                </c:pt>
                <c:pt idx="41519">
                  <c:v>8.1706260000000004</c:v>
                </c:pt>
                <c:pt idx="41520">
                  <c:v>8.1724730000000001</c:v>
                </c:pt>
                <c:pt idx="41521">
                  <c:v>8.1739449999999998</c:v>
                </c:pt>
                <c:pt idx="41522">
                  <c:v>8.1762370000000004</c:v>
                </c:pt>
                <c:pt idx="41523">
                  <c:v>8.182302</c:v>
                </c:pt>
                <c:pt idx="41524">
                  <c:v>8.184844</c:v>
                </c:pt>
                <c:pt idx="41525">
                  <c:v>8.1786019999999997</c:v>
                </c:pt>
                <c:pt idx="41526">
                  <c:v>8.1764480000000006</c:v>
                </c:pt>
                <c:pt idx="41527">
                  <c:v>8.1787790000000005</c:v>
                </c:pt>
                <c:pt idx="41528">
                  <c:v>8.1771799999999999</c:v>
                </c:pt>
                <c:pt idx="41529">
                  <c:v>8.1740750000000002</c:v>
                </c:pt>
                <c:pt idx="41530">
                  <c:v>8.1731890000000007</c:v>
                </c:pt>
                <c:pt idx="41531">
                  <c:v>8.1729909999999997</c:v>
                </c:pt>
                <c:pt idx="41532">
                  <c:v>8.1744760000000003</c:v>
                </c:pt>
                <c:pt idx="41533">
                  <c:v>8.1781000000000006</c:v>
                </c:pt>
                <c:pt idx="41534">
                  <c:v>8.1780500000000007</c:v>
                </c:pt>
                <c:pt idx="41535">
                  <c:v>8.1759470000000007</c:v>
                </c:pt>
                <c:pt idx="41536">
                  <c:v>8.1752900000000004</c:v>
                </c:pt>
                <c:pt idx="41537">
                  <c:v>8.1768389999999993</c:v>
                </c:pt>
                <c:pt idx="41538">
                  <c:v>8.1800709999999999</c:v>
                </c:pt>
                <c:pt idx="41539">
                  <c:v>8.1817969999999995</c:v>
                </c:pt>
                <c:pt idx="41540">
                  <c:v>8.1838960000000007</c:v>
                </c:pt>
                <c:pt idx="41541">
                  <c:v>8.1839739999999992</c:v>
                </c:pt>
                <c:pt idx="41542">
                  <c:v>8.1819070000000007</c:v>
                </c:pt>
                <c:pt idx="41543">
                  <c:v>8.1787270000000003</c:v>
                </c:pt>
                <c:pt idx="41544">
                  <c:v>8.1785239999999995</c:v>
                </c:pt>
                <c:pt idx="41545">
                  <c:v>8.1817840000000004</c:v>
                </c:pt>
                <c:pt idx="41546">
                  <c:v>8.1823530000000009</c:v>
                </c:pt>
                <c:pt idx="41547">
                  <c:v>8.1827199999999998</c:v>
                </c:pt>
                <c:pt idx="41548">
                  <c:v>8.1814800000000005</c:v>
                </c:pt>
                <c:pt idx="41549">
                  <c:v>8.1761499999999998</c:v>
                </c:pt>
                <c:pt idx="41550">
                  <c:v>8.1778770000000005</c:v>
                </c:pt>
                <c:pt idx="41551">
                  <c:v>8.1851489999999991</c:v>
                </c:pt>
                <c:pt idx="41552">
                  <c:v>8.1852929999999997</c:v>
                </c:pt>
                <c:pt idx="41553">
                  <c:v>8.1807890000000008</c:v>
                </c:pt>
                <c:pt idx="41554">
                  <c:v>8.1820690000000003</c:v>
                </c:pt>
                <c:pt idx="41555">
                  <c:v>8.1819459999999999</c:v>
                </c:pt>
                <c:pt idx="41556">
                  <c:v>8.1800479999999993</c:v>
                </c:pt>
                <c:pt idx="41557">
                  <c:v>8.1844269999999995</c:v>
                </c:pt>
                <c:pt idx="41558">
                  <c:v>8.1851680000000009</c:v>
                </c:pt>
                <c:pt idx="41559">
                  <c:v>8.1802080000000004</c:v>
                </c:pt>
                <c:pt idx="41560">
                  <c:v>8.1830700000000007</c:v>
                </c:pt>
                <c:pt idx="41561">
                  <c:v>8.1890350000000005</c:v>
                </c:pt>
                <c:pt idx="41562">
                  <c:v>8.1885680000000001</c:v>
                </c:pt>
                <c:pt idx="41563">
                  <c:v>8.1853069999999999</c:v>
                </c:pt>
                <c:pt idx="41564">
                  <c:v>8.1866699999999994</c:v>
                </c:pt>
                <c:pt idx="41565">
                  <c:v>8.1903839999999999</c:v>
                </c:pt>
                <c:pt idx="41566">
                  <c:v>8.1891069999999999</c:v>
                </c:pt>
                <c:pt idx="41567">
                  <c:v>8.1848559999999999</c:v>
                </c:pt>
                <c:pt idx="41568">
                  <c:v>8.1847469999999998</c:v>
                </c:pt>
                <c:pt idx="41569">
                  <c:v>8.1863100000000006</c:v>
                </c:pt>
                <c:pt idx="41570">
                  <c:v>8.1853569999999998</c:v>
                </c:pt>
                <c:pt idx="41571">
                  <c:v>8.1811349999999994</c:v>
                </c:pt>
                <c:pt idx="41572">
                  <c:v>8.1828529999999997</c:v>
                </c:pt>
                <c:pt idx="41573">
                  <c:v>8.1886030000000005</c:v>
                </c:pt>
                <c:pt idx="41574">
                  <c:v>8.1878200000000003</c:v>
                </c:pt>
                <c:pt idx="41575">
                  <c:v>8.1853929999999995</c:v>
                </c:pt>
                <c:pt idx="41576">
                  <c:v>8.1847490000000001</c:v>
                </c:pt>
                <c:pt idx="41577">
                  <c:v>8.1847840000000005</c:v>
                </c:pt>
                <c:pt idx="41578">
                  <c:v>8.1866070000000004</c:v>
                </c:pt>
                <c:pt idx="41579">
                  <c:v>8.1897020000000005</c:v>
                </c:pt>
                <c:pt idx="41580">
                  <c:v>8.1942799999999991</c:v>
                </c:pt>
                <c:pt idx="41581">
                  <c:v>8.1966099999999997</c:v>
                </c:pt>
                <c:pt idx="41582">
                  <c:v>8.1946899999999996</c:v>
                </c:pt>
                <c:pt idx="41583">
                  <c:v>8.1912950000000002</c:v>
                </c:pt>
                <c:pt idx="41584">
                  <c:v>8.1899359999999994</c:v>
                </c:pt>
                <c:pt idx="41585">
                  <c:v>8.1882940000000008</c:v>
                </c:pt>
                <c:pt idx="41586">
                  <c:v>8.1912870000000009</c:v>
                </c:pt>
                <c:pt idx="41587">
                  <c:v>8.1993120000000008</c:v>
                </c:pt>
                <c:pt idx="41588">
                  <c:v>8.1975540000000002</c:v>
                </c:pt>
                <c:pt idx="41589">
                  <c:v>8.1927029999999998</c:v>
                </c:pt>
                <c:pt idx="41590">
                  <c:v>8.1960820000000005</c:v>
                </c:pt>
                <c:pt idx="41591">
                  <c:v>8.1960739999999994</c:v>
                </c:pt>
                <c:pt idx="41592">
                  <c:v>8.1922739999999994</c:v>
                </c:pt>
                <c:pt idx="41593">
                  <c:v>8.1920819999999992</c:v>
                </c:pt>
                <c:pt idx="41594">
                  <c:v>8.1933159999999994</c:v>
                </c:pt>
                <c:pt idx="41595">
                  <c:v>8.1906199999999991</c:v>
                </c:pt>
                <c:pt idx="41596">
                  <c:v>8.1894589999999994</c:v>
                </c:pt>
                <c:pt idx="41597">
                  <c:v>8.1914040000000004</c:v>
                </c:pt>
                <c:pt idx="41598">
                  <c:v>8.1913590000000003</c:v>
                </c:pt>
                <c:pt idx="41599">
                  <c:v>8.1902620000000006</c:v>
                </c:pt>
                <c:pt idx="41600">
                  <c:v>8.1911179999999995</c:v>
                </c:pt>
                <c:pt idx="41601">
                  <c:v>8.1913710000000002</c:v>
                </c:pt>
                <c:pt idx="41602">
                  <c:v>8.1892669999999992</c:v>
                </c:pt>
                <c:pt idx="41603">
                  <c:v>8.1913409999999995</c:v>
                </c:pt>
                <c:pt idx="41604">
                  <c:v>8.1941210000000009</c:v>
                </c:pt>
                <c:pt idx="41605">
                  <c:v>8.1897819999999992</c:v>
                </c:pt>
                <c:pt idx="41606">
                  <c:v>8.1882669999999997</c:v>
                </c:pt>
                <c:pt idx="41607">
                  <c:v>8.1906300000000005</c:v>
                </c:pt>
                <c:pt idx="41608">
                  <c:v>8.1908759999999994</c:v>
                </c:pt>
                <c:pt idx="41609">
                  <c:v>8.1903740000000003</c:v>
                </c:pt>
                <c:pt idx="41610">
                  <c:v>8.1909279999999995</c:v>
                </c:pt>
                <c:pt idx="41611">
                  <c:v>8.1924659999999996</c:v>
                </c:pt>
                <c:pt idx="41612">
                  <c:v>8.1924109999999999</c:v>
                </c:pt>
                <c:pt idx="41613">
                  <c:v>8.1924989999999998</c:v>
                </c:pt>
                <c:pt idx="41614">
                  <c:v>8.1943199999999994</c:v>
                </c:pt>
                <c:pt idx="41615">
                  <c:v>8.1967569999999998</c:v>
                </c:pt>
                <c:pt idx="41616">
                  <c:v>8.1986609999999995</c:v>
                </c:pt>
                <c:pt idx="41617">
                  <c:v>8.2017159999999993</c:v>
                </c:pt>
                <c:pt idx="41618">
                  <c:v>8.2029680000000003</c:v>
                </c:pt>
                <c:pt idx="41619">
                  <c:v>8.2023840000000003</c:v>
                </c:pt>
                <c:pt idx="41620">
                  <c:v>8.2038440000000001</c:v>
                </c:pt>
                <c:pt idx="41621">
                  <c:v>8.2059169999999995</c:v>
                </c:pt>
                <c:pt idx="41622">
                  <c:v>8.2062840000000001</c:v>
                </c:pt>
                <c:pt idx="41623">
                  <c:v>8.2059949999999997</c:v>
                </c:pt>
                <c:pt idx="41624">
                  <c:v>8.2047139999999992</c:v>
                </c:pt>
                <c:pt idx="41625">
                  <c:v>8.2027470000000005</c:v>
                </c:pt>
                <c:pt idx="41626">
                  <c:v>8.2016139999999993</c:v>
                </c:pt>
                <c:pt idx="41627">
                  <c:v>8.2019020000000005</c:v>
                </c:pt>
                <c:pt idx="41628">
                  <c:v>8.2042680000000008</c:v>
                </c:pt>
                <c:pt idx="41629">
                  <c:v>8.2040849999999992</c:v>
                </c:pt>
                <c:pt idx="41630">
                  <c:v>8.2024059999999999</c:v>
                </c:pt>
                <c:pt idx="41631">
                  <c:v>8.2049620000000001</c:v>
                </c:pt>
                <c:pt idx="41632">
                  <c:v>8.2042450000000002</c:v>
                </c:pt>
                <c:pt idx="41633">
                  <c:v>8.2008690000000009</c:v>
                </c:pt>
                <c:pt idx="41634">
                  <c:v>8.2017819999999997</c:v>
                </c:pt>
                <c:pt idx="41635">
                  <c:v>8.2015670000000007</c:v>
                </c:pt>
                <c:pt idx="41636">
                  <c:v>8.2020119999999999</c:v>
                </c:pt>
                <c:pt idx="41637">
                  <c:v>8.2052350000000001</c:v>
                </c:pt>
                <c:pt idx="41638">
                  <c:v>8.2020210000000002</c:v>
                </c:pt>
                <c:pt idx="41639">
                  <c:v>8.1984309999999994</c:v>
                </c:pt>
                <c:pt idx="41640">
                  <c:v>8.2047279999999994</c:v>
                </c:pt>
                <c:pt idx="41641">
                  <c:v>8.2081400000000002</c:v>
                </c:pt>
                <c:pt idx="41642">
                  <c:v>8.2039159999999995</c:v>
                </c:pt>
                <c:pt idx="41643">
                  <c:v>8.2029049999999994</c:v>
                </c:pt>
                <c:pt idx="41644">
                  <c:v>8.2030200000000004</c:v>
                </c:pt>
                <c:pt idx="41645">
                  <c:v>8.2034590000000005</c:v>
                </c:pt>
                <c:pt idx="41646">
                  <c:v>8.2059820000000006</c:v>
                </c:pt>
                <c:pt idx="41647">
                  <c:v>8.204148</c:v>
                </c:pt>
                <c:pt idx="41648">
                  <c:v>8.2019110000000008</c:v>
                </c:pt>
                <c:pt idx="41649">
                  <c:v>8.2015940000000001</c:v>
                </c:pt>
                <c:pt idx="41650">
                  <c:v>8.2021639999999998</c:v>
                </c:pt>
                <c:pt idx="41651">
                  <c:v>8.2055190000000007</c:v>
                </c:pt>
                <c:pt idx="41652">
                  <c:v>8.2060309999999994</c:v>
                </c:pt>
                <c:pt idx="41653">
                  <c:v>8.2018369999999994</c:v>
                </c:pt>
                <c:pt idx="41654">
                  <c:v>8.2034520000000004</c:v>
                </c:pt>
                <c:pt idx="41655">
                  <c:v>8.2075589999999998</c:v>
                </c:pt>
                <c:pt idx="41656">
                  <c:v>8.2054430000000007</c:v>
                </c:pt>
                <c:pt idx="41657">
                  <c:v>8.2100930000000005</c:v>
                </c:pt>
                <c:pt idx="41658">
                  <c:v>8.2192030000000003</c:v>
                </c:pt>
                <c:pt idx="41659">
                  <c:v>8.2173560000000005</c:v>
                </c:pt>
                <c:pt idx="41660">
                  <c:v>8.2151259999999997</c:v>
                </c:pt>
                <c:pt idx="41661">
                  <c:v>8.2162939999999995</c:v>
                </c:pt>
                <c:pt idx="41662">
                  <c:v>8.2179000000000002</c:v>
                </c:pt>
                <c:pt idx="41663">
                  <c:v>8.2189409999999992</c:v>
                </c:pt>
                <c:pt idx="41664">
                  <c:v>8.2156950000000002</c:v>
                </c:pt>
                <c:pt idx="41665">
                  <c:v>8.2148649999999996</c:v>
                </c:pt>
                <c:pt idx="41666">
                  <c:v>8.2190980000000007</c:v>
                </c:pt>
                <c:pt idx="41667">
                  <c:v>8.2203569999999999</c:v>
                </c:pt>
                <c:pt idx="41668">
                  <c:v>8.2145390000000003</c:v>
                </c:pt>
                <c:pt idx="41669">
                  <c:v>8.2105899999999998</c:v>
                </c:pt>
                <c:pt idx="41670">
                  <c:v>8.2175539999999998</c:v>
                </c:pt>
                <c:pt idx="41671">
                  <c:v>8.2203149999999994</c:v>
                </c:pt>
                <c:pt idx="41672">
                  <c:v>8.2143700000000006</c:v>
                </c:pt>
                <c:pt idx="41673">
                  <c:v>8.2139729999999993</c:v>
                </c:pt>
                <c:pt idx="41674">
                  <c:v>8.2170089999999991</c:v>
                </c:pt>
                <c:pt idx="41675">
                  <c:v>8.2167539999999999</c:v>
                </c:pt>
                <c:pt idx="41676">
                  <c:v>8.2179990000000007</c:v>
                </c:pt>
                <c:pt idx="41677">
                  <c:v>8.2183499999999992</c:v>
                </c:pt>
                <c:pt idx="41678">
                  <c:v>8.2156699999999994</c:v>
                </c:pt>
                <c:pt idx="41679">
                  <c:v>8.2155489999999993</c:v>
                </c:pt>
                <c:pt idx="41680">
                  <c:v>8.2183279999999996</c:v>
                </c:pt>
                <c:pt idx="41681">
                  <c:v>8.2174589999999998</c:v>
                </c:pt>
                <c:pt idx="41682">
                  <c:v>8.2153449999999992</c:v>
                </c:pt>
                <c:pt idx="41683">
                  <c:v>8.2150850000000002</c:v>
                </c:pt>
                <c:pt idx="41684">
                  <c:v>8.2157140000000002</c:v>
                </c:pt>
                <c:pt idx="41685">
                  <c:v>8.2177740000000004</c:v>
                </c:pt>
                <c:pt idx="41686">
                  <c:v>8.2208520000000007</c:v>
                </c:pt>
                <c:pt idx="41687">
                  <c:v>8.2234040000000004</c:v>
                </c:pt>
                <c:pt idx="41688">
                  <c:v>8.2248730000000005</c:v>
                </c:pt>
                <c:pt idx="41689">
                  <c:v>8.2226440000000007</c:v>
                </c:pt>
                <c:pt idx="41690">
                  <c:v>8.2196169999999995</c:v>
                </c:pt>
                <c:pt idx="41691">
                  <c:v>8.2188499999999998</c:v>
                </c:pt>
                <c:pt idx="41692">
                  <c:v>8.2179199999999994</c:v>
                </c:pt>
                <c:pt idx="41693">
                  <c:v>8.2188660000000002</c:v>
                </c:pt>
                <c:pt idx="41694">
                  <c:v>8.2192539999999994</c:v>
                </c:pt>
                <c:pt idx="41695">
                  <c:v>8.2160480000000007</c:v>
                </c:pt>
                <c:pt idx="41696">
                  <c:v>8.2165180000000007</c:v>
                </c:pt>
                <c:pt idx="41697">
                  <c:v>8.2197999999999993</c:v>
                </c:pt>
                <c:pt idx="41698">
                  <c:v>8.2199989999999996</c:v>
                </c:pt>
                <c:pt idx="41699">
                  <c:v>8.2193889999999996</c:v>
                </c:pt>
                <c:pt idx="41700">
                  <c:v>8.2187169999999998</c:v>
                </c:pt>
                <c:pt idx="41701">
                  <c:v>8.2173970000000001</c:v>
                </c:pt>
                <c:pt idx="41702">
                  <c:v>8.2233009999999993</c:v>
                </c:pt>
                <c:pt idx="41703">
                  <c:v>8.2286830000000002</c:v>
                </c:pt>
                <c:pt idx="41704">
                  <c:v>8.2242999999999995</c:v>
                </c:pt>
                <c:pt idx="41705">
                  <c:v>8.2225249999999992</c:v>
                </c:pt>
                <c:pt idx="41706">
                  <c:v>8.2247000000000003</c:v>
                </c:pt>
                <c:pt idx="41707">
                  <c:v>8.2234870000000004</c:v>
                </c:pt>
                <c:pt idx="41708">
                  <c:v>8.2225180000000009</c:v>
                </c:pt>
                <c:pt idx="41709">
                  <c:v>8.2245209999999993</c:v>
                </c:pt>
                <c:pt idx="41710">
                  <c:v>8.2246609999999993</c:v>
                </c:pt>
                <c:pt idx="41711">
                  <c:v>8.2228049999999993</c:v>
                </c:pt>
                <c:pt idx="41712">
                  <c:v>8.2222299999999997</c:v>
                </c:pt>
                <c:pt idx="41713">
                  <c:v>8.2211859999999994</c:v>
                </c:pt>
                <c:pt idx="41714">
                  <c:v>8.2227499999999996</c:v>
                </c:pt>
                <c:pt idx="41715">
                  <c:v>8.2238889999999998</c:v>
                </c:pt>
                <c:pt idx="41716">
                  <c:v>8.2198860000000007</c:v>
                </c:pt>
                <c:pt idx="41717">
                  <c:v>8.2165169999999996</c:v>
                </c:pt>
                <c:pt idx="41718">
                  <c:v>8.2189429999999994</c:v>
                </c:pt>
                <c:pt idx="41719">
                  <c:v>8.2217260000000003</c:v>
                </c:pt>
                <c:pt idx="41720">
                  <c:v>8.2236030000000007</c:v>
                </c:pt>
                <c:pt idx="41721">
                  <c:v>8.2259150000000005</c:v>
                </c:pt>
                <c:pt idx="41722">
                  <c:v>8.2221080000000004</c:v>
                </c:pt>
                <c:pt idx="41723">
                  <c:v>8.2169489999999996</c:v>
                </c:pt>
                <c:pt idx="41724">
                  <c:v>8.2219339999999992</c:v>
                </c:pt>
                <c:pt idx="41725">
                  <c:v>8.2270199999999996</c:v>
                </c:pt>
                <c:pt idx="41726">
                  <c:v>8.2281879999999994</c:v>
                </c:pt>
                <c:pt idx="41727">
                  <c:v>8.2303300000000004</c:v>
                </c:pt>
                <c:pt idx="41728">
                  <c:v>8.2283089999999994</c:v>
                </c:pt>
                <c:pt idx="41729">
                  <c:v>8.2260419999999996</c:v>
                </c:pt>
                <c:pt idx="41730">
                  <c:v>8.2283620000000006</c:v>
                </c:pt>
                <c:pt idx="41731">
                  <c:v>8.2299209999999992</c:v>
                </c:pt>
                <c:pt idx="41732">
                  <c:v>8.2302280000000003</c:v>
                </c:pt>
                <c:pt idx="41733">
                  <c:v>8.2315880000000003</c:v>
                </c:pt>
                <c:pt idx="41734">
                  <c:v>8.2298679999999997</c:v>
                </c:pt>
                <c:pt idx="41735">
                  <c:v>8.2273899999999998</c:v>
                </c:pt>
                <c:pt idx="41736">
                  <c:v>8.2301920000000006</c:v>
                </c:pt>
                <c:pt idx="41737">
                  <c:v>8.2311390000000006</c:v>
                </c:pt>
                <c:pt idx="41738">
                  <c:v>8.2306570000000008</c:v>
                </c:pt>
                <c:pt idx="41739">
                  <c:v>8.2318850000000001</c:v>
                </c:pt>
                <c:pt idx="41740">
                  <c:v>8.2329899999999991</c:v>
                </c:pt>
                <c:pt idx="41741">
                  <c:v>8.2334560000000003</c:v>
                </c:pt>
                <c:pt idx="41742">
                  <c:v>8.2317029999999995</c:v>
                </c:pt>
                <c:pt idx="41743">
                  <c:v>8.2315620000000003</c:v>
                </c:pt>
                <c:pt idx="41744">
                  <c:v>8.2349189999999997</c:v>
                </c:pt>
                <c:pt idx="41745">
                  <c:v>8.2360830000000007</c:v>
                </c:pt>
                <c:pt idx="41746">
                  <c:v>8.2375539999999994</c:v>
                </c:pt>
                <c:pt idx="41747">
                  <c:v>8.2385940000000009</c:v>
                </c:pt>
                <c:pt idx="41748">
                  <c:v>8.2394269999999992</c:v>
                </c:pt>
                <c:pt idx="41749">
                  <c:v>8.2406450000000007</c:v>
                </c:pt>
                <c:pt idx="41750">
                  <c:v>8.2393529999999995</c:v>
                </c:pt>
                <c:pt idx="41751">
                  <c:v>8.2362420000000007</c:v>
                </c:pt>
                <c:pt idx="41752">
                  <c:v>8.238213</c:v>
                </c:pt>
                <c:pt idx="41753">
                  <c:v>8.2415249999999993</c:v>
                </c:pt>
                <c:pt idx="41754">
                  <c:v>8.2386949999999999</c:v>
                </c:pt>
                <c:pt idx="41755">
                  <c:v>8.2353620000000003</c:v>
                </c:pt>
                <c:pt idx="41756">
                  <c:v>8.2343899999999994</c:v>
                </c:pt>
                <c:pt idx="41757">
                  <c:v>8.2339880000000001</c:v>
                </c:pt>
                <c:pt idx="41758">
                  <c:v>8.2348420000000004</c:v>
                </c:pt>
                <c:pt idx="41759">
                  <c:v>8.2324570000000001</c:v>
                </c:pt>
                <c:pt idx="41760">
                  <c:v>8.2290709999999994</c:v>
                </c:pt>
                <c:pt idx="41761">
                  <c:v>8.2299749999999996</c:v>
                </c:pt>
                <c:pt idx="41762">
                  <c:v>8.2309339999999995</c:v>
                </c:pt>
                <c:pt idx="41763">
                  <c:v>8.2308029999999999</c:v>
                </c:pt>
                <c:pt idx="41764">
                  <c:v>8.2301970000000004</c:v>
                </c:pt>
                <c:pt idx="41765">
                  <c:v>8.2280329999999999</c:v>
                </c:pt>
                <c:pt idx="41766">
                  <c:v>8.2292229999999993</c:v>
                </c:pt>
                <c:pt idx="41767">
                  <c:v>8.2319399999999998</c:v>
                </c:pt>
                <c:pt idx="41768">
                  <c:v>8.2302140000000001</c:v>
                </c:pt>
                <c:pt idx="41769">
                  <c:v>8.2301020000000005</c:v>
                </c:pt>
                <c:pt idx="41770">
                  <c:v>8.232882</c:v>
                </c:pt>
                <c:pt idx="41771">
                  <c:v>8.2329640000000008</c:v>
                </c:pt>
                <c:pt idx="41772">
                  <c:v>8.2326230000000002</c:v>
                </c:pt>
                <c:pt idx="41773">
                  <c:v>8.2328309999999991</c:v>
                </c:pt>
                <c:pt idx="41774">
                  <c:v>8.2307559999999995</c:v>
                </c:pt>
                <c:pt idx="41775">
                  <c:v>8.2296849999999999</c:v>
                </c:pt>
                <c:pt idx="41776">
                  <c:v>8.232863</c:v>
                </c:pt>
                <c:pt idx="41777">
                  <c:v>8.2342320000000004</c:v>
                </c:pt>
                <c:pt idx="41778">
                  <c:v>8.2330860000000001</c:v>
                </c:pt>
                <c:pt idx="41779">
                  <c:v>8.2352570000000007</c:v>
                </c:pt>
                <c:pt idx="41780">
                  <c:v>8.2359220000000004</c:v>
                </c:pt>
                <c:pt idx="41781">
                  <c:v>8.2337120000000006</c:v>
                </c:pt>
                <c:pt idx="41782">
                  <c:v>8.2371309999999998</c:v>
                </c:pt>
                <c:pt idx="41783">
                  <c:v>8.2366119999999992</c:v>
                </c:pt>
                <c:pt idx="41784">
                  <c:v>8.2332199999999993</c:v>
                </c:pt>
                <c:pt idx="41785">
                  <c:v>8.2378839999999993</c:v>
                </c:pt>
                <c:pt idx="41786">
                  <c:v>8.2417400000000001</c:v>
                </c:pt>
                <c:pt idx="41787">
                  <c:v>8.2373499999999993</c:v>
                </c:pt>
                <c:pt idx="41788">
                  <c:v>8.2357040000000001</c:v>
                </c:pt>
                <c:pt idx="41789">
                  <c:v>8.2398410000000002</c:v>
                </c:pt>
                <c:pt idx="41790">
                  <c:v>8.2424309999999998</c:v>
                </c:pt>
                <c:pt idx="41791">
                  <c:v>8.2453610000000008</c:v>
                </c:pt>
                <c:pt idx="41792">
                  <c:v>8.2500719999999994</c:v>
                </c:pt>
                <c:pt idx="41793">
                  <c:v>8.2487499999999994</c:v>
                </c:pt>
                <c:pt idx="41794">
                  <c:v>8.2425460000000008</c:v>
                </c:pt>
                <c:pt idx="41795">
                  <c:v>8.2429699999999997</c:v>
                </c:pt>
                <c:pt idx="41796">
                  <c:v>8.2470730000000003</c:v>
                </c:pt>
                <c:pt idx="41797">
                  <c:v>8.2483109999999993</c:v>
                </c:pt>
                <c:pt idx="41798">
                  <c:v>8.2498000000000005</c:v>
                </c:pt>
                <c:pt idx="41799">
                  <c:v>8.248742</c:v>
                </c:pt>
                <c:pt idx="41800">
                  <c:v>8.2475970000000007</c:v>
                </c:pt>
                <c:pt idx="41801">
                  <c:v>8.2486510000000006</c:v>
                </c:pt>
                <c:pt idx="41802">
                  <c:v>8.2494619999999994</c:v>
                </c:pt>
                <c:pt idx="41803">
                  <c:v>8.2489939999999997</c:v>
                </c:pt>
                <c:pt idx="41804">
                  <c:v>8.2468199999999996</c:v>
                </c:pt>
                <c:pt idx="41805">
                  <c:v>8.2460199999999997</c:v>
                </c:pt>
                <c:pt idx="41806">
                  <c:v>8.2480019999999996</c:v>
                </c:pt>
                <c:pt idx="41807">
                  <c:v>8.2504170000000006</c:v>
                </c:pt>
                <c:pt idx="41808">
                  <c:v>8.2495840000000005</c:v>
                </c:pt>
                <c:pt idx="41809">
                  <c:v>8.2505900000000008</c:v>
                </c:pt>
                <c:pt idx="41810">
                  <c:v>8.2562370000000005</c:v>
                </c:pt>
                <c:pt idx="41811">
                  <c:v>8.2571729999999999</c:v>
                </c:pt>
                <c:pt idx="41812">
                  <c:v>8.25169</c:v>
                </c:pt>
                <c:pt idx="41813">
                  <c:v>8.2482310000000005</c:v>
                </c:pt>
                <c:pt idx="41814">
                  <c:v>8.2472729999999999</c:v>
                </c:pt>
                <c:pt idx="41815">
                  <c:v>8.2476020000000005</c:v>
                </c:pt>
                <c:pt idx="41816">
                  <c:v>8.2494069999999997</c:v>
                </c:pt>
                <c:pt idx="41817">
                  <c:v>8.2497729999999994</c:v>
                </c:pt>
                <c:pt idx="41818">
                  <c:v>8.2462920000000004</c:v>
                </c:pt>
                <c:pt idx="41819">
                  <c:v>8.2453529999999997</c:v>
                </c:pt>
                <c:pt idx="41820">
                  <c:v>8.2488469999999996</c:v>
                </c:pt>
                <c:pt idx="41821">
                  <c:v>8.2500079999999993</c:v>
                </c:pt>
                <c:pt idx="41822">
                  <c:v>8.2506199999999996</c:v>
                </c:pt>
                <c:pt idx="41823">
                  <c:v>8.2509250000000005</c:v>
                </c:pt>
                <c:pt idx="41824">
                  <c:v>8.2493160000000003</c:v>
                </c:pt>
                <c:pt idx="41825">
                  <c:v>8.2495309999999993</c:v>
                </c:pt>
                <c:pt idx="41826">
                  <c:v>8.2523669999999996</c:v>
                </c:pt>
                <c:pt idx="41827">
                  <c:v>8.2523389999999992</c:v>
                </c:pt>
                <c:pt idx="41828">
                  <c:v>8.2490900000000007</c:v>
                </c:pt>
                <c:pt idx="41829">
                  <c:v>8.2489349999999995</c:v>
                </c:pt>
                <c:pt idx="41830">
                  <c:v>8.2518519999999995</c:v>
                </c:pt>
                <c:pt idx="41831">
                  <c:v>8.2494669999999992</c:v>
                </c:pt>
                <c:pt idx="41832">
                  <c:v>8.2453509999999994</c:v>
                </c:pt>
                <c:pt idx="41833">
                  <c:v>8.249409</c:v>
                </c:pt>
                <c:pt idx="41834">
                  <c:v>8.2548449999999995</c:v>
                </c:pt>
                <c:pt idx="41835">
                  <c:v>8.2529839999999997</c:v>
                </c:pt>
                <c:pt idx="41836">
                  <c:v>8.2504120000000007</c:v>
                </c:pt>
                <c:pt idx="41837">
                  <c:v>8.2497690000000006</c:v>
                </c:pt>
                <c:pt idx="41838">
                  <c:v>8.2521730000000009</c:v>
                </c:pt>
                <c:pt idx="41839">
                  <c:v>8.2555639999999997</c:v>
                </c:pt>
                <c:pt idx="41840">
                  <c:v>8.2551539999999992</c:v>
                </c:pt>
                <c:pt idx="41841">
                  <c:v>8.2568900000000003</c:v>
                </c:pt>
                <c:pt idx="41842">
                  <c:v>8.2625379999999993</c:v>
                </c:pt>
                <c:pt idx="41843">
                  <c:v>8.2609049999999993</c:v>
                </c:pt>
                <c:pt idx="41844">
                  <c:v>8.2526270000000004</c:v>
                </c:pt>
                <c:pt idx="41845">
                  <c:v>8.2577440000000006</c:v>
                </c:pt>
                <c:pt idx="41846">
                  <c:v>8.2680380000000007</c:v>
                </c:pt>
                <c:pt idx="41847">
                  <c:v>8.2629560000000009</c:v>
                </c:pt>
                <c:pt idx="41848">
                  <c:v>8.2567059999999994</c:v>
                </c:pt>
                <c:pt idx="41849">
                  <c:v>8.2581290000000003</c:v>
                </c:pt>
                <c:pt idx="41850">
                  <c:v>8.2591660000000005</c:v>
                </c:pt>
                <c:pt idx="41851">
                  <c:v>8.2599149999999995</c:v>
                </c:pt>
                <c:pt idx="41852">
                  <c:v>8.260033</c:v>
                </c:pt>
                <c:pt idx="41853">
                  <c:v>8.2595720000000004</c:v>
                </c:pt>
                <c:pt idx="41854">
                  <c:v>8.260154</c:v>
                </c:pt>
                <c:pt idx="41855">
                  <c:v>8.2585680000000004</c:v>
                </c:pt>
                <c:pt idx="41856">
                  <c:v>8.2584129999999991</c:v>
                </c:pt>
                <c:pt idx="41857">
                  <c:v>8.2585200000000007</c:v>
                </c:pt>
                <c:pt idx="41858">
                  <c:v>8.2557810000000007</c:v>
                </c:pt>
                <c:pt idx="41859">
                  <c:v>8.2543620000000004</c:v>
                </c:pt>
                <c:pt idx="41860">
                  <c:v>8.2562440000000006</c:v>
                </c:pt>
                <c:pt idx="41861">
                  <c:v>8.255687</c:v>
                </c:pt>
                <c:pt idx="41862">
                  <c:v>8.2531750000000006</c:v>
                </c:pt>
                <c:pt idx="41863">
                  <c:v>8.2507529999999996</c:v>
                </c:pt>
                <c:pt idx="41864">
                  <c:v>8.2552219999999998</c:v>
                </c:pt>
                <c:pt idx="41865">
                  <c:v>8.2622959999999992</c:v>
                </c:pt>
                <c:pt idx="41866">
                  <c:v>8.2611380000000008</c:v>
                </c:pt>
                <c:pt idx="41867">
                  <c:v>8.2603059999999999</c:v>
                </c:pt>
                <c:pt idx="41868">
                  <c:v>8.2639449999999997</c:v>
                </c:pt>
                <c:pt idx="41869">
                  <c:v>8.2636590000000005</c:v>
                </c:pt>
                <c:pt idx="41870">
                  <c:v>8.2596279999999993</c:v>
                </c:pt>
                <c:pt idx="41871">
                  <c:v>8.2580120000000008</c:v>
                </c:pt>
                <c:pt idx="41872">
                  <c:v>8.2579860000000007</c:v>
                </c:pt>
                <c:pt idx="41873">
                  <c:v>8.2596109999999996</c:v>
                </c:pt>
                <c:pt idx="41874">
                  <c:v>8.2589760000000005</c:v>
                </c:pt>
                <c:pt idx="41875">
                  <c:v>8.2549119999999991</c:v>
                </c:pt>
                <c:pt idx="41876">
                  <c:v>8.2581769999999999</c:v>
                </c:pt>
                <c:pt idx="41877">
                  <c:v>8.2645189999999999</c:v>
                </c:pt>
                <c:pt idx="41878">
                  <c:v>8.2647049999999993</c:v>
                </c:pt>
                <c:pt idx="41879">
                  <c:v>8.2639770000000006</c:v>
                </c:pt>
                <c:pt idx="41880">
                  <c:v>8.2678539999999998</c:v>
                </c:pt>
                <c:pt idx="41881">
                  <c:v>8.2678619999999992</c:v>
                </c:pt>
                <c:pt idx="41882">
                  <c:v>8.2639960000000006</c:v>
                </c:pt>
                <c:pt idx="41883">
                  <c:v>8.2657989999999995</c:v>
                </c:pt>
                <c:pt idx="41884">
                  <c:v>8.2703729999999993</c:v>
                </c:pt>
                <c:pt idx="41885">
                  <c:v>8.2701250000000002</c:v>
                </c:pt>
                <c:pt idx="41886">
                  <c:v>8.2689859999999999</c:v>
                </c:pt>
                <c:pt idx="41887">
                  <c:v>8.2711220000000001</c:v>
                </c:pt>
                <c:pt idx="41888">
                  <c:v>8.2721889999999991</c:v>
                </c:pt>
                <c:pt idx="41889">
                  <c:v>8.2716170000000009</c:v>
                </c:pt>
                <c:pt idx="41890">
                  <c:v>8.2688070000000007</c:v>
                </c:pt>
                <c:pt idx="41891">
                  <c:v>8.2661230000000003</c:v>
                </c:pt>
                <c:pt idx="41892">
                  <c:v>8.2688889999999997</c:v>
                </c:pt>
                <c:pt idx="41893">
                  <c:v>8.2723630000000004</c:v>
                </c:pt>
                <c:pt idx="41894">
                  <c:v>8.2721529999999994</c:v>
                </c:pt>
                <c:pt idx="41895">
                  <c:v>8.2722700000000007</c:v>
                </c:pt>
                <c:pt idx="41896">
                  <c:v>8.2711889999999997</c:v>
                </c:pt>
                <c:pt idx="41897">
                  <c:v>8.2683070000000001</c:v>
                </c:pt>
                <c:pt idx="41898">
                  <c:v>8.2690929999999998</c:v>
                </c:pt>
                <c:pt idx="41899">
                  <c:v>8.2702100000000005</c:v>
                </c:pt>
                <c:pt idx="41900">
                  <c:v>8.2663430000000009</c:v>
                </c:pt>
                <c:pt idx="41901">
                  <c:v>8.2644319999999993</c:v>
                </c:pt>
                <c:pt idx="41902">
                  <c:v>8.2692409999999992</c:v>
                </c:pt>
                <c:pt idx="41903">
                  <c:v>8.2695790000000002</c:v>
                </c:pt>
                <c:pt idx="41904">
                  <c:v>8.2661219999999993</c:v>
                </c:pt>
                <c:pt idx="41905">
                  <c:v>8.2704419999999992</c:v>
                </c:pt>
                <c:pt idx="41906">
                  <c:v>8.2749579999999998</c:v>
                </c:pt>
                <c:pt idx="41907">
                  <c:v>8.2684470000000001</c:v>
                </c:pt>
                <c:pt idx="41908">
                  <c:v>8.2634729999999994</c:v>
                </c:pt>
                <c:pt idx="41909">
                  <c:v>8.2688810000000004</c:v>
                </c:pt>
                <c:pt idx="41910">
                  <c:v>8.2727210000000007</c:v>
                </c:pt>
                <c:pt idx="41911">
                  <c:v>8.2687650000000001</c:v>
                </c:pt>
                <c:pt idx="41912">
                  <c:v>8.2690470000000005</c:v>
                </c:pt>
                <c:pt idx="41913">
                  <c:v>8.2714619999999996</c:v>
                </c:pt>
                <c:pt idx="41914">
                  <c:v>8.2683630000000008</c:v>
                </c:pt>
                <c:pt idx="41915">
                  <c:v>8.2697339999999997</c:v>
                </c:pt>
                <c:pt idx="41916">
                  <c:v>8.2722079999999991</c:v>
                </c:pt>
                <c:pt idx="41917">
                  <c:v>8.2706169999999997</c:v>
                </c:pt>
                <c:pt idx="41918">
                  <c:v>8.2722239999999996</c:v>
                </c:pt>
                <c:pt idx="41919">
                  <c:v>8.2763989999999996</c:v>
                </c:pt>
                <c:pt idx="41920">
                  <c:v>8.2771819999999998</c:v>
                </c:pt>
                <c:pt idx="41921">
                  <c:v>8.2746069999999996</c:v>
                </c:pt>
                <c:pt idx="41922">
                  <c:v>8.2780550000000002</c:v>
                </c:pt>
                <c:pt idx="41923">
                  <c:v>8.2828920000000004</c:v>
                </c:pt>
                <c:pt idx="41924">
                  <c:v>8.2793550000000007</c:v>
                </c:pt>
                <c:pt idx="41925">
                  <c:v>8.2779360000000004</c:v>
                </c:pt>
                <c:pt idx="41926">
                  <c:v>8.2805540000000004</c:v>
                </c:pt>
                <c:pt idx="41927">
                  <c:v>8.2780509999999996</c:v>
                </c:pt>
                <c:pt idx="41928">
                  <c:v>8.277056</c:v>
                </c:pt>
                <c:pt idx="41929">
                  <c:v>8.2814359999999994</c:v>
                </c:pt>
                <c:pt idx="41930">
                  <c:v>8.2802690000000005</c:v>
                </c:pt>
                <c:pt idx="41931">
                  <c:v>8.2757120000000004</c:v>
                </c:pt>
                <c:pt idx="41932">
                  <c:v>8.2777200000000004</c:v>
                </c:pt>
                <c:pt idx="41933">
                  <c:v>8.2765609999999992</c:v>
                </c:pt>
                <c:pt idx="41934">
                  <c:v>8.2741830000000007</c:v>
                </c:pt>
                <c:pt idx="41935">
                  <c:v>8.2801530000000003</c:v>
                </c:pt>
                <c:pt idx="41936">
                  <c:v>8.2835970000000003</c:v>
                </c:pt>
                <c:pt idx="41937">
                  <c:v>8.2838650000000005</c:v>
                </c:pt>
                <c:pt idx="41938">
                  <c:v>8.2858289999999997</c:v>
                </c:pt>
                <c:pt idx="41939">
                  <c:v>8.2846489999999999</c:v>
                </c:pt>
                <c:pt idx="41940">
                  <c:v>8.2814680000000003</c:v>
                </c:pt>
                <c:pt idx="41941">
                  <c:v>8.2822479999999992</c:v>
                </c:pt>
                <c:pt idx="41942">
                  <c:v>8.2841199999999997</c:v>
                </c:pt>
                <c:pt idx="41943">
                  <c:v>8.2852060000000005</c:v>
                </c:pt>
                <c:pt idx="41944">
                  <c:v>8.2870869999999996</c:v>
                </c:pt>
                <c:pt idx="41945">
                  <c:v>8.2878720000000001</c:v>
                </c:pt>
                <c:pt idx="41946">
                  <c:v>8.2880979999999997</c:v>
                </c:pt>
                <c:pt idx="41947">
                  <c:v>8.2877089999999995</c:v>
                </c:pt>
                <c:pt idx="41948">
                  <c:v>8.2868180000000002</c:v>
                </c:pt>
                <c:pt idx="41949">
                  <c:v>8.2848240000000004</c:v>
                </c:pt>
                <c:pt idx="41950">
                  <c:v>8.2846609999999998</c:v>
                </c:pt>
                <c:pt idx="41951">
                  <c:v>8.2865959999999994</c:v>
                </c:pt>
                <c:pt idx="41952">
                  <c:v>8.2844320000000007</c:v>
                </c:pt>
                <c:pt idx="41953">
                  <c:v>8.285577</c:v>
                </c:pt>
                <c:pt idx="41954">
                  <c:v>8.2879629999999995</c:v>
                </c:pt>
                <c:pt idx="41955">
                  <c:v>8.2857269999999996</c:v>
                </c:pt>
                <c:pt idx="41956">
                  <c:v>8.2850999999999999</c:v>
                </c:pt>
                <c:pt idx="41957">
                  <c:v>8.2883300000000002</c:v>
                </c:pt>
                <c:pt idx="41958">
                  <c:v>8.2868569999999995</c:v>
                </c:pt>
                <c:pt idx="41959">
                  <c:v>8.2841000000000005</c:v>
                </c:pt>
                <c:pt idx="41960">
                  <c:v>8.2844940000000005</c:v>
                </c:pt>
                <c:pt idx="41961">
                  <c:v>8.2825600000000001</c:v>
                </c:pt>
                <c:pt idx="41962">
                  <c:v>8.2816399999999994</c:v>
                </c:pt>
                <c:pt idx="41963">
                  <c:v>8.2871269999999999</c:v>
                </c:pt>
                <c:pt idx="41964">
                  <c:v>8.2893559999999997</c:v>
                </c:pt>
                <c:pt idx="41965">
                  <c:v>8.2859029999999994</c:v>
                </c:pt>
                <c:pt idx="41966">
                  <c:v>8.2845630000000003</c:v>
                </c:pt>
                <c:pt idx="41967">
                  <c:v>8.2864690000000003</c:v>
                </c:pt>
                <c:pt idx="41968">
                  <c:v>8.2875209999999999</c:v>
                </c:pt>
                <c:pt idx="41969">
                  <c:v>8.285361</c:v>
                </c:pt>
                <c:pt idx="41970">
                  <c:v>8.2816369999999999</c:v>
                </c:pt>
                <c:pt idx="41971">
                  <c:v>8.2785360000000008</c:v>
                </c:pt>
                <c:pt idx="41972">
                  <c:v>8.2818570000000005</c:v>
                </c:pt>
                <c:pt idx="41973">
                  <c:v>8.2881140000000002</c:v>
                </c:pt>
                <c:pt idx="41974">
                  <c:v>8.2850059999999992</c:v>
                </c:pt>
                <c:pt idx="41975">
                  <c:v>8.2854559999999999</c:v>
                </c:pt>
                <c:pt idx="41976">
                  <c:v>8.2936820000000004</c:v>
                </c:pt>
                <c:pt idx="41977">
                  <c:v>8.2906669999999991</c:v>
                </c:pt>
                <c:pt idx="41978">
                  <c:v>8.2883910000000007</c:v>
                </c:pt>
                <c:pt idx="41979">
                  <c:v>8.2925409999999999</c:v>
                </c:pt>
                <c:pt idx="41980">
                  <c:v>8.2877460000000003</c:v>
                </c:pt>
                <c:pt idx="41981">
                  <c:v>8.2858879999999999</c:v>
                </c:pt>
                <c:pt idx="41982">
                  <c:v>8.2920809999999996</c:v>
                </c:pt>
                <c:pt idx="41983">
                  <c:v>8.2933230000000009</c:v>
                </c:pt>
                <c:pt idx="41984">
                  <c:v>8.2912929999999996</c:v>
                </c:pt>
                <c:pt idx="41985">
                  <c:v>8.291048</c:v>
                </c:pt>
                <c:pt idx="41986">
                  <c:v>8.2900860000000005</c:v>
                </c:pt>
                <c:pt idx="41987">
                  <c:v>8.2928110000000004</c:v>
                </c:pt>
                <c:pt idx="41988">
                  <c:v>8.299118</c:v>
                </c:pt>
                <c:pt idx="41989">
                  <c:v>8.2994909999999997</c:v>
                </c:pt>
                <c:pt idx="41990">
                  <c:v>8.2947930000000003</c:v>
                </c:pt>
                <c:pt idx="41991">
                  <c:v>8.2936779999999999</c:v>
                </c:pt>
                <c:pt idx="41992">
                  <c:v>8.2981739999999995</c:v>
                </c:pt>
                <c:pt idx="41993">
                  <c:v>8.2994979999999998</c:v>
                </c:pt>
                <c:pt idx="41994">
                  <c:v>8.2959999999999994</c:v>
                </c:pt>
                <c:pt idx="41995">
                  <c:v>8.2945069999999994</c:v>
                </c:pt>
                <c:pt idx="41996">
                  <c:v>8.2946000000000009</c:v>
                </c:pt>
                <c:pt idx="41997">
                  <c:v>8.2971470000000007</c:v>
                </c:pt>
                <c:pt idx="41998">
                  <c:v>8.3037159999999997</c:v>
                </c:pt>
                <c:pt idx="41999">
                  <c:v>8.3038299999999996</c:v>
                </c:pt>
                <c:pt idx="42000">
                  <c:v>8.2978850000000008</c:v>
                </c:pt>
                <c:pt idx="42001">
                  <c:v>8.2978480000000001</c:v>
                </c:pt>
                <c:pt idx="42002">
                  <c:v>8.3010400000000004</c:v>
                </c:pt>
                <c:pt idx="42003">
                  <c:v>8.3016210000000008</c:v>
                </c:pt>
                <c:pt idx="42004">
                  <c:v>8.2989610000000003</c:v>
                </c:pt>
                <c:pt idx="42005">
                  <c:v>8.2979009999999995</c:v>
                </c:pt>
                <c:pt idx="42006">
                  <c:v>8.2990539999999999</c:v>
                </c:pt>
                <c:pt idx="42007">
                  <c:v>8.2988169999999997</c:v>
                </c:pt>
                <c:pt idx="42008">
                  <c:v>8.2955629999999996</c:v>
                </c:pt>
                <c:pt idx="42009">
                  <c:v>8.2990689999999994</c:v>
                </c:pt>
                <c:pt idx="42010">
                  <c:v>8.3038030000000003</c:v>
                </c:pt>
                <c:pt idx="42011">
                  <c:v>8.2986500000000003</c:v>
                </c:pt>
                <c:pt idx="42012">
                  <c:v>8.2947740000000003</c:v>
                </c:pt>
                <c:pt idx="42013">
                  <c:v>8.2980280000000004</c:v>
                </c:pt>
                <c:pt idx="42014">
                  <c:v>8.2994470000000007</c:v>
                </c:pt>
                <c:pt idx="42015">
                  <c:v>8.2998519999999996</c:v>
                </c:pt>
                <c:pt idx="42016">
                  <c:v>8.3019409999999993</c:v>
                </c:pt>
                <c:pt idx="42017">
                  <c:v>8.3005890000000004</c:v>
                </c:pt>
                <c:pt idx="42018">
                  <c:v>8.2980309999999999</c:v>
                </c:pt>
                <c:pt idx="42019">
                  <c:v>8.2980830000000001</c:v>
                </c:pt>
                <c:pt idx="42020">
                  <c:v>8.2990980000000008</c:v>
                </c:pt>
                <c:pt idx="42021">
                  <c:v>8.2992220000000003</c:v>
                </c:pt>
                <c:pt idx="42022">
                  <c:v>8.2987880000000001</c:v>
                </c:pt>
                <c:pt idx="42023">
                  <c:v>8.2994129999999995</c:v>
                </c:pt>
                <c:pt idx="42024">
                  <c:v>8.3027709999999999</c:v>
                </c:pt>
                <c:pt idx="42025">
                  <c:v>8.3023089999999993</c:v>
                </c:pt>
                <c:pt idx="42026">
                  <c:v>8.3002889999999994</c:v>
                </c:pt>
                <c:pt idx="42027">
                  <c:v>8.3038109999999996</c:v>
                </c:pt>
                <c:pt idx="42028">
                  <c:v>8.3043650000000007</c:v>
                </c:pt>
                <c:pt idx="42029">
                  <c:v>8.2998910000000006</c:v>
                </c:pt>
                <c:pt idx="42030">
                  <c:v>8.2975130000000004</c:v>
                </c:pt>
                <c:pt idx="42031">
                  <c:v>8.3003680000000006</c:v>
                </c:pt>
                <c:pt idx="42032">
                  <c:v>8.3003330000000002</c:v>
                </c:pt>
                <c:pt idx="42033">
                  <c:v>8.2980180000000008</c:v>
                </c:pt>
                <c:pt idx="42034">
                  <c:v>8.3001649999999998</c:v>
                </c:pt>
                <c:pt idx="42035">
                  <c:v>8.3037969999999994</c:v>
                </c:pt>
                <c:pt idx="42036">
                  <c:v>8.3030969999999993</c:v>
                </c:pt>
                <c:pt idx="42037">
                  <c:v>8.3007960000000001</c:v>
                </c:pt>
                <c:pt idx="42038">
                  <c:v>8.3009070000000005</c:v>
                </c:pt>
                <c:pt idx="42039">
                  <c:v>8.3023509999999998</c:v>
                </c:pt>
                <c:pt idx="42040">
                  <c:v>8.3020610000000001</c:v>
                </c:pt>
                <c:pt idx="42041">
                  <c:v>8.3019890000000007</c:v>
                </c:pt>
                <c:pt idx="42042">
                  <c:v>8.3033750000000008</c:v>
                </c:pt>
                <c:pt idx="42043">
                  <c:v>8.3038629999999998</c:v>
                </c:pt>
                <c:pt idx="42044">
                  <c:v>8.3030930000000005</c:v>
                </c:pt>
                <c:pt idx="42045">
                  <c:v>8.3043110000000002</c:v>
                </c:pt>
                <c:pt idx="42046">
                  <c:v>8.3059740000000009</c:v>
                </c:pt>
                <c:pt idx="42047">
                  <c:v>8.3080649999999991</c:v>
                </c:pt>
                <c:pt idx="42048">
                  <c:v>8.3095809999999997</c:v>
                </c:pt>
                <c:pt idx="42049">
                  <c:v>8.3078780000000005</c:v>
                </c:pt>
                <c:pt idx="42050">
                  <c:v>8.3074680000000001</c:v>
                </c:pt>
                <c:pt idx="42051">
                  <c:v>8.3084279999999993</c:v>
                </c:pt>
                <c:pt idx="42052">
                  <c:v>8.3076640000000008</c:v>
                </c:pt>
                <c:pt idx="42053">
                  <c:v>8.3064099999999996</c:v>
                </c:pt>
                <c:pt idx="42054">
                  <c:v>8.3059449999999995</c:v>
                </c:pt>
                <c:pt idx="42055">
                  <c:v>8.3036019999999997</c:v>
                </c:pt>
                <c:pt idx="42056">
                  <c:v>8.3011920000000003</c:v>
                </c:pt>
                <c:pt idx="42057">
                  <c:v>8.3036270000000005</c:v>
                </c:pt>
                <c:pt idx="42058">
                  <c:v>8.3057809999999996</c:v>
                </c:pt>
                <c:pt idx="42059">
                  <c:v>8.3038779999999992</c:v>
                </c:pt>
                <c:pt idx="42060">
                  <c:v>8.3029969999999995</c:v>
                </c:pt>
                <c:pt idx="42061">
                  <c:v>8.3037390000000002</c:v>
                </c:pt>
                <c:pt idx="42062">
                  <c:v>8.3030290000000004</c:v>
                </c:pt>
                <c:pt idx="42063">
                  <c:v>8.3050470000000001</c:v>
                </c:pt>
                <c:pt idx="42064">
                  <c:v>8.30776</c:v>
                </c:pt>
                <c:pt idx="42065">
                  <c:v>8.3105460000000004</c:v>
                </c:pt>
                <c:pt idx="42066">
                  <c:v>8.3133219999999994</c:v>
                </c:pt>
                <c:pt idx="42067">
                  <c:v>8.3123830000000005</c:v>
                </c:pt>
                <c:pt idx="42068">
                  <c:v>8.309469</c:v>
                </c:pt>
                <c:pt idx="42069">
                  <c:v>8.3087129999999991</c:v>
                </c:pt>
                <c:pt idx="42070">
                  <c:v>8.310905</c:v>
                </c:pt>
                <c:pt idx="42071">
                  <c:v>8.3140879999999999</c:v>
                </c:pt>
                <c:pt idx="42072">
                  <c:v>8.3123740000000002</c:v>
                </c:pt>
                <c:pt idx="42073">
                  <c:v>8.3093249999999994</c:v>
                </c:pt>
                <c:pt idx="42074">
                  <c:v>8.3117979999999996</c:v>
                </c:pt>
                <c:pt idx="42075">
                  <c:v>8.3139009999999995</c:v>
                </c:pt>
                <c:pt idx="42076">
                  <c:v>8.3114980000000003</c:v>
                </c:pt>
                <c:pt idx="42077">
                  <c:v>8.3118569999999998</c:v>
                </c:pt>
                <c:pt idx="42078">
                  <c:v>8.3111440000000005</c:v>
                </c:pt>
                <c:pt idx="42079">
                  <c:v>8.3085240000000002</c:v>
                </c:pt>
                <c:pt idx="42080">
                  <c:v>8.3126560000000005</c:v>
                </c:pt>
                <c:pt idx="42081">
                  <c:v>8.3175509999999999</c:v>
                </c:pt>
                <c:pt idx="42082">
                  <c:v>8.3158980000000007</c:v>
                </c:pt>
                <c:pt idx="42083">
                  <c:v>8.3160319999999999</c:v>
                </c:pt>
                <c:pt idx="42084">
                  <c:v>8.3185760000000002</c:v>
                </c:pt>
                <c:pt idx="42085">
                  <c:v>8.3201800000000006</c:v>
                </c:pt>
                <c:pt idx="42086">
                  <c:v>8.3194739999999996</c:v>
                </c:pt>
                <c:pt idx="42087">
                  <c:v>8.3190380000000008</c:v>
                </c:pt>
                <c:pt idx="42088">
                  <c:v>8.3189320000000002</c:v>
                </c:pt>
                <c:pt idx="42089">
                  <c:v>8.3196429999999992</c:v>
                </c:pt>
                <c:pt idx="42090">
                  <c:v>8.3228840000000002</c:v>
                </c:pt>
                <c:pt idx="42091">
                  <c:v>8.322616</c:v>
                </c:pt>
                <c:pt idx="42092">
                  <c:v>8.3168740000000003</c:v>
                </c:pt>
                <c:pt idx="42093">
                  <c:v>8.3186420000000005</c:v>
                </c:pt>
                <c:pt idx="42094">
                  <c:v>8.3206860000000002</c:v>
                </c:pt>
                <c:pt idx="42095">
                  <c:v>8.3187890000000007</c:v>
                </c:pt>
                <c:pt idx="42096">
                  <c:v>8.3178459999999994</c:v>
                </c:pt>
                <c:pt idx="42097">
                  <c:v>8.3164169999999995</c:v>
                </c:pt>
                <c:pt idx="42098">
                  <c:v>8.3165809999999993</c:v>
                </c:pt>
                <c:pt idx="42099">
                  <c:v>8.3177719999999997</c:v>
                </c:pt>
                <c:pt idx="42100">
                  <c:v>8.3192819999999994</c:v>
                </c:pt>
                <c:pt idx="42101">
                  <c:v>8.3239520000000002</c:v>
                </c:pt>
                <c:pt idx="42102">
                  <c:v>8.3241130000000005</c:v>
                </c:pt>
                <c:pt idx="42103">
                  <c:v>8.3183019999999992</c:v>
                </c:pt>
                <c:pt idx="42104">
                  <c:v>8.3169009999999997</c:v>
                </c:pt>
                <c:pt idx="42105">
                  <c:v>8.3187639999999998</c:v>
                </c:pt>
                <c:pt idx="42106">
                  <c:v>8.3214030000000001</c:v>
                </c:pt>
                <c:pt idx="42107">
                  <c:v>8.3246730000000007</c:v>
                </c:pt>
                <c:pt idx="42108">
                  <c:v>8.3231909999999996</c:v>
                </c:pt>
                <c:pt idx="42109">
                  <c:v>8.3220869999999998</c:v>
                </c:pt>
                <c:pt idx="42110">
                  <c:v>8.3269310000000001</c:v>
                </c:pt>
                <c:pt idx="42111">
                  <c:v>8.3268269999999998</c:v>
                </c:pt>
                <c:pt idx="42112">
                  <c:v>8.3210069999999998</c:v>
                </c:pt>
                <c:pt idx="42113">
                  <c:v>8.318683</c:v>
                </c:pt>
                <c:pt idx="42114">
                  <c:v>8.3226960000000005</c:v>
                </c:pt>
                <c:pt idx="42115">
                  <c:v>8.3243609999999997</c:v>
                </c:pt>
                <c:pt idx="42116">
                  <c:v>8.3205790000000004</c:v>
                </c:pt>
                <c:pt idx="42117">
                  <c:v>8.3212989999999998</c:v>
                </c:pt>
                <c:pt idx="42118">
                  <c:v>8.3263219999999993</c:v>
                </c:pt>
                <c:pt idx="42119">
                  <c:v>8.3288650000000004</c:v>
                </c:pt>
                <c:pt idx="42120">
                  <c:v>8.3270099999999996</c:v>
                </c:pt>
                <c:pt idx="42121">
                  <c:v>8.3264899999999997</c:v>
                </c:pt>
                <c:pt idx="42122">
                  <c:v>8.3270949999999999</c:v>
                </c:pt>
                <c:pt idx="42123">
                  <c:v>8.3273259999999993</c:v>
                </c:pt>
                <c:pt idx="42124">
                  <c:v>8.3293669999999995</c:v>
                </c:pt>
                <c:pt idx="42125">
                  <c:v>8.3298319999999997</c:v>
                </c:pt>
                <c:pt idx="42126">
                  <c:v>8.3273949999999992</c:v>
                </c:pt>
                <c:pt idx="42127">
                  <c:v>8.3255389999999991</c:v>
                </c:pt>
                <c:pt idx="42128">
                  <c:v>8.3243220000000004</c:v>
                </c:pt>
                <c:pt idx="42129">
                  <c:v>8.3265239999999991</c:v>
                </c:pt>
                <c:pt idx="42130">
                  <c:v>8.3281019999999994</c:v>
                </c:pt>
                <c:pt idx="42131">
                  <c:v>8.3259369999999997</c:v>
                </c:pt>
                <c:pt idx="42132">
                  <c:v>8.3245989999999992</c:v>
                </c:pt>
                <c:pt idx="42133">
                  <c:v>8.3234209999999997</c:v>
                </c:pt>
                <c:pt idx="42134">
                  <c:v>8.3218180000000004</c:v>
                </c:pt>
                <c:pt idx="42135">
                  <c:v>8.3225259999999999</c:v>
                </c:pt>
                <c:pt idx="42136">
                  <c:v>8.3234720000000006</c:v>
                </c:pt>
                <c:pt idx="42137">
                  <c:v>8.3251980000000003</c:v>
                </c:pt>
                <c:pt idx="42138">
                  <c:v>8.3300110000000007</c:v>
                </c:pt>
                <c:pt idx="42139">
                  <c:v>8.3300029999999996</c:v>
                </c:pt>
                <c:pt idx="42140">
                  <c:v>8.3236980000000003</c:v>
                </c:pt>
                <c:pt idx="42141">
                  <c:v>8.3237609999999993</c:v>
                </c:pt>
                <c:pt idx="42142">
                  <c:v>8.3281569999999991</c:v>
                </c:pt>
                <c:pt idx="42143">
                  <c:v>8.3255750000000006</c:v>
                </c:pt>
                <c:pt idx="42144">
                  <c:v>8.3252609999999994</c:v>
                </c:pt>
                <c:pt idx="42145">
                  <c:v>8.3298550000000002</c:v>
                </c:pt>
                <c:pt idx="42146">
                  <c:v>8.332274</c:v>
                </c:pt>
                <c:pt idx="42147">
                  <c:v>8.331372</c:v>
                </c:pt>
                <c:pt idx="42148">
                  <c:v>8.3298059999999996</c:v>
                </c:pt>
                <c:pt idx="42149">
                  <c:v>8.3302870000000002</c:v>
                </c:pt>
                <c:pt idx="42150">
                  <c:v>8.3301099999999995</c:v>
                </c:pt>
                <c:pt idx="42151">
                  <c:v>8.3308929999999997</c:v>
                </c:pt>
                <c:pt idx="42152">
                  <c:v>8.3339549999999996</c:v>
                </c:pt>
                <c:pt idx="42153">
                  <c:v>8.3354520000000001</c:v>
                </c:pt>
                <c:pt idx="42154">
                  <c:v>8.3330470000000005</c:v>
                </c:pt>
                <c:pt idx="42155">
                  <c:v>8.3332440000000005</c:v>
                </c:pt>
                <c:pt idx="42156">
                  <c:v>8.3323079999999994</c:v>
                </c:pt>
                <c:pt idx="42157">
                  <c:v>8.3291470000000007</c:v>
                </c:pt>
                <c:pt idx="42158">
                  <c:v>8.3319869999999998</c:v>
                </c:pt>
                <c:pt idx="42159">
                  <c:v>8.3351389999999999</c:v>
                </c:pt>
                <c:pt idx="42160">
                  <c:v>8.3328779999999991</c:v>
                </c:pt>
                <c:pt idx="42161">
                  <c:v>8.3324490000000004</c:v>
                </c:pt>
                <c:pt idx="42162">
                  <c:v>8.3332139999999999</c:v>
                </c:pt>
                <c:pt idx="42163">
                  <c:v>8.3316549999999996</c:v>
                </c:pt>
                <c:pt idx="42164">
                  <c:v>8.3297070000000009</c:v>
                </c:pt>
                <c:pt idx="42165">
                  <c:v>8.3300380000000001</c:v>
                </c:pt>
                <c:pt idx="42166">
                  <c:v>8.3309809999999995</c:v>
                </c:pt>
                <c:pt idx="42167">
                  <c:v>8.3323870000000007</c:v>
                </c:pt>
                <c:pt idx="42168">
                  <c:v>8.3332719999999991</c:v>
                </c:pt>
                <c:pt idx="42169">
                  <c:v>8.3329409999999999</c:v>
                </c:pt>
                <c:pt idx="42170">
                  <c:v>8.3342460000000003</c:v>
                </c:pt>
                <c:pt idx="42171">
                  <c:v>8.3357580000000002</c:v>
                </c:pt>
                <c:pt idx="42172">
                  <c:v>8.3367839999999998</c:v>
                </c:pt>
                <c:pt idx="42173">
                  <c:v>8.3386709999999997</c:v>
                </c:pt>
                <c:pt idx="42174">
                  <c:v>8.3377780000000001</c:v>
                </c:pt>
                <c:pt idx="42175">
                  <c:v>8.3371729999999999</c:v>
                </c:pt>
                <c:pt idx="42176">
                  <c:v>8.3413959999999996</c:v>
                </c:pt>
                <c:pt idx="42177">
                  <c:v>8.3446119999999997</c:v>
                </c:pt>
                <c:pt idx="42178">
                  <c:v>8.3419550000000005</c:v>
                </c:pt>
                <c:pt idx="42179">
                  <c:v>8.3420330000000007</c:v>
                </c:pt>
                <c:pt idx="42180">
                  <c:v>8.3460760000000001</c:v>
                </c:pt>
                <c:pt idx="42181">
                  <c:v>8.3421810000000001</c:v>
                </c:pt>
                <c:pt idx="42182">
                  <c:v>8.3382129999999997</c:v>
                </c:pt>
                <c:pt idx="42183">
                  <c:v>8.3439820000000005</c:v>
                </c:pt>
                <c:pt idx="42184">
                  <c:v>8.3454359999999994</c:v>
                </c:pt>
                <c:pt idx="42185">
                  <c:v>8.3435849999999991</c:v>
                </c:pt>
                <c:pt idx="42186">
                  <c:v>8.3460000000000001</c:v>
                </c:pt>
                <c:pt idx="42187">
                  <c:v>8.3471609999999998</c:v>
                </c:pt>
                <c:pt idx="42188">
                  <c:v>8.3449449999999992</c:v>
                </c:pt>
                <c:pt idx="42189">
                  <c:v>8.3431669999999993</c:v>
                </c:pt>
                <c:pt idx="42190">
                  <c:v>8.3425200000000004</c:v>
                </c:pt>
                <c:pt idx="42191">
                  <c:v>8.3419980000000002</c:v>
                </c:pt>
                <c:pt idx="42192">
                  <c:v>8.3424410000000009</c:v>
                </c:pt>
                <c:pt idx="42193">
                  <c:v>8.3437529999999995</c:v>
                </c:pt>
                <c:pt idx="42194">
                  <c:v>8.342314</c:v>
                </c:pt>
                <c:pt idx="42195">
                  <c:v>8.3423599999999993</c:v>
                </c:pt>
                <c:pt idx="42196">
                  <c:v>8.3452230000000007</c:v>
                </c:pt>
                <c:pt idx="42197">
                  <c:v>8.3437950000000001</c:v>
                </c:pt>
                <c:pt idx="42198">
                  <c:v>8.3419229999999995</c:v>
                </c:pt>
                <c:pt idx="42199">
                  <c:v>8.3453389999999992</c:v>
                </c:pt>
                <c:pt idx="42200">
                  <c:v>8.3425469999999997</c:v>
                </c:pt>
                <c:pt idx="42201">
                  <c:v>8.3367799999999992</c:v>
                </c:pt>
                <c:pt idx="42202">
                  <c:v>8.3385130000000007</c:v>
                </c:pt>
                <c:pt idx="42203">
                  <c:v>8.3419349999999994</c:v>
                </c:pt>
                <c:pt idx="42204">
                  <c:v>8.3431879999999996</c:v>
                </c:pt>
                <c:pt idx="42205">
                  <c:v>8.3427389999999999</c:v>
                </c:pt>
                <c:pt idx="42206">
                  <c:v>8.3420210000000008</c:v>
                </c:pt>
                <c:pt idx="42207">
                  <c:v>8.3445459999999994</c:v>
                </c:pt>
                <c:pt idx="42208">
                  <c:v>8.3468769999999992</c:v>
                </c:pt>
                <c:pt idx="42209">
                  <c:v>8.3475079999999995</c:v>
                </c:pt>
                <c:pt idx="42210">
                  <c:v>8.3484630000000006</c:v>
                </c:pt>
                <c:pt idx="42211">
                  <c:v>8.3482149999999997</c:v>
                </c:pt>
                <c:pt idx="42212">
                  <c:v>8.3486759999999993</c:v>
                </c:pt>
                <c:pt idx="42213">
                  <c:v>8.3511900000000008</c:v>
                </c:pt>
                <c:pt idx="42214">
                  <c:v>8.3541150000000002</c:v>
                </c:pt>
                <c:pt idx="42215">
                  <c:v>8.3521260000000002</c:v>
                </c:pt>
                <c:pt idx="42216">
                  <c:v>8.3484239999999996</c:v>
                </c:pt>
                <c:pt idx="42217">
                  <c:v>8.3496089999999992</c:v>
                </c:pt>
                <c:pt idx="42218">
                  <c:v>8.3521820000000009</c:v>
                </c:pt>
                <c:pt idx="42219">
                  <c:v>8.3558319999999995</c:v>
                </c:pt>
                <c:pt idx="42220">
                  <c:v>8.3558679999999992</c:v>
                </c:pt>
                <c:pt idx="42221">
                  <c:v>8.3516720000000007</c:v>
                </c:pt>
                <c:pt idx="42222">
                  <c:v>8.3516539999999999</c:v>
                </c:pt>
                <c:pt idx="42223">
                  <c:v>8.3530080000000009</c:v>
                </c:pt>
                <c:pt idx="42224">
                  <c:v>8.3522110000000005</c:v>
                </c:pt>
                <c:pt idx="42225">
                  <c:v>8.3541880000000006</c:v>
                </c:pt>
                <c:pt idx="42226">
                  <c:v>8.3537789999999994</c:v>
                </c:pt>
                <c:pt idx="42227">
                  <c:v>8.3482020000000006</c:v>
                </c:pt>
                <c:pt idx="42228">
                  <c:v>8.3498450000000002</c:v>
                </c:pt>
                <c:pt idx="42229">
                  <c:v>8.3565090000000009</c:v>
                </c:pt>
                <c:pt idx="42230">
                  <c:v>8.3545700000000007</c:v>
                </c:pt>
                <c:pt idx="42231">
                  <c:v>8.3505710000000004</c:v>
                </c:pt>
                <c:pt idx="42232">
                  <c:v>8.3471960000000003</c:v>
                </c:pt>
                <c:pt idx="42233">
                  <c:v>8.3443120000000004</c:v>
                </c:pt>
                <c:pt idx="42234">
                  <c:v>8.3450950000000006</c:v>
                </c:pt>
                <c:pt idx="42235">
                  <c:v>8.3457340000000002</c:v>
                </c:pt>
                <c:pt idx="42236">
                  <c:v>8.3466480000000001</c:v>
                </c:pt>
                <c:pt idx="42237">
                  <c:v>8.3499940000000006</c:v>
                </c:pt>
                <c:pt idx="42238">
                  <c:v>8.348929</c:v>
                </c:pt>
                <c:pt idx="42239">
                  <c:v>8.3443319999999996</c:v>
                </c:pt>
                <c:pt idx="42240">
                  <c:v>8.3451199999999996</c:v>
                </c:pt>
                <c:pt idx="42241">
                  <c:v>8.3501180000000002</c:v>
                </c:pt>
                <c:pt idx="42242">
                  <c:v>8.3497269999999997</c:v>
                </c:pt>
                <c:pt idx="42243">
                  <c:v>8.3456390000000003</c:v>
                </c:pt>
                <c:pt idx="42244">
                  <c:v>8.3461949999999998</c:v>
                </c:pt>
                <c:pt idx="42245">
                  <c:v>8.3500239999999994</c:v>
                </c:pt>
                <c:pt idx="42246">
                  <c:v>8.3515440000000005</c:v>
                </c:pt>
                <c:pt idx="42247">
                  <c:v>8.3490570000000002</c:v>
                </c:pt>
                <c:pt idx="42248">
                  <c:v>8.3483260000000001</c:v>
                </c:pt>
                <c:pt idx="42249">
                  <c:v>8.3500599999999991</c:v>
                </c:pt>
                <c:pt idx="42250">
                  <c:v>8.3496430000000004</c:v>
                </c:pt>
                <c:pt idx="42251">
                  <c:v>8.3497090000000007</c:v>
                </c:pt>
                <c:pt idx="42252">
                  <c:v>8.3543979999999998</c:v>
                </c:pt>
                <c:pt idx="42253">
                  <c:v>8.3623580000000004</c:v>
                </c:pt>
                <c:pt idx="42254">
                  <c:v>8.3637560000000004</c:v>
                </c:pt>
                <c:pt idx="42255">
                  <c:v>8.3610399999999991</c:v>
                </c:pt>
                <c:pt idx="42256">
                  <c:v>8.3600580000000004</c:v>
                </c:pt>
                <c:pt idx="42257">
                  <c:v>8.3610869999999995</c:v>
                </c:pt>
                <c:pt idx="42258">
                  <c:v>8.3606149999999992</c:v>
                </c:pt>
                <c:pt idx="42259">
                  <c:v>8.3569490000000002</c:v>
                </c:pt>
                <c:pt idx="42260">
                  <c:v>8.3543420000000008</c:v>
                </c:pt>
                <c:pt idx="42261">
                  <c:v>8.3547899999999995</c:v>
                </c:pt>
                <c:pt idx="42262">
                  <c:v>8.3550979999999999</c:v>
                </c:pt>
                <c:pt idx="42263">
                  <c:v>8.3557310000000005</c:v>
                </c:pt>
                <c:pt idx="42264">
                  <c:v>8.3569809999999993</c:v>
                </c:pt>
                <c:pt idx="42265">
                  <c:v>8.3590339999999994</c:v>
                </c:pt>
                <c:pt idx="42266">
                  <c:v>8.3599540000000001</c:v>
                </c:pt>
                <c:pt idx="42267">
                  <c:v>8.3590090000000004</c:v>
                </c:pt>
                <c:pt idx="42268">
                  <c:v>8.3593399999999995</c:v>
                </c:pt>
                <c:pt idx="42269">
                  <c:v>8.3595919999999992</c:v>
                </c:pt>
                <c:pt idx="42270">
                  <c:v>8.3593890000000002</c:v>
                </c:pt>
                <c:pt idx="42271">
                  <c:v>8.3599730000000001</c:v>
                </c:pt>
                <c:pt idx="42272">
                  <c:v>8.3619769999999995</c:v>
                </c:pt>
                <c:pt idx="42273">
                  <c:v>8.3639749999999999</c:v>
                </c:pt>
                <c:pt idx="42274">
                  <c:v>8.363626</c:v>
                </c:pt>
                <c:pt idx="42275">
                  <c:v>8.3631689999999992</c:v>
                </c:pt>
                <c:pt idx="42276">
                  <c:v>8.3639530000000004</c:v>
                </c:pt>
                <c:pt idx="42277">
                  <c:v>8.3651090000000003</c:v>
                </c:pt>
                <c:pt idx="42278">
                  <c:v>8.3605269999999994</c:v>
                </c:pt>
                <c:pt idx="42279">
                  <c:v>8.3582739999999998</c:v>
                </c:pt>
                <c:pt idx="42280">
                  <c:v>8.3634120000000003</c:v>
                </c:pt>
                <c:pt idx="42281">
                  <c:v>8.3628699999999991</c:v>
                </c:pt>
                <c:pt idx="42282">
                  <c:v>8.3619129999999995</c:v>
                </c:pt>
                <c:pt idx="42283">
                  <c:v>8.3658090000000005</c:v>
                </c:pt>
                <c:pt idx="42284">
                  <c:v>8.3652730000000002</c:v>
                </c:pt>
                <c:pt idx="42285">
                  <c:v>8.3612479999999998</c:v>
                </c:pt>
                <c:pt idx="42286">
                  <c:v>8.3639519999999994</c:v>
                </c:pt>
                <c:pt idx="42287">
                  <c:v>8.3716659999999994</c:v>
                </c:pt>
                <c:pt idx="42288">
                  <c:v>8.3709030000000002</c:v>
                </c:pt>
                <c:pt idx="42289">
                  <c:v>8.3655720000000002</c:v>
                </c:pt>
                <c:pt idx="42290">
                  <c:v>8.3615899999999996</c:v>
                </c:pt>
                <c:pt idx="42291">
                  <c:v>8.3596109999999992</c:v>
                </c:pt>
                <c:pt idx="42292">
                  <c:v>8.3642199999999995</c:v>
                </c:pt>
                <c:pt idx="42293">
                  <c:v>8.3708340000000003</c:v>
                </c:pt>
                <c:pt idx="42294">
                  <c:v>8.3706110000000002</c:v>
                </c:pt>
                <c:pt idx="42295">
                  <c:v>8.3680900000000005</c:v>
                </c:pt>
                <c:pt idx="42296">
                  <c:v>8.367597</c:v>
                </c:pt>
                <c:pt idx="42297">
                  <c:v>8.3706870000000002</c:v>
                </c:pt>
                <c:pt idx="42298">
                  <c:v>8.3720800000000004</c:v>
                </c:pt>
                <c:pt idx="42299">
                  <c:v>8.3707250000000002</c:v>
                </c:pt>
                <c:pt idx="42300">
                  <c:v>8.3721370000000004</c:v>
                </c:pt>
                <c:pt idx="42301">
                  <c:v>8.3728639999999999</c:v>
                </c:pt>
                <c:pt idx="42302">
                  <c:v>8.3698230000000002</c:v>
                </c:pt>
                <c:pt idx="42303">
                  <c:v>8.3701690000000006</c:v>
                </c:pt>
                <c:pt idx="42304">
                  <c:v>8.3722899999999996</c:v>
                </c:pt>
                <c:pt idx="42305">
                  <c:v>8.3687850000000008</c:v>
                </c:pt>
                <c:pt idx="42306">
                  <c:v>8.3684980000000007</c:v>
                </c:pt>
                <c:pt idx="42307">
                  <c:v>8.3727499999999999</c:v>
                </c:pt>
                <c:pt idx="42308">
                  <c:v>8.3719470000000005</c:v>
                </c:pt>
                <c:pt idx="42309">
                  <c:v>8.3679349999999992</c:v>
                </c:pt>
                <c:pt idx="42310">
                  <c:v>8.367032</c:v>
                </c:pt>
                <c:pt idx="42311">
                  <c:v>8.3696000000000002</c:v>
                </c:pt>
                <c:pt idx="42312">
                  <c:v>8.3706469999999999</c:v>
                </c:pt>
                <c:pt idx="42313">
                  <c:v>8.3749040000000008</c:v>
                </c:pt>
                <c:pt idx="42314">
                  <c:v>8.3788780000000003</c:v>
                </c:pt>
                <c:pt idx="42315">
                  <c:v>8.3724889999999998</c:v>
                </c:pt>
                <c:pt idx="42316">
                  <c:v>8.3696199999999994</c:v>
                </c:pt>
                <c:pt idx="42317">
                  <c:v>8.3761729999999996</c:v>
                </c:pt>
                <c:pt idx="42318">
                  <c:v>8.3734900000000003</c:v>
                </c:pt>
                <c:pt idx="42319">
                  <c:v>8.3716889999999999</c:v>
                </c:pt>
                <c:pt idx="42320">
                  <c:v>8.3798560000000002</c:v>
                </c:pt>
                <c:pt idx="42321">
                  <c:v>8.3805449999999997</c:v>
                </c:pt>
                <c:pt idx="42322">
                  <c:v>8.3774270000000008</c:v>
                </c:pt>
                <c:pt idx="42323">
                  <c:v>8.3787570000000002</c:v>
                </c:pt>
                <c:pt idx="42324">
                  <c:v>8.378171</c:v>
                </c:pt>
                <c:pt idx="42325">
                  <c:v>8.3772850000000005</c:v>
                </c:pt>
                <c:pt idx="42326">
                  <c:v>8.3774499999999996</c:v>
                </c:pt>
                <c:pt idx="42327">
                  <c:v>8.3759479999999993</c:v>
                </c:pt>
                <c:pt idx="42328">
                  <c:v>8.3748850000000008</c:v>
                </c:pt>
                <c:pt idx="42329">
                  <c:v>8.3750260000000001</c:v>
                </c:pt>
                <c:pt idx="42330">
                  <c:v>8.3731869999999997</c:v>
                </c:pt>
                <c:pt idx="42331">
                  <c:v>8.3744530000000008</c:v>
                </c:pt>
                <c:pt idx="42332">
                  <c:v>8.3749800000000008</c:v>
                </c:pt>
                <c:pt idx="42333">
                  <c:v>8.3711800000000007</c:v>
                </c:pt>
                <c:pt idx="42334">
                  <c:v>8.3701039999999995</c:v>
                </c:pt>
                <c:pt idx="42335">
                  <c:v>8.3730170000000008</c:v>
                </c:pt>
                <c:pt idx="42336">
                  <c:v>8.3758479999999995</c:v>
                </c:pt>
                <c:pt idx="42337">
                  <c:v>8.3772629999999992</c:v>
                </c:pt>
                <c:pt idx="42338">
                  <c:v>8.3766210000000001</c:v>
                </c:pt>
                <c:pt idx="42339">
                  <c:v>8.3786609999999992</c:v>
                </c:pt>
                <c:pt idx="42340">
                  <c:v>8.3818099999999998</c:v>
                </c:pt>
                <c:pt idx="42341">
                  <c:v>8.3818350000000006</c:v>
                </c:pt>
                <c:pt idx="42342">
                  <c:v>8.3775499999999994</c:v>
                </c:pt>
                <c:pt idx="42343">
                  <c:v>8.3745370000000001</c:v>
                </c:pt>
                <c:pt idx="42344">
                  <c:v>8.3744409999999991</c:v>
                </c:pt>
                <c:pt idx="42345">
                  <c:v>8.3737569999999995</c:v>
                </c:pt>
                <c:pt idx="42346">
                  <c:v>8.3754299999999997</c:v>
                </c:pt>
                <c:pt idx="42347">
                  <c:v>8.3805370000000003</c:v>
                </c:pt>
                <c:pt idx="42348">
                  <c:v>8.3818629999999992</c:v>
                </c:pt>
                <c:pt idx="42349">
                  <c:v>8.3809579999999997</c:v>
                </c:pt>
                <c:pt idx="42350">
                  <c:v>8.3849090000000004</c:v>
                </c:pt>
                <c:pt idx="42351">
                  <c:v>8.3885609999999993</c:v>
                </c:pt>
                <c:pt idx="42352">
                  <c:v>8.3872300000000006</c:v>
                </c:pt>
                <c:pt idx="42353">
                  <c:v>8.3844469999999998</c:v>
                </c:pt>
                <c:pt idx="42354">
                  <c:v>8.3830760000000009</c:v>
                </c:pt>
                <c:pt idx="42355">
                  <c:v>8.3820730000000001</c:v>
                </c:pt>
                <c:pt idx="42356">
                  <c:v>8.3805809999999994</c:v>
                </c:pt>
                <c:pt idx="42357">
                  <c:v>8.3816159999999993</c:v>
                </c:pt>
                <c:pt idx="42358">
                  <c:v>8.3838950000000008</c:v>
                </c:pt>
                <c:pt idx="42359">
                  <c:v>8.3842300000000005</c:v>
                </c:pt>
                <c:pt idx="42360">
                  <c:v>8.3827890000000007</c:v>
                </c:pt>
                <c:pt idx="42361">
                  <c:v>8.3808389999999999</c:v>
                </c:pt>
                <c:pt idx="42362">
                  <c:v>8.3810079999999996</c:v>
                </c:pt>
                <c:pt idx="42363">
                  <c:v>8.3851750000000003</c:v>
                </c:pt>
                <c:pt idx="42364">
                  <c:v>8.3839880000000004</c:v>
                </c:pt>
                <c:pt idx="42365">
                  <c:v>8.3796499999999998</c:v>
                </c:pt>
                <c:pt idx="42366">
                  <c:v>8.3840409999999999</c:v>
                </c:pt>
                <c:pt idx="42367">
                  <c:v>8.3879420000000007</c:v>
                </c:pt>
                <c:pt idx="42368">
                  <c:v>8.3854209999999991</c:v>
                </c:pt>
                <c:pt idx="42369">
                  <c:v>8.3838340000000002</c:v>
                </c:pt>
                <c:pt idx="42370">
                  <c:v>8.3855190000000004</c:v>
                </c:pt>
                <c:pt idx="42371">
                  <c:v>8.3880309999999998</c:v>
                </c:pt>
                <c:pt idx="42372">
                  <c:v>8.3905890000000003</c:v>
                </c:pt>
                <c:pt idx="42373">
                  <c:v>8.3924199999999995</c:v>
                </c:pt>
                <c:pt idx="42374">
                  <c:v>8.393319</c:v>
                </c:pt>
                <c:pt idx="42375">
                  <c:v>8.3928460000000005</c:v>
                </c:pt>
                <c:pt idx="42376">
                  <c:v>8.3963809999999999</c:v>
                </c:pt>
                <c:pt idx="42377">
                  <c:v>8.4011669999999992</c:v>
                </c:pt>
                <c:pt idx="42378">
                  <c:v>8.3967949999999991</c:v>
                </c:pt>
                <c:pt idx="42379">
                  <c:v>8.3933400000000002</c:v>
                </c:pt>
                <c:pt idx="42380">
                  <c:v>8.3943069999999995</c:v>
                </c:pt>
                <c:pt idx="42381">
                  <c:v>8.3905089999999998</c:v>
                </c:pt>
                <c:pt idx="42382">
                  <c:v>8.3898849999999996</c:v>
                </c:pt>
                <c:pt idx="42383">
                  <c:v>8.3931290000000001</c:v>
                </c:pt>
                <c:pt idx="42384">
                  <c:v>8.3931470000000008</c:v>
                </c:pt>
                <c:pt idx="42385">
                  <c:v>8.3950569999999995</c:v>
                </c:pt>
                <c:pt idx="42386">
                  <c:v>8.3969009999999997</c:v>
                </c:pt>
                <c:pt idx="42387">
                  <c:v>8.3952249999999999</c:v>
                </c:pt>
                <c:pt idx="42388">
                  <c:v>8.3916219999999999</c:v>
                </c:pt>
                <c:pt idx="42389">
                  <c:v>8.3916090000000008</c:v>
                </c:pt>
                <c:pt idx="42390">
                  <c:v>8.3939769999999996</c:v>
                </c:pt>
                <c:pt idx="42391">
                  <c:v>8.394577</c:v>
                </c:pt>
                <c:pt idx="42392">
                  <c:v>8.3938620000000004</c:v>
                </c:pt>
                <c:pt idx="42393">
                  <c:v>8.3941750000000006</c:v>
                </c:pt>
                <c:pt idx="42394">
                  <c:v>8.3959659999999996</c:v>
                </c:pt>
                <c:pt idx="42395">
                  <c:v>8.3949420000000003</c:v>
                </c:pt>
                <c:pt idx="42396">
                  <c:v>8.3894850000000005</c:v>
                </c:pt>
                <c:pt idx="42397">
                  <c:v>8.3907579999999999</c:v>
                </c:pt>
                <c:pt idx="42398">
                  <c:v>8.3976220000000001</c:v>
                </c:pt>
                <c:pt idx="42399">
                  <c:v>8.3934800000000003</c:v>
                </c:pt>
                <c:pt idx="42400">
                  <c:v>8.3899950000000008</c:v>
                </c:pt>
                <c:pt idx="42401">
                  <c:v>8.3981700000000004</c:v>
                </c:pt>
                <c:pt idx="42402">
                  <c:v>8.3990989999999996</c:v>
                </c:pt>
                <c:pt idx="42403">
                  <c:v>8.3954559999999994</c:v>
                </c:pt>
                <c:pt idx="42404">
                  <c:v>8.4011259999999996</c:v>
                </c:pt>
                <c:pt idx="42405">
                  <c:v>8.4014690000000005</c:v>
                </c:pt>
                <c:pt idx="42406">
                  <c:v>8.3944829999999993</c:v>
                </c:pt>
                <c:pt idx="42407">
                  <c:v>8.3965720000000008</c:v>
                </c:pt>
                <c:pt idx="42408">
                  <c:v>8.3997580000000003</c:v>
                </c:pt>
                <c:pt idx="42409">
                  <c:v>8.3956739999999996</c:v>
                </c:pt>
                <c:pt idx="42410">
                  <c:v>8.3934929999999994</c:v>
                </c:pt>
                <c:pt idx="42411">
                  <c:v>8.3961520000000007</c:v>
                </c:pt>
                <c:pt idx="42412">
                  <c:v>8.3958490000000001</c:v>
                </c:pt>
                <c:pt idx="42413">
                  <c:v>8.3922279999999994</c:v>
                </c:pt>
                <c:pt idx="42414">
                  <c:v>8.3959060000000001</c:v>
                </c:pt>
                <c:pt idx="42415">
                  <c:v>8.4011490000000002</c:v>
                </c:pt>
                <c:pt idx="42416">
                  <c:v>8.3984079999999999</c:v>
                </c:pt>
                <c:pt idx="42417">
                  <c:v>8.3938220000000001</c:v>
                </c:pt>
                <c:pt idx="42418">
                  <c:v>8.3946529999999999</c:v>
                </c:pt>
                <c:pt idx="42419">
                  <c:v>8.3960089999999994</c:v>
                </c:pt>
                <c:pt idx="42420">
                  <c:v>8.3921039999999998</c:v>
                </c:pt>
                <c:pt idx="42421">
                  <c:v>8.3945290000000004</c:v>
                </c:pt>
                <c:pt idx="42422">
                  <c:v>8.4016669999999998</c:v>
                </c:pt>
                <c:pt idx="42423">
                  <c:v>8.4006240000000005</c:v>
                </c:pt>
                <c:pt idx="42424">
                  <c:v>8.4001300000000008</c:v>
                </c:pt>
                <c:pt idx="42425">
                  <c:v>8.4020539999999997</c:v>
                </c:pt>
                <c:pt idx="42426">
                  <c:v>8.3964979999999994</c:v>
                </c:pt>
                <c:pt idx="42427">
                  <c:v>8.3948689999999999</c:v>
                </c:pt>
                <c:pt idx="42428">
                  <c:v>8.3991399999999992</c:v>
                </c:pt>
                <c:pt idx="42429">
                  <c:v>8.3998589999999993</c:v>
                </c:pt>
                <c:pt idx="42430">
                  <c:v>8.3973879999999994</c:v>
                </c:pt>
                <c:pt idx="42431">
                  <c:v>8.3941049999999997</c:v>
                </c:pt>
                <c:pt idx="42432">
                  <c:v>8.3944430000000008</c:v>
                </c:pt>
                <c:pt idx="42433">
                  <c:v>8.397748</c:v>
                </c:pt>
                <c:pt idx="42434">
                  <c:v>8.3994590000000002</c:v>
                </c:pt>
                <c:pt idx="42435">
                  <c:v>8.3993289999999998</c:v>
                </c:pt>
                <c:pt idx="42436">
                  <c:v>8.4002529999999993</c:v>
                </c:pt>
                <c:pt idx="42437">
                  <c:v>8.4033650000000009</c:v>
                </c:pt>
                <c:pt idx="42438">
                  <c:v>8.4043639999999993</c:v>
                </c:pt>
                <c:pt idx="42439">
                  <c:v>8.4069769999999995</c:v>
                </c:pt>
                <c:pt idx="42440">
                  <c:v>8.4108839999999994</c:v>
                </c:pt>
                <c:pt idx="42441">
                  <c:v>8.4106349999999992</c:v>
                </c:pt>
                <c:pt idx="42442">
                  <c:v>8.4086210000000001</c:v>
                </c:pt>
                <c:pt idx="42443">
                  <c:v>8.407216</c:v>
                </c:pt>
                <c:pt idx="42444">
                  <c:v>8.4075279999999992</c:v>
                </c:pt>
                <c:pt idx="42445">
                  <c:v>8.4106310000000004</c:v>
                </c:pt>
                <c:pt idx="42446">
                  <c:v>8.4129989999999992</c:v>
                </c:pt>
                <c:pt idx="42447">
                  <c:v>8.4108509999999992</c:v>
                </c:pt>
                <c:pt idx="42448">
                  <c:v>8.403886</c:v>
                </c:pt>
                <c:pt idx="42449">
                  <c:v>8.4016529999999996</c:v>
                </c:pt>
                <c:pt idx="42450">
                  <c:v>8.4058089999999996</c:v>
                </c:pt>
                <c:pt idx="42451">
                  <c:v>8.40611</c:v>
                </c:pt>
                <c:pt idx="42452">
                  <c:v>8.4026130000000006</c:v>
                </c:pt>
                <c:pt idx="42453">
                  <c:v>8.4035849999999996</c:v>
                </c:pt>
                <c:pt idx="42454">
                  <c:v>8.4070029999999996</c:v>
                </c:pt>
                <c:pt idx="42455">
                  <c:v>8.4063189999999999</c:v>
                </c:pt>
                <c:pt idx="42456">
                  <c:v>8.4031660000000006</c:v>
                </c:pt>
                <c:pt idx="42457">
                  <c:v>8.4039280000000005</c:v>
                </c:pt>
                <c:pt idx="42458">
                  <c:v>8.4082430000000006</c:v>
                </c:pt>
                <c:pt idx="42459">
                  <c:v>8.4097650000000002</c:v>
                </c:pt>
                <c:pt idx="42460">
                  <c:v>8.409008</c:v>
                </c:pt>
                <c:pt idx="42461">
                  <c:v>8.4077760000000001</c:v>
                </c:pt>
                <c:pt idx="42462">
                  <c:v>8.4053210000000007</c:v>
                </c:pt>
                <c:pt idx="42463">
                  <c:v>8.4052710000000008</c:v>
                </c:pt>
                <c:pt idx="42464">
                  <c:v>8.4067290000000003</c:v>
                </c:pt>
                <c:pt idx="42465">
                  <c:v>8.4090959999999999</c:v>
                </c:pt>
                <c:pt idx="42466">
                  <c:v>8.4092819999999993</c:v>
                </c:pt>
                <c:pt idx="42467">
                  <c:v>8.4063300000000005</c:v>
                </c:pt>
                <c:pt idx="42468">
                  <c:v>8.4046710000000004</c:v>
                </c:pt>
                <c:pt idx="42469">
                  <c:v>8.4058519999999994</c:v>
                </c:pt>
                <c:pt idx="42470">
                  <c:v>8.4072289999999992</c:v>
                </c:pt>
                <c:pt idx="42471">
                  <c:v>8.4060950000000005</c:v>
                </c:pt>
                <c:pt idx="42472">
                  <c:v>8.4072019999999998</c:v>
                </c:pt>
                <c:pt idx="42473">
                  <c:v>8.4103480000000008</c:v>
                </c:pt>
                <c:pt idx="42474">
                  <c:v>8.4071840000000009</c:v>
                </c:pt>
                <c:pt idx="42475">
                  <c:v>8.4062029999999996</c:v>
                </c:pt>
                <c:pt idx="42476">
                  <c:v>8.4122319999999995</c:v>
                </c:pt>
                <c:pt idx="42477">
                  <c:v>8.4129430000000003</c:v>
                </c:pt>
                <c:pt idx="42478">
                  <c:v>8.4119499999999992</c:v>
                </c:pt>
                <c:pt idx="42479">
                  <c:v>8.4132459999999991</c:v>
                </c:pt>
                <c:pt idx="42480">
                  <c:v>8.409853</c:v>
                </c:pt>
                <c:pt idx="42481">
                  <c:v>8.4080759999999994</c:v>
                </c:pt>
                <c:pt idx="42482">
                  <c:v>8.4116750000000007</c:v>
                </c:pt>
                <c:pt idx="42483">
                  <c:v>8.4111290000000007</c:v>
                </c:pt>
                <c:pt idx="42484">
                  <c:v>8.4087859999999992</c:v>
                </c:pt>
                <c:pt idx="42485">
                  <c:v>8.4104539999999997</c:v>
                </c:pt>
                <c:pt idx="42486">
                  <c:v>8.4134849999999997</c:v>
                </c:pt>
                <c:pt idx="42487">
                  <c:v>8.4140759999999997</c:v>
                </c:pt>
                <c:pt idx="42488">
                  <c:v>8.4142100000000006</c:v>
                </c:pt>
                <c:pt idx="42489">
                  <c:v>8.4163219999999992</c:v>
                </c:pt>
                <c:pt idx="42490">
                  <c:v>8.4171960000000006</c:v>
                </c:pt>
                <c:pt idx="42491">
                  <c:v>8.4144459999999999</c:v>
                </c:pt>
                <c:pt idx="42492">
                  <c:v>8.4172539999999998</c:v>
                </c:pt>
                <c:pt idx="42493">
                  <c:v>8.4193650000000009</c:v>
                </c:pt>
                <c:pt idx="42494">
                  <c:v>8.4160400000000006</c:v>
                </c:pt>
                <c:pt idx="42495">
                  <c:v>8.4179139999999997</c:v>
                </c:pt>
                <c:pt idx="42496">
                  <c:v>8.4184180000000008</c:v>
                </c:pt>
                <c:pt idx="42497">
                  <c:v>8.4165390000000002</c:v>
                </c:pt>
                <c:pt idx="42498">
                  <c:v>8.4207520000000002</c:v>
                </c:pt>
                <c:pt idx="42499">
                  <c:v>8.4275559999999992</c:v>
                </c:pt>
                <c:pt idx="42500">
                  <c:v>8.432029</c:v>
                </c:pt>
                <c:pt idx="42501">
                  <c:v>8.4306040000000007</c:v>
                </c:pt>
                <c:pt idx="42502">
                  <c:v>8.4276870000000006</c:v>
                </c:pt>
                <c:pt idx="42503">
                  <c:v>8.4253660000000004</c:v>
                </c:pt>
                <c:pt idx="42504">
                  <c:v>8.4227699999999999</c:v>
                </c:pt>
                <c:pt idx="42505">
                  <c:v>8.4237000000000002</c:v>
                </c:pt>
                <c:pt idx="42506">
                  <c:v>8.4244289999999999</c:v>
                </c:pt>
                <c:pt idx="42507">
                  <c:v>8.4213369999999994</c:v>
                </c:pt>
                <c:pt idx="42508">
                  <c:v>8.4224119999999996</c:v>
                </c:pt>
                <c:pt idx="42509">
                  <c:v>8.4256759999999993</c:v>
                </c:pt>
                <c:pt idx="42510">
                  <c:v>8.4250860000000003</c:v>
                </c:pt>
                <c:pt idx="42511">
                  <c:v>8.4250640000000008</c:v>
                </c:pt>
                <c:pt idx="42512">
                  <c:v>8.4262090000000001</c:v>
                </c:pt>
                <c:pt idx="42513">
                  <c:v>8.4273629999999997</c:v>
                </c:pt>
                <c:pt idx="42514">
                  <c:v>8.4290230000000008</c:v>
                </c:pt>
                <c:pt idx="42515">
                  <c:v>8.4283619999999999</c:v>
                </c:pt>
                <c:pt idx="42516">
                  <c:v>8.4265989999999995</c:v>
                </c:pt>
                <c:pt idx="42517">
                  <c:v>8.4248460000000005</c:v>
                </c:pt>
                <c:pt idx="42518">
                  <c:v>8.4223850000000002</c:v>
                </c:pt>
                <c:pt idx="42519">
                  <c:v>8.4244280000000007</c:v>
                </c:pt>
                <c:pt idx="42520">
                  <c:v>8.4258349999999993</c:v>
                </c:pt>
                <c:pt idx="42521">
                  <c:v>8.4204209999999993</c:v>
                </c:pt>
                <c:pt idx="42522">
                  <c:v>8.418749</c:v>
                </c:pt>
                <c:pt idx="42523">
                  <c:v>8.4221070000000005</c:v>
                </c:pt>
                <c:pt idx="42524">
                  <c:v>8.4228229999999993</c:v>
                </c:pt>
                <c:pt idx="42525">
                  <c:v>8.4253420000000006</c:v>
                </c:pt>
                <c:pt idx="42526">
                  <c:v>8.4300529999999991</c:v>
                </c:pt>
                <c:pt idx="42527">
                  <c:v>8.4312299999999993</c:v>
                </c:pt>
                <c:pt idx="42528">
                  <c:v>8.4292200000000008</c:v>
                </c:pt>
                <c:pt idx="42529">
                  <c:v>8.4275099999999998</c:v>
                </c:pt>
                <c:pt idx="42530">
                  <c:v>8.427562</c:v>
                </c:pt>
                <c:pt idx="42531">
                  <c:v>8.4277789999999992</c:v>
                </c:pt>
                <c:pt idx="42532">
                  <c:v>8.4272570000000009</c:v>
                </c:pt>
                <c:pt idx="42533">
                  <c:v>8.4263569999999994</c:v>
                </c:pt>
                <c:pt idx="42534">
                  <c:v>8.4265279999999994</c:v>
                </c:pt>
                <c:pt idx="42535">
                  <c:v>8.4279379999999993</c:v>
                </c:pt>
                <c:pt idx="42536">
                  <c:v>8.4283669999999997</c:v>
                </c:pt>
                <c:pt idx="42537">
                  <c:v>8.4287960000000002</c:v>
                </c:pt>
                <c:pt idx="42538">
                  <c:v>8.4299800000000005</c:v>
                </c:pt>
                <c:pt idx="42539">
                  <c:v>8.4320109999999993</c:v>
                </c:pt>
                <c:pt idx="42540">
                  <c:v>8.4336649999999995</c:v>
                </c:pt>
                <c:pt idx="42541">
                  <c:v>8.4297850000000007</c:v>
                </c:pt>
                <c:pt idx="42542">
                  <c:v>8.4257939999999998</c:v>
                </c:pt>
                <c:pt idx="42543">
                  <c:v>8.4279200000000003</c:v>
                </c:pt>
                <c:pt idx="42544">
                  <c:v>8.4280670000000004</c:v>
                </c:pt>
                <c:pt idx="42545">
                  <c:v>8.4294840000000004</c:v>
                </c:pt>
                <c:pt idx="42546">
                  <c:v>8.4366070000000004</c:v>
                </c:pt>
                <c:pt idx="42547">
                  <c:v>8.4340790000000005</c:v>
                </c:pt>
                <c:pt idx="42548">
                  <c:v>8.4294930000000008</c:v>
                </c:pt>
                <c:pt idx="42549">
                  <c:v>8.4339150000000007</c:v>
                </c:pt>
                <c:pt idx="42550">
                  <c:v>8.4355399999999996</c:v>
                </c:pt>
                <c:pt idx="42551">
                  <c:v>8.4341650000000001</c:v>
                </c:pt>
                <c:pt idx="42552">
                  <c:v>8.4340829999999993</c:v>
                </c:pt>
                <c:pt idx="42553">
                  <c:v>8.4364810000000006</c:v>
                </c:pt>
                <c:pt idx="42554">
                  <c:v>8.4391210000000001</c:v>
                </c:pt>
                <c:pt idx="42555">
                  <c:v>8.4361460000000008</c:v>
                </c:pt>
                <c:pt idx="42556">
                  <c:v>8.4363919999999997</c:v>
                </c:pt>
                <c:pt idx="42557">
                  <c:v>8.4396730000000009</c:v>
                </c:pt>
                <c:pt idx="42558">
                  <c:v>8.4382459999999995</c:v>
                </c:pt>
                <c:pt idx="42559">
                  <c:v>8.4376200000000008</c:v>
                </c:pt>
                <c:pt idx="42560">
                  <c:v>8.4388299999999994</c:v>
                </c:pt>
                <c:pt idx="42561">
                  <c:v>8.4397090000000006</c:v>
                </c:pt>
                <c:pt idx="42562">
                  <c:v>8.4408779999999997</c:v>
                </c:pt>
                <c:pt idx="42563">
                  <c:v>8.4426050000000004</c:v>
                </c:pt>
                <c:pt idx="42564">
                  <c:v>8.4445809999999994</c:v>
                </c:pt>
                <c:pt idx="42565">
                  <c:v>8.4434369999999994</c:v>
                </c:pt>
                <c:pt idx="42566">
                  <c:v>8.4407219999999992</c:v>
                </c:pt>
                <c:pt idx="42567">
                  <c:v>8.4397990000000007</c:v>
                </c:pt>
                <c:pt idx="42568">
                  <c:v>8.4403950000000005</c:v>
                </c:pt>
                <c:pt idx="42569">
                  <c:v>8.4414040000000004</c:v>
                </c:pt>
                <c:pt idx="42570">
                  <c:v>8.4386220000000005</c:v>
                </c:pt>
                <c:pt idx="42571">
                  <c:v>8.4357469999999992</c:v>
                </c:pt>
                <c:pt idx="42572">
                  <c:v>8.4375450000000001</c:v>
                </c:pt>
                <c:pt idx="42573">
                  <c:v>8.4394749999999998</c:v>
                </c:pt>
                <c:pt idx="42574">
                  <c:v>8.4409340000000004</c:v>
                </c:pt>
                <c:pt idx="42575">
                  <c:v>8.4445709999999998</c:v>
                </c:pt>
                <c:pt idx="42576">
                  <c:v>8.4461919999999999</c:v>
                </c:pt>
                <c:pt idx="42577">
                  <c:v>8.4442229999999991</c:v>
                </c:pt>
                <c:pt idx="42578">
                  <c:v>8.4415060000000004</c:v>
                </c:pt>
                <c:pt idx="42579">
                  <c:v>8.4394950000000009</c:v>
                </c:pt>
                <c:pt idx="42580">
                  <c:v>8.4402419999999996</c:v>
                </c:pt>
                <c:pt idx="42581">
                  <c:v>8.4418100000000003</c:v>
                </c:pt>
                <c:pt idx="42582">
                  <c:v>8.4420599999999997</c:v>
                </c:pt>
                <c:pt idx="42583">
                  <c:v>8.442399</c:v>
                </c:pt>
                <c:pt idx="42584">
                  <c:v>8.4414680000000004</c:v>
                </c:pt>
                <c:pt idx="42585">
                  <c:v>8.4403670000000002</c:v>
                </c:pt>
                <c:pt idx="42586">
                  <c:v>8.4389289999999999</c:v>
                </c:pt>
                <c:pt idx="42587">
                  <c:v>8.4377910000000007</c:v>
                </c:pt>
                <c:pt idx="42588">
                  <c:v>8.4383289999999995</c:v>
                </c:pt>
                <c:pt idx="42589">
                  <c:v>8.4389719999999997</c:v>
                </c:pt>
                <c:pt idx="42590">
                  <c:v>8.4412009999999995</c:v>
                </c:pt>
                <c:pt idx="42591">
                  <c:v>8.4436640000000001</c:v>
                </c:pt>
                <c:pt idx="42592">
                  <c:v>8.4444119999999998</c:v>
                </c:pt>
                <c:pt idx="42593">
                  <c:v>8.4430049999999994</c:v>
                </c:pt>
                <c:pt idx="42594">
                  <c:v>8.4435070000000003</c:v>
                </c:pt>
                <c:pt idx="42595">
                  <c:v>8.4474070000000001</c:v>
                </c:pt>
                <c:pt idx="42596">
                  <c:v>8.4486830000000008</c:v>
                </c:pt>
                <c:pt idx="42597">
                  <c:v>8.4469919999999998</c:v>
                </c:pt>
                <c:pt idx="42598">
                  <c:v>8.4465880000000002</c:v>
                </c:pt>
                <c:pt idx="42599">
                  <c:v>8.4471399999999992</c:v>
                </c:pt>
                <c:pt idx="42600">
                  <c:v>8.447362</c:v>
                </c:pt>
                <c:pt idx="42601">
                  <c:v>8.4485360000000007</c:v>
                </c:pt>
                <c:pt idx="42602">
                  <c:v>8.4497119999999999</c:v>
                </c:pt>
                <c:pt idx="42603">
                  <c:v>8.4517659999999992</c:v>
                </c:pt>
                <c:pt idx="42604">
                  <c:v>8.4528610000000004</c:v>
                </c:pt>
                <c:pt idx="42605">
                  <c:v>8.4522759999999995</c:v>
                </c:pt>
                <c:pt idx="42606">
                  <c:v>8.4531030000000005</c:v>
                </c:pt>
                <c:pt idx="42607">
                  <c:v>8.4525089999999992</c:v>
                </c:pt>
                <c:pt idx="42608">
                  <c:v>8.4490350000000003</c:v>
                </c:pt>
                <c:pt idx="42609">
                  <c:v>8.4500360000000008</c:v>
                </c:pt>
                <c:pt idx="42610">
                  <c:v>8.4557389999999995</c:v>
                </c:pt>
                <c:pt idx="42611">
                  <c:v>8.4523729999999997</c:v>
                </c:pt>
                <c:pt idx="42612">
                  <c:v>8.4473470000000006</c:v>
                </c:pt>
                <c:pt idx="42613">
                  <c:v>8.4510109999999994</c:v>
                </c:pt>
                <c:pt idx="42614">
                  <c:v>8.4552669999999992</c:v>
                </c:pt>
                <c:pt idx="42615">
                  <c:v>8.4548179999999995</c:v>
                </c:pt>
                <c:pt idx="42616">
                  <c:v>8.4519219999999997</c:v>
                </c:pt>
                <c:pt idx="42617">
                  <c:v>8.4495109999999993</c:v>
                </c:pt>
                <c:pt idx="42618">
                  <c:v>8.4502889999999997</c:v>
                </c:pt>
                <c:pt idx="42619">
                  <c:v>8.455622</c:v>
                </c:pt>
                <c:pt idx="42620">
                  <c:v>8.4588940000000008</c:v>
                </c:pt>
                <c:pt idx="42621">
                  <c:v>8.4560589999999998</c:v>
                </c:pt>
                <c:pt idx="42622">
                  <c:v>8.4566920000000003</c:v>
                </c:pt>
                <c:pt idx="42623">
                  <c:v>8.4603249999999992</c:v>
                </c:pt>
                <c:pt idx="42624">
                  <c:v>8.4590899999999998</c:v>
                </c:pt>
                <c:pt idx="42625">
                  <c:v>8.4560320000000004</c:v>
                </c:pt>
                <c:pt idx="42626">
                  <c:v>8.4572979999999998</c:v>
                </c:pt>
                <c:pt idx="42627">
                  <c:v>8.4606639999999995</c:v>
                </c:pt>
                <c:pt idx="42628">
                  <c:v>8.4594459999999998</c:v>
                </c:pt>
                <c:pt idx="42629">
                  <c:v>8.4574730000000002</c:v>
                </c:pt>
                <c:pt idx="42630">
                  <c:v>8.4567680000000003</c:v>
                </c:pt>
                <c:pt idx="42631">
                  <c:v>8.4567029999999992</c:v>
                </c:pt>
                <c:pt idx="42632">
                  <c:v>8.4611359999999998</c:v>
                </c:pt>
                <c:pt idx="42633">
                  <c:v>8.4621049999999993</c:v>
                </c:pt>
                <c:pt idx="42634">
                  <c:v>8.4584759999999992</c:v>
                </c:pt>
                <c:pt idx="42635">
                  <c:v>8.4595710000000004</c:v>
                </c:pt>
                <c:pt idx="42636">
                  <c:v>8.4631729999999994</c:v>
                </c:pt>
                <c:pt idx="42637">
                  <c:v>8.4643160000000002</c:v>
                </c:pt>
                <c:pt idx="42638">
                  <c:v>8.4657599999999995</c:v>
                </c:pt>
                <c:pt idx="42639">
                  <c:v>8.4671760000000003</c:v>
                </c:pt>
                <c:pt idx="42640">
                  <c:v>8.4668759999999992</c:v>
                </c:pt>
                <c:pt idx="42641">
                  <c:v>8.4645430000000008</c:v>
                </c:pt>
                <c:pt idx="42642">
                  <c:v>8.4656529999999997</c:v>
                </c:pt>
                <c:pt idx="42643">
                  <c:v>8.4661629999999999</c:v>
                </c:pt>
                <c:pt idx="42644">
                  <c:v>8.4576270000000005</c:v>
                </c:pt>
                <c:pt idx="42645">
                  <c:v>8.4568290000000008</c:v>
                </c:pt>
                <c:pt idx="42646">
                  <c:v>8.4664269999999995</c:v>
                </c:pt>
                <c:pt idx="42647">
                  <c:v>8.4669089999999994</c:v>
                </c:pt>
                <c:pt idx="42648">
                  <c:v>8.4622679999999999</c:v>
                </c:pt>
                <c:pt idx="42649">
                  <c:v>8.4582200000000007</c:v>
                </c:pt>
                <c:pt idx="42650">
                  <c:v>8.4538069999999994</c:v>
                </c:pt>
                <c:pt idx="42651">
                  <c:v>8.4569299999999998</c:v>
                </c:pt>
                <c:pt idx="42652">
                  <c:v>8.4612010000000009</c:v>
                </c:pt>
                <c:pt idx="42653">
                  <c:v>8.4602140000000006</c:v>
                </c:pt>
                <c:pt idx="42654">
                  <c:v>8.4634029999999996</c:v>
                </c:pt>
                <c:pt idx="42655">
                  <c:v>8.4642890000000008</c:v>
                </c:pt>
                <c:pt idx="42656">
                  <c:v>8.4582599999999992</c:v>
                </c:pt>
                <c:pt idx="42657">
                  <c:v>8.4583980000000007</c:v>
                </c:pt>
                <c:pt idx="42658">
                  <c:v>8.4606879999999993</c:v>
                </c:pt>
                <c:pt idx="42659">
                  <c:v>8.4580459999999995</c:v>
                </c:pt>
                <c:pt idx="42660">
                  <c:v>8.4614309999999993</c:v>
                </c:pt>
                <c:pt idx="42661">
                  <c:v>8.467905</c:v>
                </c:pt>
                <c:pt idx="42662">
                  <c:v>8.4678789999999999</c:v>
                </c:pt>
                <c:pt idx="42663">
                  <c:v>8.4651329999999998</c:v>
                </c:pt>
                <c:pt idx="42664">
                  <c:v>8.4645550000000007</c:v>
                </c:pt>
                <c:pt idx="42665">
                  <c:v>8.4638919999999995</c:v>
                </c:pt>
                <c:pt idx="42666">
                  <c:v>8.4633730000000007</c:v>
                </c:pt>
                <c:pt idx="42667">
                  <c:v>8.4607890000000001</c:v>
                </c:pt>
                <c:pt idx="42668">
                  <c:v>8.4607740000000007</c:v>
                </c:pt>
                <c:pt idx="42669">
                  <c:v>8.4659449999999996</c:v>
                </c:pt>
                <c:pt idx="42670">
                  <c:v>8.4654120000000006</c:v>
                </c:pt>
                <c:pt idx="42671">
                  <c:v>8.4601039999999994</c:v>
                </c:pt>
                <c:pt idx="42672">
                  <c:v>8.4606119999999994</c:v>
                </c:pt>
                <c:pt idx="42673">
                  <c:v>8.4625690000000002</c:v>
                </c:pt>
                <c:pt idx="42674">
                  <c:v>8.4639299999999995</c:v>
                </c:pt>
                <c:pt idx="42675">
                  <c:v>8.4679389999999994</c:v>
                </c:pt>
                <c:pt idx="42676">
                  <c:v>8.4663830000000004</c:v>
                </c:pt>
                <c:pt idx="42677">
                  <c:v>8.4618409999999997</c:v>
                </c:pt>
                <c:pt idx="42678">
                  <c:v>8.4667619999999992</c:v>
                </c:pt>
                <c:pt idx="42679">
                  <c:v>8.4706720000000004</c:v>
                </c:pt>
                <c:pt idx="42680">
                  <c:v>8.4657579999999992</c:v>
                </c:pt>
                <c:pt idx="42681">
                  <c:v>8.4626149999999996</c:v>
                </c:pt>
                <c:pt idx="42682">
                  <c:v>8.4679040000000008</c:v>
                </c:pt>
                <c:pt idx="42683">
                  <c:v>8.4726520000000001</c:v>
                </c:pt>
                <c:pt idx="42684">
                  <c:v>8.4729810000000008</c:v>
                </c:pt>
                <c:pt idx="42685">
                  <c:v>8.4717570000000002</c:v>
                </c:pt>
                <c:pt idx="42686">
                  <c:v>8.4719610000000003</c:v>
                </c:pt>
                <c:pt idx="42687">
                  <c:v>8.4755800000000008</c:v>
                </c:pt>
                <c:pt idx="42688">
                  <c:v>8.4739540000000009</c:v>
                </c:pt>
                <c:pt idx="42689">
                  <c:v>8.4694160000000007</c:v>
                </c:pt>
                <c:pt idx="42690">
                  <c:v>8.4722899999999992</c:v>
                </c:pt>
                <c:pt idx="42691">
                  <c:v>8.4758490000000002</c:v>
                </c:pt>
                <c:pt idx="42692">
                  <c:v>8.4741350000000004</c:v>
                </c:pt>
                <c:pt idx="42693">
                  <c:v>8.4718049999999998</c:v>
                </c:pt>
                <c:pt idx="42694">
                  <c:v>8.4756260000000001</c:v>
                </c:pt>
                <c:pt idx="42695">
                  <c:v>8.4798600000000004</c:v>
                </c:pt>
                <c:pt idx="42696">
                  <c:v>8.4782799999999998</c:v>
                </c:pt>
                <c:pt idx="42697">
                  <c:v>8.4771280000000004</c:v>
                </c:pt>
                <c:pt idx="42698">
                  <c:v>8.4756459999999993</c:v>
                </c:pt>
                <c:pt idx="42699">
                  <c:v>8.4721759999999993</c:v>
                </c:pt>
                <c:pt idx="42700">
                  <c:v>8.4751999999999992</c:v>
                </c:pt>
                <c:pt idx="42701">
                  <c:v>8.4758790000000008</c:v>
                </c:pt>
                <c:pt idx="42702">
                  <c:v>8.4698989999999998</c:v>
                </c:pt>
                <c:pt idx="42703">
                  <c:v>8.4731520000000007</c:v>
                </c:pt>
                <c:pt idx="42704">
                  <c:v>8.4774379999999994</c:v>
                </c:pt>
                <c:pt idx="42705">
                  <c:v>8.4720060000000004</c:v>
                </c:pt>
                <c:pt idx="42706">
                  <c:v>8.4698840000000004</c:v>
                </c:pt>
                <c:pt idx="42707">
                  <c:v>8.4748809999999999</c:v>
                </c:pt>
                <c:pt idx="42708">
                  <c:v>8.4739629999999995</c:v>
                </c:pt>
                <c:pt idx="42709">
                  <c:v>8.4672280000000004</c:v>
                </c:pt>
                <c:pt idx="42710">
                  <c:v>8.4720560000000003</c:v>
                </c:pt>
                <c:pt idx="42711">
                  <c:v>8.4793500000000002</c:v>
                </c:pt>
                <c:pt idx="42712">
                  <c:v>8.4751899999999996</c:v>
                </c:pt>
                <c:pt idx="42713">
                  <c:v>8.4734049999999996</c:v>
                </c:pt>
                <c:pt idx="42714">
                  <c:v>8.4796029999999991</c:v>
                </c:pt>
                <c:pt idx="42715">
                  <c:v>8.4811809999999994</c:v>
                </c:pt>
                <c:pt idx="42716">
                  <c:v>8.4764350000000004</c:v>
                </c:pt>
                <c:pt idx="42717">
                  <c:v>8.4750549999999993</c:v>
                </c:pt>
                <c:pt idx="42718">
                  <c:v>8.4765110000000004</c:v>
                </c:pt>
                <c:pt idx="42719">
                  <c:v>8.4775779999999994</c:v>
                </c:pt>
                <c:pt idx="42720">
                  <c:v>8.4789370000000002</c:v>
                </c:pt>
                <c:pt idx="42721">
                  <c:v>8.477919</c:v>
                </c:pt>
                <c:pt idx="42722">
                  <c:v>8.4759349999999998</c:v>
                </c:pt>
                <c:pt idx="42723">
                  <c:v>8.4759089999999997</c:v>
                </c:pt>
                <c:pt idx="42724">
                  <c:v>8.4754290000000001</c:v>
                </c:pt>
                <c:pt idx="42725">
                  <c:v>8.4734599999999993</c:v>
                </c:pt>
                <c:pt idx="42726">
                  <c:v>8.4716419999999992</c:v>
                </c:pt>
                <c:pt idx="42727">
                  <c:v>8.471444</c:v>
                </c:pt>
                <c:pt idx="42728">
                  <c:v>8.4718669999999996</c:v>
                </c:pt>
                <c:pt idx="42729">
                  <c:v>8.4752469999999995</c:v>
                </c:pt>
                <c:pt idx="42730">
                  <c:v>8.4793310000000002</c:v>
                </c:pt>
                <c:pt idx="42731">
                  <c:v>8.477608</c:v>
                </c:pt>
                <c:pt idx="42732">
                  <c:v>8.4765460000000008</c:v>
                </c:pt>
                <c:pt idx="42733">
                  <c:v>8.4771780000000003</c:v>
                </c:pt>
                <c:pt idx="42734">
                  <c:v>8.4786629999999992</c:v>
                </c:pt>
                <c:pt idx="42735">
                  <c:v>8.4791640000000008</c:v>
                </c:pt>
                <c:pt idx="42736">
                  <c:v>8.4769100000000002</c:v>
                </c:pt>
                <c:pt idx="42737">
                  <c:v>8.4817809999999998</c:v>
                </c:pt>
                <c:pt idx="42738">
                  <c:v>8.4856560000000005</c:v>
                </c:pt>
                <c:pt idx="42739">
                  <c:v>8.4812209999999997</c:v>
                </c:pt>
                <c:pt idx="42740">
                  <c:v>8.4835709999999995</c:v>
                </c:pt>
                <c:pt idx="42741">
                  <c:v>8.4876970000000007</c:v>
                </c:pt>
                <c:pt idx="42742">
                  <c:v>8.4839570000000002</c:v>
                </c:pt>
                <c:pt idx="42743">
                  <c:v>8.4835609999999999</c:v>
                </c:pt>
                <c:pt idx="42744">
                  <c:v>8.4860349999999993</c:v>
                </c:pt>
                <c:pt idx="42745">
                  <c:v>8.4838380000000004</c:v>
                </c:pt>
                <c:pt idx="42746">
                  <c:v>8.4830000000000005</c:v>
                </c:pt>
                <c:pt idx="42747">
                  <c:v>8.4855999999999998</c:v>
                </c:pt>
                <c:pt idx="42748">
                  <c:v>8.4860249999999997</c:v>
                </c:pt>
                <c:pt idx="42749">
                  <c:v>8.4831599999999998</c:v>
                </c:pt>
                <c:pt idx="42750">
                  <c:v>8.4835270000000005</c:v>
                </c:pt>
                <c:pt idx="42751">
                  <c:v>8.4870210000000004</c:v>
                </c:pt>
                <c:pt idx="42752">
                  <c:v>8.4886140000000001</c:v>
                </c:pt>
                <c:pt idx="42753">
                  <c:v>8.4853260000000006</c:v>
                </c:pt>
                <c:pt idx="42754">
                  <c:v>8.4828510000000001</c:v>
                </c:pt>
                <c:pt idx="42755">
                  <c:v>8.4842139999999997</c:v>
                </c:pt>
                <c:pt idx="42756">
                  <c:v>8.4853550000000002</c:v>
                </c:pt>
                <c:pt idx="42757">
                  <c:v>8.4861339999999998</c:v>
                </c:pt>
                <c:pt idx="42758">
                  <c:v>8.4886440000000007</c:v>
                </c:pt>
                <c:pt idx="42759">
                  <c:v>8.4896609999999999</c:v>
                </c:pt>
                <c:pt idx="42760">
                  <c:v>8.4881639999999994</c:v>
                </c:pt>
                <c:pt idx="42761">
                  <c:v>8.4863540000000004</c:v>
                </c:pt>
                <c:pt idx="42762">
                  <c:v>8.4862369999999991</c:v>
                </c:pt>
                <c:pt idx="42763">
                  <c:v>8.4866740000000007</c:v>
                </c:pt>
                <c:pt idx="42764">
                  <c:v>8.4863990000000005</c:v>
                </c:pt>
                <c:pt idx="42765">
                  <c:v>8.4883140000000008</c:v>
                </c:pt>
                <c:pt idx="42766">
                  <c:v>8.4916859999999996</c:v>
                </c:pt>
                <c:pt idx="42767">
                  <c:v>8.4907699999999995</c:v>
                </c:pt>
                <c:pt idx="42768">
                  <c:v>8.4861819999999994</c:v>
                </c:pt>
                <c:pt idx="42769">
                  <c:v>8.4857790000000008</c:v>
                </c:pt>
                <c:pt idx="42770">
                  <c:v>8.489395</c:v>
                </c:pt>
                <c:pt idx="42771">
                  <c:v>8.4893230000000006</c:v>
                </c:pt>
                <c:pt idx="42772">
                  <c:v>8.4842949999999995</c:v>
                </c:pt>
                <c:pt idx="42773">
                  <c:v>8.4819870000000002</c:v>
                </c:pt>
                <c:pt idx="42774">
                  <c:v>8.4854369999999992</c:v>
                </c:pt>
                <c:pt idx="42775">
                  <c:v>8.4870099999999997</c:v>
                </c:pt>
                <c:pt idx="42776">
                  <c:v>8.4889220000000005</c:v>
                </c:pt>
                <c:pt idx="42777">
                  <c:v>8.4920340000000003</c:v>
                </c:pt>
                <c:pt idx="42778">
                  <c:v>8.4899020000000007</c:v>
                </c:pt>
                <c:pt idx="42779">
                  <c:v>8.4870280000000005</c:v>
                </c:pt>
                <c:pt idx="42780">
                  <c:v>8.4895370000000003</c:v>
                </c:pt>
                <c:pt idx="42781">
                  <c:v>8.4902730000000002</c:v>
                </c:pt>
                <c:pt idx="42782">
                  <c:v>8.4892810000000001</c:v>
                </c:pt>
                <c:pt idx="42783">
                  <c:v>8.4891269999999999</c:v>
                </c:pt>
                <c:pt idx="42784">
                  <c:v>8.4869050000000001</c:v>
                </c:pt>
                <c:pt idx="42785">
                  <c:v>8.4907419999999991</c:v>
                </c:pt>
                <c:pt idx="42786">
                  <c:v>8.4953520000000005</c:v>
                </c:pt>
                <c:pt idx="42787">
                  <c:v>8.4912480000000006</c:v>
                </c:pt>
                <c:pt idx="42788">
                  <c:v>8.4891629999999996</c:v>
                </c:pt>
                <c:pt idx="42789">
                  <c:v>8.4906500000000005</c:v>
                </c:pt>
                <c:pt idx="42790">
                  <c:v>8.493957</c:v>
                </c:pt>
                <c:pt idx="42791">
                  <c:v>8.4982620000000004</c:v>
                </c:pt>
                <c:pt idx="42792">
                  <c:v>8.5006970000000006</c:v>
                </c:pt>
                <c:pt idx="42793">
                  <c:v>8.5068800000000007</c:v>
                </c:pt>
                <c:pt idx="42794">
                  <c:v>8.509188</c:v>
                </c:pt>
                <c:pt idx="42795">
                  <c:v>8.5064620000000009</c:v>
                </c:pt>
                <c:pt idx="42796">
                  <c:v>8.5061359999999997</c:v>
                </c:pt>
                <c:pt idx="42797">
                  <c:v>8.5053750000000008</c:v>
                </c:pt>
                <c:pt idx="42798">
                  <c:v>8.5037000000000003</c:v>
                </c:pt>
                <c:pt idx="42799">
                  <c:v>8.5032720000000008</c:v>
                </c:pt>
                <c:pt idx="42800">
                  <c:v>8.5036229999999993</c:v>
                </c:pt>
                <c:pt idx="42801">
                  <c:v>8.5015269999999994</c:v>
                </c:pt>
                <c:pt idx="42802">
                  <c:v>8.5011089999999996</c:v>
                </c:pt>
                <c:pt idx="42803">
                  <c:v>8.5041659999999997</c:v>
                </c:pt>
                <c:pt idx="42804">
                  <c:v>8.5051109999999994</c:v>
                </c:pt>
                <c:pt idx="42805">
                  <c:v>8.5044249999999995</c:v>
                </c:pt>
                <c:pt idx="42806">
                  <c:v>8.5064969999999995</c:v>
                </c:pt>
                <c:pt idx="42807">
                  <c:v>8.5053260000000002</c:v>
                </c:pt>
                <c:pt idx="42808">
                  <c:v>8.4999819999999993</c:v>
                </c:pt>
                <c:pt idx="42809">
                  <c:v>8.5000400000000003</c:v>
                </c:pt>
                <c:pt idx="42810">
                  <c:v>8.5075319999999994</c:v>
                </c:pt>
                <c:pt idx="42811">
                  <c:v>8.5100479999999994</c:v>
                </c:pt>
                <c:pt idx="42812">
                  <c:v>8.5061280000000004</c:v>
                </c:pt>
                <c:pt idx="42813">
                  <c:v>8.5077440000000006</c:v>
                </c:pt>
                <c:pt idx="42814">
                  <c:v>8.5099830000000001</c:v>
                </c:pt>
                <c:pt idx="42815">
                  <c:v>8.5055320000000005</c:v>
                </c:pt>
                <c:pt idx="42816">
                  <c:v>8.5037850000000006</c:v>
                </c:pt>
                <c:pt idx="42817">
                  <c:v>8.5086379999999995</c:v>
                </c:pt>
                <c:pt idx="42818">
                  <c:v>8.5066930000000003</c:v>
                </c:pt>
                <c:pt idx="42819">
                  <c:v>8.5030409999999996</c:v>
                </c:pt>
                <c:pt idx="42820">
                  <c:v>8.5053239999999999</c:v>
                </c:pt>
                <c:pt idx="42821">
                  <c:v>8.5032060000000005</c:v>
                </c:pt>
                <c:pt idx="42822">
                  <c:v>8.5023769999999992</c:v>
                </c:pt>
                <c:pt idx="42823">
                  <c:v>8.5080329999999993</c:v>
                </c:pt>
                <c:pt idx="42824">
                  <c:v>8.5073080000000001</c:v>
                </c:pt>
                <c:pt idx="42825">
                  <c:v>8.5047080000000008</c:v>
                </c:pt>
                <c:pt idx="42826">
                  <c:v>8.5089089999999992</c:v>
                </c:pt>
                <c:pt idx="42827">
                  <c:v>8.5087600000000005</c:v>
                </c:pt>
                <c:pt idx="42828">
                  <c:v>8.5021319999999996</c:v>
                </c:pt>
                <c:pt idx="42829">
                  <c:v>8.4987670000000008</c:v>
                </c:pt>
                <c:pt idx="42830">
                  <c:v>8.5022110000000009</c:v>
                </c:pt>
                <c:pt idx="42831">
                  <c:v>8.5038800000000005</c:v>
                </c:pt>
                <c:pt idx="42832">
                  <c:v>8.502618</c:v>
                </c:pt>
                <c:pt idx="42833">
                  <c:v>8.5030509999999992</c:v>
                </c:pt>
                <c:pt idx="42834">
                  <c:v>8.5032379999999996</c:v>
                </c:pt>
                <c:pt idx="42835">
                  <c:v>8.5042650000000002</c:v>
                </c:pt>
                <c:pt idx="42836">
                  <c:v>8.5056499999999993</c:v>
                </c:pt>
                <c:pt idx="42837">
                  <c:v>8.5043550000000003</c:v>
                </c:pt>
                <c:pt idx="42838">
                  <c:v>8.5043190000000006</c:v>
                </c:pt>
                <c:pt idx="42839">
                  <c:v>8.5059950000000004</c:v>
                </c:pt>
                <c:pt idx="42840">
                  <c:v>8.5072980000000005</c:v>
                </c:pt>
                <c:pt idx="42841">
                  <c:v>8.5082810000000002</c:v>
                </c:pt>
                <c:pt idx="42842">
                  <c:v>8.51</c:v>
                </c:pt>
                <c:pt idx="42843">
                  <c:v>8.512041</c:v>
                </c:pt>
                <c:pt idx="42844">
                  <c:v>8.5127550000000003</c:v>
                </c:pt>
                <c:pt idx="42845">
                  <c:v>8.5106310000000001</c:v>
                </c:pt>
                <c:pt idx="42846">
                  <c:v>8.5121369999999992</c:v>
                </c:pt>
                <c:pt idx="42847">
                  <c:v>8.5157310000000006</c:v>
                </c:pt>
                <c:pt idx="42848">
                  <c:v>8.5118749999999999</c:v>
                </c:pt>
                <c:pt idx="42849">
                  <c:v>8.5097489999999993</c:v>
                </c:pt>
                <c:pt idx="42850">
                  <c:v>8.5128219999999999</c:v>
                </c:pt>
                <c:pt idx="42851">
                  <c:v>8.5103419999999996</c:v>
                </c:pt>
                <c:pt idx="42852">
                  <c:v>8.5079039999999999</c:v>
                </c:pt>
                <c:pt idx="42853">
                  <c:v>8.512041</c:v>
                </c:pt>
                <c:pt idx="42854">
                  <c:v>8.5130400000000002</c:v>
                </c:pt>
                <c:pt idx="42855">
                  <c:v>8.5094600000000007</c:v>
                </c:pt>
                <c:pt idx="42856">
                  <c:v>8.5130859999999995</c:v>
                </c:pt>
                <c:pt idx="42857">
                  <c:v>8.5155940000000001</c:v>
                </c:pt>
                <c:pt idx="42858">
                  <c:v>8.5124379999999995</c:v>
                </c:pt>
                <c:pt idx="42859">
                  <c:v>8.5138750000000005</c:v>
                </c:pt>
                <c:pt idx="42860">
                  <c:v>8.5143190000000004</c:v>
                </c:pt>
                <c:pt idx="42861">
                  <c:v>8.5126449999999991</c:v>
                </c:pt>
                <c:pt idx="42862">
                  <c:v>8.5150550000000003</c:v>
                </c:pt>
                <c:pt idx="42863">
                  <c:v>8.5156080000000003</c:v>
                </c:pt>
                <c:pt idx="42864">
                  <c:v>8.512435</c:v>
                </c:pt>
                <c:pt idx="42865">
                  <c:v>8.5147539999999999</c:v>
                </c:pt>
                <c:pt idx="42866">
                  <c:v>8.5182880000000001</c:v>
                </c:pt>
                <c:pt idx="42867">
                  <c:v>8.5173860000000001</c:v>
                </c:pt>
                <c:pt idx="42868">
                  <c:v>8.5179790000000004</c:v>
                </c:pt>
                <c:pt idx="42869">
                  <c:v>8.5199060000000006</c:v>
                </c:pt>
                <c:pt idx="42870">
                  <c:v>8.5171119999999991</c:v>
                </c:pt>
                <c:pt idx="42871">
                  <c:v>8.5122479999999996</c:v>
                </c:pt>
                <c:pt idx="42872">
                  <c:v>8.5150369999999995</c:v>
                </c:pt>
                <c:pt idx="42873">
                  <c:v>8.519145</c:v>
                </c:pt>
                <c:pt idx="42874">
                  <c:v>8.5165849999999992</c:v>
                </c:pt>
                <c:pt idx="42875">
                  <c:v>8.5147030000000008</c:v>
                </c:pt>
                <c:pt idx="42876">
                  <c:v>8.5157889999999998</c:v>
                </c:pt>
                <c:pt idx="42877">
                  <c:v>8.515663</c:v>
                </c:pt>
                <c:pt idx="42878">
                  <c:v>8.5179030000000004</c:v>
                </c:pt>
                <c:pt idx="42879">
                  <c:v>8.5216399999999997</c:v>
                </c:pt>
                <c:pt idx="42880">
                  <c:v>8.5205389999999994</c:v>
                </c:pt>
                <c:pt idx="42881">
                  <c:v>8.5184219999999993</c:v>
                </c:pt>
                <c:pt idx="42882">
                  <c:v>8.5237090000000002</c:v>
                </c:pt>
                <c:pt idx="42883">
                  <c:v>8.5285810000000009</c:v>
                </c:pt>
                <c:pt idx="42884">
                  <c:v>8.5241959999999999</c:v>
                </c:pt>
                <c:pt idx="42885">
                  <c:v>8.5204939999999993</c:v>
                </c:pt>
                <c:pt idx="42886">
                  <c:v>8.5215680000000003</c:v>
                </c:pt>
                <c:pt idx="42887">
                  <c:v>8.5197500000000002</c:v>
                </c:pt>
                <c:pt idx="42888">
                  <c:v>8.5196349999999992</c:v>
                </c:pt>
                <c:pt idx="42889">
                  <c:v>8.5223519999999997</c:v>
                </c:pt>
                <c:pt idx="42890">
                  <c:v>8.5236490000000007</c:v>
                </c:pt>
                <c:pt idx="42891">
                  <c:v>8.5251249999999992</c:v>
                </c:pt>
                <c:pt idx="42892">
                  <c:v>8.5229809999999997</c:v>
                </c:pt>
                <c:pt idx="42893">
                  <c:v>8.5213819999999991</c:v>
                </c:pt>
                <c:pt idx="42894">
                  <c:v>8.5256760000000007</c:v>
                </c:pt>
                <c:pt idx="42895">
                  <c:v>8.5253589999999999</c:v>
                </c:pt>
                <c:pt idx="42896">
                  <c:v>8.5202139999999993</c:v>
                </c:pt>
                <c:pt idx="42897">
                  <c:v>8.5202410000000004</c:v>
                </c:pt>
                <c:pt idx="42898">
                  <c:v>8.5253080000000008</c:v>
                </c:pt>
                <c:pt idx="42899">
                  <c:v>8.5277250000000002</c:v>
                </c:pt>
                <c:pt idx="42900">
                  <c:v>8.5259140000000002</c:v>
                </c:pt>
                <c:pt idx="42901">
                  <c:v>8.5303240000000002</c:v>
                </c:pt>
                <c:pt idx="42902">
                  <c:v>8.539059</c:v>
                </c:pt>
                <c:pt idx="42903">
                  <c:v>8.5389090000000003</c:v>
                </c:pt>
                <c:pt idx="42904">
                  <c:v>8.5365780000000004</c:v>
                </c:pt>
                <c:pt idx="42905">
                  <c:v>8.5397829999999999</c:v>
                </c:pt>
                <c:pt idx="42906">
                  <c:v>8.5385270000000002</c:v>
                </c:pt>
                <c:pt idx="42907">
                  <c:v>8.5356240000000003</c:v>
                </c:pt>
                <c:pt idx="42908">
                  <c:v>8.5364869999999993</c:v>
                </c:pt>
                <c:pt idx="42909">
                  <c:v>8.5334859999999999</c:v>
                </c:pt>
                <c:pt idx="42910">
                  <c:v>8.5343260000000001</c:v>
                </c:pt>
                <c:pt idx="42911">
                  <c:v>8.5380350000000007</c:v>
                </c:pt>
                <c:pt idx="42912">
                  <c:v>8.5350640000000002</c:v>
                </c:pt>
                <c:pt idx="42913">
                  <c:v>8.5305710000000001</c:v>
                </c:pt>
                <c:pt idx="42914">
                  <c:v>8.52989</c:v>
                </c:pt>
                <c:pt idx="42915">
                  <c:v>8.5326900000000006</c:v>
                </c:pt>
                <c:pt idx="42916">
                  <c:v>8.5328750000000007</c:v>
                </c:pt>
                <c:pt idx="42917">
                  <c:v>8.5301869999999997</c:v>
                </c:pt>
                <c:pt idx="42918">
                  <c:v>8.5297160000000005</c:v>
                </c:pt>
                <c:pt idx="42919">
                  <c:v>8.5306409999999993</c:v>
                </c:pt>
                <c:pt idx="42920">
                  <c:v>8.5312470000000005</c:v>
                </c:pt>
                <c:pt idx="42921">
                  <c:v>8.5322700000000005</c:v>
                </c:pt>
                <c:pt idx="42922">
                  <c:v>8.5319769999999995</c:v>
                </c:pt>
                <c:pt idx="42923">
                  <c:v>8.5293399999999995</c:v>
                </c:pt>
                <c:pt idx="42924">
                  <c:v>8.5309600000000003</c:v>
                </c:pt>
                <c:pt idx="42925">
                  <c:v>8.5354530000000004</c:v>
                </c:pt>
                <c:pt idx="42926">
                  <c:v>8.535444</c:v>
                </c:pt>
                <c:pt idx="42927">
                  <c:v>8.5316679999999998</c:v>
                </c:pt>
                <c:pt idx="42928">
                  <c:v>8.5300499999999992</c:v>
                </c:pt>
                <c:pt idx="42929">
                  <c:v>8.5310740000000003</c:v>
                </c:pt>
                <c:pt idx="42930">
                  <c:v>8.5303950000000004</c:v>
                </c:pt>
                <c:pt idx="42931">
                  <c:v>8.5284689999999994</c:v>
                </c:pt>
                <c:pt idx="42932">
                  <c:v>8.530761</c:v>
                </c:pt>
                <c:pt idx="42933">
                  <c:v>8.5325539999999993</c:v>
                </c:pt>
                <c:pt idx="42934">
                  <c:v>8.5305499999999999</c:v>
                </c:pt>
                <c:pt idx="42935">
                  <c:v>8.5289579999999994</c:v>
                </c:pt>
                <c:pt idx="42936">
                  <c:v>8.53064</c:v>
                </c:pt>
                <c:pt idx="42937">
                  <c:v>8.5344189999999998</c:v>
                </c:pt>
                <c:pt idx="42938">
                  <c:v>8.5338700000000003</c:v>
                </c:pt>
                <c:pt idx="42939">
                  <c:v>8.5339860000000005</c:v>
                </c:pt>
                <c:pt idx="42940">
                  <c:v>8.5381649999999993</c:v>
                </c:pt>
                <c:pt idx="42941">
                  <c:v>8.5373660000000005</c:v>
                </c:pt>
                <c:pt idx="42942">
                  <c:v>8.5355349999999994</c:v>
                </c:pt>
                <c:pt idx="42943">
                  <c:v>8.5336990000000004</c:v>
                </c:pt>
                <c:pt idx="42944">
                  <c:v>8.5318470000000008</c:v>
                </c:pt>
                <c:pt idx="42945">
                  <c:v>8.5367859999999993</c:v>
                </c:pt>
                <c:pt idx="42946">
                  <c:v>8.5413599999999992</c:v>
                </c:pt>
                <c:pt idx="42947">
                  <c:v>8.5361530000000005</c:v>
                </c:pt>
                <c:pt idx="42948">
                  <c:v>8.5315049999999992</c:v>
                </c:pt>
                <c:pt idx="42949">
                  <c:v>8.5348989999999993</c:v>
                </c:pt>
                <c:pt idx="42950">
                  <c:v>8.5376349999999999</c:v>
                </c:pt>
                <c:pt idx="42951">
                  <c:v>8.5379570000000005</c:v>
                </c:pt>
                <c:pt idx="42952">
                  <c:v>8.5395470000000007</c:v>
                </c:pt>
                <c:pt idx="42953">
                  <c:v>8.5392240000000008</c:v>
                </c:pt>
                <c:pt idx="42954">
                  <c:v>8.5361779999999996</c:v>
                </c:pt>
                <c:pt idx="42955">
                  <c:v>8.5358129999999992</c:v>
                </c:pt>
                <c:pt idx="42956">
                  <c:v>8.5413350000000001</c:v>
                </c:pt>
                <c:pt idx="42957">
                  <c:v>8.5399150000000006</c:v>
                </c:pt>
                <c:pt idx="42958">
                  <c:v>8.5350339999999996</c:v>
                </c:pt>
                <c:pt idx="42959">
                  <c:v>8.5377419999999997</c:v>
                </c:pt>
                <c:pt idx="42960">
                  <c:v>8.5388280000000005</c:v>
                </c:pt>
                <c:pt idx="42961">
                  <c:v>8.5367770000000007</c:v>
                </c:pt>
                <c:pt idx="42962">
                  <c:v>8.5373839999999994</c:v>
                </c:pt>
                <c:pt idx="42963">
                  <c:v>8.5395430000000001</c:v>
                </c:pt>
                <c:pt idx="42964">
                  <c:v>8.5418310000000002</c:v>
                </c:pt>
                <c:pt idx="42965">
                  <c:v>8.5422329999999995</c:v>
                </c:pt>
                <c:pt idx="42966">
                  <c:v>8.5412990000000004</c:v>
                </c:pt>
                <c:pt idx="42967">
                  <c:v>8.5416260000000008</c:v>
                </c:pt>
                <c:pt idx="42968">
                  <c:v>8.5437960000000004</c:v>
                </c:pt>
                <c:pt idx="42969">
                  <c:v>8.5457110000000007</c:v>
                </c:pt>
                <c:pt idx="42970">
                  <c:v>8.5446810000000006</c:v>
                </c:pt>
                <c:pt idx="42971">
                  <c:v>8.5429940000000002</c:v>
                </c:pt>
                <c:pt idx="42972">
                  <c:v>8.5427239999999998</c:v>
                </c:pt>
                <c:pt idx="42973">
                  <c:v>8.5422740000000008</c:v>
                </c:pt>
                <c:pt idx="42974">
                  <c:v>8.5401939999999996</c:v>
                </c:pt>
                <c:pt idx="42975">
                  <c:v>8.5403669999999998</c:v>
                </c:pt>
                <c:pt idx="42976">
                  <c:v>8.5401249999999997</c:v>
                </c:pt>
                <c:pt idx="42977">
                  <c:v>8.5372540000000008</c:v>
                </c:pt>
                <c:pt idx="42978">
                  <c:v>8.5430969999999995</c:v>
                </c:pt>
                <c:pt idx="42979">
                  <c:v>8.5465750000000007</c:v>
                </c:pt>
                <c:pt idx="42980">
                  <c:v>8.5390979999999992</c:v>
                </c:pt>
                <c:pt idx="42981">
                  <c:v>8.5384429999999991</c:v>
                </c:pt>
                <c:pt idx="42982">
                  <c:v>8.5437130000000003</c:v>
                </c:pt>
                <c:pt idx="42983">
                  <c:v>8.5436800000000002</c:v>
                </c:pt>
                <c:pt idx="42984">
                  <c:v>8.5421820000000004</c:v>
                </c:pt>
                <c:pt idx="42985">
                  <c:v>8.5426079999999995</c:v>
                </c:pt>
                <c:pt idx="42986">
                  <c:v>8.5426669999999998</c:v>
                </c:pt>
                <c:pt idx="42987">
                  <c:v>8.5418800000000008</c:v>
                </c:pt>
                <c:pt idx="42988">
                  <c:v>8.5428119999999996</c:v>
                </c:pt>
                <c:pt idx="42989">
                  <c:v>8.5435660000000002</c:v>
                </c:pt>
                <c:pt idx="42990">
                  <c:v>8.5447980000000001</c:v>
                </c:pt>
                <c:pt idx="42991">
                  <c:v>8.5450710000000001</c:v>
                </c:pt>
                <c:pt idx="42992">
                  <c:v>8.5444049999999994</c:v>
                </c:pt>
                <c:pt idx="42993">
                  <c:v>8.5444960000000005</c:v>
                </c:pt>
                <c:pt idx="42994">
                  <c:v>8.5462849999999992</c:v>
                </c:pt>
                <c:pt idx="42995">
                  <c:v>8.5484390000000001</c:v>
                </c:pt>
                <c:pt idx="42996">
                  <c:v>8.5480900000000002</c:v>
                </c:pt>
                <c:pt idx="42997">
                  <c:v>8.5451829999999998</c:v>
                </c:pt>
                <c:pt idx="42998">
                  <c:v>8.5463799999999992</c:v>
                </c:pt>
                <c:pt idx="42999">
                  <c:v>8.5518780000000003</c:v>
                </c:pt>
                <c:pt idx="43000">
                  <c:v>8.5518339999999995</c:v>
                </c:pt>
                <c:pt idx="43001">
                  <c:v>8.549004</c:v>
                </c:pt>
                <c:pt idx="43002">
                  <c:v>8.5526070000000001</c:v>
                </c:pt>
                <c:pt idx="43003">
                  <c:v>8.5533929999999998</c:v>
                </c:pt>
                <c:pt idx="43004">
                  <c:v>8.5480689999999999</c:v>
                </c:pt>
                <c:pt idx="43005">
                  <c:v>8.5486229999999992</c:v>
                </c:pt>
                <c:pt idx="43006">
                  <c:v>8.5537349999999996</c:v>
                </c:pt>
                <c:pt idx="43007">
                  <c:v>8.552619</c:v>
                </c:pt>
                <c:pt idx="43008">
                  <c:v>8.5507139999999993</c:v>
                </c:pt>
                <c:pt idx="43009">
                  <c:v>8.5547450000000005</c:v>
                </c:pt>
                <c:pt idx="43010">
                  <c:v>8.5557049999999997</c:v>
                </c:pt>
                <c:pt idx="43011">
                  <c:v>8.550046</c:v>
                </c:pt>
                <c:pt idx="43012">
                  <c:v>8.5483729999999998</c:v>
                </c:pt>
                <c:pt idx="43013">
                  <c:v>8.5516419999999993</c:v>
                </c:pt>
                <c:pt idx="43014">
                  <c:v>8.5531459999999999</c:v>
                </c:pt>
                <c:pt idx="43015">
                  <c:v>8.5497350000000001</c:v>
                </c:pt>
                <c:pt idx="43016">
                  <c:v>8.5479160000000007</c:v>
                </c:pt>
                <c:pt idx="43017">
                  <c:v>8.5494120000000002</c:v>
                </c:pt>
                <c:pt idx="43018">
                  <c:v>8.553623</c:v>
                </c:pt>
                <c:pt idx="43019">
                  <c:v>8.5560890000000001</c:v>
                </c:pt>
                <c:pt idx="43020">
                  <c:v>8.5551309999999994</c:v>
                </c:pt>
                <c:pt idx="43021">
                  <c:v>8.5555690000000002</c:v>
                </c:pt>
                <c:pt idx="43022">
                  <c:v>8.5553129999999999</c:v>
                </c:pt>
                <c:pt idx="43023">
                  <c:v>8.5555299999999992</c:v>
                </c:pt>
                <c:pt idx="43024">
                  <c:v>8.5610320000000009</c:v>
                </c:pt>
                <c:pt idx="43025">
                  <c:v>8.5626420000000003</c:v>
                </c:pt>
                <c:pt idx="43026">
                  <c:v>8.5567320000000002</c:v>
                </c:pt>
                <c:pt idx="43027">
                  <c:v>8.5578690000000002</c:v>
                </c:pt>
                <c:pt idx="43028">
                  <c:v>8.5632059999999992</c:v>
                </c:pt>
                <c:pt idx="43029">
                  <c:v>8.5602540000000005</c:v>
                </c:pt>
                <c:pt idx="43030">
                  <c:v>8.5586490000000008</c:v>
                </c:pt>
                <c:pt idx="43031">
                  <c:v>8.5635569999999994</c:v>
                </c:pt>
                <c:pt idx="43032">
                  <c:v>8.5651419999999998</c:v>
                </c:pt>
                <c:pt idx="43033">
                  <c:v>8.5618069999999999</c:v>
                </c:pt>
                <c:pt idx="43034">
                  <c:v>8.560746</c:v>
                </c:pt>
                <c:pt idx="43035">
                  <c:v>8.562989</c:v>
                </c:pt>
                <c:pt idx="43036">
                  <c:v>8.5645880000000005</c:v>
                </c:pt>
                <c:pt idx="43037">
                  <c:v>8.5659189999999992</c:v>
                </c:pt>
                <c:pt idx="43038">
                  <c:v>8.5671800000000005</c:v>
                </c:pt>
                <c:pt idx="43039">
                  <c:v>8.5648300000000006</c:v>
                </c:pt>
                <c:pt idx="43040">
                  <c:v>8.5625119999999999</c:v>
                </c:pt>
                <c:pt idx="43041">
                  <c:v>8.5634160000000001</c:v>
                </c:pt>
                <c:pt idx="43042">
                  <c:v>8.5611449999999998</c:v>
                </c:pt>
                <c:pt idx="43043">
                  <c:v>8.5594040000000007</c:v>
                </c:pt>
                <c:pt idx="43044">
                  <c:v>8.5604359999999993</c:v>
                </c:pt>
                <c:pt idx="43045">
                  <c:v>8.5561349999999994</c:v>
                </c:pt>
                <c:pt idx="43046">
                  <c:v>8.5549630000000008</c:v>
                </c:pt>
                <c:pt idx="43047">
                  <c:v>8.5584860000000003</c:v>
                </c:pt>
                <c:pt idx="43048">
                  <c:v>8.5582619999999991</c:v>
                </c:pt>
                <c:pt idx="43049">
                  <c:v>8.5604329999999997</c:v>
                </c:pt>
                <c:pt idx="43050">
                  <c:v>8.5610890000000008</c:v>
                </c:pt>
                <c:pt idx="43051">
                  <c:v>8.5560969999999994</c:v>
                </c:pt>
                <c:pt idx="43052">
                  <c:v>8.5568270000000002</c:v>
                </c:pt>
                <c:pt idx="43053">
                  <c:v>8.5603219999999993</c:v>
                </c:pt>
                <c:pt idx="43054">
                  <c:v>8.5584070000000008</c:v>
                </c:pt>
                <c:pt idx="43055">
                  <c:v>8.5569600000000001</c:v>
                </c:pt>
                <c:pt idx="43056">
                  <c:v>8.5627150000000007</c:v>
                </c:pt>
                <c:pt idx="43057">
                  <c:v>8.5661439999999995</c:v>
                </c:pt>
                <c:pt idx="43058">
                  <c:v>8.5616319999999995</c:v>
                </c:pt>
                <c:pt idx="43059">
                  <c:v>8.5595890000000008</c:v>
                </c:pt>
                <c:pt idx="43060">
                  <c:v>8.558033</c:v>
                </c:pt>
                <c:pt idx="43061">
                  <c:v>8.5578129999999994</c:v>
                </c:pt>
                <c:pt idx="43062">
                  <c:v>8.5628679999999999</c:v>
                </c:pt>
                <c:pt idx="43063">
                  <c:v>8.5654869999999992</c:v>
                </c:pt>
                <c:pt idx="43064">
                  <c:v>8.5674309999999991</c:v>
                </c:pt>
                <c:pt idx="43065">
                  <c:v>8.5712949999999992</c:v>
                </c:pt>
                <c:pt idx="43066">
                  <c:v>8.5714609999999993</c:v>
                </c:pt>
                <c:pt idx="43067">
                  <c:v>8.5667050000000007</c:v>
                </c:pt>
                <c:pt idx="43068">
                  <c:v>8.5669900000000005</c:v>
                </c:pt>
                <c:pt idx="43069">
                  <c:v>8.5712130000000002</c:v>
                </c:pt>
                <c:pt idx="43070">
                  <c:v>8.5694389999999991</c:v>
                </c:pt>
                <c:pt idx="43071">
                  <c:v>8.5684889999999996</c:v>
                </c:pt>
                <c:pt idx="43072">
                  <c:v>8.5734019999999997</c:v>
                </c:pt>
                <c:pt idx="43073">
                  <c:v>8.574776</c:v>
                </c:pt>
                <c:pt idx="43074">
                  <c:v>8.5712299999999999</c:v>
                </c:pt>
                <c:pt idx="43075">
                  <c:v>8.5705170000000006</c:v>
                </c:pt>
                <c:pt idx="43076">
                  <c:v>8.5699059999999996</c:v>
                </c:pt>
                <c:pt idx="43077">
                  <c:v>8.5688189999999995</c:v>
                </c:pt>
                <c:pt idx="43078">
                  <c:v>8.5731830000000002</c:v>
                </c:pt>
                <c:pt idx="43079">
                  <c:v>8.5733460000000008</c:v>
                </c:pt>
                <c:pt idx="43080">
                  <c:v>8.5645319999999998</c:v>
                </c:pt>
                <c:pt idx="43081">
                  <c:v>8.5646129999999996</c:v>
                </c:pt>
                <c:pt idx="43082">
                  <c:v>8.5707579999999997</c:v>
                </c:pt>
                <c:pt idx="43083">
                  <c:v>8.5674039999999998</c:v>
                </c:pt>
                <c:pt idx="43084">
                  <c:v>8.5676419999999993</c:v>
                </c:pt>
                <c:pt idx="43085">
                  <c:v>8.5738439999999994</c:v>
                </c:pt>
                <c:pt idx="43086">
                  <c:v>8.5719250000000002</c:v>
                </c:pt>
                <c:pt idx="43087">
                  <c:v>8.5684570000000004</c:v>
                </c:pt>
                <c:pt idx="43088">
                  <c:v>8.5712290000000007</c:v>
                </c:pt>
                <c:pt idx="43089">
                  <c:v>8.5708420000000007</c:v>
                </c:pt>
                <c:pt idx="43090">
                  <c:v>8.5659569999999992</c:v>
                </c:pt>
                <c:pt idx="43091">
                  <c:v>8.5637720000000002</c:v>
                </c:pt>
                <c:pt idx="43092">
                  <c:v>8.5671870000000006</c:v>
                </c:pt>
                <c:pt idx="43093">
                  <c:v>8.5719189999999994</c:v>
                </c:pt>
                <c:pt idx="43094">
                  <c:v>8.5707090000000008</c:v>
                </c:pt>
                <c:pt idx="43095">
                  <c:v>8.5694199999999991</c:v>
                </c:pt>
                <c:pt idx="43096">
                  <c:v>8.5708870000000008</c:v>
                </c:pt>
                <c:pt idx="43097">
                  <c:v>8.5675519999999992</c:v>
                </c:pt>
                <c:pt idx="43098">
                  <c:v>8.5666740000000008</c:v>
                </c:pt>
                <c:pt idx="43099">
                  <c:v>8.5720089999999995</c:v>
                </c:pt>
                <c:pt idx="43100">
                  <c:v>8.5724680000000006</c:v>
                </c:pt>
                <c:pt idx="43101">
                  <c:v>8.5704039999999999</c:v>
                </c:pt>
                <c:pt idx="43102">
                  <c:v>8.5728050000000007</c:v>
                </c:pt>
                <c:pt idx="43103">
                  <c:v>8.5743899999999993</c:v>
                </c:pt>
                <c:pt idx="43104">
                  <c:v>8.5728069999999992</c:v>
                </c:pt>
                <c:pt idx="43105">
                  <c:v>8.5759260000000008</c:v>
                </c:pt>
                <c:pt idx="43106">
                  <c:v>8.5792269999999995</c:v>
                </c:pt>
                <c:pt idx="43107">
                  <c:v>8.5777490000000007</c:v>
                </c:pt>
                <c:pt idx="43108">
                  <c:v>8.5778470000000002</c:v>
                </c:pt>
                <c:pt idx="43109">
                  <c:v>8.579288</c:v>
                </c:pt>
                <c:pt idx="43110">
                  <c:v>8.5799050000000001</c:v>
                </c:pt>
                <c:pt idx="43111">
                  <c:v>8.5813349999999993</c:v>
                </c:pt>
                <c:pt idx="43112">
                  <c:v>8.5815520000000003</c:v>
                </c:pt>
                <c:pt idx="43113">
                  <c:v>8.5799620000000001</c:v>
                </c:pt>
                <c:pt idx="43114">
                  <c:v>8.578398</c:v>
                </c:pt>
                <c:pt idx="43115">
                  <c:v>8.5795119999999994</c:v>
                </c:pt>
                <c:pt idx="43116">
                  <c:v>8.5838979999999996</c:v>
                </c:pt>
                <c:pt idx="43117">
                  <c:v>8.5843430000000005</c:v>
                </c:pt>
                <c:pt idx="43118">
                  <c:v>8.5824390000000008</c:v>
                </c:pt>
                <c:pt idx="43119">
                  <c:v>8.5825999999999993</c:v>
                </c:pt>
                <c:pt idx="43120">
                  <c:v>8.5812519999999992</c:v>
                </c:pt>
                <c:pt idx="43121">
                  <c:v>8.5820819999999998</c:v>
                </c:pt>
                <c:pt idx="43122">
                  <c:v>8.5848449999999996</c:v>
                </c:pt>
                <c:pt idx="43123">
                  <c:v>8.582884</c:v>
                </c:pt>
                <c:pt idx="43124">
                  <c:v>8.580762</c:v>
                </c:pt>
                <c:pt idx="43125">
                  <c:v>8.5805070000000008</c:v>
                </c:pt>
                <c:pt idx="43126">
                  <c:v>8.5808859999999996</c:v>
                </c:pt>
                <c:pt idx="43127">
                  <c:v>8.5832859999999993</c:v>
                </c:pt>
                <c:pt idx="43128">
                  <c:v>8.5842980000000004</c:v>
                </c:pt>
                <c:pt idx="43129">
                  <c:v>8.5838199999999993</c:v>
                </c:pt>
                <c:pt idx="43130">
                  <c:v>8.5850799999999996</c:v>
                </c:pt>
                <c:pt idx="43131">
                  <c:v>8.5816189999999999</c:v>
                </c:pt>
                <c:pt idx="43132">
                  <c:v>8.5756709999999998</c:v>
                </c:pt>
                <c:pt idx="43133">
                  <c:v>8.5773039999999998</c:v>
                </c:pt>
                <c:pt idx="43134">
                  <c:v>8.581372</c:v>
                </c:pt>
                <c:pt idx="43135">
                  <c:v>8.5798900000000007</c:v>
                </c:pt>
                <c:pt idx="43136">
                  <c:v>8.5783740000000002</c:v>
                </c:pt>
                <c:pt idx="43137">
                  <c:v>8.5808160000000004</c:v>
                </c:pt>
                <c:pt idx="43138">
                  <c:v>8.5832490000000004</c:v>
                </c:pt>
                <c:pt idx="43139">
                  <c:v>8.5791360000000001</c:v>
                </c:pt>
                <c:pt idx="43140">
                  <c:v>8.5763929999999995</c:v>
                </c:pt>
                <c:pt idx="43141">
                  <c:v>8.5786239999999996</c:v>
                </c:pt>
                <c:pt idx="43142">
                  <c:v>8.5788659999999997</c:v>
                </c:pt>
                <c:pt idx="43143">
                  <c:v>8.5772030000000008</c:v>
                </c:pt>
                <c:pt idx="43144">
                  <c:v>8.5784579999999995</c:v>
                </c:pt>
                <c:pt idx="43145">
                  <c:v>8.5793540000000004</c:v>
                </c:pt>
                <c:pt idx="43146">
                  <c:v>8.5775009999999998</c:v>
                </c:pt>
                <c:pt idx="43147">
                  <c:v>8.5765879999999992</c:v>
                </c:pt>
                <c:pt idx="43148">
                  <c:v>8.5758109999999999</c:v>
                </c:pt>
                <c:pt idx="43149">
                  <c:v>8.5746319999999994</c:v>
                </c:pt>
                <c:pt idx="43150">
                  <c:v>8.5770479999999996</c:v>
                </c:pt>
                <c:pt idx="43151">
                  <c:v>8.5808529999999994</c:v>
                </c:pt>
                <c:pt idx="43152">
                  <c:v>8.5795300000000001</c:v>
                </c:pt>
                <c:pt idx="43153">
                  <c:v>8.5773659999999996</c:v>
                </c:pt>
                <c:pt idx="43154">
                  <c:v>8.5810030000000008</c:v>
                </c:pt>
                <c:pt idx="43155">
                  <c:v>8.5846049999999998</c:v>
                </c:pt>
                <c:pt idx="43156">
                  <c:v>8.5856739999999991</c:v>
                </c:pt>
                <c:pt idx="43157">
                  <c:v>8.5884029999999996</c:v>
                </c:pt>
                <c:pt idx="43158">
                  <c:v>8.5865100000000005</c:v>
                </c:pt>
                <c:pt idx="43159">
                  <c:v>8.5832329999999999</c:v>
                </c:pt>
                <c:pt idx="43160">
                  <c:v>8.5876459999999994</c:v>
                </c:pt>
                <c:pt idx="43161">
                  <c:v>8.5924980000000009</c:v>
                </c:pt>
                <c:pt idx="43162">
                  <c:v>8.59056</c:v>
                </c:pt>
                <c:pt idx="43163">
                  <c:v>8.5910189999999993</c:v>
                </c:pt>
                <c:pt idx="43164">
                  <c:v>8.5944269999999996</c:v>
                </c:pt>
                <c:pt idx="43165">
                  <c:v>8.5957070000000009</c:v>
                </c:pt>
                <c:pt idx="43166">
                  <c:v>8.5961979999999993</c:v>
                </c:pt>
                <c:pt idx="43167">
                  <c:v>8.588044</c:v>
                </c:pt>
                <c:pt idx="43168">
                  <c:v>8.5842580000000002</c:v>
                </c:pt>
                <c:pt idx="43169">
                  <c:v>8.5947669999999992</c:v>
                </c:pt>
                <c:pt idx="43170">
                  <c:v>8.5970220000000008</c:v>
                </c:pt>
                <c:pt idx="43171">
                  <c:v>8.5907680000000006</c:v>
                </c:pt>
                <c:pt idx="43172">
                  <c:v>8.5937319999999993</c:v>
                </c:pt>
                <c:pt idx="43173">
                  <c:v>8.5957969999999992</c:v>
                </c:pt>
                <c:pt idx="43174">
                  <c:v>8.5940379999999994</c:v>
                </c:pt>
                <c:pt idx="43175">
                  <c:v>8.5968900000000001</c:v>
                </c:pt>
                <c:pt idx="43176">
                  <c:v>8.600066</c:v>
                </c:pt>
                <c:pt idx="43177">
                  <c:v>8.5964460000000003</c:v>
                </c:pt>
                <c:pt idx="43178">
                  <c:v>8.5952280000000005</c:v>
                </c:pt>
                <c:pt idx="43179">
                  <c:v>8.5981299999999994</c:v>
                </c:pt>
                <c:pt idx="43180">
                  <c:v>8.5943900000000006</c:v>
                </c:pt>
                <c:pt idx="43181">
                  <c:v>8.5936509999999995</c:v>
                </c:pt>
                <c:pt idx="43182">
                  <c:v>8.5990859999999998</c:v>
                </c:pt>
                <c:pt idx="43183">
                  <c:v>8.5955879999999993</c:v>
                </c:pt>
                <c:pt idx="43184">
                  <c:v>8.5894410000000008</c:v>
                </c:pt>
                <c:pt idx="43185">
                  <c:v>8.5920199999999998</c:v>
                </c:pt>
                <c:pt idx="43186">
                  <c:v>8.5962669999999992</c:v>
                </c:pt>
                <c:pt idx="43187">
                  <c:v>8.595186</c:v>
                </c:pt>
                <c:pt idx="43188">
                  <c:v>8.5947460000000007</c:v>
                </c:pt>
                <c:pt idx="43189">
                  <c:v>8.5955150000000007</c:v>
                </c:pt>
                <c:pt idx="43190">
                  <c:v>8.5937789999999996</c:v>
                </c:pt>
                <c:pt idx="43191">
                  <c:v>8.5947790000000008</c:v>
                </c:pt>
                <c:pt idx="43192">
                  <c:v>8.5979130000000001</c:v>
                </c:pt>
                <c:pt idx="43193">
                  <c:v>8.5987209999999994</c:v>
                </c:pt>
                <c:pt idx="43194">
                  <c:v>8.597804</c:v>
                </c:pt>
                <c:pt idx="43195">
                  <c:v>8.5973240000000004</c:v>
                </c:pt>
                <c:pt idx="43196">
                  <c:v>8.5993189999999995</c:v>
                </c:pt>
                <c:pt idx="43197">
                  <c:v>8.6035660000000007</c:v>
                </c:pt>
                <c:pt idx="43198">
                  <c:v>8.60351</c:v>
                </c:pt>
                <c:pt idx="43199">
                  <c:v>8.6029330000000002</c:v>
                </c:pt>
                <c:pt idx="43200">
                  <c:v>8.6036739999999998</c:v>
                </c:pt>
                <c:pt idx="43201">
                  <c:v>8.6024569999999994</c:v>
                </c:pt>
                <c:pt idx="43202">
                  <c:v>8.6035880000000002</c:v>
                </c:pt>
                <c:pt idx="43203">
                  <c:v>8.6032159999999998</c:v>
                </c:pt>
                <c:pt idx="43204">
                  <c:v>8.5983499999999999</c:v>
                </c:pt>
                <c:pt idx="43205">
                  <c:v>8.5971519999999995</c:v>
                </c:pt>
                <c:pt idx="43206">
                  <c:v>8.6018450000000009</c:v>
                </c:pt>
                <c:pt idx="43207">
                  <c:v>8.6019659999999991</c:v>
                </c:pt>
                <c:pt idx="43208">
                  <c:v>8.5983649999999994</c:v>
                </c:pt>
                <c:pt idx="43209">
                  <c:v>8.5996349999999993</c:v>
                </c:pt>
                <c:pt idx="43210">
                  <c:v>8.6027749999999994</c:v>
                </c:pt>
                <c:pt idx="43211">
                  <c:v>8.5999389999999991</c:v>
                </c:pt>
                <c:pt idx="43212">
                  <c:v>8.5976730000000003</c:v>
                </c:pt>
                <c:pt idx="43213">
                  <c:v>8.6004819999999995</c:v>
                </c:pt>
                <c:pt idx="43214">
                  <c:v>8.6041670000000003</c:v>
                </c:pt>
                <c:pt idx="43215">
                  <c:v>8.6051570000000002</c:v>
                </c:pt>
                <c:pt idx="43216">
                  <c:v>8.6048380000000009</c:v>
                </c:pt>
                <c:pt idx="43217">
                  <c:v>8.6123709999999996</c:v>
                </c:pt>
                <c:pt idx="43218">
                  <c:v>8.618544</c:v>
                </c:pt>
                <c:pt idx="43219">
                  <c:v>8.6093860000000006</c:v>
                </c:pt>
                <c:pt idx="43220">
                  <c:v>8.6063030000000005</c:v>
                </c:pt>
                <c:pt idx="43221">
                  <c:v>8.6154589999999995</c:v>
                </c:pt>
                <c:pt idx="43222">
                  <c:v>8.6121210000000001</c:v>
                </c:pt>
                <c:pt idx="43223">
                  <c:v>8.6030739999999994</c:v>
                </c:pt>
                <c:pt idx="43224">
                  <c:v>8.6065550000000002</c:v>
                </c:pt>
                <c:pt idx="43225">
                  <c:v>8.6110089999999992</c:v>
                </c:pt>
                <c:pt idx="43226">
                  <c:v>8.6076490000000003</c:v>
                </c:pt>
                <c:pt idx="43227">
                  <c:v>8.6074350000000006</c:v>
                </c:pt>
                <c:pt idx="43228">
                  <c:v>8.6134819999999994</c:v>
                </c:pt>
                <c:pt idx="43229">
                  <c:v>8.6145420000000001</c:v>
                </c:pt>
                <c:pt idx="43230">
                  <c:v>8.6094570000000008</c:v>
                </c:pt>
                <c:pt idx="43231">
                  <c:v>8.6084429999999994</c:v>
                </c:pt>
                <c:pt idx="43232">
                  <c:v>8.6100220000000007</c:v>
                </c:pt>
                <c:pt idx="43233">
                  <c:v>8.6087419999999995</c:v>
                </c:pt>
                <c:pt idx="43234">
                  <c:v>8.6069849999999999</c:v>
                </c:pt>
                <c:pt idx="43235">
                  <c:v>8.6044769999999993</c:v>
                </c:pt>
                <c:pt idx="43236">
                  <c:v>8.6063259999999993</c:v>
                </c:pt>
                <c:pt idx="43237">
                  <c:v>8.6117450000000009</c:v>
                </c:pt>
                <c:pt idx="43238">
                  <c:v>8.6121990000000004</c:v>
                </c:pt>
                <c:pt idx="43239">
                  <c:v>8.6085510000000003</c:v>
                </c:pt>
                <c:pt idx="43240">
                  <c:v>8.6092739999999992</c:v>
                </c:pt>
                <c:pt idx="43241">
                  <c:v>8.6103900000000007</c:v>
                </c:pt>
                <c:pt idx="43242">
                  <c:v>8.6104869999999991</c:v>
                </c:pt>
                <c:pt idx="43243">
                  <c:v>8.6135490000000008</c:v>
                </c:pt>
                <c:pt idx="43244">
                  <c:v>8.6129379999999998</c:v>
                </c:pt>
                <c:pt idx="43245">
                  <c:v>8.6096629999999994</c:v>
                </c:pt>
                <c:pt idx="43246">
                  <c:v>8.6095199999999998</c:v>
                </c:pt>
                <c:pt idx="43247">
                  <c:v>8.6126079999999998</c:v>
                </c:pt>
                <c:pt idx="43248">
                  <c:v>8.6105769999999993</c:v>
                </c:pt>
                <c:pt idx="43249">
                  <c:v>8.6078770000000002</c:v>
                </c:pt>
                <c:pt idx="43250">
                  <c:v>8.6141129999999997</c:v>
                </c:pt>
                <c:pt idx="43251">
                  <c:v>8.6142629999999993</c:v>
                </c:pt>
                <c:pt idx="43252">
                  <c:v>8.6109720000000003</c:v>
                </c:pt>
                <c:pt idx="43253">
                  <c:v>8.6167239999999996</c:v>
                </c:pt>
                <c:pt idx="43254">
                  <c:v>8.6162050000000008</c:v>
                </c:pt>
                <c:pt idx="43255">
                  <c:v>8.6104990000000008</c:v>
                </c:pt>
                <c:pt idx="43256">
                  <c:v>8.6137010000000007</c:v>
                </c:pt>
                <c:pt idx="43257">
                  <c:v>8.6164009999999998</c:v>
                </c:pt>
                <c:pt idx="43258">
                  <c:v>8.6177440000000001</c:v>
                </c:pt>
                <c:pt idx="43259">
                  <c:v>8.62303</c:v>
                </c:pt>
                <c:pt idx="43260">
                  <c:v>8.6212890000000009</c:v>
                </c:pt>
                <c:pt idx="43261">
                  <c:v>8.6133849999999992</c:v>
                </c:pt>
                <c:pt idx="43262">
                  <c:v>8.6124360000000006</c:v>
                </c:pt>
                <c:pt idx="43263">
                  <c:v>8.6144649999999992</c:v>
                </c:pt>
                <c:pt idx="43264">
                  <c:v>8.6112359999999999</c:v>
                </c:pt>
                <c:pt idx="43265">
                  <c:v>8.6123829999999995</c:v>
                </c:pt>
                <c:pt idx="43266">
                  <c:v>8.6157550000000001</c:v>
                </c:pt>
                <c:pt idx="43267">
                  <c:v>8.6145759999999996</c:v>
                </c:pt>
                <c:pt idx="43268">
                  <c:v>8.6146510000000003</c:v>
                </c:pt>
                <c:pt idx="43269">
                  <c:v>8.6154989999999998</c:v>
                </c:pt>
                <c:pt idx="43270">
                  <c:v>8.6131410000000006</c:v>
                </c:pt>
                <c:pt idx="43271">
                  <c:v>8.6125109999999996</c:v>
                </c:pt>
                <c:pt idx="43272">
                  <c:v>8.6147659999999995</c:v>
                </c:pt>
                <c:pt idx="43273">
                  <c:v>8.615335</c:v>
                </c:pt>
                <c:pt idx="43274">
                  <c:v>8.6144820000000006</c:v>
                </c:pt>
                <c:pt idx="43275">
                  <c:v>8.612876</c:v>
                </c:pt>
                <c:pt idx="43276">
                  <c:v>8.6152809999999995</c:v>
                </c:pt>
                <c:pt idx="43277">
                  <c:v>8.6184600000000007</c:v>
                </c:pt>
                <c:pt idx="43278">
                  <c:v>8.6165009999999995</c:v>
                </c:pt>
                <c:pt idx="43279">
                  <c:v>8.6175549999999994</c:v>
                </c:pt>
                <c:pt idx="43280">
                  <c:v>8.6240509999999997</c:v>
                </c:pt>
                <c:pt idx="43281">
                  <c:v>8.6255500000000005</c:v>
                </c:pt>
                <c:pt idx="43282">
                  <c:v>8.6248570000000004</c:v>
                </c:pt>
                <c:pt idx="43283">
                  <c:v>8.6286109999999994</c:v>
                </c:pt>
                <c:pt idx="43284">
                  <c:v>8.6289540000000002</c:v>
                </c:pt>
                <c:pt idx="43285">
                  <c:v>8.6268340000000006</c:v>
                </c:pt>
                <c:pt idx="43286">
                  <c:v>8.6260349999999999</c:v>
                </c:pt>
                <c:pt idx="43287">
                  <c:v>8.6220949999999998</c:v>
                </c:pt>
                <c:pt idx="43288">
                  <c:v>8.6201109999999996</c:v>
                </c:pt>
                <c:pt idx="43289">
                  <c:v>8.6245250000000002</c:v>
                </c:pt>
                <c:pt idx="43290">
                  <c:v>8.6255220000000001</c:v>
                </c:pt>
                <c:pt idx="43291">
                  <c:v>8.6231840000000002</c:v>
                </c:pt>
                <c:pt idx="43292">
                  <c:v>8.6261740000000007</c:v>
                </c:pt>
                <c:pt idx="43293">
                  <c:v>8.6286269999999998</c:v>
                </c:pt>
                <c:pt idx="43294">
                  <c:v>8.6279219999999999</c:v>
                </c:pt>
                <c:pt idx="43295">
                  <c:v>8.6284770000000002</c:v>
                </c:pt>
                <c:pt idx="43296">
                  <c:v>8.6260379999999994</c:v>
                </c:pt>
                <c:pt idx="43297">
                  <c:v>8.6263590000000008</c:v>
                </c:pt>
                <c:pt idx="43298">
                  <c:v>8.6280149999999995</c:v>
                </c:pt>
                <c:pt idx="43299">
                  <c:v>8.6223919999999996</c:v>
                </c:pt>
                <c:pt idx="43300">
                  <c:v>8.6196660000000005</c:v>
                </c:pt>
                <c:pt idx="43301">
                  <c:v>8.6242859999999997</c:v>
                </c:pt>
                <c:pt idx="43302">
                  <c:v>8.6268229999999999</c:v>
                </c:pt>
                <c:pt idx="43303">
                  <c:v>8.6279769999999996</c:v>
                </c:pt>
                <c:pt idx="43304">
                  <c:v>8.6283980000000007</c:v>
                </c:pt>
                <c:pt idx="43305">
                  <c:v>8.6237010000000005</c:v>
                </c:pt>
                <c:pt idx="43306">
                  <c:v>8.6227129999999992</c:v>
                </c:pt>
                <c:pt idx="43307">
                  <c:v>8.6281009999999991</c:v>
                </c:pt>
                <c:pt idx="43308">
                  <c:v>8.6316050000000004</c:v>
                </c:pt>
                <c:pt idx="43309">
                  <c:v>8.6293919999999993</c:v>
                </c:pt>
                <c:pt idx="43310">
                  <c:v>8.6282879999999995</c:v>
                </c:pt>
                <c:pt idx="43311">
                  <c:v>8.6327269999999992</c:v>
                </c:pt>
                <c:pt idx="43312">
                  <c:v>8.6341730000000005</c:v>
                </c:pt>
                <c:pt idx="43313">
                  <c:v>8.6349929999999997</c:v>
                </c:pt>
                <c:pt idx="43314">
                  <c:v>8.639303</c:v>
                </c:pt>
                <c:pt idx="43315">
                  <c:v>8.6377140000000008</c:v>
                </c:pt>
                <c:pt idx="43316">
                  <c:v>8.6335189999999997</c:v>
                </c:pt>
                <c:pt idx="43317">
                  <c:v>8.6344910000000006</c:v>
                </c:pt>
                <c:pt idx="43318">
                  <c:v>8.6365999999999996</c:v>
                </c:pt>
                <c:pt idx="43319">
                  <c:v>8.6388440000000006</c:v>
                </c:pt>
                <c:pt idx="43320">
                  <c:v>8.639049</c:v>
                </c:pt>
                <c:pt idx="43321">
                  <c:v>8.6337740000000007</c:v>
                </c:pt>
                <c:pt idx="43322">
                  <c:v>8.6335759999999997</c:v>
                </c:pt>
                <c:pt idx="43323">
                  <c:v>8.6389440000000004</c:v>
                </c:pt>
                <c:pt idx="43324">
                  <c:v>8.6362360000000002</c:v>
                </c:pt>
                <c:pt idx="43325">
                  <c:v>8.6342219999999994</c:v>
                </c:pt>
                <c:pt idx="43326">
                  <c:v>8.6355310000000003</c:v>
                </c:pt>
                <c:pt idx="43327">
                  <c:v>8.6322860000000006</c:v>
                </c:pt>
                <c:pt idx="43328">
                  <c:v>8.6332280000000008</c:v>
                </c:pt>
                <c:pt idx="43329">
                  <c:v>8.6390969999999996</c:v>
                </c:pt>
                <c:pt idx="43330">
                  <c:v>8.6395330000000001</c:v>
                </c:pt>
                <c:pt idx="43331">
                  <c:v>8.6355120000000003</c:v>
                </c:pt>
                <c:pt idx="43332">
                  <c:v>8.6348950000000002</c:v>
                </c:pt>
                <c:pt idx="43333">
                  <c:v>8.6379370000000009</c:v>
                </c:pt>
                <c:pt idx="43334">
                  <c:v>8.6392779999999991</c:v>
                </c:pt>
                <c:pt idx="43335">
                  <c:v>8.6356070000000003</c:v>
                </c:pt>
                <c:pt idx="43336">
                  <c:v>8.6341190000000001</c:v>
                </c:pt>
                <c:pt idx="43337">
                  <c:v>8.6381019999999999</c:v>
                </c:pt>
                <c:pt idx="43338">
                  <c:v>8.6377380000000006</c:v>
                </c:pt>
                <c:pt idx="43339">
                  <c:v>8.6349239999999998</c:v>
                </c:pt>
                <c:pt idx="43340">
                  <c:v>8.6365350000000003</c:v>
                </c:pt>
                <c:pt idx="43341">
                  <c:v>8.6383860000000006</c:v>
                </c:pt>
                <c:pt idx="43342">
                  <c:v>8.6381320000000006</c:v>
                </c:pt>
                <c:pt idx="43343">
                  <c:v>8.6404289999999992</c:v>
                </c:pt>
                <c:pt idx="43344">
                  <c:v>8.6443899999999996</c:v>
                </c:pt>
                <c:pt idx="43345">
                  <c:v>8.6445709999999991</c:v>
                </c:pt>
                <c:pt idx="43346">
                  <c:v>8.6413360000000008</c:v>
                </c:pt>
                <c:pt idx="43347">
                  <c:v>8.6407330000000009</c:v>
                </c:pt>
                <c:pt idx="43348">
                  <c:v>8.6403789999999994</c:v>
                </c:pt>
                <c:pt idx="43349">
                  <c:v>8.6410630000000008</c:v>
                </c:pt>
                <c:pt idx="43350">
                  <c:v>8.6446470000000009</c:v>
                </c:pt>
                <c:pt idx="43351">
                  <c:v>8.644088</c:v>
                </c:pt>
                <c:pt idx="43352">
                  <c:v>8.6391740000000006</c:v>
                </c:pt>
                <c:pt idx="43353">
                  <c:v>8.6387169999999998</c:v>
                </c:pt>
                <c:pt idx="43354">
                  <c:v>8.6419589999999999</c:v>
                </c:pt>
                <c:pt idx="43355">
                  <c:v>8.6408880000000003</c:v>
                </c:pt>
                <c:pt idx="43356">
                  <c:v>8.635529</c:v>
                </c:pt>
                <c:pt idx="43357">
                  <c:v>8.6381700000000006</c:v>
                </c:pt>
                <c:pt idx="43358">
                  <c:v>8.6418669999999995</c:v>
                </c:pt>
                <c:pt idx="43359">
                  <c:v>8.6397099999999991</c:v>
                </c:pt>
                <c:pt idx="43360">
                  <c:v>8.6410079999999994</c:v>
                </c:pt>
                <c:pt idx="43361">
                  <c:v>8.6404739999999993</c:v>
                </c:pt>
                <c:pt idx="43362">
                  <c:v>8.6356029999999997</c:v>
                </c:pt>
                <c:pt idx="43363">
                  <c:v>8.6355939999999993</c:v>
                </c:pt>
                <c:pt idx="43364">
                  <c:v>8.6400950000000005</c:v>
                </c:pt>
                <c:pt idx="43365">
                  <c:v>8.6413849999999996</c:v>
                </c:pt>
                <c:pt idx="43366">
                  <c:v>8.6396080000000008</c:v>
                </c:pt>
                <c:pt idx="43367">
                  <c:v>8.6405169999999991</c:v>
                </c:pt>
                <c:pt idx="43368">
                  <c:v>8.6418079999999993</c:v>
                </c:pt>
                <c:pt idx="43369">
                  <c:v>8.643967</c:v>
                </c:pt>
                <c:pt idx="43370">
                  <c:v>8.6458670000000009</c:v>
                </c:pt>
                <c:pt idx="43371">
                  <c:v>8.6430369999999996</c:v>
                </c:pt>
                <c:pt idx="43372">
                  <c:v>8.6399220000000003</c:v>
                </c:pt>
                <c:pt idx="43373">
                  <c:v>8.643599</c:v>
                </c:pt>
                <c:pt idx="43374">
                  <c:v>8.6443790000000007</c:v>
                </c:pt>
                <c:pt idx="43375">
                  <c:v>8.6398949999999992</c:v>
                </c:pt>
                <c:pt idx="43376">
                  <c:v>8.6426610000000004</c:v>
                </c:pt>
                <c:pt idx="43377">
                  <c:v>8.6501129999999993</c:v>
                </c:pt>
                <c:pt idx="43378">
                  <c:v>8.6496279999999999</c:v>
                </c:pt>
                <c:pt idx="43379">
                  <c:v>8.6465549999999993</c:v>
                </c:pt>
                <c:pt idx="43380">
                  <c:v>8.6494769999999992</c:v>
                </c:pt>
                <c:pt idx="43381">
                  <c:v>8.6517160000000004</c:v>
                </c:pt>
                <c:pt idx="43382">
                  <c:v>8.6498030000000004</c:v>
                </c:pt>
                <c:pt idx="43383">
                  <c:v>8.6501909999999995</c:v>
                </c:pt>
                <c:pt idx="43384">
                  <c:v>8.6516400000000004</c:v>
                </c:pt>
                <c:pt idx="43385">
                  <c:v>8.6482419999999998</c:v>
                </c:pt>
                <c:pt idx="43386">
                  <c:v>8.648066</c:v>
                </c:pt>
                <c:pt idx="43387">
                  <c:v>8.6526390000000006</c:v>
                </c:pt>
                <c:pt idx="43388">
                  <c:v>8.6542739999999991</c:v>
                </c:pt>
                <c:pt idx="43389">
                  <c:v>8.653753</c:v>
                </c:pt>
                <c:pt idx="43390">
                  <c:v>8.6514930000000003</c:v>
                </c:pt>
                <c:pt idx="43391">
                  <c:v>8.6498080000000002</c:v>
                </c:pt>
                <c:pt idx="43392">
                  <c:v>8.6503399999999999</c:v>
                </c:pt>
                <c:pt idx="43393">
                  <c:v>8.649794</c:v>
                </c:pt>
                <c:pt idx="43394">
                  <c:v>8.6488969999999998</c:v>
                </c:pt>
                <c:pt idx="43395">
                  <c:v>8.6487599999999993</c:v>
                </c:pt>
                <c:pt idx="43396">
                  <c:v>8.6477649999999997</c:v>
                </c:pt>
                <c:pt idx="43397">
                  <c:v>8.6485719999999997</c:v>
                </c:pt>
                <c:pt idx="43398">
                  <c:v>8.6503779999999999</c:v>
                </c:pt>
                <c:pt idx="43399">
                  <c:v>8.6483600000000003</c:v>
                </c:pt>
                <c:pt idx="43400">
                  <c:v>8.6447880000000001</c:v>
                </c:pt>
                <c:pt idx="43401">
                  <c:v>8.6448730000000005</c:v>
                </c:pt>
                <c:pt idx="43402">
                  <c:v>8.6453450000000007</c:v>
                </c:pt>
                <c:pt idx="43403">
                  <c:v>8.6435890000000004</c:v>
                </c:pt>
                <c:pt idx="43404">
                  <c:v>8.6429510000000001</c:v>
                </c:pt>
                <c:pt idx="43405">
                  <c:v>8.6443119999999993</c:v>
                </c:pt>
                <c:pt idx="43406">
                  <c:v>8.6457519999999999</c:v>
                </c:pt>
                <c:pt idx="43407">
                  <c:v>8.6491589999999992</c:v>
                </c:pt>
                <c:pt idx="43408">
                  <c:v>8.6520539999999997</c:v>
                </c:pt>
                <c:pt idx="43409">
                  <c:v>8.6489569999999993</c:v>
                </c:pt>
                <c:pt idx="43410">
                  <c:v>8.6473680000000002</c:v>
                </c:pt>
                <c:pt idx="43411">
                  <c:v>8.6495770000000007</c:v>
                </c:pt>
                <c:pt idx="43412">
                  <c:v>8.6464359999999996</c:v>
                </c:pt>
                <c:pt idx="43413">
                  <c:v>8.6441339999999993</c:v>
                </c:pt>
                <c:pt idx="43414">
                  <c:v>8.6490349999999996</c:v>
                </c:pt>
                <c:pt idx="43415">
                  <c:v>8.65395</c:v>
                </c:pt>
                <c:pt idx="43416">
                  <c:v>8.6535620000000009</c:v>
                </c:pt>
                <c:pt idx="43417">
                  <c:v>8.6508260000000003</c:v>
                </c:pt>
                <c:pt idx="43418">
                  <c:v>8.6472149999999992</c:v>
                </c:pt>
                <c:pt idx="43419">
                  <c:v>8.6464409999999994</c:v>
                </c:pt>
                <c:pt idx="43420">
                  <c:v>8.6497820000000001</c:v>
                </c:pt>
                <c:pt idx="43421">
                  <c:v>8.6536369999999998</c:v>
                </c:pt>
                <c:pt idx="43422">
                  <c:v>8.6570719999999994</c:v>
                </c:pt>
                <c:pt idx="43423">
                  <c:v>8.6567509999999999</c:v>
                </c:pt>
                <c:pt idx="43424">
                  <c:v>8.655481</c:v>
                </c:pt>
                <c:pt idx="43425">
                  <c:v>8.6607620000000001</c:v>
                </c:pt>
                <c:pt idx="43426">
                  <c:v>8.6629699999999996</c:v>
                </c:pt>
                <c:pt idx="43427">
                  <c:v>8.6580940000000002</c:v>
                </c:pt>
                <c:pt idx="43428">
                  <c:v>8.6559019999999993</c:v>
                </c:pt>
                <c:pt idx="43429">
                  <c:v>8.6583850000000009</c:v>
                </c:pt>
                <c:pt idx="43430">
                  <c:v>8.6592830000000003</c:v>
                </c:pt>
                <c:pt idx="43431">
                  <c:v>8.6585439999999991</c:v>
                </c:pt>
                <c:pt idx="43432">
                  <c:v>8.6601540000000004</c:v>
                </c:pt>
                <c:pt idx="43433">
                  <c:v>8.6607850000000006</c:v>
                </c:pt>
                <c:pt idx="43434">
                  <c:v>8.6587139999999998</c:v>
                </c:pt>
                <c:pt idx="43435">
                  <c:v>8.6573689999999992</c:v>
                </c:pt>
                <c:pt idx="43436">
                  <c:v>8.6558259999999994</c:v>
                </c:pt>
                <c:pt idx="43437">
                  <c:v>8.6543060000000001</c:v>
                </c:pt>
                <c:pt idx="43438">
                  <c:v>8.6579660000000001</c:v>
                </c:pt>
                <c:pt idx="43439">
                  <c:v>8.6630199999999995</c:v>
                </c:pt>
                <c:pt idx="43440">
                  <c:v>8.6619480000000006</c:v>
                </c:pt>
                <c:pt idx="43441">
                  <c:v>8.657216</c:v>
                </c:pt>
                <c:pt idx="43442">
                  <c:v>8.6592900000000004</c:v>
                </c:pt>
                <c:pt idx="43443">
                  <c:v>8.6632040000000003</c:v>
                </c:pt>
                <c:pt idx="43444">
                  <c:v>8.6608389999999993</c:v>
                </c:pt>
                <c:pt idx="43445">
                  <c:v>8.659592</c:v>
                </c:pt>
                <c:pt idx="43446">
                  <c:v>8.6584979999999998</c:v>
                </c:pt>
                <c:pt idx="43447">
                  <c:v>8.6556189999999997</c:v>
                </c:pt>
                <c:pt idx="43448">
                  <c:v>8.6566829999999992</c:v>
                </c:pt>
                <c:pt idx="43449">
                  <c:v>8.6605380000000007</c:v>
                </c:pt>
                <c:pt idx="43450">
                  <c:v>8.6608160000000005</c:v>
                </c:pt>
                <c:pt idx="43451">
                  <c:v>8.6583489999999994</c:v>
                </c:pt>
                <c:pt idx="43452">
                  <c:v>8.6580019999999998</c:v>
                </c:pt>
                <c:pt idx="43453">
                  <c:v>8.657769</c:v>
                </c:pt>
                <c:pt idx="43454">
                  <c:v>8.6565390000000004</c:v>
                </c:pt>
                <c:pt idx="43455">
                  <c:v>8.6575900000000008</c:v>
                </c:pt>
                <c:pt idx="43456">
                  <c:v>8.6591319999999996</c:v>
                </c:pt>
                <c:pt idx="43457">
                  <c:v>8.6585359999999998</c:v>
                </c:pt>
                <c:pt idx="43458">
                  <c:v>8.6576059999999995</c:v>
                </c:pt>
                <c:pt idx="43459">
                  <c:v>8.6611659999999997</c:v>
                </c:pt>
                <c:pt idx="43460">
                  <c:v>8.6644609999999993</c:v>
                </c:pt>
                <c:pt idx="43461">
                  <c:v>8.6643690000000007</c:v>
                </c:pt>
                <c:pt idx="43462">
                  <c:v>8.6670149999999992</c:v>
                </c:pt>
                <c:pt idx="43463">
                  <c:v>8.6692979999999995</c:v>
                </c:pt>
                <c:pt idx="43464">
                  <c:v>8.6650939999999999</c:v>
                </c:pt>
                <c:pt idx="43465">
                  <c:v>8.6641019999999997</c:v>
                </c:pt>
                <c:pt idx="43466">
                  <c:v>8.6693470000000001</c:v>
                </c:pt>
                <c:pt idx="43467">
                  <c:v>8.6690070000000006</c:v>
                </c:pt>
                <c:pt idx="43468">
                  <c:v>8.6667640000000006</c:v>
                </c:pt>
                <c:pt idx="43469">
                  <c:v>8.6699830000000002</c:v>
                </c:pt>
                <c:pt idx="43470">
                  <c:v>8.6714780000000005</c:v>
                </c:pt>
                <c:pt idx="43471">
                  <c:v>8.6712959999999999</c:v>
                </c:pt>
                <c:pt idx="43472">
                  <c:v>8.6683489999999992</c:v>
                </c:pt>
                <c:pt idx="43473">
                  <c:v>8.6651930000000004</c:v>
                </c:pt>
                <c:pt idx="43474">
                  <c:v>8.6679999999999993</c:v>
                </c:pt>
                <c:pt idx="43475">
                  <c:v>8.6687989999999999</c:v>
                </c:pt>
                <c:pt idx="43476">
                  <c:v>8.6648599999999991</c:v>
                </c:pt>
                <c:pt idx="43477">
                  <c:v>8.666995</c:v>
                </c:pt>
                <c:pt idx="43478">
                  <c:v>8.6732469999999999</c:v>
                </c:pt>
                <c:pt idx="43479">
                  <c:v>8.6718740000000007</c:v>
                </c:pt>
                <c:pt idx="43480">
                  <c:v>8.667783</c:v>
                </c:pt>
                <c:pt idx="43481">
                  <c:v>8.6685649999999992</c:v>
                </c:pt>
                <c:pt idx="43482">
                  <c:v>8.6705140000000007</c:v>
                </c:pt>
                <c:pt idx="43483">
                  <c:v>8.6720269999999999</c:v>
                </c:pt>
                <c:pt idx="43484">
                  <c:v>8.6679510000000004</c:v>
                </c:pt>
                <c:pt idx="43485">
                  <c:v>8.6651150000000001</c:v>
                </c:pt>
                <c:pt idx="43486">
                  <c:v>8.6691929999999999</c:v>
                </c:pt>
                <c:pt idx="43487">
                  <c:v>8.6718639999999994</c:v>
                </c:pt>
                <c:pt idx="43488">
                  <c:v>8.6710030000000007</c:v>
                </c:pt>
                <c:pt idx="43489">
                  <c:v>8.6728480000000001</c:v>
                </c:pt>
                <c:pt idx="43490">
                  <c:v>8.6743039999999993</c:v>
                </c:pt>
                <c:pt idx="43491">
                  <c:v>8.6732499999999995</c:v>
                </c:pt>
                <c:pt idx="43492">
                  <c:v>8.6769160000000003</c:v>
                </c:pt>
                <c:pt idx="43493">
                  <c:v>8.6810410000000005</c:v>
                </c:pt>
                <c:pt idx="43494">
                  <c:v>8.6736299999999993</c:v>
                </c:pt>
                <c:pt idx="43495">
                  <c:v>8.6691819999999993</c:v>
                </c:pt>
                <c:pt idx="43496">
                  <c:v>8.6765170000000005</c:v>
                </c:pt>
                <c:pt idx="43497">
                  <c:v>8.6799739999999996</c:v>
                </c:pt>
                <c:pt idx="43498">
                  <c:v>8.6765679999999996</c:v>
                </c:pt>
                <c:pt idx="43499">
                  <c:v>8.6762280000000001</c:v>
                </c:pt>
                <c:pt idx="43500">
                  <c:v>8.6775450000000003</c:v>
                </c:pt>
                <c:pt idx="43501">
                  <c:v>8.6750589999999992</c:v>
                </c:pt>
                <c:pt idx="43502">
                  <c:v>8.6725619999999992</c:v>
                </c:pt>
                <c:pt idx="43503">
                  <c:v>8.6726189999999992</c:v>
                </c:pt>
                <c:pt idx="43504">
                  <c:v>8.6708929999999995</c:v>
                </c:pt>
                <c:pt idx="43505">
                  <c:v>8.6706430000000001</c:v>
                </c:pt>
                <c:pt idx="43506">
                  <c:v>8.6709289999999992</c:v>
                </c:pt>
                <c:pt idx="43507">
                  <c:v>8.6709530000000008</c:v>
                </c:pt>
                <c:pt idx="43508">
                  <c:v>8.6772019999999994</c:v>
                </c:pt>
                <c:pt idx="43509">
                  <c:v>8.6810569999999991</c:v>
                </c:pt>
                <c:pt idx="43510">
                  <c:v>8.680593</c:v>
                </c:pt>
                <c:pt idx="43511">
                  <c:v>8.6841880000000007</c:v>
                </c:pt>
                <c:pt idx="43512">
                  <c:v>8.6828540000000007</c:v>
                </c:pt>
                <c:pt idx="43513">
                  <c:v>8.6803640000000009</c:v>
                </c:pt>
                <c:pt idx="43514">
                  <c:v>8.6834199999999999</c:v>
                </c:pt>
                <c:pt idx="43515">
                  <c:v>8.6843660000000007</c:v>
                </c:pt>
                <c:pt idx="43516">
                  <c:v>8.6846610000000002</c:v>
                </c:pt>
                <c:pt idx="43517">
                  <c:v>8.6872109999999996</c:v>
                </c:pt>
                <c:pt idx="43518">
                  <c:v>8.6853079999999991</c:v>
                </c:pt>
                <c:pt idx="43519">
                  <c:v>8.6835599999999999</c:v>
                </c:pt>
                <c:pt idx="43520">
                  <c:v>8.6859319999999993</c:v>
                </c:pt>
                <c:pt idx="43521">
                  <c:v>8.6882359999999998</c:v>
                </c:pt>
                <c:pt idx="43522">
                  <c:v>8.6865710000000007</c:v>
                </c:pt>
                <c:pt idx="43523">
                  <c:v>8.6859690000000001</c:v>
                </c:pt>
                <c:pt idx="43524">
                  <c:v>8.6838409999999993</c:v>
                </c:pt>
                <c:pt idx="43525">
                  <c:v>8.6765150000000002</c:v>
                </c:pt>
                <c:pt idx="43526">
                  <c:v>8.6778379999999995</c:v>
                </c:pt>
                <c:pt idx="43527">
                  <c:v>8.6866579999999995</c:v>
                </c:pt>
                <c:pt idx="43528">
                  <c:v>8.6893899999999995</c:v>
                </c:pt>
                <c:pt idx="43529">
                  <c:v>8.6874649999999995</c:v>
                </c:pt>
                <c:pt idx="43530">
                  <c:v>8.6853719999999992</c:v>
                </c:pt>
                <c:pt idx="43531">
                  <c:v>8.6837049999999998</c:v>
                </c:pt>
                <c:pt idx="43532">
                  <c:v>8.6827009999999998</c:v>
                </c:pt>
                <c:pt idx="43533">
                  <c:v>8.6832030000000007</c:v>
                </c:pt>
                <c:pt idx="43534">
                  <c:v>8.6871510000000001</c:v>
                </c:pt>
                <c:pt idx="43535">
                  <c:v>8.6902259999999991</c:v>
                </c:pt>
                <c:pt idx="43536">
                  <c:v>8.6863499999999991</c:v>
                </c:pt>
                <c:pt idx="43537">
                  <c:v>8.6825880000000009</c:v>
                </c:pt>
                <c:pt idx="43538">
                  <c:v>8.6871709999999993</c:v>
                </c:pt>
                <c:pt idx="43539">
                  <c:v>8.6907169999999994</c:v>
                </c:pt>
                <c:pt idx="43540">
                  <c:v>8.6830789999999993</c:v>
                </c:pt>
                <c:pt idx="43541">
                  <c:v>8.6812210000000007</c:v>
                </c:pt>
                <c:pt idx="43542">
                  <c:v>8.6876680000000004</c:v>
                </c:pt>
                <c:pt idx="43543">
                  <c:v>8.6826179999999997</c:v>
                </c:pt>
                <c:pt idx="43544">
                  <c:v>8.6765849999999993</c:v>
                </c:pt>
                <c:pt idx="43545">
                  <c:v>8.6800920000000001</c:v>
                </c:pt>
                <c:pt idx="43546">
                  <c:v>8.6828610000000008</c:v>
                </c:pt>
                <c:pt idx="43547">
                  <c:v>8.6840930000000007</c:v>
                </c:pt>
                <c:pt idx="43548">
                  <c:v>8.6863939999999999</c:v>
                </c:pt>
                <c:pt idx="43549">
                  <c:v>8.6856030000000004</c:v>
                </c:pt>
                <c:pt idx="43550">
                  <c:v>8.6829219999999996</c:v>
                </c:pt>
                <c:pt idx="43551">
                  <c:v>8.6817910000000005</c:v>
                </c:pt>
                <c:pt idx="43552">
                  <c:v>8.6819210000000009</c:v>
                </c:pt>
                <c:pt idx="43553">
                  <c:v>8.6838189999999997</c:v>
                </c:pt>
                <c:pt idx="43554">
                  <c:v>8.6857209999999991</c:v>
                </c:pt>
                <c:pt idx="43555">
                  <c:v>8.6851920000000007</c:v>
                </c:pt>
                <c:pt idx="43556">
                  <c:v>8.6846730000000001</c:v>
                </c:pt>
                <c:pt idx="43557">
                  <c:v>8.6880629999999996</c:v>
                </c:pt>
                <c:pt idx="43558">
                  <c:v>8.6883320000000008</c:v>
                </c:pt>
                <c:pt idx="43559">
                  <c:v>8.6871559999999999</c:v>
                </c:pt>
                <c:pt idx="43560">
                  <c:v>8.6841519999999992</c:v>
                </c:pt>
                <c:pt idx="43561">
                  <c:v>8.6822400000000002</c:v>
                </c:pt>
                <c:pt idx="43562">
                  <c:v>8.6869929999999993</c:v>
                </c:pt>
                <c:pt idx="43563">
                  <c:v>8.6916930000000008</c:v>
                </c:pt>
                <c:pt idx="43564">
                  <c:v>8.6889529999999997</c:v>
                </c:pt>
                <c:pt idx="43565">
                  <c:v>8.6855270000000004</c:v>
                </c:pt>
                <c:pt idx="43566">
                  <c:v>8.6884069999999998</c:v>
                </c:pt>
                <c:pt idx="43567">
                  <c:v>8.6895959999999999</c:v>
                </c:pt>
                <c:pt idx="43568">
                  <c:v>8.6866520000000005</c:v>
                </c:pt>
                <c:pt idx="43569">
                  <c:v>8.6877089999999999</c:v>
                </c:pt>
                <c:pt idx="43570">
                  <c:v>8.6912870000000009</c:v>
                </c:pt>
                <c:pt idx="43571">
                  <c:v>8.6901879999999991</c:v>
                </c:pt>
                <c:pt idx="43572">
                  <c:v>8.6874359999999999</c:v>
                </c:pt>
                <c:pt idx="43573">
                  <c:v>8.6878220000000006</c:v>
                </c:pt>
                <c:pt idx="43574">
                  <c:v>8.6879670000000004</c:v>
                </c:pt>
                <c:pt idx="43575">
                  <c:v>8.6874719999999996</c:v>
                </c:pt>
                <c:pt idx="43576">
                  <c:v>8.6889730000000007</c:v>
                </c:pt>
                <c:pt idx="43577">
                  <c:v>8.6922370000000004</c:v>
                </c:pt>
                <c:pt idx="43578">
                  <c:v>8.6939469999999996</c:v>
                </c:pt>
                <c:pt idx="43579">
                  <c:v>8.6951070000000001</c:v>
                </c:pt>
                <c:pt idx="43580">
                  <c:v>8.6957509999999996</c:v>
                </c:pt>
                <c:pt idx="43581">
                  <c:v>8.6929850000000002</c:v>
                </c:pt>
                <c:pt idx="43582">
                  <c:v>8.6894770000000001</c:v>
                </c:pt>
                <c:pt idx="43583">
                  <c:v>8.6912160000000007</c:v>
                </c:pt>
                <c:pt idx="43584">
                  <c:v>8.6924650000000003</c:v>
                </c:pt>
                <c:pt idx="43585">
                  <c:v>8.6893349999999998</c:v>
                </c:pt>
                <c:pt idx="43586">
                  <c:v>8.6934880000000003</c:v>
                </c:pt>
                <c:pt idx="43587">
                  <c:v>8.7022709999999996</c:v>
                </c:pt>
                <c:pt idx="43588">
                  <c:v>8.6985460000000003</c:v>
                </c:pt>
                <c:pt idx="43589">
                  <c:v>8.6940760000000008</c:v>
                </c:pt>
                <c:pt idx="43590">
                  <c:v>8.6955860000000005</c:v>
                </c:pt>
                <c:pt idx="43591">
                  <c:v>8.6955960000000001</c:v>
                </c:pt>
                <c:pt idx="43592">
                  <c:v>8.6970860000000005</c:v>
                </c:pt>
                <c:pt idx="43593">
                  <c:v>8.6997979999999995</c:v>
                </c:pt>
                <c:pt idx="43594">
                  <c:v>8.6951269999999994</c:v>
                </c:pt>
                <c:pt idx="43595">
                  <c:v>8.6904330000000005</c:v>
                </c:pt>
                <c:pt idx="43596">
                  <c:v>8.6950869999999991</c:v>
                </c:pt>
                <c:pt idx="43597">
                  <c:v>8.6996260000000003</c:v>
                </c:pt>
                <c:pt idx="43598">
                  <c:v>8.6957070000000005</c:v>
                </c:pt>
                <c:pt idx="43599">
                  <c:v>8.6916250000000002</c:v>
                </c:pt>
                <c:pt idx="43600">
                  <c:v>8.6931849999999997</c:v>
                </c:pt>
                <c:pt idx="43601">
                  <c:v>8.6946700000000003</c:v>
                </c:pt>
                <c:pt idx="43602">
                  <c:v>8.6953949999999995</c:v>
                </c:pt>
                <c:pt idx="43603">
                  <c:v>8.6958610000000007</c:v>
                </c:pt>
                <c:pt idx="43604">
                  <c:v>8.6949140000000007</c:v>
                </c:pt>
                <c:pt idx="43605">
                  <c:v>8.6958020000000005</c:v>
                </c:pt>
                <c:pt idx="43606">
                  <c:v>8.6976899999999997</c:v>
                </c:pt>
                <c:pt idx="43607">
                  <c:v>8.6992899999999995</c:v>
                </c:pt>
                <c:pt idx="43608">
                  <c:v>8.7021289999999993</c:v>
                </c:pt>
                <c:pt idx="43609">
                  <c:v>8.7025430000000004</c:v>
                </c:pt>
                <c:pt idx="43610">
                  <c:v>8.6992809999999992</c:v>
                </c:pt>
                <c:pt idx="43611">
                  <c:v>8.699052</c:v>
                </c:pt>
                <c:pt idx="43612">
                  <c:v>8.6990049999999997</c:v>
                </c:pt>
                <c:pt idx="43613">
                  <c:v>8.6971500000000006</c:v>
                </c:pt>
                <c:pt idx="43614">
                  <c:v>8.6977039999999999</c:v>
                </c:pt>
                <c:pt idx="43615">
                  <c:v>8.6961399999999998</c:v>
                </c:pt>
                <c:pt idx="43616">
                  <c:v>8.6926190000000005</c:v>
                </c:pt>
                <c:pt idx="43617">
                  <c:v>8.6967470000000002</c:v>
                </c:pt>
                <c:pt idx="43618">
                  <c:v>8.7011749999999992</c:v>
                </c:pt>
                <c:pt idx="43619">
                  <c:v>8.6996470000000006</c:v>
                </c:pt>
                <c:pt idx="43620">
                  <c:v>8.6990549999999995</c:v>
                </c:pt>
                <c:pt idx="43621">
                  <c:v>8.7018570000000004</c:v>
                </c:pt>
                <c:pt idx="43622">
                  <c:v>8.7045309999999994</c:v>
                </c:pt>
                <c:pt idx="43623">
                  <c:v>8.7029049999999994</c:v>
                </c:pt>
                <c:pt idx="43624">
                  <c:v>8.6967540000000003</c:v>
                </c:pt>
                <c:pt idx="43625">
                  <c:v>8.6963690000000007</c:v>
                </c:pt>
                <c:pt idx="43626">
                  <c:v>8.7002860000000002</c:v>
                </c:pt>
                <c:pt idx="43627">
                  <c:v>8.7033970000000007</c:v>
                </c:pt>
                <c:pt idx="43628">
                  <c:v>8.7039109999999997</c:v>
                </c:pt>
                <c:pt idx="43629">
                  <c:v>8.7033170000000002</c:v>
                </c:pt>
                <c:pt idx="43630">
                  <c:v>8.7053899999999995</c:v>
                </c:pt>
                <c:pt idx="43631">
                  <c:v>8.7079389999999997</c:v>
                </c:pt>
                <c:pt idx="43632">
                  <c:v>8.7067160000000001</c:v>
                </c:pt>
                <c:pt idx="43633">
                  <c:v>8.7077969999999993</c:v>
                </c:pt>
                <c:pt idx="43634">
                  <c:v>8.7087780000000006</c:v>
                </c:pt>
                <c:pt idx="43635">
                  <c:v>8.7089309999999998</c:v>
                </c:pt>
                <c:pt idx="43636">
                  <c:v>8.7122779999999995</c:v>
                </c:pt>
                <c:pt idx="43637">
                  <c:v>8.71434</c:v>
                </c:pt>
                <c:pt idx="43638">
                  <c:v>8.7111300000000007</c:v>
                </c:pt>
                <c:pt idx="43639">
                  <c:v>8.7121239999999993</c:v>
                </c:pt>
                <c:pt idx="43640">
                  <c:v>8.7167840000000005</c:v>
                </c:pt>
                <c:pt idx="43641">
                  <c:v>8.7165769999999991</c:v>
                </c:pt>
                <c:pt idx="43642">
                  <c:v>8.7144449999999996</c:v>
                </c:pt>
                <c:pt idx="43643">
                  <c:v>8.7132459999999998</c:v>
                </c:pt>
                <c:pt idx="43644">
                  <c:v>8.7094000000000005</c:v>
                </c:pt>
                <c:pt idx="43645">
                  <c:v>8.709066</c:v>
                </c:pt>
                <c:pt idx="43646">
                  <c:v>8.709638</c:v>
                </c:pt>
                <c:pt idx="43647">
                  <c:v>8.7038150000000005</c:v>
                </c:pt>
                <c:pt idx="43648">
                  <c:v>8.7014449999999997</c:v>
                </c:pt>
                <c:pt idx="43649">
                  <c:v>8.7051060000000007</c:v>
                </c:pt>
                <c:pt idx="43650">
                  <c:v>8.7058169999999997</c:v>
                </c:pt>
                <c:pt idx="43651">
                  <c:v>8.7071889999999996</c:v>
                </c:pt>
                <c:pt idx="43652">
                  <c:v>8.7064869999999992</c:v>
                </c:pt>
                <c:pt idx="43653">
                  <c:v>8.7033649999999998</c:v>
                </c:pt>
                <c:pt idx="43654">
                  <c:v>8.7067490000000003</c:v>
                </c:pt>
                <c:pt idx="43655">
                  <c:v>8.7093209999999992</c:v>
                </c:pt>
                <c:pt idx="43656">
                  <c:v>8.7058099999999996</c:v>
                </c:pt>
                <c:pt idx="43657">
                  <c:v>8.7060429999999993</c:v>
                </c:pt>
                <c:pt idx="43658">
                  <c:v>8.7080990000000007</c:v>
                </c:pt>
                <c:pt idx="43659">
                  <c:v>8.7057479999999998</c:v>
                </c:pt>
                <c:pt idx="43660">
                  <c:v>8.7068410000000007</c:v>
                </c:pt>
                <c:pt idx="43661">
                  <c:v>8.7117439999999995</c:v>
                </c:pt>
                <c:pt idx="43662">
                  <c:v>8.7131019999999992</c:v>
                </c:pt>
                <c:pt idx="43663">
                  <c:v>8.7141389999999994</c:v>
                </c:pt>
                <c:pt idx="43664">
                  <c:v>8.7154620000000005</c:v>
                </c:pt>
                <c:pt idx="43665">
                  <c:v>8.7134649999999993</c:v>
                </c:pt>
                <c:pt idx="43666">
                  <c:v>8.7145030000000006</c:v>
                </c:pt>
                <c:pt idx="43667">
                  <c:v>8.7167150000000007</c:v>
                </c:pt>
                <c:pt idx="43668">
                  <c:v>8.7121200000000005</c:v>
                </c:pt>
                <c:pt idx="43669">
                  <c:v>8.7096959999999992</c:v>
                </c:pt>
                <c:pt idx="43670">
                  <c:v>8.7112879999999997</c:v>
                </c:pt>
                <c:pt idx="43671">
                  <c:v>8.7139570000000006</c:v>
                </c:pt>
                <c:pt idx="43672">
                  <c:v>8.7170869999999994</c:v>
                </c:pt>
                <c:pt idx="43673">
                  <c:v>8.7154530000000001</c:v>
                </c:pt>
                <c:pt idx="43674">
                  <c:v>8.7169380000000007</c:v>
                </c:pt>
                <c:pt idx="43675">
                  <c:v>8.7218169999999997</c:v>
                </c:pt>
                <c:pt idx="43676">
                  <c:v>8.7186339999999998</c:v>
                </c:pt>
                <c:pt idx="43677">
                  <c:v>8.719697</c:v>
                </c:pt>
                <c:pt idx="43678">
                  <c:v>8.7256610000000006</c:v>
                </c:pt>
                <c:pt idx="43679">
                  <c:v>8.7241250000000008</c:v>
                </c:pt>
                <c:pt idx="43680">
                  <c:v>8.7197750000000003</c:v>
                </c:pt>
                <c:pt idx="43681">
                  <c:v>8.7181069999999998</c:v>
                </c:pt>
                <c:pt idx="43682">
                  <c:v>8.7201699999999995</c:v>
                </c:pt>
                <c:pt idx="43683">
                  <c:v>8.722626</c:v>
                </c:pt>
                <c:pt idx="43684">
                  <c:v>8.7172990000000006</c:v>
                </c:pt>
                <c:pt idx="43685">
                  <c:v>8.7120470000000001</c:v>
                </c:pt>
                <c:pt idx="43686">
                  <c:v>8.7174630000000004</c:v>
                </c:pt>
                <c:pt idx="43687">
                  <c:v>8.7214100000000006</c:v>
                </c:pt>
                <c:pt idx="43688">
                  <c:v>8.7200530000000001</c:v>
                </c:pt>
                <c:pt idx="43689">
                  <c:v>8.7255149999999997</c:v>
                </c:pt>
                <c:pt idx="43690">
                  <c:v>8.7257420000000003</c:v>
                </c:pt>
                <c:pt idx="43691">
                  <c:v>8.7174289999999992</c:v>
                </c:pt>
                <c:pt idx="43692">
                  <c:v>8.7158870000000004</c:v>
                </c:pt>
                <c:pt idx="43693">
                  <c:v>8.7224400000000006</c:v>
                </c:pt>
                <c:pt idx="43694">
                  <c:v>8.724615</c:v>
                </c:pt>
                <c:pt idx="43695">
                  <c:v>8.7222109999999997</c:v>
                </c:pt>
                <c:pt idx="43696">
                  <c:v>8.7211669999999994</c:v>
                </c:pt>
                <c:pt idx="43697">
                  <c:v>8.7197659999999999</c:v>
                </c:pt>
                <c:pt idx="43698">
                  <c:v>8.7240359999999999</c:v>
                </c:pt>
                <c:pt idx="43699">
                  <c:v>8.7313399999999994</c:v>
                </c:pt>
                <c:pt idx="43700">
                  <c:v>8.7298190000000009</c:v>
                </c:pt>
                <c:pt idx="43701">
                  <c:v>8.7266390000000005</c:v>
                </c:pt>
                <c:pt idx="43702">
                  <c:v>8.7253720000000001</c:v>
                </c:pt>
                <c:pt idx="43703">
                  <c:v>8.7243340000000007</c:v>
                </c:pt>
                <c:pt idx="43704">
                  <c:v>8.7241940000000007</c:v>
                </c:pt>
                <c:pt idx="43705">
                  <c:v>8.7254050000000003</c:v>
                </c:pt>
                <c:pt idx="43706">
                  <c:v>8.727862</c:v>
                </c:pt>
                <c:pt idx="43707">
                  <c:v>8.7287250000000007</c:v>
                </c:pt>
                <c:pt idx="43708">
                  <c:v>8.7250709999999998</c:v>
                </c:pt>
                <c:pt idx="43709">
                  <c:v>8.7215279999999993</c:v>
                </c:pt>
                <c:pt idx="43710">
                  <c:v>8.7216740000000001</c:v>
                </c:pt>
                <c:pt idx="43711">
                  <c:v>8.7213759999999994</c:v>
                </c:pt>
                <c:pt idx="43712">
                  <c:v>8.7236650000000004</c:v>
                </c:pt>
                <c:pt idx="43713">
                  <c:v>8.7269830000000006</c:v>
                </c:pt>
                <c:pt idx="43714">
                  <c:v>8.7243849999999998</c:v>
                </c:pt>
                <c:pt idx="43715">
                  <c:v>8.7210090000000005</c:v>
                </c:pt>
                <c:pt idx="43716">
                  <c:v>8.7212399999999999</c:v>
                </c:pt>
                <c:pt idx="43717">
                  <c:v>8.7237139999999993</c:v>
                </c:pt>
                <c:pt idx="43718">
                  <c:v>8.7238489999999995</c:v>
                </c:pt>
                <c:pt idx="43719">
                  <c:v>8.723319</c:v>
                </c:pt>
                <c:pt idx="43720">
                  <c:v>8.7253600000000002</c:v>
                </c:pt>
                <c:pt idx="43721">
                  <c:v>8.7265090000000001</c:v>
                </c:pt>
                <c:pt idx="43722">
                  <c:v>8.7246980000000001</c:v>
                </c:pt>
                <c:pt idx="43723">
                  <c:v>8.7259449999999994</c:v>
                </c:pt>
                <c:pt idx="43724">
                  <c:v>8.7280730000000002</c:v>
                </c:pt>
                <c:pt idx="43725">
                  <c:v>8.7280189999999997</c:v>
                </c:pt>
                <c:pt idx="43726">
                  <c:v>8.7254079999999998</c:v>
                </c:pt>
                <c:pt idx="43727">
                  <c:v>8.7235359999999993</c:v>
                </c:pt>
                <c:pt idx="43728">
                  <c:v>8.7255319999999994</c:v>
                </c:pt>
                <c:pt idx="43729">
                  <c:v>8.7238229999999994</c:v>
                </c:pt>
                <c:pt idx="43730">
                  <c:v>8.7206779999999995</c:v>
                </c:pt>
                <c:pt idx="43731">
                  <c:v>8.7250979999999991</c:v>
                </c:pt>
                <c:pt idx="43732">
                  <c:v>8.7271040000000006</c:v>
                </c:pt>
                <c:pt idx="43733">
                  <c:v>8.7241370000000007</c:v>
                </c:pt>
                <c:pt idx="43734">
                  <c:v>8.7279660000000003</c:v>
                </c:pt>
                <c:pt idx="43735">
                  <c:v>8.7330410000000001</c:v>
                </c:pt>
                <c:pt idx="43736">
                  <c:v>8.7313200000000002</c:v>
                </c:pt>
                <c:pt idx="43737">
                  <c:v>8.732647</c:v>
                </c:pt>
                <c:pt idx="43738">
                  <c:v>8.7377050000000001</c:v>
                </c:pt>
                <c:pt idx="43739">
                  <c:v>8.73752</c:v>
                </c:pt>
                <c:pt idx="43740">
                  <c:v>8.7360419999999994</c:v>
                </c:pt>
                <c:pt idx="43741">
                  <c:v>8.7365519999999997</c:v>
                </c:pt>
                <c:pt idx="43742">
                  <c:v>8.7391880000000004</c:v>
                </c:pt>
                <c:pt idx="43743">
                  <c:v>8.7410519999999998</c:v>
                </c:pt>
                <c:pt idx="43744">
                  <c:v>8.7400730000000006</c:v>
                </c:pt>
                <c:pt idx="43745">
                  <c:v>8.7425809999999995</c:v>
                </c:pt>
                <c:pt idx="43746">
                  <c:v>8.7423990000000007</c:v>
                </c:pt>
                <c:pt idx="43747">
                  <c:v>8.7366659999999996</c:v>
                </c:pt>
                <c:pt idx="43748">
                  <c:v>8.7353690000000004</c:v>
                </c:pt>
                <c:pt idx="43749">
                  <c:v>8.7388929999999991</c:v>
                </c:pt>
                <c:pt idx="43750">
                  <c:v>8.7426180000000002</c:v>
                </c:pt>
                <c:pt idx="43751">
                  <c:v>8.7451329999999992</c:v>
                </c:pt>
                <c:pt idx="43752">
                  <c:v>8.74376</c:v>
                </c:pt>
                <c:pt idx="43753">
                  <c:v>8.7418949999999995</c:v>
                </c:pt>
                <c:pt idx="43754">
                  <c:v>8.7375699999999998</c:v>
                </c:pt>
                <c:pt idx="43755">
                  <c:v>8.7345000000000006</c:v>
                </c:pt>
                <c:pt idx="43756">
                  <c:v>8.7383059999999997</c:v>
                </c:pt>
                <c:pt idx="43757">
                  <c:v>8.7425800000000002</c:v>
                </c:pt>
                <c:pt idx="43758">
                  <c:v>8.7432599999999994</c:v>
                </c:pt>
                <c:pt idx="43759">
                  <c:v>8.7413589999999992</c:v>
                </c:pt>
                <c:pt idx="43760">
                  <c:v>8.7387899999999998</c:v>
                </c:pt>
                <c:pt idx="43761">
                  <c:v>8.7417639999999999</c:v>
                </c:pt>
                <c:pt idx="43762">
                  <c:v>8.7451559999999997</c:v>
                </c:pt>
                <c:pt idx="43763">
                  <c:v>8.7447339999999993</c:v>
                </c:pt>
                <c:pt idx="43764">
                  <c:v>8.7433599999999991</c:v>
                </c:pt>
                <c:pt idx="43765">
                  <c:v>8.7409359999999996</c:v>
                </c:pt>
                <c:pt idx="43766">
                  <c:v>8.7395429999999994</c:v>
                </c:pt>
                <c:pt idx="43767">
                  <c:v>8.7392780000000005</c:v>
                </c:pt>
                <c:pt idx="43768">
                  <c:v>8.7381200000000003</c:v>
                </c:pt>
                <c:pt idx="43769">
                  <c:v>8.7387139999999999</c:v>
                </c:pt>
                <c:pt idx="43770">
                  <c:v>8.7396589999999996</c:v>
                </c:pt>
                <c:pt idx="43771">
                  <c:v>8.7393599999999996</c:v>
                </c:pt>
                <c:pt idx="43772">
                  <c:v>8.7404189999999993</c:v>
                </c:pt>
                <c:pt idx="43773">
                  <c:v>8.7406740000000003</c:v>
                </c:pt>
                <c:pt idx="43774">
                  <c:v>8.7392570000000003</c:v>
                </c:pt>
                <c:pt idx="43775">
                  <c:v>8.7420059999999999</c:v>
                </c:pt>
                <c:pt idx="43776">
                  <c:v>8.7430129999999995</c:v>
                </c:pt>
                <c:pt idx="43777">
                  <c:v>8.7420659999999994</c:v>
                </c:pt>
                <c:pt idx="43778">
                  <c:v>8.7417479999999994</c:v>
                </c:pt>
                <c:pt idx="43779">
                  <c:v>8.7393610000000006</c:v>
                </c:pt>
                <c:pt idx="43780">
                  <c:v>8.7361579999999996</c:v>
                </c:pt>
                <c:pt idx="43781">
                  <c:v>8.7374030000000005</c:v>
                </c:pt>
                <c:pt idx="43782">
                  <c:v>8.7427329999999994</c:v>
                </c:pt>
                <c:pt idx="43783">
                  <c:v>8.7420910000000003</c:v>
                </c:pt>
                <c:pt idx="43784">
                  <c:v>8.7383609999999994</c:v>
                </c:pt>
                <c:pt idx="43785">
                  <c:v>8.7407699999999995</c:v>
                </c:pt>
                <c:pt idx="43786">
                  <c:v>8.7445939999999993</c:v>
                </c:pt>
                <c:pt idx="43787">
                  <c:v>8.7465799999999998</c:v>
                </c:pt>
                <c:pt idx="43788">
                  <c:v>8.7459419999999994</c:v>
                </c:pt>
                <c:pt idx="43789">
                  <c:v>8.7458939999999998</c:v>
                </c:pt>
                <c:pt idx="43790">
                  <c:v>8.7478879999999997</c:v>
                </c:pt>
                <c:pt idx="43791">
                  <c:v>8.7476760000000002</c:v>
                </c:pt>
                <c:pt idx="43792">
                  <c:v>8.7449239999999993</c:v>
                </c:pt>
                <c:pt idx="43793">
                  <c:v>8.7445699999999995</c:v>
                </c:pt>
                <c:pt idx="43794">
                  <c:v>8.7453509999999994</c:v>
                </c:pt>
                <c:pt idx="43795">
                  <c:v>8.7446009999999994</c:v>
                </c:pt>
                <c:pt idx="43796">
                  <c:v>8.744726</c:v>
                </c:pt>
                <c:pt idx="43797">
                  <c:v>8.7440510000000007</c:v>
                </c:pt>
                <c:pt idx="43798">
                  <c:v>8.7452609999999993</c:v>
                </c:pt>
                <c:pt idx="43799">
                  <c:v>8.7510720000000006</c:v>
                </c:pt>
                <c:pt idx="43800">
                  <c:v>8.7531180000000006</c:v>
                </c:pt>
                <c:pt idx="43801">
                  <c:v>8.7531339999999993</c:v>
                </c:pt>
                <c:pt idx="43802">
                  <c:v>8.7541469999999997</c:v>
                </c:pt>
                <c:pt idx="43803">
                  <c:v>8.7534949999999991</c:v>
                </c:pt>
                <c:pt idx="43804">
                  <c:v>8.7575210000000006</c:v>
                </c:pt>
                <c:pt idx="43805">
                  <c:v>8.7587790000000005</c:v>
                </c:pt>
                <c:pt idx="43806">
                  <c:v>8.7557580000000002</c:v>
                </c:pt>
                <c:pt idx="43807">
                  <c:v>8.7596249999999998</c:v>
                </c:pt>
                <c:pt idx="43808">
                  <c:v>8.7604579999999999</c:v>
                </c:pt>
                <c:pt idx="43809">
                  <c:v>8.7551249999999996</c:v>
                </c:pt>
                <c:pt idx="43810">
                  <c:v>8.7567540000000008</c:v>
                </c:pt>
                <c:pt idx="43811">
                  <c:v>8.7587779999999995</c:v>
                </c:pt>
                <c:pt idx="43812">
                  <c:v>8.7538160000000005</c:v>
                </c:pt>
                <c:pt idx="43813">
                  <c:v>8.7509949999999996</c:v>
                </c:pt>
                <c:pt idx="43814">
                  <c:v>8.7526460000000004</c:v>
                </c:pt>
                <c:pt idx="43815">
                  <c:v>8.7528159999999993</c:v>
                </c:pt>
                <c:pt idx="43816">
                  <c:v>8.7505550000000003</c:v>
                </c:pt>
                <c:pt idx="43817">
                  <c:v>8.7497330000000009</c:v>
                </c:pt>
                <c:pt idx="43818">
                  <c:v>8.7496860000000005</c:v>
                </c:pt>
                <c:pt idx="43819">
                  <c:v>8.7474769999999999</c:v>
                </c:pt>
                <c:pt idx="43820">
                  <c:v>8.7441390000000006</c:v>
                </c:pt>
                <c:pt idx="43821">
                  <c:v>8.7431800000000006</c:v>
                </c:pt>
                <c:pt idx="43822">
                  <c:v>8.7464899999999997</c:v>
                </c:pt>
                <c:pt idx="43823">
                  <c:v>8.7539010000000008</c:v>
                </c:pt>
                <c:pt idx="43824">
                  <c:v>8.7559140000000006</c:v>
                </c:pt>
                <c:pt idx="43825">
                  <c:v>8.7497489999999996</c:v>
                </c:pt>
                <c:pt idx="43826">
                  <c:v>8.7491450000000004</c:v>
                </c:pt>
                <c:pt idx="43827">
                  <c:v>8.7528129999999997</c:v>
                </c:pt>
                <c:pt idx="43828">
                  <c:v>8.7497720000000001</c:v>
                </c:pt>
                <c:pt idx="43829">
                  <c:v>8.7492020000000004</c:v>
                </c:pt>
                <c:pt idx="43830">
                  <c:v>8.7569300000000005</c:v>
                </c:pt>
                <c:pt idx="43831">
                  <c:v>8.7593990000000002</c:v>
                </c:pt>
                <c:pt idx="43832">
                  <c:v>8.7566699999999997</c:v>
                </c:pt>
                <c:pt idx="43833">
                  <c:v>8.7633229999999998</c:v>
                </c:pt>
                <c:pt idx="43834">
                  <c:v>8.7677010000000006</c:v>
                </c:pt>
                <c:pt idx="43835">
                  <c:v>8.7603220000000004</c:v>
                </c:pt>
                <c:pt idx="43836">
                  <c:v>8.7589260000000007</c:v>
                </c:pt>
                <c:pt idx="43837">
                  <c:v>8.7628889999999995</c:v>
                </c:pt>
                <c:pt idx="43838">
                  <c:v>8.7600519999999999</c:v>
                </c:pt>
                <c:pt idx="43839">
                  <c:v>8.7586680000000001</c:v>
                </c:pt>
                <c:pt idx="43840">
                  <c:v>8.7619939999999996</c:v>
                </c:pt>
                <c:pt idx="43841">
                  <c:v>8.761806</c:v>
                </c:pt>
                <c:pt idx="43842">
                  <c:v>8.7620170000000002</c:v>
                </c:pt>
                <c:pt idx="43843">
                  <c:v>8.7644920000000006</c:v>
                </c:pt>
                <c:pt idx="43844">
                  <c:v>8.7641010000000001</c:v>
                </c:pt>
                <c:pt idx="43845">
                  <c:v>8.7615619999999996</c:v>
                </c:pt>
                <c:pt idx="43846">
                  <c:v>8.7626570000000008</c:v>
                </c:pt>
                <c:pt idx="43847">
                  <c:v>8.7675169999999998</c:v>
                </c:pt>
                <c:pt idx="43848">
                  <c:v>8.7681570000000004</c:v>
                </c:pt>
                <c:pt idx="43849">
                  <c:v>8.7640960000000003</c:v>
                </c:pt>
                <c:pt idx="43850">
                  <c:v>8.7623219999999993</c:v>
                </c:pt>
                <c:pt idx="43851">
                  <c:v>8.7642199999999999</c:v>
                </c:pt>
                <c:pt idx="43852">
                  <c:v>8.7682760000000002</c:v>
                </c:pt>
                <c:pt idx="43853">
                  <c:v>8.7672910000000002</c:v>
                </c:pt>
                <c:pt idx="43854">
                  <c:v>8.7615339999999993</c:v>
                </c:pt>
                <c:pt idx="43855">
                  <c:v>8.7596969999999992</c:v>
                </c:pt>
                <c:pt idx="43856">
                  <c:v>8.7600479999999994</c:v>
                </c:pt>
                <c:pt idx="43857">
                  <c:v>8.7611899999999991</c:v>
                </c:pt>
                <c:pt idx="43858">
                  <c:v>8.7626690000000007</c:v>
                </c:pt>
                <c:pt idx="43859">
                  <c:v>8.7606610000000007</c:v>
                </c:pt>
                <c:pt idx="43860">
                  <c:v>8.7579860000000007</c:v>
                </c:pt>
                <c:pt idx="43861">
                  <c:v>8.7596810000000005</c:v>
                </c:pt>
                <c:pt idx="43862">
                  <c:v>8.7635830000000006</c:v>
                </c:pt>
                <c:pt idx="43863">
                  <c:v>8.7649469999999994</c:v>
                </c:pt>
                <c:pt idx="43864">
                  <c:v>8.7672070000000009</c:v>
                </c:pt>
                <c:pt idx="43865">
                  <c:v>8.7712090000000007</c:v>
                </c:pt>
                <c:pt idx="43866">
                  <c:v>8.7721780000000003</c:v>
                </c:pt>
                <c:pt idx="43867">
                  <c:v>8.7721110000000007</c:v>
                </c:pt>
                <c:pt idx="43868">
                  <c:v>8.7751280000000005</c:v>
                </c:pt>
                <c:pt idx="43869">
                  <c:v>8.7779319999999998</c:v>
                </c:pt>
                <c:pt idx="43870">
                  <c:v>8.7752999999999997</c:v>
                </c:pt>
                <c:pt idx="43871">
                  <c:v>8.7709209999999995</c:v>
                </c:pt>
                <c:pt idx="43872">
                  <c:v>8.7710919999999994</c:v>
                </c:pt>
                <c:pt idx="43873">
                  <c:v>8.7748530000000002</c:v>
                </c:pt>
                <c:pt idx="43874">
                  <c:v>8.7742170000000002</c:v>
                </c:pt>
                <c:pt idx="43875">
                  <c:v>8.7714169999999996</c:v>
                </c:pt>
                <c:pt idx="43876">
                  <c:v>8.7747119999999992</c:v>
                </c:pt>
                <c:pt idx="43877">
                  <c:v>8.7749059999999997</c:v>
                </c:pt>
                <c:pt idx="43878">
                  <c:v>8.7694949999999992</c:v>
                </c:pt>
                <c:pt idx="43879">
                  <c:v>8.7665640000000007</c:v>
                </c:pt>
                <c:pt idx="43880">
                  <c:v>8.7679760000000009</c:v>
                </c:pt>
                <c:pt idx="43881">
                  <c:v>8.7692990000000002</c:v>
                </c:pt>
                <c:pt idx="43882">
                  <c:v>8.769482</c:v>
                </c:pt>
                <c:pt idx="43883">
                  <c:v>8.7719649999999998</c:v>
                </c:pt>
                <c:pt idx="43884">
                  <c:v>8.7714259999999999</c:v>
                </c:pt>
                <c:pt idx="43885">
                  <c:v>8.7678619999999992</c:v>
                </c:pt>
                <c:pt idx="43886">
                  <c:v>8.7682739999999999</c:v>
                </c:pt>
                <c:pt idx="43887">
                  <c:v>8.7705420000000007</c:v>
                </c:pt>
                <c:pt idx="43888">
                  <c:v>8.7712749999999993</c:v>
                </c:pt>
                <c:pt idx="43889">
                  <c:v>8.7725749999999998</c:v>
                </c:pt>
                <c:pt idx="43890">
                  <c:v>8.7733050000000006</c:v>
                </c:pt>
                <c:pt idx="43891">
                  <c:v>8.7726019999999991</c:v>
                </c:pt>
                <c:pt idx="43892">
                  <c:v>8.7704229999999992</c:v>
                </c:pt>
                <c:pt idx="43893">
                  <c:v>8.7677619999999994</c:v>
                </c:pt>
                <c:pt idx="43894">
                  <c:v>8.7719199999999997</c:v>
                </c:pt>
                <c:pt idx="43895">
                  <c:v>8.7769209999999998</c:v>
                </c:pt>
                <c:pt idx="43896">
                  <c:v>8.7725270000000002</c:v>
                </c:pt>
                <c:pt idx="43897">
                  <c:v>8.7672489999999996</c:v>
                </c:pt>
                <c:pt idx="43898">
                  <c:v>8.7680170000000004</c:v>
                </c:pt>
                <c:pt idx="43899">
                  <c:v>8.7675020000000004</c:v>
                </c:pt>
                <c:pt idx="43900">
                  <c:v>8.7699269999999991</c:v>
                </c:pt>
                <c:pt idx="43901">
                  <c:v>8.7761429999999994</c:v>
                </c:pt>
                <c:pt idx="43902">
                  <c:v>8.7744929999999997</c:v>
                </c:pt>
                <c:pt idx="43903">
                  <c:v>8.770213</c:v>
                </c:pt>
                <c:pt idx="43904">
                  <c:v>8.7709600000000005</c:v>
                </c:pt>
                <c:pt idx="43905">
                  <c:v>8.771369</c:v>
                </c:pt>
                <c:pt idx="43906">
                  <c:v>8.7721560000000007</c:v>
                </c:pt>
                <c:pt idx="43907">
                  <c:v>8.7736090000000004</c:v>
                </c:pt>
                <c:pt idx="43908">
                  <c:v>8.7719090000000008</c:v>
                </c:pt>
                <c:pt idx="43909">
                  <c:v>8.7740969999999994</c:v>
                </c:pt>
                <c:pt idx="43910">
                  <c:v>8.7802120000000006</c:v>
                </c:pt>
                <c:pt idx="43911">
                  <c:v>8.7783130000000007</c:v>
                </c:pt>
                <c:pt idx="43912">
                  <c:v>8.7768899999999999</c:v>
                </c:pt>
                <c:pt idx="43913">
                  <c:v>8.7820420000000006</c:v>
                </c:pt>
                <c:pt idx="43914">
                  <c:v>8.7801840000000002</c:v>
                </c:pt>
                <c:pt idx="43915">
                  <c:v>8.7812059999999992</c:v>
                </c:pt>
                <c:pt idx="43916">
                  <c:v>8.7837770000000006</c:v>
                </c:pt>
                <c:pt idx="43917">
                  <c:v>8.7759099999999997</c:v>
                </c:pt>
                <c:pt idx="43918">
                  <c:v>8.7751780000000004</c:v>
                </c:pt>
                <c:pt idx="43919">
                  <c:v>8.7820420000000006</c:v>
                </c:pt>
                <c:pt idx="43920">
                  <c:v>8.7836529999999993</c:v>
                </c:pt>
                <c:pt idx="43921">
                  <c:v>8.7835889999999992</c:v>
                </c:pt>
                <c:pt idx="43922">
                  <c:v>8.7838890000000003</c:v>
                </c:pt>
                <c:pt idx="43923">
                  <c:v>8.7853309999999993</c:v>
                </c:pt>
                <c:pt idx="43924">
                  <c:v>8.7894939999999995</c:v>
                </c:pt>
                <c:pt idx="43925">
                  <c:v>8.789396</c:v>
                </c:pt>
                <c:pt idx="43926">
                  <c:v>8.7841430000000003</c:v>
                </c:pt>
                <c:pt idx="43927">
                  <c:v>8.7808899999999994</c:v>
                </c:pt>
                <c:pt idx="43928">
                  <c:v>8.7833659999999991</c:v>
                </c:pt>
                <c:pt idx="43929">
                  <c:v>8.7877519999999993</c:v>
                </c:pt>
                <c:pt idx="43930">
                  <c:v>8.7897890000000007</c:v>
                </c:pt>
                <c:pt idx="43931">
                  <c:v>8.7891659999999998</c:v>
                </c:pt>
                <c:pt idx="43932">
                  <c:v>8.7859759999999998</c:v>
                </c:pt>
                <c:pt idx="43933">
                  <c:v>8.7851959999999991</c:v>
                </c:pt>
                <c:pt idx="43934">
                  <c:v>8.7883659999999999</c:v>
                </c:pt>
                <c:pt idx="43935">
                  <c:v>8.7850699999999993</c:v>
                </c:pt>
                <c:pt idx="43936">
                  <c:v>8.7803430000000002</c:v>
                </c:pt>
                <c:pt idx="43937">
                  <c:v>8.7852960000000007</c:v>
                </c:pt>
                <c:pt idx="43938">
                  <c:v>8.7908460000000002</c:v>
                </c:pt>
                <c:pt idx="43939">
                  <c:v>8.7911920000000006</c:v>
                </c:pt>
                <c:pt idx="43940">
                  <c:v>8.7877930000000006</c:v>
                </c:pt>
                <c:pt idx="43941">
                  <c:v>8.7837980000000009</c:v>
                </c:pt>
                <c:pt idx="43942">
                  <c:v>8.7861499999999992</c:v>
                </c:pt>
                <c:pt idx="43943">
                  <c:v>8.7886349999999993</c:v>
                </c:pt>
                <c:pt idx="43944">
                  <c:v>8.7863509999999998</c:v>
                </c:pt>
                <c:pt idx="43945">
                  <c:v>8.7845220000000008</c:v>
                </c:pt>
                <c:pt idx="43946">
                  <c:v>8.7856419999999993</c:v>
                </c:pt>
                <c:pt idx="43947">
                  <c:v>8.7845929999999992</c:v>
                </c:pt>
                <c:pt idx="43948">
                  <c:v>8.7834970000000006</c:v>
                </c:pt>
                <c:pt idx="43949">
                  <c:v>8.786505</c:v>
                </c:pt>
                <c:pt idx="43950">
                  <c:v>8.7895869999999992</c:v>
                </c:pt>
                <c:pt idx="43951">
                  <c:v>8.7895040000000009</c:v>
                </c:pt>
                <c:pt idx="43952">
                  <c:v>8.7912510000000008</c:v>
                </c:pt>
                <c:pt idx="43953">
                  <c:v>8.7941769999999995</c:v>
                </c:pt>
                <c:pt idx="43954">
                  <c:v>8.7938799999999997</c:v>
                </c:pt>
                <c:pt idx="43955">
                  <c:v>8.7943040000000003</c:v>
                </c:pt>
                <c:pt idx="43956">
                  <c:v>8.7954709999999992</c:v>
                </c:pt>
                <c:pt idx="43957">
                  <c:v>8.7944549999999992</c:v>
                </c:pt>
                <c:pt idx="43958">
                  <c:v>8.79453</c:v>
                </c:pt>
                <c:pt idx="43959">
                  <c:v>8.7991580000000003</c:v>
                </c:pt>
                <c:pt idx="43960">
                  <c:v>8.8005390000000006</c:v>
                </c:pt>
                <c:pt idx="43961">
                  <c:v>8.7976489999999998</c:v>
                </c:pt>
                <c:pt idx="43962">
                  <c:v>8.7987210000000005</c:v>
                </c:pt>
                <c:pt idx="43963">
                  <c:v>8.7995640000000002</c:v>
                </c:pt>
                <c:pt idx="43964">
                  <c:v>8.7998809999999992</c:v>
                </c:pt>
                <c:pt idx="43965">
                  <c:v>8.7989239999999995</c:v>
                </c:pt>
                <c:pt idx="43966">
                  <c:v>8.7979540000000007</c:v>
                </c:pt>
                <c:pt idx="43967">
                  <c:v>8.8001400000000007</c:v>
                </c:pt>
                <c:pt idx="43968">
                  <c:v>8.80152</c:v>
                </c:pt>
                <c:pt idx="43969">
                  <c:v>8.7999559999999999</c:v>
                </c:pt>
                <c:pt idx="43970">
                  <c:v>8.7988479999999996</c:v>
                </c:pt>
                <c:pt idx="43971">
                  <c:v>8.7975209999999997</c:v>
                </c:pt>
                <c:pt idx="43972">
                  <c:v>8.7975899999999996</c:v>
                </c:pt>
                <c:pt idx="43973">
                  <c:v>8.7978059999999996</c:v>
                </c:pt>
                <c:pt idx="43974">
                  <c:v>8.7951409999999992</c:v>
                </c:pt>
                <c:pt idx="43975">
                  <c:v>8.7926389999999994</c:v>
                </c:pt>
                <c:pt idx="43976">
                  <c:v>8.7899709999999995</c:v>
                </c:pt>
                <c:pt idx="43977">
                  <c:v>8.7902889999999996</c:v>
                </c:pt>
                <c:pt idx="43978">
                  <c:v>8.7924889999999998</c:v>
                </c:pt>
                <c:pt idx="43979">
                  <c:v>8.7918649999999996</c:v>
                </c:pt>
                <c:pt idx="43980">
                  <c:v>8.7934400000000004</c:v>
                </c:pt>
                <c:pt idx="43981">
                  <c:v>8.7963769999999997</c:v>
                </c:pt>
                <c:pt idx="43982">
                  <c:v>8.7948629999999994</c:v>
                </c:pt>
                <c:pt idx="43983">
                  <c:v>8.7959040000000002</c:v>
                </c:pt>
                <c:pt idx="43984">
                  <c:v>8.7978860000000001</c:v>
                </c:pt>
                <c:pt idx="43985">
                  <c:v>8.7928119999999996</c:v>
                </c:pt>
                <c:pt idx="43986">
                  <c:v>8.7921429999999994</c:v>
                </c:pt>
                <c:pt idx="43987">
                  <c:v>8.8016480000000001</c:v>
                </c:pt>
                <c:pt idx="43988">
                  <c:v>8.8055090000000007</c:v>
                </c:pt>
                <c:pt idx="43989">
                  <c:v>8.8012239999999995</c:v>
                </c:pt>
                <c:pt idx="43990">
                  <c:v>8.8037899999999993</c:v>
                </c:pt>
                <c:pt idx="43991">
                  <c:v>8.8061959999999999</c:v>
                </c:pt>
                <c:pt idx="43992">
                  <c:v>8.7994920000000008</c:v>
                </c:pt>
                <c:pt idx="43993">
                  <c:v>8.7978620000000003</c:v>
                </c:pt>
                <c:pt idx="43994">
                  <c:v>8.802149</c:v>
                </c:pt>
                <c:pt idx="43995">
                  <c:v>8.8025710000000004</c:v>
                </c:pt>
                <c:pt idx="43996">
                  <c:v>8.8012899999999998</c:v>
                </c:pt>
                <c:pt idx="43997">
                  <c:v>8.8030500000000007</c:v>
                </c:pt>
                <c:pt idx="43998">
                  <c:v>8.8038170000000004</c:v>
                </c:pt>
                <c:pt idx="43999">
                  <c:v>8.8013049999999993</c:v>
                </c:pt>
                <c:pt idx="44000">
                  <c:v>8.8005099999999992</c:v>
                </c:pt>
                <c:pt idx="44001">
                  <c:v>8.7993190000000006</c:v>
                </c:pt>
                <c:pt idx="44002">
                  <c:v>8.8013159999999999</c:v>
                </c:pt>
                <c:pt idx="44003">
                  <c:v>8.8028040000000001</c:v>
                </c:pt>
                <c:pt idx="44004">
                  <c:v>8.7993699999999997</c:v>
                </c:pt>
                <c:pt idx="44005">
                  <c:v>8.7992790000000003</c:v>
                </c:pt>
                <c:pt idx="44006">
                  <c:v>8.8015249999999998</c:v>
                </c:pt>
                <c:pt idx="44007">
                  <c:v>8.8004990000000003</c:v>
                </c:pt>
                <c:pt idx="44008">
                  <c:v>8.7992550000000005</c:v>
                </c:pt>
                <c:pt idx="44009">
                  <c:v>8.7989329999999999</c:v>
                </c:pt>
                <c:pt idx="44010">
                  <c:v>8.7994489999999992</c:v>
                </c:pt>
                <c:pt idx="44011">
                  <c:v>8.8021530000000006</c:v>
                </c:pt>
                <c:pt idx="44012">
                  <c:v>8.8033099999999997</c:v>
                </c:pt>
                <c:pt idx="44013">
                  <c:v>8.8003929999999997</c:v>
                </c:pt>
                <c:pt idx="44014">
                  <c:v>8.8028580000000005</c:v>
                </c:pt>
                <c:pt idx="44015">
                  <c:v>8.8100620000000003</c:v>
                </c:pt>
                <c:pt idx="44016">
                  <c:v>8.811261</c:v>
                </c:pt>
                <c:pt idx="44017">
                  <c:v>8.8086310000000001</c:v>
                </c:pt>
                <c:pt idx="44018">
                  <c:v>8.8087309999999999</c:v>
                </c:pt>
                <c:pt idx="44019">
                  <c:v>8.8071450000000002</c:v>
                </c:pt>
                <c:pt idx="44020">
                  <c:v>8.8049219999999995</c:v>
                </c:pt>
                <c:pt idx="44021">
                  <c:v>8.8068819999999999</c:v>
                </c:pt>
                <c:pt idx="44022">
                  <c:v>8.8073949999999996</c:v>
                </c:pt>
                <c:pt idx="44023">
                  <c:v>8.8038480000000003</c:v>
                </c:pt>
                <c:pt idx="44024">
                  <c:v>8.8024679999999993</c:v>
                </c:pt>
                <c:pt idx="44025">
                  <c:v>8.8041619999999998</c:v>
                </c:pt>
                <c:pt idx="44026">
                  <c:v>8.8031360000000003</c:v>
                </c:pt>
                <c:pt idx="44027">
                  <c:v>8.8005429999999993</c:v>
                </c:pt>
                <c:pt idx="44028">
                  <c:v>8.8015410000000003</c:v>
                </c:pt>
                <c:pt idx="44029">
                  <c:v>8.8025459999999995</c:v>
                </c:pt>
                <c:pt idx="44030">
                  <c:v>8.8044089999999997</c:v>
                </c:pt>
                <c:pt idx="44031">
                  <c:v>8.8072459999999992</c:v>
                </c:pt>
                <c:pt idx="44032">
                  <c:v>8.8084170000000004</c:v>
                </c:pt>
                <c:pt idx="44033">
                  <c:v>8.8081069999999997</c:v>
                </c:pt>
                <c:pt idx="44034">
                  <c:v>8.8080069999999999</c:v>
                </c:pt>
                <c:pt idx="44035">
                  <c:v>8.8093959999999996</c:v>
                </c:pt>
                <c:pt idx="44036">
                  <c:v>8.8100389999999997</c:v>
                </c:pt>
                <c:pt idx="44037">
                  <c:v>8.8103630000000006</c:v>
                </c:pt>
                <c:pt idx="44038">
                  <c:v>8.8167000000000009</c:v>
                </c:pt>
                <c:pt idx="44039">
                  <c:v>8.8183469999999993</c:v>
                </c:pt>
                <c:pt idx="44040">
                  <c:v>8.8159050000000008</c:v>
                </c:pt>
                <c:pt idx="44041">
                  <c:v>8.8204860000000007</c:v>
                </c:pt>
                <c:pt idx="44042">
                  <c:v>8.8246509999999994</c:v>
                </c:pt>
                <c:pt idx="44043">
                  <c:v>8.8218809999999994</c:v>
                </c:pt>
                <c:pt idx="44044">
                  <c:v>8.8154240000000001</c:v>
                </c:pt>
                <c:pt idx="44045">
                  <c:v>8.8098259999999993</c:v>
                </c:pt>
                <c:pt idx="44046">
                  <c:v>8.8108550000000001</c:v>
                </c:pt>
                <c:pt idx="44047">
                  <c:v>8.8156400000000001</c:v>
                </c:pt>
                <c:pt idx="44048">
                  <c:v>8.8160500000000006</c:v>
                </c:pt>
                <c:pt idx="44049">
                  <c:v>8.8117990000000006</c:v>
                </c:pt>
                <c:pt idx="44050">
                  <c:v>8.8113960000000002</c:v>
                </c:pt>
                <c:pt idx="44051">
                  <c:v>8.8129639999999991</c:v>
                </c:pt>
                <c:pt idx="44052">
                  <c:v>8.8112239999999993</c:v>
                </c:pt>
                <c:pt idx="44053">
                  <c:v>8.8110269999999993</c:v>
                </c:pt>
                <c:pt idx="44054">
                  <c:v>8.8121379999999991</c:v>
                </c:pt>
                <c:pt idx="44055">
                  <c:v>8.8096859999999992</c:v>
                </c:pt>
                <c:pt idx="44056">
                  <c:v>8.8107780000000009</c:v>
                </c:pt>
                <c:pt idx="44057">
                  <c:v>8.8147769999999994</c:v>
                </c:pt>
                <c:pt idx="44058">
                  <c:v>8.8165490000000002</c:v>
                </c:pt>
                <c:pt idx="44059">
                  <c:v>8.8160679999999996</c:v>
                </c:pt>
                <c:pt idx="44060">
                  <c:v>8.8128329999999995</c:v>
                </c:pt>
                <c:pt idx="44061">
                  <c:v>8.8127130000000005</c:v>
                </c:pt>
                <c:pt idx="44062">
                  <c:v>8.8180510000000005</c:v>
                </c:pt>
                <c:pt idx="44063">
                  <c:v>8.8172560000000004</c:v>
                </c:pt>
                <c:pt idx="44064">
                  <c:v>8.8110079999999993</c:v>
                </c:pt>
                <c:pt idx="44065">
                  <c:v>8.8120609999999999</c:v>
                </c:pt>
                <c:pt idx="44066">
                  <c:v>8.8177430000000001</c:v>
                </c:pt>
                <c:pt idx="44067">
                  <c:v>8.8160799999999995</c:v>
                </c:pt>
                <c:pt idx="44068">
                  <c:v>8.810575</c:v>
                </c:pt>
                <c:pt idx="44069">
                  <c:v>8.8103560000000005</c:v>
                </c:pt>
                <c:pt idx="44070">
                  <c:v>8.8142309999999995</c:v>
                </c:pt>
                <c:pt idx="44071">
                  <c:v>8.8191539999999993</c:v>
                </c:pt>
                <c:pt idx="44072">
                  <c:v>8.820214</c:v>
                </c:pt>
                <c:pt idx="44073">
                  <c:v>8.8196379999999994</c:v>
                </c:pt>
                <c:pt idx="44074">
                  <c:v>8.8229600000000001</c:v>
                </c:pt>
                <c:pt idx="44075">
                  <c:v>8.8230129999999996</c:v>
                </c:pt>
                <c:pt idx="44076">
                  <c:v>8.8205899999999993</c:v>
                </c:pt>
                <c:pt idx="44077">
                  <c:v>8.8237609999999993</c:v>
                </c:pt>
                <c:pt idx="44078">
                  <c:v>8.8247140000000002</c:v>
                </c:pt>
                <c:pt idx="44079">
                  <c:v>8.8239070000000002</c:v>
                </c:pt>
                <c:pt idx="44080">
                  <c:v>8.8249549999999992</c:v>
                </c:pt>
                <c:pt idx="44081">
                  <c:v>8.8220279999999995</c:v>
                </c:pt>
                <c:pt idx="44082">
                  <c:v>8.8225660000000001</c:v>
                </c:pt>
                <c:pt idx="44083">
                  <c:v>8.8234820000000003</c:v>
                </c:pt>
                <c:pt idx="44084">
                  <c:v>8.8209949999999999</c:v>
                </c:pt>
                <c:pt idx="44085">
                  <c:v>8.8257320000000004</c:v>
                </c:pt>
                <c:pt idx="44086">
                  <c:v>8.8294060000000005</c:v>
                </c:pt>
                <c:pt idx="44087">
                  <c:v>8.8223690000000001</c:v>
                </c:pt>
                <c:pt idx="44088">
                  <c:v>8.8215579999999996</c:v>
                </c:pt>
                <c:pt idx="44089">
                  <c:v>8.8273019999999995</c:v>
                </c:pt>
                <c:pt idx="44090">
                  <c:v>8.8258510000000001</c:v>
                </c:pt>
                <c:pt idx="44091">
                  <c:v>8.8201820000000009</c:v>
                </c:pt>
                <c:pt idx="44092">
                  <c:v>8.8225960000000008</c:v>
                </c:pt>
                <c:pt idx="44093">
                  <c:v>8.8258679999999998</c:v>
                </c:pt>
                <c:pt idx="44094">
                  <c:v>8.8227589999999996</c:v>
                </c:pt>
                <c:pt idx="44095">
                  <c:v>8.8222579999999997</c:v>
                </c:pt>
                <c:pt idx="44096">
                  <c:v>8.8230280000000008</c:v>
                </c:pt>
                <c:pt idx="44097">
                  <c:v>8.8214690000000004</c:v>
                </c:pt>
                <c:pt idx="44098">
                  <c:v>8.8231570000000001</c:v>
                </c:pt>
                <c:pt idx="44099">
                  <c:v>8.8247090000000004</c:v>
                </c:pt>
                <c:pt idx="44100">
                  <c:v>8.8236720000000002</c:v>
                </c:pt>
                <c:pt idx="44101">
                  <c:v>8.8227130000000002</c:v>
                </c:pt>
                <c:pt idx="44102">
                  <c:v>8.8203840000000007</c:v>
                </c:pt>
                <c:pt idx="44103">
                  <c:v>8.8212060000000001</c:v>
                </c:pt>
                <c:pt idx="44104">
                  <c:v>8.8231439999999992</c:v>
                </c:pt>
                <c:pt idx="44105">
                  <c:v>8.8181519999999995</c:v>
                </c:pt>
                <c:pt idx="44106">
                  <c:v>8.8165999999999993</c:v>
                </c:pt>
                <c:pt idx="44107">
                  <c:v>8.8197969999999994</c:v>
                </c:pt>
                <c:pt idx="44108">
                  <c:v>8.8199319999999997</c:v>
                </c:pt>
                <c:pt idx="44109">
                  <c:v>8.8210820000000005</c:v>
                </c:pt>
                <c:pt idx="44110">
                  <c:v>8.8238269999999996</c:v>
                </c:pt>
                <c:pt idx="44111">
                  <c:v>8.8247099999999996</c:v>
                </c:pt>
                <c:pt idx="44112">
                  <c:v>8.8259819999999998</c:v>
                </c:pt>
                <c:pt idx="44113">
                  <c:v>8.8308549999999997</c:v>
                </c:pt>
                <c:pt idx="44114">
                  <c:v>8.830444</c:v>
                </c:pt>
                <c:pt idx="44115">
                  <c:v>8.8270269999999993</c:v>
                </c:pt>
                <c:pt idx="44116">
                  <c:v>8.8334320000000002</c:v>
                </c:pt>
                <c:pt idx="44117">
                  <c:v>8.8362619999999996</c:v>
                </c:pt>
                <c:pt idx="44118">
                  <c:v>8.8328380000000006</c:v>
                </c:pt>
                <c:pt idx="44119">
                  <c:v>8.8314219999999999</c:v>
                </c:pt>
                <c:pt idx="44120">
                  <c:v>8.8326949999999993</c:v>
                </c:pt>
                <c:pt idx="44121">
                  <c:v>8.8367909999999998</c:v>
                </c:pt>
                <c:pt idx="44122">
                  <c:v>8.8368409999999997</c:v>
                </c:pt>
                <c:pt idx="44123">
                  <c:v>8.8337249999999994</c:v>
                </c:pt>
                <c:pt idx="44124">
                  <c:v>8.834854</c:v>
                </c:pt>
                <c:pt idx="44125">
                  <c:v>8.837351</c:v>
                </c:pt>
                <c:pt idx="44126">
                  <c:v>8.8353649999999995</c:v>
                </c:pt>
                <c:pt idx="44127">
                  <c:v>8.8315629999999992</c:v>
                </c:pt>
                <c:pt idx="44128">
                  <c:v>8.8329489999999993</c:v>
                </c:pt>
                <c:pt idx="44129">
                  <c:v>8.8330059999999992</c:v>
                </c:pt>
                <c:pt idx="44130">
                  <c:v>8.8304720000000003</c:v>
                </c:pt>
                <c:pt idx="44131">
                  <c:v>8.8302689999999995</c:v>
                </c:pt>
                <c:pt idx="44132">
                  <c:v>8.8288270000000004</c:v>
                </c:pt>
                <c:pt idx="44133">
                  <c:v>8.8276389999999996</c:v>
                </c:pt>
                <c:pt idx="44134">
                  <c:v>8.8302800000000001</c:v>
                </c:pt>
                <c:pt idx="44135">
                  <c:v>8.8300249999999991</c:v>
                </c:pt>
                <c:pt idx="44136">
                  <c:v>8.8260170000000002</c:v>
                </c:pt>
                <c:pt idx="44137">
                  <c:v>8.8297910000000002</c:v>
                </c:pt>
                <c:pt idx="44138">
                  <c:v>8.8352369999999993</c:v>
                </c:pt>
                <c:pt idx="44139">
                  <c:v>8.8314299999999992</c:v>
                </c:pt>
                <c:pt idx="44140">
                  <c:v>8.8295770000000005</c:v>
                </c:pt>
                <c:pt idx="44141">
                  <c:v>8.8340420000000002</c:v>
                </c:pt>
                <c:pt idx="44142">
                  <c:v>8.8347259999999999</c:v>
                </c:pt>
                <c:pt idx="44143">
                  <c:v>8.8317259999999997</c:v>
                </c:pt>
                <c:pt idx="44144">
                  <c:v>8.8312939999999998</c:v>
                </c:pt>
                <c:pt idx="44145">
                  <c:v>8.8327249999999999</c:v>
                </c:pt>
                <c:pt idx="44146">
                  <c:v>8.8363999999999994</c:v>
                </c:pt>
                <c:pt idx="44147">
                  <c:v>8.8382140000000007</c:v>
                </c:pt>
                <c:pt idx="44148">
                  <c:v>8.8366220000000002</c:v>
                </c:pt>
                <c:pt idx="44149">
                  <c:v>8.8374740000000003</c:v>
                </c:pt>
                <c:pt idx="44150">
                  <c:v>8.8392210000000002</c:v>
                </c:pt>
                <c:pt idx="44151">
                  <c:v>8.8387309999999992</c:v>
                </c:pt>
                <c:pt idx="44152">
                  <c:v>8.8372469999999996</c:v>
                </c:pt>
                <c:pt idx="44153">
                  <c:v>8.8340390000000006</c:v>
                </c:pt>
                <c:pt idx="44154">
                  <c:v>8.8341320000000003</c:v>
                </c:pt>
                <c:pt idx="44155">
                  <c:v>8.8379809999999992</c:v>
                </c:pt>
                <c:pt idx="44156">
                  <c:v>8.8357709999999994</c:v>
                </c:pt>
                <c:pt idx="44157">
                  <c:v>8.8305679999999995</c:v>
                </c:pt>
                <c:pt idx="44158">
                  <c:v>8.8334379999999992</c:v>
                </c:pt>
                <c:pt idx="44159">
                  <c:v>8.8395949999999992</c:v>
                </c:pt>
                <c:pt idx="44160">
                  <c:v>8.8411939999999998</c:v>
                </c:pt>
                <c:pt idx="44161">
                  <c:v>8.8401800000000001</c:v>
                </c:pt>
                <c:pt idx="44162">
                  <c:v>8.8425259999999994</c:v>
                </c:pt>
                <c:pt idx="44163">
                  <c:v>8.8434790000000003</c:v>
                </c:pt>
                <c:pt idx="44164">
                  <c:v>8.8426139999999993</c:v>
                </c:pt>
                <c:pt idx="44165">
                  <c:v>8.8452459999999995</c:v>
                </c:pt>
                <c:pt idx="44166">
                  <c:v>8.8440940000000001</c:v>
                </c:pt>
                <c:pt idx="44167">
                  <c:v>8.8369079999999993</c:v>
                </c:pt>
                <c:pt idx="44168">
                  <c:v>8.8357130000000002</c:v>
                </c:pt>
                <c:pt idx="44169">
                  <c:v>8.8417779999999997</c:v>
                </c:pt>
                <c:pt idx="44170">
                  <c:v>8.8430269999999993</c:v>
                </c:pt>
                <c:pt idx="44171">
                  <c:v>8.8407</c:v>
                </c:pt>
                <c:pt idx="44172">
                  <c:v>8.8444579999999995</c:v>
                </c:pt>
                <c:pt idx="44173">
                  <c:v>8.8463659999999997</c:v>
                </c:pt>
                <c:pt idx="44174">
                  <c:v>8.8457670000000004</c:v>
                </c:pt>
                <c:pt idx="44175">
                  <c:v>8.845224</c:v>
                </c:pt>
                <c:pt idx="44176">
                  <c:v>8.8432309999999994</c:v>
                </c:pt>
                <c:pt idx="44177">
                  <c:v>8.8442129999999999</c:v>
                </c:pt>
                <c:pt idx="44178">
                  <c:v>8.8424619999999994</c:v>
                </c:pt>
                <c:pt idx="44179">
                  <c:v>8.8398629999999994</c:v>
                </c:pt>
                <c:pt idx="44180">
                  <c:v>8.8436769999999996</c:v>
                </c:pt>
                <c:pt idx="44181">
                  <c:v>8.8463119999999993</c:v>
                </c:pt>
                <c:pt idx="44182">
                  <c:v>8.8424980000000009</c:v>
                </c:pt>
                <c:pt idx="44183">
                  <c:v>8.8381889999999999</c:v>
                </c:pt>
                <c:pt idx="44184">
                  <c:v>8.8397930000000002</c:v>
                </c:pt>
                <c:pt idx="44185">
                  <c:v>8.8454099999999993</c:v>
                </c:pt>
                <c:pt idx="44186">
                  <c:v>8.8495019999999993</c:v>
                </c:pt>
                <c:pt idx="44187">
                  <c:v>8.8466190000000005</c:v>
                </c:pt>
                <c:pt idx="44188">
                  <c:v>8.8403240000000007</c:v>
                </c:pt>
                <c:pt idx="44189">
                  <c:v>8.8398199999999996</c:v>
                </c:pt>
                <c:pt idx="44190">
                  <c:v>8.8414950000000001</c:v>
                </c:pt>
                <c:pt idx="44191">
                  <c:v>8.8427220000000002</c:v>
                </c:pt>
                <c:pt idx="44192">
                  <c:v>8.8421129999999994</c:v>
                </c:pt>
                <c:pt idx="44193">
                  <c:v>8.83934</c:v>
                </c:pt>
                <c:pt idx="44194">
                  <c:v>8.8406219999999998</c:v>
                </c:pt>
                <c:pt idx="44195">
                  <c:v>8.8430769999999992</c:v>
                </c:pt>
                <c:pt idx="44196">
                  <c:v>8.8442120000000006</c:v>
                </c:pt>
                <c:pt idx="44197">
                  <c:v>8.8469230000000003</c:v>
                </c:pt>
                <c:pt idx="44198">
                  <c:v>8.8480360000000005</c:v>
                </c:pt>
                <c:pt idx="44199">
                  <c:v>8.8441159999999996</c:v>
                </c:pt>
                <c:pt idx="44200">
                  <c:v>8.8422230000000006</c:v>
                </c:pt>
                <c:pt idx="44201">
                  <c:v>8.8435880000000004</c:v>
                </c:pt>
                <c:pt idx="44202">
                  <c:v>8.8462829999999997</c:v>
                </c:pt>
                <c:pt idx="44203">
                  <c:v>8.8490120000000001</c:v>
                </c:pt>
                <c:pt idx="44204">
                  <c:v>8.8482140000000005</c:v>
                </c:pt>
                <c:pt idx="44205">
                  <c:v>8.8469189999999998</c:v>
                </c:pt>
                <c:pt idx="44206">
                  <c:v>8.8479080000000003</c:v>
                </c:pt>
                <c:pt idx="44207">
                  <c:v>8.8469639999999998</c:v>
                </c:pt>
                <c:pt idx="44208">
                  <c:v>8.8442450000000008</c:v>
                </c:pt>
                <c:pt idx="44209">
                  <c:v>8.8430400000000002</c:v>
                </c:pt>
                <c:pt idx="44210">
                  <c:v>8.8469829999999998</c:v>
                </c:pt>
                <c:pt idx="44211">
                  <c:v>8.8512009999999997</c:v>
                </c:pt>
                <c:pt idx="44212">
                  <c:v>8.850206</c:v>
                </c:pt>
                <c:pt idx="44213">
                  <c:v>8.8468920000000004</c:v>
                </c:pt>
                <c:pt idx="44214">
                  <c:v>8.8477730000000001</c:v>
                </c:pt>
                <c:pt idx="44215">
                  <c:v>8.8526129999999998</c:v>
                </c:pt>
                <c:pt idx="44216">
                  <c:v>8.8546940000000003</c:v>
                </c:pt>
                <c:pt idx="44217">
                  <c:v>8.8541329999999991</c:v>
                </c:pt>
                <c:pt idx="44218">
                  <c:v>8.8584250000000004</c:v>
                </c:pt>
                <c:pt idx="44219">
                  <c:v>8.8593499999999992</c:v>
                </c:pt>
                <c:pt idx="44220">
                  <c:v>8.8535059999999994</c:v>
                </c:pt>
                <c:pt idx="44221">
                  <c:v>8.8538789999999992</c:v>
                </c:pt>
                <c:pt idx="44222">
                  <c:v>8.8580579999999998</c:v>
                </c:pt>
                <c:pt idx="44223">
                  <c:v>8.8573509999999995</c:v>
                </c:pt>
                <c:pt idx="44224">
                  <c:v>8.858886</c:v>
                </c:pt>
                <c:pt idx="44225">
                  <c:v>8.8619830000000004</c:v>
                </c:pt>
                <c:pt idx="44226">
                  <c:v>8.8598210000000002</c:v>
                </c:pt>
                <c:pt idx="44227">
                  <c:v>8.8558839999999996</c:v>
                </c:pt>
                <c:pt idx="44228">
                  <c:v>8.857602</c:v>
                </c:pt>
                <c:pt idx="44229">
                  <c:v>8.8615110000000001</c:v>
                </c:pt>
                <c:pt idx="44230">
                  <c:v>8.8612769999999994</c:v>
                </c:pt>
                <c:pt idx="44231">
                  <c:v>8.858098</c:v>
                </c:pt>
                <c:pt idx="44232">
                  <c:v>8.8585159999999998</c:v>
                </c:pt>
                <c:pt idx="44233">
                  <c:v>8.8588620000000002</c:v>
                </c:pt>
                <c:pt idx="44234">
                  <c:v>8.8556050000000006</c:v>
                </c:pt>
                <c:pt idx="44235">
                  <c:v>8.8569589999999998</c:v>
                </c:pt>
                <c:pt idx="44236">
                  <c:v>8.8601500000000009</c:v>
                </c:pt>
                <c:pt idx="44237">
                  <c:v>8.8570229999999999</c:v>
                </c:pt>
                <c:pt idx="44238">
                  <c:v>8.8548369999999998</c:v>
                </c:pt>
                <c:pt idx="44239">
                  <c:v>8.8569440000000004</c:v>
                </c:pt>
                <c:pt idx="44240">
                  <c:v>8.8622750000000003</c:v>
                </c:pt>
                <c:pt idx="44241">
                  <c:v>8.8637460000000008</c:v>
                </c:pt>
                <c:pt idx="44242">
                  <c:v>8.8591429999999995</c:v>
                </c:pt>
                <c:pt idx="44243">
                  <c:v>8.8556509999999999</c:v>
                </c:pt>
                <c:pt idx="44244">
                  <c:v>8.8595389999999998</c:v>
                </c:pt>
                <c:pt idx="44245">
                  <c:v>8.8648170000000004</c:v>
                </c:pt>
                <c:pt idx="44246">
                  <c:v>8.8642570000000003</c:v>
                </c:pt>
                <c:pt idx="44247">
                  <c:v>8.8647919999999996</c:v>
                </c:pt>
                <c:pt idx="44248">
                  <c:v>8.8673850000000005</c:v>
                </c:pt>
                <c:pt idx="44249">
                  <c:v>8.8686249999999998</c:v>
                </c:pt>
                <c:pt idx="44250">
                  <c:v>8.868188</c:v>
                </c:pt>
                <c:pt idx="44251">
                  <c:v>8.8653259999999996</c:v>
                </c:pt>
                <c:pt idx="44252">
                  <c:v>8.8641050000000003</c:v>
                </c:pt>
                <c:pt idx="44253">
                  <c:v>8.8636219999999994</c:v>
                </c:pt>
                <c:pt idx="44254">
                  <c:v>8.8638469999999998</c:v>
                </c:pt>
                <c:pt idx="44255">
                  <c:v>8.8663430000000005</c:v>
                </c:pt>
                <c:pt idx="44256">
                  <c:v>8.8665230000000008</c:v>
                </c:pt>
                <c:pt idx="44257">
                  <c:v>8.8661809999999992</c:v>
                </c:pt>
                <c:pt idx="44258">
                  <c:v>8.8691250000000004</c:v>
                </c:pt>
                <c:pt idx="44259">
                  <c:v>8.8671220000000002</c:v>
                </c:pt>
                <c:pt idx="44260">
                  <c:v>8.8640720000000002</c:v>
                </c:pt>
                <c:pt idx="44261">
                  <c:v>8.8694319999999998</c:v>
                </c:pt>
                <c:pt idx="44262">
                  <c:v>8.8723080000000003</c:v>
                </c:pt>
                <c:pt idx="44263">
                  <c:v>8.8674210000000002</c:v>
                </c:pt>
                <c:pt idx="44264">
                  <c:v>8.8647379999999991</c:v>
                </c:pt>
                <c:pt idx="44265">
                  <c:v>8.8643450000000001</c:v>
                </c:pt>
                <c:pt idx="44266">
                  <c:v>8.8678129999999999</c:v>
                </c:pt>
                <c:pt idx="44267">
                  <c:v>8.8739190000000008</c:v>
                </c:pt>
                <c:pt idx="44268">
                  <c:v>8.8716609999999996</c:v>
                </c:pt>
                <c:pt idx="44269">
                  <c:v>8.8675010000000007</c:v>
                </c:pt>
                <c:pt idx="44270">
                  <c:v>8.8704049999999999</c:v>
                </c:pt>
                <c:pt idx="44271">
                  <c:v>8.8731290000000005</c:v>
                </c:pt>
                <c:pt idx="44272">
                  <c:v>8.8690759999999997</c:v>
                </c:pt>
                <c:pt idx="44273">
                  <c:v>8.8667870000000004</c:v>
                </c:pt>
                <c:pt idx="44274">
                  <c:v>8.8680920000000008</c:v>
                </c:pt>
                <c:pt idx="44275">
                  <c:v>8.8636929999999996</c:v>
                </c:pt>
                <c:pt idx="44276">
                  <c:v>8.8611310000000003</c:v>
                </c:pt>
                <c:pt idx="44277">
                  <c:v>8.8648659999999992</c:v>
                </c:pt>
                <c:pt idx="44278">
                  <c:v>8.8673789999999997</c:v>
                </c:pt>
                <c:pt idx="44279">
                  <c:v>8.8629960000000008</c:v>
                </c:pt>
                <c:pt idx="44280">
                  <c:v>8.8623539999999998</c:v>
                </c:pt>
                <c:pt idx="44281">
                  <c:v>8.8684820000000002</c:v>
                </c:pt>
                <c:pt idx="44282">
                  <c:v>8.8680889999999994</c:v>
                </c:pt>
                <c:pt idx="44283">
                  <c:v>8.8608650000000004</c:v>
                </c:pt>
                <c:pt idx="44284">
                  <c:v>8.8593309999999992</c:v>
                </c:pt>
                <c:pt idx="44285">
                  <c:v>8.8628640000000001</c:v>
                </c:pt>
                <c:pt idx="44286">
                  <c:v>8.8666640000000001</c:v>
                </c:pt>
                <c:pt idx="44287">
                  <c:v>8.8709199999999999</c:v>
                </c:pt>
                <c:pt idx="44288">
                  <c:v>8.868506</c:v>
                </c:pt>
                <c:pt idx="44289">
                  <c:v>8.8638300000000001</c:v>
                </c:pt>
                <c:pt idx="44290">
                  <c:v>8.8646410000000007</c:v>
                </c:pt>
                <c:pt idx="44291">
                  <c:v>8.8687430000000003</c:v>
                </c:pt>
                <c:pt idx="44292">
                  <c:v>8.8708779999999994</c:v>
                </c:pt>
                <c:pt idx="44293">
                  <c:v>8.8674099999999996</c:v>
                </c:pt>
                <c:pt idx="44294">
                  <c:v>8.8683820000000004</c:v>
                </c:pt>
                <c:pt idx="44295">
                  <c:v>8.8700320000000001</c:v>
                </c:pt>
                <c:pt idx="44296">
                  <c:v>8.8661480000000008</c:v>
                </c:pt>
                <c:pt idx="44297">
                  <c:v>8.8670749999999998</c:v>
                </c:pt>
                <c:pt idx="44298">
                  <c:v>8.8720409999999994</c:v>
                </c:pt>
                <c:pt idx="44299">
                  <c:v>8.8732260000000007</c:v>
                </c:pt>
                <c:pt idx="44300">
                  <c:v>8.8711359999999999</c:v>
                </c:pt>
                <c:pt idx="44301">
                  <c:v>8.8692049999999991</c:v>
                </c:pt>
                <c:pt idx="44302">
                  <c:v>8.8711610000000007</c:v>
                </c:pt>
                <c:pt idx="44303">
                  <c:v>8.8761869999999998</c:v>
                </c:pt>
                <c:pt idx="44304">
                  <c:v>8.8799130000000002</c:v>
                </c:pt>
                <c:pt idx="44305">
                  <c:v>8.8771989999999992</c:v>
                </c:pt>
                <c:pt idx="44306">
                  <c:v>8.8771350000000009</c:v>
                </c:pt>
                <c:pt idx="44307">
                  <c:v>8.8843680000000003</c:v>
                </c:pt>
                <c:pt idx="44308">
                  <c:v>8.8832799999999992</c:v>
                </c:pt>
                <c:pt idx="44309">
                  <c:v>8.8772889999999993</c:v>
                </c:pt>
                <c:pt idx="44310">
                  <c:v>8.8797680000000003</c:v>
                </c:pt>
                <c:pt idx="44311">
                  <c:v>8.8846030000000003</c:v>
                </c:pt>
                <c:pt idx="44312">
                  <c:v>8.8828899999999997</c:v>
                </c:pt>
                <c:pt idx="44313">
                  <c:v>8.8794170000000001</c:v>
                </c:pt>
                <c:pt idx="44314">
                  <c:v>8.8794489999999993</c:v>
                </c:pt>
                <c:pt idx="44315">
                  <c:v>8.8804630000000007</c:v>
                </c:pt>
                <c:pt idx="44316">
                  <c:v>8.8817360000000001</c:v>
                </c:pt>
                <c:pt idx="44317">
                  <c:v>8.8827630000000006</c:v>
                </c:pt>
                <c:pt idx="44318">
                  <c:v>8.8809880000000003</c:v>
                </c:pt>
                <c:pt idx="44319">
                  <c:v>8.8808980000000002</c:v>
                </c:pt>
                <c:pt idx="44320">
                  <c:v>8.8855920000000008</c:v>
                </c:pt>
                <c:pt idx="44321">
                  <c:v>8.8837589999999995</c:v>
                </c:pt>
                <c:pt idx="44322">
                  <c:v>8.8769010000000002</c:v>
                </c:pt>
                <c:pt idx="44323">
                  <c:v>8.8778059999999996</c:v>
                </c:pt>
                <c:pt idx="44324">
                  <c:v>8.8813220000000008</c:v>
                </c:pt>
                <c:pt idx="44325">
                  <c:v>8.8797259999999998</c:v>
                </c:pt>
                <c:pt idx="44326">
                  <c:v>8.8772420000000007</c:v>
                </c:pt>
                <c:pt idx="44327">
                  <c:v>8.8766800000000003</c:v>
                </c:pt>
                <c:pt idx="44328">
                  <c:v>8.8763679999999994</c:v>
                </c:pt>
                <c:pt idx="44329">
                  <c:v>8.8780289999999997</c:v>
                </c:pt>
                <c:pt idx="44330">
                  <c:v>8.8807229999999997</c:v>
                </c:pt>
                <c:pt idx="44331">
                  <c:v>8.8793500000000005</c:v>
                </c:pt>
                <c:pt idx="44332">
                  <c:v>8.8769930000000006</c:v>
                </c:pt>
                <c:pt idx="44333">
                  <c:v>8.8812160000000002</c:v>
                </c:pt>
                <c:pt idx="44334">
                  <c:v>8.8839950000000005</c:v>
                </c:pt>
                <c:pt idx="44335">
                  <c:v>8.8773680000000006</c:v>
                </c:pt>
                <c:pt idx="44336">
                  <c:v>8.8765809999999998</c:v>
                </c:pt>
                <c:pt idx="44337">
                  <c:v>8.8819440000000007</c:v>
                </c:pt>
                <c:pt idx="44338">
                  <c:v>8.8810040000000008</c:v>
                </c:pt>
                <c:pt idx="44339">
                  <c:v>8.8818059999999992</c:v>
                </c:pt>
                <c:pt idx="44340">
                  <c:v>8.8850420000000003</c:v>
                </c:pt>
                <c:pt idx="44341">
                  <c:v>8.8810830000000003</c:v>
                </c:pt>
                <c:pt idx="44342">
                  <c:v>8.8812499999999996</c:v>
                </c:pt>
                <c:pt idx="44343">
                  <c:v>8.8848059999999993</c:v>
                </c:pt>
                <c:pt idx="44344">
                  <c:v>8.8823749999999997</c:v>
                </c:pt>
                <c:pt idx="44345">
                  <c:v>8.8843639999999997</c:v>
                </c:pt>
                <c:pt idx="44346">
                  <c:v>8.8920390000000005</c:v>
                </c:pt>
                <c:pt idx="44347">
                  <c:v>8.891356</c:v>
                </c:pt>
                <c:pt idx="44348">
                  <c:v>8.8879249999999992</c:v>
                </c:pt>
                <c:pt idx="44349">
                  <c:v>8.8905180000000001</c:v>
                </c:pt>
                <c:pt idx="44350">
                  <c:v>8.8914360000000006</c:v>
                </c:pt>
                <c:pt idx="44351">
                  <c:v>8.8900400000000008</c:v>
                </c:pt>
                <c:pt idx="44352">
                  <c:v>8.8900380000000006</c:v>
                </c:pt>
                <c:pt idx="44353">
                  <c:v>8.887772</c:v>
                </c:pt>
                <c:pt idx="44354">
                  <c:v>8.8860729999999997</c:v>
                </c:pt>
                <c:pt idx="44355">
                  <c:v>8.8887990000000006</c:v>
                </c:pt>
                <c:pt idx="44356">
                  <c:v>8.8857710000000001</c:v>
                </c:pt>
                <c:pt idx="44357">
                  <c:v>8.8796219999999995</c:v>
                </c:pt>
                <c:pt idx="44358">
                  <c:v>8.8804719999999993</c:v>
                </c:pt>
                <c:pt idx="44359">
                  <c:v>8.8833149999999996</c:v>
                </c:pt>
                <c:pt idx="44360">
                  <c:v>8.8830770000000001</c:v>
                </c:pt>
                <c:pt idx="44361">
                  <c:v>8.8838489999999997</c:v>
                </c:pt>
                <c:pt idx="44362">
                  <c:v>8.8868050000000007</c:v>
                </c:pt>
                <c:pt idx="44363">
                  <c:v>8.8853340000000003</c:v>
                </c:pt>
                <c:pt idx="44364">
                  <c:v>8.8839380000000006</c:v>
                </c:pt>
                <c:pt idx="44365">
                  <c:v>8.8851479999999992</c:v>
                </c:pt>
                <c:pt idx="44366">
                  <c:v>8.8875659999999996</c:v>
                </c:pt>
                <c:pt idx="44367">
                  <c:v>8.8890340000000005</c:v>
                </c:pt>
                <c:pt idx="44368">
                  <c:v>8.8874890000000004</c:v>
                </c:pt>
                <c:pt idx="44369">
                  <c:v>8.8864009999999993</c:v>
                </c:pt>
                <c:pt idx="44370">
                  <c:v>8.8860980000000005</c:v>
                </c:pt>
                <c:pt idx="44371">
                  <c:v>8.8871660000000006</c:v>
                </c:pt>
                <c:pt idx="44372">
                  <c:v>8.8890130000000003</c:v>
                </c:pt>
                <c:pt idx="44373">
                  <c:v>8.8877050000000004</c:v>
                </c:pt>
                <c:pt idx="44374">
                  <c:v>8.884779</c:v>
                </c:pt>
                <c:pt idx="44375">
                  <c:v>8.8843309999999995</c:v>
                </c:pt>
                <c:pt idx="44376">
                  <c:v>8.8852209999999996</c:v>
                </c:pt>
                <c:pt idx="44377">
                  <c:v>8.884188</c:v>
                </c:pt>
                <c:pt idx="44378">
                  <c:v>8.8845320000000001</c:v>
                </c:pt>
                <c:pt idx="44379">
                  <c:v>8.8905239999999992</c:v>
                </c:pt>
                <c:pt idx="44380">
                  <c:v>8.8952720000000003</c:v>
                </c:pt>
                <c:pt idx="44381">
                  <c:v>8.8930989999999994</c:v>
                </c:pt>
                <c:pt idx="44382">
                  <c:v>8.8908140000000007</c:v>
                </c:pt>
                <c:pt idx="44383">
                  <c:v>8.8911789999999993</c:v>
                </c:pt>
                <c:pt idx="44384">
                  <c:v>8.8936899999999994</c:v>
                </c:pt>
                <c:pt idx="44385">
                  <c:v>8.8963040000000007</c:v>
                </c:pt>
                <c:pt idx="44386">
                  <c:v>8.8951440000000002</c:v>
                </c:pt>
                <c:pt idx="44387">
                  <c:v>8.8965289999999992</c:v>
                </c:pt>
                <c:pt idx="44388">
                  <c:v>8.9005949999999991</c:v>
                </c:pt>
                <c:pt idx="44389">
                  <c:v>8.9001049999999999</c:v>
                </c:pt>
                <c:pt idx="44390">
                  <c:v>8.8995470000000001</c:v>
                </c:pt>
                <c:pt idx="44391">
                  <c:v>8.8998760000000008</c:v>
                </c:pt>
                <c:pt idx="44392">
                  <c:v>8.9001710000000003</c:v>
                </c:pt>
                <c:pt idx="44393">
                  <c:v>8.8988040000000002</c:v>
                </c:pt>
                <c:pt idx="44394">
                  <c:v>8.8979250000000008</c:v>
                </c:pt>
                <c:pt idx="44395">
                  <c:v>8.9003370000000004</c:v>
                </c:pt>
                <c:pt idx="44396">
                  <c:v>8.9026969999999999</c:v>
                </c:pt>
                <c:pt idx="44397">
                  <c:v>8.9045190000000005</c:v>
                </c:pt>
                <c:pt idx="44398">
                  <c:v>8.9063680000000005</c:v>
                </c:pt>
                <c:pt idx="44399">
                  <c:v>8.9026239999999994</c:v>
                </c:pt>
                <c:pt idx="44400">
                  <c:v>8.8960349999999995</c:v>
                </c:pt>
                <c:pt idx="44401">
                  <c:v>8.8991360000000004</c:v>
                </c:pt>
                <c:pt idx="44402">
                  <c:v>8.902768</c:v>
                </c:pt>
                <c:pt idx="44403">
                  <c:v>8.8979029999999995</c:v>
                </c:pt>
                <c:pt idx="44404">
                  <c:v>8.8985450000000004</c:v>
                </c:pt>
                <c:pt idx="44405">
                  <c:v>8.9065829999999995</c:v>
                </c:pt>
                <c:pt idx="44406">
                  <c:v>8.9046959999999995</c:v>
                </c:pt>
                <c:pt idx="44407">
                  <c:v>8.8977550000000001</c:v>
                </c:pt>
                <c:pt idx="44408">
                  <c:v>8.8977970000000006</c:v>
                </c:pt>
                <c:pt idx="44409">
                  <c:v>8.9006129999999999</c:v>
                </c:pt>
                <c:pt idx="44410">
                  <c:v>8.9007780000000007</c:v>
                </c:pt>
                <c:pt idx="44411">
                  <c:v>8.9001079999999995</c:v>
                </c:pt>
                <c:pt idx="44412">
                  <c:v>8.9029679999999995</c:v>
                </c:pt>
                <c:pt idx="44413">
                  <c:v>8.9055680000000006</c:v>
                </c:pt>
                <c:pt idx="44414">
                  <c:v>8.9044469999999993</c:v>
                </c:pt>
                <c:pt idx="44415">
                  <c:v>8.9035080000000004</c:v>
                </c:pt>
                <c:pt idx="44416">
                  <c:v>8.9049859999999992</c:v>
                </c:pt>
                <c:pt idx="44417">
                  <c:v>8.9043690000000009</c:v>
                </c:pt>
                <c:pt idx="44418">
                  <c:v>8.9050960000000003</c:v>
                </c:pt>
                <c:pt idx="44419">
                  <c:v>8.9062339999999995</c:v>
                </c:pt>
                <c:pt idx="44420">
                  <c:v>8.9061760000000003</c:v>
                </c:pt>
                <c:pt idx="44421">
                  <c:v>8.907648</c:v>
                </c:pt>
                <c:pt idx="44422">
                  <c:v>8.904598</c:v>
                </c:pt>
                <c:pt idx="44423">
                  <c:v>8.9033350000000002</c:v>
                </c:pt>
                <c:pt idx="44424">
                  <c:v>8.9085819999999991</c:v>
                </c:pt>
                <c:pt idx="44425">
                  <c:v>8.911721</c:v>
                </c:pt>
                <c:pt idx="44426">
                  <c:v>8.9154339999999994</c:v>
                </c:pt>
                <c:pt idx="44427">
                  <c:v>8.9157539999999997</c:v>
                </c:pt>
                <c:pt idx="44428">
                  <c:v>8.9145430000000001</c:v>
                </c:pt>
                <c:pt idx="44429">
                  <c:v>8.9186750000000004</c:v>
                </c:pt>
                <c:pt idx="44430">
                  <c:v>8.9173530000000003</c:v>
                </c:pt>
                <c:pt idx="44431">
                  <c:v>8.9144240000000003</c:v>
                </c:pt>
                <c:pt idx="44432">
                  <c:v>8.9165200000000002</c:v>
                </c:pt>
                <c:pt idx="44433">
                  <c:v>8.9172720000000005</c:v>
                </c:pt>
                <c:pt idx="44434">
                  <c:v>8.9163630000000005</c:v>
                </c:pt>
                <c:pt idx="44435">
                  <c:v>8.9154140000000002</c:v>
                </c:pt>
                <c:pt idx="44436">
                  <c:v>8.9139370000000007</c:v>
                </c:pt>
                <c:pt idx="44437">
                  <c:v>8.9137160000000009</c:v>
                </c:pt>
                <c:pt idx="44438">
                  <c:v>8.9123429999999999</c:v>
                </c:pt>
                <c:pt idx="44439">
                  <c:v>8.9086580000000009</c:v>
                </c:pt>
                <c:pt idx="44440">
                  <c:v>8.9093660000000003</c:v>
                </c:pt>
                <c:pt idx="44441">
                  <c:v>8.9127890000000001</c:v>
                </c:pt>
                <c:pt idx="44442">
                  <c:v>8.9137920000000008</c:v>
                </c:pt>
                <c:pt idx="44443">
                  <c:v>8.9119899999999994</c:v>
                </c:pt>
                <c:pt idx="44444">
                  <c:v>8.9097670000000004</c:v>
                </c:pt>
                <c:pt idx="44445">
                  <c:v>8.9108929999999997</c:v>
                </c:pt>
                <c:pt idx="44446">
                  <c:v>8.9173399999999994</c:v>
                </c:pt>
                <c:pt idx="44447">
                  <c:v>8.9183950000000003</c:v>
                </c:pt>
                <c:pt idx="44448">
                  <c:v>8.912445</c:v>
                </c:pt>
                <c:pt idx="44449">
                  <c:v>8.9140409999999992</c:v>
                </c:pt>
                <c:pt idx="44450">
                  <c:v>8.9144389999999998</c:v>
                </c:pt>
                <c:pt idx="44451">
                  <c:v>8.9072619999999993</c:v>
                </c:pt>
                <c:pt idx="44452">
                  <c:v>8.905932</c:v>
                </c:pt>
                <c:pt idx="44453">
                  <c:v>8.9089519999999993</c:v>
                </c:pt>
                <c:pt idx="44454">
                  <c:v>8.9107149999999997</c:v>
                </c:pt>
                <c:pt idx="44455">
                  <c:v>8.9132040000000003</c:v>
                </c:pt>
                <c:pt idx="44456">
                  <c:v>8.9133720000000007</c:v>
                </c:pt>
                <c:pt idx="44457">
                  <c:v>8.9116820000000008</c:v>
                </c:pt>
                <c:pt idx="44458">
                  <c:v>8.915006</c:v>
                </c:pt>
                <c:pt idx="44459">
                  <c:v>8.9188720000000004</c:v>
                </c:pt>
                <c:pt idx="44460">
                  <c:v>8.9136369999999996</c:v>
                </c:pt>
                <c:pt idx="44461">
                  <c:v>8.9093040000000006</c:v>
                </c:pt>
                <c:pt idx="44462">
                  <c:v>8.9140809999999995</c:v>
                </c:pt>
                <c:pt idx="44463">
                  <c:v>8.9150340000000003</c:v>
                </c:pt>
                <c:pt idx="44464">
                  <c:v>8.9128159999999994</c:v>
                </c:pt>
                <c:pt idx="44465">
                  <c:v>8.9132960000000008</c:v>
                </c:pt>
                <c:pt idx="44466">
                  <c:v>8.9133010000000006</c:v>
                </c:pt>
                <c:pt idx="44467">
                  <c:v>8.9139090000000003</c:v>
                </c:pt>
                <c:pt idx="44468">
                  <c:v>8.915737</c:v>
                </c:pt>
                <c:pt idx="44469">
                  <c:v>8.9173910000000003</c:v>
                </c:pt>
                <c:pt idx="44470">
                  <c:v>8.9229719999999997</c:v>
                </c:pt>
                <c:pt idx="44471">
                  <c:v>8.9242050000000006</c:v>
                </c:pt>
                <c:pt idx="44472">
                  <c:v>8.9202560000000002</c:v>
                </c:pt>
                <c:pt idx="44473">
                  <c:v>8.9219899999999992</c:v>
                </c:pt>
                <c:pt idx="44474">
                  <c:v>8.9274369999999994</c:v>
                </c:pt>
                <c:pt idx="44475">
                  <c:v>8.924296</c:v>
                </c:pt>
                <c:pt idx="44476">
                  <c:v>8.9176339999999996</c:v>
                </c:pt>
                <c:pt idx="44477">
                  <c:v>8.9202709999999996</c:v>
                </c:pt>
                <c:pt idx="44478">
                  <c:v>8.9254879999999996</c:v>
                </c:pt>
                <c:pt idx="44479">
                  <c:v>8.9245610000000006</c:v>
                </c:pt>
                <c:pt idx="44480">
                  <c:v>8.9190419999999992</c:v>
                </c:pt>
                <c:pt idx="44481">
                  <c:v>8.9174880000000005</c:v>
                </c:pt>
                <c:pt idx="44482">
                  <c:v>8.9198350000000008</c:v>
                </c:pt>
                <c:pt idx="44483">
                  <c:v>8.9181699999999999</c:v>
                </c:pt>
                <c:pt idx="44484">
                  <c:v>8.9166329999999991</c:v>
                </c:pt>
                <c:pt idx="44485">
                  <c:v>8.9176359999999999</c:v>
                </c:pt>
                <c:pt idx="44486">
                  <c:v>8.9171960000000006</c:v>
                </c:pt>
                <c:pt idx="44487">
                  <c:v>8.9207940000000008</c:v>
                </c:pt>
                <c:pt idx="44488">
                  <c:v>8.9234580000000001</c:v>
                </c:pt>
                <c:pt idx="44489">
                  <c:v>8.9218170000000008</c:v>
                </c:pt>
                <c:pt idx="44490">
                  <c:v>8.9214000000000002</c:v>
                </c:pt>
                <c:pt idx="44491">
                  <c:v>8.9183730000000008</c:v>
                </c:pt>
                <c:pt idx="44492">
                  <c:v>8.9179499999999994</c:v>
                </c:pt>
                <c:pt idx="44493">
                  <c:v>8.9224979999999992</c:v>
                </c:pt>
                <c:pt idx="44494">
                  <c:v>8.9231839999999991</c:v>
                </c:pt>
                <c:pt idx="44495">
                  <c:v>8.9223979999999994</c:v>
                </c:pt>
                <c:pt idx="44496">
                  <c:v>8.923762</c:v>
                </c:pt>
                <c:pt idx="44497">
                  <c:v>8.9238479999999996</c:v>
                </c:pt>
                <c:pt idx="44498">
                  <c:v>8.923864</c:v>
                </c:pt>
                <c:pt idx="44499">
                  <c:v>8.9267020000000006</c:v>
                </c:pt>
                <c:pt idx="44500">
                  <c:v>8.9305599999999998</c:v>
                </c:pt>
                <c:pt idx="44501">
                  <c:v>8.9279609999999998</c:v>
                </c:pt>
                <c:pt idx="44502">
                  <c:v>8.9241229999999998</c:v>
                </c:pt>
                <c:pt idx="44503">
                  <c:v>8.9269540000000003</c:v>
                </c:pt>
                <c:pt idx="44504">
                  <c:v>8.9230199999999993</c:v>
                </c:pt>
                <c:pt idx="44505">
                  <c:v>8.9201599999999992</c:v>
                </c:pt>
                <c:pt idx="44506">
                  <c:v>8.9273150000000001</c:v>
                </c:pt>
                <c:pt idx="44507">
                  <c:v>8.9271829999999994</c:v>
                </c:pt>
                <c:pt idx="44508">
                  <c:v>8.9251590000000007</c:v>
                </c:pt>
                <c:pt idx="44509">
                  <c:v>8.9287320000000001</c:v>
                </c:pt>
                <c:pt idx="44510">
                  <c:v>8.9289609999999993</c:v>
                </c:pt>
                <c:pt idx="44511">
                  <c:v>8.9307300000000005</c:v>
                </c:pt>
                <c:pt idx="44512">
                  <c:v>8.9334570000000006</c:v>
                </c:pt>
                <c:pt idx="44513">
                  <c:v>8.9308329999999998</c:v>
                </c:pt>
                <c:pt idx="44514">
                  <c:v>8.9299230000000005</c:v>
                </c:pt>
                <c:pt idx="44515">
                  <c:v>8.9315529999999992</c:v>
                </c:pt>
                <c:pt idx="44516">
                  <c:v>8.9313490000000009</c:v>
                </c:pt>
                <c:pt idx="44517">
                  <c:v>8.9312959999999997</c:v>
                </c:pt>
                <c:pt idx="44518">
                  <c:v>8.9318179999999998</c:v>
                </c:pt>
                <c:pt idx="44519">
                  <c:v>8.9306889999999992</c:v>
                </c:pt>
                <c:pt idx="44520">
                  <c:v>8.9300949999999997</c:v>
                </c:pt>
                <c:pt idx="44521">
                  <c:v>8.9325069999999993</c:v>
                </c:pt>
                <c:pt idx="44522">
                  <c:v>8.9338110000000004</c:v>
                </c:pt>
                <c:pt idx="44523">
                  <c:v>8.9300929999999994</c:v>
                </c:pt>
                <c:pt idx="44524">
                  <c:v>8.9269940000000005</c:v>
                </c:pt>
                <c:pt idx="44525">
                  <c:v>8.9278589999999998</c:v>
                </c:pt>
                <c:pt idx="44526">
                  <c:v>8.9275719999999996</c:v>
                </c:pt>
                <c:pt idx="44527">
                  <c:v>8.9315859999999994</c:v>
                </c:pt>
                <c:pt idx="44528">
                  <c:v>8.9351669999999999</c:v>
                </c:pt>
                <c:pt idx="44529">
                  <c:v>8.9323530000000009</c:v>
                </c:pt>
                <c:pt idx="44530">
                  <c:v>8.9323580000000007</c:v>
                </c:pt>
                <c:pt idx="44531">
                  <c:v>8.9329590000000003</c:v>
                </c:pt>
                <c:pt idx="44532">
                  <c:v>8.9305500000000002</c:v>
                </c:pt>
                <c:pt idx="44533">
                  <c:v>8.9281360000000003</c:v>
                </c:pt>
                <c:pt idx="44534">
                  <c:v>8.9271399999999996</c:v>
                </c:pt>
                <c:pt idx="44535">
                  <c:v>8.9305869999999992</c:v>
                </c:pt>
                <c:pt idx="44536">
                  <c:v>8.9344000000000001</c:v>
                </c:pt>
                <c:pt idx="44537">
                  <c:v>8.9321750000000009</c:v>
                </c:pt>
                <c:pt idx="44538">
                  <c:v>8.9289550000000002</c:v>
                </c:pt>
                <c:pt idx="44539">
                  <c:v>8.9291079999999994</c:v>
                </c:pt>
                <c:pt idx="44540">
                  <c:v>8.9276859999999996</c:v>
                </c:pt>
                <c:pt idx="44541">
                  <c:v>8.9261309999999998</c:v>
                </c:pt>
                <c:pt idx="44542">
                  <c:v>8.9291699999999992</c:v>
                </c:pt>
                <c:pt idx="44543">
                  <c:v>8.9319050000000004</c:v>
                </c:pt>
                <c:pt idx="44544">
                  <c:v>8.9323449999999998</c:v>
                </c:pt>
                <c:pt idx="44545">
                  <c:v>8.9310299999999998</c:v>
                </c:pt>
                <c:pt idx="44546">
                  <c:v>8.9341699999999999</c:v>
                </c:pt>
                <c:pt idx="44547">
                  <c:v>8.9398289999999996</c:v>
                </c:pt>
                <c:pt idx="44548">
                  <c:v>8.940429</c:v>
                </c:pt>
                <c:pt idx="44549">
                  <c:v>8.9418120000000005</c:v>
                </c:pt>
                <c:pt idx="44550">
                  <c:v>8.943206</c:v>
                </c:pt>
                <c:pt idx="44551">
                  <c:v>8.942698</c:v>
                </c:pt>
                <c:pt idx="44552">
                  <c:v>8.9431200000000004</c:v>
                </c:pt>
                <c:pt idx="44553">
                  <c:v>8.9419109999999993</c:v>
                </c:pt>
                <c:pt idx="44554">
                  <c:v>8.9398710000000001</c:v>
                </c:pt>
                <c:pt idx="44555">
                  <c:v>8.9415870000000002</c:v>
                </c:pt>
                <c:pt idx="44556">
                  <c:v>8.9457690000000003</c:v>
                </c:pt>
                <c:pt idx="44557">
                  <c:v>8.9462969999999995</c:v>
                </c:pt>
                <c:pt idx="44558">
                  <c:v>8.9456030000000002</c:v>
                </c:pt>
                <c:pt idx="44559">
                  <c:v>8.9481059999999992</c:v>
                </c:pt>
                <c:pt idx="44560">
                  <c:v>8.9478989999999996</c:v>
                </c:pt>
                <c:pt idx="44561">
                  <c:v>8.9447469999999996</c:v>
                </c:pt>
                <c:pt idx="44562">
                  <c:v>8.9460580000000007</c:v>
                </c:pt>
                <c:pt idx="44563">
                  <c:v>8.950431</c:v>
                </c:pt>
                <c:pt idx="44564">
                  <c:v>8.9528119999999998</c:v>
                </c:pt>
                <c:pt idx="44565">
                  <c:v>8.9524760000000008</c:v>
                </c:pt>
                <c:pt idx="44566">
                  <c:v>8.9481649999999995</c:v>
                </c:pt>
                <c:pt idx="44567">
                  <c:v>8.9437840000000008</c:v>
                </c:pt>
                <c:pt idx="44568">
                  <c:v>8.9421309999999998</c:v>
                </c:pt>
                <c:pt idx="44569">
                  <c:v>8.9416860000000007</c:v>
                </c:pt>
                <c:pt idx="44570">
                  <c:v>8.9435629999999993</c:v>
                </c:pt>
                <c:pt idx="44571">
                  <c:v>8.9461119999999994</c:v>
                </c:pt>
                <c:pt idx="44572">
                  <c:v>8.94787</c:v>
                </c:pt>
                <c:pt idx="44573">
                  <c:v>8.9506490000000003</c:v>
                </c:pt>
                <c:pt idx="44574">
                  <c:v>8.9518240000000002</c:v>
                </c:pt>
                <c:pt idx="44575">
                  <c:v>8.9480190000000004</c:v>
                </c:pt>
                <c:pt idx="44576">
                  <c:v>8.9474169999999997</c:v>
                </c:pt>
                <c:pt idx="44577">
                  <c:v>8.9484449999999995</c:v>
                </c:pt>
                <c:pt idx="44578">
                  <c:v>8.9464849999999991</c:v>
                </c:pt>
                <c:pt idx="44579">
                  <c:v>8.9474269999999994</c:v>
                </c:pt>
                <c:pt idx="44580">
                  <c:v>8.9476569999999995</c:v>
                </c:pt>
                <c:pt idx="44581">
                  <c:v>8.9470050000000008</c:v>
                </c:pt>
                <c:pt idx="44582">
                  <c:v>8.9488769999999995</c:v>
                </c:pt>
                <c:pt idx="44583">
                  <c:v>8.9486840000000001</c:v>
                </c:pt>
                <c:pt idx="44584">
                  <c:v>8.9461680000000001</c:v>
                </c:pt>
                <c:pt idx="44585">
                  <c:v>8.9469779999999997</c:v>
                </c:pt>
                <c:pt idx="44586">
                  <c:v>8.9505540000000003</c:v>
                </c:pt>
                <c:pt idx="44587">
                  <c:v>8.9515410000000006</c:v>
                </c:pt>
                <c:pt idx="44588">
                  <c:v>8.9491010000000006</c:v>
                </c:pt>
                <c:pt idx="44589">
                  <c:v>8.9484469999999998</c:v>
                </c:pt>
                <c:pt idx="44590">
                  <c:v>8.9471720000000001</c:v>
                </c:pt>
                <c:pt idx="44591">
                  <c:v>8.9430490000000002</c:v>
                </c:pt>
                <c:pt idx="44592">
                  <c:v>8.9432170000000006</c:v>
                </c:pt>
                <c:pt idx="44593">
                  <c:v>8.9499910000000007</c:v>
                </c:pt>
                <c:pt idx="44594">
                  <c:v>8.9536180000000005</c:v>
                </c:pt>
                <c:pt idx="44595">
                  <c:v>8.9499549999999992</c:v>
                </c:pt>
                <c:pt idx="44596">
                  <c:v>8.9509530000000002</c:v>
                </c:pt>
                <c:pt idx="44597">
                  <c:v>8.9583739999999992</c:v>
                </c:pt>
                <c:pt idx="44598">
                  <c:v>8.9578279999999992</c:v>
                </c:pt>
                <c:pt idx="44599">
                  <c:v>8.9541629999999994</c:v>
                </c:pt>
                <c:pt idx="44600">
                  <c:v>8.9578229999999994</c:v>
                </c:pt>
                <c:pt idx="44601">
                  <c:v>8.9595339999999997</c:v>
                </c:pt>
                <c:pt idx="44602">
                  <c:v>8.9557660000000006</c:v>
                </c:pt>
                <c:pt idx="44603">
                  <c:v>8.9533919999999991</c:v>
                </c:pt>
                <c:pt idx="44604">
                  <c:v>8.9569360000000007</c:v>
                </c:pt>
                <c:pt idx="44605">
                  <c:v>8.9621680000000001</c:v>
                </c:pt>
                <c:pt idx="44606">
                  <c:v>8.9627350000000003</c:v>
                </c:pt>
                <c:pt idx="44607">
                  <c:v>8.9605899999999998</c:v>
                </c:pt>
                <c:pt idx="44608">
                  <c:v>8.9603269999999995</c:v>
                </c:pt>
                <c:pt idx="44609">
                  <c:v>8.9644019999999998</c:v>
                </c:pt>
                <c:pt idx="44610">
                  <c:v>8.9640500000000003</c:v>
                </c:pt>
                <c:pt idx="44611">
                  <c:v>8.9591100000000008</c:v>
                </c:pt>
                <c:pt idx="44612">
                  <c:v>8.9587970000000006</c:v>
                </c:pt>
                <c:pt idx="44613">
                  <c:v>8.9591250000000002</c:v>
                </c:pt>
                <c:pt idx="44614">
                  <c:v>8.9572620000000001</c:v>
                </c:pt>
                <c:pt idx="44615">
                  <c:v>8.9555299999999995</c:v>
                </c:pt>
                <c:pt idx="44616">
                  <c:v>8.9554930000000006</c:v>
                </c:pt>
                <c:pt idx="44617">
                  <c:v>8.9592700000000001</c:v>
                </c:pt>
                <c:pt idx="44618">
                  <c:v>8.9623390000000001</c:v>
                </c:pt>
                <c:pt idx="44619">
                  <c:v>8.9610149999999997</c:v>
                </c:pt>
                <c:pt idx="44620">
                  <c:v>8.9583359999999992</c:v>
                </c:pt>
                <c:pt idx="44621">
                  <c:v>8.9556810000000002</c:v>
                </c:pt>
                <c:pt idx="44622">
                  <c:v>8.9544580000000007</c:v>
                </c:pt>
                <c:pt idx="44623">
                  <c:v>8.9546559999999999</c:v>
                </c:pt>
                <c:pt idx="44624">
                  <c:v>8.9540900000000008</c:v>
                </c:pt>
                <c:pt idx="44625">
                  <c:v>8.9554810000000007</c:v>
                </c:pt>
                <c:pt idx="44626">
                  <c:v>8.9572310000000002</c:v>
                </c:pt>
                <c:pt idx="44627">
                  <c:v>8.9565370000000009</c:v>
                </c:pt>
                <c:pt idx="44628">
                  <c:v>8.9585450000000009</c:v>
                </c:pt>
                <c:pt idx="44629">
                  <c:v>8.9594439999999995</c:v>
                </c:pt>
                <c:pt idx="44630">
                  <c:v>8.9575119999999995</c:v>
                </c:pt>
                <c:pt idx="44631">
                  <c:v>8.9619560000000007</c:v>
                </c:pt>
                <c:pt idx="44632">
                  <c:v>8.9628169999999994</c:v>
                </c:pt>
                <c:pt idx="44633">
                  <c:v>8.9577639999999992</c:v>
                </c:pt>
                <c:pt idx="44634">
                  <c:v>8.9577449999999992</c:v>
                </c:pt>
                <c:pt idx="44635">
                  <c:v>8.9591580000000004</c:v>
                </c:pt>
                <c:pt idx="44636">
                  <c:v>8.9598870000000002</c:v>
                </c:pt>
                <c:pt idx="44637">
                  <c:v>8.9615980000000004</c:v>
                </c:pt>
                <c:pt idx="44638">
                  <c:v>8.9582580000000007</c:v>
                </c:pt>
                <c:pt idx="44639">
                  <c:v>8.9563439999999996</c:v>
                </c:pt>
                <c:pt idx="44640">
                  <c:v>8.9614480000000007</c:v>
                </c:pt>
                <c:pt idx="44641">
                  <c:v>8.9623469999999994</c:v>
                </c:pt>
                <c:pt idx="44642">
                  <c:v>8.9597789999999993</c:v>
                </c:pt>
                <c:pt idx="44643">
                  <c:v>8.9624489999999994</c:v>
                </c:pt>
                <c:pt idx="44644">
                  <c:v>8.9665119999999998</c:v>
                </c:pt>
                <c:pt idx="44645">
                  <c:v>8.9688510000000008</c:v>
                </c:pt>
                <c:pt idx="44646">
                  <c:v>8.9697469999999999</c:v>
                </c:pt>
                <c:pt idx="44647">
                  <c:v>8.9654860000000003</c:v>
                </c:pt>
                <c:pt idx="44648">
                  <c:v>8.9623670000000004</c:v>
                </c:pt>
                <c:pt idx="44649">
                  <c:v>8.9675689999999992</c:v>
                </c:pt>
                <c:pt idx="44650">
                  <c:v>8.9681130000000007</c:v>
                </c:pt>
                <c:pt idx="44651">
                  <c:v>8.9670590000000008</c:v>
                </c:pt>
                <c:pt idx="44652">
                  <c:v>8.9683449999999993</c:v>
                </c:pt>
                <c:pt idx="44653">
                  <c:v>8.9664760000000001</c:v>
                </c:pt>
                <c:pt idx="44654">
                  <c:v>8.9689259999999997</c:v>
                </c:pt>
                <c:pt idx="44655">
                  <c:v>8.9726809999999997</c:v>
                </c:pt>
                <c:pt idx="44656">
                  <c:v>8.9676380000000009</c:v>
                </c:pt>
                <c:pt idx="44657">
                  <c:v>8.9635750000000005</c:v>
                </c:pt>
                <c:pt idx="44658">
                  <c:v>8.9668650000000003</c:v>
                </c:pt>
                <c:pt idx="44659">
                  <c:v>8.9700480000000002</c:v>
                </c:pt>
                <c:pt idx="44660">
                  <c:v>8.9719180000000005</c:v>
                </c:pt>
                <c:pt idx="44661">
                  <c:v>8.9715760000000007</c:v>
                </c:pt>
                <c:pt idx="44662">
                  <c:v>8.9705569999999994</c:v>
                </c:pt>
                <c:pt idx="44663">
                  <c:v>8.9739540000000009</c:v>
                </c:pt>
                <c:pt idx="44664">
                  <c:v>8.9745399999999993</c:v>
                </c:pt>
                <c:pt idx="44665">
                  <c:v>8.9721030000000006</c:v>
                </c:pt>
                <c:pt idx="44666">
                  <c:v>8.9706949999999992</c:v>
                </c:pt>
                <c:pt idx="44667">
                  <c:v>8.9709020000000006</c:v>
                </c:pt>
                <c:pt idx="44668">
                  <c:v>8.9721329999999995</c:v>
                </c:pt>
                <c:pt idx="44669">
                  <c:v>8.9714189999999991</c:v>
                </c:pt>
                <c:pt idx="44670">
                  <c:v>8.9717300000000009</c:v>
                </c:pt>
                <c:pt idx="44671">
                  <c:v>8.9762310000000003</c:v>
                </c:pt>
                <c:pt idx="44672">
                  <c:v>8.9757569999999998</c:v>
                </c:pt>
                <c:pt idx="44673">
                  <c:v>8.9703660000000003</c:v>
                </c:pt>
                <c:pt idx="44674">
                  <c:v>8.9685140000000008</c:v>
                </c:pt>
                <c:pt idx="44675">
                  <c:v>8.9720530000000007</c:v>
                </c:pt>
                <c:pt idx="44676">
                  <c:v>8.9760080000000002</c:v>
                </c:pt>
                <c:pt idx="44677">
                  <c:v>8.9749879999999997</c:v>
                </c:pt>
                <c:pt idx="44678">
                  <c:v>8.9756129999999992</c:v>
                </c:pt>
                <c:pt idx="44679">
                  <c:v>8.9781139999999997</c:v>
                </c:pt>
                <c:pt idx="44680">
                  <c:v>8.9801909999999996</c:v>
                </c:pt>
                <c:pt idx="44681">
                  <c:v>8.9827729999999999</c:v>
                </c:pt>
                <c:pt idx="44682">
                  <c:v>8.9812370000000001</c:v>
                </c:pt>
                <c:pt idx="44683">
                  <c:v>8.9798880000000008</c:v>
                </c:pt>
                <c:pt idx="44684">
                  <c:v>8.9817110000000007</c:v>
                </c:pt>
                <c:pt idx="44685">
                  <c:v>8.9808179999999993</c:v>
                </c:pt>
                <c:pt idx="44686">
                  <c:v>8.9804589999999997</c:v>
                </c:pt>
                <c:pt idx="44687">
                  <c:v>8.9817289999999996</c:v>
                </c:pt>
                <c:pt idx="44688">
                  <c:v>8.9793389999999995</c:v>
                </c:pt>
                <c:pt idx="44689">
                  <c:v>8.9833020000000001</c:v>
                </c:pt>
                <c:pt idx="44690">
                  <c:v>8.9856809999999996</c:v>
                </c:pt>
                <c:pt idx="44691">
                  <c:v>8.9802879999999998</c:v>
                </c:pt>
                <c:pt idx="44692">
                  <c:v>8.9822749999999996</c:v>
                </c:pt>
                <c:pt idx="44693">
                  <c:v>8.98217</c:v>
                </c:pt>
                <c:pt idx="44694">
                  <c:v>8.9756110000000007</c:v>
                </c:pt>
                <c:pt idx="44695">
                  <c:v>8.9788110000000003</c:v>
                </c:pt>
                <c:pt idx="44696">
                  <c:v>8.9849549999999994</c:v>
                </c:pt>
                <c:pt idx="44697">
                  <c:v>8.9869559999999993</c:v>
                </c:pt>
                <c:pt idx="44698">
                  <c:v>8.9895890000000005</c:v>
                </c:pt>
                <c:pt idx="44699">
                  <c:v>8.9877000000000002</c:v>
                </c:pt>
                <c:pt idx="44700">
                  <c:v>8.985557</c:v>
                </c:pt>
                <c:pt idx="44701">
                  <c:v>8.9857180000000003</c:v>
                </c:pt>
                <c:pt idx="44702">
                  <c:v>8.9791910000000001</c:v>
                </c:pt>
                <c:pt idx="44703">
                  <c:v>8.9768460000000001</c:v>
                </c:pt>
                <c:pt idx="44704">
                  <c:v>8.9835010000000004</c:v>
                </c:pt>
                <c:pt idx="44705">
                  <c:v>8.9861179999999994</c:v>
                </c:pt>
                <c:pt idx="44706">
                  <c:v>8.9809800000000006</c:v>
                </c:pt>
                <c:pt idx="44707">
                  <c:v>8.9772909999999992</c:v>
                </c:pt>
                <c:pt idx="44708">
                  <c:v>8.9768329999999992</c:v>
                </c:pt>
                <c:pt idx="44709">
                  <c:v>8.9788160000000001</c:v>
                </c:pt>
                <c:pt idx="44710">
                  <c:v>8.9804379999999995</c:v>
                </c:pt>
                <c:pt idx="44711">
                  <c:v>8.9780490000000004</c:v>
                </c:pt>
                <c:pt idx="44712">
                  <c:v>8.9734060000000007</c:v>
                </c:pt>
                <c:pt idx="44713">
                  <c:v>8.9735390000000006</c:v>
                </c:pt>
                <c:pt idx="44714">
                  <c:v>8.9777339999999999</c:v>
                </c:pt>
                <c:pt idx="44715">
                  <c:v>8.9776360000000004</c:v>
                </c:pt>
                <c:pt idx="44716">
                  <c:v>8.9748540000000006</c:v>
                </c:pt>
                <c:pt idx="44717">
                  <c:v>8.9807039999999994</c:v>
                </c:pt>
                <c:pt idx="44718">
                  <c:v>8.9865770000000005</c:v>
                </c:pt>
                <c:pt idx="44719">
                  <c:v>8.9865030000000008</c:v>
                </c:pt>
                <c:pt idx="44720">
                  <c:v>8.9873080000000005</c:v>
                </c:pt>
                <c:pt idx="44721">
                  <c:v>8.9877549999999999</c:v>
                </c:pt>
                <c:pt idx="44722">
                  <c:v>8.9900479999999998</c:v>
                </c:pt>
                <c:pt idx="44723">
                  <c:v>8.9901870000000006</c:v>
                </c:pt>
                <c:pt idx="44724">
                  <c:v>8.9868410000000001</c:v>
                </c:pt>
                <c:pt idx="44725">
                  <c:v>8.9868649999999999</c:v>
                </c:pt>
                <c:pt idx="44726">
                  <c:v>8.9863710000000001</c:v>
                </c:pt>
                <c:pt idx="44727">
                  <c:v>8.9868819999999996</c:v>
                </c:pt>
                <c:pt idx="44728">
                  <c:v>8.9872969999999999</c:v>
                </c:pt>
                <c:pt idx="44729">
                  <c:v>8.9848459999999992</c:v>
                </c:pt>
                <c:pt idx="44730">
                  <c:v>8.9880479999999991</c:v>
                </c:pt>
                <c:pt idx="44731">
                  <c:v>8.9877140000000004</c:v>
                </c:pt>
                <c:pt idx="44732">
                  <c:v>8.9801099999999998</c:v>
                </c:pt>
                <c:pt idx="44733">
                  <c:v>8.9847029999999997</c:v>
                </c:pt>
                <c:pt idx="44734">
                  <c:v>8.9904569999999993</c:v>
                </c:pt>
                <c:pt idx="44735">
                  <c:v>8.9844109999999997</c:v>
                </c:pt>
                <c:pt idx="44736">
                  <c:v>8.9826149999999991</c:v>
                </c:pt>
                <c:pt idx="44737">
                  <c:v>8.9820550000000008</c:v>
                </c:pt>
                <c:pt idx="44738">
                  <c:v>8.9783539999999995</c:v>
                </c:pt>
                <c:pt idx="44739">
                  <c:v>8.9776860000000003</c:v>
                </c:pt>
                <c:pt idx="44740">
                  <c:v>8.9776009999999999</c:v>
                </c:pt>
                <c:pt idx="44741">
                  <c:v>8.9792170000000002</c:v>
                </c:pt>
                <c:pt idx="44742">
                  <c:v>8.9816240000000001</c:v>
                </c:pt>
                <c:pt idx="44743">
                  <c:v>8.9816479999999999</c:v>
                </c:pt>
                <c:pt idx="44744">
                  <c:v>8.9806439999999998</c:v>
                </c:pt>
                <c:pt idx="44745">
                  <c:v>8.9795960000000008</c:v>
                </c:pt>
                <c:pt idx="44746">
                  <c:v>8.9802140000000001</c:v>
                </c:pt>
                <c:pt idx="44747">
                  <c:v>8.9803149999999992</c:v>
                </c:pt>
                <c:pt idx="44748">
                  <c:v>8.9784059999999997</c:v>
                </c:pt>
                <c:pt idx="44749">
                  <c:v>8.9788160000000001</c:v>
                </c:pt>
                <c:pt idx="44750">
                  <c:v>8.9822439999999997</c:v>
                </c:pt>
                <c:pt idx="44751">
                  <c:v>8.9839459999999995</c:v>
                </c:pt>
                <c:pt idx="44752">
                  <c:v>8.9836670000000005</c:v>
                </c:pt>
                <c:pt idx="44753">
                  <c:v>8.9820530000000005</c:v>
                </c:pt>
                <c:pt idx="44754">
                  <c:v>8.9808479999999999</c:v>
                </c:pt>
                <c:pt idx="44755">
                  <c:v>8.9818499999999997</c:v>
                </c:pt>
                <c:pt idx="44756">
                  <c:v>8.982761</c:v>
                </c:pt>
                <c:pt idx="44757">
                  <c:v>8.9821770000000001</c:v>
                </c:pt>
                <c:pt idx="44758">
                  <c:v>8.9846029999999999</c:v>
                </c:pt>
                <c:pt idx="44759">
                  <c:v>8.9894560000000006</c:v>
                </c:pt>
                <c:pt idx="44760">
                  <c:v>8.986364</c:v>
                </c:pt>
                <c:pt idx="44761">
                  <c:v>8.9844460000000002</c:v>
                </c:pt>
                <c:pt idx="44762">
                  <c:v>8.9887689999999996</c:v>
                </c:pt>
                <c:pt idx="44763">
                  <c:v>8.9877409999999998</c:v>
                </c:pt>
                <c:pt idx="44764">
                  <c:v>8.9857739999999993</c:v>
                </c:pt>
                <c:pt idx="44765">
                  <c:v>8.9915230000000008</c:v>
                </c:pt>
                <c:pt idx="44766">
                  <c:v>8.994783</c:v>
                </c:pt>
                <c:pt idx="44767">
                  <c:v>8.9914280000000009</c:v>
                </c:pt>
                <c:pt idx="44768">
                  <c:v>8.9919309999999992</c:v>
                </c:pt>
                <c:pt idx="44769">
                  <c:v>8.9969560000000008</c:v>
                </c:pt>
                <c:pt idx="44770">
                  <c:v>8.9990369999999995</c:v>
                </c:pt>
                <c:pt idx="44771">
                  <c:v>8.998996</c:v>
                </c:pt>
                <c:pt idx="44772">
                  <c:v>8.9998020000000007</c:v>
                </c:pt>
                <c:pt idx="44773">
                  <c:v>8.9980049999999991</c:v>
                </c:pt>
                <c:pt idx="44774">
                  <c:v>8.9949940000000002</c:v>
                </c:pt>
                <c:pt idx="44775">
                  <c:v>8.9974589999999992</c:v>
                </c:pt>
                <c:pt idx="44776">
                  <c:v>9.0002750000000002</c:v>
                </c:pt>
                <c:pt idx="44777">
                  <c:v>8.9974519999999991</c:v>
                </c:pt>
                <c:pt idx="44778">
                  <c:v>8.9960310000000003</c:v>
                </c:pt>
                <c:pt idx="44779">
                  <c:v>8.996874</c:v>
                </c:pt>
                <c:pt idx="44780">
                  <c:v>8.9968339999999998</c:v>
                </c:pt>
                <c:pt idx="44781">
                  <c:v>8.9960660000000008</c:v>
                </c:pt>
                <c:pt idx="44782">
                  <c:v>8.9968459999999997</c:v>
                </c:pt>
                <c:pt idx="44783">
                  <c:v>9.0016409999999993</c:v>
                </c:pt>
                <c:pt idx="44784">
                  <c:v>8.9995159999999998</c:v>
                </c:pt>
                <c:pt idx="44785">
                  <c:v>8.9960140000000006</c:v>
                </c:pt>
                <c:pt idx="44786">
                  <c:v>8.9994929999999993</c:v>
                </c:pt>
                <c:pt idx="44787">
                  <c:v>8.9977830000000001</c:v>
                </c:pt>
                <c:pt idx="44788">
                  <c:v>8.9931979999999996</c:v>
                </c:pt>
                <c:pt idx="44789">
                  <c:v>8.9961880000000001</c:v>
                </c:pt>
                <c:pt idx="44790">
                  <c:v>8.9959039999999995</c:v>
                </c:pt>
                <c:pt idx="44791">
                  <c:v>8.9963719999999991</c:v>
                </c:pt>
                <c:pt idx="44792">
                  <c:v>9.0030289999999997</c:v>
                </c:pt>
                <c:pt idx="44793">
                  <c:v>9.0012889999999999</c:v>
                </c:pt>
                <c:pt idx="44794">
                  <c:v>8.9951609999999995</c:v>
                </c:pt>
                <c:pt idx="44795">
                  <c:v>8.996143</c:v>
                </c:pt>
                <c:pt idx="44796">
                  <c:v>9.0002809999999993</c:v>
                </c:pt>
                <c:pt idx="44797">
                  <c:v>9.0013349999999992</c:v>
                </c:pt>
                <c:pt idx="44798">
                  <c:v>8.9992909999999995</c:v>
                </c:pt>
                <c:pt idx="44799">
                  <c:v>9.0020389999999999</c:v>
                </c:pt>
                <c:pt idx="44800">
                  <c:v>9.0022319999999993</c:v>
                </c:pt>
                <c:pt idx="44801">
                  <c:v>8.9969560000000008</c:v>
                </c:pt>
                <c:pt idx="44802">
                  <c:v>8.9962739999999997</c:v>
                </c:pt>
                <c:pt idx="44803">
                  <c:v>8.9983470000000008</c:v>
                </c:pt>
                <c:pt idx="44804">
                  <c:v>8.9987220000000008</c:v>
                </c:pt>
                <c:pt idx="44805">
                  <c:v>8.9976789999999998</c:v>
                </c:pt>
                <c:pt idx="44806">
                  <c:v>8.9963010000000008</c:v>
                </c:pt>
                <c:pt idx="44807">
                  <c:v>8.9963949999999997</c:v>
                </c:pt>
                <c:pt idx="44808">
                  <c:v>9.0003890000000002</c:v>
                </c:pt>
                <c:pt idx="44809">
                  <c:v>9.0074360000000002</c:v>
                </c:pt>
                <c:pt idx="44810">
                  <c:v>9.0096609999999995</c:v>
                </c:pt>
                <c:pt idx="44811">
                  <c:v>9.0055069999999997</c:v>
                </c:pt>
                <c:pt idx="44812">
                  <c:v>9.0035600000000002</c:v>
                </c:pt>
                <c:pt idx="44813">
                  <c:v>9.0047599999999992</c:v>
                </c:pt>
                <c:pt idx="44814">
                  <c:v>9.0022500000000001</c:v>
                </c:pt>
                <c:pt idx="44815">
                  <c:v>8.9997679999999995</c:v>
                </c:pt>
                <c:pt idx="44816">
                  <c:v>9.0035969999999992</c:v>
                </c:pt>
                <c:pt idx="44817">
                  <c:v>9.0045459999999995</c:v>
                </c:pt>
                <c:pt idx="44818">
                  <c:v>9.0011150000000004</c:v>
                </c:pt>
                <c:pt idx="44819">
                  <c:v>9.0017499999999995</c:v>
                </c:pt>
                <c:pt idx="44820">
                  <c:v>9.0062499999999996</c:v>
                </c:pt>
                <c:pt idx="44821">
                  <c:v>9.0076809999999998</c:v>
                </c:pt>
                <c:pt idx="44822">
                  <c:v>9.0060590000000005</c:v>
                </c:pt>
                <c:pt idx="44823">
                  <c:v>9.0065139999999992</c:v>
                </c:pt>
                <c:pt idx="44824">
                  <c:v>9.0057569999999991</c:v>
                </c:pt>
                <c:pt idx="44825">
                  <c:v>9.0025969999999997</c:v>
                </c:pt>
                <c:pt idx="44826">
                  <c:v>9.0040019999999998</c:v>
                </c:pt>
                <c:pt idx="44827">
                  <c:v>9.0047300000000003</c:v>
                </c:pt>
                <c:pt idx="44828">
                  <c:v>9.0011810000000008</c:v>
                </c:pt>
                <c:pt idx="44829">
                  <c:v>9.0032800000000002</c:v>
                </c:pt>
                <c:pt idx="44830">
                  <c:v>9.0060730000000007</c:v>
                </c:pt>
                <c:pt idx="44831">
                  <c:v>9.0066799999999994</c:v>
                </c:pt>
                <c:pt idx="44832">
                  <c:v>9.0122029999999995</c:v>
                </c:pt>
                <c:pt idx="44833">
                  <c:v>9.0139150000000008</c:v>
                </c:pt>
                <c:pt idx="44834">
                  <c:v>9.0137250000000009</c:v>
                </c:pt>
                <c:pt idx="44835">
                  <c:v>9.0129219999999997</c:v>
                </c:pt>
                <c:pt idx="44836">
                  <c:v>9.0105000000000004</c:v>
                </c:pt>
                <c:pt idx="44837">
                  <c:v>9.0151579999999996</c:v>
                </c:pt>
                <c:pt idx="44838">
                  <c:v>9.0171010000000003</c:v>
                </c:pt>
                <c:pt idx="44839">
                  <c:v>9.0117060000000002</c:v>
                </c:pt>
                <c:pt idx="44840">
                  <c:v>9.0141740000000006</c:v>
                </c:pt>
                <c:pt idx="44841">
                  <c:v>9.0173609999999993</c:v>
                </c:pt>
                <c:pt idx="44842">
                  <c:v>9.0090269999999997</c:v>
                </c:pt>
                <c:pt idx="44843">
                  <c:v>9.0080200000000001</c:v>
                </c:pt>
                <c:pt idx="44844">
                  <c:v>9.0106929999999998</c:v>
                </c:pt>
                <c:pt idx="44845">
                  <c:v>9.0066020000000009</c:v>
                </c:pt>
                <c:pt idx="44846">
                  <c:v>9.0071689999999993</c:v>
                </c:pt>
                <c:pt idx="44847">
                  <c:v>9.0130979999999994</c:v>
                </c:pt>
                <c:pt idx="44848">
                  <c:v>9.0148790000000005</c:v>
                </c:pt>
                <c:pt idx="44849">
                  <c:v>9.0145009999999992</c:v>
                </c:pt>
                <c:pt idx="44850">
                  <c:v>9.0135310000000004</c:v>
                </c:pt>
                <c:pt idx="44851">
                  <c:v>9.0094530000000006</c:v>
                </c:pt>
                <c:pt idx="44852">
                  <c:v>9.011158</c:v>
                </c:pt>
                <c:pt idx="44853">
                  <c:v>9.014977</c:v>
                </c:pt>
                <c:pt idx="44854">
                  <c:v>9.0113420000000009</c:v>
                </c:pt>
                <c:pt idx="44855">
                  <c:v>9.0122619999999998</c:v>
                </c:pt>
                <c:pt idx="44856">
                  <c:v>9.0161339999999992</c:v>
                </c:pt>
                <c:pt idx="44857">
                  <c:v>9.012848</c:v>
                </c:pt>
                <c:pt idx="44858">
                  <c:v>9.0135640000000006</c:v>
                </c:pt>
                <c:pt idx="44859">
                  <c:v>9.0188400000000009</c:v>
                </c:pt>
                <c:pt idx="44860">
                  <c:v>9.0183339999999994</c:v>
                </c:pt>
                <c:pt idx="44861">
                  <c:v>9.0160040000000006</c:v>
                </c:pt>
                <c:pt idx="44862">
                  <c:v>9.0140860000000007</c:v>
                </c:pt>
                <c:pt idx="44863">
                  <c:v>9.0151629999999994</c:v>
                </c:pt>
                <c:pt idx="44864">
                  <c:v>9.0209600000000005</c:v>
                </c:pt>
                <c:pt idx="44865">
                  <c:v>9.0228509999999993</c:v>
                </c:pt>
                <c:pt idx="44866">
                  <c:v>9.0195740000000004</c:v>
                </c:pt>
                <c:pt idx="44867">
                  <c:v>9.0202000000000009</c:v>
                </c:pt>
                <c:pt idx="44868">
                  <c:v>9.0240369999999999</c:v>
                </c:pt>
                <c:pt idx="44869">
                  <c:v>9.0222739999999995</c:v>
                </c:pt>
                <c:pt idx="44870">
                  <c:v>9.0167230000000007</c:v>
                </c:pt>
                <c:pt idx="44871">
                  <c:v>9.0190909999999995</c:v>
                </c:pt>
                <c:pt idx="44872">
                  <c:v>9.0241019999999992</c:v>
                </c:pt>
                <c:pt idx="44873">
                  <c:v>9.023873</c:v>
                </c:pt>
                <c:pt idx="44874">
                  <c:v>9.0218989999999994</c:v>
                </c:pt>
                <c:pt idx="44875">
                  <c:v>9.0204269999999998</c:v>
                </c:pt>
                <c:pt idx="44876">
                  <c:v>9.0214350000000003</c:v>
                </c:pt>
                <c:pt idx="44877">
                  <c:v>9.0239419999999999</c:v>
                </c:pt>
                <c:pt idx="44878">
                  <c:v>9.024972</c:v>
                </c:pt>
                <c:pt idx="44879">
                  <c:v>9.0287570000000006</c:v>
                </c:pt>
                <c:pt idx="44880">
                  <c:v>9.0288310000000003</c:v>
                </c:pt>
                <c:pt idx="44881">
                  <c:v>9.0216340000000006</c:v>
                </c:pt>
                <c:pt idx="44882">
                  <c:v>9.0203959999999999</c:v>
                </c:pt>
                <c:pt idx="44883">
                  <c:v>9.0254999999999992</c:v>
                </c:pt>
                <c:pt idx="44884">
                  <c:v>9.0287469999999992</c:v>
                </c:pt>
                <c:pt idx="44885">
                  <c:v>9.0280319999999996</c:v>
                </c:pt>
                <c:pt idx="44886">
                  <c:v>9.0264609999999994</c:v>
                </c:pt>
                <c:pt idx="44887">
                  <c:v>9.028886</c:v>
                </c:pt>
                <c:pt idx="44888">
                  <c:v>9.0301120000000008</c:v>
                </c:pt>
                <c:pt idx="44889">
                  <c:v>9.0245329999999999</c:v>
                </c:pt>
                <c:pt idx="44890">
                  <c:v>9.0212990000000008</c:v>
                </c:pt>
                <c:pt idx="44891">
                  <c:v>9.0253239999999995</c:v>
                </c:pt>
                <c:pt idx="44892">
                  <c:v>9.028715</c:v>
                </c:pt>
                <c:pt idx="44893">
                  <c:v>9.0291669999999993</c:v>
                </c:pt>
                <c:pt idx="44894">
                  <c:v>9.0291920000000001</c:v>
                </c:pt>
                <c:pt idx="44895">
                  <c:v>9.0301519999999993</c:v>
                </c:pt>
                <c:pt idx="44896">
                  <c:v>9.0273009999999996</c:v>
                </c:pt>
                <c:pt idx="44897">
                  <c:v>9.0260920000000002</c:v>
                </c:pt>
                <c:pt idx="44898">
                  <c:v>9.0290689999999998</c:v>
                </c:pt>
                <c:pt idx="44899">
                  <c:v>9.0316609999999997</c:v>
                </c:pt>
                <c:pt idx="44900">
                  <c:v>9.0305870000000006</c:v>
                </c:pt>
                <c:pt idx="44901">
                  <c:v>9.0289289999999998</c:v>
                </c:pt>
                <c:pt idx="44902">
                  <c:v>9.0298020000000001</c:v>
                </c:pt>
                <c:pt idx="44903">
                  <c:v>9.0290060000000008</c:v>
                </c:pt>
                <c:pt idx="44904">
                  <c:v>9.0274900000000002</c:v>
                </c:pt>
                <c:pt idx="44905">
                  <c:v>9.0304920000000006</c:v>
                </c:pt>
                <c:pt idx="44906">
                  <c:v>9.0335389999999993</c:v>
                </c:pt>
                <c:pt idx="44907">
                  <c:v>9.0337650000000007</c:v>
                </c:pt>
                <c:pt idx="44908">
                  <c:v>9.0298590000000001</c:v>
                </c:pt>
                <c:pt idx="44909">
                  <c:v>9.0262440000000002</c:v>
                </c:pt>
                <c:pt idx="44910">
                  <c:v>9.0289380000000001</c:v>
                </c:pt>
                <c:pt idx="44911">
                  <c:v>9.031269</c:v>
                </c:pt>
                <c:pt idx="44912">
                  <c:v>9.0273780000000006</c:v>
                </c:pt>
                <c:pt idx="44913">
                  <c:v>9.0257430000000003</c:v>
                </c:pt>
                <c:pt idx="44914">
                  <c:v>9.0267710000000001</c:v>
                </c:pt>
                <c:pt idx="44915">
                  <c:v>9.0267300000000006</c:v>
                </c:pt>
                <c:pt idx="44916">
                  <c:v>9.0283580000000008</c:v>
                </c:pt>
                <c:pt idx="44917">
                  <c:v>9.0297669999999997</c:v>
                </c:pt>
                <c:pt idx="44918">
                  <c:v>9.0292499999999993</c:v>
                </c:pt>
                <c:pt idx="44919">
                  <c:v>9.0305820000000008</c:v>
                </c:pt>
                <c:pt idx="44920">
                  <c:v>9.0303419999999992</c:v>
                </c:pt>
                <c:pt idx="44921">
                  <c:v>9.0293080000000003</c:v>
                </c:pt>
                <c:pt idx="44922">
                  <c:v>9.0310220000000001</c:v>
                </c:pt>
                <c:pt idx="44923">
                  <c:v>9.0332629999999998</c:v>
                </c:pt>
                <c:pt idx="44924">
                  <c:v>9.0357009999999995</c:v>
                </c:pt>
                <c:pt idx="44925">
                  <c:v>9.0363579999999999</c:v>
                </c:pt>
                <c:pt idx="44926">
                  <c:v>9.0367200000000008</c:v>
                </c:pt>
                <c:pt idx="44927">
                  <c:v>9.0385720000000003</c:v>
                </c:pt>
                <c:pt idx="44928">
                  <c:v>9.0364489999999993</c:v>
                </c:pt>
                <c:pt idx="44929">
                  <c:v>9.035774</c:v>
                </c:pt>
                <c:pt idx="44930">
                  <c:v>9.0375929999999993</c:v>
                </c:pt>
                <c:pt idx="44931">
                  <c:v>9.0363989999999994</c:v>
                </c:pt>
                <c:pt idx="44932">
                  <c:v>9.0378070000000008</c:v>
                </c:pt>
                <c:pt idx="44933">
                  <c:v>9.0396920000000005</c:v>
                </c:pt>
                <c:pt idx="44934">
                  <c:v>9.0365319999999993</c:v>
                </c:pt>
                <c:pt idx="44935">
                  <c:v>9.0359639999999999</c:v>
                </c:pt>
                <c:pt idx="44936">
                  <c:v>9.0377030000000005</c:v>
                </c:pt>
                <c:pt idx="44937">
                  <c:v>9.0372260000000004</c:v>
                </c:pt>
                <c:pt idx="44938">
                  <c:v>9.0369720000000004</c:v>
                </c:pt>
                <c:pt idx="44939">
                  <c:v>9.0379660000000008</c:v>
                </c:pt>
                <c:pt idx="44940">
                  <c:v>9.0400639999999992</c:v>
                </c:pt>
                <c:pt idx="44941">
                  <c:v>9.0415569999999992</c:v>
                </c:pt>
                <c:pt idx="44942">
                  <c:v>9.0406720000000007</c:v>
                </c:pt>
                <c:pt idx="44943">
                  <c:v>9.0392150000000004</c:v>
                </c:pt>
                <c:pt idx="44944">
                  <c:v>9.0389400000000002</c:v>
                </c:pt>
                <c:pt idx="44945">
                  <c:v>9.040438</c:v>
                </c:pt>
                <c:pt idx="44946">
                  <c:v>9.0390460000000008</c:v>
                </c:pt>
                <c:pt idx="44947">
                  <c:v>9.0333439999999996</c:v>
                </c:pt>
                <c:pt idx="44948">
                  <c:v>9.0313750000000006</c:v>
                </c:pt>
                <c:pt idx="44949">
                  <c:v>9.0337440000000004</c:v>
                </c:pt>
                <c:pt idx="44950">
                  <c:v>9.0361729999999998</c:v>
                </c:pt>
                <c:pt idx="44951">
                  <c:v>9.0381599999999995</c:v>
                </c:pt>
                <c:pt idx="44952">
                  <c:v>9.0386120000000005</c:v>
                </c:pt>
                <c:pt idx="44953">
                  <c:v>9.0384869999999999</c:v>
                </c:pt>
                <c:pt idx="44954">
                  <c:v>9.0376930000000009</c:v>
                </c:pt>
                <c:pt idx="44955">
                  <c:v>9.0363939999999996</c:v>
                </c:pt>
                <c:pt idx="44956">
                  <c:v>9.0351350000000004</c:v>
                </c:pt>
                <c:pt idx="44957">
                  <c:v>9.0371520000000007</c:v>
                </c:pt>
                <c:pt idx="44958">
                  <c:v>9.0393410000000003</c:v>
                </c:pt>
                <c:pt idx="44959">
                  <c:v>9.0365120000000001</c:v>
                </c:pt>
                <c:pt idx="44960">
                  <c:v>9.0376849999999997</c:v>
                </c:pt>
                <c:pt idx="44961">
                  <c:v>9.0415349999999997</c:v>
                </c:pt>
                <c:pt idx="44962">
                  <c:v>9.035812</c:v>
                </c:pt>
                <c:pt idx="44963">
                  <c:v>9.0385310000000008</c:v>
                </c:pt>
                <c:pt idx="44964">
                  <c:v>9.0482859999999992</c:v>
                </c:pt>
                <c:pt idx="44965">
                  <c:v>9.0469620000000006</c:v>
                </c:pt>
                <c:pt idx="44966">
                  <c:v>9.0464439999999993</c:v>
                </c:pt>
                <c:pt idx="44967">
                  <c:v>9.0479179999999992</c:v>
                </c:pt>
                <c:pt idx="44968">
                  <c:v>9.0458200000000009</c:v>
                </c:pt>
                <c:pt idx="44969">
                  <c:v>9.0468770000000003</c:v>
                </c:pt>
                <c:pt idx="44970">
                  <c:v>9.0477989999999995</c:v>
                </c:pt>
                <c:pt idx="44971">
                  <c:v>9.0492340000000002</c:v>
                </c:pt>
                <c:pt idx="44972">
                  <c:v>9.0495319999999992</c:v>
                </c:pt>
                <c:pt idx="44973">
                  <c:v>9.0453729999999997</c:v>
                </c:pt>
                <c:pt idx="44974">
                  <c:v>9.0446670000000005</c:v>
                </c:pt>
                <c:pt idx="44975">
                  <c:v>9.0482709999999997</c:v>
                </c:pt>
                <c:pt idx="44976">
                  <c:v>9.0501959999999997</c:v>
                </c:pt>
                <c:pt idx="44977">
                  <c:v>9.0486649999999997</c:v>
                </c:pt>
                <c:pt idx="44978">
                  <c:v>9.0440710000000006</c:v>
                </c:pt>
                <c:pt idx="44979">
                  <c:v>9.0462520000000008</c:v>
                </c:pt>
                <c:pt idx="44980">
                  <c:v>9.0537679999999998</c:v>
                </c:pt>
                <c:pt idx="44981">
                  <c:v>9.053191</c:v>
                </c:pt>
                <c:pt idx="44982">
                  <c:v>9.0478719999999999</c:v>
                </c:pt>
                <c:pt idx="44983">
                  <c:v>9.0460410000000007</c:v>
                </c:pt>
                <c:pt idx="44984">
                  <c:v>9.0447260000000007</c:v>
                </c:pt>
                <c:pt idx="44985">
                  <c:v>9.0439310000000006</c:v>
                </c:pt>
                <c:pt idx="44986">
                  <c:v>9.0472210000000004</c:v>
                </c:pt>
                <c:pt idx="44987">
                  <c:v>9.0523710000000008</c:v>
                </c:pt>
                <c:pt idx="44988">
                  <c:v>9.0516260000000006</c:v>
                </c:pt>
                <c:pt idx="44989">
                  <c:v>9.0431019999999993</c:v>
                </c:pt>
                <c:pt idx="44990">
                  <c:v>9.0418330000000005</c:v>
                </c:pt>
                <c:pt idx="44991">
                  <c:v>9.0484849999999994</c:v>
                </c:pt>
                <c:pt idx="44992">
                  <c:v>9.0466599999999993</c:v>
                </c:pt>
                <c:pt idx="44993">
                  <c:v>9.0426160000000007</c:v>
                </c:pt>
                <c:pt idx="44994">
                  <c:v>9.0496210000000001</c:v>
                </c:pt>
                <c:pt idx="44995">
                  <c:v>9.0533710000000003</c:v>
                </c:pt>
                <c:pt idx="44996">
                  <c:v>9.0512800000000002</c:v>
                </c:pt>
                <c:pt idx="44997">
                  <c:v>9.0553620000000006</c:v>
                </c:pt>
                <c:pt idx="44998">
                  <c:v>9.0559410000000007</c:v>
                </c:pt>
                <c:pt idx="44999">
                  <c:v>9.0511459999999992</c:v>
                </c:pt>
                <c:pt idx="45000">
                  <c:v>9.0531000000000006</c:v>
                </c:pt>
                <c:pt idx="45001">
                  <c:v>9.059374</c:v>
                </c:pt>
                <c:pt idx="45002">
                  <c:v>9.0583829999999992</c:v>
                </c:pt>
                <c:pt idx="45003">
                  <c:v>9.0541199999999993</c:v>
                </c:pt>
                <c:pt idx="45004">
                  <c:v>9.0550309999999996</c:v>
                </c:pt>
                <c:pt idx="45005">
                  <c:v>9.0581270000000007</c:v>
                </c:pt>
                <c:pt idx="45006">
                  <c:v>9.0575419999999998</c:v>
                </c:pt>
                <c:pt idx="45007">
                  <c:v>9.0548020000000005</c:v>
                </c:pt>
                <c:pt idx="45008">
                  <c:v>9.0536060000000003</c:v>
                </c:pt>
                <c:pt idx="45009">
                  <c:v>9.0523950000000006</c:v>
                </c:pt>
                <c:pt idx="45010">
                  <c:v>9.0527250000000006</c:v>
                </c:pt>
                <c:pt idx="45011">
                  <c:v>9.0520320000000005</c:v>
                </c:pt>
                <c:pt idx="45012">
                  <c:v>9.0495730000000005</c:v>
                </c:pt>
                <c:pt idx="45013">
                  <c:v>9.0522550000000006</c:v>
                </c:pt>
                <c:pt idx="45014">
                  <c:v>9.0559200000000004</c:v>
                </c:pt>
                <c:pt idx="45015">
                  <c:v>9.0543080000000007</c:v>
                </c:pt>
                <c:pt idx="45016">
                  <c:v>9.0549730000000004</c:v>
                </c:pt>
                <c:pt idx="45017">
                  <c:v>9.0580230000000004</c:v>
                </c:pt>
                <c:pt idx="45018">
                  <c:v>9.0562059999999995</c:v>
                </c:pt>
                <c:pt idx="45019">
                  <c:v>9.0568329999999992</c:v>
                </c:pt>
                <c:pt idx="45020">
                  <c:v>9.0561439999999997</c:v>
                </c:pt>
                <c:pt idx="45021">
                  <c:v>9.0514069999999993</c:v>
                </c:pt>
                <c:pt idx="45022">
                  <c:v>9.0520630000000004</c:v>
                </c:pt>
                <c:pt idx="45023">
                  <c:v>9.054214</c:v>
                </c:pt>
                <c:pt idx="45024">
                  <c:v>9.0506410000000006</c:v>
                </c:pt>
                <c:pt idx="45025">
                  <c:v>9.0516740000000002</c:v>
                </c:pt>
                <c:pt idx="45026">
                  <c:v>9.0600439999999995</c:v>
                </c:pt>
                <c:pt idx="45027">
                  <c:v>9.0600459999999998</c:v>
                </c:pt>
                <c:pt idx="45028">
                  <c:v>9.0572110000000006</c:v>
                </c:pt>
                <c:pt idx="45029">
                  <c:v>9.0641440000000006</c:v>
                </c:pt>
                <c:pt idx="45030">
                  <c:v>9.0650689999999994</c:v>
                </c:pt>
                <c:pt idx="45031">
                  <c:v>9.0597220000000007</c:v>
                </c:pt>
                <c:pt idx="45032">
                  <c:v>9.0622509999999998</c:v>
                </c:pt>
                <c:pt idx="45033">
                  <c:v>9.0665750000000003</c:v>
                </c:pt>
                <c:pt idx="45034">
                  <c:v>9.0647749999999991</c:v>
                </c:pt>
                <c:pt idx="45035">
                  <c:v>9.0629639999999991</c:v>
                </c:pt>
                <c:pt idx="45036">
                  <c:v>9.065213</c:v>
                </c:pt>
                <c:pt idx="45037">
                  <c:v>9.0649999999999995</c:v>
                </c:pt>
                <c:pt idx="45038">
                  <c:v>9.0615690000000004</c:v>
                </c:pt>
                <c:pt idx="45039">
                  <c:v>9.0603859999999994</c:v>
                </c:pt>
                <c:pt idx="45040">
                  <c:v>9.0604370000000003</c:v>
                </c:pt>
                <c:pt idx="45041">
                  <c:v>9.0597700000000003</c:v>
                </c:pt>
                <c:pt idx="45042">
                  <c:v>9.0603859999999994</c:v>
                </c:pt>
                <c:pt idx="45043">
                  <c:v>9.0610169999999997</c:v>
                </c:pt>
                <c:pt idx="45044">
                  <c:v>9.0625009999999993</c:v>
                </c:pt>
                <c:pt idx="45045">
                  <c:v>9.0634899999999998</c:v>
                </c:pt>
                <c:pt idx="45046">
                  <c:v>9.0635899999999996</c:v>
                </c:pt>
                <c:pt idx="45047">
                  <c:v>9.0672230000000003</c:v>
                </c:pt>
                <c:pt idx="45048">
                  <c:v>9.0694909999999993</c:v>
                </c:pt>
                <c:pt idx="45049">
                  <c:v>9.0661509999999996</c:v>
                </c:pt>
                <c:pt idx="45050">
                  <c:v>9.0673689999999993</c:v>
                </c:pt>
                <c:pt idx="45051">
                  <c:v>9.0701710000000002</c:v>
                </c:pt>
                <c:pt idx="45052">
                  <c:v>9.0668159999999993</c:v>
                </c:pt>
                <c:pt idx="45053">
                  <c:v>9.0642429999999994</c:v>
                </c:pt>
                <c:pt idx="45054">
                  <c:v>9.0667170000000006</c:v>
                </c:pt>
                <c:pt idx="45055">
                  <c:v>9.0690360000000005</c:v>
                </c:pt>
                <c:pt idx="45056">
                  <c:v>9.0667899999999992</c:v>
                </c:pt>
                <c:pt idx="45057">
                  <c:v>9.0658089999999998</c:v>
                </c:pt>
                <c:pt idx="45058">
                  <c:v>9.0640440000000009</c:v>
                </c:pt>
                <c:pt idx="45059">
                  <c:v>9.0600950000000005</c:v>
                </c:pt>
                <c:pt idx="45060">
                  <c:v>9.0622120000000006</c:v>
                </c:pt>
                <c:pt idx="45061">
                  <c:v>9.0673019999999998</c:v>
                </c:pt>
                <c:pt idx="45062">
                  <c:v>9.066827</c:v>
                </c:pt>
                <c:pt idx="45063">
                  <c:v>9.067069</c:v>
                </c:pt>
                <c:pt idx="45064">
                  <c:v>9.0708280000000006</c:v>
                </c:pt>
                <c:pt idx="45065">
                  <c:v>9.0726019999999998</c:v>
                </c:pt>
                <c:pt idx="45066">
                  <c:v>9.0757480000000008</c:v>
                </c:pt>
                <c:pt idx="45067">
                  <c:v>9.0761610000000008</c:v>
                </c:pt>
                <c:pt idx="45068">
                  <c:v>9.0719180000000001</c:v>
                </c:pt>
                <c:pt idx="45069">
                  <c:v>9.0729880000000005</c:v>
                </c:pt>
                <c:pt idx="45070">
                  <c:v>9.0749220000000008</c:v>
                </c:pt>
                <c:pt idx="45071">
                  <c:v>9.0732140000000001</c:v>
                </c:pt>
                <c:pt idx="45072">
                  <c:v>9.0711099999999991</c:v>
                </c:pt>
                <c:pt idx="45073">
                  <c:v>9.069585</c:v>
                </c:pt>
                <c:pt idx="45074">
                  <c:v>9.0665019999999998</c:v>
                </c:pt>
                <c:pt idx="45075">
                  <c:v>9.0656610000000004</c:v>
                </c:pt>
                <c:pt idx="45076">
                  <c:v>9.0710339999999992</c:v>
                </c:pt>
                <c:pt idx="45077">
                  <c:v>9.0725449999999999</c:v>
                </c:pt>
                <c:pt idx="45078">
                  <c:v>9.0691360000000003</c:v>
                </c:pt>
                <c:pt idx="45079">
                  <c:v>9.0717219999999994</c:v>
                </c:pt>
                <c:pt idx="45080">
                  <c:v>9.0730310000000003</c:v>
                </c:pt>
                <c:pt idx="45081">
                  <c:v>9.0704779999999996</c:v>
                </c:pt>
                <c:pt idx="45082">
                  <c:v>9.0713519999999992</c:v>
                </c:pt>
                <c:pt idx="45083">
                  <c:v>9.0696139999999996</c:v>
                </c:pt>
                <c:pt idx="45084">
                  <c:v>9.0660889999999998</c:v>
                </c:pt>
                <c:pt idx="45085">
                  <c:v>9.0680739999999993</c:v>
                </c:pt>
                <c:pt idx="45086">
                  <c:v>9.0678260000000002</c:v>
                </c:pt>
                <c:pt idx="45087">
                  <c:v>9.0665630000000004</c:v>
                </c:pt>
                <c:pt idx="45088">
                  <c:v>9.0715090000000007</c:v>
                </c:pt>
                <c:pt idx="45089">
                  <c:v>9.0767659999999992</c:v>
                </c:pt>
                <c:pt idx="45090">
                  <c:v>9.0748479999999994</c:v>
                </c:pt>
                <c:pt idx="45091">
                  <c:v>9.0679149999999993</c:v>
                </c:pt>
                <c:pt idx="45092">
                  <c:v>9.0690840000000001</c:v>
                </c:pt>
                <c:pt idx="45093">
                  <c:v>9.0733350000000002</c:v>
                </c:pt>
                <c:pt idx="45094">
                  <c:v>9.0717230000000004</c:v>
                </c:pt>
                <c:pt idx="45095">
                  <c:v>9.0731339999999996</c:v>
                </c:pt>
                <c:pt idx="45096">
                  <c:v>9.077083</c:v>
                </c:pt>
                <c:pt idx="45097">
                  <c:v>9.0745039999999992</c:v>
                </c:pt>
                <c:pt idx="45098">
                  <c:v>9.0738679999999992</c:v>
                </c:pt>
                <c:pt idx="45099">
                  <c:v>9.0792669999999998</c:v>
                </c:pt>
                <c:pt idx="45100">
                  <c:v>9.0778449999999999</c:v>
                </c:pt>
                <c:pt idx="45101">
                  <c:v>9.0741849999999999</c:v>
                </c:pt>
                <c:pt idx="45102">
                  <c:v>9.0784319999999994</c:v>
                </c:pt>
                <c:pt idx="45103">
                  <c:v>9.0807850000000006</c:v>
                </c:pt>
                <c:pt idx="45104">
                  <c:v>9.0769909999999996</c:v>
                </c:pt>
                <c:pt idx="45105">
                  <c:v>9.0760919999999992</c:v>
                </c:pt>
                <c:pt idx="45106">
                  <c:v>9.0792099999999998</c:v>
                </c:pt>
                <c:pt idx="45107">
                  <c:v>9.0815579999999994</c:v>
                </c:pt>
                <c:pt idx="45108">
                  <c:v>9.0796759999999992</c:v>
                </c:pt>
                <c:pt idx="45109">
                  <c:v>9.0782260000000008</c:v>
                </c:pt>
                <c:pt idx="45110">
                  <c:v>9.0788729999999997</c:v>
                </c:pt>
                <c:pt idx="45111">
                  <c:v>9.0779449999999997</c:v>
                </c:pt>
                <c:pt idx="45112">
                  <c:v>9.0778250000000007</c:v>
                </c:pt>
                <c:pt idx="45113">
                  <c:v>9.0783919999999991</c:v>
                </c:pt>
                <c:pt idx="45114">
                  <c:v>9.0800970000000003</c:v>
                </c:pt>
                <c:pt idx="45115">
                  <c:v>9.0788250000000001</c:v>
                </c:pt>
                <c:pt idx="45116">
                  <c:v>9.0731000000000002</c:v>
                </c:pt>
                <c:pt idx="45117">
                  <c:v>9.0763949999999998</c:v>
                </c:pt>
                <c:pt idx="45118">
                  <c:v>9.0826779999999996</c:v>
                </c:pt>
                <c:pt idx="45119">
                  <c:v>9.0772820000000003</c:v>
                </c:pt>
                <c:pt idx="45120">
                  <c:v>9.0742569999999994</c:v>
                </c:pt>
                <c:pt idx="45121">
                  <c:v>9.0805579999999999</c:v>
                </c:pt>
                <c:pt idx="45122">
                  <c:v>9.0806550000000001</c:v>
                </c:pt>
                <c:pt idx="45123">
                  <c:v>9.0790799999999994</c:v>
                </c:pt>
                <c:pt idx="45124">
                  <c:v>9.0851380000000006</c:v>
                </c:pt>
                <c:pt idx="45125">
                  <c:v>9.0872779999999995</c:v>
                </c:pt>
                <c:pt idx="45126">
                  <c:v>9.0839429999999997</c:v>
                </c:pt>
                <c:pt idx="45127">
                  <c:v>9.0845540000000007</c:v>
                </c:pt>
                <c:pt idx="45128">
                  <c:v>9.0879700000000003</c:v>
                </c:pt>
                <c:pt idx="45129">
                  <c:v>9.0868450000000003</c:v>
                </c:pt>
                <c:pt idx="45130">
                  <c:v>9.0844450000000005</c:v>
                </c:pt>
                <c:pt idx="45131">
                  <c:v>9.0881749999999997</c:v>
                </c:pt>
                <c:pt idx="45132">
                  <c:v>9.0911120000000007</c:v>
                </c:pt>
                <c:pt idx="45133">
                  <c:v>9.0891769999999994</c:v>
                </c:pt>
                <c:pt idx="45134">
                  <c:v>9.0866950000000006</c:v>
                </c:pt>
                <c:pt idx="45135">
                  <c:v>9.0853009999999994</c:v>
                </c:pt>
                <c:pt idx="45136">
                  <c:v>9.0861319999999992</c:v>
                </c:pt>
                <c:pt idx="45137">
                  <c:v>9.0880580000000002</c:v>
                </c:pt>
                <c:pt idx="45138">
                  <c:v>9.086964</c:v>
                </c:pt>
                <c:pt idx="45139">
                  <c:v>9.0846470000000004</c:v>
                </c:pt>
                <c:pt idx="45140">
                  <c:v>9.0876160000000006</c:v>
                </c:pt>
                <c:pt idx="45141">
                  <c:v>9.0902030000000007</c:v>
                </c:pt>
                <c:pt idx="45142">
                  <c:v>9.0886779999999998</c:v>
                </c:pt>
                <c:pt idx="45143">
                  <c:v>9.0859260000000006</c:v>
                </c:pt>
                <c:pt idx="45144">
                  <c:v>9.0852269999999997</c:v>
                </c:pt>
                <c:pt idx="45145">
                  <c:v>9.0888880000000007</c:v>
                </c:pt>
                <c:pt idx="45146">
                  <c:v>9.0909530000000007</c:v>
                </c:pt>
                <c:pt idx="45147">
                  <c:v>9.0857209999999995</c:v>
                </c:pt>
                <c:pt idx="45148">
                  <c:v>9.087021</c:v>
                </c:pt>
                <c:pt idx="45149">
                  <c:v>9.0951210000000007</c:v>
                </c:pt>
                <c:pt idx="45150">
                  <c:v>9.0937619999999999</c:v>
                </c:pt>
                <c:pt idx="45151">
                  <c:v>9.0906350000000007</c:v>
                </c:pt>
                <c:pt idx="45152">
                  <c:v>9.0920109999999994</c:v>
                </c:pt>
                <c:pt idx="45153">
                  <c:v>9.0912500000000005</c:v>
                </c:pt>
                <c:pt idx="45154">
                  <c:v>9.090446</c:v>
                </c:pt>
                <c:pt idx="45155">
                  <c:v>9.0918430000000008</c:v>
                </c:pt>
                <c:pt idx="45156">
                  <c:v>9.0928400000000007</c:v>
                </c:pt>
                <c:pt idx="45157">
                  <c:v>9.0940200000000004</c:v>
                </c:pt>
                <c:pt idx="45158">
                  <c:v>9.0910039999999999</c:v>
                </c:pt>
                <c:pt idx="45159">
                  <c:v>9.0868479999999998</c:v>
                </c:pt>
                <c:pt idx="45160">
                  <c:v>9.0906420000000008</c:v>
                </c:pt>
                <c:pt idx="45161">
                  <c:v>9.0955110000000001</c:v>
                </c:pt>
                <c:pt idx="45162">
                  <c:v>9.0961289999999995</c:v>
                </c:pt>
                <c:pt idx="45163">
                  <c:v>9.0956639999999993</c:v>
                </c:pt>
                <c:pt idx="45164">
                  <c:v>9.092117</c:v>
                </c:pt>
                <c:pt idx="45165">
                  <c:v>9.0919120000000007</c:v>
                </c:pt>
                <c:pt idx="45166">
                  <c:v>9.0943919999999991</c:v>
                </c:pt>
                <c:pt idx="45167">
                  <c:v>9.091583</c:v>
                </c:pt>
                <c:pt idx="45168">
                  <c:v>9.0929319999999993</c:v>
                </c:pt>
                <c:pt idx="45169">
                  <c:v>9.0976870000000005</c:v>
                </c:pt>
                <c:pt idx="45170">
                  <c:v>9.096546</c:v>
                </c:pt>
                <c:pt idx="45171">
                  <c:v>9.0952040000000007</c:v>
                </c:pt>
                <c:pt idx="45172">
                  <c:v>9.0963139999999996</c:v>
                </c:pt>
                <c:pt idx="45173">
                  <c:v>9.097486</c:v>
                </c:pt>
                <c:pt idx="45174">
                  <c:v>9.0998640000000002</c:v>
                </c:pt>
                <c:pt idx="45175">
                  <c:v>9.0996050000000004</c:v>
                </c:pt>
                <c:pt idx="45176">
                  <c:v>9.0982819999999993</c:v>
                </c:pt>
                <c:pt idx="45177">
                  <c:v>9.0992660000000001</c:v>
                </c:pt>
                <c:pt idx="45178">
                  <c:v>9.0951850000000007</c:v>
                </c:pt>
                <c:pt idx="45179">
                  <c:v>9.0938890000000008</c:v>
                </c:pt>
                <c:pt idx="45180">
                  <c:v>9.1012360000000001</c:v>
                </c:pt>
                <c:pt idx="45181">
                  <c:v>9.1043269999999996</c:v>
                </c:pt>
                <c:pt idx="45182">
                  <c:v>9.1009360000000008</c:v>
                </c:pt>
                <c:pt idx="45183">
                  <c:v>9.0994229999999998</c:v>
                </c:pt>
                <c:pt idx="45184">
                  <c:v>9.0989149999999999</c:v>
                </c:pt>
                <c:pt idx="45185">
                  <c:v>9.0966740000000001</c:v>
                </c:pt>
                <c:pt idx="45186">
                  <c:v>9.0955549999999992</c:v>
                </c:pt>
                <c:pt idx="45187">
                  <c:v>9.0945739999999997</c:v>
                </c:pt>
                <c:pt idx="45188">
                  <c:v>9.092238</c:v>
                </c:pt>
                <c:pt idx="45189">
                  <c:v>9.0931309999999996</c:v>
                </c:pt>
                <c:pt idx="45190">
                  <c:v>9.0949179999999998</c:v>
                </c:pt>
                <c:pt idx="45191">
                  <c:v>9.0960760000000001</c:v>
                </c:pt>
                <c:pt idx="45192">
                  <c:v>9.0981850000000009</c:v>
                </c:pt>
                <c:pt idx="45193">
                  <c:v>9.0987659999999995</c:v>
                </c:pt>
                <c:pt idx="45194">
                  <c:v>9.0995120000000007</c:v>
                </c:pt>
                <c:pt idx="45195">
                  <c:v>9.1020540000000008</c:v>
                </c:pt>
                <c:pt idx="45196">
                  <c:v>9.1023689999999995</c:v>
                </c:pt>
                <c:pt idx="45197">
                  <c:v>9.1002399999999994</c:v>
                </c:pt>
                <c:pt idx="45198">
                  <c:v>9.0974629999999994</c:v>
                </c:pt>
                <c:pt idx="45199">
                  <c:v>9.0971829999999994</c:v>
                </c:pt>
                <c:pt idx="45200">
                  <c:v>9.103389</c:v>
                </c:pt>
                <c:pt idx="45201">
                  <c:v>9.1051020000000005</c:v>
                </c:pt>
                <c:pt idx="45202">
                  <c:v>9.0976730000000003</c:v>
                </c:pt>
                <c:pt idx="45203">
                  <c:v>9.0980290000000004</c:v>
                </c:pt>
                <c:pt idx="45204">
                  <c:v>9.1035400000000006</c:v>
                </c:pt>
                <c:pt idx="45205">
                  <c:v>9.099774</c:v>
                </c:pt>
                <c:pt idx="45206">
                  <c:v>9.097486</c:v>
                </c:pt>
                <c:pt idx="45207">
                  <c:v>9.1024879999999992</c:v>
                </c:pt>
                <c:pt idx="45208">
                  <c:v>9.1049450000000007</c:v>
                </c:pt>
                <c:pt idx="45209">
                  <c:v>9.1050789999999999</c:v>
                </c:pt>
                <c:pt idx="45210">
                  <c:v>9.1057760000000005</c:v>
                </c:pt>
                <c:pt idx="45211">
                  <c:v>9.1064190000000007</c:v>
                </c:pt>
                <c:pt idx="45212">
                  <c:v>9.1079139999999992</c:v>
                </c:pt>
                <c:pt idx="45213">
                  <c:v>9.1067250000000008</c:v>
                </c:pt>
                <c:pt idx="45214">
                  <c:v>9.1031139999999997</c:v>
                </c:pt>
                <c:pt idx="45215">
                  <c:v>9.1005009999999995</c:v>
                </c:pt>
                <c:pt idx="45216">
                  <c:v>9.1014700000000008</c:v>
                </c:pt>
                <c:pt idx="45217">
                  <c:v>9.104609</c:v>
                </c:pt>
                <c:pt idx="45218">
                  <c:v>9.1049109999999995</c:v>
                </c:pt>
                <c:pt idx="45219">
                  <c:v>9.1048840000000002</c:v>
                </c:pt>
                <c:pt idx="45220">
                  <c:v>9.1067090000000004</c:v>
                </c:pt>
                <c:pt idx="45221">
                  <c:v>9.1098569999999999</c:v>
                </c:pt>
                <c:pt idx="45222">
                  <c:v>9.1081649999999996</c:v>
                </c:pt>
                <c:pt idx="45223">
                  <c:v>9.1031440000000003</c:v>
                </c:pt>
                <c:pt idx="45224">
                  <c:v>9.1081769999999995</c:v>
                </c:pt>
                <c:pt idx="45225">
                  <c:v>9.1127249999999993</c:v>
                </c:pt>
                <c:pt idx="45226">
                  <c:v>9.1118600000000001</c:v>
                </c:pt>
                <c:pt idx="45227">
                  <c:v>9.1162829999999992</c:v>
                </c:pt>
                <c:pt idx="45228">
                  <c:v>9.1184429999999992</c:v>
                </c:pt>
                <c:pt idx="45229">
                  <c:v>9.1154799999999998</c:v>
                </c:pt>
                <c:pt idx="45230">
                  <c:v>9.1163030000000003</c:v>
                </c:pt>
                <c:pt idx="45231">
                  <c:v>9.1179009999999998</c:v>
                </c:pt>
                <c:pt idx="45232">
                  <c:v>9.1175300000000004</c:v>
                </c:pt>
                <c:pt idx="45233">
                  <c:v>9.1156360000000003</c:v>
                </c:pt>
                <c:pt idx="45234">
                  <c:v>9.1160320000000006</c:v>
                </c:pt>
                <c:pt idx="45235">
                  <c:v>9.1168530000000008</c:v>
                </c:pt>
                <c:pt idx="45236">
                  <c:v>9.112584</c:v>
                </c:pt>
                <c:pt idx="45237">
                  <c:v>9.1098649999999992</c:v>
                </c:pt>
                <c:pt idx="45238">
                  <c:v>9.1120380000000001</c:v>
                </c:pt>
                <c:pt idx="45239">
                  <c:v>9.1130990000000001</c:v>
                </c:pt>
                <c:pt idx="45240">
                  <c:v>9.1124620000000007</c:v>
                </c:pt>
                <c:pt idx="45241">
                  <c:v>9.1125869999999995</c:v>
                </c:pt>
                <c:pt idx="45242">
                  <c:v>9.1124019999999994</c:v>
                </c:pt>
                <c:pt idx="45243">
                  <c:v>9.1104690000000002</c:v>
                </c:pt>
                <c:pt idx="45244">
                  <c:v>9.1072349999999993</c:v>
                </c:pt>
                <c:pt idx="45245">
                  <c:v>9.1103269999999998</c:v>
                </c:pt>
                <c:pt idx="45246">
                  <c:v>9.1159970000000001</c:v>
                </c:pt>
                <c:pt idx="45247">
                  <c:v>9.1143750000000008</c:v>
                </c:pt>
                <c:pt idx="45248">
                  <c:v>9.1124089999999995</c:v>
                </c:pt>
                <c:pt idx="45249">
                  <c:v>9.1123460000000005</c:v>
                </c:pt>
                <c:pt idx="45250">
                  <c:v>9.112482</c:v>
                </c:pt>
                <c:pt idx="45251">
                  <c:v>9.1133559999999996</c:v>
                </c:pt>
                <c:pt idx="45252">
                  <c:v>9.1136359999999996</c:v>
                </c:pt>
                <c:pt idx="45253">
                  <c:v>9.1134050000000002</c:v>
                </c:pt>
                <c:pt idx="45254">
                  <c:v>9.1136610000000005</c:v>
                </c:pt>
                <c:pt idx="45255">
                  <c:v>9.1139550000000007</c:v>
                </c:pt>
                <c:pt idx="45256">
                  <c:v>9.1158140000000003</c:v>
                </c:pt>
                <c:pt idx="45257">
                  <c:v>9.117794</c:v>
                </c:pt>
                <c:pt idx="45258">
                  <c:v>9.1183669999999992</c:v>
                </c:pt>
                <c:pt idx="45259">
                  <c:v>9.1157450000000004</c:v>
                </c:pt>
                <c:pt idx="45260">
                  <c:v>9.11416</c:v>
                </c:pt>
                <c:pt idx="45261">
                  <c:v>9.1168680000000002</c:v>
                </c:pt>
                <c:pt idx="45262">
                  <c:v>9.1162919999999996</c:v>
                </c:pt>
                <c:pt idx="45263">
                  <c:v>9.1153420000000001</c:v>
                </c:pt>
                <c:pt idx="45264">
                  <c:v>9.1171480000000003</c:v>
                </c:pt>
                <c:pt idx="45265">
                  <c:v>9.1169960000000003</c:v>
                </c:pt>
                <c:pt idx="45266">
                  <c:v>9.1182449999999999</c:v>
                </c:pt>
                <c:pt idx="45267">
                  <c:v>9.1190160000000002</c:v>
                </c:pt>
                <c:pt idx="45268">
                  <c:v>9.120063</c:v>
                </c:pt>
                <c:pt idx="45269">
                  <c:v>9.1226830000000003</c:v>
                </c:pt>
                <c:pt idx="45270">
                  <c:v>9.1222960000000004</c:v>
                </c:pt>
                <c:pt idx="45271">
                  <c:v>9.1206709999999998</c:v>
                </c:pt>
                <c:pt idx="45272">
                  <c:v>9.1195509999999995</c:v>
                </c:pt>
                <c:pt idx="45273">
                  <c:v>9.1175090000000001</c:v>
                </c:pt>
                <c:pt idx="45274">
                  <c:v>9.1184220000000007</c:v>
                </c:pt>
                <c:pt idx="45275">
                  <c:v>9.1209369999999996</c:v>
                </c:pt>
                <c:pt idx="45276">
                  <c:v>9.1203690000000002</c:v>
                </c:pt>
                <c:pt idx="45277">
                  <c:v>9.1195170000000001</c:v>
                </c:pt>
                <c:pt idx="45278">
                  <c:v>9.1177600000000005</c:v>
                </c:pt>
                <c:pt idx="45279">
                  <c:v>9.1142819999999993</c:v>
                </c:pt>
                <c:pt idx="45280">
                  <c:v>9.1142099999999999</c:v>
                </c:pt>
                <c:pt idx="45281">
                  <c:v>9.1171880000000005</c:v>
                </c:pt>
                <c:pt idx="45282">
                  <c:v>9.1189649999999993</c:v>
                </c:pt>
                <c:pt idx="45283">
                  <c:v>9.1200829999999993</c:v>
                </c:pt>
                <c:pt idx="45284">
                  <c:v>9.1213829999999998</c:v>
                </c:pt>
                <c:pt idx="45285">
                  <c:v>9.1228160000000003</c:v>
                </c:pt>
                <c:pt idx="45286">
                  <c:v>9.1255100000000002</c:v>
                </c:pt>
                <c:pt idx="45287">
                  <c:v>9.1276580000000003</c:v>
                </c:pt>
                <c:pt idx="45288">
                  <c:v>9.1235479999999995</c:v>
                </c:pt>
                <c:pt idx="45289">
                  <c:v>9.1223779999999994</c:v>
                </c:pt>
                <c:pt idx="45290">
                  <c:v>9.1292519999999993</c:v>
                </c:pt>
                <c:pt idx="45291">
                  <c:v>9.1297219999999992</c:v>
                </c:pt>
                <c:pt idx="45292">
                  <c:v>9.1261030000000005</c:v>
                </c:pt>
                <c:pt idx="45293">
                  <c:v>9.1294769999999996</c:v>
                </c:pt>
                <c:pt idx="45294">
                  <c:v>9.1308559999999996</c:v>
                </c:pt>
                <c:pt idx="45295">
                  <c:v>9.1263319999999997</c:v>
                </c:pt>
                <c:pt idx="45296">
                  <c:v>9.1279369999999993</c:v>
                </c:pt>
                <c:pt idx="45297">
                  <c:v>9.1323220000000003</c:v>
                </c:pt>
                <c:pt idx="45298">
                  <c:v>9.1314460000000004</c:v>
                </c:pt>
                <c:pt idx="45299">
                  <c:v>9.1313250000000004</c:v>
                </c:pt>
                <c:pt idx="45300">
                  <c:v>9.1324860000000001</c:v>
                </c:pt>
                <c:pt idx="45301">
                  <c:v>9.1317699999999995</c:v>
                </c:pt>
                <c:pt idx="45302">
                  <c:v>9.1302160000000008</c:v>
                </c:pt>
                <c:pt idx="45303">
                  <c:v>9.1250070000000001</c:v>
                </c:pt>
                <c:pt idx="45304">
                  <c:v>9.1250140000000002</c:v>
                </c:pt>
                <c:pt idx="45305">
                  <c:v>9.1304219999999994</c:v>
                </c:pt>
                <c:pt idx="45306">
                  <c:v>9.1289650000000009</c:v>
                </c:pt>
                <c:pt idx="45307">
                  <c:v>9.1276419999999998</c:v>
                </c:pt>
                <c:pt idx="45308">
                  <c:v>9.1303300000000007</c:v>
                </c:pt>
                <c:pt idx="45309">
                  <c:v>9.1302660000000007</c:v>
                </c:pt>
                <c:pt idx="45310">
                  <c:v>9.1325610000000008</c:v>
                </c:pt>
                <c:pt idx="45311">
                  <c:v>9.1337320000000002</c:v>
                </c:pt>
                <c:pt idx="45312">
                  <c:v>9.1304610000000004</c:v>
                </c:pt>
                <c:pt idx="45313">
                  <c:v>9.1315170000000006</c:v>
                </c:pt>
                <c:pt idx="45314">
                  <c:v>9.1358429999999995</c:v>
                </c:pt>
                <c:pt idx="45315">
                  <c:v>9.1372710000000001</c:v>
                </c:pt>
                <c:pt idx="45316">
                  <c:v>9.1377170000000003</c:v>
                </c:pt>
                <c:pt idx="45317">
                  <c:v>9.1344399999999997</c:v>
                </c:pt>
                <c:pt idx="45318">
                  <c:v>9.1297429999999995</c:v>
                </c:pt>
                <c:pt idx="45319">
                  <c:v>9.1324240000000003</c:v>
                </c:pt>
                <c:pt idx="45320">
                  <c:v>9.1339050000000004</c:v>
                </c:pt>
                <c:pt idx="45321">
                  <c:v>9.1303649999999994</c:v>
                </c:pt>
                <c:pt idx="45322">
                  <c:v>9.1312510000000007</c:v>
                </c:pt>
                <c:pt idx="45323">
                  <c:v>9.1322279999999996</c:v>
                </c:pt>
                <c:pt idx="45324">
                  <c:v>9.1320460000000008</c:v>
                </c:pt>
                <c:pt idx="45325">
                  <c:v>9.1349090000000004</c:v>
                </c:pt>
                <c:pt idx="45326">
                  <c:v>9.1371649999999995</c:v>
                </c:pt>
                <c:pt idx="45327">
                  <c:v>9.1346410000000002</c:v>
                </c:pt>
                <c:pt idx="45328">
                  <c:v>9.1325420000000008</c:v>
                </c:pt>
                <c:pt idx="45329">
                  <c:v>9.1372940000000007</c:v>
                </c:pt>
                <c:pt idx="45330">
                  <c:v>9.1397650000000006</c:v>
                </c:pt>
                <c:pt idx="45331">
                  <c:v>9.1346810000000005</c:v>
                </c:pt>
                <c:pt idx="45332">
                  <c:v>9.1340149999999998</c:v>
                </c:pt>
                <c:pt idx="45333">
                  <c:v>9.136476</c:v>
                </c:pt>
                <c:pt idx="45334">
                  <c:v>9.1359490000000001</c:v>
                </c:pt>
                <c:pt idx="45335">
                  <c:v>9.1367480000000008</c:v>
                </c:pt>
                <c:pt idx="45336">
                  <c:v>9.137696</c:v>
                </c:pt>
                <c:pt idx="45337">
                  <c:v>9.1351680000000002</c:v>
                </c:pt>
                <c:pt idx="45338">
                  <c:v>9.1364090000000004</c:v>
                </c:pt>
                <c:pt idx="45339">
                  <c:v>9.13781</c:v>
                </c:pt>
                <c:pt idx="45340">
                  <c:v>9.1375340000000005</c:v>
                </c:pt>
                <c:pt idx="45341">
                  <c:v>9.1379870000000007</c:v>
                </c:pt>
                <c:pt idx="45342">
                  <c:v>9.1395879999999998</c:v>
                </c:pt>
                <c:pt idx="45343">
                  <c:v>9.1421209999999995</c:v>
                </c:pt>
                <c:pt idx="45344">
                  <c:v>9.1415629999999997</c:v>
                </c:pt>
                <c:pt idx="45345">
                  <c:v>9.1374099999999991</c:v>
                </c:pt>
                <c:pt idx="45346">
                  <c:v>9.1359490000000001</c:v>
                </c:pt>
                <c:pt idx="45347">
                  <c:v>9.1374949999999995</c:v>
                </c:pt>
                <c:pt idx="45348">
                  <c:v>9.1364579999999993</c:v>
                </c:pt>
                <c:pt idx="45349">
                  <c:v>9.1375650000000004</c:v>
                </c:pt>
                <c:pt idx="45350">
                  <c:v>9.1426780000000001</c:v>
                </c:pt>
                <c:pt idx="45351">
                  <c:v>9.1447610000000008</c:v>
                </c:pt>
                <c:pt idx="45352">
                  <c:v>9.1455880000000001</c:v>
                </c:pt>
                <c:pt idx="45353">
                  <c:v>9.1429910000000003</c:v>
                </c:pt>
                <c:pt idx="45354">
                  <c:v>9.1398919999999997</c:v>
                </c:pt>
                <c:pt idx="45355">
                  <c:v>9.1416649999999997</c:v>
                </c:pt>
                <c:pt idx="45356">
                  <c:v>9.1454989999999992</c:v>
                </c:pt>
                <c:pt idx="45357">
                  <c:v>9.1461220000000001</c:v>
                </c:pt>
                <c:pt idx="45358">
                  <c:v>9.1449510000000007</c:v>
                </c:pt>
                <c:pt idx="45359">
                  <c:v>9.146744</c:v>
                </c:pt>
                <c:pt idx="45360">
                  <c:v>9.147513</c:v>
                </c:pt>
                <c:pt idx="45361">
                  <c:v>9.145365</c:v>
                </c:pt>
                <c:pt idx="45362">
                  <c:v>9.1482580000000002</c:v>
                </c:pt>
                <c:pt idx="45363">
                  <c:v>9.15212</c:v>
                </c:pt>
                <c:pt idx="45364">
                  <c:v>9.145251</c:v>
                </c:pt>
                <c:pt idx="45365">
                  <c:v>9.1398159999999997</c:v>
                </c:pt>
                <c:pt idx="45366">
                  <c:v>9.1455099999999998</c:v>
                </c:pt>
                <c:pt idx="45367">
                  <c:v>9.146528</c:v>
                </c:pt>
                <c:pt idx="45368">
                  <c:v>9.1441339999999993</c:v>
                </c:pt>
                <c:pt idx="45369">
                  <c:v>9.1484819999999996</c:v>
                </c:pt>
                <c:pt idx="45370">
                  <c:v>9.1503409999999992</c:v>
                </c:pt>
                <c:pt idx="45371">
                  <c:v>9.1475259999999992</c:v>
                </c:pt>
                <c:pt idx="45372">
                  <c:v>9.1471330000000002</c:v>
                </c:pt>
                <c:pt idx="45373">
                  <c:v>9.1452410000000004</c:v>
                </c:pt>
                <c:pt idx="45374">
                  <c:v>9.1397010000000005</c:v>
                </c:pt>
                <c:pt idx="45375">
                  <c:v>9.1377509999999997</c:v>
                </c:pt>
                <c:pt idx="45376">
                  <c:v>9.141985</c:v>
                </c:pt>
                <c:pt idx="45377">
                  <c:v>9.1433689999999999</c:v>
                </c:pt>
                <c:pt idx="45378">
                  <c:v>9.1407740000000004</c:v>
                </c:pt>
                <c:pt idx="45379">
                  <c:v>9.1424070000000004</c:v>
                </c:pt>
                <c:pt idx="45380">
                  <c:v>9.1421650000000003</c:v>
                </c:pt>
                <c:pt idx="45381">
                  <c:v>9.1409830000000003</c:v>
                </c:pt>
                <c:pt idx="45382">
                  <c:v>9.1452960000000001</c:v>
                </c:pt>
                <c:pt idx="45383">
                  <c:v>9.1457420000000003</c:v>
                </c:pt>
                <c:pt idx="45384">
                  <c:v>9.1468779999999992</c:v>
                </c:pt>
                <c:pt idx="45385">
                  <c:v>9.1504250000000003</c:v>
                </c:pt>
                <c:pt idx="45386">
                  <c:v>9.1474069999999994</c:v>
                </c:pt>
                <c:pt idx="45387">
                  <c:v>9.1461729999999992</c:v>
                </c:pt>
                <c:pt idx="45388">
                  <c:v>9.152075</c:v>
                </c:pt>
                <c:pt idx="45389">
                  <c:v>9.1538419999999991</c:v>
                </c:pt>
                <c:pt idx="45390">
                  <c:v>9.1501059999999992</c:v>
                </c:pt>
                <c:pt idx="45391">
                  <c:v>9.1463370000000008</c:v>
                </c:pt>
                <c:pt idx="45392">
                  <c:v>9.1498080000000002</c:v>
                </c:pt>
                <c:pt idx="45393">
                  <c:v>9.1577800000000007</c:v>
                </c:pt>
                <c:pt idx="45394">
                  <c:v>9.1579910000000009</c:v>
                </c:pt>
                <c:pt idx="45395">
                  <c:v>9.1585359999999998</c:v>
                </c:pt>
                <c:pt idx="45396">
                  <c:v>9.1605059999999998</c:v>
                </c:pt>
                <c:pt idx="45397">
                  <c:v>9.1558720000000005</c:v>
                </c:pt>
                <c:pt idx="45398">
                  <c:v>9.1525119999999998</c:v>
                </c:pt>
                <c:pt idx="45399">
                  <c:v>9.1532409999999995</c:v>
                </c:pt>
                <c:pt idx="45400">
                  <c:v>9.1573980000000006</c:v>
                </c:pt>
                <c:pt idx="45401">
                  <c:v>9.1600099999999998</c:v>
                </c:pt>
                <c:pt idx="45402">
                  <c:v>9.1563140000000001</c:v>
                </c:pt>
                <c:pt idx="45403">
                  <c:v>9.1518350000000002</c:v>
                </c:pt>
                <c:pt idx="45404">
                  <c:v>9.1523040000000009</c:v>
                </c:pt>
                <c:pt idx="45405">
                  <c:v>9.1550519999999995</c:v>
                </c:pt>
                <c:pt idx="45406">
                  <c:v>9.1554920000000006</c:v>
                </c:pt>
                <c:pt idx="45407">
                  <c:v>9.1557130000000004</c:v>
                </c:pt>
                <c:pt idx="45408">
                  <c:v>9.1588180000000001</c:v>
                </c:pt>
                <c:pt idx="45409">
                  <c:v>9.1606260000000006</c:v>
                </c:pt>
                <c:pt idx="45410">
                  <c:v>9.1563140000000001</c:v>
                </c:pt>
                <c:pt idx="45411">
                  <c:v>9.1539350000000006</c:v>
                </c:pt>
                <c:pt idx="45412">
                  <c:v>9.1576430000000002</c:v>
                </c:pt>
                <c:pt idx="45413">
                  <c:v>9.1548079999999992</c:v>
                </c:pt>
                <c:pt idx="45414">
                  <c:v>9.1494689999999999</c:v>
                </c:pt>
                <c:pt idx="45415">
                  <c:v>9.1522419999999993</c:v>
                </c:pt>
                <c:pt idx="45416">
                  <c:v>9.1532879999999999</c:v>
                </c:pt>
                <c:pt idx="45417">
                  <c:v>9.1499889999999997</c:v>
                </c:pt>
                <c:pt idx="45418">
                  <c:v>9.1508669999999999</c:v>
                </c:pt>
                <c:pt idx="45419">
                  <c:v>9.1526910000000008</c:v>
                </c:pt>
                <c:pt idx="45420">
                  <c:v>9.1516940000000009</c:v>
                </c:pt>
                <c:pt idx="45421">
                  <c:v>9.1546140000000005</c:v>
                </c:pt>
                <c:pt idx="45422">
                  <c:v>9.1595340000000007</c:v>
                </c:pt>
                <c:pt idx="45423">
                  <c:v>9.1550200000000004</c:v>
                </c:pt>
                <c:pt idx="45424">
                  <c:v>9.1529430000000005</c:v>
                </c:pt>
                <c:pt idx="45425">
                  <c:v>9.1560389999999998</c:v>
                </c:pt>
                <c:pt idx="45426">
                  <c:v>9.1551360000000006</c:v>
                </c:pt>
                <c:pt idx="45427">
                  <c:v>9.1569590000000005</c:v>
                </c:pt>
                <c:pt idx="45428">
                  <c:v>9.1587960000000006</c:v>
                </c:pt>
                <c:pt idx="45429">
                  <c:v>9.1572180000000003</c:v>
                </c:pt>
                <c:pt idx="45430">
                  <c:v>9.1599009999999996</c:v>
                </c:pt>
                <c:pt idx="45431">
                  <c:v>9.1605899999999991</c:v>
                </c:pt>
                <c:pt idx="45432">
                  <c:v>9.1587569999999996</c:v>
                </c:pt>
                <c:pt idx="45433">
                  <c:v>9.1635249999999999</c:v>
                </c:pt>
                <c:pt idx="45434">
                  <c:v>9.1693160000000002</c:v>
                </c:pt>
                <c:pt idx="45435">
                  <c:v>9.1667489999999994</c:v>
                </c:pt>
                <c:pt idx="45436">
                  <c:v>9.1633019999999998</c:v>
                </c:pt>
                <c:pt idx="45437">
                  <c:v>9.1673299999999998</c:v>
                </c:pt>
                <c:pt idx="45438">
                  <c:v>9.1731079999999992</c:v>
                </c:pt>
                <c:pt idx="45439">
                  <c:v>9.1683109999999992</c:v>
                </c:pt>
                <c:pt idx="45440">
                  <c:v>9.1601730000000003</c:v>
                </c:pt>
                <c:pt idx="45441">
                  <c:v>9.1649849999999997</c:v>
                </c:pt>
                <c:pt idx="45442">
                  <c:v>9.1709259999999997</c:v>
                </c:pt>
                <c:pt idx="45443">
                  <c:v>9.1646859999999997</c:v>
                </c:pt>
                <c:pt idx="45444">
                  <c:v>9.1622070000000004</c:v>
                </c:pt>
                <c:pt idx="45445">
                  <c:v>9.1676190000000002</c:v>
                </c:pt>
                <c:pt idx="45446">
                  <c:v>9.1695399999999996</c:v>
                </c:pt>
                <c:pt idx="45447">
                  <c:v>9.16831</c:v>
                </c:pt>
                <c:pt idx="45448">
                  <c:v>9.1681270000000001</c:v>
                </c:pt>
                <c:pt idx="45449">
                  <c:v>9.1693269999999991</c:v>
                </c:pt>
                <c:pt idx="45450">
                  <c:v>9.1684199999999993</c:v>
                </c:pt>
                <c:pt idx="45451">
                  <c:v>9.1649989999999999</c:v>
                </c:pt>
                <c:pt idx="45452">
                  <c:v>9.1658190000000008</c:v>
                </c:pt>
                <c:pt idx="45453">
                  <c:v>9.1681139999999992</c:v>
                </c:pt>
                <c:pt idx="45454">
                  <c:v>9.1699570000000001</c:v>
                </c:pt>
                <c:pt idx="45455">
                  <c:v>9.1718670000000007</c:v>
                </c:pt>
                <c:pt idx="45456">
                  <c:v>9.171068</c:v>
                </c:pt>
                <c:pt idx="45457">
                  <c:v>9.1705629999999996</c:v>
                </c:pt>
                <c:pt idx="45458">
                  <c:v>9.1710399999999996</c:v>
                </c:pt>
                <c:pt idx="45459">
                  <c:v>9.1706529999999997</c:v>
                </c:pt>
                <c:pt idx="45460">
                  <c:v>9.1702770000000005</c:v>
                </c:pt>
                <c:pt idx="45461">
                  <c:v>9.1710320000000003</c:v>
                </c:pt>
                <c:pt idx="45462">
                  <c:v>9.1735849999999992</c:v>
                </c:pt>
                <c:pt idx="45463">
                  <c:v>9.1711530000000003</c:v>
                </c:pt>
                <c:pt idx="45464">
                  <c:v>9.1672499999999992</c:v>
                </c:pt>
                <c:pt idx="45465">
                  <c:v>9.1696559999999998</c:v>
                </c:pt>
                <c:pt idx="45466">
                  <c:v>9.1720260000000007</c:v>
                </c:pt>
                <c:pt idx="45467">
                  <c:v>9.1686960000000006</c:v>
                </c:pt>
                <c:pt idx="45468">
                  <c:v>9.1665620000000008</c:v>
                </c:pt>
                <c:pt idx="45469">
                  <c:v>9.1700370000000007</c:v>
                </c:pt>
                <c:pt idx="45470">
                  <c:v>9.1717399999999998</c:v>
                </c:pt>
                <c:pt idx="45471">
                  <c:v>9.1705290000000002</c:v>
                </c:pt>
                <c:pt idx="45472">
                  <c:v>9.1715250000000008</c:v>
                </c:pt>
                <c:pt idx="45473">
                  <c:v>9.1738219999999995</c:v>
                </c:pt>
                <c:pt idx="45474">
                  <c:v>9.1738239999999998</c:v>
                </c:pt>
                <c:pt idx="45475">
                  <c:v>9.1720210000000009</c:v>
                </c:pt>
                <c:pt idx="45476">
                  <c:v>9.1696790000000004</c:v>
                </c:pt>
                <c:pt idx="45477">
                  <c:v>9.1693920000000002</c:v>
                </c:pt>
                <c:pt idx="45478">
                  <c:v>9.1717359999999992</c:v>
                </c:pt>
                <c:pt idx="45479">
                  <c:v>9.1728699999999996</c:v>
                </c:pt>
                <c:pt idx="45480">
                  <c:v>9.1725329999999996</c:v>
                </c:pt>
                <c:pt idx="45481">
                  <c:v>9.1726069999999993</c:v>
                </c:pt>
                <c:pt idx="45482">
                  <c:v>9.1736020000000007</c:v>
                </c:pt>
                <c:pt idx="45483">
                  <c:v>9.1766279999999991</c:v>
                </c:pt>
                <c:pt idx="45484">
                  <c:v>9.1775660000000006</c:v>
                </c:pt>
                <c:pt idx="45485">
                  <c:v>9.1759039999999992</c:v>
                </c:pt>
                <c:pt idx="45486">
                  <c:v>9.1751640000000005</c:v>
                </c:pt>
                <c:pt idx="45487">
                  <c:v>9.1743520000000007</c:v>
                </c:pt>
                <c:pt idx="45488">
                  <c:v>9.1732030000000009</c:v>
                </c:pt>
                <c:pt idx="45489">
                  <c:v>9.1760889999999993</c:v>
                </c:pt>
                <c:pt idx="45490">
                  <c:v>9.1795170000000006</c:v>
                </c:pt>
                <c:pt idx="45491">
                  <c:v>9.1792669999999994</c:v>
                </c:pt>
                <c:pt idx="45492">
                  <c:v>9.1786709999999996</c:v>
                </c:pt>
                <c:pt idx="45493">
                  <c:v>9.1763130000000004</c:v>
                </c:pt>
                <c:pt idx="45494">
                  <c:v>9.1720980000000001</c:v>
                </c:pt>
                <c:pt idx="45495">
                  <c:v>9.1716259999999998</c:v>
                </c:pt>
                <c:pt idx="45496">
                  <c:v>9.1769020000000001</c:v>
                </c:pt>
                <c:pt idx="45497">
                  <c:v>9.1807149999999993</c:v>
                </c:pt>
                <c:pt idx="45498">
                  <c:v>9.1784750000000006</c:v>
                </c:pt>
                <c:pt idx="45499">
                  <c:v>9.1776920000000004</c:v>
                </c:pt>
                <c:pt idx="45500">
                  <c:v>9.1837370000000007</c:v>
                </c:pt>
                <c:pt idx="45501">
                  <c:v>9.1856240000000007</c:v>
                </c:pt>
                <c:pt idx="45502">
                  <c:v>9.1846779999999999</c:v>
                </c:pt>
                <c:pt idx="45503">
                  <c:v>9.1895190000000007</c:v>
                </c:pt>
                <c:pt idx="45504">
                  <c:v>9.1875429999999998</c:v>
                </c:pt>
                <c:pt idx="45505">
                  <c:v>9.1812900000000006</c:v>
                </c:pt>
                <c:pt idx="45506">
                  <c:v>9.1813120000000001</c:v>
                </c:pt>
                <c:pt idx="45507">
                  <c:v>9.181101</c:v>
                </c:pt>
                <c:pt idx="45508">
                  <c:v>9.1824680000000001</c:v>
                </c:pt>
                <c:pt idx="45509">
                  <c:v>9.1849799999999995</c:v>
                </c:pt>
                <c:pt idx="45510">
                  <c:v>9.1841220000000003</c:v>
                </c:pt>
                <c:pt idx="45511">
                  <c:v>9.1831189999999996</c:v>
                </c:pt>
                <c:pt idx="45512">
                  <c:v>9.1820760000000003</c:v>
                </c:pt>
                <c:pt idx="45513">
                  <c:v>9.1783219999999996</c:v>
                </c:pt>
                <c:pt idx="45514">
                  <c:v>9.1799859999999995</c:v>
                </c:pt>
                <c:pt idx="45515">
                  <c:v>9.1850120000000004</c:v>
                </c:pt>
                <c:pt idx="45516">
                  <c:v>9.1852710000000002</c:v>
                </c:pt>
                <c:pt idx="45517">
                  <c:v>9.1815510000000007</c:v>
                </c:pt>
                <c:pt idx="45518">
                  <c:v>9.1773530000000001</c:v>
                </c:pt>
                <c:pt idx="45519">
                  <c:v>9.1785040000000002</c:v>
                </c:pt>
                <c:pt idx="45520">
                  <c:v>9.1824180000000002</c:v>
                </c:pt>
                <c:pt idx="45521">
                  <c:v>9.1822649999999992</c:v>
                </c:pt>
                <c:pt idx="45522">
                  <c:v>9.1793060000000004</c:v>
                </c:pt>
                <c:pt idx="45523">
                  <c:v>9.1790459999999996</c:v>
                </c:pt>
                <c:pt idx="45524">
                  <c:v>9.1800169999999994</c:v>
                </c:pt>
                <c:pt idx="45525">
                  <c:v>9.1809840000000005</c:v>
                </c:pt>
                <c:pt idx="45526">
                  <c:v>9.1830339999999993</c:v>
                </c:pt>
                <c:pt idx="45527">
                  <c:v>9.1837</c:v>
                </c:pt>
                <c:pt idx="45528">
                  <c:v>9.1849810000000005</c:v>
                </c:pt>
                <c:pt idx="45529">
                  <c:v>9.1847600000000007</c:v>
                </c:pt>
                <c:pt idx="45530">
                  <c:v>9.1821819999999992</c:v>
                </c:pt>
                <c:pt idx="45531">
                  <c:v>9.1812369999999994</c:v>
                </c:pt>
                <c:pt idx="45532">
                  <c:v>9.1820660000000007</c:v>
                </c:pt>
                <c:pt idx="45533">
                  <c:v>9.1831879999999995</c:v>
                </c:pt>
                <c:pt idx="45534">
                  <c:v>9.1859979999999997</c:v>
                </c:pt>
                <c:pt idx="45535">
                  <c:v>9.1874249999999993</c:v>
                </c:pt>
                <c:pt idx="45536">
                  <c:v>9.1876329999999999</c:v>
                </c:pt>
                <c:pt idx="45537">
                  <c:v>9.1900189999999995</c:v>
                </c:pt>
                <c:pt idx="45538">
                  <c:v>9.1883669999999995</c:v>
                </c:pt>
                <c:pt idx="45539">
                  <c:v>9.1845250000000007</c:v>
                </c:pt>
                <c:pt idx="45540">
                  <c:v>9.1869370000000004</c:v>
                </c:pt>
                <c:pt idx="45541">
                  <c:v>9.1875870000000006</c:v>
                </c:pt>
                <c:pt idx="45542">
                  <c:v>9.1871700000000001</c:v>
                </c:pt>
                <c:pt idx="45543">
                  <c:v>9.1896020000000007</c:v>
                </c:pt>
                <c:pt idx="45544">
                  <c:v>9.1855650000000004</c:v>
                </c:pt>
                <c:pt idx="45545">
                  <c:v>9.1830590000000001</c:v>
                </c:pt>
                <c:pt idx="45546">
                  <c:v>9.1896590000000007</c:v>
                </c:pt>
                <c:pt idx="45547">
                  <c:v>9.1910699999999999</c:v>
                </c:pt>
                <c:pt idx="45548">
                  <c:v>9.1870019999999997</c:v>
                </c:pt>
                <c:pt idx="45549">
                  <c:v>9.1889129999999994</c:v>
                </c:pt>
                <c:pt idx="45550">
                  <c:v>9.1925989999999995</c:v>
                </c:pt>
                <c:pt idx="45551">
                  <c:v>9.1879950000000008</c:v>
                </c:pt>
                <c:pt idx="45552">
                  <c:v>9.1839510000000004</c:v>
                </c:pt>
                <c:pt idx="45553">
                  <c:v>9.1889099999999999</c:v>
                </c:pt>
                <c:pt idx="45554">
                  <c:v>9.1897970000000004</c:v>
                </c:pt>
                <c:pt idx="45555">
                  <c:v>9.1852250000000009</c:v>
                </c:pt>
                <c:pt idx="45556">
                  <c:v>9.1925840000000001</c:v>
                </c:pt>
                <c:pt idx="45557">
                  <c:v>9.1965210000000006</c:v>
                </c:pt>
                <c:pt idx="45558">
                  <c:v>9.189762</c:v>
                </c:pt>
                <c:pt idx="45559">
                  <c:v>9.1924609999999998</c:v>
                </c:pt>
                <c:pt idx="45560">
                  <c:v>9.1942959999999996</c:v>
                </c:pt>
                <c:pt idx="45561">
                  <c:v>9.1919229999999992</c:v>
                </c:pt>
                <c:pt idx="45562">
                  <c:v>9.1975700000000007</c:v>
                </c:pt>
                <c:pt idx="45563">
                  <c:v>9.1974560000000007</c:v>
                </c:pt>
                <c:pt idx="45564">
                  <c:v>9.1912629999999993</c:v>
                </c:pt>
                <c:pt idx="45565">
                  <c:v>9.1952759999999998</c:v>
                </c:pt>
                <c:pt idx="45566">
                  <c:v>9.1982459999999993</c:v>
                </c:pt>
                <c:pt idx="45567">
                  <c:v>9.192698</c:v>
                </c:pt>
                <c:pt idx="45568">
                  <c:v>9.1934920000000009</c:v>
                </c:pt>
                <c:pt idx="45569">
                  <c:v>9.1977790000000006</c:v>
                </c:pt>
                <c:pt idx="45570">
                  <c:v>9.1976220000000009</c:v>
                </c:pt>
                <c:pt idx="45571">
                  <c:v>9.1983160000000002</c:v>
                </c:pt>
                <c:pt idx="45572">
                  <c:v>9.1986380000000008</c:v>
                </c:pt>
                <c:pt idx="45573">
                  <c:v>9.1983230000000002</c:v>
                </c:pt>
                <c:pt idx="45574">
                  <c:v>9.1997619999999998</c:v>
                </c:pt>
                <c:pt idx="45575">
                  <c:v>9.1985449999999993</c:v>
                </c:pt>
                <c:pt idx="45576">
                  <c:v>9.1955659999999995</c:v>
                </c:pt>
                <c:pt idx="45577">
                  <c:v>9.1932480000000005</c:v>
                </c:pt>
                <c:pt idx="45578">
                  <c:v>9.1935819999999993</c:v>
                </c:pt>
                <c:pt idx="45579">
                  <c:v>9.1978240000000007</c:v>
                </c:pt>
                <c:pt idx="45580">
                  <c:v>9.1980920000000008</c:v>
                </c:pt>
                <c:pt idx="45581">
                  <c:v>9.1934240000000003</c:v>
                </c:pt>
                <c:pt idx="45582">
                  <c:v>9.1981070000000003</c:v>
                </c:pt>
                <c:pt idx="45583">
                  <c:v>9.2045180000000002</c:v>
                </c:pt>
                <c:pt idx="45584">
                  <c:v>9.2010609999999993</c:v>
                </c:pt>
                <c:pt idx="45585">
                  <c:v>9.199268</c:v>
                </c:pt>
                <c:pt idx="45586">
                  <c:v>9.2022180000000002</c:v>
                </c:pt>
                <c:pt idx="45587">
                  <c:v>9.2039919999999995</c:v>
                </c:pt>
                <c:pt idx="45588">
                  <c:v>9.2051189999999998</c:v>
                </c:pt>
                <c:pt idx="45589">
                  <c:v>9.2048909999999999</c:v>
                </c:pt>
                <c:pt idx="45590">
                  <c:v>9.2046609999999998</c:v>
                </c:pt>
                <c:pt idx="45591">
                  <c:v>9.2012970000000003</c:v>
                </c:pt>
                <c:pt idx="45592">
                  <c:v>9.1998669999999994</c:v>
                </c:pt>
                <c:pt idx="45593">
                  <c:v>9.205095</c:v>
                </c:pt>
                <c:pt idx="45594">
                  <c:v>9.2095780000000005</c:v>
                </c:pt>
                <c:pt idx="45595">
                  <c:v>9.2061659999999996</c:v>
                </c:pt>
                <c:pt idx="45596">
                  <c:v>9.2001080000000002</c:v>
                </c:pt>
                <c:pt idx="45597">
                  <c:v>9.2003520000000005</c:v>
                </c:pt>
                <c:pt idx="45598">
                  <c:v>9.2039790000000004</c:v>
                </c:pt>
                <c:pt idx="45599">
                  <c:v>9.2041799999999991</c:v>
                </c:pt>
                <c:pt idx="45600">
                  <c:v>9.2033819999999995</c:v>
                </c:pt>
                <c:pt idx="45601">
                  <c:v>9.2063590000000008</c:v>
                </c:pt>
                <c:pt idx="45602">
                  <c:v>9.2062760000000008</c:v>
                </c:pt>
                <c:pt idx="45603">
                  <c:v>9.1996420000000008</c:v>
                </c:pt>
                <c:pt idx="45604">
                  <c:v>9.1986659999999993</c:v>
                </c:pt>
                <c:pt idx="45605">
                  <c:v>9.2057500000000001</c:v>
                </c:pt>
                <c:pt idx="45606">
                  <c:v>9.2055810000000005</c:v>
                </c:pt>
                <c:pt idx="45607">
                  <c:v>9.1997599999999995</c:v>
                </c:pt>
                <c:pt idx="45608">
                  <c:v>9.2031360000000006</c:v>
                </c:pt>
                <c:pt idx="45609">
                  <c:v>9.2052490000000002</c:v>
                </c:pt>
                <c:pt idx="45610">
                  <c:v>9.2054989999999997</c:v>
                </c:pt>
                <c:pt idx="45611">
                  <c:v>9.2097529999999992</c:v>
                </c:pt>
                <c:pt idx="45612">
                  <c:v>9.2075019999999999</c:v>
                </c:pt>
                <c:pt idx="45613">
                  <c:v>9.2030290000000008</c:v>
                </c:pt>
                <c:pt idx="45614">
                  <c:v>9.2057959999999994</c:v>
                </c:pt>
                <c:pt idx="45615">
                  <c:v>9.2070650000000001</c:v>
                </c:pt>
                <c:pt idx="45616">
                  <c:v>9.2069379999999992</c:v>
                </c:pt>
                <c:pt idx="45617">
                  <c:v>9.21265</c:v>
                </c:pt>
                <c:pt idx="45618">
                  <c:v>9.2103249999999992</c:v>
                </c:pt>
                <c:pt idx="45619">
                  <c:v>9.2028180000000006</c:v>
                </c:pt>
                <c:pt idx="45620">
                  <c:v>9.2072859999999999</c:v>
                </c:pt>
                <c:pt idx="45621">
                  <c:v>9.2123449999999991</c:v>
                </c:pt>
                <c:pt idx="45622">
                  <c:v>9.2099720000000005</c:v>
                </c:pt>
                <c:pt idx="45623">
                  <c:v>9.2066999999999997</c:v>
                </c:pt>
                <c:pt idx="45624">
                  <c:v>9.2094850000000008</c:v>
                </c:pt>
                <c:pt idx="45625">
                  <c:v>9.2159250000000004</c:v>
                </c:pt>
                <c:pt idx="45626">
                  <c:v>9.2129370000000002</c:v>
                </c:pt>
                <c:pt idx="45627">
                  <c:v>9.2056629999999995</c:v>
                </c:pt>
                <c:pt idx="45628">
                  <c:v>9.2081660000000003</c:v>
                </c:pt>
                <c:pt idx="45629">
                  <c:v>9.2138670000000005</c:v>
                </c:pt>
                <c:pt idx="45630">
                  <c:v>9.2149280000000005</c:v>
                </c:pt>
                <c:pt idx="45631">
                  <c:v>9.2128040000000002</c:v>
                </c:pt>
                <c:pt idx="45632">
                  <c:v>9.2109629999999996</c:v>
                </c:pt>
                <c:pt idx="45633">
                  <c:v>9.2124469999999992</c:v>
                </c:pt>
                <c:pt idx="45634">
                  <c:v>9.2148009999999996</c:v>
                </c:pt>
                <c:pt idx="45635">
                  <c:v>9.2110129999999995</c:v>
                </c:pt>
                <c:pt idx="45636">
                  <c:v>9.2087179999999993</c:v>
                </c:pt>
                <c:pt idx="45637">
                  <c:v>9.2150730000000003</c:v>
                </c:pt>
                <c:pt idx="45638">
                  <c:v>9.2169369999999997</c:v>
                </c:pt>
                <c:pt idx="45639">
                  <c:v>9.2104140000000001</c:v>
                </c:pt>
                <c:pt idx="45640">
                  <c:v>9.2102550000000001</c:v>
                </c:pt>
                <c:pt idx="45641">
                  <c:v>9.2142250000000008</c:v>
                </c:pt>
                <c:pt idx="45642">
                  <c:v>9.2152060000000002</c:v>
                </c:pt>
                <c:pt idx="45643">
                  <c:v>9.2144270000000006</c:v>
                </c:pt>
                <c:pt idx="45644">
                  <c:v>9.2148800000000008</c:v>
                </c:pt>
                <c:pt idx="45645">
                  <c:v>9.2153170000000006</c:v>
                </c:pt>
                <c:pt idx="45646">
                  <c:v>9.2147020000000008</c:v>
                </c:pt>
                <c:pt idx="45647">
                  <c:v>9.21373</c:v>
                </c:pt>
                <c:pt idx="45648">
                  <c:v>9.2143040000000003</c:v>
                </c:pt>
                <c:pt idx="45649">
                  <c:v>9.2151999999999994</c:v>
                </c:pt>
                <c:pt idx="45650">
                  <c:v>9.2158909999999992</c:v>
                </c:pt>
                <c:pt idx="45651">
                  <c:v>9.2150459999999992</c:v>
                </c:pt>
                <c:pt idx="45652">
                  <c:v>9.2148420000000009</c:v>
                </c:pt>
                <c:pt idx="45653">
                  <c:v>9.2172689999999999</c:v>
                </c:pt>
                <c:pt idx="45654">
                  <c:v>9.2168849999999996</c:v>
                </c:pt>
                <c:pt idx="45655">
                  <c:v>9.2142599999999995</c:v>
                </c:pt>
                <c:pt idx="45656">
                  <c:v>9.2133730000000007</c:v>
                </c:pt>
                <c:pt idx="45657">
                  <c:v>9.2131500000000006</c:v>
                </c:pt>
                <c:pt idx="45658">
                  <c:v>9.2137919999999998</c:v>
                </c:pt>
                <c:pt idx="45659">
                  <c:v>9.2147000000000006</c:v>
                </c:pt>
                <c:pt idx="45660">
                  <c:v>9.2134970000000003</c:v>
                </c:pt>
                <c:pt idx="45661">
                  <c:v>9.2121019999999998</c:v>
                </c:pt>
                <c:pt idx="45662">
                  <c:v>9.2141009999999994</c:v>
                </c:pt>
                <c:pt idx="45663">
                  <c:v>9.2187509999999993</c:v>
                </c:pt>
                <c:pt idx="45664">
                  <c:v>9.2209679999999992</c:v>
                </c:pt>
                <c:pt idx="45665">
                  <c:v>9.2187819999999991</c:v>
                </c:pt>
                <c:pt idx="45666">
                  <c:v>9.2231520000000007</c:v>
                </c:pt>
                <c:pt idx="45667">
                  <c:v>9.2276179999999997</c:v>
                </c:pt>
                <c:pt idx="45668">
                  <c:v>9.2250250000000005</c:v>
                </c:pt>
                <c:pt idx="45669">
                  <c:v>9.2224850000000007</c:v>
                </c:pt>
                <c:pt idx="45670">
                  <c:v>9.2213650000000005</c:v>
                </c:pt>
                <c:pt idx="45671">
                  <c:v>9.2228569999999994</c:v>
                </c:pt>
                <c:pt idx="45672">
                  <c:v>9.2222019999999993</c:v>
                </c:pt>
                <c:pt idx="45673">
                  <c:v>9.2167589999999997</c:v>
                </c:pt>
                <c:pt idx="45674">
                  <c:v>9.2191310000000009</c:v>
                </c:pt>
                <c:pt idx="45675">
                  <c:v>9.2293800000000008</c:v>
                </c:pt>
                <c:pt idx="45676">
                  <c:v>9.2309579999999993</c:v>
                </c:pt>
                <c:pt idx="45677">
                  <c:v>9.2213030000000007</c:v>
                </c:pt>
                <c:pt idx="45678">
                  <c:v>9.2153840000000002</c:v>
                </c:pt>
                <c:pt idx="45679">
                  <c:v>9.220148</c:v>
                </c:pt>
                <c:pt idx="45680">
                  <c:v>9.2257300000000004</c:v>
                </c:pt>
                <c:pt idx="45681">
                  <c:v>9.223357</c:v>
                </c:pt>
                <c:pt idx="45682">
                  <c:v>9.2212580000000006</c:v>
                </c:pt>
                <c:pt idx="45683">
                  <c:v>9.2241230000000005</c:v>
                </c:pt>
                <c:pt idx="45684">
                  <c:v>9.2241110000000006</c:v>
                </c:pt>
                <c:pt idx="45685">
                  <c:v>9.2236410000000006</c:v>
                </c:pt>
                <c:pt idx="45686">
                  <c:v>9.2243230000000001</c:v>
                </c:pt>
                <c:pt idx="45687">
                  <c:v>9.2246039999999994</c:v>
                </c:pt>
                <c:pt idx="45688">
                  <c:v>9.2265800000000002</c:v>
                </c:pt>
                <c:pt idx="45689">
                  <c:v>9.2256309999999999</c:v>
                </c:pt>
                <c:pt idx="45690">
                  <c:v>9.2225950000000001</c:v>
                </c:pt>
                <c:pt idx="45691">
                  <c:v>9.2210769999999993</c:v>
                </c:pt>
                <c:pt idx="45692">
                  <c:v>9.2202590000000004</c:v>
                </c:pt>
                <c:pt idx="45693">
                  <c:v>9.2189940000000004</c:v>
                </c:pt>
                <c:pt idx="45694">
                  <c:v>9.2187929999999998</c:v>
                </c:pt>
                <c:pt idx="45695">
                  <c:v>9.2223659999999992</c:v>
                </c:pt>
                <c:pt idx="45696">
                  <c:v>9.2236539999999998</c:v>
                </c:pt>
                <c:pt idx="45697">
                  <c:v>9.2208229999999993</c:v>
                </c:pt>
                <c:pt idx="45698">
                  <c:v>9.2204029999999992</c:v>
                </c:pt>
                <c:pt idx="45699">
                  <c:v>9.2224839999999997</c:v>
                </c:pt>
                <c:pt idx="45700">
                  <c:v>9.2230899999999991</c:v>
                </c:pt>
                <c:pt idx="45701">
                  <c:v>9.2212560000000003</c:v>
                </c:pt>
                <c:pt idx="45702">
                  <c:v>9.2197180000000003</c:v>
                </c:pt>
                <c:pt idx="45703">
                  <c:v>9.2228879999999993</c:v>
                </c:pt>
                <c:pt idx="45704">
                  <c:v>9.2247439999999994</c:v>
                </c:pt>
                <c:pt idx="45705">
                  <c:v>9.2224590000000006</c:v>
                </c:pt>
                <c:pt idx="45706">
                  <c:v>9.2228849999999998</c:v>
                </c:pt>
                <c:pt idx="45707">
                  <c:v>9.2214209999999994</c:v>
                </c:pt>
                <c:pt idx="45708">
                  <c:v>9.2156540000000007</c:v>
                </c:pt>
                <c:pt idx="45709">
                  <c:v>9.2168609999999997</c:v>
                </c:pt>
                <c:pt idx="45710">
                  <c:v>9.2219789999999993</c:v>
                </c:pt>
                <c:pt idx="45711">
                  <c:v>9.2217579999999995</c:v>
                </c:pt>
                <c:pt idx="45712">
                  <c:v>9.2258630000000004</c:v>
                </c:pt>
                <c:pt idx="45713">
                  <c:v>9.2291229999999995</c:v>
                </c:pt>
                <c:pt idx="45714">
                  <c:v>9.2235680000000002</c:v>
                </c:pt>
                <c:pt idx="45715">
                  <c:v>9.2270810000000001</c:v>
                </c:pt>
                <c:pt idx="45716">
                  <c:v>9.2339509999999994</c:v>
                </c:pt>
                <c:pt idx="45717">
                  <c:v>9.2316559999999992</c:v>
                </c:pt>
                <c:pt idx="45718">
                  <c:v>9.2269900000000007</c:v>
                </c:pt>
                <c:pt idx="45719">
                  <c:v>9.2282309999999992</c:v>
                </c:pt>
                <c:pt idx="45720">
                  <c:v>9.2333909999999992</c:v>
                </c:pt>
                <c:pt idx="45721">
                  <c:v>9.229673</c:v>
                </c:pt>
                <c:pt idx="45722">
                  <c:v>9.2219119999999997</c:v>
                </c:pt>
                <c:pt idx="45723">
                  <c:v>9.2213650000000005</c:v>
                </c:pt>
                <c:pt idx="45724">
                  <c:v>9.2258309999999994</c:v>
                </c:pt>
                <c:pt idx="45725">
                  <c:v>9.2301830000000002</c:v>
                </c:pt>
                <c:pt idx="45726">
                  <c:v>9.2300799999999992</c:v>
                </c:pt>
                <c:pt idx="45727">
                  <c:v>9.2286230000000007</c:v>
                </c:pt>
                <c:pt idx="45728">
                  <c:v>9.229616</c:v>
                </c:pt>
                <c:pt idx="45729">
                  <c:v>9.2281680000000001</c:v>
                </c:pt>
                <c:pt idx="45730">
                  <c:v>9.2284079999999999</c:v>
                </c:pt>
                <c:pt idx="45731">
                  <c:v>9.2291899999999991</c:v>
                </c:pt>
                <c:pt idx="45732">
                  <c:v>9.2292740000000002</c:v>
                </c:pt>
                <c:pt idx="45733">
                  <c:v>9.2331540000000007</c:v>
                </c:pt>
                <c:pt idx="45734">
                  <c:v>9.2368279999999992</c:v>
                </c:pt>
                <c:pt idx="45735">
                  <c:v>9.2358390000000004</c:v>
                </c:pt>
                <c:pt idx="45736">
                  <c:v>9.2309579999999993</c:v>
                </c:pt>
                <c:pt idx="45737">
                  <c:v>9.2340560000000007</c:v>
                </c:pt>
                <c:pt idx="45738">
                  <c:v>9.2428559999999997</c:v>
                </c:pt>
                <c:pt idx="45739">
                  <c:v>9.2419080000000005</c:v>
                </c:pt>
                <c:pt idx="45740">
                  <c:v>9.2345889999999997</c:v>
                </c:pt>
                <c:pt idx="45741">
                  <c:v>9.2335290000000008</c:v>
                </c:pt>
                <c:pt idx="45742">
                  <c:v>9.2369559999999993</c:v>
                </c:pt>
                <c:pt idx="45743">
                  <c:v>9.2363510000000009</c:v>
                </c:pt>
                <c:pt idx="45744">
                  <c:v>9.2343620000000008</c:v>
                </c:pt>
                <c:pt idx="45745">
                  <c:v>9.2398900000000008</c:v>
                </c:pt>
                <c:pt idx="45746">
                  <c:v>9.2445120000000003</c:v>
                </c:pt>
                <c:pt idx="45747">
                  <c:v>9.2390170000000005</c:v>
                </c:pt>
                <c:pt idx="45748">
                  <c:v>9.2350429999999992</c:v>
                </c:pt>
                <c:pt idx="45749">
                  <c:v>9.2388729999999999</c:v>
                </c:pt>
                <c:pt idx="45750">
                  <c:v>9.2422070000000005</c:v>
                </c:pt>
                <c:pt idx="45751">
                  <c:v>9.2412109999999998</c:v>
                </c:pt>
                <c:pt idx="45752">
                  <c:v>9.2402270000000009</c:v>
                </c:pt>
                <c:pt idx="45753">
                  <c:v>9.2410239999999995</c:v>
                </c:pt>
                <c:pt idx="45754">
                  <c:v>9.2388250000000003</c:v>
                </c:pt>
                <c:pt idx="45755">
                  <c:v>9.2361920000000008</c:v>
                </c:pt>
                <c:pt idx="45756">
                  <c:v>9.237031</c:v>
                </c:pt>
                <c:pt idx="45757">
                  <c:v>9.2369540000000008</c:v>
                </c:pt>
                <c:pt idx="45758">
                  <c:v>9.2393599999999996</c:v>
                </c:pt>
                <c:pt idx="45759">
                  <c:v>9.2432449999999999</c:v>
                </c:pt>
                <c:pt idx="45760">
                  <c:v>9.2417920000000002</c:v>
                </c:pt>
                <c:pt idx="45761">
                  <c:v>9.2419229999999999</c:v>
                </c:pt>
                <c:pt idx="45762">
                  <c:v>9.2433359999999993</c:v>
                </c:pt>
                <c:pt idx="45763">
                  <c:v>9.2416470000000004</c:v>
                </c:pt>
                <c:pt idx="45764">
                  <c:v>9.2449159999999999</c:v>
                </c:pt>
                <c:pt idx="45765">
                  <c:v>9.2494929999999993</c:v>
                </c:pt>
                <c:pt idx="45766">
                  <c:v>9.2487980000000007</c:v>
                </c:pt>
                <c:pt idx="45767">
                  <c:v>9.2468629999999994</c:v>
                </c:pt>
                <c:pt idx="45768">
                  <c:v>9.2466240000000006</c:v>
                </c:pt>
                <c:pt idx="45769">
                  <c:v>9.2460880000000003</c:v>
                </c:pt>
                <c:pt idx="45770">
                  <c:v>9.2466989999999996</c:v>
                </c:pt>
                <c:pt idx="45771">
                  <c:v>9.2477330000000002</c:v>
                </c:pt>
                <c:pt idx="45772">
                  <c:v>9.2457349999999998</c:v>
                </c:pt>
                <c:pt idx="45773">
                  <c:v>9.2459819999999997</c:v>
                </c:pt>
                <c:pt idx="45774">
                  <c:v>9.2476409999999998</c:v>
                </c:pt>
                <c:pt idx="45775">
                  <c:v>9.2454129999999992</c:v>
                </c:pt>
                <c:pt idx="45776">
                  <c:v>9.24315</c:v>
                </c:pt>
                <c:pt idx="45777">
                  <c:v>9.2449870000000001</c:v>
                </c:pt>
                <c:pt idx="45778">
                  <c:v>9.2493839999999992</c:v>
                </c:pt>
                <c:pt idx="45779">
                  <c:v>9.2501219999999993</c:v>
                </c:pt>
                <c:pt idx="45780">
                  <c:v>9.2472370000000002</c:v>
                </c:pt>
                <c:pt idx="45781">
                  <c:v>9.2474329999999991</c:v>
                </c:pt>
                <c:pt idx="45782">
                  <c:v>9.2479399999999998</c:v>
                </c:pt>
                <c:pt idx="45783">
                  <c:v>9.2456890000000005</c:v>
                </c:pt>
                <c:pt idx="45784">
                  <c:v>9.2445009999999996</c:v>
                </c:pt>
                <c:pt idx="45785">
                  <c:v>9.2485339999999994</c:v>
                </c:pt>
                <c:pt idx="45786">
                  <c:v>9.2504869999999997</c:v>
                </c:pt>
                <c:pt idx="45787">
                  <c:v>9.2475470000000008</c:v>
                </c:pt>
                <c:pt idx="45788">
                  <c:v>9.2460699999999996</c:v>
                </c:pt>
                <c:pt idx="45789">
                  <c:v>9.2452489999999994</c:v>
                </c:pt>
                <c:pt idx="45790">
                  <c:v>9.2477859999999996</c:v>
                </c:pt>
                <c:pt idx="45791">
                  <c:v>9.2525849999999998</c:v>
                </c:pt>
                <c:pt idx="45792">
                  <c:v>9.2524669999999993</c:v>
                </c:pt>
                <c:pt idx="45793">
                  <c:v>9.2500470000000004</c:v>
                </c:pt>
                <c:pt idx="45794">
                  <c:v>9.2505749999999995</c:v>
                </c:pt>
                <c:pt idx="45795">
                  <c:v>9.2536090000000009</c:v>
                </c:pt>
                <c:pt idx="45796">
                  <c:v>9.2534179999999999</c:v>
                </c:pt>
                <c:pt idx="45797">
                  <c:v>9.2495290000000008</c:v>
                </c:pt>
                <c:pt idx="45798">
                  <c:v>9.2483179999999994</c:v>
                </c:pt>
                <c:pt idx="45799">
                  <c:v>9.2473449999999993</c:v>
                </c:pt>
                <c:pt idx="45800">
                  <c:v>9.2470630000000007</c:v>
                </c:pt>
                <c:pt idx="45801">
                  <c:v>9.2551140000000007</c:v>
                </c:pt>
                <c:pt idx="45802">
                  <c:v>9.2579390000000004</c:v>
                </c:pt>
                <c:pt idx="45803">
                  <c:v>9.2515699999999992</c:v>
                </c:pt>
                <c:pt idx="45804">
                  <c:v>9.2528020000000009</c:v>
                </c:pt>
                <c:pt idx="45805">
                  <c:v>9.26004</c:v>
                </c:pt>
                <c:pt idx="45806">
                  <c:v>9.2593949999999996</c:v>
                </c:pt>
                <c:pt idx="45807">
                  <c:v>9.2556360000000009</c:v>
                </c:pt>
                <c:pt idx="45808">
                  <c:v>9.2551319999999997</c:v>
                </c:pt>
                <c:pt idx="45809">
                  <c:v>9.2583210000000005</c:v>
                </c:pt>
                <c:pt idx="45810">
                  <c:v>9.2588860000000004</c:v>
                </c:pt>
                <c:pt idx="45811">
                  <c:v>9.2536280000000009</c:v>
                </c:pt>
                <c:pt idx="45812">
                  <c:v>9.2558740000000004</c:v>
                </c:pt>
                <c:pt idx="45813">
                  <c:v>9.2632119999999993</c:v>
                </c:pt>
                <c:pt idx="45814">
                  <c:v>9.2624300000000002</c:v>
                </c:pt>
                <c:pt idx="45815">
                  <c:v>9.2605920000000008</c:v>
                </c:pt>
                <c:pt idx="45816">
                  <c:v>9.2601800000000001</c:v>
                </c:pt>
                <c:pt idx="45817">
                  <c:v>9.2577040000000004</c:v>
                </c:pt>
                <c:pt idx="45818">
                  <c:v>9.2597240000000003</c:v>
                </c:pt>
                <c:pt idx="45819">
                  <c:v>9.2632560000000002</c:v>
                </c:pt>
                <c:pt idx="45820">
                  <c:v>9.2631390000000007</c:v>
                </c:pt>
                <c:pt idx="45821">
                  <c:v>9.2616490000000002</c:v>
                </c:pt>
                <c:pt idx="45822">
                  <c:v>9.2581220000000002</c:v>
                </c:pt>
                <c:pt idx="45823">
                  <c:v>9.2597380000000005</c:v>
                </c:pt>
                <c:pt idx="45824">
                  <c:v>9.2621210000000005</c:v>
                </c:pt>
                <c:pt idx="45825">
                  <c:v>9.2570399999999999</c:v>
                </c:pt>
                <c:pt idx="45826">
                  <c:v>9.2603270000000002</c:v>
                </c:pt>
                <c:pt idx="45827">
                  <c:v>9.2694320000000001</c:v>
                </c:pt>
                <c:pt idx="45828">
                  <c:v>9.2652999999999999</c:v>
                </c:pt>
                <c:pt idx="45829">
                  <c:v>9.2601700000000005</c:v>
                </c:pt>
                <c:pt idx="45830">
                  <c:v>9.2626209999999993</c:v>
                </c:pt>
                <c:pt idx="45831">
                  <c:v>9.2633010000000002</c:v>
                </c:pt>
                <c:pt idx="45832">
                  <c:v>9.2631940000000004</c:v>
                </c:pt>
                <c:pt idx="45833">
                  <c:v>9.2665570000000006</c:v>
                </c:pt>
                <c:pt idx="45834">
                  <c:v>9.2662759999999995</c:v>
                </c:pt>
                <c:pt idx="45835">
                  <c:v>9.2613869999999991</c:v>
                </c:pt>
                <c:pt idx="45836">
                  <c:v>9.2624870000000001</c:v>
                </c:pt>
                <c:pt idx="45837">
                  <c:v>9.2677010000000006</c:v>
                </c:pt>
                <c:pt idx="45838">
                  <c:v>9.2661540000000002</c:v>
                </c:pt>
                <c:pt idx="45839">
                  <c:v>9.2645400000000002</c:v>
                </c:pt>
                <c:pt idx="45840">
                  <c:v>9.2672120000000007</c:v>
                </c:pt>
                <c:pt idx="45841">
                  <c:v>9.2684099999999994</c:v>
                </c:pt>
                <c:pt idx="45842">
                  <c:v>9.2685420000000001</c:v>
                </c:pt>
                <c:pt idx="45843">
                  <c:v>9.2689640000000004</c:v>
                </c:pt>
                <c:pt idx="45844">
                  <c:v>9.2705400000000004</c:v>
                </c:pt>
                <c:pt idx="45845">
                  <c:v>9.2693300000000001</c:v>
                </c:pt>
                <c:pt idx="45846">
                  <c:v>9.2641939999999998</c:v>
                </c:pt>
                <c:pt idx="45847">
                  <c:v>9.2661149999999992</c:v>
                </c:pt>
                <c:pt idx="45848">
                  <c:v>9.2660509999999991</c:v>
                </c:pt>
                <c:pt idx="45849">
                  <c:v>9.2599219999999995</c:v>
                </c:pt>
                <c:pt idx="45850">
                  <c:v>9.2653390000000009</c:v>
                </c:pt>
                <c:pt idx="45851">
                  <c:v>9.2698169999999998</c:v>
                </c:pt>
                <c:pt idx="45852">
                  <c:v>9.2665989999999994</c:v>
                </c:pt>
                <c:pt idx="45853">
                  <c:v>9.2689430000000002</c:v>
                </c:pt>
                <c:pt idx="45854">
                  <c:v>9.2676219999999994</c:v>
                </c:pt>
                <c:pt idx="45855">
                  <c:v>9.2626449999999991</c:v>
                </c:pt>
                <c:pt idx="45856">
                  <c:v>9.2620439999999995</c:v>
                </c:pt>
                <c:pt idx="45857">
                  <c:v>9.2623619999999995</c:v>
                </c:pt>
                <c:pt idx="45858">
                  <c:v>9.2614339999999995</c:v>
                </c:pt>
                <c:pt idx="45859">
                  <c:v>9.2616440000000004</c:v>
                </c:pt>
                <c:pt idx="45860">
                  <c:v>9.2614830000000001</c:v>
                </c:pt>
                <c:pt idx="45861">
                  <c:v>9.2643319999999996</c:v>
                </c:pt>
                <c:pt idx="45862">
                  <c:v>9.2650950000000005</c:v>
                </c:pt>
                <c:pt idx="45863">
                  <c:v>9.2597400000000007</c:v>
                </c:pt>
                <c:pt idx="45864">
                  <c:v>9.2600979999999993</c:v>
                </c:pt>
                <c:pt idx="45865">
                  <c:v>9.2636699999999994</c:v>
                </c:pt>
                <c:pt idx="45866">
                  <c:v>9.2608770000000007</c:v>
                </c:pt>
                <c:pt idx="45867">
                  <c:v>9.2584230000000005</c:v>
                </c:pt>
                <c:pt idx="45868">
                  <c:v>9.2600479999999994</c:v>
                </c:pt>
                <c:pt idx="45869">
                  <c:v>9.2621579999999994</c:v>
                </c:pt>
                <c:pt idx="45870">
                  <c:v>9.2648510000000002</c:v>
                </c:pt>
                <c:pt idx="45871">
                  <c:v>9.2663329999999995</c:v>
                </c:pt>
                <c:pt idx="45872">
                  <c:v>9.2663930000000008</c:v>
                </c:pt>
                <c:pt idx="45873">
                  <c:v>9.2689880000000002</c:v>
                </c:pt>
                <c:pt idx="45874">
                  <c:v>9.2732279999999996</c:v>
                </c:pt>
                <c:pt idx="45875">
                  <c:v>9.2748030000000004</c:v>
                </c:pt>
                <c:pt idx="45876">
                  <c:v>9.2732559999999999</c:v>
                </c:pt>
                <c:pt idx="45877">
                  <c:v>9.2716849999999997</c:v>
                </c:pt>
                <c:pt idx="45878">
                  <c:v>9.2719529999999999</c:v>
                </c:pt>
                <c:pt idx="45879">
                  <c:v>9.2709309999999991</c:v>
                </c:pt>
                <c:pt idx="45880">
                  <c:v>9.2683730000000004</c:v>
                </c:pt>
                <c:pt idx="45881">
                  <c:v>9.2681389999999997</c:v>
                </c:pt>
                <c:pt idx="45882">
                  <c:v>9.2719830000000005</c:v>
                </c:pt>
                <c:pt idx="45883">
                  <c:v>9.2738560000000003</c:v>
                </c:pt>
                <c:pt idx="45884">
                  <c:v>9.2699660000000002</c:v>
                </c:pt>
                <c:pt idx="45885">
                  <c:v>9.2683140000000002</c:v>
                </c:pt>
                <c:pt idx="45886">
                  <c:v>9.2719690000000003</c:v>
                </c:pt>
                <c:pt idx="45887">
                  <c:v>9.2741140000000009</c:v>
                </c:pt>
                <c:pt idx="45888">
                  <c:v>9.2702469999999995</c:v>
                </c:pt>
                <c:pt idx="45889">
                  <c:v>9.2690549999999998</c:v>
                </c:pt>
                <c:pt idx="45890">
                  <c:v>9.2737440000000007</c:v>
                </c:pt>
                <c:pt idx="45891">
                  <c:v>9.2709639999999993</c:v>
                </c:pt>
                <c:pt idx="45892">
                  <c:v>9.2641679999999997</c:v>
                </c:pt>
                <c:pt idx="45893">
                  <c:v>9.2665410000000001</c:v>
                </c:pt>
                <c:pt idx="45894">
                  <c:v>9.2731650000000005</c:v>
                </c:pt>
                <c:pt idx="45895">
                  <c:v>9.2744040000000005</c:v>
                </c:pt>
                <c:pt idx="45896">
                  <c:v>9.2719579999999997</c:v>
                </c:pt>
                <c:pt idx="45897">
                  <c:v>9.2750950000000003</c:v>
                </c:pt>
                <c:pt idx="45898">
                  <c:v>9.2789789999999996</c:v>
                </c:pt>
                <c:pt idx="45899">
                  <c:v>9.2781369999999992</c:v>
                </c:pt>
                <c:pt idx="45900">
                  <c:v>9.2776429999999994</c:v>
                </c:pt>
                <c:pt idx="45901">
                  <c:v>9.2801980000000004</c:v>
                </c:pt>
                <c:pt idx="45902">
                  <c:v>9.2801480000000005</c:v>
                </c:pt>
                <c:pt idx="45903">
                  <c:v>9.2823209999999996</c:v>
                </c:pt>
                <c:pt idx="45904">
                  <c:v>9.2861429999999991</c:v>
                </c:pt>
                <c:pt idx="45905">
                  <c:v>9.2846240000000009</c:v>
                </c:pt>
                <c:pt idx="45906">
                  <c:v>9.2833729999999992</c:v>
                </c:pt>
                <c:pt idx="45907">
                  <c:v>9.2835450000000002</c:v>
                </c:pt>
                <c:pt idx="45908">
                  <c:v>9.2824690000000007</c:v>
                </c:pt>
                <c:pt idx="45909">
                  <c:v>9.2817089999999993</c:v>
                </c:pt>
                <c:pt idx="45910">
                  <c:v>9.2806099999999994</c:v>
                </c:pt>
                <c:pt idx="45911">
                  <c:v>9.2805940000000007</c:v>
                </c:pt>
                <c:pt idx="45912">
                  <c:v>9.2825279999999992</c:v>
                </c:pt>
                <c:pt idx="45913">
                  <c:v>9.2850380000000001</c:v>
                </c:pt>
                <c:pt idx="45914">
                  <c:v>9.2855050000000006</c:v>
                </c:pt>
                <c:pt idx="45915">
                  <c:v>9.2844259999999998</c:v>
                </c:pt>
                <c:pt idx="45916">
                  <c:v>9.282095</c:v>
                </c:pt>
                <c:pt idx="45917">
                  <c:v>9.2806739999999994</c:v>
                </c:pt>
                <c:pt idx="45918">
                  <c:v>9.2795959999999997</c:v>
                </c:pt>
                <c:pt idx="45919">
                  <c:v>9.2793729999999996</c:v>
                </c:pt>
                <c:pt idx="45920">
                  <c:v>9.2807279999999999</c:v>
                </c:pt>
                <c:pt idx="45921">
                  <c:v>9.2817919999999994</c:v>
                </c:pt>
                <c:pt idx="45922">
                  <c:v>9.2830169999999992</c:v>
                </c:pt>
                <c:pt idx="45923">
                  <c:v>9.2830390000000005</c:v>
                </c:pt>
                <c:pt idx="45924">
                  <c:v>9.282057</c:v>
                </c:pt>
                <c:pt idx="45925">
                  <c:v>9.2816170000000007</c:v>
                </c:pt>
                <c:pt idx="45926">
                  <c:v>9.2788489999999992</c:v>
                </c:pt>
                <c:pt idx="45927">
                  <c:v>9.2723820000000003</c:v>
                </c:pt>
                <c:pt idx="45928">
                  <c:v>9.2722010000000008</c:v>
                </c:pt>
                <c:pt idx="45929">
                  <c:v>9.2798189999999998</c:v>
                </c:pt>
                <c:pt idx="45930">
                  <c:v>9.2824980000000004</c:v>
                </c:pt>
                <c:pt idx="45931">
                  <c:v>9.2817710000000009</c:v>
                </c:pt>
                <c:pt idx="45932">
                  <c:v>9.2831299999999999</c:v>
                </c:pt>
                <c:pt idx="45933">
                  <c:v>9.2791440000000005</c:v>
                </c:pt>
                <c:pt idx="45934">
                  <c:v>9.276014</c:v>
                </c:pt>
                <c:pt idx="45935">
                  <c:v>9.2838259999999995</c:v>
                </c:pt>
                <c:pt idx="45936">
                  <c:v>9.2871900000000007</c:v>
                </c:pt>
                <c:pt idx="45937">
                  <c:v>9.2838709999999995</c:v>
                </c:pt>
                <c:pt idx="45938">
                  <c:v>9.2845370000000003</c:v>
                </c:pt>
                <c:pt idx="45939">
                  <c:v>9.2871269999999999</c:v>
                </c:pt>
                <c:pt idx="45940">
                  <c:v>9.2849149999999998</c:v>
                </c:pt>
                <c:pt idx="45941">
                  <c:v>9.2787500000000005</c:v>
                </c:pt>
                <c:pt idx="45942">
                  <c:v>9.2812859999999997</c:v>
                </c:pt>
                <c:pt idx="45943">
                  <c:v>9.2886710000000008</c:v>
                </c:pt>
                <c:pt idx="45944">
                  <c:v>9.2874730000000003</c:v>
                </c:pt>
                <c:pt idx="45945">
                  <c:v>9.2853440000000003</c:v>
                </c:pt>
                <c:pt idx="45946">
                  <c:v>9.2884779999999996</c:v>
                </c:pt>
                <c:pt idx="45947">
                  <c:v>9.2910740000000001</c:v>
                </c:pt>
                <c:pt idx="45948">
                  <c:v>9.2922379999999993</c:v>
                </c:pt>
                <c:pt idx="45949">
                  <c:v>9.2892039999999998</c:v>
                </c:pt>
                <c:pt idx="45950">
                  <c:v>9.2848710000000008</c:v>
                </c:pt>
                <c:pt idx="45951">
                  <c:v>9.2876329999999996</c:v>
                </c:pt>
                <c:pt idx="45952">
                  <c:v>9.2895310000000002</c:v>
                </c:pt>
                <c:pt idx="45953">
                  <c:v>9.2869910000000004</c:v>
                </c:pt>
                <c:pt idx="45954">
                  <c:v>9.2874140000000001</c:v>
                </c:pt>
                <c:pt idx="45955">
                  <c:v>9.2880479999999999</c:v>
                </c:pt>
                <c:pt idx="45956">
                  <c:v>9.2867040000000003</c:v>
                </c:pt>
                <c:pt idx="45957">
                  <c:v>9.2878530000000001</c:v>
                </c:pt>
                <c:pt idx="45958">
                  <c:v>9.2906209999999998</c:v>
                </c:pt>
                <c:pt idx="45959">
                  <c:v>9.291741</c:v>
                </c:pt>
                <c:pt idx="45960">
                  <c:v>9.2904210000000003</c:v>
                </c:pt>
                <c:pt idx="45961">
                  <c:v>9.2917199999999998</c:v>
                </c:pt>
                <c:pt idx="45962">
                  <c:v>9.294727</c:v>
                </c:pt>
                <c:pt idx="45963">
                  <c:v>9.2947310000000005</c:v>
                </c:pt>
                <c:pt idx="45964">
                  <c:v>9.2969860000000004</c:v>
                </c:pt>
                <c:pt idx="45965">
                  <c:v>9.2983469999999997</c:v>
                </c:pt>
                <c:pt idx="45966">
                  <c:v>9.2927070000000001</c:v>
                </c:pt>
                <c:pt idx="45967">
                  <c:v>9.2927990000000005</c:v>
                </c:pt>
                <c:pt idx="45968">
                  <c:v>9.2962249999999997</c:v>
                </c:pt>
                <c:pt idx="45969">
                  <c:v>9.2925059999999995</c:v>
                </c:pt>
                <c:pt idx="45970">
                  <c:v>9.2907670000000007</c:v>
                </c:pt>
                <c:pt idx="45971">
                  <c:v>9.2959350000000001</c:v>
                </c:pt>
                <c:pt idx="45972">
                  <c:v>9.2964029999999998</c:v>
                </c:pt>
                <c:pt idx="45973">
                  <c:v>9.2914180000000002</c:v>
                </c:pt>
                <c:pt idx="45974">
                  <c:v>9.2899639999999994</c:v>
                </c:pt>
                <c:pt idx="45975">
                  <c:v>9.2911819999999992</c:v>
                </c:pt>
                <c:pt idx="45976">
                  <c:v>9.2907810000000008</c:v>
                </c:pt>
                <c:pt idx="45977">
                  <c:v>9.2920750000000005</c:v>
                </c:pt>
                <c:pt idx="45978">
                  <c:v>9.2928110000000004</c:v>
                </c:pt>
                <c:pt idx="45979">
                  <c:v>9.2932310000000005</c:v>
                </c:pt>
                <c:pt idx="45980">
                  <c:v>9.2931729999999995</c:v>
                </c:pt>
                <c:pt idx="45981">
                  <c:v>9.2934839999999994</c:v>
                </c:pt>
                <c:pt idx="45982">
                  <c:v>9.2926029999999997</c:v>
                </c:pt>
                <c:pt idx="45983">
                  <c:v>9.2916699999999999</c:v>
                </c:pt>
                <c:pt idx="45984">
                  <c:v>9.2962749999999996</c:v>
                </c:pt>
                <c:pt idx="45985">
                  <c:v>9.2971950000000003</c:v>
                </c:pt>
                <c:pt idx="45986">
                  <c:v>9.2947500000000005</c:v>
                </c:pt>
                <c:pt idx="45987">
                  <c:v>9.2987420000000007</c:v>
                </c:pt>
                <c:pt idx="45988">
                  <c:v>9.2985520000000008</c:v>
                </c:pt>
                <c:pt idx="45989">
                  <c:v>9.2936139999999998</c:v>
                </c:pt>
                <c:pt idx="45990">
                  <c:v>9.2949920000000006</c:v>
                </c:pt>
                <c:pt idx="45991">
                  <c:v>9.2965099999999996</c:v>
                </c:pt>
                <c:pt idx="45992">
                  <c:v>9.2945119999999992</c:v>
                </c:pt>
                <c:pt idx="45993">
                  <c:v>9.2972350000000006</c:v>
                </c:pt>
                <c:pt idx="45994">
                  <c:v>9.3003199999999993</c:v>
                </c:pt>
                <c:pt idx="45995">
                  <c:v>9.2988949999999999</c:v>
                </c:pt>
                <c:pt idx="45996">
                  <c:v>9.3011420000000005</c:v>
                </c:pt>
                <c:pt idx="45997">
                  <c:v>9.3085489999999993</c:v>
                </c:pt>
                <c:pt idx="45998">
                  <c:v>9.3059510000000003</c:v>
                </c:pt>
                <c:pt idx="45999">
                  <c:v>9.2969209999999993</c:v>
                </c:pt>
                <c:pt idx="46000">
                  <c:v>9.2971660000000007</c:v>
                </c:pt>
                <c:pt idx="46001">
                  <c:v>9.3031640000000007</c:v>
                </c:pt>
                <c:pt idx="46002">
                  <c:v>9.3042859999999994</c:v>
                </c:pt>
                <c:pt idx="46003">
                  <c:v>9.3049850000000003</c:v>
                </c:pt>
                <c:pt idx="46004">
                  <c:v>9.3076690000000006</c:v>
                </c:pt>
                <c:pt idx="46005">
                  <c:v>9.3078669999999999</c:v>
                </c:pt>
                <c:pt idx="46006">
                  <c:v>9.3057610000000004</c:v>
                </c:pt>
                <c:pt idx="46007">
                  <c:v>9.3019940000000005</c:v>
                </c:pt>
                <c:pt idx="46008">
                  <c:v>9.3024719999999999</c:v>
                </c:pt>
                <c:pt idx="46009">
                  <c:v>9.3073800000000002</c:v>
                </c:pt>
                <c:pt idx="46010">
                  <c:v>9.3083460000000002</c:v>
                </c:pt>
                <c:pt idx="46011">
                  <c:v>9.3058639999999997</c:v>
                </c:pt>
                <c:pt idx="46012">
                  <c:v>9.3020910000000008</c:v>
                </c:pt>
                <c:pt idx="46013">
                  <c:v>9.3003879999999999</c:v>
                </c:pt>
                <c:pt idx="46014">
                  <c:v>9.3032939999999993</c:v>
                </c:pt>
                <c:pt idx="46015">
                  <c:v>9.304862</c:v>
                </c:pt>
                <c:pt idx="46016">
                  <c:v>9.3067910000000005</c:v>
                </c:pt>
                <c:pt idx="46017">
                  <c:v>9.3104080000000007</c:v>
                </c:pt>
                <c:pt idx="46018">
                  <c:v>9.3113679999999999</c:v>
                </c:pt>
                <c:pt idx="46019">
                  <c:v>9.3109769999999994</c:v>
                </c:pt>
                <c:pt idx="46020">
                  <c:v>9.3087909999999994</c:v>
                </c:pt>
                <c:pt idx="46021">
                  <c:v>9.3061749999999996</c:v>
                </c:pt>
                <c:pt idx="46022">
                  <c:v>9.3066910000000007</c:v>
                </c:pt>
                <c:pt idx="46023">
                  <c:v>9.3087759999999999</c:v>
                </c:pt>
                <c:pt idx="46024">
                  <c:v>9.3119589999999999</c:v>
                </c:pt>
                <c:pt idx="46025">
                  <c:v>9.314489</c:v>
                </c:pt>
                <c:pt idx="46026">
                  <c:v>9.3116439999999994</c:v>
                </c:pt>
                <c:pt idx="46027">
                  <c:v>9.3120399999999997</c:v>
                </c:pt>
                <c:pt idx="46028">
                  <c:v>9.3144559999999998</c:v>
                </c:pt>
                <c:pt idx="46029">
                  <c:v>9.3108050000000002</c:v>
                </c:pt>
                <c:pt idx="46030">
                  <c:v>9.3124730000000007</c:v>
                </c:pt>
                <c:pt idx="46031">
                  <c:v>9.3145159999999994</c:v>
                </c:pt>
                <c:pt idx="46032">
                  <c:v>9.3111200000000007</c:v>
                </c:pt>
                <c:pt idx="46033">
                  <c:v>9.3159100000000006</c:v>
                </c:pt>
                <c:pt idx="46034">
                  <c:v>9.3190639999999991</c:v>
                </c:pt>
                <c:pt idx="46035">
                  <c:v>9.3153059999999996</c:v>
                </c:pt>
                <c:pt idx="46036">
                  <c:v>9.3188840000000006</c:v>
                </c:pt>
                <c:pt idx="46037">
                  <c:v>9.3208610000000007</c:v>
                </c:pt>
                <c:pt idx="46038">
                  <c:v>9.3106609999999996</c:v>
                </c:pt>
                <c:pt idx="46039">
                  <c:v>9.3084299999999995</c:v>
                </c:pt>
                <c:pt idx="46040">
                  <c:v>9.3130050000000004</c:v>
                </c:pt>
                <c:pt idx="46041">
                  <c:v>9.3135779999999997</c:v>
                </c:pt>
                <c:pt idx="46042">
                  <c:v>9.3158150000000006</c:v>
                </c:pt>
                <c:pt idx="46043">
                  <c:v>9.3189820000000001</c:v>
                </c:pt>
                <c:pt idx="46044">
                  <c:v>9.3173619999999993</c:v>
                </c:pt>
                <c:pt idx="46045">
                  <c:v>9.3145520000000008</c:v>
                </c:pt>
                <c:pt idx="46046">
                  <c:v>9.3169299999999993</c:v>
                </c:pt>
                <c:pt idx="46047">
                  <c:v>9.3217669999999995</c:v>
                </c:pt>
                <c:pt idx="46048">
                  <c:v>9.3206980000000001</c:v>
                </c:pt>
                <c:pt idx="46049">
                  <c:v>9.3156400000000001</c:v>
                </c:pt>
                <c:pt idx="46050">
                  <c:v>9.3140599999999996</c:v>
                </c:pt>
                <c:pt idx="46051">
                  <c:v>9.3161299999999994</c:v>
                </c:pt>
                <c:pt idx="46052">
                  <c:v>9.3168980000000001</c:v>
                </c:pt>
                <c:pt idx="46053">
                  <c:v>9.317183</c:v>
                </c:pt>
                <c:pt idx="46054">
                  <c:v>9.3193000000000001</c:v>
                </c:pt>
                <c:pt idx="46055">
                  <c:v>9.3175480000000004</c:v>
                </c:pt>
                <c:pt idx="46056">
                  <c:v>9.3149099999999994</c:v>
                </c:pt>
                <c:pt idx="46057">
                  <c:v>9.3171540000000004</c:v>
                </c:pt>
                <c:pt idx="46058">
                  <c:v>9.3175670000000004</c:v>
                </c:pt>
                <c:pt idx="46059">
                  <c:v>9.3153469999999992</c:v>
                </c:pt>
                <c:pt idx="46060">
                  <c:v>9.3147760000000002</c:v>
                </c:pt>
                <c:pt idx="46061">
                  <c:v>9.316732</c:v>
                </c:pt>
                <c:pt idx="46062">
                  <c:v>9.3199500000000004</c:v>
                </c:pt>
                <c:pt idx="46063">
                  <c:v>9.3181980000000006</c:v>
                </c:pt>
                <c:pt idx="46064">
                  <c:v>9.3142750000000003</c:v>
                </c:pt>
                <c:pt idx="46065">
                  <c:v>9.3189580000000003</c:v>
                </c:pt>
                <c:pt idx="46066">
                  <c:v>9.3251240000000006</c:v>
                </c:pt>
                <c:pt idx="46067">
                  <c:v>9.3266960000000001</c:v>
                </c:pt>
                <c:pt idx="46068">
                  <c:v>9.3259550000000004</c:v>
                </c:pt>
                <c:pt idx="46069">
                  <c:v>9.324211</c:v>
                </c:pt>
                <c:pt idx="46070">
                  <c:v>9.3241709999999998</c:v>
                </c:pt>
                <c:pt idx="46071">
                  <c:v>9.3217199999999991</c:v>
                </c:pt>
                <c:pt idx="46072">
                  <c:v>9.3161769999999997</c:v>
                </c:pt>
                <c:pt idx="46073">
                  <c:v>9.3188130000000005</c:v>
                </c:pt>
                <c:pt idx="46074">
                  <c:v>9.3261289999999999</c:v>
                </c:pt>
                <c:pt idx="46075">
                  <c:v>9.3247999999999998</c:v>
                </c:pt>
                <c:pt idx="46076">
                  <c:v>9.3231959999999994</c:v>
                </c:pt>
                <c:pt idx="46077">
                  <c:v>9.3233519999999999</c:v>
                </c:pt>
                <c:pt idx="46078">
                  <c:v>9.3202970000000001</c:v>
                </c:pt>
                <c:pt idx="46079">
                  <c:v>9.3230260000000005</c:v>
                </c:pt>
                <c:pt idx="46080">
                  <c:v>9.3274550000000005</c:v>
                </c:pt>
                <c:pt idx="46081">
                  <c:v>9.3273759999999992</c:v>
                </c:pt>
                <c:pt idx="46082">
                  <c:v>9.3294809999999995</c:v>
                </c:pt>
                <c:pt idx="46083">
                  <c:v>9.3301730000000003</c:v>
                </c:pt>
                <c:pt idx="46084">
                  <c:v>9.3243329999999993</c:v>
                </c:pt>
                <c:pt idx="46085">
                  <c:v>9.3211359999999992</c:v>
                </c:pt>
                <c:pt idx="46086">
                  <c:v>9.3247450000000001</c:v>
                </c:pt>
                <c:pt idx="46087">
                  <c:v>9.3256800000000002</c:v>
                </c:pt>
                <c:pt idx="46088">
                  <c:v>9.3244129999999998</c:v>
                </c:pt>
                <c:pt idx="46089">
                  <c:v>9.3271920000000001</c:v>
                </c:pt>
                <c:pt idx="46090">
                  <c:v>9.3288659999999997</c:v>
                </c:pt>
                <c:pt idx="46091">
                  <c:v>9.3308759999999999</c:v>
                </c:pt>
                <c:pt idx="46092">
                  <c:v>9.3297709999999991</c:v>
                </c:pt>
                <c:pt idx="46093">
                  <c:v>9.3253009999999996</c:v>
                </c:pt>
                <c:pt idx="46094">
                  <c:v>9.3253029999999999</c:v>
                </c:pt>
                <c:pt idx="46095">
                  <c:v>9.3258039999999998</c:v>
                </c:pt>
                <c:pt idx="46096">
                  <c:v>9.3228939999999998</c:v>
                </c:pt>
                <c:pt idx="46097">
                  <c:v>9.3215710000000005</c:v>
                </c:pt>
                <c:pt idx="46098">
                  <c:v>9.3259460000000001</c:v>
                </c:pt>
                <c:pt idx="46099">
                  <c:v>9.3275740000000003</c:v>
                </c:pt>
                <c:pt idx="46100">
                  <c:v>9.3263890000000007</c:v>
                </c:pt>
                <c:pt idx="46101">
                  <c:v>9.3303209999999996</c:v>
                </c:pt>
                <c:pt idx="46102">
                  <c:v>9.3295929999999991</c:v>
                </c:pt>
                <c:pt idx="46103">
                  <c:v>9.3261439999999993</c:v>
                </c:pt>
                <c:pt idx="46104">
                  <c:v>9.3331890000000008</c:v>
                </c:pt>
                <c:pt idx="46105">
                  <c:v>9.3365460000000002</c:v>
                </c:pt>
                <c:pt idx="46106">
                  <c:v>9.3312240000000006</c:v>
                </c:pt>
                <c:pt idx="46107">
                  <c:v>9.3339549999999996</c:v>
                </c:pt>
                <c:pt idx="46108">
                  <c:v>9.3354999999999997</c:v>
                </c:pt>
                <c:pt idx="46109">
                  <c:v>9.3283179999999994</c:v>
                </c:pt>
                <c:pt idx="46110">
                  <c:v>9.3275889999999997</c:v>
                </c:pt>
                <c:pt idx="46111">
                  <c:v>9.3320430000000005</c:v>
                </c:pt>
                <c:pt idx="46112">
                  <c:v>9.3300870000000007</c:v>
                </c:pt>
                <c:pt idx="46113">
                  <c:v>9.3303989999999999</c:v>
                </c:pt>
                <c:pt idx="46114">
                  <c:v>9.3335810000000006</c:v>
                </c:pt>
                <c:pt idx="46115">
                  <c:v>9.3309650000000008</c:v>
                </c:pt>
                <c:pt idx="46116">
                  <c:v>9.3299509999999994</c:v>
                </c:pt>
                <c:pt idx="46117">
                  <c:v>9.3324759999999998</c:v>
                </c:pt>
                <c:pt idx="46118">
                  <c:v>9.3340040000000002</c:v>
                </c:pt>
                <c:pt idx="46119">
                  <c:v>9.3349799999999998</c:v>
                </c:pt>
                <c:pt idx="46120">
                  <c:v>9.3324210000000001</c:v>
                </c:pt>
                <c:pt idx="46121">
                  <c:v>9.3296480000000006</c:v>
                </c:pt>
                <c:pt idx="46122">
                  <c:v>9.3336120000000005</c:v>
                </c:pt>
                <c:pt idx="46123">
                  <c:v>9.3371619999999993</c:v>
                </c:pt>
                <c:pt idx="46124">
                  <c:v>9.3344989999999992</c:v>
                </c:pt>
                <c:pt idx="46125">
                  <c:v>9.3367190000000004</c:v>
                </c:pt>
                <c:pt idx="46126">
                  <c:v>9.3384769999999993</c:v>
                </c:pt>
                <c:pt idx="46127">
                  <c:v>9.3340029999999992</c:v>
                </c:pt>
                <c:pt idx="46128">
                  <c:v>9.3357880000000009</c:v>
                </c:pt>
                <c:pt idx="46129">
                  <c:v>9.3404760000000007</c:v>
                </c:pt>
                <c:pt idx="46130">
                  <c:v>9.3395550000000007</c:v>
                </c:pt>
                <c:pt idx="46131">
                  <c:v>9.3381609999999995</c:v>
                </c:pt>
                <c:pt idx="46132">
                  <c:v>9.3404860000000003</c:v>
                </c:pt>
                <c:pt idx="46133">
                  <c:v>9.3425899999999995</c:v>
                </c:pt>
                <c:pt idx="46134">
                  <c:v>9.3412860000000002</c:v>
                </c:pt>
                <c:pt idx="46135">
                  <c:v>9.340344</c:v>
                </c:pt>
                <c:pt idx="46136">
                  <c:v>9.3397469999999991</c:v>
                </c:pt>
                <c:pt idx="46137">
                  <c:v>9.3392540000000004</c:v>
                </c:pt>
                <c:pt idx="46138">
                  <c:v>9.3403949999999991</c:v>
                </c:pt>
                <c:pt idx="46139">
                  <c:v>9.3403840000000002</c:v>
                </c:pt>
                <c:pt idx="46140">
                  <c:v>9.3375780000000006</c:v>
                </c:pt>
                <c:pt idx="46141">
                  <c:v>9.3374349999999993</c:v>
                </c:pt>
                <c:pt idx="46142">
                  <c:v>9.3391120000000001</c:v>
                </c:pt>
                <c:pt idx="46143">
                  <c:v>9.3408309999999997</c:v>
                </c:pt>
                <c:pt idx="46144">
                  <c:v>9.3422979999999995</c:v>
                </c:pt>
                <c:pt idx="46145">
                  <c:v>9.3394689999999994</c:v>
                </c:pt>
                <c:pt idx="46146">
                  <c:v>9.3352590000000006</c:v>
                </c:pt>
                <c:pt idx="46147">
                  <c:v>9.3371499999999994</c:v>
                </c:pt>
                <c:pt idx="46148">
                  <c:v>9.3372790000000006</c:v>
                </c:pt>
                <c:pt idx="46149">
                  <c:v>9.3319179999999999</c:v>
                </c:pt>
                <c:pt idx="46150">
                  <c:v>9.3343109999999996</c:v>
                </c:pt>
                <c:pt idx="46151">
                  <c:v>9.3407990000000005</c:v>
                </c:pt>
                <c:pt idx="46152">
                  <c:v>9.3378180000000004</c:v>
                </c:pt>
                <c:pt idx="46153">
                  <c:v>9.3338079999999994</c:v>
                </c:pt>
                <c:pt idx="46154">
                  <c:v>9.3359900000000007</c:v>
                </c:pt>
                <c:pt idx="46155">
                  <c:v>9.3393160000000002</c:v>
                </c:pt>
                <c:pt idx="46156">
                  <c:v>9.3417159999999999</c:v>
                </c:pt>
                <c:pt idx="46157">
                  <c:v>9.3432359999999992</c:v>
                </c:pt>
                <c:pt idx="46158">
                  <c:v>9.3393709999999999</c:v>
                </c:pt>
                <c:pt idx="46159">
                  <c:v>9.3367920000000009</c:v>
                </c:pt>
                <c:pt idx="46160">
                  <c:v>9.3394340000000007</c:v>
                </c:pt>
                <c:pt idx="46161">
                  <c:v>9.3396329999999992</c:v>
                </c:pt>
                <c:pt idx="46162">
                  <c:v>9.3400219999999994</c:v>
                </c:pt>
                <c:pt idx="46163">
                  <c:v>9.3446899999999999</c:v>
                </c:pt>
                <c:pt idx="46164">
                  <c:v>9.3446580000000008</c:v>
                </c:pt>
                <c:pt idx="46165">
                  <c:v>9.3396650000000001</c:v>
                </c:pt>
                <c:pt idx="46166">
                  <c:v>9.338158</c:v>
                </c:pt>
                <c:pt idx="46167">
                  <c:v>9.3425329999999995</c:v>
                </c:pt>
                <c:pt idx="46168">
                  <c:v>9.3463790000000007</c:v>
                </c:pt>
                <c:pt idx="46169">
                  <c:v>9.3462569999999996</c:v>
                </c:pt>
                <c:pt idx="46170">
                  <c:v>9.3467439999999993</c:v>
                </c:pt>
                <c:pt idx="46171">
                  <c:v>9.3484689999999997</c:v>
                </c:pt>
                <c:pt idx="46172">
                  <c:v>9.3452950000000001</c:v>
                </c:pt>
                <c:pt idx="46173">
                  <c:v>9.3441910000000004</c:v>
                </c:pt>
                <c:pt idx="46174">
                  <c:v>9.3491949999999999</c:v>
                </c:pt>
                <c:pt idx="46175">
                  <c:v>9.3494849999999996</c:v>
                </c:pt>
                <c:pt idx="46176">
                  <c:v>9.3468490000000006</c:v>
                </c:pt>
                <c:pt idx="46177">
                  <c:v>9.3480629999999998</c:v>
                </c:pt>
                <c:pt idx="46178">
                  <c:v>9.3513870000000008</c:v>
                </c:pt>
                <c:pt idx="46179">
                  <c:v>9.3527439999999995</c:v>
                </c:pt>
                <c:pt idx="46180">
                  <c:v>9.3521920000000005</c:v>
                </c:pt>
                <c:pt idx="46181">
                  <c:v>9.3535160000000008</c:v>
                </c:pt>
                <c:pt idx="46182">
                  <c:v>9.3521889999999992</c:v>
                </c:pt>
                <c:pt idx="46183">
                  <c:v>9.3483359999999998</c:v>
                </c:pt>
                <c:pt idx="46184">
                  <c:v>9.3475590000000004</c:v>
                </c:pt>
                <c:pt idx="46185">
                  <c:v>9.3513859999999998</c:v>
                </c:pt>
                <c:pt idx="46186">
                  <c:v>9.3526039999999995</c:v>
                </c:pt>
                <c:pt idx="46187">
                  <c:v>9.3487880000000008</c:v>
                </c:pt>
                <c:pt idx="46188">
                  <c:v>9.3485689999999995</c:v>
                </c:pt>
                <c:pt idx="46189">
                  <c:v>9.3522890000000007</c:v>
                </c:pt>
                <c:pt idx="46190">
                  <c:v>9.3535990000000009</c:v>
                </c:pt>
                <c:pt idx="46191">
                  <c:v>9.3529630000000008</c:v>
                </c:pt>
                <c:pt idx="46192">
                  <c:v>9.3532240000000009</c:v>
                </c:pt>
                <c:pt idx="46193">
                  <c:v>9.3544079999999994</c:v>
                </c:pt>
                <c:pt idx="46194">
                  <c:v>9.3550260000000005</c:v>
                </c:pt>
                <c:pt idx="46195">
                  <c:v>9.353923</c:v>
                </c:pt>
                <c:pt idx="46196">
                  <c:v>9.3505880000000001</c:v>
                </c:pt>
                <c:pt idx="46197">
                  <c:v>9.3460680000000007</c:v>
                </c:pt>
                <c:pt idx="46198">
                  <c:v>9.3441349999999996</c:v>
                </c:pt>
                <c:pt idx="46199">
                  <c:v>9.3481860000000001</c:v>
                </c:pt>
                <c:pt idx="46200">
                  <c:v>9.3522490000000005</c:v>
                </c:pt>
                <c:pt idx="46201">
                  <c:v>9.3513909999999996</c:v>
                </c:pt>
                <c:pt idx="46202">
                  <c:v>9.3490690000000001</c:v>
                </c:pt>
                <c:pt idx="46203">
                  <c:v>9.3497059999999994</c:v>
                </c:pt>
                <c:pt idx="46204">
                  <c:v>9.3498190000000001</c:v>
                </c:pt>
                <c:pt idx="46205">
                  <c:v>9.3479229999999998</c:v>
                </c:pt>
                <c:pt idx="46206">
                  <c:v>9.3536950000000001</c:v>
                </c:pt>
                <c:pt idx="46207">
                  <c:v>9.3589800000000007</c:v>
                </c:pt>
                <c:pt idx="46208">
                  <c:v>9.3524119999999993</c:v>
                </c:pt>
                <c:pt idx="46209">
                  <c:v>9.3558789999999998</c:v>
                </c:pt>
                <c:pt idx="46210">
                  <c:v>9.3632580000000001</c:v>
                </c:pt>
                <c:pt idx="46211">
                  <c:v>9.3533299999999997</c:v>
                </c:pt>
                <c:pt idx="46212">
                  <c:v>9.3495069999999991</c:v>
                </c:pt>
                <c:pt idx="46213">
                  <c:v>9.3583630000000007</c:v>
                </c:pt>
                <c:pt idx="46214">
                  <c:v>9.3558450000000004</c:v>
                </c:pt>
                <c:pt idx="46215">
                  <c:v>9.3491900000000001</c:v>
                </c:pt>
                <c:pt idx="46216">
                  <c:v>9.3525740000000006</c:v>
                </c:pt>
                <c:pt idx="46217">
                  <c:v>9.3546659999999999</c:v>
                </c:pt>
                <c:pt idx="46218">
                  <c:v>9.3520800000000008</c:v>
                </c:pt>
                <c:pt idx="46219">
                  <c:v>9.3540449999999993</c:v>
                </c:pt>
                <c:pt idx="46220">
                  <c:v>9.3575689999999998</c:v>
                </c:pt>
                <c:pt idx="46221">
                  <c:v>9.3578399999999995</c:v>
                </c:pt>
                <c:pt idx="46222">
                  <c:v>9.3577560000000002</c:v>
                </c:pt>
                <c:pt idx="46223">
                  <c:v>9.3573020000000007</c:v>
                </c:pt>
                <c:pt idx="46224">
                  <c:v>9.3602299999999996</c:v>
                </c:pt>
                <c:pt idx="46225">
                  <c:v>9.3678120000000007</c:v>
                </c:pt>
                <c:pt idx="46226">
                  <c:v>9.3660309999999996</c:v>
                </c:pt>
                <c:pt idx="46227">
                  <c:v>9.3606820000000006</c:v>
                </c:pt>
                <c:pt idx="46228">
                  <c:v>9.3647550000000006</c:v>
                </c:pt>
                <c:pt idx="46229">
                  <c:v>9.3650680000000008</c:v>
                </c:pt>
                <c:pt idx="46230">
                  <c:v>9.3614409999999992</c:v>
                </c:pt>
                <c:pt idx="46231">
                  <c:v>9.3624709999999993</c:v>
                </c:pt>
                <c:pt idx="46232">
                  <c:v>9.3627289999999999</c:v>
                </c:pt>
                <c:pt idx="46233">
                  <c:v>9.3615929999999992</c:v>
                </c:pt>
                <c:pt idx="46234">
                  <c:v>9.3626609999999992</c:v>
                </c:pt>
                <c:pt idx="46235">
                  <c:v>9.3671140000000008</c:v>
                </c:pt>
                <c:pt idx="46236">
                  <c:v>9.3681190000000001</c:v>
                </c:pt>
                <c:pt idx="46237">
                  <c:v>9.3672090000000008</c:v>
                </c:pt>
                <c:pt idx="46238">
                  <c:v>9.370984</c:v>
                </c:pt>
                <c:pt idx="46239">
                  <c:v>9.367934</c:v>
                </c:pt>
                <c:pt idx="46240">
                  <c:v>9.3578639999999993</c:v>
                </c:pt>
                <c:pt idx="46241">
                  <c:v>9.3620640000000002</c:v>
                </c:pt>
                <c:pt idx="46242">
                  <c:v>9.3664740000000002</c:v>
                </c:pt>
                <c:pt idx="46243">
                  <c:v>9.3614069999999998</c:v>
                </c:pt>
                <c:pt idx="46244">
                  <c:v>9.3645110000000003</c:v>
                </c:pt>
                <c:pt idx="46245">
                  <c:v>9.3701480000000004</c:v>
                </c:pt>
                <c:pt idx="46246">
                  <c:v>9.3694799999999994</c:v>
                </c:pt>
                <c:pt idx="46247">
                  <c:v>9.3703430000000001</c:v>
                </c:pt>
                <c:pt idx="46248">
                  <c:v>9.3695570000000004</c:v>
                </c:pt>
                <c:pt idx="46249">
                  <c:v>9.3655950000000008</c:v>
                </c:pt>
                <c:pt idx="46250">
                  <c:v>9.364903</c:v>
                </c:pt>
                <c:pt idx="46251">
                  <c:v>9.3700609999999998</c:v>
                </c:pt>
                <c:pt idx="46252">
                  <c:v>9.374701</c:v>
                </c:pt>
                <c:pt idx="46253">
                  <c:v>9.3687369999999994</c:v>
                </c:pt>
                <c:pt idx="46254">
                  <c:v>9.3617969999999993</c:v>
                </c:pt>
                <c:pt idx="46255">
                  <c:v>9.3639569999999992</c:v>
                </c:pt>
                <c:pt idx="46256">
                  <c:v>9.3680760000000003</c:v>
                </c:pt>
                <c:pt idx="46257">
                  <c:v>9.3678930000000005</c:v>
                </c:pt>
                <c:pt idx="46258">
                  <c:v>9.3681199999999993</c:v>
                </c:pt>
                <c:pt idx="46259">
                  <c:v>9.3714899999999997</c:v>
                </c:pt>
                <c:pt idx="46260">
                  <c:v>9.3694269999999999</c:v>
                </c:pt>
                <c:pt idx="46261">
                  <c:v>9.3656799999999993</c:v>
                </c:pt>
                <c:pt idx="46262">
                  <c:v>9.3726140000000004</c:v>
                </c:pt>
                <c:pt idx="46263">
                  <c:v>9.3776109999999999</c:v>
                </c:pt>
                <c:pt idx="46264">
                  <c:v>9.3721580000000007</c:v>
                </c:pt>
                <c:pt idx="46265">
                  <c:v>9.3713750000000005</c:v>
                </c:pt>
                <c:pt idx="46266">
                  <c:v>9.3757760000000001</c:v>
                </c:pt>
                <c:pt idx="46267">
                  <c:v>9.3710199999999997</c:v>
                </c:pt>
                <c:pt idx="46268">
                  <c:v>9.3658909999999995</c:v>
                </c:pt>
                <c:pt idx="46269">
                  <c:v>9.3696459999999995</c:v>
                </c:pt>
                <c:pt idx="46270">
                  <c:v>9.3697920000000003</c:v>
                </c:pt>
                <c:pt idx="46271">
                  <c:v>9.3660040000000002</c:v>
                </c:pt>
                <c:pt idx="46272">
                  <c:v>9.3692810000000009</c:v>
                </c:pt>
                <c:pt idx="46273">
                  <c:v>9.3715449999999993</c:v>
                </c:pt>
                <c:pt idx="46274">
                  <c:v>9.3718210000000006</c:v>
                </c:pt>
                <c:pt idx="46275">
                  <c:v>9.3747489999999996</c:v>
                </c:pt>
                <c:pt idx="46276">
                  <c:v>9.3736180000000004</c:v>
                </c:pt>
                <c:pt idx="46277">
                  <c:v>9.372833</c:v>
                </c:pt>
                <c:pt idx="46278">
                  <c:v>9.3730919999999998</c:v>
                </c:pt>
                <c:pt idx="46279">
                  <c:v>9.3713479999999993</c:v>
                </c:pt>
                <c:pt idx="46280">
                  <c:v>9.3745989999999999</c:v>
                </c:pt>
                <c:pt idx="46281">
                  <c:v>9.3767669999999992</c:v>
                </c:pt>
                <c:pt idx="46282">
                  <c:v>9.3719660000000005</c:v>
                </c:pt>
                <c:pt idx="46283">
                  <c:v>9.3719409999999996</c:v>
                </c:pt>
                <c:pt idx="46284">
                  <c:v>9.3756170000000001</c:v>
                </c:pt>
                <c:pt idx="46285">
                  <c:v>9.3736730000000001</c:v>
                </c:pt>
                <c:pt idx="46286">
                  <c:v>9.3696110000000008</c:v>
                </c:pt>
                <c:pt idx="46287">
                  <c:v>9.3689029999999995</c:v>
                </c:pt>
                <c:pt idx="46288">
                  <c:v>9.3715960000000003</c:v>
                </c:pt>
                <c:pt idx="46289">
                  <c:v>9.3707119999999993</c:v>
                </c:pt>
                <c:pt idx="46290">
                  <c:v>9.3692010000000003</c:v>
                </c:pt>
                <c:pt idx="46291">
                  <c:v>9.3723589999999994</c:v>
                </c:pt>
                <c:pt idx="46292">
                  <c:v>9.3715019999999996</c:v>
                </c:pt>
                <c:pt idx="46293">
                  <c:v>9.369548</c:v>
                </c:pt>
                <c:pt idx="46294">
                  <c:v>9.3749040000000008</c:v>
                </c:pt>
                <c:pt idx="46295">
                  <c:v>9.3765920000000005</c:v>
                </c:pt>
                <c:pt idx="46296">
                  <c:v>9.3733830000000005</c:v>
                </c:pt>
                <c:pt idx="46297">
                  <c:v>9.3759350000000001</c:v>
                </c:pt>
                <c:pt idx="46298">
                  <c:v>9.3774730000000002</c:v>
                </c:pt>
                <c:pt idx="46299">
                  <c:v>9.3747319999999998</c:v>
                </c:pt>
                <c:pt idx="46300">
                  <c:v>9.3770659999999992</c:v>
                </c:pt>
                <c:pt idx="46301">
                  <c:v>9.3819110000000006</c:v>
                </c:pt>
                <c:pt idx="46302">
                  <c:v>9.3840280000000007</c:v>
                </c:pt>
                <c:pt idx="46303">
                  <c:v>9.3841090000000005</c:v>
                </c:pt>
                <c:pt idx="46304">
                  <c:v>9.3803000000000001</c:v>
                </c:pt>
                <c:pt idx="46305">
                  <c:v>9.3769519999999993</c:v>
                </c:pt>
                <c:pt idx="46306">
                  <c:v>9.3806709999999995</c:v>
                </c:pt>
                <c:pt idx="46307">
                  <c:v>9.3861030000000003</c:v>
                </c:pt>
                <c:pt idx="46308">
                  <c:v>9.3894149999999996</c:v>
                </c:pt>
                <c:pt idx="46309">
                  <c:v>9.389227</c:v>
                </c:pt>
                <c:pt idx="46310">
                  <c:v>9.3843160000000001</c:v>
                </c:pt>
                <c:pt idx="46311">
                  <c:v>9.3806130000000003</c:v>
                </c:pt>
                <c:pt idx="46312">
                  <c:v>9.3832190000000004</c:v>
                </c:pt>
                <c:pt idx="46313">
                  <c:v>9.3838749999999997</c:v>
                </c:pt>
                <c:pt idx="46314">
                  <c:v>9.3792410000000004</c:v>
                </c:pt>
                <c:pt idx="46315">
                  <c:v>9.3810699999999994</c:v>
                </c:pt>
                <c:pt idx="46316">
                  <c:v>9.3857479999999995</c:v>
                </c:pt>
                <c:pt idx="46317">
                  <c:v>9.3850789999999993</c:v>
                </c:pt>
                <c:pt idx="46318">
                  <c:v>9.3845530000000004</c:v>
                </c:pt>
                <c:pt idx="46319">
                  <c:v>9.386469</c:v>
                </c:pt>
                <c:pt idx="46320">
                  <c:v>9.3873270000000009</c:v>
                </c:pt>
                <c:pt idx="46321">
                  <c:v>9.3895140000000001</c:v>
                </c:pt>
                <c:pt idx="46322">
                  <c:v>9.3919350000000001</c:v>
                </c:pt>
                <c:pt idx="46323">
                  <c:v>9.3859270000000006</c:v>
                </c:pt>
                <c:pt idx="46324">
                  <c:v>9.3794170000000001</c:v>
                </c:pt>
                <c:pt idx="46325">
                  <c:v>9.3825420000000008</c:v>
                </c:pt>
                <c:pt idx="46326">
                  <c:v>9.3834929999999996</c:v>
                </c:pt>
                <c:pt idx="46327">
                  <c:v>9.3792380000000009</c:v>
                </c:pt>
                <c:pt idx="46328">
                  <c:v>9.3793810000000004</c:v>
                </c:pt>
                <c:pt idx="46329">
                  <c:v>9.3792620000000007</c:v>
                </c:pt>
                <c:pt idx="46330">
                  <c:v>9.3753879999999992</c:v>
                </c:pt>
                <c:pt idx="46331">
                  <c:v>9.3756070000000005</c:v>
                </c:pt>
                <c:pt idx="46332">
                  <c:v>9.3782110000000003</c:v>
                </c:pt>
                <c:pt idx="46333">
                  <c:v>9.3773060000000008</c:v>
                </c:pt>
                <c:pt idx="46334">
                  <c:v>9.3770480000000003</c:v>
                </c:pt>
                <c:pt idx="46335">
                  <c:v>9.3782700000000006</c:v>
                </c:pt>
                <c:pt idx="46336">
                  <c:v>9.3788859999999996</c:v>
                </c:pt>
                <c:pt idx="46337">
                  <c:v>9.3816070000000007</c:v>
                </c:pt>
                <c:pt idx="46338">
                  <c:v>9.3836259999999996</c:v>
                </c:pt>
                <c:pt idx="46339">
                  <c:v>9.3805209999999999</c:v>
                </c:pt>
                <c:pt idx="46340">
                  <c:v>9.3813940000000002</c:v>
                </c:pt>
                <c:pt idx="46341">
                  <c:v>9.38659</c:v>
                </c:pt>
                <c:pt idx="46342">
                  <c:v>9.3875469999999996</c:v>
                </c:pt>
                <c:pt idx="46343">
                  <c:v>9.3872970000000002</c:v>
                </c:pt>
                <c:pt idx="46344">
                  <c:v>9.3877989999999993</c:v>
                </c:pt>
                <c:pt idx="46345">
                  <c:v>9.3912220000000008</c:v>
                </c:pt>
                <c:pt idx="46346">
                  <c:v>9.3943689999999993</c:v>
                </c:pt>
                <c:pt idx="46347">
                  <c:v>9.3968520000000009</c:v>
                </c:pt>
                <c:pt idx="46348">
                  <c:v>9.3974700000000002</c:v>
                </c:pt>
                <c:pt idx="46349">
                  <c:v>9.3926309999999997</c:v>
                </c:pt>
                <c:pt idx="46350">
                  <c:v>9.391648</c:v>
                </c:pt>
                <c:pt idx="46351">
                  <c:v>9.3922229999999995</c:v>
                </c:pt>
                <c:pt idx="46352">
                  <c:v>9.3907539999999994</c:v>
                </c:pt>
                <c:pt idx="46353">
                  <c:v>9.3900190000000006</c:v>
                </c:pt>
                <c:pt idx="46354">
                  <c:v>9.3904440000000005</c:v>
                </c:pt>
                <c:pt idx="46355">
                  <c:v>9.3939559999999993</c:v>
                </c:pt>
                <c:pt idx="46356">
                  <c:v>9.3944969999999994</c:v>
                </c:pt>
                <c:pt idx="46357">
                  <c:v>9.3933520000000001</c:v>
                </c:pt>
                <c:pt idx="46358">
                  <c:v>9.3985640000000004</c:v>
                </c:pt>
                <c:pt idx="46359">
                  <c:v>9.4013159999999996</c:v>
                </c:pt>
                <c:pt idx="46360">
                  <c:v>9.3983799999999995</c:v>
                </c:pt>
                <c:pt idx="46361">
                  <c:v>9.3975449999999991</c:v>
                </c:pt>
                <c:pt idx="46362">
                  <c:v>9.4009440000000009</c:v>
                </c:pt>
                <c:pt idx="46363">
                  <c:v>9.4008590000000005</c:v>
                </c:pt>
                <c:pt idx="46364">
                  <c:v>9.3977550000000001</c:v>
                </c:pt>
                <c:pt idx="46365">
                  <c:v>9.4009300000000007</c:v>
                </c:pt>
                <c:pt idx="46366">
                  <c:v>9.4005659999999995</c:v>
                </c:pt>
                <c:pt idx="46367">
                  <c:v>9.3971199999999993</c:v>
                </c:pt>
                <c:pt idx="46368">
                  <c:v>9.3988200000000006</c:v>
                </c:pt>
                <c:pt idx="46369">
                  <c:v>9.3963239999999999</c:v>
                </c:pt>
                <c:pt idx="46370">
                  <c:v>9.3947620000000001</c:v>
                </c:pt>
                <c:pt idx="46371">
                  <c:v>9.3969620000000003</c:v>
                </c:pt>
                <c:pt idx="46372">
                  <c:v>9.3939609999999991</c:v>
                </c:pt>
                <c:pt idx="46373">
                  <c:v>9.3913779999999996</c:v>
                </c:pt>
                <c:pt idx="46374">
                  <c:v>9.3915609999999994</c:v>
                </c:pt>
                <c:pt idx="46375">
                  <c:v>9.3901380000000003</c:v>
                </c:pt>
                <c:pt idx="46376">
                  <c:v>9.3900810000000003</c:v>
                </c:pt>
                <c:pt idx="46377">
                  <c:v>9.3932219999999997</c:v>
                </c:pt>
                <c:pt idx="46378">
                  <c:v>9.3949490000000004</c:v>
                </c:pt>
                <c:pt idx="46379">
                  <c:v>9.3944240000000008</c:v>
                </c:pt>
                <c:pt idx="46380">
                  <c:v>9.393364</c:v>
                </c:pt>
                <c:pt idx="46381">
                  <c:v>9.3924920000000007</c:v>
                </c:pt>
                <c:pt idx="46382">
                  <c:v>9.393478</c:v>
                </c:pt>
                <c:pt idx="46383">
                  <c:v>9.3944799999999997</c:v>
                </c:pt>
                <c:pt idx="46384">
                  <c:v>9.3952360000000006</c:v>
                </c:pt>
                <c:pt idx="46385">
                  <c:v>9.3976830000000007</c:v>
                </c:pt>
                <c:pt idx="46386">
                  <c:v>9.3995339999999992</c:v>
                </c:pt>
                <c:pt idx="46387">
                  <c:v>9.4031800000000008</c:v>
                </c:pt>
                <c:pt idx="46388">
                  <c:v>9.4012689999999992</c:v>
                </c:pt>
                <c:pt idx="46389">
                  <c:v>9.3949230000000004</c:v>
                </c:pt>
                <c:pt idx="46390">
                  <c:v>9.396566</c:v>
                </c:pt>
                <c:pt idx="46391">
                  <c:v>9.3998249999999999</c:v>
                </c:pt>
                <c:pt idx="46392">
                  <c:v>9.3967100000000006</c:v>
                </c:pt>
                <c:pt idx="46393">
                  <c:v>9.3969509999999996</c:v>
                </c:pt>
                <c:pt idx="46394">
                  <c:v>9.4012130000000003</c:v>
                </c:pt>
                <c:pt idx="46395">
                  <c:v>9.4005799999999997</c:v>
                </c:pt>
                <c:pt idx="46396">
                  <c:v>9.4012960000000003</c:v>
                </c:pt>
                <c:pt idx="46397">
                  <c:v>9.4043569999999992</c:v>
                </c:pt>
                <c:pt idx="46398">
                  <c:v>9.4038029999999999</c:v>
                </c:pt>
                <c:pt idx="46399">
                  <c:v>9.4056739999999994</c:v>
                </c:pt>
                <c:pt idx="46400">
                  <c:v>9.4093979999999995</c:v>
                </c:pt>
                <c:pt idx="46401">
                  <c:v>9.4064049999999995</c:v>
                </c:pt>
                <c:pt idx="46402">
                  <c:v>9.4014699999999998</c:v>
                </c:pt>
                <c:pt idx="46403">
                  <c:v>9.4024169999999998</c:v>
                </c:pt>
                <c:pt idx="46404">
                  <c:v>9.4050270000000005</c:v>
                </c:pt>
                <c:pt idx="46405">
                  <c:v>9.4039110000000008</c:v>
                </c:pt>
                <c:pt idx="46406">
                  <c:v>9.4024450000000002</c:v>
                </c:pt>
                <c:pt idx="46407">
                  <c:v>9.4021620000000006</c:v>
                </c:pt>
                <c:pt idx="46408">
                  <c:v>9.4005109999999998</c:v>
                </c:pt>
                <c:pt idx="46409">
                  <c:v>9.4023839999999996</c:v>
                </c:pt>
                <c:pt idx="46410">
                  <c:v>9.4054199999999994</c:v>
                </c:pt>
                <c:pt idx="46411">
                  <c:v>9.4043910000000004</c:v>
                </c:pt>
                <c:pt idx="46412">
                  <c:v>9.4050960000000003</c:v>
                </c:pt>
                <c:pt idx="46413">
                  <c:v>9.4042650000000005</c:v>
                </c:pt>
                <c:pt idx="46414">
                  <c:v>9.3993420000000008</c:v>
                </c:pt>
                <c:pt idx="46415">
                  <c:v>9.3984609999999993</c:v>
                </c:pt>
                <c:pt idx="46416">
                  <c:v>9.3994</c:v>
                </c:pt>
                <c:pt idx="46417">
                  <c:v>9.4012849999999997</c:v>
                </c:pt>
                <c:pt idx="46418">
                  <c:v>9.4071269999999991</c:v>
                </c:pt>
                <c:pt idx="46419">
                  <c:v>9.4086069999999999</c:v>
                </c:pt>
                <c:pt idx="46420">
                  <c:v>9.4069149999999997</c:v>
                </c:pt>
                <c:pt idx="46421">
                  <c:v>9.4087150000000008</c:v>
                </c:pt>
                <c:pt idx="46422">
                  <c:v>9.4056259999999998</c:v>
                </c:pt>
                <c:pt idx="46423">
                  <c:v>9.4033719999999992</c:v>
                </c:pt>
                <c:pt idx="46424">
                  <c:v>9.4091480000000001</c:v>
                </c:pt>
                <c:pt idx="46425">
                  <c:v>9.4103379999999994</c:v>
                </c:pt>
                <c:pt idx="46426">
                  <c:v>9.4055590000000002</c:v>
                </c:pt>
                <c:pt idx="46427">
                  <c:v>9.4047040000000006</c:v>
                </c:pt>
                <c:pt idx="46428">
                  <c:v>9.4088329999999996</c:v>
                </c:pt>
                <c:pt idx="46429">
                  <c:v>9.4112120000000008</c:v>
                </c:pt>
                <c:pt idx="46430">
                  <c:v>9.4130540000000007</c:v>
                </c:pt>
                <c:pt idx="46431">
                  <c:v>9.4152579999999997</c:v>
                </c:pt>
                <c:pt idx="46432">
                  <c:v>9.4143799999999995</c:v>
                </c:pt>
                <c:pt idx="46433">
                  <c:v>9.4150790000000004</c:v>
                </c:pt>
                <c:pt idx="46434">
                  <c:v>9.4193470000000001</c:v>
                </c:pt>
                <c:pt idx="46435">
                  <c:v>9.4191380000000002</c:v>
                </c:pt>
                <c:pt idx="46436">
                  <c:v>9.415127</c:v>
                </c:pt>
                <c:pt idx="46437">
                  <c:v>9.4143620000000006</c:v>
                </c:pt>
                <c:pt idx="46438">
                  <c:v>9.4144570000000005</c:v>
                </c:pt>
                <c:pt idx="46439">
                  <c:v>9.4136749999999996</c:v>
                </c:pt>
                <c:pt idx="46440">
                  <c:v>9.4162499999999998</c:v>
                </c:pt>
                <c:pt idx="46441">
                  <c:v>9.4167509999999996</c:v>
                </c:pt>
                <c:pt idx="46442">
                  <c:v>9.4144159999999992</c:v>
                </c:pt>
                <c:pt idx="46443">
                  <c:v>9.4162569999999999</c:v>
                </c:pt>
                <c:pt idx="46444">
                  <c:v>9.4162700000000008</c:v>
                </c:pt>
                <c:pt idx="46445">
                  <c:v>9.4102029999999992</c:v>
                </c:pt>
                <c:pt idx="46446">
                  <c:v>9.4127080000000003</c:v>
                </c:pt>
                <c:pt idx="46447">
                  <c:v>9.4168540000000007</c:v>
                </c:pt>
                <c:pt idx="46448">
                  <c:v>9.4096770000000003</c:v>
                </c:pt>
                <c:pt idx="46449">
                  <c:v>9.4063009999999991</c:v>
                </c:pt>
                <c:pt idx="46450">
                  <c:v>9.4100859999999997</c:v>
                </c:pt>
                <c:pt idx="46451">
                  <c:v>9.4117490000000004</c:v>
                </c:pt>
                <c:pt idx="46452">
                  <c:v>9.4124879999999997</c:v>
                </c:pt>
                <c:pt idx="46453">
                  <c:v>9.4120799999999996</c:v>
                </c:pt>
                <c:pt idx="46454">
                  <c:v>9.4130179999999992</c:v>
                </c:pt>
                <c:pt idx="46455">
                  <c:v>9.4152190000000004</c:v>
                </c:pt>
                <c:pt idx="46456">
                  <c:v>9.4153870000000008</c:v>
                </c:pt>
                <c:pt idx="46457">
                  <c:v>9.4136450000000007</c:v>
                </c:pt>
                <c:pt idx="46458">
                  <c:v>9.4145079999999997</c:v>
                </c:pt>
                <c:pt idx="46459">
                  <c:v>9.413805</c:v>
                </c:pt>
                <c:pt idx="46460">
                  <c:v>9.4131579999999992</c:v>
                </c:pt>
                <c:pt idx="46461">
                  <c:v>9.4156949999999995</c:v>
                </c:pt>
                <c:pt idx="46462">
                  <c:v>9.4161739999999998</c:v>
                </c:pt>
                <c:pt idx="46463">
                  <c:v>9.413335</c:v>
                </c:pt>
                <c:pt idx="46464">
                  <c:v>9.4121679999999994</c:v>
                </c:pt>
                <c:pt idx="46465">
                  <c:v>9.4116610000000005</c:v>
                </c:pt>
                <c:pt idx="46466">
                  <c:v>9.4118560000000002</c:v>
                </c:pt>
                <c:pt idx="46467">
                  <c:v>9.4111659999999997</c:v>
                </c:pt>
                <c:pt idx="46468">
                  <c:v>9.4091120000000004</c:v>
                </c:pt>
                <c:pt idx="46469">
                  <c:v>9.4120659999999994</c:v>
                </c:pt>
                <c:pt idx="46470">
                  <c:v>9.4152339999999999</c:v>
                </c:pt>
                <c:pt idx="46471">
                  <c:v>9.4107409999999998</c:v>
                </c:pt>
                <c:pt idx="46472">
                  <c:v>9.408989</c:v>
                </c:pt>
                <c:pt idx="46473">
                  <c:v>9.4124850000000002</c:v>
                </c:pt>
                <c:pt idx="46474">
                  <c:v>9.4135030000000004</c:v>
                </c:pt>
                <c:pt idx="46475">
                  <c:v>9.4104310000000009</c:v>
                </c:pt>
                <c:pt idx="46476">
                  <c:v>9.4103860000000008</c:v>
                </c:pt>
                <c:pt idx="46477">
                  <c:v>9.4114210000000007</c:v>
                </c:pt>
                <c:pt idx="46478">
                  <c:v>9.4115500000000001</c:v>
                </c:pt>
                <c:pt idx="46479">
                  <c:v>9.4141689999999993</c:v>
                </c:pt>
                <c:pt idx="46480">
                  <c:v>9.4156030000000008</c:v>
                </c:pt>
                <c:pt idx="46481">
                  <c:v>9.4168210000000006</c:v>
                </c:pt>
                <c:pt idx="46482">
                  <c:v>9.4218010000000003</c:v>
                </c:pt>
                <c:pt idx="46483">
                  <c:v>9.4241790000000005</c:v>
                </c:pt>
                <c:pt idx="46484">
                  <c:v>9.4228839999999998</c:v>
                </c:pt>
                <c:pt idx="46485">
                  <c:v>9.4207099999999997</c:v>
                </c:pt>
                <c:pt idx="46486">
                  <c:v>9.4198679999999992</c:v>
                </c:pt>
                <c:pt idx="46487">
                  <c:v>9.4208210000000001</c:v>
                </c:pt>
                <c:pt idx="46488">
                  <c:v>9.4215809999999998</c:v>
                </c:pt>
                <c:pt idx="46489">
                  <c:v>9.4214570000000002</c:v>
                </c:pt>
                <c:pt idx="46490">
                  <c:v>9.4198769999999996</c:v>
                </c:pt>
                <c:pt idx="46491">
                  <c:v>9.4205059999999996</c:v>
                </c:pt>
                <c:pt idx="46492">
                  <c:v>9.424061</c:v>
                </c:pt>
                <c:pt idx="46493">
                  <c:v>9.4248340000000006</c:v>
                </c:pt>
                <c:pt idx="46494">
                  <c:v>9.4245380000000001</c:v>
                </c:pt>
                <c:pt idx="46495">
                  <c:v>9.4250159999999994</c:v>
                </c:pt>
                <c:pt idx="46496">
                  <c:v>9.4246700000000008</c:v>
                </c:pt>
                <c:pt idx="46497">
                  <c:v>9.4195550000000008</c:v>
                </c:pt>
                <c:pt idx="46498">
                  <c:v>9.4177649999999993</c:v>
                </c:pt>
                <c:pt idx="46499">
                  <c:v>9.4218480000000007</c:v>
                </c:pt>
                <c:pt idx="46500">
                  <c:v>9.4223110000000005</c:v>
                </c:pt>
                <c:pt idx="46501">
                  <c:v>9.4219030000000004</c:v>
                </c:pt>
                <c:pt idx="46502">
                  <c:v>9.4263449999999995</c:v>
                </c:pt>
                <c:pt idx="46503">
                  <c:v>9.4263840000000005</c:v>
                </c:pt>
                <c:pt idx="46504">
                  <c:v>9.4238599999999995</c:v>
                </c:pt>
                <c:pt idx="46505">
                  <c:v>9.4272930000000006</c:v>
                </c:pt>
                <c:pt idx="46506">
                  <c:v>9.4341919999999995</c:v>
                </c:pt>
                <c:pt idx="46507">
                  <c:v>9.4325030000000005</c:v>
                </c:pt>
                <c:pt idx="46508">
                  <c:v>9.4288209999999992</c:v>
                </c:pt>
                <c:pt idx="46509">
                  <c:v>9.4324259999999995</c:v>
                </c:pt>
                <c:pt idx="46510">
                  <c:v>9.4333910000000003</c:v>
                </c:pt>
                <c:pt idx="46511">
                  <c:v>9.4293080000000007</c:v>
                </c:pt>
                <c:pt idx="46512">
                  <c:v>9.4289380000000005</c:v>
                </c:pt>
                <c:pt idx="46513">
                  <c:v>9.4303519999999992</c:v>
                </c:pt>
                <c:pt idx="46514">
                  <c:v>9.4297719999999998</c:v>
                </c:pt>
                <c:pt idx="46515">
                  <c:v>9.4303799999999995</c:v>
                </c:pt>
                <c:pt idx="46516">
                  <c:v>9.4304480000000002</c:v>
                </c:pt>
                <c:pt idx="46517">
                  <c:v>9.4298900000000003</c:v>
                </c:pt>
                <c:pt idx="46518">
                  <c:v>9.4282070000000004</c:v>
                </c:pt>
                <c:pt idx="46519">
                  <c:v>9.4241569999999992</c:v>
                </c:pt>
                <c:pt idx="46520">
                  <c:v>9.4231110000000005</c:v>
                </c:pt>
                <c:pt idx="46521">
                  <c:v>9.4274880000000003</c:v>
                </c:pt>
                <c:pt idx="46522">
                  <c:v>9.4309329999999996</c:v>
                </c:pt>
                <c:pt idx="46523">
                  <c:v>9.4286860000000008</c:v>
                </c:pt>
                <c:pt idx="46524">
                  <c:v>9.42685</c:v>
                </c:pt>
                <c:pt idx="46525">
                  <c:v>9.4265530000000002</c:v>
                </c:pt>
                <c:pt idx="46526">
                  <c:v>9.4259090000000008</c:v>
                </c:pt>
                <c:pt idx="46527">
                  <c:v>9.4247879999999995</c:v>
                </c:pt>
                <c:pt idx="46528">
                  <c:v>9.424868</c:v>
                </c:pt>
                <c:pt idx="46529">
                  <c:v>9.4279799999999998</c:v>
                </c:pt>
                <c:pt idx="46530">
                  <c:v>9.433859</c:v>
                </c:pt>
                <c:pt idx="46531">
                  <c:v>9.4368239999999997</c:v>
                </c:pt>
                <c:pt idx="46532">
                  <c:v>9.4361370000000004</c:v>
                </c:pt>
                <c:pt idx="46533">
                  <c:v>9.4360630000000008</c:v>
                </c:pt>
                <c:pt idx="46534">
                  <c:v>9.4367870000000007</c:v>
                </c:pt>
                <c:pt idx="46535">
                  <c:v>9.4388000000000005</c:v>
                </c:pt>
                <c:pt idx="46536">
                  <c:v>9.4374179999999992</c:v>
                </c:pt>
                <c:pt idx="46537">
                  <c:v>9.4355440000000002</c:v>
                </c:pt>
                <c:pt idx="46538">
                  <c:v>9.4376759999999997</c:v>
                </c:pt>
                <c:pt idx="46539">
                  <c:v>9.4362519999999996</c:v>
                </c:pt>
                <c:pt idx="46540">
                  <c:v>9.4351369999999992</c:v>
                </c:pt>
                <c:pt idx="46541">
                  <c:v>9.4351319999999994</c:v>
                </c:pt>
                <c:pt idx="46542">
                  <c:v>9.4292470000000002</c:v>
                </c:pt>
                <c:pt idx="46543">
                  <c:v>9.4271309999999993</c:v>
                </c:pt>
                <c:pt idx="46544">
                  <c:v>9.4330999999999996</c:v>
                </c:pt>
                <c:pt idx="46545">
                  <c:v>9.4352300000000007</c:v>
                </c:pt>
                <c:pt idx="46546">
                  <c:v>9.4331560000000003</c:v>
                </c:pt>
                <c:pt idx="46547">
                  <c:v>9.4337129999999991</c:v>
                </c:pt>
                <c:pt idx="46548">
                  <c:v>9.4348980000000005</c:v>
                </c:pt>
                <c:pt idx="46549">
                  <c:v>9.4345739999999996</c:v>
                </c:pt>
                <c:pt idx="46550">
                  <c:v>9.4349290000000003</c:v>
                </c:pt>
                <c:pt idx="46551">
                  <c:v>9.4368529999999993</c:v>
                </c:pt>
                <c:pt idx="46552">
                  <c:v>9.4362019999999998</c:v>
                </c:pt>
                <c:pt idx="46553">
                  <c:v>9.4353239999999996</c:v>
                </c:pt>
                <c:pt idx="46554">
                  <c:v>9.4427409999999998</c:v>
                </c:pt>
                <c:pt idx="46555">
                  <c:v>9.44191</c:v>
                </c:pt>
                <c:pt idx="46556">
                  <c:v>9.4337999999999997</c:v>
                </c:pt>
                <c:pt idx="46557">
                  <c:v>9.4357760000000006</c:v>
                </c:pt>
                <c:pt idx="46558">
                  <c:v>9.4393619999999991</c:v>
                </c:pt>
                <c:pt idx="46559">
                  <c:v>9.4365159999999992</c:v>
                </c:pt>
                <c:pt idx="46560">
                  <c:v>9.4346139999999998</c:v>
                </c:pt>
                <c:pt idx="46561">
                  <c:v>9.4358360000000001</c:v>
                </c:pt>
                <c:pt idx="46562">
                  <c:v>9.4362399999999997</c:v>
                </c:pt>
                <c:pt idx="46563">
                  <c:v>9.4353879999999997</c:v>
                </c:pt>
                <c:pt idx="46564">
                  <c:v>9.4342500000000005</c:v>
                </c:pt>
                <c:pt idx="46565">
                  <c:v>9.4350249999999996</c:v>
                </c:pt>
                <c:pt idx="46566">
                  <c:v>9.4404649999999997</c:v>
                </c:pt>
                <c:pt idx="46567">
                  <c:v>9.4416670000000007</c:v>
                </c:pt>
                <c:pt idx="46568">
                  <c:v>9.4418279999999992</c:v>
                </c:pt>
                <c:pt idx="46569">
                  <c:v>9.4468250000000005</c:v>
                </c:pt>
                <c:pt idx="46570">
                  <c:v>9.4494910000000001</c:v>
                </c:pt>
                <c:pt idx="46571">
                  <c:v>9.4505929999999996</c:v>
                </c:pt>
                <c:pt idx="46572">
                  <c:v>9.4487629999999996</c:v>
                </c:pt>
                <c:pt idx="46573">
                  <c:v>9.4429719999999993</c:v>
                </c:pt>
                <c:pt idx="46574">
                  <c:v>9.4439069999999994</c:v>
                </c:pt>
                <c:pt idx="46575">
                  <c:v>9.4474440000000008</c:v>
                </c:pt>
                <c:pt idx="46576">
                  <c:v>9.4454130000000003</c:v>
                </c:pt>
                <c:pt idx="46577">
                  <c:v>9.4446680000000001</c:v>
                </c:pt>
                <c:pt idx="46578">
                  <c:v>9.4463899999999992</c:v>
                </c:pt>
                <c:pt idx="46579">
                  <c:v>9.4444890000000008</c:v>
                </c:pt>
                <c:pt idx="46580">
                  <c:v>9.4443029999999997</c:v>
                </c:pt>
                <c:pt idx="46581">
                  <c:v>9.4468879999999995</c:v>
                </c:pt>
                <c:pt idx="46582">
                  <c:v>9.4484279999999998</c:v>
                </c:pt>
                <c:pt idx="46583">
                  <c:v>9.4489180000000008</c:v>
                </c:pt>
                <c:pt idx="46584">
                  <c:v>9.4472749999999994</c:v>
                </c:pt>
                <c:pt idx="46585">
                  <c:v>9.4460379999999997</c:v>
                </c:pt>
                <c:pt idx="46586">
                  <c:v>9.4457649999999997</c:v>
                </c:pt>
                <c:pt idx="46587">
                  <c:v>9.4437840000000008</c:v>
                </c:pt>
                <c:pt idx="46588">
                  <c:v>9.444032</c:v>
                </c:pt>
                <c:pt idx="46589">
                  <c:v>9.4446759999999994</c:v>
                </c:pt>
                <c:pt idx="46590">
                  <c:v>9.4449799999999993</c:v>
                </c:pt>
                <c:pt idx="46591">
                  <c:v>9.4492449999999995</c:v>
                </c:pt>
                <c:pt idx="46592">
                  <c:v>9.4524039999999996</c:v>
                </c:pt>
                <c:pt idx="46593">
                  <c:v>9.4527429999999999</c:v>
                </c:pt>
                <c:pt idx="46594">
                  <c:v>9.4558079999999993</c:v>
                </c:pt>
                <c:pt idx="46595">
                  <c:v>9.4539539999999995</c:v>
                </c:pt>
                <c:pt idx="46596">
                  <c:v>9.4524159999999995</c:v>
                </c:pt>
                <c:pt idx="46597">
                  <c:v>9.4541749999999993</c:v>
                </c:pt>
                <c:pt idx="46598">
                  <c:v>9.4510649999999998</c:v>
                </c:pt>
                <c:pt idx="46599">
                  <c:v>9.4488909999999997</c:v>
                </c:pt>
                <c:pt idx="46600">
                  <c:v>9.4492399999999996</c:v>
                </c:pt>
                <c:pt idx="46601">
                  <c:v>9.4488219999999998</c:v>
                </c:pt>
                <c:pt idx="46602">
                  <c:v>9.4520210000000002</c:v>
                </c:pt>
                <c:pt idx="46603">
                  <c:v>9.4535649999999993</c:v>
                </c:pt>
                <c:pt idx="46604">
                  <c:v>9.4495529999999999</c:v>
                </c:pt>
                <c:pt idx="46605">
                  <c:v>9.4491510000000005</c:v>
                </c:pt>
                <c:pt idx="46606">
                  <c:v>9.4509969999999992</c:v>
                </c:pt>
                <c:pt idx="46607">
                  <c:v>9.4485880000000009</c:v>
                </c:pt>
                <c:pt idx="46608">
                  <c:v>9.4503070000000005</c:v>
                </c:pt>
                <c:pt idx="46609">
                  <c:v>9.4555509999999998</c:v>
                </c:pt>
                <c:pt idx="46610">
                  <c:v>9.455508</c:v>
                </c:pt>
                <c:pt idx="46611">
                  <c:v>9.4488330000000005</c:v>
                </c:pt>
                <c:pt idx="46612">
                  <c:v>9.4456279999999992</c:v>
                </c:pt>
                <c:pt idx="46613">
                  <c:v>9.4535850000000003</c:v>
                </c:pt>
                <c:pt idx="46614">
                  <c:v>9.457452</c:v>
                </c:pt>
                <c:pt idx="46615">
                  <c:v>9.4539519999999992</c:v>
                </c:pt>
                <c:pt idx="46616">
                  <c:v>9.4549120000000002</c:v>
                </c:pt>
                <c:pt idx="46617">
                  <c:v>9.4557219999999997</c:v>
                </c:pt>
                <c:pt idx="46618">
                  <c:v>9.4537680000000002</c:v>
                </c:pt>
                <c:pt idx="46619">
                  <c:v>9.4550169999999998</c:v>
                </c:pt>
                <c:pt idx="46620">
                  <c:v>9.4558509999999991</c:v>
                </c:pt>
                <c:pt idx="46621">
                  <c:v>9.4560960000000005</c:v>
                </c:pt>
                <c:pt idx="46622">
                  <c:v>9.4558409999999995</c:v>
                </c:pt>
                <c:pt idx="46623">
                  <c:v>9.4555969999999991</c:v>
                </c:pt>
                <c:pt idx="46624">
                  <c:v>9.4591910000000006</c:v>
                </c:pt>
                <c:pt idx="46625">
                  <c:v>9.4636359999999993</c:v>
                </c:pt>
                <c:pt idx="46626">
                  <c:v>9.464105</c:v>
                </c:pt>
                <c:pt idx="46627">
                  <c:v>9.4599720000000005</c:v>
                </c:pt>
                <c:pt idx="46628">
                  <c:v>9.4606490000000001</c:v>
                </c:pt>
                <c:pt idx="46629">
                  <c:v>9.4633190000000003</c:v>
                </c:pt>
                <c:pt idx="46630">
                  <c:v>9.4606499999999993</c:v>
                </c:pt>
                <c:pt idx="46631">
                  <c:v>9.4610800000000008</c:v>
                </c:pt>
                <c:pt idx="46632">
                  <c:v>9.4622039999999998</c:v>
                </c:pt>
                <c:pt idx="46633">
                  <c:v>9.4585319999999999</c:v>
                </c:pt>
                <c:pt idx="46634">
                  <c:v>9.457395</c:v>
                </c:pt>
                <c:pt idx="46635">
                  <c:v>9.4598859999999991</c:v>
                </c:pt>
                <c:pt idx="46636">
                  <c:v>9.4647070000000006</c:v>
                </c:pt>
                <c:pt idx="46637">
                  <c:v>9.4650429999999997</c:v>
                </c:pt>
                <c:pt idx="46638">
                  <c:v>9.4616799999999994</c:v>
                </c:pt>
                <c:pt idx="46639">
                  <c:v>9.4630039999999997</c:v>
                </c:pt>
                <c:pt idx="46640">
                  <c:v>9.4611879999999999</c:v>
                </c:pt>
                <c:pt idx="46641">
                  <c:v>9.4566660000000002</c:v>
                </c:pt>
                <c:pt idx="46642">
                  <c:v>9.4614469999999997</c:v>
                </c:pt>
                <c:pt idx="46643">
                  <c:v>9.4677830000000007</c:v>
                </c:pt>
                <c:pt idx="46644">
                  <c:v>9.4630530000000004</c:v>
                </c:pt>
                <c:pt idx="46645">
                  <c:v>9.4610210000000006</c:v>
                </c:pt>
                <c:pt idx="46646">
                  <c:v>9.4655249999999995</c:v>
                </c:pt>
                <c:pt idx="46647">
                  <c:v>9.4628420000000002</c:v>
                </c:pt>
                <c:pt idx="46648">
                  <c:v>9.4647030000000001</c:v>
                </c:pt>
                <c:pt idx="46649">
                  <c:v>9.4700729999999993</c:v>
                </c:pt>
                <c:pt idx="46650">
                  <c:v>9.4654349999999994</c:v>
                </c:pt>
                <c:pt idx="46651">
                  <c:v>9.4638919999999995</c:v>
                </c:pt>
                <c:pt idx="46652">
                  <c:v>9.4710520000000002</c:v>
                </c:pt>
                <c:pt idx="46653">
                  <c:v>9.4734719999999992</c:v>
                </c:pt>
                <c:pt idx="46654">
                  <c:v>9.4717540000000007</c:v>
                </c:pt>
                <c:pt idx="46655">
                  <c:v>9.4738249999999997</c:v>
                </c:pt>
                <c:pt idx="46656">
                  <c:v>9.4728259999999995</c:v>
                </c:pt>
                <c:pt idx="46657">
                  <c:v>9.4671769999999995</c:v>
                </c:pt>
                <c:pt idx="46658">
                  <c:v>9.4693719999999999</c:v>
                </c:pt>
                <c:pt idx="46659">
                  <c:v>9.4748959999999993</c:v>
                </c:pt>
                <c:pt idx="46660">
                  <c:v>9.4745530000000002</c:v>
                </c:pt>
                <c:pt idx="46661">
                  <c:v>9.4714270000000003</c:v>
                </c:pt>
                <c:pt idx="46662">
                  <c:v>9.4709199999999996</c:v>
                </c:pt>
                <c:pt idx="46663">
                  <c:v>9.4740760000000002</c:v>
                </c:pt>
                <c:pt idx="46664">
                  <c:v>9.4724389999999996</c:v>
                </c:pt>
                <c:pt idx="46665">
                  <c:v>9.4670009999999998</c:v>
                </c:pt>
                <c:pt idx="46666">
                  <c:v>9.4697859999999991</c:v>
                </c:pt>
                <c:pt idx="46667">
                  <c:v>9.473471</c:v>
                </c:pt>
                <c:pt idx="46668">
                  <c:v>9.469595</c:v>
                </c:pt>
                <c:pt idx="46669">
                  <c:v>9.4688210000000002</c:v>
                </c:pt>
                <c:pt idx="46670">
                  <c:v>9.4700369999999996</c:v>
                </c:pt>
                <c:pt idx="46671">
                  <c:v>9.4690969999999997</c:v>
                </c:pt>
                <c:pt idx="46672">
                  <c:v>9.4724450000000004</c:v>
                </c:pt>
                <c:pt idx="46673">
                  <c:v>9.4749359999999996</c:v>
                </c:pt>
                <c:pt idx="46674">
                  <c:v>9.4726590000000002</c:v>
                </c:pt>
                <c:pt idx="46675">
                  <c:v>9.4726189999999999</c:v>
                </c:pt>
                <c:pt idx="46676">
                  <c:v>9.4729069999999993</c:v>
                </c:pt>
                <c:pt idx="46677">
                  <c:v>9.47438</c:v>
                </c:pt>
                <c:pt idx="46678">
                  <c:v>9.4770529999999997</c:v>
                </c:pt>
                <c:pt idx="46679">
                  <c:v>9.4771769999999993</c:v>
                </c:pt>
                <c:pt idx="46680">
                  <c:v>9.4783779999999993</c:v>
                </c:pt>
                <c:pt idx="46681">
                  <c:v>9.4774189999999994</c:v>
                </c:pt>
                <c:pt idx="46682">
                  <c:v>9.4745500000000007</c:v>
                </c:pt>
                <c:pt idx="46683">
                  <c:v>9.475911</c:v>
                </c:pt>
                <c:pt idx="46684">
                  <c:v>9.4786560000000009</c:v>
                </c:pt>
                <c:pt idx="46685">
                  <c:v>9.4787029999999994</c:v>
                </c:pt>
                <c:pt idx="46686">
                  <c:v>9.4768410000000003</c:v>
                </c:pt>
                <c:pt idx="46687">
                  <c:v>9.4741970000000002</c:v>
                </c:pt>
                <c:pt idx="46688">
                  <c:v>9.4733850000000004</c:v>
                </c:pt>
                <c:pt idx="46689">
                  <c:v>9.4771959999999993</c:v>
                </c:pt>
                <c:pt idx="46690">
                  <c:v>9.4828309999999991</c:v>
                </c:pt>
                <c:pt idx="46691">
                  <c:v>9.480753</c:v>
                </c:pt>
                <c:pt idx="46692">
                  <c:v>9.4765779999999999</c:v>
                </c:pt>
                <c:pt idx="46693">
                  <c:v>9.4767060000000001</c:v>
                </c:pt>
                <c:pt idx="46694">
                  <c:v>9.4787320000000008</c:v>
                </c:pt>
                <c:pt idx="46695">
                  <c:v>9.4774399999999996</c:v>
                </c:pt>
                <c:pt idx="46696">
                  <c:v>9.4731299999999994</c:v>
                </c:pt>
                <c:pt idx="46697">
                  <c:v>9.4729480000000006</c:v>
                </c:pt>
                <c:pt idx="46698">
                  <c:v>9.4764180000000007</c:v>
                </c:pt>
                <c:pt idx="46699">
                  <c:v>9.4768910000000002</c:v>
                </c:pt>
                <c:pt idx="46700">
                  <c:v>9.4769009999999998</c:v>
                </c:pt>
                <c:pt idx="46701">
                  <c:v>9.4779429999999998</c:v>
                </c:pt>
                <c:pt idx="46702">
                  <c:v>9.4795560000000005</c:v>
                </c:pt>
                <c:pt idx="46703">
                  <c:v>9.4815769999999997</c:v>
                </c:pt>
                <c:pt idx="46704">
                  <c:v>9.4827250000000003</c:v>
                </c:pt>
                <c:pt idx="46705">
                  <c:v>9.4821329999999993</c:v>
                </c:pt>
                <c:pt idx="46706">
                  <c:v>9.4783980000000003</c:v>
                </c:pt>
                <c:pt idx="46707">
                  <c:v>9.4765409999999992</c:v>
                </c:pt>
                <c:pt idx="46708">
                  <c:v>9.476782</c:v>
                </c:pt>
                <c:pt idx="46709">
                  <c:v>9.4760449999999992</c:v>
                </c:pt>
                <c:pt idx="46710">
                  <c:v>9.4751799999999999</c:v>
                </c:pt>
                <c:pt idx="46711">
                  <c:v>9.4733959999999993</c:v>
                </c:pt>
                <c:pt idx="46712">
                  <c:v>9.4756680000000006</c:v>
                </c:pt>
                <c:pt idx="46713">
                  <c:v>9.4814609999999995</c:v>
                </c:pt>
                <c:pt idx="46714">
                  <c:v>9.4818630000000006</c:v>
                </c:pt>
                <c:pt idx="46715">
                  <c:v>9.4791930000000004</c:v>
                </c:pt>
                <c:pt idx="46716">
                  <c:v>9.4801800000000007</c:v>
                </c:pt>
                <c:pt idx="46717">
                  <c:v>9.4822900000000008</c:v>
                </c:pt>
                <c:pt idx="46718">
                  <c:v>9.4833560000000006</c:v>
                </c:pt>
                <c:pt idx="46719">
                  <c:v>9.4817090000000004</c:v>
                </c:pt>
                <c:pt idx="46720">
                  <c:v>9.4813310000000008</c:v>
                </c:pt>
                <c:pt idx="46721">
                  <c:v>9.4816929999999999</c:v>
                </c:pt>
                <c:pt idx="46722">
                  <c:v>9.4789490000000001</c:v>
                </c:pt>
                <c:pt idx="46723">
                  <c:v>9.4816839999999996</c:v>
                </c:pt>
                <c:pt idx="46724">
                  <c:v>9.4861210000000007</c:v>
                </c:pt>
                <c:pt idx="46725">
                  <c:v>9.4859100000000005</c:v>
                </c:pt>
                <c:pt idx="46726">
                  <c:v>9.4831000000000003</c:v>
                </c:pt>
                <c:pt idx="46727">
                  <c:v>9.4797370000000001</c:v>
                </c:pt>
                <c:pt idx="46728">
                  <c:v>9.4838660000000008</c:v>
                </c:pt>
                <c:pt idx="46729">
                  <c:v>9.4866209999999995</c:v>
                </c:pt>
                <c:pt idx="46730">
                  <c:v>9.4829319999999999</c:v>
                </c:pt>
                <c:pt idx="46731">
                  <c:v>9.4844299999999997</c:v>
                </c:pt>
                <c:pt idx="46732">
                  <c:v>9.4868790000000001</c:v>
                </c:pt>
                <c:pt idx="46733">
                  <c:v>9.4860930000000003</c:v>
                </c:pt>
                <c:pt idx="46734">
                  <c:v>9.4887160000000002</c:v>
                </c:pt>
                <c:pt idx="46735">
                  <c:v>9.4886009999999992</c:v>
                </c:pt>
                <c:pt idx="46736">
                  <c:v>9.4870750000000008</c:v>
                </c:pt>
                <c:pt idx="46737">
                  <c:v>9.4896910000000005</c:v>
                </c:pt>
                <c:pt idx="46738">
                  <c:v>9.4910169999999994</c:v>
                </c:pt>
                <c:pt idx="46739">
                  <c:v>9.4914590000000008</c:v>
                </c:pt>
                <c:pt idx="46740">
                  <c:v>9.4942329999999995</c:v>
                </c:pt>
                <c:pt idx="46741">
                  <c:v>9.4952559999999995</c:v>
                </c:pt>
                <c:pt idx="46742">
                  <c:v>9.4940580000000008</c:v>
                </c:pt>
                <c:pt idx="46743">
                  <c:v>9.4969339999999995</c:v>
                </c:pt>
                <c:pt idx="46744">
                  <c:v>9.4982340000000001</c:v>
                </c:pt>
                <c:pt idx="46745">
                  <c:v>9.4949940000000002</c:v>
                </c:pt>
                <c:pt idx="46746">
                  <c:v>9.4950410000000005</c:v>
                </c:pt>
                <c:pt idx="46747">
                  <c:v>9.4987980000000007</c:v>
                </c:pt>
                <c:pt idx="46748">
                  <c:v>9.497992</c:v>
                </c:pt>
                <c:pt idx="46749">
                  <c:v>9.4955739999999995</c:v>
                </c:pt>
                <c:pt idx="46750">
                  <c:v>9.500534</c:v>
                </c:pt>
                <c:pt idx="46751">
                  <c:v>9.5015099999999997</c:v>
                </c:pt>
                <c:pt idx="46752">
                  <c:v>9.4951150000000002</c:v>
                </c:pt>
                <c:pt idx="46753">
                  <c:v>9.4912179999999999</c:v>
                </c:pt>
                <c:pt idx="46754">
                  <c:v>9.4930859999999999</c:v>
                </c:pt>
                <c:pt idx="46755">
                  <c:v>9.4935200000000002</c:v>
                </c:pt>
                <c:pt idx="46756">
                  <c:v>9.4919829999999994</c:v>
                </c:pt>
                <c:pt idx="46757">
                  <c:v>9.4962470000000003</c:v>
                </c:pt>
                <c:pt idx="46758">
                  <c:v>9.4977239999999998</c:v>
                </c:pt>
                <c:pt idx="46759">
                  <c:v>9.4921670000000002</c:v>
                </c:pt>
                <c:pt idx="46760">
                  <c:v>9.4919039999999999</c:v>
                </c:pt>
                <c:pt idx="46761">
                  <c:v>9.4970350000000003</c:v>
                </c:pt>
                <c:pt idx="46762">
                  <c:v>9.496378</c:v>
                </c:pt>
                <c:pt idx="46763">
                  <c:v>9.4916140000000002</c:v>
                </c:pt>
                <c:pt idx="46764">
                  <c:v>9.4899500000000003</c:v>
                </c:pt>
                <c:pt idx="46765">
                  <c:v>9.4917840000000009</c:v>
                </c:pt>
                <c:pt idx="46766">
                  <c:v>9.4947510000000008</c:v>
                </c:pt>
                <c:pt idx="46767">
                  <c:v>9.4959369999999996</c:v>
                </c:pt>
                <c:pt idx="46768">
                  <c:v>9.4933399999999999</c:v>
                </c:pt>
                <c:pt idx="46769">
                  <c:v>9.4896469999999997</c:v>
                </c:pt>
                <c:pt idx="46770">
                  <c:v>9.4891900000000007</c:v>
                </c:pt>
                <c:pt idx="46771">
                  <c:v>9.4905410000000003</c:v>
                </c:pt>
                <c:pt idx="46772">
                  <c:v>9.4935279999999995</c:v>
                </c:pt>
                <c:pt idx="46773">
                  <c:v>9.4956809999999994</c:v>
                </c:pt>
                <c:pt idx="46774">
                  <c:v>9.4940750000000005</c:v>
                </c:pt>
                <c:pt idx="46775">
                  <c:v>9.496575</c:v>
                </c:pt>
                <c:pt idx="46776">
                  <c:v>9.5001899999999999</c:v>
                </c:pt>
                <c:pt idx="46777">
                  <c:v>9.4956659999999999</c:v>
                </c:pt>
                <c:pt idx="46778">
                  <c:v>9.4918890000000005</c:v>
                </c:pt>
                <c:pt idx="46779">
                  <c:v>9.4975310000000004</c:v>
                </c:pt>
                <c:pt idx="46780">
                  <c:v>9.504035</c:v>
                </c:pt>
                <c:pt idx="46781">
                  <c:v>9.5042460000000002</c:v>
                </c:pt>
                <c:pt idx="46782">
                  <c:v>9.5036240000000003</c:v>
                </c:pt>
                <c:pt idx="46783">
                  <c:v>9.5015789999999996</c:v>
                </c:pt>
                <c:pt idx="46784">
                  <c:v>9.5038660000000004</c:v>
                </c:pt>
                <c:pt idx="46785">
                  <c:v>9.5073749999999997</c:v>
                </c:pt>
                <c:pt idx="46786">
                  <c:v>9.5037409999999998</c:v>
                </c:pt>
                <c:pt idx="46787">
                  <c:v>9.5009540000000001</c:v>
                </c:pt>
                <c:pt idx="46788">
                  <c:v>9.5049430000000008</c:v>
                </c:pt>
                <c:pt idx="46789">
                  <c:v>9.5056670000000008</c:v>
                </c:pt>
                <c:pt idx="46790">
                  <c:v>9.5020410000000002</c:v>
                </c:pt>
                <c:pt idx="46791">
                  <c:v>9.5019240000000007</c:v>
                </c:pt>
                <c:pt idx="46792">
                  <c:v>9.5029789999999998</c:v>
                </c:pt>
                <c:pt idx="46793">
                  <c:v>9.5007289999999998</c:v>
                </c:pt>
                <c:pt idx="46794">
                  <c:v>9.5014500000000002</c:v>
                </c:pt>
                <c:pt idx="46795">
                  <c:v>9.5061509999999991</c:v>
                </c:pt>
                <c:pt idx="46796">
                  <c:v>9.5080469999999995</c:v>
                </c:pt>
                <c:pt idx="46797">
                  <c:v>9.5067199999999996</c:v>
                </c:pt>
                <c:pt idx="46798">
                  <c:v>9.502739</c:v>
                </c:pt>
                <c:pt idx="46799">
                  <c:v>9.5005229999999994</c:v>
                </c:pt>
                <c:pt idx="46800">
                  <c:v>9.5007020000000004</c:v>
                </c:pt>
                <c:pt idx="46801">
                  <c:v>9.5002700000000004</c:v>
                </c:pt>
                <c:pt idx="46802">
                  <c:v>9.5034880000000008</c:v>
                </c:pt>
                <c:pt idx="46803">
                  <c:v>9.5067210000000006</c:v>
                </c:pt>
                <c:pt idx="46804">
                  <c:v>9.5033630000000002</c:v>
                </c:pt>
                <c:pt idx="46805">
                  <c:v>9.501118</c:v>
                </c:pt>
                <c:pt idx="46806">
                  <c:v>9.5048110000000001</c:v>
                </c:pt>
                <c:pt idx="46807">
                  <c:v>9.5058589999999992</c:v>
                </c:pt>
                <c:pt idx="46808">
                  <c:v>9.5037149999999997</c:v>
                </c:pt>
                <c:pt idx="46809">
                  <c:v>9.5056060000000002</c:v>
                </c:pt>
                <c:pt idx="46810">
                  <c:v>9.5065380000000008</c:v>
                </c:pt>
                <c:pt idx="46811">
                  <c:v>9.5042720000000003</c:v>
                </c:pt>
                <c:pt idx="46812">
                  <c:v>9.5062999999999995</c:v>
                </c:pt>
                <c:pt idx="46813">
                  <c:v>9.5106179999999991</c:v>
                </c:pt>
                <c:pt idx="46814">
                  <c:v>9.5101230000000001</c:v>
                </c:pt>
                <c:pt idx="46815">
                  <c:v>9.507142</c:v>
                </c:pt>
                <c:pt idx="46816">
                  <c:v>9.5080910000000003</c:v>
                </c:pt>
                <c:pt idx="46817">
                  <c:v>9.5088500000000007</c:v>
                </c:pt>
                <c:pt idx="46818">
                  <c:v>9.5102320000000002</c:v>
                </c:pt>
                <c:pt idx="46819">
                  <c:v>9.514049</c:v>
                </c:pt>
                <c:pt idx="46820">
                  <c:v>9.5124080000000006</c:v>
                </c:pt>
                <c:pt idx="46821">
                  <c:v>9.5134399999999992</c:v>
                </c:pt>
                <c:pt idx="46822">
                  <c:v>9.5156779999999994</c:v>
                </c:pt>
                <c:pt idx="46823">
                  <c:v>9.5105450000000005</c:v>
                </c:pt>
                <c:pt idx="46824">
                  <c:v>9.513458</c:v>
                </c:pt>
                <c:pt idx="46825">
                  <c:v>9.5219559999999994</c:v>
                </c:pt>
                <c:pt idx="46826">
                  <c:v>9.5191689999999998</c:v>
                </c:pt>
                <c:pt idx="46827">
                  <c:v>9.5142360000000004</c:v>
                </c:pt>
                <c:pt idx="46828">
                  <c:v>9.5157290000000003</c:v>
                </c:pt>
                <c:pt idx="46829">
                  <c:v>9.5160400000000003</c:v>
                </c:pt>
                <c:pt idx="46830">
                  <c:v>9.5131270000000008</c:v>
                </c:pt>
                <c:pt idx="46831">
                  <c:v>9.512079</c:v>
                </c:pt>
                <c:pt idx="46832">
                  <c:v>9.5152769999999993</c:v>
                </c:pt>
                <c:pt idx="46833">
                  <c:v>9.515212</c:v>
                </c:pt>
                <c:pt idx="46834">
                  <c:v>9.5102569999999993</c:v>
                </c:pt>
                <c:pt idx="46835">
                  <c:v>9.5114929999999998</c:v>
                </c:pt>
                <c:pt idx="46836">
                  <c:v>9.5157570000000007</c:v>
                </c:pt>
                <c:pt idx="46837">
                  <c:v>9.5131940000000004</c:v>
                </c:pt>
                <c:pt idx="46838">
                  <c:v>9.5129169999999998</c:v>
                </c:pt>
                <c:pt idx="46839">
                  <c:v>9.5154219999999992</c:v>
                </c:pt>
                <c:pt idx="46840">
                  <c:v>9.5125010000000003</c:v>
                </c:pt>
                <c:pt idx="46841">
                  <c:v>9.5133600000000005</c:v>
                </c:pt>
                <c:pt idx="46842">
                  <c:v>9.5197979999999998</c:v>
                </c:pt>
                <c:pt idx="46843">
                  <c:v>9.519482</c:v>
                </c:pt>
                <c:pt idx="46844">
                  <c:v>9.5143760000000004</c:v>
                </c:pt>
                <c:pt idx="46845">
                  <c:v>9.5166170000000001</c:v>
                </c:pt>
                <c:pt idx="46846">
                  <c:v>9.5226070000000007</c:v>
                </c:pt>
                <c:pt idx="46847">
                  <c:v>9.5206309999999998</c:v>
                </c:pt>
                <c:pt idx="46848">
                  <c:v>9.5197430000000001</c:v>
                </c:pt>
                <c:pt idx="46849">
                  <c:v>9.5238180000000003</c:v>
                </c:pt>
                <c:pt idx="46850">
                  <c:v>9.5224589999999996</c:v>
                </c:pt>
                <c:pt idx="46851">
                  <c:v>9.5182400000000005</c:v>
                </c:pt>
                <c:pt idx="46852">
                  <c:v>9.5217890000000001</c:v>
                </c:pt>
                <c:pt idx="46853">
                  <c:v>9.5245610000000003</c:v>
                </c:pt>
                <c:pt idx="46854">
                  <c:v>9.5180349999999994</c:v>
                </c:pt>
                <c:pt idx="46855">
                  <c:v>9.5169920000000001</c:v>
                </c:pt>
                <c:pt idx="46856">
                  <c:v>9.5230949999999996</c:v>
                </c:pt>
                <c:pt idx="46857">
                  <c:v>9.5249349999999993</c:v>
                </c:pt>
                <c:pt idx="46858">
                  <c:v>9.5233329999999992</c:v>
                </c:pt>
                <c:pt idx="46859">
                  <c:v>9.5222090000000001</c:v>
                </c:pt>
                <c:pt idx="46860">
                  <c:v>9.5201329999999995</c:v>
                </c:pt>
                <c:pt idx="46861">
                  <c:v>9.5199339999999992</c:v>
                </c:pt>
                <c:pt idx="46862">
                  <c:v>9.5243939999999991</c:v>
                </c:pt>
                <c:pt idx="46863">
                  <c:v>9.5238139999999998</c:v>
                </c:pt>
                <c:pt idx="46864">
                  <c:v>9.5214820000000007</c:v>
                </c:pt>
                <c:pt idx="46865">
                  <c:v>9.5241410000000002</c:v>
                </c:pt>
                <c:pt idx="46866">
                  <c:v>9.5244180000000007</c:v>
                </c:pt>
                <c:pt idx="46867">
                  <c:v>9.5200669999999992</c:v>
                </c:pt>
                <c:pt idx="46868">
                  <c:v>9.5175300000000007</c:v>
                </c:pt>
                <c:pt idx="46869">
                  <c:v>9.5218710000000009</c:v>
                </c:pt>
                <c:pt idx="46870">
                  <c:v>9.5244099999999996</c:v>
                </c:pt>
                <c:pt idx="46871">
                  <c:v>9.5209799999999998</c:v>
                </c:pt>
                <c:pt idx="46872">
                  <c:v>9.5231480000000008</c:v>
                </c:pt>
                <c:pt idx="46873">
                  <c:v>9.526294</c:v>
                </c:pt>
                <c:pt idx="46874">
                  <c:v>9.5238800000000001</c:v>
                </c:pt>
                <c:pt idx="46875">
                  <c:v>9.5253139999999998</c:v>
                </c:pt>
                <c:pt idx="46876">
                  <c:v>9.5296509999999994</c:v>
                </c:pt>
                <c:pt idx="46877">
                  <c:v>9.5300809999999991</c:v>
                </c:pt>
                <c:pt idx="46878">
                  <c:v>9.5278500000000008</c:v>
                </c:pt>
                <c:pt idx="46879">
                  <c:v>9.5279799999999994</c:v>
                </c:pt>
                <c:pt idx="46880">
                  <c:v>9.5297079999999994</c:v>
                </c:pt>
                <c:pt idx="46881">
                  <c:v>9.5286960000000001</c:v>
                </c:pt>
                <c:pt idx="46882">
                  <c:v>9.5309360000000005</c:v>
                </c:pt>
                <c:pt idx="46883">
                  <c:v>9.5316179999999999</c:v>
                </c:pt>
                <c:pt idx="46884">
                  <c:v>9.5237499999999997</c:v>
                </c:pt>
                <c:pt idx="46885">
                  <c:v>9.5225609999999996</c:v>
                </c:pt>
                <c:pt idx="46886">
                  <c:v>9.528397</c:v>
                </c:pt>
                <c:pt idx="46887">
                  <c:v>9.5272410000000001</c:v>
                </c:pt>
                <c:pt idx="46888">
                  <c:v>9.5278209999999994</c:v>
                </c:pt>
                <c:pt idx="46889">
                  <c:v>9.5344949999999997</c:v>
                </c:pt>
                <c:pt idx="46890">
                  <c:v>9.5318679999999993</c:v>
                </c:pt>
                <c:pt idx="46891">
                  <c:v>9.5259909999999994</c:v>
                </c:pt>
                <c:pt idx="46892">
                  <c:v>9.5303640000000005</c:v>
                </c:pt>
                <c:pt idx="46893">
                  <c:v>9.5318070000000006</c:v>
                </c:pt>
                <c:pt idx="46894">
                  <c:v>9.5282370000000007</c:v>
                </c:pt>
                <c:pt idx="46895">
                  <c:v>9.5300019999999996</c:v>
                </c:pt>
                <c:pt idx="46896">
                  <c:v>9.5307820000000003</c:v>
                </c:pt>
                <c:pt idx="46897">
                  <c:v>9.5253770000000006</c:v>
                </c:pt>
                <c:pt idx="46898">
                  <c:v>9.5240709999999993</c:v>
                </c:pt>
                <c:pt idx="46899">
                  <c:v>9.5277949999999993</c:v>
                </c:pt>
                <c:pt idx="46900">
                  <c:v>9.5268379999999997</c:v>
                </c:pt>
                <c:pt idx="46901">
                  <c:v>9.5266120000000001</c:v>
                </c:pt>
                <c:pt idx="46902">
                  <c:v>9.5313829999999999</c:v>
                </c:pt>
                <c:pt idx="46903">
                  <c:v>9.5319109999999991</c:v>
                </c:pt>
                <c:pt idx="46904">
                  <c:v>9.5312549999999998</c:v>
                </c:pt>
                <c:pt idx="46905">
                  <c:v>9.5338619999999992</c:v>
                </c:pt>
                <c:pt idx="46906">
                  <c:v>9.5308569999999992</c:v>
                </c:pt>
                <c:pt idx="46907">
                  <c:v>9.5286299999999997</c:v>
                </c:pt>
                <c:pt idx="46908">
                  <c:v>9.532959</c:v>
                </c:pt>
                <c:pt idx="46909">
                  <c:v>9.5311079999999997</c:v>
                </c:pt>
                <c:pt idx="46910">
                  <c:v>9.5283680000000004</c:v>
                </c:pt>
                <c:pt idx="46911">
                  <c:v>9.5334710000000005</c:v>
                </c:pt>
                <c:pt idx="46912">
                  <c:v>9.5341649999999998</c:v>
                </c:pt>
                <c:pt idx="46913">
                  <c:v>9.5336560000000006</c:v>
                </c:pt>
                <c:pt idx="46914">
                  <c:v>9.5371349999999993</c:v>
                </c:pt>
                <c:pt idx="46915">
                  <c:v>9.5361519999999995</c:v>
                </c:pt>
                <c:pt idx="46916">
                  <c:v>9.5366719999999994</c:v>
                </c:pt>
                <c:pt idx="46917">
                  <c:v>9.5397580000000008</c:v>
                </c:pt>
                <c:pt idx="46918">
                  <c:v>9.5370729999999995</c:v>
                </c:pt>
                <c:pt idx="46919">
                  <c:v>9.5354559999999999</c:v>
                </c:pt>
                <c:pt idx="46920">
                  <c:v>9.5355450000000008</c:v>
                </c:pt>
                <c:pt idx="46921">
                  <c:v>9.5386170000000003</c:v>
                </c:pt>
                <c:pt idx="46922">
                  <c:v>9.5445180000000001</c:v>
                </c:pt>
                <c:pt idx="46923">
                  <c:v>9.5409790000000001</c:v>
                </c:pt>
                <c:pt idx="46924">
                  <c:v>9.5346539999999997</c:v>
                </c:pt>
                <c:pt idx="46925">
                  <c:v>9.5372900000000005</c:v>
                </c:pt>
                <c:pt idx="46926">
                  <c:v>9.5415790000000005</c:v>
                </c:pt>
                <c:pt idx="46927">
                  <c:v>9.5424900000000008</c:v>
                </c:pt>
                <c:pt idx="46928">
                  <c:v>9.5427379999999999</c:v>
                </c:pt>
                <c:pt idx="46929">
                  <c:v>9.5401939999999996</c:v>
                </c:pt>
                <c:pt idx="46930">
                  <c:v>9.5387170000000001</c:v>
                </c:pt>
                <c:pt idx="46931">
                  <c:v>9.5408899999999992</c:v>
                </c:pt>
                <c:pt idx="46932">
                  <c:v>9.5433369999999993</c:v>
                </c:pt>
                <c:pt idx="46933">
                  <c:v>9.5454220000000003</c:v>
                </c:pt>
                <c:pt idx="46934">
                  <c:v>9.5469340000000003</c:v>
                </c:pt>
                <c:pt idx="46935">
                  <c:v>9.5470190000000006</c:v>
                </c:pt>
                <c:pt idx="46936">
                  <c:v>9.5444010000000006</c:v>
                </c:pt>
                <c:pt idx="46937">
                  <c:v>9.5431620000000006</c:v>
                </c:pt>
                <c:pt idx="46938">
                  <c:v>9.5453829999999993</c:v>
                </c:pt>
                <c:pt idx="46939">
                  <c:v>9.5451580000000007</c:v>
                </c:pt>
                <c:pt idx="46940">
                  <c:v>9.5439959999999999</c:v>
                </c:pt>
                <c:pt idx="46941">
                  <c:v>9.5431249999999999</c:v>
                </c:pt>
                <c:pt idx="46942">
                  <c:v>9.5428270000000008</c:v>
                </c:pt>
                <c:pt idx="46943">
                  <c:v>9.5414580000000004</c:v>
                </c:pt>
                <c:pt idx="46944">
                  <c:v>9.5425350000000009</c:v>
                </c:pt>
                <c:pt idx="46945">
                  <c:v>9.5481049999999996</c:v>
                </c:pt>
                <c:pt idx="46946">
                  <c:v>9.5488409999999995</c:v>
                </c:pt>
                <c:pt idx="46947">
                  <c:v>9.5447550000000003</c:v>
                </c:pt>
                <c:pt idx="46948">
                  <c:v>9.5419900000000002</c:v>
                </c:pt>
                <c:pt idx="46949">
                  <c:v>9.5435119999999998</c:v>
                </c:pt>
                <c:pt idx="46950">
                  <c:v>9.5482239999999994</c:v>
                </c:pt>
                <c:pt idx="46951">
                  <c:v>9.5452539999999999</c:v>
                </c:pt>
                <c:pt idx="46952">
                  <c:v>9.5405359999999995</c:v>
                </c:pt>
                <c:pt idx="46953">
                  <c:v>9.5448409999999999</c:v>
                </c:pt>
                <c:pt idx="46954">
                  <c:v>9.5469139999999992</c:v>
                </c:pt>
                <c:pt idx="46955">
                  <c:v>9.5446589999999993</c:v>
                </c:pt>
                <c:pt idx="46956">
                  <c:v>9.5439570000000007</c:v>
                </c:pt>
                <c:pt idx="46957">
                  <c:v>9.5444960000000005</c:v>
                </c:pt>
                <c:pt idx="46958">
                  <c:v>9.5448979999999999</c:v>
                </c:pt>
                <c:pt idx="46959">
                  <c:v>9.5462019999999992</c:v>
                </c:pt>
                <c:pt idx="46960">
                  <c:v>9.5483589999999996</c:v>
                </c:pt>
                <c:pt idx="46961">
                  <c:v>9.5485369999999996</c:v>
                </c:pt>
                <c:pt idx="46962">
                  <c:v>9.5473999999999997</c:v>
                </c:pt>
                <c:pt idx="46963">
                  <c:v>9.5462640000000007</c:v>
                </c:pt>
                <c:pt idx="46964">
                  <c:v>9.5460309999999993</c:v>
                </c:pt>
                <c:pt idx="46965">
                  <c:v>9.5477129999999999</c:v>
                </c:pt>
                <c:pt idx="46966">
                  <c:v>9.5490069999999996</c:v>
                </c:pt>
                <c:pt idx="46967">
                  <c:v>9.5505200000000006</c:v>
                </c:pt>
                <c:pt idx="46968">
                  <c:v>9.5539819999999995</c:v>
                </c:pt>
                <c:pt idx="46969">
                  <c:v>9.5541820000000008</c:v>
                </c:pt>
                <c:pt idx="46970">
                  <c:v>9.5506659999999997</c:v>
                </c:pt>
                <c:pt idx="46971">
                  <c:v>9.5535990000000002</c:v>
                </c:pt>
                <c:pt idx="46972">
                  <c:v>9.559196</c:v>
                </c:pt>
                <c:pt idx="46973">
                  <c:v>9.5581209999999999</c:v>
                </c:pt>
                <c:pt idx="46974">
                  <c:v>9.5581110000000002</c:v>
                </c:pt>
                <c:pt idx="46975">
                  <c:v>9.5595490000000005</c:v>
                </c:pt>
                <c:pt idx="46976">
                  <c:v>9.5546970000000009</c:v>
                </c:pt>
                <c:pt idx="46977">
                  <c:v>9.5501679999999993</c:v>
                </c:pt>
                <c:pt idx="46978">
                  <c:v>9.5535429999999995</c:v>
                </c:pt>
                <c:pt idx="46979">
                  <c:v>9.5569190000000006</c:v>
                </c:pt>
                <c:pt idx="46980">
                  <c:v>9.5554539999999992</c:v>
                </c:pt>
                <c:pt idx="46981">
                  <c:v>9.5561140000000009</c:v>
                </c:pt>
                <c:pt idx="46982">
                  <c:v>9.5572490000000005</c:v>
                </c:pt>
                <c:pt idx="46983">
                  <c:v>9.5547380000000004</c:v>
                </c:pt>
                <c:pt idx="46984">
                  <c:v>9.5525629999999992</c:v>
                </c:pt>
                <c:pt idx="46985">
                  <c:v>9.552346</c:v>
                </c:pt>
                <c:pt idx="46986">
                  <c:v>9.5505019999999998</c:v>
                </c:pt>
                <c:pt idx="46987">
                  <c:v>9.5499829999999992</c:v>
                </c:pt>
                <c:pt idx="46988">
                  <c:v>9.5512139999999999</c:v>
                </c:pt>
                <c:pt idx="46989">
                  <c:v>9.5494819999999994</c:v>
                </c:pt>
                <c:pt idx="46990">
                  <c:v>9.5487260000000003</c:v>
                </c:pt>
                <c:pt idx="46991">
                  <c:v>9.5502990000000008</c:v>
                </c:pt>
                <c:pt idx="46992">
                  <c:v>9.5518710000000002</c:v>
                </c:pt>
                <c:pt idx="46993">
                  <c:v>9.5485779999999991</c:v>
                </c:pt>
                <c:pt idx="46994">
                  <c:v>9.5463539999999991</c:v>
                </c:pt>
                <c:pt idx="46995">
                  <c:v>9.5535230000000002</c:v>
                </c:pt>
                <c:pt idx="46996">
                  <c:v>9.5549940000000007</c:v>
                </c:pt>
                <c:pt idx="46997">
                  <c:v>9.5494489999999992</c:v>
                </c:pt>
                <c:pt idx="46998">
                  <c:v>9.5507069999999992</c:v>
                </c:pt>
                <c:pt idx="46999">
                  <c:v>9.5539740000000002</c:v>
                </c:pt>
                <c:pt idx="47000">
                  <c:v>9.5518730000000005</c:v>
                </c:pt>
                <c:pt idx="47001">
                  <c:v>9.5519879999999997</c:v>
                </c:pt>
                <c:pt idx="47002">
                  <c:v>9.555059</c:v>
                </c:pt>
                <c:pt idx="47003">
                  <c:v>9.5546670000000002</c:v>
                </c:pt>
                <c:pt idx="47004">
                  <c:v>9.5569690000000005</c:v>
                </c:pt>
                <c:pt idx="47005">
                  <c:v>9.5630380000000006</c:v>
                </c:pt>
                <c:pt idx="47006">
                  <c:v>9.5635549999999991</c:v>
                </c:pt>
                <c:pt idx="47007">
                  <c:v>9.5638070000000006</c:v>
                </c:pt>
                <c:pt idx="47008">
                  <c:v>9.5656479999999995</c:v>
                </c:pt>
                <c:pt idx="47009">
                  <c:v>9.5645240000000005</c:v>
                </c:pt>
                <c:pt idx="47010">
                  <c:v>9.5630190000000006</c:v>
                </c:pt>
                <c:pt idx="47011">
                  <c:v>9.5638629999999996</c:v>
                </c:pt>
                <c:pt idx="47012">
                  <c:v>9.5632160000000006</c:v>
                </c:pt>
                <c:pt idx="47013">
                  <c:v>9.5620019999999997</c:v>
                </c:pt>
                <c:pt idx="47014">
                  <c:v>9.5639970000000005</c:v>
                </c:pt>
                <c:pt idx="47015">
                  <c:v>9.5655870000000007</c:v>
                </c:pt>
                <c:pt idx="47016">
                  <c:v>9.5649449999999998</c:v>
                </c:pt>
                <c:pt idx="47017">
                  <c:v>9.5634549999999994</c:v>
                </c:pt>
                <c:pt idx="47018">
                  <c:v>9.5613419999999998</c:v>
                </c:pt>
                <c:pt idx="47019">
                  <c:v>9.5608029999999999</c:v>
                </c:pt>
                <c:pt idx="47020">
                  <c:v>9.5615839999999999</c:v>
                </c:pt>
                <c:pt idx="47021">
                  <c:v>9.5644559999999998</c:v>
                </c:pt>
                <c:pt idx="47022">
                  <c:v>9.5665449999999996</c:v>
                </c:pt>
                <c:pt idx="47023">
                  <c:v>9.5636650000000003</c:v>
                </c:pt>
                <c:pt idx="47024">
                  <c:v>9.5617009999999993</c:v>
                </c:pt>
                <c:pt idx="47025">
                  <c:v>9.561185</c:v>
                </c:pt>
                <c:pt idx="47026">
                  <c:v>9.5588770000000007</c:v>
                </c:pt>
                <c:pt idx="47027">
                  <c:v>9.5599290000000003</c:v>
                </c:pt>
                <c:pt idx="47028">
                  <c:v>9.5634920000000001</c:v>
                </c:pt>
                <c:pt idx="47029">
                  <c:v>9.5646229999999992</c:v>
                </c:pt>
                <c:pt idx="47030">
                  <c:v>9.5695080000000008</c:v>
                </c:pt>
                <c:pt idx="47031">
                  <c:v>9.5743840000000002</c:v>
                </c:pt>
                <c:pt idx="47032">
                  <c:v>9.567266</c:v>
                </c:pt>
                <c:pt idx="47033">
                  <c:v>9.5612320000000004</c:v>
                </c:pt>
                <c:pt idx="47034">
                  <c:v>9.5642820000000004</c:v>
                </c:pt>
                <c:pt idx="47035">
                  <c:v>9.5667849999999994</c:v>
                </c:pt>
                <c:pt idx="47036">
                  <c:v>9.5660480000000003</c:v>
                </c:pt>
                <c:pt idx="47037">
                  <c:v>9.5663669999999996</c:v>
                </c:pt>
                <c:pt idx="47038">
                  <c:v>9.5698790000000002</c:v>
                </c:pt>
                <c:pt idx="47039">
                  <c:v>9.5719790000000007</c:v>
                </c:pt>
                <c:pt idx="47040">
                  <c:v>9.5708199999999994</c:v>
                </c:pt>
                <c:pt idx="47041">
                  <c:v>9.5658379999999994</c:v>
                </c:pt>
                <c:pt idx="47042">
                  <c:v>9.5629810000000006</c:v>
                </c:pt>
                <c:pt idx="47043">
                  <c:v>9.5654640000000004</c:v>
                </c:pt>
                <c:pt idx="47044">
                  <c:v>9.5682139999999993</c:v>
                </c:pt>
                <c:pt idx="47045">
                  <c:v>9.5694029999999994</c:v>
                </c:pt>
                <c:pt idx="47046">
                  <c:v>9.5656540000000003</c:v>
                </c:pt>
                <c:pt idx="47047">
                  <c:v>9.5638159999999992</c:v>
                </c:pt>
                <c:pt idx="47048">
                  <c:v>9.5673200000000005</c:v>
                </c:pt>
                <c:pt idx="47049">
                  <c:v>9.5661500000000004</c:v>
                </c:pt>
                <c:pt idx="47050">
                  <c:v>9.5613019999999995</c:v>
                </c:pt>
                <c:pt idx="47051">
                  <c:v>9.5631179999999993</c:v>
                </c:pt>
                <c:pt idx="47052">
                  <c:v>9.5672080000000008</c:v>
                </c:pt>
                <c:pt idx="47053">
                  <c:v>9.5669789999999999</c:v>
                </c:pt>
                <c:pt idx="47054">
                  <c:v>9.5642130000000005</c:v>
                </c:pt>
                <c:pt idx="47055">
                  <c:v>9.5636449999999993</c:v>
                </c:pt>
                <c:pt idx="47056">
                  <c:v>9.566281</c:v>
                </c:pt>
                <c:pt idx="47057">
                  <c:v>9.5683779999999992</c:v>
                </c:pt>
                <c:pt idx="47058">
                  <c:v>9.5677660000000007</c:v>
                </c:pt>
                <c:pt idx="47059">
                  <c:v>9.5650890000000004</c:v>
                </c:pt>
                <c:pt idx="47060">
                  <c:v>9.5667410000000004</c:v>
                </c:pt>
                <c:pt idx="47061">
                  <c:v>9.5704189999999993</c:v>
                </c:pt>
                <c:pt idx="47062">
                  <c:v>9.5677950000000003</c:v>
                </c:pt>
                <c:pt idx="47063">
                  <c:v>9.5664309999999997</c:v>
                </c:pt>
                <c:pt idx="47064">
                  <c:v>9.5688680000000002</c:v>
                </c:pt>
                <c:pt idx="47065">
                  <c:v>9.5669939999999993</c:v>
                </c:pt>
                <c:pt idx="47066">
                  <c:v>9.564489</c:v>
                </c:pt>
                <c:pt idx="47067">
                  <c:v>9.5670710000000003</c:v>
                </c:pt>
                <c:pt idx="47068">
                  <c:v>9.5691690000000005</c:v>
                </c:pt>
                <c:pt idx="47069">
                  <c:v>9.5681890000000003</c:v>
                </c:pt>
                <c:pt idx="47070">
                  <c:v>9.5681639999999994</c:v>
                </c:pt>
                <c:pt idx="47071">
                  <c:v>9.5708289999999998</c:v>
                </c:pt>
                <c:pt idx="47072">
                  <c:v>9.5728519999999993</c:v>
                </c:pt>
                <c:pt idx="47073">
                  <c:v>9.5712299999999999</c:v>
                </c:pt>
                <c:pt idx="47074">
                  <c:v>9.5700459999999996</c:v>
                </c:pt>
                <c:pt idx="47075">
                  <c:v>9.5741300000000003</c:v>
                </c:pt>
                <c:pt idx="47076">
                  <c:v>9.5775880000000004</c:v>
                </c:pt>
                <c:pt idx="47077">
                  <c:v>9.5760240000000003</c:v>
                </c:pt>
                <c:pt idx="47078">
                  <c:v>9.5760430000000003</c:v>
                </c:pt>
                <c:pt idx="47079">
                  <c:v>9.5790629999999997</c:v>
                </c:pt>
                <c:pt idx="47080">
                  <c:v>9.5779650000000007</c:v>
                </c:pt>
                <c:pt idx="47081">
                  <c:v>9.5748029999999993</c:v>
                </c:pt>
                <c:pt idx="47082">
                  <c:v>9.5772720000000007</c:v>
                </c:pt>
                <c:pt idx="47083">
                  <c:v>9.5798469999999991</c:v>
                </c:pt>
                <c:pt idx="47084">
                  <c:v>9.5774120000000007</c:v>
                </c:pt>
                <c:pt idx="47085">
                  <c:v>9.5755210000000002</c:v>
                </c:pt>
                <c:pt idx="47086">
                  <c:v>9.5787680000000002</c:v>
                </c:pt>
                <c:pt idx="47087">
                  <c:v>9.5833180000000002</c:v>
                </c:pt>
                <c:pt idx="47088">
                  <c:v>9.5822710000000004</c:v>
                </c:pt>
                <c:pt idx="47089">
                  <c:v>9.5803539999999998</c:v>
                </c:pt>
                <c:pt idx="47090">
                  <c:v>9.5814730000000008</c:v>
                </c:pt>
                <c:pt idx="47091">
                  <c:v>9.5820930000000004</c:v>
                </c:pt>
                <c:pt idx="47092">
                  <c:v>9.5808560000000007</c:v>
                </c:pt>
                <c:pt idx="47093">
                  <c:v>9.5785359999999997</c:v>
                </c:pt>
                <c:pt idx="47094">
                  <c:v>9.5772770000000005</c:v>
                </c:pt>
                <c:pt idx="47095">
                  <c:v>9.5754680000000008</c:v>
                </c:pt>
                <c:pt idx="47096">
                  <c:v>9.5756829999999997</c:v>
                </c:pt>
                <c:pt idx="47097">
                  <c:v>9.5759939999999997</c:v>
                </c:pt>
                <c:pt idx="47098">
                  <c:v>9.5756069999999998</c:v>
                </c:pt>
                <c:pt idx="47099">
                  <c:v>9.579447</c:v>
                </c:pt>
                <c:pt idx="47100">
                  <c:v>9.5800750000000008</c:v>
                </c:pt>
                <c:pt idx="47101">
                  <c:v>9.5814719999999998</c:v>
                </c:pt>
                <c:pt idx="47102">
                  <c:v>9.5881450000000008</c:v>
                </c:pt>
                <c:pt idx="47103">
                  <c:v>9.5864499999999992</c:v>
                </c:pt>
                <c:pt idx="47104">
                  <c:v>9.5806550000000001</c:v>
                </c:pt>
                <c:pt idx="47105">
                  <c:v>9.5811569999999993</c:v>
                </c:pt>
                <c:pt idx="47106">
                  <c:v>9.5829199999999997</c:v>
                </c:pt>
                <c:pt idx="47107">
                  <c:v>9.5845330000000004</c:v>
                </c:pt>
                <c:pt idx="47108">
                  <c:v>9.5853140000000003</c:v>
                </c:pt>
                <c:pt idx="47109">
                  <c:v>9.5841390000000004</c:v>
                </c:pt>
                <c:pt idx="47110">
                  <c:v>9.5850779999999993</c:v>
                </c:pt>
                <c:pt idx="47111">
                  <c:v>9.5875079999999997</c:v>
                </c:pt>
                <c:pt idx="47112">
                  <c:v>9.5858190000000008</c:v>
                </c:pt>
                <c:pt idx="47113">
                  <c:v>9.5834679999999999</c:v>
                </c:pt>
                <c:pt idx="47114">
                  <c:v>9.5821729999999992</c:v>
                </c:pt>
                <c:pt idx="47115">
                  <c:v>9.5827779999999994</c:v>
                </c:pt>
                <c:pt idx="47116">
                  <c:v>9.5869949999999999</c:v>
                </c:pt>
                <c:pt idx="47117">
                  <c:v>9.589575</c:v>
                </c:pt>
                <c:pt idx="47118">
                  <c:v>9.5840580000000006</c:v>
                </c:pt>
                <c:pt idx="47119">
                  <c:v>9.5788989999999998</c:v>
                </c:pt>
                <c:pt idx="47120">
                  <c:v>9.5803519999999995</c:v>
                </c:pt>
                <c:pt idx="47121">
                  <c:v>9.5811109999999999</c:v>
                </c:pt>
                <c:pt idx="47122">
                  <c:v>9.5804539999999996</c:v>
                </c:pt>
                <c:pt idx="47123">
                  <c:v>9.5822669999999999</c:v>
                </c:pt>
                <c:pt idx="47124">
                  <c:v>9.5822520000000004</c:v>
                </c:pt>
                <c:pt idx="47125">
                  <c:v>9.5828760000000006</c:v>
                </c:pt>
                <c:pt idx="47126">
                  <c:v>9.5855390000000007</c:v>
                </c:pt>
                <c:pt idx="47127">
                  <c:v>9.5853640000000002</c:v>
                </c:pt>
                <c:pt idx="47128">
                  <c:v>9.5839890000000008</c:v>
                </c:pt>
                <c:pt idx="47129">
                  <c:v>9.583672</c:v>
                </c:pt>
                <c:pt idx="47130">
                  <c:v>9.5812190000000008</c:v>
                </c:pt>
                <c:pt idx="47131">
                  <c:v>9.5817019999999999</c:v>
                </c:pt>
                <c:pt idx="47132">
                  <c:v>9.5873980000000003</c:v>
                </c:pt>
                <c:pt idx="47133">
                  <c:v>9.5888460000000002</c:v>
                </c:pt>
                <c:pt idx="47134">
                  <c:v>9.5853420000000007</c:v>
                </c:pt>
                <c:pt idx="47135">
                  <c:v>9.5843720000000001</c:v>
                </c:pt>
                <c:pt idx="47136">
                  <c:v>9.5899889999999992</c:v>
                </c:pt>
                <c:pt idx="47137">
                  <c:v>9.5932080000000006</c:v>
                </c:pt>
                <c:pt idx="47138">
                  <c:v>9.5900979999999993</c:v>
                </c:pt>
                <c:pt idx="47139">
                  <c:v>9.5939110000000003</c:v>
                </c:pt>
                <c:pt idx="47140">
                  <c:v>9.5998739999999998</c:v>
                </c:pt>
                <c:pt idx="47141">
                  <c:v>9.5972449999999991</c:v>
                </c:pt>
                <c:pt idx="47142">
                  <c:v>9.5932080000000006</c:v>
                </c:pt>
                <c:pt idx="47143">
                  <c:v>9.5946029999999993</c:v>
                </c:pt>
                <c:pt idx="47144">
                  <c:v>9.5981670000000001</c:v>
                </c:pt>
                <c:pt idx="47145">
                  <c:v>9.5979779999999995</c:v>
                </c:pt>
                <c:pt idx="47146">
                  <c:v>9.5988869999999995</c:v>
                </c:pt>
                <c:pt idx="47147">
                  <c:v>9.5987480000000005</c:v>
                </c:pt>
                <c:pt idx="47148">
                  <c:v>9.5943749999999994</c:v>
                </c:pt>
                <c:pt idx="47149">
                  <c:v>9.5944540000000007</c:v>
                </c:pt>
                <c:pt idx="47150">
                  <c:v>9.5985630000000004</c:v>
                </c:pt>
                <c:pt idx="47151">
                  <c:v>9.5968560000000007</c:v>
                </c:pt>
                <c:pt idx="47152">
                  <c:v>9.5897220000000001</c:v>
                </c:pt>
                <c:pt idx="47153">
                  <c:v>9.5910229999999999</c:v>
                </c:pt>
                <c:pt idx="47154">
                  <c:v>9.5944120000000002</c:v>
                </c:pt>
                <c:pt idx="47155">
                  <c:v>9.5931829999999998</c:v>
                </c:pt>
                <c:pt idx="47156">
                  <c:v>9.5945049999999998</c:v>
                </c:pt>
                <c:pt idx="47157">
                  <c:v>9.5956299999999999</c:v>
                </c:pt>
                <c:pt idx="47158">
                  <c:v>9.5955860000000008</c:v>
                </c:pt>
                <c:pt idx="47159">
                  <c:v>9.5975660000000005</c:v>
                </c:pt>
                <c:pt idx="47160">
                  <c:v>9.5944240000000001</c:v>
                </c:pt>
                <c:pt idx="47161">
                  <c:v>9.5905760000000004</c:v>
                </c:pt>
                <c:pt idx="47162">
                  <c:v>9.5935249999999996</c:v>
                </c:pt>
                <c:pt idx="47163">
                  <c:v>9.5958459999999999</c:v>
                </c:pt>
                <c:pt idx="47164">
                  <c:v>9.5964220000000005</c:v>
                </c:pt>
                <c:pt idx="47165">
                  <c:v>9.5944529999999997</c:v>
                </c:pt>
                <c:pt idx="47166">
                  <c:v>9.5919460000000001</c:v>
                </c:pt>
                <c:pt idx="47167">
                  <c:v>9.5945640000000001</c:v>
                </c:pt>
                <c:pt idx="47168">
                  <c:v>9.5979919999999996</c:v>
                </c:pt>
                <c:pt idx="47169">
                  <c:v>9.6001130000000003</c:v>
                </c:pt>
                <c:pt idx="47170">
                  <c:v>9.6000300000000003</c:v>
                </c:pt>
                <c:pt idx="47171">
                  <c:v>9.5982679999999991</c:v>
                </c:pt>
                <c:pt idx="47172">
                  <c:v>9.6015029999999992</c:v>
                </c:pt>
                <c:pt idx="47173">
                  <c:v>9.6026969999999992</c:v>
                </c:pt>
                <c:pt idx="47174">
                  <c:v>9.5985049999999994</c:v>
                </c:pt>
                <c:pt idx="47175">
                  <c:v>9.5987480000000005</c:v>
                </c:pt>
                <c:pt idx="47176">
                  <c:v>9.5977060000000005</c:v>
                </c:pt>
                <c:pt idx="47177">
                  <c:v>9.5973629999999996</c:v>
                </c:pt>
                <c:pt idx="47178">
                  <c:v>9.602449</c:v>
                </c:pt>
                <c:pt idx="47179">
                  <c:v>9.605772</c:v>
                </c:pt>
                <c:pt idx="47180">
                  <c:v>9.6056869999999996</c:v>
                </c:pt>
                <c:pt idx="47181">
                  <c:v>9.6044110000000007</c:v>
                </c:pt>
                <c:pt idx="47182">
                  <c:v>9.6010620000000007</c:v>
                </c:pt>
                <c:pt idx="47183">
                  <c:v>9.5993300000000001</c:v>
                </c:pt>
                <c:pt idx="47184">
                  <c:v>9.6023800000000001</c:v>
                </c:pt>
                <c:pt idx="47185">
                  <c:v>9.6032580000000003</c:v>
                </c:pt>
                <c:pt idx="47186">
                  <c:v>9.6014020000000002</c:v>
                </c:pt>
                <c:pt idx="47187">
                  <c:v>9.6057170000000003</c:v>
                </c:pt>
                <c:pt idx="47188">
                  <c:v>9.6058459999999997</c:v>
                </c:pt>
                <c:pt idx="47189">
                  <c:v>9.5975739999999998</c:v>
                </c:pt>
                <c:pt idx="47190">
                  <c:v>9.6009949999999993</c:v>
                </c:pt>
                <c:pt idx="47191">
                  <c:v>9.6089540000000007</c:v>
                </c:pt>
                <c:pt idx="47192">
                  <c:v>9.6045630000000006</c:v>
                </c:pt>
                <c:pt idx="47193">
                  <c:v>9.6018019999999993</c:v>
                </c:pt>
                <c:pt idx="47194">
                  <c:v>9.6042020000000008</c:v>
                </c:pt>
                <c:pt idx="47195">
                  <c:v>9.6039680000000001</c:v>
                </c:pt>
                <c:pt idx="47196">
                  <c:v>9.6031239999999993</c:v>
                </c:pt>
                <c:pt idx="47197">
                  <c:v>9.6076300000000003</c:v>
                </c:pt>
                <c:pt idx="47198">
                  <c:v>9.6116019999999995</c:v>
                </c:pt>
                <c:pt idx="47199">
                  <c:v>9.6099429999999995</c:v>
                </c:pt>
                <c:pt idx="47200">
                  <c:v>9.6116080000000004</c:v>
                </c:pt>
                <c:pt idx="47201">
                  <c:v>9.6166479999999996</c:v>
                </c:pt>
                <c:pt idx="47202">
                  <c:v>9.614547</c:v>
                </c:pt>
                <c:pt idx="47203">
                  <c:v>9.6095140000000008</c:v>
                </c:pt>
                <c:pt idx="47204">
                  <c:v>9.6144390000000008</c:v>
                </c:pt>
                <c:pt idx="47205">
                  <c:v>9.6179579999999998</c:v>
                </c:pt>
                <c:pt idx="47206">
                  <c:v>9.6124369999999999</c:v>
                </c:pt>
                <c:pt idx="47207">
                  <c:v>9.6117969999999993</c:v>
                </c:pt>
                <c:pt idx="47208">
                  <c:v>9.6123440000000002</c:v>
                </c:pt>
                <c:pt idx="47209">
                  <c:v>9.6114149999999992</c:v>
                </c:pt>
                <c:pt idx="47210">
                  <c:v>9.6140179999999997</c:v>
                </c:pt>
                <c:pt idx="47211">
                  <c:v>9.6143020000000003</c:v>
                </c:pt>
                <c:pt idx="47212">
                  <c:v>9.6134570000000004</c:v>
                </c:pt>
                <c:pt idx="47213">
                  <c:v>9.6153910000000007</c:v>
                </c:pt>
                <c:pt idx="47214">
                  <c:v>9.6162080000000003</c:v>
                </c:pt>
                <c:pt idx="47215">
                  <c:v>9.6167090000000002</c:v>
                </c:pt>
                <c:pt idx="47216">
                  <c:v>9.6180690000000002</c:v>
                </c:pt>
                <c:pt idx="47217">
                  <c:v>9.6165070000000004</c:v>
                </c:pt>
                <c:pt idx="47218">
                  <c:v>9.6120730000000005</c:v>
                </c:pt>
                <c:pt idx="47219">
                  <c:v>9.6112979999999997</c:v>
                </c:pt>
                <c:pt idx="47220">
                  <c:v>9.6133019999999991</c:v>
                </c:pt>
                <c:pt idx="47221">
                  <c:v>9.6102380000000007</c:v>
                </c:pt>
                <c:pt idx="47222">
                  <c:v>9.6102319999999999</c:v>
                </c:pt>
                <c:pt idx="47223">
                  <c:v>9.6178340000000002</c:v>
                </c:pt>
                <c:pt idx="47224">
                  <c:v>9.6177480000000006</c:v>
                </c:pt>
                <c:pt idx="47225">
                  <c:v>9.6140640000000008</c:v>
                </c:pt>
                <c:pt idx="47226">
                  <c:v>9.6191139999999997</c:v>
                </c:pt>
                <c:pt idx="47227">
                  <c:v>9.622738</c:v>
                </c:pt>
                <c:pt idx="47228">
                  <c:v>9.6164520000000007</c:v>
                </c:pt>
                <c:pt idx="47229">
                  <c:v>9.6157299999999992</c:v>
                </c:pt>
                <c:pt idx="47230">
                  <c:v>9.62026</c:v>
                </c:pt>
                <c:pt idx="47231">
                  <c:v>9.6183019999999999</c:v>
                </c:pt>
                <c:pt idx="47232">
                  <c:v>9.6184580000000004</c:v>
                </c:pt>
                <c:pt idx="47233">
                  <c:v>9.6225059999999996</c:v>
                </c:pt>
                <c:pt idx="47234">
                  <c:v>9.6202970000000008</c:v>
                </c:pt>
                <c:pt idx="47235">
                  <c:v>9.6146200000000004</c:v>
                </c:pt>
                <c:pt idx="47236">
                  <c:v>9.6136949999999999</c:v>
                </c:pt>
                <c:pt idx="47237">
                  <c:v>9.6187649999999998</c:v>
                </c:pt>
                <c:pt idx="47238">
                  <c:v>9.6187939999999994</c:v>
                </c:pt>
                <c:pt idx="47239">
                  <c:v>9.6153139999999997</c:v>
                </c:pt>
                <c:pt idx="47240">
                  <c:v>9.6177779999999995</c:v>
                </c:pt>
                <c:pt idx="47241">
                  <c:v>9.6214490000000001</c:v>
                </c:pt>
                <c:pt idx="47242">
                  <c:v>9.6215869999999999</c:v>
                </c:pt>
                <c:pt idx="47243">
                  <c:v>9.6169650000000004</c:v>
                </c:pt>
                <c:pt idx="47244">
                  <c:v>9.6143719999999995</c:v>
                </c:pt>
                <c:pt idx="47245">
                  <c:v>9.6193229999999996</c:v>
                </c:pt>
                <c:pt idx="47246">
                  <c:v>9.618271</c:v>
                </c:pt>
                <c:pt idx="47247">
                  <c:v>9.6140659999999993</c:v>
                </c:pt>
                <c:pt idx="47248">
                  <c:v>9.6180240000000001</c:v>
                </c:pt>
                <c:pt idx="47249">
                  <c:v>9.6202699999999997</c:v>
                </c:pt>
                <c:pt idx="47250">
                  <c:v>9.6172520000000006</c:v>
                </c:pt>
                <c:pt idx="47251">
                  <c:v>9.6183289999999992</c:v>
                </c:pt>
                <c:pt idx="47252">
                  <c:v>9.6203520000000005</c:v>
                </c:pt>
                <c:pt idx="47253">
                  <c:v>9.6198750000000004</c:v>
                </c:pt>
                <c:pt idx="47254">
                  <c:v>9.6184340000000006</c:v>
                </c:pt>
                <c:pt idx="47255">
                  <c:v>9.6163930000000004</c:v>
                </c:pt>
                <c:pt idx="47256">
                  <c:v>9.6138940000000002</c:v>
                </c:pt>
                <c:pt idx="47257">
                  <c:v>9.6148620000000005</c:v>
                </c:pt>
                <c:pt idx="47258">
                  <c:v>9.6203050000000001</c:v>
                </c:pt>
                <c:pt idx="47259">
                  <c:v>9.6233280000000008</c:v>
                </c:pt>
                <c:pt idx="47260">
                  <c:v>9.6234289999999998</c:v>
                </c:pt>
                <c:pt idx="47261">
                  <c:v>9.6251789999999993</c:v>
                </c:pt>
                <c:pt idx="47262">
                  <c:v>9.6259949999999996</c:v>
                </c:pt>
                <c:pt idx="47263">
                  <c:v>9.6275259999999996</c:v>
                </c:pt>
                <c:pt idx="47264">
                  <c:v>9.6291250000000002</c:v>
                </c:pt>
                <c:pt idx="47265">
                  <c:v>9.6293900000000008</c:v>
                </c:pt>
                <c:pt idx="47266">
                  <c:v>9.6289289999999994</c:v>
                </c:pt>
                <c:pt idx="47267">
                  <c:v>9.6246460000000003</c:v>
                </c:pt>
                <c:pt idx="47268">
                  <c:v>9.6223259999999993</c:v>
                </c:pt>
                <c:pt idx="47269">
                  <c:v>9.6273759999999999</c:v>
                </c:pt>
                <c:pt idx="47270">
                  <c:v>9.6298049999999993</c:v>
                </c:pt>
                <c:pt idx="47271">
                  <c:v>9.6293369999999996</c:v>
                </c:pt>
                <c:pt idx="47272">
                  <c:v>9.6328770000000006</c:v>
                </c:pt>
                <c:pt idx="47273">
                  <c:v>9.6370979999999999</c:v>
                </c:pt>
                <c:pt idx="47274">
                  <c:v>9.6318590000000004</c:v>
                </c:pt>
                <c:pt idx="47275">
                  <c:v>9.6241780000000006</c:v>
                </c:pt>
                <c:pt idx="47276">
                  <c:v>9.6252309999999994</c:v>
                </c:pt>
                <c:pt idx="47277">
                  <c:v>9.6288730000000005</c:v>
                </c:pt>
                <c:pt idx="47278">
                  <c:v>9.6295590000000004</c:v>
                </c:pt>
                <c:pt idx="47279">
                  <c:v>9.6300220000000003</c:v>
                </c:pt>
                <c:pt idx="47280">
                  <c:v>9.6288839999999993</c:v>
                </c:pt>
                <c:pt idx="47281">
                  <c:v>9.6285340000000001</c:v>
                </c:pt>
                <c:pt idx="47282">
                  <c:v>9.6301489999999994</c:v>
                </c:pt>
                <c:pt idx="47283">
                  <c:v>9.6306910000000006</c:v>
                </c:pt>
                <c:pt idx="47284">
                  <c:v>9.6321999999999992</c:v>
                </c:pt>
                <c:pt idx="47285">
                  <c:v>9.633858</c:v>
                </c:pt>
                <c:pt idx="47286">
                  <c:v>9.6305399999999999</c:v>
                </c:pt>
                <c:pt idx="47287">
                  <c:v>9.6279749999999993</c:v>
                </c:pt>
                <c:pt idx="47288">
                  <c:v>9.6296979999999994</c:v>
                </c:pt>
                <c:pt idx="47289">
                  <c:v>9.6316860000000002</c:v>
                </c:pt>
                <c:pt idx="47290">
                  <c:v>9.6318090000000005</c:v>
                </c:pt>
                <c:pt idx="47291">
                  <c:v>9.6310509999999994</c:v>
                </c:pt>
                <c:pt idx="47292">
                  <c:v>9.6291270000000004</c:v>
                </c:pt>
                <c:pt idx="47293">
                  <c:v>9.6299860000000006</c:v>
                </c:pt>
                <c:pt idx="47294">
                  <c:v>9.6345039999999997</c:v>
                </c:pt>
                <c:pt idx="47295">
                  <c:v>9.6334510000000009</c:v>
                </c:pt>
                <c:pt idx="47296">
                  <c:v>9.6335250000000006</c:v>
                </c:pt>
                <c:pt idx="47297">
                  <c:v>9.6370419999999992</c:v>
                </c:pt>
                <c:pt idx="47298">
                  <c:v>9.6343720000000008</c:v>
                </c:pt>
                <c:pt idx="47299">
                  <c:v>9.6298250000000003</c:v>
                </c:pt>
                <c:pt idx="47300">
                  <c:v>9.6285109999999996</c:v>
                </c:pt>
                <c:pt idx="47301">
                  <c:v>9.6301140000000007</c:v>
                </c:pt>
                <c:pt idx="47302">
                  <c:v>9.6302629999999994</c:v>
                </c:pt>
                <c:pt idx="47303">
                  <c:v>9.6294029999999999</c:v>
                </c:pt>
                <c:pt idx="47304">
                  <c:v>9.6310629999999993</c:v>
                </c:pt>
                <c:pt idx="47305">
                  <c:v>9.6319499999999998</c:v>
                </c:pt>
                <c:pt idx="47306">
                  <c:v>9.6303420000000006</c:v>
                </c:pt>
                <c:pt idx="47307">
                  <c:v>9.6278120000000005</c:v>
                </c:pt>
                <c:pt idx="47308">
                  <c:v>9.6274639999999998</c:v>
                </c:pt>
                <c:pt idx="47309">
                  <c:v>9.6315550000000005</c:v>
                </c:pt>
                <c:pt idx="47310">
                  <c:v>9.6350300000000004</c:v>
                </c:pt>
                <c:pt idx="47311">
                  <c:v>9.6350130000000007</c:v>
                </c:pt>
                <c:pt idx="47312">
                  <c:v>9.6347939999999994</c:v>
                </c:pt>
                <c:pt idx="47313">
                  <c:v>9.6337670000000006</c:v>
                </c:pt>
                <c:pt idx="47314">
                  <c:v>9.6297110000000004</c:v>
                </c:pt>
                <c:pt idx="47315">
                  <c:v>9.6299530000000004</c:v>
                </c:pt>
                <c:pt idx="47316">
                  <c:v>9.6365949999999998</c:v>
                </c:pt>
                <c:pt idx="47317">
                  <c:v>9.6399270000000001</c:v>
                </c:pt>
                <c:pt idx="47318">
                  <c:v>9.6352499999999992</c:v>
                </c:pt>
                <c:pt idx="47319">
                  <c:v>9.6328060000000004</c:v>
                </c:pt>
                <c:pt idx="47320">
                  <c:v>9.6328019999999999</c:v>
                </c:pt>
                <c:pt idx="47321">
                  <c:v>9.6351080000000007</c:v>
                </c:pt>
                <c:pt idx="47322">
                  <c:v>9.6397549999999992</c:v>
                </c:pt>
                <c:pt idx="47323">
                  <c:v>9.6373069999999998</c:v>
                </c:pt>
                <c:pt idx="47324">
                  <c:v>9.6348830000000003</c:v>
                </c:pt>
                <c:pt idx="47325">
                  <c:v>9.6399310000000007</c:v>
                </c:pt>
                <c:pt idx="47326">
                  <c:v>9.6455470000000005</c:v>
                </c:pt>
                <c:pt idx="47327">
                  <c:v>9.6472499999999997</c:v>
                </c:pt>
                <c:pt idx="47328">
                  <c:v>9.6434090000000001</c:v>
                </c:pt>
                <c:pt idx="47329">
                  <c:v>9.6400799999999993</c:v>
                </c:pt>
                <c:pt idx="47330">
                  <c:v>9.6405989999999999</c:v>
                </c:pt>
                <c:pt idx="47331">
                  <c:v>9.6422209999999993</c:v>
                </c:pt>
                <c:pt idx="47332">
                  <c:v>9.6427840000000007</c:v>
                </c:pt>
                <c:pt idx="47333">
                  <c:v>9.6409710000000004</c:v>
                </c:pt>
                <c:pt idx="47334">
                  <c:v>9.6362909999999999</c:v>
                </c:pt>
                <c:pt idx="47335">
                  <c:v>9.6358630000000005</c:v>
                </c:pt>
                <c:pt idx="47336">
                  <c:v>9.6395180000000007</c:v>
                </c:pt>
                <c:pt idx="47337">
                  <c:v>9.6401249999999994</c:v>
                </c:pt>
                <c:pt idx="47338">
                  <c:v>9.6371509999999994</c:v>
                </c:pt>
                <c:pt idx="47339">
                  <c:v>9.6383899999999993</c:v>
                </c:pt>
                <c:pt idx="47340">
                  <c:v>9.6437259999999991</c:v>
                </c:pt>
                <c:pt idx="47341">
                  <c:v>9.6443949999999994</c:v>
                </c:pt>
                <c:pt idx="47342">
                  <c:v>9.6405220000000007</c:v>
                </c:pt>
                <c:pt idx="47343">
                  <c:v>9.64025</c:v>
                </c:pt>
                <c:pt idx="47344">
                  <c:v>9.6443969999999997</c:v>
                </c:pt>
                <c:pt idx="47345">
                  <c:v>9.6460150000000002</c:v>
                </c:pt>
                <c:pt idx="47346">
                  <c:v>9.6397890000000004</c:v>
                </c:pt>
                <c:pt idx="47347">
                  <c:v>9.6346880000000006</c:v>
                </c:pt>
                <c:pt idx="47348">
                  <c:v>9.6362850000000009</c:v>
                </c:pt>
                <c:pt idx="47349">
                  <c:v>9.640428</c:v>
                </c:pt>
                <c:pt idx="47350">
                  <c:v>9.6441479999999995</c:v>
                </c:pt>
                <c:pt idx="47351">
                  <c:v>9.6459659999999996</c:v>
                </c:pt>
                <c:pt idx="47352">
                  <c:v>9.6451150000000005</c:v>
                </c:pt>
                <c:pt idx="47353">
                  <c:v>9.6463549999999998</c:v>
                </c:pt>
                <c:pt idx="47354">
                  <c:v>9.6491410000000002</c:v>
                </c:pt>
                <c:pt idx="47355">
                  <c:v>9.6479499999999998</c:v>
                </c:pt>
                <c:pt idx="47356">
                  <c:v>9.6434870000000004</c:v>
                </c:pt>
                <c:pt idx="47357">
                  <c:v>9.6423520000000007</c:v>
                </c:pt>
                <c:pt idx="47358">
                  <c:v>9.645111</c:v>
                </c:pt>
                <c:pt idx="47359">
                  <c:v>9.6483869999999996</c:v>
                </c:pt>
                <c:pt idx="47360">
                  <c:v>9.647805</c:v>
                </c:pt>
                <c:pt idx="47361">
                  <c:v>9.6465589999999999</c:v>
                </c:pt>
                <c:pt idx="47362">
                  <c:v>9.6457960000000007</c:v>
                </c:pt>
                <c:pt idx="47363">
                  <c:v>9.6426759999999998</c:v>
                </c:pt>
                <c:pt idx="47364">
                  <c:v>9.6423950000000005</c:v>
                </c:pt>
                <c:pt idx="47365">
                  <c:v>9.6450320000000005</c:v>
                </c:pt>
                <c:pt idx="47366">
                  <c:v>9.6470769999999995</c:v>
                </c:pt>
                <c:pt idx="47367">
                  <c:v>9.6482340000000004</c:v>
                </c:pt>
                <c:pt idx="47368">
                  <c:v>9.6487800000000004</c:v>
                </c:pt>
                <c:pt idx="47369">
                  <c:v>9.6502579999999991</c:v>
                </c:pt>
                <c:pt idx="47370">
                  <c:v>9.6514380000000006</c:v>
                </c:pt>
                <c:pt idx="47371">
                  <c:v>9.6526209999999999</c:v>
                </c:pt>
                <c:pt idx="47372">
                  <c:v>9.6541230000000002</c:v>
                </c:pt>
                <c:pt idx="47373">
                  <c:v>9.6520410000000005</c:v>
                </c:pt>
                <c:pt idx="47374">
                  <c:v>9.6472580000000008</c:v>
                </c:pt>
                <c:pt idx="47375">
                  <c:v>9.6475650000000002</c:v>
                </c:pt>
                <c:pt idx="47376">
                  <c:v>9.6506509999999999</c:v>
                </c:pt>
                <c:pt idx="47377">
                  <c:v>9.6514729999999993</c:v>
                </c:pt>
                <c:pt idx="47378">
                  <c:v>9.6500419999999991</c:v>
                </c:pt>
                <c:pt idx="47379">
                  <c:v>9.6468950000000007</c:v>
                </c:pt>
                <c:pt idx="47380">
                  <c:v>9.6473309999999994</c:v>
                </c:pt>
                <c:pt idx="47381">
                  <c:v>9.6508529999999997</c:v>
                </c:pt>
                <c:pt idx="47382">
                  <c:v>9.6486999999999998</c:v>
                </c:pt>
                <c:pt idx="47383">
                  <c:v>9.6453699999999998</c:v>
                </c:pt>
                <c:pt idx="47384">
                  <c:v>9.6453779999999991</c:v>
                </c:pt>
                <c:pt idx="47385">
                  <c:v>9.6455009999999994</c:v>
                </c:pt>
                <c:pt idx="47386">
                  <c:v>9.6475410000000004</c:v>
                </c:pt>
                <c:pt idx="47387">
                  <c:v>9.6497630000000001</c:v>
                </c:pt>
                <c:pt idx="47388">
                  <c:v>9.6490379999999991</c:v>
                </c:pt>
                <c:pt idx="47389">
                  <c:v>9.6509260000000001</c:v>
                </c:pt>
                <c:pt idx="47390">
                  <c:v>9.6536000000000008</c:v>
                </c:pt>
                <c:pt idx="47391">
                  <c:v>9.6502660000000002</c:v>
                </c:pt>
                <c:pt idx="47392">
                  <c:v>9.6471090000000004</c:v>
                </c:pt>
                <c:pt idx="47393">
                  <c:v>9.6480619999999995</c:v>
                </c:pt>
                <c:pt idx="47394">
                  <c:v>9.6517739999999996</c:v>
                </c:pt>
                <c:pt idx="47395">
                  <c:v>9.656466</c:v>
                </c:pt>
                <c:pt idx="47396">
                  <c:v>9.6567600000000002</c:v>
                </c:pt>
                <c:pt idx="47397">
                  <c:v>9.654401</c:v>
                </c:pt>
                <c:pt idx="47398">
                  <c:v>9.6541409999999992</c:v>
                </c:pt>
                <c:pt idx="47399">
                  <c:v>9.6542189999999994</c:v>
                </c:pt>
                <c:pt idx="47400">
                  <c:v>9.6510390000000008</c:v>
                </c:pt>
                <c:pt idx="47401">
                  <c:v>9.6506150000000002</c:v>
                </c:pt>
                <c:pt idx="47402">
                  <c:v>9.6562230000000007</c:v>
                </c:pt>
                <c:pt idx="47403">
                  <c:v>9.6563499999999998</c:v>
                </c:pt>
                <c:pt idx="47404">
                  <c:v>9.6524450000000002</c:v>
                </c:pt>
                <c:pt idx="47405">
                  <c:v>9.6558320000000002</c:v>
                </c:pt>
                <c:pt idx="47406">
                  <c:v>9.6612980000000004</c:v>
                </c:pt>
                <c:pt idx="47407">
                  <c:v>9.6597880000000007</c:v>
                </c:pt>
                <c:pt idx="47408">
                  <c:v>9.6566580000000002</c:v>
                </c:pt>
                <c:pt idx="47409">
                  <c:v>9.6584559999999993</c:v>
                </c:pt>
                <c:pt idx="47410">
                  <c:v>9.657413</c:v>
                </c:pt>
                <c:pt idx="47411">
                  <c:v>9.6564169999999994</c:v>
                </c:pt>
                <c:pt idx="47412">
                  <c:v>9.6600149999999996</c:v>
                </c:pt>
                <c:pt idx="47413">
                  <c:v>9.6610309999999995</c:v>
                </c:pt>
                <c:pt idx="47414">
                  <c:v>9.6618279999999999</c:v>
                </c:pt>
                <c:pt idx="47415">
                  <c:v>9.6644539999999992</c:v>
                </c:pt>
                <c:pt idx="47416">
                  <c:v>9.6621710000000007</c:v>
                </c:pt>
                <c:pt idx="47417">
                  <c:v>9.6615649999999995</c:v>
                </c:pt>
                <c:pt idx="47418">
                  <c:v>9.6634010000000004</c:v>
                </c:pt>
                <c:pt idx="47419">
                  <c:v>9.6630819999999993</c:v>
                </c:pt>
                <c:pt idx="47420">
                  <c:v>9.6666799999999995</c:v>
                </c:pt>
                <c:pt idx="47421">
                  <c:v>9.6665810000000008</c:v>
                </c:pt>
                <c:pt idx="47422">
                  <c:v>9.6619419999999998</c:v>
                </c:pt>
                <c:pt idx="47423">
                  <c:v>9.6613830000000007</c:v>
                </c:pt>
                <c:pt idx="47424">
                  <c:v>9.6614789999999999</c:v>
                </c:pt>
                <c:pt idx="47425">
                  <c:v>9.6628279999999993</c:v>
                </c:pt>
                <c:pt idx="47426">
                  <c:v>9.6661190000000001</c:v>
                </c:pt>
                <c:pt idx="47427">
                  <c:v>9.6648599999999991</c:v>
                </c:pt>
                <c:pt idx="47428">
                  <c:v>9.6610399999999998</c:v>
                </c:pt>
                <c:pt idx="47429">
                  <c:v>9.6641239999999993</c:v>
                </c:pt>
                <c:pt idx="47430">
                  <c:v>9.6668640000000003</c:v>
                </c:pt>
                <c:pt idx="47431">
                  <c:v>9.6625700000000005</c:v>
                </c:pt>
                <c:pt idx="47432">
                  <c:v>9.6642299999999999</c:v>
                </c:pt>
                <c:pt idx="47433">
                  <c:v>9.6715839999999993</c:v>
                </c:pt>
                <c:pt idx="47434">
                  <c:v>9.6726840000000003</c:v>
                </c:pt>
                <c:pt idx="47435">
                  <c:v>9.6672340000000005</c:v>
                </c:pt>
                <c:pt idx="47436">
                  <c:v>9.6636170000000003</c:v>
                </c:pt>
                <c:pt idx="47437">
                  <c:v>9.6656999999999993</c:v>
                </c:pt>
                <c:pt idx="47438">
                  <c:v>9.6672650000000004</c:v>
                </c:pt>
                <c:pt idx="47439">
                  <c:v>9.667135</c:v>
                </c:pt>
                <c:pt idx="47440">
                  <c:v>9.6664139999999996</c:v>
                </c:pt>
                <c:pt idx="47441">
                  <c:v>9.6644030000000001</c:v>
                </c:pt>
                <c:pt idx="47442">
                  <c:v>9.6640329999999999</c:v>
                </c:pt>
                <c:pt idx="47443">
                  <c:v>9.6663390000000007</c:v>
                </c:pt>
                <c:pt idx="47444">
                  <c:v>9.6677350000000004</c:v>
                </c:pt>
                <c:pt idx="47445">
                  <c:v>9.6658790000000003</c:v>
                </c:pt>
                <c:pt idx="47446">
                  <c:v>9.6656440000000003</c:v>
                </c:pt>
                <c:pt idx="47447">
                  <c:v>9.6657060000000001</c:v>
                </c:pt>
                <c:pt idx="47448">
                  <c:v>9.6644839999999999</c:v>
                </c:pt>
                <c:pt idx="47449">
                  <c:v>9.6642010000000003</c:v>
                </c:pt>
                <c:pt idx="47450">
                  <c:v>9.6657860000000007</c:v>
                </c:pt>
                <c:pt idx="47451">
                  <c:v>9.6677510000000009</c:v>
                </c:pt>
                <c:pt idx="47452">
                  <c:v>9.6673419999999997</c:v>
                </c:pt>
                <c:pt idx="47453">
                  <c:v>9.6672560000000001</c:v>
                </c:pt>
                <c:pt idx="47454">
                  <c:v>9.6658460000000002</c:v>
                </c:pt>
                <c:pt idx="47455">
                  <c:v>9.6641770000000005</c:v>
                </c:pt>
                <c:pt idx="47456">
                  <c:v>9.664669</c:v>
                </c:pt>
                <c:pt idx="47457">
                  <c:v>9.6682640000000006</c:v>
                </c:pt>
                <c:pt idx="47458">
                  <c:v>9.6736579999999996</c:v>
                </c:pt>
                <c:pt idx="47459">
                  <c:v>9.6742869999999996</c:v>
                </c:pt>
                <c:pt idx="47460">
                  <c:v>9.6706029999999998</c:v>
                </c:pt>
                <c:pt idx="47461">
                  <c:v>9.6696369999999998</c:v>
                </c:pt>
                <c:pt idx="47462">
                  <c:v>9.6696939999999998</c:v>
                </c:pt>
                <c:pt idx="47463">
                  <c:v>9.6693949999999997</c:v>
                </c:pt>
                <c:pt idx="47464">
                  <c:v>9.6713889999999996</c:v>
                </c:pt>
                <c:pt idx="47465">
                  <c:v>9.6724669999999993</c:v>
                </c:pt>
                <c:pt idx="47466">
                  <c:v>9.6677330000000001</c:v>
                </c:pt>
                <c:pt idx="47467">
                  <c:v>9.6632169999999995</c:v>
                </c:pt>
                <c:pt idx="47468">
                  <c:v>9.6679069999999996</c:v>
                </c:pt>
                <c:pt idx="47469">
                  <c:v>9.6716510000000007</c:v>
                </c:pt>
                <c:pt idx="47470">
                  <c:v>9.6680919999999997</c:v>
                </c:pt>
                <c:pt idx="47471">
                  <c:v>9.6706109999999992</c:v>
                </c:pt>
                <c:pt idx="47472">
                  <c:v>9.6762870000000003</c:v>
                </c:pt>
                <c:pt idx="47473">
                  <c:v>9.6758299999999995</c:v>
                </c:pt>
                <c:pt idx="47474">
                  <c:v>9.6737269999999995</c:v>
                </c:pt>
                <c:pt idx="47475">
                  <c:v>9.6729649999999996</c:v>
                </c:pt>
                <c:pt idx="47476">
                  <c:v>9.6726030000000005</c:v>
                </c:pt>
                <c:pt idx="47477">
                  <c:v>9.6742629999999998</c:v>
                </c:pt>
                <c:pt idx="47478">
                  <c:v>9.6772259999999992</c:v>
                </c:pt>
                <c:pt idx="47479">
                  <c:v>9.6767009999999996</c:v>
                </c:pt>
                <c:pt idx="47480">
                  <c:v>9.6742880000000007</c:v>
                </c:pt>
                <c:pt idx="47481">
                  <c:v>9.675789</c:v>
                </c:pt>
                <c:pt idx="47482">
                  <c:v>9.6767789999999998</c:v>
                </c:pt>
                <c:pt idx="47483">
                  <c:v>9.6743819999999996</c:v>
                </c:pt>
                <c:pt idx="47484">
                  <c:v>9.6720450000000007</c:v>
                </c:pt>
                <c:pt idx="47485">
                  <c:v>9.6750959999999999</c:v>
                </c:pt>
                <c:pt idx="47486">
                  <c:v>9.6787500000000009</c:v>
                </c:pt>
                <c:pt idx="47487">
                  <c:v>9.6741069999999993</c:v>
                </c:pt>
                <c:pt idx="47488">
                  <c:v>9.6707529999999995</c:v>
                </c:pt>
                <c:pt idx="47489">
                  <c:v>9.6757120000000008</c:v>
                </c:pt>
                <c:pt idx="47490">
                  <c:v>9.6780270000000002</c:v>
                </c:pt>
                <c:pt idx="47491">
                  <c:v>9.6741240000000008</c:v>
                </c:pt>
                <c:pt idx="47492">
                  <c:v>9.6759609999999991</c:v>
                </c:pt>
                <c:pt idx="47493">
                  <c:v>9.6798149999999996</c:v>
                </c:pt>
                <c:pt idx="47494">
                  <c:v>9.6787729999999996</c:v>
                </c:pt>
                <c:pt idx="47495">
                  <c:v>9.6792560000000005</c:v>
                </c:pt>
                <c:pt idx="47496">
                  <c:v>9.6794370000000001</c:v>
                </c:pt>
                <c:pt idx="47497">
                  <c:v>9.678191</c:v>
                </c:pt>
                <c:pt idx="47498">
                  <c:v>9.6795810000000007</c:v>
                </c:pt>
                <c:pt idx="47499">
                  <c:v>9.6799009999999992</c:v>
                </c:pt>
                <c:pt idx="47500">
                  <c:v>9.6784829999999999</c:v>
                </c:pt>
                <c:pt idx="47501">
                  <c:v>9.6788249999999998</c:v>
                </c:pt>
                <c:pt idx="47502">
                  <c:v>9.6805699999999995</c:v>
                </c:pt>
                <c:pt idx="47503">
                  <c:v>9.6803000000000008</c:v>
                </c:pt>
                <c:pt idx="47504">
                  <c:v>9.6797939999999993</c:v>
                </c:pt>
                <c:pt idx="47505">
                  <c:v>9.6819019999999991</c:v>
                </c:pt>
                <c:pt idx="47506">
                  <c:v>9.6827729999999992</c:v>
                </c:pt>
                <c:pt idx="47507">
                  <c:v>9.6837780000000002</c:v>
                </c:pt>
                <c:pt idx="47508">
                  <c:v>9.6853689999999997</c:v>
                </c:pt>
                <c:pt idx="47509">
                  <c:v>9.6848349999999996</c:v>
                </c:pt>
                <c:pt idx="47510">
                  <c:v>9.6832150000000006</c:v>
                </c:pt>
                <c:pt idx="47511">
                  <c:v>9.6800680000000003</c:v>
                </c:pt>
                <c:pt idx="47512">
                  <c:v>9.6767900000000004</c:v>
                </c:pt>
                <c:pt idx="47513">
                  <c:v>9.6790559999999992</c:v>
                </c:pt>
                <c:pt idx="47514">
                  <c:v>9.6840170000000008</c:v>
                </c:pt>
                <c:pt idx="47515">
                  <c:v>9.6809200000000004</c:v>
                </c:pt>
                <c:pt idx="47516">
                  <c:v>9.6758590000000009</c:v>
                </c:pt>
                <c:pt idx="47517">
                  <c:v>9.6789660000000008</c:v>
                </c:pt>
                <c:pt idx="47518">
                  <c:v>9.6826849999999993</c:v>
                </c:pt>
                <c:pt idx="47519">
                  <c:v>9.6838080000000009</c:v>
                </c:pt>
                <c:pt idx="47520">
                  <c:v>9.6833340000000003</c:v>
                </c:pt>
                <c:pt idx="47521">
                  <c:v>9.6820590000000006</c:v>
                </c:pt>
                <c:pt idx="47522">
                  <c:v>9.6824530000000006</c:v>
                </c:pt>
                <c:pt idx="47523">
                  <c:v>9.6852699999999992</c:v>
                </c:pt>
                <c:pt idx="47524">
                  <c:v>9.6855259999999994</c:v>
                </c:pt>
                <c:pt idx="47525">
                  <c:v>9.6835240000000002</c:v>
                </c:pt>
                <c:pt idx="47526">
                  <c:v>9.6886869999999998</c:v>
                </c:pt>
                <c:pt idx="47527">
                  <c:v>9.6934830000000005</c:v>
                </c:pt>
                <c:pt idx="47528">
                  <c:v>9.6898309999999999</c:v>
                </c:pt>
                <c:pt idx="47529">
                  <c:v>9.6863480000000006</c:v>
                </c:pt>
                <c:pt idx="47530">
                  <c:v>9.6872939999999996</c:v>
                </c:pt>
                <c:pt idx="47531">
                  <c:v>9.6898719999999994</c:v>
                </c:pt>
                <c:pt idx="47532">
                  <c:v>9.6915359999999993</c:v>
                </c:pt>
                <c:pt idx="47533">
                  <c:v>9.6915790000000008</c:v>
                </c:pt>
                <c:pt idx="47534">
                  <c:v>9.6923519999999996</c:v>
                </c:pt>
                <c:pt idx="47535">
                  <c:v>9.6919839999999997</c:v>
                </c:pt>
                <c:pt idx="47536">
                  <c:v>9.691084</c:v>
                </c:pt>
                <c:pt idx="47537">
                  <c:v>9.6926050000000004</c:v>
                </c:pt>
                <c:pt idx="47538">
                  <c:v>9.6925150000000002</c:v>
                </c:pt>
                <c:pt idx="47539">
                  <c:v>9.6907940000000004</c:v>
                </c:pt>
                <c:pt idx="47540">
                  <c:v>9.6925950000000007</c:v>
                </c:pt>
                <c:pt idx="47541">
                  <c:v>9.6967020000000002</c:v>
                </c:pt>
                <c:pt idx="47542">
                  <c:v>9.6949389999999998</c:v>
                </c:pt>
                <c:pt idx="47543">
                  <c:v>9.6914440000000006</c:v>
                </c:pt>
                <c:pt idx="47544">
                  <c:v>9.6909740000000006</c:v>
                </c:pt>
                <c:pt idx="47545">
                  <c:v>9.6898060000000008</c:v>
                </c:pt>
                <c:pt idx="47546">
                  <c:v>9.6900899999999996</c:v>
                </c:pt>
                <c:pt idx="47547">
                  <c:v>9.6930530000000008</c:v>
                </c:pt>
                <c:pt idx="47548">
                  <c:v>9.6938580000000005</c:v>
                </c:pt>
                <c:pt idx="47549">
                  <c:v>9.6919850000000007</c:v>
                </c:pt>
                <c:pt idx="47550">
                  <c:v>9.6927099999999999</c:v>
                </c:pt>
                <c:pt idx="47551">
                  <c:v>9.6940240000000006</c:v>
                </c:pt>
                <c:pt idx="47552">
                  <c:v>9.6923949999999994</c:v>
                </c:pt>
                <c:pt idx="47553">
                  <c:v>9.6920029999999997</c:v>
                </c:pt>
                <c:pt idx="47554">
                  <c:v>9.6950219999999998</c:v>
                </c:pt>
                <c:pt idx="47555">
                  <c:v>9.6952730000000003</c:v>
                </c:pt>
                <c:pt idx="47556">
                  <c:v>9.6910109999999996</c:v>
                </c:pt>
                <c:pt idx="47557">
                  <c:v>9.6889459999999996</c:v>
                </c:pt>
                <c:pt idx="47558">
                  <c:v>9.6922689999999996</c:v>
                </c:pt>
                <c:pt idx="47559">
                  <c:v>9.6919369999999994</c:v>
                </c:pt>
                <c:pt idx="47560">
                  <c:v>9.6890059999999991</c:v>
                </c:pt>
                <c:pt idx="47561">
                  <c:v>9.6910889999999998</c:v>
                </c:pt>
                <c:pt idx="47562">
                  <c:v>9.6919599999999999</c:v>
                </c:pt>
                <c:pt idx="47563">
                  <c:v>9.6929339999999993</c:v>
                </c:pt>
                <c:pt idx="47564">
                  <c:v>9.6978939999999998</c:v>
                </c:pt>
                <c:pt idx="47565">
                  <c:v>9.7023969999999995</c:v>
                </c:pt>
                <c:pt idx="47566">
                  <c:v>9.7022490000000001</c:v>
                </c:pt>
                <c:pt idx="47567">
                  <c:v>9.6991859999999992</c:v>
                </c:pt>
                <c:pt idx="47568">
                  <c:v>9.6964170000000003</c:v>
                </c:pt>
                <c:pt idx="47569">
                  <c:v>9.6972389999999997</c:v>
                </c:pt>
                <c:pt idx="47570">
                  <c:v>9.7019669999999998</c:v>
                </c:pt>
                <c:pt idx="47571">
                  <c:v>9.7003740000000001</c:v>
                </c:pt>
                <c:pt idx="47572">
                  <c:v>9.6972740000000002</c:v>
                </c:pt>
                <c:pt idx="47573">
                  <c:v>9.70303</c:v>
                </c:pt>
                <c:pt idx="47574">
                  <c:v>9.7077639999999992</c:v>
                </c:pt>
                <c:pt idx="47575">
                  <c:v>9.7039939999999998</c:v>
                </c:pt>
                <c:pt idx="47576">
                  <c:v>9.7007989999999999</c:v>
                </c:pt>
                <c:pt idx="47577">
                  <c:v>9.7069279999999996</c:v>
                </c:pt>
                <c:pt idx="47578">
                  <c:v>9.7095050000000001</c:v>
                </c:pt>
                <c:pt idx="47579">
                  <c:v>9.705667</c:v>
                </c:pt>
                <c:pt idx="47580">
                  <c:v>9.7076630000000002</c:v>
                </c:pt>
                <c:pt idx="47581">
                  <c:v>9.7116480000000003</c:v>
                </c:pt>
                <c:pt idx="47582">
                  <c:v>9.7098580000000005</c:v>
                </c:pt>
                <c:pt idx="47583">
                  <c:v>9.705228</c:v>
                </c:pt>
                <c:pt idx="47584">
                  <c:v>9.7039860000000004</c:v>
                </c:pt>
                <c:pt idx="47585">
                  <c:v>9.7068849999999998</c:v>
                </c:pt>
                <c:pt idx="47586">
                  <c:v>9.7084130000000002</c:v>
                </c:pt>
                <c:pt idx="47587">
                  <c:v>9.7064620000000001</c:v>
                </c:pt>
                <c:pt idx="47588">
                  <c:v>9.7050110000000007</c:v>
                </c:pt>
                <c:pt idx="47589">
                  <c:v>9.7061899999999994</c:v>
                </c:pt>
                <c:pt idx="47590">
                  <c:v>9.7057680000000008</c:v>
                </c:pt>
                <c:pt idx="47591">
                  <c:v>9.7005610000000004</c:v>
                </c:pt>
                <c:pt idx="47592">
                  <c:v>9.6994659999999993</c:v>
                </c:pt>
                <c:pt idx="47593">
                  <c:v>9.7034769999999995</c:v>
                </c:pt>
                <c:pt idx="47594">
                  <c:v>9.7040439999999997</c:v>
                </c:pt>
                <c:pt idx="47595">
                  <c:v>9.7025690000000004</c:v>
                </c:pt>
                <c:pt idx="47596">
                  <c:v>9.7058959999999992</c:v>
                </c:pt>
                <c:pt idx="47597">
                  <c:v>9.7077589999999994</c:v>
                </c:pt>
                <c:pt idx="47598">
                  <c:v>9.7065570000000001</c:v>
                </c:pt>
                <c:pt idx="47599">
                  <c:v>9.7059829999999998</c:v>
                </c:pt>
                <c:pt idx="47600">
                  <c:v>9.7059820000000006</c:v>
                </c:pt>
                <c:pt idx="47601">
                  <c:v>9.7064550000000001</c:v>
                </c:pt>
                <c:pt idx="47602">
                  <c:v>9.707948</c:v>
                </c:pt>
                <c:pt idx="47603">
                  <c:v>9.7078790000000001</c:v>
                </c:pt>
                <c:pt idx="47604">
                  <c:v>9.7048310000000004</c:v>
                </c:pt>
                <c:pt idx="47605">
                  <c:v>9.7048109999999994</c:v>
                </c:pt>
                <c:pt idx="47606">
                  <c:v>9.7096560000000007</c:v>
                </c:pt>
                <c:pt idx="47607">
                  <c:v>9.7091010000000004</c:v>
                </c:pt>
                <c:pt idx="47608">
                  <c:v>9.7042059999999992</c:v>
                </c:pt>
                <c:pt idx="47609">
                  <c:v>9.7076700000000002</c:v>
                </c:pt>
                <c:pt idx="47610">
                  <c:v>9.7127560000000006</c:v>
                </c:pt>
                <c:pt idx="47611">
                  <c:v>9.7091119999999993</c:v>
                </c:pt>
                <c:pt idx="47612">
                  <c:v>9.706137</c:v>
                </c:pt>
                <c:pt idx="47613">
                  <c:v>9.7083549999999992</c:v>
                </c:pt>
                <c:pt idx="47614">
                  <c:v>9.7113069999999997</c:v>
                </c:pt>
                <c:pt idx="47615">
                  <c:v>9.7132520000000007</c:v>
                </c:pt>
                <c:pt idx="47616">
                  <c:v>9.7096409999999995</c:v>
                </c:pt>
                <c:pt idx="47617">
                  <c:v>9.707554</c:v>
                </c:pt>
                <c:pt idx="47618">
                  <c:v>9.7129619999999992</c:v>
                </c:pt>
                <c:pt idx="47619">
                  <c:v>9.7138349999999996</c:v>
                </c:pt>
                <c:pt idx="47620">
                  <c:v>9.7120510000000007</c:v>
                </c:pt>
                <c:pt idx="47621">
                  <c:v>9.7105560000000004</c:v>
                </c:pt>
                <c:pt idx="47622">
                  <c:v>9.7067840000000007</c:v>
                </c:pt>
                <c:pt idx="47623">
                  <c:v>9.7073529999999995</c:v>
                </c:pt>
                <c:pt idx="47624">
                  <c:v>9.7144549999999992</c:v>
                </c:pt>
                <c:pt idx="47625">
                  <c:v>9.7175349999999998</c:v>
                </c:pt>
                <c:pt idx="47626">
                  <c:v>9.7150809999999996</c:v>
                </c:pt>
                <c:pt idx="47627">
                  <c:v>9.7175740000000008</c:v>
                </c:pt>
                <c:pt idx="47628">
                  <c:v>9.7196829999999999</c:v>
                </c:pt>
                <c:pt idx="47629">
                  <c:v>9.7152379999999994</c:v>
                </c:pt>
                <c:pt idx="47630">
                  <c:v>9.7120540000000002</c:v>
                </c:pt>
                <c:pt idx="47631">
                  <c:v>9.7138109999999998</c:v>
                </c:pt>
                <c:pt idx="47632">
                  <c:v>9.7160410000000006</c:v>
                </c:pt>
                <c:pt idx="47633">
                  <c:v>9.7125009999999996</c:v>
                </c:pt>
                <c:pt idx="47634">
                  <c:v>9.7113680000000002</c:v>
                </c:pt>
                <c:pt idx="47635">
                  <c:v>9.717848</c:v>
                </c:pt>
                <c:pt idx="47636">
                  <c:v>9.7201939999999993</c:v>
                </c:pt>
                <c:pt idx="47637">
                  <c:v>9.7168700000000001</c:v>
                </c:pt>
                <c:pt idx="47638">
                  <c:v>9.7166809999999995</c:v>
                </c:pt>
                <c:pt idx="47639">
                  <c:v>9.7160049999999991</c:v>
                </c:pt>
                <c:pt idx="47640">
                  <c:v>9.7136180000000003</c:v>
                </c:pt>
                <c:pt idx="47641">
                  <c:v>9.7171099999999999</c:v>
                </c:pt>
                <c:pt idx="47642">
                  <c:v>9.7243729999999999</c:v>
                </c:pt>
                <c:pt idx="47643">
                  <c:v>9.7227540000000001</c:v>
                </c:pt>
                <c:pt idx="47644">
                  <c:v>9.7162109999999995</c:v>
                </c:pt>
                <c:pt idx="47645">
                  <c:v>9.7180540000000004</c:v>
                </c:pt>
                <c:pt idx="47646">
                  <c:v>9.72105</c:v>
                </c:pt>
                <c:pt idx="47647">
                  <c:v>9.7196250000000006</c:v>
                </c:pt>
                <c:pt idx="47648">
                  <c:v>9.7199580000000001</c:v>
                </c:pt>
                <c:pt idx="47649">
                  <c:v>9.7201730000000008</c:v>
                </c:pt>
                <c:pt idx="47650">
                  <c:v>9.7188490000000005</c:v>
                </c:pt>
                <c:pt idx="47651">
                  <c:v>9.7175890000000003</c:v>
                </c:pt>
                <c:pt idx="47652">
                  <c:v>9.7179950000000002</c:v>
                </c:pt>
                <c:pt idx="47653">
                  <c:v>9.7208140000000007</c:v>
                </c:pt>
                <c:pt idx="47654">
                  <c:v>9.7192779999999992</c:v>
                </c:pt>
                <c:pt idx="47655">
                  <c:v>9.7157660000000003</c:v>
                </c:pt>
                <c:pt idx="47656">
                  <c:v>9.7194369999999992</c:v>
                </c:pt>
                <c:pt idx="47657">
                  <c:v>9.7244430000000008</c:v>
                </c:pt>
                <c:pt idx="47658">
                  <c:v>9.7219040000000003</c:v>
                </c:pt>
                <c:pt idx="47659">
                  <c:v>9.7191039999999997</c:v>
                </c:pt>
                <c:pt idx="47660">
                  <c:v>9.720656</c:v>
                </c:pt>
                <c:pt idx="47661">
                  <c:v>9.7198469999999997</c:v>
                </c:pt>
                <c:pt idx="47662">
                  <c:v>9.7177450000000007</c:v>
                </c:pt>
                <c:pt idx="47663">
                  <c:v>9.7190980000000007</c:v>
                </c:pt>
                <c:pt idx="47664">
                  <c:v>9.7218459999999993</c:v>
                </c:pt>
                <c:pt idx="47665">
                  <c:v>9.7232470000000006</c:v>
                </c:pt>
                <c:pt idx="47666">
                  <c:v>9.7206390000000003</c:v>
                </c:pt>
                <c:pt idx="47667">
                  <c:v>9.7159440000000004</c:v>
                </c:pt>
                <c:pt idx="47668">
                  <c:v>9.7159659999999999</c:v>
                </c:pt>
                <c:pt idx="47669">
                  <c:v>9.7188119999999998</c:v>
                </c:pt>
                <c:pt idx="47670">
                  <c:v>9.7188400000000001</c:v>
                </c:pt>
                <c:pt idx="47671">
                  <c:v>9.7202959999999994</c:v>
                </c:pt>
                <c:pt idx="47672">
                  <c:v>9.7244139999999994</c:v>
                </c:pt>
                <c:pt idx="47673">
                  <c:v>9.7263629999999992</c:v>
                </c:pt>
                <c:pt idx="47674">
                  <c:v>9.7243119999999994</c:v>
                </c:pt>
                <c:pt idx="47675">
                  <c:v>9.7228940000000001</c:v>
                </c:pt>
                <c:pt idx="47676">
                  <c:v>9.727786</c:v>
                </c:pt>
                <c:pt idx="47677">
                  <c:v>9.7341599999999993</c:v>
                </c:pt>
                <c:pt idx="47678">
                  <c:v>9.7342239999999993</c:v>
                </c:pt>
                <c:pt idx="47679">
                  <c:v>9.7312910000000006</c:v>
                </c:pt>
                <c:pt idx="47680">
                  <c:v>9.7323769999999996</c:v>
                </c:pt>
                <c:pt idx="47681">
                  <c:v>9.7355839999999993</c:v>
                </c:pt>
                <c:pt idx="47682">
                  <c:v>9.7328159999999997</c:v>
                </c:pt>
                <c:pt idx="47683">
                  <c:v>9.7275299999999998</c:v>
                </c:pt>
                <c:pt idx="47684">
                  <c:v>9.7289849999999998</c:v>
                </c:pt>
                <c:pt idx="47685">
                  <c:v>9.7311169999999994</c:v>
                </c:pt>
                <c:pt idx="47686">
                  <c:v>9.7313449999999992</c:v>
                </c:pt>
                <c:pt idx="47687">
                  <c:v>9.7312519999999996</c:v>
                </c:pt>
                <c:pt idx="47688">
                  <c:v>9.7307240000000004</c:v>
                </c:pt>
                <c:pt idx="47689">
                  <c:v>9.7329279999999994</c:v>
                </c:pt>
                <c:pt idx="47690">
                  <c:v>9.7355599999999995</c:v>
                </c:pt>
                <c:pt idx="47691">
                  <c:v>9.7324439999999992</c:v>
                </c:pt>
                <c:pt idx="47692">
                  <c:v>9.7269959999999998</c:v>
                </c:pt>
                <c:pt idx="47693">
                  <c:v>9.7284620000000004</c:v>
                </c:pt>
                <c:pt idx="47694">
                  <c:v>9.7333239999999996</c:v>
                </c:pt>
                <c:pt idx="47695">
                  <c:v>9.7336489999999998</c:v>
                </c:pt>
                <c:pt idx="47696">
                  <c:v>9.7317470000000004</c:v>
                </c:pt>
                <c:pt idx="47697">
                  <c:v>9.7299039999999994</c:v>
                </c:pt>
                <c:pt idx="47698">
                  <c:v>9.7332490000000007</c:v>
                </c:pt>
                <c:pt idx="47699">
                  <c:v>9.735614</c:v>
                </c:pt>
                <c:pt idx="47700">
                  <c:v>9.7306930000000005</c:v>
                </c:pt>
                <c:pt idx="47701">
                  <c:v>9.7315670000000001</c:v>
                </c:pt>
                <c:pt idx="47702">
                  <c:v>9.7354179999999992</c:v>
                </c:pt>
                <c:pt idx="47703">
                  <c:v>9.7313740000000006</c:v>
                </c:pt>
                <c:pt idx="47704">
                  <c:v>9.7315919999999991</c:v>
                </c:pt>
                <c:pt idx="47705">
                  <c:v>9.7344390000000001</c:v>
                </c:pt>
                <c:pt idx="47706">
                  <c:v>9.7292799999999993</c:v>
                </c:pt>
                <c:pt idx="47707">
                  <c:v>9.7263099999999998</c:v>
                </c:pt>
                <c:pt idx="47708">
                  <c:v>9.7293629999999993</c:v>
                </c:pt>
                <c:pt idx="47709">
                  <c:v>9.7321190000000009</c:v>
                </c:pt>
                <c:pt idx="47710">
                  <c:v>9.7309579999999993</c:v>
                </c:pt>
                <c:pt idx="47711">
                  <c:v>9.7294090000000004</c:v>
                </c:pt>
                <c:pt idx="47712">
                  <c:v>9.7332900000000002</c:v>
                </c:pt>
                <c:pt idx="47713">
                  <c:v>9.7339970000000005</c:v>
                </c:pt>
                <c:pt idx="47714">
                  <c:v>9.7276249999999997</c:v>
                </c:pt>
                <c:pt idx="47715">
                  <c:v>9.7255660000000006</c:v>
                </c:pt>
                <c:pt idx="47716">
                  <c:v>9.7306039999999996</c:v>
                </c:pt>
                <c:pt idx="47717">
                  <c:v>9.7348839999999992</c:v>
                </c:pt>
                <c:pt idx="47718">
                  <c:v>9.7343510000000002</c:v>
                </c:pt>
                <c:pt idx="47719">
                  <c:v>9.7326739999999994</c:v>
                </c:pt>
                <c:pt idx="47720">
                  <c:v>9.7393560000000008</c:v>
                </c:pt>
                <c:pt idx="47721">
                  <c:v>9.7437439999999995</c:v>
                </c:pt>
                <c:pt idx="47722">
                  <c:v>9.7443740000000005</c:v>
                </c:pt>
                <c:pt idx="47723">
                  <c:v>9.7463339999999992</c:v>
                </c:pt>
                <c:pt idx="47724">
                  <c:v>9.7436220000000002</c:v>
                </c:pt>
                <c:pt idx="47725">
                  <c:v>9.7396379999999994</c:v>
                </c:pt>
                <c:pt idx="47726">
                  <c:v>9.7412840000000003</c:v>
                </c:pt>
                <c:pt idx="47727">
                  <c:v>9.7435030000000005</c:v>
                </c:pt>
                <c:pt idx="47728">
                  <c:v>9.7417029999999993</c:v>
                </c:pt>
                <c:pt idx="47729">
                  <c:v>9.736326</c:v>
                </c:pt>
                <c:pt idx="47730">
                  <c:v>9.7342289999999991</c:v>
                </c:pt>
                <c:pt idx="47731">
                  <c:v>9.7386359999999996</c:v>
                </c:pt>
                <c:pt idx="47732">
                  <c:v>9.7390849999999993</c:v>
                </c:pt>
                <c:pt idx="47733">
                  <c:v>9.7373879999999993</c:v>
                </c:pt>
                <c:pt idx="47734">
                  <c:v>9.7416579999999993</c:v>
                </c:pt>
                <c:pt idx="47735">
                  <c:v>9.7406520000000008</c:v>
                </c:pt>
                <c:pt idx="47736">
                  <c:v>9.7367010000000001</c:v>
                </c:pt>
                <c:pt idx="47737">
                  <c:v>9.7367840000000001</c:v>
                </c:pt>
                <c:pt idx="47738">
                  <c:v>9.7373320000000003</c:v>
                </c:pt>
                <c:pt idx="47739">
                  <c:v>9.7376170000000002</c:v>
                </c:pt>
                <c:pt idx="47740">
                  <c:v>9.7376740000000002</c:v>
                </c:pt>
                <c:pt idx="47741">
                  <c:v>9.7372239999999994</c:v>
                </c:pt>
                <c:pt idx="47742">
                  <c:v>9.7390629999999998</c:v>
                </c:pt>
                <c:pt idx="47743">
                  <c:v>9.7400880000000001</c:v>
                </c:pt>
                <c:pt idx="47744">
                  <c:v>9.7385660000000005</c:v>
                </c:pt>
                <c:pt idx="47745">
                  <c:v>9.7378750000000007</c:v>
                </c:pt>
                <c:pt idx="47746">
                  <c:v>9.734</c:v>
                </c:pt>
                <c:pt idx="47747">
                  <c:v>9.7338620000000002</c:v>
                </c:pt>
                <c:pt idx="47748">
                  <c:v>9.7404159999999997</c:v>
                </c:pt>
                <c:pt idx="47749">
                  <c:v>9.7409339999999993</c:v>
                </c:pt>
                <c:pt idx="47750">
                  <c:v>9.7380829999999996</c:v>
                </c:pt>
                <c:pt idx="47751">
                  <c:v>9.7384509999999995</c:v>
                </c:pt>
                <c:pt idx="47752">
                  <c:v>9.7385870000000008</c:v>
                </c:pt>
                <c:pt idx="47753">
                  <c:v>9.7382609999999996</c:v>
                </c:pt>
                <c:pt idx="47754">
                  <c:v>9.7406249999999996</c:v>
                </c:pt>
                <c:pt idx="47755">
                  <c:v>9.7417079999999991</c:v>
                </c:pt>
                <c:pt idx="47756">
                  <c:v>9.7385000000000002</c:v>
                </c:pt>
                <c:pt idx="47757">
                  <c:v>9.7369310000000002</c:v>
                </c:pt>
                <c:pt idx="47758">
                  <c:v>9.740831</c:v>
                </c:pt>
                <c:pt idx="47759">
                  <c:v>9.7375430000000005</c:v>
                </c:pt>
                <c:pt idx="47760">
                  <c:v>9.7320130000000002</c:v>
                </c:pt>
                <c:pt idx="47761">
                  <c:v>9.7377090000000006</c:v>
                </c:pt>
                <c:pt idx="47762">
                  <c:v>9.7433789999999991</c:v>
                </c:pt>
                <c:pt idx="47763">
                  <c:v>9.7431230000000006</c:v>
                </c:pt>
                <c:pt idx="47764">
                  <c:v>9.7454660000000004</c:v>
                </c:pt>
                <c:pt idx="47765">
                  <c:v>9.7485409999999995</c:v>
                </c:pt>
                <c:pt idx="47766">
                  <c:v>9.7490989999999993</c:v>
                </c:pt>
                <c:pt idx="47767">
                  <c:v>9.7455689999999997</c:v>
                </c:pt>
                <c:pt idx="47768">
                  <c:v>9.7403239999999993</c:v>
                </c:pt>
                <c:pt idx="47769">
                  <c:v>9.7412010000000002</c:v>
                </c:pt>
                <c:pt idx="47770">
                  <c:v>9.7452909999999999</c:v>
                </c:pt>
                <c:pt idx="47771">
                  <c:v>9.745374</c:v>
                </c:pt>
                <c:pt idx="47772">
                  <c:v>9.7472349999999999</c:v>
                </c:pt>
                <c:pt idx="47773">
                  <c:v>9.7476489999999991</c:v>
                </c:pt>
                <c:pt idx="47774">
                  <c:v>9.7431210000000004</c:v>
                </c:pt>
                <c:pt idx="47775">
                  <c:v>9.7422009999999997</c:v>
                </c:pt>
                <c:pt idx="47776">
                  <c:v>9.7441659999999999</c:v>
                </c:pt>
                <c:pt idx="47777">
                  <c:v>9.7441639999999996</c:v>
                </c:pt>
                <c:pt idx="47778">
                  <c:v>9.7454540000000005</c:v>
                </c:pt>
                <c:pt idx="47779">
                  <c:v>9.7453760000000003</c:v>
                </c:pt>
                <c:pt idx="47780">
                  <c:v>9.7431750000000008</c:v>
                </c:pt>
                <c:pt idx="47781">
                  <c:v>9.7419820000000001</c:v>
                </c:pt>
                <c:pt idx="47782">
                  <c:v>9.7424420000000005</c:v>
                </c:pt>
                <c:pt idx="47783">
                  <c:v>9.7446669999999997</c:v>
                </c:pt>
                <c:pt idx="47784">
                  <c:v>9.7490260000000006</c:v>
                </c:pt>
                <c:pt idx="47785">
                  <c:v>9.7488229999999998</c:v>
                </c:pt>
                <c:pt idx="47786">
                  <c:v>9.7455770000000008</c:v>
                </c:pt>
                <c:pt idx="47787">
                  <c:v>9.7483979999999999</c:v>
                </c:pt>
                <c:pt idx="47788">
                  <c:v>9.7522179999999992</c:v>
                </c:pt>
                <c:pt idx="47789">
                  <c:v>9.7489550000000005</c:v>
                </c:pt>
                <c:pt idx="47790">
                  <c:v>9.7479680000000002</c:v>
                </c:pt>
                <c:pt idx="47791">
                  <c:v>9.7521900000000006</c:v>
                </c:pt>
                <c:pt idx="47792">
                  <c:v>9.7543249999999997</c:v>
                </c:pt>
                <c:pt idx="47793">
                  <c:v>9.7521059999999995</c:v>
                </c:pt>
                <c:pt idx="47794">
                  <c:v>9.7499819999999993</c:v>
                </c:pt>
                <c:pt idx="47795">
                  <c:v>9.7529170000000001</c:v>
                </c:pt>
                <c:pt idx="47796">
                  <c:v>9.7533250000000002</c:v>
                </c:pt>
                <c:pt idx="47797">
                  <c:v>9.7502169999999992</c:v>
                </c:pt>
                <c:pt idx="47798">
                  <c:v>9.7503100000000007</c:v>
                </c:pt>
                <c:pt idx="47799">
                  <c:v>9.7544699999999995</c:v>
                </c:pt>
                <c:pt idx="47800">
                  <c:v>9.7583380000000002</c:v>
                </c:pt>
                <c:pt idx="47801">
                  <c:v>9.7585169999999994</c:v>
                </c:pt>
                <c:pt idx="47802">
                  <c:v>9.7589410000000001</c:v>
                </c:pt>
                <c:pt idx="47803">
                  <c:v>9.7580589999999994</c:v>
                </c:pt>
                <c:pt idx="47804">
                  <c:v>9.7526969999999995</c:v>
                </c:pt>
                <c:pt idx="47805">
                  <c:v>9.7512539999999994</c:v>
                </c:pt>
                <c:pt idx="47806">
                  <c:v>9.7556550000000009</c:v>
                </c:pt>
                <c:pt idx="47807">
                  <c:v>9.755865</c:v>
                </c:pt>
                <c:pt idx="47808">
                  <c:v>9.7590839999999996</c:v>
                </c:pt>
                <c:pt idx="47809">
                  <c:v>9.7626580000000001</c:v>
                </c:pt>
                <c:pt idx="47810">
                  <c:v>9.7569269999999992</c:v>
                </c:pt>
                <c:pt idx="47811">
                  <c:v>9.7539949999999997</c:v>
                </c:pt>
                <c:pt idx="47812">
                  <c:v>9.759779</c:v>
                </c:pt>
                <c:pt idx="47813">
                  <c:v>9.7614459999999994</c:v>
                </c:pt>
                <c:pt idx="47814">
                  <c:v>9.7578320000000005</c:v>
                </c:pt>
                <c:pt idx="47815">
                  <c:v>9.7554789999999993</c:v>
                </c:pt>
                <c:pt idx="47816">
                  <c:v>9.7556159999999998</c:v>
                </c:pt>
                <c:pt idx="47817">
                  <c:v>9.7572919999999996</c:v>
                </c:pt>
                <c:pt idx="47818">
                  <c:v>9.7556799999999999</c:v>
                </c:pt>
                <c:pt idx="47819">
                  <c:v>9.7543190000000006</c:v>
                </c:pt>
                <c:pt idx="47820">
                  <c:v>9.7591710000000003</c:v>
                </c:pt>
                <c:pt idx="47821">
                  <c:v>9.7611720000000002</c:v>
                </c:pt>
                <c:pt idx="47822">
                  <c:v>9.7582319999999996</c:v>
                </c:pt>
                <c:pt idx="47823">
                  <c:v>9.7571519999999996</c:v>
                </c:pt>
                <c:pt idx="47824">
                  <c:v>9.7534659999999995</c:v>
                </c:pt>
                <c:pt idx="47825">
                  <c:v>9.7503010000000003</c:v>
                </c:pt>
                <c:pt idx="47826">
                  <c:v>9.7546210000000002</c:v>
                </c:pt>
                <c:pt idx="47827">
                  <c:v>9.7576529999999995</c:v>
                </c:pt>
                <c:pt idx="47828">
                  <c:v>9.7579460000000005</c:v>
                </c:pt>
                <c:pt idx="47829">
                  <c:v>9.7587050000000009</c:v>
                </c:pt>
                <c:pt idx="47830">
                  <c:v>9.7592580000000009</c:v>
                </c:pt>
                <c:pt idx="47831">
                  <c:v>9.7571849999999998</c:v>
                </c:pt>
                <c:pt idx="47832">
                  <c:v>9.7563639999999996</c:v>
                </c:pt>
                <c:pt idx="47833">
                  <c:v>9.7624650000000006</c:v>
                </c:pt>
                <c:pt idx="47834">
                  <c:v>9.7656980000000004</c:v>
                </c:pt>
                <c:pt idx="47835">
                  <c:v>9.7592990000000004</c:v>
                </c:pt>
                <c:pt idx="47836">
                  <c:v>9.7572340000000004</c:v>
                </c:pt>
                <c:pt idx="47837">
                  <c:v>9.7633240000000008</c:v>
                </c:pt>
                <c:pt idx="47838">
                  <c:v>9.7636880000000001</c:v>
                </c:pt>
                <c:pt idx="47839">
                  <c:v>9.7623479999999994</c:v>
                </c:pt>
                <c:pt idx="47840">
                  <c:v>9.7655639999999995</c:v>
                </c:pt>
                <c:pt idx="47841">
                  <c:v>9.7639960000000006</c:v>
                </c:pt>
                <c:pt idx="47842">
                  <c:v>9.7613199999999996</c:v>
                </c:pt>
                <c:pt idx="47843">
                  <c:v>9.7641849999999994</c:v>
                </c:pt>
                <c:pt idx="47844">
                  <c:v>9.7640180000000001</c:v>
                </c:pt>
                <c:pt idx="47845">
                  <c:v>9.7593049999999995</c:v>
                </c:pt>
                <c:pt idx="47846">
                  <c:v>9.7614190000000001</c:v>
                </c:pt>
                <c:pt idx="47847">
                  <c:v>9.7670130000000004</c:v>
                </c:pt>
                <c:pt idx="47848">
                  <c:v>9.7689389999999996</c:v>
                </c:pt>
                <c:pt idx="47849">
                  <c:v>9.7685650000000006</c:v>
                </c:pt>
                <c:pt idx="47850">
                  <c:v>9.7684680000000004</c:v>
                </c:pt>
                <c:pt idx="47851">
                  <c:v>9.7663159999999998</c:v>
                </c:pt>
                <c:pt idx="47852">
                  <c:v>9.7634129999999999</c:v>
                </c:pt>
                <c:pt idx="47853">
                  <c:v>9.7647449999999996</c:v>
                </c:pt>
                <c:pt idx="47854">
                  <c:v>9.7657089999999993</c:v>
                </c:pt>
                <c:pt idx="47855">
                  <c:v>9.7613869999999991</c:v>
                </c:pt>
                <c:pt idx="47856">
                  <c:v>9.763954</c:v>
                </c:pt>
                <c:pt idx="47857">
                  <c:v>9.7678119999999993</c:v>
                </c:pt>
                <c:pt idx="47858">
                  <c:v>9.7665600000000001</c:v>
                </c:pt>
                <c:pt idx="47859">
                  <c:v>9.7689500000000002</c:v>
                </c:pt>
                <c:pt idx="47860">
                  <c:v>9.7697029999999998</c:v>
                </c:pt>
                <c:pt idx="47861">
                  <c:v>9.7642939999999996</c:v>
                </c:pt>
                <c:pt idx="47862">
                  <c:v>9.7613900000000005</c:v>
                </c:pt>
                <c:pt idx="47863">
                  <c:v>9.7628830000000004</c:v>
                </c:pt>
                <c:pt idx="47864">
                  <c:v>9.7661909999999992</c:v>
                </c:pt>
                <c:pt idx="47865">
                  <c:v>9.7679419999999997</c:v>
                </c:pt>
                <c:pt idx="47866">
                  <c:v>9.7665849999999992</c:v>
                </c:pt>
                <c:pt idx="47867">
                  <c:v>9.7607110000000006</c:v>
                </c:pt>
                <c:pt idx="47868">
                  <c:v>9.7603039999999996</c:v>
                </c:pt>
                <c:pt idx="47869">
                  <c:v>9.7675149999999995</c:v>
                </c:pt>
                <c:pt idx="47870">
                  <c:v>9.7680720000000001</c:v>
                </c:pt>
                <c:pt idx="47871">
                  <c:v>9.7645160000000004</c:v>
                </c:pt>
                <c:pt idx="47872">
                  <c:v>9.7655209999999997</c:v>
                </c:pt>
                <c:pt idx="47873">
                  <c:v>9.7657249999999998</c:v>
                </c:pt>
                <c:pt idx="47874">
                  <c:v>9.7656779999999994</c:v>
                </c:pt>
                <c:pt idx="47875">
                  <c:v>9.7660710000000002</c:v>
                </c:pt>
                <c:pt idx="47876">
                  <c:v>9.7631209999999999</c:v>
                </c:pt>
                <c:pt idx="47877">
                  <c:v>9.7640139999999995</c:v>
                </c:pt>
                <c:pt idx="47878">
                  <c:v>9.7744020000000003</c:v>
                </c:pt>
                <c:pt idx="47879">
                  <c:v>9.7781020000000005</c:v>
                </c:pt>
                <c:pt idx="47880">
                  <c:v>9.7714780000000001</c:v>
                </c:pt>
                <c:pt idx="47881">
                  <c:v>9.7745569999999997</c:v>
                </c:pt>
                <c:pt idx="47882">
                  <c:v>9.7802299999999995</c:v>
                </c:pt>
                <c:pt idx="47883">
                  <c:v>9.7774929999999998</c:v>
                </c:pt>
                <c:pt idx="47884">
                  <c:v>9.7763439999999999</c:v>
                </c:pt>
                <c:pt idx="47885">
                  <c:v>9.7752199999999991</c:v>
                </c:pt>
                <c:pt idx="47886">
                  <c:v>9.7732969999999995</c:v>
                </c:pt>
                <c:pt idx="47887">
                  <c:v>9.7727249999999994</c:v>
                </c:pt>
                <c:pt idx="47888">
                  <c:v>9.7737370000000006</c:v>
                </c:pt>
                <c:pt idx="47889">
                  <c:v>9.7753040000000002</c:v>
                </c:pt>
                <c:pt idx="47890">
                  <c:v>9.7753359999999994</c:v>
                </c:pt>
                <c:pt idx="47891">
                  <c:v>9.7739309999999993</c:v>
                </c:pt>
                <c:pt idx="47892">
                  <c:v>9.7731200000000005</c:v>
                </c:pt>
                <c:pt idx="47893">
                  <c:v>9.7742730000000009</c:v>
                </c:pt>
                <c:pt idx="47894">
                  <c:v>9.7744429999999998</c:v>
                </c:pt>
                <c:pt idx="47895">
                  <c:v>9.7729320000000008</c:v>
                </c:pt>
                <c:pt idx="47896">
                  <c:v>9.7758140000000004</c:v>
                </c:pt>
                <c:pt idx="47897">
                  <c:v>9.7780470000000008</c:v>
                </c:pt>
                <c:pt idx="47898">
                  <c:v>9.7754639999999995</c:v>
                </c:pt>
                <c:pt idx="47899">
                  <c:v>9.7751210000000004</c:v>
                </c:pt>
                <c:pt idx="47900">
                  <c:v>9.7787179999999996</c:v>
                </c:pt>
                <c:pt idx="47901">
                  <c:v>9.7799870000000002</c:v>
                </c:pt>
                <c:pt idx="47902">
                  <c:v>9.7787019999999991</c:v>
                </c:pt>
                <c:pt idx="47903">
                  <c:v>9.7802430000000005</c:v>
                </c:pt>
                <c:pt idx="47904">
                  <c:v>9.7801829999999992</c:v>
                </c:pt>
                <c:pt idx="47905">
                  <c:v>9.7756900000000009</c:v>
                </c:pt>
                <c:pt idx="47906">
                  <c:v>9.7795030000000001</c:v>
                </c:pt>
                <c:pt idx="47907">
                  <c:v>9.7811979999999998</c:v>
                </c:pt>
                <c:pt idx="47908">
                  <c:v>9.7763229999999997</c:v>
                </c:pt>
                <c:pt idx="47909">
                  <c:v>9.7773160000000008</c:v>
                </c:pt>
                <c:pt idx="47910">
                  <c:v>9.7780109999999993</c:v>
                </c:pt>
                <c:pt idx="47911">
                  <c:v>9.7746390000000005</c:v>
                </c:pt>
                <c:pt idx="47912">
                  <c:v>9.7790959999999991</c:v>
                </c:pt>
                <c:pt idx="47913">
                  <c:v>9.7864620000000002</c:v>
                </c:pt>
                <c:pt idx="47914">
                  <c:v>9.7863889999999998</c:v>
                </c:pt>
                <c:pt idx="47915">
                  <c:v>9.7855740000000004</c:v>
                </c:pt>
                <c:pt idx="47916">
                  <c:v>9.7824019999999994</c:v>
                </c:pt>
                <c:pt idx="47917">
                  <c:v>9.7809419999999996</c:v>
                </c:pt>
                <c:pt idx="47918">
                  <c:v>9.7874990000000004</c:v>
                </c:pt>
                <c:pt idx="47919">
                  <c:v>9.7861499999999992</c:v>
                </c:pt>
                <c:pt idx="47920">
                  <c:v>9.782254</c:v>
                </c:pt>
                <c:pt idx="47921">
                  <c:v>9.7892600000000005</c:v>
                </c:pt>
                <c:pt idx="47922">
                  <c:v>9.7913320000000006</c:v>
                </c:pt>
                <c:pt idx="47923">
                  <c:v>9.7839790000000004</c:v>
                </c:pt>
                <c:pt idx="47924">
                  <c:v>9.7840179999999997</c:v>
                </c:pt>
                <c:pt idx="47925">
                  <c:v>9.7890540000000001</c:v>
                </c:pt>
                <c:pt idx="47926">
                  <c:v>9.7870089999999994</c:v>
                </c:pt>
                <c:pt idx="47927">
                  <c:v>9.7827389999999994</c:v>
                </c:pt>
                <c:pt idx="47928">
                  <c:v>9.7833539999999992</c:v>
                </c:pt>
                <c:pt idx="47929">
                  <c:v>9.7878349999999994</c:v>
                </c:pt>
                <c:pt idx="47930">
                  <c:v>9.7870360000000005</c:v>
                </c:pt>
                <c:pt idx="47931">
                  <c:v>9.7833400000000008</c:v>
                </c:pt>
                <c:pt idx="47932">
                  <c:v>9.7853720000000006</c:v>
                </c:pt>
                <c:pt idx="47933">
                  <c:v>9.7863109999999995</c:v>
                </c:pt>
                <c:pt idx="47934">
                  <c:v>9.7867630000000005</c:v>
                </c:pt>
                <c:pt idx="47935">
                  <c:v>9.7882909999999992</c:v>
                </c:pt>
                <c:pt idx="47936">
                  <c:v>9.7851110000000006</c:v>
                </c:pt>
                <c:pt idx="47937">
                  <c:v>9.7835760000000001</c:v>
                </c:pt>
                <c:pt idx="47938">
                  <c:v>9.7864100000000001</c:v>
                </c:pt>
                <c:pt idx="47939">
                  <c:v>9.7845080000000006</c:v>
                </c:pt>
                <c:pt idx="47940">
                  <c:v>9.7806189999999997</c:v>
                </c:pt>
                <c:pt idx="47941">
                  <c:v>9.7835680000000007</c:v>
                </c:pt>
                <c:pt idx="47942">
                  <c:v>9.789771</c:v>
                </c:pt>
                <c:pt idx="47943">
                  <c:v>9.7892600000000005</c:v>
                </c:pt>
                <c:pt idx="47944">
                  <c:v>9.7901140000000009</c:v>
                </c:pt>
                <c:pt idx="47945">
                  <c:v>9.7922379999999993</c:v>
                </c:pt>
                <c:pt idx="47946">
                  <c:v>9.7924989999999994</c:v>
                </c:pt>
                <c:pt idx="47947">
                  <c:v>9.7951610000000002</c:v>
                </c:pt>
                <c:pt idx="47948">
                  <c:v>9.793374</c:v>
                </c:pt>
                <c:pt idx="47949">
                  <c:v>9.7925950000000004</c:v>
                </c:pt>
                <c:pt idx="47950">
                  <c:v>9.7953510000000001</c:v>
                </c:pt>
                <c:pt idx="47951">
                  <c:v>9.7914300000000001</c:v>
                </c:pt>
                <c:pt idx="47952">
                  <c:v>9.7895369999999993</c:v>
                </c:pt>
                <c:pt idx="47953">
                  <c:v>9.7928929999999994</c:v>
                </c:pt>
                <c:pt idx="47954">
                  <c:v>9.7910090000000007</c:v>
                </c:pt>
                <c:pt idx="47955">
                  <c:v>9.7910769999999996</c:v>
                </c:pt>
                <c:pt idx="47956">
                  <c:v>9.7982980000000008</c:v>
                </c:pt>
                <c:pt idx="47957">
                  <c:v>9.7969050000000006</c:v>
                </c:pt>
                <c:pt idx="47958">
                  <c:v>9.7900829999999992</c:v>
                </c:pt>
                <c:pt idx="47959">
                  <c:v>9.792211</c:v>
                </c:pt>
                <c:pt idx="47960">
                  <c:v>9.7944600000000008</c:v>
                </c:pt>
                <c:pt idx="47961">
                  <c:v>9.7910920000000008</c:v>
                </c:pt>
                <c:pt idx="47962">
                  <c:v>9.7936809999999994</c:v>
                </c:pt>
                <c:pt idx="47963">
                  <c:v>9.7946849999999994</c:v>
                </c:pt>
                <c:pt idx="47964">
                  <c:v>9.7863570000000006</c:v>
                </c:pt>
                <c:pt idx="47965">
                  <c:v>9.7863679999999995</c:v>
                </c:pt>
                <c:pt idx="47966">
                  <c:v>9.7938519999999993</c:v>
                </c:pt>
                <c:pt idx="47967">
                  <c:v>9.7919149999999995</c:v>
                </c:pt>
                <c:pt idx="47968">
                  <c:v>9.7887959999999996</c:v>
                </c:pt>
                <c:pt idx="47969">
                  <c:v>9.7902020000000007</c:v>
                </c:pt>
                <c:pt idx="47970">
                  <c:v>9.7900639999999992</c:v>
                </c:pt>
                <c:pt idx="47971">
                  <c:v>9.7897230000000004</c:v>
                </c:pt>
                <c:pt idx="47972">
                  <c:v>9.7926839999999995</c:v>
                </c:pt>
                <c:pt idx="47973">
                  <c:v>9.7955269999999999</c:v>
                </c:pt>
                <c:pt idx="47974">
                  <c:v>9.7929019999999998</c:v>
                </c:pt>
                <c:pt idx="47975">
                  <c:v>9.7907829999999993</c:v>
                </c:pt>
                <c:pt idx="47976">
                  <c:v>9.7943789999999993</c:v>
                </c:pt>
                <c:pt idx="47977">
                  <c:v>9.7962989999999994</c:v>
                </c:pt>
                <c:pt idx="47978">
                  <c:v>9.7945130000000002</c:v>
                </c:pt>
                <c:pt idx="47979">
                  <c:v>9.7928490000000004</c:v>
                </c:pt>
                <c:pt idx="47980">
                  <c:v>9.7913829999999997</c:v>
                </c:pt>
                <c:pt idx="47981">
                  <c:v>9.7919400000000003</c:v>
                </c:pt>
                <c:pt idx="47982">
                  <c:v>9.7928929999999994</c:v>
                </c:pt>
                <c:pt idx="47983">
                  <c:v>9.7891809999999992</c:v>
                </c:pt>
                <c:pt idx="47984">
                  <c:v>9.7895880000000002</c:v>
                </c:pt>
                <c:pt idx="47985">
                  <c:v>9.7932930000000002</c:v>
                </c:pt>
                <c:pt idx="47986">
                  <c:v>9.7935730000000003</c:v>
                </c:pt>
                <c:pt idx="47987">
                  <c:v>9.7917489999999994</c:v>
                </c:pt>
                <c:pt idx="47988">
                  <c:v>9.7913169999999994</c:v>
                </c:pt>
                <c:pt idx="47989">
                  <c:v>9.7933430000000001</c:v>
                </c:pt>
                <c:pt idx="47990">
                  <c:v>9.7987029999999997</c:v>
                </c:pt>
                <c:pt idx="47991">
                  <c:v>9.8031780000000008</c:v>
                </c:pt>
                <c:pt idx="47992">
                  <c:v>9.8015950000000007</c:v>
                </c:pt>
                <c:pt idx="47993">
                  <c:v>9.8030190000000008</c:v>
                </c:pt>
                <c:pt idx="47994">
                  <c:v>9.8058820000000004</c:v>
                </c:pt>
                <c:pt idx="47995">
                  <c:v>9.8033760000000001</c:v>
                </c:pt>
                <c:pt idx="47996">
                  <c:v>9.8081359999999993</c:v>
                </c:pt>
                <c:pt idx="47997">
                  <c:v>9.8146579999999997</c:v>
                </c:pt>
                <c:pt idx="47998">
                  <c:v>9.8073820000000005</c:v>
                </c:pt>
                <c:pt idx="47999">
                  <c:v>9.8003210000000003</c:v>
                </c:pt>
                <c:pt idx="48000">
                  <c:v>9.8044960000000003</c:v>
                </c:pt>
                <c:pt idx="48001">
                  <c:v>9.8063450000000003</c:v>
                </c:pt>
                <c:pt idx="48002">
                  <c:v>9.8059820000000002</c:v>
                </c:pt>
                <c:pt idx="48003">
                  <c:v>9.8069489999999995</c:v>
                </c:pt>
                <c:pt idx="48004">
                  <c:v>9.8037550000000007</c:v>
                </c:pt>
                <c:pt idx="48005">
                  <c:v>9.8028560000000002</c:v>
                </c:pt>
                <c:pt idx="48006">
                  <c:v>9.8060349999999996</c:v>
                </c:pt>
                <c:pt idx="48007">
                  <c:v>9.8019890000000007</c:v>
                </c:pt>
                <c:pt idx="48008">
                  <c:v>9.7981719999999992</c:v>
                </c:pt>
                <c:pt idx="48009">
                  <c:v>9.8052729999999997</c:v>
                </c:pt>
                <c:pt idx="48010">
                  <c:v>9.8106899999999992</c:v>
                </c:pt>
                <c:pt idx="48011">
                  <c:v>9.8060310000000008</c:v>
                </c:pt>
                <c:pt idx="48012">
                  <c:v>9.803763</c:v>
                </c:pt>
                <c:pt idx="48013">
                  <c:v>9.8076249999999998</c:v>
                </c:pt>
                <c:pt idx="48014">
                  <c:v>9.805987</c:v>
                </c:pt>
                <c:pt idx="48015">
                  <c:v>9.8004619999999996</c:v>
                </c:pt>
                <c:pt idx="48016">
                  <c:v>9.8018850000000004</c:v>
                </c:pt>
                <c:pt idx="48017">
                  <c:v>9.8045089999999995</c:v>
                </c:pt>
                <c:pt idx="48018">
                  <c:v>9.8050580000000007</c:v>
                </c:pt>
                <c:pt idx="48019">
                  <c:v>9.8069900000000008</c:v>
                </c:pt>
                <c:pt idx="48020">
                  <c:v>9.8070120000000003</c:v>
                </c:pt>
                <c:pt idx="48021">
                  <c:v>9.8074410000000007</c:v>
                </c:pt>
                <c:pt idx="48022">
                  <c:v>9.811947</c:v>
                </c:pt>
                <c:pt idx="48023">
                  <c:v>9.8137860000000003</c:v>
                </c:pt>
                <c:pt idx="48024">
                  <c:v>9.8089549999999992</c:v>
                </c:pt>
                <c:pt idx="48025">
                  <c:v>9.8055660000000007</c:v>
                </c:pt>
                <c:pt idx="48026">
                  <c:v>9.8089259999999996</c:v>
                </c:pt>
                <c:pt idx="48027">
                  <c:v>9.8097980000000007</c:v>
                </c:pt>
                <c:pt idx="48028">
                  <c:v>9.8079490000000007</c:v>
                </c:pt>
                <c:pt idx="48029">
                  <c:v>9.8092699999999997</c:v>
                </c:pt>
                <c:pt idx="48030">
                  <c:v>9.8101230000000008</c:v>
                </c:pt>
                <c:pt idx="48031">
                  <c:v>9.8076819999999998</c:v>
                </c:pt>
                <c:pt idx="48032">
                  <c:v>9.8075240000000008</c:v>
                </c:pt>
                <c:pt idx="48033">
                  <c:v>9.8116950000000003</c:v>
                </c:pt>
                <c:pt idx="48034">
                  <c:v>9.8138129999999997</c:v>
                </c:pt>
                <c:pt idx="48035">
                  <c:v>9.8121030000000005</c:v>
                </c:pt>
                <c:pt idx="48036">
                  <c:v>9.811947</c:v>
                </c:pt>
                <c:pt idx="48037">
                  <c:v>9.8140180000000008</c:v>
                </c:pt>
                <c:pt idx="48038">
                  <c:v>9.8113869999999999</c:v>
                </c:pt>
                <c:pt idx="48039">
                  <c:v>9.8095569999999999</c:v>
                </c:pt>
                <c:pt idx="48040">
                  <c:v>9.8136749999999999</c:v>
                </c:pt>
                <c:pt idx="48041">
                  <c:v>9.8170509999999993</c:v>
                </c:pt>
                <c:pt idx="48042">
                  <c:v>9.8211980000000008</c:v>
                </c:pt>
                <c:pt idx="48043">
                  <c:v>9.8214710000000007</c:v>
                </c:pt>
                <c:pt idx="48044">
                  <c:v>9.8179730000000003</c:v>
                </c:pt>
                <c:pt idx="48045">
                  <c:v>9.8190190000000008</c:v>
                </c:pt>
                <c:pt idx="48046">
                  <c:v>9.8203639999999996</c:v>
                </c:pt>
                <c:pt idx="48047">
                  <c:v>9.8178879999999999</c:v>
                </c:pt>
                <c:pt idx="48048">
                  <c:v>9.8155560000000008</c:v>
                </c:pt>
                <c:pt idx="48049">
                  <c:v>9.8147990000000007</c:v>
                </c:pt>
                <c:pt idx="48050">
                  <c:v>9.8151060000000001</c:v>
                </c:pt>
                <c:pt idx="48051">
                  <c:v>9.8195599999999992</c:v>
                </c:pt>
                <c:pt idx="48052">
                  <c:v>9.8222699999999996</c:v>
                </c:pt>
                <c:pt idx="48053">
                  <c:v>9.8194130000000008</c:v>
                </c:pt>
                <c:pt idx="48054">
                  <c:v>9.8167989999999996</c:v>
                </c:pt>
                <c:pt idx="48055">
                  <c:v>9.8162669999999999</c:v>
                </c:pt>
                <c:pt idx="48056">
                  <c:v>9.8176839999999999</c:v>
                </c:pt>
                <c:pt idx="48057">
                  <c:v>9.8156770000000009</c:v>
                </c:pt>
                <c:pt idx="48058">
                  <c:v>9.8144240000000007</c:v>
                </c:pt>
                <c:pt idx="48059">
                  <c:v>9.8173759999999994</c:v>
                </c:pt>
                <c:pt idx="48060">
                  <c:v>9.814292</c:v>
                </c:pt>
                <c:pt idx="48061">
                  <c:v>9.8111599999999992</c:v>
                </c:pt>
                <c:pt idx="48062">
                  <c:v>9.8145349999999993</c:v>
                </c:pt>
                <c:pt idx="48063">
                  <c:v>9.8145009999999999</c:v>
                </c:pt>
                <c:pt idx="48064">
                  <c:v>9.8141580000000008</c:v>
                </c:pt>
                <c:pt idx="48065">
                  <c:v>9.8157929999999993</c:v>
                </c:pt>
                <c:pt idx="48066">
                  <c:v>9.8166820000000001</c:v>
                </c:pt>
                <c:pt idx="48067">
                  <c:v>9.8188829999999996</c:v>
                </c:pt>
                <c:pt idx="48068">
                  <c:v>9.8169760000000004</c:v>
                </c:pt>
                <c:pt idx="48069">
                  <c:v>9.8137170000000005</c:v>
                </c:pt>
                <c:pt idx="48070">
                  <c:v>9.8187370000000005</c:v>
                </c:pt>
                <c:pt idx="48071">
                  <c:v>9.8223599999999998</c:v>
                </c:pt>
                <c:pt idx="48072">
                  <c:v>9.8190390000000001</c:v>
                </c:pt>
                <c:pt idx="48073">
                  <c:v>9.8151499999999992</c:v>
                </c:pt>
                <c:pt idx="48074">
                  <c:v>9.8120189999999994</c:v>
                </c:pt>
                <c:pt idx="48075">
                  <c:v>9.8108989999999991</c:v>
                </c:pt>
                <c:pt idx="48076">
                  <c:v>9.8157720000000008</c:v>
                </c:pt>
                <c:pt idx="48077">
                  <c:v>9.8161799999999992</c:v>
                </c:pt>
                <c:pt idx="48078">
                  <c:v>9.8126250000000006</c:v>
                </c:pt>
                <c:pt idx="48079">
                  <c:v>9.8122509999999998</c:v>
                </c:pt>
                <c:pt idx="48080">
                  <c:v>9.8092330000000008</c:v>
                </c:pt>
                <c:pt idx="48081">
                  <c:v>9.8091430000000006</c:v>
                </c:pt>
                <c:pt idx="48082">
                  <c:v>9.8145249999999997</c:v>
                </c:pt>
                <c:pt idx="48083">
                  <c:v>9.8154029999999999</c:v>
                </c:pt>
                <c:pt idx="48084">
                  <c:v>9.8126529999999992</c:v>
                </c:pt>
                <c:pt idx="48085">
                  <c:v>9.812163</c:v>
                </c:pt>
                <c:pt idx="48086">
                  <c:v>9.8126750000000005</c:v>
                </c:pt>
                <c:pt idx="48087">
                  <c:v>9.8125400000000003</c:v>
                </c:pt>
                <c:pt idx="48088">
                  <c:v>9.8135619999999992</c:v>
                </c:pt>
                <c:pt idx="48089">
                  <c:v>9.8141999999999996</c:v>
                </c:pt>
                <c:pt idx="48090">
                  <c:v>9.8165800000000001</c:v>
                </c:pt>
                <c:pt idx="48091">
                  <c:v>9.821726</c:v>
                </c:pt>
                <c:pt idx="48092">
                  <c:v>9.8201520000000002</c:v>
                </c:pt>
                <c:pt idx="48093">
                  <c:v>9.81494</c:v>
                </c:pt>
                <c:pt idx="48094">
                  <c:v>9.8195440000000005</c:v>
                </c:pt>
                <c:pt idx="48095">
                  <c:v>9.8247560000000007</c:v>
                </c:pt>
                <c:pt idx="48096">
                  <c:v>9.82395</c:v>
                </c:pt>
                <c:pt idx="48097">
                  <c:v>9.8246079999999996</c:v>
                </c:pt>
                <c:pt idx="48098">
                  <c:v>9.8258410000000005</c:v>
                </c:pt>
                <c:pt idx="48099">
                  <c:v>9.8270210000000002</c:v>
                </c:pt>
                <c:pt idx="48100">
                  <c:v>9.8288309999999992</c:v>
                </c:pt>
                <c:pt idx="48101">
                  <c:v>9.8258430000000008</c:v>
                </c:pt>
                <c:pt idx="48102">
                  <c:v>9.8207090000000008</c:v>
                </c:pt>
                <c:pt idx="48103">
                  <c:v>9.826257</c:v>
                </c:pt>
                <c:pt idx="48104">
                  <c:v>9.8336229999999993</c:v>
                </c:pt>
                <c:pt idx="48105">
                  <c:v>9.8331029999999995</c:v>
                </c:pt>
                <c:pt idx="48106">
                  <c:v>9.8302519999999998</c:v>
                </c:pt>
                <c:pt idx="48107">
                  <c:v>9.8264119999999995</c:v>
                </c:pt>
                <c:pt idx="48108">
                  <c:v>9.827553</c:v>
                </c:pt>
                <c:pt idx="48109">
                  <c:v>9.8311860000000006</c:v>
                </c:pt>
                <c:pt idx="48110">
                  <c:v>9.8314679999999992</c:v>
                </c:pt>
                <c:pt idx="48111">
                  <c:v>9.8330479999999998</c:v>
                </c:pt>
                <c:pt idx="48112">
                  <c:v>9.834854</c:v>
                </c:pt>
                <c:pt idx="48113">
                  <c:v>9.8299389999999995</c:v>
                </c:pt>
                <c:pt idx="48114">
                  <c:v>9.8277570000000001</c:v>
                </c:pt>
                <c:pt idx="48115">
                  <c:v>9.8300079999999994</c:v>
                </c:pt>
                <c:pt idx="48116">
                  <c:v>9.8307020000000005</c:v>
                </c:pt>
                <c:pt idx="48117">
                  <c:v>9.8313120000000005</c:v>
                </c:pt>
                <c:pt idx="48118">
                  <c:v>9.8324210000000001</c:v>
                </c:pt>
                <c:pt idx="48119">
                  <c:v>9.8346289999999996</c:v>
                </c:pt>
                <c:pt idx="48120">
                  <c:v>9.8361230000000006</c:v>
                </c:pt>
                <c:pt idx="48121">
                  <c:v>9.8360780000000005</c:v>
                </c:pt>
                <c:pt idx="48122">
                  <c:v>9.8360509999999994</c:v>
                </c:pt>
                <c:pt idx="48123">
                  <c:v>9.8342449999999992</c:v>
                </c:pt>
                <c:pt idx="48124">
                  <c:v>9.8315990000000006</c:v>
                </c:pt>
                <c:pt idx="48125">
                  <c:v>9.8288869999999999</c:v>
                </c:pt>
                <c:pt idx="48126">
                  <c:v>9.8293130000000009</c:v>
                </c:pt>
                <c:pt idx="48127">
                  <c:v>9.8349349999999998</c:v>
                </c:pt>
                <c:pt idx="48128">
                  <c:v>9.8358589999999992</c:v>
                </c:pt>
                <c:pt idx="48129">
                  <c:v>9.8324569999999998</c:v>
                </c:pt>
                <c:pt idx="48130">
                  <c:v>9.8352009999999996</c:v>
                </c:pt>
                <c:pt idx="48131">
                  <c:v>9.8391129999999993</c:v>
                </c:pt>
                <c:pt idx="48132">
                  <c:v>9.8376850000000005</c:v>
                </c:pt>
                <c:pt idx="48133">
                  <c:v>9.8372740000000007</c:v>
                </c:pt>
                <c:pt idx="48134">
                  <c:v>9.8395150000000005</c:v>
                </c:pt>
                <c:pt idx="48135">
                  <c:v>9.8385040000000004</c:v>
                </c:pt>
                <c:pt idx="48136">
                  <c:v>9.8370789999999992</c:v>
                </c:pt>
                <c:pt idx="48137">
                  <c:v>9.8432639999999996</c:v>
                </c:pt>
                <c:pt idx="48138">
                  <c:v>9.8433840000000004</c:v>
                </c:pt>
                <c:pt idx="48139">
                  <c:v>9.8361199999999993</c:v>
                </c:pt>
                <c:pt idx="48140">
                  <c:v>9.8394429999999993</c:v>
                </c:pt>
                <c:pt idx="48141">
                  <c:v>9.8440930000000009</c:v>
                </c:pt>
                <c:pt idx="48142">
                  <c:v>9.8434919999999995</c:v>
                </c:pt>
                <c:pt idx="48143">
                  <c:v>9.8423839999999991</c:v>
                </c:pt>
                <c:pt idx="48144">
                  <c:v>9.839995</c:v>
                </c:pt>
                <c:pt idx="48145">
                  <c:v>9.8445169999999997</c:v>
                </c:pt>
                <c:pt idx="48146">
                  <c:v>9.8509410000000006</c:v>
                </c:pt>
                <c:pt idx="48147">
                  <c:v>9.8516569999999994</c:v>
                </c:pt>
                <c:pt idx="48148">
                  <c:v>9.8494779999999995</c:v>
                </c:pt>
                <c:pt idx="48149">
                  <c:v>9.8478060000000003</c:v>
                </c:pt>
                <c:pt idx="48150">
                  <c:v>9.8479729999999996</c:v>
                </c:pt>
                <c:pt idx="48151">
                  <c:v>9.8448130000000003</c:v>
                </c:pt>
                <c:pt idx="48152">
                  <c:v>9.8422289999999997</c:v>
                </c:pt>
                <c:pt idx="48153">
                  <c:v>9.8472259999999991</c:v>
                </c:pt>
                <c:pt idx="48154">
                  <c:v>9.8466020000000007</c:v>
                </c:pt>
                <c:pt idx="48155">
                  <c:v>9.8403050000000007</c:v>
                </c:pt>
                <c:pt idx="48156">
                  <c:v>9.8421869999999991</c:v>
                </c:pt>
                <c:pt idx="48157">
                  <c:v>9.8463919999999998</c:v>
                </c:pt>
                <c:pt idx="48158">
                  <c:v>9.8465699999999998</c:v>
                </c:pt>
                <c:pt idx="48159">
                  <c:v>9.8467059999999993</c:v>
                </c:pt>
                <c:pt idx="48160">
                  <c:v>9.8468859999999996</c:v>
                </c:pt>
                <c:pt idx="48161">
                  <c:v>9.8452199999999994</c:v>
                </c:pt>
                <c:pt idx="48162">
                  <c:v>9.8462720000000008</c:v>
                </c:pt>
                <c:pt idx="48163">
                  <c:v>9.8490739999999999</c:v>
                </c:pt>
                <c:pt idx="48164">
                  <c:v>9.8460370000000008</c:v>
                </c:pt>
                <c:pt idx="48165">
                  <c:v>9.8430999999999997</c:v>
                </c:pt>
                <c:pt idx="48166">
                  <c:v>9.8449249999999999</c:v>
                </c:pt>
                <c:pt idx="48167">
                  <c:v>9.8451799999999992</c:v>
                </c:pt>
                <c:pt idx="48168">
                  <c:v>9.8458880000000004</c:v>
                </c:pt>
                <c:pt idx="48169">
                  <c:v>9.8471440000000001</c:v>
                </c:pt>
                <c:pt idx="48170">
                  <c:v>9.8422699999999992</c:v>
                </c:pt>
                <c:pt idx="48171">
                  <c:v>9.8381509999999999</c:v>
                </c:pt>
                <c:pt idx="48172">
                  <c:v>9.8423490000000005</c:v>
                </c:pt>
                <c:pt idx="48173">
                  <c:v>9.8450249999999997</c:v>
                </c:pt>
                <c:pt idx="48174">
                  <c:v>9.8410689999999992</c:v>
                </c:pt>
                <c:pt idx="48175">
                  <c:v>9.8371700000000004</c:v>
                </c:pt>
                <c:pt idx="48176">
                  <c:v>9.839995</c:v>
                </c:pt>
                <c:pt idx="48177">
                  <c:v>9.84192</c:v>
                </c:pt>
                <c:pt idx="48178">
                  <c:v>9.8396279999999994</c:v>
                </c:pt>
                <c:pt idx="48179">
                  <c:v>9.8428550000000001</c:v>
                </c:pt>
                <c:pt idx="48180">
                  <c:v>9.8477610000000002</c:v>
                </c:pt>
                <c:pt idx="48181">
                  <c:v>9.8473439999999997</c:v>
                </c:pt>
                <c:pt idx="48182">
                  <c:v>9.8456499999999991</c:v>
                </c:pt>
                <c:pt idx="48183">
                  <c:v>9.8440119999999993</c:v>
                </c:pt>
                <c:pt idx="48184">
                  <c:v>9.8432189999999995</c:v>
                </c:pt>
                <c:pt idx="48185">
                  <c:v>9.8472399999999993</c:v>
                </c:pt>
                <c:pt idx="48186">
                  <c:v>9.8497749999999993</c:v>
                </c:pt>
                <c:pt idx="48187">
                  <c:v>9.8476529999999993</c:v>
                </c:pt>
                <c:pt idx="48188">
                  <c:v>9.8490649999999995</c:v>
                </c:pt>
                <c:pt idx="48189">
                  <c:v>9.8531680000000001</c:v>
                </c:pt>
                <c:pt idx="48190">
                  <c:v>9.8567110000000007</c:v>
                </c:pt>
                <c:pt idx="48191">
                  <c:v>9.8599809999999994</c:v>
                </c:pt>
                <c:pt idx="48192">
                  <c:v>9.8578919999999997</c:v>
                </c:pt>
                <c:pt idx="48193">
                  <c:v>9.8569759999999995</c:v>
                </c:pt>
                <c:pt idx="48194">
                  <c:v>9.8612710000000003</c:v>
                </c:pt>
                <c:pt idx="48195">
                  <c:v>9.860913</c:v>
                </c:pt>
                <c:pt idx="48196">
                  <c:v>9.858136</c:v>
                </c:pt>
                <c:pt idx="48197">
                  <c:v>9.861129</c:v>
                </c:pt>
                <c:pt idx="48198">
                  <c:v>9.8619210000000006</c:v>
                </c:pt>
                <c:pt idx="48199">
                  <c:v>9.8578050000000008</c:v>
                </c:pt>
                <c:pt idx="48200">
                  <c:v>9.8568899999999999</c:v>
                </c:pt>
                <c:pt idx="48201">
                  <c:v>9.8574420000000007</c:v>
                </c:pt>
                <c:pt idx="48202">
                  <c:v>9.8574839999999995</c:v>
                </c:pt>
                <c:pt idx="48203">
                  <c:v>9.8579910000000002</c:v>
                </c:pt>
                <c:pt idx="48204">
                  <c:v>9.8595939999999995</c:v>
                </c:pt>
                <c:pt idx="48205">
                  <c:v>9.8603500000000004</c:v>
                </c:pt>
                <c:pt idx="48206">
                  <c:v>9.8576259999999998</c:v>
                </c:pt>
                <c:pt idx="48207">
                  <c:v>9.8550559999999994</c:v>
                </c:pt>
                <c:pt idx="48208">
                  <c:v>9.8542129999999997</c:v>
                </c:pt>
                <c:pt idx="48209">
                  <c:v>9.8564139999999991</c:v>
                </c:pt>
                <c:pt idx="48210">
                  <c:v>9.8590949999999999</c:v>
                </c:pt>
                <c:pt idx="48211">
                  <c:v>9.8552459999999993</c:v>
                </c:pt>
                <c:pt idx="48212">
                  <c:v>9.8524670000000008</c:v>
                </c:pt>
                <c:pt idx="48213">
                  <c:v>9.8546910000000008</c:v>
                </c:pt>
                <c:pt idx="48214">
                  <c:v>9.8561239999999994</c:v>
                </c:pt>
                <c:pt idx="48215">
                  <c:v>9.8539390000000004</c:v>
                </c:pt>
                <c:pt idx="48216">
                  <c:v>9.8520660000000007</c:v>
                </c:pt>
                <c:pt idx="48217">
                  <c:v>9.854139</c:v>
                </c:pt>
                <c:pt idx="48218">
                  <c:v>9.8535749999999993</c:v>
                </c:pt>
                <c:pt idx="48219">
                  <c:v>9.8498850000000004</c:v>
                </c:pt>
                <c:pt idx="48220">
                  <c:v>9.8518100000000004</c:v>
                </c:pt>
                <c:pt idx="48221">
                  <c:v>9.8553040000000003</c:v>
                </c:pt>
                <c:pt idx="48222">
                  <c:v>9.8518910000000002</c:v>
                </c:pt>
                <c:pt idx="48223">
                  <c:v>9.8507510000000007</c:v>
                </c:pt>
                <c:pt idx="48224">
                  <c:v>9.8538420000000002</c:v>
                </c:pt>
                <c:pt idx="48225">
                  <c:v>9.8551310000000001</c:v>
                </c:pt>
                <c:pt idx="48226">
                  <c:v>9.8548600000000004</c:v>
                </c:pt>
                <c:pt idx="48227">
                  <c:v>9.8527280000000008</c:v>
                </c:pt>
                <c:pt idx="48228">
                  <c:v>9.8542699999999996</c:v>
                </c:pt>
                <c:pt idx="48229">
                  <c:v>9.8602000000000007</c:v>
                </c:pt>
                <c:pt idx="48230">
                  <c:v>9.8608820000000001</c:v>
                </c:pt>
                <c:pt idx="48231">
                  <c:v>9.8588830000000005</c:v>
                </c:pt>
                <c:pt idx="48232">
                  <c:v>9.8605319999999992</c:v>
                </c:pt>
                <c:pt idx="48233">
                  <c:v>9.8622929999999993</c:v>
                </c:pt>
                <c:pt idx="48234">
                  <c:v>9.8624390000000002</c:v>
                </c:pt>
                <c:pt idx="48235">
                  <c:v>9.8625050000000005</c:v>
                </c:pt>
                <c:pt idx="48236">
                  <c:v>9.8638929999999991</c:v>
                </c:pt>
                <c:pt idx="48237">
                  <c:v>9.8640190000000008</c:v>
                </c:pt>
                <c:pt idx="48238">
                  <c:v>9.8625779999999992</c:v>
                </c:pt>
                <c:pt idx="48239">
                  <c:v>9.8601320000000001</c:v>
                </c:pt>
                <c:pt idx="48240">
                  <c:v>9.8575560000000007</c:v>
                </c:pt>
                <c:pt idx="48241">
                  <c:v>9.8586679999999998</c:v>
                </c:pt>
                <c:pt idx="48242">
                  <c:v>9.8615270000000006</c:v>
                </c:pt>
                <c:pt idx="48243">
                  <c:v>9.8601679999999998</c:v>
                </c:pt>
                <c:pt idx="48244">
                  <c:v>9.8575599999999994</c:v>
                </c:pt>
                <c:pt idx="48245">
                  <c:v>9.8597990000000006</c:v>
                </c:pt>
                <c:pt idx="48246">
                  <c:v>9.8602620000000005</c:v>
                </c:pt>
                <c:pt idx="48247">
                  <c:v>9.8576619999999995</c:v>
                </c:pt>
                <c:pt idx="48248">
                  <c:v>9.8579559999999997</c:v>
                </c:pt>
                <c:pt idx="48249">
                  <c:v>9.8596360000000001</c:v>
                </c:pt>
                <c:pt idx="48250">
                  <c:v>9.8602419999999995</c:v>
                </c:pt>
                <c:pt idx="48251">
                  <c:v>9.8616530000000004</c:v>
                </c:pt>
                <c:pt idx="48252">
                  <c:v>9.8653270000000006</c:v>
                </c:pt>
                <c:pt idx="48253">
                  <c:v>9.8633450000000007</c:v>
                </c:pt>
                <c:pt idx="48254">
                  <c:v>9.8607080000000007</c:v>
                </c:pt>
                <c:pt idx="48255">
                  <c:v>9.8688660000000006</c:v>
                </c:pt>
                <c:pt idx="48256">
                  <c:v>9.8704429999999999</c:v>
                </c:pt>
                <c:pt idx="48257">
                  <c:v>9.8606619999999996</c:v>
                </c:pt>
                <c:pt idx="48258">
                  <c:v>9.8605490000000007</c:v>
                </c:pt>
                <c:pt idx="48259">
                  <c:v>9.8684999999999992</c:v>
                </c:pt>
                <c:pt idx="48260">
                  <c:v>9.8699390000000005</c:v>
                </c:pt>
                <c:pt idx="48261">
                  <c:v>9.8684890000000003</c:v>
                </c:pt>
                <c:pt idx="48262">
                  <c:v>9.8671769999999999</c:v>
                </c:pt>
                <c:pt idx="48263">
                  <c:v>9.8648659999999992</c:v>
                </c:pt>
                <c:pt idx="48264">
                  <c:v>9.8674739999999996</c:v>
                </c:pt>
                <c:pt idx="48265">
                  <c:v>9.8699379999999994</c:v>
                </c:pt>
                <c:pt idx="48266">
                  <c:v>9.8693939999999998</c:v>
                </c:pt>
                <c:pt idx="48267">
                  <c:v>9.8716939999999997</c:v>
                </c:pt>
                <c:pt idx="48268">
                  <c:v>9.8746580000000002</c:v>
                </c:pt>
                <c:pt idx="48269">
                  <c:v>9.8753580000000003</c:v>
                </c:pt>
                <c:pt idx="48270">
                  <c:v>9.8734420000000007</c:v>
                </c:pt>
                <c:pt idx="48271">
                  <c:v>9.8724089999999993</c:v>
                </c:pt>
                <c:pt idx="48272">
                  <c:v>9.8715480000000007</c:v>
                </c:pt>
                <c:pt idx="48273">
                  <c:v>9.8696160000000006</c:v>
                </c:pt>
                <c:pt idx="48274">
                  <c:v>9.8677050000000008</c:v>
                </c:pt>
                <c:pt idx="48275">
                  <c:v>9.8679050000000004</c:v>
                </c:pt>
                <c:pt idx="48276">
                  <c:v>9.8687249999999995</c:v>
                </c:pt>
                <c:pt idx="48277">
                  <c:v>9.8706410000000009</c:v>
                </c:pt>
                <c:pt idx="48278">
                  <c:v>9.8740179999999995</c:v>
                </c:pt>
                <c:pt idx="48279">
                  <c:v>9.8734179999999991</c:v>
                </c:pt>
                <c:pt idx="48280">
                  <c:v>9.8701120000000007</c:v>
                </c:pt>
                <c:pt idx="48281">
                  <c:v>9.86998</c:v>
                </c:pt>
                <c:pt idx="48282">
                  <c:v>9.8716220000000003</c:v>
                </c:pt>
                <c:pt idx="48283">
                  <c:v>9.8735250000000008</c:v>
                </c:pt>
                <c:pt idx="48284">
                  <c:v>9.8715089999999996</c:v>
                </c:pt>
                <c:pt idx="48285">
                  <c:v>9.8660569999999996</c:v>
                </c:pt>
                <c:pt idx="48286">
                  <c:v>9.868487</c:v>
                </c:pt>
                <c:pt idx="48287">
                  <c:v>9.8742760000000001</c:v>
                </c:pt>
                <c:pt idx="48288">
                  <c:v>9.8708080000000002</c:v>
                </c:pt>
                <c:pt idx="48289">
                  <c:v>9.8639679999999998</c:v>
                </c:pt>
                <c:pt idx="48290">
                  <c:v>9.8620889999999992</c:v>
                </c:pt>
                <c:pt idx="48291">
                  <c:v>9.8609829999999992</c:v>
                </c:pt>
                <c:pt idx="48292">
                  <c:v>9.8598850000000002</c:v>
                </c:pt>
                <c:pt idx="48293">
                  <c:v>9.8626090000000008</c:v>
                </c:pt>
                <c:pt idx="48294">
                  <c:v>9.8660949999999996</c:v>
                </c:pt>
                <c:pt idx="48295">
                  <c:v>9.869567</c:v>
                </c:pt>
                <c:pt idx="48296">
                  <c:v>9.8725470000000008</c:v>
                </c:pt>
                <c:pt idx="48297">
                  <c:v>9.8748760000000004</c:v>
                </c:pt>
                <c:pt idx="48298">
                  <c:v>9.8747579999999999</c:v>
                </c:pt>
                <c:pt idx="48299">
                  <c:v>9.8723650000000003</c:v>
                </c:pt>
                <c:pt idx="48300">
                  <c:v>9.8711660000000006</c:v>
                </c:pt>
                <c:pt idx="48301">
                  <c:v>9.873526</c:v>
                </c:pt>
                <c:pt idx="48302">
                  <c:v>9.8759700000000006</c:v>
                </c:pt>
                <c:pt idx="48303">
                  <c:v>9.8749300000000009</c:v>
                </c:pt>
                <c:pt idx="48304">
                  <c:v>9.8770109999999995</c:v>
                </c:pt>
                <c:pt idx="48305">
                  <c:v>9.8801500000000004</c:v>
                </c:pt>
                <c:pt idx="48306">
                  <c:v>9.8791449999999994</c:v>
                </c:pt>
                <c:pt idx="48307">
                  <c:v>9.8774859999999993</c:v>
                </c:pt>
                <c:pt idx="48308">
                  <c:v>9.8756699999999995</c:v>
                </c:pt>
                <c:pt idx="48309">
                  <c:v>9.8779240000000001</c:v>
                </c:pt>
                <c:pt idx="48310">
                  <c:v>9.8787780000000005</c:v>
                </c:pt>
                <c:pt idx="48311">
                  <c:v>9.8749909999999996</c:v>
                </c:pt>
                <c:pt idx="48312">
                  <c:v>9.8762640000000008</c:v>
                </c:pt>
                <c:pt idx="48313">
                  <c:v>9.8798100000000009</c:v>
                </c:pt>
                <c:pt idx="48314">
                  <c:v>9.8783709999999996</c:v>
                </c:pt>
                <c:pt idx="48315">
                  <c:v>9.879607</c:v>
                </c:pt>
                <c:pt idx="48316">
                  <c:v>9.8878219999999999</c:v>
                </c:pt>
                <c:pt idx="48317">
                  <c:v>9.8872940000000007</c:v>
                </c:pt>
                <c:pt idx="48318">
                  <c:v>9.8804029999999994</c:v>
                </c:pt>
                <c:pt idx="48319">
                  <c:v>9.8821949999999994</c:v>
                </c:pt>
                <c:pt idx="48320">
                  <c:v>9.8832450000000005</c:v>
                </c:pt>
                <c:pt idx="48321">
                  <c:v>9.8802199999999996</c:v>
                </c:pt>
                <c:pt idx="48322">
                  <c:v>9.8830100000000005</c:v>
                </c:pt>
                <c:pt idx="48323">
                  <c:v>9.8857180000000007</c:v>
                </c:pt>
                <c:pt idx="48324">
                  <c:v>9.8818339999999996</c:v>
                </c:pt>
                <c:pt idx="48325">
                  <c:v>9.8808389999999999</c:v>
                </c:pt>
                <c:pt idx="48326">
                  <c:v>9.8822690000000009</c:v>
                </c:pt>
                <c:pt idx="48327">
                  <c:v>9.8792539999999995</c:v>
                </c:pt>
                <c:pt idx="48328">
                  <c:v>9.8787310000000002</c:v>
                </c:pt>
                <c:pt idx="48329">
                  <c:v>9.8788009999999993</c:v>
                </c:pt>
                <c:pt idx="48330">
                  <c:v>9.8760569999999994</c:v>
                </c:pt>
                <c:pt idx="48331">
                  <c:v>9.8798980000000007</c:v>
                </c:pt>
                <c:pt idx="48332">
                  <c:v>9.8841900000000003</c:v>
                </c:pt>
                <c:pt idx="48333">
                  <c:v>9.8795070000000003</c:v>
                </c:pt>
                <c:pt idx="48334">
                  <c:v>9.8785659999999993</c:v>
                </c:pt>
                <c:pt idx="48335">
                  <c:v>9.8844989999999999</c:v>
                </c:pt>
                <c:pt idx="48336">
                  <c:v>9.8854710000000008</c:v>
                </c:pt>
                <c:pt idx="48337">
                  <c:v>9.882244</c:v>
                </c:pt>
                <c:pt idx="48338">
                  <c:v>9.8783189999999994</c:v>
                </c:pt>
                <c:pt idx="48339">
                  <c:v>9.8784550000000007</c:v>
                </c:pt>
                <c:pt idx="48340">
                  <c:v>9.8800290000000004</c:v>
                </c:pt>
                <c:pt idx="48341">
                  <c:v>9.8810280000000006</c:v>
                </c:pt>
                <c:pt idx="48342">
                  <c:v>9.8818730000000006</c:v>
                </c:pt>
                <c:pt idx="48343">
                  <c:v>9.8804829999999999</c:v>
                </c:pt>
                <c:pt idx="48344">
                  <c:v>9.8793880000000005</c:v>
                </c:pt>
                <c:pt idx="48345">
                  <c:v>9.8819999999999997</c:v>
                </c:pt>
                <c:pt idx="48346">
                  <c:v>9.883248</c:v>
                </c:pt>
                <c:pt idx="48347">
                  <c:v>9.8775519999999997</c:v>
                </c:pt>
                <c:pt idx="48348">
                  <c:v>9.8765169999999998</c:v>
                </c:pt>
                <c:pt idx="48349">
                  <c:v>9.8812789999999993</c:v>
                </c:pt>
                <c:pt idx="48350">
                  <c:v>9.8798139999999997</c:v>
                </c:pt>
                <c:pt idx="48351">
                  <c:v>9.8778620000000004</c:v>
                </c:pt>
                <c:pt idx="48352">
                  <c:v>9.8821239999999992</c:v>
                </c:pt>
                <c:pt idx="48353">
                  <c:v>9.8855450000000005</c:v>
                </c:pt>
                <c:pt idx="48354">
                  <c:v>9.8830559999999998</c:v>
                </c:pt>
                <c:pt idx="48355">
                  <c:v>9.8821209999999997</c:v>
                </c:pt>
                <c:pt idx="48356">
                  <c:v>9.8857549999999996</c:v>
                </c:pt>
                <c:pt idx="48357">
                  <c:v>9.8906480000000006</c:v>
                </c:pt>
                <c:pt idx="48358">
                  <c:v>9.8922690000000006</c:v>
                </c:pt>
                <c:pt idx="48359">
                  <c:v>9.8892670000000003</c:v>
                </c:pt>
                <c:pt idx="48360">
                  <c:v>9.8895689999999998</c:v>
                </c:pt>
                <c:pt idx="48361">
                  <c:v>9.8946590000000008</c:v>
                </c:pt>
                <c:pt idx="48362">
                  <c:v>9.8951519999999995</c:v>
                </c:pt>
                <c:pt idx="48363">
                  <c:v>9.8945900000000009</c:v>
                </c:pt>
                <c:pt idx="48364">
                  <c:v>9.8956890000000008</c:v>
                </c:pt>
                <c:pt idx="48365">
                  <c:v>9.8942180000000004</c:v>
                </c:pt>
                <c:pt idx="48366">
                  <c:v>9.8945640000000008</c:v>
                </c:pt>
                <c:pt idx="48367">
                  <c:v>9.8969179999999994</c:v>
                </c:pt>
                <c:pt idx="48368">
                  <c:v>9.894164</c:v>
                </c:pt>
                <c:pt idx="48369">
                  <c:v>9.8927359999999993</c:v>
                </c:pt>
                <c:pt idx="48370">
                  <c:v>9.8920130000000004</c:v>
                </c:pt>
                <c:pt idx="48371">
                  <c:v>9.8911560000000005</c:v>
                </c:pt>
                <c:pt idx="48372">
                  <c:v>9.8943320000000003</c:v>
                </c:pt>
                <c:pt idx="48373">
                  <c:v>9.8956599999999995</c:v>
                </c:pt>
                <c:pt idx="48374">
                  <c:v>9.8931229999999992</c:v>
                </c:pt>
                <c:pt idx="48375">
                  <c:v>9.89419</c:v>
                </c:pt>
                <c:pt idx="48376">
                  <c:v>9.8956029999999995</c:v>
                </c:pt>
                <c:pt idx="48377">
                  <c:v>9.8952340000000003</c:v>
                </c:pt>
                <c:pt idx="48378">
                  <c:v>9.8936050000000009</c:v>
                </c:pt>
                <c:pt idx="48379">
                  <c:v>9.8896270000000008</c:v>
                </c:pt>
                <c:pt idx="48380">
                  <c:v>9.8896770000000007</c:v>
                </c:pt>
                <c:pt idx="48381">
                  <c:v>9.8950119999999995</c:v>
                </c:pt>
                <c:pt idx="48382">
                  <c:v>9.8957289999999993</c:v>
                </c:pt>
                <c:pt idx="48383">
                  <c:v>9.8949219999999993</c:v>
                </c:pt>
                <c:pt idx="48384">
                  <c:v>9.8975790000000003</c:v>
                </c:pt>
                <c:pt idx="48385">
                  <c:v>9.896191</c:v>
                </c:pt>
                <c:pt idx="48386">
                  <c:v>9.8963950000000001</c:v>
                </c:pt>
                <c:pt idx="48387">
                  <c:v>9.9012200000000004</c:v>
                </c:pt>
                <c:pt idx="48388">
                  <c:v>9.9020709999999994</c:v>
                </c:pt>
                <c:pt idx="48389">
                  <c:v>9.8990399999999994</c:v>
                </c:pt>
                <c:pt idx="48390">
                  <c:v>9.8982309999999991</c:v>
                </c:pt>
                <c:pt idx="48391">
                  <c:v>9.9019919999999999</c:v>
                </c:pt>
                <c:pt idx="48392">
                  <c:v>9.9014720000000001</c:v>
                </c:pt>
                <c:pt idx="48393">
                  <c:v>9.9002149999999993</c:v>
                </c:pt>
                <c:pt idx="48394">
                  <c:v>9.9048280000000002</c:v>
                </c:pt>
                <c:pt idx="48395">
                  <c:v>9.9042030000000008</c:v>
                </c:pt>
                <c:pt idx="48396">
                  <c:v>9.899718</c:v>
                </c:pt>
                <c:pt idx="48397">
                  <c:v>9.9001509999999993</c:v>
                </c:pt>
                <c:pt idx="48398">
                  <c:v>9.9002549999999996</c:v>
                </c:pt>
                <c:pt idx="48399">
                  <c:v>9.8954520000000006</c:v>
                </c:pt>
                <c:pt idx="48400">
                  <c:v>9.8929259999999992</c:v>
                </c:pt>
                <c:pt idx="48401">
                  <c:v>9.8956920000000004</c:v>
                </c:pt>
                <c:pt idx="48402">
                  <c:v>9.8963579999999993</c:v>
                </c:pt>
                <c:pt idx="48403">
                  <c:v>9.8969489999999993</c:v>
                </c:pt>
                <c:pt idx="48404">
                  <c:v>9.8989159999999998</c:v>
                </c:pt>
                <c:pt idx="48405">
                  <c:v>9.8985800000000008</c:v>
                </c:pt>
                <c:pt idx="48406">
                  <c:v>9.8959820000000001</c:v>
                </c:pt>
                <c:pt idx="48407">
                  <c:v>9.8970850000000006</c:v>
                </c:pt>
                <c:pt idx="48408">
                  <c:v>9.9020600000000005</c:v>
                </c:pt>
                <c:pt idx="48409">
                  <c:v>9.9016099999999998</c:v>
                </c:pt>
                <c:pt idx="48410">
                  <c:v>9.8978560000000009</c:v>
                </c:pt>
                <c:pt idx="48411">
                  <c:v>9.8993459999999995</c:v>
                </c:pt>
                <c:pt idx="48412">
                  <c:v>9.9031289999999998</c:v>
                </c:pt>
                <c:pt idx="48413">
                  <c:v>9.9049110000000002</c:v>
                </c:pt>
                <c:pt idx="48414">
                  <c:v>9.9081569999999992</c:v>
                </c:pt>
                <c:pt idx="48415">
                  <c:v>9.9090430000000005</c:v>
                </c:pt>
                <c:pt idx="48416">
                  <c:v>9.9051100000000005</c:v>
                </c:pt>
                <c:pt idx="48417">
                  <c:v>9.9039940000000009</c:v>
                </c:pt>
                <c:pt idx="48418">
                  <c:v>9.9068719999999999</c:v>
                </c:pt>
                <c:pt idx="48419">
                  <c:v>9.9090629999999997</c:v>
                </c:pt>
                <c:pt idx="48420">
                  <c:v>9.9126200000000004</c:v>
                </c:pt>
                <c:pt idx="48421">
                  <c:v>9.9153450000000003</c:v>
                </c:pt>
                <c:pt idx="48422">
                  <c:v>9.9108959999999993</c:v>
                </c:pt>
                <c:pt idx="48423">
                  <c:v>9.9080940000000002</c:v>
                </c:pt>
                <c:pt idx="48424">
                  <c:v>9.9114760000000004</c:v>
                </c:pt>
                <c:pt idx="48425">
                  <c:v>9.9107749999999992</c:v>
                </c:pt>
                <c:pt idx="48426">
                  <c:v>9.9089550000000006</c:v>
                </c:pt>
                <c:pt idx="48427">
                  <c:v>9.9105170000000005</c:v>
                </c:pt>
                <c:pt idx="48428">
                  <c:v>9.9071440000000006</c:v>
                </c:pt>
                <c:pt idx="48429">
                  <c:v>9.9046769999999995</c:v>
                </c:pt>
                <c:pt idx="48430">
                  <c:v>9.9072949999999995</c:v>
                </c:pt>
                <c:pt idx="48431">
                  <c:v>9.9089799999999997</c:v>
                </c:pt>
                <c:pt idx="48432">
                  <c:v>9.9097190000000008</c:v>
                </c:pt>
                <c:pt idx="48433">
                  <c:v>9.9110010000000006</c:v>
                </c:pt>
                <c:pt idx="48434">
                  <c:v>9.9113550000000004</c:v>
                </c:pt>
                <c:pt idx="48435">
                  <c:v>9.9096729999999997</c:v>
                </c:pt>
                <c:pt idx="48436">
                  <c:v>9.9065270000000005</c:v>
                </c:pt>
                <c:pt idx="48437">
                  <c:v>9.9069489999999991</c:v>
                </c:pt>
                <c:pt idx="48438">
                  <c:v>9.9060009999999998</c:v>
                </c:pt>
                <c:pt idx="48439">
                  <c:v>9.9077900000000003</c:v>
                </c:pt>
                <c:pt idx="48440">
                  <c:v>9.9102890000000006</c:v>
                </c:pt>
                <c:pt idx="48441">
                  <c:v>9.9085260000000002</c:v>
                </c:pt>
                <c:pt idx="48442">
                  <c:v>9.9110250000000004</c:v>
                </c:pt>
                <c:pt idx="48443">
                  <c:v>9.9105550000000004</c:v>
                </c:pt>
                <c:pt idx="48444">
                  <c:v>9.9045459999999999</c:v>
                </c:pt>
                <c:pt idx="48445">
                  <c:v>9.9045679999999994</c:v>
                </c:pt>
                <c:pt idx="48446">
                  <c:v>9.906542</c:v>
                </c:pt>
                <c:pt idx="48447">
                  <c:v>9.9076939999999993</c:v>
                </c:pt>
                <c:pt idx="48448">
                  <c:v>9.9094470000000001</c:v>
                </c:pt>
                <c:pt idx="48449">
                  <c:v>9.9072399999999998</c:v>
                </c:pt>
                <c:pt idx="48450">
                  <c:v>9.9062599999999996</c:v>
                </c:pt>
                <c:pt idx="48451">
                  <c:v>9.909872</c:v>
                </c:pt>
                <c:pt idx="48452">
                  <c:v>9.909198</c:v>
                </c:pt>
                <c:pt idx="48453">
                  <c:v>9.9071580000000008</c:v>
                </c:pt>
                <c:pt idx="48454">
                  <c:v>9.9084420000000009</c:v>
                </c:pt>
                <c:pt idx="48455">
                  <c:v>9.9095560000000003</c:v>
                </c:pt>
                <c:pt idx="48456">
                  <c:v>9.9102569999999996</c:v>
                </c:pt>
                <c:pt idx="48457">
                  <c:v>9.9112600000000004</c:v>
                </c:pt>
                <c:pt idx="48458">
                  <c:v>9.9114810000000002</c:v>
                </c:pt>
                <c:pt idx="48459">
                  <c:v>9.9121330000000007</c:v>
                </c:pt>
                <c:pt idx="48460">
                  <c:v>9.9132879999999997</c:v>
                </c:pt>
                <c:pt idx="48461">
                  <c:v>9.9121140000000008</c:v>
                </c:pt>
                <c:pt idx="48462">
                  <c:v>9.9110569999999996</c:v>
                </c:pt>
                <c:pt idx="48463">
                  <c:v>9.9116780000000002</c:v>
                </c:pt>
                <c:pt idx="48464">
                  <c:v>9.9123330000000003</c:v>
                </c:pt>
                <c:pt idx="48465">
                  <c:v>9.9134620000000009</c:v>
                </c:pt>
                <c:pt idx="48466">
                  <c:v>9.9138120000000001</c:v>
                </c:pt>
                <c:pt idx="48467">
                  <c:v>9.9124800000000004</c:v>
                </c:pt>
                <c:pt idx="48468">
                  <c:v>9.9120670000000004</c:v>
                </c:pt>
                <c:pt idx="48469">
                  <c:v>9.9135109999999997</c:v>
                </c:pt>
                <c:pt idx="48470">
                  <c:v>9.9135910000000003</c:v>
                </c:pt>
                <c:pt idx="48471">
                  <c:v>9.9134770000000003</c:v>
                </c:pt>
                <c:pt idx="48472">
                  <c:v>9.9159410000000001</c:v>
                </c:pt>
                <c:pt idx="48473">
                  <c:v>9.9176169999999999</c:v>
                </c:pt>
                <c:pt idx="48474">
                  <c:v>9.9181969999999993</c:v>
                </c:pt>
                <c:pt idx="48475">
                  <c:v>9.9191579999999995</c:v>
                </c:pt>
                <c:pt idx="48476">
                  <c:v>9.9214339999999996</c:v>
                </c:pt>
                <c:pt idx="48477">
                  <c:v>9.9208929999999995</c:v>
                </c:pt>
                <c:pt idx="48478">
                  <c:v>9.9190489999999993</c:v>
                </c:pt>
                <c:pt idx="48479">
                  <c:v>9.9227100000000004</c:v>
                </c:pt>
                <c:pt idx="48480">
                  <c:v>9.9233279999999997</c:v>
                </c:pt>
                <c:pt idx="48481">
                  <c:v>9.9174330000000008</c:v>
                </c:pt>
                <c:pt idx="48482">
                  <c:v>9.9165980000000005</c:v>
                </c:pt>
                <c:pt idx="48483">
                  <c:v>9.9181410000000003</c:v>
                </c:pt>
                <c:pt idx="48484">
                  <c:v>9.9156019999999998</c:v>
                </c:pt>
                <c:pt idx="48485">
                  <c:v>9.9140949999999997</c:v>
                </c:pt>
                <c:pt idx="48486">
                  <c:v>9.9163060000000005</c:v>
                </c:pt>
                <c:pt idx="48487">
                  <c:v>9.9176699999999993</c:v>
                </c:pt>
                <c:pt idx="48488">
                  <c:v>9.9174550000000004</c:v>
                </c:pt>
                <c:pt idx="48489">
                  <c:v>9.9159310000000005</c:v>
                </c:pt>
                <c:pt idx="48490">
                  <c:v>9.9147719999999993</c:v>
                </c:pt>
                <c:pt idx="48491">
                  <c:v>9.9173030000000004</c:v>
                </c:pt>
                <c:pt idx="48492">
                  <c:v>9.9203010000000003</c:v>
                </c:pt>
                <c:pt idx="48493">
                  <c:v>9.9186180000000004</c:v>
                </c:pt>
                <c:pt idx="48494">
                  <c:v>9.9171689999999995</c:v>
                </c:pt>
                <c:pt idx="48495">
                  <c:v>9.9178979999999992</c:v>
                </c:pt>
                <c:pt idx="48496">
                  <c:v>9.9170630000000006</c:v>
                </c:pt>
                <c:pt idx="48497">
                  <c:v>9.9186650000000007</c:v>
                </c:pt>
                <c:pt idx="48498">
                  <c:v>9.9204249999999998</c:v>
                </c:pt>
                <c:pt idx="48499">
                  <c:v>9.9211240000000007</c:v>
                </c:pt>
                <c:pt idx="48500">
                  <c:v>9.921163</c:v>
                </c:pt>
                <c:pt idx="48501">
                  <c:v>9.9217270000000006</c:v>
                </c:pt>
                <c:pt idx="48502">
                  <c:v>9.9254890000000007</c:v>
                </c:pt>
                <c:pt idx="48503">
                  <c:v>9.9270700000000005</c:v>
                </c:pt>
                <c:pt idx="48504">
                  <c:v>9.9218840000000004</c:v>
                </c:pt>
                <c:pt idx="48505">
                  <c:v>9.9218069999999994</c:v>
                </c:pt>
                <c:pt idx="48506">
                  <c:v>9.9285789999999992</c:v>
                </c:pt>
                <c:pt idx="48507">
                  <c:v>9.9272290000000005</c:v>
                </c:pt>
                <c:pt idx="48508">
                  <c:v>9.9255770000000005</c:v>
                </c:pt>
                <c:pt idx="48509">
                  <c:v>9.9277359999999994</c:v>
                </c:pt>
                <c:pt idx="48510">
                  <c:v>9.9230450000000001</c:v>
                </c:pt>
                <c:pt idx="48511">
                  <c:v>9.9225220000000007</c:v>
                </c:pt>
                <c:pt idx="48512">
                  <c:v>9.9260439999999992</c:v>
                </c:pt>
                <c:pt idx="48513">
                  <c:v>9.9266760000000005</c:v>
                </c:pt>
                <c:pt idx="48514">
                  <c:v>9.9267219999999998</c:v>
                </c:pt>
                <c:pt idx="48515">
                  <c:v>9.9251039999999993</c:v>
                </c:pt>
                <c:pt idx="48516">
                  <c:v>9.925675</c:v>
                </c:pt>
                <c:pt idx="48517">
                  <c:v>9.9290760000000002</c:v>
                </c:pt>
                <c:pt idx="48518">
                  <c:v>9.9287329999999994</c:v>
                </c:pt>
                <c:pt idx="48519">
                  <c:v>9.9274439999999995</c:v>
                </c:pt>
                <c:pt idx="48520">
                  <c:v>9.9273520000000008</c:v>
                </c:pt>
                <c:pt idx="48521">
                  <c:v>9.9260739999999998</c:v>
                </c:pt>
                <c:pt idx="48522">
                  <c:v>9.9272740000000006</c:v>
                </c:pt>
                <c:pt idx="48523">
                  <c:v>9.9296950000000006</c:v>
                </c:pt>
                <c:pt idx="48524">
                  <c:v>9.9273930000000004</c:v>
                </c:pt>
                <c:pt idx="48525">
                  <c:v>9.9281199999999998</c:v>
                </c:pt>
                <c:pt idx="48526">
                  <c:v>9.9323870000000003</c:v>
                </c:pt>
                <c:pt idx="48527">
                  <c:v>9.9337669999999996</c:v>
                </c:pt>
                <c:pt idx="48528">
                  <c:v>9.9331669999999992</c:v>
                </c:pt>
                <c:pt idx="48529">
                  <c:v>9.9312590000000007</c:v>
                </c:pt>
                <c:pt idx="48530">
                  <c:v>9.9293399999999998</c:v>
                </c:pt>
                <c:pt idx="48531">
                  <c:v>9.9315719999999992</c:v>
                </c:pt>
                <c:pt idx="48532">
                  <c:v>9.9324139999999996</c:v>
                </c:pt>
                <c:pt idx="48533">
                  <c:v>9.9313310000000001</c:v>
                </c:pt>
                <c:pt idx="48534">
                  <c:v>9.9368420000000004</c:v>
                </c:pt>
                <c:pt idx="48535">
                  <c:v>9.9363779999999995</c:v>
                </c:pt>
                <c:pt idx="48536">
                  <c:v>9.9271779999999996</c:v>
                </c:pt>
                <c:pt idx="48537">
                  <c:v>9.9312470000000008</c:v>
                </c:pt>
                <c:pt idx="48538">
                  <c:v>9.9397339999999996</c:v>
                </c:pt>
                <c:pt idx="48539">
                  <c:v>9.9357469999999992</c:v>
                </c:pt>
                <c:pt idx="48540">
                  <c:v>9.9329990000000006</c:v>
                </c:pt>
                <c:pt idx="48541">
                  <c:v>9.9370340000000006</c:v>
                </c:pt>
                <c:pt idx="48542">
                  <c:v>9.9348690000000008</c:v>
                </c:pt>
                <c:pt idx="48543">
                  <c:v>9.9325810000000008</c:v>
                </c:pt>
                <c:pt idx="48544">
                  <c:v>9.9377080000000007</c:v>
                </c:pt>
                <c:pt idx="48545">
                  <c:v>9.9388229999999993</c:v>
                </c:pt>
                <c:pt idx="48546">
                  <c:v>9.9350170000000002</c:v>
                </c:pt>
                <c:pt idx="48547">
                  <c:v>9.935511</c:v>
                </c:pt>
                <c:pt idx="48548">
                  <c:v>9.937913</c:v>
                </c:pt>
                <c:pt idx="48549">
                  <c:v>9.9384739999999994</c:v>
                </c:pt>
                <c:pt idx="48550">
                  <c:v>9.9378039999999999</c:v>
                </c:pt>
                <c:pt idx="48551">
                  <c:v>9.9383800000000004</c:v>
                </c:pt>
                <c:pt idx="48552">
                  <c:v>9.9387679999999996</c:v>
                </c:pt>
                <c:pt idx="48553">
                  <c:v>9.9370220000000007</c:v>
                </c:pt>
                <c:pt idx="48554">
                  <c:v>9.9358970000000006</c:v>
                </c:pt>
                <c:pt idx="48555">
                  <c:v>9.9390319999999992</c:v>
                </c:pt>
                <c:pt idx="48556">
                  <c:v>9.9391090000000002</c:v>
                </c:pt>
                <c:pt idx="48557">
                  <c:v>9.9355069999999994</c:v>
                </c:pt>
                <c:pt idx="48558">
                  <c:v>9.9349760000000007</c:v>
                </c:pt>
                <c:pt idx="48559">
                  <c:v>9.9357240000000004</c:v>
                </c:pt>
                <c:pt idx="48560">
                  <c:v>9.9383099999999995</c:v>
                </c:pt>
                <c:pt idx="48561">
                  <c:v>9.9404610000000009</c:v>
                </c:pt>
                <c:pt idx="48562">
                  <c:v>9.9372550000000004</c:v>
                </c:pt>
                <c:pt idx="48563">
                  <c:v>9.9368169999999996</c:v>
                </c:pt>
                <c:pt idx="48564">
                  <c:v>9.9362569999999995</c:v>
                </c:pt>
                <c:pt idx="48565">
                  <c:v>9.9350769999999997</c:v>
                </c:pt>
                <c:pt idx="48566">
                  <c:v>9.9406470000000002</c:v>
                </c:pt>
                <c:pt idx="48567">
                  <c:v>9.9454580000000004</c:v>
                </c:pt>
                <c:pt idx="48568">
                  <c:v>9.9454919999999998</c:v>
                </c:pt>
                <c:pt idx="48569">
                  <c:v>9.9481319999999993</c:v>
                </c:pt>
                <c:pt idx="48570">
                  <c:v>9.9486860000000004</c:v>
                </c:pt>
                <c:pt idx="48571">
                  <c:v>9.9466079999999994</c:v>
                </c:pt>
                <c:pt idx="48572">
                  <c:v>9.9498250000000006</c:v>
                </c:pt>
                <c:pt idx="48573">
                  <c:v>9.9528040000000004</c:v>
                </c:pt>
                <c:pt idx="48574">
                  <c:v>9.9524039999999996</c:v>
                </c:pt>
                <c:pt idx="48575">
                  <c:v>9.9502400000000009</c:v>
                </c:pt>
                <c:pt idx="48576">
                  <c:v>9.9488470000000007</c:v>
                </c:pt>
                <c:pt idx="48577">
                  <c:v>9.9475899999999999</c:v>
                </c:pt>
                <c:pt idx="48578">
                  <c:v>9.9446849999999998</c:v>
                </c:pt>
                <c:pt idx="48579">
                  <c:v>9.9455910000000003</c:v>
                </c:pt>
                <c:pt idx="48580">
                  <c:v>9.9455679999999997</c:v>
                </c:pt>
                <c:pt idx="48581">
                  <c:v>9.9451520000000002</c:v>
                </c:pt>
                <c:pt idx="48582">
                  <c:v>9.9458680000000008</c:v>
                </c:pt>
                <c:pt idx="48583">
                  <c:v>9.9424080000000004</c:v>
                </c:pt>
                <c:pt idx="48584">
                  <c:v>9.9420950000000001</c:v>
                </c:pt>
                <c:pt idx="48585">
                  <c:v>9.9447209999999995</c:v>
                </c:pt>
                <c:pt idx="48586">
                  <c:v>9.9473140000000004</c:v>
                </c:pt>
                <c:pt idx="48587">
                  <c:v>9.9519710000000003</c:v>
                </c:pt>
                <c:pt idx="48588">
                  <c:v>9.9496529999999996</c:v>
                </c:pt>
                <c:pt idx="48589">
                  <c:v>9.9446349999999999</c:v>
                </c:pt>
                <c:pt idx="48590">
                  <c:v>9.9451549999999997</c:v>
                </c:pt>
                <c:pt idx="48591">
                  <c:v>9.9492399999999996</c:v>
                </c:pt>
                <c:pt idx="48592">
                  <c:v>9.9510740000000002</c:v>
                </c:pt>
                <c:pt idx="48593">
                  <c:v>9.9523039999999998</c:v>
                </c:pt>
                <c:pt idx="48594">
                  <c:v>9.9542610000000007</c:v>
                </c:pt>
                <c:pt idx="48595">
                  <c:v>9.9517170000000004</c:v>
                </c:pt>
                <c:pt idx="48596">
                  <c:v>9.9491219999999991</c:v>
                </c:pt>
                <c:pt idx="48597">
                  <c:v>9.9488219999999998</c:v>
                </c:pt>
                <c:pt idx="48598">
                  <c:v>9.9461530000000007</c:v>
                </c:pt>
                <c:pt idx="48599">
                  <c:v>9.9464220000000001</c:v>
                </c:pt>
                <c:pt idx="48600">
                  <c:v>9.9531019999999994</c:v>
                </c:pt>
                <c:pt idx="48601">
                  <c:v>9.9518179999999994</c:v>
                </c:pt>
                <c:pt idx="48602">
                  <c:v>9.9445960000000007</c:v>
                </c:pt>
                <c:pt idx="48603">
                  <c:v>9.946472</c:v>
                </c:pt>
                <c:pt idx="48604">
                  <c:v>9.9481809999999999</c:v>
                </c:pt>
                <c:pt idx="48605">
                  <c:v>9.9455159999999996</c:v>
                </c:pt>
                <c:pt idx="48606">
                  <c:v>9.9456749999999996</c:v>
                </c:pt>
                <c:pt idx="48607">
                  <c:v>9.9480009999999996</c:v>
                </c:pt>
                <c:pt idx="48608">
                  <c:v>9.9503640000000004</c:v>
                </c:pt>
                <c:pt idx="48609">
                  <c:v>9.9513259999999999</c:v>
                </c:pt>
                <c:pt idx="48610">
                  <c:v>9.9506700000000006</c:v>
                </c:pt>
                <c:pt idx="48611">
                  <c:v>9.9500510000000002</c:v>
                </c:pt>
                <c:pt idx="48612">
                  <c:v>9.9511500000000002</c:v>
                </c:pt>
                <c:pt idx="48613">
                  <c:v>9.9558730000000004</c:v>
                </c:pt>
                <c:pt idx="48614">
                  <c:v>9.9577760000000008</c:v>
                </c:pt>
                <c:pt idx="48615">
                  <c:v>9.953538</c:v>
                </c:pt>
                <c:pt idx="48616">
                  <c:v>9.9527490000000007</c:v>
                </c:pt>
                <c:pt idx="48617">
                  <c:v>9.9604909999999993</c:v>
                </c:pt>
                <c:pt idx="48618">
                  <c:v>9.9641450000000003</c:v>
                </c:pt>
                <c:pt idx="48619">
                  <c:v>9.9604529999999993</c:v>
                </c:pt>
                <c:pt idx="48620">
                  <c:v>9.9601889999999997</c:v>
                </c:pt>
                <c:pt idx="48621">
                  <c:v>9.9609649999999998</c:v>
                </c:pt>
                <c:pt idx="48622">
                  <c:v>9.9584519999999994</c:v>
                </c:pt>
                <c:pt idx="48623">
                  <c:v>9.9584379999999992</c:v>
                </c:pt>
                <c:pt idx="48624">
                  <c:v>9.9602559999999993</c:v>
                </c:pt>
                <c:pt idx="48625">
                  <c:v>9.9624310000000005</c:v>
                </c:pt>
                <c:pt idx="48626">
                  <c:v>9.9615369999999999</c:v>
                </c:pt>
                <c:pt idx="48627">
                  <c:v>9.9575429999999994</c:v>
                </c:pt>
                <c:pt idx="48628">
                  <c:v>9.9571930000000002</c:v>
                </c:pt>
                <c:pt idx="48629">
                  <c:v>9.9595300000000009</c:v>
                </c:pt>
                <c:pt idx="48630">
                  <c:v>9.9640950000000004</c:v>
                </c:pt>
                <c:pt idx="48631">
                  <c:v>9.9674150000000008</c:v>
                </c:pt>
                <c:pt idx="48632">
                  <c:v>9.9628859999999992</c:v>
                </c:pt>
                <c:pt idx="48633">
                  <c:v>9.9588970000000003</c:v>
                </c:pt>
                <c:pt idx="48634">
                  <c:v>9.9601509999999998</c:v>
                </c:pt>
                <c:pt idx="48635">
                  <c:v>9.9583390000000005</c:v>
                </c:pt>
                <c:pt idx="48636">
                  <c:v>9.9571179999999995</c:v>
                </c:pt>
                <c:pt idx="48637">
                  <c:v>9.9626959999999993</c:v>
                </c:pt>
                <c:pt idx="48638">
                  <c:v>9.9662109999999995</c:v>
                </c:pt>
                <c:pt idx="48639">
                  <c:v>9.9632039999999993</c:v>
                </c:pt>
                <c:pt idx="48640">
                  <c:v>9.9599229999999999</c:v>
                </c:pt>
                <c:pt idx="48641">
                  <c:v>9.960089</c:v>
                </c:pt>
                <c:pt idx="48642">
                  <c:v>9.9613790000000009</c:v>
                </c:pt>
                <c:pt idx="48643">
                  <c:v>9.9630919999999996</c:v>
                </c:pt>
                <c:pt idx="48644">
                  <c:v>9.963927</c:v>
                </c:pt>
                <c:pt idx="48645">
                  <c:v>9.9602120000000003</c:v>
                </c:pt>
                <c:pt idx="48646">
                  <c:v>9.9573660000000004</c:v>
                </c:pt>
                <c:pt idx="48647">
                  <c:v>9.9601649999999999</c:v>
                </c:pt>
                <c:pt idx="48648">
                  <c:v>9.9602319999999995</c:v>
                </c:pt>
                <c:pt idx="48649">
                  <c:v>9.9603520000000003</c:v>
                </c:pt>
                <c:pt idx="48650">
                  <c:v>9.9675589999999996</c:v>
                </c:pt>
                <c:pt idx="48651">
                  <c:v>9.9686889999999995</c:v>
                </c:pt>
                <c:pt idx="48652">
                  <c:v>9.963775</c:v>
                </c:pt>
                <c:pt idx="48653">
                  <c:v>9.9684010000000001</c:v>
                </c:pt>
                <c:pt idx="48654">
                  <c:v>9.9741309999999999</c:v>
                </c:pt>
                <c:pt idx="48655">
                  <c:v>9.9732699999999994</c:v>
                </c:pt>
                <c:pt idx="48656">
                  <c:v>9.9707640000000008</c:v>
                </c:pt>
                <c:pt idx="48657">
                  <c:v>9.970675</c:v>
                </c:pt>
                <c:pt idx="48658">
                  <c:v>9.9689779999999999</c:v>
                </c:pt>
                <c:pt idx="48659">
                  <c:v>9.9663629999999994</c:v>
                </c:pt>
                <c:pt idx="48660">
                  <c:v>9.9655660000000008</c:v>
                </c:pt>
                <c:pt idx="48661">
                  <c:v>9.9628510000000006</c:v>
                </c:pt>
                <c:pt idx="48662">
                  <c:v>9.9660969999999995</c:v>
                </c:pt>
                <c:pt idx="48663">
                  <c:v>9.9736799999999999</c:v>
                </c:pt>
                <c:pt idx="48664">
                  <c:v>9.9729419999999998</c:v>
                </c:pt>
                <c:pt idx="48665">
                  <c:v>9.9689829999999997</c:v>
                </c:pt>
                <c:pt idx="48666">
                  <c:v>9.9710439999999991</c:v>
                </c:pt>
                <c:pt idx="48667">
                  <c:v>9.9747479999999999</c:v>
                </c:pt>
                <c:pt idx="48668">
                  <c:v>9.9738500000000005</c:v>
                </c:pt>
                <c:pt idx="48669">
                  <c:v>9.9717739999999999</c:v>
                </c:pt>
                <c:pt idx="48670">
                  <c:v>9.9695619999999998</c:v>
                </c:pt>
                <c:pt idx="48671">
                  <c:v>9.9684880000000007</c:v>
                </c:pt>
                <c:pt idx="48672">
                  <c:v>9.9718</c:v>
                </c:pt>
                <c:pt idx="48673">
                  <c:v>9.9742470000000001</c:v>
                </c:pt>
                <c:pt idx="48674">
                  <c:v>9.9728169999999992</c:v>
                </c:pt>
                <c:pt idx="48675">
                  <c:v>9.9710730000000005</c:v>
                </c:pt>
                <c:pt idx="48676">
                  <c:v>9.9713159999999998</c:v>
                </c:pt>
                <c:pt idx="48677">
                  <c:v>9.9723810000000004</c:v>
                </c:pt>
                <c:pt idx="48678">
                  <c:v>9.970618</c:v>
                </c:pt>
                <c:pt idx="48679">
                  <c:v>9.9699340000000003</c:v>
                </c:pt>
                <c:pt idx="48680">
                  <c:v>9.9732590000000005</c:v>
                </c:pt>
                <c:pt idx="48681">
                  <c:v>9.9726590000000002</c:v>
                </c:pt>
                <c:pt idx="48682">
                  <c:v>9.9699410000000004</c:v>
                </c:pt>
                <c:pt idx="48683">
                  <c:v>9.9720189999999995</c:v>
                </c:pt>
                <c:pt idx="48684">
                  <c:v>9.9744989999999998</c:v>
                </c:pt>
                <c:pt idx="48685">
                  <c:v>9.9722340000000003</c:v>
                </c:pt>
                <c:pt idx="48686">
                  <c:v>9.9716939999999994</c:v>
                </c:pt>
                <c:pt idx="48687">
                  <c:v>9.9748020000000004</c:v>
                </c:pt>
                <c:pt idx="48688">
                  <c:v>9.9744980000000005</c:v>
                </c:pt>
                <c:pt idx="48689">
                  <c:v>9.9710009999999993</c:v>
                </c:pt>
                <c:pt idx="48690">
                  <c:v>9.9704370000000004</c:v>
                </c:pt>
                <c:pt idx="48691">
                  <c:v>9.9706379999999992</c:v>
                </c:pt>
                <c:pt idx="48692">
                  <c:v>9.9677919999999993</c:v>
                </c:pt>
                <c:pt idx="48693">
                  <c:v>9.971069</c:v>
                </c:pt>
                <c:pt idx="48694">
                  <c:v>9.9740140000000004</c:v>
                </c:pt>
                <c:pt idx="48695">
                  <c:v>9.968515</c:v>
                </c:pt>
                <c:pt idx="48696">
                  <c:v>9.9673630000000006</c:v>
                </c:pt>
                <c:pt idx="48697">
                  <c:v>9.9720370000000003</c:v>
                </c:pt>
                <c:pt idx="48698">
                  <c:v>9.9756339999999994</c:v>
                </c:pt>
                <c:pt idx="48699">
                  <c:v>9.9760530000000003</c:v>
                </c:pt>
                <c:pt idx="48700">
                  <c:v>9.9730179999999997</c:v>
                </c:pt>
                <c:pt idx="48701">
                  <c:v>9.9720779999999998</c:v>
                </c:pt>
                <c:pt idx="48702">
                  <c:v>9.9718619999999998</c:v>
                </c:pt>
                <c:pt idx="48703">
                  <c:v>9.9676869999999997</c:v>
                </c:pt>
                <c:pt idx="48704">
                  <c:v>9.9686979999999998</c:v>
                </c:pt>
                <c:pt idx="48705">
                  <c:v>9.9752609999999997</c:v>
                </c:pt>
                <c:pt idx="48706">
                  <c:v>9.9761500000000005</c:v>
                </c:pt>
                <c:pt idx="48707">
                  <c:v>9.9742940000000004</c:v>
                </c:pt>
                <c:pt idx="48708">
                  <c:v>9.9757660000000001</c:v>
                </c:pt>
                <c:pt idx="48709">
                  <c:v>9.9789189999999994</c:v>
                </c:pt>
                <c:pt idx="48710">
                  <c:v>9.9835499999999993</c:v>
                </c:pt>
                <c:pt idx="48711">
                  <c:v>9.9827569999999994</c:v>
                </c:pt>
                <c:pt idx="48712">
                  <c:v>9.9737069999999992</c:v>
                </c:pt>
                <c:pt idx="48713">
                  <c:v>9.9742800000000003</c:v>
                </c:pt>
                <c:pt idx="48714">
                  <c:v>9.9821360000000006</c:v>
                </c:pt>
                <c:pt idx="48715">
                  <c:v>9.9807159999999993</c:v>
                </c:pt>
                <c:pt idx="48716">
                  <c:v>9.9784640000000007</c:v>
                </c:pt>
                <c:pt idx="48717">
                  <c:v>9.9812569999999994</c:v>
                </c:pt>
                <c:pt idx="48718">
                  <c:v>9.9815260000000006</c:v>
                </c:pt>
                <c:pt idx="48719">
                  <c:v>9.9815419999999992</c:v>
                </c:pt>
                <c:pt idx="48720">
                  <c:v>9.9806819999999998</c:v>
                </c:pt>
                <c:pt idx="48721">
                  <c:v>9.9786699999999993</c:v>
                </c:pt>
                <c:pt idx="48722">
                  <c:v>9.9797670000000007</c:v>
                </c:pt>
                <c:pt idx="48723">
                  <c:v>9.9822570000000006</c:v>
                </c:pt>
                <c:pt idx="48724">
                  <c:v>9.9820860000000007</c:v>
                </c:pt>
                <c:pt idx="48725">
                  <c:v>9.9801610000000007</c:v>
                </c:pt>
                <c:pt idx="48726">
                  <c:v>9.9789180000000002</c:v>
                </c:pt>
                <c:pt idx="48727">
                  <c:v>9.9815819999999995</c:v>
                </c:pt>
                <c:pt idx="48728">
                  <c:v>9.9847300000000008</c:v>
                </c:pt>
                <c:pt idx="48729">
                  <c:v>9.9843720000000005</c:v>
                </c:pt>
                <c:pt idx="48730">
                  <c:v>9.9860659999999992</c:v>
                </c:pt>
                <c:pt idx="48731">
                  <c:v>9.9878309999999999</c:v>
                </c:pt>
                <c:pt idx="48732">
                  <c:v>9.9852310000000006</c:v>
                </c:pt>
                <c:pt idx="48733">
                  <c:v>9.9851469999999996</c:v>
                </c:pt>
                <c:pt idx="48734">
                  <c:v>9.9876930000000002</c:v>
                </c:pt>
                <c:pt idx="48735">
                  <c:v>9.9894280000000002</c:v>
                </c:pt>
                <c:pt idx="48736">
                  <c:v>9.9889460000000003</c:v>
                </c:pt>
                <c:pt idx="48737">
                  <c:v>9.9918340000000008</c:v>
                </c:pt>
                <c:pt idx="48738">
                  <c:v>9.9945599999999999</c:v>
                </c:pt>
                <c:pt idx="48739">
                  <c:v>9.9898120000000006</c:v>
                </c:pt>
                <c:pt idx="48740">
                  <c:v>9.9882559999999998</c:v>
                </c:pt>
                <c:pt idx="48741">
                  <c:v>9.9919689999999992</c:v>
                </c:pt>
                <c:pt idx="48742">
                  <c:v>9.9892409999999998</c:v>
                </c:pt>
                <c:pt idx="48743">
                  <c:v>9.9847640000000002</c:v>
                </c:pt>
                <c:pt idx="48744">
                  <c:v>9.9875819999999997</c:v>
                </c:pt>
                <c:pt idx="48745">
                  <c:v>9.9897259999999992</c:v>
                </c:pt>
                <c:pt idx="48746">
                  <c:v>9.985894</c:v>
                </c:pt>
                <c:pt idx="48747">
                  <c:v>9.9846599999999999</c:v>
                </c:pt>
                <c:pt idx="48748">
                  <c:v>9.9880230000000001</c:v>
                </c:pt>
                <c:pt idx="48749">
                  <c:v>9.9935290000000006</c:v>
                </c:pt>
                <c:pt idx="48750">
                  <c:v>9.9948530000000009</c:v>
                </c:pt>
                <c:pt idx="48751">
                  <c:v>9.9917230000000004</c:v>
                </c:pt>
                <c:pt idx="48752">
                  <c:v>9.9917990000000003</c:v>
                </c:pt>
                <c:pt idx="48753">
                  <c:v>9.9933899999999998</c:v>
                </c:pt>
                <c:pt idx="48754">
                  <c:v>9.9951019999999993</c:v>
                </c:pt>
                <c:pt idx="48755">
                  <c:v>9.9962260000000001</c:v>
                </c:pt>
                <c:pt idx="48756">
                  <c:v>9.9907760000000003</c:v>
                </c:pt>
                <c:pt idx="48757">
                  <c:v>9.9893990000000006</c:v>
                </c:pt>
                <c:pt idx="48758">
                  <c:v>9.9942539999999997</c:v>
                </c:pt>
                <c:pt idx="48759">
                  <c:v>9.991695</c:v>
                </c:pt>
                <c:pt idx="48760">
                  <c:v>9.9884000000000004</c:v>
                </c:pt>
                <c:pt idx="48761">
                  <c:v>9.992229</c:v>
                </c:pt>
                <c:pt idx="48762">
                  <c:v>9.9923660000000005</c:v>
                </c:pt>
                <c:pt idx="48763">
                  <c:v>9.9890640000000008</c:v>
                </c:pt>
                <c:pt idx="48764">
                  <c:v>9.9926060000000003</c:v>
                </c:pt>
                <c:pt idx="48765">
                  <c:v>9.9927150000000005</c:v>
                </c:pt>
                <c:pt idx="48766">
                  <c:v>9.9895250000000004</c:v>
                </c:pt>
                <c:pt idx="48767">
                  <c:v>9.9897670000000005</c:v>
                </c:pt>
                <c:pt idx="48768">
                  <c:v>9.9899850000000008</c:v>
                </c:pt>
                <c:pt idx="48769">
                  <c:v>9.9910300000000003</c:v>
                </c:pt>
                <c:pt idx="48770">
                  <c:v>9.9919720000000005</c:v>
                </c:pt>
                <c:pt idx="48771">
                  <c:v>9.9927229999999998</c:v>
                </c:pt>
                <c:pt idx="48772">
                  <c:v>9.9923409999999997</c:v>
                </c:pt>
                <c:pt idx="48773">
                  <c:v>9.9906410000000001</c:v>
                </c:pt>
                <c:pt idx="48774">
                  <c:v>9.9911379999999994</c:v>
                </c:pt>
                <c:pt idx="48775">
                  <c:v>9.9907170000000001</c:v>
                </c:pt>
                <c:pt idx="48776">
                  <c:v>9.9918890000000005</c:v>
                </c:pt>
                <c:pt idx="48777">
                  <c:v>9.9955820000000006</c:v>
                </c:pt>
                <c:pt idx="48778">
                  <c:v>9.996893</c:v>
                </c:pt>
                <c:pt idx="48779">
                  <c:v>10.000961999999999</c:v>
                </c:pt>
                <c:pt idx="48780">
                  <c:v>10.004483</c:v>
                </c:pt>
                <c:pt idx="48781">
                  <c:v>10.002248</c:v>
                </c:pt>
                <c:pt idx="48782">
                  <c:v>10.003066</c:v>
                </c:pt>
                <c:pt idx="48783">
                  <c:v>10.003693</c:v>
                </c:pt>
                <c:pt idx="48784">
                  <c:v>9.9984990000000007</c:v>
                </c:pt>
                <c:pt idx="48785">
                  <c:v>9.994624</c:v>
                </c:pt>
                <c:pt idx="48786">
                  <c:v>9.9964259999999996</c:v>
                </c:pt>
                <c:pt idx="48787">
                  <c:v>10.001034000000001</c:v>
                </c:pt>
                <c:pt idx="48788">
                  <c:v>10.000325</c:v>
                </c:pt>
                <c:pt idx="48789">
                  <c:v>9.9971049999999995</c:v>
                </c:pt>
                <c:pt idx="48790">
                  <c:v>10.002039</c:v>
                </c:pt>
                <c:pt idx="48791">
                  <c:v>10.00614</c:v>
                </c:pt>
                <c:pt idx="48792">
                  <c:v>10.002217999999999</c:v>
                </c:pt>
                <c:pt idx="48793">
                  <c:v>10.000154999999999</c:v>
                </c:pt>
                <c:pt idx="48794">
                  <c:v>10.002782</c:v>
                </c:pt>
                <c:pt idx="48795">
                  <c:v>10.002621</c:v>
                </c:pt>
                <c:pt idx="48796">
                  <c:v>10.000396</c:v>
                </c:pt>
                <c:pt idx="48797">
                  <c:v>10.004287</c:v>
                </c:pt>
                <c:pt idx="48798">
                  <c:v>10.004637000000001</c:v>
                </c:pt>
                <c:pt idx="48799">
                  <c:v>9.9969809999999999</c:v>
                </c:pt>
                <c:pt idx="48800">
                  <c:v>10.000641</c:v>
                </c:pt>
                <c:pt idx="48801">
                  <c:v>10.007550999999999</c:v>
                </c:pt>
                <c:pt idx="48802">
                  <c:v>10.002033000000001</c:v>
                </c:pt>
                <c:pt idx="48803">
                  <c:v>10.000985999999999</c:v>
                </c:pt>
                <c:pt idx="48804">
                  <c:v>10.006968000000001</c:v>
                </c:pt>
                <c:pt idx="48805">
                  <c:v>10.003413</c:v>
                </c:pt>
                <c:pt idx="48806">
                  <c:v>9.9997340000000001</c:v>
                </c:pt>
                <c:pt idx="48807">
                  <c:v>10.004274000000001</c:v>
                </c:pt>
                <c:pt idx="48808">
                  <c:v>10.004155000000001</c:v>
                </c:pt>
                <c:pt idx="48809">
                  <c:v>10.005229999999999</c:v>
                </c:pt>
                <c:pt idx="48810">
                  <c:v>10.010204</c:v>
                </c:pt>
                <c:pt idx="48811">
                  <c:v>10.008672000000001</c:v>
                </c:pt>
                <c:pt idx="48812">
                  <c:v>10.004792</c:v>
                </c:pt>
                <c:pt idx="48813">
                  <c:v>10.003019</c:v>
                </c:pt>
                <c:pt idx="48814">
                  <c:v>10.000688</c:v>
                </c:pt>
                <c:pt idx="48815">
                  <c:v>10.000004000000001</c:v>
                </c:pt>
                <c:pt idx="48816">
                  <c:v>10.003437</c:v>
                </c:pt>
                <c:pt idx="48817">
                  <c:v>10.00807</c:v>
                </c:pt>
                <c:pt idx="48818">
                  <c:v>10.012297999999999</c:v>
                </c:pt>
                <c:pt idx="48819">
                  <c:v>10.008997000000001</c:v>
                </c:pt>
                <c:pt idx="48820">
                  <c:v>10.002979</c:v>
                </c:pt>
                <c:pt idx="48821">
                  <c:v>10.006516</c:v>
                </c:pt>
                <c:pt idx="48822">
                  <c:v>10.011994</c:v>
                </c:pt>
                <c:pt idx="48823">
                  <c:v>10.011609999999999</c:v>
                </c:pt>
                <c:pt idx="48824">
                  <c:v>10.009995</c:v>
                </c:pt>
                <c:pt idx="48825">
                  <c:v>10.010192999999999</c:v>
                </c:pt>
                <c:pt idx="48826">
                  <c:v>10.011085</c:v>
                </c:pt>
                <c:pt idx="48827">
                  <c:v>10.009370000000001</c:v>
                </c:pt>
                <c:pt idx="48828">
                  <c:v>10.008025</c:v>
                </c:pt>
                <c:pt idx="48829">
                  <c:v>10.009923000000001</c:v>
                </c:pt>
                <c:pt idx="48830">
                  <c:v>10.008796999999999</c:v>
                </c:pt>
                <c:pt idx="48831">
                  <c:v>10.007455999999999</c:v>
                </c:pt>
                <c:pt idx="48832">
                  <c:v>10.011951</c:v>
                </c:pt>
                <c:pt idx="48833">
                  <c:v>10.012209</c:v>
                </c:pt>
                <c:pt idx="48834">
                  <c:v>10.004792</c:v>
                </c:pt>
                <c:pt idx="48835">
                  <c:v>10.010505999999999</c:v>
                </c:pt>
                <c:pt idx="48836">
                  <c:v>10.021250999999999</c:v>
                </c:pt>
                <c:pt idx="48837">
                  <c:v>10.018174</c:v>
                </c:pt>
                <c:pt idx="48838">
                  <c:v>10.016852</c:v>
                </c:pt>
                <c:pt idx="48839">
                  <c:v>10.021029</c:v>
                </c:pt>
                <c:pt idx="48840">
                  <c:v>10.018172</c:v>
                </c:pt>
                <c:pt idx="48841">
                  <c:v>10.01505</c:v>
                </c:pt>
                <c:pt idx="48842">
                  <c:v>10.018767</c:v>
                </c:pt>
                <c:pt idx="48843">
                  <c:v>10.019759000000001</c:v>
                </c:pt>
                <c:pt idx="48844">
                  <c:v>10.016616000000001</c:v>
                </c:pt>
                <c:pt idx="48845">
                  <c:v>10.01559</c:v>
                </c:pt>
                <c:pt idx="48846">
                  <c:v>10.014913</c:v>
                </c:pt>
                <c:pt idx="48847">
                  <c:v>10.016297</c:v>
                </c:pt>
                <c:pt idx="48848">
                  <c:v>10.016121</c:v>
                </c:pt>
                <c:pt idx="48849">
                  <c:v>10.010503</c:v>
                </c:pt>
                <c:pt idx="48850">
                  <c:v>10.009930000000001</c:v>
                </c:pt>
                <c:pt idx="48851">
                  <c:v>10.011785</c:v>
                </c:pt>
                <c:pt idx="48852">
                  <c:v>10.006091</c:v>
                </c:pt>
                <c:pt idx="48853">
                  <c:v>10.002656999999999</c:v>
                </c:pt>
                <c:pt idx="48854">
                  <c:v>10.009321999999999</c:v>
                </c:pt>
                <c:pt idx="48855">
                  <c:v>10.013358</c:v>
                </c:pt>
                <c:pt idx="48856">
                  <c:v>10.010215000000001</c:v>
                </c:pt>
                <c:pt idx="48857">
                  <c:v>10.008903999999999</c:v>
                </c:pt>
                <c:pt idx="48858">
                  <c:v>10.011965999999999</c:v>
                </c:pt>
                <c:pt idx="48859">
                  <c:v>10.014605</c:v>
                </c:pt>
                <c:pt idx="48860">
                  <c:v>10.014797</c:v>
                </c:pt>
                <c:pt idx="48861">
                  <c:v>10.014735999999999</c:v>
                </c:pt>
                <c:pt idx="48862">
                  <c:v>10.016036</c:v>
                </c:pt>
                <c:pt idx="48863">
                  <c:v>10.014716</c:v>
                </c:pt>
                <c:pt idx="48864">
                  <c:v>10.013431000000001</c:v>
                </c:pt>
                <c:pt idx="48865">
                  <c:v>10.017486</c:v>
                </c:pt>
                <c:pt idx="48866">
                  <c:v>10.018291</c:v>
                </c:pt>
                <c:pt idx="48867">
                  <c:v>10.019193</c:v>
                </c:pt>
                <c:pt idx="48868">
                  <c:v>10.022622999999999</c:v>
                </c:pt>
                <c:pt idx="48869">
                  <c:v>10.019225</c:v>
                </c:pt>
                <c:pt idx="48870">
                  <c:v>10.01627</c:v>
                </c:pt>
                <c:pt idx="48871">
                  <c:v>10.01694</c:v>
                </c:pt>
                <c:pt idx="48872">
                  <c:v>10.017433</c:v>
                </c:pt>
                <c:pt idx="48873">
                  <c:v>10.020242</c:v>
                </c:pt>
                <c:pt idx="48874">
                  <c:v>10.024772</c:v>
                </c:pt>
                <c:pt idx="48875">
                  <c:v>10.022394</c:v>
                </c:pt>
                <c:pt idx="48876">
                  <c:v>10.016513</c:v>
                </c:pt>
                <c:pt idx="48877">
                  <c:v>10.017398</c:v>
                </c:pt>
                <c:pt idx="48878">
                  <c:v>10.021265</c:v>
                </c:pt>
                <c:pt idx="48879">
                  <c:v>10.018393</c:v>
                </c:pt>
                <c:pt idx="48880">
                  <c:v>10.015330000000001</c:v>
                </c:pt>
                <c:pt idx="48881">
                  <c:v>10.018426</c:v>
                </c:pt>
                <c:pt idx="48882">
                  <c:v>10.021761</c:v>
                </c:pt>
                <c:pt idx="48883">
                  <c:v>10.020747999999999</c:v>
                </c:pt>
                <c:pt idx="48884">
                  <c:v>10.021637999999999</c:v>
                </c:pt>
                <c:pt idx="48885">
                  <c:v>10.022655</c:v>
                </c:pt>
                <c:pt idx="48886">
                  <c:v>10.020935</c:v>
                </c:pt>
                <c:pt idx="48887">
                  <c:v>10.022323</c:v>
                </c:pt>
                <c:pt idx="48888">
                  <c:v>10.022413</c:v>
                </c:pt>
                <c:pt idx="48889">
                  <c:v>10.018719000000001</c:v>
                </c:pt>
                <c:pt idx="48890">
                  <c:v>10.019332</c:v>
                </c:pt>
                <c:pt idx="48891">
                  <c:v>10.022301000000001</c:v>
                </c:pt>
                <c:pt idx="48892">
                  <c:v>10.019334000000001</c:v>
                </c:pt>
                <c:pt idx="48893">
                  <c:v>10.019648</c:v>
                </c:pt>
                <c:pt idx="48894">
                  <c:v>10.022932000000001</c:v>
                </c:pt>
                <c:pt idx="48895">
                  <c:v>10.019197999999999</c:v>
                </c:pt>
                <c:pt idx="48896">
                  <c:v>10.019078</c:v>
                </c:pt>
                <c:pt idx="48897">
                  <c:v>10.024311000000001</c:v>
                </c:pt>
                <c:pt idx="48898">
                  <c:v>10.025641</c:v>
                </c:pt>
                <c:pt idx="48899">
                  <c:v>10.028851</c:v>
                </c:pt>
                <c:pt idx="48900">
                  <c:v>10.031129</c:v>
                </c:pt>
                <c:pt idx="48901">
                  <c:v>10.025907</c:v>
                </c:pt>
                <c:pt idx="48902">
                  <c:v>10.020636</c:v>
                </c:pt>
                <c:pt idx="48903">
                  <c:v>10.021606</c:v>
                </c:pt>
                <c:pt idx="48904">
                  <c:v>10.026411</c:v>
                </c:pt>
                <c:pt idx="48905">
                  <c:v>10.029888</c:v>
                </c:pt>
                <c:pt idx="48906">
                  <c:v>10.027263</c:v>
                </c:pt>
                <c:pt idx="48907">
                  <c:v>10.023777000000001</c:v>
                </c:pt>
                <c:pt idx="48908">
                  <c:v>10.026926</c:v>
                </c:pt>
                <c:pt idx="48909">
                  <c:v>10.029837000000001</c:v>
                </c:pt>
                <c:pt idx="48910">
                  <c:v>10.027027</c:v>
                </c:pt>
                <c:pt idx="48911">
                  <c:v>10.025391000000001</c:v>
                </c:pt>
                <c:pt idx="48912">
                  <c:v>10.024499</c:v>
                </c:pt>
                <c:pt idx="48913">
                  <c:v>10.023851000000001</c:v>
                </c:pt>
                <c:pt idx="48914">
                  <c:v>10.025923000000001</c:v>
                </c:pt>
                <c:pt idx="48915">
                  <c:v>10.027568</c:v>
                </c:pt>
                <c:pt idx="48916">
                  <c:v>10.027416000000001</c:v>
                </c:pt>
                <c:pt idx="48917">
                  <c:v>10.029309</c:v>
                </c:pt>
                <c:pt idx="48918">
                  <c:v>10.032378</c:v>
                </c:pt>
                <c:pt idx="48919">
                  <c:v>10.031342</c:v>
                </c:pt>
                <c:pt idx="48920">
                  <c:v>10.032435</c:v>
                </c:pt>
                <c:pt idx="48921">
                  <c:v>10.036704</c:v>
                </c:pt>
                <c:pt idx="48922">
                  <c:v>10.034617000000001</c:v>
                </c:pt>
                <c:pt idx="48923">
                  <c:v>10.033037999999999</c:v>
                </c:pt>
                <c:pt idx="48924">
                  <c:v>10.033032</c:v>
                </c:pt>
                <c:pt idx="48925">
                  <c:v>10.030777</c:v>
                </c:pt>
                <c:pt idx="48926">
                  <c:v>10.031222</c:v>
                </c:pt>
                <c:pt idx="48927">
                  <c:v>10.030808</c:v>
                </c:pt>
                <c:pt idx="48928">
                  <c:v>10.030944999999999</c:v>
                </c:pt>
                <c:pt idx="48929">
                  <c:v>10.035228</c:v>
                </c:pt>
                <c:pt idx="48930">
                  <c:v>10.035240999999999</c:v>
                </c:pt>
                <c:pt idx="48931">
                  <c:v>10.030786000000001</c:v>
                </c:pt>
                <c:pt idx="48932">
                  <c:v>10.031851</c:v>
                </c:pt>
                <c:pt idx="48933">
                  <c:v>10.03477</c:v>
                </c:pt>
                <c:pt idx="48934">
                  <c:v>10.031876</c:v>
                </c:pt>
                <c:pt idx="48935">
                  <c:v>10.028722999999999</c:v>
                </c:pt>
                <c:pt idx="48936">
                  <c:v>10.030341999999999</c:v>
                </c:pt>
                <c:pt idx="48937">
                  <c:v>10.030972999999999</c:v>
                </c:pt>
                <c:pt idx="48938">
                  <c:v>10.031373</c:v>
                </c:pt>
                <c:pt idx="48939">
                  <c:v>10.033998</c:v>
                </c:pt>
                <c:pt idx="48940">
                  <c:v>10.037133000000001</c:v>
                </c:pt>
                <c:pt idx="48941">
                  <c:v>10.03679</c:v>
                </c:pt>
                <c:pt idx="48942">
                  <c:v>10.035608</c:v>
                </c:pt>
                <c:pt idx="48943">
                  <c:v>10.034898999999999</c:v>
                </c:pt>
                <c:pt idx="48944">
                  <c:v>10.032078</c:v>
                </c:pt>
                <c:pt idx="48945">
                  <c:v>10.032188</c:v>
                </c:pt>
                <c:pt idx="48946">
                  <c:v>10.036930999999999</c:v>
                </c:pt>
                <c:pt idx="48947">
                  <c:v>10.038435</c:v>
                </c:pt>
                <c:pt idx="48948">
                  <c:v>10.037487</c:v>
                </c:pt>
                <c:pt idx="48949">
                  <c:v>10.035000999999999</c:v>
                </c:pt>
                <c:pt idx="48950">
                  <c:v>10.032144000000001</c:v>
                </c:pt>
                <c:pt idx="48951">
                  <c:v>10.033305</c:v>
                </c:pt>
                <c:pt idx="48952">
                  <c:v>10.036242</c:v>
                </c:pt>
                <c:pt idx="48953">
                  <c:v>10.038715</c:v>
                </c:pt>
                <c:pt idx="48954">
                  <c:v>10.0397</c:v>
                </c:pt>
                <c:pt idx="48955">
                  <c:v>10.036683999999999</c:v>
                </c:pt>
                <c:pt idx="48956">
                  <c:v>10.036408</c:v>
                </c:pt>
                <c:pt idx="48957">
                  <c:v>10.039078999999999</c:v>
                </c:pt>
                <c:pt idx="48958">
                  <c:v>10.036743</c:v>
                </c:pt>
                <c:pt idx="48959">
                  <c:v>10.035361999999999</c:v>
                </c:pt>
                <c:pt idx="48960">
                  <c:v>10.035729</c:v>
                </c:pt>
                <c:pt idx="48961">
                  <c:v>10.035655999999999</c:v>
                </c:pt>
                <c:pt idx="48962">
                  <c:v>10.040724000000001</c:v>
                </c:pt>
                <c:pt idx="48963">
                  <c:v>10.044771000000001</c:v>
                </c:pt>
                <c:pt idx="48964">
                  <c:v>10.041395</c:v>
                </c:pt>
                <c:pt idx="48965">
                  <c:v>10.043149</c:v>
                </c:pt>
                <c:pt idx="48966">
                  <c:v>10.048783</c:v>
                </c:pt>
                <c:pt idx="48967">
                  <c:v>10.047509</c:v>
                </c:pt>
                <c:pt idx="48968">
                  <c:v>10.045852</c:v>
                </c:pt>
                <c:pt idx="48969">
                  <c:v>10.04528</c:v>
                </c:pt>
                <c:pt idx="48970">
                  <c:v>10.04707</c:v>
                </c:pt>
                <c:pt idx="48971">
                  <c:v>10.050177</c:v>
                </c:pt>
                <c:pt idx="48972">
                  <c:v>10.048887000000001</c:v>
                </c:pt>
                <c:pt idx="48973">
                  <c:v>10.043874000000001</c:v>
                </c:pt>
                <c:pt idx="48974">
                  <c:v>10.042296</c:v>
                </c:pt>
                <c:pt idx="48975">
                  <c:v>10.042695999999999</c:v>
                </c:pt>
                <c:pt idx="48976">
                  <c:v>10.038330999999999</c:v>
                </c:pt>
                <c:pt idx="48977">
                  <c:v>10.03518</c:v>
                </c:pt>
                <c:pt idx="48978">
                  <c:v>10.038411999999999</c:v>
                </c:pt>
                <c:pt idx="48979">
                  <c:v>10.041574000000001</c:v>
                </c:pt>
                <c:pt idx="48980">
                  <c:v>10.044487999999999</c:v>
                </c:pt>
                <c:pt idx="48981">
                  <c:v>10.047188</c:v>
                </c:pt>
                <c:pt idx="48982">
                  <c:v>10.045768000000001</c:v>
                </c:pt>
                <c:pt idx="48983">
                  <c:v>10.043284</c:v>
                </c:pt>
                <c:pt idx="48984">
                  <c:v>10.045095</c:v>
                </c:pt>
                <c:pt idx="48985">
                  <c:v>10.047788000000001</c:v>
                </c:pt>
                <c:pt idx="48986">
                  <c:v>10.045405000000001</c:v>
                </c:pt>
                <c:pt idx="48987">
                  <c:v>10.039455</c:v>
                </c:pt>
                <c:pt idx="48988">
                  <c:v>10.038413</c:v>
                </c:pt>
                <c:pt idx="48989">
                  <c:v>10.039797999999999</c:v>
                </c:pt>
                <c:pt idx="48990">
                  <c:v>10.041496</c:v>
                </c:pt>
                <c:pt idx="48991">
                  <c:v>10.046802</c:v>
                </c:pt>
                <c:pt idx="48992">
                  <c:v>10.046794</c:v>
                </c:pt>
                <c:pt idx="48993">
                  <c:v>10.042994999999999</c:v>
                </c:pt>
                <c:pt idx="48994">
                  <c:v>10.045835</c:v>
                </c:pt>
                <c:pt idx="48995">
                  <c:v>10.047295</c:v>
                </c:pt>
                <c:pt idx="48996">
                  <c:v>10.045826</c:v>
                </c:pt>
                <c:pt idx="48997">
                  <c:v>10.051214</c:v>
                </c:pt>
                <c:pt idx="48998">
                  <c:v>10.054492</c:v>
                </c:pt>
                <c:pt idx="48999">
                  <c:v>10.050496000000001</c:v>
                </c:pt>
                <c:pt idx="49000">
                  <c:v>10.047972</c:v>
                </c:pt>
                <c:pt idx="49001">
                  <c:v>10.047605000000001</c:v>
                </c:pt>
                <c:pt idx="49002">
                  <c:v>10.049988000000001</c:v>
                </c:pt>
                <c:pt idx="49003">
                  <c:v>10.050825</c:v>
                </c:pt>
                <c:pt idx="49004">
                  <c:v>10.047745000000001</c:v>
                </c:pt>
                <c:pt idx="49005">
                  <c:v>10.047901</c:v>
                </c:pt>
                <c:pt idx="49006">
                  <c:v>10.053917999999999</c:v>
                </c:pt>
                <c:pt idx="49007">
                  <c:v>10.055284</c:v>
                </c:pt>
                <c:pt idx="49008">
                  <c:v>10.050938</c:v>
                </c:pt>
                <c:pt idx="49009">
                  <c:v>10.052079000000001</c:v>
                </c:pt>
                <c:pt idx="49010">
                  <c:v>10.05566</c:v>
                </c:pt>
                <c:pt idx="49011">
                  <c:v>10.0572</c:v>
                </c:pt>
                <c:pt idx="49012">
                  <c:v>10.05565</c:v>
                </c:pt>
                <c:pt idx="49013">
                  <c:v>10.053534000000001</c:v>
                </c:pt>
                <c:pt idx="49014">
                  <c:v>10.053595</c:v>
                </c:pt>
                <c:pt idx="49015">
                  <c:v>10.054691999999999</c:v>
                </c:pt>
                <c:pt idx="49016">
                  <c:v>10.059028</c:v>
                </c:pt>
                <c:pt idx="49017">
                  <c:v>10.060185000000001</c:v>
                </c:pt>
                <c:pt idx="49018">
                  <c:v>10.058332999999999</c:v>
                </c:pt>
                <c:pt idx="49019">
                  <c:v>10.057467000000001</c:v>
                </c:pt>
                <c:pt idx="49020">
                  <c:v>10.058301</c:v>
                </c:pt>
                <c:pt idx="49021">
                  <c:v>10.062492000000001</c:v>
                </c:pt>
                <c:pt idx="49022">
                  <c:v>10.063800000000001</c:v>
                </c:pt>
                <c:pt idx="49023">
                  <c:v>10.061816</c:v>
                </c:pt>
                <c:pt idx="49024">
                  <c:v>10.061445000000001</c:v>
                </c:pt>
                <c:pt idx="49025">
                  <c:v>10.063686000000001</c:v>
                </c:pt>
                <c:pt idx="49026">
                  <c:v>10.06399</c:v>
                </c:pt>
                <c:pt idx="49027">
                  <c:v>10.061783</c:v>
                </c:pt>
                <c:pt idx="49028">
                  <c:v>10.061828999999999</c:v>
                </c:pt>
                <c:pt idx="49029">
                  <c:v>10.063483</c:v>
                </c:pt>
                <c:pt idx="49030">
                  <c:v>10.063620999999999</c:v>
                </c:pt>
                <c:pt idx="49031">
                  <c:v>10.05911</c:v>
                </c:pt>
                <c:pt idx="49032">
                  <c:v>10.055667</c:v>
                </c:pt>
                <c:pt idx="49033">
                  <c:v>10.060511999999999</c:v>
                </c:pt>
                <c:pt idx="49034">
                  <c:v>10.065512999999999</c:v>
                </c:pt>
                <c:pt idx="49035">
                  <c:v>10.063113</c:v>
                </c:pt>
                <c:pt idx="49036">
                  <c:v>10.058426000000001</c:v>
                </c:pt>
                <c:pt idx="49037">
                  <c:v>10.058714999999999</c:v>
                </c:pt>
                <c:pt idx="49038">
                  <c:v>10.060399</c:v>
                </c:pt>
                <c:pt idx="49039">
                  <c:v>10.058832000000001</c:v>
                </c:pt>
                <c:pt idx="49040">
                  <c:v>10.062841000000001</c:v>
                </c:pt>
                <c:pt idx="49041">
                  <c:v>10.063297</c:v>
                </c:pt>
                <c:pt idx="49042">
                  <c:v>10.059533</c:v>
                </c:pt>
                <c:pt idx="49043">
                  <c:v>10.062791000000001</c:v>
                </c:pt>
                <c:pt idx="49044">
                  <c:v>10.064018000000001</c:v>
                </c:pt>
                <c:pt idx="49045">
                  <c:v>10.059361000000001</c:v>
                </c:pt>
                <c:pt idx="49046">
                  <c:v>10.060676000000001</c:v>
                </c:pt>
                <c:pt idx="49047">
                  <c:v>10.061332</c:v>
                </c:pt>
                <c:pt idx="49048">
                  <c:v>10.055463</c:v>
                </c:pt>
                <c:pt idx="49049">
                  <c:v>10.056628999999999</c:v>
                </c:pt>
                <c:pt idx="49050">
                  <c:v>10.063169</c:v>
                </c:pt>
                <c:pt idx="49051">
                  <c:v>10.065022000000001</c:v>
                </c:pt>
                <c:pt idx="49052">
                  <c:v>10.066409</c:v>
                </c:pt>
                <c:pt idx="49053">
                  <c:v>10.068174000000001</c:v>
                </c:pt>
                <c:pt idx="49054">
                  <c:v>10.067997999999999</c:v>
                </c:pt>
                <c:pt idx="49055">
                  <c:v>10.069226</c:v>
                </c:pt>
                <c:pt idx="49056">
                  <c:v>10.073213000000001</c:v>
                </c:pt>
                <c:pt idx="49057">
                  <c:v>10.073229</c:v>
                </c:pt>
                <c:pt idx="49058">
                  <c:v>10.069260999999999</c:v>
                </c:pt>
                <c:pt idx="49059">
                  <c:v>10.070190999999999</c:v>
                </c:pt>
                <c:pt idx="49060">
                  <c:v>10.072573</c:v>
                </c:pt>
                <c:pt idx="49061">
                  <c:v>10.070091</c:v>
                </c:pt>
                <c:pt idx="49062">
                  <c:v>10.069035</c:v>
                </c:pt>
                <c:pt idx="49063">
                  <c:v>10.069388999999999</c:v>
                </c:pt>
                <c:pt idx="49064">
                  <c:v>10.070161000000001</c:v>
                </c:pt>
                <c:pt idx="49065">
                  <c:v>10.071144</c:v>
                </c:pt>
                <c:pt idx="49066">
                  <c:v>10.071930999999999</c:v>
                </c:pt>
                <c:pt idx="49067">
                  <c:v>10.069710000000001</c:v>
                </c:pt>
                <c:pt idx="49068">
                  <c:v>10.067693999999999</c:v>
                </c:pt>
                <c:pt idx="49069">
                  <c:v>10.070608</c:v>
                </c:pt>
                <c:pt idx="49070">
                  <c:v>10.073340999999999</c:v>
                </c:pt>
                <c:pt idx="49071">
                  <c:v>10.071709</c:v>
                </c:pt>
                <c:pt idx="49072">
                  <c:v>10.067007</c:v>
                </c:pt>
                <c:pt idx="49073">
                  <c:v>10.064868000000001</c:v>
                </c:pt>
                <c:pt idx="49074">
                  <c:v>10.068427</c:v>
                </c:pt>
                <c:pt idx="49075">
                  <c:v>10.070638000000001</c:v>
                </c:pt>
                <c:pt idx="49076">
                  <c:v>10.069905</c:v>
                </c:pt>
                <c:pt idx="49077">
                  <c:v>10.072093000000001</c:v>
                </c:pt>
                <c:pt idx="49078">
                  <c:v>10.072286999999999</c:v>
                </c:pt>
                <c:pt idx="49079">
                  <c:v>10.066935000000001</c:v>
                </c:pt>
                <c:pt idx="49080">
                  <c:v>10.06917</c:v>
                </c:pt>
                <c:pt idx="49081">
                  <c:v>10.073192000000001</c:v>
                </c:pt>
                <c:pt idx="49082">
                  <c:v>10.0709</c:v>
                </c:pt>
                <c:pt idx="49083">
                  <c:v>10.069493</c:v>
                </c:pt>
                <c:pt idx="49084">
                  <c:v>10.072425000000001</c:v>
                </c:pt>
                <c:pt idx="49085">
                  <c:v>10.074553</c:v>
                </c:pt>
                <c:pt idx="49086">
                  <c:v>10.072595</c:v>
                </c:pt>
                <c:pt idx="49087">
                  <c:v>10.070045</c:v>
                </c:pt>
                <c:pt idx="49088">
                  <c:v>10.072381999999999</c:v>
                </c:pt>
                <c:pt idx="49089">
                  <c:v>10.074389</c:v>
                </c:pt>
                <c:pt idx="49090">
                  <c:v>10.070477</c:v>
                </c:pt>
                <c:pt idx="49091">
                  <c:v>10.069251</c:v>
                </c:pt>
                <c:pt idx="49092">
                  <c:v>10.071272</c:v>
                </c:pt>
                <c:pt idx="49093">
                  <c:v>10.070611</c:v>
                </c:pt>
                <c:pt idx="49094">
                  <c:v>10.070268</c:v>
                </c:pt>
                <c:pt idx="49095">
                  <c:v>10.072480000000001</c:v>
                </c:pt>
                <c:pt idx="49096">
                  <c:v>10.077617999999999</c:v>
                </c:pt>
                <c:pt idx="49097">
                  <c:v>10.08039</c:v>
                </c:pt>
                <c:pt idx="49098">
                  <c:v>10.077835</c:v>
                </c:pt>
                <c:pt idx="49099">
                  <c:v>10.074047999999999</c:v>
                </c:pt>
                <c:pt idx="49100">
                  <c:v>10.075908</c:v>
                </c:pt>
                <c:pt idx="49101">
                  <c:v>10.076143</c:v>
                </c:pt>
                <c:pt idx="49102">
                  <c:v>10.068015000000001</c:v>
                </c:pt>
                <c:pt idx="49103">
                  <c:v>10.070292999999999</c:v>
                </c:pt>
                <c:pt idx="49104">
                  <c:v>10.078054</c:v>
                </c:pt>
                <c:pt idx="49105">
                  <c:v>10.075737</c:v>
                </c:pt>
                <c:pt idx="49106">
                  <c:v>10.076691</c:v>
                </c:pt>
                <c:pt idx="49107">
                  <c:v>10.080064</c:v>
                </c:pt>
                <c:pt idx="49108">
                  <c:v>10.077603</c:v>
                </c:pt>
                <c:pt idx="49109">
                  <c:v>10.075839999999999</c:v>
                </c:pt>
                <c:pt idx="49110">
                  <c:v>10.077202</c:v>
                </c:pt>
                <c:pt idx="49111">
                  <c:v>10.080956</c:v>
                </c:pt>
                <c:pt idx="49112">
                  <c:v>10.083849000000001</c:v>
                </c:pt>
                <c:pt idx="49113">
                  <c:v>10.080881</c:v>
                </c:pt>
                <c:pt idx="49114">
                  <c:v>10.080432999999999</c:v>
                </c:pt>
                <c:pt idx="49115">
                  <c:v>10.085665000000001</c:v>
                </c:pt>
                <c:pt idx="49116">
                  <c:v>10.089162</c:v>
                </c:pt>
                <c:pt idx="49117">
                  <c:v>10.084918</c:v>
                </c:pt>
                <c:pt idx="49118">
                  <c:v>10.081427</c:v>
                </c:pt>
                <c:pt idx="49119">
                  <c:v>10.083634999999999</c:v>
                </c:pt>
                <c:pt idx="49120">
                  <c:v>10.083887000000001</c:v>
                </c:pt>
                <c:pt idx="49121">
                  <c:v>10.084012</c:v>
                </c:pt>
                <c:pt idx="49122">
                  <c:v>10.085739</c:v>
                </c:pt>
                <c:pt idx="49123">
                  <c:v>10.082302</c:v>
                </c:pt>
                <c:pt idx="49124">
                  <c:v>10.079171000000001</c:v>
                </c:pt>
                <c:pt idx="49125">
                  <c:v>10.082571</c:v>
                </c:pt>
                <c:pt idx="49126">
                  <c:v>10.086513999999999</c:v>
                </c:pt>
                <c:pt idx="49127">
                  <c:v>10.085551000000001</c:v>
                </c:pt>
                <c:pt idx="49128">
                  <c:v>10.085240000000001</c:v>
                </c:pt>
                <c:pt idx="49129">
                  <c:v>10.088310999999999</c:v>
                </c:pt>
                <c:pt idx="49130">
                  <c:v>10.089798999999999</c:v>
                </c:pt>
                <c:pt idx="49131">
                  <c:v>10.085497</c:v>
                </c:pt>
                <c:pt idx="49132">
                  <c:v>10.081467999999999</c:v>
                </c:pt>
                <c:pt idx="49133">
                  <c:v>10.084080999999999</c:v>
                </c:pt>
                <c:pt idx="49134">
                  <c:v>10.086442999999999</c:v>
                </c:pt>
                <c:pt idx="49135">
                  <c:v>10.085629000000001</c:v>
                </c:pt>
                <c:pt idx="49136">
                  <c:v>10.08615</c:v>
                </c:pt>
                <c:pt idx="49137">
                  <c:v>10.086129</c:v>
                </c:pt>
                <c:pt idx="49138">
                  <c:v>10.082837</c:v>
                </c:pt>
                <c:pt idx="49139">
                  <c:v>10.080731999999999</c:v>
                </c:pt>
                <c:pt idx="49140">
                  <c:v>10.081993000000001</c:v>
                </c:pt>
                <c:pt idx="49141">
                  <c:v>10.08384</c:v>
                </c:pt>
                <c:pt idx="49142">
                  <c:v>10.085174</c:v>
                </c:pt>
                <c:pt idx="49143">
                  <c:v>10.083220000000001</c:v>
                </c:pt>
                <c:pt idx="49144">
                  <c:v>10.083875000000001</c:v>
                </c:pt>
                <c:pt idx="49145">
                  <c:v>10.087182</c:v>
                </c:pt>
                <c:pt idx="49146">
                  <c:v>10.083955</c:v>
                </c:pt>
                <c:pt idx="49147">
                  <c:v>10.081649000000001</c:v>
                </c:pt>
                <c:pt idx="49148">
                  <c:v>10.084898000000001</c:v>
                </c:pt>
                <c:pt idx="49149">
                  <c:v>10.086114</c:v>
                </c:pt>
                <c:pt idx="49150">
                  <c:v>10.087489</c:v>
                </c:pt>
                <c:pt idx="49151">
                  <c:v>10.090331000000001</c:v>
                </c:pt>
                <c:pt idx="49152">
                  <c:v>10.088713</c:v>
                </c:pt>
                <c:pt idx="49153">
                  <c:v>10.089168000000001</c:v>
                </c:pt>
                <c:pt idx="49154">
                  <c:v>10.092152</c:v>
                </c:pt>
                <c:pt idx="49155">
                  <c:v>10.090278</c:v>
                </c:pt>
                <c:pt idx="49156">
                  <c:v>10.089565</c:v>
                </c:pt>
                <c:pt idx="49157">
                  <c:v>10.093335</c:v>
                </c:pt>
                <c:pt idx="49158">
                  <c:v>10.095119</c:v>
                </c:pt>
                <c:pt idx="49159">
                  <c:v>10.093120000000001</c:v>
                </c:pt>
                <c:pt idx="49160">
                  <c:v>10.091984</c:v>
                </c:pt>
                <c:pt idx="49161">
                  <c:v>10.093004000000001</c:v>
                </c:pt>
                <c:pt idx="49162">
                  <c:v>10.098515000000001</c:v>
                </c:pt>
                <c:pt idx="49163">
                  <c:v>10.101796999999999</c:v>
                </c:pt>
                <c:pt idx="49164">
                  <c:v>10.097549000000001</c:v>
                </c:pt>
                <c:pt idx="49165">
                  <c:v>10.097254</c:v>
                </c:pt>
                <c:pt idx="49166">
                  <c:v>10.099872</c:v>
                </c:pt>
                <c:pt idx="49167">
                  <c:v>10.097887</c:v>
                </c:pt>
                <c:pt idx="49168">
                  <c:v>10.09388</c:v>
                </c:pt>
                <c:pt idx="49169">
                  <c:v>10.093263</c:v>
                </c:pt>
                <c:pt idx="49170">
                  <c:v>10.098608</c:v>
                </c:pt>
                <c:pt idx="49171">
                  <c:v>10.100488</c:v>
                </c:pt>
                <c:pt idx="49172">
                  <c:v>10.097058000000001</c:v>
                </c:pt>
                <c:pt idx="49173">
                  <c:v>10.097804999999999</c:v>
                </c:pt>
                <c:pt idx="49174">
                  <c:v>10.101934</c:v>
                </c:pt>
                <c:pt idx="49175">
                  <c:v>10.101507</c:v>
                </c:pt>
                <c:pt idx="49176">
                  <c:v>10.098255999999999</c:v>
                </c:pt>
                <c:pt idx="49177">
                  <c:v>10.096453</c:v>
                </c:pt>
                <c:pt idx="49178">
                  <c:v>10.099997999999999</c:v>
                </c:pt>
                <c:pt idx="49179">
                  <c:v>10.104601000000001</c:v>
                </c:pt>
                <c:pt idx="49180">
                  <c:v>10.102365000000001</c:v>
                </c:pt>
                <c:pt idx="49181">
                  <c:v>10.097125999999999</c:v>
                </c:pt>
                <c:pt idx="49182">
                  <c:v>10.093577</c:v>
                </c:pt>
                <c:pt idx="49183">
                  <c:v>10.096238</c:v>
                </c:pt>
                <c:pt idx="49184">
                  <c:v>10.100991</c:v>
                </c:pt>
                <c:pt idx="49185">
                  <c:v>10.098977</c:v>
                </c:pt>
                <c:pt idx="49186">
                  <c:v>10.098426999999999</c:v>
                </c:pt>
                <c:pt idx="49187">
                  <c:v>10.102952</c:v>
                </c:pt>
                <c:pt idx="49188">
                  <c:v>10.103132</c:v>
                </c:pt>
                <c:pt idx="49189">
                  <c:v>10.101061</c:v>
                </c:pt>
                <c:pt idx="49190">
                  <c:v>10.102603</c:v>
                </c:pt>
                <c:pt idx="49191">
                  <c:v>10.104373000000001</c:v>
                </c:pt>
                <c:pt idx="49192">
                  <c:v>10.105216</c:v>
                </c:pt>
                <c:pt idx="49193">
                  <c:v>10.102632</c:v>
                </c:pt>
                <c:pt idx="49194">
                  <c:v>10.101818</c:v>
                </c:pt>
                <c:pt idx="49195">
                  <c:v>10.104799999999999</c:v>
                </c:pt>
                <c:pt idx="49196">
                  <c:v>10.103871</c:v>
                </c:pt>
                <c:pt idx="49197">
                  <c:v>10.104205</c:v>
                </c:pt>
                <c:pt idx="49198">
                  <c:v>10.107075</c:v>
                </c:pt>
                <c:pt idx="49199">
                  <c:v>10.106854999999999</c:v>
                </c:pt>
                <c:pt idx="49200">
                  <c:v>10.105236</c:v>
                </c:pt>
                <c:pt idx="49201">
                  <c:v>10.106375</c:v>
                </c:pt>
                <c:pt idx="49202">
                  <c:v>10.107424</c:v>
                </c:pt>
                <c:pt idx="49203">
                  <c:v>10.103929000000001</c:v>
                </c:pt>
                <c:pt idx="49204">
                  <c:v>10.10365</c:v>
                </c:pt>
                <c:pt idx="49205">
                  <c:v>10.107112000000001</c:v>
                </c:pt>
                <c:pt idx="49206">
                  <c:v>10.106255000000001</c:v>
                </c:pt>
                <c:pt idx="49207">
                  <c:v>10.105235</c:v>
                </c:pt>
                <c:pt idx="49208">
                  <c:v>10.108401000000001</c:v>
                </c:pt>
                <c:pt idx="49209">
                  <c:v>10.110677000000001</c:v>
                </c:pt>
                <c:pt idx="49210">
                  <c:v>10.109871</c:v>
                </c:pt>
                <c:pt idx="49211">
                  <c:v>10.104872</c:v>
                </c:pt>
                <c:pt idx="49212">
                  <c:v>10.101972</c:v>
                </c:pt>
                <c:pt idx="49213">
                  <c:v>10.104047</c:v>
                </c:pt>
                <c:pt idx="49214">
                  <c:v>10.105435999999999</c:v>
                </c:pt>
                <c:pt idx="49215">
                  <c:v>10.10469</c:v>
                </c:pt>
                <c:pt idx="49216">
                  <c:v>10.108077</c:v>
                </c:pt>
                <c:pt idx="49217">
                  <c:v>10.113549000000001</c:v>
                </c:pt>
                <c:pt idx="49218">
                  <c:v>10.112071</c:v>
                </c:pt>
                <c:pt idx="49219">
                  <c:v>10.109444</c:v>
                </c:pt>
                <c:pt idx="49220">
                  <c:v>10.111026000000001</c:v>
                </c:pt>
                <c:pt idx="49221">
                  <c:v>10.109800999999999</c:v>
                </c:pt>
                <c:pt idx="49222">
                  <c:v>10.109423</c:v>
                </c:pt>
                <c:pt idx="49223">
                  <c:v>10.112942</c:v>
                </c:pt>
                <c:pt idx="49224">
                  <c:v>10.113137999999999</c:v>
                </c:pt>
                <c:pt idx="49225">
                  <c:v>10.112117</c:v>
                </c:pt>
                <c:pt idx="49226">
                  <c:v>10.113818999999999</c:v>
                </c:pt>
                <c:pt idx="49227">
                  <c:v>10.112386000000001</c:v>
                </c:pt>
                <c:pt idx="49228">
                  <c:v>10.110181000000001</c:v>
                </c:pt>
                <c:pt idx="49229">
                  <c:v>10.111485999999999</c:v>
                </c:pt>
                <c:pt idx="49230">
                  <c:v>10.112242</c:v>
                </c:pt>
                <c:pt idx="49231">
                  <c:v>10.110854</c:v>
                </c:pt>
                <c:pt idx="49232">
                  <c:v>10.111841999999999</c:v>
                </c:pt>
                <c:pt idx="49233">
                  <c:v>10.116313</c:v>
                </c:pt>
                <c:pt idx="49234">
                  <c:v>10.118684</c:v>
                </c:pt>
                <c:pt idx="49235">
                  <c:v>10.116694000000001</c:v>
                </c:pt>
                <c:pt idx="49236">
                  <c:v>10.116667</c:v>
                </c:pt>
                <c:pt idx="49237">
                  <c:v>10.11805</c:v>
                </c:pt>
                <c:pt idx="49238">
                  <c:v>10.12302</c:v>
                </c:pt>
                <c:pt idx="49239">
                  <c:v>10.126089</c:v>
                </c:pt>
                <c:pt idx="49240">
                  <c:v>10.120839</c:v>
                </c:pt>
                <c:pt idx="49241">
                  <c:v>10.120445999999999</c:v>
                </c:pt>
                <c:pt idx="49242">
                  <c:v>10.124492</c:v>
                </c:pt>
                <c:pt idx="49243">
                  <c:v>10.120231</c:v>
                </c:pt>
                <c:pt idx="49244">
                  <c:v>10.119437</c:v>
                </c:pt>
                <c:pt idx="49245">
                  <c:v>10.123657</c:v>
                </c:pt>
                <c:pt idx="49246">
                  <c:v>10.121577</c:v>
                </c:pt>
                <c:pt idx="49247">
                  <c:v>10.116895</c:v>
                </c:pt>
                <c:pt idx="49248">
                  <c:v>10.118321999999999</c:v>
                </c:pt>
                <c:pt idx="49249">
                  <c:v>10.124965</c:v>
                </c:pt>
                <c:pt idx="49250">
                  <c:v>10.124714000000001</c:v>
                </c:pt>
                <c:pt idx="49251">
                  <c:v>10.120172</c:v>
                </c:pt>
                <c:pt idx="49252">
                  <c:v>10.123562</c:v>
                </c:pt>
                <c:pt idx="49253">
                  <c:v>10.125042000000001</c:v>
                </c:pt>
                <c:pt idx="49254">
                  <c:v>10.119859</c:v>
                </c:pt>
                <c:pt idx="49255">
                  <c:v>10.11965</c:v>
                </c:pt>
                <c:pt idx="49256">
                  <c:v>10.120274</c:v>
                </c:pt>
                <c:pt idx="49257">
                  <c:v>10.115854000000001</c:v>
                </c:pt>
                <c:pt idx="49258">
                  <c:v>10.116258</c:v>
                </c:pt>
                <c:pt idx="49259">
                  <c:v>10.120105000000001</c:v>
                </c:pt>
                <c:pt idx="49260">
                  <c:v>10.120044</c:v>
                </c:pt>
                <c:pt idx="49261">
                  <c:v>10.120227</c:v>
                </c:pt>
                <c:pt idx="49262">
                  <c:v>10.119873999999999</c:v>
                </c:pt>
                <c:pt idx="49263">
                  <c:v>10.117697</c:v>
                </c:pt>
                <c:pt idx="49264">
                  <c:v>10.119509000000001</c:v>
                </c:pt>
                <c:pt idx="49265">
                  <c:v>10.124203</c:v>
                </c:pt>
                <c:pt idx="49266">
                  <c:v>10.122038999999999</c:v>
                </c:pt>
                <c:pt idx="49267">
                  <c:v>10.115596999999999</c:v>
                </c:pt>
                <c:pt idx="49268">
                  <c:v>10.116346999999999</c:v>
                </c:pt>
                <c:pt idx="49269">
                  <c:v>10.119586</c:v>
                </c:pt>
                <c:pt idx="49270">
                  <c:v>10.119486999999999</c:v>
                </c:pt>
                <c:pt idx="49271">
                  <c:v>10.121568999999999</c:v>
                </c:pt>
                <c:pt idx="49272">
                  <c:v>10.126144</c:v>
                </c:pt>
                <c:pt idx="49273">
                  <c:v>10.126757</c:v>
                </c:pt>
                <c:pt idx="49274">
                  <c:v>10.123474</c:v>
                </c:pt>
                <c:pt idx="49275">
                  <c:v>10.117937</c:v>
                </c:pt>
                <c:pt idx="49276">
                  <c:v>10.115406</c:v>
                </c:pt>
                <c:pt idx="49277">
                  <c:v>10.117373000000001</c:v>
                </c:pt>
                <c:pt idx="49278">
                  <c:v>10.120437000000001</c:v>
                </c:pt>
                <c:pt idx="49279">
                  <c:v>10.124221</c:v>
                </c:pt>
                <c:pt idx="49280">
                  <c:v>10.121855</c:v>
                </c:pt>
                <c:pt idx="49281">
                  <c:v>10.11758</c:v>
                </c:pt>
                <c:pt idx="49282">
                  <c:v>10.121943</c:v>
                </c:pt>
                <c:pt idx="49283">
                  <c:v>10.123775</c:v>
                </c:pt>
                <c:pt idx="49284">
                  <c:v>10.123117000000001</c:v>
                </c:pt>
                <c:pt idx="49285">
                  <c:v>10.128036</c:v>
                </c:pt>
                <c:pt idx="49286">
                  <c:v>10.126306</c:v>
                </c:pt>
                <c:pt idx="49287">
                  <c:v>10.126071</c:v>
                </c:pt>
                <c:pt idx="49288">
                  <c:v>10.131428</c:v>
                </c:pt>
                <c:pt idx="49289">
                  <c:v>10.127287000000001</c:v>
                </c:pt>
                <c:pt idx="49290">
                  <c:v>10.125432999999999</c:v>
                </c:pt>
                <c:pt idx="49291">
                  <c:v>10.131182000000001</c:v>
                </c:pt>
                <c:pt idx="49292">
                  <c:v>10.129369000000001</c:v>
                </c:pt>
                <c:pt idx="49293">
                  <c:v>10.126161</c:v>
                </c:pt>
                <c:pt idx="49294">
                  <c:v>10.129381</c:v>
                </c:pt>
                <c:pt idx="49295">
                  <c:v>10.128978</c:v>
                </c:pt>
                <c:pt idx="49296">
                  <c:v>10.125847</c:v>
                </c:pt>
                <c:pt idx="49297">
                  <c:v>10.129293000000001</c:v>
                </c:pt>
                <c:pt idx="49298">
                  <c:v>10.133004</c:v>
                </c:pt>
                <c:pt idx="49299">
                  <c:v>10.130860999999999</c:v>
                </c:pt>
                <c:pt idx="49300">
                  <c:v>10.128541</c:v>
                </c:pt>
                <c:pt idx="49301">
                  <c:v>10.129621</c:v>
                </c:pt>
                <c:pt idx="49302">
                  <c:v>10.131346000000001</c:v>
                </c:pt>
                <c:pt idx="49303">
                  <c:v>10.131879</c:v>
                </c:pt>
                <c:pt idx="49304">
                  <c:v>10.133224</c:v>
                </c:pt>
                <c:pt idx="49305">
                  <c:v>10.13383</c:v>
                </c:pt>
                <c:pt idx="49306">
                  <c:v>10.130998</c:v>
                </c:pt>
                <c:pt idx="49307">
                  <c:v>10.126359000000001</c:v>
                </c:pt>
                <c:pt idx="49308">
                  <c:v>10.127136999999999</c:v>
                </c:pt>
                <c:pt idx="49309">
                  <c:v>10.129051</c:v>
                </c:pt>
                <c:pt idx="49310">
                  <c:v>10.128123</c:v>
                </c:pt>
                <c:pt idx="49311">
                  <c:v>10.12994</c:v>
                </c:pt>
                <c:pt idx="49312">
                  <c:v>10.132165000000001</c:v>
                </c:pt>
                <c:pt idx="49313">
                  <c:v>10.132196</c:v>
                </c:pt>
                <c:pt idx="49314">
                  <c:v>10.133575</c:v>
                </c:pt>
                <c:pt idx="49315">
                  <c:v>10.135282999999999</c:v>
                </c:pt>
                <c:pt idx="49316">
                  <c:v>10.135230999999999</c:v>
                </c:pt>
                <c:pt idx="49317">
                  <c:v>10.134807</c:v>
                </c:pt>
                <c:pt idx="49318">
                  <c:v>10.133571</c:v>
                </c:pt>
                <c:pt idx="49319">
                  <c:v>10.131282000000001</c:v>
                </c:pt>
                <c:pt idx="49320">
                  <c:v>10.131902</c:v>
                </c:pt>
                <c:pt idx="49321">
                  <c:v>10.132725000000001</c:v>
                </c:pt>
                <c:pt idx="49322">
                  <c:v>10.132937</c:v>
                </c:pt>
                <c:pt idx="49323">
                  <c:v>10.138152</c:v>
                </c:pt>
                <c:pt idx="49324">
                  <c:v>10.142585</c:v>
                </c:pt>
                <c:pt idx="49325">
                  <c:v>10.140180000000001</c:v>
                </c:pt>
                <c:pt idx="49326">
                  <c:v>10.137798999999999</c:v>
                </c:pt>
                <c:pt idx="49327">
                  <c:v>10.137517000000001</c:v>
                </c:pt>
                <c:pt idx="49328">
                  <c:v>10.136851999999999</c:v>
                </c:pt>
                <c:pt idx="49329">
                  <c:v>10.133274999999999</c:v>
                </c:pt>
                <c:pt idx="49330">
                  <c:v>10.130141</c:v>
                </c:pt>
                <c:pt idx="49331">
                  <c:v>10.133813999999999</c:v>
                </c:pt>
                <c:pt idx="49332">
                  <c:v>10.139125</c:v>
                </c:pt>
                <c:pt idx="49333">
                  <c:v>10.13965</c:v>
                </c:pt>
                <c:pt idx="49334">
                  <c:v>10.140045000000001</c:v>
                </c:pt>
                <c:pt idx="49335">
                  <c:v>10.143587999999999</c:v>
                </c:pt>
                <c:pt idx="49336">
                  <c:v>10.145</c:v>
                </c:pt>
                <c:pt idx="49337">
                  <c:v>10.145823999999999</c:v>
                </c:pt>
                <c:pt idx="49338">
                  <c:v>10.148961999999999</c:v>
                </c:pt>
                <c:pt idx="49339">
                  <c:v>10.146070999999999</c:v>
                </c:pt>
                <c:pt idx="49340">
                  <c:v>10.141864</c:v>
                </c:pt>
                <c:pt idx="49341">
                  <c:v>10.143547999999999</c:v>
                </c:pt>
                <c:pt idx="49342">
                  <c:v>10.141424000000001</c:v>
                </c:pt>
                <c:pt idx="49343">
                  <c:v>10.138489</c:v>
                </c:pt>
                <c:pt idx="49344">
                  <c:v>10.138922000000001</c:v>
                </c:pt>
                <c:pt idx="49345">
                  <c:v>10.137598000000001</c:v>
                </c:pt>
                <c:pt idx="49346">
                  <c:v>10.142574</c:v>
                </c:pt>
                <c:pt idx="49347">
                  <c:v>10.149061</c:v>
                </c:pt>
                <c:pt idx="49348">
                  <c:v>10.145517</c:v>
                </c:pt>
                <c:pt idx="49349">
                  <c:v>10.143055</c:v>
                </c:pt>
                <c:pt idx="49350">
                  <c:v>10.145213</c:v>
                </c:pt>
                <c:pt idx="49351">
                  <c:v>10.143407</c:v>
                </c:pt>
                <c:pt idx="49352">
                  <c:v>10.139929</c:v>
                </c:pt>
                <c:pt idx="49353">
                  <c:v>10.140521</c:v>
                </c:pt>
                <c:pt idx="49354">
                  <c:v>10.144485</c:v>
                </c:pt>
                <c:pt idx="49355">
                  <c:v>10.143867</c:v>
                </c:pt>
                <c:pt idx="49356">
                  <c:v>10.142932</c:v>
                </c:pt>
                <c:pt idx="49357">
                  <c:v>10.145440000000001</c:v>
                </c:pt>
                <c:pt idx="49358">
                  <c:v>10.143813</c:v>
                </c:pt>
                <c:pt idx="49359">
                  <c:v>10.142984</c:v>
                </c:pt>
                <c:pt idx="49360">
                  <c:v>10.146158</c:v>
                </c:pt>
                <c:pt idx="49361">
                  <c:v>10.146132</c:v>
                </c:pt>
                <c:pt idx="49362">
                  <c:v>10.145072000000001</c:v>
                </c:pt>
                <c:pt idx="49363">
                  <c:v>10.148636</c:v>
                </c:pt>
                <c:pt idx="49364">
                  <c:v>10.150202</c:v>
                </c:pt>
                <c:pt idx="49365">
                  <c:v>10.148303</c:v>
                </c:pt>
                <c:pt idx="49366">
                  <c:v>10.149512</c:v>
                </c:pt>
                <c:pt idx="49367">
                  <c:v>10.151173</c:v>
                </c:pt>
                <c:pt idx="49368">
                  <c:v>10.154292999999999</c:v>
                </c:pt>
                <c:pt idx="49369">
                  <c:v>10.156053999999999</c:v>
                </c:pt>
                <c:pt idx="49370">
                  <c:v>10.154223</c:v>
                </c:pt>
                <c:pt idx="49371">
                  <c:v>10.153772999999999</c:v>
                </c:pt>
                <c:pt idx="49372">
                  <c:v>10.153817</c:v>
                </c:pt>
                <c:pt idx="49373">
                  <c:v>10.152191</c:v>
                </c:pt>
                <c:pt idx="49374">
                  <c:v>10.151344</c:v>
                </c:pt>
                <c:pt idx="49375">
                  <c:v>10.152047</c:v>
                </c:pt>
                <c:pt idx="49376">
                  <c:v>10.154809</c:v>
                </c:pt>
                <c:pt idx="49377">
                  <c:v>10.153306000000001</c:v>
                </c:pt>
                <c:pt idx="49378">
                  <c:v>10.147701</c:v>
                </c:pt>
                <c:pt idx="49379">
                  <c:v>10.149701</c:v>
                </c:pt>
                <c:pt idx="49380">
                  <c:v>10.153180000000001</c:v>
                </c:pt>
                <c:pt idx="49381">
                  <c:v>10.15122</c:v>
                </c:pt>
                <c:pt idx="49382">
                  <c:v>10.148482</c:v>
                </c:pt>
                <c:pt idx="49383">
                  <c:v>10.149399000000001</c:v>
                </c:pt>
                <c:pt idx="49384">
                  <c:v>10.152032</c:v>
                </c:pt>
                <c:pt idx="49385">
                  <c:v>10.150814</c:v>
                </c:pt>
                <c:pt idx="49386">
                  <c:v>10.151476000000001</c:v>
                </c:pt>
                <c:pt idx="49387">
                  <c:v>10.153938999999999</c:v>
                </c:pt>
                <c:pt idx="49388">
                  <c:v>10.151980999999999</c:v>
                </c:pt>
                <c:pt idx="49389">
                  <c:v>10.150199000000001</c:v>
                </c:pt>
                <c:pt idx="49390">
                  <c:v>10.152837999999999</c:v>
                </c:pt>
                <c:pt idx="49391">
                  <c:v>10.152888000000001</c:v>
                </c:pt>
                <c:pt idx="49392">
                  <c:v>10.149735</c:v>
                </c:pt>
                <c:pt idx="49393">
                  <c:v>10.151208</c:v>
                </c:pt>
                <c:pt idx="49394">
                  <c:v>10.151292</c:v>
                </c:pt>
                <c:pt idx="49395">
                  <c:v>10.147271999999999</c:v>
                </c:pt>
                <c:pt idx="49396">
                  <c:v>10.150002000000001</c:v>
                </c:pt>
                <c:pt idx="49397">
                  <c:v>10.153957999999999</c:v>
                </c:pt>
                <c:pt idx="49398">
                  <c:v>10.152063</c:v>
                </c:pt>
                <c:pt idx="49399">
                  <c:v>10.152727000000001</c:v>
                </c:pt>
                <c:pt idx="49400">
                  <c:v>10.153358000000001</c:v>
                </c:pt>
                <c:pt idx="49401">
                  <c:v>10.151897</c:v>
                </c:pt>
                <c:pt idx="49402">
                  <c:v>10.154241000000001</c:v>
                </c:pt>
                <c:pt idx="49403">
                  <c:v>10.156276</c:v>
                </c:pt>
                <c:pt idx="49404">
                  <c:v>10.155761999999999</c:v>
                </c:pt>
                <c:pt idx="49405">
                  <c:v>10.158128</c:v>
                </c:pt>
                <c:pt idx="49406">
                  <c:v>10.164935</c:v>
                </c:pt>
                <c:pt idx="49407">
                  <c:v>10.162462</c:v>
                </c:pt>
                <c:pt idx="49408">
                  <c:v>10.155730999999999</c:v>
                </c:pt>
                <c:pt idx="49409">
                  <c:v>10.157416</c:v>
                </c:pt>
                <c:pt idx="49410">
                  <c:v>10.157506</c:v>
                </c:pt>
                <c:pt idx="49411">
                  <c:v>10.158635</c:v>
                </c:pt>
                <c:pt idx="49412">
                  <c:v>10.163441000000001</c:v>
                </c:pt>
                <c:pt idx="49413">
                  <c:v>10.160959</c:v>
                </c:pt>
                <c:pt idx="49414">
                  <c:v>10.159222</c:v>
                </c:pt>
                <c:pt idx="49415">
                  <c:v>10.165347000000001</c:v>
                </c:pt>
                <c:pt idx="49416">
                  <c:v>10.166460000000001</c:v>
                </c:pt>
                <c:pt idx="49417">
                  <c:v>10.163805999999999</c:v>
                </c:pt>
                <c:pt idx="49418">
                  <c:v>10.16601</c:v>
                </c:pt>
                <c:pt idx="49419">
                  <c:v>10.164235</c:v>
                </c:pt>
                <c:pt idx="49420">
                  <c:v>10.160940999999999</c:v>
                </c:pt>
                <c:pt idx="49421">
                  <c:v>10.167399</c:v>
                </c:pt>
                <c:pt idx="49422">
                  <c:v>10.169572000000001</c:v>
                </c:pt>
                <c:pt idx="49423">
                  <c:v>10.164414000000001</c:v>
                </c:pt>
                <c:pt idx="49424">
                  <c:v>10.167686</c:v>
                </c:pt>
                <c:pt idx="49425">
                  <c:v>10.172332000000001</c:v>
                </c:pt>
                <c:pt idx="49426">
                  <c:v>10.169917</c:v>
                </c:pt>
                <c:pt idx="49427">
                  <c:v>10.169734999999999</c:v>
                </c:pt>
                <c:pt idx="49428">
                  <c:v>10.168455</c:v>
                </c:pt>
                <c:pt idx="49429">
                  <c:v>10.165018</c:v>
                </c:pt>
                <c:pt idx="49430">
                  <c:v>10.168058</c:v>
                </c:pt>
                <c:pt idx="49431">
                  <c:v>10.170105</c:v>
                </c:pt>
                <c:pt idx="49432">
                  <c:v>10.165953999999999</c:v>
                </c:pt>
                <c:pt idx="49433">
                  <c:v>10.164871</c:v>
                </c:pt>
                <c:pt idx="49434">
                  <c:v>10.168996999999999</c:v>
                </c:pt>
                <c:pt idx="49435">
                  <c:v>10.172546000000001</c:v>
                </c:pt>
                <c:pt idx="49436">
                  <c:v>10.171347000000001</c:v>
                </c:pt>
                <c:pt idx="49437">
                  <c:v>10.168713</c:v>
                </c:pt>
                <c:pt idx="49438">
                  <c:v>10.166817999999999</c:v>
                </c:pt>
                <c:pt idx="49439">
                  <c:v>10.163947</c:v>
                </c:pt>
                <c:pt idx="49440">
                  <c:v>10.162160999999999</c:v>
                </c:pt>
                <c:pt idx="49441">
                  <c:v>10.163864999999999</c:v>
                </c:pt>
                <c:pt idx="49442">
                  <c:v>10.166081999999999</c:v>
                </c:pt>
                <c:pt idx="49443">
                  <c:v>10.168236</c:v>
                </c:pt>
                <c:pt idx="49444">
                  <c:v>10.168817000000001</c:v>
                </c:pt>
                <c:pt idx="49445">
                  <c:v>10.16483</c:v>
                </c:pt>
                <c:pt idx="49446">
                  <c:v>10.163042000000001</c:v>
                </c:pt>
                <c:pt idx="49447">
                  <c:v>10.165647999999999</c:v>
                </c:pt>
                <c:pt idx="49448">
                  <c:v>10.165960999999999</c:v>
                </c:pt>
                <c:pt idx="49449">
                  <c:v>10.164413</c:v>
                </c:pt>
                <c:pt idx="49450">
                  <c:v>10.16473</c:v>
                </c:pt>
                <c:pt idx="49451">
                  <c:v>10.164206</c:v>
                </c:pt>
                <c:pt idx="49452">
                  <c:v>10.165478</c:v>
                </c:pt>
                <c:pt idx="49453">
                  <c:v>10.168002</c:v>
                </c:pt>
                <c:pt idx="49454">
                  <c:v>10.165972999999999</c:v>
                </c:pt>
                <c:pt idx="49455">
                  <c:v>10.166346000000001</c:v>
                </c:pt>
                <c:pt idx="49456">
                  <c:v>10.170271</c:v>
                </c:pt>
                <c:pt idx="49457">
                  <c:v>10.170726999999999</c:v>
                </c:pt>
                <c:pt idx="49458">
                  <c:v>10.171652999999999</c:v>
                </c:pt>
                <c:pt idx="49459">
                  <c:v>10.171559999999999</c:v>
                </c:pt>
                <c:pt idx="49460">
                  <c:v>10.173503</c:v>
                </c:pt>
                <c:pt idx="49461">
                  <c:v>10.177426000000001</c:v>
                </c:pt>
                <c:pt idx="49462">
                  <c:v>10.176553</c:v>
                </c:pt>
                <c:pt idx="49463">
                  <c:v>10.174740999999999</c:v>
                </c:pt>
                <c:pt idx="49464">
                  <c:v>10.173117</c:v>
                </c:pt>
                <c:pt idx="49465">
                  <c:v>10.172620999999999</c:v>
                </c:pt>
                <c:pt idx="49466">
                  <c:v>10.172822999999999</c:v>
                </c:pt>
                <c:pt idx="49467">
                  <c:v>10.172518999999999</c:v>
                </c:pt>
                <c:pt idx="49468">
                  <c:v>10.172921000000001</c:v>
                </c:pt>
                <c:pt idx="49469">
                  <c:v>10.171695</c:v>
                </c:pt>
                <c:pt idx="49470">
                  <c:v>10.168101999999999</c:v>
                </c:pt>
                <c:pt idx="49471">
                  <c:v>10.167259</c:v>
                </c:pt>
                <c:pt idx="49472">
                  <c:v>10.170655</c:v>
                </c:pt>
                <c:pt idx="49473">
                  <c:v>10.171609</c:v>
                </c:pt>
                <c:pt idx="49474">
                  <c:v>10.170914</c:v>
                </c:pt>
                <c:pt idx="49475">
                  <c:v>10.173617999999999</c:v>
                </c:pt>
                <c:pt idx="49476">
                  <c:v>10.176017999999999</c:v>
                </c:pt>
                <c:pt idx="49477">
                  <c:v>10.175250999999999</c:v>
                </c:pt>
                <c:pt idx="49478">
                  <c:v>10.176569000000001</c:v>
                </c:pt>
                <c:pt idx="49479">
                  <c:v>10.18197</c:v>
                </c:pt>
                <c:pt idx="49480">
                  <c:v>10.181368000000001</c:v>
                </c:pt>
                <c:pt idx="49481">
                  <c:v>10.177057</c:v>
                </c:pt>
                <c:pt idx="49482">
                  <c:v>10.180776</c:v>
                </c:pt>
                <c:pt idx="49483">
                  <c:v>10.182798</c:v>
                </c:pt>
                <c:pt idx="49484">
                  <c:v>10.179316</c:v>
                </c:pt>
                <c:pt idx="49485">
                  <c:v>10.180958</c:v>
                </c:pt>
                <c:pt idx="49486">
                  <c:v>10.178243</c:v>
                </c:pt>
                <c:pt idx="49487">
                  <c:v>10.173352</c:v>
                </c:pt>
                <c:pt idx="49488">
                  <c:v>10.179548</c:v>
                </c:pt>
                <c:pt idx="49489">
                  <c:v>10.186852999999999</c:v>
                </c:pt>
                <c:pt idx="49490">
                  <c:v>10.185900999999999</c:v>
                </c:pt>
                <c:pt idx="49491">
                  <c:v>10.181853</c:v>
                </c:pt>
                <c:pt idx="49492">
                  <c:v>10.179179</c:v>
                </c:pt>
                <c:pt idx="49493">
                  <c:v>10.178193</c:v>
                </c:pt>
                <c:pt idx="49494">
                  <c:v>10.177521</c:v>
                </c:pt>
                <c:pt idx="49495">
                  <c:v>10.17698</c:v>
                </c:pt>
                <c:pt idx="49496">
                  <c:v>10.179064</c:v>
                </c:pt>
                <c:pt idx="49497">
                  <c:v>10.181162</c:v>
                </c:pt>
                <c:pt idx="49498">
                  <c:v>10.177192</c:v>
                </c:pt>
                <c:pt idx="49499">
                  <c:v>10.174010000000001</c:v>
                </c:pt>
                <c:pt idx="49500">
                  <c:v>10.178267999999999</c:v>
                </c:pt>
                <c:pt idx="49501">
                  <c:v>10.180524999999999</c:v>
                </c:pt>
                <c:pt idx="49502">
                  <c:v>10.178208</c:v>
                </c:pt>
                <c:pt idx="49503">
                  <c:v>10.177367</c:v>
                </c:pt>
                <c:pt idx="49504">
                  <c:v>10.176964999999999</c:v>
                </c:pt>
                <c:pt idx="49505">
                  <c:v>10.177965</c:v>
                </c:pt>
                <c:pt idx="49506">
                  <c:v>10.182701</c:v>
                </c:pt>
                <c:pt idx="49507">
                  <c:v>10.182675</c:v>
                </c:pt>
                <c:pt idx="49508">
                  <c:v>10.178573999999999</c:v>
                </c:pt>
                <c:pt idx="49509">
                  <c:v>10.180516000000001</c:v>
                </c:pt>
                <c:pt idx="49510">
                  <c:v>10.18127</c:v>
                </c:pt>
                <c:pt idx="49511">
                  <c:v>10.180789000000001</c:v>
                </c:pt>
                <c:pt idx="49512">
                  <c:v>10.183729</c:v>
                </c:pt>
                <c:pt idx="49513">
                  <c:v>10.182487999999999</c:v>
                </c:pt>
                <c:pt idx="49514">
                  <c:v>10.18019</c:v>
                </c:pt>
                <c:pt idx="49515">
                  <c:v>10.179724</c:v>
                </c:pt>
                <c:pt idx="49516">
                  <c:v>10.179282000000001</c:v>
                </c:pt>
                <c:pt idx="49517">
                  <c:v>10.181493</c:v>
                </c:pt>
                <c:pt idx="49518">
                  <c:v>10.184794999999999</c:v>
                </c:pt>
                <c:pt idx="49519">
                  <c:v>10.184639000000001</c:v>
                </c:pt>
                <c:pt idx="49520">
                  <c:v>10.185079</c:v>
                </c:pt>
                <c:pt idx="49521">
                  <c:v>10.191044</c:v>
                </c:pt>
                <c:pt idx="49522">
                  <c:v>10.193915000000001</c:v>
                </c:pt>
                <c:pt idx="49523">
                  <c:v>10.187704</c:v>
                </c:pt>
                <c:pt idx="49524">
                  <c:v>10.180229000000001</c:v>
                </c:pt>
                <c:pt idx="49525">
                  <c:v>10.182808</c:v>
                </c:pt>
                <c:pt idx="49526">
                  <c:v>10.186726999999999</c:v>
                </c:pt>
                <c:pt idx="49527">
                  <c:v>10.185437</c:v>
                </c:pt>
                <c:pt idx="49528">
                  <c:v>10.188178000000001</c:v>
                </c:pt>
                <c:pt idx="49529">
                  <c:v>10.19122</c:v>
                </c:pt>
                <c:pt idx="49530">
                  <c:v>10.188795000000001</c:v>
                </c:pt>
                <c:pt idx="49531">
                  <c:v>10.190871</c:v>
                </c:pt>
                <c:pt idx="49532">
                  <c:v>10.190135</c:v>
                </c:pt>
                <c:pt idx="49533">
                  <c:v>10.183107</c:v>
                </c:pt>
                <c:pt idx="49534">
                  <c:v>10.183828999999999</c:v>
                </c:pt>
                <c:pt idx="49535">
                  <c:v>10.19049</c:v>
                </c:pt>
                <c:pt idx="49536">
                  <c:v>10.192985</c:v>
                </c:pt>
                <c:pt idx="49537">
                  <c:v>10.189697000000001</c:v>
                </c:pt>
                <c:pt idx="49538">
                  <c:v>10.188722</c:v>
                </c:pt>
                <c:pt idx="49539">
                  <c:v>10.194824000000001</c:v>
                </c:pt>
                <c:pt idx="49540">
                  <c:v>10.196104</c:v>
                </c:pt>
                <c:pt idx="49541">
                  <c:v>10.190334999999999</c:v>
                </c:pt>
                <c:pt idx="49542">
                  <c:v>10.186469000000001</c:v>
                </c:pt>
                <c:pt idx="49543">
                  <c:v>10.188428999999999</c:v>
                </c:pt>
                <c:pt idx="49544">
                  <c:v>10.189892</c:v>
                </c:pt>
                <c:pt idx="49545">
                  <c:v>10.190205000000001</c:v>
                </c:pt>
                <c:pt idx="49546">
                  <c:v>10.193023</c:v>
                </c:pt>
                <c:pt idx="49547">
                  <c:v>10.195181</c:v>
                </c:pt>
                <c:pt idx="49548">
                  <c:v>10.195459</c:v>
                </c:pt>
                <c:pt idx="49549">
                  <c:v>10.196038</c:v>
                </c:pt>
                <c:pt idx="49550">
                  <c:v>10.195814</c:v>
                </c:pt>
                <c:pt idx="49551">
                  <c:v>10.195012999999999</c:v>
                </c:pt>
                <c:pt idx="49552">
                  <c:v>10.194440999999999</c:v>
                </c:pt>
                <c:pt idx="49553">
                  <c:v>10.195421</c:v>
                </c:pt>
                <c:pt idx="49554">
                  <c:v>10.196130999999999</c:v>
                </c:pt>
                <c:pt idx="49555">
                  <c:v>10.196916</c:v>
                </c:pt>
                <c:pt idx="49556">
                  <c:v>10.200824000000001</c:v>
                </c:pt>
                <c:pt idx="49557">
                  <c:v>10.198891</c:v>
                </c:pt>
                <c:pt idx="49558">
                  <c:v>10.194513000000001</c:v>
                </c:pt>
                <c:pt idx="49559">
                  <c:v>10.198255</c:v>
                </c:pt>
                <c:pt idx="49560">
                  <c:v>10.2003</c:v>
                </c:pt>
                <c:pt idx="49561">
                  <c:v>10.198046</c:v>
                </c:pt>
                <c:pt idx="49562">
                  <c:v>10.197801</c:v>
                </c:pt>
                <c:pt idx="49563">
                  <c:v>10.199799000000001</c:v>
                </c:pt>
                <c:pt idx="49564">
                  <c:v>10.200286</c:v>
                </c:pt>
                <c:pt idx="49565">
                  <c:v>10.198721000000001</c:v>
                </c:pt>
                <c:pt idx="49566">
                  <c:v>10.201444</c:v>
                </c:pt>
                <c:pt idx="49567">
                  <c:v>10.204354</c:v>
                </c:pt>
                <c:pt idx="49568">
                  <c:v>10.200993</c:v>
                </c:pt>
                <c:pt idx="49569">
                  <c:v>10.198686</c:v>
                </c:pt>
                <c:pt idx="49570">
                  <c:v>10.200841</c:v>
                </c:pt>
                <c:pt idx="49571">
                  <c:v>10.202171</c:v>
                </c:pt>
                <c:pt idx="49572">
                  <c:v>10.200099</c:v>
                </c:pt>
                <c:pt idx="49573">
                  <c:v>10.202176</c:v>
                </c:pt>
                <c:pt idx="49574">
                  <c:v>10.205885</c:v>
                </c:pt>
                <c:pt idx="49575">
                  <c:v>10.206023</c:v>
                </c:pt>
                <c:pt idx="49576">
                  <c:v>10.205829</c:v>
                </c:pt>
                <c:pt idx="49577">
                  <c:v>10.203552</c:v>
                </c:pt>
                <c:pt idx="49578">
                  <c:v>10.198684</c:v>
                </c:pt>
                <c:pt idx="49579">
                  <c:v>10.199233</c:v>
                </c:pt>
                <c:pt idx="49580">
                  <c:v>10.199337</c:v>
                </c:pt>
                <c:pt idx="49581">
                  <c:v>10.19436</c:v>
                </c:pt>
                <c:pt idx="49582">
                  <c:v>10.194089999999999</c:v>
                </c:pt>
                <c:pt idx="49583">
                  <c:v>10.196685</c:v>
                </c:pt>
                <c:pt idx="49584">
                  <c:v>10.193823999999999</c:v>
                </c:pt>
                <c:pt idx="49585">
                  <c:v>10.197349000000001</c:v>
                </c:pt>
                <c:pt idx="49586">
                  <c:v>10.202994</c:v>
                </c:pt>
                <c:pt idx="49587">
                  <c:v>10.200405</c:v>
                </c:pt>
                <c:pt idx="49588">
                  <c:v>10.198612000000001</c:v>
                </c:pt>
                <c:pt idx="49589">
                  <c:v>10.203502</c:v>
                </c:pt>
                <c:pt idx="49590">
                  <c:v>10.207326999999999</c:v>
                </c:pt>
                <c:pt idx="49591">
                  <c:v>10.20467</c:v>
                </c:pt>
                <c:pt idx="49592">
                  <c:v>10.206875999999999</c:v>
                </c:pt>
                <c:pt idx="49593">
                  <c:v>10.213125</c:v>
                </c:pt>
                <c:pt idx="49594">
                  <c:v>10.211683000000001</c:v>
                </c:pt>
                <c:pt idx="49595">
                  <c:v>10.206651000000001</c:v>
                </c:pt>
                <c:pt idx="49596">
                  <c:v>10.20753</c:v>
                </c:pt>
                <c:pt idx="49597">
                  <c:v>10.210774000000001</c:v>
                </c:pt>
                <c:pt idx="49598">
                  <c:v>10.205923</c:v>
                </c:pt>
                <c:pt idx="49599">
                  <c:v>10.201499</c:v>
                </c:pt>
                <c:pt idx="49600">
                  <c:v>10.204859000000001</c:v>
                </c:pt>
                <c:pt idx="49601">
                  <c:v>10.206436</c:v>
                </c:pt>
                <c:pt idx="49602">
                  <c:v>10.205393000000001</c:v>
                </c:pt>
                <c:pt idx="49603">
                  <c:v>10.207433999999999</c:v>
                </c:pt>
                <c:pt idx="49604">
                  <c:v>10.210108999999999</c:v>
                </c:pt>
                <c:pt idx="49605">
                  <c:v>10.211971</c:v>
                </c:pt>
                <c:pt idx="49606">
                  <c:v>10.209106</c:v>
                </c:pt>
                <c:pt idx="49607">
                  <c:v>10.206974000000001</c:v>
                </c:pt>
                <c:pt idx="49608">
                  <c:v>10.210277</c:v>
                </c:pt>
                <c:pt idx="49609">
                  <c:v>10.211486000000001</c:v>
                </c:pt>
                <c:pt idx="49610">
                  <c:v>10.208632</c:v>
                </c:pt>
                <c:pt idx="49611">
                  <c:v>10.205855</c:v>
                </c:pt>
                <c:pt idx="49612">
                  <c:v>10.205348000000001</c:v>
                </c:pt>
                <c:pt idx="49613">
                  <c:v>10.206657</c:v>
                </c:pt>
                <c:pt idx="49614">
                  <c:v>10.208868000000001</c:v>
                </c:pt>
                <c:pt idx="49615">
                  <c:v>10.208163000000001</c:v>
                </c:pt>
                <c:pt idx="49616">
                  <c:v>10.206333000000001</c:v>
                </c:pt>
                <c:pt idx="49617">
                  <c:v>10.206047</c:v>
                </c:pt>
                <c:pt idx="49618">
                  <c:v>10.203355</c:v>
                </c:pt>
                <c:pt idx="49619">
                  <c:v>10.202465999999999</c:v>
                </c:pt>
                <c:pt idx="49620">
                  <c:v>10.204605000000001</c:v>
                </c:pt>
                <c:pt idx="49621">
                  <c:v>10.206714</c:v>
                </c:pt>
                <c:pt idx="49622">
                  <c:v>10.210827</c:v>
                </c:pt>
                <c:pt idx="49623">
                  <c:v>10.210981</c:v>
                </c:pt>
                <c:pt idx="49624">
                  <c:v>10.207609</c:v>
                </c:pt>
                <c:pt idx="49625">
                  <c:v>10.210412</c:v>
                </c:pt>
                <c:pt idx="49626">
                  <c:v>10.21598</c:v>
                </c:pt>
                <c:pt idx="49627">
                  <c:v>10.213346</c:v>
                </c:pt>
                <c:pt idx="49628">
                  <c:v>10.206203</c:v>
                </c:pt>
                <c:pt idx="49629">
                  <c:v>10.207286</c:v>
                </c:pt>
                <c:pt idx="49630">
                  <c:v>10.213371</c:v>
                </c:pt>
                <c:pt idx="49631">
                  <c:v>10.216816</c:v>
                </c:pt>
                <c:pt idx="49632">
                  <c:v>10.214549999999999</c:v>
                </c:pt>
                <c:pt idx="49633">
                  <c:v>10.209873</c:v>
                </c:pt>
                <c:pt idx="49634">
                  <c:v>10.212379</c:v>
                </c:pt>
                <c:pt idx="49635">
                  <c:v>10.218064999999999</c:v>
                </c:pt>
                <c:pt idx="49636">
                  <c:v>10.217947000000001</c:v>
                </c:pt>
                <c:pt idx="49637">
                  <c:v>10.21903</c:v>
                </c:pt>
                <c:pt idx="49638">
                  <c:v>10.221708</c:v>
                </c:pt>
                <c:pt idx="49639">
                  <c:v>10.220613999999999</c:v>
                </c:pt>
                <c:pt idx="49640">
                  <c:v>10.216621</c:v>
                </c:pt>
                <c:pt idx="49641">
                  <c:v>10.214524000000001</c:v>
                </c:pt>
                <c:pt idx="49642">
                  <c:v>10.217966000000001</c:v>
                </c:pt>
                <c:pt idx="49643">
                  <c:v>10.223565000000001</c:v>
                </c:pt>
                <c:pt idx="49644">
                  <c:v>10.224093</c:v>
                </c:pt>
                <c:pt idx="49645">
                  <c:v>10.222189999999999</c:v>
                </c:pt>
                <c:pt idx="49646">
                  <c:v>10.221861000000001</c:v>
                </c:pt>
                <c:pt idx="49647">
                  <c:v>10.223708999999999</c:v>
                </c:pt>
                <c:pt idx="49648">
                  <c:v>10.228662999999999</c:v>
                </c:pt>
                <c:pt idx="49649">
                  <c:v>10.229145000000001</c:v>
                </c:pt>
                <c:pt idx="49650">
                  <c:v>10.224895999999999</c:v>
                </c:pt>
                <c:pt idx="49651">
                  <c:v>10.224631</c:v>
                </c:pt>
                <c:pt idx="49652">
                  <c:v>10.227074999999999</c:v>
                </c:pt>
                <c:pt idx="49653">
                  <c:v>10.225346</c:v>
                </c:pt>
                <c:pt idx="49654">
                  <c:v>10.219487000000001</c:v>
                </c:pt>
                <c:pt idx="49655">
                  <c:v>10.219484</c:v>
                </c:pt>
                <c:pt idx="49656">
                  <c:v>10.225641</c:v>
                </c:pt>
                <c:pt idx="49657">
                  <c:v>10.228019</c:v>
                </c:pt>
                <c:pt idx="49658">
                  <c:v>10.226373000000001</c:v>
                </c:pt>
                <c:pt idx="49659">
                  <c:v>10.227255</c:v>
                </c:pt>
                <c:pt idx="49660">
                  <c:v>10.229020999999999</c:v>
                </c:pt>
                <c:pt idx="49661">
                  <c:v>10.228538</c:v>
                </c:pt>
                <c:pt idx="49662">
                  <c:v>10.228458</c:v>
                </c:pt>
                <c:pt idx="49663">
                  <c:v>10.229112000000001</c:v>
                </c:pt>
                <c:pt idx="49664">
                  <c:v>10.226067</c:v>
                </c:pt>
                <c:pt idx="49665">
                  <c:v>10.228311</c:v>
                </c:pt>
                <c:pt idx="49666">
                  <c:v>10.235512</c:v>
                </c:pt>
                <c:pt idx="49667">
                  <c:v>10.233110999999999</c:v>
                </c:pt>
                <c:pt idx="49668">
                  <c:v>10.226174</c:v>
                </c:pt>
                <c:pt idx="49669">
                  <c:v>10.229101999999999</c:v>
                </c:pt>
                <c:pt idx="49670">
                  <c:v>10.232847</c:v>
                </c:pt>
                <c:pt idx="49671">
                  <c:v>10.228577</c:v>
                </c:pt>
                <c:pt idx="49672">
                  <c:v>10.225028</c:v>
                </c:pt>
                <c:pt idx="49673">
                  <c:v>10.225089000000001</c:v>
                </c:pt>
                <c:pt idx="49674">
                  <c:v>10.223539000000001</c:v>
                </c:pt>
                <c:pt idx="49675">
                  <c:v>10.220257</c:v>
                </c:pt>
                <c:pt idx="49676">
                  <c:v>10.220897000000001</c:v>
                </c:pt>
                <c:pt idx="49677">
                  <c:v>10.226489000000001</c:v>
                </c:pt>
                <c:pt idx="49678">
                  <c:v>10.228785999999999</c:v>
                </c:pt>
                <c:pt idx="49679">
                  <c:v>10.225929000000001</c:v>
                </c:pt>
                <c:pt idx="49680">
                  <c:v>10.226148999999999</c:v>
                </c:pt>
                <c:pt idx="49681">
                  <c:v>10.227809000000001</c:v>
                </c:pt>
                <c:pt idx="49682">
                  <c:v>10.227947</c:v>
                </c:pt>
                <c:pt idx="49683">
                  <c:v>10.229158</c:v>
                </c:pt>
                <c:pt idx="49684">
                  <c:v>10.227975000000001</c:v>
                </c:pt>
                <c:pt idx="49685">
                  <c:v>10.224164</c:v>
                </c:pt>
                <c:pt idx="49686">
                  <c:v>10.223032999999999</c:v>
                </c:pt>
                <c:pt idx="49687">
                  <c:v>10.224449999999999</c:v>
                </c:pt>
                <c:pt idx="49688">
                  <c:v>10.224479000000001</c:v>
                </c:pt>
                <c:pt idx="49689">
                  <c:v>10.225033</c:v>
                </c:pt>
                <c:pt idx="49690">
                  <c:v>10.226971000000001</c:v>
                </c:pt>
                <c:pt idx="49691">
                  <c:v>10.226217999999999</c:v>
                </c:pt>
                <c:pt idx="49692">
                  <c:v>10.225782000000001</c:v>
                </c:pt>
                <c:pt idx="49693">
                  <c:v>10.229068</c:v>
                </c:pt>
                <c:pt idx="49694">
                  <c:v>10.229359000000001</c:v>
                </c:pt>
                <c:pt idx="49695">
                  <c:v>10.225334999999999</c:v>
                </c:pt>
                <c:pt idx="49696">
                  <c:v>10.225934000000001</c:v>
                </c:pt>
                <c:pt idx="49697">
                  <c:v>10.232649</c:v>
                </c:pt>
                <c:pt idx="49698">
                  <c:v>10.234188</c:v>
                </c:pt>
                <c:pt idx="49699">
                  <c:v>10.230748</c:v>
                </c:pt>
                <c:pt idx="49700">
                  <c:v>10.234036</c:v>
                </c:pt>
                <c:pt idx="49701">
                  <c:v>10.23929</c:v>
                </c:pt>
                <c:pt idx="49702">
                  <c:v>10.23643</c:v>
                </c:pt>
                <c:pt idx="49703">
                  <c:v>10.229687</c:v>
                </c:pt>
                <c:pt idx="49704">
                  <c:v>10.230235</c:v>
                </c:pt>
                <c:pt idx="49705">
                  <c:v>10.235656000000001</c:v>
                </c:pt>
                <c:pt idx="49706">
                  <c:v>10.233198</c:v>
                </c:pt>
                <c:pt idx="49707">
                  <c:v>10.229986</c:v>
                </c:pt>
                <c:pt idx="49708">
                  <c:v>10.237193</c:v>
                </c:pt>
                <c:pt idx="49709">
                  <c:v>10.244961</c:v>
                </c:pt>
                <c:pt idx="49710">
                  <c:v>10.243123000000001</c:v>
                </c:pt>
                <c:pt idx="49711">
                  <c:v>10.238249</c:v>
                </c:pt>
                <c:pt idx="49712">
                  <c:v>10.237258000000001</c:v>
                </c:pt>
                <c:pt idx="49713">
                  <c:v>10.238365</c:v>
                </c:pt>
                <c:pt idx="49714">
                  <c:v>10.237603999999999</c:v>
                </c:pt>
                <c:pt idx="49715">
                  <c:v>10.236801</c:v>
                </c:pt>
                <c:pt idx="49716">
                  <c:v>10.23781</c:v>
                </c:pt>
                <c:pt idx="49717">
                  <c:v>10.237745</c:v>
                </c:pt>
                <c:pt idx="49718">
                  <c:v>10.23865</c:v>
                </c:pt>
                <c:pt idx="49719">
                  <c:v>10.241134000000001</c:v>
                </c:pt>
                <c:pt idx="49720">
                  <c:v>10.238723</c:v>
                </c:pt>
                <c:pt idx="49721">
                  <c:v>10.240118000000001</c:v>
                </c:pt>
                <c:pt idx="49722">
                  <c:v>10.24222</c:v>
                </c:pt>
                <c:pt idx="49723">
                  <c:v>10.23847</c:v>
                </c:pt>
                <c:pt idx="49724">
                  <c:v>10.239105</c:v>
                </c:pt>
                <c:pt idx="49725">
                  <c:v>10.242737999999999</c:v>
                </c:pt>
                <c:pt idx="49726">
                  <c:v>10.240615</c:v>
                </c:pt>
                <c:pt idx="49727">
                  <c:v>10.240235999999999</c:v>
                </c:pt>
                <c:pt idx="49728">
                  <c:v>10.240297</c:v>
                </c:pt>
                <c:pt idx="49729">
                  <c:v>10.239143</c:v>
                </c:pt>
                <c:pt idx="49730">
                  <c:v>10.24193</c:v>
                </c:pt>
                <c:pt idx="49731">
                  <c:v>10.245010000000001</c:v>
                </c:pt>
                <c:pt idx="49732">
                  <c:v>10.240883999999999</c:v>
                </c:pt>
                <c:pt idx="49733">
                  <c:v>10.239656999999999</c:v>
                </c:pt>
                <c:pt idx="49734">
                  <c:v>10.24408</c:v>
                </c:pt>
                <c:pt idx="49735">
                  <c:v>10.240873000000001</c:v>
                </c:pt>
                <c:pt idx="49736">
                  <c:v>10.237218</c:v>
                </c:pt>
                <c:pt idx="49737">
                  <c:v>10.241070000000001</c:v>
                </c:pt>
                <c:pt idx="49738">
                  <c:v>10.241956</c:v>
                </c:pt>
                <c:pt idx="49739">
                  <c:v>10.239454</c:v>
                </c:pt>
                <c:pt idx="49740">
                  <c:v>10.242799</c:v>
                </c:pt>
                <c:pt idx="49741">
                  <c:v>10.247903000000001</c:v>
                </c:pt>
                <c:pt idx="49742">
                  <c:v>10.246282000000001</c:v>
                </c:pt>
                <c:pt idx="49743">
                  <c:v>10.241942999999999</c:v>
                </c:pt>
                <c:pt idx="49744">
                  <c:v>10.242604999999999</c:v>
                </c:pt>
                <c:pt idx="49745">
                  <c:v>10.249404</c:v>
                </c:pt>
                <c:pt idx="49746">
                  <c:v>10.249542</c:v>
                </c:pt>
                <c:pt idx="49747">
                  <c:v>10.244590000000001</c:v>
                </c:pt>
                <c:pt idx="49748">
                  <c:v>10.245526999999999</c:v>
                </c:pt>
                <c:pt idx="49749">
                  <c:v>10.24663</c:v>
                </c:pt>
                <c:pt idx="49750">
                  <c:v>10.244147999999999</c:v>
                </c:pt>
                <c:pt idx="49751">
                  <c:v>10.243399999999999</c:v>
                </c:pt>
                <c:pt idx="49752">
                  <c:v>10.243295</c:v>
                </c:pt>
                <c:pt idx="49753">
                  <c:v>10.24771</c:v>
                </c:pt>
                <c:pt idx="49754">
                  <c:v>10.249045000000001</c:v>
                </c:pt>
                <c:pt idx="49755">
                  <c:v>10.241016</c:v>
                </c:pt>
                <c:pt idx="49756">
                  <c:v>10.240427</c:v>
                </c:pt>
                <c:pt idx="49757">
                  <c:v>10.248034000000001</c:v>
                </c:pt>
                <c:pt idx="49758">
                  <c:v>10.251022000000001</c:v>
                </c:pt>
                <c:pt idx="49759">
                  <c:v>10.251880999999999</c:v>
                </c:pt>
                <c:pt idx="49760">
                  <c:v>10.25301</c:v>
                </c:pt>
                <c:pt idx="49761">
                  <c:v>10.251994</c:v>
                </c:pt>
                <c:pt idx="49762">
                  <c:v>10.252014000000001</c:v>
                </c:pt>
                <c:pt idx="49763">
                  <c:v>10.253905</c:v>
                </c:pt>
                <c:pt idx="49764">
                  <c:v>10.250109999999999</c:v>
                </c:pt>
                <c:pt idx="49765">
                  <c:v>10.245086000000001</c:v>
                </c:pt>
                <c:pt idx="49766">
                  <c:v>10.245293999999999</c:v>
                </c:pt>
                <c:pt idx="49767">
                  <c:v>10.248797</c:v>
                </c:pt>
                <c:pt idx="49768">
                  <c:v>10.249518999999999</c:v>
                </c:pt>
                <c:pt idx="49769">
                  <c:v>10.249396000000001</c:v>
                </c:pt>
                <c:pt idx="49770">
                  <c:v>10.250972000000001</c:v>
                </c:pt>
                <c:pt idx="49771">
                  <c:v>10.250306999999999</c:v>
                </c:pt>
                <c:pt idx="49772">
                  <c:v>10.248238000000001</c:v>
                </c:pt>
                <c:pt idx="49773">
                  <c:v>10.250235</c:v>
                </c:pt>
                <c:pt idx="49774">
                  <c:v>10.25507</c:v>
                </c:pt>
                <c:pt idx="49775">
                  <c:v>10.25529</c:v>
                </c:pt>
                <c:pt idx="49776">
                  <c:v>10.252329</c:v>
                </c:pt>
                <c:pt idx="49777">
                  <c:v>10.253674999999999</c:v>
                </c:pt>
                <c:pt idx="49778">
                  <c:v>10.253266999999999</c:v>
                </c:pt>
                <c:pt idx="49779">
                  <c:v>10.251775</c:v>
                </c:pt>
                <c:pt idx="49780">
                  <c:v>10.253686</c:v>
                </c:pt>
                <c:pt idx="49781">
                  <c:v>10.253413999999999</c:v>
                </c:pt>
                <c:pt idx="49782">
                  <c:v>10.252641000000001</c:v>
                </c:pt>
                <c:pt idx="49783">
                  <c:v>10.254697</c:v>
                </c:pt>
                <c:pt idx="49784">
                  <c:v>10.261293</c:v>
                </c:pt>
                <c:pt idx="49785">
                  <c:v>10.267770000000001</c:v>
                </c:pt>
                <c:pt idx="49786">
                  <c:v>10.265431</c:v>
                </c:pt>
                <c:pt idx="49787">
                  <c:v>10.262347</c:v>
                </c:pt>
                <c:pt idx="49788">
                  <c:v>10.262304</c:v>
                </c:pt>
                <c:pt idx="49789">
                  <c:v>10.261100000000001</c:v>
                </c:pt>
                <c:pt idx="49790">
                  <c:v>10.262293</c:v>
                </c:pt>
                <c:pt idx="49791">
                  <c:v>10.262738000000001</c:v>
                </c:pt>
                <c:pt idx="49792">
                  <c:v>10.259796</c:v>
                </c:pt>
                <c:pt idx="49793">
                  <c:v>10.261189</c:v>
                </c:pt>
                <c:pt idx="49794">
                  <c:v>10.263956</c:v>
                </c:pt>
                <c:pt idx="49795">
                  <c:v>10.259078000000001</c:v>
                </c:pt>
                <c:pt idx="49796">
                  <c:v>10.255457</c:v>
                </c:pt>
                <c:pt idx="49797">
                  <c:v>10.262086</c:v>
                </c:pt>
                <c:pt idx="49798">
                  <c:v>10.263489999999999</c:v>
                </c:pt>
                <c:pt idx="49799">
                  <c:v>10.254962000000001</c:v>
                </c:pt>
                <c:pt idx="49800">
                  <c:v>10.252776000000001</c:v>
                </c:pt>
                <c:pt idx="49801">
                  <c:v>10.256384000000001</c:v>
                </c:pt>
                <c:pt idx="49802">
                  <c:v>10.254986000000001</c:v>
                </c:pt>
                <c:pt idx="49803">
                  <c:v>10.255775999999999</c:v>
                </c:pt>
                <c:pt idx="49804">
                  <c:v>10.262276</c:v>
                </c:pt>
                <c:pt idx="49805">
                  <c:v>10.260585000000001</c:v>
                </c:pt>
                <c:pt idx="49806">
                  <c:v>10.254225999999999</c:v>
                </c:pt>
                <c:pt idx="49807">
                  <c:v>10.255743000000001</c:v>
                </c:pt>
                <c:pt idx="49808">
                  <c:v>10.257339</c:v>
                </c:pt>
                <c:pt idx="49809">
                  <c:v>10.254553</c:v>
                </c:pt>
                <c:pt idx="49810">
                  <c:v>10.254265</c:v>
                </c:pt>
                <c:pt idx="49811">
                  <c:v>10.258335000000001</c:v>
                </c:pt>
                <c:pt idx="49812">
                  <c:v>10.262869</c:v>
                </c:pt>
                <c:pt idx="49813">
                  <c:v>10.262224</c:v>
                </c:pt>
                <c:pt idx="49814">
                  <c:v>10.257758000000001</c:v>
                </c:pt>
                <c:pt idx="49815">
                  <c:v>10.259131999999999</c:v>
                </c:pt>
                <c:pt idx="49816">
                  <c:v>10.260437</c:v>
                </c:pt>
                <c:pt idx="49817">
                  <c:v>10.257054999999999</c:v>
                </c:pt>
                <c:pt idx="49818">
                  <c:v>10.257562999999999</c:v>
                </c:pt>
                <c:pt idx="49819">
                  <c:v>10.262385</c:v>
                </c:pt>
                <c:pt idx="49820">
                  <c:v>10.263699000000001</c:v>
                </c:pt>
                <c:pt idx="49821">
                  <c:v>10.263334</c:v>
                </c:pt>
                <c:pt idx="49822">
                  <c:v>10.262133</c:v>
                </c:pt>
                <c:pt idx="49823">
                  <c:v>10.260626999999999</c:v>
                </c:pt>
                <c:pt idx="49824">
                  <c:v>10.264887</c:v>
                </c:pt>
                <c:pt idx="49825">
                  <c:v>10.264157000000001</c:v>
                </c:pt>
                <c:pt idx="49826">
                  <c:v>10.260994999999999</c:v>
                </c:pt>
                <c:pt idx="49827">
                  <c:v>10.264873</c:v>
                </c:pt>
                <c:pt idx="49828">
                  <c:v>10.263586</c:v>
                </c:pt>
                <c:pt idx="49829">
                  <c:v>10.261023</c:v>
                </c:pt>
                <c:pt idx="49830">
                  <c:v>10.264431</c:v>
                </c:pt>
                <c:pt idx="49831">
                  <c:v>10.264977</c:v>
                </c:pt>
                <c:pt idx="49832">
                  <c:v>10.264809</c:v>
                </c:pt>
                <c:pt idx="49833">
                  <c:v>10.268514</c:v>
                </c:pt>
                <c:pt idx="49834">
                  <c:v>10.269807999999999</c:v>
                </c:pt>
                <c:pt idx="49835">
                  <c:v>10.268935000000001</c:v>
                </c:pt>
                <c:pt idx="49836">
                  <c:v>10.268882</c:v>
                </c:pt>
                <c:pt idx="49837">
                  <c:v>10.267238000000001</c:v>
                </c:pt>
                <c:pt idx="49838">
                  <c:v>10.266994</c:v>
                </c:pt>
                <c:pt idx="49839">
                  <c:v>10.268893</c:v>
                </c:pt>
                <c:pt idx="49840">
                  <c:v>10.269406</c:v>
                </c:pt>
                <c:pt idx="49841">
                  <c:v>10.270935</c:v>
                </c:pt>
                <c:pt idx="49842">
                  <c:v>10.270628</c:v>
                </c:pt>
                <c:pt idx="49843">
                  <c:v>10.266617999999999</c:v>
                </c:pt>
                <c:pt idx="49844">
                  <c:v>10.268890000000001</c:v>
                </c:pt>
                <c:pt idx="49845">
                  <c:v>10.271031000000001</c:v>
                </c:pt>
                <c:pt idx="49846">
                  <c:v>10.269382</c:v>
                </c:pt>
                <c:pt idx="49847">
                  <c:v>10.272492</c:v>
                </c:pt>
                <c:pt idx="49848">
                  <c:v>10.272688</c:v>
                </c:pt>
                <c:pt idx="49849">
                  <c:v>10.266391</c:v>
                </c:pt>
                <c:pt idx="49850">
                  <c:v>10.26362</c:v>
                </c:pt>
                <c:pt idx="49851">
                  <c:v>10.264989</c:v>
                </c:pt>
                <c:pt idx="49852">
                  <c:v>10.265409</c:v>
                </c:pt>
                <c:pt idx="49853">
                  <c:v>10.268266000000001</c:v>
                </c:pt>
                <c:pt idx="49854">
                  <c:v>10.270986000000001</c:v>
                </c:pt>
                <c:pt idx="49855">
                  <c:v>10.267853000000001</c:v>
                </c:pt>
                <c:pt idx="49856">
                  <c:v>10.265625</c:v>
                </c:pt>
                <c:pt idx="49857">
                  <c:v>10.267861</c:v>
                </c:pt>
                <c:pt idx="49858">
                  <c:v>10.26975</c:v>
                </c:pt>
                <c:pt idx="49859">
                  <c:v>10.271110999999999</c:v>
                </c:pt>
                <c:pt idx="49860">
                  <c:v>10.273069</c:v>
                </c:pt>
                <c:pt idx="49861">
                  <c:v>10.275789</c:v>
                </c:pt>
                <c:pt idx="49862">
                  <c:v>10.274816</c:v>
                </c:pt>
                <c:pt idx="49863">
                  <c:v>10.273816</c:v>
                </c:pt>
                <c:pt idx="49864">
                  <c:v>10.272987000000001</c:v>
                </c:pt>
                <c:pt idx="49865">
                  <c:v>10.271068</c:v>
                </c:pt>
                <c:pt idx="49866">
                  <c:v>10.275734</c:v>
                </c:pt>
                <c:pt idx="49867">
                  <c:v>10.280858</c:v>
                </c:pt>
                <c:pt idx="49868">
                  <c:v>10.278945</c:v>
                </c:pt>
                <c:pt idx="49869">
                  <c:v>10.276237999999999</c:v>
                </c:pt>
                <c:pt idx="49870">
                  <c:v>10.276042</c:v>
                </c:pt>
                <c:pt idx="49871">
                  <c:v>10.275919999999999</c:v>
                </c:pt>
                <c:pt idx="49872">
                  <c:v>10.274379</c:v>
                </c:pt>
                <c:pt idx="49873">
                  <c:v>10.274846</c:v>
                </c:pt>
                <c:pt idx="49874">
                  <c:v>10.276393000000001</c:v>
                </c:pt>
                <c:pt idx="49875">
                  <c:v>10.275186</c:v>
                </c:pt>
                <c:pt idx="49876">
                  <c:v>10.271917999999999</c:v>
                </c:pt>
                <c:pt idx="49877">
                  <c:v>10.271305999999999</c:v>
                </c:pt>
                <c:pt idx="49878">
                  <c:v>10.273975999999999</c:v>
                </c:pt>
                <c:pt idx="49879">
                  <c:v>10.275378</c:v>
                </c:pt>
                <c:pt idx="49880">
                  <c:v>10.274559999999999</c:v>
                </c:pt>
                <c:pt idx="49881">
                  <c:v>10.274362</c:v>
                </c:pt>
                <c:pt idx="49882">
                  <c:v>10.275126999999999</c:v>
                </c:pt>
                <c:pt idx="49883">
                  <c:v>10.276891000000001</c:v>
                </c:pt>
                <c:pt idx="49884">
                  <c:v>10.277369</c:v>
                </c:pt>
                <c:pt idx="49885">
                  <c:v>10.274649</c:v>
                </c:pt>
                <c:pt idx="49886">
                  <c:v>10.275150999999999</c:v>
                </c:pt>
                <c:pt idx="49887">
                  <c:v>10.280932</c:v>
                </c:pt>
                <c:pt idx="49888">
                  <c:v>10.280642</c:v>
                </c:pt>
                <c:pt idx="49889">
                  <c:v>10.279417</c:v>
                </c:pt>
                <c:pt idx="49890">
                  <c:v>10.280915999999999</c:v>
                </c:pt>
                <c:pt idx="49891">
                  <c:v>10.28101</c:v>
                </c:pt>
                <c:pt idx="49892">
                  <c:v>10.282424000000001</c:v>
                </c:pt>
                <c:pt idx="49893">
                  <c:v>10.281979</c:v>
                </c:pt>
                <c:pt idx="49894">
                  <c:v>10.274663</c:v>
                </c:pt>
                <c:pt idx="49895">
                  <c:v>10.276081</c:v>
                </c:pt>
                <c:pt idx="49896">
                  <c:v>10.288342</c:v>
                </c:pt>
                <c:pt idx="49897">
                  <c:v>10.290687</c:v>
                </c:pt>
                <c:pt idx="49898">
                  <c:v>10.282781999999999</c:v>
                </c:pt>
                <c:pt idx="49899">
                  <c:v>10.28022</c:v>
                </c:pt>
                <c:pt idx="49900">
                  <c:v>10.281204000000001</c:v>
                </c:pt>
                <c:pt idx="49901">
                  <c:v>10.280878</c:v>
                </c:pt>
                <c:pt idx="49902">
                  <c:v>10.281352</c:v>
                </c:pt>
                <c:pt idx="49903">
                  <c:v>10.281947000000001</c:v>
                </c:pt>
                <c:pt idx="49904">
                  <c:v>10.281155999999999</c:v>
                </c:pt>
                <c:pt idx="49905">
                  <c:v>10.280405999999999</c:v>
                </c:pt>
                <c:pt idx="49906">
                  <c:v>10.280860000000001</c:v>
                </c:pt>
                <c:pt idx="49907">
                  <c:v>10.281495</c:v>
                </c:pt>
                <c:pt idx="49908">
                  <c:v>10.280442000000001</c:v>
                </c:pt>
                <c:pt idx="49909">
                  <c:v>10.283132999999999</c:v>
                </c:pt>
                <c:pt idx="49910">
                  <c:v>10.286973</c:v>
                </c:pt>
                <c:pt idx="49911">
                  <c:v>10.281421999999999</c:v>
                </c:pt>
                <c:pt idx="49912">
                  <c:v>10.279392</c:v>
                </c:pt>
                <c:pt idx="49913">
                  <c:v>10.285629</c:v>
                </c:pt>
                <c:pt idx="49914">
                  <c:v>10.285886</c:v>
                </c:pt>
                <c:pt idx="49915">
                  <c:v>10.286415</c:v>
                </c:pt>
                <c:pt idx="49916">
                  <c:v>10.288898</c:v>
                </c:pt>
                <c:pt idx="49917">
                  <c:v>10.287678</c:v>
                </c:pt>
                <c:pt idx="49918">
                  <c:v>10.289875</c:v>
                </c:pt>
                <c:pt idx="49919">
                  <c:v>10.295617999999999</c:v>
                </c:pt>
                <c:pt idx="49920">
                  <c:v>10.292827000000001</c:v>
                </c:pt>
                <c:pt idx="49921">
                  <c:v>10.290207000000001</c:v>
                </c:pt>
                <c:pt idx="49922">
                  <c:v>10.297644999999999</c:v>
                </c:pt>
                <c:pt idx="49923">
                  <c:v>10.297355</c:v>
                </c:pt>
                <c:pt idx="49924">
                  <c:v>10.290445</c:v>
                </c:pt>
                <c:pt idx="49925">
                  <c:v>10.292725000000001</c:v>
                </c:pt>
                <c:pt idx="49926">
                  <c:v>10.297459</c:v>
                </c:pt>
                <c:pt idx="49927">
                  <c:v>10.297454</c:v>
                </c:pt>
                <c:pt idx="49928">
                  <c:v>10.296149</c:v>
                </c:pt>
                <c:pt idx="49929">
                  <c:v>10.295436</c:v>
                </c:pt>
                <c:pt idx="49930">
                  <c:v>10.293153</c:v>
                </c:pt>
                <c:pt idx="49931">
                  <c:v>10.292916</c:v>
                </c:pt>
                <c:pt idx="49932">
                  <c:v>10.295434999999999</c:v>
                </c:pt>
                <c:pt idx="49933">
                  <c:v>10.295417</c:v>
                </c:pt>
                <c:pt idx="49934">
                  <c:v>10.291710999999999</c:v>
                </c:pt>
                <c:pt idx="49935">
                  <c:v>10.292642000000001</c:v>
                </c:pt>
                <c:pt idx="49936">
                  <c:v>10.295623000000001</c:v>
                </c:pt>
                <c:pt idx="49937">
                  <c:v>10.292075000000001</c:v>
                </c:pt>
                <c:pt idx="49938">
                  <c:v>10.287742</c:v>
                </c:pt>
                <c:pt idx="49939">
                  <c:v>10.290107000000001</c:v>
                </c:pt>
                <c:pt idx="49940">
                  <c:v>10.293561</c:v>
                </c:pt>
                <c:pt idx="49941">
                  <c:v>10.293006999999999</c:v>
                </c:pt>
                <c:pt idx="49942">
                  <c:v>10.293570000000001</c:v>
                </c:pt>
                <c:pt idx="49943">
                  <c:v>10.296659999999999</c:v>
                </c:pt>
                <c:pt idx="49944">
                  <c:v>10.296602</c:v>
                </c:pt>
                <c:pt idx="49945">
                  <c:v>10.293628</c:v>
                </c:pt>
                <c:pt idx="49946">
                  <c:v>10.29175</c:v>
                </c:pt>
                <c:pt idx="49947">
                  <c:v>10.294975000000001</c:v>
                </c:pt>
                <c:pt idx="49948">
                  <c:v>10.2982</c:v>
                </c:pt>
                <c:pt idx="49949">
                  <c:v>10.293818</c:v>
                </c:pt>
                <c:pt idx="49950">
                  <c:v>10.290691000000001</c:v>
                </c:pt>
                <c:pt idx="49951">
                  <c:v>10.293346</c:v>
                </c:pt>
                <c:pt idx="49952">
                  <c:v>10.293850000000001</c:v>
                </c:pt>
                <c:pt idx="49953">
                  <c:v>10.295415</c:v>
                </c:pt>
                <c:pt idx="49954">
                  <c:v>10.296777000000001</c:v>
                </c:pt>
                <c:pt idx="49955">
                  <c:v>10.296697</c:v>
                </c:pt>
                <c:pt idx="49956">
                  <c:v>10.294435999999999</c:v>
                </c:pt>
                <c:pt idx="49957">
                  <c:v>10.292369000000001</c:v>
                </c:pt>
                <c:pt idx="49958">
                  <c:v>10.296896</c:v>
                </c:pt>
                <c:pt idx="49959">
                  <c:v>10.299628</c:v>
                </c:pt>
                <c:pt idx="49960">
                  <c:v>10.293164000000001</c:v>
                </c:pt>
                <c:pt idx="49961">
                  <c:v>10.290476</c:v>
                </c:pt>
                <c:pt idx="49962">
                  <c:v>10.29754</c:v>
                </c:pt>
                <c:pt idx="49963">
                  <c:v>10.301866</c:v>
                </c:pt>
                <c:pt idx="49964">
                  <c:v>10.298639</c:v>
                </c:pt>
                <c:pt idx="49965">
                  <c:v>10.295987999999999</c:v>
                </c:pt>
                <c:pt idx="49966">
                  <c:v>10.296709</c:v>
                </c:pt>
                <c:pt idx="49967">
                  <c:v>10.297027999999999</c:v>
                </c:pt>
                <c:pt idx="49968">
                  <c:v>10.299602</c:v>
                </c:pt>
                <c:pt idx="49969">
                  <c:v>10.304086</c:v>
                </c:pt>
                <c:pt idx="49970">
                  <c:v>10.305892999999999</c:v>
                </c:pt>
                <c:pt idx="49971">
                  <c:v>10.306626</c:v>
                </c:pt>
                <c:pt idx="49972">
                  <c:v>10.305142999999999</c:v>
                </c:pt>
                <c:pt idx="49973">
                  <c:v>10.304009000000001</c:v>
                </c:pt>
                <c:pt idx="49974">
                  <c:v>10.306616</c:v>
                </c:pt>
                <c:pt idx="49975">
                  <c:v>10.307840000000001</c:v>
                </c:pt>
                <c:pt idx="49976">
                  <c:v>10.305897999999999</c:v>
                </c:pt>
                <c:pt idx="49977">
                  <c:v>10.306023</c:v>
                </c:pt>
                <c:pt idx="49978">
                  <c:v>10.30913</c:v>
                </c:pt>
                <c:pt idx="49979">
                  <c:v>10.311667</c:v>
                </c:pt>
                <c:pt idx="49980">
                  <c:v>10.308020000000001</c:v>
                </c:pt>
                <c:pt idx="49981">
                  <c:v>10.30367</c:v>
                </c:pt>
                <c:pt idx="49982">
                  <c:v>10.304942</c:v>
                </c:pt>
                <c:pt idx="49983">
                  <c:v>10.306405</c:v>
                </c:pt>
                <c:pt idx="49984">
                  <c:v>10.304802</c:v>
                </c:pt>
                <c:pt idx="49985">
                  <c:v>10.305927000000001</c:v>
                </c:pt>
                <c:pt idx="49986">
                  <c:v>10.308382</c:v>
                </c:pt>
                <c:pt idx="49987">
                  <c:v>10.307853</c:v>
                </c:pt>
                <c:pt idx="49988">
                  <c:v>10.304724</c:v>
                </c:pt>
                <c:pt idx="49989">
                  <c:v>10.302968</c:v>
                </c:pt>
                <c:pt idx="49990">
                  <c:v>10.305578000000001</c:v>
                </c:pt>
                <c:pt idx="49991">
                  <c:v>10.307653</c:v>
                </c:pt>
                <c:pt idx="49992">
                  <c:v>10.306791</c:v>
                </c:pt>
                <c:pt idx="49993">
                  <c:v>10.306565000000001</c:v>
                </c:pt>
                <c:pt idx="49994">
                  <c:v>10.307544999999999</c:v>
                </c:pt>
                <c:pt idx="49995">
                  <c:v>10.307269</c:v>
                </c:pt>
                <c:pt idx="49996">
                  <c:v>10.305878</c:v>
                </c:pt>
                <c:pt idx="49997">
                  <c:v>10.310764000000001</c:v>
                </c:pt>
                <c:pt idx="49998">
                  <c:v>10.311883</c:v>
                </c:pt>
                <c:pt idx="49999">
                  <c:v>10.306785</c:v>
                </c:pt>
                <c:pt idx="50000">
                  <c:v>10.310936</c:v>
                </c:pt>
                <c:pt idx="50001">
                  <c:v>10.313966000000001</c:v>
                </c:pt>
                <c:pt idx="50002">
                  <c:v>10.308343000000001</c:v>
                </c:pt>
                <c:pt idx="50003">
                  <c:v>10.306811</c:v>
                </c:pt>
                <c:pt idx="50004">
                  <c:v>10.310900999999999</c:v>
                </c:pt>
                <c:pt idx="50005">
                  <c:v>10.311143</c:v>
                </c:pt>
                <c:pt idx="50006">
                  <c:v>10.308820000000001</c:v>
                </c:pt>
                <c:pt idx="50007">
                  <c:v>10.309683</c:v>
                </c:pt>
                <c:pt idx="50008">
                  <c:v>10.312313</c:v>
                </c:pt>
                <c:pt idx="50009">
                  <c:v>10.313257</c:v>
                </c:pt>
                <c:pt idx="50010">
                  <c:v>10.313191</c:v>
                </c:pt>
                <c:pt idx="50011">
                  <c:v>10.317499</c:v>
                </c:pt>
                <c:pt idx="50012">
                  <c:v>10.318453999999999</c:v>
                </c:pt>
                <c:pt idx="50013">
                  <c:v>10.314717999999999</c:v>
                </c:pt>
                <c:pt idx="50014">
                  <c:v>10.318533</c:v>
                </c:pt>
                <c:pt idx="50015">
                  <c:v>10.32114</c:v>
                </c:pt>
                <c:pt idx="50016">
                  <c:v>10.317488000000001</c:v>
                </c:pt>
                <c:pt idx="50017">
                  <c:v>10.315796000000001</c:v>
                </c:pt>
                <c:pt idx="50018">
                  <c:v>10.314704000000001</c:v>
                </c:pt>
                <c:pt idx="50019">
                  <c:v>10.313154000000001</c:v>
                </c:pt>
                <c:pt idx="50020">
                  <c:v>10.313658</c:v>
                </c:pt>
                <c:pt idx="50021">
                  <c:v>10.314859</c:v>
                </c:pt>
                <c:pt idx="50022">
                  <c:v>10.317148</c:v>
                </c:pt>
                <c:pt idx="50023">
                  <c:v>10.31654</c:v>
                </c:pt>
                <c:pt idx="50024">
                  <c:v>10.315848000000001</c:v>
                </c:pt>
                <c:pt idx="50025">
                  <c:v>10.316269999999999</c:v>
                </c:pt>
                <c:pt idx="50026">
                  <c:v>10.314489999999999</c:v>
                </c:pt>
                <c:pt idx="50027">
                  <c:v>10.314003</c:v>
                </c:pt>
                <c:pt idx="50028">
                  <c:v>10.313589</c:v>
                </c:pt>
                <c:pt idx="50029">
                  <c:v>10.314693999999999</c:v>
                </c:pt>
                <c:pt idx="50030">
                  <c:v>10.316431</c:v>
                </c:pt>
                <c:pt idx="50031">
                  <c:v>10.317209999999999</c:v>
                </c:pt>
                <c:pt idx="50032">
                  <c:v>10.318135</c:v>
                </c:pt>
                <c:pt idx="50033">
                  <c:v>10.318438</c:v>
                </c:pt>
                <c:pt idx="50034">
                  <c:v>10.325241</c:v>
                </c:pt>
                <c:pt idx="50035">
                  <c:v>10.32788</c:v>
                </c:pt>
                <c:pt idx="50036">
                  <c:v>10.321342</c:v>
                </c:pt>
                <c:pt idx="50037">
                  <c:v>10.322654999999999</c:v>
                </c:pt>
                <c:pt idx="50038">
                  <c:v>10.325602</c:v>
                </c:pt>
                <c:pt idx="50039">
                  <c:v>10.320576000000001</c:v>
                </c:pt>
                <c:pt idx="50040">
                  <c:v>10.316594</c:v>
                </c:pt>
                <c:pt idx="50041">
                  <c:v>10.318303</c:v>
                </c:pt>
                <c:pt idx="50042">
                  <c:v>10.321178</c:v>
                </c:pt>
                <c:pt idx="50043">
                  <c:v>10.319934</c:v>
                </c:pt>
                <c:pt idx="50044">
                  <c:v>10.317009000000001</c:v>
                </c:pt>
                <c:pt idx="50045">
                  <c:v>10.319311000000001</c:v>
                </c:pt>
                <c:pt idx="50046">
                  <c:v>10.324192</c:v>
                </c:pt>
                <c:pt idx="50047">
                  <c:v>10.322668</c:v>
                </c:pt>
                <c:pt idx="50048">
                  <c:v>10.317081</c:v>
                </c:pt>
                <c:pt idx="50049">
                  <c:v>10.316476</c:v>
                </c:pt>
                <c:pt idx="50050">
                  <c:v>10.319969</c:v>
                </c:pt>
                <c:pt idx="50051">
                  <c:v>10.320188</c:v>
                </c:pt>
                <c:pt idx="50052">
                  <c:v>10.319739999999999</c:v>
                </c:pt>
                <c:pt idx="50053">
                  <c:v>10.323767999999999</c:v>
                </c:pt>
                <c:pt idx="50054">
                  <c:v>10.325557</c:v>
                </c:pt>
                <c:pt idx="50055">
                  <c:v>10.319623</c:v>
                </c:pt>
                <c:pt idx="50056">
                  <c:v>10.319782999999999</c:v>
                </c:pt>
                <c:pt idx="50057">
                  <c:v>10.325459</c:v>
                </c:pt>
                <c:pt idx="50058">
                  <c:v>10.323611</c:v>
                </c:pt>
                <c:pt idx="50059">
                  <c:v>10.320147</c:v>
                </c:pt>
                <c:pt idx="50060">
                  <c:v>10.322501000000001</c:v>
                </c:pt>
                <c:pt idx="50061">
                  <c:v>10.323805</c:v>
                </c:pt>
                <c:pt idx="50062">
                  <c:v>10.321562</c:v>
                </c:pt>
                <c:pt idx="50063">
                  <c:v>10.324045999999999</c:v>
                </c:pt>
                <c:pt idx="50064">
                  <c:v>10.329971</c:v>
                </c:pt>
                <c:pt idx="50065">
                  <c:v>10.331417999999999</c:v>
                </c:pt>
                <c:pt idx="50066">
                  <c:v>10.326673</c:v>
                </c:pt>
                <c:pt idx="50067">
                  <c:v>10.325127999999999</c:v>
                </c:pt>
                <c:pt idx="50068">
                  <c:v>10.327118</c:v>
                </c:pt>
                <c:pt idx="50069">
                  <c:v>10.323945</c:v>
                </c:pt>
                <c:pt idx="50070">
                  <c:v>10.324313999999999</c:v>
                </c:pt>
                <c:pt idx="50071">
                  <c:v>10.33039</c:v>
                </c:pt>
                <c:pt idx="50072">
                  <c:v>10.329153</c:v>
                </c:pt>
                <c:pt idx="50073">
                  <c:v>10.332538</c:v>
                </c:pt>
                <c:pt idx="50074">
                  <c:v>10.341008</c:v>
                </c:pt>
                <c:pt idx="50075">
                  <c:v>10.336541</c:v>
                </c:pt>
                <c:pt idx="50076">
                  <c:v>10.331851</c:v>
                </c:pt>
                <c:pt idx="50077">
                  <c:v>10.337797999999999</c:v>
                </c:pt>
                <c:pt idx="50078">
                  <c:v>10.341317999999999</c:v>
                </c:pt>
                <c:pt idx="50079">
                  <c:v>10.339933</c:v>
                </c:pt>
                <c:pt idx="50080">
                  <c:v>10.340944</c:v>
                </c:pt>
                <c:pt idx="50081">
                  <c:v>10.342112999999999</c:v>
                </c:pt>
                <c:pt idx="50082">
                  <c:v>10.340324000000001</c:v>
                </c:pt>
                <c:pt idx="50083">
                  <c:v>10.339309</c:v>
                </c:pt>
                <c:pt idx="50084">
                  <c:v>10.340885999999999</c:v>
                </c:pt>
                <c:pt idx="50085">
                  <c:v>10.338920999999999</c:v>
                </c:pt>
                <c:pt idx="50086">
                  <c:v>10.332508000000001</c:v>
                </c:pt>
                <c:pt idx="50087">
                  <c:v>10.331212000000001</c:v>
                </c:pt>
                <c:pt idx="50088">
                  <c:v>10.337463</c:v>
                </c:pt>
                <c:pt idx="50089">
                  <c:v>10.338384</c:v>
                </c:pt>
                <c:pt idx="50090">
                  <c:v>10.335248</c:v>
                </c:pt>
                <c:pt idx="50091">
                  <c:v>10.336365000000001</c:v>
                </c:pt>
                <c:pt idx="50092">
                  <c:v>10.333847</c:v>
                </c:pt>
                <c:pt idx="50093">
                  <c:v>10.331682000000001</c:v>
                </c:pt>
                <c:pt idx="50094">
                  <c:v>10.335291</c:v>
                </c:pt>
                <c:pt idx="50095">
                  <c:v>10.338113</c:v>
                </c:pt>
                <c:pt idx="50096">
                  <c:v>10.337106</c:v>
                </c:pt>
                <c:pt idx="50097">
                  <c:v>10.333949</c:v>
                </c:pt>
                <c:pt idx="50098">
                  <c:v>10.332265</c:v>
                </c:pt>
                <c:pt idx="50099">
                  <c:v>10.334009</c:v>
                </c:pt>
                <c:pt idx="50100">
                  <c:v>10.335151</c:v>
                </c:pt>
                <c:pt idx="50101">
                  <c:v>10.335767000000001</c:v>
                </c:pt>
                <c:pt idx="50102">
                  <c:v>10.340797</c:v>
                </c:pt>
                <c:pt idx="50103">
                  <c:v>10.341867000000001</c:v>
                </c:pt>
                <c:pt idx="50104">
                  <c:v>10.336563999999999</c:v>
                </c:pt>
                <c:pt idx="50105">
                  <c:v>10.33568</c:v>
                </c:pt>
                <c:pt idx="50106">
                  <c:v>10.337776</c:v>
                </c:pt>
                <c:pt idx="50107">
                  <c:v>10.340866999999999</c:v>
                </c:pt>
                <c:pt idx="50108">
                  <c:v>10.345764000000001</c:v>
                </c:pt>
                <c:pt idx="50109">
                  <c:v>10.345086999999999</c:v>
                </c:pt>
                <c:pt idx="50110">
                  <c:v>10.341196999999999</c:v>
                </c:pt>
                <c:pt idx="50111">
                  <c:v>10.340350000000001</c:v>
                </c:pt>
                <c:pt idx="50112">
                  <c:v>10.34076</c:v>
                </c:pt>
                <c:pt idx="50113">
                  <c:v>10.343121999999999</c:v>
                </c:pt>
                <c:pt idx="50114">
                  <c:v>10.343699000000001</c:v>
                </c:pt>
                <c:pt idx="50115">
                  <c:v>10.342460000000001</c:v>
                </c:pt>
                <c:pt idx="50116">
                  <c:v>10.342525</c:v>
                </c:pt>
                <c:pt idx="50117">
                  <c:v>10.341487000000001</c:v>
                </c:pt>
                <c:pt idx="50118">
                  <c:v>10.340056000000001</c:v>
                </c:pt>
                <c:pt idx="50119">
                  <c:v>10.340593999999999</c:v>
                </c:pt>
                <c:pt idx="50120">
                  <c:v>10.342117999999999</c:v>
                </c:pt>
                <c:pt idx="50121">
                  <c:v>10.342242000000001</c:v>
                </c:pt>
                <c:pt idx="50122">
                  <c:v>10.341383</c:v>
                </c:pt>
                <c:pt idx="50123">
                  <c:v>10.339338</c:v>
                </c:pt>
                <c:pt idx="50124">
                  <c:v>10.340852999999999</c:v>
                </c:pt>
                <c:pt idx="50125">
                  <c:v>10.346814999999999</c:v>
                </c:pt>
                <c:pt idx="50126">
                  <c:v>10.346213000000001</c:v>
                </c:pt>
                <c:pt idx="50127">
                  <c:v>10.344480000000001</c:v>
                </c:pt>
                <c:pt idx="50128">
                  <c:v>10.347137</c:v>
                </c:pt>
                <c:pt idx="50129">
                  <c:v>10.345699</c:v>
                </c:pt>
                <c:pt idx="50130">
                  <c:v>10.341426999999999</c:v>
                </c:pt>
                <c:pt idx="50131">
                  <c:v>10.34097</c:v>
                </c:pt>
                <c:pt idx="50132">
                  <c:v>10.343355000000001</c:v>
                </c:pt>
                <c:pt idx="50133">
                  <c:v>10.341303</c:v>
                </c:pt>
                <c:pt idx="50134">
                  <c:v>10.339100999999999</c:v>
                </c:pt>
                <c:pt idx="50135">
                  <c:v>10.342097000000001</c:v>
                </c:pt>
                <c:pt idx="50136">
                  <c:v>10.341122</c:v>
                </c:pt>
                <c:pt idx="50137">
                  <c:v>10.338385000000001</c:v>
                </c:pt>
                <c:pt idx="50138">
                  <c:v>10.340649000000001</c:v>
                </c:pt>
                <c:pt idx="50139">
                  <c:v>10.342028000000001</c:v>
                </c:pt>
                <c:pt idx="50140">
                  <c:v>10.343446999999999</c:v>
                </c:pt>
                <c:pt idx="50141">
                  <c:v>10.345238</c:v>
                </c:pt>
                <c:pt idx="50142">
                  <c:v>10.342632</c:v>
                </c:pt>
                <c:pt idx="50143">
                  <c:v>10.343087000000001</c:v>
                </c:pt>
                <c:pt idx="50144">
                  <c:v>10.348723</c:v>
                </c:pt>
                <c:pt idx="50145">
                  <c:v>10.351545</c:v>
                </c:pt>
                <c:pt idx="50146">
                  <c:v>10.34839</c:v>
                </c:pt>
                <c:pt idx="50147">
                  <c:v>10.345503000000001</c:v>
                </c:pt>
                <c:pt idx="50148">
                  <c:v>10.346318999999999</c:v>
                </c:pt>
                <c:pt idx="50149">
                  <c:v>10.347061999999999</c:v>
                </c:pt>
                <c:pt idx="50150">
                  <c:v>10.350070000000001</c:v>
                </c:pt>
                <c:pt idx="50151">
                  <c:v>10.351671</c:v>
                </c:pt>
                <c:pt idx="50152">
                  <c:v>10.347254</c:v>
                </c:pt>
                <c:pt idx="50153">
                  <c:v>10.346882000000001</c:v>
                </c:pt>
                <c:pt idx="50154">
                  <c:v>10.351596000000001</c:v>
                </c:pt>
                <c:pt idx="50155">
                  <c:v>10.351307</c:v>
                </c:pt>
                <c:pt idx="50156">
                  <c:v>10.348806</c:v>
                </c:pt>
                <c:pt idx="50157">
                  <c:v>10.352361999999999</c:v>
                </c:pt>
                <c:pt idx="50158">
                  <c:v>10.355741</c:v>
                </c:pt>
                <c:pt idx="50159">
                  <c:v>10.353812</c:v>
                </c:pt>
                <c:pt idx="50160">
                  <c:v>10.353145</c:v>
                </c:pt>
                <c:pt idx="50161">
                  <c:v>10.353116999999999</c:v>
                </c:pt>
                <c:pt idx="50162">
                  <c:v>10.351706</c:v>
                </c:pt>
                <c:pt idx="50163">
                  <c:v>10.355441000000001</c:v>
                </c:pt>
                <c:pt idx="50164">
                  <c:v>10.361950999999999</c:v>
                </c:pt>
                <c:pt idx="50165">
                  <c:v>10.360815000000001</c:v>
                </c:pt>
                <c:pt idx="50166">
                  <c:v>10.355831</c:v>
                </c:pt>
                <c:pt idx="50167">
                  <c:v>10.356441</c:v>
                </c:pt>
                <c:pt idx="50168">
                  <c:v>10.356750999999999</c:v>
                </c:pt>
                <c:pt idx="50169">
                  <c:v>10.353937999999999</c:v>
                </c:pt>
                <c:pt idx="50170">
                  <c:v>10.356992999999999</c:v>
                </c:pt>
                <c:pt idx="50171">
                  <c:v>10.360101999999999</c:v>
                </c:pt>
                <c:pt idx="50172">
                  <c:v>10.358378</c:v>
                </c:pt>
                <c:pt idx="50173">
                  <c:v>10.357742999999999</c:v>
                </c:pt>
                <c:pt idx="50174">
                  <c:v>10.358174999999999</c:v>
                </c:pt>
                <c:pt idx="50175">
                  <c:v>10.354761999999999</c:v>
                </c:pt>
                <c:pt idx="50176">
                  <c:v>10.350973</c:v>
                </c:pt>
                <c:pt idx="50177">
                  <c:v>10.353835</c:v>
                </c:pt>
                <c:pt idx="50178">
                  <c:v>10.358002000000001</c:v>
                </c:pt>
                <c:pt idx="50179">
                  <c:v>10.356120000000001</c:v>
                </c:pt>
                <c:pt idx="50180">
                  <c:v>10.355606999999999</c:v>
                </c:pt>
                <c:pt idx="50181">
                  <c:v>10.356128999999999</c:v>
                </c:pt>
                <c:pt idx="50182">
                  <c:v>10.352156000000001</c:v>
                </c:pt>
                <c:pt idx="50183">
                  <c:v>10.354476999999999</c:v>
                </c:pt>
                <c:pt idx="50184">
                  <c:v>10.359785</c:v>
                </c:pt>
                <c:pt idx="50185">
                  <c:v>10.355157999999999</c:v>
                </c:pt>
                <c:pt idx="50186">
                  <c:v>10.349562000000001</c:v>
                </c:pt>
                <c:pt idx="50187">
                  <c:v>10.350974000000001</c:v>
                </c:pt>
                <c:pt idx="50188">
                  <c:v>10.352741</c:v>
                </c:pt>
                <c:pt idx="50189">
                  <c:v>10.353517999999999</c:v>
                </c:pt>
                <c:pt idx="50190">
                  <c:v>10.356446</c:v>
                </c:pt>
                <c:pt idx="50191">
                  <c:v>10.358587</c:v>
                </c:pt>
                <c:pt idx="50192">
                  <c:v>10.355886</c:v>
                </c:pt>
                <c:pt idx="50193">
                  <c:v>10.357771</c:v>
                </c:pt>
                <c:pt idx="50194">
                  <c:v>10.362678000000001</c:v>
                </c:pt>
                <c:pt idx="50195">
                  <c:v>10.363151</c:v>
                </c:pt>
                <c:pt idx="50196">
                  <c:v>10.36436</c:v>
                </c:pt>
                <c:pt idx="50197">
                  <c:v>10.36477</c:v>
                </c:pt>
                <c:pt idx="50198">
                  <c:v>10.36299</c:v>
                </c:pt>
                <c:pt idx="50199">
                  <c:v>10.362869</c:v>
                </c:pt>
                <c:pt idx="50200">
                  <c:v>10.36206</c:v>
                </c:pt>
                <c:pt idx="50201">
                  <c:v>10.362747000000001</c:v>
                </c:pt>
                <c:pt idx="50202">
                  <c:v>10.364974</c:v>
                </c:pt>
                <c:pt idx="50203">
                  <c:v>10.362533000000001</c:v>
                </c:pt>
                <c:pt idx="50204">
                  <c:v>10.361942000000001</c:v>
                </c:pt>
                <c:pt idx="50205">
                  <c:v>10.364367</c:v>
                </c:pt>
                <c:pt idx="50206">
                  <c:v>10.363301</c:v>
                </c:pt>
                <c:pt idx="50207">
                  <c:v>10.360056</c:v>
                </c:pt>
                <c:pt idx="50208">
                  <c:v>10.35914</c:v>
                </c:pt>
                <c:pt idx="50209">
                  <c:v>10.359766</c:v>
                </c:pt>
                <c:pt idx="50210">
                  <c:v>10.361279</c:v>
                </c:pt>
                <c:pt idx="50211">
                  <c:v>10.361698000000001</c:v>
                </c:pt>
                <c:pt idx="50212">
                  <c:v>10.35995</c:v>
                </c:pt>
                <c:pt idx="50213">
                  <c:v>10.359916999999999</c:v>
                </c:pt>
                <c:pt idx="50214">
                  <c:v>10.365349999999999</c:v>
                </c:pt>
                <c:pt idx="50215">
                  <c:v>10.366152</c:v>
                </c:pt>
                <c:pt idx="50216">
                  <c:v>10.361980000000001</c:v>
                </c:pt>
                <c:pt idx="50217">
                  <c:v>10.364549999999999</c:v>
                </c:pt>
                <c:pt idx="50218">
                  <c:v>10.368301000000001</c:v>
                </c:pt>
                <c:pt idx="50219">
                  <c:v>10.363030999999999</c:v>
                </c:pt>
                <c:pt idx="50220">
                  <c:v>10.363446</c:v>
                </c:pt>
                <c:pt idx="50221">
                  <c:v>10.371053</c:v>
                </c:pt>
                <c:pt idx="50222">
                  <c:v>10.370744999999999</c:v>
                </c:pt>
                <c:pt idx="50223">
                  <c:v>10.369695999999999</c:v>
                </c:pt>
                <c:pt idx="50224">
                  <c:v>10.370957000000001</c:v>
                </c:pt>
                <c:pt idx="50225">
                  <c:v>10.366491999999999</c:v>
                </c:pt>
                <c:pt idx="50226">
                  <c:v>10.366999</c:v>
                </c:pt>
                <c:pt idx="50227">
                  <c:v>10.373127</c:v>
                </c:pt>
                <c:pt idx="50228">
                  <c:v>10.371746999999999</c:v>
                </c:pt>
                <c:pt idx="50229">
                  <c:v>10.369294999999999</c:v>
                </c:pt>
                <c:pt idx="50230">
                  <c:v>10.373768</c:v>
                </c:pt>
                <c:pt idx="50231">
                  <c:v>10.376711999999999</c:v>
                </c:pt>
                <c:pt idx="50232">
                  <c:v>10.373253</c:v>
                </c:pt>
                <c:pt idx="50233">
                  <c:v>10.371021000000001</c:v>
                </c:pt>
                <c:pt idx="50234">
                  <c:v>10.373319</c:v>
                </c:pt>
                <c:pt idx="50235">
                  <c:v>10.372349</c:v>
                </c:pt>
                <c:pt idx="50236">
                  <c:v>10.369645999999999</c:v>
                </c:pt>
                <c:pt idx="50237">
                  <c:v>10.371337</c:v>
                </c:pt>
                <c:pt idx="50238">
                  <c:v>10.374139</c:v>
                </c:pt>
                <c:pt idx="50239">
                  <c:v>10.376148000000001</c:v>
                </c:pt>
                <c:pt idx="50240">
                  <c:v>10.376871</c:v>
                </c:pt>
                <c:pt idx="50241">
                  <c:v>10.375683</c:v>
                </c:pt>
                <c:pt idx="50242">
                  <c:v>10.372177000000001</c:v>
                </c:pt>
                <c:pt idx="50243">
                  <c:v>10.368415000000001</c:v>
                </c:pt>
                <c:pt idx="50244">
                  <c:v>10.370571999999999</c:v>
                </c:pt>
                <c:pt idx="50245">
                  <c:v>10.370746</c:v>
                </c:pt>
                <c:pt idx="50246">
                  <c:v>10.366358</c:v>
                </c:pt>
                <c:pt idx="50247">
                  <c:v>10.367380000000001</c:v>
                </c:pt>
                <c:pt idx="50248">
                  <c:v>10.369065000000001</c:v>
                </c:pt>
                <c:pt idx="50249">
                  <c:v>10.365405000000001</c:v>
                </c:pt>
                <c:pt idx="50250">
                  <c:v>10.364428999999999</c:v>
                </c:pt>
                <c:pt idx="50251">
                  <c:v>10.36486</c:v>
                </c:pt>
                <c:pt idx="50252">
                  <c:v>10.368119</c:v>
                </c:pt>
                <c:pt idx="50253">
                  <c:v>10.371729</c:v>
                </c:pt>
                <c:pt idx="50254">
                  <c:v>10.369913</c:v>
                </c:pt>
                <c:pt idx="50255">
                  <c:v>10.369699000000001</c:v>
                </c:pt>
                <c:pt idx="50256">
                  <c:v>10.370616</c:v>
                </c:pt>
                <c:pt idx="50257">
                  <c:v>10.371171</c:v>
                </c:pt>
                <c:pt idx="50258">
                  <c:v>10.375189000000001</c:v>
                </c:pt>
                <c:pt idx="50259">
                  <c:v>10.376836000000001</c:v>
                </c:pt>
                <c:pt idx="50260">
                  <c:v>10.374624000000001</c:v>
                </c:pt>
                <c:pt idx="50261">
                  <c:v>10.375432999999999</c:v>
                </c:pt>
                <c:pt idx="50262">
                  <c:v>10.379092999999999</c:v>
                </c:pt>
                <c:pt idx="50263">
                  <c:v>10.380247000000001</c:v>
                </c:pt>
                <c:pt idx="50264">
                  <c:v>10.380720999999999</c:v>
                </c:pt>
                <c:pt idx="50265">
                  <c:v>10.381826</c:v>
                </c:pt>
                <c:pt idx="50266">
                  <c:v>10.382531999999999</c:v>
                </c:pt>
                <c:pt idx="50267">
                  <c:v>10.379594000000001</c:v>
                </c:pt>
                <c:pt idx="50268">
                  <c:v>10.37881</c:v>
                </c:pt>
                <c:pt idx="50269">
                  <c:v>10.382778999999999</c:v>
                </c:pt>
                <c:pt idx="50270">
                  <c:v>10.382845</c:v>
                </c:pt>
                <c:pt idx="50271">
                  <c:v>10.380243</c:v>
                </c:pt>
                <c:pt idx="50272">
                  <c:v>10.381498000000001</c:v>
                </c:pt>
                <c:pt idx="50273">
                  <c:v>10.382668000000001</c:v>
                </c:pt>
                <c:pt idx="50274">
                  <c:v>10.381102</c:v>
                </c:pt>
                <c:pt idx="50275">
                  <c:v>10.379567</c:v>
                </c:pt>
                <c:pt idx="50276">
                  <c:v>10.378136</c:v>
                </c:pt>
                <c:pt idx="50277">
                  <c:v>10.377361000000001</c:v>
                </c:pt>
                <c:pt idx="50278">
                  <c:v>10.379954</c:v>
                </c:pt>
                <c:pt idx="50279">
                  <c:v>10.38191</c:v>
                </c:pt>
                <c:pt idx="50280">
                  <c:v>10.377083000000001</c:v>
                </c:pt>
                <c:pt idx="50281">
                  <c:v>10.373335000000001</c:v>
                </c:pt>
                <c:pt idx="50282">
                  <c:v>10.378323</c:v>
                </c:pt>
                <c:pt idx="50283">
                  <c:v>10.378311999999999</c:v>
                </c:pt>
                <c:pt idx="50284">
                  <c:v>10.373127999999999</c:v>
                </c:pt>
                <c:pt idx="50285">
                  <c:v>10.376566</c:v>
                </c:pt>
                <c:pt idx="50286">
                  <c:v>10.383601000000001</c:v>
                </c:pt>
                <c:pt idx="50287">
                  <c:v>10.383118</c:v>
                </c:pt>
                <c:pt idx="50288">
                  <c:v>10.382308</c:v>
                </c:pt>
                <c:pt idx="50289">
                  <c:v>10.383309000000001</c:v>
                </c:pt>
                <c:pt idx="50290">
                  <c:v>10.378795</c:v>
                </c:pt>
                <c:pt idx="50291">
                  <c:v>10.376777000000001</c:v>
                </c:pt>
                <c:pt idx="50292">
                  <c:v>10.383333</c:v>
                </c:pt>
                <c:pt idx="50293">
                  <c:v>10.386479</c:v>
                </c:pt>
                <c:pt idx="50294">
                  <c:v>10.383293</c:v>
                </c:pt>
                <c:pt idx="50295">
                  <c:v>10.382307000000001</c:v>
                </c:pt>
                <c:pt idx="50296">
                  <c:v>10.384077</c:v>
                </c:pt>
                <c:pt idx="50297">
                  <c:v>10.38655</c:v>
                </c:pt>
                <c:pt idx="50298">
                  <c:v>10.390229</c:v>
                </c:pt>
                <c:pt idx="50299">
                  <c:v>10.389215999999999</c:v>
                </c:pt>
                <c:pt idx="50300">
                  <c:v>10.385805</c:v>
                </c:pt>
                <c:pt idx="50301">
                  <c:v>10.385503</c:v>
                </c:pt>
                <c:pt idx="50302">
                  <c:v>10.387052000000001</c:v>
                </c:pt>
                <c:pt idx="50303">
                  <c:v>10.384909</c:v>
                </c:pt>
                <c:pt idx="50304">
                  <c:v>10.381501</c:v>
                </c:pt>
                <c:pt idx="50305">
                  <c:v>10.384255</c:v>
                </c:pt>
                <c:pt idx="50306">
                  <c:v>10.386913</c:v>
                </c:pt>
                <c:pt idx="50307">
                  <c:v>10.388083</c:v>
                </c:pt>
                <c:pt idx="50308">
                  <c:v>10.393592</c:v>
                </c:pt>
                <c:pt idx="50309">
                  <c:v>10.394838</c:v>
                </c:pt>
                <c:pt idx="50310">
                  <c:v>10.392601000000001</c:v>
                </c:pt>
                <c:pt idx="50311">
                  <c:v>10.394939000000001</c:v>
                </c:pt>
                <c:pt idx="50312">
                  <c:v>10.395305</c:v>
                </c:pt>
                <c:pt idx="50313">
                  <c:v>10.391895999999999</c:v>
                </c:pt>
                <c:pt idx="50314">
                  <c:v>10.39223</c:v>
                </c:pt>
                <c:pt idx="50315">
                  <c:v>10.390632</c:v>
                </c:pt>
                <c:pt idx="50316">
                  <c:v>10.389920999999999</c:v>
                </c:pt>
                <c:pt idx="50317">
                  <c:v>10.394164</c:v>
                </c:pt>
                <c:pt idx="50318">
                  <c:v>10.393470000000001</c:v>
                </c:pt>
                <c:pt idx="50319">
                  <c:v>10.388919</c:v>
                </c:pt>
                <c:pt idx="50320">
                  <c:v>10.389492000000001</c:v>
                </c:pt>
                <c:pt idx="50321">
                  <c:v>10.391610999999999</c:v>
                </c:pt>
                <c:pt idx="50322">
                  <c:v>10.392528</c:v>
                </c:pt>
                <c:pt idx="50323">
                  <c:v>10.392961</c:v>
                </c:pt>
                <c:pt idx="50324">
                  <c:v>10.391652000000001</c:v>
                </c:pt>
                <c:pt idx="50325">
                  <c:v>10.389879000000001</c:v>
                </c:pt>
                <c:pt idx="50326">
                  <c:v>10.392725</c:v>
                </c:pt>
                <c:pt idx="50327">
                  <c:v>10.396239</c:v>
                </c:pt>
                <c:pt idx="50328">
                  <c:v>10.394576000000001</c:v>
                </c:pt>
                <c:pt idx="50329">
                  <c:v>10.393235000000001</c:v>
                </c:pt>
                <c:pt idx="50330">
                  <c:v>10.391702</c:v>
                </c:pt>
                <c:pt idx="50331">
                  <c:v>10.389950000000001</c:v>
                </c:pt>
                <c:pt idx="50332">
                  <c:v>10.393062</c:v>
                </c:pt>
                <c:pt idx="50333">
                  <c:v>10.394382</c:v>
                </c:pt>
                <c:pt idx="50334">
                  <c:v>10.394119999999999</c:v>
                </c:pt>
                <c:pt idx="50335">
                  <c:v>10.395144999999999</c:v>
                </c:pt>
                <c:pt idx="50336">
                  <c:v>10.395049</c:v>
                </c:pt>
                <c:pt idx="50337">
                  <c:v>10.395099</c:v>
                </c:pt>
                <c:pt idx="50338">
                  <c:v>10.395514</c:v>
                </c:pt>
                <c:pt idx="50339">
                  <c:v>10.395075</c:v>
                </c:pt>
                <c:pt idx="50340">
                  <c:v>10.393869</c:v>
                </c:pt>
                <c:pt idx="50341">
                  <c:v>10.392944999999999</c:v>
                </c:pt>
                <c:pt idx="50342">
                  <c:v>10.394173</c:v>
                </c:pt>
                <c:pt idx="50343">
                  <c:v>10.396125</c:v>
                </c:pt>
                <c:pt idx="50344">
                  <c:v>10.399542</c:v>
                </c:pt>
                <c:pt idx="50345">
                  <c:v>10.399620000000001</c:v>
                </c:pt>
                <c:pt idx="50346">
                  <c:v>10.396651</c:v>
                </c:pt>
                <c:pt idx="50347">
                  <c:v>10.396884999999999</c:v>
                </c:pt>
                <c:pt idx="50348">
                  <c:v>10.399578999999999</c:v>
                </c:pt>
                <c:pt idx="50349">
                  <c:v>10.398949</c:v>
                </c:pt>
                <c:pt idx="50350">
                  <c:v>10.397481000000001</c:v>
                </c:pt>
                <c:pt idx="50351">
                  <c:v>10.400764000000001</c:v>
                </c:pt>
                <c:pt idx="50352">
                  <c:v>10.404172000000001</c:v>
                </c:pt>
                <c:pt idx="50353">
                  <c:v>10.40264</c:v>
                </c:pt>
                <c:pt idx="50354">
                  <c:v>10.401444</c:v>
                </c:pt>
                <c:pt idx="50355">
                  <c:v>10.402653000000001</c:v>
                </c:pt>
                <c:pt idx="50356">
                  <c:v>10.404864999999999</c:v>
                </c:pt>
                <c:pt idx="50357">
                  <c:v>10.403731000000001</c:v>
                </c:pt>
                <c:pt idx="50358">
                  <c:v>10.399229</c:v>
                </c:pt>
                <c:pt idx="50359">
                  <c:v>10.400396000000001</c:v>
                </c:pt>
                <c:pt idx="50360">
                  <c:v>10.404809</c:v>
                </c:pt>
                <c:pt idx="50361">
                  <c:v>10.403344000000001</c:v>
                </c:pt>
                <c:pt idx="50362">
                  <c:v>10.403055</c:v>
                </c:pt>
                <c:pt idx="50363">
                  <c:v>10.401904999999999</c:v>
                </c:pt>
                <c:pt idx="50364">
                  <c:v>10.397599</c:v>
                </c:pt>
                <c:pt idx="50365">
                  <c:v>10.4002</c:v>
                </c:pt>
                <c:pt idx="50366">
                  <c:v>10.404662999999999</c:v>
                </c:pt>
                <c:pt idx="50367">
                  <c:v>10.401692000000001</c:v>
                </c:pt>
                <c:pt idx="50368">
                  <c:v>10.400086999999999</c:v>
                </c:pt>
                <c:pt idx="50369">
                  <c:v>10.401125</c:v>
                </c:pt>
                <c:pt idx="50370">
                  <c:v>10.401560999999999</c:v>
                </c:pt>
                <c:pt idx="50371">
                  <c:v>10.406241</c:v>
                </c:pt>
                <c:pt idx="50372">
                  <c:v>10.409421999999999</c:v>
                </c:pt>
                <c:pt idx="50373">
                  <c:v>10.407557000000001</c:v>
                </c:pt>
                <c:pt idx="50374">
                  <c:v>10.407361999999999</c:v>
                </c:pt>
                <c:pt idx="50375">
                  <c:v>10.4077</c:v>
                </c:pt>
                <c:pt idx="50376">
                  <c:v>10.408296</c:v>
                </c:pt>
                <c:pt idx="50377">
                  <c:v>10.408780999999999</c:v>
                </c:pt>
                <c:pt idx="50378">
                  <c:v>10.409791999999999</c:v>
                </c:pt>
                <c:pt idx="50379">
                  <c:v>10.407431000000001</c:v>
                </c:pt>
                <c:pt idx="50380">
                  <c:v>10.405319</c:v>
                </c:pt>
                <c:pt idx="50381">
                  <c:v>10.404605</c:v>
                </c:pt>
                <c:pt idx="50382">
                  <c:v>10.401318</c:v>
                </c:pt>
                <c:pt idx="50383">
                  <c:v>10.398337</c:v>
                </c:pt>
                <c:pt idx="50384">
                  <c:v>10.400831</c:v>
                </c:pt>
                <c:pt idx="50385">
                  <c:v>10.405835</c:v>
                </c:pt>
                <c:pt idx="50386">
                  <c:v>10.406186</c:v>
                </c:pt>
                <c:pt idx="50387">
                  <c:v>10.402668</c:v>
                </c:pt>
                <c:pt idx="50388">
                  <c:v>10.401028</c:v>
                </c:pt>
                <c:pt idx="50389">
                  <c:v>10.402407</c:v>
                </c:pt>
                <c:pt idx="50390">
                  <c:v>10.406416999999999</c:v>
                </c:pt>
                <c:pt idx="50391">
                  <c:v>10.406508000000001</c:v>
                </c:pt>
                <c:pt idx="50392">
                  <c:v>10.401757999999999</c:v>
                </c:pt>
                <c:pt idx="50393">
                  <c:v>10.400040000000001</c:v>
                </c:pt>
                <c:pt idx="50394">
                  <c:v>10.402611</c:v>
                </c:pt>
                <c:pt idx="50395">
                  <c:v>10.406029</c:v>
                </c:pt>
                <c:pt idx="50396">
                  <c:v>10.406812</c:v>
                </c:pt>
                <c:pt idx="50397">
                  <c:v>10.403608</c:v>
                </c:pt>
                <c:pt idx="50398">
                  <c:v>10.403468999999999</c:v>
                </c:pt>
                <c:pt idx="50399">
                  <c:v>10.406409</c:v>
                </c:pt>
                <c:pt idx="50400">
                  <c:v>10.405991999999999</c:v>
                </c:pt>
                <c:pt idx="50401">
                  <c:v>10.403994000000001</c:v>
                </c:pt>
                <c:pt idx="50402">
                  <c:v>10.405462</c:v>
                </c:pt>
                <c:pt idx="50403">
                  <c:v>10.409746999999999</c:v>
                </c:pt>
                <c:pt idx="50404">
                  <c:v>10.414834000000001</c:v>
                </c:pt>
                <c:pt idx="50405">
                  <c:v>10.416554</c:v>
                </c:pt>
                <c:pt idx="50406">
                  <c:v>10.414171</c:v>
                </c:pt>
                <c:pt idx="50407">
                  <c:v>10.415848</c:v>
                </c:pt>
                <c:pt idx="50408">
                  <c:v>10.418835</c:v>
                </c:pt>
                <c:pt idx="50409">
                  <c:v>10.420061</c:v>
                </c:pt>
                <c:pt idx="50410">
                  <c:v>10.421435000000001</c:v>
                </c:pt>
                <c:pt idx="50411">
                  <c:v>10.417450000000001</c:v>
                </c:pt>
                <c:pt idx="50412">
                  <c:v>10.414975999999999</c:v>
                </c:pt>
                <c:pt idx="50413">
                  <c:v>10.417540000000001</c:v>
                </c:pt>
                <c:pt idx="50414">
                  <c:v>10.415291</c:v>
                </c:pt>
                <c:pt idx="50415">
                  <c:v>10.412887</c:v>
                </c:pt>
                <c:pt idx="50416">
                  <c:v>10.412969</c:v>
                </c:pt>
                <c:pt idx="50417">
                  <c:v>10.412262</c:v>
                </c:pt>
                <c:pt idx="50418">
                  <c:v>10.415086000000001</c:v>
                </c:pt>
                <c:pt idx="50419">
                  <c:v>10.417085</c:v>
                </c:pt>
                <c:pt idx="50420">
                  <c:v>10.415139999999999</c:v>
                </c:pt>
                <c:pt idx="50421">
                  <c:v>10.413527</c:v>
                </c:pt>
                <c:pt idx="50422">
                  <c:v>10.413001</c:v>
                </c:pt>
                <c:pt idx="50423">
                  <c:v>10.411629</c:v>
                </c:pt>
                <c:pt idx="50424">
                  <c:v>10.412671</c:v>
                </c:pt>
                <c:pt idx="50425">
                  <c:v>10.416670999999999</c:v>
                </c:pt>
                <c:pt idx="50426">
                  <c:v>10.416679999999999</c:v>
                </c:pt>
                <c:pt idx="50427">
                  <c:v>10.412525</c:v>
                </c:pt>
                <c:pt idx="50428">
                  <c:v>10.411092999999999</c:v>
                </c:pt>
                <c:pt idx="50429">
                  <c:v>10.415217999999999</c:v>
                </c:pt>
                <c:pt idx="50430">
                  <c:v>10.419321</c:v>
                </c:pt>
                <c:pt idx="50431">
                  <c:v>10.417448</c:v>
                </c:pt>
                <c:pt idx="50432">
                  <c:v>10.415406000000001</c:v>
                </c:pt>
                <c:pt idx="50433">
                  <c:v>10.41592</c:v>
                </c:pt>
                <c:pt idx="50434">
                  <c:v>10.415623999999999</c:v>
                </c:pt>
                <c:pt idx="50435">
                  <c:v>10.415898</c:v>
                </c:pt>
                <c:pt idx="50436">
                  <c:v>10.418267</c:v>
                </c:pt>
                <c:pt idx="50437">
                  <c:v>10.418022000000001</c:v>
                </c:pt>
                <c:pt idx="50438">
                  <c:v>10.415922999999999</c:v>
                </c:pt>
                <c:pt idx="50439">
                  <c:v>10.419803</c:v>
                </c:pt>
                <c:pt idx="50440">
                  <c:v>10.425788000000001</c:v>
                </c:pt>
                <c:pt idx="50441">
                  <c:v>10.422874</c:v>
                </c:pt>
                <c:pt idx="50442">
                  <c:v>10.419911000000001</c:v>
                </c:pt>
                <c:pt idx="50443">
                  <c:v>10.423498</c:v>
                </c:pt>
                <c:pt idx="50444">
                  <c:v>10.425348</c:v>
                </c:pt>
                <c:pt idx="50445">
                  <c:v>10.424377</c:v>
                </c:pt>
                <c:pt idx="50446">
                  <c:v>10.425526</c:v>
                </c:pt>
                <c:pt idx="50447">
                  <c:v>10.424004999999999</c:v>
                </c:pt>
                <c:pt idx="50448">
                  <c:v>10.419679</c:v>
                </c:pt>
                <c:pt idx="50449">
                  <c:v>10.421022000000001</c:v>
                </c:pt>
                <c:pt idx="50450">
                  <c:v>10.423479</c:v>
                </c:pt>
                <c:pt idx="50451">
                  <c:v>10.421317999999999</c:v>
                </c:pt>
                <c:pt idx="50452">
                  <c:v>10.418506000000001</c:v>
                </c:pt>
                <c:pt idx="50453">
                  <c:v>10.419385999999999</c:v>
                </c:pt>
                <c:pt idx="50454">
                  <c:v>10.423696</c:v>
                </c:pt>
                <c:pt idx="50455">
                  <c:v>10.42567</c:v>
                </c:pt>
                <c:pt idx="50456">
                  <c:v>10.424409000000001</c:v>
                </c:pt>
                <c:pt idx="50457">
                  <c:v>10.423441</c:v>
                </c:pt>
                <c:pt idx="50458">
                  <c:v>10.424509</c:v>
                </c:pt>
                <c:pt idx="50459">
                  <c:v>10.426311</c:v>
                </c:pt>
                <c:pt idx="50460">
                  <c:v>10.424763</c:v>
                </c:pt>
                <c:pt idx="50461">
                  <c:v>10.424151999999999</c:v>
                </c:pt>
                <c:pt idx="50462">
                  <c:v>10.427147</c:v>
                </c:pt>
                <c:pt idx="50463">
                  <c:v>10.426100999999999</c:v>
                </c:pt>
                <c:pt idx="50464">
                  <c:v>10.425836</c:v>
                </c:pt>
                <c:pt idx="50465">
                  <c:v>10.427020000000001</c:v>
                </c:pt>
                <c:pt idx="50466">
                  <c:v>10.423876999999999</c:v>
                </c:pt>
                <c:pt idx="50467">
                  <c:v>10.422828000000001</c:v>
                </c:pt>
                <c:pt idx="50468">
                  <c:v>10.424844999999999</c:v>
                </c:pt>
                <c:pt idx="50469">
                  <c:v>10.423742000000001</c:v>
                </c:pt>
                <c:pt idx="50470">
                  <c:v>10.425203</c:v>
                </c:pt>
                <c:pt idx="50471">
                  <c:v>10.425395</c:v>
                </c:pt>
                <c:pt idx="50472">
                  <c:v>10.420275</c:v>
                </c:pt>
                <c:pt idx="50473">
                  <c:v>10.420123</c:v>
                </c:pt>
                <c:pt idx="50474">
                  <c:v>10.426126</c:v>
                </c:pt>
                <c:pt idx="50475">
                  <c:v>10.428266000000001</c:v>
                </c:pt>
                <c:pt idx="50476">
                  <c:v>10.423738999999999</c:v>
                </c:pt>
                <c:pt idx="50477">
                  <c:v>10.420128</c:v>
                </c:pt>
                <c:pt idx="50478">
                  <c:v>10.421331</c:v>
                </c:pt>
                <c:pt idx="50479">
                  <c:v>10.423899</c:v>
                </c:pt>
                <c:pt idx="50480">
                  <c:v>10.423302</c:v>
                </c:pt>
                <c:pt idx="50481">
                  <c:v>10.423605</c:v>
                </c:pt>
                <c:pt idx="50482">
                  <c:v>10.424263</c:v>
                </c:pt>
                <c:pt idx="50483">
                  <c:v>10.421924000000001</c:v>
                </c:pt>
                <c:pt idx="50484">
                  <c:v>10.424912000000001</c:v>
                </c:pt>
                <c:pt idx="50485">
                  <c:v>10.426271</c:v>
                </c:pt>
                <c:pt idx="50486">
                  <c:v>10.422995</c:v>
                </c:pt>
                <c:pt idx="50487">
                  <c:v>10.426258000000001</c:v>
                </c:pt>
                <c:pt idx="50488">
                  <c:v>10.424963999999999</c:v>
                </c:pt>
                <c:pt idx="50489">
                  <c:v>10.419086999999999</c:v>
                </c:pt>
                <c:pt idx="50490">
                  <c:v>10.426920000000001</c:v>
                </c:pt>
                <c:pt idx="50491">
                  <c:v>10.431497</c:v>
                </c:pt>
                <c:pt idx="50492">
                  <c:v>10.426786</c:v>
                </c:pt>
                <c:pt idx="50493">
                  <c:v>10.43</c:v>
                </c:pt>
                <c:pt idx="50494">
                  <c:v>10.432888</c:v>
                </c:pt>
                <c:pt idx="50495">
                  <c:v>10.427757</c:v>
                </c:pt>
                <c:pt idx="50496">
                  <c:v>10.425774000000001</c:v>
                </c:pt>
                <c:pt idx="50497">
                  <c:v>10.428829</c:v>
                </c:pt>
                <c:pt idx="50498">
                  <c:v>10.432095</c:v>
                </c:pt>
                <c:pt idx="50499">
                  <c:v>10.433014999999999</c:v>
                </c:pt>
                <c:pt idx="50500">
                  <c:v>10.431430000000001</c:v>
                </c:pt>
                <c:pt idx="50501">
                  <c:v>10.430838</c:v>
                </c:pt>
                <c:pt idx="50502">
                  <c:v>10.432909</c:v>
                </c:pt>
                <c:pt idx="50503">
                  <c:v>10.433407000000001</c:v>
                </c:pt>
                <c:pt idx="50504">
                  <c:v>10.433529999999999</c:v>
                </c:pt>
                <c:pt idx="50505">
                  <c:v>10.434233000000001</c:v>
                </c:pt>
                <c:pt idx="50506">
                  <c:v>10.434689000000001</c:v>
                </c:pt>
                <c:pt idx="50507">
                  <c:v>10.436527999999999</c:v>
                </c:pt>
                <c:pt idx="50508">
                  <c:v>10.437257000000001</c:v>
                </c:pt>
                <c:pt idx="50509">
                  <c:v>10.435347999999999</c:v>
                </c:pt>
                <c:pt idx="50510">
                  <c:v>10.433812</c:v>
                </c:pt>
                <c:pt idx="50511">
                  <c:v>10.434932</c:v>
                </c:pt>
                <c:pt idx="50512">
                  <c:v>10.435739</c:v>
                </c:pt>
                <c:pt idx="50513">
                  <c:v>10.434645</c:v>
                </c:pt>
                <c:pt idx="50514">
                  <c:v>10.433884000000001</c:v>
                </c:pt>
                <c:pt idx="50515">
                  <c:v>10.436738</c:v>
                </c:pt>
                <c:pt idx="50516">
                  <c:v>10.439983</c:v>
                </c:pt>
                <c:pt idx="50517">
                  <c:v>10.440948000000001</c:v>
                </c:pt>
                <c:pt idx="50518">
                  <c:v>10.442572</c:v>
                </c:pt>
                <c:pt idx="50519">
                  <c:v>10.44248</c:v>
                </c:pt>
                <c:pt idx="50520">
                  <c:v>10.442354</c:v>
                </c:pt>
                <c:pt idx="50521">
                  <c:v>10.439640000000001</c:v>
                </c:pt>
                <c:pt idx="50522">
                  <c:v>10.437678</c:v>
                </c:pt>
                <c:pt idx="50523">
                  <c:v>10.441160999999999</c:v>
                </c:pt>
                <c:pt idx="50524">
                  <c:v>10.443576</c:v>
                </c:pt>
                <c:pt idx="50525">
                  <c:v>10.444222</c:v>
                </c:pt>
                <c:pt idx="50526">
                  <c:v>10.44336</c:v>
                </c:pt>
                <c:pt idx="50527">
                  <c:v>10.441546000000001</c:v>
                </c:pt>
                <c:pt idx="50528">
                  <c:v>10.442905</c:v>
                </c:pt>
                <c:pt idx="50529">
                  <c:v>10.444666</c:v>
                </c:pt>
                <c:pt idx="50530">
                  <c:v>10.444487000000001</c:v>
                </c:pt>
                <c:pt idx="50531">
                  <c:v>10.446255000000001</c:v>
                </c:pt>
                <c:pt idx="50532">
                  <c:v>10.450951</c:v>
                </c:pt>
                <c:pt idx="50533">
                  <c:v>10.451342</c:v>
                </c:pt>
                <c:pt idx="50534">
                  <c:v>10.449816</c:v>
                </c:pt>
                <c:pt idx="50535">
                  <c:v>10.453452</c:v>
                </c:pt>
                <c:pt idx="50536">
                  <c:v>10.453675</c:v>
                </c:pt>
                <c:pt idx="50537">
                  <c:v>10.451617000000001</c:v>
                </c:pt>
                <c:pt idx="50538">
                  <c:v>10.45478</c:v>
                </c:pt>
                <c:pt idx="50539">
                  <c:v>10.453818</c:v>
                </c:pt>
                <c:pt idx="50540">
                  <c:v>10.449309</c:v>
                </c:pt>
                <c:pt idx="50541">
                  <c:v>10.450612</c:v>
                </c:pt>
                <c:pt idx="50542">
                  <c:v>10.452196000000001</c:v>
                </c:pt>
                <c:pt idx="50543">
                  <c:v>10.448824999999999</c:v>
                </c:pt>
                <c:pt idx="50544">
                  <c:v>10.448342999999999</c:v>
                </c:pt>
                <c:pt idx="50545">
                  <c:v>10.448839</c:v>
                </c:pt>
                <c:pt idx="50546">
                  <c:v>10.444629000000001</c:v>
                </c:pt>
                <c:pt idx="50547">
                  <c:v>10.445125000000001</c:v>
                </c:pt>
                <c:pt idx="50548">
                  <c:v>10.448798999999999</c:v>
                </c:pt>
                <c:pt idx="50549">
                  <c:v>10.443842999999999</c:v>
                </c:pt>
                <c:pt idx="50550">
                  <c:v>10.440516000000001</c:v>
                </c:pt>
                <c:pt idx="50551">
                  <c:v>10.444115999999999</c:v>
                </c:pt>
                <c:pt idx="50552">
                  <c:v>10.444234</c:v>
                </c:pt>
                <c:pt idx="50553">
                  <c:v>10.442337999999999</c:v>
                </c:pt>
                <c:pt idx="50554">
                  <c:v>10.443638</c:v>
                </c:pt>
                <c:pt idx="50555">
                  <c:v>10.442981</c:v>
                </c:pt>
                <c:pt idx="50556">
                  <c:v>10.44251</c:v>
                </c:pt>
                <c:pt idx="50557">
                  <c:v>10.445378</c:v>
                </c:pt>
                <c:pt idx="50558">
                  <c:v>10.445892000000001</c:v>
                </c:pt>
                <c:pt idx="50559">
                  <c:v>10.444801999999999</c:v>
                </c:pt>
                <c:pt idx="50560">
                  <c:v>10.443269000000001</c:v>
                </c:pt>
                <c:pt idx="50561">
                  <c:v>10.441568</c:v>
                </c:pt>
                <c:pt idx="50562">
                  <c:v>10.444682999999999</c:v>
                </c:pt>
                <c:pt idx="50563">
                  <c:v>10.44946</c:v>
                </c:pt>
                <c:pt idx="50564">
                  <c:v>10.448954000000001</c:v>
                </c:pt>
                <c:pt idx="50565">
                  <c:v>10.44281</c:v>
                </c:pt>
                <c:pt idx="50566">
                  <c:v>10.440619999999999</c:v>
                </c:pt>
                <c:pt idx="50567">
                  <c:v>10.440994999999999</c:v>
                </c:pt>
                <c:pt idx="50568">
                  <c:v>10.439496999999999</c:v>
                </c:pt>
                <c:pt idx="50569">
                  <c:v>10.443830999999999</c:v>
                </c:pt>
                <c:pt idx="50570">
                  <c:v>10.446797999999999</c:v>
                </c:pt>
                <c:pt idx="50571">
                  <c:v>10.443085999999999</c:v>
                </c:pt>
                <c:pt idx="50572">
                  <c:v>10.443602</c:v>
                </c:pt>
                <c:pt idx="50573">
                  <c:v>10.445808</c:v>
                </c:pt>
                <c:pt idx="50574">
                  <c:v>10.446306999999999</c:v>
                </c:pt>
                <c:pt idx="50575">
                  <c:v>10.446379</c:v>
                </c:pt>
                <c:pt idx="50576">
                  <c:v>10.445019</c:v>
                </c:pt>
                <c:pt idx="50577">
                  <c:v>10.444941</c:v>
                </c:pt>
                <c:pt idx="50578">
                  <c:v>10.446777000000001</c:v>
                </c:pt>
                <c:pt idx="50579">
                  <c:v>10.446840999999999</c:v>
                </c:pt>
                <c:pt idx="50580">
                  <c:v>10.447578999999999</c:v>
                </c:pt>
                <c:pt idx="50581">
                  <c:v>10.451402</c:v>
                </c:pt>
                <c:pt idx="50582">
                  <c:v>10.45133</c:v>
                </c:pt>
                <c:pt idx="50583">
                  <c:v>10.451364999999999</c:v>
                </c:pt>
                <c:pt idx="50584">
                  <c:v>10.456884000000001</c:v>
                </c:pt>
                <c:pt idx="50585">
                  <c:v>10.458719</c:v>
                </c:pt>
                <c:pt idx="50586">
                  <c:v>10.455945</c:v>
                </c:pt>
                <c:pt idx="50587">
                  <c:v>10.453459000000001</c:v>
                </c:pt>
                <c:pt idx="50588">
                  <c:v>10.455588000000001</c:v>
                </c:pt>
                <c:pt idx="50589">
                  <c:v>10.459763000000001</c:v>
                </c:pt>
                <c:pt idx="50590">
                  <c:v>10.459008000000001</c:v>
                </c:pt>
                <c:pt idx="50591">
                  <c:v>10.455219</c:v>
                </c:pt>
                <c:pt idx="50592">
                  <c:v>10.456614</c:v>
                </c:pt>
                <c:pt idx="50593">
                  <c:v>10.459619999999999</c:v>
                </c:pt>
                <c:pt idx="50594">
                  <c:v>10.457738000000001</c:v>
                </c:pt>
                <c:pt idx="50595">
                  <c:v>10.456858</c:v>
                </c:pt>
                <c:pt idx="50596">
                  <c:v>10.457292000000001</c:v>
                </c:pt>
                <c:pt idx="50597">
                  <c:v>10.452177000000001</c:v>
                </c:pt>
                <c:pt idx="50598">
                  <c:v>10.451503000000001</c:v>
                </c:pt>
                <c:pt idx="50599">
                  <c:v>10.45945</c:v>
                </c:pt>
                <c:pt idx="50600">
                  <c:v>10.462021999999999</c:v>
                </c:pt>
                <c:pt idx="50601">
                  <c:v>10.45884</c:v>
                </c:pt>
                <c:pt idx="50602">
                  <c:v>10.458214</c:v>
                </c:pt>
                <c:pt idx="50603">
                  <c:v>10.459434999999999</c:v>
                </c:pt>
                <c:pt idx="50604">
                  <c:v>10.459614</c:v>
                </c:pt>
                <c:pt idx="50605">
                  <c:v>10.457364999999999</c:v>
                </c:pt>
                <c:pt idx="50606">
                  <c:v>10.456077000000001</c:v>
                </c:pt>
                <c:pt idx="50607">
                  <c:v>10.459569</c:v>
                </c:pt>
                <c:pt idx="50608">
                  <c:v>10.460138000000001</c:v>
                </c:pt>
                <c:pt idx="50609">
                  <c:v>10.458435</c:v>
                </c:pt>
                <c:pt idx="50610">
                  <c:v>10.460611999999999</c:v>
                </c:pt>
                <c:pt idx="50611">
                  <c:v>10.460502</c:v>
                </c:pt>
                <c:pt idx="50612">
                  <c:v>10.45964</c:v>
                </c:pt>
                <c:pt idx="50613">
                  <c:v>10.460049</c:v>
                </c:pt>
                <c:pt idx="50614">
                  <c:v>10.458207</c:v>
                </c:pt>
                <c:pt idx="50615">
                  <c:v>10.457276999999999</c:v>
                </c:pt>
                <c:pt idx="50616">
                  <c:v>10.459512999999999</c:v>
                </c:pt>
                <c:pt idx="50617">
                  <c:v>10.460274999999999</c:v>
                </c:pt>
                <c:pt idx="50618">
                  <c:v>10.460722000000001</c:v>
                </c:pt>
                <c:pt idx="50619">
                  <c:v>10.464074999999999</c:v>
                </c:pt>
                <c:pt idx="50620">
                  <c:v>10.465653</c:v>
                </c:pt>
                <c:pt idx="50621">
                  <c:v>10.463024000000001</c:v>
                </c:pt>
                <c:pt idx="50622">
                  <c:v>10.463165999999999</c:v>
                </c:pt>
                <c:pt idx="50623">
                  <c:v>10.463994</c:v>
                </c:pt>
                <c:pt idx="50624">
                  <c:v>10.458458</c:v>
                </c:pt>
                <c:pt idx="50625">
                  <c:v>10.460526</c:v>
                </c:pt>
                <c:pt idx="50626">
                  <c:v>10.471264</c:v>
                </c:pt>
                <c:pt idx="50627">
                  <c:v>10.473189</c:v>
                </c:pt>
                <c:pt idx="50628">
                  <c:v>10.469331</c:v>
                </c:pt>
                <c:pt idx="50629">
                  <c:v>10.466829000000001</c:v>
                </c:pt>
                <c:pt idx="50630">
                  <c:v>10.46729</c:v>
                </c:pt>
                <c:pt idx="50631">
                  <c:v>10.471833</c:v>
                </c:pt>
                <c:pt idx="50632">
                  <c:v>10.4754</c:v>
                </c:pt>
                <c:pt idx="50633">
                  <c:v>10.472996</c:v>
                </c:pt>
                <c:pt idx="50634">
                  <c:v>10.469844999999999</c:v>
                </c:pt>
                <c:pt idx="50635">
                  <c:v>10.469141</c:v>
                </c:pt>
                <c:pt idx="50636">
                  <c:v>10.467587999999999</c:v>
                </c:pt>
                <c:pt idx="50637">
                  <c:v>10.464031</c:v>
                </c:pt>
                <c:pt idx="50638">
                  <c:v>10.462445000000001</c:v>
                </c:pt>
                <c:pt idx="50639">
                  <c:v>10.464827</c:v>
                </c:pt>
                <c:pt idx="50640">
                  <c:v>10.466485</c:v>
                </c:pt>
                <c:pt idx="50641">
                  <c:v>10.464703999999999</c:v>
                </c:pt>
                <c:pt idx="50642">
                  <c:v>10.46794</c:v>
                </c:pt>
                <c:pt idx="50643">
                  <c:v>10.47265</c:v>
                </c:pt>
                <c:pt idx="50644">
                  <c:v>10.471126999999999</c:v>
                </c:pt>
                <c:pt idx="50645">
                  <c:v>10.472473000000001</c:v>
                </c:pt>
                <c:pt idx="50646">
                  <c:v>10.476402999999999</c:v>
                </c:pt>
                <c:pt idx="50647">
                  <c:v>10.474074</c:v>
                </c:pt>
                <c:pt idx="50648">
                  <c:v>10.471292999999999</c:v>
                </c:pt>
                <c:pt idx="50649">
                  <c:v>10.474837000000001</c:v>
                </c:pt>
                <c:pt idx="50650">
                  <c:v>10.476043000000001</c:v>
                </c:pt>
                <c:pt idx="50651">
                  <c:v>10.474235999999999</c:v>
                </c:pt>
                <c:pt idx="50652">
                  <c:v>10.473926000000001</c:v>
                </c:pt>
                <c:pt idx="50653">
                  <c:v>10.474</c:v>
                </c:pt>
                <c:pt idx="50654">
                  <c:v>10.475846000000001</c:v>
                </c:pt>
                <c:pt idx="50655">
                  <c:v>10.478656000000001</c:v>
                </c:pt>
                <c:pt idx="50656">
                  <c:v>10.474788999999999</c:v>
                </c:pt>
                <c:pt idx="50657">
                  <c:v>10.469555</c:v>
                </c:pt>
                <c:pt idx="50658">
                  <c:v>10.473006</c:v>
                </c:pt>
                <c:pt idx="50659">
                  <c:v>10.476278000000001</c:v>
                </c:pt>
                <c:pt idx="50660">
                  <c:v>10.475365999999999</c:v>
                </c:pt>
                <c:pt idx="50661">
                  <c:v>10.473966000000001</c:v>
                </c:pt>
                <c:pt idx="50662">
                  <c:v>10.471242999999999</c:v>
                </c:pt>
                <c:pt idx="50663">
                  <c:v>10.473447999999999</c:v>
                </c:pt>
                <c:pt idx="50664">
                  <c:v>10.477603</c:v>
                </c:pt>
                <c:pt idx="50665">
                  <c:v>10.475664</c:v>
                </c:pt>
                <c:pt idx="50666">
                  <c:v>10.473718999999999</c:v>
                </c:pt>
                <c:pt idx="50667">
                  <c:v>10.474940999999999</c:v>
                </c:pt>
                <c:pt idx="50668">
                  <c:v>10.475811</c:v>
                </c:pt>
                <c:pt idx="50669">
                  <c:v>10.476174</c:v>
                </c:pt>
                <c:pt idx="50670">
                  <c:v>10.478275</c:v>
                </c:pt>
                <c:pt idx="50671">
                  <c:v>10.479336</c:v>
                </c:pt>
                <c:pt idx="50672">
                  <c:v>10.476224999999999</c:v>
                </c:pt>
                <c:pt idx="50673">
                  <c:v>10.47499</c:v>
                </c:pt>
                <c:pt idx="50674">
                  <c:v>10.476660000000001</c:v>
                </c:pt>
                <c:pt idx="50675">
                  <c:v>10.477695000000001</c:v>
                </c:pt>
                <c:pt idx="50676">
                  <c:v>10.476694999999999</c:v>
                </c:pt>
                <c:pt idx="50677">
                  <c:v>10.477207</c:v>
                </c:pt>
                <c:pt idx="50678">
                  <c:v>10.478752999999999</c:v>
                </c:pt>
                <c:pt idx="50679">
                  <c:v>10.47537</c:v>
                </c:pt>
                <c:pt idx="50680">
                  <c:v>10.473407999999999</c:v>
                </c:pt>
                <c:pt idx="50681">
                  <c:v>10.478633</c:v>
                </c:pt>
                <c:pt idx="50682">
                  <c:v>10.480587</c:v>
                </c:pt>
                <c:pt idx="50683">
                  <c:v>10.476357999999999</c:v>
                </c:pt>
                <c:pt idx="50684">
                  <c:v>10.475486999999999</c:v>
                </c:pt>
                <c:pt idx="50685">
                  <c:v>10.481666000000001</c:v>
                </c:pt>
                <c:pt idx="50686">
                  <c:v>10.485538</c:v>
                </c:pt>
                <c:pt idx="50687">
                  <c:v>10.480504</c:v>
                </c:pt>
                <c:pt idx="50688">
                  <c:v>10.482156</c:v>
                </c:pt>
                <c:pt idx="50689">
                  <c:v>10.490014</c:v>
                </c:pt>
                <c:pt idx="50690">
                  <c:v>10.488467999999999</c:v>
                </c:pt>
                <c:pt idx="50691">
                  <c:v>10.485205000000001</c:v>
                </c:pt>
                <c:pt idx="50692">
                  <c:v>10.484491</c:v>
                </c:pt>
                <c:pt idx="50693">
                  <c:v>10.481005</c:v>
                </c:pt>
                <c:pt idx="50694">
                  <c:v>10.482170999999999</c:v>
                </c:pt>
                <c:pt idx="50695">
                  <c:v>10.487233</c:v>
                </c:pt>
                <c:pt idx="50696">
                  <c:v>10.483575</c:v>
                </c:pt>
                <c:pt idx="50697">
                  <c:v>10.476158</c:v>
                </c:pt>
                <c:pt idx="50698">
                  <c:v>10.476608000000001</c:v>
                </c:pt>
                <c:pt idx="50699">
                  <c:v>10.476281999999999</c:v>
                </c:pt>
                <c:pt idx="50700">
                  <c:v>10.477878</c:v>
                </c:pt>
                <c:pt idx="50701">
                  <c:v>10.484089000000001</c:v>
                </c:pt>
                <c:pt idx="50702">
                  <c:v>10.485414</c:v>
                </c:pt>
                <c:pt idx="50703">
                  <c:v>10.484616000000001</c:v>
                </c:pt>
                <c:pt idx="50704">
                  <c:v>10.486022</c:v>
                </c:pt>
                <c:pt idx="50705">
                  <c:v>10.487982000000001</c:v>
                </c:pt>
                <c:pt idx="50706">
                  <c:v>10.488274000000001</c:v>
                </c:pt>
                <c:pt idx="50707">
                  <c:v>10.48804</c:v>
                </c:pt>
                <c:pt idx="50708">
                  <c:v>10.486651999999999</c:v>
                </c:pt>
                <c:pt idx="50709">
                  <c:v>10.482208</c:v>
                </c:pt>
                <c:pt idx="50710">
                  <c:v>10.483285</c:v>
                </c:pt>
                <c:pt idx="50711">
                  <c:v>10.488556000000001</c:v>
                </c:pt>
                <c:pt idx="50712">
                  <c:v>10.487605</c:v>
                </c:pt>
                <c:pt idx="50713">
                  <c:v>10.484755</c:v>
                </c:pt>
                <c:pt idx="50714">
                  <c:v>10.487024999999999</c:v>
                </c:pt>
                <c:pt idx="50715">
                  <c:v>10.490681</c:v>
                </c:pt>
                <c:pt idx="50716">
                  <c:v>10.490453</c:v>
                </c:pt>
                <c:pt idx="50717">
                  <c:v>10.488839</c:v>
                </c:pt>
                <c:pt idx="50718">
                  <c:v>10.488435000000001</c:v>
                </c:pt>
                <c:pt idx="50719">
                  <c:v>10.488849999999999</c:v>
                </c:pt>
                <c:pt idx="50720">
                  <c:v>10.488644000000001</c:v>
                </c:pt>
                <c:pt idx="50721">
                  <c:v>10.486903999999999</c:v>
                </c:pt>
                <c:pt idx="50722">
                  <c:v>10.485777000000001</c:v>
                </c:pt>
                <c:pt idx="50723">
                  <c:v>10.485659</c:v>
                </c:pt>
                <c:pt idx="50724">
                  <c:v>10.484852999999999</c:v>
                </c:pt>
                <c:pt idx="50725">
                  <c:v>10.485314000000001</c:v>
                </c:pt>
                <c:pt idx="50726">
                  <c:v>10.488562</c:v>
                </c:pt>
                <c:pt idx="50727">
                  <c:v>10.492753</c:v>
                </c:pt>
                <c:pt idx="50728">
                  <c:v>10.491712</c:v>
                </c:pt>
                <c:pt idx="50729">
                  <c:v>10.487297</c:v>
                </c:pt>
                <c:pt idx="50730">
                  <c:v>10.485846</c:v>
                </c:pt>
                <c:pt idx="50731">
                  <c:v>10.489402999999999</c:v>
                </c:pt>
                <c:pt idx="50732">
                  <c:v>10.493611</c:v>
                </c:pt>
                <c:pt idx="50733">
                  <c:v>10.491307000000001</c:v>
                </c:pt>
                <c:pt idx="50734">
                  <c:v>10.488830999999999</c:v>
                </c:pt>
                <c:pt idx="50735">
                  <c:v>10.490019</c:v>
                </c:pt>
                <c:pt idx="50736">
                  <c:v>10.490375999999999</c:v>
                </c:pt>
                <c:pt idx="50737">
                  <c:v>10.490728000000001</c:v>
                </c:pt>
                <c:pt idx="50738">
                  <c:v>10.490012999999999</c:v>
                </c:pt>
                <c:pt idx="50739">
                  <c:v>10.488303999999999</c:v>
                </c:pt>
                <c:pt idx="50740">
                  <c:v>10.488854</c:v>
                </c:pt>
                <c:pt idx="50741">
                  <c:v>10.490073000000001</c:v>
                </c:pt>
                <c:pt idx="50742">
                  <c:v>10.48995</c:v>
                </c:pt>
                <c:pt idx="50743">
                  <c:v>10.488236000000001</c:v>
                </c:pt>
                <c:pt idx="50744">
                  <c:v>10.488536</c:v>
                </c:pt>
                <c:pt idx="50745">
                  <c:v>10.493299</c:v>
                </c:pt>
                <c:pt idx="50746">
                  <c:v>10.491301999999999</c:v>
                </c:pt>
                <c:pt idx="50747">
                  <c:v>10.490024</c:v>
                </c:pt>
                <c:pt idx="50748">
                  <c:v>10.498135</c:v>
                </c:pt>
                <c:pt idx="50749">
                  <c:v>10.498492000000001</c:v>
                </c:pt>
                <c:pt idx="50750">
                  <c:v>10.493690000000001</c:v>
                </c:pt>
                <c:pt idx="50751">
                  <c:v>10.498339</c:v>
                </c:pt>
                <c:pt idx="50752">
                  <c:v>10.498858</c:v>
                </c:pt>
                <c:pt idx="50753">
                  <c:v>10.492210999999999</c:v>
                </c:pt>
                <c:pt idx="50754">
                  <c:v>10.494536999999999</c:v>
                </c:pt>
                <c:pt idx="50755">
                  <c:v>10.499421</c:v>
                </c:pt>
                <c:pt idx="50756">
                  <c:v>10.497577</c:v>
                </c:pt>
                <c:pt idx="50757">
                  <c:v>10.499504</c:v>
                </c:pt>
                <c:pt idx="50758">
                  <c:v>10.502143</c:v>
                </c:pt>
                <c:pt idx="50759">
                  <c:v>10.496181</c:v>
                </c:pt>
                <c:pt idx="50760">
                  <c:v>10.493024</c:v>
                </c:pt>
                <c:pt idx="50761">
                  <c:v>10.498651000000001</c:v>
                </c:pt>
                <c:pt idx="50762">
                  <c:v>10.498364</c:v>
                </c:pt>
                <c:pt idx="50763">
                  <c:v>10.491799</c:v>
                </c:pt>
                <c:pt idx="50764">
                  <c:v>10.493855</c:v>
                </c:pt>
                <c:pt idx="50765">
                  <c:v>10.498495</c:v>
                </c:pt>
                <c:pt idx="50766">
                  <c:v>10.494941000000001</c:v>
                </c:pt>
                <c:pt idx="50767">
                  <c:v>10.494557</c:v>
                </c:pt>
                <c:pt idx="50768">
                  <c:v>10.501156999999999</c:v>
                </c:pt>
                <c:pt idx="50769">
                  <c:v>10.500719</c:v>
                </c:pt>
                <c:pt idx="50770">
                  <c:v>10.494465999999999</c:v>
                </c:pt>
                <c:pt idx="50771">
                  <c:v>10.496613999999999</c:v>
                </c:pt>
                <c:pt idx="50772">
                  <c:v>10.503005</c:v>
                </c:pt>
                <c:pt idx="50773">
                  <c:v>10.503880000000001</c:v>
                </c:pt>
                <c:pt idx="50774">
                  <c:v>10.501008000000001</c:v>
                </c:pt>
                <c:pt idx="50775">
                  <c:v>10.500176</c:v>
                </c:pt>
                <c:pt idx="50776">
                  <c:v>10.500997999999999</c:v>
                </c:pt>
                <c:pt idx="50777">
                  <c:v>10.500472</c:v>
                </c:pt>
                <c:pt idx="50778">
                  <c:v>10.500378</c:v>
                </c:pt>
                <c:pt idx="50779">
                  <c:v>10.499307</c:v>
                </c:pt>
                <c:pt idx="50780">
                  <c:v>10.497771</c:v>
                </c:pt>
                <c:pt idx="50781">
                  <c:v>10.501239999999999</c:v>
                </c:pt>
                <c:pt idx="50782">
                  <c:v>10.505981</c:v>
                </c:pt>
                <c:pt idx="50783">
                  <c:v>10.505077999999999</c:v>
                </c:pt>
                <c:pt idx="50784">
                  <c:v>10.504312000000001</c:v>
                </c:pt>
                <c:pt idx="50785">
                  <c:v>10.504384999999999</c:v>
                </c:pt>
                <c:pt idx="50786">
                  <c:v>10.502075</c:v>
                </c:pt>
                <c:pt idx="50787">
                  <c:v>10.504856999999999</c:v>
                </c:pt>
                <c:pt idx="50788">
                  <c:v>10.508906</c:v>
                </c:pt>
                <c:pt idx="50789">
                  <c:v>10.505585999999999</c:v>
                </c:pt>
                <c:pt idx="50790">
                  <c:v>10.503253000000001</c:v>
                </c:pt>
                <c:pt idx="50791">
                  <c:v>10.505614</c:v>
                </c:pt>
                <c:pt idx="50792">
                  <c:v>10.502789999999999</c:v>
                </c:pt>
                <c:pt idx="50793">
                  <c:v>10.498886000000001</c:v>
                </c:pt>
                <c:pt idx="50794">
                  <c:v>10.499787</c:v>
                </c:pt>
                <c:pt idx="50795">
                  <c:v>10.501407</c:v>
                </c:pt>
                <c:pt idx="50796">
                  <c:v>10.504350000000001</c:v>
                </c:pt>
                <c:pt idx="50797">
                  <c:v>10.507444</c:v>
                </c:pt>
                <c:pt idx="50798">
                  <c:v>10.508614</c:v>
                </c:pt>
                <c:pt idx="50799">
                  <c:v>10.507111</c:v>
                </c:pt>
                <c:pt idx="50800">
                  <c:v>10.50586</c:v>
                </c:pt>
                <c:pt idx="50801">
                  <c:v>10.512662000000001</c:v>
                </c:pt>
                <c:pt idx="50802">
                  <c:v>10.517274</c:v>
                </c:pt>
                <c:pt idx="50803">
                  <c:v>10.515019000000001</c:v>
                </c:pt>
                <c:pt idx="50804">
                  <c:v>10.515325000000001</c:v>
                </c:pt>
                <c:pt idx="50805">
                  <c:v>10.516797</c:v>
                </c:pt>
                <c:pt idx="50806">
                  <c:v>10.516632</c:v>
                </c:pt>
                <c:pt idx="50807">
                  <c:v>10.516522</c:v>
                </c:pt>
                <c:pt idx="50808">
                  <c:v>10.514518000000001</c:v>
                </c:pt>
                <c:pt idx="50809">
                  <c:v>10.513451</c:v>
                </c:pt>
                <c:pt idx="50810">
                  <c:v>10.513489999999999</c:v>
                </c:pt>
                <c:pt idx="50811">
                  <c:v>10.512795000000001</c:v>
                </c:pt>
                <c:pt idx="50812">
                  <c:v>10.513147999999999</c:v>
                </c:pt>
                <c:pt idx="50813">
                  <c:v>10.513271</c:v>
                </c:pt>
                <c:pt idx="50814">
                  <c:v>10.510998000000001</c:v>
                </c:pt>
                <c:pt idx="50815">
                  <c:v>10.511277</c:v>
                </c:pt>
                <c:pt idx="50816">
                  <c:v>10.514219000000001</c:v>
                </c:pt>
                <c:pt idx="50817">
                  <c:v>10.516095</c:v>
                </c:pt>
                <c:pt idx="50818">
                  <c:v>10.514878</c:v>
                </c:pt>
                <c:pt idx="50819">
                  <c:v>10.513076</c:v>
                </c:pt>
                <c:pt idx="50820">
                  <c:v>10.512556</c:v>
                </c:pt>
                <c:pt idx="50821">
                  <c:v>10.511715000000001</c:v>
                </c:pt>
                <c:pt idx="50822">
                  <c:v>10.515855</c:v>
                </c:pt>
                <c:pt idx="50823">
                  <c:v>10.521188</c:v>
                </c:pt>
                <c:pt idx="50824">
                  <c:v>10.51573</c:v>
                </c:pt>
                <c:pt idx="50825">
                  <c:v>10.511113999999999</c:v>
                </c:pt>
                <c:pt idx="50826">
                  <c:v>10.516147</c:v>
                </c:pt>
                <c:pt idx="50827">
                  <c:v>10.517027000000001</c:v>
                </c:pt>
                <c:pt idx="50828">
                  <c:v>10.513350000000001</c:v>
                </c:pt>
                <c:pt idx="50829">
                  <c:v>10.516692000000001</c:v>
                </c:pt>
                <c:pt idx="50830">
                  <c:v>10.524312999999999</c:v>
                </c:pt>
                <c:pt idx="50831">
                  <c:v>10.523325</c:v>
                </c:pt>
                <c:pt idx="50832">
                  <c:v>10.516933999999999</c:v>
                </c:pt>
                <c:pt idx="50833">
                  <c:v>10.517448</c:v>
                </c:pt>
                <c:pt idx="50834">
                  <c:v>10.522181</c:v>
                </c:pt>
                <c:pt idx="50835">
                  <c:v>10.522613</c:v>
                </c:pt>
                <c:pt idx="50836">
                  <c:v>10.521414999999999</c:v>
                </c:pt>
                <c:pt idx="50837">
                  <c:v>10.520937999999999</c:v>
                </c:pt>
                <c:pt idx="50838">
                  <c:v>10.520704</c:v>
                </c:pt>
                <c:pt idx="50839">
                  <c:v>10.521991</c:v>
                </c:pt>
                <c:pt idx="50840">
                  <c:v>10.520723</c:v>
                </c:pt>
                <c:pt idx="50841">
                  <c:v>10.517585</c:v>
                </c:pt>
                <c:pt idx="50842">
                  <c:v>10.517488999999999</c:v>
                </c:pt>
                <c:pt idx="50843">
                  <c:v>10.517844999999999</c:v>
                </c:pt>
                <c:pt idx="50844">
                  <c:v>10.520485000000001</c:v>
                </c:pt>
                <c:pt idx="50845">
                  <c:v>10.524867</c:v>
                </c:pt>
                <c:pt idx="50846">
                  <c:v>10.5214</c:v>
                </c:pt>
                <c:pt idx="50847">
                  <c:v>10.514924000000001</c:v>
                </c:pt>
                <c:pt idx="50848">
                  <c:v>10.513572999999999</c:v>
                </c:pt>
                <c:pt idx="50849">
                  <c:v>10.518005</c:v>
                </c:pt>
                <c:pt idx="50850">
                  <c:v>10.523263999999999</c:v>
                </c:pt>
                <c:pt idx="50851">
                  <c:v>10.522342</c:v>
                </c:pt>
                <c:pt idx="50852">
                  <c:v>10.520689000000001</c:v>
                </c:pt>
                <c:pt idx="50853">
                  <c:v>10.521077999999999</c:v>
                </c:pt>
                <c:pt idx="50854">
                  <c:v>10.520498999999999</c:v>
                </c:pt>
                <c:pt idx="50855">
                  <c:v>10.523123</c:v>
                </c:pt>
                <c:pt idx="50856">
                  <c:v>10.524281</c:v>
                </c:pt>
                <c:pt idx="50857">
                  <c:v>10.521064000000001</c:v>
                </c:pt>
                <c:pt idx="50858">
                  <c:v>10.520407000000001</c:v>
                </c:pt>
                <c:pt idx="50859">
                  <c:v>10.520795</c:v>
                </c:pt>
                <c:pt idx="50860">
                  <c:v>10.522592</c:v>
                </c:pt>
                <c:pt idx="50861">
                  <c:v>10.529553</c:v>
                </c:pt>
                <c:pt idx="50862">
                  <c:v>10.527129</c:v>
                </c:pt>
                <c:pt idx="50863">
                  <c:v>10.520759999999999</c:v>
                </c:pt>
                <c:pt idx="50864">
                  <c:v>10.526394</c:v>
                </c:pt>
                <c:pt idx="50865">
                  <c:v>10.52932</c:v>
                </c:pt>
                <c:pt idx="50866">
                  <c:v>10.524661</c:v>
                </c:pt>
                <c:pt idx="50867">
                  <c:v>10.52355</c:v>
                </c:pt>
                <c:pt idx="50868">
                  <c:v>10.522785000000001</c:v>
                </c:pt>
                <c:pt idx="50869">
                  <c:v>10.522282000000001</c:v>
                </c:pt>
                <c:pt idx="50870">
                  <c:v>10.523421000000001</c:v>
                </c:pt>
                <c:pt idx="50871">
                  <c:v>10.523971</c:v>
                </c:pt>
                <c:pt idx="50872">
                  <c:v>10.524554</c:v>
                </c:pt>
                <c:pt idx="50873">
                  <c:v>10.525468999999999</c:v>
                </c:pt>
                <c:pt idx="50874">
                  <c:v>10.526377999999999</c:v>
                </c:pt>
                <c:pt idx="50875">
                  <c:v>10.526024</c:v>
                </c:pt>
                <c:pt idx="50876">
                  <c:v>10.525791999999999</c:v>
                </c:pt>
                <c:pt idx="50877">
                  <c:v>10.528370000000001</c:v>
                </c:pt>
                <c:pt idx="50878">
                  <c:v>10.528809000000001</c:v>
                </c:pt>
                <c:pt idx="50879">
                  <c:v>10.526579</c:v>
                </c:pt>
                <c:pt idx="50880">
                  <c:v>10.529790999999999</c:v>
                </c:pt>
                <c:pt idx="50881">
                  <c:v>10.536037</c:v>
                </c:pt>
                <c:pt idx="50882">
                  <c:v>10.532075000000001</c:v>
                </c:pt>
                <c:pt idx="50883">
                  <c:v>10.525143999999999</c:v>
                </c:pt>
                <c:pt idx="50884">
                  <c:v>10.527915999999999</c:v>
                </c:pt>
                <c:pt idx="50885">
                  <c:v>10.532048</c:v>
                </c:pt>
                <c:pt idx="50886">
                  <c:v>10.530374</c:v>
                </c:pt>
                <c:pt idx="50887">
                  <c:v>10.525980000000001</c:v>
                </c:pt>
                <c:pt idx="50888">
                  <c:v>10.529218</c:v>
                </c:pt>
                <c:pt idx="50889">
                  <c:v>10.536265</c:v>
                </c:pt>
                <c:pt idx="50890">
                  <c:v>10.531817999999999</c:v>
                </c:pt>
                <c:pt idx="50891">
                  <c:v>10.525153</c:v>
                </c:pt>
                <c:pt idx="50892">
                  <c:v>10.52637</c:v>
                </c:pt>
                <c:pt idx="50893">
                  <c:v>10.530035</c:v>
                </c:pt>
                <c:pt idx="50894">
                  <c:v>10.534022</c:v>
                </c:pt>
                <c:pt idx="50895">
                  <c:v>10.531637</c:v>
                </c:pt>
                <c:pt idx="50896">
                  <c:v>10.527416000000001</c:v>
                </c:pt>
                <c:pt idx="50897">
                  <c:v>10.532889000000001</c:v>
                </c:pt>
                <c:pt idx="50898">
                  <c:v>10.538477</c:v>
                </c:pt>
                <c:pt idx="50899">
                  <c:v>10.538126999999999</c:v>
                </c:pt>
                <c:pt idx="50900">
                  <c:v>10.54036</c:v>
                </c:pt>
                <c:pt idx="50901">
                  <c:v>10.541696</c:v>
                </c:pt>
                <c:pt idx="50902">
                  <c:v>10.538895</c:v>
                </c:pt>
                <c:pt idx="50903">
                  <c:v>10.538911000000001</c:v>
                </c:pt>
                <c:pt idx="50904">
                  <c:v>10.538568</c:v>
                </c:pt>
                <c:pt idx="50905">
                  <c:v>10.540247000000001</c:v>
                </c:pt>
                <c:pt idx="50906">
                  <c:v>10.543893000000001</c:v>
                </c:pt>
                <c:pt idx="50907">
                  <c:v>10.538702000000001</c:v>
                </c:pt>
                <c:pt idx="50908">
                  <c:v>10.536713000000001</c:v>
                </c:pt>
                <c:pt idx="50909">
                  <c:v>10.54134</c:v>
                </c:pt>
                <c:pt idx="50910">
                  <c:v>10.54096</c:v>
                </c:pt>
                <c:pt idx="50911">
                  <c:v>10.539539</c:v>
                </c:pt>
                <c:pt idx="50912">
                  <c:v>10.540003</c:v>
                </c:pt>
                <c:pt idx="50913">
                  <c:v>10.540222</c:v>
                </c:pt>
                <c:pt idx="50914">
                  <c:v>10.542541999999999</c:v>
                </c:pt>
                <c:pt idx="50915">
                  <c:v>10.541841</c:v>
                </c:pt>
                <c:pt idx="50916">
                  <c:v>10.539899</c:v>
                </c:pt>
                <c:pt idx="50917">
                  <c:v>10.542342</c:v>
                </c:pt>
                <c:pt idx="50918">
                  <c:v>10.538634</c:v>
                </c:pt>
                <c:pt idx="50919">
                  <c:v>10.5336</c:v>
                </c:pt>
                <c:pt idx="50920">
                  <c:v>10.535848</c:v>
                </c:pt>
                <c:pt idx="50921">
                  <c:v>10.536924000000001</c:v>
                </c:pt>
                <c:pt idx="50922">
                  <c:v>10.535608999999999</c:v>
                </c:pt>
                <c:pt idx="50923">
                  <c:v>10.539540000000001</c:v>
                </c:pt>
                <c:pt idx="50924">
                  <c:v>10.542967000000001</c:v>
                </c:pt>
                <c:pt idx="50925">
                  <c:v>10.539089000000001</c:v>
                </c:pt>
                <c:pt idx="50926">
                  <c:v>10.534719000000001</c:v>
                </c:pt>
                <c:pt idx="50927">
                  <c:v>10.535275</c:v>
                </c:pt>
                <c:pt idx="50928">
                  <c:v>10.536648</c:v>
                </c:pt>
                <c:pt idx="50929">
                  <c:v>10.535726</c:v>
                </c:pt>
                <c:pt idx="50930">
                  <c:v>10.535966</c:v>
                </c:pt>
                <c:pt idx="50931">
                  <c:v>10.540436</c:v>
                </c:pt>
                <c:pt idx="50932">
                  <c:v>10.542592000000001</c:v>
                </c:pt>
                <c:pt idx="50933">
                  <c:v>10.542094000000001</c:v>
                </c:pt>
                <c:pt idx="50934">
                  <c:v>10.544344000000001</c:v>
                </c:pt>
                <c:pt idx="50935">
                  <c:v>10.546656</c:v>
                </c:pt>
                <c:pt idx="50936">
                  <c:v>10.545109</c:v>
                </c:pt>
                <c:pt idx="50937">
                  <c:v>10.547877</c:v>
                </c:pt>
                <c:pt idx="50938">
                  <c:v>10.549759999999999</c:v>
                </c:pt>
                <c:pt idx="50939">
                  <c:v>10.545854</c:v>
                </c:pt>
                <c:pt idx="50940">
                  <c:v>10.545802999999999</c:v>
                </c:pt>
                <c:pt idx="50941">
                  <c:v>10.547739</c:v>
                </c:pt>
                <c:pt idx="50942">
                  <c:v>10.548446999999999</c:v>
                </c:pt>
                <c:pt idx="50943">
                  <c:v>10.549659999999999</c:v>
                </c:pt>
                <c:pt idx="50944">
                  <c:v>10.547055</c:v>
                </c:pt>
                <c:pt idx="50945">
                  <c:v>10.54528</c:v>
                </c:pt>
                <c:pt idx="50946">
                  <c:v>10.548263</c:v>
                </c:pt>
                <c:pt idx="50947">
                  <c:v>10.550053999999999</c:v>
                </c:pt>
                <c:pt idx="50948">
                  <c:v>10.549025</c:v>
                </c:pt>
                <c:pt idx="50949">
                  <c:v>10.547923000000001</c:v>
                </c:pt>
                <c:pt idx="50950">
                  <c:v>10.548602000000001</c:v>
                </c:pt>
                <c:pt idx="50951">
                  <c:v>10.550666</c:v>
                </c:pt>
                <c:pt idx="50952">
                  <c:v>10.549855000000001</c:v>
                </c:pt>
                <c:pt idx="50953">
                  <c:v>10.549222</c:v>
                </c:pt>
                <c:pt idx="50954">
                  <c:v>10.551145999999999</c:v>
                </c:pt>
                <c:pt idx="50955">
                  <c:v>10.549744</c:v>
                </c:pt>
                <c:pt idx="50956">
                  <c:v>10.54646</c:v>
                </c:pt>
                <c:pt idx="50957">
                  <c:v>10.546080999999999</c:v>
                </c:pt>
                <c:pt idx="50958">
                  <c:v>10.550381</c:v>
                </c:pt>
                <c:pt idx="50959">
                  <c:v>10.551894000000001</c:v>
                </c:pt>
                <c:pt idx="50960">
                  <c:v>10.547476</c:v>
                </c:pt>
                <c:pt idx="50961">
                  <c:v>10.547857</c:v>
                </c:pt>
                <c:pt idx="50962">
                  <c:v>10.549837</c:v>
                </c:pt>
                <c:pt idx="50963">
                  <c:v>10.546703000000001</c:v>
                </c:pt>
                <c:pt idx="50964">
                  <c:v>10.548572</c:v>
                </c:pt>
                <c:pt idx="50965">
                  <c:v>10.552273</c:v>
                </c:pt>
                <c:pt idx="50966">
                  <c:v>10.547779</c:v>
                </c:pt>
                <c:pt idx="50967">
                  <c:v>10.543483</c:v>
                </c:pt>
                <c:pt idx="50968">
                  <c:v>10.54426</c:v>
                </c:pt>
                <c:pt idx="50969">
                  <c:v>10.545273999999999</c:v>
                </c:pt>
                <c:pt idx="50970">
                  <c:v>10.544885000000001</c:v>
                </c:pt>
                <c:pt idx="50971">
                  <c:v>10.542636999999999</c:v>
                </c:pt>
                <c:pt idx="50972">
                  <c:v>10.542847999999999</c:v>
                </c:pt>
                <c:pt idx="50973">
                  <c:v>10.54805</c:v>
                </c:pt>
                <c:pt idx="50974">
                  <c:v>10.547817999999999</c:v>
                </c:pt>
                <c:pt idx="50975">
                  <c:v>10.544661</c:v>
                </c:pt>
                <c:pt idx="50976">
                  <c:v>10.550186999999999</c:v>
                </c:pt>
                <c:pt idx="50977">
                  <c:v>10.555778</c:v>
                </c:pt>
                <c:pt idx="50978">
                  <c:v>10.55017</c:v>
                </c:pt>
                <c:pt idx="50979">
                  <c:v>10.547901</c:v>
                </c:pt>
                <c:pt idx="50980">
                  <c:v>10.555833</c:v>
                </c:pt>
                <c:pt idx="50981">
                  <c:v>10.55979</c:v>
                </c:pt>
                <c:pt idx="50982">
                  <c:v>10.555541</c:v>
                </c:pt>
                <c:pt idx="50983">
                  <c:v>10.555730000000001</c:v>
                </c:pt>
                <c:pt idx="50984">
                  <c:v>10.557005</c:v>
                </c:pt>
                <c:pt idx="50985">
                  <c:v>10.553228000000001</c:v>
                </c:pt>
                <c:pt idx="50986">
                  <c:v>10.556191</c:v>
                </c:pt>
                <c:pt idx="50987">
                  <c:v>10.557952</c:v>
                </c:pt>
                <c:pt idx="50988">
                  <c:v>10.5512</c:v>
                </c:pt>
                <c:pt idx="50989">
                  <c:v>10.553903999999999</c:v>
                </c:pt>
                <c:pt idx="50990">
                  <c:v>10.561835</c:v>
                </c:pt>
                <c:pt idx="50991">
                  <c:v>10.558718000000001</c:v>
                </c:pt>
                <c:pt idx="50992">
                  <c:v>10.552046000000001</c:v>
                </c:pt>
                <c:pt idx="50993">
                  <c:v>10.554181</c:v>
                </c:pt>
                <c:pt idx="50994">
                  <c:v>10.557389000000001</c:v>
                </c:pt>
                <c:pt idx="50995">
                  <c:v>10.557596</c:v>
                </c:pt>
                <c:pt idx="50996">
                  <c:v>10.558036</c:v>
                </c:pt>
                <c:pt idx="50997">
                  <c:v>10.556024000000001</c:v>
                </c:pt>
                <c:pt idx="50998">
                  <c:v>10.553329</c:v>
                </c:pt>
                <c:pt idx="50999">
                  <c:v>10.553986999999999</c:v>
                </c:pt>
                <c:pt idx="51000">
                  <c:v>10.552542000000001</c:v>
                </c:pt>
                <c:pt idx="51001">
                  <c:v>10.550577000000001</c:v>
                </c:pt>
                <c:pt idx="51002">
                  <c:v>10.552630000000001</c:v>
                </c:pt>
                <c:pt idx="51003">
                  <c:v>10.553372</c:v>
                </c:pt>
                <c:pt idx="51004">
                  <c:v>10.551465</c:v>
                </c:pt>
                <c:pt idx="51005">
                  <c:v>10.550909000000001</c:v>
                </c:pt>
                <c:pt idx="51006">
                  <c:v>10.552491</c:v>
                </c:pt>
                <c:pt idx="51007">
                  <c:v>10.554767999999999</c:v>
                </c:pt>
                <c:pt idx="51008">
                  <c:v>10.554945999999999</c:v>
                </c:pt>
                <c:pt idx="51009">
                  <c:v>10.556908</c:v>
                </c:pt>
                <c:pt idx="51010">
                  <c:v>10.558211999999999</c:v>
                </c:pt>
                <c:pt idx="51011">
                  <c:v>10.55509</c:v>
                </c:pt>
                <c:pt idx="51012">
                  <c:v>10.555465999999999</c:v>
                </c:pt>
                <c:pt idx="51013">
                  <c:v>10.559455</c:v>
                </c:pt>
                <c:pt idx="51014">
                  <c:v>10.563117999999999</c:v>
                </c:pt>
                <c:pt idx="51015">
                  <c:v>10.565397000000001</c:v>
                </c:pt>
                <c:pt idx="51016">
                  <c:v>10.562583999999999</c:v>
                </c:pt>
                <c:pt idx="51017">
                  <c:v>10.559699999999999</c:v>
                </c:pt>
                <c:pt idx="51018">
                  <c:v>10.562390000000001</c:v>
                </c:pt>
                <c:pt idx="51019">
                  <c:v>10.564939000000001</c:v>
                </c:pt>
                <c:pt idx="51020">
                  <c:v>10.565048000000001</c:v>
                </c:pt>
                <c:pt idx="51021">
                  <c:v>10.562917000000001</c:v>
                </c:pt>
                <c:pt idx="51022">
                  <c:v>10.559801</c:v>
                </c:pt>
                <c:pt idx="51023">
                  <c:v>10.56024</c:v>
                </c:pt>
                <c:pt idx="51024">
                  <c:v>10.563231999999999</c:v>
                </c:pt>
                <c:pt idx="51025">
                  <c:v>10.564042000000001</c:v>
                </c:pt>
                <c:pt idx="51026">
                  <c:v>10.560699</c:v>
                </c:pt>
                <c:pt idx="51027">
                  <c:v>10.560917</c:v>
                </c:pt>
                <c:pt idx="51028">
                  <c:v>10.566703</c:v>
                </c:pt>
                <c:pt idx="51029">
                  <c:v>10.567831999999999</c:v>
                </c:pt>
                <c:pt idx="51030">
                  <c:v>10.563449</c:v>
                </c:pt>
                <c:pt idx="51031">
                  <c:v>10.563967</c:v>
                </c:pt>
                <c:pt idx="51032">
                  <c:v>10.564492</c:v>
                </c:pt>
                <c:pt idx="51033">
                  <c:v>10.562345000000001</c:v>
                </c:pt>
                <c:pt idx="51034">
                  <c:v>10.562272</c:v>
                </c:pt>
                <c:pt idx="51035">
                  <c:v>10.561152999999999</c:v>
                </c:pt>
                <c:pt idx="51036">
                  <c:v>10.559621</c:v>
                </c:pt>
                <c:pt idx="51037">
                  <c:v>10.562699</c:v>
                </c:pt>
                <c:pt idx="51038">
                  <c:v>10.566599</c:v>
                </c:pt>
                <c:pt idx="51039">
                  <c:v>10.564696</c:v>
                </c:pt>
                <c:pt idx="51040">
                  <c:v>10.562582000000001</c:v>
                </c:pt>
                <c:pt idx="51041">
                  <c:v>10.566611999999999</c:v>
                </c:pt>
                <c:pt idx="51042">
                  <c:v>10.571961999999999</c:v>
                </c:pt>
                <c:pt idx="51043">
                  <c:v>10.570842000000001</c:v>
                </c:pt>
                <c:pt idx="51044">
                  <c:v>10.568550999999999</c:v>
                </c:pt>
                <c:pt idx="51045">
                  <c:v>10.571812</c:v>
                </c:pt>
                <c:pt idx="51046">
                  <c:v>10.573053</c:v>
                </c:pt>
                <c:pt idx="51047">
                  <c:v>10.574379</c:v>
                </c:pt>
                <c:pt idx="51048">
                  <c:v>10.577506</c:v>
                </c:pt>
                <c:pt idx="51049">
                  <c:v>10.576180000000001</c:v>
                </c:pt>
                <c:pt idx="51050">
                  <c:v>10.574704000000001</c:v>
                </c:pt>
                <c:pt idx="51051">
                  <c:v>10.577048</c:v>
                </c:pt>
                <c:pt idx="51052">
                  <c:v>10.574306</c:v>
                </c:pt>
                <c:pt idx="51053">
                  <c:v>10.56826</c:v>
                </c:pt>
                <c:pt idx="51054">
                  <c:v>10.570166</c:v>
                </c:pt>
                <c:pt idx="51055">
                  <c:v>10.573281</c:v>
                </c:pt>
                <c:pt idx="51056">
                  <c:v>10.571678</c:v>
                </c:pt>
                <c:pt idx="51057">
                  <c:v>10.572015</c:v>
                </c:pt>
                <c:pt idx="51058">
                  <c:v>10.569801999999999</c:v>
                </c:pt>
                <c:pt idx="51059">
                  <c:v>10.56565</c:v>
                </c:pt>
                <c:pt idx="51060">
                  <c:v>10.568584</c:v>
                </c:pt>
                <c:pt idx="51061">
                  <c:v>10.572678</c:v>
                </c:pt>
                <c:pt idx="51062">
                  <c:v>10.570442</c:v>
                </c:pt>
                <c:pt idx="51063">
                  <c:v>10.569849</c:v>
                </c:pt>
                <c:pt idx="51064">
                  <c:v>10.571892</c:v>
                </c:pt>
                <c:pt idx="51065">
                  <c:v>10.570138</c:v>
                </c:pt>
                <c:pt idx="51066">
                  <c:v>10.568581999999999</c:v>
                </c:pt>
                <c:pt idx="51067">
                  <c:v>10.569796</c:v>
                </c:pt>
                <c:pt idx="51068">
                  <c:v>10.570557000000001</c:v>
                </c:pt>
                <c:pt idx="51069">
                  <c:v>10.571736</c:v>
                </c:pt>
                <c:pt idx="51070">
                  <c:v>10.570499</c:v>
                </c:pt>
                <c:pt idx="51071">
                  <c:v>10.566665</c:v>
                </c:pt>
                <c:pt idx="51072">
                  <c:v>10.566955</c:v>
                </c:pt>
                <c:pt idx="51073">
                  <c:v>10.572148</c:v>
                </c:pt>
                <c:pt idx="51074">
                  <c:v>10.571503999999999</c:v>
                </c:pt>
                <c:pt idx="51075">
                  <c:v>10.56786</c:v>
                </c:pt>
                <c:pt idx="51076">
                  <c:v>10.571861</c:v>
                </c:pt>
                <c:pt idx="51077">
                  <c:v>10.573585</c:v>
                </c:pt>
                <c:pt idx="51078">
                  <c:v>10.56776</c:v>
                </c:pt>
                <c:pt idx="51079">
                  <c:v>10.569894</c:v>
                </c:pt>
                <c:pt idx="51080">
                  <c:v>10.573941</c:v>
                </c:pt>
                <c:pt idx="51081">
                  <c:v>10.572979</c:v>
                </c:pt>
                <c:pt idx="51082">
                  <c:v>10.574113000000001</c:v>
                </c:pt>
                <c:pt idx="51083">
                  <c:v>10.573385</c:v>
                </c:pt>
                <c:pt idx="51084">
                  <c:v>10.572900000000001</c:v>
                </c:pt>
                <c:pt idx="51085">
                  <c:v>10.578146</c:v>
                </c:pt>
                <c:pt idx="51086">
                  <c:v>10.580031999999999</c:v>
                </c:pt>
                <c:pt idx="51087">
                  <c:v>10.578128</c:v>
                </c:pt>
                <c:pt idx="51088">
                  <c:v>10.582271</c:v>
                </c:pt>
                <c:pt idx="51089">
                  <c:v>10.586231</c:v>
                </c:pt>
                <c:pt idx="51090">
                  <c:v>10.580000999999999</c:v>
                </c:pt>
                <c:pt idx="51091">
                  <c:v>10.577311</c:v>
                </c:pt>
                <c:pt idx="51092">
                  <c:v>10.581733</c:v>
                </c:pt>
                <c:pt idx="51093">
                  <c:v>10.58386</c:v>
                </c:pt>
                <c:pt idx="51094">
                  <c:v>10.582473</c:v>
                </c:pt>
                <c:pt idx="51095">
                  <c:v>10.584402000000001</c:v>
                </c:pt>
                <c:pt idx="51096">
                  <c:v>10.588991</c:v>
                </c:pt>
                <c:pt idx="51097">
                  <c:v>10.588568</c:v>
                </c:pt>
                <c:pt idx="51098">
                  <c:v>10.585736000000001</c:v>
                </c:pt>
                <c:pt idx="51099">
                  <c:v>10.583769</c:v>
                </c:pt>
                <c:pt idx="51100">
                  <c:v>10.583879</c:v>
                </c:pt>
                <c:pt idx="51101">
                  <c:v>10.588181000000001</c:v>
                </c:pt>
                <c:pt idx="51102">
                  <c:v>10.587697</c:v>
                </c:pt>
                <c:pt idx="51103">
                  <c:v>10.58243</c:v>
                </c:pt>
                <c:pt idx="51104">
                  <c:v>10.585286999999999</c:v>
                </c:pt>
                <c:pt idx="51105">
                  <c:v>10.589549</c:v>
                </c:pt>
                <c:pt idx="51106">
                  <c:v>10.587389999999999</c:v>
                </c:pt>
                <c:pt idx="51107">
                  <c:v>10.585563</c:v>
                </c:pt>
                <c:pt idx="51108">
                  <c:v>10.583905</c:v>
                </c:pt>
                <c:pt idx="51109">
                  <c:v>10.584464000000001</c:v>
                </c:pt>
                <c:pt idx="51110">
                  <c:v>10.58755</c:v>
                </c:pt>
                <c:pt idx="51111">
                  <c:v>10.587051000000001</c:v>
                </c:pt>
                <c:pt idx="51112">
                  <c:v>10.587137999999999</c:v>
                </c:pt>
                <c:pt idx="51113">
                  <c:v>10.588679000000001</c:v>
                </c:pt>
                <c:pt idx="51114">
                  <c:v>10.589195999999999</c:v>
                </c:pt>
                <c:pt idx="51115">
                  <c:v>10.591001</c:v>
                </c:pt>
                <c:pt idx="51116">
                  <c:v>10.587384999999999</c:v>
                </c:pt>
                <c:pt idx="51117">
                  <c:v>10.581308999999999</c:v>
                </c:pt>
                <c:pt idx="51118">
                  <c:v>10.582576</c:v>
                </c:pt>
                <c:pt idx="51119">
                  <c:v>10.583446</c:v>
                </c:pt>
                <c:pt idx="51120">
                  <c:v>10.582520000000001</c:v>
                </c:pt>
                <c:pt idx="51121">
                  <c:v>10.588448</c:v>
                </c:pt>
                <c:pt idx="51122">
                  <c:v>10.593475</c:v>
                </c:pt>
                <c:pt idx="51123">
                  <c:v>10.589345</c:v>
                </c:pt>
                <c:pt idx="51124">
                  <c:v>10.588974</c:v>
                </c:pt>
                <c:pt idx="51125">
                  <c:v>10.597552</c:v>
                </c:pt>
                <c:pt idx="51126">
                  <c:v>10.596958000000001</c:v>
                </c:pt>
                <c:pt idx="51127">
                  <c:v>10.592112</c:v>
                </c:pt>
                <c:pt idx="51128">
                  <c:v>10.594213</c:v>
                </c:pt>
                <c:pt idx="51129">
                  <c:v>10.593486</c:v>
                </c:pt>
                <c:pt idx="51130">
                  <c:v>10.594982</c:v>
                </c:pt>
                <c:pt idx="51131">
                  <c:v>10.599406999999999</c:v>
                </c:pt>
                <c:pt idx="51132">
                  <c:v>10.595084</c:v>
                </c:pt>
                <c:pt idx="51133">
                  <c:v>10.59366</c:v>
                </c:pt>
                <c:pt idx="51134">
                  <c:v>10.599055999999999</c:v>
                </c:pt>
                <c:pt idx="51135">
                  <c:v>10.598579000000001</c:v>
                </c:pt>
                <c:pt idx="51136">
                  <c:v>10.594715000000001</c:v>
                </c:pt>
                <c:pt idx="51137">
                  <c:v>10.59371</c:v>
                </c:pt>
                <c:pt idx="51138">
                  <c:v>10.589743</c:v>
                </c:pt>
                <c:pt idx="51139">
                  <c:v>10.586091</c:v>
                </c:pt>
                <c:pt idx="51140">
                  <c:v>10.590622</c:v>
                </c:pt>
                <c:pt idx="51141">
                  <c:v>10.593277</c:v>
                </c:pt>
                <c:pt idx="51142">
                  <c:v>10.586779999999999</c:v>
                </c:pt>
                <c:pt idx="51143">
                  <c:v>10.589055999999999</c:v>
                </c:pt>
                <c:pt idx="51144">
                  <c:v>10.596304999999999</c:v>
                </c:pt>
                <c:pt idx="51145">
                  <c:v>10.593232</c:v>
                </c:pt>
                <c:pt idx="51146">
                  <c:v>10.591385000000001</c:v>
                </c:pt>
                <c:pt idx="51147">
                  <c:v>10.598617000000001</c:v>
                </c:pt>
                <c:pt idx="51148">
                  <c:v>10.599735000000001</c:v>
                </c:pt>
                <c:pt idx="51149">
                  <c:v>10.591905000000001</c:v>
                </c:pt>
                <c:pt idx="51150">
                  <c:v>10.587281000000001</c:v>
                </c:pt>
                <c:pt idx="51151">
                  <c:v>10.587633</c:v>
                </c:pt>
                <c:pt idx="51152">
                  <c:v>10.589900999999999</c:v>
                </c:pt>
                <c:pt idx="51153">
                  <c:v>10.5923</c:v>
                </c:pt>
                <c:pt idx="51154">
                  <c:v>10.596812</c:v>
                </c:pt>
                <c:pt idx="51155">
                  <c:v>10.601088000000001</c:v>
                </c:pt>
                <c:pt idx="51156">
                  <c:v>10.594251999999999</c:v>
                </c:pt>
                <c:pt idx="51157">
                  <c:v>10.588844</c:v>
                </c:pt>
                <c:pt idx="51158">
                  <c:v>10.593405000000001</c:v>
                </c:pt>
                <c:pt idx="51159">
                  <c:v>10.597613000000001</c:v>
                </c:pt>
                <c:pt idx="51160">
                  <c:v>10.599228999999999</c:v>
                </c:pt>
                <c:pt idx="51161">
                  <c:v>10.598131</c:v>
                </c:pt>
                <c:pt idx="51162">
                  <c:v>10.594688</c:v>
                </c:pt>
                <c:pt idx="51163">
                  <c:v>10.596463999999999</c:v>
                </c:pt>
                <c:pt idx="51164">
                  <c:v>10.60136</c:v>
                </c:pt>
                <c:pt idx="51165">
                  <c:v>10.599861000000001</c:v>
                </c:pt>
                <c:pt idx="51166">
                  <c:v>10.595535999999999</c:v>
                </c:pt>
                <c:pt idx="51167">
                  <c:v>10.601394000000001</c:v>
                </c:pt>
                <c:pt idx="51168">
                  <c:v>10.605848999999999</c:v>
                </c:pt>
                <c:pt idx="51169">
                  <c:v>10.599314</c:v>
                </c:pt>
                <c:pt idx="51170">
                  <c:v>10.597122000000001</c:v>
                </c:pt>
                <c:pt idx="51171">
                  <c:v>10.599999</c:v>
                </c:pt>
                <c:pt idx="51172">
                  <c:v>10.598576</c:v>
                </c:pt>
                <c:pt idx="51173">
                  <c:v>10.596216999999999</c:v>
                </c:pt>
                <c:pt idx="51174">
                  <c:v>10.596016000000001</c:v>
                </c:pt>
                <c:pt idx="51175">
                  <c:v>10.598751999999999</c:v>
                </c:pt>
                <c:pt idx="51176">
                  <c:v>10.601324999999999</c:v>
                </c:pt>
                <c:pt idx="51177">
                  <c:v>10.603721</c:v>
                </c:pt>
                <c:pt idx="51178">
                  <c:v>10.602544</c:v>
                </c:pt>
                <c:pt idx="51179">
                  <c:v>10.596605</c:v>
                </c:pt>
                <c:pt idx="51180">
                  <c:v>10.595522000000001</c:v>
                </c:pt>
                <c:pt idx="51181">
                  <c:v>10.599138</c:v>
                </c:pt>
                <c:pt idx="51182">
                  <c:v>10.602584999999999</c:v>
                </c:pt>
                <c:pt idx="51183">
                  <c:v>10.606398</c:v>
                </c:pt>
                <c:pt idx="51184">
                  <c:v>10.606469000000001</c:v>
                </c:pt>
                <c:pt idx="51185">
                  <c:v>10.600934000000001</c:v>
                </c:pt>
                <c:pt idx="51186">
                  <c:v>10.603699000000001</c:v>
                </c:pt>
                <c:pt idx="51187">
                  <c:v>10.612518</c:v>
                </c:pt>
                <c:pt idx="51188">
                  <c:v>10.61017</c:v>
                </c:pt>
                <c:pt idx="51189">
                  <c:v>10.602541</c:v>
                </c:pt>
                <c:pt idx="51190">
                  <c:v>10.600757</c:v>
                </c:pt>
                <c:pt idx="51191">
                  <c:v>10.606609000000001</c:v>
                </c:pt>
                <c:pt idx="51192">
                  <c:v>10.611462</c:v>
                </c:pt>
                <c:pt idx="51193">
                  <c:v>10.608368</c:v>
                </c:pt>
                <c:pt idx="51194">
                  <c:v>10.606776999999999</c:v>
                </c:pt>
                <c:pt idx="51195">
                  <c:v>10.60862</c:v>
                </c:pt>
                <c:pt idx="51196">
                  <c:v>10.606137</c:v>
                </c:pt>
                <c:pt idx="51197">
                  <c:v>10.608758999999999</c:v>
                </c:pt>
                <c:pt idx="51198">
                  <c:v>10.614658</c:v>
                </c:pt>
                <c:pt idx="51199">
                  <c:v>10.611281999999999</c:v>
                </c:pt>
                <c:pt idx="51200">
                  <c:v>10.608719000000001</c:v>
                </c:pt>
                <c:pt idx="51201">
                  <c:v>10.612655999999999</c:v>
                </c:pt>
                <c:pt idx="51202">
                  <c:v>10.613898000000001</c:v>
                </c:pt>
                <c:pt idx="51203">
                  <c:v>10.611364</c:v>
                </c:pt>
                <c:pt idx="51204">
                  <c:v>10.606992</c:v>
                </c:pt>
                <c:pt idx="51205">
                  <c:v>10.606528000000001</c:v>
                </c:pt>
                <c:pt idx="51206">
                  <c:v>10.607564999999999</c:v>
                </c:pt>
                <c:pt idx="51207">
                  <c:v>10.605662000000001</c:v>
                </c:pt>
                <c:pt idx="51208">
                  <c:v>10.610128</c:v>
                </c:pt>
                <c:pt idx="51209">
                  <c:v>10.616367</c:v>
                </c:pt>
                <c:pt idx="51210">
                  <c:v>10.611281</c:v>
                </c:pt>
                <c:pt idx="51211">
                  <c:v>10.605855999999999</c:v>
                </c:pt>
                <c:pt idx="51212">
                  <c:v>10.607238000000001</c:v>
                </c:pt>
                <c:pt idx="51213">
                  <c:v>10.610009</c:v>
                </c:pt>
                <c:pt idx="51214">
                  <c:v>10.613054999999999</c:v>
                </c:pt>
                <c:pt idx="51215">
                  <c:v>10.614868</c:v>
                </c:pt>
                <c:pt idx="51216">
                  <c:v>10.613459000000001</c:v>
                </c:pt>
                <c:pt idx="51217">
                  <c:v>10.613818999999999</c:v>
                </c:pt>
                <c:pt idx="51218">
                  <c:v>10.615022</c:v>
                </c:pt>
                <c:pt idx="51219">
                  <c:v>10.611997000000001</c:v>
                </c:pt>
                <c:pt idx="51220">
                  <c:v>10.608955999999999</c:v>
                </c:pt>
                <c:pt idx="51221">
                  <c:v>10.609569</c:v>
                </c:pt>
                <c:pt idx="51222">
                  <c:v>10.609242999999999</c:v>
                </c:pt>
                <c:pt idx="51223">
                  <c:v>10.608834</c:v>
                </c:pt>
                <c:pt idx="51224">
                  <c:v>10.611247000000001</c:v>
                </c:pt>
                <c:pt idx="51225">
                  <c:v>10.611591000000001</c:v>
                </c:pt>
                <c:pt idx="51226">
                  <c:v>10.611924</c:v>
                </c:pt>
                <c:pt idx="51227">
                  <c:v>10.617754</c:v>
                </c:pt>
                <c:pt idx="51228">
                  <c:v>10.621527</c:v>
                </c:pt>
                <c:pt idx="51229">
                  <c:v>10.616574</c:v>
                </c:pt>
                <c:pt idx="51230">
                  <c:v>10.612045</c:v>
                </c:pt>
                <c:pt idx="51231">
                  <c:v>10.609833999999999</c:v>
                </c:pt>
                <c:pt idx="51232">
                  <c:v>10.607286</c:v>
                </c:pt>
                <c:pt idx="51233">
                  <c:v>10.610849</c:v>
                </c:pt>
                <c:pt idx="51234">
                  <c:v>10.615956000000001</c:v>
                </c:pt>
                <c:pt idx="51235">
                  <c:v>10.613545999999999</c:v>
                </c:pt>
                <c:pt idx="51236">
                  <c:v>10.610386999999999</c:v>
                </c:pt>
                <c:pt idx="51237">
                  <c:v>10.614599999999999</c:v>
                </c:pt>
                <c:pt idx="51238">
                  <c:v>10.61586</c:v>
                </c:pt>
                <c:pt idx="51239">
                  <c:v>10.611238999999999</c:v>
                </c:pt>
                <c:pt idx="51240">
                  <c:v>10.613334</c:v>
                </c:pt>
                <c:pt idx="51241">
                  <c:v>10.619413</c:v>
                </c:pt>
                <c:pt idx="51242">
                  <c:v>10.618133</c:v>
                </c:pt>
                <c:pt idx="51243">
                  <c:v>10.617397</c:v>
                </c:pt>
                <c:pt idx="51244">
                  <c:v>10.615675</c:v>
                </c:pt>
                <c:pt idx="51245">
                  <c:v>10.609515999999999</c:v>
                </c:pt>
                <c:pt idx="51246">
                  <c:v>10.608466999999999</c:v>
                </c:pt>
                <c:pt idx="51247">
                  <c:v>10.612169</c:v>
                </c:pt>
                <c:pt idx="51248">
                  <c:v>10.611800000000001</c:v>
                </c:pt>
                <c:pt idx="51249">
                  <c:v>10.612742000000001</c:v>
                </c:pt>
                <c:pt idx="51250">
                  <c:v>10.617343999999999</c:v>
                </c:pt>
                <c:pt idx="51251">
                  <c:v>10.617307</c:v>
                </c:pt>
                <c:pt idx="51252">
                  <c:v>10.618417000000001</c:v>
                </c:pt>
                <c:pt idx="51253">
                  <c:v>10.623753000000001</c:v>
                </c:pt>
                <c:pt idx="51254">
                  <c:v>10.621147000000001</c:v>
                </c:pt>
                <c:pt idx="51255">
                  <c:v>10.615811000000001</c:v>
                </c:pt>
                <c:pt idx="51256">
                  <c:v>10.618971999999999</c:v>
                </c:pt>
                <c:pt idx="51257">
                  <c:v>10.621286</c:v>
                </c:pt>
                <c:pt idx="51258">
                  <c:v>10.618054000000001</c:v>
                </c:pt>
                <c:pt idx="51259">
                  <c:v>10.620843000000001</c:v>
                </c:pt>
                <c:pt idx="51260">
                  <c:v>10.626056</c:v>
                </c:pt>
                <c:pt idx="51261">
                  <c:v>10.624233</c:v>
                </c:pt>
                <c:pt idx="51262">
                  <c:v>10.619268</c:v>
                </c:pt>
                <c:pt idx="51263">
                  <c:v>10.618143999999999</c:v>
                </c:pt>
                <c:pt idx="51264">
                  <c:v>10.619377999999999</c:v>
                </c:pt>
                <c:pt idx="51265">
                  <c:v>10.616803000000001</c:v>
                </c:pt>
                <c:pt idx="51266">
                  <c:v>10.617058999999999</c:v>
                </c:pt>
                <c:pt idx="51267">
                  <c:v>10.621852000000001</c:v>
                </c:pt>
                <c:pt idx="51268">
                  <c:v>10.623991</c:v>
                </c:pt>
                <c:pt idx="51269">
                  <c:v>10.623644000000001</c:v>
                </c:pt>
                <c:pt idx="51270">
                  <c:v>10.621171</c:v>
                </c:pt>
                <c:pt idx="51271">
                  <c:v>10.618147</c:v>
                </c:pt>
                <c:pt idx="51272">
                  <c:v>10.620234999999999</c:v>
                </c:pt>
                <c:pt idx="51273">
                  <c:v>10.622569</c:v>
                </c:pt>
                <c:pt idx="51274">
                  <c:v>10.619166999999999</c:v>
                </c:pt>
                <c:pt idx="51275">
                  <c:v>10.618207</c:v>
                </c:pt>
                <c:pt idx="51276">
                  <c:v>10.619859999999999</c:v>
                </c:pt>
                <c:pt idx="51277">
                  <c:v>10.620616999999999</c:v>
                </c:pt>
                <c:pt idx="51278">
                  <c:v>10.624404</c:v>
                </c:pt>
                <c:pt idx="51279">
                  <c:v>10.631323999999999</c:v>
                </c:pt>
                <c:pt idx="51280">
                  <c:v>10.628926</c:v>
                </c:pt>
                <c:pt idx="51281">
                  <c:v>10.622691</c:v>
                </c:pt>
                <c:pt idx="51282">
                  <c:v>10.626967</c:v>
                </c:pt>
                <c:pt idx="51283">
                  <c:v>10.629835</c:v>
                </c:pt>
                <c:pt idx="51284">
                  <c:v>10.627745000000001</c:v>
                </c:pt>
                <c:pt idx="51285">
                  <c:v>10.630428</c:v>
                </c:pt>
                <c:pt idx="51286">
                  <c:v>10.633149</c:v>
                </c:pt>
                <c:pt idx="51287">
                  <c:v>10.632121</c:v>
                </c:pt>
                <c:pt idx="51288">
                  <c:v>10.630751</c:v>
                </c:pt>
                <c:pt idx="51289">
                  <c:v>10.627572000000001</c:v>
                </c:pt>
                <c:pt idx="51290">
                  <c:v>10.626329999999999</c:v>
                </c:pt>
                <c:pt idx="51291">
                  <c:v>10.628515</c:v>
                </c:pt>
                <c:pt idx="51292">
                  <c:v>10.627302999999999</c:v>
                </c:pt>
                <c:pt idx="51293">
                  <c:v>10.627117999999999</c:v>
                </c:pt>
                <c:pt idx="51294">
                  <c:v>10.627967999999999</c:v>
                </c:pt>
                <c:pt idx="51295">
                  <c:v>10.627663999999999</c:v>
                </c:pt>
                <c:pt idx="51296">
                  <c:v>10.628292</c:v>
                </c:pt>
                <c:pt idx="51297">
                  <c:v>10.63139</c:v>
                </c:pt>
                <c:pt idx="51298">
                  <c:v>10.635725000000001</c:v>
                </c:pt>
                <c:pt idx="51299">
                  <c:v>10.637485</c:v>
                </c:pt>
                <c:pt idx="51300">
                  <c:v>10.635522</c:v>
                </c:pt>
                <c:pt idx="51301">
                  <c:v>10.637238</c:v>
                </c:pt>
                <c:pt idx="51302">
                  <c:v>10.638510999999999</c:v>
                </c:pt>
                <c:pt idx="51303">
                  <c:v>10.632847999999999</c:v>
                </c:pt>
                <c:pt idx="51304">
                  <c:v>10.630990000000001</c:v>
                </c:pt>
                <c:pt idx="51305">
                  <c:v>10.636835</c:v>
                </c:pt>
                <c:pt idx="51306">
                  <c:v>10.638304</c:v>
                </c:pt>
                <c:pt idx="51307">
                  <c:v>10.636476999999999</c:v>
                </c:pt>
                <c:pt idx="51308">
                  <c:v>10.636215</c:v>
                </c:pt>
                <c:pt idx="51309">
                  <c:v>10.631830000000001</c:v>
                </c:pt>
                <c:pt idx="51310">
                  <c:v>10.628005999999999</c:v>
                </c:pt>
                <c:pt idx="51311">
                  <c:v>10.633615000000001</c:v>
                </c:pt>
                <c:pt idx="51312">
                  <c:v>10.640604</c:v>
                </c:pt>
                <c:pt idx="51313">
                  <c:v>10.641181</c:v>
                </c:pt>
                <c:pt idx="51314">
                  <c:v>10.638818000000001</c:v>
                </c:pt>
                <c:pt idx="51315">
                  <c:v>10.638716000000001</c:v>
                </c:pt>
                <c:pt idx="51316">
                  <c:v>10.636729000000001</c:v>
                </c:pt>
                <c:pt idx="51317">
                  <c:v>10.631584999999999</c:v>
                </c:pt>
                <c:pt idx="51318">
                  <c:v>10.632289</c:v>
                </c:pt>
                <c:pt idx="51319">
                  <c:v>10.636024000000001</c:v>
                </c:pt>
                <c:pt idx="51320">
                  <c:v>10.636609999999999</c:v>
                </c:pt>
                <c:pt idx="51321">
                  <c:v>10.636151</c:v>
                </c:pt>
                <c:pt idx="51322">
                  <c:v>10.636214000000001</c:v>
                </c:pt>
                <c:pt idx="51323">
                  <c:v>10.636633</c:v>
                </c:pt>
                <c:pt idx="51324">
                  <c:v>10.635707999999999</c:v>
                </c:pt>
                <c:pt idx="51325">
                  <c:v>10.636267</c:v>
                </c:pt>
                <c:pt idx="51326">
                  <c:v>10.639977999999999</c:v>
                </c:pt>
                <c:pt idx="51327">
                  <c:v>10.640644999999999</c:v>
                </c:pt>
                <c:pt idx="51328">
                  <c:v>10.641529999999999</c:v>
                </c:pt>
                <c:pt idx="51329">
                  <c:v>10.644399</c:v>
                </c:pt>
                <c:pt idx="51330">
                  <c:v>10.643509</c:v>
                </c:pt>
                <c:pt idx="51331">
                  <c:v>10.641569</c:v>
                </c:pt>
                <c:pt idx="51332">
                  <c:v>10.643996</c:v>
                </c:pt>
                <c:pt idx="51333">
                  <c:v>10.646189</c:v>
                </c:pt>
                <c:pt idx="51334">
                  <c:v>10.642421000000001</c:v>
                </c:pt>
                <c:pt idx="51335">
                  <c:v>10.640423999999999</c:v>
                </c:pt>
                <c:pt idx="51336">
                  <c:v>10.643871000000001</c:v>
                </c:pt>
                <c:pt idx="51337">
                  <c:v>10.642969000000001</c:v>
                </c:pt>
                <c:pt idx="51338">
                  <c:v>10.63917</c:v>
                </c:pt>
                <c:pt idx="51339">
                  <c:v>10.640846</c:v>
                </c:pt>
                <c:pt idx="51340">
                  <c:v>10.642834000000001</c:v>
                </c:pt>
                <c:pt idx="51341">
                  <c:v>10.643583</c:v>
                </c:pt>
                <c:pt idx="51342">
                  <c:v>10.645845</c:v>
                </c:pt>
                <c:pt idx="51343">
                  <c:v>10.644844000000001</c:v>
                </c:pt>
                <c:pt idx="51344">
                  <c:v>10.643414999999999</c:v>
                </c:pt>
                <c:pt idx="51345">
                  <c:v>10.644731</c:v>
                </c:pt>
                <c:pt idx="51346">
                  <c:v>10.642147</c:v>
                </c:pt>
                <c:pt idx="51347">
                  <c:v>10.639996999999999</c:v>
                </c:pt>
                <c:pt idx="51348">
                  <c:v>10.644704000000001</c:v>
                </c:pt>
                <c:pt idx="51349">
                  <c:v>10.644116</c:v>
                </c:pt>
                <c:pt idx="51350">
                  <c:v>10.640458000000001</c:v>
                </c:pt>
                <c:pt idx="51351">
                  <c:v>10.643414999999999</c:v>
                </c:pt>
                <c:pt idx="51352">
                  <c:v>10.647003</c:v>
                </c:pt>
                <c:pt idx="51353">
                  <c:v>10.646518</c:v>
                </c:pt>
                <c:pt idx="51354">
                  <c:v>10.645325</c:v>
                </c:pt>
                <c:pt idx="51355">
                  <c:v>10.644541</c:v>
                </c:pt>
                <c:pt idx="51356">
                  <c:v>10.643382000000001</c:v>
                </c:pt>
                <c:pt idx="51357">
                  <c:v>10.6433</c:v>
                </c:pt>
                <c:pt idx="51358">
                  <c:v>10.644069999999999</c:v>
                </c:pt>
                <c:pt idx="51359">
                  <c:v>10.644627</c:v>
                </c:pt>
                <c:pt idx="51360">
                  <c:v>10.642225</c:v>
                </c:pt>
                <c:pt idx="51361">
                  <c:v>10.640790000000001</c:v>
                </c:pt>
                <c:pt idx="51362">
                  <c:v>10.642379999999999</c:v>
                </c:pt>
                <c:pt idx="51363">
                  <c:v>10.642169000000001</c:v>
                </c:pt>
                <c:pt idx="51364">
                  <c:v>10.646819000000001</c:v>
                </c:pt>
                <c:pt idx="51365">
                  <c:v>10.651889000000001</c:v>
                </c:pt>
                <c:pt idx="51366">
                  <c:v>10.648599000000001</c:v>
                </c:pt>
                <c:pt idx="51367">
                  <c:v>10.65095</c:v>
                </c:pt>
                <c:pt idx="51368">
                  <c:v>10.658559</c:v>
                </c:pt>
                <c:pt idx="51369">
                  <c:v>10.656815999999999</c:v>
                </c:pt>
                <c:pt idx="51370">
                  <c:v>10.651261</c:v>
                </c:pt>
                <c:pt idx="51371">
                  <c:v>10.652927999999999</c:v>
                </c:pt>
                <c:pt idx="51372">
                  <c:v>10.656553000000001</c:v>
                </c:pt>
                <c:pt idx="51373">
                  <c:v>10.654775000000001</c:v>
                </c:pt>
                <c:pt idx="51374">
                  <c:v>10.654135999999999</c:v>
                </c:pt>
                <c:pt idx="51375">
                  <c:v>10.657715</c:v>
                </c:pt>
                <c:pt idx="51376">
                  <c:v>10.661030999999999</c:v>
                </c:pt>
                <c:pt idx="51377">
                  <c:v>10.663163000000001</c:v>
                </c:pt>
                <c:pt idx="51378">
                  <c:v>10.662506</c:v>
                </c:pt>
                <c:pt idx="51379">
                  <c:v>10.65939</c:v>
                </c:pt>
                <c:pt idx="51380">
                  <c:v>10.654555</c:v>
                </c:pt>
                <c:pt idx="51381">
                  <c:v>10.653421</c:v>
                </c:pt>
                <c:pt idx="51382">
                  <c:v>10.655516</c:v>
                </c:pt>
                <c:pt idx="51383">
                  <c:v>10.654221</c:v>
                </c:pt>
                <c:pt idx="51384">
                  <c:v>10.652467</c:v>
                </c:pt>
                <c:pt idx="51385">
                  <c:v>10.65367</c:v>
                </c:pt>
                <c:pt idx="51386">
                  <c:v>10.654099</c:v>
                </c:pt>
                <c:pt idx="51387">
                  <c:v>10.652056</c:v>
                </c:pt>
                <c:pt idx="51388">
                  <c:v>10.650198</c:v>
                </c:pt>
                <c:pt idx="51389">
                  <c:v>10.651513</c:v>
                </c:pt>
                <c:pt idx="51390">
                  <c:v>10.652646000000001</c:v>
                </c:pt>
                <c:pt idx="51391">
                  <c:v>10.654470999999999</c:v>
                </c:pt>
                <c:pt idx="51392">
                  <c:v>10.657601</c:v>
                </c:pt>
                <c:pt idx="51393">
                  <c:v>10.656582</c:v>
                </c:pt>
                <c:pt idx="51394">
                  <c:v>10.654214</c:v>
                </c:pt>
                <c:pt idx="51395">
                  <c:v>10.654832000000001</c:v>
                </c:pt>
                <c:pt idx="51396">
                  <c:v>10.655967</c:v>
                </c:pt>
                <c:pt idx="51397">
                  <c:v>10.658158</c:v>
                </c:pt>
                <c:pt idx="51398">
                  <c:v>10.661566000000001</c:v>
                </c:pt>
                <c:pt idx="51399">
                  <c:v>10.66156</c:v>
                </c:pt>
                <c:pt idx="51400">
                  <c:v>10.659421999999999</c:v>
                </c:pt>
                <c:pt idx="51401">
                  <c:v>10.663382</c:v>
                </c:pt>
                <c:pt idx="51402">
                  <c:v>10.666917</c:v>
                </c:pt>
                <c:pt idx="51403">
                  <c:v>10.664512999999999</c:v>
                </c:pt>
                <c:pt idx="51404">
                  <c:v>10.662006999999999</c:v>
                </c:pt>
                <c:pt idx="51405">
                  <c:v>10.659659</c:v>
                </c:pt>
                <c:pt idx="51406">
                  <c:v>10.658918999999999</c:v>
                </c:pt>
                <c:pt idx="51407">
                  <c:v>10.65766</c:v>
                </c:pt>
                <c:pt idx="51408">
                  <c:v>10.655938000000001</c:v>
                </c:pt>
                <c:pt idx="51409">
                  <c:v>10.660527</c:v>
                </c:pt>
                <c:pt idx="51410">
                  <c:v>10.664258</c:v>
                </c:pt>
                <c:pt idx="51411">
                  <c:v>10.661313</c:v>
                </c:pt>
                <c:pt idx="51412">
                  <c:v>10.660117</c:v>
                </c:pt>
                <c:pt idx="51413">
                  <c:v>10.661405</c:v>
                </c:pt>
                <c:pt idx="51414">
                  <c:v>10.65743</c:v>
                </c:pt>
                <c:pt idx="51415">
                  <c:v>10.653999000000001</c:v>
                </c:pt>
                <c:pt idx="51416">
                  <c:v>10.656563</c:v>
                </c:pt>
                <c:pt idx="51417">
                  <c:v>10.6578</c:v>
                </c:pt>
                <c:pt idx="51418">
                  <c:v>10.658484</c:v>
                </c:pt>
                <c:pt idx="51419">
                  <c:v>10.661776</c:v>
                </c:pt>
                <c:pt idx="51420">
                  <c:v>10.662642999999999</c:v>
                </c:pt>
                <c:pt idx="51421">
                  <c:v>10.661325</c:v>
                </c:pt>
                <c:pt idx="51422">
                  <c:v>10.660565999999999</c:v>
                </c:pt>
                <c:pt idx="51423">
                  <c:v>10.658175999999999</c:v>
                </c:pt>
                <c:pt idx="51424">
                  <c:v>10.659375000000001</c:v>
                </c:pt>
                <c:pt idx="51425">
                  <c:v>10.663339000000001</c:v>
                </c:pt>
                <c:pt idx="51426">
                  <c:v>10.663895</c:v>
                </c:pt>
                <c:pt idx="51427">
                  <c:v>10.662148999999999</c:v>
                </c:pt>
                <c:pt idx="51428">
                  <c:v>10.661060000000001</c:v>
                </c:pt>
                <c:pt idx="51429">
                  <c:v>10.661079000000001</c:v>
                </c:pt>
                <c:pt idx="51430">
                  <c:v>10.661424</c:v>
                </c:pt>
                <c:pt idx="51431">
                  <c:v>10.66006</c:v>
                </c:pt>
                <c:pt idx="51432">
                  <c:v>10.658941</c:v>
                </c:pt>
                <c:pt idx="51433">
                  <c:v>10.661368</c:v>
                </c:pt>
                <c:pt idx="51434">
                  <c:v>10.662703</c:v>
                </c:pt>
                <c:pt idx="51435">
                  <c:v>10.661318</c:v>
                </c:pt>
                <c:pt idx="51436">
                  <c:v>10.65924</c:v>
                </c:pt>
                <c:pt idx="51437">
                  <c:v>10.659362</c:v>
                </c:pt>
                <c:pt idx="51438">
                  <c:v>10.662362999999999</c:v>
                </c:pt>
                <c:pt idx="51439">
                  <c:v>10.663959999999999</c:v>
                </c:pt>
                <c:pt idx="51440">
                  <c:v>10.666</c:v>
                </c:pt>
                <c:pt idx="51441">
                  <c:v>10.666772999999999</c:v>
                </c:pt>
                <c:pt idx="51442">
                  <c:v>10.667308</c:v>
                </c:pt>
                <c:pt idx="51443">
                  <c:v>10.671098000000001</c:v>
                </c:pt>
                <c:pt idx="51444">
                  <c:v>10.669813</c:v>
                </c:pt>
                <c:pt idx="51445">
                  <c:v>10.667623000000001</c:v>
                </c:pt>
                <c:pt idx="51446">
                  <c:v>10.668777</c:v>
                </c:pt>
                <c:pt idx="51447">
                  <c:v>10.665668</c:v>
                </c:pt>
                <c:pt idx="51448">
                  <c:v>10.662589000000001</c:v>
                </c:pt>
                <c:pt idx="51449">
                  <c:v>10.665388</c:v>
                </c:pt>
                <c:pt idx="51450">
                  <c:v>10.668714</c:v>
                </c:pt>
                <c:pt idx="51451">
                  <c:v>10.668473000000001</c:v>
                </c:pt>
                <c:pt idx="51452">
                  <c:v>10.668194</c:v>
                </c:pt>
                <c:pt idx="51453">
                  <c:v>10.668775</c:v>
                </c:pt>
                <c:pt idx="51454">
                  <c:v>10.670453</c:v>
                </c:pt>
                <c:pt idx="51455">
                  <c:v>10.675048</c:v>
                </c:pt>
                <c:pt idx="51456">
                  <c:v>10.674578</c:v>
                </c:pt>
                <c:pt idx="51457">
                  <c:v>10.671849999999999</c:v>
                </c:pt>
                <c:pt idx="51458">
                  <c:v>10.673767</c:v>
                </c:pt>
                <c:pt idx="51459">
                  <c:v>10.672435</c:v>
                </c:pt>
                <c:pt idx="51460">
                  <c:v>10.670234000000001</c:v>
                </c:pt>
                <c:pt idx="51461">
                  <c:v>10.672589</c:v>
                </c:pt>
                <c:pt idx="51462">
                  <c:v>10.672890000000001</c:v>
                </c:pt>
                <c:pt idx="51463">
                  <c:v>10.670119</c:v>
                </c:pt>
                <c:pt idx="51464">
                  <c:v>10.669381</c:v>
                </c:pt>
                <c:pt idx="51465">
                  <c:v>10.671982</c:v>
                </c:pt>
                <c:pt idx="51466">
                  <c:v>10.673453</c:v>
                </c:pt>
                <c:pt idx="51467">
                  <c:v>10.671569999999999</c:v>
                </c:pt>
                <c:pt idx="51468">
                  <c:v>10.671894</c:v>
                </c:pt>
                <c:pt idx="51469">
                  <c:v>10.673780000000001</c:v>
                </c:pt>
                <c:pt idx="51470">
                  <c:v>10.672463</c:v>
                </c:pt>
                <c:pt idx="51471">
                  <c:v>10.669964</c:v>
                </c:pt>
                <c:pt idx="51472">
                  <c:v>10.673209999999999</c:v>
                </c:pt>
                <c:pt idx="51473">
                  <c:v>10.677856</c:v>
                </c:pt>
                <c:pt idx="51474">
                  <c:v>10.675379</c:v>
                </c:pt>
                <c:pt idx="51475">
                  <c:v>10.671161</c:v>
                </c:pt>
                <c:pt idx="51476">
                  <c:v>10.673926</c:v>
                </c:pt>
                <c:pt idx="51477">
                  <c:v>10.677883</c:v>
                </c:pt>
                <c:pt idx="51478">
                  <c:v>10.677738</c:v>
                </c:pt>
                <c:pt idx="51479">
                  <c:v>10.677970999999999</c:v>
                </c:pt>
                <c:pt idx="51480">
                  <c:v>10.676909</c:v>
                </c:pt>
                <c:pt idx="51481">
                  <c:v>10.675761</c:v>
                </c:pt>
                <c:pt idx="51482">
                  <c:v>10.677076</c:v>
                </c:pt>
                <c:pt idx="51483">
                  <c:v>10.679095</c:v>
                </c:pt>
                <c:pt idx="51484">
                  <c:v>10.681234999999999</c:v>
                </c:pt>
                <c:pt idx="51485">
                  <c:v>10.683634</c:v>
                </c:pt>
                <c:pt idx="51486">
                  <c:v>10.687848000000001</c:v>
                </c:pt>
                <c:pt idx="51487">
                  <c:v>10.686673000000001</c:v>
                </c:pt>
                <c:pt idx="51488">
                  <c:v>10.679463</c:v>
                </c:pt>
                <c:pt idx="51489">
                  <c:v>10.680464000000001</c:v>
                </c:pt>
                <c:pt idx="51490">
                  <c:v>10.684426999999999</c:v>
                </c:pt>
                <c:pt idx="51491">
                  <c:v>10.683343000000001</c:v>
                </c:pt>
                <c:pt idx="51492">
                  <c:v>10.68375</c:v>
                </c:pt>
                <c:pt idx="51493">
                  <c:v>10.684327</c:v>
                </c:pt>
                <c:pt idx="51494">
                  <c:v>10.683871999999999</c:v>
                </c:pt>
                <c:pt idx="51495">
                  <c:v>10.682933</c:v>
                </c:pt>
                <c:pt idx="51496">
                  <c:v>10.685010999999999</c:v>
                </c:pt>
                <c:pt idx="51497">
                  <c:v>10.68835</c:v>
                </c:pt>
                <c:pt idx="51498">
                  <c:v>10.683768000000001</c:v>
                </c:pt>
                <c:pt idx="51499">
                  <c:v>10.677427</c:v>
                </c:pt>
                <c:pt idx="51500">
                  <c:v>10.680837</c:v>
                </c:pt>
                <c:pt idx="51501">
                  <c:v>10.685489</c:v>
                </c:pt>
                <c:pt idx="51502">
                  <c:v>10.683586999999999</c:v>
                </c:pt>
                <c:pt idx="51503">
                  <c:v>10.681372</c:v>
                </c:pt>
                <c:pt idx="51504">
                  <c:v>10.682464</c:v>
                </c:pt>
                <c:pt idx="51505">
                  <c:v>10.683569</c:v>
                </c:pt>
                <c:pt idx="51506">
                  <c:v>10.686095999999999</c:v>
                </c:pt>
                <c:pt idx="51507">
                  <c:v>10.688231999999999</c:v>
                </c:pt>
                <c:pt idx="51508">
                  <c:v>10.684620000000001</c:v>
                </c:pt>
                <c:pt idx="51509">
                  <c:v>10.683522999999999</c:v>
                </c:pt>
                <c:pt idx="51510">
                  <c:v>10.684936</c:v>
                </c:pt>
                <c:pt idx="51511">
                  <c:v>10.684901</c:v>
                </c:pt>
                <c:pt idx="51512">
                  <c:v>10.685248</c:v>
                </c:pt>
                <c:pt idx="51513">
                  <c:v>10.686983</c:v>
                </c:pt>
                <c:pt idx="51514">
                  <c:v>10.686883999999999</c:v>
                </c:pt>
                <c:pt idx="51515">
                  <c:v>10.686152</c:v>
                </c:pt>
                <c:pt idx="51516">
                  <c:v>10.690225999999999</c:v>
                </c:pt>
                <c:pt idx="51517">
                  <c:v>10.695103</c:v>
                </c:pt>
                <c:pt idx="51518">
                  <c:v>10.698551999999999</c:v>
                </c:pt>
                <c:pt idx="51519">
                  <c:v>10.696994999999999</c:v>
                </c:pt>
                <c:pt idx="51520">
                  <c:v>10.690697999999999</c:v>
                </c:pt>
                <c:pt idx="51521">
                  <c:v>10.690885</c:v>
                </c:pt>
                <c:pt idx="51522">
                  <c:v>10.694457</c:v>
                </c:pt>
                <c:pt idx="51523">
                  <c:v>10.691113</c:v>
                </c:pt>
                <c:pt idx="51524">
                  <c:v>10.688297</c:v>
                </c:pt>
                <c:pt idx="51525">
                  <c:v>10.689009</c:v>
                </c:pt>
                <c:pt idx="51526">
                  <c:v>10.689107999999999</c:v>
                </c:pt>
                <c:pt idx="51527">
                  <c:v>10.690346999999999</c:v>
                </c:pt>
                <c:pt idx="51528">
                  <c:v>10.691345999999999</c:v>
                </c:pt>
                <c:pt idx="51529">
                  <c:v>10.689532</c:v>
                </c:pt>
                <c:pt idx="51530">
                  <c:v>10.690272999999999</c:v>
                </c:pt>
                <c:pt idx="51531">
                  <c:v>10.693505999999999</c:v>
                </c:pt>
                <c:pt idx="51532">
                  <c:v>10.694146</c:v>
                </c:pt>
                <c:pt idx="51533">
                  <c:v>10.695508999999999</c:v>
                </c:pt>
                <c:pt idx="51534">
                  <c:v>10.699185999999999</c:v>
                </c:pt>
                <c:pt idx="51535">
                  <c:v>10.704342</c:v>
                </c:pt>
                <c:pt idx="51536">
                  <c:v>10.701921</c:v>
                </c:pt>
                <c:pt idx="51537">
                  <c:v>10.692583000000001</c:v>
                </c:pt>
                <c:pt idx="51538">
                  <c:v>10.691833000000001</c:v>
                </c:pt>
                <c:pt idx="51539">
                  <c:v>10.696674</c:v>
                </c:pt>
                <c:pt idx="51540">
                  <c:v>10.694227</c:v>
                </c:pt>
                <c:pt idx="51541">
                  <c:v>10.689914</c:v>
                </c:pt>
                <c:pt idx="51542">
                  <c:v>10.692568</c:v>
                </c:pt>
                <c:pt idx="51543">
                  <c:v>10.692843</c:v>
                </c:pt>
                <c:pt idx="51544">
                  <c:v>10.692954</c:v>
                </c:pt>
                <c:pt idx="51545">
                  <c:v>10.699642000000001</c:v>
                </c:pt>
                <c:pt idx="51546">
                  <c:v>10.701033000000001</c:v>
                </c:pt>
                <c:pt idx="51547">
                  <c:v>10.6943</c:v>
                </c:pt>
                <c:pt idx="51548">
                  <c:v>10.6937</c:v>
                </c:pt>
                <c:pt idx="51549">
                  <c:v>10.695122</c:v>
                </c:pt>
                <c:pt idx="51550">
                  <c:v>10.693009999999999</c:v>
                </c:pt>
                <c:pt idx="51551">
                  <c:v>10.694838000000001</c:v>
                </c:pt>
                <c:pt idx="51552">
                  <c:v>10.697506000000001</c:v>
                </c:pt>
                <c:pt idx="51553">
                  <c:v>10.695396000000001</c:v>
                </c:pt>
                <c:pt idx="51554">
                  <c:v>10.695596</c:v>
                </c:pt>
                <c:pt idx="51555">
                  <c:v>10.694577000000001</c:v>
                </c:pt>
                <c:pt idx="51556">
                  <c:v>10.690103000000001</c:v>
                </c:pt>
                <c:pt idx="51557">
                  <c:v>10.692109</c:v>
                </c:pt>
                <c:pt idx="51558">
                  <c:v>10.693694000000001</c:v>
                </c:pt>
                <c:pt idx="51559">
                  <c:v>10.689207</c:v>
                </c:pt>
                <c:pt idx="51560">
                  <c:v>10.689988</c:v>
                </c:pt>
                <c:pt idx="51561">
                  <c:v>10.694533</c:v>
                </c:pt>
                <c:pt idx="51562">
                  <c:v>10.694058999999999</c:v>
                </c:pt>
                <c:pt idx="51563">
                  <c:v>10.693704</c:v>
                </c:pt>
                <c:pt idx="51564">
                  <c:v>10.696586999999999</c:v>
                </c:pt>
                <c:pt idx="51565">
                  <c:v>10.693236000000001</c:v>
                </c:pt>
                <c:pt idx="51566">
                  <c:v>10.692640000000001</c:v>
                </c:pt>
                <c:pt idx="51567">
                  <c:v>10.703047</c:v>
                </c:pt>
                <c:pt idx="51568">
                  <c:v>10.70417</c:v>
                </c:pt>
                <c:pt idx="51569">
                  <c:v>10.696607</c:v>
                </c:pt>
                <c:pt idx="51570">
                  <c:v>10.699019</c:v>
                </c:pt>
                <c:pt idx="51571">
                  <c:v>10.704749</c:v>
                </c:pt>
                <c:pt idx="51572">
                  <c:v>10.704872999999999</c:v>
                </c:pt>
                <c:pt idx="51573">
                  <c:v>10.706283000000001</c:v>
                </c:pt>
                <c:pt idx="51574">
                  <c:v>10.711513</c:v>
                </c:pt>
                <c:pt idx="51575">
                  <c:v>10.707806</c:v>
                </c:pt>
                <c:pt idx="51576">
                  <c:v>10.702114</c:v>
                </c:pt>
                <c:pt idx="51577">
                  <c:v>10.704580999999999</c:v>
                </c:pt>
                <c:pt idx="51578">
                  <c:v>10.706348</c:v>
                </c:pt>
                <c:pt idx="51579">
                  <c:v>10.706915</c:v>
                </c:pt>
                <c:pt idx="51580">
                  <c:v>10.707744</c:v>
                </c:pt>
                <c:pt idx="51581">
                  <c:v>10.705765</c:v>
                </c:pt>
                <c:pt idx="51582">
                  <c:v>10.704609</c:v>
                </c:pt>
                <c:pt idx="51583">
                  <c:v>10.706833</c:v>
                </c:pt>
                <c:pt idx="51584">
                  <c:v>10.710345999999999</c:v>
                </c:pt>
                <c:pt idx="51585">
                  <c:v>10.709830999999999</c:v>
                </c:pt>
                <c:pt idx="51586">
                  <c:v>10.706448</c:v>
                </c:pt>
                <c:pt idx="51587">
                  <c:v>10.704609</c:v>
                </c:pt>
                <c:pt idx="51588">
                  <c:v>10.704311000000001</c:v>
                </c:pt>
                <c:pt idx="51589">
                  <c:v>10.70627</c:v>
                </c:pt>
                <c:pt idx="51590">
                  <c:v>10.708403000000001</c:v>
                </c:pt>
                <c:pt idx="51591">
                  <c:v>10.706</c:v>
                </c:pt>
                <c:pt idx="51592">
                  <c:v>10.704230000000001</c:v>
                </c:pt>
                <c:pt idx="51593">
                  <c:v>10.710521</c:v>
                </c:pt>
                <c:pt idx="51594">
                  <c:v>10.715548999999999</c:v>
                </c:pt>
                <c:pt idx="51595">
                  <c:v>10.708622</c:v>
                </c:pt>
                <c:pt idx="51596">
                  <c:v>10.705359</c:v>
                </c:pt>
                <c:pt idx="51597">
                  <c:v>10.707646</c:v>
                </c:pt>
                <c:pt idx="51598">
                  <c:v>10.708244000000001</c:v>
                </c:pt>
                <c:pt idx="51599">
                  <c:v>10.709194999999999</c:v>
                </c:pt>
                <c:pt idx="51600">
                  <c:v>10.707338999999999</c:v>
                </c:pt>
                <c:pt idx="51601">
                  <c:v>10.706101</c:v>
                </c:pt>
                <c:pt idx="51602">
                  <c:v>10.706507</c:v>
                </c:pt>
                <c:pt idx="51603">
                  <c:v>10.706097</c:v>
                </c:pt>
                <c:pt idx="51604">
                  <c:v>10.706709999999999</c:v>
                </c:pt>
                <c:pt idx="51605">
                  <c:v>10.704669000000001</c:v>
                </c:pt>
                <c:pt idx="51606">
                  <c:v>10.705462000000001</c:v>
                </c:pt>
                <c:pt idx="51607">
                  <c:v>10.706580000000001</c:v>
                </c:pt>
                <c:pt idx="51608">
                  <c:v>10.701840000000001</c:v>
                </c:pt>
                <c:pt idx="51609">
                  <c:v>10.697959000000001</c:v>
                </c:pt>
                <c:pt idx="51610">
                  <c:v>10.700253999999999</c:v>
                </c:pt>
                <c:pt idx="51611">
                  <c:v>10.703317</c:v>
                </c:pt>
                <c:pt idx="51612">
                  <c:v>10.705045</c:v>
                </c:pt>
                <c:pt idx="51613">
                  <c:v>10.710509999999999</c:v>
                </c:pt>
                <c:pt idx="51614">
                  <c:v>10.712911999999999</c:v>
                </c:pt>
                <c:pt idx="51615">
                  <c:v>10.706851</c:v>
                </c:pt>
                <c:pt idx="51616">
                  <c:v>10.707381</c:v>
                </c:pt>
                <c:pt idx="51617">
                  <c:v>10.713789</c:v>
                </c:pt>
                <c:pt idx="51618">
                  <c:v>10.711733000000001</c:v>
                </c:pt>
                <c:pt idx="51619">
                  <c:v>10.710998999999999</c:v>
                </c:pt>
                <c:pt idx="51620">
                  <c:v>10.716529</c:v>
                </c:pt>
                <c:pt idx="51621">
                  <c:v>10.714361999999999</c:v>
                </c:pt>
                <c:pt idx="51622">
                  <c:v>10.709894999999999</c:v>
                </c:pt>
                <c:pt idx="51623">
                  <c:v>10.709751000000001</c:v>
                </c:pt>
                <c:pt idx="51624">
                  <c:v>10.711225000000001</c:v>
                </c:pt>
                <c:pt idx="51625">
                  <c:v>10.714183</c:v>
                </c:pt>
                <c:pt idx="51626">
                  <c:v>10.718422</c:v>
                </c:pt>
                <c:pt idx="51627">
                  <c:v>10.720827999999999</c:v>
                </c:pt>
                <c:pt idx="51628">
                  <c:v>10.717720999999999</c:v>
                </c:pt>
                <c:pt idx="51629">
                  <c:v>10.715847999999999</c:v>
                </c:pt>
                <c:pt idx="51630">
                  <c:v>10.71861</c:v>
                </c:pt>
                <c:pt idx="51631">
                  <c:v>10.717183</c:v>
                </c:pt>
                <c:pt idx="51632">
                  <c:v>10.714601999999999</c:v>
                </c:pt>
                <c:pt idx="51633">
                  <c:v>10.716965</c:v>
                </c:pt>
                <c:pt idx="51634">
                  <c:v>10.716469</c:v>
                </c:pt>
                <c:pt idx="51635">
                  <c:v>10.712475</c:v>
                </c:pt>
                <c:pt idx="51636">
                  <c:v>10.71283</c:v>
                </c:pt>
                <c:pt idx="51637">
                  <c:v>10.715920000000001</c:v>
                </c:pt>
                <c:pt idx="51638">
                  <c:v>10.71795</c:v>
                </c:pt>
                <c:pt idx="51639">
                  <c:v>10.717774</c:v>
                </c:pt>
                <c:pt idx="51640">
                  <c:v>10.720336</c:v>
                </c:pt>
                <c:pt idx="51641">
                  <c:v>10.723034</c:v>
                </c:pt>
                <c:pt idx="51642">
                  <c:v>10.721690000000001</c:v>
                </c:pt>
                <c:pt idx="51643">
                  <c:v>10.719694</c:v>
                </c:pt>
                <c:pt idx="51644">
                  <c:v>10.719326000000001</c:v>
                </c:pt>
                <c:pt idx="51645">
                  <c:v>10.721575</c:v>
                </c:pt>
                <c:pt idx="51646">
                  <c:v>10.723419</c:v>
                </c:pt>
                <c:pt idx="51647">
                  <c:v>10.721643</c:v>
                </c:pt>
                <c:pt idx="51648">
                  <c:v>10.720888</c:v>
                </c:pt>
                <c:pt idx="51649">
                  <c:v>10.724446</c:v>
                </c:pt>
                <c:pt idx="51650">
                  <c:v>10.726471999999999</c:v>
                </c:pt>
                <c:pt idx="51651">
                  <c:v>10.722045</c:v>
                </c:pt>
                <c:pt idx="51652">
                  <c:v>10.719507999999999</c:v>
                </c:pt>
                <c:pt idx="51653">
                  <c:v>10.721985</c:v>
                </c:pt>
                <c:pt idx="51654">
                  <c:v>10.725311</c:v>
                </c:pt>
                <c:pt idx="51655">
                  <c:v>10.726139</c:v>
                </c:pt>
                <c:pt idx="51656">
                  <c:v>10.720761</c:v>
                </c:pt>
                <c:pt idx="51657">
                  <c:v>10.716771</c:v>
                </c:pt>
                <c:pt idx="51658">
                  <c:v>10.720283</c:v>
                </c:pt>
                <c:pt idx="51659">
                  <c:v>10.720041999999999</c:v>
                </c:pt>
                <c:pt idx="51660">
                  <c:v>10.717476</c:v>
                </c:pt>
                <c:pt idx="51661">
                  <c:v>10.722690999999999</c:v>
                </c:pt>
                <c:pt idx="51662">
                  <c:v>10.728194999999999</c:v>
                </c:pt>
                <c:pt idx="51663">
                  <c:v>10.725396</c:v>
                </c:pt>
                <c:pt idx="51664">
                  <c:v>10.720668999999999</c:v>
                </c:pt>
                <c:pt idx="51665">
                  <c:v>10.720122</c:v>
                </c:pt>
                <c:pt idx="51666">
                  <c:v>10.720592</c:v>
                </c:pt>
                <c:pt idx="51667">
                  <c:v>10.720883000000001</c:v>
                </c:pt>
                <c:pt idx="51668">
                  <c:v>10.722369</c:v>
                </c:pt>
                <c:pt idx="51669">
                  <c:v>10.722923</c:v>
                </c:pt>
                <c:pt idx="51670">
                  <c:v>10.724589999999999</c:v>
                </c:pt>
                <c:pt idx="51671">
                  <c:v>10.725885999999999</c:v>
                </c:pt>
                <c:pt idx="51672">
                  <c:v>10.727256000000001</c:v>
                </c:pt>
                <c:pt idx="51673">
                  <c:v>10.728322</c:v>
                </c:pt>
                <c:pt idx="51674">
                  <c:v>10.726295</c:v>
                </c:pt>
                <c:pt idx="51675">
                  <c:v>10.723841999999999</c:v>
                </c:pt>
                <c:pt idx="51676">
                  <c:v>10.723169</c:v>
                </c:pt>
                <c:pt idx="51677">
                  <c:v>10.722873</c:v>
                </c:pt>
                <c:pt idx="51678">
                  <c:v>10.721030000000001</c:v>
                </c:pt>
                <c:pt idx="51679">
                  <c:v>10.724183999999999</c:v>
                </c:pt>
                <c:pt idx="51680">
                  <c:v>10.729876000000001</c:v>
                </c:pt>
                <c:pt idx="51681">
                  <c:v>10.7303</c:v>
                </c:pt>
                <c:pt idx="51682">
                  <c:v>10.729901999999999</c:v>
                </c:pt>
                <c:pt idx="51683">
                  <c:v>10.727665999999999</c:v>
                </c:pt>
                <c:pt idx="51684">
                  <c:v>10.722396</c:v>
                </c:pt>
                <c:pt idx="51685">
                  <c:v>10.723243</c:v>
                </c:pt>
                <c:pt idx="51686">
                  <c:v>10.727765</c:v>
                </c:pt>
                <c:pt idx="51687">
                  <c:v>10.729811</c:v>
                </c:pt>
                <c:pt idx="51688">
                  <c:v>10.725516000000001</c:v>
                </c:pt>
                <c:pt idx="51689">
                  <c:v>10.724208000000001</c:v>
                </c:pt>
                <c:pt idx="51690">
                  <c:v>10.730138</c:v>
                </c:pt>
                <c:pt idx="51691">
                  <c:v>10.729041</c:v>
                </c:pt>
                <c:pt idx="51692">
                  <c:v>10.725497000000001</c:v>
                </c:pt>
                <c:pt idx="51693">
                  <c:v>10.727057</c:v>
                </c:pt>
                <c:pt idx="51694">
                  <c:v>10.726718999999999</c:v>
                </c:pt>
                <c:pt idx="51695">
                  <c:v>10.724731</c:v>
                </c:pt>
                <c:pt idx="51696">
                  <c:v>10.729257</c:v>
                </c:pt>
                <c:pt idx="51697">
                  <c:v>10.732078</c:v>
                </c:pt>
                <c:pt idx="51698">
                  <c:v>10.729380000000001</c:v>
                </c:pt>
                <c:pt idx="51699">
                  <c:v>10.730950999999999</c:v>
                </c:pt>
                <c:pt idx="51700">
                  <c:v>10.732832</c:v>
                </c:pt>
                <c:pt idx="51701">
                  <c:v>10.728769</c:v>
                </c:pt>
                <c:pt idx="51702">
                  <c:v>10.726528999999999</c:v>
                </c:pt>
                <c:pt idx="51703">
                  <c:v>10.726418000000001</c:v>
                </c:pt>
                <c:pt idx="51704">
                  <c:v>10.724382</c:v>
                </c:pt>
                <c:pt idx="51705">
                  <c:v>10.725953000000001</c:v>
                </c:pt>
                <c:pt idx="51706">
                  <c:v>10.731161999999999</c:v>
                </c:pt>
                <c:pt idx="51707">
                  <c:v>10.732006</c:v>
                </c:pt>
                <c:pt idx="51708">
                  <c:v>10.727978999999999</c:v>
                </c:pt>
                <c:pt idx="51709">
                  <c:v>10.727423</c:v>
                </c:pt>
                <c:pt idx="51710">
                  <c:v>10.729276</c:v>
                </c:pt>
                <c:pt idx="51711">
                  <c:v>10.727757</c:v>
                </c:pt>
                <c:pt idx="51712">
                  <c:v>10.729832</c:v>
                </c:pt>
                <c:pt idx="51713">
                  <c:v>10.733279</c:v>
                </c:pt>
                <c:pt idx="51714">
                  <c:v>10.732753000000001</c:v>
                </c:pt>
                <c:pt idx="51715">
                  <c:v>10.731436</c:v>
                </c:pt>
                <c:pt idx="51716">
                  <c:v>10.736007000000001</c:v>
                </c:pt>
                <c:pt idx="51717">
                  <c:v>10.740731</c:v>
                </c:pt>
                <c:pt idx="51718">
                  <c:v>10.73823</c:v>
                </c:pt>
                <c:pt idx="51719">
                  <c:v>10.740095</c:v>
                </c:pt>
                <c:pt idx="51720">
                  <c:v>10.744274000000001</c:v>
                </c:pt>
                <c:pt idx="51721">
                  <c:v>10.738013</c:v>
                </c:pt>
                <c:pt idx="51722">
                  <c:v>10.733606</c:v>
                </c:pt>
                <c:pt idx="51723">
                  <c:v>10.737748</c:v>
                </c:pt>
                <c:pt idx="51724">
                  <c:v>10.738572</c:v>
                </c:pt>
                <c:pt idx="51725">
                  <c:v>10.736632</c:v>
                </c:pt>
                <c:pt idx="51726">
                  <c:v>10.738179000000001</c:v>
                </c:pt>
                <c:pt idx="51727">
                  <c:v>10.736535</c:v>
                </c:pt>
                <c:pt idx="51728">
                  <c:v>10.735904</c:v>
                </c:pt>
                <c:pt idx="51729">
                  <c:v>10.738396</c:v>
                </c:pt>
                <c:pt idx="51730">
                  <c:v>10.737420999999999</c:v>
                </c:pt>
                <c:pt idx="51731">
                  <c:v>10.736443</c:v>
                </c:pt>
                <c:pt idx="51732">
                  <c:v>10.736499</c:v>
                </c:pt>
                <c:pt idx="51733">
                  <c:v>10.738816</c:v>
                </c:pt>
                <c:pt idx="51734">
                  <c:v>10.742076000000001</c:v>
                </c:pt>
                <c:pt idx="51735">
                  <c:v>10.737436000000001</c:v>
                </c:pt>
                <c:pt idx="51736">
                  <c:v>10.732518000000001</c:v>
                </c:pt>
                <c:pt idx="51737">
                  <c:v>10.732435000000001</c:v>
                </c:pt>
                <c:pt idx="51738">
                  <c:v>10.733549</c:v>
                </c:pt>
                <c:pt idx="51739">
                  <c:v>10.734461</c:v>
                </c:pt>
                <c:pt idx="51740">
                  <c:v>10.735920999999999</c:v>
                </c:pt>
                <c:pt idx="51741">
                  <c:v>10.738042999999999</c:v>
                </c:pt>
                <c:pt idx="51742">
                  <c:v>10.739922</c:v>
                </c:pt>
                <c:pt idx="51743">
                  <c:v>10.740264</c:v>
                </c:pt>
                <c:pt idx="51744">
                  <c:v>10.738213</c:v>
                </c:pt>
                <c:pt idx="51745">
                  <c:v>10.736428999999999</c:v>
                </c:pt>
                <c:pt idx="51746">
                  <c:v>10.736666</c:v>
                </c:pt>
                <c:pt idx="51747">
                  <c:v>10.737468</c:v>
                </c:pt>
                <c:pt idx="51748">
                  <c:v>10.738961</c:v>
                </c:pt>
                <c:pt idx="51749">
                  <c:v>10.740349999999999</c:v>
                </c:pt>
                <c:pt idx="51750">
                  <c:v>10.739615000000001</c:v>
                </c:pt>
                <c:pt idx="51751">
                  <c:v>10.741339</c:v>
                </c:pt>
                <c:pt idx="51752">
                  <c:v>10.743097000000001</c:v>
                </c:pt>
                <c:pt idx="51753">
                  <c:v>10.740175000000001</c:v>
                </c:pt>
                <c:pt idx="51754">
                  <c:v>10.739436</c:v>
                </c:pt>
                <c:pt idx="51755">
                  <c:v>10.741695999999999</c:v>
                </c:pt>
                <c:pt idx="51756">
                  <c:v>10.741649000000001</c:v>
                </c:pt>
                <c:pt idx="51757">
                  <c:v>10.739858</c:v>
                </c:pt>
                <c:pt idx="51758">
                  <c:v>10.740866</c:v>
                </c:pt>
                <c:pt idx="51759">
                  <c:v>10.743016000000001</c:v>
                </c:pt>
                <c:pt idx="51760">
                  <c:v>10.746769</c:v>
                </c:pt>
                <c:pt idx="51761">
                  <c:v>10.74933</c:v>
                </c:pt>
                <c:pt idx="51762">
                  <c:v>10.747227000000001</c:v>
                </c:pt>
                <c:pt idx="51763">
                  <c:v>10.744358999999999</c:v>
                </c:pt>
                <c:pt idx="51764">
                  <c:v>10.743732</c:v>
                </c:pt>
                <c:pt idx="51765">
                  <c:v>10.743957999999999</c:v>
                </c:pt>
                <c:pt idx="51766">
                  <c:v>10.744372</c:v>
                </c:pt>
                <c:pt idx="51767">
                  <c:v>10.745029000000001</c:v>
                </c:pt>
                <c:pt idx="51768">
                  <c:v>10.748078</c:v>
                </c:pt>
                <c:pt idx="51769">
                  <c:v>10.750273999999999</c:v>
                </c:pt>
                <c:pt idx="51770">
                  <c:v>10.746544</c:v>
                </c:pt>
                <c:pt idx="51771">
                  <c:v>10.745656</c:v>
                </c:pt>
                <c:pt idx="51772">
                  <c:v>10.749236</c:v>
                </c:pt>
                <c:pt idx="51773">
                  <c:v>10.74816</c:v>
                </c:pt>
                <c:pt idx="51774">
                  <c:v>10.745695</c:v>
                </c:pt>
                <c:pt idx="51775">
                  <c:v>10.745331999999999</c:v>
                </c:pt>
                <c:pt idx="51776">
                  <c:v>10.745634000000001</c:v>
                </c:pt>
                <c:pt idx="51777">
                  <c:v>10.748665000000001</c:v>
                </c:pt>
                <c:pt idx="51778">
                  <c:v>10.752197000000001</c:v>
                </c:pt>
                <c:pt idx="51779">
                  <c:v>10.748483</c:v>
                </c:pt>
                <c:pt idx="51780">
                  <c:v>10.744956</c:v>
                </c:pt>
                <c:pt idx="51781">
                  <c:v>10.748106999999999</c:v>
                </c:pt>
                <c:pt idx="51782">
                  <c:v>10.750061000000001</c:v>
                </c:pt>
                <c:pt idx="51783">
                  <c:v>10.749753</c:v>
                </c:pt>
                <c:pt idx="51784">
                  <c:v>10.752636000000001</c:v>
                </c:pt>
                <c:pt idx="51785">
                  <c:v>10.753567</c:v>
                </c:pt>
                <c:pt idx="51786">
                  <c:v>10.752412</c:v>
                </c:pt>
                <c:pt idx="51787">
                  <c:v>10.753276</c:v>
                </c:pt>
                <c:pt idx="51788">
                  <c:v>10.752165</c:v>
                </c:pt>
                <c:pt idx="51789">
                  <c:v>10.749563</c:v>
                </c:pt>
                <c:pt idx="51790">
                  <c:v>10.752694</c:v>
                </c:pt>
                <c:pt idx="51791">
                  <c:v>10.75559</c:v>
                </c:pt>
                <c:pt idx="51792">
                  <c:v>10.752948</c:v>
                </c:pt>
                <c:pt idx="51793">
                  <c:v>10.749389000000001</c:v>
                </c:pt>
                <c:pt idx="51794">
                  <c:v>10.751125999999999</c:v>
                </c:pt>
                <c:pt idx="51795">
                  <c:v>10.752803999999999</c:v>
                </c:pt>
                <c:pt idx="51796">
                  <c:v>10.75089</c:v>
                </c:pt>
                <c:pt idx="51797">
                  <c:v>10.752948999999999</c:v>
                </c:pt>
                <c:pt idx="51798">
                  <c:v>10.755286</c:v>
                </c:pt>
                <c:pt idx="51799">
                  <c:v>10.754631</c:v>
                </c:pt>
                <c:pt idx="51800">
                  <c:v>10.756052</c:v>
                </c:pt>
                <c:pt idx="51801">
                  <c:v>10.755800000000001</c:v>
                </c:pt>
                <c:pt idx="51802">
                  <c:v>10.759033000000001</c:v>
                </c:pt>
                <c:pt idx="51803">
                  <c:v>10.760141000000001</c:v>
                </c:pt>
                <c:pt idx="51804">
                  <c:v>10.757599000000001</c:v>
                </c:pt>
                <c:pt idx="51805">
                  <c:v>10.759721000000001</c:v>
                </c:pt>
                <c:pt idx="51806">
                  <c:v>10.763120000000001</c:v>
                </c:pt>
                <c:pt idx="51807">
                  <c:v>10.763202</c:v>
                </c:pt>
                <c:pt idx="51808">
                  <c:v>10.762157999999999</c:v>
                </c:pt>
                <c:pt idx="51809">
                  <c:v>10.761831000000001</c:v>
                </c:pt>
                <c:pt idx="51810">
                  <c:v>10.765177</c:v>
                </c:pt>
                <c:pt idx="51811">
                  <c:v>10.766351999999999</c:v>
                </c:pt>
                <c:pt idx="51812">
                  <c:v>10.763389999999999</c:v>
                </c:pt>
                <c:pt idx="51813">
                  <c:v>10.766116</c:v>
                </c:pt>
                <c:pt idx="51814">
                  <c:v>10.768000000000001</c:v>
                </c:pt>
                <c:pt idx="51815">
                  <c:v>10.762464</c:v>
                </c:pt>
                <c:pt idx="51816">
                  <c:v>10.761523</c:v>
                </c:pt>
                <c:pt idx="51817">
                  <c:v>10.761869000000001</c:v>
                </c:pt>
                <c:pt idx="51818">
                  <c:v>10.759316999999999</c:v>
                </c:pt>
                <c:pt idx="51819">
                  <c:v>10.759596</c:v>
                </c:pt>
                <c:pt idx="51820">
                  <c:v>10.761618</c:v>
                </c:pt>
                <c:pt idx="51821">
                  <c:v>10.763323</c:v>
                </c:pt>
                <c:pt idx="51822">
                  <c:v>10.763325999999999</c:v>
                </c:pt>
                <c:pt idx="51823">
                  <c:v>10.764759</c:v>
                </c:pt>
                <c:pt idx="51824">
                  <c:v>10.766</c:v>
                </c:pt>
                <c:pt idx="51825">
                  <c:v>10.762399</c:v>
                </c:pt>
                <c:pt idx="51826">
                  <c:v>10.759649</c:v>
                </c:pt>
                <c:pt idx="51827">
                  <c:v>10.760951</c:v>
                </c:pt>
                <c:pt idx="51828">
                  <c:v>10.764597</c:v>
                </c:pt>
                <c:pt idx="51829">
                  <c:v>10.764036000000001</c:v>
                </c:pt>
                <c:pt idx="51830">
                  <c:v>10.760615</c:v>
                </c:pt>
                <c:pt idx="51831">
                  <c:v>10.7638</c:v>
                </c:pt>
                <c:pt idx="51832">
                  <c:v>10.765262</c:v>
                </c:pt>
                <c:pt idx="51833">
                  <c:v>10.759107</c:v>
                </c:pt>
                <c:pt idx="51834">
                  <c:v>10.758951</c:v>
                </c:pt>
                <c:pt idx="51835">
                  <c:v>10.764604</c:v>
                </c:pt>
                <c:pt idx="51836">
                  <c:v>10.764677000000001</c:v>
                </c:pt>
                <c:pt idx="51837">
                  <c:v>10.760897</c:v>
                </c:pt>
                <c:pt idx="51838">
                  <c:v>10.76694</c:v>
                </c:pt>
                <c:pt idx="51839">
                  <c:v>10.772646999999999</c:v>
                </c:pt>
                <c:pt idx="51840">
                  <c:v>10.769080000000001</c:v>
                </c:pt>
                <c:pt idx="51841">
                  <c:v>10.771948</c:v>
                </c:pt>
                <c:pt idx="51842">
                  <c:v>10.77299</c:v>
                </c:pt>
                <c:pt idx="51843">
                  <c:v>10.767704999999999</c:v>
                </c:pt>
                <c:pt idx="51844">
                  <c:v>10.769488000000001</c:v>
                </c:pt>
                <c:pt idx="51845">
                  <c:v>10.772341000000001</c:v>
                </c:pt>
                <c:pt idx="51846">
                  <c:v>10.769162</c:v>
                </c:pt>
                <c:pt idx="51847">
                  <c:v>10.765919999999999</c:v>
                </c:pt>
                <c:pt idx="51848">
                  <c:v>10.763540000000001</c:v>
                </c:pt>
                <c:pt idx="51849">
                  <c:v>10.762289000000001</c:v>
                </c:pt>
                <c:pt idx="51850">
                  <c:v>10.765393</c:v>
                </c:pt>
                <c:pt idx="51851">
                  <c:v>10.765701</c:v>
                </c:pt>
                <c:pt idx="51852">
                  <c:v>10.763572</c:v>
                </c:pt>
                <c:pt idx="51853">
                  <c:v>10.765445</c:v>
                </c:pt>
                <c:pt idx="51854">
                  <c:v>10.768280000000001</c:v>
                </c:pt>
                <c:pt idx="51855">
                  <c:v>10.76782</c:v>
                </c:pt>
                <c:pt idx="51856">
                  <c:v>10.766881</c:v>
                </c:pt>
                <c:pt idx="51857">
                  <c:v>10.768801</c:v>
                </c:pt>
                <c:pt idx="51858">
                  <c:v>10.772862</c:v>
                </c:pt>
                <c:pt idx="51859">
                  <c:v>10.776349</c:v>
                </c:pt>
                <c:pt idx="51860">
                  <c:v>10.774768999999999</c:v>
                </c:pt>
                <c:pt idx="51861">
                  <c:v>10.768974</c:v>
                </c:pt>
                <c:pt idx="51862">
                  <c:v>10.766425</c:v>
                </c:pt>
                <c:pt idx="51863">
                  <c:v>10.76746</c:v>
                </c:pt>
                <c:pt idx="51864">
                  <c:v>10.768063</c:v>
                </c:pt>
                <c:pt idx="51865">
                  <c:v>10.771364</c:v>
                </c:pt>
                <c:pt idx="51866">
                  <c:v>10.773465</c:v>
                </c:pt>
                <c:pt idx="51867">
                  <c:v>10.769365000000001</c:v>
                </c:pt>
                <c:pt idx="51868">
                  <c:v>10.768466999999999</c:v>
                </c:pt>
                <c:pt idx="51869">
                  <c:v>10.768357999999999</c:v>
                </c:pt>
                <c:pt idx="51870">
                  <c:v>10.765775</c:v>
                </c:pt>
                <c:pt idx="51871">
                  <c:v>10.768962</c:v>
                </c:pt>
                <c:pt idx="51872">
                  <c:v>10.772254999999999</c:v>
                </c:pt>
                <c:pt idx="51873">
                  <c:v>10.768096</c:v>
                </c:pt>
                <c:pt idx="51874">
                  <c:v>10.766048</c:v>
                </c:pt>
                <c:pt idx="51875">
                  <c:v>10.768314999999999</c:v>
                </c:pt>
                <c:pt idx="51876">
                  <c:v>10.768519</c:v>
                </c:pt>
                <c:pt idx="51877">
                  <c:v>10.767156</c:v>
                </c:pt>
                <c:pt idx="51878">
                  <c:v>10.767754999999999</c:v>
                </c:pt>
                <c:pt idx="51879">
                  <c:v>10.77163</c:v>
                </c:pt>
                <c:pt idx="51880">
                  <c:v>10.774307</c:v>
                </c:pt>
                <c:pt idx="51881">
                  <c:v>10.772186</c:v>
                </c:pt>
                <c:pt idx="51882">
                  <c:v>10.772309999999999</c:v>
                </c:pt>
                <c:pt idx="51883">
                  <c:v>10.777456000000001</c:v>
                </c:pt>
                <c:pt idx="51884">
                  <c:v>10.781041999999999</c:v>
                </c:pt>
                <c:pt idx="51885">
                  <c:v>10.779036</c:v>
                </c:pt>
                <c:pt idx="51886">
                  <c:v>10.774687</c:v>
                </c:pt>
                <c:pt idx="51887">
                  <c:v>10.780211</c:v>
                </c:pt>
                <c:pt idx="51888">
                  <c:v>10.787267</c:v>
                </c:pt>
                <c:pt idx="51889">
                  <c:v>10.782698999999999</c:v>
                </c:pt>
                <c:pt idx="51890">
                  <c:v>10.777834</c:v>
                </c:pt>
                <c:pt idx="51891">
                  <c:v>10.778304</c:v>
                </c:pt>
                <c:pt idx="51892">
                  <c:v>10.77697</c:v>
                </c:pt>
                <c:pt idx="51893">
                  <c:v>10.777295000000001</c:v>
                </c:pt>
                <c:pt idx="51894">
                  <c:v>10.780151999999999</c:v>
                </c:pt>
                <c:pt idx="51895">
                  <c:v>10.77962</c:v>
                </c:pt>
                <c:pt idx="51896">
                  <c:v>10.779078999999999</c:v>
                </c:pt>
                <c:pt idx="51897">
                  <c:v>10.779775000000001</c:v>
                </c:pt>
                <c:pt idx="51898">
                  <c:v>10.779825000000001</c:v>
                </c:pt>
                <c:pt idx="51899">
                  <c:v>10.780317</c:v>
                </c:pt>
                <c:pt idx="51900">
                  <c:v>10.781057000000001</c:v>
                </c:pt>
                <c:pt idx="51901">
                  <c:v>10.779280999999999</c:v>
                </c:pt>
                <c:pt idx="51902">
                  <c:v>10.77927</c:v>
                </c:pt>
                <c:pt idx="51903">
                  <c:v>10.782916999999999</c:v>
                </c:pt>
                <c:pt idx="51904">
                  <c:v>10.785009000000001</c:v>
                </c:pt>
                <c:pt idx="51905">
                  <c:v>10.780616</c:v>
                </c:pt>
                <c:pt idx="51906">
                  <c:v>10.779443000000001</c:v>
                </c:pt>
                <c:pt idx="51907">
                  <c:v>10.783300000000001</c:v>
                </c:pt>
                <c:pt idx="51908">
                  <c:v>10.784185000000001</c:v>
                </c:pt>
                <c:pt idx="51909">
                  <c:v>10.785855</c:v>
                </c:pt>
                <c:pt idx="51910">
                  <c:v>10.788150999999999</c:v>
                </c:pt>
                <c:pt idx="51911">
                  <c:v>10.785625</c:v>
                </c:pt>
                <c:pt idx="51912">
                  <c:v>10.784399000000001</c:v>
                </c:pt>
                <c:pt idx="51913">
                  <c:v>10.785011000000001</c:v>
                </c:pt>
                <c:pt idx="51914">
                  <c:v>10.783262000000001</c:v>
                </c:pt>
                <c:pt idx="51915">
                  <c:v>10.783562999999999</c:v>
                </c:pt>
                <c:pt idx="51916">
                  <c:v>10.784743000000001</c:v>
                </c:pt>
                <c:pt idx="51917">
                  <c:v>10.782384</c:v>
                </c:pt>
                <c:pt idx="51918">
                  <c:v>10.781542</c:v>
                </c:pt>
                <c:pt idx="51919">
                  <c:v>10.783028</c:v>
                </c:pt>
                <c:pt idx="51920">
                  <c:v>10.782112</c:v>
                </c:pt>
                <c:pt idx="51921">
                  <c:v>10.778649</c:v>
                </c:pt>
                <c:pt idx="51922">
                  <c:v>10.77901</c:v>
                </c:pt>
                <c:pt idx="51923">
                  <c:v>10.788029</c:v>
                </c:pt>
                <c:pt idx="51924">
                  <c:v>10.799042999999999</c:v>
                </c:pt>
                <c:pt idx="51925">
                  <c:v>10.795607</c:v>
                </c:pt>
                <c:pt idx="51926">
                  <c:v>10.785304999999999</c:v>
                </c:pt>
                <c:pt idx="51927">
                  <c:v>10.788233</c:v>
                </c:pt>
                <c:pt idx="51928">
                  <c:v>10.794423999999999</c:v>
                </c:pt>
                <c:pt idx="51929">
                  <c:v>10.79152</c:v>
                </c:pt>
                <c:pt idx="51930">
                  <c:v>10.789782000000001</c:v>
                </c:pt>
                <c:pt idx="51931">
                  <c:v>10.792809</c:v>
                </c:pt>
                <c:pt idx="51932">
                  <c:v>10.79189</c:v>
                </c:pt>
                <c:pt idx="51933">
                  <c:v>10.789308999999999</c:v>
                </c:pt>
                <c:pt idx="51934">
                  <c:v>10.789424</c:v>
                </c:pt>
                <c:pt idx="51935">
                  <c:v>10.789444</c:v>
                </c:pt>
                <c:pt idx="51936">
                  <c:v>10.789960000000001</c:v>
                </c:pt>
                <c:pt idx="51937">
                  <c:v>10.790509</c:v>
                </c:pt>
                <c:pt idx="51938">
                  <c:v>10.788783</c:v>
                </c:pt>
                <c:pt idx="51939">
                  <c:v>10.788589999999999</c:v>
                </c:pt>
                <c:pt idx="51940">
                  <c:v>10.791579</c:v>
                </c:pt>
                <c:pt idx="51941">
                  <c:v>10.791624000000001</c:v>
                </c:pt>
                <c:pt idx="51942">
                  <c:v>10.787122999999999</c:v>
                </c:pt>
                <c:pt idx="51943">
                  <c:v>10.788584999999999</c:v>
                </c:pt>
                <c:pt idx="51944">
                  <c:v>10.793813999999999</c:v>
                </c:pt>
                <c:pt idx="51945">
                  <c:v>10.791088</c:v>
                </c:pt>
                <c:pt idx="51946">
                  <c:v>10.787188</c:v>
                </c:pt>
                <c:pt idx="51947">
                  <c:v>10.789873999999999</c:v>
                </c:pt>
                <c:pt idx="51948">
                  <c:v>10.790483999999999</c:v>
                </c:pt>
                <c:pt idx="51949">
                  <c:v>10.789192</c:v>
                </c:pt>
                <c:pt idx="51950">
                  <c:v>10.790561</c:v>
                </c:pt>
                <c:pt idx="51951">
                  <c:v>10.787148999999999</c:v>
                </c:pt>
                <c:pt idx="51952">
                  <c:v>10.785527999999999</c:v>
                </c:pt>
                <c:pt idx="51953">
                  <c:v>10.791503000000001</c:v>
                </c:pt>
                <c:pt idx="51954">
                  <c:v>10.792477</c:v>
                </c:pt>
                <c:pt idx="51955">
                  <c:v>10.790908</c:v>
                </c:pt>
                <c:pt idx="51956">
                  <c:v>10.794048999999999</c:v>
                </c:pt>
                <c:pt idx="51957">
                  <c:v>10.795845999999999</c:v>
                </c:pt>
                <c:pt idx="51958">
                  <c:v>10.794854000000001</c:v>
                </c:pt>
                <c:pt idx="51959">
                  <c:v>10.793911</c:v>
                </c:pt>
                <c:pt idx="51960">
                  <c:v>10.794072</c:v>
                </c:pt>
                <c:pt idx="51961">
                  <c:v>10.796493999999999</c:v>
                </c:pt>
                <c:pt idx="51962">
                  <c:v>10.798792000000001</c:v>
                </c:pt>
                <c:pt idx="51963">
                  <c:v>10.799719</c:v>
                </c:pt>
                <c:pt idx="51964">
                  <c:v>10.801841</c:v>
                </c:pt>
                <c:pt idx="51965">
                  <c:v>10.803485999999999</c:v>
                </c:pt>
                <c:pt idx="51966">
                  <c:v>10.802377999999999</c:v>
                </c:pt>
                <c:pt idx="51967">
                  <c:v>10.802614</c:v>
                </c:pt>
                <c:pt idx="51968">
                  <c:v>10.804561</c:v>
                </c:pt>
                <c:pt idx="51969">
                  <c:v>10.800549999999999</c:v>
                </c:pt>
                <c:pt idx="51970">
                  <c:v>10.799322999999999</c:v>
                </c:pt>
                <c:pt idx="51971">
                  <c:v>10.801519000000001</c:v>
                </c:pt>
                <c:pt idx="51972">
                  <c:v>10.803334</c:v>
                </c:pt>
                <c:pt idx="51973">
                  <c:v>10.805043</c:v>
                </c:pt>
                <c:pt idx="51974">
                  <c:v>10.803758</c:v>
                </c:pt>
                <c:pt idx="51975">
                  <c:v>10.802159</c:v>
                </c:pt>
                <c:pt idx="51976">
                  <c:v>10.800502</c:v>
                </c:pt>
                <c:pt idx="51977">
                  <c:v>10.799785</c:v>
                </c:pt>
                <c:pt idx="51978">
                  <c:v>10.80186</c:v>
                </c:pt>
                <c:pt idx="51979">
                  <c:v>10.80274</c:v>
                </c:pt>
                <c:pt idx="51980">
                  <c:v>10.801124</c:v>
                </c:pt>
                <c:pt idx="51981">
                  <c:v>10.799461000000001</c:v>
                </c:pt>
                <c:pt idx="51982">
                  <c:v>10.801572999999999</c:v>
                </c:pt>
                <c:pt idx="51983">
                  <c:v>10.803926000000001</c:v>
                </c:pt>
                <c:pt idx="51984">
                  <c:v>10.802253</c:v>
                </c:pt>
                <c:pt idx="51985">
                  <c:v>10.803158</c:v>
                </c:pt>
                <c:pt idx="51986">
                  <c:v>10.807295999999999</c:v>
                </c:pt>
                <c:pt idx="51987">
                  <c:v>10.808309</c:v>
                </c:pt>
                <c:pt idx="51988">
                  <c:v>10.803554999999999</c:v>
                </c:pt>
                <c:pt idx="51989">
                  <c:v>10.797661</c:v>
                </c:pt>
                <c:pt idx="51990">
                  <c:v>10.79786</c:v>
                </c:pt>
                <c:pt idx="51991">
                  <c:v>10.802775</c:v>
                </c:pt>
                <c:pt idx="51992">
                  <c:v>10.804643</c:v>
                </c:pt>
                <c:pt idx="51993">
                  <c:v>10.804827</c:v>
                </c:pt>
                <c:pt idx="51994">
                  <c:v>10.808835</c:v>
                </c:pt>
                <c:pt idx="51995">
                  <c:v>10.809201</c:v>
                </c:pt>
                <c:pt idx="51996">
                  <c:v>10.806084</c:v>
                </c:pt>
                <c:pt idx="51997">
                  <c:v>10.808275999999999</c:v>
                </c:pt>
                <c:pt idx="51998">
                  <c:v>10.808757999999999</c:v>
                </c:pt>
                <c:pt idx="51999">
                  <c:v>10.806691000000001</c:v>
                </c:pt>
                <c:pt idx="52000">
                  <c:v>10.805678</c:v>
                </c:pt>
                <c:pt idx="52001">
                  <c:v>10.806526</c:v>
                </c:pt>
                <c:pt idx="52002">
                  <c:v>10.81082</c:v>
                </c:pt>
                <c:pt idx="52003">
                  <c:v>10.81016</c:v>
                </c:pt>
                <c:pt idx="52004">
                  <c:v>10.805745</c:v>
                </c:pt>
                <c:pt idx="52005">
                  <c:v>10.804422000000001</c:v>
                </c:pt>
                <c:pt idx="52006">
                  <c:v>10.804496</c:v>
                </c:pt>
                <c:pt idx="52007">
                  <c:v>10.80696</c:v>
                </c:pt>
                <c:pt idx="52008">
                  <c:v>10.807686</c:v>
                </c:pt>
                <c:pt idx="52009">
                  <c:v>10.805859</c:v>
                </c:pt>
                <c:pt idx="52010">
                  <c:v>10.807041999999999</c:v>
                </c:pt>
                <c:pt idx="52011">
                  <c:v>10.806053</c:v>
                </c:pt>
                <c:pt idx="52012">
                  <c:v>10.803663</c:v>
                </c:pt>
                <c:pt idx="52013">
                  <c:v>10.806214000000001</c:v>
                </c:pt>
                <c:pt idx="52014">
                  <c:v>10.808959</c:v>
                </c:pt>
                <c:pt idx="52015">
                  <c:v>10.807366</c:v>
                </c:pt>
                <c:pt idx="52016">
                  <c:v>10.804316999999999</c:v>
                </c:pt>
                <c:pt idx="52017">
                  <c:v>10.807753</c:v>
                </c:pt>
                <c:pt idx="52018">
                  <c:v>10.812255</c:v>
                </c:pt>
                <c:pt idx="52019">
                  <c:v>10.810336</c:v>
                </c:pt>
                <c:pt idx="52020">
                  <c:v>10.807378</c:v>
                </c:pt>
                <c:pt idx="52021">
                  <c:v>10.80904</c:v>
                </c:pt>
                <c:pt idx="52022">
                  <c:v>10.810589999999999</c:v>
                </c:pt>
                <c:pt idx="52023">
                  <c:v>10.809943000000001</c:v>
                </c:pt>
                <c:pt idx="52024">
                  <c:v>10.810750000000001</c:v>
                </c:pt>
                <c:pt idx="52025">
                  <c:v>10.808356</c:v>
                </c:pt>
                <c:pt idx="52026">
                  <c:v>10.806924</c:v>
                </c:pt>
                <c:pt idx="52027">
                  <c:v>10.810995999999999</c:v>
                </c:pt>
                <c:pt idx="52028">
                  <c:v>10.810485</c:v>
                </c:pt>
                <c:pt idx="52029">
                  <c:v>10.807959</c:v>
                </c:pt>
                <c:pt idx="52030">
                  <c:v>10.809851</c:v>
                </c:pt>
                <c:pt idx="52031">
                  <c:v>10.812352000000001</c:v>
                </c:pt>
                <c:pt idx="52032">
                  <c:v>10.810807</c:v>
                </c:pt>
                <c:pt idx="52033">
                  <c:v>10.806834</c:v>
                </c:pt>
                <c:pt idx="52034">
                  <c:v>10.810124</c:v>
                </c:pt>
                <c:pt idx="52035">
                  <c:v>10.814788999999999</c:v>
                </c:pt>
                <c:pt idx="52036">
                  <c:v>10.812367</c:v>
                </c:pt>
                <c:pt idx="52037">
                  <c:v>10.811688999999999</c:v>
                </c:pt>
                <c:pt idx="52038">
                  <c:v>10.816625</c:v>
                </c:pt>
                <c:pt idx="52039">
                  <c:v>10.818002999999999</c:v>
                </c:pt>
                <c:pt idx="52040">
                  <c:v>10.817367000000001</c:v>
                </c:pt>
                <c:pt idx="52041">
                  <c:v>10.819252000000001</c:v>
                </c:pt>
                <c:pt idx="52042">
                  <c:v>10.818607</c:v>
                </c:pt>
                <c:pt idx="52043">
                  <c:v>10.816433999999999</c:v>
                </c:pt>
                <c:pt idx="52044">
                  <c:v>10.818567</c:v>
                </c:pt>
                <c:pt idx="52045">
                  <c:v>10.821278</c:v>
                </c:pt>
                <c:pt idx="52046">
                  <c:v>10.821070000000001</c:v>
                </c:pt>
                <c:pt idx="52047">
                  <c:v>10.819665000000001</c:v>
                </c:pt>
                <c:pt idx="52048">
                  <c:v>10.821978</c:v>
                </c:pt>
                <c:pt idx="52049">
                  <c:v>10.821932</c:v>
                </c:pt>
                <c:pt idx="52050">
                  <c:v>10.817568</c:v>
                </c:pt>
                <c:pt idx="52051">
                  <c:v>10.816386</c:v>
                </c:pt>
                <c:pt idx="52052">
                  <c:v>10.819438</c:v>
                </c:pt>
                <c:pt idx="52053">
                  <c:v>10.821573000000001</c:v>
                </c:pt>
                <c:pt idx="52054">
                  <c:v>10.821299</c:v>
                </c:pt>
                <c:pt idx="52055">
                  <c:v>10.827278</c:v>
                </c:pt>
                <c:pt idx="52056">
                  <c:v>10.831118999999999</c:v>
                </c:pt>
                <c:pt idx="52057">
                  <c:v>10.82277</c:v>
                </c:pt>
                <c:pt idx="52058">
                  <c:v>10.818453999999999</c:v>
                </c:pt>
                <c:pt idx="52059">
                  <c:v>10.821512</c:v>
                </c:pt>
                <c:pt idx="52060">
                  <c:v>10.820038</c:v>
                </c:pt>
                <c:pt idx="52061">
                  <c:v>10.81856</c:v>
                </c:pt>
                <c:pt idx="52062">
                  <c:v>10.822213</c:v>
                </c:pt>
                <c:pt idx="52063">
                  <c:v>10.821448</c:v>
                </c:pt>
                <c:pt idx="52064">
                  <c:v>10.81686</c:v>
                </c:pt>
                <c:pt idx="52065">
                  <c:v>10.81851</c:v>
                </c:pt>
                <c:pt idx="52066">
                  <c:v>10.820741999999999</c:v>
                </c:pt>
                <c:pt idx="52067">
                  <c:v>10.820378</c:v>
                </c:pt>
                <c:pt idx="52068">
                  <c:v>10.820169999999999</c:v>
                </c:pt>
                <c:pt idx="52069">
                  <c:v>10.818621</c:v>
                </c:pt>
                <c:pt idx="52070">
                  <c:v>10.817897</c:v>
                </c:pt>
                <c:pt idx="52071">
                  <c:v>10.819471</c:v>
                </c:pt>
                <c:pt idx="52072">
                  <c:v>10.820707000000001</c:v>
                </c:pt>
                <c:pt idx="52073">
                  <c:v>10.819318000000001</c:v>
                </c:pt>
                <c:pt idx="52074">
                  <c:v>10.819272</c:v>
                </c:pt>
                <c:pt idx="52075">
                  <c:v>10.822642999999999</c:v>
                </c:pt>
                <c:pt idx="52076">
                  <c:v>10.823586000000001</c:v>
                </c:pt>
                <c:pt idx="52077">
                  <c:v>10.822304000000001</c:v>
                </c:pt>
                <c:pt idx="52078">
                  <c:v>10.820976999999999</c:v>
                </c:pt>
                <c:pt idx="52079">
                  <c:v>10.818934</c:v>
                </c:pt>
                <c:pt idx="52080">
                  <c:v>10.819451000000001</c:v>
                </c:pt>
                <c:pt idx="52081">
                  <c:v>10.823005</c:v>
                </c:pt>
                <c:pt idx="52082">
                  <c:v>10.824496999999999</c:v>
                </c:pt>
                <c:pt idx="52083">
                  <c:v>10.820812999999999</c:v>
                </c:pt>
                <c:pt idx="52084">
                  <c:v>10.818490000000001</c:v>
                </c:pt>
                <c:pt idx="52085">
                  <c:v>10.820936</c:v>
                </c:pt>
                <c:pt idx="52086">
                  <c:v>10.821859</c:v>
                </c:pt>
                <c:pt idx="52087">
                  <c:v>10.821438000000001</c:v>
                </c:pt>
                <c:pt idx="52088">
                  <c:v>10.823294000000001</c:v>
                </c:pt>
                <c:pt idx="52089">
                  <c:v>10.822222</c:v>
                </c:pt>
                <c:pt idx="52090">
                  <c:v>10.819836</c:v>
                </c:pt>
                <c:pt idx="52091">
                  <c:v>10.823831999999999</c:v>
                </c:pt>
                <c:pt idx="52092">
                  <c:v>10.830470999999999</c:v>
                </c:pt>
                <c:pt idx="52093">
                  <c:v>10.831956999999999</c:v>
                </c:pt>
                <c:pt idx="52094">
                  <c:v>10.836379000000001</c:v>
                </c:pt>
                <c:pt idx="52095">
                  <c:v>10.840481</c:v>
                </c:pt>
                <c:pt idx="52096">
                  <c:v>10.834747999999999</c:v>
                </c:pt>
                <c:pt idx="52097">
                  <c:v>10.833707</c:v>
                </c:pt>
                <c:pt idx="52098">
                  <c:v>10.835647</c:v>
                </c:pt>
                <c:pt idx="52099">
                  <c:v>10.829940000000001</c:v>
                </c:pt>
                <c:pt idx="52100">
                  <c:v>10.828941</c:v>
                </c:pt>
                <c:pt idx="52101">
                  <c:v>10.834341999999999</c:v>
                </c:pt>
                <c:pt idx="52102">
                  <c:v>10.832269999999999</c:v>
                </c:pt>
                <c:pt idx="52103">
                  <c:v>10.830181</c:v>
                </c:pt>
                <c:pt idx="52104">
                  <c:v>10.837177000000001</c:v>
                </c:pt>
                <c:pt idx="52105">
                  <c:v>10.838353</c:v>
                </c:pt>
                <c:pt idx="52106">
                  <c:v>10.831268</c:v>
                </c:pt>
                <c:pt idx="52107">
                  <c:v>10.833740000000001</c:v>
                </c:pt>
                <c:pt idx="52108">
                  <c:v>10.838887</c:v>
                </c:pt>
                <c:pt idx="52109">
                  <c:v>10.834904</c:v>
                </c:pt>
                <c:pt idx="52110">
                  <c:v>10.831709999999999</c:v>
                </c:pt>
                <c:pt idx="52111">
                  <c:v>10.839051</c:v>
                </c:pt>
                <c:pt idx="52112">
                  <c:v>10.842487999999999</c:v>
                </c:pt>
                <c:pt idx="52113">
                  <c:v>10.836683000000001</c:v>
                </c:pt>
                <c:pt idx="52114">
                  <c:v>10.836785000000001</c:v>
                </c:pt>
                <c:pt idx="52115">
                  <c:v>10.840450000000001</c:v>
                </c:pt>
                <c:pt idx="52116">
                  <c:v>10.839905999999999</c:v>
                </c:pt>
                <c:pt idx="52117">
                  <c:v>10.838195000000001</c:v>
                </c:pt>
                <c:pt idx="52118">
                  <c:v>10.835673</c:v>
                </c:pt>
                <c:pt idx="52119">
                  <c:v>10.836596999999999</c:v>
                </c:pt>
                <c:pt idx="52120">
                  <c:v>10.840524</c:v>
                </c:pt>
                <c:pt idx="52121">
                  <c:v>10.837899999999999</c:v>
                </c:pt>
                <c:pt idx="52122">
                  <c:v>10.833555</c:v>
                </c:pt>
                <c:pt idx="52123">
                  <c:v>10.837418</c:v>
                </c:pt>
                <c:pt idx="52124">
                  <c:v>10.836645000000001</c:v>
                </c:pt>
                <c:pt idx="52125">
                  <c:v>10.833513999999999</c:v>
                </c:pt>
                <c:pt idx="52126">
                  <c:v>10.83812</c:v>
                </c:pt>
                <c:pt idx="52127">
                  <c:v>10.839036</c:v>
                </c:pt>
                <c:pt idx="52128">
                  <c:v>10.833861000000001</c:v>
                </c:pt>
                <c:pt idx="52129">
                  <c:v>10.831734000000001</c:v>
                </c:pt>
                <c:pt idx="52130">
                  <c:v>10.833955</c:v>
                </c:pt>
                <c:pt idx="52131">
                  <c:v>10.836838</c:v>
                </c:pt>
                <c:pt idx="52132">
                  <c:v>10.836334000000001</c:v>
                </c:pt>
                <c:pt idx="52133">
                  <c:v>10.834959</c:v>
                </c:pt>
                <c:pt idx="52134">
                  <c:v>10.838203999999999</c:v>
                </c:pt>
                <c:pt idx="52135">
                  <c:v>10.843779</c:v>
                </c:pt>
                <c:pt idx="52136">
                  <c:v>10.841901999999999</c:v>
                </c:pt>
                <c:pt idx="52137">
                  <c:v>10.83445</c:v>
                </c:pt>
                <c:pt idx="52138">
                  <c:v>10.831770000000001</c:v>
                </c:pt>
                <c:pt idx="52139">
                  <c:v>10.837021</c:v>
                </c:pt>
                <c:pt idx="52140">
                  <c:v>10.841002</c:v>
                </c:pt>
                <c:pt idx="52141">
                  <c:v>10.838419</c:v>
                </c:pt>
                <c:pt idx="52142">
                  <c:v>10.837294</c:v>
                </c:pt>
                <c:pt idx="52143">
                  <c:v>10.840569</c:v>
                </c:pt>
                <c:pt idx="52144">
                  <c:v>10.839734999999999</c:v>
                </c:pt>
                <c:pt idx="52145">
                  <c:v>10.840225</c:v>
                </c:pt>
                <c:pt idx="52146">
                  <c:v>10.8444</c:v>
                </c:pt>
                <c:pt idx="52147">
                  <c:v>10.841213</c:v>
                </c:pt>
                <c:pt idx="52148">
                  <c:v>10.836525999999999</c:v>
                </c:pt>
                <c:pt idx="52149">
                  <c:v>10.843773000000001</c:v>
                </c:pt>
                <c:pt idx="52150">
                  <c:v>10.844913999999999</c:v>
                </c:pt>
                <c:pt idx="52151">
                  <c:v>10.834057</c:v>
                </c:pt>
                <c:pt idx="52152">
                  <c:v>10.837980999999999</c:v>
                </c:pt>
                <c:pt idx="52153">
                  <c:v>10.850239999999999</c:v>
                </c:pt>
                <c:pt idx="52154">
                  <c:v>10.849577</c:v>
                </c:pt>
                <c:pt idx="52155">
                  <c:v>10.843154</c:v>
                </c:pt>
                <c:pt idx="52156">
                  <c:v>10.842031</c:v>
                </c:pt>
                <c:pt idx="52157">
                  <c:v>10.843793</c:v>
                </c:pt>
                <c:pt idx="52158">
                  <c:v>10.844431999999999</c:v>
                </c:pt>
                <c:pt idx="52159">
                  <c:v>10.846062999999999</c:v>
                </c:pt>
                <c:pt idx="52160">
                  <c:v>10.84953</c:v>
                </c:pt>
                <c:pt idx="52161">
                  <c:v>10.849683000000001</c:v>
                </c:pt>
                <c:pt idx="52162">
                  <c:v>10.845416</c:v>
                </c:pt>
                <c:pt idx="52163">
                  <c:v>10.845587</c:v>
                </c:pt>
                <c:pt idx="52164">
                  <c:v>10.850249</c:v>
                </c:pt>
                <c:pt idx="52165">
                  <c:v>10.851191999999999</c:v>
                </c:pt>
                <c:pt idx="52166">
                  <c:v>10.849320000000001</c:v>
                </c:pt>
                <c:pt idx="52167">
                  <c:v>10.846731</c:v>
                </c:pt>
                <c:pt idx="52168">
                  <c:v>10.847566</c:v>
                </c:pt>
                <c:pt idx="52169">
                  <c:v>10.851570000000001</c:v>
                </c:pt>
                <c:pt idx="52170">
                  <c:v>10.850974000000001</c:v>
                </c:pt>
                <c:pt idx="52171">
                  <c:v>10.848291</c:v>
                </c:pt>
                <c:pt idx="52172">
                  <c:v>10.850099999999999</c:v>
                </c:pt>
                <c:pt idx="52173">
                  <c:v>10.851273000000001</c:v>
                </c:pt>
                <c:pt idx="52174">
                  <c:v>10.848898</c:v>
                </c:pt>
                <c:pt idx="52175">
                  <c:v>10.853046000000001</c:v>
                </c:pt>
                <c:pt idx="52176">
                  <c:v>10.856828</c:v>
                </c:pt>
                <c:pt idx="52177">
                  <c:v>10.853104</c:v>
                </c:pt>
                <c:pt idx="52178">
                  <c:v>10.850096000000001</c:v>
                </c:pt>
                <c:pt idx="52179">
                  <c:v>10.851148999999999</c:v>
                </c:pt>
                <c:pt idx="52180">
                  <c:v>10.853624</c:v>
                </c:pt>
                <c:pt idx="52181">
                  <c:v>10.852845</c:v>
                </c:pt>
                <c:pt idx="52182">
                  <c:v>10.853482</c:v>
                </c:pt>
                <c:pt idx="52183">
                  <c:v>10.857205</c:v>
                </c:pt>
                <c:pt idx="52184">
                  <c:v>10.856749000000001</c:v>
                </c:pt>
                <c:pt idx="52185">
                  <c:v>10.852565999999999</c:v>
                </c:pt>
                <c:pt idx="52186">
                  <c:v>10.851182</c:v>
                </c:pt>
                <c:pt idx="52187">
                  <c:v>10.851089</c:v>
                </c:pt>
                <c:pt idx="52188">
                  <c:v>10.849497</c:v>
                </c:pt>
                <c:pt idx="52189">
                  <c:v>10.852124</c:v>
                </c:pt>
                <c:pt idx="52190">
                  <c:v>10.854445999999999</c:v>
                </c:pt>
                <c:pt idx="52191">
                  <c:v>10.853505999999999</c:v>
                </c:pt>
                <c:pt idx="52192">
                  <c:v>10.854259000000001</c:v>
                </c:pt>
                <c:pt idx="52193">
                  <c:v>10.852415000000001</c:v>
                </c:pt>
                <c:pt idx="52194">
                  <c:v>10.851469</c:v>
                </c:pt>
                <c:pt idx="52195">
                  <c:v>10.856159999999999</c:v>
                </c:pt>
                <c:pt idx="52196">
                  <c:v>10.857726</c:v>
                </c:pt>
                <c:pt idx="52197">
                  <c:v>10.854882</c:v>
                </c:pt>
                <c:pt idx="52198">
                  <c:v>10.854758</c:v>
                </c:pt>
                <c:pt idx="52199">
                  <c:v>10.858421999999999</c:v>
                </c:pt>
                <c:pt idx="52200">
                  <c:v>10.857753000000001</c:v>
                </c:pt>
                <c:pt idx="52201">
                  <c:v>10.853042</c:v>
                </c:pt>
                <c:pt idx="52202">
                  <c:v>10.852376</c:v>
                </c:pt>
                <c:pt idx="52203">
                  <c:v>10.858895</c:v>
                </c:pt>
                <c:pt idx="52204">
                  <c:v>10.860086000000001</c:v>
                </c:pt>
                <c:pt idx="52205">
                  <c:v>10.852164</c:v>
                </c:pt>
                <c:pt idx="52206">
                  <c:v>10.852428</c:v>
                </c:pt>
                <c:pt idx="52207">
                  <c:v>10.857592</c:v>
                </c:pt>
                <c:pt idx="52208">
                  <c:v>10.852785000000001</c:v>
                </c:pt>
                <c:pt idx="52209">
                  <c:v>10.849875000000001</c:v>
                </c:pt>
                <c:pt idx="52210">
                  <c:v>10.855283</c:v>
                </c:pt>
                <c:pt idx="52211">
                  <c:v>10.859857</c:v>
                </c:pt>
                <c:pt idx="52212">
                  <c:v>10.857022000000001</c:v>
                </c:pt>
                <c:pt idx="52213">
                  <c:v>10.853071</c:v>
                </c:pt>
                <c:pt idx="52214">
                  <c:v>10.857431999999999</c:v>
                </c:pt>
                <c:pt idx="52215">
                  <c:v>10.863039000000001</c:v>
                </c:pt>
                <c:pt idx="52216">
                  <c:v>10.859462000000001</c:v>
                </c:pt>
                <c:pt idx="52217">
                  <c:v>10.854290000000001</c:v>
                </c:pt>
                <c:pt idx="52218">
                  <c:v>10.855092000000001</c:v>
                </c:pt>
                <c:pt idx="52219">
                  <c:v>10.855466</c:v>
                </c:pt>
                <c:pt idx="52220">
                  <c:v>10.854751</c:v>
                </c:pt>
                <c:pt idx="52221">
                  <c:v>10.857754999999999</c:v>
                </c:pt>
                <c:pt idx="52222">
                  <c:v>10.861584000000001</c:v>
                </c:pt>
                <c:pt idx="52223">
                  <c:v>10.863129000000001</c:v>
                </c:pt>
                <c:pt idx="52224">
                  <c:v>10.861608</c:v>
                </c:pt>
                <c:pt idx="52225">
                  <c:v>10.858162</c:v>
                </c:pt>
                <c:pt idx="52226">
                  <c:v>10.861332000000001</c:v>
                </c:pt>
                <c:pt idx="52227">
                  <c:v>10.865265000000001</c:v>
                </c:pt>
                <c:pt idx="52228">
                  <c:v>10.861817</c:v>
                </c:pt>
                <c:pt idx="52229">
                  <c:v>10.862822</c:v>
                </c:pt>
                <c:pt idx="52230">
                  <c:v>10.867165</c:v>
                </c:pt>
                <c:pt idx="52231">
                  <c:v>10.867054</c:v>
                </c:pt>
                <c:pt idx="52232">
                  <c:v>10.866084000000001</c:v>
                </c:pt>
                <c:pt idx="52233">
                  <c:v>10.865906000000001</c:v>
                </c:pt>
                <c:pt idx="52234">
                  <c:v>10.863678999999999</c:v>
                </c:pt>
                <c:pt idx="52235">
                  <c:v>10.86088</c:v>
                </c:pt>
                <c:pt idx="52236">
                  <c:v>10.861582</c:v>
                </c:pt>
                <c:pt idx="52237">
                  <c:v>10.865227000000001</c:v>
                </c:pt>
                <c:pt idx="52238">
                  <c:v>10.864979999999999</c:v>
                </c:pt>
                <c:pt idx="52239">
                  <c:v>10.862943</c:v>
                </c:pt>
                <c:pt idx="52240">
                  <c:v>10.863515</c:v>
                </c:pt>
                <c:pt idx="52241">
                  <c:v>10.864224</c:v>
                </c:pt>
                <c:pt idx="52242">
                  <c:v>10.866082</c:v>
                </c:pt>
                <c:pt idx="52243">
                  <c:v>10.867703000000001</c:v>
                </c:pt>
                <c:pt idx="52244">
                  <c:v>10.86711</c:v>
                </c:pt>
                <c:pt idx="52245">
                  <c:v>10.869255000000001</c:v>
                </c:pt>
                <c:pt idx="52246">
                  <c:v>10.871224</c:v>
                </c:pt>
                <c:pt idx="52247">
                  <c:v>10.869021999999999</c:v>
                </c:pt>
                <c:pt idx="52248">
                  <c:v>10.866147</c:v>
                </c:pt>
                <c:pt idx="52249">
                  <c:v>10.864945000000001</c:v>
                </c:pt>
                <c:pt idx="52250">
                  <c:v>10.867139</c:v>
                </c:pt>
                <c:pt idx="52251">
                  <c:v>10.870647</c:v>
                </c:pt>
                <c:pt idx="52252">
                  <c:v>10.871864</c:v>
                </c:pt>
                <c:pt idx="52253">
                  <c:v>10.869247</c:v>
                </c:pt>
                <c:pt idx="52254">
                  <c:v>10.863830999999999</c:v>
                </c:pt>
                <c:pt idx="52255">
                  <c:v>10.865926999999999</c:v>
                </c:pt>
                <c:pt idx="52256">
                  <c:v>10.872654000000001</c:v>
                </c:pt>
                <c:pt idx="52257">
                  <c:v>10.869507</c:v>
                </c:pt>
                <c:pt idx="52258">
                  <c:v>10.867100000000001</c:v>
                </c:pt>
                <c:pt idx="52259">
                  <c:v>10.871305</c:v>
                </c:pt>
                <c:pt idx="52260">
                  <c:v>10.870834</c:v>
                </c:pt>
                <c:pt idx="52261">
                  <c:v>10.870279999999999</c:v>
                </c:pt>
                <c:pt idx="52262">
                  <c:v>10.872529</c:v>
                </c:pt>
                <c:pt idx="52263">
                  <c:v>10.876384</c:v>
                </c:pt>
                <c:pt idx="52264">
                  <c:v>10.878444</c:v>
                </c:pt>
                <c:pt idx="52265">
                  <c:v>10.879129000000001</c:v>
                </c:pt>
                <c:pt idx="52266">
                  <c:v>10.879517999999999</c:v>
                </c:pt>
                <c:pt idx="52267">
                  <c:v>10.87832</c:v>
                </c:pt>
                <c:pt idx="52268">
                  <c:v>10.876549000000001</c:v>
                </c:pt>
                <c:pt idx="52269">
                  <c:v>10.874003</c:v>
                </c:pt>
                <c:pt idx="52270">
                  <c:v>10.875482</c:v>
                </c:pt>
                <c:pt idx="52271">
                  <c:v>10.879497000000001</c:v>
                </c:pt>
                <c:pt idx="52272">
                  <c:v>10.876424999999999</c:v>
                </c:pt>
                <c:pt idx="52273">
                  <c:v>10.8744</c:v>
                </c:pt>
                <c:pt idx="52274">
                  <c:v>10.880917</c:v>
                </c:pt>
                <c:pt idx="52275">
                  <c:v>10.883474</c:v>
                </c:pt>
                <c:pt idx="52276">
                  <c:v>10.878957</c:v>
                </c:pt>
                <c:pt idx="52277">
                  <c:v>10.875384</c:v>
                </c:pt>
                <c:pt idx="52278">
                  <c:v>10.87618</c:v>
                </c:pt>
                <c:pt idx="52279">
                  <c:v>10.880312</c:v>
                </c:pt>
                <c:pt idx="52280">
                  <c:v>10.878621000000001</c:v>
                </c:pt>
                <c:pt idx="52281">
                  <c:v>10.872312000000001</c:v>
                </c:pt>
                <c:pt idx="52282">
                  <c:v>10.875146000000001</c:v>
                </c:pt>
                <c:pt idx="52283">
                  <c:v>10.878593</c:v>
                </c:pt>
                <c:pt idx="52284">
                  <c:v>10.872012</c:v>
                </c:pt>
                <c:pt idx="52285">
                  <c:v>10.871995999999999</c:v>
                </c:pt>
                <c:pt idx="52286">
                  <c:v>10.877492999999999</c:v>
                </c:pt>
                <c:pt idx="52287">
                  <c:v>10.876303</c:v>
                </c:pt>
                <c:pt idx="52288">
                  <c:v>10.875596</c:v>
                </c:pt>
                <c:pt idx="52289">
                  <c:v>10.880464</c:v>
                </c:pt>
                <c:pt idx="52290">
                  <c:v>10.883243</c:v>
                </c:pt>
                <c:pt idx="52291">
                  <c:v>10.883145000000001</c:v>
                </c:pt>
                <c:pt idx="52292">
                  <c:v>10.884774</c:v>
                </c:pt>
                <c:pt idx="52293">
                  <c:v>10.883362999999999</c:v>
                </c:pt>
                <c:pt idx="52294">
                  <c:v>10.879733999999999</c:v>
                </c:pt>
                <c:pt idx="52295">
                  <c:v>10.880387000000001</c:v>
                </c:pt>
                <c:pt idx="52296">
                  <c:v>10.880694999999999</c:v>
                </c:pt>
                <c:pt idx="52297">
                  <c:v>10.881003</c:v>
                </c:pt>
                <c:pt idx="52298">
                  <c:v>10.882493</c:v>
                </c:pt>
                <c:pt idx="52299">
                  <c:v>10.882692</c:v>
                </c:pt>
                <c:pt idx="52300">
                  <c:v>10.884686</c:v>
                </c:pt>
                <c:pt idx="52301">
                  <c:v>10.886412</c:v>
                </c:pt>
                <c:pt idx="52302">
                  <c:v>10.886352</c:v>
                </c:pt>
                <c:pt idx="52303">
                  <c:v>10.886706</c:v>
                </c:pt>
                <c:pt idx="52304">
                  <c:v>10.888994</c:v>
                </c:pt>
                <c:pt idx="52305">
                  <c:v>10.888002999999999</c:v>
                </c:pt>
                <c:pt idx="52306">
                  <c:v>10.884261</c:v>
                </c:pt>
                <c:pt idx="52307">
                  <c:v>10.887418</c:v>
                </c:pt>
                <c:pt idx="52308">
                  <c:v>10.889215999999999</c:v>
                </c:pt>
                <c:pt idx="52309">
                  <c:v>10.882771</c:v>
                </c:pt>
                <c:pt idx="52310">
                  <c:v>10.879222</c:v>
                </c:pt>
                <c:pt idx="52311">
                  <c:v>10.882353999999999</c:v>
                </c:pt>
                <c:pt idx="52312">
                  <c:v>10.886597</c:v>
                </c:pt>
                <c:pt idx="52313">
                  <c:v>10.888285</c:v>
                </c:pt>
                <c:pt idx="52314">
                  <c:v>10.886775999999999</c:v>
                </c:pt>
                <c:pt idx="52315">
                  <c:v>10.883027</c:v>
                </c:pt>
                <c:pt idx="52316">
                  <c:v>10.883257</c:v>
                </c:pt>
                <c:pt idx="52317">
                  <c:v>10.886592</c:v>
                </c:pt>
                <c:pt idx="52318">
                  <c:v>10.884403000000001</c:v>
                </c:pt>
                <c:pt idx="52319">
                  <c:v>10.883743000000001</c:v>
                </c:pt>
                <c:pt idx="52320">
                  <c:v>10.886656</c:v>
                </c:pt>
                <c:pt idx="52321">
                  <c:v>10.887834</c:v>
                </c:pt>
                <c:pt idx="52322">
                  <c:v>10.887539</c:v>
                </c:pt>
                <c:pt idx="52323">
                  <c:v>10.886346</c:v>
                </c:pt>
                <c:pt idx="52324">
                  <c:v>10.885524999999999</c:v>
                </c:pt>
                <c:pt idx="52325">
                  <c:v>10.88631</c:v>
                </c:pt>
                <c:pt idx="52326">
                  <c:v>10.888524</c:v>
                </c:pt>
                <c:pt idx="52327">
                  <c:v>10.888648</c:v>
                </c:pt>
                <c:pt idx="52328">
                  <c:v>10.883858</c:v>
                </c:pt>
                <c:pt idx="52329">
                  <c:v>10.88212</c:v>
                </c:pt>
                <c:pt idx="52330">
                  <c:v>10.886393</c:v>
                </c:pt>
                <c:pt idx="52331">
                  <c:v>10.888267000000001</c:v>
                </c:pt>
                <c:pt idx="52332">
                  <c:v>10.886824000000001</c:v>
                </c:pt>
                <c:pt idx="52333">
                  <c:v>10.887510000000001</c:v>
                </c:pt>
                <c:pt idx="52334">
                  <c:v>10.886302000000001</c:v>
                </c:pt>
                <c:pt idx="52335">
                  <c:v>10.885099</c:v>
                </c:pt>
                <c:pt idx="52336">
                  <c:v>10.887174999999999</c:v>
                </c:pt>
                <c:pt idx="52337">
                  <c:v>10.889806</c:v>
                </c:pt>
                <c:pt idx="52338">
                  <c:v>10.889255</c:v>
                </c:pt>
                <c:pt idx="52339">
                  <c:v>10.887497</c:v>
                </c:pt>
                <c:pt idx="52340">
                  <c:v>10.887567000000001</c:v>
                </c:pt>
                <c:pt idx="52341">
                  <c:v>10.887532999999999</c:v>
                </c:pt>
                <c:pt idx="52342">
                  <c:v>10.887964999999999</c:v>
                </c:pt>
                <c:pt idx="52343">
                  <c:v>10.893591000000001</c:v>
                </c:pt>
                <c:pt idx="52344">
                  <c:v>10.896483</c:v>
                </c:pt>
                <c:pt idx="52345">
                  <c:v>10.893063</c:v>
                </c:pt>
                <c:pt idx="52346">
                  <c:v>10.891171999999999</c:v>
                </c:pt>
                <c:pt idx="52347">
                  <c:v>10.896375000000001</c:v>
                </c:pt>
                <c:pt idx="52348">
                  <c:v>10.898444</c:v>
                </c:pt>
                <c:pt idx="52349">
                  <c:v>10.897577</c:v>
                </c:pt>
                <c:pt idx="52350">
                  <c:v>10.900459</c:v>
                </c:pt>
                <c:pt idx="52351">
                  <c:v>10.899986999999999</c:v>
                </c:pt>
                <c:pt idx="52352">
                  <c:v>10.895286</c:v>
                </c:pt>
                <c:pt idx="52353">
                  <c:v>10.896569</c:v>
                </c:pt>
                <c:pt idx="52354">
                  <c:v>10.897067</c:v>
                </c:pt>
                <c:pt idx="52355">
                  <c:v>10.896153999999999</c:v>
                </c:pt>
                <c:pt idx="52356">
                  <c:v>10.900416</c:v>
                </c:pt>
                <c:pt idx="52357">
                  <c:v>10.899425000000001</c:v>
                </c:pt>
                <c:pt idx="52358">
                  <c:v>10.896122999999999</c:v>
                </c:pt>
                <c:pt idx="52359">
                  <c:v>10.899289</c:v>
                </c:pt>
                <c:pt idx="52360">
                  <c:v>10.897328</c:v>
                </c:pt>
                <c:pt idx="52361">
                  <c:v>10.890983</c:v>
                </c:pt>
                <c:pt idx="52362">
                  <c:v>10.892749999999999</c:v>
                </c:pt>
                <c:pt idx="52363">
                  <c:v>10.897007</c:v>
                </c:pt>
                <c:pt idx="52364">
                  <c:v>10.895569</c:v>
                </c:pt>
                <c:pt idx="52365">
                  <c:v>10.897124</c:v>
                </c:pt>
                <c:pt idx="52366">
                  <c:v>10.900622</c:v>
                </c:pt>
                <c:pt idx="52367">
                  <c:v>10.897468</c:v>
                </c:pt>
                <c:pt idx="52368">
                  <c:v>10.892625000000001</c:v>
                </c:pt>
                <c:pt idx="52369">
                  <c:v>10.894657</c:v>
                </c:pt>
                <c:pt idx="52370">
                  <c:v>10.897817</c:v>
                </c:pt>
                <c:pt idx="52371">
                  <c:v>10.895754999999999</c:v>
                </c:pt>
                <c:pt idx="52372">
                  <c:v>10.893015</c:v>
                </c:pt>
                <c:pt idx="52373">
                  <c:v>10.895573000000001</c:v>
                </c:pt>
                <c:pt idx="52374">
                  <c:v>10.897862999999999</c:v>
                </c:pt>
                <c:pt idx="52375">
                  <c:v>10.895007</c:v>
                </c:pt>
                <c:pt idx="52376">
                  <c:v>10.892885</c:v>
                </c:pt>
                <c:pt idx="52377">
                  <c:v>10.897069</c:v>
                </c:pt>
                <c:pt idx="52378">
                  <c:v>10.899476999999999</c:v>
                </c:pt>
                <c:pt idx="52379">
                  <c:v>10.895219000000001</c:v>
                </c:pt>
                <c:pt idx="52380">
                  <c:v>10.895789000000001</c:v>
                </c:pt>
                <c:pt idx="52381">
                  <c:v>10.900987000000001</c:v>
                </c:pt>
                <c:pt idx="52382">
                  <c:v>10.902426</c:v>
                </c:pt>
                <c:pt idx="52383">
                  <c:v>10.900791</c:v>
                </c:pt>
                <c:pt idx="52384">
                  <c:v>10.90042</c:v>
                </c:pt>
                <c:pt idx="52385">
                  <c:v>10.905208999999999</c:v>
                </c:pt>
                <c:pt idx="52386">
                  <c:v>10.907405000000001</c:v>
                </c:pt>
                <c:pt idx="52387">
                  <c:v>10.904906</c:v>
                </c:pt>
                <c:pt idx="52388">
                  <c:v>10.906898999999999</c:v>
                </c:pt>
                <c:pt idx="52389">
                  <c:v>10.908647</c:v>
                </c:pt>
                <c:pt idx="52390">
                  <c:v>10.906658999999999</c:v>
                </c:pt>
                <c:pt idx="52391">
                  <c:v>10.905609</c:v>
                </c:pt>
                <c:pt idx="52392">
                  <c:v>10.905965999999999</c:v>
                </c:pt>
                <c:pt idx="52393">
                  <c:v>10.909006</c:v>
                </c:pt>
                <c:pt idx="52394">
                  <c:v>10.908992</c:v>
                </c:pt>
                <c:pt idx="52395">
                  <c:v>10.90743</c:v>
                </c:pt>
                <c:pt idx="52396">
                  <c:v>10.911113</c:v>
                </c:pt>
                <c:pt idx="52397">
                  <c:v>10.909686000000001</c:v>
                </c:pt>
                <c:pt idx="52398">
                  <c:v>10.903888</c:v>
                </c:pt>
                <c:pt idx="52399">
                  <c:v>10.905222</c:v>
                </c:pt>
                <c:pt idx="52400">
                  <c:v>10.908579</c:v>
                </c:pt>
                <c:pt idx="52401">
                  <c:v>10.910563</c:v>
                </c:pt>
                <c:pt idx="52402">
                  <c:v>10.911585000000001</c:v>
                </c:pt>
                <c:pt idx="52403">
                  <c:v>10.911308999999999</c:v>
                </c:pt>
                <c:pt idx="52404">
                  <c:v>10.910368999999999</c:v>
                </c:pt>
                <c:pt idx="52405">
                  <c:v>10.910527999999999</c:v>
                </c:pt>
                <c:pt idx="52406">
                  <c:v>10.912466999999999</c:v>
                </c:pt>
                <c:pt idx="52407">
                  <c:v>10.912409999999999</c:v>
                </c:pt>
                <c:pt idx="52408">
                  <c:v>10.909741</c:v>
                </c:pt>
                <c:pt idx="52409">
                  <c:v>10.909506</c:v>
                </c:pt>
                <c:pt idx="52410">
                  <c:v>10.910283</c:v>
                </c:pt>
                <c:pt idx="52411">
                  <c:v>10.909190000000001</c:v>
                </c:pt>
                <c:pt idx="52412">
                  <c:v>10.907171</c:v>
                </c:pt>
                <c:pt idx="52413">
                  <c:v>10.909973000000001</c:v>
                </c:pt>
                <c:pt idx="52414">
                  <c:v>10.916111000000001</c:v>
                </c:pt>
                <c:pt idx="52415">
                  <c:v>10.920925</c:v>
                </c:pt>
                <c:pt idx="52416">
                  <c:v>10.920607</c:v>
                </c:pt>
                <c:pt idx="52417">
                  <c:v>10.917633</c:v>
                </c:pt>
                <c:pt idx="52418">
                  <c:v>10.916484000000001</c:v>
                </c:pt>
                <c:pt idx="52419">
                  <c:v>10.914766999999999</c:v>
                </c:pt>
                <c:pt idx="52420">
                  <c:v>10.912452999999999</c:v>
                </c:pt>
                <c:pt idx="52421">
                  <c:v>10.912775999999999</c:v>
                </c:pt>
                <c:pt idx="52422">
                  <c:v>10.914406</c:v>
                </c:pt>
                <c:pt idx="52423">
                  <c:v>10.913447</c:v>
                </c:pt>
                <c:pt idx="52424">
                  <c:v>10.91081</c:v>
                </c:pt>
                <c:pt idx="52425">
                  <c:v>10.909637999999999</c:v>
                </c:pt>
                <c:pt idx="52426">
                  <c:v>10.909382000000001</c:v>
                </c:pt>
                <c:pt idx="52427">
                  <c:v>10.9131</c:v>
                </c:pt>
                <c:pt idx="52428">
                  <c:v>10.918243</c:v>
                </c:pt>
                <c:pt idx="52429">
                  <c:v>10.917002999999999</c:v>
                </c:pt>
                <c:pt idx="52430">
                  <c:v>10.913487999999999</c:v>
                </c:pt>
                <c:pt idx="52431">
                  <c:v>10.912599</c:v>
                </c:pt>
                <c:pt idx="52432">
                  <c:v>10.90926</c:v>
                </c:pt>
                <c:pt idx="52433">
                  <c:v>10.909153999999999</c:v>
                </c:pt>
                <c:pt idx="52434">
                  <c:v>10.911815000000001</c:v>
                </c:pt>
                <c:pt idx="52435">
                  <c:v>10.908158</c:v>
                </c:pt>
                <c:pt idx="52436">
                  <c:v>10.907742000000001</c:v>
                </c:pt>
                <c:pt idx="52437">
                  <c:v>10.913225000000001</c:v>
                </c:pt>
                <c:pt idx="52438">
                  <c:v>10.911663000000001</c:v>
                </c:pt>
                <c:pt idx="52439">
                  <c:v>10.911447000000001</c:v>
                </c:pt>
                <c:pt idx="52440">
                  <c:v>10.913004000000001</c:v>
                </c:pt>
                <c:pt idx="52441">
                  <c:v>10.909814000000001</c:v>
                </c:pt>
                <c:pt idx="52442">
                  <c:v>10.911547000000001</c:v>
                </c:pt>
                <c:pt idx="52443">
                  <c:v>10.916567000000001</c:v>
                </c:pt>
                <c:pt idx="52444">
                  <c:v>10.918732</c:v>
                </c:pt>
                <c:pt idx="52445">
                  <c:v>10.922146</c:v>
                </c:pt>
                <c:pt idx="52446">
                  <c:v>10.924946</c:v>
                </c:pt>
                <c:pt idx="52447">
                  <c:v>10.92324</c:v>
                </c:pt>
                <c:pt idx="52448">
                  <c:v>10.922036</c:v>
                </c:pt>
                <c:pt idx="52449">
                  <c:v>10.925553000000001</c:v>
                </c:pt>
                <c:pt idx="52450">
                  <c:v>10.923921</c:v>
                </c:pt>
                <c:pt idx="52451">
                  <c:v>10.923151000000001</c:v>
                </c:pt>
                <c:pt idx="52452">
                  <c:v>10.926997</c:v>
                </c:pt>
                <c:pt idx="52453">
                  <c:v>10.925214</c:v>
                </c:pt>
                <c:pt idx="52454">
                  <c:v>10.918927</c:v>
                </c:pt>
                <c:pt idx="52455">
                  <c:v>10.919532999999999</c:v>
                </c:pt>
                <c:pt idx="52456">
                  <c:v>10.923166</c:v>
                </c:pt>
                <c:pt idx="52457">
                  <c:v>10.922499</c:v>
                </c:pt>
                <c:pt idx="52458">
                  <c:v>10.922204000000001</c:v>
                </c:pt>
                <c:pt idx="52459">
                  <c:v>10.920932000000001</c:v>
                </c:pt>
                <c:pt idx="52460">
                  <c:v>10.919487</c:v>
                </c:pt>
                <c:pt idx="52461">
                  <c:v>10.921199</c:v>
                </c:pt>
                <c:pt idx="52462">
                  <c:v>10.918039</c:v>
                </c:pt>
                <c:pt idx="52463">
                  <c:v>10.917652</c:v>
                </c:pt>
                <c:pt idx="52464">
                  <c:v>10.920033</c:v>
                </c:pt>
                <c:pt idx="52465">
                  <c:v>10.917031</c:v>
                </c:pt>
                <c:pt idx="52466">
                  <c:v>10.916107</c:v>
                </c:pt>
                <c:pt idx="52467">
                  <c:v>10.920522</c:v>
                </c:pt>
                <c:pt idx="52468">
                  <c:v>10.921670000000001</c:v>
                </c:pt>
                <c:pt idx="52469">
                  <c:v>10.920078</c:v>
                </c:pt>
                <c:pt idx="52470">
                  <c:v>10.919331</c:v>
                </c:pt>
                <c:pt idx="52471">
                  <c:v>10.921355999999999</c:v>
                </c:pt>
                <c:pt idx="52472">
                  <c:v>10.924965</c:v>
                </c:pt>
                <c:pt idx="52473">
                  <c:v>10.92324</c:v>
                </c:pt>
                <c:pt idx="52474">
                  <c:v>10.921213</c:v>
                </c:pt>
                <c:pt idx="52475">
                  <c:v>10.922273000000001</c:v>
                </c:pt>
                <c:pt idx="52476">
                  <c:v>10.919572000000001</c:v>
                </c:pt>
                <c:pt idx="52477">
                  <c:v>10.920855</c:v>
                </c:pt>
                <c:pt idx="52478">
                  <c:v>10.926824</c:v>
                </c:pt>
                <c:pt idx="52479">
                  <c:v>10.924802</c:v>
                </c:pt>
                <c:pt idx="52480">
                  <c:v>10.923686</c:v>
                </c:pt>
                <c:pt idx="52481">
                  <c:v>10.93084</c:v>
                </c:pt>
                <c:pt idx="52482">
                  <c:v>10.935381</c:v>
                </c:pt>
                <c:pt idx="52483">
                  <c:v>10.933462</c:v>
                </c:pt>
                <c:pt idx="52484">
                  <c:v>10.930243000000001</c:v>
                </c:pt>
                <c:pt idx="52485">
                  <c:v>10.929565</c:v>
                </c:pt>
                <c:pt idx="52486">
                  <c:v>10.928580999999999</c:v>
                </c:pt>
                <c:pt idx="52487">
                  <c:v>10.927593</c:v>
                </c:pt>
                <c:pt idx="52488">
                  <c:v>10.929454</c:v>
                </c:pt>
                <c:pt idx="52489">
                  <c:v>10.931668999999999</c:v>
                </c:pt>
                <c:pt idx="52490">
                  <c:v>10.933612</c:v>
                </c:pt>
                <c:pt idx="52491">
                  <c:v>10.933035</c:v>
                </c:pt>
                <c:pt idx="52492">
                  <c:v>10.930948000000001</c:v>
                </c:pt>
                <c:pt idx="52493">
                  <c:v>10.931784</c:v>
                </c:pt>
                <c:pt idx="52494">
                  <c:v>10.932726000000001</c:v>
                </c:pt>
                <c:pt idx="52495">
                  <c:v>10.930438000000001</c:v>
                </c:pt>
                <c:pt idx="52496">
                  <c:v>10.930755</c:v>
                </c:pt>
                <c:pt idx="52497">
                  <c:v>10.934075999999999</c:v>
                </c:pt>
                <c:pt idx="52498">
                  <c:v>10.93512</c:v>
                </c:pt>
                <c:pt idx="52499">
                  <c:v>10.935305</c:v>
                </c:pt>
                <c:pt idx="52500">
                  <c:v>10.933462</c:v>
                </c:pt>
                <c:pt idx="52501">
                  <c:v>10.928882</c:v>
                </c:pt>
                <c:pt idx="52502">
                  <c:v>10.930807</c:v>
                </c:pt>
                <c:pt idx="52503">
                  <c:v>10.935460000000001</c:v>
                </c:pt>
                <c:pt idx="52504">
                  <c:v>10.931796</c:v>
                </c:pt>
                <c:pt idx="52505">
                  <c:v>10.926914999999999</c:v>
                </c:pt>
                <c:pt idx="52506">
                  <c:v>10.92855</c:v>
                </c:pt>
                <c:pt idx="52507">
                  <c:v>10.933655999999999</c:v>
                </c:pt>
                <c:pt idx="52508">
                  <c:v>10.935438</c:v>
                </c:pt>
                <c:pt idx="52509">
                  <c:v>10.933574</c:v>
                </c:pt>
                <c:pt idx="52510">
                  <c:v>10.930267000000001</c:v>
                </c:pt>
                <c:pt idx="52511">
                  <c:v>10.927985</c:v>
                </c:pt>
                <c:pt idx="52512">
                  <c:v>10.92684</c:v>
                </c:pt>
                <c:pt idx="52513">
                  <c:v>10.928735</c:v>
                </c:pt>
                <c:pt idx="52514">
                  <c:v>10.933792</c:v>
                </c:pt>
                <c:pt idx="52515">
                  <c:v>10.936517</c:v>
                </c:pt>
                <c:pt idx="52516">
                  <c:v>10.936311</c:v>
                </c:pt>
                <c:pt idx="52517">
                  <c:v>10.933455</c:v>
                </c:pt>
                <c:pt idx="52518">
                  <c:v>10.929662</c:v>
                </c:pt>
                <c:pt idx="52519">
                  <c:v>10.932964999999999</c:v>
                </c:pt>
                <c:pt idx="52520">
                  <c:v>10.936422</c:v>
                </c:pt>
                <c:pt idx="52521">
                  <c:v>10.935518999999999</c:v>
                </c:pt>
                <c:pt idx="52522">
                  <c:v>10.937067000000001</c:v>
                </c:pt>
                <c:pt idx="52523">
                  <c:v>10.938817</c:v>
                </c:pt>
                <c:pt idx="52524">
                  <c:v>10.939344999999999</c:v>
                </c:pt>
                <c:pt idx="52525">
                  <c:v>10.943433000000001</c:v>
                </c:pt>
                <c:pt idx="52526">
                  <c:v>10.941596000000001</c:v>
                </c:pt>
                <c:pt idx="52527">
                  <c:v>10.931247000000001</c:v>
                </c:pt>
                <c:pt idx="52528">
                  <c:v>10.932855999999999</c:v>
                </c:pt>
                <c:pt idx="52529">
                  <c:v>10.941426999999999</c:v>
                </c:pt>
                <c:pt idx="52530">
                  <c:v>10.937308</c:v>
                </c:pt>
                <c:pt idx="52531">
                  <c:v>10.933890999999999</c:v>
                </c:pt>
                <c:pt idx="52532">
                  <c:v>10.936544</c:v>
                </c:pt>
                <c:pt idx="52533">
                  <c:v>10.93454</c:v>
                </c:pt>
                <c:pt idx="52534">
                  <c:v>10.934618</c:v>
                </c:pt>
                <c:pt idx="52535">
                  <c:v>10.938060999999999</c:v>
                </c:pt>
                <c:pt idx="52536">
                  <c:v>10.939304</c:v>
                </c:pt>
                <c:pt idx="52537">
                  <c:v>10.937025</c:v>
                </c:pt>
                <c:pt idx="52538">
                  <c:v>10.935865</c:v>
                </c:pt>
                <c:pt idx="52539">
                  <c:v>10.940963</c:v>
                </c:pt>
                <c:pt idx="52540">
                  <c:v>10.942107</c:v>
                </c:pt>
                <c:pt idx="52541">
                  <c:v>10.94026</c:v>
                </c:pt>
                <c:pt idx="52542">
                  <c:v>10.942617</c:v>
                </c:pt>
                <c:pt idx="52543">
                  <c:v>10.943425</c:v>
                </c:pt>
                <c:pt idx="52544">
                  <c:v>10.94279</c:v>
                </c:pt>
                <c:pt idx="52545">
                  <c:v>10.940911</c:v>
                </c:pt>
                <c:pt idx="52546">
                  <c:v>10.937719</c:v>
                </c:pt>
                <c:pt idx="52547">
                  <c:v>10.940037</c:v>
                </c:pt>
                <c:pt idx="52548">
                  <c:v>10.944140000000001</c:v>
                </c:pt>
                <c:pt idx="52549">
                  <c:v>10.943962000000001</c:v>
                </c:pt>
                <c:pt idx="52550">
                  <c:v>10.945956000000001</c:v>
                </c:pt>
                <c:pt idx="52551">
                  <c:v>10.947276</c:v>
                </c:pt>
                <c:pt idx="52552">
                  <c:v>10.945736999999999</c:v>
                </c:pt>
                <c:pt idx="52553">
                  <c:v>10.946182</c:v>
                </c:pt>
                <c:pt idx="52554">
                  <c:v>10.944953</c:v>
                </c:pt>
                <c:pt idx="52555">
                  <c:v>10.943667</c:v>
                </c:pt>
                <c:pt idx="52556">
                  <c:v>10.950385000000001</c:v>
                </c:pt>
                <c:pt idx="52557">
                  <c:v>10.956460999999999</c:v>
                </c:pt>
                <c:pt idx="52558">
                  <c:v>10.955621000000001</c:v>
                </c:pt>
                <c:pt idx="52559">
                  <c:v>10.954604</c:v>
                </c:pt>
                <c:pt idx="52560">
                  <c:v>10.955240999999999</c:v>
                </c:pt>
                <c:pt idx="52561">
                  <c:v>10.955173</c:v>
                </c:pt>
                <c:pt idx="52562">
                  <c:v>10.954064000000001</c:v>
                </c:pt>
                <c:pt idx="52563">
                  <c:v>10.956363</c:v>
                </c:pt>
                <c:pt idx="52564">
                  <c:v>10.956753000000001</c:v>
                </c:pt>
                <c:pt idx="52565">
                  <c:v>10.955470999999999</c:v>
                </c:pt>
                <c:pt idx="52566">
                  <c:v>10.956407</c:v>
                </c:pt>
                <c:pt idx="52567">
                  <c:v>10.954138</c:v>
                </c:pt>
                <c:pt idx="52568">
                  <c:v>10.951478</c:v>
                </c:pt>
                <c:pt idx="52569">
                  <c:v>10.954836</c:v>
                </c:pt>
                <c:pt idx="52570">
                  <c:v>10.957065999999999</c:v>
                </c:pt>
                <c:pt idx="52571">
                  <c:v>10.955842000000001</c:v>
                </c:pt>
                <c:pt idx="52572">
                  <c:v>10.955121999999999</c:v>
                </c:pt>
                <c:pt idx="52573">
                  <c:v>10.952991000000001</c:v>
                </c:pt>
                <c:pt idx="52574">
                  <c:v>10.950875999999999</c:v>
                </c:pt>
                <c:pt idx="52575">
                  <c:v>10.953870999999999</c:v>
                </c:pt>
                <c:pt idx="52576">
                  <c:v>10.95598</c:v>
                </c:pt>
                <c:pt idx="52577">
                  <c:v>10.952726999999999</c:v>
                </c:pt>
                <c:pt idx="52578">
                  <c:v>10.950445999999999</c:v>
                </c:pt>
                <c:pt idx="52579">
                  <c:v>10.953643</c:v>
                </c:pt>
                <c:pt idx="52580">
                  <c:v>10.954344000000001</c:v>
                </c:pt>
                <c:pt idx="52581">
                  <c:v>10.950583999999999</c:v>
                </c:pt>
                <c:pt idx="52582">
                  <c:v>10.950998</c:v>
                </c:pt>
                <c:pt idx="52583">
                  <c:v>10.954732</c:v>
                </c:pt>
                <c:pt idx="52584">
                  <c:v>10.952275</c:v>
                </c:pt>
                <c:pt idx="52585">
                  <c:v>10.946334999999999</c:v>
                </c:pt>
                <c:pt idx="52586">
                  <c:v>10.94594</c:v>
                </c:pt>
                <c:pt idx="52587">
                  <c:v>10.948461</c:v>
                </c:pt>
                <c:pt idx="52588">
                  <c:v>10.948807</c:v>
                </c:pt>
                <c:pt idx="52589">
                  <c:v>10.949268</c:v>
                </c:pt>
                <c:pt idx="52590">
                  <c:v>10.949743</c:v>
                </c:pt>
                <c:pt idx="52591">
                  <c:v>10.949692000000001</c:v>
                </c:pt>
                <c:pt idx="52592">
                  <c:v>10.948619000000001</c:v>
                </c:pt>
                <c:pt idx="52593">
                  <c:v>10.946272</c:v>
                </c:pt>
                <c:pt idx="52594">
                  <c:v>10.948255</c:v>
                </c:pt>
                <c:pt idx="52595">
                  <c:v>10.953185</c:v>
                </c:pt>
                <c:pt idx="52596">
                  <c:v>10.950434</c:v>
                </c:pt>
                <c:pt idx="52597">
                  <c:v>10.947022</c:v>
                </c:pt>
                <c:pt idx="52598">
                  <c:v>10.949228</c:v>
                </c:pt>
                <c:pt idx="52599">
                  <c:v>10.951972</c:v>
                </c:pt>
                <c:pt idx="52600">
                  <c:v>10.952531</c:v>
                </c:pt>
                <c:pt idx="52601">
                  <c:v>10.948402</c:v>
                </c:pt>
                <c:pt idx="52602">
                  <c:v>10.946498999999999</c:v>
                </c:pt>
                <c:pt idx="52603">
                  <c:v>10.952423</c:v>
                </c:pt>
                <c:pt idx="52604">
                  <c:v>10.955684</c:v>
                </c:pt>
                <c:pt idx="52605">
                  <c:v>10.956154</c:v>
                </c:pt>
                <c:pt idx="52606">
                  <c:v>10.959903000000001</c:v>
                </c:pt>
                <c:pt idx="52607">
                  <c:v>10.962316</c:v>
                </c:pt>
                <c:pt idx="52608">
                  <c:v>10.960597</c:v>
                </c:pt>
                <c:pt idx="52609">
                  <c:v>10.960876000000001</c:v>
                </c:pt>
                <c:pt idx="52610">
                  <c:v>10.961314</c:v>
                </c:pt>
                <c:pt idx="52611">
                  <c:v>10.958546</c:v>
                </c:pt>
                <c:pt idx="52612">
                  <c:v>10.962412</c:v>
                </c:pt>
                <c:pt idx="52613">
                  <c:v>10.966756</c:v>
                </c:pt>
                <c:pt idx="52614">
                  <c:v>10.964505000000001</c:v>
                </c:pt>
                <c:pt idx="52615">
                  <c:v>10.964846</c:v>
                </c:pt>
                <c:pt idx="52616">
                  <c:v>10.967119</c:v>
                </c:pt>
                <c:pt idx="52617">
                  <c:v>10.966873</c:v>
                </c:pt>
                <c:pt idx="52618">
                  <c:v>10.969733</c:v>
                </c:pt>
                <c:pt idx="52619">
                  <c:v>10.971772</c:v>
                </c:pt>
                <c:pt idx="52620">
                  <c:v>10.966398999999999</c:v>
                </c:pt>
                <c:pt idx="52621">
                  <c:v>10.962602</c:v>
                </c:pt>
                <c:pt idx="52622">
                  <c:v>10.966362999999999</c:v>
                </c:pt>
                <c:pt idx="52623">
                  <c:v>10.968252</c:v>
                </c:pt>
                <c:pt idx="52624">
                  <c:v>10.959695</c:v>
                </c:pt>
                <c:pt idx="52625">
                  <c:v>10.952908000000001</c:v>
                </c:pt>
                <c:pt idx="52626">
                  <c:v>10.957808</c:v>
                </c:pt>
                <c:pt idx="52627">
                  <c:v>10.963839999999999</c:v>
                </c:pt>
                <c:pt idx="52628">
                  <c:v>10.964366</c:v>
                </c:pt>
                <c:pt idx="52629">
                  <c:v>10.962926</c:v>
                </c:pt>
                <c:pt idx="52630">
                  <c:v>10.961166</c:v>
                </c:pt>
                <c:pt idx="52631">
                  <c:v>10.964145</c:v>
                </c:pt>
                <c:pt idx="52632">
                  <c:v>10.969189999999999</c:v>
                </c:pt>
                <c:pt idx="52633">
                  <c:v>10.967247</c:v>
                </c:pt>
                <c:pt idx="52634">
                  <c:v>10.965515999999999</c:v>
                </c:pt>
                <c:pt idx="52635">
                  <c:v>10.970602</c:v>
                </c:pt>
                <c:pt idx="52636">
                  <c:v>10.972065000000001</c:v>
                </c:pt>
                <c:pt idx="52637">
                  <c:v>10.967734999999999</c:v>
                </c:pt>
                <c:pt idx="52638">
                  <c:v>10.966879</c:v>
                </c:pt>
                <c:pt idx="52639">
                  <c:v>10.969241999999999</c:v>
                </c:pt>
                <c:pt idx="52640">
                  <c:v>10.967946</c:v>
                </c:pt>
                <c:pt idx="52641">
                  <c:v>10.96505</c:v>
                </c:pt>
                <c:pt idx="52642">
                  <c:v>10.965546</c:v>
                </c:pt>
                <c:pt idx="52643">
                  <c:v>10.966986</c:v>
                </c:pt>
                <c:pt idx="52644">
                  <c:v>10.966540999999999</c:v>
                </c:pt>
                <c:pt idx="52645">
                  <c:v>10.967829999999999</c:v>
                </c:pt>
                <c:pt idx="52646">
                  <c:v>10.972531</c:v>
                </c:pt>
                <c:pt idx="52647">
                  <c:v>10.97322</c:v>
                </c:pt>
                <c:pt idx="52648">
                  <c:v>10.969506000000001</c:v>
                </c:pt>
                <c:pt idx="52649">
                  <c:v>10.968819</c:v>
                </c:pt>
                <c:pt idx="52650">
                  <c:v>10.970419</c:v>
                </c:pt>
                <c:pt idx="52651">
                  <c:v>10.971038999999999</c:v>
                </c:pt>
                <c:pt idx="52652">
                  <c:v>10.973798</c:v>
                </c:pt>
                <c:pt idx="52653">
                  <c:v>10.978256999999999</c:v>
                </c:pt>
                <c:pt idx="52654">
                  <c:v>10.980880000000001</c:v>
                </c:pt>
                <c:pt idx="52655">
                  <c:v>10.981058000000001</c:v>
                </c:pt>
                <c:pt idx="52656">
                  <c:v>10.982758</c:v>
                </c:pt>
                <c:pt idx="52657">
                  <c:v>10.987297</c:v>
                </c:pt>
                <c:pt idx="52658">
                  <c:v>10.985848000000001</c:v>
                </c:pt>
                <c:pt idx="52659">
                  <c:v>10.977869999999999</c:v>
                </c:pt>
                <c:pt idx="52660">
                  <c:v>10.978757</c:v>
                </c:pt>
                <c:pt idx="52661">
                  <c:v>10.984199</c:v>
                </c:pt>
                <c:pt idx="52662">
                  <c:v>10.97894</c:v>
                </c:pt>
                <c:pt idx="52663">
                  <c:v>10.972547</c:v>
                </c:pt>
                <c:pt idx="52664">
                  <c:v>10.97541</c:v>
                </c:pt>
                <c:pt idx="52665">
                  <c:v>10.97851</c:v>
                </c:pt>
                <c:pt idx="52666">
                  <c:v>10.976046</c:v>
                </c:pt>
                <c:pt idx="52667">
                  <c:v>10.976103</c:v>
                </c:pt>
                <c:pt idx="52668">
                  <c:v>10.977354</c:v>
                </c:pt>
                <c:pt idx="52669">
                  <c:v>10.972725000000001</c:v>
                </c:pt>
                <c:pt idx="52670">
                  <c:v>10.968859999999999</c:v>
                </c:pt>
                <c:pt idx="52671">
                  <c:v>10.972915</c:v>
                </c:pt>
                <c:pt idx="52672">
                  <c:v>10.97672</c:v>
                </c:pt>
                <c:pt idx="52673">
                  <c:v>10.974796</c:v>
                </c:pt>
                <c:pt idx="52674">
                  <c:v>10.972578</c:v>
                </c:pt>
                <c:pt idx="52675">
                  <c:v>10.97137</c:v>
                </c:pt>
                <c:pt idx="52676">
                  <c:v>10.97226</c:v>
                </c:pt>
                <c:pt idx="52677">
                  <c:v>10.974147</c:v>
                </c:pt>
                <c:pt idx="52678">
                  <c:v>10.972656000000001</c:v>
                </c:pt>
                <c:pt idx="52679">
                  <c:v>10.97175</c:v>
                </c:pt>
                <c:pt idx="52680">
                  <c:v>10.973138000000001</c:v>
                </c:pt>
                <c:pt idx="52681">
                  <c:v>10.974996000000001</c:v>
                </c:pt>
                <c:pt idx="52682">
                  <c:v>10.974627</c:v>
                </c:pt>
                <c:pt idx="52683">
                  <c:v>10.971595000000001</c:v>
                </c:pt>
                <c:pt idx="52684">
                  <c:v>10.971829</c:v>
                </c:pt>
                <c:pt idx="52685">
                  <c:v>10.974071</c:v>
                </c:pt>
                <c:pt idx="52686">
                  <c:v>10.974815</c:v>
                </c:pt>
                <c:pt idx="52687">
                  <c:v>10.975182999999999</c:v>
                </c:pt>
                <c:pt idx="52688">
                  <c:v>10.976399000000001</c:v>
                </c:pt>
                <c:pt idx="52689">
                  <c:v>10.976048</c:v>
                </c:pt>
                <c:pt idx="52690">
                  <c:v>10.97485</c:v>
                </c:pt>
                <c:pt idx="52691">
                  <c:v>10.976991</c:v>
                </c:pt>
                <c:pt idx="52692">
                  <c:v>10.976290000000001</c:v>
                </c:pt>
                <c:pt idx="52693">
                  <c:v>10.970727999999999</c:v>
                </c:pt>
                <c:pt idx="52694">
                  <c:v>10.971690000000001</c:v>
                </c:pt>
                <c:pt idx="52695">
                  <c:v>10.977449999999999</c:v>
                </c:pt>
                <c:pt idx="52696">
                  <c:v>10.977039</c:v>
                </c:pt>
                <c:pt idx="52697">
                  <c:v>10.974341000000001</c:v>
                </c:pt>
                <c:pt idx="52698">
                  <c:v>10.97959</c:v>
                </c:pt>
                <c:pt idx="52699">
                  <c:v>10.985474999999999</c:v>
                </c:pt>
                <c:pt idx="52700">
                  <c:v>10.982170999999999</c:v>
                </c:pt>
                <c:pt idx="52701">
                  <c:v>10.978332999999999</c:v>
                </c:pt>
                <c:pt idx="52702">
                  <c:v>10.98174</c:v>
                </c:pt>
                <c:pt idx="52703">
                  <c:v>10.985846</c:v>
                </c:pt>
                <c:pt idx="52704">
                  <c:v>10.985137</c:v>
                </c:pt>
                <c:pt idx="52705">
                  <c:v>10.983789</c:v>
                </c:pt>
                <c:pt idx="52706">
                  <c:v>10.986689</c:v>
                </c:pt>
                <c:pt idx="52707">
                  <c:v>10.988213999999999</c:v>
                </c:pt>
                <c:pt idx="52708">
                  <c:v>10.986083000000001</c:v>
                </c:pt>
                <c:pt idx="52709">
                  <c:v>10.985256</c:v>
                </c:pt>
                <c:pt idx="52710">
                  <c:v>10.985578</c:v>
                </c:pt>
                <c:pt idx="52711">
                  <c:v>10.981363</c:v>
                </c:pt>
                <c:pt idx="52712">
                  <c:v>10.977482</c:v>
                </c:pt>
                <c:pt idx="52713">
                  <c:v>10.981017</c:v>
                </c:pt>
                <c:pt idx="52714">
                  <c:v>10.984989000000001</c:v>
                </c:pt>
                <c:pt idx="52715">
                  <c:v>10.98211</c:v>
                </c:pt>
                <c:pt idx="52716">
                  <c:v>10.980233</c:v>
                </c:pt>
                <c:pt idx="52717">
                  <c:v>10.982286</c:v>
                </c:pt>
                <c:pt idx="52718">
                  <c:v>10.983829999999999</c:v>
                </c:pt>
                <c:pt idx="52719">
                  <c:v>10.985982999999999</c:v>
                </c:pt>
                <c:pt idx="52720">
                  <c:v>10.98668</c:v>
                </c:pt>
                <c:pt idx="52721">
                  <c:v>10.987318999999999</c:v>
                </c:pt>
                <c:pt idx="52722">
                  <c:v>10.993014000000001</c:v>
                </c:pt>
                <c:pt idx="52723">
                  <c:v>10.993783000000001</c:v>
                </c:pt>
                <c:pt idx="52724">
                  <c:v>10.986981</c:v>
                </c:pt>
                <c:pt idx="52725">
                  <c:v>10.986549</c:v>
                </c:pt>
                <c:pt idx="52726">
                  <c:v>10.992343999999999</c:v>
                </c:pt>
                <c:pt idx="52727">
                  <c:v>10.991872000000001</c:v>
                </c:pt>
                <c:pt idx="52728">
                  <c:v>10.989174</c:v>
                </c:pt>
                <c:pt idx="52729">
                  <c:v>10.991308</c:v>
                </c:pt>
                <c:pt idx="52730">
                  <c:v>10.993740000000001</c:v>
                </c:pt>
                <c:pt idx="52731">
                  <c:v>10.996376</c:v>
                </c:pt>
                <c:pt idx="52732">
                  <c:v>11.000899</c:v>
                </c:pt>
                <c:pt idx="52733">
                  <c:v>10.999363000000001</c:v>
                </c:pt>
                <c:pt idx="52734">
                  <c:v>10.994452000000001</c:v>
                </c:pt>
                <c:pt idx="52735">
                  <c:v>10.994415</c:v>
                </c:pt>
                <c:pt idx="52736">
                  <c:v>10.996599</c:v>
                </c:pt>
                <c:pt idx="52737">
                  <c:v>10.996656</c:v>
                </c:pt>
                <c:pt idx="52738">
                  <c:v>10.997002999999999</c:v>
                </c:pt>
                <c:pt idx="52739">
                  <c:v>10.995749</c:v>
                </c:pt>
                <c:pt idx="52740">
                  <c:v>10.994263999999999</c:v>
                </c:pt>
                <c:pt idx="52741">
                  <c:v>10.994445000000001</c:v>
                </c:pt>
                <c:pt idx="52742">
                  <c:v>10.990703999999999</c:v>
                </c:pt>
                <c:pt idx="52743">
                  <c:v>10.986770999999999</c:v>
                </c:pt>
                <c:pt idx="52744">
                  <c:v>10.988161</c:v>
                </c:pt>
                <c:pt idx="52745">
                  <c:v>10.989117999999999</c:v>
                </c:pt>
                <c:pt idx="52746">
                  <c:v>10.988372</c:v>
                </c:pt>
                <c:pt idx="52747">
                  <c:v>10.989423</c:v>
                </c:pt>
                <c:pt idx="52748">
                  <c:v>10.992084</c:v>
                </c:pt>
                <c:pt idx="52749">
                  <c:v>10.992467</c:v>
                </c:pt>
                <c:pt idx="52750">
                  <c:v>10.991403999999999</c:v>
                </c:pt>
                <c:pt idx="52751">
                  <c:v>10.993501</c:v>
                </c:pt>
                <c:pt idx="52752">
                  <c:v>10.995615000000001</c:v>
                </c:pt>
                <c:pt idx="52753">
                  <c:v>10.998176000000001</c:v>
                </c:pt>
                <c:pt idx="52754">
                  <c:v>10.996195</c:v>
                </c:pt>
                <c:pt idx="52755">
                  <c:v>10.991521000000001</c:v>
                </c:pt>
                <c:pt idx="52756">
                  <c:v>10.994623000000001</c:v>
                </c:pt>
                <c:pt idx="52757">
                  <c:v>10.995105000000001</c:v>
                </c:pt>
                <c:pt idx="52758">
                  <c:v>10.991009</c:v>
                </c:pt>
                <c:pt idx="52759">
                  <c:v>10.993898</c:v>
                </c:pt>
                <c:pt idx="52760">
                  <c:v>10.995642</c:v>
                </c:pt>
                <c:pt idx="52761">
                  <c:v>10.994049</c:v>
                </c:pt>
                <c:pt idx="52762">
                  <c:v>10.993824</c:v>
                </c:pt>
                <c:pt idx="52763">
                  <c:v>10.994248000000001</c:v>
                </c:pt>
                <c:pt idx="52764">
                  <c:v>10.994013000000001</c:v>
                </c:pt>
                <c:pt idx="52765">
                  <c:v>10.993907</c:v>
                </c:pt>
                <c:pt idx="52766">
                  <c:v>10.996230000000001</c:v>
                </c:pt>
                <c:pt idx="52767">
                  <c:v>10.996292</c:v>
                </c:pt>
                <c:pt idx="52768">
                  <c:v>10.99779</c:v>
                </c:pt>
                <c:pt idx="52769">
                  <c:v>11.001835</c:v>
                </c:pt>
                <c:pt idx="52770">
                  <c:v>11.000752</c:v>
                </c:pt>
                <c:pt idx="52771">
                  <c:v>10.99499</c:v>
                </c:pt>
                <c:pt idx="52772">
                  <c:v>10.994949999999999</c:v>
                </c:pt>
                <c:pt idx="52773">
                  <c:v>10.997543</c:v>
                </c:pt>
                <c:pt idx="52774">
                  <c:v>10.994671</c:v>
                </c:pt>
                <c:pt idx="52775">
                  <c:v>10.99184</c:v>
                </c:pt>
                <c:pt idx="52776">
                  <c:v>10.99436</c:v>
                </c:pt>
                <c:pt idx="52777">
                  <c:v>10.994783</c:v>
                </c:pt>
                <c:pt idx="52778">
                  <c:v>10.990724999999999</c:v>
                </c:pt>
                <c:pt idx="52779">
                  <c:v>10.988004</c:v>
                </c:pt>
                <c:pt idx="52780">
                  <c:v>10.989347</c:v>
                </c:pt>
                <c:pt idx="52781">
                  <c:v>10.991462</c:v>
                </c:pt>
                <c:pt idx="52782">
                  <c:v>10.99241</c:v>
                </c:pt>
                <c:pt idx="52783">
                  <c:v>10.991015000000001</c:v>
                </c:pt>
                <c:pt idx="52784">
                  <c:v>10.992644</c:v>
                </c:pt>
                <c:pt idx="52785">
                  <c:v>10.998392000000001</c:v>
                </c:pt>
                <c:pt idx="52786">
                  <c:v>11.000690000000001</c:v>
                </c:pt>
                <c:pt idx="52787">
                  <c:v>11.002409</c:v>
                </c:pt>
                <c:pt idx="52788">
                  <c:v>11.005307</c:v>
                </c:pt>
                <c:pt idx="52789">
                  <c:v>11.005029</c:v>
                </c:pt>
                <c:pt idx="52790">
                  <c:v>11.003424000000001</c:v>
                </c:pt>
                <c:pt idx="52791">
                  <c:v>11.003890999999999</c:v>
                </c:pt>
                <c:pt idx="52792">
                  <c:v>11.004179000000001</c:v>
                </c:pt>
                <c:pt idx="52793">
                  <c:v>11.00408</c:v>
                </c:pt>
                <c:pt idx="52794">
                  <c:v>11.004921</c:v>
                </c:pt>
                <c:pt idx="52795">
                  <c:v>11.004716</c:v>
                </c:pt>
                <c:pt idx="52796">
                  <c:v>11.005402999999999</c:v>
                </c:pt>
                <c:pt idx="52797">
                  <c:v>11.004484</c:v>
                </c:pt>
                <c:pt idx="52798">
                  <c:v>10.999122</c:v>
                </c:pt>
                <c:pt idx="52799">
                  <c:v>10.997659000000001</c:v>
                </c:pt>
                <c:pt idx="52800">
                  <c:v>11.002886</c:v>
                </c:pt>
                <c:pt idx="52801">
                  <c:v>11.006251000000001</c:v>
                </c:pt>
                <c:pt idx="52802">
                  <c:v>11.004901</c:v>
                </c:pt>
                <c:pt idx="52803">
                  <c:v>11.001507</c:v>
                </c:pt>
                <c:pt idx="52804">
                  <c:v>11.001651000000001</c:v>
                </c:pt>
                <c:pt idx="52805">
                  <c:v>11.003458999999999</c:v>
                </c:pt>
                <c:pt idx="52806">
                  <c:v>11.000848</c:v>
                </c:pt>
                <c:pt idx="52807">
                  <c:v>10.999764000000001</c:v>
                </c:pt>
                <c:pt idx="52808">
                  <c:v>11.002131</c:v>
                </c:pt>
                <c:pt idx="52809">
                  <c:v>11.003835</c:v>
                </c:pt>
                <c:pt idx="52810">
                  <c:v>11.004807</c:v>
                </c:pt>
                <c:pt idx="52811">
                  <c:v>11.005787</c:v>
                </c:pt>
                <c:pt idx="52812">
                  <c:v>11.005998</c:v>
                </c:pt>
                <c:pt idx="52813">
                  <c:v>11.005039999999999</c:v>
                </c:pt>
                <c:pt idx="52814">
                  <c:v>11.005948</c:v>
                </c:pt>
                <c:pt idx="52815">
                  <c:v>11.007815000000001</c:v>
                </c:pt>
                <c:pt idx="52816">
                  <c:v>11.007004999999999</c:v>
                </c:pt>
                <c:pt idx="52817">
                  <c:v>11.006641999999999</c:v>
                </c:pt>
                <c:pt idx="52818">
                  <c:v>11.008998999999999</c:v>
                </c:pt>
                <c:pt idx="52819">
                  <c:v>11.007619</c:v>
                </c:pt>
                <c:pt idx="52820">
                  <c:v>11.003583000000001</c:v>
                </c:pt>
                <c:pt idx="52821">
                  <c:v>11.003112</c:v>
                </c:pt>
                <c:pt idx="52822">
                  <c:v>11.005896999999999</c:v>
                </c:pt>
                <c:pt idx="52823">
                  <c:v>11.006836</c:v>
                </c:pt>
                <c:pt idx="52824">
                  <c:v>11.003982000000001</c:v>
                </c:pt>
                <c:pt idx="52825">
                  <c:v>11.003273999999999</c:v>
                </c:pt>
                <c:pt idx="52826">
                  <c:v>11.004106</c:v>
                </c:pt>
                <c:pt idx="52827">
                  <c:v>11.004725000000001</c:v>
                </c:pt>
                <c:pt idx="52828">
                  <c:v>11.001239999999999</c:v>
                </c:pt>
                <c:pt idx="52829">
                  <c:v>10.998792</c:v>
                </c:pt>
                <c:pt idx="52830">
                  <c:v>11.00417</c:v>
                </c:pt>
                <c:pt idx="52831">
                  <c:v>11.005981999999999</c:v>
                </c:pt>
                <c:pt idx="52832">
                  <c:v>11.000629999999999</c:v>
                </c:pt>
                <c:pt idx="52833">
                  <c:v>11.000546999999999</c:v>
                </c:pt>
                <c:pt idx="52834">
                  <c:v>11.002630999999999</c:v>
                </c:pt>
                <c:pt idx="52835">
                  <c:v>11.000344</c:v>
                </c:pt>
                <c:pt idx="52836">
                  <c:v>11.000553999999999</c:v>
                </c:pt>
                <c:pt idx="52837">
                  <c:v>11.001827</c:v>
                </c:pt>
                <c:pt idx="52838">
                  <c:v>11.003365000000001</c:v>
                </c:pt>
                <c:pt idx="52839">
                  <c:v>11.007187</c:v>
                </c:pt>
                <c:pt idx="52840">
                  <c:v>11.009363</c:v>
                </c:pt>
                <c:pt idx="52841">
                  <c:v>11.008177</c:v>
                </c:pt>
                <c:pt idx="52842">
                  <c:v>11.009193</c:v>
                </c:pt>
                <c:pt idx="52843">
                  <c:v>11.009586000000001</c:v>
                </c:pt>
                <c:pt idx="52844">
                  <c:v>11.008654999999999</c:v>
                </c:pt>
                <c:pt idx="52845">
                  <c:v>11.013218999999999</c:v>
                </c:pt>
                <c:pt idx="52846">
                  <c:v>11.015147000000001</c:v>
                </c:pt>
                <c:pt idx="52847">
                  <c:v>11.012169</c:v>
                </c:pt>
                <c:pt idx="52848">
                  <c:v>11.014509</c:v>
                </c:pt>
                <c:pt idx="52849">
                  <c:v>11.012943</c:v>
                </c:pt>
                <c:pt idx="52850">
                  <c:v>11.007545</c:v>
                </c:pt>
                <c:pt idx="52851">
                  <c:v>11.009807</c:v>
                </c:pt>
                <c:pt idx="52852">
                  <c:v>11.015135000000001</c:v>
                </c:pt>
                <c:pt idx="52853">
                  <c:v>11.017161</c:v>
                </c:pt>
                <c:pt idx="52854">
                  <c:v>11.019386000000001</c:v>
                </c:pt>
                <c:pt idx="52855">
                  <c:v>11.019342999999999</c:v>
                </c:pt>
                <c:pt idx="52856">
                  <c:v>11.017785</c:v>
                </c:pt>
                <c:pt idx="52857">
                  <c:v>11.018621</c:v>
                </c:pt>
                <c:pt idx="52858">
                  <c:v>11.017678</c:v>
                </c:pt>
                <c:pt idx="52859">
                  <c:v>11.013512</c:v>
                </c:pt>
                <c:pt idx="52860">
                  <c:v>11.016517</c:v>
                </c:pt>
                <c:pt idx="52861">
                  <c:v>11.021099</c:v>
                </c:pt>
                <c:pt idx="52862">
                  <c:v>11.018241</c:v>
                </c:pt>
                <c:pt idx="52863">
                  <c:v>11.018651999999999</c:v>
                </c:pt>
                <c:pt idx="52864">
                  <c:v>11.021965</c:v>
                </c:pt>
                <c:pt idx="52865">
                  <c:v>11.018222</c:v>
                </c:pt>
                <c:pt idx="52866">
                  <c:v>11.015095000000001</c:v>
                </c:pt>
                <c:pt idx="52867">
                  <c:v>11.016847</c:v>
                </c:pt>
                <c:pt idx="52868">
                  <c:v>11.018803</c:v>
                </c:pt>
                <c:pt idx="52869">
                  <c:v>11.019133</c:v>
                </c:pt>
                <c:pt idx="52870">
                  <c:v>11.019907</c:v>
                </c:pt>
                <c:pt idx="52871">
                  <c:v>11.025045</c:v>
                </c:pt>
                <c:pt idx="52872">
                  <c:v>11.026213</c:v>
                </c:pt>
                <c:pt idx="52873">
                  <c:v>11.020168</c:v>
                </c:pt>
                <c:pt idx="52874">
                  <c:v>11.018750000000001</c:v>
                </c:pt>
                <c:pt idx="52875">
                  <c:v>11.021883000000001</c:v>
                </c:pt>
                <c:pt idx="52876">
                  <c:v>11.024022</c:v>
                </c:pt>
                <c:pt idx="52877">
                  <c:v>11.025130000000001</c:v>
                </c:pt>
                <c:pt idx="52878">
                  <c:v>11.025921</c:v>
                </c:pt>
                <c:pt idx="52879">
                  <c:v>11.02299</c:v>
                </c:pt>
                <c:pt idx="52880">
                  <c:v>11.014521</c:v>
                </c:pt>
                <c:pt idx="52881">
                  <c:v>11.013195</c:v>
                </c:pt>
                <c:pt idx="52882">
                  <c:v>11.020669</c:v>
                </c:pt>
                <c:pt idx="52883">
                  <c:v>11.020080999999999</c:v>
                </c:pt>
                <c:pt idx="52884">
                  <c:v>11.014827</c:v>
                </c:pt>
                <c:pt idx="52885">
                  <c:v>11.015014000000001</c:v>
                </c:pt>
                <c:pt idx="52886">
                  <c:v>11.015370000000001</c:v>
                </c:pt>
                <c:pt idx="52887">
                  <c:v>11.019097</c:v>
                </c:pt>
                <c:pt idx="52888">
                  <c:v>11.025411999999999</c:v>
                </c:pt>
                <c:pt idx="52889">
                  <c:v>11.022069999999999</c:v>
                </c:pt>
                <c:pt idx="52890">
                  <c:v>11.020490000000001</c:v>
                </c:pt>
                <c:pt idx="52891">
                  <c:v>11.027373000000001</c:v>
                </c:pt>
                <c:pt idx="52892">
                  <c:v>11.029225</c:v>
                </c:pt>
                <c:pt idx="52893">
                  <c:v>11.027172</c:v>
                </c:pt>
                <c:pt idx="52894">
                  <c:v>11.026045999999999</c:v>
                </c:pt>
                <c:pt idx="52895">
                  <c:v>11.024894</c:v>
                </c:pt>
                <c:pt idx="52896">
                  <c:v>11.028734</c:v>
                </c:pt>
                <c:pt idx="52897">
                  <c:v>11.032315000000001</c:v>
                </c:pt>
                <c:pt idx="52898">
                  <c:v>11.029431000000001</c:v>
                </c:pt>
                <c:pt idx="52899">
                  <c:v>11.025449999999999</c:v>
                </c:pt>
                <c:pt idx="52900">
                  <c:v>11.025164</c:v>
                </c:pt>
                <c:pt idx="52901">
                  <c:v>11.026790999999999</c:v>
                </c:pt>
                <c:pt idx="52902">
                  <c:v>11.027979</c:v>
                </c:pt>
                <c:pt idx="52903">
                  <c:v>11.029134000000001</c:v>
                </c:pt>
                <c:pt idx="52904">
                  <c:v>11.031378</c:v>
                </c:pt>
                <c:pt idx="52905">
                  <c:v>11.029223999999999</c:v>
                </c:pt>
                <c:pt idx="52906">
                  <c:v>11.026871</c:v>
                </c:pt>
                <c:pt idx="52907">
                  <c:v>11.030837999999999</c:v>
                </c:pt>
                <c:pt idx="52908">
                  <c:v>11.029680000000001</c:v>
                </c:pt>
                <c:pt idx="52909">
                  <c:v>11.021710000000001</c:v>
                </c:pt>
                <c:pt idx="52910">
                  <c:v>11.0243</c:v>
                </c:pt>
                <c:pt idx="52911">
                  <c:v>11.032914999999999</c:v>
                </c:pt>
                <c:pt idx="52912">
                  <c:v>11.031815</c:v>
                </c:pt>
                <c:pt idx="52913">
                  <c:v>11.028919999999999</c:v>
                </c:pt>
                <c:pt idx="52914">
                  <c:v>11.032254</c:v>
                </c:pt>
                <c:pt idx="52915">
                  <c:v>11.032698999999999</c:v>
                </c:pt>
                <c:pt idx="52916">
                  <c:v>11.02877</c:v>
                </c:pt>
                <c:pt idx="52917">
                  <c:v>11.030946999999999</c:v>
                </c:pt>
                <c:pt idx="52918">
                  <c:v>11.035448000000001</c:v>
                </c:pt>
                <c:pt idx="52919">
                  <c:v>11.031288999999999</c:v>
                </c:pt>
                <c:pt idx="52920">
                  <c:v>11.028991</c:v>
                </c:pt>
                <c:pt idx="52921">
                  <c:v>11.035602000000001</c:v>
                </c:pt>
                <c:pt idx="52922">
                  <c:v>11.038880000000001</c:v>
                </c:pt>
                <c:pt idx="52923">
                  <c:v>11.035005999999999</c:v>
                </c:pt>
                <c:pt idx="52924">
                  <c:v>11.034265</c:v>
                </c:pt>
                <c:pt idx="52925">
                  <c:v>11.0349</c:v>
                </c:pt>
                <c:pt idx="52926">
                  <c:v>11.035295</c:v>
                </c:pt>
                <c:pt idx="52927">
                  <c:v>11.040044999999999</c:v>
                </c:pt>
                <c:pt idx="52928">
                  <c:v>11.041826</c:v>
                </c:pt>
                <c:pt idx="52929">
                  <c:v>11.036711</c:v>
                </c:pt>
                <c:pt idx="52930">
                  <c:v>11.036992</c:v>
                </c:pt>
                <c:pt idx="52931">
                  <c:v>11.037644</c:v>
                </c:pt>
                <c:pt idx="52932">
                  <c:v>11.033491</c:v>
                </c:pt>
                <c:pt idx="52933">
                  <c:v>11.031928000000001</c:v>
                </c:pt>
                <c:pt idx="52934">
                  <c:v>11.031433</c:v>
                </c:pt>
                <c:pt idx="52935">
                  <c:v>11.034102000000001</c:v>
                </c:pt>
                <c:pt idx="52936">
                  <c:v>11.039389999999999</c:v>
                </c:pt>
                <c:pt idx="52937">
                  <c:v>11.036047999999999</c:v>
                </c:pt>
                <c:pt idx="52938">
                  <c:v>11.031325000000001</c:v>
                </c:pt>
                <c:pt idx="52939">
                  <c:v>11.034527000000001</c:v>
                </c:pt>
                <c:pt idx="52940">
                  <c:v>11.037713</c:v>
                </c:pt>
                <c:pt idx="52941">
                  <c:v>11.037647</c:v>
                </c:pt>
                <c:pt idx="52942">
                  <c:v>11.038911000000001</c:v>
                </c:pt>
                <c:pt idx="52943">
                  <c:v>11.038354999999999</c:v>
                </c:pt>
                <c:pt idx="52944">
                  <c:v>11.035081999999999</c:v>
                </c:pt>
                <c:pt idx="52945">
                  <c:v>11.036167000000001</c:v>
                </c:pt>
                <c:pt idx="52946">
                  <c:v>11.042948000000001</c:v>
                </c:pt>
                <c:pt idx="52947">
                  <c:v>11.046815</c:v>
                </c:pt>
                <c:pt idx="52948">
                  <c:v>11.042807</c:v>
                </c:pt>
                <c:pt idx="52949">
                  <c:v>11.037673</c:v>
                </c:pt>
                <c:pt idx="52950">
                  <c:v>11.039073</c:v>
                </c:pt>
                <c:pt idx="52951">
                  <c:v>11.042724</c:v>
                </c:pt>
                <c:pt idx="52952">
                  <c:v>11.039593999999999</c:v>
                </c:pt>
                <c:pt idx="52953">
                  <c:v>11.037091999999999</c:v>
                </c:pt>
                <c:pt idx="52954">
                  <c:v>11.041672</c:v>
                </c:pt>
                <c:pt idx="52955">
                  <c:v>11.043182</c:v>
                </c:pt>
                <c:pt idx="52956">
                  <c:v>11.044661</c:v>
                </c:pt>
                <c:pt idx="52957">
                  <c:v>11.046239</c:v>
                </c:pt>
                <c:pt idx="52958">
                  <c:v>11.043158</c:v>
                </c:pt>
                <c:pt idx="52959">
                  <c:v>11.042801000000001</c:v>
                </c:pt>
                <c:pt idx="52960">
                  <c:v>11.045942999999999</c:v>
                </c:pt>
                <c:pt idx="52961">
                  <c:v>11.047238999999999</c:v>
                </c:pt>
                <c:pt idx="52962">
                  <c:v>11.045904</c:v>
                </c:pt>
                <c:pt idx="52963">
                  <c:v>11.04289</c:v>
                </c:pt>
                <c:pt idx="52964">
                  <c:v>11.0412</c:v>
                </c:pt>
                <c:pt idx="52965">
                  <c:v>11.042992999999999</c:v>
                </c:pt>
                <c:pt idx="52966">
                  <c:v>11.04548</c:v>
                </c:pt>
                <c:pt idx="52967">
                  <c:v>11.042322</c:v>
                </c:pt>
                <c:pt idx="52968">
                  <c:v>11.040054</c:v>
                </c:pt>
                <c:pt idx="52969">
                  <c:v>11.045529</c:v>
                </c:pt>
                <c:pt idx="52970">
                  <c:v>11.048505</c:v>
                </c:pt>
                <c:pt idx="52971">
                  <c:v>11.041831</c:v>
                </c:pt>
                <c:pt idx="52972">
                  <c:v>11.039652</c:v>
                </c:pt>
                <c:pt idx="52973">
                  <c:v>11.046144</c:v>
                </c:pt>
                <c:pt idx="52974">
                  <c:v>11.045691</c:v>
                </c:pt>
                <c:pt idx="52975">
                  <c:v>11.04036</c:v>
                </c:pt>
                <c:pt idx="52976">
                  <c:v>11.043908</c:v>
                </c:pt>
                <c:pt idx="52977">
                  <c:v>11.048457000000001</c:v>
                </c:pt>
                <c:pt idx="52978">
                  <c:v>11.049027000000001</c:v>
                </c:pt>
                <c:pt idx="52979">
                  <c:v>11.048171999999999</c:v>
                </c:pt>
                <c:pt idx="52980">
                  <c:v>11.051235999999999</c:v>
                </c:pt>
                <c:pt idx="52981">
                  <c:v>11.052398999999999</c:v>
                </c:pt>
                <c:pt idx="52982">
                  <c:v>11.047453000000001</c:v>
                </c:pt>
                <c:pt idx="52983">
                  <c:v>11.048416</c:v>
                </c:pt>
                <c:pt idx="52984">
                  <c:v>11.054154</c:v>
                </c:pt>
                <c:pt idx="52985">
                  <c:v>11.050910999999999</c:v>
                </c:pt>
                <c:pt idx="52986">
                  <c:v>11.04744</c:v>
                </c:pt>
                <c:pt idx="52987">
                  <c:v>11.050210999999999</c:v>
                </c:pt>
                <c:pt idx="52988">
                  <c:v>11.049312</c:v>
                </c:pt>
                <c:pt idx="52989">
                  <c:v>11.047488</c:v>
                </c:pt>
                <c:pt idx="52990">
                  <c:v>11.047271</c:v>
                </c:pt>
                <c:pt idx="52991">
                  <c:v>11.047504999999999</c:v>
                </c:pt>
                <c:pt idx="52992">
                  <c:v>11.049246</c:v>
                </c:pt>
                <c:pt idx="52993">
                  <c:v>11.051313</c:v>
                </c:pt>
                <c:pt idx="52994">
                  <c:v>11.052332</c:v>
                </c:pt>
                <c:pt idx="52995">
                  <c:v>11.053013999999999</c:v>
                </c:pt>
                <c:pt idx="52996">
                  <c:v>11.055892</c:v>
                </c:pt>
                <c:pt idx="52997">
                  <c:v>11.052877000000001</c:v>
                </c:pt>
                <c:pt idx="52998">
                  <c:v>11.049263</c:v>
                </c:pt>
                <c:pt idx="52999">
                  <c:v>11.052325</c:v>
                </c:pt>
                <c:pt idx="53000">
                  <c:v>11.052038</c:v>
                </c:pt>
                <c:pt idx="53001">
                  <c:v>11.051868000000001</c:v>
                </c:pt>
                <c:pt idx="53002">
                  <c:v>11.056234</c:v>
                </c:pt>
                <c:pt idx="53003">
                  <c:v>11.056041</c:v>
                </c:pt>
                <c:pt idx="53004">
                  <c:v>11.052904</c:v>
                </c:pt>
                <c:pt idx="53005">
                  <c:v>11.050587</c:v>
                </c:pt>
                <c:pt idx="53006">
                  <c:v>11.048959999999999</c:v>
                </c:pt>
                <c:pt idx="53007">
                  <c:v>11.053305999999999</c:v>
                </c:pt>
                <c:pt idx="53008">
                  <c:v>11.05762</c:v>
                </c:pt>
                <c:pt idx="53009">
                  <c:v>11.056770999999999</c:v>
                </c:pt>
                <c:pt idx="53010">
                  <c:v>11.056471999999999</c:v>
                </c:pt>
                <c:pt idx="53011">
                  <c:v>11.059447</c:v>
                </c:pt>
                <c:pt idx="53012">
                  <c:v>11.063245</c:v>
                </c:pt>
                <c:pt idx="53013">
                  <c:v>11.061945</c:v>
                </c:pt>
                <c:pt idx="53014">
                  <c:v>11.059479</c:v>
                </c:pt>
                <c:pt idx="53015">
                  <c:v>11.058754</c:v>
                </c:pt>
                <c:pt idx="53016">
                  <c:v>11.058242999999999</c:v>
                </c:pt>
                <c:pt idx="53017">
                  <c:v>11.060339000000001</c:v>
                </c:pt>
                <c:pt idx="53018">
                  <c:v>11.061057999999999</c:v>
                </c:pt>
                <c:pt idx="53019">
                  <c:v>11.055498</c:v>
                </c:pt>
                <c:pt idx="53020">
                  <c:v>11.055555999999999</c:v>
                </c:pt>
                <c:pt idx="53021">
                  <c:v>11.059642</c:v>
                </c:pt>
                <c:pt idx="53022">
                  <c:v>11.057691</c:v>
                </c:pt>
                <c:pt idx="53023">
                  <c:v>11.056998999999999</c:v>
                </c:pt>
                <c:pt idx="53024">
                  <c:v>11.060950999999999</c:v>
                </c:pt>
                <c:pt idx="53025">
                  <c:v>11.059547</c:v>
                </c:pt>
                <c:pt idx="53026">
                  <c:v>11.053514</c:v>
                </c:pt>
                <c:pt idx="53027">
                  <c:v>11.051904</c:v>
                </c:pt>
                <c:pt idx="53028">
                  <c:v>11.056067000000001</c:v>
                </c:pt>
                <c:pt idx="53029">
                  <c:v>11.060271999999999</c:v>
                </c:pt>
                <c:pt idx="53030">
                  <c:v>11.060180000000001</c:v>
                </c:pt>
                <c:pt idx="53031">
                  <c:v>11.057276</c:v>
                </c:pt>
                <c:pt idx="53032">
                  <c:v>11.055339999999999</c:v>
                </c:pt>
                <c:pt idx="53033">
                  <c:v>11.057828000000001</c:v>
                </c:pt>
                <c:pt idx="53034">
                  <c:v>11.062801</c:v>
                </c:pt>
                <c:pt idx="53035">
                  <c:v>11.063722</c:v>
                </c:pt>
                <c:pt idx="53036">
                  <c:v>11.061916</c:v>
                </c:pt>
                <c:pt idx="53037">
                  <c:v>11.059623</c:v>
                </c:pt>
                <c:pt idx="53038">
                  <c:v>11.060542999999999</c:v>
                </c:pt>
                <c:pt idx="53039">
                  <c:v>11.066297</c:v>
                </c:pt>
                <c:pt idx="53040">
                  <c:v>11.068160000000001</c:v>
                </c:pt>
                <c:pt idx="53041">
                  <c:v>11.067095999999999</c:v>
                </c:pt>
                <c:pt idx="53042">
                  <c:v>11.069883000000001</c:v>
                </c:pt>
                <c:pt idx="53043">
                  <c:v>11.071101000000001</c:v>
                </c:pt>
                <c:pt idx="53044">
                  <c:v>11.070225000000001</c:v>
                </c:pt>
                <c:pt idx="53045">
                  <c:v>11.065992</c:v>
                </c:pt>
                <c:pt idx="53046">
                  <c:v>11.059950000000001</c:v>
                </c:pt>
                <c:pt idx="53047">
                  <c:v>11.063015</c:v>
                </c:pt>
                <c:pt idx="53048">
                  <c:v>11.070518</c:v>
                </c:pt>
                <c:pt idx="53049">
                  <c:v>11.065645</c:v>
                </c:pt>
                <c:pt idx="53050">
                  <c:v>11.05738</c:v>
                </c:pt>
                <c:pt idx="53051">
                  <c:v>11.05958</c:v>
                </c:pt>
                <c:pt idx="53052">
                  <c:v>11.065481</c:v>
                </c:pt>
                <c:pt idx="53053">
                  <c:v>11.066001</c:v>
                </c:pt>
                <c:pt idx="53054">
                  <c:v>11.063115</c:v>
                </c:pt>
                <c:pt idx="53055">
                  <c:v>11.064101000000001</c:v>
                </c:pt>
                <c:pt idx="53056">
                  <c:v>11.067484</c:v>
                </c:pt>
                <c:pt idx="53057">
                  <c:v>11.066423</c:v>
                </c:pt>
                <c:pt idx="53058">
                  <c:v>11.064422</c:v>
                </c:pt>
                <c:pt idx="53059">
                  <c:v>11.065338000000001</c:v>
                </c:pt>
                <c:pt idx="53060">
                  <c:v>11.062084</c:v>
                </c:pt>
                <c:pt idx="53061">
                  <c:v>11.055897999999999</c:v>
                </c:pt>
                <c:pt idx="53062">
                  <c:v>11.057105999999999</c:v>
                </c:pt>
                <c:pt idx="53063">
                  <c:v>11.062165999999999</c:v>
                </c:pt>
                <c:pt idx="53064">
                  <c:v>11.065087999999999</c:v>
                </c:pt>
                <c:pt idx="53065">
                  <c:v>11.066231999999999</c:v>
                </c:pt>
                <c:pt idx="53066">
                  <c:v>11.064933</c:v>
                </c:pt>
                <c:pt idx="53067">
                  <c:v>11.063389000000001</c:v>
                </c:pt>
                <c:pt idx="53068">
                  <c:v>11.06216</c:v>
                </c:pt>
                <c:pt idx="53069">
                  <c:v>11.061998000000001</c:v>
                </c:pt>
                <c:pt idx="53070">
                  <c:v>11.069317</c:v>
                </c:pt>
                <c:pt idx="53071">
                  <c:v>11.072706999999999</c:v>
                </c:pt>
                <c:pt idx="53072">
                  <c:v>11.065909</c:v>
                </c:pt>
                <c:pt idx="53073">
                  <c:v>11.066630999999999</c:v>
                </c:pt>
                <c:pt idx="53074">
                  <c:v>11.075927</c:v>
                </c:pt>
                <c:pt idx="53075">
                  <c:v>11.077181</c:v>
                </c:pt>
                <c:pt idx="53076">
                  <c:v>11.070532</c:v>
                </c:pt>
                <c:pt idx="53077">
                  <c:v>11.066279</c:v>
                </c:pt>
                <c:pt idx="53078">
                  <c:v>11.067634</c:v>
                </c:pt>
                <c:pt idx="53079">
                  <c:v>11.069514</c:v>
                </c:pt>
                <c:pt idx="53080">
                  <c:v>11.06851</c:v>
                </c:pt>
                <c:pt idx="53081">
                  <c:v>11.067195</c:v>
                </c:pt>
                <c:pt idx="53082">
                  <c:v>11.067591</c:v>
                </c:pt>
                <c:pt idx="53083">
                  <c:v>11.071752</c:v>
                </c:pt>
                <c:pt idx="53084">
                  <c:v>11.075953</c:v>
                </c:pt>
                <c:pt idx="53085">
                  <c:v>11.075479</c:v>
                </c:pt>
                <c:pt idx="53086">
                  <c:v>11.07671</c:v>
                </c:pt>
                <c:pt idx="53087">
                  <c:v>11.076041</c:v>
                </c:pt>
                <c:pt idx="53088">
                  <c:v>11.071154</c:v>
                </c:pt>
                <c:pt idx="53089">
                  <c:v>11.07118</c:v>
                </c:pt>
                <c:pt idx="53090">
                  <c:v>11.073949000000001</c:v>
                </c:pt>
                <c:pt idx="53091">
                  <c:v>11.071745999999999</c:v>
                </c:pt>
                <c:pt idx="53092">
                  <c:v>11.068585000000001</c:v>
                </c:pt>
                <c:pt idx="53093">
                  <c:v>11.069265</c:v>
                </c:pt>
                <c:pt idx="53094">
                  <c:v>11.074538</c:v>
                </c:pt>
                <c:pt idx="53095">
                  <c:v>11.078139999999999</c:v>
                </c:pt>
                <c:pt idx="53096">
                  <c:v>11.076223000000001</c:v>
                </c:pt>
                <c:pt idx="53097">
                  <c:v>11.074533000000001</c:v>
                </c:pt>
                <c:pt idx="53098">
                  <c:v>11.07579</c:v>
                </c:pt>
                <c:pt idx="53099">
                  <c:v>11.074142999999999</c:v>
                </c:pt>
                <c:pt idx="53100">
                  <c:v>11.072448</c:v>
                </c:pt>
                <c:pt idx="53101">
                  <c:v>11.075374999999999</c:v>
                </c:pt>
                <c:pt idx="53102">
                  <c:v>11.077965000000001</c:v>
                </c:pt>
                <c:pt idx="53103">
                  <c:v>11.077375999999999</c:v>
                </c:pt>
                <c:pt idx="53104">
                  <c:v>11.079090000000001</c:v>
                </c:pt>
                <c:pt idx="53105">
                  <c:v>11.082763</c:v>
                </c:pt>
                <c:pt idx="53106">
                  <c:v>11.080731</c:v>
                </c:pt>
                <c:pt idx="53107">
                  <c:v>11.079644</c:v>
                </c:pt>
                <c:pt idx="53108">
                  <c:v>11.084580000000001</c:v>
                </c:pt>
                <c:pt idx="53109">
                  <c:v>11.081491</c:v>
                </c:pt>
                <c:pt idx="53110">
                  <c:v>11.075874000000001</c:v>
                </c:pt>
                <c:pt idx="53111">
                  <c:v>11.076824999999999</c:v>
                </c:pt>
                <c:pt idx="53112">
                  <c:v>11.079248</c:v>
                </c:pt>
                <c:pt idx="53113">
                  <c:v>11.080868000000001</c:v>
                </c:pt>
                <c:pt idx="53114">
                  <c:v>11.080087000000001</c:v>
                </c:pt>
                <c:pt idx="53115">
                  <c:v>11.077861</c:v>
                </c:pt>
                <c:pt idx="53116">
                  <c:v>11.077963</c:v>
                </c:pt>
                <c:pt idx="53117">
                  <c:v>11.081011</c:v>
                </c:pt>
                <c:pt idx="53118">
                  <c:v>11.083679</c:v>
                </c:pt>
                <c:pt idx="53119">
                  <c:v>11.083002</c:v>
                </c:pt>
                <c:pt idx="53120">
                  <c:v>11.084455999999999</c:v>
                </c:pt>
                <c:pt idx="53121">
                  <c:v>11.087536999999999</c:v>
                </c:pt>
                <c:pt idx="53122">
                  <c:v>11.08812</c:v>
                </c:pt>
                <c:pt idx="53123">
                  <c:v>11.089119999999999</c:v>
                </c:pt>
                <c:pt idx="53124">
                  <c:v>11.090074</c:v>
                </c:pt>
                <c:pt idx="53125">
                  <c:v>11.086969</c:v>
                </c:pt>
                <c:pt idx="53126">
                  <c:v>11.083534999999999</c:v>
                </c:pt>
                <c:pt idx="53127">
                  <c:v>11.08131</c:v>
                </c:pt>
                <c:pt idx="53128">
                  <c:v>11.08071</c:v>
                </c:pt>
                <c:pt idx="53129">
                  <c:v>11.083797000000001</c:v>
                </c:pt>
                <c:pt idx="53130">
                  <c:v>11.087448</c:v>
                </c:pt>
                <c:pt idx="53131">
                  <c:v>11.08634</c:v>
                </c:pt>
                <c:pt idx="53132">
                  <c:v>11.085395</c:v>
                </c:pt>
                <c:pt idx="53133">
                  <c:v>11.083684999999999</c:v>
                </c:pt>
                <c:pt idx="53134">
                  <c:v>11.083394999999999</c:v>
                </c:pt>
                <c:pt idx="53135">
                  <c:v>11.088448</c:v>
                </c:pt>
                <c:pt idx="53136">
                  <c:v>11.088418000000001</c:v>
                </c:pt>
                <c:pt idx="53137">
                  <c:v>11.083667</c:v>
                </c:pt>
                <c:pt idx="53138">
                  <c:v>11.086131</c:v>
                </c:pt>
                <c:pt idx="53139">
                  <c:v>11.088751999999999</c:v>
                </c:pt>
                <c:pt idx="53140">
                  <c:v>11.086351000000001</c:v>
                </c:pt>
                <c:pt idx="53141">
                  <c:v>11.087415</c:v>
                </c:pt>
                <c:pt idx="53142">
                  <c:v>11.087471000000001</c:v>
                </c:pt>
                <c:pt idx="53143">
                  <c:v>11.083909999999999</c:v>
                </c:pt>
                <c:pt idx="53144">
                  <c:v>11.084985</c:v>
                </c:pt>
                <c:pt idx="53145">
                  <c:v>11.087716</c:v>
                </c:pt>
                <c:pt idx="53146">
                  <c:v>11.088077</c:v>
                </c:pt>
                <c:pt idx="53147">
                  <c:v>11.090697</c:v>
                </c:pt>
                <c:pt idx="53148">
                  <c:v>11.093453999999999</c:v>
                </c:pt>
                <c:pt idx="53149">
                  <c:v>11.093061000000001</c:v>
                </c:pt>
                <c:pt idx="53150">
                  <c:v>11.092711</c:v>
                </c:pt>
                <c:pt idx="53151">
                  <c:v>11.09258</c:v>
                </c:pt>
                <c:pt idx="53152">
                  <c:v>11.094263</c:v>
                </c:pt>
                <c:pt idx="53153">
                  <c:v>11.093019999999999</c:v>
                </c:pt>
                <c:pt idx="53154">
                  <c:v>11.087911</c:v>
                </c:pt>
                <c:pt idx="53155">
                  <c:v>11.089031</c:v>
                </c:pt>
                <c:pt idx="53156">
                  <c:v>11.094234</c:v>
                </c:pt>
                <c:pt idx="53157">
                  <c:v>11.092487</c:v>
                </c:pt>
                <c:pt idx="53158">
                  <c:v>11.087987</c:v>
                </c:pt>
                <c:pt idx="53159">
                  <c:v>11.089217</c:v>
                </c:pt>
                <c:pt idx="53160">
                  <c:v>11.090669</c:v>
                </c:pt>
                <c:pt idx="53161">
                  <c:v>11.090273</c:v>
                </c:pt>
                <c:pt idx="53162">
                  <c:v>11.091827</c:v>
                </c:pt>
                <c:pt idx="53163">
                  <c:v>11.09334</c:v>
                </c:pt>
                <c:pt idx="53164">
                  <c:v>11.097788</c:v>
                </c:pt>
                <c:pt idx="53165">
                  <c:v>11.09745</c:v>
                </c:pt>
                <c:pt idx="53166">
                  <c:v>11.091835</c:v>
                </c:pt>
                <c:pt idx="53167">
                  <c:v>11.092419</c:v>
                </c:pt>
                <c:pt idx="53168">
                  <c:v>11.09581</c:v>
                </c:pt>
                <c:pt idx="53169">
                  <c:v>11.093443000000001</c:v>
                </c:pt>
                <c:pt idx="53170">
                  <c:v>11.090669999999999</c:v>
                </c:pt>
                <c:pt idx="53171">
                  <c:v>11.092233</c:v>
                </c:pt>
                <c:pt idx="53172">
                  <c:v>11.094016</c:v>
                </c:pt>
                <c:pt idx="53173">
                  <c:v>11.093283</c:v>
                </c:pt>
                <c:pt idx="53174">
                  <c:v>11.094609999999999</c:v>
                </c:pt>
                <c:pt idx="53175">
                  <c:v>11.098100000000001</c:v>
                </c:pt>
                <c:pt idx="53176">
                  <c:v>11.099245</c:v>
                </c:pt>
                <c:pt idx="53177">
                  <c:v>11.098623</c:v>
                </c:pt>
                <c:pt idx="53178">
                  <c:v>11.09714</c:v>
                </c:pt>
                <c:pt idx="53179">
                  <c:v>11.095297</c:v>
                </c:pt>
                <c:pt idx="53180">
                  <c:v>11.093526000000001</c:v>
                </c:pt>
                <c:pt idx="53181">
                  <c:v>11.093707999999999</c:v>
                </c:pt>
                <c:pt idx="53182">
                  <c:v>11.095074</c:v>
                </c:pt>
                <c:pt idx="53183">
                  <c:v>11.094692999999999</c:v>
                </c:pt>
                <c:pt idx="53184">
                  <c:v>11.094072000000001</c:v>
                </c:pt>
                <c:pt idx="53185">
                  <c:v>11.094429999999999</c:v>
                </c:pt>
                <c:pt idx="53186">
                  <c:v>11.096406</c:v>
                </c:pt>
                <c:pt idx="53187">
                  <c:v>11.09746</c:v>
                </c:pt>
                <c:pt idx="53188">
                  <c:v>11.095302999999999</c:v>
                </c:pt>
                <c:pt idx="53189">
                  <c:v>11.09403</c:v>
                </c:pt>
                <c:pt idx="53190">
                  <c:v>11.09388</c:v>
                </c:pt>
                <c:pt idx="53191">
                  <c:v>11.093959999999999</c:v>
                </c:pt>
                <c:pt idx="53192">
                  <c:v>11.094086000000001</c:v>
                </c:pt>
                <c:pt idx="53193">
                  <c:v>11.095539</c:v>
                </c:pt>
                <c:pt idx="53194">
                  <c:v>11.099952</c:v>
                </c:pt>
                <c:pt idx="53195">
                  <c:v>11.102549</c:v>
                </c:pt>
                <c:pt idx="53196">
                  <c:v>11.102012999999999</c:v>
                </c:pt>
                <c:pt idx="53197">
                  <c:v>11.101198</c:v>
                </c:pt>
                <c:pt idx="53198">
                  <c:v>11.102076</c:v>
                </c:pt>
                <c:pt idx="53199">
                  <c:v>11.101616999999999</c:v>
                </c:pt>
                <c:pt idx="53200">
                  <c:v>11.101756</c:v>
                </c:pt>
                <c:pt idx="53201">
                  <c:v>11.105923000000001</c:v>
                </c:pt>
                <c:pt idx="53202">
                  <c:v>11.106059</c:v>
                </c:pt>
                <c:pt idx="53203">
                  <c:v>11.102817999999999</c:v>
                </c:pt>
                <c:pt idx="53204">
                  <c:v>11.102178</c:v>
                </c:pt>
                <c:pt idx="53205">
                  <c:v>11.102855</c:v>
                </c:pt>
                <c:pt idx="53206">
                  <c:v>11.102888</c:v>
                </c:pt>
                <c:pt idx="53207">
                  <c:v>11.102197</c:v>
                </c:pt>
                <c:pt idx="53208">
                  <c:v>11.10084</c:v>
                </c:pt>
                <c:pt idx="53209">
                  <c:v>11.098309</c:v>
                </c:pt>
                <c:pt idx="53210">
                  <c:v>11.097578</c:v>
                </c:pt>
                <c:pt idx="53211">
                  <c:v>11.098566999999999</c:v>
                </c:pt>
                <c:pt idx="53212">
                  <c:v>11.100568000000001</c:v>
                </c:pt>
                <c:pt idx="53213">
                  <c:v>11.102950999999999</c:v>
                </c:pt>
                <c:pt idx="53214">
                  <c:v>11.098922999999999</c:v>
                </c:pt>
                <c:pt idx="53215">
                  <c:v>11.095736</c:v>
                </c:pt>
                <c:pt idx="53216">
                  <c:v>11.099551</c:v>
                </c:pt>
                <c:pt idx="53217">
                  <c:v>11.098245</c:v>
                </c:pt>
                <c:pt idx="53218">
                  <c:v>11.095178000000001</c:v>
                </c:pt>
                <c:pt idx="53219">
                  <c:v>11.097927</c:v>
                </c:pt>
                <c:pt idx="53220">
                  <c:v>11.096819</c:v>
                </c:pt>
                <c:pt idx="53221">
                  <c:v>11.095193</c:v>
                </c:pt>
                <c:pt idx="53222">
                  <c:v>11.100875</c:v>
                </c:pt>
                <c:pt idx="53223">
                  <c:v>11.106448</c:v>
                </c:pt>
                <c:pt idx="53224">
                  <c:v>11.106816999999999</c:v>
                </c:pt>
                <c:pt idx="53225">
                  <c:v>11.106787000000001</c:v>
                </c:pt>
                <c:pt idx="53226">
                  <c:v>11.107157000000001</c:v>
                </c:pt>
                <c:pt idx="53227">
                  <c:v>11.105765</c:v>
                </c:pt>
                <c:pt idx="53228">
                  <c:v>11.103266</c:v>
                </c:pt>
                <c:pt idx="53229">
                  <c:v>11.102855999999999</c:v>
                </c:pt>
                <c:pt idx="53230">
                  <c:v>11.104647</c:v>
                </c:pt>
                <c:pt idx="53231">
                  <c:v>11.103953000000001</c:v>
                </c:pt>
                <c:pt idx="53232">
                  <c:v>11.103018</c:v>
                </c:pt>
                <c:pt idx="53233">
                  <c:v>11.103292</c:v>
                </c:pt>
                <c:pt idx="53234">
                  <c:v>11.101091</c:v>
                </c:pt>
                <c:pt idx="53235">
                  <c:v>11.099047000000001</c:v>
                </c:pt>
                <c:pt idx="53236">
                  <c:v>11.099246000000001</c:v>
                </c:pt>
                <c:pt idx="53237">
                  <c:v>11.103926</c:v>
                </c:pt>
                <c:pt idx="53238">
                  <c:v>11.107889999999999</c:v>
                </c:pt>
                <c:pt idx="53239">
                  <c:v>11.109325999999999</c:v>
                </c:pt>
                <c:pt idx="53240">
                  <c:v>11.1121</c:v>
                </c:pt>
                <c:pt idx="53241">
                  <c:v>11.1126</c:v>
                </c:pt>
                <c:pt idx="53242">
                  <c:v>11.111636000000001</c:v>
                </c:pt>
                <c:pt idx="53243">
                  <c:v>11.106443000000001</c:v>
                </c:pt>
                <c:pt idx="53244">
                  <c:v>11.106709</c:v>
                </c:pt>
                <c:pt idx="53245">
                  <c:v>11.113998</c:v>
                </c:pt>
                <c:pt idx="53246">
                  <c:v>11.112367000000001</c:v>
                </c:pt>
                <c:pt idx="53247">
                  <c:v>11.109738999999999</c:v>
                </c:pt>
                <c:pt idx="53248">
                  <c:v>11.112852</c:v>
                </c:pt>
                <c:pt idx="53249">
                  <c:v>11.11565</c:v>
                </c:pt>
                <c:pt idx="53250">
                  <c:v>11.116312000000001</c:v>
                </c:pt>
                <c:pt idx="53251">
                  <c:v>11.114915</c:v>
                </c:pt>
                <c:pt idx="53252">
                  <c:v>11.117573</c:v>
                </c:pt>
                <c:pt idx="53253">
                  <c:v>11.123208</c:v>
                </c:pt>
                <c:pt idx="53254">
                  <c:v>11.120608000000001</c:v>
                </c:pt>
                <c:pt idx="53255">
                  <c:v>11.116196</c:v>
                </c:pt>
                <c:pt idx="53256">
                  <c:v>11.117729000000001</c:v>
                </c:pt>
                <c:pt idx="53257">
                  <c:v>11.115992</c:v>
                </c:pt>
                <c:pt idx="53258">
                  <c:v>11.112365</c:v>
                </c:pt>
                <c:pt idx="53259">
                  <c:v>11.116443</c:v>
                </c:pt>
                <c:pt idx="53260">
                  <c:v>11.118031</c:v>
                </c:pt>
                <c:pt idx="53261">
                  <c:v>11.11285</c:v>
                </c:pt>
                <c:pt idx="53262">
                  <c:v>11.114520000000001</c:v>
                </c:pt>
                <c:pt idx="53263">
                  <c:v>11.12269</c:v>
                </c:pt>
                <c:pt idx="53264">
                  <c:v>11.121866000000001</c:v>
                </c:pt>
                <c:pt idx="53265">
                  <c:v>11.116565</c:v>
                </c:pt>
                <c:pt idx="53266">
                  <c:v>11.120217</c:v>
                </c:pt>
                <c:pt idx="53267">
                  <c:v>11.119795</c:v>
                </c:pt>
                <c:pt idx="53268">
                  <c:v>11.114393</c:v>
                </c:pt>
                <c:pt idx="53269">
                  <c:v>11.118028000000001</c:v>
                </c:pt>
                <c:pt idx="53270">
                  <c:v>11.117839999999999</c:v>
                </c:pt>
                <c:pt idx="53271">
                  <c:v>11.111682</c:v>
                </c:pt>
                <c:pt idx="53272">
                  <c:v>11.114628</c:v>
                </c:pt>
                <c:pt idx="53273">
                  <c:v>11.117194</c:v>
                </c:pt>
                <c:pt idx="53274">
                  <c:v>11.115130000000001</c:v>
                </c:pt>
                <c:pt idx="53275">
                  <c:v>11.117820999999999</c:v>
                </c:pt>
                <c:pt idx="53276">
                  <c:v>11.118878</c:v>
                </c:pt>
                <c:pt idx="53277">
                  <c:v>11.115997999999999</c:v>
                </c:pt>
                <c:pt idx="53278">
                  <c:v>11.115199</c:v>
                </c:pt>
                <c:pt idx="53279">
                  <c:v>11.116104999999999</c:v>
                </c:pt>
                <c:pt idx="53280">
                  <c:v>11.117298999999999</c:v>
                </c:pt>
                <c:pt idx="53281">
                  <c:v>11.118040000000001</c:v>
                </c:pt>
                <c:pt idx="53282">
                  <c:v>11.117611999999999</c:v>
                </c:pt>
                <c:pt idx="53283">
                  <c:v>11.118665999999999</c:v>
                </c:pt>
                <c:pt idx="53284">
                  <c:v>11.122185999999999</c:v>
                </c:pt>
                <c:pt idx="53285">
                  <c:v>11.121983</c:v>
                </c:pt>
                <c:pt idx="53286">
                  <c:v>11.121739</c:v>
                </c:pt>
                <c:pt idx="53287">
                  <c:v>11.127471999999999</c:v>
                </c:pt>
                <c:pt idx="53288">
                  <c:v>11.129785999999999</c:v>
                </c:pt>
                <c:pt idx="53289">
                  <c:v>11.124215</c:v>
                </c:pt>
                <c:pt idx="53290">
                  <c:v>11.123169000000001</c:v>
                </c:pt>
                <c:pt idx="53291">
                  <c:v>11.126004</c:v>
                </c:pt>
                <c:pt idx="53292">
                  <c:v>11.124482</c:v>
                </c:pt>
                <c:pt idx="53293">
                  <c:v>11.127825</c:v>
                </c:pt>
                <c:pt idx="53294">
                  <c:v>11.129792999999999</c:v>
                </c:pt>
                <c:pt idx="53295">
                  <c:v>11.121912999999999</c:v>
                </c:pt>
                <c:pt idx="53296">
                  <c:v>11.117644</c:v>
                </c:pt>
                <c:pt idx="53297">
                  <c:v>11.121938999999999</c:v>
                </c:pt>
                <c:pt idx="53298">
                  <c:v>11.124677999999999</c:v>
                </c:pt>
                <c:pt idx="53299">
                  <c:v>11.124219999999999</c:v>
                </c:pt>
                <c:pt idx="53300">
                  <c:v>11.126799999999999</c:v>
                </c:pt>
                <c:pt idx="53301">
                  <c:v>11.127653</c:v>
                </c:pt>
                <c:pt idx="53302">
                  <c:v>11.124108</c:v>
                </c:pt>
                <c:pt idx="53303">
                  <c:v>11.130288</c:v>
                </c:pt>
                <c:pt idx="53304">
                  <c:v>11.133843000000001</c:v>
                </c:pt>
                <c:pt idx="53305">
                  <c:v>11.129505</c:v>
                </c:pt>
                <c:pt idx="53306">
                  <c:v>11.130883000000001</c:v>
                </c:pt>
                <c:pt idx="53307">
                  <c:v>11.131344</c:v>
                </c:pt>
                <c:pt idx="53308">
                  <c:v>11.130747</c:v>
                </c:pt>
                <c:pt idx="53309">
                  <c:v>11.132409000000001</c:v>
                </c:pt>
                <c:pt idx="53310">
                  <c:v>11.131942</c:v>
                </c:pt>
                <c:pt idx="53311">
                  <c:v>11.130291</c:v>
                </c:pt>
                <c:pt idx="53312">
                  <c:v>11.130261000000001</c:v>
                </c:pt>
                <c:pt idx="53313">
                  <c:v>11.132742</c:v>
                </c:pt>
                <c:pt idx="53314">
                  <c:v>11.132580000000001</c:v>
                </c:pt>
                <c:pt idx="53315">
                  <c:v>11.129661</c:v>
                </c:pt>
                <c:pt idx="53316">
                  <c:v>11.129064</c:v>
                </c:pt>
                <c:pt idx="53317">
                  <c:v>11.130711</c:v>
                </c:pt>
                <c:pt idx="53318">
                  <c:v>11.132825</c:v>
                </c:pt>
                <c:pt idx="53319">
                  <c:v>11.131385</c:v>
                </c:pt>
                <c:pt idx="53320">
                  <c:v>11.129251999999999</c:v>
                </c:pt>
                <c:pt idx="53321">
                  <c:v>11.130893</c:v>
                </c:pt>
                <c:pt idx="53322">
                  <c:v>11.133702</c:v>
                </c:pt>
                <c:pt idx="53323">
                  <c:v>11.135697</c:v>
                </c:pt>
                <c:pt idx="53324">
                  <c:v>11.134477</c:v>
                </c:pt>
                <c:pt idx="53325">
                  <c:v>11.131287</c:v>
                </c:pt>
                <c:pt idx="53326">
                  <c:v>11.131024999999999</c:v>
                </c:pt>
                <c:pt idx="53327">
                  <c:v>11.132887999999999</c:v>
                </c:pt>
                <c:pt idx="53328">
                  <c:v>11.129898000000001</c:v>
                </c:pt>
                <c:pt idx="53329">
                  <c:v>11.129299</c:v>
                </c:pt>
                <c:pt idx="53330">
                  <c:v>11.132564</c:v>
                </c:pt>
                <c:pt idx="53331">
                  <c:v>11.129402000000001</c:v>
                </c:pt>
                <c:pt idx="53332">
                  <c:v>11.128283</c:v>
                </c:pt>
                <c:pt idx="53333">
                  <c:v>11.130992000000001</c:v>
                </c:pt>
                <c:pt idx="53334">
                  <c:v>11.125926</c:v>
                </c:pt>
                <c:pt idx="53335">
                  <c:v>11.124567000000001</c:v>
                </c:pt>
                <c:pt idx="53336">
                  <c:v>11.130967999999999</c:v>
                </c:pt>
                <c:pt idx="53337">
                  <c:v>11.133883000000001</c:v>
                </c:pt>
                <c:pt idx="53338">
                  <c:v>11.131703999999999</c:v>
                </c:pt>
                <c:pt idx="53339">
                  <c:v>11.129217000000001</c:v>
                </c:pt>
                <c:pt idx="53340">
                  <c:v>11.129485000000001</c:v>
                </c:pt>
                <c:pt idx="53341">
                  <c:v>11.130114000000001</c:v>
                </c:pt>
                <c:pt idx="53342">
                  <c:v>11.130390999999999</c:v>
                </c:pt>
                <c:pt idx="53343">
                  <c:v>11.132417</c:v>
                </c:pt>
                <c:pt idx="53344">
                  <c:v>11.131515</c:v>
                </c:pt>
                <c:pt idx="53345">
                  <c:v>11.130845000000001</c:v>
                </c:pt>
                <c:pt idx="53346">
                  <c:v>11.134425999999999</c:v>
                </c:pt>
                <c:pt idx="53347">
                  <c:v>11.134072</c:v>
                </c:pt>
                <c:pt idx="53348">
                  <c:v>11.131321</c:v>
                </c:pt>
                <c:pt idx="53349">
                  <c:v>11.132377999999999</c:v>
                </c:pt>
                <c:pt idx="53350">
                  <c:v>11.133763999999999</c:v>
                </c:pt>
                <c:pt idx="53351">
                  <c:v>11.135014</c:v>
                </c:pt>
                <c:pt idx="53352">
                  <c:v>11.135350000000001</c:v>
                </c:pt>
                <c:pt idx="53353">
                  <c:v>11.134529000000001</c:v>
                </c:pt>
                <c:pt idx="53354">
                  <c:v>11.138771999999999</c:v>
                </c:pt>
                <c:pt idx="53355">
                  <c:v>11.144876999999999</c:v>
                </c:pt>
                <c:pt idx="53356">
                  <c:v>11.142614</c:v>
                </c:pt>
                <c:pt idx="53357">
                  <c:v>11.138132000000001</c:v>
                </c:pt>
                <c:pt idx="53358">
                  <c:v>11.138529999999999</c:v>
                </c:pt>
                <c:pt idx="53359">
                  <c:v>11.140851</c:v>
                </c:pt>
                <c:pt idx="53360">
                  <c:v>11.143613</c:v>
                </c:pt>
                <c:pt idx="53361">
                  <c:v>11.145277999999999</c:v>
                </c:pt>
                <c:pt idx="53362">
                  <c:v>11.144579</c:v>
                </c:pt>
                <c:pt idx="53363">
                  <c:v>11.145243000000001</c:v>
                </c:pt>
                <c:pt idx="53364">
                  <c:v>11.145161999999999</c:v>
                </c:pt>
                <c:pt idx="53365">
                  <c:v>11.141237</c:v>
                </c:pt>
                <c:pt idx="53366">
                  <c:v>11.140419</c:v>
                </c:pt>
                <c:pt idx="53367">
                  <c:v>11.145227999999999</c:v>
                </c:pt>
                <c:pt idx="53368">
                  <c:v>11.147751</c:v>
                </c:pt>
                <c:pt idx="53369">
                  <c:v>11.144002</c:v>
                </c:pt>
                <c:pt idx="53370">
                  <c:v>11.141681999999999</c:v>
                </c:pt>
                <c:pt idx="53371">
                  <c:v>11.14265</c:v>
                </c:pt>
                <c:pt idx="53372">
                  <c:v>11.144183999999999</c:v>
                </c:pt>
                <c:pt idx="53373">
                  <c:v>11.147322000000001</c:v>
                </c:pt>
                <c:pt idx="53374">
                  <c:v>11.148978</c:v>
                </c:pt>
                <c:pt idx="53375">
                  <c:v>11.147982000000001</c:v>
                </c:pt>
                <c:pt idx="53376">
                  <c:v>11.147171</c:v>
                </c:pt>
                <c:pt idx="53377">
                  <c:v>11.148372999999999</c:v>
                </c:pt>
                <c:pt idx="53378">
                  <c:v>11.148326000000001</c:v>
                </c:pt>
                <c:pt idx="53379">
                  <c:v>11.147645000000001</c:v>
                </c:pt>
                <c:pt idx="53380">
                  <c:v>11.147399999999999</c:v>
                </c:pt>
                <c:pt idx="53381">
                  <c:v>11.147537</c:v>
                </c:pt>
                <c:pt idx="53382">
                  <c:v>11.149518</c:v>
                </c:pt>
                <c:pt idx="53383">
                  <c:v>11.149158999999999</c:v>
                </c:pt>
                <c:pt idx="53384">
                  <c:v>11.14812</c:v>
                </c:pt>
                <c:pt idx="53385">
                  <c:v>11.150577</c:v>
                </c:pt>
                <c:pt idx="53386">
                  <c:v>11.149101</c:v>
                </c:pt>
                <c:pt idx="53387">
                  <c:v>11.146243</c:v>
                </c:pt>
                <c:pt idx="53388">
                  <c:v>11.151013000000001</c:v>
                </c:pt>
                <c:pt idx="53389">
                  <c:v>11.153133</c:v>
                </c:pt>
                <c:pt idx="53390">
                  <c:v>11.148432</c:v>
                </c:pt>
                <c:pt idx="53391">
                  <c:v>11.148673</c:v>
                </c:pt>
                <c:pt idx="53392">
                  <c:v>11.150411999999999</c:v>
                </c:pt>
                <c:pt idx="53393">
                  <c:v>11.150287000000001</c:v>
                </c:pt>
                <c:pt idx="53394">
                  <c:v>11.15103</c:v>
                </c:pt>
                <c:pt idx="53395">
                  <c:v>11.150535</c:v>
                </c:pt>
                <c:pt idx="53396">
                  <c:v>11.151672</c:v>
                </c:pt>
                <c:pt idx="53397">
                  <c:v>11.152775999999999</c:v>
                </c:pt>
                <c:pt idx="53398">
                  <c:v>11.152115</c:v>
                </c:pt>
                <c:pt idx="53399">
                  <c:v>11.152644</c:v>
                </c:pt>
                <c:pt idx="53400">
                  <c:v>11.150855999999999</c:v>
                </c:pt>
                <c:pt idx="53401">
                  <c:v>11.153072999999999</c:v>
                </c:pt>
                <c:pt idx="53402">
                  <c:v>11.158609999999999</c:v>
                </c:pt>
                <c:pt idx="53403">
                  <c:v>11.154866</c:v>
                </c:pt>
                <c:pt idx="53404">
                  <c:v>11.149554999999999</c:v>
                </c:pt>
                <c:pt idx="53405">
                  <c:v>11.154508999999999</c:v>
                </c:pt>
                <c:pt idx="53406">
                  <c:v>11.157365</c:v>
                </c:pt>
                <c:pt idx="53407">
                  <c:v>11.156694</c:v>
                </c:pt>
                <c:pt idx="53408">
                  <c:v>11.160038</c:v>
                </c:pt>
                <c:pt idx="53409">
                  <c:v>11.161156999999999</c:v>
                </c:pt>
                <c:pt idx="53410">
                  <c:v>11.159628</c:v>
                </c:pt>
                <c:pt idx="53411">
                  <c:v>11.159884999999999</c:v>
                </c:pt>
                <c:pt idx="53412">
                  <c:v>11.158238000000001</c:v>
                </c:pt>
                <c:pt idx="53413">
                  <c:v>11.154559000000001</c:v>
                </c:pt>
                <c:pt idx="53414">
                  <c:v>11.15497</c:v>
                </c:pt>
                <c:pt idx="53415">
                  <c:v>11.162141</c:v>
                </c:pt>
                <c:pt idx="53416">
                  <c:v>11.166361</c:v>
                </c:pt>
                <c:pt idx="53417">
                  <c:v>11.16216</c:v>
                </c:pt>
                <c:pt idx="53418">
                  <c:v>11.160093</c:v>
                </c:pt>
                <c:pt idx="53419">
                  <c:v>11.161495</c:v>
                </c:pt>
                <c:pt idx="53420">
                  <c:v>11.161733</c:v>
                </c:pt>
                <c:pt idx="53421">
                  <c:v>11.162333</c:v>
                </c:pt>
                <c:pt idx="53422">
                  <c:v>11.162834999999999</c:v>
                </c:pt>
                <c:pt idx="53423">
                  <c:v>11.162203999999999</c:v>
                </c:pt>
                <c:pt idx="53424">
                  <c:v>11.162202000000001</c:v>
                </c:pt>
                <c:pt idx="53425">
                  <c:v>11.163029</c:v>
                </c:pt>
                <c:pt idx="53426">
                  <c:v>11.158089</c:v>
                </c:pt>
                <c:pt idx="53427">
                  <c:v>11.156295999999999</c:v>
                </c:pt>
                <c:pt idx="53428">
                  <c:v>11.157928999999999</c:v>
                </c:pt>
                <c:pt idx="53429">
                  <c:v>11.155718999999999</c:v>
                </c:pt>
                <c:pt idx="53430">
                  <c:v>11.157156000000001</c:v>
                </c:pt>
                <c:pt idx="53431">
                  <c:v>11.160342</c:v>
                </c:pt>
                <c:pt idx="53432">
                  <c:v>11.159872</c:v>
                </c:pt>
                <c:pt idx="53433">
                  <c:v>11.159333999999999</c:v>
                </c:pt>
                <c:pt idx="53434">
                  <c:v>11.159236</c:v>
                </c:pt>
                <c:pt idx="53435">
                  <c:v>11.159913</c:v>
                </c:pt>
                <c:pt idx="53436">
                  <c:v>11.159345</c:v>
                </c:pt>
                <c:pt idx="53437">
                  <c:v>11.158671999999999</c:v>
                </c:pt>
                <c:pt idx="53438">
                  <c:v>11.158367</c:v>
                </c:pt>
                <c:pt idx="53439">
                  <c:v>11.157914999999999</c:v>
                </c:pt>
                <c:pt idx="53440">
                  <c:v>11.157541999999999</c:v>
                </c:pt>
                <c:pt idx="53441">
                  <c:v>11.157220000000001</c:v>
                </c:pt>
                <c:pt idx="53442">
                  <c:v>11.156618999999999</c:v>
                </c:pt>
                <c:pt idx="53443">
                  <c:v>11.158925</c:v>
                </c:pt>
                <c:pt idx="53444">
                  <c:v>11.161363</c:v>
                </c:pt>
                <c:pt idx="53445">
                  <c:v>11.158846</c:v>
                </c:pt>
                <c:pt idx="53446">
                  <c:v>11.158445</c:v>
                </c:pt>
                <c:pt idx="53447">
                  <c:v>11.160678000000001</c:v>
                </c:pt>
                <c:pt idx="53448">
                  <c:v>11.156143</c:v>
                </c:pt>
                <c:pt idx="53449">
                  <c:v>11.154855</c:v>
                </c:pt>
                <c:pt idx="53450">
                  <c:v>11.160693999999999</c:v>
                </c:pt>
                <c:pt idx="53451">
                  <c:v>11.159606999999999</c:v>
                </c:pt>
                <c:pt idx="53452">
                  <c:v>11.159049</c:v>
                </c:pt>
                <c:pt idx="53453">
                  <c:v>11.166544999999999</c:v>
                </c:pt>
                <c:pt idx="53454">
                  <c:v>11.167942999999999</c:v>
                </c:pt>
                <c:pt idx="53455">
                  <c:v>11.163544999999999</c:v>
                </c:pt>
                <c:pt idx="53456">
                  <c:v>11.165554999999999</c:v>
                </c:pt>
                <c:pt idx="53457">
                  <c:v>11.169146</c:v>
                </c:pt>
                <c:pt idx="53458">
                  <c:v>11.167090999999999</c:v>
                </c:pt>
                <c:pt idx="53459">
                  <c:v>11.167967000000001</c:v>
                </c:pt>
                <c:pt idx="53460">
                  <c:v>11.169665999999999</c:v>
                </c:pt>
                <c:pt idx="53461">
                  <c:v>11.167147</c:v>
                </c:pt>
                <c:pt idx="53462">
                  <c:v>11.166914999999999</c:v>
                </c:pt>
                <c:pt idx="53463">
                  <c:v>11.169141</c:v>
                </c:pt>
                <c:pt idx="53464">
                  <c:v>11.168666999999999</c:v>
                </c:pt>
                <c:pt idx="53465">
                  <c:v>11.166124999999999</c:v>
                </c:pt>
                <c:pt idx="53466">
                  <c:v>11.170311</c:v>
                </c:pt>
                <c:pt idx="53467">
                  <c:v>11.174621</c:v>
                </c:pt>
                <c:pt idx="53468">
                  <c:v>11.168393</c:v>
                </c:pt>
                <c:pt idx="53469">
                  <c:v>11.165004</c:v>
                </c:pt>
                <c:pt idx="53470">
                  <c:v>11.167303</c:v>
                </c:pt>
                <c:pt idx="53471">
                  <c:v>11.168120999999999</c:v>
                </c:pt>
                <c:pt idx="53472">
                  <c:v>11.169176</c:v>
                </c:pt>
                <c:pt idx="53473">
                  <c:v>11.170923999999999</c:v>
                </c:pt>
                <c:pt idx="53474">
                  <c:v>11.170985999999999</c:v>
                </c:pt>
                <c:pt idx="53475">
                  <c:v>11.172516999999999</c:v>
                </c:pt>
                <c:pt idx="53476">
                  <c:v>11.176838</c:v>
                </c:pt>
                <c:pt idx="53477">
                  <c:v>11.178214000000001</c:v>
                </c:pt>
                <c:pt idx="53478">
                  <c:v>11.178426</c:v>
                </c:pt>
                <c:pt idx="53479">
                  <c:v>11.181049</c:v>
                </c:pt>
                <c:pt idx="53480">
                  <c:v>11.179387999999999</c:v>
                </c:pt>
                <c:pt idx="53481">
                  <c:v>11.177336</c:v>
                </c:pt>
                <c:pt idx="53482">
                  <c:v>11.178520000000001</c:v>
                </c:pt>
                <c:pt idx="53483">
                  <c:v>11.178761</c:v>
                </c:pt>
                <c:pt idx="53484">
                  <c:v>11.178697</c:v>
                </c:pt>
                <c:pt idx="53485">
                  <c:v>11.178457</c:v>
                </c:pt>
                <c:pt idx="53486">
                  <c:v>11.177014</c:v>
                </c:pt>
                <c:pt idx="53487">
                  <c:v>11.178115</c:v>
                </c:pt>
                <c:pt idx="53488">
                  <c:v>11.179031999999999</c:v>
                </c:pt>
                <c:pt idx="53489">
                  <c:v>11.177020000000001</c:v>
                </c:pt>
                <c:pt idx="53490">
                  <c:v>11.175522000000001</c:v>
                </c:pt>
                <c:pt idx="53491">
                  <c:v>11.174697</c:v>
                </c:pt>
                <c:pt idx="53492">
                  <c:v>11.173410000000001</c:v>
                </c:pt>
                <c:pt idx="53493">
                  <c:v>11.173140999999999</c:v>
                </c:pt>
                <c:pt idx="53494">
                  <c:v>11.172677</c:v>
                </c:pt>
                <c:pt idx="53495">
                  <c:v>11.17403</c:v>
                </c:pt>
                <c:pt idx="53496">
                  <c:v>11.178134</c:v>
                </c:pt>
                <c:pt idx="53497">
                  <c:v>11.178796999999999</c:v>
                </c:pt>
                <c:pt idx="53498">
                  <c:v>11.178215</c:v>
                </c:pt>
                <c:pt idx="53499">
                  <c:v>11.177675000000001</c:v>
                </c:pt>
                <c:pt idx="53500">
                  <c:v>11.176098</c:v>
                </c:pt>
                <c:pt idx="53501">
                  <c:v>11.176392</c:v>
                </c:pt>
                <c:pt idx="53502">
                  <c:v>11.175737</c:v>
                </c:pt>
                <c:pt idx="53503">
                  <c:v>11.172253</c:v>
                </c:pt>
                <c:pt idx="53504">
                  <c:v>11.170445000000001</c:v>
                </c:pt>
                <c:pt idx="53505">
                  <c:v>11.173643999999999</c:v>
                </c:pt>
                <c:pt idx="53506">
                  <c:v>11.177433000000001</c:v>
                </c:pt>
                <c:pt idx="53507">
                  <c:v>11.180671999999999</c:v>
                </c:pt>
                <c:pt idx="53508">
                  <c:v>11.181882999999999</c:v>
                </c:pt>
                <c:pt idx="53509">
                  <c:v>11.179475999999999</c:v>
                </c:pt>
                <c:pt idx="53510">
                  <c:v>11.177989999999999</c:v>
                </c:pt>
                <c:pt idx="53511">
                  <c:v>11.182938999999999</c:v>
                </c:pt>
                <c:pt idx="53512">
                  <c:v>11.18379</c:v>
                </c:pt>
                <c:pt idx="53513">
                  <c:v>11.180858000000001</c:v>
                </c:pt>
                <c:pt idx="53514">
                  <c:v>11.183968</c:v>
                </c:pt>
                <c:pt idx="53515">
                  <c:v>11.188252</c:v>
                </c:pt>
                <c:pt idx="53516">
                  <c:v>11.18689</c:v>
                </c:pt>
                <c:pt idx="53517">
                  <c:v>11.184904</c:v>
                </c:pt>
                <c:pt idx="53518">
                  <c:v>11.188655000000001</c:v>
                </c:pt>
                <c:pt idx="53519">
                  <c:v>11.189747000000001</c:v>
                </c:pt>
                <c:pt idx="53520">
                  <c:v>11.187208999999999</c:v>
                </c:pt>
                <c:pt idx="53521">
                  <c:v>11.186826999999999</c:v>
                </c:pt>
                <c:pt idx="53522">
                  <c:v>11.187287</c:v>
                </c:pt>
                <c:pt idx="53523">
                  <c:v>11.186629</c:v>
                </c:pt>
                <c:pt idx="53524">
                  <c:v>11.184507</c:v>
                </c:pt>
                <c:pt idx="53525">
                  <c:v>11.186959</c:v>
                </c:pt>
                <c:pt idx="53526">
                  <c:v>11.188571</c:v>
                </c:pt>
                <c:pt idx="53527">
                  <c:v>11.184381</c:v>
                </c:pt>
                <c:pt idx="53528">
                  <c:v>11.18744</c:v>
                </c:pt>
                <c:pt idx="53529">
                  <c:v>11.19314</c:v>
                </c:pt>
                <c:pt idx="53530">
                  <c:v>11.190447000000001</c:v>
                </c:pt>
                <c:pt idx="53531">
                  <c:v>11.190856999999999</c:v>
                </c:pt>
                <c:pt idx="53532">
                  <c:v>11.192531000000001</c:v>
                </c:pt>
                <c:pt idx="53533">
                  <c:v>11.189956</c:v>
                </c:pt>
                <c:pt idx="53534">
                  <c:v>11.189745</c:v>
                </c:pt>
                <c:pt idx="53535">
                  <c:v>11.190772000000001</c:v>
                </c:pt>
                <c:pt idx="53536">
                  <c:v>11.191062000000001</c:v>
                </c:pt>
                <c:pt idx="53537">
                  <c:v>11.191146</c:v>
                </c:pt>
                <c:pt idx="53538">
                  <c:v>11.189182000000001</c:v>
                </c:pt>
                <c:pt idx="53539">
                  <c:v>11.188122999999999</c:v>
                </c:pt>
                <c:pt idx="53540">
                  <c:v>11.186897999999999</c:v>
                </c:pt>
                <c:pt idx="53541">
                  <c:v>11.185760999999999</c:v>
                </c:pt>
                <c:pt idx="53542">
                  <c:v>11.189712</c:v>
                </c:pt>
                <c:pt idx="53543">
                  <c:v>11.188745000000001</c:v>
                </c:pt>
                <c:pt idx="53544">
                  <c:v>11.18378</c:v>
                </c:pt>
                <c:pt idx="53545">
                  <c:v>11.187545</c:v>
                </c:pt>
                <c:pt idx="53546">
                  <c:v>11.191519</c:v>
                </c:pt>
                <c:pt idx="53547">
                  <c:v>11.189541</c:v>
                </c:pt>
                <c:pt idx="53548">
                  <c:v>11.189259</c:v>
                </c:pt>
                <c:pt idx="53549">
                  <c:v>11.191846</c:v>
                </c:pt>
                <c:pt idx="53550">
                  <c:v>11.192098</c:v>
                </c:pt>
                <c:pt idx="53551">
                  <c:v>11.190295000000001</c:v>
                </c:pt>
                <c:pt idx="53552">
                  <c:v>11.193121</c:v>
                </c:pt>
                <c:pt idx="53553">
                  <c:v>11.197628</c:v>
                </c:pt>
                <c:pt idx="53554">
                  <c:v>11.197706</c:v>
                </c:pt>
                <c:pt idx="53555">
                  <c:v>11.19707</c:v>
                </c:pt>
                <c:pt idx="53556">
                  <c:v>11.195732</c:v>
                </c:pt>
                <c:pt idx="53557">
                  <c:v>11.192398000000001</c:v>
                </c:pt>
                <c:pt idx="53558">
                  <c:v>11.193752999999999</c:v>
                </c:pt>
                <c:pt idx="53559">
                  <c:v>11.194386</c:v>
                </c:pt>
                <c:pt idx="53560">
                  <c:v>11.190325</c:v>
                </c:pt>
                <c:pt idx="53561">
                  <c:v>11.192257</c:v>
                </c:pt>
                <c:pt idx="53562">
                  <c:v>11.196543999999999</c:v>
                </c:pt>
                <c:pt idx="53563">
                  <c:v>11.194750000000001</c:v>
                </c:pt>
                <c:pt idx="53564">
                  <c:v>11.194482000000001</c:v>
                </c:pt>
                <c:pt idx="53565">
                  <c:v>11.19665</c:v>
                </c:pt>
                <c:pt idx="53566">
                  <c:v>11.194198999999999</c:v>
                </c:pt>
                <c:pt idx="53567">
                  <c:v>11.190279</c:v>
                </c:pt>
                <c:pt idx="53568">
                  <c:v>11.194186</c:v>
                </c:pt>
                <c:pt idx="53569">
                  <c:v>11.19839</c:v>
                </c:pt>
                <c:pt idx="53570">
                  <c:v>11.195881</c:v>
                </c:pt>
                <c:pt idx="53571">
                  <c:v>11.197661999999999</c:v>
                </c:pt>
                <c:pt idx="53572">
                  <c:v>11.198251000000001</c:v>
                </c:pt>
                <c:pt idx="53573">
                  <c:v>11.196006000000001</c:v>
                </c:pt>
                <c:pt idx="53574">
                  <c:v>11.198823000000001</c:v>
                </c:pt>
                <c:pt idx="53575">
                  <c:v>11.198601999999999</c:v>
                </c:pt>
                <c:pt idx="53576">
                  <c:v>11.195546</c:v>
                </c:pt>
                <c:pt idx="53577">
                  <c:v>11.197388</c:v>
                </c:pt>
                <c:pt idx="53578">
                  <c:v>11.198105</c:v>
                </c:pt>
                <c:pt idx="53579">
                  <c:v>11.195339000000001</c:v>
                </c:pt>
                <c:pt idx="53580">
                  <c:v>11.196904999999999</c:v>
                </c:pt>
                <c:pt idx="53581">
                  <c:v>11.200559</c:v>
                </c:pt>
                <c:pt idx="53582">
                  <c:v>11.198074</c:v>
                </c:pt>
                <c:pt idx="53583">
                  <c:v>11.197093000000001</c:v>
                </c:pt>
                <c:pt idx="53584">
                  <c:v>11.200872</c:v>
                </c:pt>
                <c:pt idx="53585">
                  <c:v>11.201419</c:v>
                </c:pt>
                <c:pt idx="53586">
                  <c:v>11.202218999999999</c:v>
                </c:pt>
                <c:pt idx="53587">
                  <c:v>11.203177999999999</c:v>
                </c:pt>
                <c:pt idx="53588">
                  <c:v>11.200310999999999</c:v>
                </c:pt>
                <c:pt idx="53589">
                  <c:v>11.200125999999999</c:v>
                </c:pt>
                <c:pt idx="53590">
                  <c:v>11.199534999999999</c:v>
                </c:pt>
                <c:pt idx="53591">
                  <c:v>11.200144</c:v>
                </c:pt>
                <c:pt idx="53592">
                  <c:v>11.201601999999999</c:v>
                </c:pt>
                <c:pt idx="53593">
                  <c:v>11.201703999999999</c:v>
                </c:pt>
                <c:pt idx="53594">
                  <c:v>11.200340000000001</c:v>
                </c:pt>
                <c:pt idx="53595">
                  <c:v>11.19941</c:v>
                </c:pt>
                <c:pt idx="53596">
                  <c:v>11.203250000000001</c:v>
                </c:pt>
                <c:pt idx="53597">
                  <c:v>11.20543</c:v>
                </c:pt>
                <c:pt idx="53598">
                  <c:v>11.204024</c:v>
                </c:pt>
                <c:pt idx="53599">
                  <c:v>11.206606000000001</c:v>
                </c:pt>
                <c:pt idx="53600">
                  <c:v>11.205590000000001</c:v>
                </c:pt>
                <c:pt idx="53601">
                  <c:v>11.204048999999999</c:v>
                </c:pt>
                <c:pt idx="53602">
                  <c:v>11.207295999999999</c:v>
                </c:pt>
                <c:pt idx="53603">
                  <c:v>11.208895999999999</c:v>
                </c:pt>
                <c:pt idx="53604">
                  <c:v>11.209607999999999</c:v>
                </c:pt>
                <c:pt idx="53605">
                  <c:v>11.213061</c:v>
                </c:pt>
                <c:pt idx="53606">
                  <c:v>11.212281000000001</c:v>
                </c:pt>
                <c:pt idx="53607">
                  <c:v>11.208921999999999</c:v>
                </c:pt>
                <c:pt idx="53608">
                  <c:v>11.210841</c:v>
                </c:pt>
                <c:pt idx="53609">
                  <c:v>11.209606000000001</c:v>
                </c:pt>
                <c:pt idx="53610">
                  <c:v>11.206255000000001</c:v>
                </c:pt>
                <c:pt idx="53611">
                  <c:v>11.209896000000001</c:v>
                </c:pt>
                <c:pt idx="53612">
                  <c:v>11.211017</c:v>
                </c:pt>
                <c:pt idx="53613">
                  <c:v>11.208246000000001</c:v>
                </c:pt>
                <c:pt idx="53614">
                  <c:v>11.207426999999999</c:v>
                </c:pt>
                <c:pt idx="53615">
                  <c:v>11.206621</c:v>
                </c:pt>
                <c:pt idx="53616">
                  <c:v>11.204286</c:v>
                </c:pt>
                <c:pt idx="53617">
                  <c:v>11.206262000000001</c:v>
                </c:pt>
                <c:pt idx="53618">
                  <c:v>11.210113</c:v>
                </c:pt>
                <c:pt idx="53619">
                  <c:v>11.208534999999999</c:v>
                </c:pt>
                <c:pt idx="53620">
                  <c:v>11.207287000000001</c:v>
                </c:pt>
                <c:pt idx="53621">
                  <c:v>11.209555999999999</c:v>
                </c:pt>
                <c:pt idx="53622">
                  <c:v>11.209609</c:v>
                </c:pt>
                <c:pt idx="53623">
                  <c:v>11.210601</c:v>
                </c:pt>
                <c:pt idx="53624">
                  <c:v>11.214193</c:v>
                </c:pt>
                <c:pt idx="53625">
                  <c:v>11.214499</c:v>
                </c:pt>
                <c:pt idx="53626">
                  <c:v>11.209301999999999</c:v>
                </c:pt>
                <c:pt idx="53627">
                  <c:v>11.207598000000001</c:v>
                </c:pt>
                <c:pt idx="53628">
                  <c:v>11.210194</c:v>
                </c:pt>
                <c:pt idx="53629">
                  <c:v>11.211802</c:v>
                </c:pt>
                <c:pt idx="53630">
                  <c:v>11.211919999999999</c:v>
                </c:pt>
                <c:pt idx="53631">
                  <c:v>11.209254</c:v>
                </c:pt>
                <c:pt idx="53632">
                  <c:v>11.212009</c:v>
                </c:pt>
                <c:pt idx="53633">
                  <c:v>11.218356</c:v>
                </c:pt>
                <c:pt idx="53634">
                  <c:v>11.213996</c:v>
                </c:pt>
                <c:pt idx="53635">
                  <c:v>11.210806</c:v>
                </c:pt>
                <c:pt idx="53636">
                  <c:v>11.215645</c:v>
                </c:pt>
                <c:pt idx="53637">
                  <c:v>11.215104</c:v>
                </c:pt>
                <c:pt idx="53638">
                  <c:v>11.212251999999999</c:v>
                </c:pt>
                <c:pt idx="53639">
                  <c:v>11.214986</c:v>
                </c:pt>
                <c:pt idx="53640">
                  <c:v>11.215268999999999</c:v>
                </c:pt>
                <c:pt idx="53641">
                  <c:v>11.211201000000001</c:v>
                </c:pt>
                <c:pt idx="53642">
                  <c:v>11.21185</c:v>
                </c:pt>
                <c:pt idx="53643">
                  <c:v>11.212441</c:v>
                </c:pt>
                <c:pt idx="53644">
                  <c:v>11.210958</c:v>
                </c:pt>
                <c:pt idx="53645">
                  <c:v>11.214022999999999</c:v>
                </c:pt>
                <c:pt idx="53646">
                  <c:v>11.214396000000001</c:v>
                </c:pt>
                <c:pt idx="53647">
                  <c:v>11.212809</c:v>
                </c:pt>
                <c:pt idx="53648">
                  <c:v>11.216469999999999</c:v>
                </c:pt>
                <c:pt idx="53649">
                  <c:v>11.217214999999999</c:v>
                </c:pt>
                <c:pt idx="53650">
                  <c:v>11.216205</c:v>
                </c:pt>
                <c:pt idx="53651">
                  <c:v>11.220262999999999</c:v>
                </c:pt>
                <c:pt idx="53652">
                  <c:v>11.218866</c:v>
                </c:pt>
                <c:pt idx="53653">
                  <c:v>11.211567000000001</c:v>
                </c:pt>
                <c:pt idx="53654">
                  <c:v>11.209959</c:v>
                </c:pt>
                <c:pt idx="53655">
                  <c:v>11.218318</c:v>
                </c:pt>
                <c:pt idx="53656">
                  <c:v>11.221667999999999</c:v>
                </c:pt>
                <c:pt idx="53657">
                  <c:v>11.216276000000001</c:v>
                </c:pt>
                <c:pt idx="53658">
                  <c:v>11.215464000000001</c:v>
                </c:pt>
                <c:pt idx="53659">
                  <c:v>11.218729</c:v>
                </c:pt>
                <c:pt idx="53660">
                  <c:v>11.218533000000001</c:v>
                </c:pt>
                <c:pt idx="53661">
                  <c:v>11.219363</c:v>
                </c:pt>
                <c:pt idx="53662">
                  <c:v>11.220482000000001</c:v>
                </c:pt>
                <c:pt idx="53663">
                  <c:v>11.220786</c:v>
                </c:pt>
                <c:pt idx="53664">
                  <c:v>11.222576999999999</c:v>
                </c:pt>
                <c:pt idx="53665">
                  <c:v>11.219711</c:v>
                </c:pt>
                <c:pt idx="53666">
                  <c:v>11.217008</c:v>
                </c:pt>
                <c:pt idx="53667">
                  <c:v>11.222115000000001</c:v>
                </c:pt>
                <c:pt idx="53668">
                  <c:v>11.223036</c:v>
                </c:pt>
                <c:pt idx="53669">
                  <c:v>11.218584</c:v>
                </c:pt>
                <c:pt idx="53670">
                  <c:v>11.220993999999999</c:v>
                </c:pt>
                <c:pt idx="53671">
                  <c:v>11.223538</c:v>
                </c:pt>
                <c:pt idx="53672">
                  <c:v>11.219799</c:v>
                </c:pt>
                <c:pt idx="53673">
                  <c:v>11.220397</c:v>
                </c:pt>
                <c:pt idx="53674">
                  <c:v>11.224087000000001</c:v>
                </c:pt>
                <c:pt idx="53675">
                  <c:v>11.225012</c:v>
                </c:pt>
                <c:pt idx="53676">
                  <c:v>11.226011</c:v>
                </c:pt>
                <c:pt idx="53677">
                  <c:v>11.225770000000001</c:v>
                </c:pt>
                <c:pt idx="53678">
                  <c:v>11.224062</c:v>
                </c:pt>
                <c:pt idx="53679">
                  <c:v>11.225465</c:v>
                </c:pt>
                <c:pt idx="53680">
                  <c:v>11.223989</c:v>
                </c:pt>
                <c:pt idx="53681">
                  <c:v>11.220903</c:v>
                </c:pt>
                <c:pt idx="53682">
                  <c:v>11.220355</c:v>
                </c:pt>
                <c:pt idx="53683">
                  <c:v>11.220369</c:v>
                </c:pt>
                <c:pt idx="53684">
                  <c:v>11.221251000000001</c:v>
                </c:pt>
                <c:pt idx="53685">
                  <c:v>11.218895</c:v>
                </c:pt>
                <c:pt idx="53686">
                  <c:v>11.217355</c:v>
                </c:pt>
                <c:pt idx="53687">
                  <c:v>11.221193</c:v>
                </c:pt>
                <c:pt idx="53688">
                  <c:v>11.221992</c:v>
                </c:pt>
                <c:pt idx="53689">
                  <c:v>11.219681</c:v>
                </c:pt>
                <c:pt idx="53690">
                  <c:v>11.221876999999999</c:v>
                </c:pt>
                <c:pt idx="53691">
                  <c:v>11.221377</c:v>
                </c:pt>
                <c:pt idx="53692">
                  <c:v>11.215785</c:v>
                </c:pt>
                <c:pt idx="53693">
                  <c:v>11.214321</c:v>
                </c:pt>
                <c:pt idx="53694">
                  <c:v>11.216187</c:v>
                </c:pt>
                <c:pt idx="53695">
                  <c:v>11.220653</c:v>
                </c:pt>
                <c:pt idx="53696">
                  <c:v>11.225360999999999</c:v>
                </c:pt>
                <c:pt idx="53697">
                  <c:v>11.224919999999999</c:v>
                </c:pt>
                <c:pt idx="53698">
                  <c:v>11.224285</c:v>
                </c:pt>
                <c:pt idx="53699">
                  <c:v>11.22606</c:v>
                </c:pt>
                <c:pt idx="53700">
                  <c:v>11.225803000000001</c:v>
                </c:pt>
                <c:pt idx="53701">
                  <c:v>11.223563</c:v>
                </c:pt>
                <c:pt idx="53702">
                  <c:v>11.224812999999999</c:v>
                </c:pt>
                <c:pt idx="53703">
                  <c:v>11.229355999999999</c:v>
                </c:pt>
                <c:pt idx="53704">
                  <c:v>11.231064999999999</c:v>
                </c:pt>
                <c:pt idx="53705">
                  <c:v>11.229161</c:v>
                </c:pt>
                <c:pt idx="53706">
                  <c:v>11.227266999999999</c:v>
                </c:pt>
                <c:pt idx="53707">
                  <c:v>11.225598</c:v>
                </c:pt>
                <c:pt idx="53708">
                  <c:v>11.225557</c:v>
                </c:pt>
                <c:pt idx="53709">
                  <c:v>11.227836999999999</c:v>
                </c:pt>
                <c:pt idx="53710">
                  <c:v>11.228052</c:v>
                </c:pt>
                <c:pt idx="53711">
                  <c:v>11.231432</c:v>
                </c:pt>
                <c:pt idx="53712">
                  <c:v>11.235671</c:v>
                </c:pt>
                <c:pt idx="53713">
                  <c:v>11.230988999999999</c:v>
                </c:pt>
                <c:pt idx="53714">
                  <c:v>11.228751000000001</c:v>
                </c:pt>
                <c:pt idx="53715">
                  <c:v>11.233404</c:v>
                </c:pt>
                <c:pt idx="53716">
                  <c:v>11.230757000000001</c:v>
                </c:pt>
                <c:pt idx="53717">
                  <c:v>11.226611999999999</c:v>
                </c:pt>
                <c:pt idx="53718">
                  <c:v>11.230295</c:v>
                </c:pt>
                <c:pt idx="53719">
                  <c:v>11.233053</c:v>
                </c:pt>
                <c:pt idx="53720">
                  <c:v>11.235556000000001</c:v>
                </c:pt>
                <c:pt idx="53721">
                  <c:v>11.236888</c:v>
                </c:pt>
                <c:pt idx="53722">
                  <c:v>11.234086</c:v>
                </c:pt>
                <c:pt idx="53723">
                  <c:v>11.232404000000001</c:v>
                </c:pt>
                <c:pt idx="53724">
                  <c:v>11.231201</c:v>
                </c:pt>
                <c:pt idx="53725">
                  <c:v>11.228989</c:v>
                </c:pt>
                <c:pt idx="53726">
                  <c:v>11.229012000000001</c:v>
                </c:pt>
                <c:pt idx="53727">
                  <c:v>11.234264</c:v>
                </c:pt>
                <c:pt idx="53728">
                  <c:v>11.239140000000001</c:v>
                </c:pt>
                <c:pt idx="53729">
                  <c:v>11.237028</c:v>
                </c:pt>
                <c:pt idx="53730">
                  <c:v>11.236208</c:v>
                </c:pt>
                <c:pt idx="53731">
                  <c:v>11.241242</c:v>
                </c:pt>
                <c:pt idx="53732">
                  <c:v>11.24123</c:v>
                </c:pt>
                <c:pt idx="53733">
                  <c:v>11.237562</c:v>
                </c:pt>
                <c:pt idx="53734">
                  <c:v>11.239023</c:v>
                </c:pt>
                <c:pt idx="53735">
                  <c:v>11.240041</c:v>
                </c:pt>
                <c:pt idx="53736">
                  <c:v>11.236827999999999</c:v>
                </c:pt>
                <c:pt idx="53737">
                  <c:v>11.237843</c:v>
                </c:pt>
                <c:pt idx="53738">
                  <c:v>11.241751000000001</c:v>
                </c:pt>
                <c:pt idx="53739">
                  <c:v>11.241927</c:v>
                </c:pt>
                <c:pt idx="53740">
                  <c:v>11.240883</c:v>
                </c:pt>
                <c:pt idx="53741">
                  <c:v>11.239990000000001</c:v>
                </c:pt>
                <c:pt idx="53742">
                  <c:v>11.237617</c:v>
                </c:pt>
                <c:pt idx="53743">
                  <c:v>11.239447</c:v>
                </c:pt>
                <c:pt idx="53744">
                  <c:v>11.242606</c:v>
                </c:pt>
                <c:pt idx="53745">
                  <c:v>11.242786000000001</c:v>
                </c:pt>
                <c:pt idx="53746">
                  <c:v>11.243098</c:v>
                </c:pt>
                <c:pt idx="53747">
                  <c:v>11.243171</c:v>
                </c:pt>
                <c:pt idx="53748">
                  <c:v>11.243504</c:v>
                </c:pt>
                <c:pt idx="53749">
                  <c:v>11.245625</c:v>
                </c:pt>
                <c:pt idx="53750">
                  <c:v>11.244923999999999</c:v>
                </c:pt>
                <c:pt idx="53751">
                  <c:v>11.244204999999999</c:v>
                </c:pt>
                <c:pt idx="53752">
                  <c:v>11.245259000000001</c:v>
                </c:pt>
                <c:pt idx="53753">
                  <c:v>11.242366000000001</c:v>
                </c:pt>
                <c:pt idx="53754">
                  <c:v>11.239202000000001</c:v>
                </c:pt>
                <c:pt idx="53755">
                  <c:v>11.241657</c:v>
                </c:pt>
                <c:pt idx="53756">
                  <c:v>11.243119999999999</c:v>
                </c:pt>
                <c:pt idx="53757">
                  <c:v>11.241351999999999</c:v>
                </c:pt>
                <c:pt idx="53758">
                  <c:v>11.238953</c:v>
                </c:pt>
                <c:pt idx="53759">
                  <c:v>11.240451999999999</c:v>
                </c:pt>
                <c:pt idx="53760">
                  <c:v>11.243361999999999</c:v>
                </c:pt>
                <c:pt idx="53761">
                  <c:v>11.23949</c:v>
                </c:pt>
                <c:pt idx="53762">
                  <c:v>11.237308000000001</c:v>
                </c:pt>
                <c:pt idx="53763">
                  <c:v>11.240098</c:v>
                </c:pt>
                <c:pt idx="53764">
                  <c:v>11.239186</c:v>
                </c:pt>
                <c:pt idx="53765">
                  <c:v>11.23648</c:v>
                </c:pt>
                <c:pt idx="53766">
                  <c:v>11.238249</c:v>
                </c:pt>
                <c:pt idx="53767">
                  <c:v>11.238460999999999</c:v>
                </c:pt>
                <c:pt idx="53768">
                  <c:v>11.238175</c:v>
                </c:pt>
                <c:pt idx="53769">
                  <c:v>11.24192</c:v>
                </c:pt>
                <c:pt idx="53770">
                  <c:v>11.245704999999999</c:v>
                </c:pt>
                <c:pt idx="53771">
                  <c:v>11.244654000000001</c:v>
                </c:pt>
                <c:pt idx="53772">
                  <c:v>11.244887</c:v>
                </c:pt>
                <c:pt idx="53773">
                  <c:v>11.246786999999999</c:v>
                </c:pt>
                <c:pt idx="53774">
                  <c:v>11.247845999999999</c:v>
                </c:pt>
                <c:pt idx="53775">
                  <c:v>11.245791000000001</c:v>
                </c:pt>
                <c:pt idx="53776">
                  <c:v>11.242048</c:v>
                </c:pt>
                <c:pt idx="53777">
                  <c:v>11.242438</c:v>
                </c:pt>
                <c:pt idx="53778">
                  <c:v>11.243731</c:v>
                </c:pt>
                <c:pt idx="53779">
                  <c:v>11.241329</c:v>
                </c:pt>
                <c:pt idx="53780">
                  <c:v>11.236779</c:v>
                </c:pt>
                <c:pt idx="53781">
                  <c:v>11.238803000000001</c:v>
                </c:pt>
                <c:pt idx="53782">
                  <c:v>11.244726999999999</c:v>
                </c:pt>
                <c:pt idx="53783">
                  <c:v>11.247099</c:v>
                </c:pt>
                <c:pt idx="53784">
                  <c:v>11.248120999999999</c:v>
                </c:pt>
                <c:pt idx="53785">
                  <c:v>11.247035</c:v>
                </c:pt>
                <c:pt idx="53786">
                  <c:v>11.243356</c:v>
                </c:pt>
                <c:pt idx="53787">
                  <c:v>11.242689</c:v>
                </c:pt>
                <c:pt idx="53788">
                  <c:v>11.24381</c:v>
                </c:pt>
                <c:pt idx="53789">
                  <c:v>11.242862000000001</c:v>
                </c:pt>
                <c:pt idx="53790">
                  <c:v>11.242267</c:v>
                </c:pt>
                <c:pt idx="53791">
                  <c:v>11.244623000000001</c:v>
                </c:pt>
                <c:pt idx="53792">
                  <c:v>11.247446</c:v>
                </c:pt>
                <c:pt idx="53793">
                  <c:v>11.247389999999999</c:v>
                </c:pt>
                <c:pt idx="53794">
                  <c:v>11.247180999999999</c:v>
                </c:pt>
                <c:pt idx="53795">
                  <c:v>11.249358000000001</c:v>
                </c:pt>
                <c:pt idx="53796">
                  <c:v>11.251915</c:v>
                </c:pt>
                <c:pt idx="53797">
                  <c:v>11.251279</c:v>
                </c:pt>
                <c:pt idx="53798">
                  <c:v>11.251657</c:v>
                </c:pt>
                <c:pt idx="53799">
                  <c:v>11.255724000000001</c:v>
                </c:pt>
                <c:pt idx="53800">
                  <c:v>11.257497000000001</c:v>
                </c:pt>
                <c:pt idx="53801">
                  <c:v>11.253422</c:v>
                </c:pt>
                <c:pt idx="53802">
                  <c:v>11.24921</c:v>
                </c:pt>
                <c:pt idx="53803">
                  <c:v>11.248025</c:v>
                </c:pt>
                <c:pt idx="53804">
                  <c:v>11.246884</c:v>
                </c:pt>
                <c:pt idx="53805">
                  <c:v>11.247089000000001</c:v>
                </c:pt>
                <c:pt idx="53806">
                  <c:v>11.251315999999999</c:v>
                </c:pt>
                <c:pt idx="53807">
                  <c:v>11.252489000000001</c:v>
                </c:pt>
                <c:pt idx="53808">
                  <c:v>11.252661</c:v>
                </c:pt>
                <c:pt idx="53809">
                  <c:v>11.25447</c:v>
                </c:pt>
                <c:pt idx="53810">
                  <c:v>11.253318</c:v>
                </c:pt>
                <c:pt idx="53811">
                  <c:v>11.250045</c:v>
                </c:pt>
                <c:pt idx="53812">
                  <c:v>11.247811</c:v>
                </c:pt>
                <c:pt idx="53813">
                  <c:v>11.248689000000001</c:v>
                </c:pt>
                <c:pt idx="53814">
                  <c:v>11.248224</c:v>
                </c:pt>
                <c:pt idx="53815">
                  <c:v>11.249180000000001</c:v>
                </c:pt>
                <c:pt idx="53816">
                  <c:v>11.255153</c:v>
                </c:pt>
                <c:pt idx="53817">
                  <c:v>11.254759999999999</c:v>
                </c:pt>
                <c:pt idx="53818">
                  <c:v>11.251649</c:v>
                </c:pt>
                <c:pt idx="53819">
                  <c:v>11.254324</c:v>
                </c:pt>
                <c:pt idx="53820">
                  <c:v>11.255326</c:v>
                </c:pt>
                <c:pt idx="53821">
                  <c:v>11.254816999999999</c:v>
                </c:pt>
                <c:pt idx="53822">
                  <c:v>11.256508</c:v>
                </c:pt>
                <c:pt idx="53823">
                  <c:v>11.256443000000001</c:v>
                </c:pt>
                <c:pt idx="53824">
                  <c:v>11.25413</c:v>
                </c:pt>
                <c:pt idx="53825">
                  <c:v>11.255226</c:v>
                </c:pt>
                <c:pt idx="53826">
                  <c:v>11.260432</c:v>
                </c:pt>
                <c:pt idx="53827">
                  <c:v>11.259994000000001</c:v>
                </c:pt>
                <c:pt idx="53828">
                  <c:v>11.256586</c:v>
                </c:pt>
                <c:pt idx="53829">
                  <c:v>11.258702</c:v>
                </c:pt>
                <c:pt idx="53830">
                  <c:v>11.262361</c:v>
                </c:pt>
                <c:pt idx="53831">
                  <c:v>11.26581</c:v>
                </c:pt>
                <c:pt idx="53832">
                  <c:v>11.267084000000001</c:v>
                </c:pt>
                <c:pt idx="53833">
                  <c:v>11.263396999999999</c:v>
                </c:pt>
                <c:pt idx="53834">
                  <c:v>11.260721999999999</c:v>
                </c:pt>
                <c:pt idx="53835">
                  <c:v>11.262252</c:v>
                </c:pt>
                <c:pt idx="53836">
                  <c:v>11.263297</c:v>
                </c:pt>
                <c:pt idx="53837">
                  <c:v>11.262718</c:v>
                </c:pt>
                <c:pt idx="53838">
                  <c:v>11.263892999999999</c:v>
                </c:pt>
                <c:pt idx="53839">
                  <c:v>11.26693</c:v>
                </c:pt>
                <c:pt idx="53840">
                  <c:v>11.267851</c:v>
                </c:pt>
                <c:pt idx="53841">
                  <c:v>11.267004</c:v>
                </c:pt>
                <c:pt idx="53842">
                  <c:v>11.266987</c:v>
                </c:pt>
                <c:pt idx="53843">
                  <c:v>11.267327</c:v>
                </c:pt>
                <c:pt idx="53844">
                  <c:v>11.267149</c:v>
                </c:pt>
                <c:pt idx="53845">
                  <c:v>11.265750000000001</c:v>
                </c:pt>
                <c:pt idx="53846">
                  <c:v>11.264981000000001</c:v>
                </c:pt>
                <c:pt idx="53847">
                  <c:v>11.267227</c:v>
                </c:pt>
                <c:pt idx="53848">
                  <c:v>11.269126999999999</c:v>
                </c:pt>
                <c:pt idx="53849">
                  <c:v>11.267585</c:v>
                </c:pt>
                <c:pt idx="53850">
                  <c:v>11.264911</c:v>
                </c:pt>
                <c:pt idx="53851">
                  <c:v>11.265090000000001</c:v>
                </c:pt>
                <c:pt idx="53852">
                  <c:v>11.266330999999999</c:v>
                </c:pt>
                <c:pt idx="53853">
                  <c:v>11.263082000000001</c:v>
                </c:pt>
                <c:pt idx="53854">
                  <c:v>11.262589</c:v>
                </c:pt>
                <c:pt idx="53855">
                  <c:v>11.267204</c:v>
                </c:pt>
                <c:pt idx="53856">
                  <c:v>11.264582000000001</c:v>
                </c:pt>
                <c:pt idx="53857">
                  <c:v>11.259038</c:v>
                </c:pt>
                <c:pt idx="53858">
                  <c:v>11.262667</c:v>
                </c:pt>
                <c:pt idx="53859">
                  <c:v>11.26972</c:v>
                </c:pt>
                <c:pt idx="53860">
                  <c:v>11.268637999999999</c:v>
                </c:pt>
                <c:pt idx="53861">
                  <c:v>11.260373</c:v>
                </c:pt>
                <c:pt idx="53862">
                  <c:v>11.258872999999999</c:v>
                </c:pt>
                <c:pt idx="53863">
                  <c:v>11.264962000000001</c:v>
                </c:pt>
                <c:pt idx="53864">
                  <c:v>11.264737</c:v>
                </c:pt>
                <c:pt idx="53865">
                  <c:v>11.261139999999999</c:v>
                </c:pt>
                <c:pt idx="53866">
                  <c:v>11.26403</c:v>
                </c:pt>
                <c:pt idx="53867">
                  <c:v>11.266079</c:v>
                </c:pt>
                <c:pt idx="53868">
                  <c:v>11.263116</c:v>
                </c:pt>
                <c:pt idx="53869">
                  <c:v>11.262388</c:v>
                </c:pt>
                <c:pt idx="53870">
                  <c:v>11.26519</c:v>
                </c:pt>
                <c:pt idx="53871">
                  <c:v>11.267130999999999</c:v>
                </c:pt>
                <c:pt idx="53872">
                  <c:v>11.268718</c:v>
                </c:pt>
                <c:pt idx="53873">
                  <c:v>11.269887000000001</c:v>
                </c:pt>
                <c:pt idx="53874">
                  <c:v>11.267208999999999</c:v>
                </c:pt>
                <c:pt idx="53875">
                  <c:v>11.262881999999999</c:v>
                </c:pt>
                <c:pt idx="53876">
                  <c:v>11.265506999999999</c:v>
                </c:pt>
                <c:pt idx="53877">
                  <c:v>11.270177</c:v>
                </c:pt>
                <c:pt idx="53878">
                  <c:v>11.269655999999999</c:v>
                </c:pt>
                <c:pt idx="53879">
                  <c:v>11.271075</c:v>
                </c:pt>
                <c:pt idx="53880">
                  <c:v>11.273854</c:v>
                </c:pt>
                <c:pt idx="53881">
                  <c:v>11.273942</c:v>
                </c:pt>
                <c:pt idx="53882">
                  <c:v>11.274526</c:v>
                </c:pt>
                <c:pt idx="53883">
                  <c:v>11.274494000000001</c:v>
                </c:pt>
                <c:pt idx="53884">
                  <c:v>11.273216</c:v>
                </c:pt>
                <c:pt idx="53885">
                  <c:v>11.274547999999999</c:v>
                </c:pt>
                <c:pt idx="53886">
                  <c:v>11.275949000000001</c:v>
                </c:pt>
                <c:pt idx="53887">
                  <c:v>11.272544</c:v>
                </c:pt>
                <c:pt idx="53888">
                  <c:v>11.2698</c:v>
                </c:pt>
                <c:pt idx="53889">
                  <c:v>11.275816000000001</c:v>
                </c:pt>
                <c:pt idx="53890">
                  <c:v>11.2806</c:v>
                </c:pt>
                <c:pt idx="53891">
                  <c:v>11.276897</c:v>
                </c:pt>
                <c:pt idx="53892">
                  <c:v>11.277115999999999</c:v>
                </c:pt>
                <c:pt idx="53893">
                  <c:v>11.283035</c:v>
                </c:pt>
                <c:pt idx="53894">
                  <c:v>11.28341</c:v>
                </c:pt>
                <c:pt idx="53895">
                  <c:v>11.280671</c:v>
                </c:pt>
                <c:pt idx="53896">
                  <c:v>11.281907</c:v>
                </c:pt>
                <c:pt idx="53897">
                  <c:v>11.282669</c:v>
                </c:pt>
                <c:pt idx="53898">
                  <c:v>11.281069</c:v>
                </c:pt>
                <c:pt idx="53899">
                  <c:v>11.282665</c:v>
                </c:pt>
                <c:pt idx="53900">
                  <c:v>11.287140000000001</c:v>
                </c:pt>
                <c:pt idx="53901">
                  <c:v>11.282844000000001</c:v>
                </c:pt>
                <c:pt idx="53902">
                  <c:v>11.275593000000001</c:v>
                </c:pt>
                <c:pt idx="53903">
                  <c:v>11.277991999999999</c:v>
                </c:pt>
                <c:pt idx="53904">
                  <c:v>11.282456</c:v>
                </c:pt>
                <c:pt idx="53905">
                  <c:v>11.279821999999999</c:v>
                </c:pt>
                <c:pt idx="53906">
                  <c:v>11.276759</c:v>
                </c:pt>
                <c:pt idx="53907">
                  <c:v>11.278416</c:v>
                </c:pt>
                <c:pt idx="53908">
                  <c:v>11.27983</c:v>
                </c:pt>
                <c:pt idx="53909">
                  <c:v>11.279329000000001</c:v>
                </c:pt>
                <c:pt idx="53910">
                  <c:v>11.280644000000001</c:v>
                </c:pt>
                <c:pt idx="53911">
                  <c:v>11.281555000000001</c:v>
                </c:pt>
                <c:pt idx="53912">
                  <c:v>11.278476</c:v>
                </c:pt>
                <c:pt idx="53913">
                  <c:v>11.277107000000001</c:v>
                </c:pt>
                <c:pt idx="53914">
                  <c:v>11.280142</c:v>
                </c:pt>
                <c:pt idx="53915">
                  <c:v>11.281762000000001</c:v>
                </c:pt>
                <c:pt idx="53916">
                  <c:v>11.279278</c:v>
                </c:pt>
                <c:pt idx="53917">
                  <c:v>11.274577000000001</c:v>
                </c:pt>
                <c:pt idx="53918">
                  <c:v>11.272501999999999</c:v>
                </c:pt>
                <c:pt idx="53919">
                  <c:v>11.275853</c:v>
                </c:pt>
                <c:pt idx="53920">
                  <c:v>11.278102000000001</c:v>
                </c:pt>
                <c:pt idx="53921">
                  <c:v>11.274349000000001</c:v>
                </c:pt>
                <c:pt idx="53922">
                  <c:v>11.273576</c:v>
                </c:pt>
                <c:pt idx="53923">
                  <c:v>11.277329999999999</c:v>
                </c:pt>
                <c:pt idx="53924">
                  <c:v>11.279782000000001</c:v>
                </c:pt>
                <c:pt idx="53925">
                  <c:v>11.281075</c:v>
                </c:pt>
                <c:pt idx="53926">
                  <c:v>11.282653</c:v>
                </c:pt>
                <c:pt idx="53927">
                  <c:v>11.283519</c:v>
                </c:pt>
                <c:pt idx="53928">
                  <c:v>11.282203000000001</c:v>
                </c:pt>
                <c:pt idx="53929">
                  <c:v>11.280709</c:v>
                </c:pt>
                <c:pt idx="53930">
                  <c:v>11.282988</c:v>
                </c:pt>
                <c:pt idx="53931">
                  <c:v>11.282918</c:v>
                </c:pt>
                <c:pt idx="53932">
                  <c:v>11.279512</c:v>
                </c:pt>
                <c:pt idx="53933">
                  <c:v>11.279754000000001</c:v>
                </c:pt>
                <c:pt idx="53934">
                  <c:v>11.281523999999999</c:v>
                </c:pt>
                <c:pt idx="53935">
                  <c:v>11.282894000000001</c:v>
                </c:pt>
                <c:pt idx="53936">
                  <c:v>11.284784999999999</c:v>
                </c:pt>
                <c:pt idx="53937">
                  <c:v>11.287084999999999</c:v>
                </c:pt>
                <c:pt idx="53938">
                  <c:v>11.285987</c:v>
                </c:pt>
                <c:pt idx="53939">
                  <c:v>11.279994</c:v>
                </c:pt>
                <c:pt idx="53940">
                  <c:v>11.282586</c:v>
                </c:pt>
                <c:pt idx="53941">
                  <c:v>11.291858</c:v>
                </c:pt>
                <c:pt idx="53942">
                  <c:v>11.292052999999999</c:v>
                </c:pt>
                <c:pt idx="53943">
                  <c:v>11.287558000000001</c:v>
                </c:pt>
                <c:pt idx="53944">
                  <c:v>11.286049999999999</c:v>
                </c:pt>
                <c:pt idx="53945">
                  <c:v>11.285761000000001</c:v>
                </c:pt>
                <c:pt idx="53946">
                  <c:v>11.285764</c:v>
                </c:pt>
                <c:pt idx="53947">
                  <c:v>11.287901</c:v>
                </c:pt>
                <c:pt idx="53948">
                  <c:v>11.291297</c:v>
                </c:pt>
                <c:pt idx="53949">
                  <c:v>11.292102999999999</c:v>
                </c:pt>
                <c:pt idx="53950">
                  <c:v>11.292661000000001</c:v>
                </c:pt>
                <c:pt idx="53951">
                  <c:v>11.293908999999999</c:v>
                </c:pt>
                <c:pt idx="53952">
                  <c:v>11.292011</c:v>
                </c:pt>
                <c:pt idx="53953">
                  <c:v>11.293652</c:v>
                </c:pt>
                <c:pt idx="53954">
                  <c:v>11.297891</c:v>
                </c:pt>
                <c:pt idx="53955">
                  <c:v>11.292515</c:v>
                </c:pt>
                <c:pt idx="53956">
                  <c:v>11.286826</c:v>
                </c:pt>
                <c:pt idx="53957">
                  <c:v>11.292633</c:v>
                </c:pt>
                <c:pt idx="53958">
                  <c:v>11.29726</c:v>
                </c:pt>
                <c:pt idx="53959">
                  <c:v>11.294318000000001</c:v>
                </c:pt>
                <c:pt idx="53960">
                  <c:v>11.294739999999999</c:v>
                </c:pt>
                <c:pt idx="53961">
                  <c:v>11.298783999999999</c:v>
                </c:pt>
                <c:pt idx="53962">
                  <c:v>11.301766000000001</c:v>
                </c:pt>
                <c:pt idx="53963">
                  <c:v>11.297414</c:v>
                </c:pt>
                <c:pt idx="53964">
                  <c:v>11.290839999999999</c:v>
                </c:pt>
                <c:pt idx="53965">
                  <c:v>11.293903</c:v>
                </c:pt>
                <c:pt idx="53966">
                  <c:v>11.299018999999999</c:v>
                </c:pt>
                <c:pt idx="53967">
                  <c:v>11.295966999999999</c:v>
                </c:pt>
                <c:pt idx="53968">
                  <c:v>11.294760999999999</c:v>
                </c:pt>
                <c:pt idx="53969">
                  <c:v>11.295762</c:v>
                </c:pt>
                <c:pt idx="53970">
                  <c:v>11.293464</c:v>
                </c:pt>
                <c:pt idx="53971">
                  <c:v>11.296134</c:v>
                </c:pt>
                <c:pt idx="53972">
                  <c:v>11.300003</c:v>
                </c:pt>
                <c:pt idx="53973">
                  <c:v>11.29491</c:v>
                </c:pt>
                <c:pt idx="53974">
                  <c:v>11.291428</c:v>
                </c:pt>
                <c:pt idx="53975">
                  <c:v>11.294670999999999</c:v>
                </c:pt>
                <c:pt idx="53976">
                  <c:v>11.296251</c:v>
                </c:pt>
                <c:pt idx="53977">
                  <c:v>11.295908000000001</c:v>
                </c:pt>
                <c:pt idx="53978">
                  <c:v>11.296778</c:v>
                </c:pt>
                <c:pt idx="53979">
                  <c:v>11.296663000000001</c:v>
                </c:pt>
                <c:pt idx="53980">
                  <c:v>11.296707</c:v>
                </c:pt>
                <c:pt idx="53981">
                  <c:v>11.298094000000001</c:v>
                </c:pt>
                <c:pt idx="53982">
                  <c:v>11.298052</c:v>
                </c:pt>
                <c:pt idx="53983">
                  <c:v>11.296923</c:v>
                </c:pt>
                <c:pt idx="53984">
                  <c:v>11.300271</c:v>
                </c:pt>
                <c:pt idx="53985">
                  <c:v>11.303953</c:v>
                </c:pt>
                <c:pt idx="53986">
                  <c:v>11.299999</c:v>
                </c:pt>
                <c:pt idx="53987">
                  <c:v>11.29495</c:v>
                </c:pt>
                <c:pt idx="53988">
                  <c:v>11.298354</c:v>
                </c:pt>
                <c:pt idx="53989">
                  <c:v>11.302286</c:v>
                </c:pt>
                <c:pt idx="53990">
                  <c:v>11.300501000000001</c:v>
                </c:pt>
                <c:pt idx="53991">
                  <c:v>11.299436999999999</c:v>
                </c:pt>
                <c:pt idx="53992">
                  <c:v>11.301171999999999</c:v>
                </c:pt>
                <c:pt idx="53993">
                  <c:v>11.302436</c:v>
                </c:pt>
                <c:pt idx="53994">
                  <c:v>11.304188999999999</c:v>
                </c:pt>
                <c:pt idx="53995">
                  <c:v>11.302804999999999</c:v>
                </c:pt>
                <c:pt idx="53996">
                  <c:v>11.301985</c:v>
                </c:pt>
                <c:pt idx="53997">
                  <c:v>11.305588999999999</c:v>
                </c:pt>
                <c:pt idx="53998">
                  <c:v>11.308624</c:v>
                </c:pt>
                <c:pt idx="53999">
                  <c:v>11.315144</c:v>
                </c:pt>
                <c:pt idx="54000">
                  <c:v>11.317857999999999</c:v>
                </c:pt>
                <c:pt idx="54001">
                  <c:v>11.310468999999999</c:v>
                </c:pt>
                <c:pt idx="54002">
                  <c:v>11.305678</c:v>
                </c:pt>
                <c:pt idx="54003">
                  <c:v>11.305197</c:v>
                </c:pt>
                <c:pt idx="54004">
                  <c:v>11.306372</c:v>
                </c:pt>
                <c:pt idx="54005">
                  <c:v>11.311821999999999</c:v>
                </c:pt>
                <c:pt idx="54006">
                  <c:v>11.314693999999999</c:v>
                </c:pt>
                <c:pt idx="54007">
                  <c:v>11.309519999999999</c:v>
                </c:pt>
                <c:pt idx="54008">
                  <c:v>11.304625</c:v>
                </c:pt>
                <c:pt idx="54009">
                  <c:v>11.301705999999999</c:v>
                </c:pt>
                <c:pt idx="54010">
                  <c:v>11.302133</c:v>
                </c:pt>
                <c:pt idx="54011">
                  <c:v>11.303729000000001</c:v>
                </c:pt>
                <c:pt idx="54012">
                  <c:v>11.301695</c:v>
                </c:pt>
                <c:pt idx="54013">
                  <c:v>11.301570999999999</c:v>
                </c:pt>
                <c:pt idx="54014">
                  <c:v>11.30462</c:v>
                </c:pt>
                <c:pt idx="54015">
                  <c:v>11.303315</c:v>
                </c:pt>
                <c:pt idx="54016">
                  <c:v>11.300287000000001</c:v>
                </c:pt>
                <c:pt idx="54017">
                  <c:v>11.303865</c:v>
                </c:pt>
                <c:pt idx="54018">
                  <c:v>11.308154999999999</c:v>
                </c:pt>
                <c:pt idx="54019">
                  <c:v>11.303691000000001</c:v>
                </c:pt>
                <c:pt idx="54020">
                  <c:v>11.302548</c:v>
                </c:pt>
                <c:pt idx="54021">
                  <c:v>11.307100999999999</c:v>
                </c:pt>
                <c:pt idx="54022">
                  <c:v>11.307758</c:v>
                </c:pt>
                <c:pt idx="54023">
                  <c:v>11.307074999999999</c:v>
                </c:pt>
                <c:pt idx="54024">
                  <c:v>11.307912</c:v>
                </c:pt>
                <c:pt idx="54025">
                  <c:v>11.30729</c:v>
                </c:pt>
                <c:pt idx="54026">
                  <c:v>11.305889000000001</c:v>
                </c:pt>
                <c:pt idx="54027">
                  <c:v>11.306938000000001</c:v>
                </c:pt>
                <c:pt idx="54028">
                  <c:v>11.306819000000001</c:v>
                </c:pt>
                <c:pt idx="54029">
                  <c:v>11.303843000000001</c:v>
                </c:pt>
                <c:pt idx="54030">
                  <c:v>11.30486</c:v>
                </c:pt>
                <c:pt idx="54031">
                  <c:v>11.305071</c:v>
                </c:pt>
                <c:pt idx="54032">
                  <c:v>11.301337999999999</c:v>
                </c:pt>
                <c:pt idx="54033">
                  <c:v>11.302946</c:v>
                </c:pt>
                <c:pt idx="54034">
                  <c:v>11.308443</c:v>
                </c:pt>
                <c:pt idx="54035">
                  <c:v>11.310658</c:v>
                </c:pt>
                <c:pt idx="54036">
                  <c:v>11.310294000000001</c:v>
                </c:pt>
                <c:pt idx="54037">
                  <c:v>11.309971000000001</c:v>
                </c:pt>
                <c:pt idx="54038">
                  <c:v>11.312514</c:v>
                </c:pt>
                <c:pt idx="54039">
                  <c:v>11.316749</c:v>
                </c:pt>
                <c:pt idx="54040">
                  <c:v>11.317600000000001</c:v>
                </c:pt>
                <c:pt idx="54041">
                  <c:v>11.313209000000001</c:v>
                </c:pt>
                <c:pt idx="54042">
                  <c:v>11.308063000000001</c:v>
                </c:pt>
                <c:pt idx="54043">
                  <c:v>11.305286000000001</c:v>
                </c:pt>
                <c:pt idx="54044">
                  <c:v>11.308773</c:v>
                </c:pt>
                <c:pt idx="54045">
                  <c:v>11.312569</c:v>
                </c:pt>
                <c:pt idx="54046">
                  <c:v>11.31091</c:v>
                </c:pt>
                <c:pt idx="54047">
                  <c:v>11.309604999999999</c:v>
                </c:pt>
                <c:pt idx="54048">
                  <c:v>11.313877</c:v>
                </c:pt>
                <c:pt idx="54049">
                  <c:v>11.316945</c:v>
                </c:pt>
                <c:pt idx="54050">
                  <c:v>11.315377</c:v>
                </c:pt>
                <c:pt idx="54051">
                  <c:v>11.31087</c:v>
                </c:pt>
                <c:pt idx="54052">
                  <c:v>11.309193</c:v>
                </c:pt>
                <c:pt idx="54053">
                  <c:v>11.311984000000001</c:v>
                </c:pt>
                <c:pt idx="54054">
                  <c:v>11.314247999999999</c:v>
                </c:pt>
                <c:pt idx="54055">
                  <c:v>11.314689</c:v>
                </c:pt>
                <c:pt idx="54056">
                  <c:v>11.312036000000001</c:v>
                </c:pt>
                <c:pt idx="54057">
                  <c:v>11.310186</c:v>
                </c:pt>
                <c:pt idx="54058">
                  <c:v>11.314567</c:v>
                </c:pt>
                <c:pt idx="54059">
                  <c:v>11.315638999999999</c:v>
                </c:pt>
                <c:pt idx="54060">
                  <c:v>11.314425</c:v>
                </c:pt>
                <c:pt idx="54061">
                  <c:v>11.317745</c:v>
                </c:pt>
                <c:pt idx="54062">
                  <c:v>11.318917000000001</c:v>
                </c:pt>
                <c:pt idx="54063">
                  <c:v>11.317698999999999</c:v>
                </c:pt>
                <c:pt idx="54064">
                  <c:v>11.319197000000001</c:v>
                </c:pt>
                <c:pt idx="54065">
                  <c:v>11.319024000000001</c:v>
                </c:pt>
                <c:pt idx="54066">
                  <c:v>11.318109</c:v>
                </c:pt>
                <c:pt idx="54067">
                  <c:v>11.321192</c:v>
                </c:pt>
                <c:pt idx="54068">
                  <c:v>11.322034</c:v>
                </c:pt>
                <c:pt idx="54069">
                  <c:v>11.319217</c:v>
                </c:pt>
                <c:pt idx="54070">
                  <c:v>11.316862</c:v>
                </c:pt>
                <c:pt idx="54071">
                  <c:v>11.318735</c:v>
                </c:pt>
                <c:pt idx="54072">
                  <c:v>11.324585000000001</c:v>
                </c:pt>
                <c:pt idx="54073">
                  <c:v>11.322972999999999</c:v>
                </c:pt>
                <c:pt idx="54074">
                  <c:v>11.321638999999999</c:v>
                </c:pt>
                <c:pt idx="54075">
                  <c:v>11.327406999999999</c:v>
                </c:pt>
                <c:pt idx="54076">
                  <c:v>11.330802</c:v>
                </c:pt>
                <c:pt idx="54077">
                  <c:v>11.326886</c:v>
                </c:pt>
                <c:pt idx="54078">
                  <c:v>11.324268999999999</c:v>
                </c:pt>
                <c:pt idx="54079">
                  <c:v>11.329139</c:v>
                </c:pt>
                <c:pt idx="54080">
                  <c:v>11.332471</c:v>
                </c:pt>
                <c:pt idx="54081">
                  <c:v>11.331336</c:v>
                </c:pt>
                <c:pt idx="54082">
                  <c:v>11.332273000000001</c:v>
                </c:pt>
                <c:pt idx="54083">
                  <c:v>11.331569999999999</c:v>
                </c:pt>
                <c:pt idx="54084">
                  <c:v>11.32939</c:v>
                </c:pt>
                <c:pt idx="54085">
                  <c:v>11.331159</c:v>
                </c:pt>
                <c:pt idx="54086">
                  <c:v>11.336731</c:v>
                </c:pt>
                <c:pt idx="54087">
                  <c:v>11.333959</c:v>
                </c:pt>
                <c:pt idx="54088">
                  <c:v>11.327844000000001</c:v>
                </c:pt>
                <c:pt idx="54089">
                  <c:v>11.331771</c:v>
                </c:pt>
                <c:pt idx="54090">
                  <c:v>11.332072999999999</c:v>
                </c:pt>
                <c:pt idx="54091">
                  <c:v>11.327672</c:v>
                </c:pt>
                <c:pt idx="54092">
                  <c:v>11.330517</c:v>
                </c:pt>
                <c:pt idx="54093">
                  <c:v>11.331720000000001</c:v>
                </c:pt>
                <c:pt idx="54094">
                  <c:v>11.32883</c:v>
                </c:pt>
                <c:pt idx="54095">
                  <c:v>11.329470000000001</c:v>
                </c:pt>
                <c:pt idx="54096">
                  <c:v>11.330266999999999</c:v>
                </c:pt>
                <c:pt idx="54097">
                  <c:v>11.327092</c:v>
                </c:pt>
                <c:pt idx="54098">
                  <c:v>11.324745999999999</c:v>
                </c:pt>
                <c:pt idx="54099">
                  <c:v>11.325462999999999</c:v>
                </c:pt>
                <c:pt idx="54100">
                  <c:v>11.328932999999999</c:v>
                </c:pt>
                <c:pt idx="54101">
                  <c:v>11.330755</c:v>
                </c:pt>
                <c:pt idx="54102">
                  <c:v>11.328582000000001</c:v>
                </c:pt>
                <c:pt idx="54103">
                  <c:v>11.328059</c:v>
                </c:pt>
                <c:pt idx="54104">
                  <c:v>11.330136</c:v>
                </c:pt>
                <c:pt idx="54105">
                  <c:v>11.328291999999999</c:v>
                </c:pt>
                <c:pt idx="54106">
                  <c:v>11.325357</c:v>
                </c:pt>
                <c:pt idx="54107">
                  <c:v>11.327362000000001</c:v>
                </c:pt>
                <c:pt idx="54108">
                  <c:v>11.333111000000001</c:v>
                </c:pt>
                <c:pt idx="54109">
                  <c:v>11.332084</c:v>
                </c:pt>
                <c:pt idx="54110">
                  <c:v>11.329701999999999</c:v>
                </c:pt>
                <c:pt idx="54111">
                  <c:v>11.332207</c:v>
                </c:pt>
                <c:pt idx="54112">
                  <c:v>11.329316</c:v>
                </c:pt>
                <c:pt idx="54113">
                  <c:v>11.326143</c:v>
                </c:pt>
                <c:pt idx="54114">
                  <c:v>11.328340000000001</c:v>
                </c:pt>
                <c:pt idx="54115">
                  <c:v>11.331348</c:v>
                </c:pt>
                <c:pt idx="54116">
                  <c:v>11.331822000000001</c:v>
                </c:pt>
                <c:pt idx="54117">
                  <c:v>11.329917</c:v>
                </c:pt>
                <c:pt idx="54118">
                  <c:v>11.330968</c:v>
                </c:pt>
                <c:pt idx="54119">
                  <c:v>11.336392999999999</c:v>
                </c:pt>
                <c:pt idx="54120">
                  <c:v>11.335703000000001</c:v>
                </c:pt>
                <c:pt idx="54121">
                  <c:v>11.332566</c:v>
                </c:pt>
                <c:pt idx="54122">
                  <c:v>11.33736</c:v>
                </c:pt>
                <c:pt idx="54123">
                  <c:v>11.340261</c:v>
                </c:pt>
                <c:pt idx="54124">
                  <c:v>11.339079</c:v>
                </c:pt>
                <c:pt idx="54125">
                  <c:v>11.336199000000001</c:v>
                </c:pt>
                <c:pt idx="54126">
                  <c:v>11.333157999999999</c:v>
                </c:pt>
                <c:pt idx="54127">
                  <c:v>11.334189</c:v>
                </c:pt>
                <c:pt idx="54128">
                  <c:v>11.339297</c:v>
                </c:pt>
                <c:pt idx="54129">
                  <c:v>11.339608</c:v>
                </c:pt>
                <c:pt idx="54130">
                  <c:v>11.336781</c:v>
                </c:pt>
                <c:pt idx="54131">
                  <c:v>11.337515</c:v>
                </c:pt>
                <c:pt idx="54132">
                  <c:v>11.340956</c:v>
                </c:pt>
                <c:pt idx="54133">
                  <c:v>11.341869000000001</c:v>
                </c:pt>
                <c:pt idx="54134">
                  <c:v>11.340412000000001</c:v>
                </c:pt>
                <c:pt idx="54135">
                  <c:v>11.34172</c:v>
                </c:pt>
                <c:pt idx="54136">
                  <c:v>11.344056999999999</c:v>
                </c:pt>
                <c:pt idx="54137">
                  <c:v>11.341298999999999</c:v>
                </c:pt>
                <c:pt idx="54138">
                  <c:v>11.338566999999999</c:v>
                </c:pt>
                <c:pt idx="54139">
                  <c:v>11.34064</c:v>
                </c:pt>
                <c:pt idx="54140">
                  <c:v>11.343406</c:v>
                </c:pt>
                <c:pt idx="54141">
                  <c:v>11.340552000000001</c:v>
                </c:pt>
                <c:pt idx="54142">
                  <c:v>11.335732999999999</c:v>
                </c:pt>
                <c:pt idx="54143">
                  <c:v>11.335691000000001</c:v>
                </c:pt>
                <c:pt idx="54144">
                  <c:v>11.33775</c:v>
                </c:pt>
                <c:pt idx="54145">
                  <c:v>11.337547000000001</c:v>
                </c:pt>
                <c:pt idx="54146">
                  <c:v>11.338718</c:v>
                </c:pt>
                <c:pt idx="54147">
                  <c:v>11.339318</c:v>
                </c:pt>
                <c:pt idx="54148">
                  <c:v>11.340491999999999</c:v>
                </c:pt>
                <c:pt idx="54149">
                  <c:v>11.346168</c:v>
                </c:pt>
                <c:pt idx="54150">
                  <c:v>11.349038</c:v>
                </c:pt>
                <c:pt idx="54151">
                  <c:v>11.343769999999999</c:v>
                </c:pt>
                <c:pt idx="54152">
                  <c:v>11.343719999999999</c:v>
                </c:pt>
                <c:pt idx="54153">
                  <c:v>11.349774999999999</c:v>
                </c:pt>
                <c:pt idx="54154">
                  <c:v>11.348001</c:v>
                </c:pt>
                <c:pt idx="54155">
                  <c:v>11.347654</c:v>
                </c:pt>
                <c:pt idx="54156">
                  <c:v>11.353543</c:v>
                </c:pt>
                <c:pt idx="54157">
                  <c:v>11.352672</c:v>
                </c:pt>
                <c:pt idx="54158">
                  <c:v>11.348369</c:v>
                </c:pt>
                <c:pt idx="54159">
                  <c:v>11.348915999999999</c:v>
                </c:pt>
                <c:pt idx="54160">
                  <c:v>11.347951</c:v>
                </c:pt>
                <c:pt idx="54161">
                  <c:v>11.342699</c:v>
                </c:pt>
                <c:pt idx="54162">
                  <c:v>11.342017</c:v>
                </c:pt>
                <c:pt idx="54163">
                  <c:v>11.347432</c:v>
                </c:pt>
                <c:pt idx="54164">
                  <c:v>11.348602</c:v>
                </c:pt>
                <c:pt idx="54165">
                  <c:v>11.345829</c:v>
                </c:pt>
                <c:pt idx="54166">
                  <c:v>11.348497999999999</c:v>
                </c:pt>
                <c:pt idx="54167">
                  <c:v>11.349677</c:v>
                </c:pt>
                <c:pt idx="54168">
                  <c:v>11.346446</c:v>
                </c:pt>
                <c:pt idx="54169">
                  <c:v>11.349080000000001</c:v>
                </c:pt>
                <c:pt idx="54170">
                  <c:v>11.355079999999999</c:v>
                </c:pt>
                <c:pt idx="54171">
                  <c:v>11.353253</c:v>
                </c:pt>
                <c:pt idx="54172">
                  <c:v>11.350868</c:v>
                </c:pt>
                <c:pt idx="54173">
                  <c:v>11.350904</c:v>
                </c:pt>
                <c:pt idx="54174">
                  <c:v>11.351592</c:v>
                </c:pt>
                <c:pt idx="54175">
                  <c:v>11.350034000000001</c:v>
                </c:pt>
                <c:pt idx="54176">
                  <c:v>11.346708</c:v>
                </c:pt>
                <c:pt idx="54177">
                  <c:v>11.351937</c:v>
                </c:pt>
                <c:pt idx="54178">
                  <c:v>11.357846</c:v>
                </c:pt>
                <c:pt idx="54179">
                  <c:v>11.353524</c:v>
                </c:pt>
                <c:pt idx="54180">
                  <c:v>11.347652999999999</c:v>
                </c:pt>
                <c:pt idx="54181">
                  <c:v>11.346835</c:v>
                </c:pt>
                <c:pt idx="54182">
                  <c:v>11.349544</c:v>
                </c:pt>
                <c:pt idx="54183">
                  <c:v>11.351889999999999</c:v>
                </c:pt>
                <c:pt idx="54184">
                  <c:v>11.352703999999999</c:v>
                </c:pt>
                <c:pt idx="54185">
                  <c:v>11.352651</c:v>
                </c:pt>
                <c:pt idx="54186">
                  <c:v>11.350975</c:v>
                </c:pt>
                <c:pt idx="54187">
                  <c:v>11.349030000000001</c:v>
                </c:pt>
                <c:pt idx="54188">
                  <c:v>11.350968</c:v>
                </c:pt>
                <c:pt idx="54189">
                  <c:v>11.35412</c:v>
                </c:pt>
                <c:pt idx="54190">
                  <c:v>11.351525000000001</c:v>
                </c:pt>
                <c:pt idx="54191">
                  <c:v>11.349629999999999</c:v>
                </c:pt>
                <c:pt idx="54192">
                  <c:v>11.353147999999999</c:v>
                </c:pt>
                <c:pt idx="54193">
                  <c:v>11.355713</c:v>
                </c:pt>
                <c:pt idx="54194">
                  <c:v>11.353351</c:v>
                </c:pt>
                <c:pt idx="54195">
                  <c:v>11.349254999999999</c:v>
                </c:pt>
                <c:pt idx="54196">
                  <c:v>11.350108000000001</c:v>
                </c:pt>
                <c:pt idx="54197">
                  <c:v>11.350845</c:v>
                </c:pt>
                <c:pt idx="54198">
                  <c:v>11.350103000000001</c:v>
                </c:pt>
                <c:pt idx="54199">
                  <c:v>11.349895999999999</c:v>
                </c:pt>
                <c:pt idx="54200">
                  <c:v>11.350113</c:v>
                </c:pt>
                <c:pt idx="54201">
                  <c:v>11.353122000000001</c:v>
                </c:pt>
                <c:pt idx="54202">
                  <c:v>11.355200999999999</c:v>
                </c:pt>
                <c:pt idx="54203">
                  <c:v>11.351327</c:v>
                </c:pt>
                <c:pt idx="54204">
                  <c:v>11.350519999999999</c:v>
                </c:pt>
                <c:pt idx="54205">
                  <c:v>11.356362000000001</c:v>
                </c:pt>
                <c:pt idx="54206">
                  <c:v>11.35737</c:v>
                </c:pt>
                <c:pt idx="54207">
                  <c:v>11.355643000000001</c:v>
                </c:pt>
                <c:pt idx="54208">
                  <c:v>11.361661</c:v>
                </c:pt>
                <c:pt idx="54209">
                  <c:v>11.366014</c:v>
                </c:pt>
                <c:pt idx="54210">
                  <c:v>11.362339</c:v>
                </c:pt>
                <c:pt idx="54211">
                  <c:v>11.363697999999999</c:v>
                </c:pt>
                <c:pt idx="54212">
                  <c:v>11.365955</c:v>
                </c:pt>
                <c:pt idx="54213">
                  <c:v>11.362940999999999</c:v>
                </c:pt>
                <c:pt idx="54214">
                  <c:v>11.364895000000001</c:v>
                </c:pt>
                <c:pt idx="54215">
                  <c:v>11.368461999999999</c:v>
                </c:pt>
                <c:pt idx="54216">
                  <c:v>11.366842999999999</c:v>
                </c:pt>
                <c:pt idx="54217">
                  <c:v>11.364915</c:v>
                </c:pt>
                <c:pt idx="54218">
                  <c:v>11.362841</c:v>
                </c:pt>
                <c:pt idx="54219">
                  <c:v>11.361501000000001</c:v>
                </c:pt>
                <c:pt idx="54220">
                  <c:v>11.364464999999999</c:v>
                </c:pt>
                <c:pt idx="54221">
                  <c:v>11.368176</c:v>
                </c:pt>
                <c:pt idx="54222">
                  <c:v>11.367044999999999</c:v>
                </c:pt>
                <c:pt idx="54223">
                  <c:v>11.367849</c:v>
                </c:pt>
                <c:pt idx="54224">
                  <c:v>11.373028</c:v>
                </c:pt>
                <c:pt idx="54225">
                  <c:v>11.371007000000001</c:v>
                </c:pt>
                <c:pt idx="54226">
                  <c:v>11.36586</c:v>
                </c:pt>
                <c:pt idx="54227">
                  <c:v>11.362690000000001</c:v>
                </c:pt>
                <c:pt idx="54228">
                  <c:v>11.360681</c:v>
                </c:pt>
                <c:pt idx="54229">
                  <c:v>11.366167000000001</c:v>
                </c:pt>
                <c:pt idx="54230">
                  <c:v>11.372881</c:v>
                </c:pt>
                <c:pt idx="54231">
                  <c:v>11.369956999999999</c:v>
                </c:pt>
                <c:pt idx="54232">
                  <c:v>11.366053000000001</c:v>
                </c:pt>
                <c:pt idx="54233">
                  <c:v>11.364701999999999</c:v>
                </c:pt>
                <c:pt idx="54234">
                  <c:v>11.361233</c:v>
                </c:pt>
                <c:pt idx="54235">
                  <c:v>11.359958000000001</c:v>
                </c:pt>
                <c:pt idx="54236">
                  <c:v>11.364420000000001</c:v>
                </c:pt>
                <c:pt idx="54237">
                  <c:v>11.368373999999999</c:v>
                </c:pt>
                <c:pt idx="54238">
                  <c:v>11.366094</c:v>
                </c:pt>
                <c:pt idx="54239">
                  <c:v>11.365197</c:v>
                </c:pt>
                <c:pt idx="54240">
                  <c:v>11.365428</c:v>
                </c:pt>
                <c:pt idx="54241">
                  <c:v>11.359368</c:v>
                </c:pt>
                <c:pt idx="54242">
                  <c:v>11.360511000000001</c:v>
                </c:pt>
                <c:pt idx="54243">
                  <c:v>11.365325</c:v>
                </c:pt>
                <c:pt idx="54244">
                  <c:v>11.362233</c:v>
                </c:pt>
                <c:pt idx="54245">
                  <c:v>11.361117</c:v>
                </c:pt>
                <c:pt idx="54246">
                  <c:v>11.364504</c:v>
                </c:pt>
                <c:pt idx="54247">
                  <c:v>11.365475</c:v>
                </c:pt>
                <c:pt idx="54248">
                  <c:v>11.363740999999999</c:v>
                </c:pt>
                <c:pt idx="54249">
                  <c:v>11.362306999999999</c:v>
                </c:pt>
                <c:pt idx="54250">
                  <c:v>11.362268</c:v>
                </c:pt>
                <c:pt idx="54251">
                  <c:v>11.362318</c:v>
                </c:pt>
                <c:pt idx="54252">
                  <c:v>11.366929000000001</c:v>
                </c:pt>
                <c:pt idx="54253">
                  <c:v>11.369210000000001</c:v>
                </c:pt>
                <c:pt idx="54254">
                  <c:v>11.365914</c:v>
                </c:pt>
                <c:pt idx="54255">
                  <c:v>11.369035999999999</c:v>
                </c:pt>
                <c:pt idx="54256">
                  <c:v>11.370234999999999</c:v>
                </c:pt>
                <c:pt idx="54257">
                  <c:v>11.367323000000001</c:v>
                </c:pt>
                <c:pt idx="54258">
                  <c:v>11.370146999999999</c:v>
                </c:pt>
                <c:pt idx="54259">
                  <c:v>11.370271000000001</c:v>
                </c:pt>
                <c:pt idx="54260">
                  <c:v>11.366868999999999</c:v>
                </c:pt>
                <c:pt idx="54261">
                  <c:v>11.369135</c:v>
                </c:pt>
                <c:pt idx="54262">
                  <c:v>11.372477999999999</c:v>
                </c:pt>
                <c:pt idx="54263">
                  <c:v>11.367044</c:v>
                </c:pt>
                <c:pt idx="54264">
                  <c:v>11.360075</c:v>
                </c:pt>
                <c:pt idx="54265">
                  <c:v>11.364086</c:v>
                </c:pt>
                <c:pt idx="54266">
                  <c:v>11.37119</c:v>
                </c:pt>
                <c:pt idx="54267">
                  <c:v>11.371428999999999</c:v>
                </c:pt>
                <c:pt idx="54268">
                  <c:v>11.372154</c:v>
                </c:pt>
                <c:pt idx="54269">
                  <c:v>11.373068999999999</c:v>
                </c:pt>
                <c:pt idx="54270">
                  <c:v>11.37204</c:v>
                </c:pt>
                <c:pt idx="54271">
                  <c:v>11.37677</c:v>
                </c:pt>
                <c:pt idx="54272">
                  <c:v>11.379906999999999</c:v>
                </c:pt>
                <c:pt idx="54273">
                  <c:v>11.376897</c:v>
                </c:pt>
                <c:pt idx="54274">
                  <c:v>11.37543</c:v>
                </c:pt>
                <c:pt idx="54275">
                  <c:v>11.374665</c:v>
                </c:pt>
                <c:pt idx="54276">
                  <c:v>11.376495</c:v>
                </c:pt>
                <c:pt idx="54277">
                  <c:v>11.381954</c:v>
                </c:pt>
                <c:pt idx="54278">
                  <c:v>11.381214999999999</c:v>
                </c:pt>
                <c:pt idx="54279">
                  <c:v>11.375454</c:v>
                </c:pt>
                <c:pt idx="54280">
                  <c:v>11.376465</c:v>
                </c:pt>
                <c:pt idx="54281">
                  <c:v>11.380241</c:v>
                </c:pt>
                <c:pt idx="54282">
                  <c:v>11.376258999999999</c:v>
                </c:pt>
                <c:pt idx="54283">
                  <c:v>11.373188000000001</c:v>
                </c:pt>
                <c:pt idx="54284">
                  <c:v>11.37471</c:v>
                </c:pt>
                <c:pt idx="54285">
                  <c:v>11.371759000000001</c:v>
                </c:pt>
                <c:pt idx="54286">
                  <c:v>11.369795999999999</c:v>
                </c:pt>
                <c:pt idx="54287">
                  <c:v>11.375628000000001</c:v>
                </c:pt>
                <c:pt idx="54288">
                  <c:v>11.379011999999999</c:v>
                </c:pt>
                <c:pt idx="54289">
                  <c:v>11.375821</c:v>
                </c:pt>
                <c:pt idx="54290">
                  <c:v>11.373948</c:v>
                </c:pt>
                <c:pt idx="54291">
                  <c:v>11.373659</c:v>
                </c:pt>
                <c:pt idx="54292">
                  <c:v>11.374394000000001</c:v>
                </c:pt>
                <c:pt idx="54293">
                  <c:v>11.376002</c:v>
                </c:pt>
                <c:pt idx="54294">
                  <c:v>11.373645</c:v>
                </c:pt>
                <c:pt idx="54295">
                  <c:v>11.369869</c:v>
                </c:pt>
                <c:pt idx="54296">
                  <c:v>11.371504</c:v>
                </c:pt>
                <c:pt idx="54297">
                  <c:v>11.376950000000001</c:v>
                </c:pt>
                <c:pt idx="54298">
                  <c:v>11.378076</c:v>
                </c:pt>
                <c:pt idx="54299">
                  <c:v>11.378382</c:v>
                </c:pt>
                <c:pt idx="54300">
                  <c:v>11.381290999999999</c:v>
                </c:pt>
                <c:pt idx="54301">
                  <c:v>11.381985</c:v>
                </c:pt>
                <c:pt idx="54302">
                  <c:v>11.384677</c:v>
                </c:pt>
                <c:pt idx="54303">
                  <c:v>11.383143</c:v>
                </c:pt>
                <c:pt idx="54304">
                  <c:v>11.380997000000001</c:v>
                </c:pt>
                <c:pt idx="54305">
                  <c:v>11.387746999999999</c:v>
                </c:pt>
                <c:pt idx="54306">
                  <c:v>11.389837999999999</c:v>
                </c:pt>
                <c:pt idx="54307">
                  <c:v>11.38444</c:v>
                </c:pt>
                <c:pt idx="54308">
                  <c:v>11.385774</c:v>
                </c:pt>
                <c:pt idx="54309">
                  <c:v>11.389176000000001</c:v>
                </c:pt>
                <c:pt idx="54310">
                  <c:v>11.388764999999999</c:v>
                </c:pt>
                <c:pt idx="54311">
                  <c:v>11.388234000000001</c:v>
                </c:pt>
                <c:pt idx="54312">
                  <c:v>11.387642</c:v>
                </c:pt>
                <c:pt idx="54313">
                  <c:v>11.387805</c:v>
                </c:pt>
                <c:pt idx="54314">
                  <c:v>11.388895</c:v>
                </c:pt>
                <c:pt idx="54315">
                  <c:v>11.387767</c:v>
                </c:pt>
                <c:pt idx="54316">
                  <c:v>11.383665000000001</c:v>
                </c:pt>
                <c:pt idx="54317">
                  <c:v>11.381038</c:v>
                </c:pt>
                <c:pt idx="54318">
                  <c:v>11.383749</c:v>
                </c:pt>
                <c:pt idx="54319">
                  <c:v>11.385526</c:v>
                </c:pt>
                <c:pt idx="54320">
                  <c:v>11.383737</c:v>
                </c:pt>
                <c:pt idx="54321">
                  <c:v>11.383246</c:v>
                </c:pt>
                <c:pt idx="54322">
                  <c:v>11.384347</c:v>
                </c:pt>
                <c:pt idx="54323">
                  <c:v>11.383167</c:v>
                </c:pt>
                <c:pt idx="54324">
                  <c:v>11.379637000000001</c:v>
                </c:pt>
                <c:pt idx="54325">
                  <c:v>11.378342</c:v>
                </c:pt>
                <c:pt idx="54326">
                  <c:v>11.378634</c:v>
                </c:pt>
                <c:pt idx="54327">
                  <c:v>11.381617</c:v>
                </c:pt>
                <c:pt idx="54328">
                  <c:v>11.385932</c:v>
                </c:pt>
                <c:pt idx="54329">
                  <c:v>11.384323</c:v>
                </c:pt>
                <c:pt idx="54330">
                  <c:v>11.381409</c:v>
                </c:pt>
                <c:pt idx="54331">
                  <c:v>11.381524000000001</c:v>
                </c:pt>
                <c:pt idx="54332">
                  <c:v>11.381797000000001</c:v>
                </c:pt>
                <c:pt idx="54333">
                  <c:v>11.384039</c:v>
                </c:pt>
                <c:pt idx="54334">
                  <c:v>11.385324000000001</c:v>
                </c:pt>
                <c:pt idx="54335">
                  <c:v>11.385415999999999</c:v>
                </c:pt>
                <c:pt idx="54336">
                  <c:v>11.386314</c:v>
                </c:pt>
                <c:pt idx="54337">
                  <c:v>11.387746999999999</c:v>
                </c:pt>
                <c:pt idx="54338">
                  <c:v>11.391461</c:v>
                </c:pt>
                <c:pt idx="54339">
                  <c:v>11.392791000000001</c:v>
                </c:pt>
                <c:pt idx="54340">
                  <c:v>11.388744000000001</c:v>
                </c:pt>
                <c:pt idx="54341">
                  <c:v>11.387732</c:v>
                </c:pt>
                <c:pt idx="54342">
                  <c:v>11.390103999999999</c:v>
                </c:pt>
                <c:pt idx="54343">
                  <c:v>11.390248</c:v>
                </c:pt>
                <c:pt idx="54344">
                  <c:v>11.390062</c:v>
                </c:pt>
                <c:pt idx="54345">
                  <c:v>11.391382</c:v>
                </c:pt>
                <c:pt idx="54346">
                  <c:v>11.393211000000001</c:v>
                </c:pt>
                <c:pt idx="54347">
                  <c:v>11.393331999999999</c:v>
                </c:pt>
                <c:pt idx="54348">
                  <c:v>11.394282</c:v>
                </c:pt>
                <c:pt idx="54349">
                  <c:v>11.394936</c:v>
                </c:pt>
                <c:pt idx="54350">
                  <c:v>11.395381</c:v>
                </c:pt>
                <c:pt idx="54351">
                  <c:v>11.397257</c:v>
                </c:pt>
                <c:pt idx="54352">
                  <c:v>11.396908</c:v>
                </c:pt>
                <c:pt idx="54353">
                  <c:v>11.395108</c:v>
                </c:pt>
                <c:pt idx="54354">
                  <c:v>11.393827999999999</c:v>
                </c:pt>
                <c:pt idx="54355">
                  <c:v>11.395851</c:v>
                </c:pt>
                <c:pt idx="54356">
                  <c:v>11.400824</c:v>
                </c:pt>
                <c:pt idx="54357">
                  <c:v>11.402329999999999</c:v>
                </c:pt>
                <c:pt idx="54358">
                  <c:v>11.399519</c:v>
                </c:pt>
                <c:pt idx="54359">
                  <c:v>11.397641999999999</c:v>
                </c:pt>
                <c:pt idx="54360">
                  <c:v>11.395982</c:v>
                </c:pt>
                <c:pt idx="54361">
                  <c:v>11.393452</c:v>
                </c:pt>
                <c:pt idx="54362">
                  <c:v>11.39315</c:v>
                </c:pt>
                <c:pt idx="54363">
                  <c:v>11.394842000000001</c:v>
                </c:pt>
                <c:pt idx="54364">
                  <c:v>11.395670000000001</c:v>
                </c:pt>
                <c:pt idx="54365">
                  <c:v>11.394266999999999</c:v>
                </c:pt>
                <c:pt idx="54366">
                  <c:v>11.393656</c:v>
                </c:pt>
                <c:pt idx="54367">
                  <c:v>11.396538</c:v>
                </c:pt>
                <c:pt idx="54368">
                  <c:v>11.399160999999999</c:v>
                </c:pt>
                <c:pt idx="54369">
                  <c:v>11.400501999999999</c:v>
                </c:pt>
                <c:pt idx="54370">
                  <c:v>11.400857</c:v>
                </c:pt>
                <c:pt idx="54371">
                  <c:v>11.399957000000001</c:v>
                </c:pt>
                <c:pt idx="54372">
                  <c:v>11.399577000000001</c:v>
                </c:pt>
                <c:pt idx="54373">
                  <c:v>11.399535999999999</c:v>
                </c:pt>
                <c:pt idx="54374">
                  <c:v>11.398348</c:v>
                </c:pt>
                <c:pt idx="54375">
                  <c:v>11.399393</c:v>
                </c:pt>
                <c:pt idx="54376">
                  <c:v>11.402002</c:v>
                </c:pt>
                <c:pt idx="54377">
                  <c:v>11.398618000000001</c:v>
                </c:pt>
                <c:pt idx="54378">
                  <c:v>11.397589999999999</c:v>
                </c:pt>
                <c:pt idx="54379">
                  <c:v>11.402426999999999</c:v>
                </c:pt>
                <c:pt idx="54380">
                  <c:v>11.399929</c:v>
                </c:pt>
                <c:pt idx="54381">
                  <c:v>11.392414</c:v>
                </c:pt>
                <c:pt idx="54382">
                  <c:v>11.395545</c:v>
                </c:pt>
                <c:pt idx="54383">
                  <c:v>11.402765</c:v>
                </c:pt>
                <c:pt idx="54384">
                  <c:v>11.405402</c:v>
                </c:pt>
                <c:pt idx="54385">
                  <c:v>11.406544999999999</c:v>
                </c:pt>
                <c:pt idx="54386">
                  <c:v>11.404156</c:v>
                </c:pt>
                <c:pt idx="54387">
                  <c:v>11.402704</c:v>
                </c:pt>
                <c:pt idx="54388">
                  <c:v>11.403511</c:v>
                </c:pt>
                <c:pt idx="54389">
                  <c:v>11.401132</c:v>
                </c:pt>
                <c:pt idx="54390">
                  <c:v>11.399551000000001</c:v>
                </c:pt>
                <c:pt idx="54391">
                  <c:v>11.401975999999999</c:v>
                </c:pt>
                <c:pt idx="54392">
                  <c:v>11.403798</c:v>
                </c:pt>
                <c:pt idx="54393">
                  <c:v>11.403905999999999</c:v>
                </c:pt>
                <c:pt idx="54394">
                  <c:v>11.404757</c:v>
                </c:pt>
                <c:pt idx="54395">
                  <c:v>11.404817</c:v>
                </c:pt>
                <c:pt idx="54396">
                  <c:v>11.403437</c:v>
                </c:pt>
                <c:pt idx="54397">
                  <c:v>11.405025999999999</c:v>
                </c:pt>
                <c:pt idx="54398">
                  <c:v>11.40746</c:v>
                </c:pt>
                <c:pt idx="54399">
                  <c:v>11.407495000000001</c:v>
                </c:pt>
                <c:pt idx="54400">
                  <c:v>11.408609</c:v>
                </c:pt>
                <c:pt idx="54401">
                  <c:v>11.410202999999999</c:v>
                </c:pt>
                <c:pt idx="54402">
                  <c:v>11.407124</c:v>
                </c:pt>
                <c:pt idx="54403">
                  <c:v>11.404773</c:v>
                </c:pt>
                <c:pt idx="54404">
                  <c:v>11.407268</c:v>
                </c:pt>
                <c:pt idx="54405">
                  <c:v>11.408991</c:v>
                </c:pt>
                <c:pt idx="54406">
                  <c:v>11.409341</c:v>
                </c:pt>
                <c:pt idx="54407">
                  <c:v>11.410361999999999</c:v>
                </c:pt>
                <c:pt idx="54408">
                  <c:v>11.411473000000001</c:v>
                </c:pt>
                <c:pt idx="54409">
                  <c:v>11.411614999999999</c:v>
                </c:pt>
                <c:pt idx="54410">
                  <c:v>11.410982000000001</c:v>
                </c:pt>
                <c:pt idx="54411">
                  <c:v>11.411894</c:v>
                </c:pt>
                <c:pt idx="54412">
                  <c:v>11.414629</c:v>
                </c:pt>
                <c:pt idx="54413">
                  <c:v>11.416738</c:v>
                </c:pt>
                <c:pt idx="54414">
                  <c:v>11.418555</c:v>
                </c:pt>
                <c:pt idx="54415">
                  <c:v>11.418184</c:v>
                </c:pt>
                <c:pt idx="54416">
                  <c:v>11.416430999999999</c:v>
                </c:pt>
                <c:pt idx="54417">
                  <c:v>11.415596000000001</c:v>
                </c:pt>
                <c:pt idx="54418">
                  <c:v>11.417317000000001</c:v>
                </c:pt>
                <c:pt idx="54419">
                  <c:v>11.419492999999999</c:v>
                </c:pt>
                <c:pt idx="54420">
                  <c:v>11.415661999999999</c:v>
                </c:pt>
                <c:pt idx="54421">
                  <c:v>11.411600999999999</c:v>
                </c:pt>
                <c:pt idx="54422">
                  <c:v>11.413986</c:v>
                </c:pt>
                <c:pt idx="54423">
                  <c:v>11.418445</c:v>
                </c:pt>
                <c:pt idx="54424">
                  <c:v>11.419964999999999</c:v>
                </c:pt>
                <c:pt idx="54425">
                  <c:v>11.417819</c:v>
                </c:pt>
                <c:pt idx="54426">
                  <c:v>11.417839000000001</c:v>
                </c:pt>
                <c:pt idx="54427">
                  <c:v>11.416822</c:v>
                </c:pt>
                <c:pt idx="54428">
                  <c:v>11.414154</c:v>
                </c:pt>
                <c:pt idx="54429">
                  <c:v>11.418576</c:v>
                </c:pt>
                <c:pt idx="54430">
                  <c:v>11.419933</c:v>
                </c:pt>
                <c:pt idx="54431">
                  <c:v>11.414828999999999</c:v>
                </c:pt>
                <c:pt idx="54432">
                  <c:v>11.412335000000001</c:v>
                </c:pt>
                <c:pt idx="54433">
                  <c:v>11.411872000000001</c:v>
                </c:pt>
                <c:pt idx="54434">
                  <c:v>11.410887000000001</c:v>
                </c:pt>
                <c:pt idx="54435">
                  <c:v>11.411306</c:v>
                </c:pt>
                <c:pt idx="54436">
                  <c:v>11.414974000000001</c:v>
                </c:pt>
                <c:pt idx="54437">
                  <c:v>11.416031</c:v>
                </c:pt>
                <c:pt idx="54438">
                  <c:v>11.413411</c:v>
                </c:pt>
                <c:pt idx="54439">
                  <c:v>11.416821000000001</c:v>
                </c:pt>
                <c:pt idx="54440">
                  <c:v>11.421727000000001</c:v>
                </c:pt>
                <c:pt idx="54441">
                  <c:v>11.417505</c:v>
                </c:pt>
                <c:pt idx="54442">
                  <c:v>11.416077</c:v>
                </c:pt>
                <c:pt idx="54443">
                  <c:v>11.419715</c:v>
                </c:pt>
                <c:pt idx="54444">
                  <c:v>11.418555</c:v>
                </c:pt>
                <c:pt idx="54445">
                  <c:v>11.416751</c:v>
                </c:pt>
                <c:pt idx="54446">
                  <c:v>11.416325000000001</c:v>
                </c:pt>
                <c:pt idx="54447">
                  <c:v>11.415386</c:v>
                </c:pt>
                <c:pt idx="54448">
                  <c:v>11.415516</c:v>
                </c:pt>
                <c:pt idx="54449">
                  <c:v>11.415596000000001</c:v>
                </c:pt>
                <c:pt idx="54450">
                  <c:v>11.414725000000001</c:v>
                </c:pt>
                <c:pt idx="54451">
                  <c:v>11.417615</c:v>
                </c:pt>
                <c:pt idx="54452">
                  <c:v>11.420844000000001</c:v>
                </c:pt>
                <c:pt idx="54453">
                  <c:v>11.423097</c:v>
                </c:pt>
                <c:pt idx="54454">
                  <c:v>11.424649</c:v>
                </c:pt>
                <c:pt idx="54455">
                  <c:v>11.420957</c:v>
                </c:pt>
                <c:pt idx="54456">
                  <c:v>11.419008</c:v>
                </c:pt>
                <c:pt idx="54457">
                  <c:v>11.424595</c:v>
                </c:pt>
                <c:pt idx="54458">
                  <c:v>11.425879999999999</c:v>
                </c:pt>
                <c:pt idx="54459">
                  <c:v>11.419732</c:v>
                </c:pt>
                <c:pt idx="54460">
                  <c:v>11.417846000000001</c:v>
                </c:pt>
                <c:pt idx="54461">
                  <c:v>11.420591999999999</c:v>
                </c:pt>
                <c:pt idx="54462">
                  <c:v>11.421176000000001</c:v>
                </c:pt>
                <c:pt idx="54463">
                  <c:v>11.423425</c:v>
                </c:pt>
                <c:pt idx="54464">
                  <c:v>11.427334999999999</c:v>
                </c:pt>
                <c:pt idx="54465">
                  <c:v>11.429466</c:v>
                </c:pt>
                <c:pt idx="54466">
                  <c:v>11.431022</c:v>
                </c:pt>
                <c:pt idx="54467">
                  <c:v>11.43188</c:v>
                </c:pt>
                <c:pt idx="54468">
                  <c:v>11.429558</c:v>
                </c:pt>
                <c:pt idx="54469">
                  <c:v>11.427314000000001</c:v>
                </c:pt>
                <c:pt idx="54470">
                  <c:v>11.429459</c:v>
                </c:pt>
                <c:pt idx="54471">
                  <c:v>11.431627000000001</c:v>
                </c:pt>
                <c:pt idx="54472">
                  <c:v>11.428775999999999</c:v>
                </c:pt>
                <c:pt idx="54473">
                  <c:v>11.425988</c:v>
                </c:pt>
                <c:pt idx="54474">
                  <c:v>11.426328</c:v>
                </c:pt>
                <c:pt idx="54475">
                  <c:v>11.427668000000001</c:v>
                </c:pt>
                <c:pt idx="54476">
                  <c:v>11.42639</c:v>
                </c:pt>
                <c:pt idx="54477">
                  <c:v>11.426042000000001</c:v>
                </c:pt>
                <c:pt idx="54478">
                  <c:v>11.428291</c:v>
                </c:pt>
                <c:pt idx="54479">
                  <c:v>11.428914000000001</c:v>
                </c:pt>
                <c:pt idx="54480">
                  <c:v>11.428356000000001</c:v>
                </c:pt>
                <c:pt idx="54481">
                  <c:v>11.429786</c:v>
                </c:pt>
                <c:pt idx="54482">
                  <c:v>11.428266000000001</c:v>
                </c:pt>
                <c:pt idx="54483">
                  <c:v>11.423712</c:v>
                </c:pt>
                <c:pt idx="54484">
                  <c:v>11.423211</c:v>
                </c:pt>
                <c:pt idx="54485">
                  <c:v>11.426252</c:v>
                </c:pt>
                <c:pt idx="54486">
                  <c:v>11.425485999999999</c:v>
                </c:pt>
                <c:pt idx="54487">
                  <c:v>11.42328</c:v>
                </c:pt>
                <c:pt idx="54488">
                  <c:v>11.424559</c:v>
                </c:pt>
                <c:pt idx="54489">
                  <c:v>11.423203000000001</c:v>
                </c:pt>
                <c:pt idx="54490">
                  <c:v>11.420501</c:v>
                </c:pt>
                <c:pt idx="54491">
                  <c:v>11.420472999999999</c:v>
                </c:pt>
                <c:pt idx="54492">
                  <c:v>11.421499000000001</c:v>
                </c:pt>
                <c:pt idx="54493">
                  <c:v>11.424160000000001</c:v>
                </c:pt>
                <c:pt idx="54494">
                  <c:v>11.423805</c:v>
                </c:pt>
                <c:pt idx="54495">
                  <c:v>11.425520000000001</c:v>
                </c:pt>
                <c:pt idx="54496">
                  <c:v>11.432091</c:v>
                </c:pt>
                <c:pt idx="54497">
                  <c:v>11.434179</c:v>
                </c:pt>
                <c:pt idx="54498">
                  <c:v>11.430662</c:v>
                </c:pt>
                <c:pt idx="54499">
                  <c:v>11.429067999999999</c:v>
                </c:pt>
                <c:pt idx="54500">
                  <c:v>11.430899999999999</c:v>
                </c:pt>
                <c:pt idx="54501">
                  <c:v>11.435539</c:v>
                </c:pt>
                <c:pt idx="54502">
                  <c:v>11.43695</c:v>
                </c:pt>
                <c:pt idx="54503">
                  <c:v>11.431417</c:v>
                </c:pt>
                <c:pt idx="54504">
                  <c:v>11.427785999999999</c:v>
                </c:pt>
                <c:pt idx="54505">
                  <c:v>11.431718999999999</c:v>
                </c:pt>
                <c:pt idx="54506">
                  <c:v>11.436286000000001</c:v>
                </c:pt>
                <c:pt idx="54507">
                  <c:v>11.434046</c:v>
                </c:pt>
                <c:pt idx="54508">
                  <c:v>11.431578999999999</c:v>
                </c:pt>
                <c:pt idx="54509">
                  <c:v>11.433678</c:v>
                </c:pt>
                <c:pt idx="54510">
                  <c:v>11.433346</c:v>
                </c:pt>
                <c:pt idx="54511">
                  <c:v>11.435568999999999</c:v>
                </c:pt>
                <c:pt idx="54512">
                  <c:v>11.437989999999999</c:v>
                </c:pt>
                <c:pt idx="54513">
                  <c:v>11.437858</c:v>
                </c:pt>
                <c:pt idx="54514">
                  <c:v>11.439965000000001</c:v>
                </c:pt>
                <c:pt idx="54515">
                  <c:v>11.437898000000001</c:v>
                </c:pt>
                <c:pt idx="54516">
                  <c:v>11.435199000000001</c:v>
                </c:pt>
                <c:pt idx="54517">
                  <c:v>11.436057</c:v>
                </c:pt>
                <c:pt idx="54518">
                  <c:v>11.434654999999999</c:v>
                </c:pt>
                <c:pt idx="54519">
                  <c:v>11.435067</c:v>
                </c:pt>
                <c:pt idx="54520">
                  <c:v>11.441165</c:v>
                </c:pt>
                <c:pt idx="54521">
                  <c:v>11.441997000000001</c:v>
                </c:pt>
                <c:pt idx="54522">
                  <c:v>11.438537</c:v>
                </c:pt>
                <c:pt idx="54523">
                  <c:v>11.438552</c:v>
                </c:pt>
                <c:pt idx="54524">
                  <c:v>11.437179</c:v>
                </c:pt>
                <c:pt idx="54525">
                  <c:v>11.434856999999999</c:v>
                </c:pt>
                <c:pt idx="54526">
                  <c:v>11.435238999999999</c:v>
                </c:pt>
                <c:pt idx="54527">
                  <c:v>11.432663</c:v>
                </c:pt>
                <c:pt idx="54528">
                  <c:v>11.432774999999999</c:v>
                </c:pt>
                <c:pt idx="54529">
                  <c:v>11.435422000000001</c:v>
                </c:pt>
                <c:pt idx="54530">
                  <c:v>11.433107</c:v>
                </c:pt>
                <c:pt idx="54531">
                  <c:v>11.432741999999999</c:v>
                </c:pt>
                <c:pt idx="54532">
                  <c:v>11.43473</c:v>
                </c:pt>
                <c:pt idx="54533">
                  <c:v>11.431214000000001</c:v>
                </c:pt>
                <c:pt idx="54534">
                  <c:v>11.429224</c:v>
                </c:pt>
                <c:pt idx="54535">
                  <c:v>11.435311</c:v>
                </c:pt>
                <c:pt idx="54536">
                  <c:v>11.435807</c:v>
                </c:pt>
                <c:pt idx="54537">
                  <c:v>11.432914999999999</c:v>
                </c:pt>
                <c:pt idx="54538">
                  <c:v>11.43529</c:v>
                </c:pt>
                <c:pt idx="54539">
                  <c:v>11.437169000000001</c:v>
                </c:pt>
                <c:pt idx="54540">
                  <c:v>11.436313</c:v>
                </c:pt>
                <c:pt idx="54541">
                  <c:v>11.43515</c:v>
                </c:pt>
                <c:pt idx="54542">
                  <c:v>11.435051</c:v>
                </c:pt>
                <c:pt idx="54543">
                  <c:v>11.436699000000001</c:v>
                </c:pt>
                <c:pt idx="54544">
                  <c:v>11.437645</c:v>
                </c:pt>
                <c:pt idx="54545">
                  <c:v>11.438312</c:v>
                </c:pt>
                <c:pt idx="54546">
                  <c:v>11.440588</c:v>
                </c:pt>
                <c:pt idx="54547">
                  <c:v>11.44045</c:v>
                </c:pt>
                <c:pt idx="54548">
                  <c:v>11.443894</c:v>
                </c:pt>
                <c:pt idx="54549">
                  <c:v>11.452721</c:v>
                </c:pt>
                <c:pt idx="54550">
                  <c:v>11.451608</c:v>
                </c:pt>
                <c:pt idx="54551">
                  <c:v>11.449211999999999</c:v>
                </c:pt>
                <c:pt idx="54552">
                  <c:v>11.449714999999999</c:v>
                </c:pt>
                <c:pt idx="54553">
                  <c:v>11.445563</c:v>
                </c:pt>
                <c:pt idx="54554">
                  <c:v>11.445396000000001</c:v>
                </c:pt>
                <c:pt idx="54555">
                  <c:v>11.449452000000001</c:v>
                </c:pt>
                <c:pt idx="54556">
                  <c:v>11.446626</c:v>
                </c:pt>
                <c:pt idx="54557">
                  <c:v>11.447881000000001</c:v>
                </c:pt>
                <c:pt idx="54558">
                  <c:v>11.451763</c:v>
                </c:pt>
                <c:pt idx="54559">
                  <c:v>11.442952</c:v>
                </c:pt>
                <c:pt idx="54560">
                  <c:v>11.438015</c:v>
                </c:pt>
                <c:pt idx="54561">
                  <c:v>11.444406000000001</c:v>
                </c:pt>
                <c:pt idx="54562">
                  <c:v>11.444960999999999</c:v>
                </c:pt>
                <c:pt idx="54563">
                  <c:v>11.443199999999999</c:v>
                </c:pt>
                <c:pt idx="54564">
                  <c:v>11.444615000000001</c:v>
                </c:pt>
                <c:pt idx="54565">
                  <c:v>11.445523</c:v>
                </c:pt>
                <c:pt idx="54566">
                  <c:v>11.445842000000001</c:v>
                </c:pt>
                <c:pt idx="54567">
                  <c:v>11.446764999999999</c:v>
                </c:pt>
                <c:pt idx="54568">
                  <c:v>11.447602</c:v>
                </c:pt>
                <c:pt idx="54569">
                  <c:v>11.447813999999999</c:v>
                </c:pt>
                <c:pt idx="54570">
                  <c:v>11.446566000000001</c:v>
                </c:pt>
                <c:pt idx="54571">
                  <c:v>11.44328</c:v>
                </c:pt>
                <c:pt idx="54572">
                  <c:v>11.443019</c:v>
                </c:pt>
                <c:pt idx="54573">
                  <c:v>11.444922999999999</c:v>
                </c:pt>
                <c:pt idx="54574">
                  <c:v>11.444712000000001</c:v>
                </c:pt>
                <c:pt idx="54575">
                  <c:v>11.447011</c:v>
                </c:pt>
                <c:pt idx="54576">
                  <c:v>11.446859999999999</c:v>
                </c:pt>
                <c:pt idx="54577">
                  <c:v>11.445942000000001</c:v>
                </c:pt>
                <c:pt idx="54578">
                  <c:v>11.449173999999999</c:v>
                </c:pt>
                <c:pt idx="54579">
                  <c:v>11.449738999999999</c:v>
                </c:pt>
                <c:pt idx="54580">
                  <c:v>11.449147999999999</c:v>
                </c:pt>
                <c:pt idx="54581">
                  <c:v>11.449804</c:v>
                </c:pt>
                <c:pt idx="54582">
                  <c:v>11.44919</c:v>
                </c:pt>
                <c:pt idx="54583">
                  <c:v>11.448213000000001</c:v>
                </c:pt>
                <c:pt idx="54584">
                  <c:v>11.446094</c:v>
                </c:pt>
                <c:pt idx="54585">
                  <c:v>11.444307</c:v>
                </c:pt>
                <c:pt idx="54586">
                  <c:v>11.446101000000001</c:v>
                </c:pt>
                <c:pt idx="54587">
                  <c:v>11.450607</c:v>
                </c:pt>
                <c:pt idx="54588">
                  <c:v>11.450626</c:v>
                </c:pt>
                <c:pt idx="54589">
                  <c:v>11.450862000000001</c:v>
                </c:pt>
                <c:pt idx="54590">
                  <c:v>11.453431</c:v>
                </c:pt>
                <c:pt idx="54591">
                  <c:v>11.452572</c:v>
                </c:pt>
                <c:pt idx="54592">
                  <c:v>11.451433</c:v>
                </c:pt>
                <c:pt idx="54593">
                  <c:v>11.451174</c:v>
                </c:pt>
                <c:pt idx="54594">
                  <c:v>11.452052999999999</c:v>
                </c:pt>
                <c:pt idx="54595">
                  <c:v>11.457177</c:v>
                </c:pt>
                <c:pt idx="54596">
                  <c:v>11.458952999999999</c:v>
                </c:pt>
                <c:pt idx="54597">
                  <c:v>11.455567</c:v>
                </c:pt>
                <c:pt idx="54598">
                  <c:v>11.455088999999999</c:v>
                </c:pt>
                <c:pt idx="54599">
                  <c:v>11.457814000000001</c:v>
                </c:pt>
                <c:pt idx="54600">
                  <c:v>11.457442</c:v>
                </c:pt>
                <c:pt idx="54601">
                  <c:v>11.457329</c:v>
                </c:pt>
                <c:pt idx="54602">
                  <c:v>11.458928999999999</c:v>
                </c:pt>
                <c:pt idx="54603">
                  <c:v>11.459412</c:v>
                </c:pt>
                <c:pt idx="54604">
                  <c:v>11.460534000000001</c:v>
                </c:pt>
                <c:pt idx="54605">
                  <c:v>11.45905</c:v>
                </c:pt>
                <c:pt idx="54606">
                  <c:v>11.45778</c:v>
                </c:pt>
                <c:pt idx="54607">
                  <c:v>11.462249999999999</c:v>
                </c:pt>
                <c:pt idx="54608">
                  <c:v>11.460006</c:v>
                </c:pt>
                <c:pt idx="54609">
                  <c:v>11.453784000000001</c:v>
                </c:pt>
                <c:pt idx="54610">
                  <c:v>11.457960999999999</c:v>
                </c:pt>
                <c:pt idx="54611">
                  <c:v>11.461912</c:v>
                </c:pt>
                <c:pt idx="54612">
                  <c:v>11.456937</c:v>
                </c:pt>
                <c:pt idx="54613">
                  <c:v>11.455481000000001</c:v>
                </c:pt>
                <c:pt idx="54614">
                  <c:v>11.456787</c:v>
                </c:pt>
                <c:pt idx="54615">
                  <c:v>11.456061999999999</c:v>
                </c:pt>
                <c:pt idx="54616">
                  <c:v>11.459706000000001</c:v>
                </c:pt>
                <c:pt idx="54617">
                  <c:v>11.461073000000001</c:v>
                </c:pt>
                <c:pt idx="54618">
                  <c:v>11.457571</c:v>
                </c:pt>
                <c:pt idx="54619">
                  <c:v>11.45757</c:v>
                </c:pt>
                <c:pt idx="54620">
                  <c:v>11.457417</c:v>
                </c:pt>
                <c:pt idx="54621">
                  <c:v>11.458451999999999</c:v>
                </c:pt>
                <c:pt idx="54622">
                  <c:v>11.462408</c:v>
                </c:pt>
                <c:pt idx="54623">
                  <c:v>11.461553</c:v>
                </c:pt>
                <c:pt idx="54624">
                  <c:v>11.457584000000001</c:v>
                </c:pt>
                <c:pt idx="54625">
                  <c:v>11.456787</c:v>
                </c:pt>
                <c:pt idx="54626">
                  <c:v>11.460114000000001</c:v>
                </c:pt>
                <c:pt idx="54627">
                  <c:v>11.461010999999999</c:v>
                </c:pt>
                <c:pt idx="54628">
                  <c:v>11.457990000000001</c:v>
                </c:pt>
                <c:pt idx="54629">
                  <c:v>11.457777999999999</c:v>
                </c:pt>
                <c:pt idx="54630">
                  <c:v>11.461484</c:v>
                </c:pt>
                <c:pt idx="54631">
                  <c:v>11.463331</c:v>
                </c:pt>
                <c:pt idx="54632">
                  <c:v>11.458793999999999</c:v>
                </c:pt>
                <c:pt idx="54633">
                  <c:v>11.456669</c:v>
                </c:pt>
                <c:pt idx="54634">
                  <c:v>11.460907000000001</c:v>
                </c:pt>
                <c:pt idx="54635">
                  <c:v>11.465790999999999</c:v>
                </c:pt>
                <c:pt idx="54636">
                  <c:v>11.469042</c:v>
                </c:pt>
                <c:pt idx="54637">
                  <c:v>11.469582000000001</c:v>
                </c:pt>
                <c:pt idx="54638">
                  <c:v>11.466355</c:v>
                </c:pt>
                <c:pt idx="54639">
                  <c:v>11.464252999999999</c:v>
                </c:pt>
                <c:pt idx="54640">
                  <c:v>11.466644000000001</c:v>
                </c:pt>
                <c:pt idx="54641">
                  <c:v>11.466046</c:v>
                </c:pt>
                <c:pt idx="54642">
                  <c:v>11.464698</c:v>
                </c:pt>
                <c:pt idx="54643">
                  <c:v>11.468285</c:v>
                </c:pt>
                <c:pt idx="54644">
                  <c:v>11.468640000000001</c:v>
                </c:pt>
                <c:pt idx="54645">
                  <c:v>11.466044999999999</c:v>
                </c:pt>
                <c:pt idx="54646">
                  <c:v>11.465177000000001</c:v>
                </c:pt>
                <c:pt idx="54647">
                  <c:v>11.462406</c:v>
                </c:pt>
                <c:pt idx="54648">
                  <c:v>11.462090999999999</c:v>
                </c:pt>
                <c:pt idx="54649">
                  <c:v>11.465372</c:v>
                </c:pt>
                <c:pt idx="54650">
                  <c:v>11.465471000000001</c:v>
                </c:pt>
                <c:pt idx="54651">
                  <c:v>11.465017</c:v>
                </c:pt>
                <c:pt idx="54652">
                  <c:v>11.469897</c:v>
                </c:pt>
                <c:pt idx="54653">
                  <c:v>11.474567</c:v>
                </c:pt>
                <c:pt idx="54654">
                  <c:v>11.472872000000001</c:v>
                </c:pt>
                <c:pt idx="54655">
                  <c:v>11.471717999999999</c:v>
                </c:pt>
                <c:pt idx="54656">
                  <c:v>11.473946</c:v>
                </c:pt>
                <c:pt idx="54657">
                  <c:v>11.472882999999999</c:v>
                </c:pt>
                <c:pt idx="54658">
                  <c:v>11.471123</c:v>
                </c:pt>
                <c:pt idx="54659">
                  <c:v>11.471601</c:v>
                </c:pt>
                <c:pt idx="54660">
                  <c:v>11.471174</c:v>
                </c:pt>
                <c:pt idx="54661">
                  <c:v>11.474031999999999</c:v>
                </c:pt>
                <c:pt idx="54662">
                  <c:v>11.475853000000001</c:v>
                </c:pt>
                <c:pt idx="54663">
                  <c:v>11.470230000000001</c:v>
                </c:pt>
                <c:pt idx="54664">
                  <c:v>11.467343</c:v>
                </c:pt>
                <c:pt idx="54665">
                  <c:v>11.468935999999999</c:v>
                </c:pt>
                <c:pt idx="54666">
                  <c:v>11.470124999999999</c:v>
                </c:pt>
                <c:pt idx="54667">
                  <c:v>11.471674999999999</c:v>
                </c:pt>
                <c:pt idx="54668">
                  <c:v>11.471943</c:v>
                </c:pt>
                <c:pt idx="54669">
                  <c:v>11.469094999999999</c:v>
                </c:pt>
                <c:pt idx="54670">
                  <c:v>11.466689000000001</c:v>
                </c:pt>
                <c:pt idx="54671">
                  <c:v>11.469685</c:v>
                </c:pt>
                <c:pt idx="54672">
                  <c:v>11.471136</c:v>
                </c:pt>
                <c:pt idx="54673">
                  <c:v>11.466366000000001</c:v>
                </c:pt>
                <c:pt idx="54674">
                  <c:v>11.464896</c:v>
                </c:pt>
                <c:pt idx="54675">
                  <c:v>11.468132000000001</c:v>
                </c:pt>
                <c:pt idx="54676">
                  <c:v>11.467654</c:v>
                </c:pt>
                <c:pt idx="54677">
                  <c:v>11.464402</c:v>
                </c:pt>
                <c:pt idx="54678">
                  <c:v>11.466293</c:v>
                </c:pt>
                <c:pt idx="54679">
                  <c:v>11.470758</c:v>
                </c:pt>
                <c:pt idx="54680">
                  <c:v>11.471871999999999</c:v>
                </c:pt>
                <c:pt idx="54681">
                  <c:v>11.473633</c:v>
                </c:pt>
                <c:pt idx="54682">
                  <c:v>11.476813999999999</c:v>
                </c:pt>
                <c:pt idx="54683">
                  <c:v>11.480539</c:v>
                </c:pt>
                <c:pt idx="54684">
                  <c:v>11.482029000000001</c:v>
                </c:pt>
                <c:pt idx="54685">
                  <c:v>11.478016999999999</c:v>
                </c:pt>
                <c:pt idx="54686">
                  <c:v>11.474022</c:v>
                </c:pt>
                <c:pt idx="54687">
                  <c:v>11.478847</c:v>
                </c:pt>
                <c:pt idx="54688">
                  <c:v>11.481055</c:v>
                </c:pt>
                <c:pt idx="54689">
                  <c:v>11.472426</c:v>
                </c:pt>
                <c:pt idx="54690">
                  <c:v>11.471874</c:v>
                </c:pt>
                <c:pt idx="54691">
                  <c:v>11.476171000000001</c:v>
                </c:pt>
                <c:pt idx="54692">
                  <c:v>11.472581999999999</c:v>
                </c:pt>
                <c:pt idx="54693">
                  <c:v>11.469911</c:v>
                </c:pt>
                <c:pt idx="54694">
                  <c:v>11.472441</c:v>
                </c:pt>
                <c:pt idx="54695">
                  <c:v>11.476004</c:v>
                </c:pt>
                <c:pt idx="54696">
                  <c:v>11.478180999999999</c:v>
                </c:pt>
                <c:pt idx="54697">
                  <c:v>11.47907</c:v>
                </c:pt>
                <c:pt idx="54698">
                  <c:v>11.479774000000001</c:v>
                </c:pt>
                <c:pt idx="54699">
                  <c:v>11.478738999999999</c:v>
                </c:pt>
                <c:pt idx="54700">
                  <c:v>11.477430999999999</c:v>
                </c:pt>
                <c:pt idx="54701">
                  <c:v>11.479504</c:v>
                </c:pt>
                <c:pt idx="54702">
                  <c:v>11.479495</c:v>
                </c:pt>
                <c:pt idx="54703">
                  <c:v>11.478199</c:v>
                </c:pt>
                <c:pt idx="54704">
                  <c:v>11.478505999999999</c:v>
                </c:pt>
                <c:pt idx="54705">
                  <c:v>11.478664</c:v>
                </c:pt>
                <c:pt idx="54706">
                  <c:v>11.480471</c:v>
                </c:pt>
                <c:pt idx="54707">
                  <c:v>11.483278</c:v>
                </c:pt>
                <c:pt idx="54708">
                  <c:v>11.480162999999999</c:v>
                </c:pt>
                <c:pt idx="54709">
                  <c:v>11.478751000000001</c:v>
                </c:pt>
                <c:pt idx="54710">
                  <c:v>11.482161</c:v>
                </c:pt>
                <c:pt idx="54711">
                  <c:v>11.481087</c:v>
                </c:pt>
                <c:pt idx="54712">
                  <c:v>11.478527</c:v>
                </c:pt>
                <c:pt idx="54713">
                  <c:v>11.479877</c:v>
                </c:pt>
                <c:pt idx="54714">
                  <c:v>11.484952</c:v>
                </c:pt>
                <c:pt idx="54715">
                  <c:v>11.486274999999999</c:v>
                </c:pt>
                <c:pt idx="54716">
                  <c:v>11.479232</c:v>
                </c:pt>
                <c:pt idx="54717">
                  <c:v>11.474349999999999</c:v>
                </c:pt>
                <c:pt idx="54718">
                  <c:v>11.477701</c:v>
                </c:pt>
                <c:pt idx="54719">
                  <c:v>11.483129999999999</c:v>
                </c:pt>
                <c:pt idx="54720">
                  <c:v>11.484436000000001</c:v>
                </c:pt>
                <c:pt idx="54721">
                  <c:v>11.483204000000001</c:v>
                </c:pt>
                <c:pt idx="54722">
                  <c:v>11.481892999999999</c:v>
                </c:pt>
                <c:pt idx="54723">
                  <c:v>11.477759000000001</c:v>
                </c:pt>
                <c:pt idx="54724">
                  <c:v>11.474772</c:v>
                </c:pt>
                <c:pt idx="54725">
                  <c:v>11.479228000000001</c:v>
                </c:pt>
                <c:pt idx="54726">
                  <c:v>11.483228</c:v>
                </c:pt>
                <c:pt idx="54727">
                  <c:v>11.478308999999999</c:v>
                </c:pt>
                <c:pt idx="54728">
                  <c:v>11.476677</c:v>
                </c:pt>
                <c:pt idx="54729">
                  <c:v>11.481305000000001</c:v>
                </c:pt>
                <c:pt idx="54730">
                  <c:v>11.479855000000001</c:v>
                </c:pt>
                <c:pt idx="54731">
                  <c:v>11.480271999999999</c:v>
                </c:pt>
                <c:pt idx="54732">
                  <c:v>11.486872999999999</c:v>
                </c:pt>
                <c:pt idx="54733">
                  <c:v>11.48638</c:v>
                </c:pt>
                <c:pt idx="54734">
                  <c:v>11.480763</c:v>
                </c:pt>
                <c:pt idx="54735">
                  <c:v>11.482136000000001</c:v>
                </c:pt>
                <c:pt idx="54736">
                  <c:v>11.488647</c:v>
                </c:pt>
                <c:pt idx="54737">
                  <c:v>11.489122999999999</c:v>
                </c:pt>
                <c:pt idx="54738">
                  <c:v>11.487157</c:v>
                </c:pt>
                <c:pt idx="54739">
                  <c:v>11.490937000000001</c:v>
                </c:pt>
                <c:pt idx="54740">
                  <c:v>11.495989</c:v>
                </c:pt>
                <c:pt idx="54741">
                  <c:v>11.495759</c:v>
                </c:pt>
                <c:pt idx="54742">
                  <c:v>11.494208</c:v>
                </c:pt>
                <c:pt idx="54743">
                  <c:v>11.497336000000001</c:v>
                </c:pt>
                <c:pt idx="54744">
                  <c:v>11.497911</c:v>
                </c:pt>
                <c:pt idx="54745">
                  <c:v>11.494007999999999</c:v>
                </c:pt>
                <c:pt idx="54746">
                  <c:v>11.491614</c:v>
                </c:pt>
                <c:pt idx="54747">
                  <c:v>11.492471999999999</c:v>
                </c:pt>
                <c:pt idx="54748">
                  <c:v>11.490166</c:v>
                </c:pt>
                <c:pt idx="54749">
                  <c:v>11.485431999999999</c:v>
                </c:pt>
                <c:pt idx="54750">
                  <c:v>11.486935000000001</c:v>
                </c:pt>
                <c:pt idx="54751">
                  <c:v>11.489585999999999</c:v>
                </c:pt>
                <c:pt idx="54752">
                  <c:v>11.488229</c:v>
                </c:pt>
                <c:pt idx="54753">
                  <c:v>11.488061999999999</c:v>
                </c:pt>
                <c:pt idx="54754">
                  <c:v>11.490024999999999</c:v>
                </c:pt>
                <c:pt idx="54755">
                  <c:v>11.49025</c:v>
                </c:pt>
                <c:pt idx="54756">
                  <c:v>11.489566999999999</c:v>
                </c:pt>
                <c:pt idx="54757">
                  <c:v>11.493065</c:v>
                </c:pt>
                <c:pt idx="54758">
                  <c:v>11.494975999999999</c:v>
                </c:pt>
                <c:pt idx="54759">
                  <c:v>11.492466</c:v>
                </c:pt>
                <c:pt idx="54760">
                  <c:v>11.490807999999999</c:v>
                </c:pt>
                <c:pt idx="54761">
                  <c:v>11.489036</c:v>
                </c:pt>
                <c:pt idx="54762">
                  <c:v>11.48789</c:v>
                </c:pt>
                <c:pt idx="54763">
                  <c:v>11.489077</c:v>
                </c:pt>
                <c:pt idx="54764">
                  <c:v>11.490396</c:v>
                </c:pt>
                <c:pt idx="54765">
                  <c:v>11.492108999999999</c:v>
                </c:pt>
                <c:pt idx="54766">
                  <c:v>11.493264</c:v>
                </c:pt>
                <c:pt idx="54767">
                  <c:v>11.492932</c:v>
                </c:pt>
                <c:pt idx="54768">
                  <c:v>11.490397</c:v>
                </c:pt>
                <c:pt idx="54769">
                  <c:v>11.488439</c:v>
                </c:pt>
                <c:pt idx="54770">
                  <c:v>11.491018</c:v>
                </c:pt>
                <c:pt idx="54771">
                  <c:v>11.495277</c:v>
                </c:pt>
                <c:pt idx="54772">
                  <c:v>11.495051</c:v>
                </c:pt>
                <c:pt idx="54773">
                  <c:v>11.488969000000001</c:v>
                </c:pt>
                <c:pt idx="54774">
                  <c:v>11.488383000000001</c:v>
                </c:pt>
                <c:pt idx="54775">
                  <c:v>11.493096</c:v>
                </c:pt>
                <c:pt idx="54776">
                  <c:v>11.490989000000001</c:v>
                </c:pt>
                <c:pt idx="54777">
                  <c:v>11.490529</c:v>
                </c:pt>
                <c:pt idx="54778">
                  <c:v>11.495123</c:v>
                </c:pt>
                <c:pt idx="54779">
                  <c:v>11.49525</c:v>
                </c:pt>
                <c:pt idx="54780">
                  <c:v>11.497913</c:v>
                </c:pt>
                <c:pt idx="54781">
                  <c:v>11.50543</c:v>
                </c:pt>
                <c:pt idx="54782">
                  <c:v>11.503913000000001</c:v>
                </c:pt>
                <c:pt idx="54783">
                  <c:v>11.497280999999999</c:v>
                </c:pt>
                <c:pt idx="54784">
                  <c:v>11.497934000000001</c:v>
                </c:pt>
                <c:pt idx="54785">
                  <c:v>11.500382</c:v>
                </c:pt>
                <c:pt idx="54786">
                  <c:v>11.498619</c:v>
                </c:pt>
                <c:pt idx="54787">
                  <c:v>11.499847000000001</c:v>
                </c:pt>
                <c:pt idx="54788">
                  <c:v>11.504948000000001</c:v>
                </c:pt>
                <c:pt idx="54789">
                  <c:v>11.502373</c:v>
                </c:pt>
                <c:pt idx="54790">
                  <c:v>11.496721000000001</c:v>
                </c:pt>
                <c:pt idx="54791">
                  <c:v>11.500842</c:v>
                </c:pt>
                <c:pt idx="54792">
                  <c:v>11.507076</c:v>
                </c:pt>
                <c:pt idx="54793">
                  <c:v>11.504277</c:v>
                </c:pt>
                <c:pt idx="54794">
                  <c:v>11.499024</c:v>
                </c:pt>
                <c:pt idx="54795">
                  <c:v>11.497636</c:v>
                </c:pt>
                <c:pt idx="54796">
                  <c:v>11.499203</c:v>
                </c:pt>
                <c:pt idx="54797">
                  <c:v>11.499112</c:v>
                </c:pt>
                <c:pt idx="54798">
                  <c:v>11.495747</c:v>
                </c:pt>
                <c:pt idx="54799">
                  <c:v>11.495892</c:v>
                </c:pt>
                <c:pt idx="54800">
                  <c:v>11.499908</c:v>
                </c:pt>
                <c:pt idx="54801">
                  <c:v>11.503119</c:v>
                </c:pt>
                <c:pt idx="54802">
                  <c:v>11.499370000000001</c:v>
                </c:pt>
                <c:pt idx="54803">
                  <c:v>11.494512</c:v>
                </c:pt>
                <c:pt idx="54804">
                  <c:v>11.498373000000001</c:v>
                </c:pt>
                <c:pt idx="54805">
                  <c:v>11.503736</c:v>
                </c:pt>
                <c:pt idx="54806">
                  <c:v>11.502636000000001</c:v>
                </c:pt>
                <c:pt idx="54807">
                  <c:v>11.500057999999999</c:v>
                </c:pt>
                <c:pt idx="54808">
                  <c:v>11.498846</c:v>
                </c:pt>
                <c:pt idx="54809">
                  <c:v>11.501789</c:v>
                </c:pt>
                <c:pt idx="54810">
                  <c:v>11.505521999999999</c:v>
                </c:pt>
                <c:pt idx="54811">
                  <c:v>11.505264</c:v>
                </c:pt>
                <c:pt idx="54812">
                  <c:v>11.50492</c:v>
                </c:pt>
                <c:pt idx="54813">
                  <c:v>11.506237</c:v>
                </c:pt>
                <c:pt idx="54814">
                  <c:v>11.505148</c:v>
                </c:pt>
                <c:pt idx="54815">
                  <c:v>11.504186000000001</c:v>
                </c:pt>
                <c:pt idx="54816">
                  <c:v>11.505331</c:v>
                </c:pt>
                <c:pt idx="54817">
                  <c:v>11.506057</c:v>
                </c:pt>
                <c:pt idx="54818">
                  <c:v>11.504414000000001</c:v>
                </c:pt>
                <c:pt idx="54819">
                  <c:v>11.500743999999999</c:v>
                </c:pt>
                <c:pt idx="54820">
                  <c:v>11.498108</c:v>
                </c:pt>
                <c:pt idx="54821">
                  <c:v>11.49615</c:v>
                </c:pt>
                <c:pt idx="54822">
                  <c:v>11.499722999999999</c:v>
                </c:pt>
                <c:pt idx="54823">
                  <c:v>11.507992</c:v>
                </c:pt>
                <c:pt idx="54824">
                  <c:v>11.510191000000001</c:v>
                </c:pt>
                <c:pt idx="54825">
                  <c:v>11.504569999999999</c:v>
                </c:pt>
                <c:pt idx="54826">
                  <c:v>11.502318000000001</c:v>
                </c:pt>
                <c:pt idx="54827">
                  <c:v>11.505496000000001</c:v>
                </c:pt>
                <c:pt idx="54828">
                  <c:v>11.503403</c:v>
                </c:pt>
                <c:pt idx="54829">
                  <c:v>11.500591</c:v>
                </c:pt>
                <c:pt idx="54830">
                  <c:v>11.504574</c:v>
                </c:pt>
                <c:pt idx="54831">
                  <c:v>11.505122</c:v>
                </c:pt>
                <c:pt idx="54832">
                  <c:v>11.500717</c:v>
                </c:pt>
                <c:pt idx="54833">
                  <c:v>11.503629</c:v>
                </c:pt>
                <c:pt idx="54834">
                  <c:v>11.506292999999999</c:v>
                </c:pt>
                <c:pt idx="54835">
                  <c:v>11.503869</c:v>
                </c:pt>
                <c:pt idx="54836">
                  <c:v>11.505452</c:v>
                </c:pt>
                <c:pt idx="54837">
                  <c:v>11.508601000000001</c:v>
                </c:pt>
                <c:pt idx="54838">
                  <c:v>11.511646000000001</c:v>
                </c:pt>
                <c:pt idx="54839">
                  <c:v>11.512422000000001</c:v>
                </c:pt>
                <c:pt idx="54840">
                  <c:v>11.508827</c:v>
                </c:pt>
                <c:pt idx="54841">
                  <c:v>11.510125</c:v>
                </c:pt>
                <c:pt idx="54842">
                  <c:v>11.51323</c:v>
                </c:pt>
                <c:pt idx="54843">
                  <c:v>11.510797999999999</c:v>
                </c:pt>
                <c:pt idx="54844">
                  <c:v>11.512667</c:v>
                </c:pt>
                <c:pt idx="54845">
                  <c:v>11.514015000000001</c:v>
                </c:pt>
                <c:pt idx="54846">
                  <c:v>11.511086000000001</c:v>
                </c:pt>
                <c:pt idx="54847">
                  <c:v>11.513434999999999</c:v>
                </c:pt>
                <c:pt idx="54848">
                  <c:v>11.513158000000001</c:v>
                </c:pt>
                <c:pt idx="54849">
                  <c:v>11.510533000000001</c:v>
                </c:pt>
                <c:pt idx="54850">
                  <c:v>11.511381999999999</c:v>
                </c:pt>
                <c:pt idx="54851">
                  <c:v>11.510526</c:v>
                </c:pt>
                <c:pt idx="54852">
                  <c:v>11.507588999999999</c:v>
                </c:pt>
                <c:pt idx="54853">
                  <c:v>11.508426999999999</c:v>
                </c:pt>
                <c:pt idx="54854">
                  <c:v>11.511077999999999</c:v>
                </c:pt>
                <c:pt idx="54855">
                  <c:v>11.512382000000001</c:v>
                </c:pt>
                <c:pt idx="54856">
                  <c:v>11.511229</c:v>
                </c:pt>
                <c:pt idx="54857">
                  <c:v>11.508372</c:v>
                </c:pt>
                <c:pt idx="54858">
                  <c:v>11.509270000000001</c:v>
                </c:pt>
                <c:pt idx="54859">
                  <c:v>11.514459</c:v>
                </c:pt>
                <c:pt idx="54860">
                  <c:v>11.515461999999999</c:v>
                </c:pt>
                <c:pt idx="54861">
                  <c:v>11.51225</c:v>
                </c:pt>
                <c:pt idx="54862">
                  <c:v>11.51234</c:v>
                </c:pt>
                <c:pt idx="54863">
                  <c:v>11.512366999999999</c:v>
                </c:pt>
                <c:pt idx="54864">
                  <c:v>11.512674000000001</c:v>
                </c:pt>
                <c:pt idx="54865">
                  <c:v>11.518271</c:v>
                </c:pt>
                <c:pt idx="54866">
                  <c:v>11.521144</c:v>
                </c:pt>
                <c:pt idx="54867">
                  <c:v>11.518974999999999</c:v>
                </c:pt>
                <c:pt idx="54868">
                  <c:v>11.519221</c:v>
                </c:pt>
                <c:pt idx="54869">
                  <c:v>11.5213</c:v>
                </c:pt>
                <c:pt idx="54870">
                  <c:v>11.519223</c:v>
                </c:pt>
                <c:pt idx="54871">
                  <c:v>11.516719999999999</c:v>
                </c:pt>
                <c:pt idx="54872">
                  <c:v>11.521101</c:v>
                </c:pt>
                <c:pt idx="54873">
                  <c:v>11.525433</c:v>
                </c:pt>
                <c:pt idx="54874">
                  <c:v>11.520981000000001</c:v>
                </c:pt>
                <c:pt idx="54875">
                  <c:v>11.516351999999999</c:v>
                </c:pt>
                <c:pt idx="54876">
                  <c:v>11.52111</c:v>
                </c:pt>
                <c:pt idx="54877">
                  <c:v>11.524863</c:v>
                </c:pt>
                <c:pt idx="54878">
                  <c:v>11.518312</c:v>
                </c:pt>
                <c:pt idx="54879">
                  <c:v>11.514092</c:v>
                </c:pt>
                <c:pt idx="54880">
                  <c:v>11.519261</c:v>
                </c:pt>
                <c:pt idx="54881">
                  <c:v>11.523550999999999</c:v>
                </c:pt>
                <c:pt idx="54882">
                  <c:v>11.524792</c:v>
                </c:pt>
                <c:pt idx="54883">
                  <c:v>11.525964999999999</c:v>
                </c:pt>
                <c:pt idx="54884">
                  <c:v>11.523023</c:v>
                </c:pt>
                <c:pt idx="54885">
                  <c:v>11.517458</c:v>
                </c:pt>
                <c:pt idx="54886">
                  <c:v>11.520123999999999</c:v>
                </c:pt>
                <c:pt idx="54887">
                  <c:v>11.522256</c:v>
                </c:pt>
                <c:pt idx="54888">
                  <c:v>11.518924</c:v>
                </c:pt>
                <c:pt idx="54889">
                  <c:v>11.519088</c:v>
                </c:pt>
                <c:pt idx="54890">
                  <c:v>11.518292000000001</c:v>
                </c:pt>
                <c:pt idx="54891">
                  <c:v>11.514365</c:v>
                </c:pt>
                <c:pt idx="54892">
                  <c:v>11.518471</c:v>
                </c:pt>
                <c:pt idx="54893">
                  <c:v>11.523671</c:v>
                </c:pt>
                <c:pt idx="54894">
                  <c:v>11.521592999999999</c:v>
                </c:pt>
                <c:pt idx="54895">
                  <c:v>11.523159</c:v>
                </c:pt>
                <c:pt idx="54896">
                  <c:v>11.529393000000001</c:v>
                </c:pt>
                <c:pt idx="54897">
                  <c:v>11.529030000000001</c:v>
                </c:pt>
                <c:pt idx="54898">
                  <c:v>11.524239</c:v>
                </c:pt>
                <c:pt idx="54899">
                  <c:v>11.52366</c:v>
                </c:pt>
                <c:pt idx="54900">
                  <c:v>11.525294000000001</c:v>
                </c:pt>
                <c:pt idx="54901">
                  <c:v>11.523764</c:v>
                </c:pt>
                <c:pt idx="54902">
                  <c:v>11.521386</c:v>
                </c:pt>
                <c:pt idx="54903">
                  <c:v>11.520021</c:v>
                </c:pt>
                <c:pt idx="54904">
                  <c:v>11.520901</c:v>
                </c:pt>
                <c:pt idx="54905">
                  <c:v>11.523026</c:v>
                </c:pt>
                <c:pt idx="54906">
                  <c:v>11.523645999999999</c:v>
                </c:pt>
                <c:pt idx="54907">
                  <c:v>11.522501</c:v>
                </c:pt>
                <c:pt idx="54908">
                  <c:v>11.52312</c:v>
                </c:pt>
                <c:pt idx="54909">
                  <c:v>11.525334000000001</c:v>
                </c:pt>
                <c:pt idx="54910">
                  <c:v>11.525547</c:v>
                </c:pt>
                <c:pt idx="54911">
                  <c:v>11.526166999999999</c:v>
                </c:pt>
                <c:pt idx="54912">
                  <c:v>11.525586000000001</c:v>
                </c:pt>
                <c:pt idx="54913">
                  <c:v>11.522297</c:v>
                </c:pt>
                <c:pt idx="54914">
                  <c:v>11.524494000000001</c:v>
                </c:pt>
                <c:pt idx="54915">
                  <c:v>11.530595999999999</c:v>
                </c:pt>
                <c:pt idx="54916">
                  <c:v>11.529615</c:v>
                </c:pt>
                <c:pt idx="54917">
                  <c:v>11.527789</c:v>
                </c:pt>
                <c:pt idx="54918">
                  <c:v>11.531173000000001</c:v>
                </c:pt>
                <c:pt idx="54919">
                  <c:v>11.531684</c:v>
                </c:pt>
                <c:pt idx="54920">
                  <c:v>11.531810999999999</c:v>
                </c:pt>
                <c:pt idx="54921">
                  <c:v>11.534936</c:v>
                </c:pt>
                <c:pt idx="54922">
                  <c:v>11.534629000000001</c:v>
                </c:pt>
                <c:pt idx="54923">
                  <c:v>11.533683</c:v>
                </c:pt>
                <c:pt idx="54924">
                  <c:v>11.535899000000001</c:v>
                </c:pt>
                <c:pt idx="54925">
                  <c:v>11.532614000000001</c:v>
                </c:pt>
                <c:pt idx="54926">
                  <c:v>11.528729999999999</c:v>
                </c:pt>
                <c:pt idx="54927">
                  <c:v>11.534433</c:v>
                </c:pt>
                <c:pt idx="54928">
                  <c:v>11.53731</c:v>
                </c:pt>
                <c:pt idx="54929">
                  <c:v>11.530842</c:v>
                </c:pt>
                <c:pt idx="54930">
                  <c:v>11.528833000000001</c:v>
                </c:pt>
                <c:pt idx="54931">
                  <c:v>11.532277000000001</c:v>
                </c:pt>
                <c:pt idx="54932">
                  <c:v>11.531912999999999</c:v>
                </c:pt>
                <c:pt idx="54933">
                  <c:v>11.532007999999999</c:v>
                </c:pt>
                <c:pt idx="54934">
                  <c:v>11.534162999999999</c:v>
                </c:pt>
                <c:pt idx="54935">
                  <c:v>11.535072</c:v>
                </c:pt>
                <c:pt idx="54936">
                  <c:v>11.53613</c:v>
                </c:pt>
                <c:pt idx="54937">
                  <c:v>11.533562</c:v>
                </c:pt>
                <c:pt idx="54938">
                  <c:v>11.531212</c:v>
                </c:pt>
                <c:pt idx="54939">
                  <c:v>11.536997</c:v>
                </c:pt>
                <c:pt idx="54940">
                  <c:v>11.538475999999999</c:v>
                </c:pt>
                <c:pt idx="54941">
                  <c:v>11.536711</c:v>
                </c:pt>
                <c:pt idx="54942">
                  <c:v>11.541974</c:v>
                </c:pt>
                <c:pt idx="54943">
                  <c:v>11.545108000000001</c:v>
                </c:pt>
                <c:pt idx="54944">
                  <c:v>11.540957000000001</c:v>
                </c:pt>
                <c:pt idx="54945">
                  <c:v>11.538067</c:v>
                </c:pt>
                <c:pt idx="54946">
                  <c:v>11.539823</c:v>
                </c:pt>
                <c:pt idx="54947">
                  <c:v>11.538645000000001</c:v>
                </c:pt>
                <c:pt idx="54948">
                  <c:v>11.537442</c:v>
                </c:pt>
                <c:pt idx="54949">
                  <c:v>11.539192</c:v>
                </c:pt>
                <c:pt idx="54950">
                  <c:v>11.537271</c:v>
                </c:pt>
                <c:pt idx="54951">
                  <c:v>11.535617</c:v>
                </c:pt>
                <c:pt idx="54952">
                  <c:v>11.538539</c:v>
                </c:pt>
                <c:pt idx="54953">
                  <c:v>11.539944999999999</c:v>
                </c:pt>
                <c:pt idx="54954">
                  <c:v>11.540082</c:v>
                </c:pt>
                <c:pt idx="54955">
                  <c:v>11.541134</c:v>
                </c:pt>
                <c:pt idx="54956">
                  <c:v>11.539835</c:v>
                </c:pt>
                <c:pt idx="54957">
                  <c:v>11.538584999999999</c:v>
                </c:pt>
                <c:pt idx="54958">
                  <c:v>11.538691</c:v>
                </c:pt>
                <c:pt idx="54959">
                  <c:v>11.537148999999999</c:v>
                </c:pt>
                <c:pt idx="54960">
                  <c:v>11.54013</c:v>
                </c:pt>
                <c:pt idx="54961">
                  <c:v>11.542357000000001</c:v>
                </c:pt>
                <c:pt idx="54962">
                  <c:v>11.539163</c:v>
                </c:pt>
                <c:pt idx="54963">
                  <c:v>11.538376</c:v>
                </c:pt>
                <c:pt idx="54964">
                  <c:v>11.537575</c:v>
                </c:pt>
                <c:pt idx="54965">
                  <c:v>11.536484</c:v>
                </c:pt>
                <c:pt idx="54966">
                  <c:v>11.541689999999999</c:v>
                </c:pt>
                <c:pt idx="54967">
                  <c:v>11.546331</c:v>
                </c:pt>
                <c:pt idx="54968">
                  <c:v>11.543298999999999</c:v>
                </c:pt>
                <c:pt idx="54969">
                  <c:v>11.539503</c:v>
                </c:pt>
                <c:pt idx="54970">
                  <c:v>11.540450999999999</c:v>
                </c:pt>
                <c:pt idx="54971">
                  <c:v>11.54139</c:v>
                </c:pt>
                <c:pt idx="54972">
                  <c:v>11.542017</c:v>
                </c:pt>
                <c:pt idx="54973">
                  <c:v>11.542194</c:v>
                </c:pt>
                <c:pt idx="54974">
                  <c:v>11.540483999999999</c:v>
                </c:pt>
                <c:pt idx="54975">
                  <c:v>11.541886999999999</c:v>
                </c:pt>
                <c:pt idx="54976">
                  <c:v>11.545381000000001</c:v>
                </c:pt>
                <c:pt idx="54977">
                  <c:v>11.54556</c:v>
                </c:pt>
                <c:pt idx="54978">
                  <c:v>11.544297</c:v>
                </c:pt>
                <c:pt idx="54979">
                  <c:v>11.542920000000001</c:v>
                </c:pt>
                <c:pt idx="54980">
                  <c:v>11.540380000000001</c:v>
                </c:pt>
                <c:pt idx="54981">
                  <c:v>11.539904999999999</c:v>
                </c:pt>
                <c:pt idx="54982">
                  <c:v>11.543449000000001</c:v>
                </c:pt>
                <c:pt idx="54983">
                  <c:v>11.544103</c:v>
                </c:pt>
                <c:pt idx="54984">
                  <c:v>11.544162</c:v>
                </c:pt>
                <c:pt idx="54985">
                  <c:v>11.547219999999999</c:v>
                </c:pt>
                <c:pt idx="54986">
                  <c:v>11.550734</c:v>
                </c:pt>
                <c:pt idx="54987">
                  <c:v>11.549758000000001</c:v>
                </c:pt>
                <c:pt idx="54988">
                  <c:v>11.54753</c:v>
                </c:pt>
                <c:pt idx="54989">
                  <c:v>11.55081</c:v>
                </c:pt>
                <c:pt idx="54990">
                  <c:v>11.555688999999999</c:v>
                </c:pt>
                <c:pt idx="54991">
                  <c:v>11.552758000000001</c:v>
                </c:pt>
                <c:pt idx="54992">
                  <c:v>11.549438</c:v>
                </c:pt>
                <c:pt idx="54993">
                  <c:v>11.552837</c:v>
                </c:pt>
                <c:pt idx="54994">
                  <c:v>11.555458</c:v>
                </c:pt>
                <c:pt idx="54995">
                  <c:v>11.551826999999999</c:v>
                </c:pt>
                <c:pt idx="54996">
                  <c:v>11.55325</c:v>
                </c:pt>
                <c:pt idx="54997">
                  <c:v>11.555161999999999</c:v>
                </c:pt>
                <c:pt idx="54998">
                  <c:v>11.548774</c:v>
                </c:pt>
                <c:pt idx="54999">
                  <c:v>11.548866</c:v>
                </c:pt>
                <c:pt idx="55000">
                  <c:v>11.555210000000001</c:v>
                </c:pt>
                <c:pt idx="55001">
                  <c:v>11.551002</c:v>
                </c:pt>
                <c:pt idx="55002">
                  <c:v>11.544328</c:v>
                </c:pt>
                <c:pt idx="55003">
                  <c:v>11.548031</c:v>
                </c:pt>
                <c:pt idx="55004">
                  <c:v>11.552681</c:v>
                </c:pt>
                <c:pt idx="55005">
                  <c:v>11.551391000000001</c:v>
                </c:pt>
                <c:pt idx="55006">
                  <c:v>11.553991999999999</c:v>
                </c:pt>
                <c:pt idx="55007">
                  <c:v>11.556889999999999</c:v>
                </c:pt>
                <c:pt idx="55008">
                  <c:v>11.553184999999999</c:v>
                </c:pt>
                <c:pt idx="55009">
                  <c:v>11.551489999999999</c:v>
                </c:pt>
                <c:pt idx="55010">
                  <c:v>11.555517</c:v>
                </c:pt>
                <c:pt idx="55011">
                  <c:v>11.555197</c:v>
                </c:pt>
                <c:pt idx="55012">
                  <c:v>11.550675999999999</c:v>
                </c:pt>
                <c:pt idx="55013">
                  <c:v>11.553184</c:v>
                </c:pt>
                <c:pt idx="55014">
                  <c:v>11.561071</c:v>
                </c:pt>
                <c:pt idx="55015">
                  <c:v>11.558789000000001</c:v>
                </c:pt>
                <c:pt idx="55016">
                  <c:v>11.551500000000001</c:v>
                </c:pt>
                <c:pt idx="55017">
                  <c:v>11.551704000000001</c:v>
                </c:pt>
                <c:pt idx="55018">
                  <c:v>11.553820999999999</c:v>
                </c:pt>
                <c:pt idx="55019">
                  <c:v>11.552951</c:v>
                </c:pt>
                <c:pt idx="55020">
                  <c:v>11.551836</c:v>
                </c:pt>
                <c:pt idx="55021">
                  <c:v>11.550973000000001</c:v>
                </c:pt>
                <c:pt idx="55022">
                  <c:v>11.555047999999999</c:v>
                </c:pt>
                <c:pt idx="55023">
                  <c:v>11.559635999999999</c:v>
                </c:pt>
                <c:pt idx="55024">
                  <c:v>11.559244</c:v>
                </c:pt>
                <c:pt idx="55025">
                  <c:v>11.558244999999999</c:v>
                </c:pt>
                <c:pt idx="55026">
                  <c:v>11.55575</c:v>
                </c:pt>
                <c:pt idx="55027">
                  <c:v>11.55542</c:v>
                </c:pt>
                <c:pt idx="55028">
                  <c:v>11.561361</c:v>
                </c:pt>
                <c:pt idx="55029">
                  <c:v>11.561299999999999</c:v>
                </c:pt>
                <c:pt idx="55030">
                  <c:v>11.559168</c:v>
                </c:pt>
                <c:pt idx="55031">
                  <c:v>11.560268000000001</c:v>
                </c:pt>
                <c:pt idx="55032">
                  <c:v>11.562272999999999</c:v>
                </c:pt>
                <c:pt idx="55033">
                  <c:v>11.564216999999999</c:v>
                </c:pt>
                <c:pt idx="55034">
                  <c:v>11.566998</c:v>
                </c:pt>
                <c:pt idx="55035">
                  <c:v>11.568749</c:v>
                </c:pt>
                <c:pt idx="55036">
                  <c:v>11.566560000000001</c:v>
                </c:pt>
                <c:pt idx="55037">
                  <c:v>11.565856999999999</c:v>
                </c:pt>
                <c:pt idx="55038">
                  <c:v>11.56648</c:v>
                </c:pt>
                <c:pt idx="55039">
                  <c:v>11.566965</c:v>
                </c:pt>
                <c:pt idx="55040">
                  <c:v>11.571730000000001</c:v>
                </c:pt>
                <c:pt idx="55041">
                  <c:v>11.573691</c:v>
                </c:pt>
                <c:pt idx="55042">
                  <c:v>11.570468</c:v>
                </c:pt>
                <c:pt idx="55043">
                  <c:v>11.566348</c:v>
                </c:pt>
                <c:pt idx="55044">
                  <c:v>11.563924999999999</c:v>
                </c:pt>
                <c:pt idx="55045">
                  <c:v>11.565077</c:v>
                </c:pt>
                <c:pt idx="55046">
                  <c:v>11.565348999999999</c:v>
                </c:pt>
                <c:pt idx="55047">
                  <c:v>11.563215</c:v>
                </c:pt>
                <c:pt idx="55048">
                  <c:v>11.564657</c:v>
                </c:pt>
                <c:pt idx="55049">
                  <c:v>11.567456999999999</c:v>
                </c:pt>
                <c:pt idx="55050">
                  <c:v>11.566872</c:v>
                </c:pt>
                <c:pt idx="55051">
                  <c:v>11.564546999999999</c:v>
                </c:pt>
                <c:pt idx="55052">
                  <c:v>11.564583000000001</c:v>
                </c:pt>
                <c:pt idx="55053">
                  <c:v>11.568026</c:v>
                </c:pt>
                <c:pt idx="55054">
                  <c:v>11.569699</c:v>
                </c:pt>
                <c:pt idx="55055">
                  <c:v>11.563971</c:v>
                </c:pt>
                <c:pt idx="55056">
                  <c:v>11.561785</c:v>
                </c:pt>
                <c:pt idx="55057">
                  <c:v>11.566214</c:v>
                </c:pt>
                <c:pt idx="55058">
                  <c:v>11.566271</c:v>
                </c:pt>
                <c:pt idx="55059">
                  <c:v>11.564608</c:v>
                </c:pt>
                <c:pt idx="55060">
                  <c:v>11.566705000000001</c:v>
                </c:pt>
                <c:pt idx="55061">
                  <c:v>11.565431999999999</c:v>
                </c:pt>
                <c:pt idx="55062">
                  <c:v>11.561676</c:v>
                </c:pt>
                <c:pt idx="55063">
                  <c:v>11.560187000000001</c:v>
                </c:pt>
                <c:pt idx="55064">
                  <c:v>11.560261000000001</c:v>
                </c:pt>
                <c:pt idx="55065">
                  <c:v>11.562317999999999</c:v>
                </c:pt>
                <c:pt idx="55066">
                  <c:v>11.56555</c:v>
                </c:pt>
                <c:pt idx="55067">
                  <c:v>11.56537</c:v>
                </c:pt>
                <c:pt idx="55068">
                  <c:v>11.562063</c:v>
                </c:pt>
                <c:pt idx="55069">
                  <c:v>11.56244</c:v>
                </c:pt>
                <c:pt idx="55070">
                  <c:v>11.566117</c:v>
                </c:pt>
                <c:pt idx="55071">
                  <c:v>11.564875000000001</c:v>
                </c:pt>
                <c:pt idx="55072">
                  <c:v>11.565607999999999</c:v>
                </c:pt>
                <c:pt idx="55073">
                  <c:v>11.570207</c:v>
                </c:pt>
                <c:pt idx="55074">
                  <c:v>11.568389</c:v>
                </c:pt>
                <c:pt idx="55075">
                  <c:v>11.567098</c:v>
                </c:pt>
                <c:pt idx="55076">
                  <c:v>11.568688999999999</c:v>
                </c:pt>
                <c:pt idx="55077">
                  <c:v>11.565089</c:v>
                </c:pt>
                <c:pt idx="55078">
                  <c:v>11.565146</c:v>
                </c:pt>
                <c:pt idx="55079">
                  <c:v>11.568757</c:v>
                </c:pt>
                <c:pt idx="55080">
                  <c:v>11.565863</c:v>
                </c:pt>
                <c:pt idx="55081">
                  <c:v>11.563077</c:v>
                </c:pt>
                <c:pt idx="55082">
                  <c:v>11.566613</c:v>
                </c:pt>
                <c:pt idx="55083">
                  <c:v>11.568811</c:v>
                </c:pt>
                <c:pt idx="55084">
                  <c:v>11.568992</c:v>
                </c:pt>
                <c:pt idx="55085">
                  <c:v>11.573142000000001</c:v>
                </c:pt>
                <c:pt idx="55086">
                  <c:v>11.572765</c:v>
                </c:pt>
                <c:pt idx="55087">
                  <c:v>11.569554999999999</c:v>
                </c:pt>
                <c:pt idx="55088">
                  <c:v>11.575516</c:v>
                </c:pt>
                <c:pt idx="55089">
                  <c:v>11.575969000000001</c:v>
                </c:pt>
                <c:pt idx="55090">
                  <c:v>11.573608</c:v>
                </c:pt>
                <c:pt idx="55091">
                  <c:v>11.580045</c:v>
                </c:pt>
                <c:pt idx="55092">
                  <c:v>11.581457</c:v>
                </c:pt>
                <c:pt idx="55093">
                  <c:v>11.576537999999999</c:v>
                </c:pt>
                <c:pt idx="55094">
                  <c:v>11.578393999999999</c:v>
                </c:pt>
                <c:pt idx="55095">
                  <c:v>11.581828</c:v>
                </c:pt>
                <c:pt idx="55096">
                  <c:v>11.581738</c:v>
                </c:pt>
                <c:pt idx="55097">
                  <c:v>11.581492000000001</c:v>
                </c:pt>
                <c:pt idx="55098">
                  <c:v>11.582379</c:v>
                </c:pt>
                <c:pt idx="55099">
                  <c:v>11.581702999999999</c:v>
                </c:pt>
                <c:pt idx="55100">
                  <c:v>11.5794</c:v>
                </c:pt>
                <c:pt idx="55101">
                  <c:v>11.577298000000001</c:v>
                </c:pt>
                <c:pt idx="55102">
                  <c:v>11.57525</c:v>
                </c:pt>
                <c:pt idx="55103">
                  <c:v>11.573124</c:v>
                </c:pt>
                <c:pt idx="55104">
                  <c:v>11.576732</c:v>
                </c:pt>
                <c:pt idx="55105">
                  <c:v>11.580371</c:v>
                </c:pt>
                <c:pt idx="55106">
                  <c:v>11.579552</c:v>
                </c:pt>
                <c:pt idx="55107">
                  <c:v>11.581310999999999</c:v>
                </c:pt>
                <c:pt idx="55108">
                  <c:v>11.582165</c:v>
                </c:pt>
                <c:pt idx="55109">
                  <c:v>11.577677</c:v>
                </c:pt>
                <c:pt idx="55110">
                  <c:v>11.57865</c:v>
                </c:pt>
                <c:pt idx="55111">
                  <c:v>11.584866999999999</c:v>
                </c:pt>
                <c:pt idx="55112">
                  <c:v>11.583956000000001</c:v>
                </c:pt>
                <c:pt idx="55113">
                  <c:v>11.580211</c:v>
                </c:pt>
                <c:pt idx="55114">
                  <c:v>11.582188</c:v>
                </c:pt>
                <c:pt idx="55115">
                  <c:v>11.581581</c:v>
                </c:pt>
                <c:pt idx="55116">
                  <c:v>11.576179</c:v>
                </c:pt>
                <c:pt idx="55117">
                  <c:v>11.577946000000001</c:v>
                </c:pt>
                <c:pt idx="55118">
                  <c:v>11.582685</c:v>
                </c:pt>
                <c:pt idx="55119">
                  <c:v>11.583413999999999</c:v>
                </c:pt>
                <c:pt idx="55120">
                  <c:v>11.584365</c:v>
                </c:pt>
                <c:pt idx="55121">
                  <c:v>11.584804</c:v>
                </c:pt>
                <c:pt idx="55122">
                  <c:v>11.588234</c:v>
                </c:pt>
                <c:pt idx="55123">
                  <c:v>11.593003</c:v>
                </c:pt>
                <c:pt idx="55124">
                  <c:v>11.591726</c:v>
                </c:pt>
                <c:pt idx="55125">
                  <c:v>11.589041</c:v>
                </c:pt>
                <c:pt idx="55126">
                  <c:v>11.590001000000001</c:v>
                </c:pt>
                <c:pt idx="55127">
                  <c:v>11.591537000000001</c:v>
                </c:pt>
                <c:pt idx="55128">
                  <c:v>11.59107</c:v>
                </c:pt>
                <c:pt idx="55129">
                  <c:v>11.58928</c:v>
                </c:pt>
                <c:pt idx="55130">
                  <c:v>11.587405</c:v>
                </c:pt>
                <c:pt idx="55131">
                  <c:v>11.586608999999999</c:v>
                </c:pt>
                <c:pt idx="55132">
                  <c:v>11.588020999999999</c:v>
                </c:pt>
                <c:pt idx="55133">
                  <c:v>11.58747</c:v>
                </c:pt>
                <c:pt idx="55134">
                  <c:v>11.590096000000001</c:v>
                </c:pt>
                <c:pt idx="55135">
                  <c:v>11.593847</c:v>
                </c:pt>
                <c:pt idx="55136">
                  <c:v>11.595167</c:v>
                </c:pt>
                <c:pt idx="55137">
                  <c:v>11.595024</c:v>
                </c:pt>
                <c:pt idx="55138">
                  <c:v>11.592501</c:v>
                </c:pt>
                <c:pt idx="55139">
                  <c:v>11.589923000000001</c:v>
                </c:pt>
                <c:pt idx="55140">
                  <c:v>11.590534</c:v>
                </c:pt>
                <c:pt idx="55141">
                  <c:v>11.591495</c:v>
                </c:pt>
                <c:pt idx="55142">
                  <c:v>11.593552000000001</c:v>
                </c:pt>
                <c:pt idx="55143">
                  <c:v>11.595361</c:v>
                </c:pt>
                <c:pt idx="55144">
                  <c:v>11.593139000000001</c:v>
                </c:pt>
                <c:pt idx="55145">
                  <c:v>11.591341999999999</c:v>
                </c:pt>
                <c:pt idx="55146">
                  <c:v>11.591362999999999</c:v>
                </c:pt>
                <c:pt idx="55147">
                  <c:v>11.587135999999999</c:v>
                </c:pt>
                <c:pt idx="55148">
                  <c:v>11.587122000000001</c:v>
                </c:pt>
                <c:pt idx="55149">
                  <c:v>11.592238</c:v>
                </c:pt>
                <c:pt idx="55150">
                  <c:v>11.591547</c:v>
                </c:pt>
                <c:pt idx="55151">
                  <c:v>11.590522</c:v>
                </c:pt>
                <c:pt idx="55152">
                  <c:v>11.592385</c:v>
                </c:pt>
                <c:pt idx="55153">
                  <c:v>11.591024000000001</c:v>
                </c:pt>
                <c:pt idx="55154">
                  <c:v>11.588355</c:v>
                </c:pt>
                <c:pt idx="55155">
                  <c:v>11.590487</c:v>
                </c:pt>
                <c:pt idx="55156">
                  <c:v>11.594949</c:v>
                </c:pt>
                <c:pt idx="55157">
                  <c:v>11.595382000000001</c:v>
                </c:pt>
                <c:pt idx="55158">
                  <c:v>11.597191</c:v>
                </c:pt>
                <c:pt idx="55159">
                  <c:v>11.598919</c:v>
                </c:pt>
                <c:pt idx="55160">
                  <c:v>11.594514999999999</c:v>
                </c:pt>
                <c:pt idx="55161">
                  <c:v>11.591271000000001</c:v>
                </c:pt>
                <c:pt idx="55162">
                  <c:v>11.592639999999999</c:v>
                </c:pt>
                <c:pt idx="55163">
                  <c:v>11.594243000000001</c:v>
                </c:pt>
                <c:pt idx="55164">
                  <c:v>11.595242000000001</c:v>
                </c:pt>
                <c:pt idx="55165">
                  <c:v>11.596405000000001</c:v>
                </c:pt>
                <c:pt idx="55166">
                  <c:v>11.599294</c:v>
                </c:pt>
                <c:pt idx="55167">
                  <c:v>11.599003</c:v>
                </c:pt>
                <c:pt idx="55168">
                  <c:v>11.594633999999999</c:v>
                </c:pt>
                <c:pt idx="55169">
                  <c:v>11.597261</c:v>
                </c:pt>
                <c:pt idx="55170">
                  <c:v>11.604039999999999</c:v>
                </c:pt>
                <c:pt idx="55171">
                  <c:v>11.598667000000001</c:v>
                </c:pt>
                <c:pt idx="55172">
                  <c:v>11.591402</c:v>
                </c:pt>
                <c:pt idx="55173">
                  <c:v>11.596306999999999</c:v>
                </c:pt>
                <c:pt idx="55174">
                  <c:v>11.597681</c:v>
                </c:pt>
                <c:pt idx="55175">
                  <c:v>11.592508</c:v>
                </c:pt>
                <c:pt idx="55176">
                  <c:v>11.59765</c:v>
                </c:pt>
                <c:pt idx="55177">
                  <c:v>11.602053</c:v>
                </c:pt>
                <c:pt idx="55178">
                  <c:v>11.596231</c:v>
                </c:pt>
                <c:pt idx="55179">
                  <c:v>11.595781000000001</c:v>
                </c:pt>
                <c:pt idx="55180">
                  <c:v>11.600419</c:v>
                </c:pt>
                <c:pt idx="55181">
                  <c:v>11.598865999999999</c:v>
                </c:pt>
                <c:pt idx="55182">
                  <c:v>11.596784</c:v>
                </c:pt>
                <c:pt idx="55183">
                  <c:v>11.596273999999999</c:v>
                </c:pt>
                <c:pt idx="55184">
                  <c:v>11.594906999999999</c:v>
                </c:pt>
                <c:pt idx="55185">
                  <c:v>11.59601</c:v>
                </c:pt>
                <c:pt idx="55186">
                  <c:v>11.598023</c:v>
                </c:pt>
                <c:pt idx="55187">
                  <c:v>11.599117</c:v>
                </c:pt>
                <c:pt idx="55188">
                  <c:v>11.602456999999999</c:v>
                </c:pt>
                <c:pt idx="55189">
                  <c:v>11.604829000000001</c:v>
                </c:pt>
                <c:pt idx="55190">
                  <c:v>11.605166000000001</c:v>
                </c:pt>
                <c:pt idx="55191">
                  <c:v>11.606019999999999</c:v>
                </c:pt>
                <c:pt idx="55192">
                  <c:v>11.606069</c:v>
                </c:pt>
                <c:pt idx="55193">
                  <c:v>11.603927000000001</c:v>
                </c:pt>
                <c:pt idx="55194">
                  <c:v>11.602611</c:v>
                </c:pt>
                <c:pt idx="55195">
                  <c:v>11.607794</c:v>
                </c:pt>
                <c:pt idx="55196">
                  <c:v>11.615084</c:v>
                </c:pt>
                <c:pt idx="55197">
                  <c:v>11.611748</c:v>
                </c:pt>
                <c:pt idx="55198">
                  <c:v>11.607405999999999</c:v>
                </c:pt>
                <c:pt idx="55199">
                  <c:v>11.611075</c:v>
                </c:pt>
                <c:pt idx="55200">
                  <c:v>11.611483</c:v>
                </c:pt>
                <c:pt idx="55201">
                  <c:v>11.610549000000001</c:v>
                </c:pt>
                <c:pt idx="55202">
                  <c:v>11.614489000000001</c:v>
                </c:pt>
                <c:pt idx="55203">
                  <c:v>11.613058000000001</c:v>
                </c:pt>
                <c:pt idx="55204">
                  <c:v>11.60674</c:v>
                </c:pt>
                <c:pt idx="55205">
                  <c:v>11.608295</c:v>
                </c:pt>
                <c:pt idx="55206">
                  <c:v>11.614751999999999</c:v>
                </c:pt>
                <c:pt idx="55207">
                  <c:v>11.612468</c:v>
                </c:pt>
                <c:pt idx="55208">
                  <c:v>11.604100000000001</c:v>
                </c:pt>
                <c:pt idx="55209">
                  <c:v>11.603648</c:v>
                </c:pt>
                <c:pt idx="55210">
                  <c:v>11.607137</c:v>
                </c:pt>
                <c:pt idx="55211">
                  <c:v>11.604936</c:v>
                </c:pt>
                <c:pt idx="55212">
                  <c:v>11.602869999999999</c:v>
                </c:pt>
                <c:pt idx="55213">
                  <c:v>11.602504</c:v>
                </c:pt>
                <c:pt idx="55214">
                  <c:v>11.601595</c:v>
                </c:pt>
                <c:pt idx="55215">
                  <c:v>11.604524</c:v>
                </c:pt>
                <c:pt idx="55216">
                  <c:v>11.610073999999999</c:v>
                </c:pt>
                <c:pt idx="55217">
                  <c:v>11.610317999999999</c:v>
                </c:pt>
                <c:pt idx="55218">
                  <c:v>11.607858</c:v>
                </c:pt>
                <c:pt idx="55219">
                  <c:v>11.61065</c:v>
                </c:pt>
                <c:pt idx="55220">
                  <c:v>11.614212999999999</c:v>
                </c:pt>
                <c:pt idx="55221">
                  <c:v>11.610481999999999</c:v>
                </c:pt>
                <c:pt idx="55222">
                  <c:v>11.606809</c:v>
                </c:pt>
                <c:pt idx="55223">
                  <c:v>11.606752</c:v>
                </c:pt>
                <c:pt idx="55224">
                  <c:v>11.605332000000001</c:v>
                </c:pt>
                <c:pt idx="55225">
                  <c:v>11.606071999999999</c:v>
                </c:pt>
                <c:pt idx="55226">
                  <c:v>11.609875000000001</c:v>
                </c:pt>
                <c:pt idx="55227">
                  <c:v>11.610465</c:v>
                </c:pt>
                <c:pt idx="55228">
                  <c:v>11.610552</c:v>
                </c:pt>
                <c:pt idx="55229">
                  <c:v>11.614469</c:v>
                </c:pt>
                <c:pt idx="55230">
                  <c:v>11.616194999999999</c:v>
                </c:pt>
                <c:pt idx="55231">
                  <c:v>11.614418000000001</c:v>
                </c:pt>
                <c:pt idx="55232">
                  <c:v>11.611046</c:v>
                </c:pt>
                <c:pt idx="55233">
                  <c:v>11.607087</c:v>
                </c:pt>
                <c:pt idx="55234">
                  <c:v>11.608017</c:v>
                </c:pt>
                <c:pt idx="55235">
                  <c:v>11.611117</c:v>
                </c:pt>
                <c:pt idx="55236">
                  <c:v>11.610363</c:v>
                </c:pt>
                <c:pt idx="55237">
                  <c:v>11.609446</c:v>
                </c:pt>
                <c:pt idx="55238">
                  <c:v>11.611053999999999</c:v>
                </c:pt>
                <c:pt idx="55239">
                  <c:v>11.613846000000001</c:v>
                </c:pt>
                <c:pt idx="55240">
                  <c:v>11.616820000000001</c:v>
                </c:pt>
                <c:pt idx="55241">
                  <c:v>11.61373</c:v>
                </c:pt>
                <c:pt idx="55242">
                  <c:v>11.611063</c:v>
                </c:pt>
                <c:pt idx="55243">
                  <c:v>11.613752</c:v>
                </c:pt>
                <c:pt idx="55244">
                  <c:v>11.615653</c:v>
                </c:pt>
                <c:pt idx="55245">
                  <c:v>11.615386000000001</c:v>
                </c:pt>
                <c:pt idx="55246">
                  <c:v>11.614884</c:v>
                </c:pt>
                <c:pt idx="55247">
                  <c:v>11.614286</c:v>
                </c:pt>
                <c:pt idx="55248">
                  <c:v>11.613498</c:v>
                </c:pt>
                <c:pt idx="55249">
                  <c:v>11.612565</c:v>
                </c:pt>
                <c:pt idx="55250">
                  <c:v>11.614147000000001</c:v>
                </c:pt>
                <c:pt idx="55251">
                  <c:v>11.618518999999999</c:v>
                </c:pt>
                <c:pt idx="55252">
                  <c:v>11.618759000000001</c:v>
                </c:pt>
                <c:pt idx="55253">
                  <c:v>11.613780999999999</c:v>
                </c:pt>
                <c:pt idx="55254">
                  <c:v>11.6122</c:v>
                </c:pt>
                <c:pt idx="55255">
                  <c:v>11.614284</c:v>
                </c:pt>
                <c:pt idx="55256">
                  <c:v>11.615477</c:v>
                </c:pt>
                <c:pt idx="55257">
                  <c:v>11.617777</c:v>
                </c:pt>
                <c:pt idx="55258">
                  <c:v>11.619711000000001</c:v>
                </c:pt>
                <c:pt idx="55259">
                  <c:v>11.618128</c:v>
                </c:pt>
                <c:pt idx="55260">
                  <c:v>11.616505999999999</c:v>
                </c:pt>
                <c:pt idx="55261">
                  <c:v>11.617988</c:v>
                </c:pt>
                <c:pt idx="55262">
                  <c:v>11.615202999999999</c:v>
                </c:pt>
                <c:pt idx="55263">
                  <c:v>11.612765</c:v>
                </c:pt>
                <c:pt idx="55264">
                  <c:v>11.618969999999999</c:v>
                </c:pt>
                <c:pt idx="55265">
                  <c:v>11.620906</c:v>
                </c:pt>
                <c:pt idx="55266">
                  <c:v>11.620589000000001</c:v>
                </c:pt>
                <c:pt idx="55267">
                  <c:v>11.623983000000001</c:v>
                </c:pt>
                <c:pt idx="55268">
                  <c:v>11.620706</c:v>
                </c:pt>
                <c:pt idx="55269">
                  <c:v>11.613994999999999</c:v>
                </c:pt>
                <c:pt idx="55270">
                  <c:v>11.614193999999999</c:v>
                </c:pt>
                <c:pt idx="55271">
                  <c:v>11.616077000000001</c:v>
                </c:pt>
                <c:pt idx="55272">
                  <c:v>11.615235</c:v>
                </c:pt>
                <c:pt idx="55273">
                  <c:v>11.616125</c:v>
                </c:pt>
                <c:pt idx="55274">
                  <c:v>11.618478</c:v>
                </c:pt>
                <c:pt idx="55275">
                  <c:v>11.619358999999999</c:v>
                </c:pt>
                <c:pt idx="55276">
                  <c:v>11.619331000000001</c:v>
                </c:pt>
                <c:pt idx="55277">
                  <c:v>11.618117</c:v>
                </c:pt>
                <c:pt idx="55278">
                  <c:v>11.619444</c:v>
                </c:pt>
                <c:pt idx="55279">
                  <c:v>11.624862</c:v>
                </c:pt>
                <c:pt idx="55280">
                  <c:v>11.625583000000001</c:v>
                </c:pt>
                <c:pt idx="55281">
                  <c:v>11.625565</c:v>
                </c:pt>
                <c:pt idx="55282">
                  <c:v>11.628377</c:v>
                </c:pt>
                <c:pt idx="55283">
                  <c:v>11.627957</c:v>
                </c:pt>
                <c:pt idx="55284">
                  <c:v>11.624751</c:v>
                </c:pt>
                <c:pt idx="55285">
                  <c:v>11.624959</c:v>
                </c:pt>
                <c:pt idx="55286">
                  <c:v>11.628220000000001</c:v>
                </c:pt>
                <c:pt idx="55287">
                  <c:v>11.628712999999999</c:v>
                </c:pt>
                <c:pt idx="55288">
                  <c:v>11.627262</c:v>
                </c:pt>
                <c:pt idx="55289">
                  <c:v>11.626080999999999</c:v>
                </c:pt>
                <c:pt idx="55290">
                  <c:v>11.627426</c:v>
                </c:pt>
                <c:pt idx="55291">
                  <c:v>11.629621999999999</c:v>
                </c:pt>
                <c:pt idx="55292">
                  <c:v>11.625832000000001</c:v>
                </c:pt>
                <c:pt idx="55293">
                  <c:v>11.621725</c:v>
                </c:pt>
                <c:pt idx="55294">
                  <c:v>11.625947999999999</c:v>
                </c:pt>
                <c:pt idx="55295">
                  <c:v>11.628715</c:v>
                </c:pt>
                <c:pt idx="55296">
                  <c:v>11.625909</c:v>
                </c:pt>
                <c:pt idx="55297">
                  <c:v>11.627741</c:v>
                </c:pt>
                <c:pt idx="55298">
                  <c:v>11.631895</c:v>
                </c:pt>
                <c:pt idx="55299">
                  <c:v>11.630909000000001</c:v>
                </c:pt>
                <c:pt idx="55300">
                  <c:v>11.631081999999999</c:v>
                </c:pt>
                <c:pt idx="55301">
                  <c:v>11.6309</c:v>
                </c:pt>
                <c:pt idx="55302">
                  <c:v>11.629816</c:v>
                </c:pt>
                <c:pt idx="55303">
                  <c:v>11.63152</c:v>
                </c:pt>
                <c:pt idx="55304">
                  <c:v>11.629728999999999</c:v>
                </c:pt>
                <c:pt idx="55305">
                  <c:v>11.629529</c:v>
                </c:pt>
                <c:pt idx="55306">
                  <c:v>11.633729000000001</c:v>
                </c:pt>
                <c:pt idx="55307">
                  <c:v>11.633888000000001</c:v>
                </c:pt>
                <c:pt idx="55308">
                  <c:v>11.631655</c:v>
                </c:pt>
                <c:pt idx="55309">
                  <c:v>11.632261</c:v>
                </c:pt>
                <c:pt idx="55310">
                  <c:v>11.632583</c:v>
                </c:pt>
                <c:pt idx="55311">
                  <c:v>11.631093999999999</c:v>
                </c:pt>
                <c:pt idx="55312">
                  <c:v>11.631116</c:v>
                </c:pt>
                <c:pt idx="55313">
                  <c:v>11.632046000000001</c:v>
                </c:pt>
                <c:pt idx="55314">
                  <c:v>11.632868999999999</c:v>
                </c:pt>
                <c:pt idx="55315">
                  <c:v>11.634474000000001</c:v>
                </c:pt>
                <c:pt idx="55316">
                  <c:v>11.634523</c:v>
                </c:pt>
                <c:pt idx="55317">
                  <c:v>11.633163</c:v>
                </c:pt>
                <c:pt idx="55318">
                  <c:v>11.632344</c:v>
                </c:pt>
                <c:pt idx="55319">
                  <c:v>11.632388000000001</c:v>
                </c:pt>
                <c:pt idx="55320">
                  <c:v>11.630796</c:v>
                </c:pt>
                <c:pt idx="55321">
                  <c:v>11.628292</c:v>
                </c:pt>
                <c:pt idx="55322">
                  <c:v>11.629256</c:v>
                </c:pt>
                <c:pt idx="55323">
                  <c:v>11.633734</c:v>
                </c:pt>
                <c:pt idx="55324">
                  <c:v>11.637172</c:v>
                </c:pt>
                <c:pt idx="55325">
                  <c:v>11.633428</c:v>
                </c:pt>
                <c:pt idx="55326">
                  <c:v>11.630777999999999</c:v>
                </c:pt>
                <c:pt idx="55327">
                  <c:v>11.63702</c:v>
                </c:pt>
                <c:pt idx="55328">
                  <c:v>11.643879999999999</c:v>
                </c:pt>
                <c:pt idx="55329">
                  <c:v>11.645493999999999</c:v>
                </c:pt>
                <c:pt idx="55330">
                  <c:v>11.645644000000001</c:v>
                </c:pt>
                <c:pt idx="55331">
                  <c:v>11.644113000000001</c:v>
                </c:pt>
                <c:pt idx="55332">
                  <c:v>11.646962</c:v>
                </c:pt>
                <c:pt idx="55333">
                  <c:v>11.646537</c:v>
                </c:pt>
                <c:pt idx="55334">
                  <c:v>11.641462000000001</c:v>
                </c:pt>
                <c:pt idx="55335">
                  <c:v>11.642913999999999</c:v>
                </c:pt>
                <c:pt idx="55336">
                  <c:v>11.643427000000001</c:v>
                </c:pt>
                <c:pt idx="55337">
                  <c:v>11.642739000000001</c:v>
                </c:pt>
                <c:pt idx="55338">
                  <c:v>11.645502</c:v>
                </c:pt>
                <c:pt idx="55339">
                  <c:v>11.643682</c:v>
                </c:pt>
                <c:pt idx="55340">
                  <c:v>11.638074</c:v>
                </c:pt>
                <c:pt idx="55341">
                  <c:v>11.639417</c:v>
                </c:pt>
                <c:pt idx="55342">
                  <c:v>11.645021</c:v>
                </c:pt>
                <c:pt idx="55343">
                  <c:v>11.643794</c:v>
                </c:pt>
                <c:pt idx="55344">
                  <c:v>11.639982</c:v>
                </c:pt>
                <c:pt idx="55345">
                  <c:v>11.642367</c:v>
                </c:pt>
                <c:pt idx="55346">
                  <c:v>11.643722</c:v>
                </c:pt>
                <c:pt idx="55347">
                  <c:v>11.637567000000001</c:v>
                </c:pt>
                <c:pt idx="55348">
                  <c:v>11.633813999999999</c:v>
                </c:pt>
                <c:pt idx="55349">
                  <c:v>11.637760999999999</c:v>
                </c:pt>
                <c:pt idx="55350">
                  <c:v>11.642925</c:v>
                </c:pt>
                <c:pt idx="55351">
                  <c:v>11.643034999999999</c:v>
                </c:pt>
                <c:pt idx="55352">
                  <c:v>11.641636</c:v>
                </c:pt>
                <c:pt idx="55353">
                  <c:v>11.640745000000001</c:v>
                </c:pt>
                <c:pt idx="55354">
                  <c:v>11.638291000000001</c:v>
                </c:pt>
                <c:pt idx="55355">
                  <c:v>11.637941</c:v>
                </c:pt>
                <c:pt idx="55356">
                  <c:v>11.640058</c:v>
                </c:pt>
                <c:pt idx="55357">
                  <c:v>11.640729</c:v>
                </c:pt>
                <c:pt idx="55358">
                  <c:v>11.641043</c:v>
                </c:pt>
                <c:pt idx="55359">
                  <c:v>11.639056</c:v>
                </c:pt>
                <c:pt idx="55360">
                  <c:v>11.637248</c:v>
                </c:pt>
                <c:pt idx="55361">
                  <c:v>11.636737999999999</c:v>
                </c:pt>
                <c:pt idx="55362">
                  <c:v>11.634976999999999</c:v>
                </c:pt>
                <c:pt idx="55363">
                  <c:v>11.638248000000001</c:v>
                </c:pt>
                <c:pt idx="55364">
                  <c:v>11.642105000000001</c:v>
                </c:pt>
                <c:pt idx="55365">
                  <c:v>11.639389</c:v>
                </c:pt>
                <c:pt idx="55366">
                  <c:v>11.638577</c:v>
                </c:pt>
                <c:pt idx="55367">
                  <c:v>11.641477</c:v>
                </c:pt>
                <c:pt idx="55368">
                  <c:v>11.644425</c:v>
                </c:pt>
                <c:pt idx="55369">
                  <c:v>11.647617</c:v>
                </c:pt>
                <c:pt idx="55370">
                  <c:v>11.649628</c:v>
                </c:pt>
                <c:pt idx="55371">
                  <c:v>11.650327000000001</c:v>
                </c:pt>
                <c:pt idx="55372">
                  <c:v>11.654711000000001</c:v>
                </c:pt>
                <c:pt idx="55373">
                  <c:v>11.656218000000001</c:v>
                </c:pt>
                <c:pt idx="55374">
                  <c:v>11.648591</c:v>
                </c:pt>
                <c:pt idx="55375">
                  <c:v>11.644193</c:v>
                </c:pt>
                <c:pt idx="55376">
                  <c:v>11.649191</c:v>
                </c:pt>
                <c:pt idx="55377">
                  <c:v>11.653153</c:v>
                </c:pt>
                <c:pt idx="55378">
                  <c:v>11.649955</c:v>
                </c:pt>
                <c:pt idx="55379">
                  <c:v>11.646158</c:v>
                </c:pt>
                <c:pt idx="55380">
                  <c:v>11.646941</c:v>
                </c:pt>
                <c:pt idx="55381">
                  <c:v>11.649576</c:v>
                </c:pt>
                <c:pt idx="55382">
                  <c:v>11.650167</c:v>
                </c:pt>
                <c:pt idx="55383">
                  <c:v>11.651123</c:v>
                </c:pt>
                <c:pt idx="55384">
                  <c:v>11.654172000000001</c:v>
                </c:pt>
                <c:pt idx="55385">
                  <c:v>11.654021999999999</c:v>
                </c:pt>
                <c:pt idx="55386">
                  <c:v>11.649516</c:v>
                </c:pt>
                <c:pt idx="55387">
                  <c:v>11.647159</c:v>
                </c:pt>
                <c:pt idx="55388">
                  <c:v>11.646068</c:v>
                </c:pt>
                <c:pt idx="55389">
                  <c:v>11.644358</c:v>
                </c:pt>
                <c:pt idx="55390">
                  <c:v>11.645261</c:v>
                </c:pt>
                <c:pt idx="55391">
                  <c:v>11.647003</c:v>
                </c:pt>
                <c:pt idx="55392">
                  <c:v>11.647242</c:v>
                </c:pt>
                <c:pt idx="55393">
                  <c:v>11.650556</c:v>
                </c:pt>
                <c:pt idx="55394">
                  <c:v>11.654558</c:v>
                </c:pt>
                <c:pt idx="55395">
                  <c:v>11.655421</c:v>
                </c:pt>
                <c:pt idx="55396">
                  <c:v>11.653721000000001</c:v>
                </c:pt>
                <c:pt idx="55397">
                  <c:v>11.651958</c:v>
                </c:pt>
                <c:pt idx="55398">
                  <c:v>11.652533</c:v>
                </c:pt>
                <c:pt idx="55399">
                  <c:v>11.654705</c:v>
                </c:pt>
                <c:pt idx="55400">
                  <c:v>11.654661000000001</c:v>
                </c:pt>
                <c:pt idx="55401">
                  <c:v>11.653721000000001</c:v>
                </c:pt>
                <c:pt idx="55402">
                  <c:v>11.652996</c:v>
                </c:pt>
                <c:pt idx="55403">
                  <c:v>11.650247</c:v>
                </c:pt>
                <c:pt idx="55404">
                  <c:v>11.649300999999999</c:v>
                </c:pt>
                <c:pt idx="55405">
                  <c:v>11.654306999999999</c:v>
                </c:pt>
                <c:pt idx="55406">
                  <c:v>11.659117</c:v>
                </c:pt>
                <c:pt idx="55407">
                  <c:v>11.659287000000001</c:v>
                </c:pt>
                <c:pt idx="55408">
                  <c:v>11.657677</c:v>
                </c:pt>
                <c:pt idx="55409">
                  <c:v>11.655512999999999</c:v>
                </c:pt>
                <c:pt idx="55410">
                  <c:v>11.654764</c:v>
                </c:pt>
                <c:pt idx="55411">
                  <c:v>11.656321999999999</c:v>
                </c:pt>
                <c:pt idx="55412">
                  <c:v>11.657774</c:v>
                </c:pt>
                <c:pt idx="55413">
                  <c:v>11.655692</c:v>
                </c:pt>
                <c:pt idx="55414">
                  <c:v>11.65419</c:v>
                </c:pt>
                <c:pt idx="55415">
                  <c:v>11.657792000000001</c:v>
                </c:pt>
                <c:pt idx="55416">
                  <c:v>11.65957</c:v>
                </c:pt>
                <c:pt idx="55417">
                  <c:v>11.659437</c:v>
                </c:pt>
                <c:pt idx="55418">
                  <c:v>11.659243</c:v>
                </c:pt>
                <c:pt idx="55419">
                  <c:v>11.657677</c:v>
                </c:pt>
                <c:pt idx="55420">
                  <c:v>11.655839</c:v>
                </c:pt>
                <c:pt idx="55421">
                  <c:v>11.654073</c:v>
                </c:pt>
                <c:pt idx="55422">
                  <c:v>11.655059</c:v>
                </c:pt>
                <c:pt idx="55423">
                  <c:v>11.657273999999999</c:v>
                </c:pt>
                <c:pt idx="55424">
                  <c:v>11.657154999999999</c:v>
                </c:pt>
                <c:pt idx="55425">
                  <c:v>11.656993</c:v>
                </c:pt>
                <c:pt idx="55426">
                  <c:v>11.654346</c:v>
                </c:pt>
                <c:pt idx="55427">
                  <c:v>11.651382999999999</c:v>
                </c:pt>
                <c:pt idx="55428">
                  <c:v>11.652805000000001</c:v>
                </c:pt>
                <c:pt idx="55429">
                  <c:v>11.653986</c:v>
                </c:pt>
                <c:pt idx="55430">
                  <c:v>11.657201000000001</c:v>
                </c:pt>
                <c:pt idx="55431">
                  <c:v>11.663757</c:v>
                </c:pt>
                <c:pt idx="55432">
                  <c:v>11.662914000000001</c:v>
                </c:pt>
                <c:pt idx="55433">
                  <c:v>11.659865999999999</c:v>
                </c:pt>
                <c:pt idx="55434">
                  <c:v>11.662394000000001</c:v>
                </c:pt>
                <c:pt idx="55435">
                  <c:v>11.662504999999999</c:v>
                </c:pt>
                <c:pt idx="55436">
                  <c:v>11.660974</c:v>
                </c:pt>
                <c:pt idx="55437">
                  <c:v>11.660596999999999</c:v>
                </c:pt>
                <c:pt idx="55438">
                  <c:v>11.658685999999999</c:v>
                </c:pt>
                <c:pt idx="55439">
                  <c:v>11.658965</c:v>
                </c:pt>
                <c:pt idx="55440">
                  <c:v>11.661325</c:v>
                </c:pt>
                <c:pt idx="55441">
                  <c:v>11.664633</c:v>
                </c:pt>
                <c:pt idx="55442">
                  <c:v>11.665158</c:v>
                </c:pt>
                <c:pt idx="55443">
                  <c:v>11.661239</c:v>
                </c:pt>
                <c:pt idx="55444">
                  <c:v>11.661901</c:v>
                </c:pt>
                <c:pt idx="55445">
                  <c:v>11.662794</c:v>
                </c:pt>
                <c:pt idx="55446">
                  <c:v>11.659466999999999</c:v>
                </c:pt>
                <c:pt idx="55447">
                  <c:v>11.662186999999999</c:v>
                </c:pt>
                <c:pt idx="55448">
                  <c:v>11.665251</c:v>
                </c:pt>
                <c:pt idx="55449">
                  <c:v>11.664356</c:v>
                </c:pt>
                <c:pt idx="55450">
                  <c:v>11.668234999999999</c:v>
                </c:pt>
                <c:pt idx="55451">
                  <c:v>11.670541</c:v>
                </c:pt>
                <c:pt idx="55452">
                  <c:v>11.669841</c:v>
                </c:pt>
                <c:pt idx="55453">
                  <c:v>11.673043</c:v>
                </c:pt>
                <c:pt idx="55454">
                  <c:v>11.673704000000001</c:v>
                </c:pt>
                <c:pt idx="55455">
                  <c:v>11.672148999999999</c:v>
                </c:pt>
                <c:pt idx="55456">
                  <c:v>11.673206</c:v>
                </c:pt>
                <c:pt idx="55457">
                  <c:v>11.671093000000001</c:v>
                </c:pt>
                <c:pt idx="55458">
                  <c:v>11.66676</c:v>
                </c:pt>
                <c:pt idx="55459">
                  <c:v>11.668716999999999</c:v>
                </c:pt>
                <c:pt idx="55460">
                  <c:v>11.670553999999999</c:v>
                </c:pt>
                <c:pt idx="55461">
                  <c:v>11.666988</c:v>
                </c:pt>
                <c:pt idx="55462">
                  <c:v>11.664906999999999</c:v>
                </c:pt>
                <c:pt idx="55463">
                  <c:v>11.665369999999999</c:v>
                </c:pt>
                <c:pt idx="55464">
                  <c:v>11.665269</c:v>
                </c:pt>
                <c:pt idx="55465">
                  <c:v>11.666634</c:v>
                </c:pt>
                <c:pt idx="55466">
                  <c:v>11.665645</c:v>
                </c:pt>
                <c:pt idx="55467">
                  <c:v>11.660193</c:v>
                </c:pt>
                <c:pt idx="55468">
                  <c:v>11.661562999999999</c:v>
                </c:pt>
                <c:pt idx="55469">
                  <c:v>11.669396000000001</c:v>
                </c:pt>
                <c:pt idx="55470">
                  <c:v>11.669962999999999</c:v>
                </c:pt>
                <c:pt idx="55471">
                  <c:v>11.666691</c:v>
                </c:pt>
                <c:pt idx="55472">
                  <c:v>11.668794</c:v>
                </c:pt>
                <c:pt idx="55473">
                  <c:v>11.672172</c:v>
                </c:pt>
                <c:pt idx="55474">
                  <c:v>11.671153</c:v>
                </c:pt>
                <c:pt idx="55475">
                  <c:v>11.671348999999999</c:v>
                </c:pt>
                <c:pt idx="55476">
                  <c:v>11.672007000000001</c:v>
                </c:pt>
                <c:pt idx="55477">
                  <c:v>11.671681</c:v>
                </c:pt>
                <c:pt idx="55478">
                  <c:v>11.673192</c:v>
                </c:pt>
                <c:pt idx="55479">
                  <c:v>11.674086000000001</c:v>
                </c:pt>
                <c:pt idx="55480">
                  <c:v>11.675174</c:v>
                </c:pt>
                <c:pt idx="55481">
                  <c:v>11.674331</c:v>
                </c:pt>
                <c:pt idx="55482">
                  <c:v>11.673577</c:v>
                </c:pt>
                <c:pt idx="55483">
                  <c:v>11.673149</c:v>
                </c:pt>
                <c:pt idx="55484">
                  <c:v>11.672480999999999</c:v>
                </c:pt>
                <c:pt idx="55485">
                  <c:v>11.677002</c:v>
                </c:pt>
                <c:pt idx="55486">
                  <c:v>11.677542000000001</c:v>
                </c:pt>
                <c:pt idx="55487">
                  <c:v>11.668599</c:v>
                </c:pt>
                <c:pt idx="55488">
                  <c:v>11.665792</c:v>
                </c:pt>
                <c:pt idx="55489">
                  <c:v>11.674878</c:v>
                </c:pt>
                <c:pt idx="55490">
                  <c:v>11.678226</c:v>
                </c:pt>
                <c:pt idx="55491">
                  <c:v>11.674172</c:v>
                </c:pt>
                <c:pt idx="55492">
                  <c:v>11.676475999999999</c:v>
                </c:pt>
                <c:pt idx="55493">
                  <c:v>11.680035999999999</c:v>
                </c:pt>
                <c:pt idx="55494">
                  <c:v>11.674435000000001</c:v>
                </c:pt>
                <c:pt idx="55495">
                  <c:v>11.672658</c:v>
                </c:pt>
                <c:pt idx="55496">
                  <c:v>11.675933000000001</c:v>
                </c:pt>
                <c:pt idx="55497">
                  <c:v>11.675935000000001</c:v>
                </c:pt>
                <c:pt idx="55498">
                  <c:v>11.675036</c:v>
                </c:pt>
                <c:pt idx="55499">
                  <c:v>11.677052</c:v>
                </c:pt>
                <c:pt idx="55500">
                  <c:v>11.682703999999999</c:v>
                </c:pt>
                <c:pt idx="55501">
                  <c:v>11.686705999999999</c:v>
                </c:pt>
                <c:pt idx="55502">
                  <c:v>11.685205</c:v>
                </c:pt>
                <c:pt idx="55503">
                  <c:v>11.681652</c:v>
                </c:pt>
                <c:pt idx="55504">
                  <c:v>11.6813</c:v>
                </c:pt>
                <c:pt idx="55505">
                  <c:v>11.679812</c:v>
                </c:pt>
                <c:pt idx="55506">
                  <c:v>11.675456000000001</c:v>
                </c:pt>
                <c:pt idx="55507">
                  <c:v>11.677206999999999</c:v>
                </c:pt>
                <c:pt idx="55508">
                  <c:v>11.681583</c:v>
                </c:pt>
                <c:pt idx="55509">
                  <c:v>11.682281</c:v>
                </c:pt>
                <c:pt idx="55510">
                  <c:v>11.682157</c:v>
                </c:pt>
                <c:pt idx="55511">
                  <c:v>11.686294999999999</c:v>
                </c:pt>
                <c:pt idx="55512">
                  <c:v>11.688601999999999</c:v>
                </c:pt>
                <c:pt idx="55513">
                  <c:v>11.687193000000001</c:v>
                </c:pt>
                <c:pt idx="55514">
                  <c:v>11.687258</c:v>
                </c:pt>
                <c:pt idx="55515">
                  <c:v>11.685841</c:v>
                </c:pt>
                <c:pt idx="55516">
                  <c:v>11.682437</c:v>
                </c:pt>
                <c:pt idx="55517">
                  <c:v>11.683218999999999</c:v>
                </c:pt>
                <c:pt idx="55518">
                  <c:v>11.684607</c:v>
                </c:pt>
                <c:pt idx="55519">
                  <c:v>11.683543999999999</c:v>
                </c:pt>
                <c:pt idx="55520">
                  <c:v>11.684391</c:v>
                </c:pt>
                <c:pt idx="55521">
                  <c:v>11.688758999999999</c:v>
                </c:pt>
                <c:pt idx="55522">
                  <c:v>11.691598000000001</c:v>
                </c:pt>
                <c:pt idx="55523">
                  <c:v>11.686458999999999</c:v>
                </c:pt>
                <c:pt idx="55524">
                  <c:v>11.681743000000001</c:v>
                </c:pt>
                <c:pt idx="55525">
                  <c:v>11.687156999999999</c:v>
                </c:pt>
                <c:pt idx="55526">
                  <c:v>11.691143</c:v>
                </c:pt>
                <c:pt idx="55527">
                  <c:v>11.690564999999999</c:v>
                </c:pt>
                <c:pt idx="55528">
                  <c:v>11.691183000000001</c:v>
                </c:pt>
                <c:pt idx="55529">
                  <c:v>11.691412</c:v>
                </c:pt>
                <c:pt idx="55530">
                  <c:v>11.690633</c:v>
                </c:pt>
                <c:pt idx="55531">
                  <c:v>11.691367</c:v>
                </c:pt>
                <c:pt idx="55532">
                  <c:v>11.693457</c:v>
                </c:pt>
                <c:pt idx="55533">
                  <c:v>11.694229</c:v>
                </c:pt>
                <c:pt idx="55534">
                  <c:v>11.692029</c:v>
                </c:pt>
                <c:pt idx="55535">
                  <c:v>11.690554000000001</c:v>
                </c:pt>
                <c:pt idx="55536">
                  <c:v>11.693051000000001</c:v>
                </c:pt>
                <c:pt idx="55537">
                  <c:v>11.694577000000001</c:v>
                </c:pt>
                <c:pt idx="55538">
                  <c:v>11.690728999999999</c:v>
                </c:pt>
                <c:pt idx="55539">
                  <c:v>11.691094</c:v>
                </c:pt>
                <c:pt idx="55540">
                  <c:v>11.696338000000001</c:v>
                </c:pt>
                <c:pt idx="55541">
                  <c:v>11.696847</c:v>
                </c:pt>
                <c:pt idx="55542">
                  <c:v>11.692883999999999</c:v>
                </c:pt>
                <c:pt idx="55543">
                  <c:v>11.691299000000001</c:v>
                </c:pt>
                <c:pt idx="55544">
                  <c:v>11.692095</c:v>
                </c:pt>
                <c:pt idx="55545">
                  <c:v>11.693199</c:v>
                </c:pt>
                <c:pt idx="55546">
                  <c:v>11.694743000000001</c:v>
                </c:pt>
                <c:pt idx="55547">
                  <c:v>11.695819</c:v>
                </c:pt>
                <c:pt idx="55548">
                  <c:v>11.692674999999999</c:v>
                </c:pt>
                <c:pt idx="55549">
                  <c:v>11.691843</c:v>
                </c:pt>
                <c:pt idx="55550">
                  <c:v>11.700077</c:v>
                </c:pt>
                <c:pt idx="55551">
                  <c:v>11.702351999999999</c:v>
                </c:pt>
                <c:pt idx="55552">
                  <c:v>11.697975</c:v>
                </c:pt>
                <c:pt idx="55553">
                  <c:v>11.698247</c:v>
                </c:pt>
                <c:pt idx="55554">
                  <c:v>11.696327</c:v>
                </c:pt>
                <c:pt idx="55555">
                  <c:v>11.692534999999999</c:v>
                </c:pt>
                <c:pt idx="55556">
                  <c:v>11.693759999999999</c:v>
                </c:pt>
                <c:pt idx="55557">
                  <c:v>11.697566</c:v>
                </c:pt>
                <c:pt idx="55558">
                  <c:v>11.701796</c:v>
                </c:pt>
                <c:pt idx="55559">
                  <c:v>11.701815</c:v>
                </c:pt>
                <c:pt idx="55560">
                  <c:v>11.697685</c:v>
                </c:pt>
                <c:pt idx="55561">
                  <c:v>11.696386</c:v>
                </c:pt>
                <c:pt idx="55562">
                  <c:v>11.694758</c:v>
                </c:pt>
                <c:pt idx="55563">
                  <c:v>11.694682999999999</c:v>
                </c:pt>
                <c:pt idx="55564">
                  <c:v>11.696553</c:v>
                </c:pt>
                <c:pt idx="55565">
                  <c:v>11.694946</c:v>
                </c:pt>
                <c:pt idx="55566">
                  <c:v>11.694165999999999</c:v>
                </c:pt>
                <c:pt idx="55567">
                  <c:v>11.695646999999999</c:v>
                </c:pt>
                <c:pt idx="55568">
                  <c:v>11.692316999999999</c:v>
                </c:pt>
                <c:pt idx="55569">
                  <c:v>11.689886</c:v>
                </c:pt>
                <c:pt idx="55570">
                  <c:v>11.693580000000001</c:v>
                </c:pt>
                <c:pt idx="55571">
                  <c:v>11.697628999999999</c:v>
                </c:pt>
                <c:pt idx="55572">
                  <c:v>11.696633</c:v>
                </c:pt>
                <c:pt idx="55573">
                  <c:v>11.694832</c:v>
                </c:pt>
                <c:pt idx="55574">
                  <c:v>11.694334</c:v>
                </c:pt>
                <c:pt idx="55575">
                  <c:v>11.694247000000001</c:v>
                </c:pt>
                <c:pt idx="55576">
                  <c:v>11.697150000000001</c:v>
                </c:pt>
                <c:pt idx="55577">
                  <c:v>11.698486000000001</c:v>
                </c:pt>
                <c:pt idx="55578">
                  <c:v>11.694997000000001</c:v>
                </c:pt>
                <c:pt idx="55579">
                  <c:v>11.694490999999999</c:v>
                </c:pt>
                <c:pt idx="55580">
                  <c:v>11.700343999999999</c:v>
                </c:pt>
                <c:pt idx="55581">
                  <c:v>11.702745</c:v>
                </c:pt>
                <c:pt idx="55582">
                  <c:v>11.699102999999999</c:v>
                </c:pt>
                <c:pt idx="55583">
                  <c:v>11.701699</c:v>
                </c:pt>
                <c:pt idx="55584">
                  <c:v>11.708486000000001</c:v>
                </c:pt>
                <c:pt idx="55585">
                  <c:v>11.708415</c:v>
                </c:pt>
                <c:pt idx="55586">
                  <c:v>11.707827</c:v>
                </c:pt>
                <c:pt idx="55587">
                  <c:v>11.708534999999999</c:v>
                </c:pt>
                <c:pt idx="55588">
                  <c:v>11.704345999999999</c:v>
                </c:pt>
                <c:pt idx="55589">
                  <c:v>11.701124</c:v>
                </c:pt>
                <c:pt idx="55590">
                  <c:v>11.703236</c:v>
                </c:pt>
                <c:pt idx="55591">
                  <c:v>11.705868000000001</c:v>
                </c:pt>
                <c:pt idx="55592">
                  <c:v>11.704822999999999</c:v>
                </c:pt>
                <c:pt idx="55593">
                  <c:v>11.702899</c:v>
                </c:pt>
                <c:pt idx="55594">
                  <c:v>11.703462999999999</c:v>
                </c:pt>
                <c:pt idx="55595">
                  <c:v>11.706434</c:v>
                </c:pt>
                <c:pt idx="55596">
                  <c:v>11.705878999999999</c:v>
                </c:pt>
                <c:pt idx="55597">
                  <c:v>11.703575000000001</c:v>
                </c:pt>
                <c:pt idx="55598">
                  <c:v>11.705868000000001</c:v>
                </c:pt>
                <c:pt idx="55599">
                  <c:v>11.705155</c:v>
                </c:pt>
                <c:pt idx="55600">
                  <c:v>11.702722</c:v>
                </c:pt>
                <c:pt idx="55601">
                  <c:v>11.702874</c:v>
                </c:pt>
                <c:pt idx="55602">
                  <c:v>11.699624</c:v>
                </c:pt>
                <c:pt idx="55603">
                  <c:v>11.699821999999999</c:v>
                </c:pt>
                <c:pt idx="55604">
                  <c:v>11.703848000000001</c:v>
                </c:pt>
                <c:pt idx="55605">
                  <c:v>11.703004</c:v>
                </c:pt>
                <c:pt idx="55606">
                  <c:v>11.701081</c:v>
                </c:pt>
                <c:pt idx="55607">
                  <c:v>11.703956</c:v>
                </c:pt>
                <c:pt idx="55608">
                  <c:v>11.704129999999999</c:v>
                </c:pt>
                <c:pt idx="55609">
                  <c:v>11.702942</c:v>
                </c:pt>
                <c:pt idx="55610">
                  <c:v>11.702534</c:v>
                </c:pt>
                <c:pt idx="55611">
                  <c:v>11.703405</c:v>
                </c:pt>
                <c:pt idx="55612">
                  <c:v>11.708805999999999</c:v>
                </c:pt>
                <c:pt idx="55613">
                  <c:v>11.710532000000001</c:v>
                </c:pt>
                <c:pt idx="55614">
                  <c:v>11.703884</c:v>
                </c:pt>
                <c:pt idx="55615">
                  <c:v>11.70058</c:v>
                </c:pt>
                <c:pt idx="55616">
                  <c:v>11.704544</c:v>
                </c:pt>
                <c:pt idx="55617">
                  <c:v>11.709628</c:v>
                </c:pt>
                <c:pt idx="55618">
                  <c:v>11.709647</c:v>
                </c:pt>
                <c:pt idx="55619">
                  <c:v>11.709051000000001</c:v>
                </c:pt>
                <c:pt idx="55620">
                  <c:v>11.710281</c:v>
                </c:pt>
                <c:pt idx="55621">
                  <c:v>11.709087999999999</c:v>
                </c:pt>
                <c:pt idx="55622">
                  <c:v>11.706488</c:v>
                </c:pt>
                <c:pt idx="55623">
                  <c:v>11.707827999999999</c:v>
                </c:pt>
                <c:pt idx="55624">
                  <c:v>11.708740000000001</c:v>
                </c:pt>
                <c:pt idx="55625">
                  <c:v>11.707008999999999</c:v>
                </c:pt>
                <c:pt idx="55626">
                  <c:v>11.707506</c:v>
                </c:pt>
                <c:pt idx="55627">
                  <c:v>11.707165</c:v>
                </c:pt>
                <c:pt idx="55628">
                  <c:v>11.706548</c:v>
                </c:pt>
                <c:pt idx="55629">
                  <c:v>11.710877999999999</c:v>
                </c:pt>
                <c:pt idx="55630">
                  <c:v>11.714524000000001</c:v>
                </c:pt>
                <c:pt idx="55631">
                  <c:v>11.713907000000001</c:v>
                </c:pt>
                <c:pt idx="55632">
                  <c:v>11.711929</c:v>
                </c:pt>
                <c:pt idx="55633">
                  <c:v>11.711150999999999</c:v>
                </c:pt>
                <c:pt idx="55634">
                  <c:v>11.712928</c:v>
                </c:pt>
                <c:pt idx="55635">
                  <c:v>11.714185000000001</c:v>
                </c:pt>
                <c:pt idx="55636">
                  <c:v>11.712419000000001</c:v>
                </c:pt>
                <c:pt idx="55637">
                  <c:v>11.713409</c:v>
                </c:pt>
                <c:pt idx="55638">
                  <c:v>11.716829000000001</c:v>
                </c:pt>
                <c:pt idx="55639">
                  <c:v>11.717368</c:v>
                </c:pt>
                <c:pt idx="55640">
                  <c:v>11.717098</c:v>
                </c:pt>
                <c:pt idx="55641">
                  <c:v>11.716348</c:v>
                </c:pt>
                <c:pt idx="55642">
                  <c:v>11.715399</c:v>
                </c:pt>
                <c:pt idx="55643">
                  <c:v>11.715510999999999</c:v>
                </c:pt>
                <c:pt idx="55644">
                  <c:v>11.715916</c:v>
                </c:pt>
                <c:pt idx="55645">
                  <c:v>11.715311</c:v>
                </c:pt>
                <c:pt idx="55646">
                  <c:v>11.716181000000001</c:v>
                </c:pt>
                <c:pt idx="55647">
                  <c:v>11.721671000000001</c:v>
                </c:pt>
                <c:pt idx="55648">
                  <c:v>11.721572</c:v>
                </c:pt>
                <c:pt idx="55649">
                  <c:v>11.715377</c:v>
                </c:pt>
                <c:pt idx="55650">
                  <c:v>11.715263999999999</c:v>
                </c:pt>
                <c:pt idx="55651">
                  <c:v>11.715082000000001</c:v>
                </c:pt>
                <c:pt idx="55652">
                  <c:v>11.712922000000001</c:v>
                </c:pt>
                <c:pt idx="55653">
                  <c:v>11.717119</c:v>
                </c:pt>
                <c:pt idx="55654">
                  <c:v>11.718412000000001</c:v>
                </c:pt>
                <c:pt idx="55655">
                  <c:v>11.71369</c:v>
                </c:pt>
                <c:pt idx="55656">
                  <c:v>11.713331999999999</c:v>
                </c:pt>
                <c:pt idx="55657">
                  <c:v>11.714608999999999</c:v>
                </c:pt>
                <c:pt idx="55658">
                  <c:v>11.712285</c:v>
                </c:pt>
                <c:pt idx="55659">
                  <c:v>11.714584</c:v>
                </c:pt>
                <c:pt idx="55660">
                  <c:v>11.716488</c:v>
                </c:pt>
                <c:pt idx="55661">
                  <c:v>11.715107</c:v>
                </c:pt>
                <c:pt idx="55662">
                  <c:v>11.718750999999999</c:v>
                </c:pt>
                <c:pt idx="55663">
                  <c:v>11.719481999999999</c:v>
                </c:pt>
                <c:pt idx="55664">
                  <c:v>11.71316</c:v>
                </c:pt>
                <c:pt idx="55665">
                  <c:v>11.712346999999999</c:v>
                </c:pt>
                <c:pt idx="55666">
                  <c:v>11.715446999999999</c:v>
                </c:pt>
                <c:pt idx="55667">
                  <c:v>11.71702</c:v>
                </c:pt>
                <c:pt idx="55668">
                  <c:v>11.721114999999999</c:v>
                </c:pt>
                <c:pt idx="55669">
                  <c:v>11.725783</c:v>
                </c:pt>
                <c:pt idx="55670">
                  <c:v>11.723115</c:v>
                </c:pt>
                <c:pt idx="55671">
                  <c:v>11.716739</c:v>
                </c:pt>
                <c:pt idx="55672">
                  <c:v>11.714827</c:v>
                </c:pt>
                <c:pt idx="55673">
                  <c:v>11.715085</c:v>
                </c:pt>
                <c:pt idx="55674">
                  <c:v>11.714546</c:v>
                </c:pt>
                <c:pt idx="55675">
                  <c:v>11.715925</c:v>
                </c:pt>
                <c:pt idx="55676">
                  <c:v>11.715159999999999</c:v>
                </c:pt>
                <c:pt idx="55677">
                  <c:v>11.713277</c:v>
                </c:pt>
                <c:pt idx="55678">
                  <c:v>11.714527</c:v>
                </c:pt>
                <c:pt idx="55679">
                  <c:v>11.717499999999999</c:v>
                </c:pt>
                <c:pt idx="55680">
                  <c:v>11.720177</c:v>
                </c:pt>
                <c:pt idx="55681">
                  <c:v>11.722557999999999</c:v>
                </c:pt>
                <c:pt idx="55682">
                  <c:v>11.723345</c:v>
                </c:pt>
                <c:pt idx="55683">
                  <c:v>11.726931</c:v>
                </c:pt>
                <c:pt idx="55684">
                  <c:v>11.730039</c:v>
                </c:pt>
                <c:pt idx="55685">
                  <c:v>11.727793</c:v>
                </c:pt>
                <c:pt idx="55686">
                  <c:v>11.728058000000001</c:v>
                </c:pt>
                <c:pt idx="55687">
                  <c:v>11.731446</c:v>
                </c:pt>
                <c:pt idx="55688">
                  <c:v>11.73329</c:v>
                </c:pt>
                <c:pt idx="55689">
                  <c:v>11.732611</c:v>
                </c:pt>
                <c:pt idx="55690">
                  <c:v>11.729200000000001</c:v>
                </c:pt>
                <c:pt idx="55691">
                  <c:v>11.729093000000001</c:v>
                </c:pt>
                <c:pt idx="55692">
                  <c:v>11.72969</c:v>
                </c:pt>
                <c:pt idx="55693">
                  <c:v>11.728232</c:v>
                </c:pt>
                <c:pt idx="55694">
                  <c:v>11.729272999999999</c:v>
                </c:pt>
                <c:pt idx="55695">
                  <c:v>11.730503000000001</c:v>
                </c:pt>
                <c:pt idx="55696">
                  <c:v>11.727790000000001</c:v>
                </c:pt>
                <c:pt idx="55697">
                  <c:v>11.728253</c:v>
                </c:pt>
                <c:pt idx="55698">
                  <c:v>11.730866000000001</c:v>
                </c:pt>
                <c:pt idx="55699">
                  <c:v>11.730453000000001</c:v>
                </c:pt>
                <c:pt idx="55700">
                  <c:v>11.732473000000001</c:v>
                </c:pt>
                <c:pt idx="55701">
                  <c:v>11.732557</c:v>
                </c:pt>
                <c:pt idx="55702">
                  <c:v>11.727985</c:v>
                </c:pt>
                <c:pt idx="55703">
                  <c:v>11.724009000000001</c:v>
                </c:pt>
                <c:pt idx="55704">
                  <c:v>11.724399999999999</c:v>
                </c:pt>
                <c:pt idx="55705">
                  <c:v>11.728536</c:v>
                </c:pt>
                <c:pt idx="55706">
                  <c:v>11.729074000000001</c:v>
                </c:pt>
                <c:pt idx="55707">
                  <c:v>11.728259</c:v>
                </c:pt>
                <c:pt idx="55708">
                  <c:v>11.732748000000001</c:v>
                </c:pt>
                <c:pt idx="55709">
                  <c:v>11.736451000000001</c:v>
                </c:pt>
                <c:pt idx="55710">
                  <c:v>11.737218</c:v>
                </c:pt>
                <c:pt idx="55711">
                  <c:v>11.735213</c:v>
                </c:pt>
                <c:pt idx="55712">
                  <c:v>11.732010000000001</c:v>
                </c:pt>
                <c:pt idx="55713">
                  <c:v>11.735068</c:v>
                </c:pt>
                <c:pt idx="55714">
                  <c:v>11.738101</c:v>
                </c:pt>
                <c:pt idx="55715">
                  <c:v>11.734890999999999</c:v>
                </c:pt>
                <c:pt idx="55716">
                  <c:v>11.735351</c:v>
                </c:pt>
                <c:pt idx="55717">
                  <c:v>11.738265999999999</c:v>
                </c:pt>
                <c:pt idx="55718">
                  <c:v>11.736564</c:v>
                </c:pt>
                <c:pt idx="55719">
                  <c:v>11.738041000000001</c:v>
                </c:pt>
                <c:pt idx="55720">
                  <c:v>11.738633999999999</c:v>
                </c:pt>
                <c:pt idx="55721">
                  <c:v>11.732963</c:v>
                </c:pt>
                <c:pt idx="55722">
                  <c:v>11.737593</c:v>
                </c:pt>
                <c:pt idx="55723">
                  <c:v>11.746601999999999</c:v>
                </c:pt>
                <c:pt idx="55724">
                  <c:v>11.741949999999999</c:v>
                </c:pt>
                <c:pt idx="55725">
                  <c:v>11.739523</c:v>
                </c:pt>
                <c:pt idx="55726">
                  <c:v>11.742107000000001</c:v>
                </c:pt>
                <c:pt idx="55727">
                  <c:v>11.740579</c:v>
                </c:pt>
                <c:pt idx="55728">
                  <c:v>11.743005</c:v>
                </c:pt>
                <c:pt idx="55729">
                  <c:v>11.74621</c:v>
                </c:pt>
                <c:pt idx="55730">
                  <c:v>11.742506000000001</c:v>
                </c:pt>
                <c:pt idx="55731">
                  <c:v>11.740764</c:v>
                </c:pt>
                <c:pt idx="55732">
                  <c:v>11.743966</c:v>
                </c:pt>
                <c:pt idx="55733">
                  <c:v>11.744478000000001</c:v>
                </c:pt>
                <c:pt idx="55734">
                  <c:v>11.739029</c:v>
                </c:pt>
                <c:pt idx="55735">
                  <c:v>11.736737</c:v>
                </c:pt>
                <c:pt idx="55736">
                  <c:v>11.738648</c:v>
                </c:pt>
                <c:pt idx="55737">
                  <c:v>11.737499</c:v>
                </c:pt>
                <c:pt idx="55738">
                  <c:v>11.737485</c:v>
                </c:pt>
                <c:pt idx="55739">
                  <c:v>11.740356</c:v>
                </c:pt>
                <c:pt idx="55740">
                  <c:v>11.742374</c:v>
                </c:pt>
                <c:pt idx="55741">
                  <c:v>11.74301</c:v>
                </c:pt>
                <c:pt idx="55742">
                  <c:v>11.741585000000001</c:v>
                </c:pt>
                <c:pt idx="55743">
                  <c:v>11.740505000000001</c:v>
                </c:pt>
                <c:pt idx="55744">
                  <c:v>11.740228</c:v>
                </c:pt>
                <c:pt idx="55745">
                  <c:v>11.741782000000001</c:v>
                </c:pt>
                <c:pt idx="55746">
                  <c:v>11.74508</c:v>
                </c:pt>
                <c:pt idx="55747">
                  <c:v>11.743926</c:v>
                </c:pt>
                <c:pt idx="55748">
                  <c:v>11.739609</c:v>
                </c:pt>
                <c:pt idx="55749">
                  <c:v>11.740971999999999</c:v>
                </c:pt>
                <c:pt idx="55750">
                  <c:v>11.743217</c:v>
                </c:pt>
                <c:pt idx="55751">
                  <c:v>11.741512999999999</c:v>
                </c:pt>
                <c:pt idx="55752">
                  <c:v>11.741422999999999</c:v>
                </c:pt>
                <c:pt idx="55753">
                  <c:v>11.745521999999999</c:v>
                </c:pt>
                <c:pt idx="55754">
                  <c:v>11.745039</c:v>
                </c:pt>
                <c:pt idx="55755">
                  <c:v>11.738669</c:v>
                </c:pt>
                <c:pt idx="55756">
                  <c:v>11.733848</c:v>
                </c:pt>
                <c:pt idx="55757">
                  <c:v>11.733993</c:v>
                </c:pt>
                <c:pt idx="55758">
                  <c:v>11.740432999999999</c:v>
                </c:pt>
                <c:pt idx="55759">
                  <c:v>11.743345</c:v>
                </c:pt>
                <c:pt idx="55760">
                  <c:v>11.739371</c:v>
                </c:pt>
                <c:pt idx="55761">
                  <c:v>11.740657000000001</c:v>
                </c:pt>
                <c:pt idx="55762">
                  <c:v>11.744638</c:v>
                </c:pt>
                <c:pt idx="55763">
                  <c:v>11.744991000000001</c:v>
                </c:pt>
                <c:pt idx="55764">
                  <c:v>11.746143999999999</c:v>
                </c:pt>
                <c:pt idx="55765">
                  <c:v>11.747494</c:v>
                </c:pt>
                <c:pt idx="55766">
                  <c:v>11.746275000000001</c:v>
                </c:pt>
                <c:pt idx="55767">
                  <c:v>11.745141</c:v>
                </c:pt>
                <c:pt idx="55768">
                  <c:v>11.74428</c:v>
                </c:pt>
                <c:pt idx="55769">
                  <c:v>11.74192</c:v>
                </c:pt>
                <c:pt idx="55770">
                  <c:v>11.741486</c:v>
                </c:pt>
                <c:pt idx="55771">
                  <c:v>11.743788</c:v>
                </c:pt>
                <c:pt idx="55772">
                  <c:v>11.742834999999999</c:v>
                </c:pt>
                <c:pt idx="55773">
                  <c:v>11.742988</c:v>
                </c:pt>
                <c:pt idx="55774">
                  <c:v>11.746275000000001</c:v>
                </c:pt>
                <c:pt idx="55775">
                  <c:v>11.746145</c:v>
                </c:pt>
                <c:pt idx="55776">
                  <c:v>11.743377000000001</c:v>
                </c:pt>
                <c:pt idx="55777">
                  <c:v>11.745430000000001</c:v>
                </c:pt>
                <c:pt idx="55778">
                  <c:v>11.754118999999999</c:v>
                </c:pt>
                <c:pt idx="55779">
                  <c:v>11.756690000000001</c:v>
                </c:pt>
                <c:pt idx="55780">
                  <c:v>11.749787</c:v>
                </c:pt>
                <c:pt idx="55781">
                  <c:v>11.754191</c:v>
                </c:pt>
                <c:pt idx="55782">
                  <c:v>11.759639999999999</c:v>
                </c:pt>
                <c:pt idx="55783">
                  <c:v>11.752552</c:v>
                </c:pt>
                <c:pt idx="55784">
                  <c:v>11.753776999999999</c:v>
                </c:pt>
                <c:pt idx="55785">
                  <c:v>11.758787999999999</c:v>
                </c:pt>
                <c:pt idx="55786">
                  <c:v>11.756855</c:v>
                </c:pt>
                <c:pt idx="55787">
                  <c:v>11.758488</c:v>
                </c:pt>
                <c:pt idx="55788">
                  <c:v>11.759686</c:v>
                </c:pt>
                <c:pt idx="55789">
                  <c:v>11.757142999999999</c:v>
                </c:pt>
                <c:pt idx="55790">
                  <c:v>11.758972</c:v>
                </c:pt>
                <c:pt idx="55791">
                  <c:v>11.760856</c:v>
                </c:pt>
                <c:pt idx="55792">
                  <c:v>11.758038000000001</c:v>
                </c:pt>
                <c:pt idx="55793">
                  <c:v>11.758437000000001</c:v>
                </c:pt>
                <c:pt idx="55794">
                  <c:v>11.760393000000001</c:v>
                </c:pt>
                <c:pt idx="55795">
                  <c:v>11.758639000000001</c:v>
                </c:pt>
                <c:pt idx="55796">
                  <c:v>11.756822</c:v>
                </c:pt>
                <c:pt idx="55797">
                  <c:v>11.755492</c:v>
                </c:pt>
                <c:pt idx="55798">
                  <c:v>11.753994</c:v>
                </c:pt>
                <c:pt idx="55799">
                  <c:v>11.754365999999999</c:v>
                </c:pt>
                <c:pt idx="55800">
                  <c:v>11.754016</c:v>
                </c:pt>
                <c:pt idx="55801">
                  <c:v>11.751735999999999</c:v>
                </c:pt>
                <c:pt idx="55802">
                  <c:v>11.750228999999999</c:v>
                </c:pt>
                <c:pt idx="55803">
                  <c:v>11.752065</c:v>
                </c:pt>
                <c:pt idx="55804">
                  <c:v>11.756268</c:v>
                </c:pt>
                <c:pt idx="55805">
                  <c:v>11.756221</c:v>
                </c:pt>
                <c:pt idx="55806">
                  <c:v>11.75154</c:v>
                </c:pt>
                <c:pt idx="55807">
                  <c:v>11.752708</c:v>
                </c:pt>
                <c:pt idx="55808">
                  <c:v>11.756926</c:v>
                </c:pt>
                <c:pt idx="55809">
                  <c:v>11.755402999999999</c:v>
                </c:pt>
                <c:pt idx="55810">
                  <c:v>11.753178</c:v>
                </c:pt>
                <c:pt idx="55811">
                  <c:v>11.756005</c:v>
                </c:pt>
                <c:pt idx="55812">
                  <c:v>11.757799</c:v>
                </c:pt>
                <c:pt idx="55813">
                  <c:v>11.751446</c:v>
                </c:pt>
                <c:pt idx="55814">
                  <c:v>11.749007000000001</c:v>
                </c:pt>
                <c:pt idx="55815">
                  <c:v>11.755827999999999</c:v>
                </c:pt>
                <c:pt idx="55816">
                  <c:v>11.755034</c:v>
                </c:pt>
                <c:pt idx="55817">
                  <c:v>11.748336999999999</c:v>
                </c:pt>
                <c:pt idx="55818">
                  <c:v>11.752995</c:v>
                </c:pt>
                <c:pt idx="55819">
                  <c:v>11.757687000000001</c:v>
                </c:pt>
                <c:pt idx="55820">
                  <c:v>11.754374</c:v>
                </c:pt>
                <c:pt idx="55821">
                  <c:v>11.756435</c:v>
                </c:pt>
                <c:pt idx="55822">
                  <c:v>11.759071</c:v>
                </c:pt>
                <c:pt idx="55823">
                  <c:v>11.76211</c:v>
                </c:pt>
                <c:pt idx="55824">
                  <c:v>11.763833999999999</c:v>
                </c:pt>
                <c:pt idx="55825">
                  <c:v>11.760325</c:v>
                </c:pt>
                <c:pt idx="55826">
                  <c:v>11.761754</c:v>
                </c:pt>
                <c:pt idx="55827">
                  <c:v>11.763344999999999</c:v>
                </c:pt>
                <c:pt idx="55828">
                  <c:v>11.759065</c:v>
                </c:pt>
                <c:pt idx="55829">
                  <c:v>11.758687999999999</c:v>
                </c:pt>
                <c:pt idx="55830">
                  <c:v>11.764673999999999</c:v>
                </c:pt>
                <c:pt idx="55831">
                  <c:v>11.767920999999999</c:v>
                </c:pt>
                <c:pt idx="55832">
                  <c:v>11.768006</c:v>
                </c:pt>
                <c:pt idx="55833">
                  <c:v>11.769406999999999</c:v>
                </c:pt>
                <c:pt idx="55834">
                  <c:v>11.770054999999999</c:v>
                </c:pt>
                <c:pt idx="55835">
                  <c:v>11.769714</c:v>
                </c:pt>
                <c:pt idx="55836">
                  <c:v>11.769410000000001</c:v>
                </c:pt>
                <c:pt idx="55837">
                  <c:v>11.766636999999999</c:v>
                </c:pt>
                <c:pt idx="55838">
                  <c:v>11.763546</c:v>
                </c:pt>
                <c:pt idx="55839">
                  <c:v>11.764487000000001</c:v>
                </c:pt>
                <c:pt idx="55840">
                  <c:v>11.769024999999999</c:v>
                </c:pt>
                <c:pt idx="55841">
                  <c:v>11.768262</c:v>
                </c:pt>
                <c:pt idx="55842">
                  <c:v>11.76323</c:v>
                </c:pt>
                <c:pt idx="55843">
                  <c:v>11.763456</c:v>
                </c:pt>
                <c:pt idx="55844">
                  <c:v>11.765159000000001</c:v>
                </c:pt>
                <c:pt idx="55845">
                  <c:v>11.766219</c:v>
                </c:pt>
                <c:pt idx="55846">
                  <c:v>11.767621</c:v>
                </c:pt>
                <c:pt idx="55847">
                  <c:v>11.766923999999999</c:v>
                </c:pt>
                <c:pt idx="55848">
                  <c:v>11.768443</c:v>
                </c:pt>
                <c:pt idx="55849">
                  <c:v>11.771271</c:v>
                </c:pt>
                <c:pt idx="55850">
                  <c:v>11.768592999999999</c:v>
                </c:pt>
                <c:pt idx="55851">
                  <c:v>11.767625000000001</c:v>
                </c:pt>
                <c:pt idx="55852">
                  <c:v>11.76886</c:v>
                </c:pt>
                <c:pt idx="55853">
                  <c:v>11.767177999999999</c:v>
                </c:pt>
                <c:pt idx="55854">
                  <c:v>11.767125999999999</c:v>
                </c:pt>
                <c:pt idx="55855">
                  <c:v>11.765243</c:v>
                </c:pt>
                <c:pt idx="55856">
                  <c:v>11.759385</c:v>
                </c:pt>
                <c:pt idx="55857">
                  <c:v>11.760935</c:v>
                </c:pt>
                <c:pt idx="55858">
                  <c:v>11.76871</c:v>
                </c:pt>
                <c:pt idx="55859">
                  <c:v>11.766864999999999</c:v>
                </c:pt>
                <c:pt idx="55860">
                  <c:v>11.760894</c:v>
                </c:pt>
                <c:pt idx="55861">
                  <c:v>11.763094000000001</c:v>
                </c:pt>
                <c:pt idx="55862">
                  <c:v>11.766126999999999</c:v>
                </c:pt>
                <c:pt idx="55863">
                  <c:v>11.767758000000001</c:v>
                </c:pt>
                <c:pt idx="55864">
                  <c:v>11.770784000000001</c:v>
                </c:pt>
                <c:pt idx="55865">
                  <c:v>11.769406999999999</c:v>
                </c:pt>
                <c:pt idx="55866">
                  <c:v>11.768943999999999</c:v>
                </c:pt>
                <c:pt idx="55867">
                  <c:v>11.767871</c:v>
                </c:pt>
                <c:pt idx="55868">
                  <c:v>11.765155999999999</c:v>
                </c:pt>
                <c:pt idx="55869">
                  <c:v>11.765407</c:v>
                </c:pt>
                <c:pt idx="55870">
                  <c:v>11.767010000000001</c:v>
                </c:pt>
                <c:pt idx="55871">
                  <c:v>11.767683</c:v>
                </c:pt>
                <c:pt idx="55872">
                  <c:v>11.765494</c:v>
                </c:pt>
                <c:pt idx="55873">
                  <c:v>11.763916999999999</c:v>
                </c:pt>
                <c:pt idx="55874">
                  <c:v>11.767994</c:v>
                </c:pt>
                <c:pt idx="55875">
                  <c:v>11.768466</c:v>
                </c:pt>
                <c:pt idx="55876">
                  <c:v>11.768875</c:v>
                </c:pt>
                <c:pt idx="55877">
                  <c:v>11.775675</c:v>
                </c:pt>
                <c:pt idx="55878">
                  <c:v>11.774743000000001</c:v>
                </c:pt>
                <c:pt idx="55879">
                  <c:v>11.772019</c:v>
                </c:pt>
                <c:pt idx="55880">
                  <c:v>11.775505000000001</c:v>
                </c:pt>
                <c:pt idx="55881">
                  <c:v>11.775130000000001</c:v>
                </c:pt>
                <c:pt idx="55882">
                  <c:v>11.773509000000001</c:v>
                </c:pt>
                <c:pt idx="55883">
                  <c:v>11.776615</c:v>
                </c:pt>
                <c:pt idx="55884">
                  <c:v>11.779228</c:v>
                </c:pt>
                <c:pt idx="55885">
                  <c:v>11.776087</c:v>
                </c:pt>
                <c:pt idx="55886">
                  <c:v>11.774755000000001</c:v>
                </c:pt>
                <c:pt idx="55887">
                  <c:v>11.778029999999999</c:v>
                </c:pt>
                <c:pt idx="55888">
                  <c:v>11.780176000000001</c:v>
                </c:pt>
                <c:pt idx="55889">
                  <c:v>11.781629000000001</c:v>
                </c:pt>
                <c:pt idx="55890">
                  <c:v>11.782237</c:v>
                </c:pt>
                <c:pt idx="55891">
                  <c:v>11.779211</c:v>
                </c:pt>
                <c:pt idx="55892">
                  <c:v>11.776914</c:v>
                </c:pt>
                <c:pt idx="55893">
                  <c:v>11.778205</c:v>
                </c:pt>
                <c:pt idx="55894">
                  <c:v>11.777248999999999</c:v>
                </c:pt>
                <c:pt idx="55895">
                  <c:v>11.776578000000001</c:v>
                </c:pt>
                <c:pt idx="55896">
                  <c:v>11.777385000000001</c:v>
                </c:pt>
                <c:pt idx="55897">
                  <c:v>11.775658</c:v>
                </c:pt>
                <c:pt idx="55898">
                  <c:v>11.777380000000001</c:v>
                </c:pt>
                <c:pt idx="55899">
                  <c:v>11.779169</c:v>
                </c:pt>
                <c:pt idx="55900">
                  <c:v>11.778024</c:v>
                </c:pt>
                <c:pt idx="55901">
                  <c:v>11.780950000000001</c:v>
                </c:pt>
                <c:pt idx="55902">
                  <c:v>11.784388</c:v>
                </c:pt>
                <c:pt idx="55903">
                  <c:v>11.786225999999999</c:v>
                </c:pt>
                <c:pt idx="55904">
                  <c:v>11.790188000000001</c:v>
                </c:pt>
                <c:pt idx="55905">
                  <c:v>11.790341</c:v>
                </c:pt>
                <c:pt idx="55906">
                  <c:v>11.782002</c:v>
                </c:pt>
                <c:pt idx="55907">
                  <c:v>11.779768000000001</c:v>
                </c:pt>
                <c:pt idx="55908">
                  <c:v>11.788956000000001</c:v>
                </c:pt>
                <c:pt idx="55909">
                  <c:v>11.790986</c:v>
                </c:pt>
                <c:pt idx="55910">
                  <c:v>11.784216000000001</c:v>
                </c:pt>
                <c:pt idx="55911">
                  <c:v>11.783121</c:v>
                </c:pt>
                <c:pt idx="55912">
                  <c:v>11.786565</c:v>
                </c:pt>
                <c:pt idx="55913">
                  <c:v>11.787349000000001</c:v>
                </c:pt>
                <c:pt idx="55914">
                  <c:v>11.783682000000001</c:v>
                </c:pt>
                <c:pt idx="55915">
                  <c:v>11.78271</c:v>
                </c:pt>
                <c:pt idx="55916">
                  <c:v>11.786447000000001</c:v>
                </c:pt>
                <c:pt idx="55917">
                  <c:v>11.786815000000001</c:v>
                </c:pt>
                <c:pt idx="55918">
                  <c:v>11.785446</c:v>
                </c:pt>
                <c:pt idx="55919">
                  <c:v>11.785373</c:v>
                </c:pt>
                <c:pt idx="55920">
                  <c:v>11.783345000000001</c:v>
                </c:pt>
                <c:pt idx="55921">
                  <c:v>11.782924</c:v>
                </c:pt>
                <c:pt idx="55922">
                  <c:v>11.785375</c:v>
                </c:pt>
                <c:pt idx="55923">
                  <c:v>11.785716000000001</c:v>
                </c:pt>
                <c:pt idx="55924">
                  <c:v>11.785345</c:v>
                </c:pt>
                <c:pt idx="55925">
                  <c:v>11.78777</c:v>
                </c:pt>
                <c:pt idx="55926">
                  <c:v>11.787957</c:v>
                </c:pt>
                <c:pt idx="55927">
                  <c:v>11.783716</c:v>
                </c:pt>
                <c:pt idx="55928">
                  <c:v>11.783685</c:v>
                </c:pt>
                <c:pt idx="55929">
                  <c:v>11.785940999999999</c:v>
                </c:pt>
                <c:pt idx="55930">
                  <c:v>11.785128</c:v>
                </c:pt>
                <c:pt idx="55931">
                  <c:v>11.784297</c:v>
                </c:pt>
                <c:pt idx="55932">
                  <c:v>11.786016</c:v>
                </c:pt>
                <c:pt idx="55933">
                  <c:v>11.784922</c:v>
                </c:pt>
                <c:pt idx="55934">
                  <c:v>11.784639</c:v>
                </c:pt>
                <c:pt idx="55935">
                  <c:v>11.789191000000001</c:v>
                </c:pt>
                <c:pt idx="55936">
                  <c:v>11.787576</c:v>
                </c:pt>
                <c:pt idx="55937">
                  <c:v>11.780991999999999</c:v>
                </c:pt>
                <c:pt idx="55938">
                  <c:v>11.782776999999999</c:v>
                </c:pt>
                <c:pt idx="55939">
                  <c:v>11.788789</c:v>
                </c:pt>
                <c:pt idx="55940">
                  <c:v>11.78942</c:v>
                </c:pt>
                <c:pt idx="55941">
                  <c:v>11.786165</c:v>
                </c:pt>
                <c:pt idx="55942">
                  <c:v>11.786348</c:v>
                </c:pt>
                <c:pt idx="55943">
                  <c:v>11.787934</c:v>
                </c:pt>
                <c:pt idx="55944">
                  <c:v>11.783771</c:v>
                </c:pt>
                <c:pt idx="55945">
                  <c:v>11.783188000000001</c:v>
                </c:pt>
                <c:pt idx="55946">
                  <c:v>11.789635000000001</c:v>
                </c:pt>
                <c:pt idx="55947">
                  <c:v>11.790117</c:v>
                </c:pt>
                <c:pt idx="55948">
                  <c:v>11.788798</c:v>
                </c:pt>
                <c:pt idx="55949">
                  <c:v>11.791460000000001</c:v>
                </c:pt>
                <c:pt idx="55950">
                  <c:v>11.789194999999999</c:v>
                </c:pt>
                <c:pt idx="55951">
                  <c:v>11.788029999999999</c:v>
                </c:pt>
                <c:pt idx="55952">
                  <c:v>11.792505</c:v>
                </c:pt>
                <c:pt idx="55953">
                  <c:v>11.792047999999999</c:v>
                </c:pt>
                <c:pt idx="55954">
                  <c:v>11.791729999999999</c:v>
                </c:pt>
                <c:pt idx="55955">
                  <c:v>11.796761999999999</c:v>
                </c:pt>
                <c:pt idx="55956">
                  <c:v>11.796903</c:v>
                </c:pt>
                <c:pt idx="55957">
                  <c:v>11.789377</c:v>
                </c:pt>
                <c:pt idx="55958">
                  <c:v>11.786863</c:v>
                </c:pt>
                <c:pt idx="55959">
                  <c:v>11.792821</c:v>
                </c:pt>
                <c:pt idx="55960">
                  <c:v>11.79461</c:v>
                </c:pt>
                <c:pt idx="55961">
                  <c:v>11.792635000000001</c:v>
                </c:pt>
                <c:pt idx="55962">
                  <c:v>11.797535</c:v>
                </c:pt>
                <c:pt idx="55963">
                  <c:v>11.798762999999999</c:v>
                </c:pt>
                <c:pt idx="55964">
                  <c:v>11.7965</c:v>
                </c:pt>
                <c:pt idx="55965">
                  <c:v>11.799806999999999</c:v>
                </c:pt>
                <c:pt idx="55966">
                  <c:v>11.79827</c:v>
                </c:pt>
                <c:pt idx="55967">
                  <c:v>11.793162000000001</c:v>
                </c:pt>
                <c:pt idx="55968">
                  <c:v>11.794371</c:v>
                </c:pt>
                <c:pt idx="55969">
                  <c:v>11.795502000000001</c:v>
                </c:pt>
                <c:pt idx="55970">
                  <c:v>11.794608999999999</c:v>
                </c:pt>
                <c:pt idx="55971">
                  <c:v>11.797029</c:v>
                </c:pt>
                <c:pt idx="55972">
                  <c:v>11.798795</c:v>
                </c:pt>
                <c:pt idx="55973">
                  <c:v>11.798006000000001</c:v>
                </c:pt>
                <c:pt idx="55974">
                  <c:v>11.798031</c:v>
                </c:pt>
                <c:pt idx="55975">
                  <c:v>11.796457</c:v>
                </c:pt>
                <c:pt idx="55976">
                  <c:v>11.794600000000001</c:v>
                </c:pt>
                <c:pt idx="55977">
                  <c:v>11.799863999999999</c:v>
                </c:pt>
                <c:pt idx="55978">
                  <c:v>11.804693</c:v>
                </c:pt>
                <c:pt idx="55979">
                  <c:v>11.802746000000001</c:v>
                </c:pt>
                <c:pt idx="55980">
                  <c:v>11.801876</c:v>
                </c:pt>
                <c:pt idx="55981">
                  <c:v>11.799677000000001</c:v>
                </c:pt>
                <c:pt idx="55982">
                  <c:v>11.795305000000001</c:v>
                </c:pt>
                <c:pt idx="55983">
                  <c:v>11.793934999999999</c:v>
                </c:pt>
                <c:pt idx="55984">
                  <c:v>11.794661</c:v>
                </c:pt>
                <c:pt idx="55985">
                  <c:v>11.796156999999999</c:v>
                </c:pt>
                <c:pt idx="55986">
                  <c:v>11.797810999999999</c:v>
                </c:pt>
                <c:pt idx="55987">
                  <c:v>11.795576000000001</c:v>
                </c:pt>
                <c:pt idx="55988">
                  <c:v>11.792047999999999</c:v>
                </c:pt>
                <c:pt idx="55989">
                  <c:v>11.794176999999999</c:v>
                </c:pt>
                <c:pt idx="55990">
                  <c:v>11.797882</c:v>
                </c:pt>
                <c:pt idx="55991">
                  <c:v>11.798285999999999</c:v>
                </c:pt>
                <c:pt idx="55992">
                  <c:v>11.798373</c:v>
                </c:pt>
                <c:pt idx="55993">
                  <c:v>11.800549</c:v>
                </c:pt>
                <c:pt idx="55994">
                  <c:v>11.803016</c:v>
                </c:pt>
                <c:pt idx="55995">
                  <c:v>11.805488</c:v>
                </c:pt>
                <c:pt idx="55996">
                  <c:v>11.805259</c:v>
                </c:pt>
                <c:pt idx="55997">
                  <c:v>11.802647</c:v>
                </c:pt>
                <c:pt idx="55998">
                  <c:v>11.805994999999999</c:v>
                </c:pt>
                <c:pt idx="55999">
                  <c:v>11.806253</c:v>
                </c:pt>
                <c:pt idx="56000">
                  <c:v>11.801961</c:v>
                </c:pt>
                <c:pt idx="56001">
                  <c:v>11.804975000000001</c:v>
                </c:pt>
                <c:pt idx="56002">
                  <c:v>11.810124</c:v>
                </c:pt>
                <c:pt idx="56003">
                  <c:v>11.807835000000001</c:v>
                </c:pt>
                <c:pt idx="56004">
                  <c:v>11.804050999999999</c:v>
                </c:pt>
                <c:pt idx="56005">
                  <c:v>11.804721000000001</c:v>
                </c:pt>
                <c:pt idx="56006">
                  <c:v>11.810124999999999</c:v>
                </c:pt>
                <c:pt idx="56007">
                  <c:v>11.810072999999999</c:v>
                </c:pt>
                <c:pt idx="56008">
                  <c:v>11.802636</c:v>
                </c:pt>
                <c:pt idx="56009">
                  <c:v>11.803012000000001</c:v>
                </c:pt>
                <c:pt idx="56010">
                  <c:v>11.807479000000001</c:v>
                </c:pt>
                <c:pt idx="56011">
                  <c:v>11.804347</c:v>
                </c:pt>
                <c:pt idx="56012">
                  <c:v>11.802516000000001</c:v>
                </c:pt>
                <c:pt idx="56013">
                  <c:v>11.805165000000001</c:v>
                </c:pt>
                <c:pt idx="56014">
                  <c:v>11.806286</c:v>
                </c:pt>
                <c:pt idx="56015">
                  <c:v>11.804902</c:v>
                </c:pt>
                <c:pt idx="56016">
                  <c:v>11.803055000000001</c:v>
                </c:pt>
                <c:pt idx="56017">
                  <c:v>11.803694</c:v>
                </c:pt>
                <c:pt idx="56018">
                  <c:v>11.808859</c:v>
                </c:pt>
                <c:pt idx="56019">
                  <c:v>11.810001</c:v>
                </c:pt>
                <c:pt idx="56020">
                  <c:v>11.804433</c:v>
                </c:pt>
                <c:pt idx="56021">
                  <c:v>11.802689000000001</c:v>
                </c:pt>
                <c:pt idx="56022">
                  <c:v>11.808567999999999</c:v>
                </c:pt>
                <c:pt idx="56023">
                  <c:v>11.809011999999999</c:v>
                </c:pt>
                <c:pt idx="56024">
                  <c:v>11.802847999999999</c:v>
                </c:pt>
                <c:pt idx="56025">
                  <c:v>11.802883</c:v>
                </c:pt>
                <c:pt idx="56026">
                  <c:v>11.806798000000001</c:v>
                </c:pt>
                <c:pt idx="56027">
                  <c:v>11.809752</c:v>
                </c:pt>
                <c:pt idx="56028">
                  <c:v>11.815999</c:v>
                </c:pt>
                <c:pt idx="56029">
                  <c:v>11.816231</c:v>
                </c:pt>
                <c:pt idx="56030">
                  <c:v>11.813319</c:v>
                </c:pt>
                <c:pt idx="56031">
                  <c:v>11.810518999999999</c:v>
                </c:pt>
                <c:pt idx="56032">
                  <c:v>11.809195000000001</c:v>
                </c:pt>
                <c:pt idx="56033">
                  <c:v>11.811163000000001</c:v>
                </c:pt>
                <c:pt idx="56034">
                  <c:v>11.810463</c:v>
                </c:pt>
                <c:pt idx="56035">
                  <c:v>11.809006</c:v>
                </c:pt>
                <c:pt idx="56036">
                  <c:v>11.812232</c:v>
                </c:pt>
                <c:pt idx="56037">
                  <c:v>11.816378</c:v>
                </c:pt>
                <c:pt idx="56038">
                  <c:v>11.814684</c:v>
                </c:pt>
                <c:pt idx="56039">
                  <c:v>11.812345000000001</c:v>
                </c:pt>
                <c:pt idx="56040">
                  <c:v>11.814753</c:v>
                </c:pt>
                <c:pt idx="56041">
                  <c:v>11.810724</c:v>
                </c:pt>
                <c:pt idx="56042">
                  <c:v>11.80791</c:v>
                </c:pt>
                <c:pt idx="56043">
                  <c:v>11.814708</c:v>
                </c:pt>
                <c:pt idx="56044">
                  <c:v>11.814840999999999</c:v>
                </c:pt>
                <c:pt idx="56045">
                  <c:v>11.80902</c:v>
                </c:pt>
                <c:pt idx="56046">
                  <c:v>11.812150000000001</c:v>
                </c:pt>
                <c:pt idx="56047">
                  <c:v>11.81578</c:v>
                </c:pt>
                <c:pt idx="56048">
                  <c:v>11.812782</c:v>
                </c:pt>
                <c:pt idx="56049">
                  <c:v>11.812588999999999</c:v>
                </c:pt>
                <c:pt idx="56050">
                  <c:v>11.816228000000001</c:v>
                </c:pt>
                <c:pt idx="56051">
                  <c:v>11.817353000000001</c:v>
                </c:pt>
                <c:pt idx="56052">
                  <c:v>11.814500000000001</c:v>
                </c:pt>
                <c:pt idx="56053">
                  <c:v>11.810046</c:v>
                </c:pt>
                <c:pt idx="56054">
                  <c:v>11.809907000000001</c:v>
                </c:pt>
                <c:pt idx="56055">
                  <c:v>11.811619</c:v>
                </c:pt>
                <c:pt idx="56056">
                  <c:v>11.812583999999999</c:v>
                </c:pt>
                <c:pt idx="56057">
                  <c:v>11.816032</c:v>
                </c:pt>
                <c:pt idx="56058">
                  <c:v>11.81704</c:v>
                </c:pt>
                <c:pt idx="56059">
                  <c:v>11.814223</c:v>
                </c:pt>
                <c:pt idx="56060">
                  <c:v>11.815092999999999</c:v>
                </c:pt>
                <c:pt idx="56061">
                  <c:v>11.816374</c:v>
                </c:pt>
                <c:pt idx="56062">
                  <c:v>11.812555</c:v>
                </c:pt>
                <c:pt idx="56063">
                  <c:v>11.812569999999999</c:v>
                </c:pt>
                <c:pt idx="56064">
                  <c:v>11.815503</c:v>
                </c:pt>
                <c:pt idx="56065">
                  <c:v>11.815298</c:v>
                </c:pt>
                <c:pt idx="56066">
                  <c:v>11.817014</c:v>
                </c:pt>
                <c:pt idx="56067">
                  <c:v>11.817527</c:v>
                </c:pt>
                <c:pt idx="56068">
                  <c:v>11.813964</c:v>
                </c:pt>
                <c:pt idx="56069">
                  <c:v>11.814397</c:v>
                </c:pt>
                <c:pt idx="56070">
                  <c:v>11.817326</c:v>
                </c:pt>
                <c:pt idx="56071">
                  <c:v>11.817939000000001</c:v>
                </c:pt>
                <c:pt idx="56072">
                  <c:v>11.820512000000001</c:v>
                </c:pt>
                <c:pt idx="56073">
                  <c:v>11.823446000000001</c:v>
                </c:pt>
                <c:pt idx="56074">
                  <c:v>11.823736999999999</c:v>
                </c:pt>
                <c:pt idx="56075">
                  <c:v>11.821488</c:v>
                </c:pt>
                <c:pt idx="56076">
                  <c:v>11.824557</c:v>
                </c:pt>
                <c:pt idx="56077">
                  <c:v>11.826274</c:v>
                </c:pt>
                <c:pt idx="56078">
                  <c:v>11.817738</c:v>
                </c:pt>
                <c:pt idx="56079">
                  <c:v>11.815182</c:v>
                </c:pt>
                <c:pt idx="56080">
                  <c:v>11.823766000000001</c:v>
                </c:pt>
                <c:pt idx="56081">
                  <c:v>11.825177</c:v>
                </c:pt>
                <c:pt idx="56082">
                  <c:v>11.821172000000001</c:v>
                </c:pt>
                <c:pt idx="56083">
                  <c:v>11.820854000000001</c:v>
                </c:pt>
                <c:pt idx="56084">
                  <c:v>11.821949999999999</c:v>
                </c:pt>
                <c:pt idx="56085">
                  <c:v>11.824020000000001</c:v>
                </c:pt>
                <c:pt idx="56086">
                  <c:v>11.825011</c:v>
                </c:pt>
                <c:pt idx="56087">
                  <c:v>11.824263999999999</c:v>
                </c:pt>
                <c:pt idx="56088">
                  <c:v>11.826356000000001</c:v>
                </c:pt>
                <c:pt idx="56089">
                  <c:v>11.828438</c:v>
                </c:pt>
                <c:pt idx="56090">
                  <c:v>11.825248999999999</c:v>
                </c:pt>
                <c:pt idx="56091">
                  <c:v>11.819369</c:v>
                </c:pt>
                <c:pt idx="56092">
                  <c:v>11.819829</c:v>
                </c:pt>
                <c:pt idx="56093">
                  <c:v>11.826067</c:v>
                </c:pt>
                <c:pt idx="56094">
                  <c:v>11.826578</c:v>
                </c:pt>
                <c:pt idx="56095">
                  <c:v>11.822621</c:v>
                </c:pt>
                <c:pt idx="56096">
                  <c:v>11.827284000000001</c:v>
                </c:pt>
                <c:pt idx="56097">
                  <c:v>11.83277</c:v>
                </c:pt>
                <c:pt idx="56098">
                  <c:v>11.829338999999999</c:v>
                </c:pt>
                <c:pt idx="56099">
                  <c:v>11.827562</c:v>
                </c:pt>
                <c:pt idx="56100">
                  <c:v>11.829124999999999</c:v>
                </c:pt>
                <c:pt idx="56101">
                  <c:v>11.828352000000001</c:v>
                </c:pt>
                <c:pt idx="56102">
                  <c:v>11.828965</c:v>
                </c:pt>
                <c:pt idx="56103">
                  <c:v>11.827589</c:v>
                </c:pt>
                <c:pt idx="56104">
                  <c:v>11.822796</c:v>
                </c:pt>
                <c:pt idx="56105">
                  <c:v>11.825179</c:v>
                </c:pt>
                <c:pt idx="56106">
                  <c:v>11.831597</c:v>
                </c:pt>
                <c:pt idx="56107">
                  <c:v>11.828811</c:v>
                </c:pt>
                <c:pt idx="56108">
                  <c:v>11.822086000000001</c:v>
                </c:pt>
                <c:pt idx="56109">
                  <c:v>11.824210000000001</c:v>
                </c:pt>
                <c:pt idx="56110">
                  <c:v>11.831239999999999</c:v>
                </c:pt>
                <c:pt idx="56111">
                  <c:v>11.832413000000001</c:v>
                </c:pt>
                <c:pt idx="56112">
                  <c:v>11.830199</c:v>
                </c:pt>
                <c:pt idx="56113">
                  <c:v>11.831479</c:v>
                </c:pt>
                <c:pt idx="56114">
                  <c:v>11.832617000000001</c:v>
                </c:pt>
                <c:pt idx="56115">
                  <c:v>11.830646</c:v>
                </c:pt>
                <c:pt idx="56116">
                  <c:v>11.829825</c:v>
                </c:pt>
                <c:pt idx="56117">
                  <c:v>11.832312999999999</c:v>
                </c:pt>
                <c:pt idx="56118">
                  <c:v>11.832648000000001</c:v>
                </c:pt>
                <c:pt idx="56119">
                  <c:v>11.829154000000001</c:v>
                </c:pt>
                <c:pt idx="56120">
                  <c:v>11.82776</c:v>
                </c:pt>
                <c:pt idx="56121">
                  <c:v>11.826336</c:v>
                </c:pt>
                <c:pt idx="56122">
                  <c:v>11.827451</c:v>
                </c:pt>
                <c:pt idx="56123">
                  <c:v>11.830726</c:v>
                </c:pt>
                <c:pt idx="56124">
                  <c:v>11.830439</c:v>
                </c:pt>
                <c:pt idx="56125">
                  <c:v>11.830026</c:v>
                </c:pt>
                <c:pt idx="56126">
                  <c:v>11.829886999999999</c:v>
                </c:pt>
                <c:pt idx="56127">
                  <c:v>11.828174000000001</c:v>
                </c:pt>
                <c:pt idx="56128">
                  <c:v>11.829598000000001</c:v>
                </c:pt>
                <c:pt idx="56129">
                  <c:v>11.832356000000001</c:v>
                </c:pt>
                <c:pt idx="56130">
                  <c:v>11.832538</c:v>
                </c:pt>
                <c:pt idx="56131">
                  <c:v>11.831913999999999</c:v>
                </c:pt>
                <c:pt idx="56132">
                  <c:v>11.832711</c:v>
                </c:pt>
                <c:pt idx="56133">
                  <c:v>11.832694999999999</c:v>
                </c:pt>
                <c:pt idx="56134">
                  <c:v>11.830268999999999</c:v>
                </c:pt>
                <c:pt idx="56135">
                  <c:v>11.827659000000001</c:v>
                </c:pt>
                <c:pt idx="56136">
                  <c:v>11.827450000000001</c:v>
                </c:pt>
                <c:pt idx="56137">
                  <c:v>11.829205</c:v>
                </c:pt>
                <c:pt idx="56138">
                  <c:v>11.830306999999999</c:v>
                </c:pt>
                <c:pt idx="56139">
                  <c:v>11.829394000000001</c:v>
                </c:pt>
                <c:pt idx="56140">
                  <c:v>11.827381000000001</c:v>
                </c:pt>
                <c:pt idx="56141">
                  <c:v>11.828711</c:v>
                </c:pt>
                <c:pt idx="56142">
                  <c:v>11.8355</c:v>
                </c:pt>
                <c:pt idx="56143">
                  <c:v>11.834286000000001</c:v>
                </c:pt>
                <c:pt idx="56144">
                  <c:v>11.827697000000001</c:v>
                </c:pt>
                <c:pt idx="56145">
                  <c:v>11.833925000000001</c:v>
                </c:pt>
                <c:pt idx="56146">
                  <c:v>11.838794</c:v>
                </c:pt>
                <c:pt idx="56147">
                  <c:v>11.830784</c:v>
                </c:pt>
                <c:pt idx="56148">
                  <c:v>11.827737000000001</c:v>
                </c:pt>
                <c:pt idx="56149">
                  <c:v>11.831939</c:v>
                </c:pt>
                <c:pt idx="56150">
                  <c:v>11.833142</c:v>
                </c:pt>
                <c:pt idx="56151">
                  <c:v>11.833895999999999</c:v>
                </c:pt>
                <c:pt idx="56152">
                  <c:v>11.836053</c:v>
                </c:pt>
                <c:pt idx="56153">
                  <c:v>11.835635999999999</c:v>
                </c:pt>
                <c:pt idx="56154">
                  <c:v>11.833036999999999</c:v>
                </c:pt>
                <c:pt idx="56155">
                  <c:v>11.832711</c:v>
                </c:pt>
                <c:pt idx="56156">
                  <c:v>11.836268</c:v>
                </c:pt>
                <c:pt idx="56157">
                  <c:v>11.837742</c:v>
                </c:pt>
                <c:pt idx="56158">
                  <c:v>11.837851000000001</c:v>
                </c:pt>
                <c:pt idx="56159">
                  <c:v>11.838619</c:v>
                </c:pt>
                <c:pt idx="56160">
                  <c:v>11.837531</c:v>
                </c:pt>
                <c:pt idx="56161">
                  <c:v>11.833879</c:v>
                </c:pt>
                <c:pt idx="56162">
                  <c:v>11.835425000000001</c:v>
                </c:pt>
                <c:pt idx="56163">
                  <c:v>11.840341</c:v>
                </c:pt>
                <c:pt idx="56164">
                  <c:v>11.837477</c:v>
                </c:pt>
                <c:pt idx="56165">
                  <c:v>11.831303999999999</c:v>
                </c:pt>
                <c:pt idx="56166">
                  <c:v>11.834592000000001</c:v>
                </c:pt>
                <c:pt idx="56167">
                  <c:v>11.838039</c:v>
                </c:pt>
                <c:pt idx="56168">
                  <c:v>11.834070000000001</c:v>
                </c:pt>
                <c:pt idx="56169">
                  <c:v>11.832988</c:v>
                </c:pt>
                <c:pt idx="56170">
                  <c:v>11.836672999999999</c:v>
                </c:pt>
                <c:pt idx="56171">
                  <c:v>11.835055000000001</c:v>
                </c:pt>
                <c:pt idx="56172">
                  <c:v>11.833612</c:v>
                </c:pt>
                <c:pt idx="56173">
                  <c:v>11.838198</c:v>
                </c:pt>
                <c:pt idx="56174">
                  <c:v>11.838854</c:v>
                </c:pt>
                <c:pt idx="56175">
                  <c:v>11.836779</c:v>
                </c:pt>
                <c:pt idx="56176">
                  <c:v>11.838677000000001</c:v>
                </c:pt>
                <c:pt idx="56177">
                  <c:v>11.839444</c:v>
                </c:pt>
                <c:pt idx="56178">
                  <c:v>11.843674999999999</c:v>
                </c:pt>
                <c:pt idx="56179">
                  <c:v>11.850597</c:v>
                </c:pt>
                <c:pt idx="56180">
                  <c:v>11.850631999999999</c:v>
                </c:pt>
                <c:pt idx="56181">
                  <c:v>11.850201</c:v>
                </c:pt>
                <c:pt idx="56182">
                  <c:v>11.85046</c:v>
                </c:pt>
                <c:pt idx="56183">
                  <c:v>11.848516999999999</c:v>
                </c:pt>
                <c:pt idx="56184">
                  <c:v>11.847144999999999</c:v>
                </c:pt>
                <c:pt idx="56185">
                  <c:v>11.848860999999999</c:v>
                </c:pt>
                <c:pt idx="56186">
                  <c:v>11.850781</c:v>
                </c:pt>
                <c:pt idx="56187">
                  <c:v>11.846731999999999</c:v>
                </c:pt>
                <c:pt idx="56188">
                  <c:v>11.843131</c:v>
                </c:pt>
                <c:pt idx="56189">
                  <c:v>11.846634</c:v>
                </c:pt>
                <c:pt idx="56190">
                  <c:v>11.847208999999999</c:v>
                </c:pt>
                <c:pt idx="56191">
                  <c:v>11.845395</c:v>
                </c:pt>
                <c:pt idx="56192">
                  <c:v>11.844077</c:v>
                </c:pt>
                <c:pt idx="56193">
                  <c:v>11.841811</c:v>
                </c:pt>
                <c:pt idx="56194">
                  <c:v>11.845188</c:v>
                </c:pt>
                <c:pt idx="56195">
                  <c:v>11.847683999999999</c:v>
                </c:pt>
                <c:pt idx="56196">
                  <c:v>11.842177</c:v>
                </c:pt>
                <c:pt idx="56197">
                  <c:v>11.839646</c:v>
                </c:pt>
                <c:pt idx="56198">
                  <c:v>11.84371</c:v>
                </c:pt>
                <c:pt idx="56199">
                  <c:v>11.843614000000001</c:v>
                </c:pt>
                <c:pt idx="56200">
                  <c:v>11.841601000000001</c:v>
                </c:pt>
                <c:pt idx="56201">
                  <c:v>11.841597999999999</c:v>
                </c:pt>
                <c:pt idx="56202">
                  <c:v>11.842036999999999</c:v>
                </c:pt>
                <c:pt idx="56203">
                  <c:v>11.843329000000001</c:v>
                </c:pt>
                <c:pt idx="56204">
                  <c:v>11.846159</c:v>
                </c:pt>
                <c:pt idx="56205">
                  <c:v>11.847823999999999</c:v>
                </c:pt>
                <c:pt idx="56206">
                  <c:v>11.845905999999999</c:v>
                </c:pt>
                <c:pt idx="56207">
                  <c:v>11.845839</c:v>
                </c:pt>
                <c:pt idx="56208">
                  <c:v>11.845418</c:v>
                </c:pt>
                <c:pt idx="56209">
                  <c:v>11.843279000000001</c:v>
                </c:pt>
                <c:pt idx="56210">
                  <c:v>11.843474000000001</c:v>
                </c:pt>
                <c:pt idx="56211">
                  <c:v>11.842987000000001</c:v>
                </c:pt>
                <c:pt idx="56212">
                  <c:v>11.843341000000001</c:v>
                </c:pt>
                <c:pt idx="56213">
                  <c:v>11.847801</c:v>
                </c:pt>
                <c:pt idx="56214">
                  <c:v>11.854213</c:v>
                </c:pt>
                <c:pt idx="56215">
                  <c:v>11.853615</c:v>
                </c:pt>
                <c:pt idx="56216">
                  <c:v>11.846354</c:v>
                </c:pt>
                <c:pt idx="56217">
                  <c:v>11.843667999999999</c:v>
                </c:pt>
                <c:pt idx="56218">
                  <c:v>11.848547999999999</c:v>
                </c:pt>
                <c:pt idx="56219">
                  <c:v>11.850796000000001</c:v>
                </c:pt>
                <c:pt idx="56220">
                  <c:v>11.851069000000001</c:v>
                </c:pt>
                <c:pt idx="56221">
                  <c:v>11.8574</c:v>
                </c:pt>
                <c:pt idx="56222">
                  <c:v>11.859045</c:v>
                </c:pt>
                <c:pt idx="56223">
                  <c:v>11.853683999999999</c:v>
                </c:pt>
                <c:pt idx="56224">
                  <c:v>11.857574</c:v>
                </c:pt>
                <c:pt idx="56225">
                  <c:v>11.864103</c:v>
                </c:pt>
                <c:pt idx="56226">
                  <c:v>11.860251</c:v>
                </c:pt>
                <c:pt idx="56227">
                  <c:v>11.860078</c:v>
                </c:pt>
                <c:pt idx="56228">
                  <c:v>11.866402000000001</c:v>
                </c:pt>
                <c:pt idx="56229">
                  <c:v>11.862873</c:v>
                </c:pt>
                <c:pt idx="56230">
                  <c:v>11.857785</c:v>
                </c:pt>
                <c:pt idx="56231">
                  <c:v>11.864264</c:v>
                </c:pt>
                <c:pt idx="56232">
                  <c:v>11.863797</c:v>
                </c:pt>
                <c:pt idx="56233">
                  <c:v>11.854730999999999</c:v>
                </c:pt>
                <c:pt idx="56234">
                  <c:v>11.857416000000001</c:v>
                </c:pt>
                <c:pt idx="56235">
                  <c:v>11.864656999999999</c:v>
                </c:pt>
                <c:pt idx="56236">
                  <c:v>11.862358</c:v>
                </c:pt>
                <c:pt idx="56237">
                  <c:v>11.857958</c:v>
                </c:pt>
                <c:pt idx="56238">
                  <c:v>11.858495</c:v>
                </c:pt>
                <c:pt idx="56239">
                  <c:v>11.858090000000001</c:v>
                </c:pt>
                <c:pt idx="56240">
                  <c:v>11.853374000000001</c:v>
                </c:pt>
                <c:pt idx="56241">
                  <c:v>11.851176000000001</c:v>
                </c:pt>
                <c:pt idx="56242">
                  <c:v>11.853422</c:v>
                </c:pt>
                <c:pt idx="56243">
                  <c:v>11.857625000000001</c:v>
                </c:pt>
                <c:pt idx="56244">
                  <c:v>11.861992000000001</c:v>
                </c:pt>
                <c:pt idx="56245">
                  <c:v>11.860336</c:v>
                </c:pt>
                <c:pt idx="56246">
                  <c:v>11.857408</c:v>
                </c:pt>
                <c:pt idx="56247">
                  <c:v>11.861723</c:v>
                </c:pt>
                <c:pt idx="56248">
                  <c:v>11.862202999999999</c:v>
                </c:pt>
                <c:pt idx="56249">
                  <c:v>11.860628</c:v>
                </c:pt>
                <c:pt idx="56250">
                  <c:v>11.866519</c:v>
                </c:pt>
                <c:pt idx="56251">
                  <c:v>11.865361999999999</c:v>
                </c:pt>
                <c:pt idx="56252">
                  <c:v>11.861227</c:v>
                </c:pt>
                <c:pt idx="56253">
                  <c:v>11.864973000000001</c:v>
                </c:pt>
                <c:pt idx="56254">
                  <c:v>11.865836</c:v>
                </c:pt>
                <c:pt idx="56255">
                  <c:v>11.865589999999999</c:v>
                </c:pt>
                <c:pt idx="56256">
                  <c:v>11.869089000000001</c:v>
                </c:pt>
                <c:pt idx="56257">
                  <c:v>11.867153</c:v>
                </c:pt>
                <c:pt idx="56258">
                  <c:v>11.860177</c:v>
                </c:pt>
                <c:pt idx="56259">
                  <c:v>11.85873</c:v>
                </c:pt>
                <c:pt idx="56260">
                  <c:v>11.862745</c:v>
                </c:pt>
                <c:pt idx="56261">
                  <c:v>11.863237</c:v>
                </c:pt>
                <c:pt idx="56262">
                  <c:v>11.860519</c:v>
                </c:pt>
                <c:pt idx="56263">
                  <c:v>11.860609999999999</c:v>
                </c:pt>
                <c:pt idx="56264">
                  <c:v>11.861431</c:v>
                </c:pt>
                <c:pt idx="56265">
                  <c:v>11.859252</c:v>
                </c:pt>
                <c:pt idx="56266">
                  <c:v>11.858452</c:v>
                </c:pt>
                <c:pt idx="56267">
                  <c:v>11.862798</c:v>
                </c:pt>
                <c:pt idx="56268">
                  <c:v>11.866647</c:v>
                </c:pt>
                <c:pt idx="56269">
                  <c:v>11.863630000000001</c:v>
                </c:pt>
                <c:pt idx="56270">
                  <c:v>11.859795999999999</c:v>
                </c:pt>
                <c:pt idx="56271">
                  <c:v>11.860989</c:v>
                </c:pt>
                <c:pt idx="56272">
                  <c:v>11.863301999999999</c:v>
                </c:pt>
                <c:pt idx="56273">
                  <c:v>11.865732</c:v>
                </c:pt>
                <c:pt idx="56274">
                  <c:v>11.866483000000001</c:v>
                </c:pt>
                <c:pt idx="56275">
                  <c:v>11.865045</c:v>
                </c:pt>
                <c:pt idx="56276">
                  <c:v>11.867074000000001</c:v>
                </c:pt>
                <c:pt idx="56277">
                  <c:v>11.869657999999999</c:v>
                </c:pt>
                <c:pt idx="56278">
                  <c:v>11.868285</c:v>
                </c:pt>
                <c:pt idx="56279">
                  <c:v>11.867210999999999</c:v>
                </c:pt>
                <c:pt idx="56280">
                  <c:v>11.865596</c:v>
                </c:pt>
                <c:pt idx="56281">
                  <c:v>11.865716000000001</c:v>
                </c:pt>
                <c:pt idx="56282">
                  <c:v>11.870855000000001</c:v>
                </c:pt>
                <c:pt idx="56283">
                  <c:v>11.875081</c:v>
                </c:pt>
                <c:pt idx="56284">
                  <c:v>11.877231</c:v>
                </c:pt>
                <c:pt idx="56285">
                  <c:v>11.875101000000001</c:v>
                </c:pt>
                <c:pt idx="56286">
                  <c:v>11.873246999999999</c:v>
                </c:pt>
                <c:pt idx="56287">
                  <c:v>11.875297</c:v>
                </c:pt>
                <c:pt idx="56288">
                  <c:v>11.873393999999999</c:v>
                </c:pt>
                <c:pt idx="56289">
                  <c:v>11.869553</c:v>
                </c:pt>
                <c:pt idx="56290">
                  <c:v>11.869846000000001</c:v>
                </c:pt>
                <c:pt idx="56291">
                  <c:v>11.872899</c:v>
                </c:pt>
                <c:pt idx="56292">
                  <c:v>11.873972999999999</c:v>
                </c:pt>
                <c:pt idx="56293">
                  <c:v>11.873029000000001</c:v>
                </c:pt>
                <c:pt idx="56294">
                  <c:v>11.875662</c:v>
                </c:pt>
                <c:pt idx="56295">
                  <c:v>11.879182999999999</c:v>
                </c:pt>
                <c:pt idx="56296">
                  <c:v>11.876797</c:v>
                </c:pt>
                <c:pt idx="56297">
                  <c:v>11.872503</c:v>
                </c:pt>
                <c:pt idx="56298">
                  <c:v>11.873003000000001</c:v>
                </c:pt>
                <c:pt idx="56299">
                  <c:v>11.873034000000001</c:v>
                </c:pt>
                <c:pt idx="56300">
                  <c:v>11.873313</c:v>
                </c:pt>
                <c:pt idx="56301">
                  <c:v>11.878304</c:v>
                </c:pt>
                <c:pt idx="56302">
                  <c:v>11.878648</c:v>
                </c:pt>
                <c:pt idx="56303">
                  <c:v>11.875095999999999</c:v>
                </c:pt>
                <c:pt idx="56304">
                  <c:v>11.8735</c:v>
                </c:pt>
                <c:pt idx="56305">
                  <c:v>11.872156</c:v>
                </c:pt>
                <c:pt idx="56306">
                  <c:v>11.873282</c:v>
                </c:pt>
                <c:pt idx="56307">
                  <c:v>11.871981</c:v>
                </c:pt>
                <c:pt idx="56308">
                  <c:v>11.869609000000001</c:v>
                </c:pt>
                <c:pt idx="56309">
                  <c:v>11.872438000000001</c:v>
                </c:pt>
                <c:pt idx="56310">
                  <c:v>11.874642</c:v>
                </c:pt>
                <c:pt idx="56311">
                  <c:v>11.873153</c:v>
                </c:pt>
                <c:pt idx="56312">
                  <c:v>11.872896000000001</c:v>
                </c:pt>
                <c:pt idx="56313">
                  <c:v>11.872510999999999</c:v>
                </c:pt>
                <c:pt idx="56314">
                  <c:v>11.875149</c:v>
                </c:pt>
                <c:pt idx="56315">
                  <c:v>11.878684</c:v>
                </c:pt>
                <c:pt idx="56316">
                  <c:v>11.877565000000001</c:v>
                </c:pt>
                <c:pt idx="56317">
                  <c:v>11.877115</c:v>
                </c:pt>
                <c:pt idx="56318">
                  <c:v>11.874886999999999</c:v>
                </c:pt>
                <c:pt idx="56319">
                  <c:v>11.874561999999999</c:v>
                </c:pt>
                <c:pt idx="56320">
                  <c:v>11.880674000000001</c:v>
                </c:pt>
                <c:pt idx="56321">
                  <c:v>11.882273</c:v>
                </c:pt>
                <c:pt idx="56322">
                  <c:v>11.878164999999999</c:v>
                </c:pt>
                <c:pt idx="56323">
                  <c:v>11.879666</c:v>
                </c:pt>
                <c:pt idx="56324">
                  <c:v>11.880113</c:v>
                </c:pt>
                <c:pt idx="56325">
                  <c:v>11.876424</c:v>
                </c:pt>
                <c:pt idx="56326">
                  <c:v>11.880925</c:v>
                </c:pt>
                <c:pt idx="56327">
                  <c:v>11.886950000000001</c:v>
                </c:pt>
                <c:pt idx="56328">
                  <c:v>11.882872000000001</c:v>
                </c:pt>
                <c:pt idx="56329">
                  <c:v>11.881557000000001</c:v>
                </c:pt>
                <c:pt idx="56330">
                  <c:v>11.888099</c:v>
                </c:pt>
                <c:pt idx="56331">
                  <c:v>11.885368</c:v>
                </c:pt>
                <c:pt idx="56332">
                  <c:v>11.877003</c:v>
                </c:pt>
                <c:pt idx="56333">
                  <c:v>11.878904</c:v>
                </c:pt>
                <c:pt idx="56334">
                  <c:v>11.884245999999999</c:v>
                </c:pt>
                <c:pt idx="56335">
                  <c:v>11.885872000000001</c:v>
                </c:pt>
                <c:pt idx="56336">
                  <c:v>11.884744</c:v>
                </c:pt>
                <c:pt idx="56337">
                  <c:v>11.883086</c:v>
                </c:pt>
                <c:pt idx="56338">
                  <c:v>11.886365</c:v>
                </c:pt>
                <c:pt idx="56339">
                  <c:v>11.888987</c:v>
                </c:pt>
                <c:pt idx="56340">
                  <c:v>11.885064</c:v>
                </c:pt>
                <c:pt idx="56341">
                  <c:v>11.887214999999999</c:v>
                </c:pt>
                <c:pt idx="56342">
                  <c:v>11.89057</c:v>
                </c:pt>
                <c:pt idx="56343">
                  <c:v>11.886323000000001</c:v>
                </c:pt>
                <c:pt idx="56344">
                  <c:v>11.884183</c:v>
                </c:pt>
                <c:pt idx="56345">
                  <c:v>11.888263999999999</c:v>
                </c:pt>
                <c:pt idx="56346">
                  <c:v>11.891078</c:v>
                </c:pt>
                <c:pt idx="56347">
                  <c:v>11.887814000000001</c:v>
                </c:pt>
                <c:pt idx="56348">
                  <c:v>11.885278</c:v>
                </c:pt>
                <c:pt idx="56349">
                  <c:v>11.888631</c:v>
                </c:pt>
                <c:pt idx="56350">
                  <c:v>11.889702</c:v>
                </c:pt>
                <c:pt idx="56351">
                  <c:v>11.885168</c:v>
                </c:pt>
                <c:pt idx="56352">
                  <c:v>11.883172</c:v>
                </c:pt>
                <c:pt idx="56353">
                  <c:v>11.884961000000001</c:v>
                </c:pt>
                <c:pt idx="56354">
                  <c:v>11.885894</c:v>
                </c:pt>
                <c:pt idx="56355">
                  <c:v>11.884698</c:v>
                </c:pt>
                <c:pt idx="56356">
                  <c:v>11.882953000000001</c:v>
                </c:pt>
                <c:pt idx="56357">
                  <c:v>11.884511</c:v>
                </c:pt>
                <c:pt idx="56358">
                  <c:v>11.885153000000001</c:v>
                </c:pt>
                <c:pt idx="56359">
                  <c:v>11.884744</c:v>
                </c:pt>
                <c:pt idx="56360">
                  <c:v>11.885453999999999</c:v>
                </c:pt>
                <c:pt idx="56361">
                  <c:v>11.886025</c:v>
                </c:pt>
                <c:pt idx="56362">
                  <c:v>11.884067</c:v>
                </c:pt>
                <c:pt idx="56363">
                  <c:v>11.881629999999999</c:v>
                </c:pt>
                <c:pt idx="56364">
                  <c:v>11.885634</c:v>
                </c:pt>
                <c:pt idx="56365">
                  <c:v>11.888548999999999</c:v>
                </c:pt>
                <c:pt idx="56366">
                  <c:v>11.886225</c:v>
                </c:pt>
                <c:pt idx="56367">
                  <c:v>11.888021</c:v>
                </c:pt>
                <c:pt idx="56368">
                  <c:v>11.890356000000001</c:v>
                </c:pt>
                <c:pt idx="56369">
                  <c:v>11.888825000000001</c:v>
                </c:pt>
                <c:pt idx="56370">
                  <c:v>11.886799999999999</c:v>
                </c:pt>
                <c:pt idx="56371">
                  <c:v>11.887445</c:v>
                </c:pt>
                <c:pt idx="56372">
                  <c:v>11.892488999999999</c:v>
                </c:pt>
                <c:pt idx="56373">
                  <c:v>11.894816</c:v>
                </c:pt>
                <c:pt idx="56374">
                  <c:v>11.892765000000001</c:v>
                </c:pt>
                <c:pt idx="56375">
                  <c:v>11.891235999999999</c:v>
                </c:pt>
                <c:pt idx="56376">
                  <c:v>11.891425999999999</c:v>
                </c:pt>
                <c:pt idx="56377">
                  <c:v>11.894111000000001</c:v>
                </c:pt>
                <c:pt idx="56378">
                  <c:v>11.895519</c:v>
                </c:pt>
                <c:pt idx="56379">
                  <c:v>11.895185</c:v>
                </c:pt>
                <c:pt idx="56380">
                  <c:v>11.894678000000001</c:v>
                </c:pt>
                <c:pt idx="56381">
                  <c:v>11.894313</c:v>
                </c:pt>
                <c:pt idx="56382">
                  <c:v>11.893653</c:v>
                </c:pt>
                <c:pt idx="56383">
                  <c:v>11.893553000000001</c:v>
                </c:pt>
                <c:pt idx="56384">
                  <c:v>11.897306</c:v>
                </c:pt>
                <c:pt idx="56385">
                  <c:v>11.900936</c:v>
                </c:pt>
                <c:pt idx="56386">
                  <c:v>11.89852</c:v>
                </c:pt>
                <c:pt idx="56387">
                  <c:v>11.895061999999999</c:v>
                </c:pt>
                <c:pt idx="56388">
                  <c:v>11.894365000000001</c:v>
                </c:pt>
                <c:pt idx="56389">
                  <c:v>11.89941</c:v>
                </c:pt>
                <c:pt idx="56390">
                  <c:v>11.904831</c:v>
                </c:pt>
                <c:pt idx="56391">
                  <c:v>11.9026</c:v>
                </c:pt>
                <c:pt idx="56392">
                  <c:v>11.899365</c:v>
                </c:pt>
                <c:pt idx="56393">
                  <c:v>11.902424</c:v>
                </c:pt>
                <c:pt idx="56394">
                  <c:v>11.904233</c:v>
                </c:pt>
                <c:pt idx="56395">
                  <c:v>11.903294000000001</c:v>
                </c:pt>
                <c:pt idx="56396">
                  <c:v>11.905073</c:v>
                </c:pt>
                <c:pt idx="56397">
                  <c:v>11.906782</c:v>
                </c:pt>
                <c:pt idx="56398">
                  <c:v>11.899101999999999</c:v>
                </c:pt>
                <c:pt idx="56399">
                  <c:v>11.89625</c:v>
                </c:pt>
                <c:pt idx="56400">
                  <c:v>11.901291000000001</c:v>
                </c:pt>
                <c:pt idx="56401">
                  <c:v>11.898536999999999</c:v>
                </c:pt>
                <c:pt idx="56402">
                  <c:v>11.89644</c:v>
                </c:pt>
                <c:pt idx="56403">
                  <c:v>11.902556000000001</c:v>
                </c:pt>
                <c:pt idx="56404">
                  <c:v>11.90142</c:v>
                </c:pt>
                <c:pt idx="56405">
                  <c:v>11.899024000000001</c:v>
                </c:pt>
                <c:pt idx="56406">
                  <c:v>11.903086</c:v>
                </c:pt>
                <c:pt idx="56407">
                  <c:v>11.899800000000001</c:v>
                </c:pt>
                <c:pt idx="56408">
                  <c:v>11.894083</c:v>
                </c:pt>
                <c:pt idx="56409">
                  <c:v>11.897990999999999</c:v>
                </c:pt>
                <c:pt idx="56410">
                  <c:v>11.900994000000001</c:v>
                </c:pt>
                <c:pt idx="56411">
                  <c:v>11.897824</c:v>
                </c:pt>
                <c:pt idx="56412">
                  <c:v>11.893852000000001</c:v>
                </c:pt>
                <c:pt idx="56413">
                  <c:v>11.891914999999999</c:v>
                </c:pt>
                <c:pt idx="56414">
                  <c:v>11.894848</c:v>
                </c:pt>
                <c:pt idx="56415">
                  <c:v>11.900268000000001</c:v>
                </c:pt>
                <c:pt idx="56416">
                  <c:v>11.901153000000001</c:v>
                </c:pt>
                <c:pt idx="56417">
                  <c:v>11.899521</c:v>
                </c:pt>
                <c:pt idx="56418">
                  <c:v>11.899760000000001</c:v>
                </c:pt>
                <c:pt idx="56419">
                  <c:v>11.901882000000001</c:v>
                </c:pt>
                <c:pt idx="56420">
                  <c:v>11.901216</c:v>
                </c:pt>
                <c:pt idx="56421">
                  <c:v>11.897888999999999</c:v>
                </c:pt>
                <c:pt idx="56422">
                  <c:v>11.897938</c:v>
                </c:pt>
                <c:pt idx="56423">
                  <c:v>11.899347000000001</c:v>
                </c:pt>
                <c:pt idx="56424">
                  <c:v>11.898603</c:v>
                </c:pt>
                <c:pt idx="56425">
                  <c:v>11.900831999999999</c:v>
                </c:pt>
                <c:pt idx="56426">
                  <c:v>11.899869000000001</c:v>
                </c:pt>
                <c:pt idx="56427">
                  <c:v>11.895358</c:v>
                </c:pt>
                <c:pt idx="56428">
                  <c:v>11.897019</c:v>
                </c:pt>
                <c:pt idx="56429">
                  <c:v>11.900028000000001</c:v>
                </c:pt>
                <c:pt idx="56430">
                  <c:v>11.899229999999999</c:v>
                </c:pt>
                <c:pt idx="56431">
                  <c:v>11.901946000000001</c:v>
                </c:pt>
                <c:pt idx="56432">
                  <c:v>11.907424000000001</c:v>
                </c:pt>
                <c:pt idx="56433">
                  <c:v>11.911336</c:v>
                </c:pt>
                <c:pt idx="56434">
                  <c:v>11.912369</c:v>
                </c:pt>
                <c:pt idx="56435">
                  <c:v>11.908642</c:v>
                </c:pt>
                <c:pt idx="56436">
                  <c:v>11.905822000000001</c:v>
                </c:pt>
                <c:pt idx="56437">
                  <c:v>11.911711</c:v>
                </c:pt>
                <c:pt idx="56438">
                  <c:v>11.914789000000001</c:v>
                </c:pt>
                <c:pt idx="56439">
                  <c:v>11.907908000000001</c:v>
                </c:pt>
                <c:pt idx="56440">
                  <c:v>11.903945</c:v>
                </c:pt>
                <c:pt idx="56441">
                  <c:v>11.90598</c:v>
                </c:pt>
                <c:pt idx="56442">
                  <c:v>11.908626999999999</c:v>
                </c:pt>
                <c:pt idx="56443">
                  <c:v>11.909991</c:v>
                </c:pt>
                <c:pt idx="56444">
                  <c:v>11.909057000000001</c:v>
                </c:pt>
                <c:pt idx="56445">
                  <c:v>11.908314000000001</c:v>
                </c:pt>
                <c:pt idx="56446">
                  <c:v>11.908651000000001</c:v>
                </c:pt>
                <c:pt idx="56447">
                  <c:v>11.905467</c:v>
                </c:pt>
                <c:pt idx="56448">
                  <c:v>11.901203000000001</c:v>
                </c:pt>
                <c:pt idx="56449">
                  <c:v>11.906237000000001</c:v>
                </c:pt>
                <c:pt idx="56450">
                  <c:v>11.91206</c:v>
                </c:pt>
                <c:pt idx="56451">
                  <c:v>11.906594</c:v>
                </c:pt>
                <c:pt idx="56452">
                  <c:v>11.902221000000001</c:v>
                </c:pt>
                <c:pt idx="56453">
                  <c:v>11.906796999999999</c:v>
                </c:pt>
                <c:pt idx="56454">
                  <c:v>11.909753</c:v>
                </c:pt>
                <c:pt idx="56455">
                  <c:v>11.908683</c:v>
                </c:pt>
                <c:pt idx="56456">
                  <c:v>11.908113999999999</c:v>
                </c:pt>
                <c:pt idx="56457">
                  <c:v>11.906249000000001</c:v>
                </c:pt>
                <c:pt idx="56458">
                  <c:v>11.905348</c:v>
                </c:pt>
                <c:pt idx="56459">
                  <c:v>11.909198999999999</c:v>
                </c:pt>
                <c:pt idx="56460">
                  <c:v>11.910066</c:v>
                </c:pt>
                <c:pt idx="56461">
                  <c:v>11.906895</c:v>
                </c:pt>
                <c:pt idx="56462">
                  <c:v>11.908531999999999</c:v>
                </c:pt>
                <c:pt idx="56463">
                  <c:v>11.913247</c:v>
                </c:pt>
                <c:pt idx="56464">
                  <c:v>11.912715</c:v>
                </c:pt>
                <c:pt idx="56465">
                  <c:v>11.912792</c:v>
                </c:pt>
                <c:pt idx="56466">
                  <c:v>11.916999000000001</c:v>
                </c:pt>
                <c:pt idx="56467">
                  <c:v>11.915459</c:v>
                </c:pt>
                <c:pt idx="56468">
                  <c:v>11.911068</c:v>
                </c:pt>
                <c:pt idx="56469">
                  <c:v>11.914752</c:v>
                </c:pt>
                <c:pt idx="56470">
                  <c:v>11.915919000000001</c:v>
                </c:pt>
                <c:pt idx="56471">
                  <c:v>11.909668</c:v>
                </c:pt>
                <c:pt idx="56472">
                  <c:v>11.908545</c:v>
                </c:pt>
                <c:pt idx="56473">
                  <c:v>11.912618999999999</c:v>
                </c:pt>
                <c:pt idx="56474">
                  <c:v>11.913601999999999</c:v>
                </c:pt>
                <c:pt idx="56475">
                  <c:v>11.911848000000001</c:v>
                </c:pt>
                <c:pt idx="56476">
                  <c:v>11.908414</c:v>
                </c:pt>
                <c:pt idx="56477">
                  <c:v>11.911327999999999</c:v>
                </c:pt>
                <c:pt idx="56478">
                  <c:v>11.914659</c:v>
                </c:pt>
                <c:pt idx="56479">
                  <c:v>11.912658</c:v>
                </c:pt>
                <c:pt idx="56480">
                  <c:v>11.915557</c:v>
                </c:pt>
                <c:pt idx="56481">
                  <c:v>11.917782000000001</c:v>
                </c:pt>
                <c:pt idx="56482">
                  <c:v>11.914555</c:v>
                </c:pt>
                <c:pt idx="56483">
                  <c:v>11.916567000000001</c:v>
                </c:pt>
                <c:pt idx="56484">
                  <c:v>11.917733999999999</c:v>
                </c:pt>
                <c:pt idx="56485">
                  <c:v>11.914216</c:v>
                </c:pt>
                <c:pt idx="56486">
                  <c:v>11.914204</c:v>
                </c:pt>
                <c:pt idx="56487">
                  <c:v>11.918376</c:v>
                </c:pt>
                <c:pt idx="56488">
                  <c:v>11.91952</c:v>
                </c:pt>
                <c:pt idx="56489">
                  <c:v>11.918734000000001</c:v>
                </c:pt>
                <c:pt idx="56490">
                  <c:v>11.920505</c:v>
                </c:pt>
                <c:pt idx="56491">
                  <c:v>11.921074000000001</c:v>
                </c:pt>
                <c:pt idx="56492">
                  <c:v>11.922071000000001</c:v>
                </c:pt>
                <c:pt idx="56493">
                  <c:v>11.924657</c:v>
                </c:pt>
                <c:pt idx="56494">
                  <c:v>11.924407</c:v>
                </c:pt>
                <c:pt idx="56495">
                  <c:v>11.923645</c:v>
                </c:pt>
                <c:pt idx="56496">
                  <c:v>11.923807999999999</c:v>
                </c:pt>
                <c:pt idx="56497">
                  <c:v>11.924008000000001</c:v>
                </c:pt>
                <c:pt idx="56498">
                  <c:v>11.925096999999999</c:v>
                </c:pt>
                <c:pt idx="56499">
                  <c:v>11.92489</c:v>
                </c:pt>
                <c:pt idx="56500">
                  <c:v>11.924825</c:v>
                </c:pt>
                <c:pt idx="56501">
                  <c:v>11.925090000000001</c:v>
                </c:pt>
                <c:pt idx="56502">
                  <c:v>11.924407</c:v>
                </c:pt>
                <c:pt idx="56503">
                  <c:v>11.923893</c:v>
                </c:pt>
                <c:pt idx="56504">
                  <c:v>11.922891</c:v>
                </c:pt>
                <c:pt idx="56505">
                  <c:v>11.921808</c:v>
                </c:pt>
                <c:pt idx="56506">
                  <c:v>11.923294</c:v>
                </c:pt>
                <c:pt idx="56507">
                  <c:v>11.922556</c:v>
                </c:pt>
                <c:pt idx="56508">
                  <c:v>11.92394</c:v>
                </c:pt>
                <c:pt idx="56509">
                  <c:v>11.928660000000001</c:v>
                </c:pt>
                <c:pt idx="56510">
                  <c:v>11.927026</c:v>
                </c:pt>
                <c:pt idx="56511">
                  <c:v>11.924179000000001</c:v>
                </c:pt>
                <c:pt idx="56512">
                  <c:v>11.925288999999999</c:v>
                </c:pt>
                <c:pt idx="56513">
                  <c:v>11.924927</c:v>
                </c:pt>
                <c:pt idx="56514">
                  <c:v>11.921984999999999</c:v>
                </c:pt>
                <c:pt idx="56515">
                  <c:v>11.924581</c:v>
                </c:pt>
                <c:pt idx="56516">
                  <c:v>11.925712000000001</c:v>
                </c:pt>
                <c:pt idx="56517">
                  <c:v>11.921569</c:v>
                </c:pt>
                <c:pt idx="56518">
                  <c:v>11.921033</c:v>
                </c:pt>
                <c:pt idx="56519">
                  <c:v>11.923132000000001</c:v>
                </c:pt>
                <c:pt idx="56520">
                  <c:v>11.925386</c:v>
                </c:pt>
                <c:pt idx="56521">
                  <c:v>11.924823</c:v>
                </c:pt>
                <c:pt idx="56522">
                  <c:v>11.921144</c:v>
                </c:pt>
                <c:pt idx="56523">
                  <c:v>11.921457</c:v>
                </c:pt>
                <c:pt idx="56524">
                  <c:v>11.922516</c:v>
                </c:pt>
                <c:pt idx="56525">
                  <c:v>11.925827</c:v>
                </c:pt>
                <c:pt idx="56526">
                  <c:v>11.929498000000001</c:v>
                </c:pt>
                <c:pt idx="56527">
                  <c:v>11.929396000000001</c:v>
                </c:pt>
                <c:pt idx="56528">
                  <c:v>11.929657000000001</c:v>
                </c:pt>
                <c:pt idx="56529">
                  <c:v>11.930324000000001</c:v>
                </c:pt>
                <c:pt idx="56530">
                  <c:v>11.930581999999999</c:v>
                </c:pt>
                <c:pt idx="56531">
                  <c:v>11.930992</c:v>
                </c:pt>
                <c:pt idx="56532">
                  <c:v>11.93092</c:v>
                </c:pt>
                <c:pt idx="56533">
                  <c:v>11.928614</c:v>
                </c:pt>
                <c:pt idx="56534">
                  <c:v>11.926729999999999</c:v>
                </c:pt>
                <c:pt idx="56535">
                  <c:v>11.931171000000001</c:v>
                </c:pt>
                <c:pt idx="56536">
                  <c:v>11.933109999999999</c:v>
                </c:pt>
                <c:pt idx="56537">
                  <c:v>11.931308</c:v>
                </c:pt>
                <c:pt idx="56538">
                  <c:v>11.931683</c:v>
                </c:pt>
                <c:pt idx="56539">
                  <c:v>11.931835</c:v>
                </c:pt>
                <c:pt idx="56540">
                  <c:v>11.9298</c:v>
                </c:pt>
                <c:pt idx="56541">
                  <c:v>11.931585</c:v>
                </c:pt>
                <c:pt idx="56542">
                  <c:v>11.933241000000001</c:v>
                </c:pt>
                <c:pt idx="56543">
                  <c:v>11.933210000000001</c:v>
                </c:pt>
                <c:pt idx="56544">
                  <c:v>11.935352</c:v>
                </c:pt>
                <c:pt idx="56545">
                  <c:v>11.935594999999999</c:v>
                </c:pt>
                <c:pt idx="56546">
                  <c:v>11.932880000000001</c:v>
                </c:pt>
                <c:pt idx="56547">
                  <c:v>11.933706000000001</c:v>
                </c:pt>
                <c:pt idx="56548">
                  <c:v>11.937141</c:v>
                </c:pt>
                <c:pt idx="56549">
                  <c:v>11.93449</c:v>
                </c:pt>
                <c:pt idx="56550">
                  <c:v>11.929957</c:v>
                </c:pt>
                <c:pt idx="56551">
                  <c:v>11.932373999999999</c:v>
                </c:pt>
                <c:pt idx="56552">
                  <c:v>11.93228</c:v>
                </c:pt>
                <c:pt idx="56553">
                  <c:v>11.932133</c:v>
                </c:pt>
                <c:pt idx="56554">
                  <c:v>11.934324999999999</c:v>
                </c:pt>
                <c:pt idx="56555">
                  <c:v>11.934505</c:v>
                </c:pt>
                <c:pt idx="56556">
                  <c:v>11.936154</c:v>
                </c:pt>
                <c:pt idx="56557">
                  <c:v>11.935306000000001</c:v>
                </c:pt>
                <c:pt idx="56558">
                  <c:v>11.932391000000001</c:v>
                </c:pt>
                <c:pt idx="56559">
                  <c:v>11.933173999999999</c:v>
                </c:pt>
                <c:pt idx="56560">
                  <c:v>11.937170999999999</c:v>
                </c:pt>
                <c:pt idx="56561">
                  <c:v>11.93695</c:v>
                </c:pt>
                <c:pt idx="56562">
                  <c:v>11.933051000000001</c:v>
                </c:pt>
                <c:pt idx="56563">
                  <c:v>11.931088000000001</c:v>
                </c:pt>
                <c:pt idx="56564">
                  <c:v>11.931886</c:v>
                </c:pt>
                <c:pt idx="56565">
                  <c:v>11.932675</c:v>
                </c:pt>
                <c:pt idx="56566">
                  <c:v>11.933282</c:v>
                </c:pt>
                <c:pt idx="56567">
                  <c:v>11.938197000000001</c:v>
                </c:pt>
                <c:pt idx="56568">
                  <c:v>11.937844</c:v>
                </c:pt>
                <c:pt idx="56569">
                  <c:v>11.933622</c:v>
                </c:pt>
                <c:pt idx="56570">
                  <c:v>11.935748999999999</c:v>
                </c:pt>
                <c:pt idx="56571">
                  <c:v>11.936183</c:v>
                </c:pt>
                <c:pt idx="56572">
                  <c:v>11.934623</c:v>
                </c:pt>
                <c:pt idx="56573">
                  <c:v>11.93829</c:v>
                </c:pt>
                <c:pt idx="56574">
                  <c:v>11.941470000000001</c:v>
                </c:pt>
                <c:pt idx="56575">
                  <c:v>11.940417999999999</c:v>
                </c:pt>
                <c:pt idx="56576">
                  <c:v>11.936351999999999</c:v>
                </c:pt>
                <c:pt idx="56577">
                  <c:v>11.935403000000001</c:v>
                </c:pt>
                <c:pt idx="56578">
                  <c:v>11.934267999999999</c:v>
                </c:pt>
                <c:pt idx="56579">
                  <c:v>11.93135</c:v>
                </c:pt>
                <c:pt idx="56580">
                  <c:v>11.934862000000001</c:v>
                </c:pt>
                <c:pt idx="56581">
                  <c:v>11.939975</c:v>
                </c:pt>
                <c:pt idx="56582">
                  <c:v>11.940913999999999</c:v>
                </c:pt>
                <c:pt idx="56583">
                  <c:v>11.943821</c:v>
                </c:pt>
                <c:pt idx="56584">
                  <c:v>11.946004</c:v>
                </c:pt>
                <c:pt idx="56585">
                  <c:v>11.947088000000001</c:v>
                </c:pt>
                <c:pt idx="56586">
                  <c:v>11.949104</c:v>
                </c:pt>
                <c:pt idx="56587">
                  <c:v>11.951366999999999</c:v>
                </c:pt>
                <c:pt idx="56588">
                  <c:v>11.951409999999999</c:v>
                </c:pt>
                <c:pt idx="56589">
                  <c:v>11.948593000000001</c:v>
                </c:pt>
                <c:pt idx="56590">
                  <c:v>11.947704999999999</c:v>
                </c:pt>
                <c:pt idx="56591">
                  <c:v>11.948544999999999</c:v>
                </c:pt>
                <c:pt idx="56592">
                  <c:v>11.948022999999999</c:v>
                </c:pt>
                <c:pt idx="56593">
                  <c:v>11.950208999999999</c:v>
                </c:pt>
                <c:pt idx="56594">
                  <c:v>11.952579</c:v>
                </c:pt>
                <c:pt idx="56595">
                  <c:v>11.949429</c:v>
                </c:pt>
                <c:pt idx="56596">
                  <c:v>11.948713</c:v>
                </c:pt>
                <c:pt idx="56597">
                  <c:v>11.951617000000001</c:v>
                </c:pt>
                <c:pt idx="56598">
                  <c:v>11.950106999999999</c:v>
                </c:pt>
                <c:pt idx="56599">
                  <c:v>11.949019</c:v>
                </c:pt>
                <c:pt idx="56600">
                  <c:v>11.952831</c:v>
                </c:pt>
                <c:pt idx="56601">
                  <c:v>11.950537000000001</c:v>
                </c:pt>
                <c:pt idx="56602">
                  <c:v>11.945425999999999</c:v>
                </c:pt>
                <c:pt idx="56603">
                  <c:v>11.951026000000001</c:v>
                </c:pt>
                <c:pt idx="56604">
                  <c:v>11.955990999999999</c:v>
                </c:pt>
                <c:pt idx="56605">
                  <c:v>11.954029999999999</c:v>
                </c:pt>
                <c:pt idx="56606">
                  <c:v>11.953929</c:v>
                </c:pt>
                <c:pt idx="56607">
                  <c:v>11.955263</c:v>
                </c:pt>
                <c:pt idx="56608">
                  <c:v>11.95232</c:v>
                </c:pt>
                <c:pt idx="56609">
                  <c:v>11.949026999999999</c:v>
                </c:pt>
                <c:pt idx="56610">
                  <c:v>11.947547999999999</c:v>
                </c:pt>
                <c:pt idx="56611">
                  <c:v>11.946789000000001</c:v>
                </c:pt>
                <c:pt idx="56612">
                  <c:v>11.949275999999999</c:v>
                </c:pt>
                <c:pt idx="56613">
                  <c:v>11.951580999999999</c:v>
                </c:pt>
                <c:pt idx="56614">
                  <c:v>11.949443</c:v>
                </c:pt>
                <c:pt idx="56615">
                  <c:v>11.951668</c:v>
                </c:pt>
                <c:pt idx="56616">
                  <c:v>11.957488</c:v>
                </c:pt>
                <c:pt idx="56617">
                  <c:v>11.954696999999999</c:v>
                </c:pt>
                <c:pt idx="56618">
                  <c:v>11.948819</c:v>
                </c:pt>
                <c:pt idx="56619">
                  <c:v>11.949920000000001</c:v>
                </c:pt>
                <c:pt idx="56620">
                  <c:v>11.949309</c:v>
                </c:pt>
                <c:pt idx="56621">
                  <c:v>11.946254</c:v>
                </c:pt>
                <c:pt idx="56622">
                  <c:v>11.949626</c:v>
                </c:pt>
                <c:pt idx="56623">
                  <c:v>11.954819000000001</c:v>
                </c:pt>
                <c:pt idx="56624">
                  <c:v>11.954119</c:v>
                </c:pt>
                <c:pt idx="56625">
                  <c:v>11.953671999999999</c:v>
                </c:pt>
                <c:pt idx="56626">
                  <c:v>11.958386000000001</c:v>
                </c:pt>
                <c:pt idx="56627">
                  <c:v>11.956435000000001</c:v>
                </c:pt>
                <c:pt idx="56628">
                  <c:v>11.955598</c:v>
                </c:pt>
                <c:pt idx="56629">
                  <c:v>11.961836999999999</c:v>
                </c:pt>
                <c:pt idx="56630">
                  <c:v>11.960908999999999</c:v>
                </c:pt>
                <c:pt idx="56631">
                  <c:v>11.954884</c:v>
                </c:pt>
                <c:pt idx="56632">
                  <c:v>11.953583999999999</c:v>
                </c:pt>
                <c:pt idx="56633">
                  <c:v>11.955246000000001</c:v>
                </c:pt>
                <c:pt idx="56634">
                  <c:v>11.95539</c:v>
                </c:pt>
                <c:pt idx="56635">
                  <c:v>11.956181000000001</c:v>
                </c:pt>
                <c:pt idx="56636">
                  <c:v>11.955403</c:v>
                </c:pt>
                <c:pt idx="56637">
                  <c:v>11.952852999999999</c:v>
                </c:pt>
                <c:pt idx="56638">
                  <c:v>11.956194</c:v>
                </c:pt>
                <c:pt idx="56639">
                  <c:v>11.959561000000001</c:v>
                </c:pt>
                <c:pt idx="56640">
                  <c:v>11.955562</c:v>
                </c:pt>
                <c:pt idx="56641">
                  <c:v>11.955886</c:v>
                </c:pt>
                <c:pt idx="56642">
                  <c:v>11.962505999999999</c:v>
                </c:pt>
                <c:pt idx="56643">
                  <c:v>11.963143000000001</c:v>
                </c:pt>
                <c:pt idx="56644">
                  <c:v>11.959018</c:v>
                </c:pt>
                <c:pt idx="56645">
                  <c:v>11.958982000000001</c:v>
                </c:pt>
                <c:pt idx="56646">
                  <c:v>11.961316</c:v>
                </c:pt>
                <c:pt idx="56647">
                  <c:v>11.964069</c:v>
                </c:pt>
                <c:pt idx="56648">
                  <c:v>11.962475</c:v>
                </c:pt>
                <c:pt idx="56649">
                  <c:v>11.960452</c:v>
                </c:pt>
                <c:pt idx="56650">
                  <c:v>11.964596999999999</c:v>
                </c:pt>
                <c:pt idx="56651">
                  <c:v>11.96424</c:v>
                </c:pt>
                <c:pt idx="56652">
                  <c:v>11.960682</c:v>
                </c:pt>
                <c:pt idx="56653">
                  <c:v>11.963554</c:v>
                </c:pt>
                <c:pt idx="56654">
                  <c:v>11.96472</c:v>
                </c:pt>
                <c:pt idx="56655">
                  <c:v>11.963492</c:v>
                </c:pt>
                <c:pt idx="56656">
                  <c:v>11.965274000000001</c:v>
                </c:pt>
                <c:pt idx="56657">
                  <c:v>11.967237000000001</c:v>
                </c:pt>
                <c:pt idx="56658">
                  <c:v>11.965897999999999</c:v>
                </c:pt>
                <c:pt idx="56659">
                  <c:v>11.964321</c:v>
                </c:pt>
                <c:pt idx="56660">
                  <c:v>11.966544000000001</c:v>
                </c:pt>
                <c:pt idx="56661">
                  <c:v>11.966768999999999</c:v>
                </c:pt>
                <c:pt idx="56662">
                  <c:v>11.962066</c:v>
                </c:pt>
                <c:pt idx="56663">
                  <c:v>11.961649</c:v>
                </c:pt>
                <c:pt idx="56664">
                  <c:v>11.963245000000001</c:v>
                </c:pt>
                <c:pt idx="56665">
                  <c:v>11.965023</c:v>
                </c:pt>
                <c:pt idx="56666">
                  <c:v>11.967905</c:v>
                </c:pt>
                <c:pt idx="56667">
                  <c:v>11.967699</c:v>
                </c:pt>
                <c:pt idx="56668">
                  <c:v>11.966555</c:v>
                </c:pt>
                <c:pt idx="56669">
                  <c:v>11.965567</c:v>
                </c:pt>
                <c:pt idx="56670">
                  <c:v>11.964565</c:v>
                </c:pt>
                <c:pt idx="56671">
                  <c:v>11.967191</c:v>
                </c:pt>
                <c:pt idx="56672">
                  <c:v>11.969982</c:v>
                </c:pt>
                <c:pt idx="56673">
                  <c:v>11.965525</c:v>
                </c:pt>
                <c:pt idx="56674">
                  <c:v>11.960801</c:v>
                </c:pt>
                <c:pt idx="56675">
                  <c:v>11.962638</c:v>
                </c:pt>
                <c:pt idx="56676">
                  <c:v>11.962123</c:v>
                </c:pt>
                <c:pt idx="56677">
                  <c:v>11.963507999999999</c:v>
                </c:pt>
                <c:pt idx="56678">
                  <c:v>11.966977999999999</c:v>
                </c:pt>
                <c:pt idx="56679">
                  <c:v>11.967605000000001</c:v>
                </c:pt>
                <c:pt idx="56680">
                  <c:v>11.968356</c:v>
                </c:pt>
                <c:pt idx="56681">
                  <c:v>11.969814</c:v>
                </c:pt>
                <c:pt idx="56682">
                  <c:v>11.969647</c:v>
                </c:pt>
                <c:pt idx="56683">
                  <c:v>11.968427</c:v>
                </c:pt>
                <c:pt idx="56684">
                  <c:v>11.967518999999999</c:v>
                </c:pt>
                <c:pt idx="56685">
                  <c:v>11.968655</c:v>
                </c:pt>
                <c:pt idx="56686">
                  <c:v>11.970938</c:v>
                </c:pt>
                <c:pt idx="56687">
                  <c:v>11.970116000000001</c:v>
                </c:pt>
                <c:pt idx="56688">
                  <c:v>11.966267999999999</c:v>
                </c:pt>
                <c:pt idx="56689">
                  <c:v>11.963865</c:v>
                </c:pt>
                <c:pt idx="56690">
                  <c:v>11.966314000000001</c:v>
                </c:pt>
                <c:pt idx="56691">
                  <c:v>11.968286000000001</c:v>
                </c:pt>
                <c:pt idx="56692">
                  <c:v>11.967667</c:v>
                </c:pt>
                <c:pt idx="56693">
                  <c:v>11.970124</c:v>
                </c:pt>
                <c:pt idx="56694">
                  <c:v>11.972341999999999</c:v>
                </c:pt>
                <c:pt idx="56695">
                  <c:v>11.970931999999999</c:v>
                </c:pt>
                <c:pt idx="56696">
                  <c:v>11.973537</c:v>
                </c:pt>
                <c:pt idx="56697">
                  <c:v>11.977805999999999</c:v>
                </c:pt>
                <c:pt idx="56698">
                  <c:v>11.975206999999999</c:v>
                </c:pt>
                <c:pt idx="56699">
                  <c:v>11.973554</c:v>
                </c:pt>
                <c:pt idx="56700">
                  <c:v>11.974499</c:v>
                </c:pt>
                <c:pt idx="56701">
                  <c:v>11.976706</c:v>
                </c:pt>
                <c:pt idx="56702">
                  <c:v>11.979801</c:v>
                </c:pt>
                <c:pt idx="56703">
                  <c:v>11.981961</c:v>
                </c:pt>
                <c:pt idx="56704">
                  <c:v>11.979132</c:v>
                </c:pt>
                <c:pt idx="56705">
                  <c:v>11.97621</c:v>
                </c:pt>
                <c:pt idx="56706">
                  <c:v>11.97944</c:v>
                </c:pt>
                <c:pt idx="56707">
                  <c:v>11.979900000000001</c:v>
                </c:pt>
                <c:pt idx="56708">
                  <c:v>11.978419000000001</c:v>
                </c:pt>
                <c:pt idx="56709">
                  <c:v>11.980131999999999</c:v>
                </c:pt>
                <c:pt idx="56710">
                  <c:v>11.979953</c:v>
                </c:pt>
                <c:pt idx="56711">
                  <c:v>11.976402999999999</c:v>
                </c:pt>
                <c:pt idx="56712">
                  <c:v>11.975614</c:v>
                </c:pt>
                <c:pt idx="56713">
                  <c:v>11.980357</c:v>
                </c:pt>
                <c:pt idx="56714">
                  <c:v>11.981177000000001</c:v>
                </c:pt>
                <c:pt idx="56715">
                  <c:v>11.974041</c:v>
                </c:pt>
                <c:pt idx="56716">
                  <c:v>11.970338999999999</c:v>
                </c:pt>
                <c:pt idx="56717">
                  <c:v>11.972491</c:v>
                </c:pt>
                <c:pt idx="56718">
                  <c:v>11.975075</c:v>
                </c:pt>
                <c:pt idx="56719">
                  <c:v>11.975225999999999</c:v>
                </c:pt>
                <c:pt idx="56720">
                  <c:v>11.971868000000001</c:v>
                </c:pt>
                <c:pt idx="56721">
                  <c:v>11.972251999999999</c:v>
                </c:pt>
                <c:pt idx="56722">
                  <c:v>11.978688</c:v>
                </c:pt>
                <c:pt idx="56723">
                  <c:v>11.980437</c:v>
                </c:pt>
                <c:pt idx="56724">
                  <c:v>11.976414</c:v>
                </c:pt>
                <c:pt idx="56725">
                  <c:v>11.976751</c:v>
                </c:pt>
                <c:pt idx="56726">
                  <c:v>11.978424</c:v>
                </c:pt>
                <c:pt idx="56727">
                  <c:v>11.976024000000001</c:v>
                </c:pt>
                <c:pt idx="56728">
                  <c:v>11.97724</c:v>
                </c:pt>
                <c:pt idx="56729">
                  <c:v>11.983376</c:v>
                </c:pt>
                <c:pt idx="56730">
                  <c:v>11.983594</c:v>
                </c:pt>
                <c:pt idx="56731">
                  <c:v>11.979644</c:v>
                </c:pt>
                <c:pt idx="56732">
                  <c:v>11.979799999999999</c:v>
                </c:pt>
                <c:pt idx="56733">
                  <c:v>11.984377</c:v>
                </c:pt>
                <c:pt idx="56734">
                  <c:v>11.987306999999999</c:v>
                </c:pt>
                <c:pt idx="56735">
                  <c:v>11.986856</c:v>
                </c:pt>
                <c:pt idx="56736">
                  <c:v>11.987306</c:v>
                </c:pt>
                <c:pt idx="56737">
                  <c:v>11.986190000000001</c:v>
                </c:pt>
                <c:pt idx="56738">
                  <c:v>11.982692999999999</c:v>
                </c:pt>
                <c:pt idx="56739">
                  <c:v>11.981569</c:v>
                </c:pt>
                <c:pt idx="56740">
                  <c:v>11.982692999999999</c:v>
                </c:pt>
                <c:pt idx="56741">
                  <c:v>11.983748</c:v>
                </c:pt>
                <c:pt idx="56742">
                  <c:v>11.985087999999999</c:v>
                </c:pt>
                <c:pt idx="56743">
                  <c:v>11.985111</c:v>
                </c:pt>
                <c:pt idx="56744">
                  <c:v>11.984202</c:v>
                </c:pt>
                <c:pt idx="56745">
                  <c:v>11.987492</c:v>
                </c:pt>
                <c:pt idx="56746">
                  <c:v>11.991439</c:v>
                </c:pt>
                <c:pt idx="56747">
                  <c:v>11.990916</c:v>
                </c:pt>
                <c:pt idx="56748">
                  <c:v>11.990268</c:v>
                </c:pt>
                <c:pt idx="56749">
                  <c:v>11.989579000000001</c:v>
                </c:pt>
                <c:pt idx="56750">
                  <c:v>11.988987</c:v>
                </c:pt>
                <c:pt idx="56751">
                  <c:v>11.992699999999999</c:v>
                </c:pt>
                <c:pt idx="56752">
                  <c:v>11.991208</c:v>
                </c:pt>
                <c:pt idx="56753">
                  <c:v>11.988007</c:v>
                </c:pt>
                <c:pt idx="56754">
                  <c:v>11.992455</c:v>
                </c:pt>
                <c:pt idx="56755">
                  <c:v>11.994097999999999</c:v>
                </c:pt>
                <c:pt idx="56756">
                  <c:v>11.989858999999999</c:v>
                </c:pt>
                <c:pt idx="56757">
                  <c:v>11.987356999999999</c:v>
                </c:pt>
                <c:pt idx="56758">
                  <c:v>11.987843</c:v>
                </c:pt>
                <c:pt idx="56759">
                  <c:v>11.987361</c:v>
                </c:pt>
                <c:pt idx="56760">
                  <c:v>11.985944999999999</c:v>
                </c:pt>
                <c:pt idx="56761">
                  <c:v>11.990290999999999</c:v>
                </c:pt>
                <c:pt idx="56762">
                  <c:v>11.992986999999999</c:v>
                </c:pt>
                <c:pt idx="56763">
                  <c:v>11.985609999999999</c:v>
                </c:pt>
                <c:pt idx="56764">
                  <c:v>11.985131000000001</c:v>
                </c:pt>
                <c:pt idx="56765">
                  <c:v>11.991814</c:v>
                </c:pt>
                <c:pt idx="56766">
                  <c:v>11.991861</c:v>
                </c:pt>
                <c:pt idx="56767">
                  <c:v>11.993015</c:v>
                </c:pt>
                <c:pt idx="56768">
                  <c:v>11.996409</c:v>
                </c:pt>
                <c:pt idx="56769">
                  <c:v>12.000002</c:v>
                </c:pt>
                <c:pt idx="56770">
                  <c:v>12.003905</c:v>
                </c:pt>
                <c:pt idx="56771">
                  <c:v>12.000712</c:v>
                </c:pt>
                <c:pt idx="56772">
                  <c:v>12.00163</c:v>
                </c:pt>
                <c:pt idx="56773">
                  <c:v>12.010524999999999</c:v>
                </c:pt>
                <c:pt idx="56774">
                  <c:v>12.008812000000001</c:v>
                </c:pt>
                <c:pt idx="56775">
                  <c:v>12.00329</c:v>
                </c:pt>
                <c:pt idx="56776">
                  <c:v>12.006162</c:v>
                </c:pt>
                <c:pt idx="56777">
                  <c:v>12.004521</c:v>
                </c:pt>
                <c:pt idx="56778">
                  <c:v>11.997799000000001</c:v>
                </c:pt>
                <c:pt idx="56779">
                  <c:v>12.000266999999999</c:v>
                </c:pt>
                <c:pt idx="56780">
                  <c:v>12.003776</c:v>
                </c:pt>
                <c:pt idx="56781">
                  <c:v>11.999281999999999</c:v>
                </c:pt>
                <c:pt idx="56782">
                  <c:v>12.000926</c:v>
                </c:pt>
                <c:pt idx="56783">
                  <c:v>12.004923</c:v>
                </c:pt>
                <c:pt idx="56784">
                  <c:v>12.00057</c:v>
                </c:pt>
                <c:pt idx="56785">
                  <c:v>11.997377999999999</c:v>
                </c:pt>
                <c:pt idx="56786">
                  <c:v>12.00156</c:v>
                </c:pt>
                <c:pt idx="56787">
                  <c:v>12.001886000000001</c:v>
                </c:pt>
                <c:pt idx="56788">
                  <c:v>11.995706999999999</c:v>
                </c:pt>
                <c:pt idx="56789">
                  <c:v>11.99474</c:v>
                </c:pt>
                <c:pt idx="56790">
                  <c:v>11.997259</c:v>
                </c:pt>
                <c:pt idx="56791">
                  <c:v>11.998094</c:v>
                </c:pt>
                <c:pt idx="56792">
                  <c:v>11.999485</c:v>
                </c:pt>
                <c:pt idx="56793">
                  <c:v>11.999153</c:v>
                </c:pt>
                <c:pt idx="56794">
                  <c:v>11.996655000000001</c:v>
                </c:pt>
                <c:pt idx="56795">
                  <c:v>11.994751000000001</c:v>
                </c:pt>
                <c:pt idx="56796">
                  <c:v>11.996154000000001</c:v>
                </c:pt>
                <c:pt idx="56797">
                  <c:v>11.999814000000001</c:v>
                </c:pt>
                <c:pt idx="56798">
                  <c:v>12.001388</c:v>
                </c:pt>
                <c:pt idx="56799">
                  <c:v>11.998917</c:v>
                </c:pt>
                <c:pt idx="56800">
                  <c:v>11.99639</c:v>
                </c:pt>
                <c:pt idx="56801">
                  <c:v>11.994004</c:v>
                </c:pt>
                <c:pt idx="56802">
                  <c:v>11.993342999999999</c:v>
                </c:pt>
                <c:pt idx="56803">
                  <c:v>11.999051</c:v>
                </c:pt>
                <c:pt idx="56804">
                  <c:v>12.000325</c:v>
                </c:pt>
                <c:pt idx="56805">
                  <c:v>11.995501000000001</c:v>
                </c:pt>
                <c:pt idx="56806">
                  <c:v>12.002514</c:v>
                </c:pt>
                <c:pt idx="56807">
                  <c:v>12.009418</c:v>
                </c:pt>
                <c:pt idx="56808">
                  <c:v>12.003059</c:v>
                </c:pt>
                <c:pt idx="56809">
                  <c:v>12.000871999999999</c:v>
                </c:pt>
                <c:pt idx="56810">
                  <c:v>12.003161</c:v>
                </c:pt>
                <c:pt idx="56811">
                  <c:v>12.003023000000001</c:v>
                </c:pt>
                <c:pt idx="56812">
                  <c:v>12.003190999999999</c:v>
                </c:pt>
                <c:pt idx="56813">
                  <c:v>12.004507</c:v>
                </c:pt>
                <c:pt idx="56814">
                  <c:v>12.005102000000001</c:v>
                </c:pt>
                <c:pt idx="56815">
                  <c:v>12.004531</c:v>
                </c:pt>
                <c:pt idx="56816">
                  <c:v>12.003552000000001</c:v>
                </c:pt>
                <c:pt idx="56817">
                  <c:v>12.004128</c:v>
                </c:pt>
                <c:pt idx="56818">
                  <c:v>12.005618</c:v>
                </c:pt>
                <c:pt idx="56819">
                  <c:v>12.010811</c:v>
                </c:pt>
                <c:pt idx="56820">
                  <c:v>12.014867000000001</c:v>
                </c:pt>
                <c:pt idx="56821">
                  <c:v>12.010858000000001</c:v>
                </c:pt>
                <c:pt idx="56822">
                  <c:v>12.006909</c:v>
                </c:pt>
                <c:pt idx="56823">
                  <c:v>12.008594</c:v>
                </c:pt>
                <c:pt idx="56824">
                  <c:v>12.009734</c:v>
                </c:pt>
                <c:pt idx="56825">
                  <c:v>12.008543</c:v>
                </c:pt>
                <c:pt idx="56826">
                  <c:v>12.007277</c:v>
                </c:pt>
                <c:pt idx="56827">
                  <c:v>12.006871</c:v>
                </c:pt>
                <c:pt idx="56828">
                  <c:v>12.007362000000001</c:v>
                </c:pt>
                <c:pt idx="56829">
                  <c:v>12.003914</c:v>
                </c:pt>
                <c:pt idx="56830">
                  <c:v>12.001066</c:v>
                </c:pt>
                <c:pt idx="56831">
                  <c:v>12.007398</c:v>
                </c:pt>
                <c:pt idx="56832">
                  <c:v>12.014345</c:v>
                </c:pt>
                <c:pt idx="56833">
                  <c:v>12.012802000000001</c:v>
                </c:pt>
                <c:pt idx="56834">
                  <c:v>12.012022999999999</c:v>
                </c:pt>
                <c:pt idx="56835">
                  <c:v>12.016579999999999</c:v>
                </c:pt>
                <c:pt idx="56836">
                  <c:v>12.017417</c:v>
                </c:pt>
                <c:pt idx="56837">
                  <c:v>12.014001</c:v>
                </c:pt>
                <c:pt idx="56838">
                  <c:v>12.010166</c:v>
                </c:pt>
                <c:pt idx="56839">
                  <c:v>12.009732</c:v>
                </c:pt>
                <c:pt idx="56840">
                  <c:v>12.012155999999999</c:v>
                </c:pt>
                <c:pt idx="56841">
                  <c:v>12.011677000000001</c:v>
                </c:pt>
                <c:pt idx="56842">
                  <c:v>12.008824000000001</c:v>
                </c:pt>
                <c:pt idx="56843">
                  <c:v>12.009516</c:v>
                </c:pt>
                <c:pt idx="56844">
                  <c:v>12.013631</c:v>
                </c:pt>
                <c:pt idx="56845">
                  <c:v>12.012774</c:v>
                </c:pt>
                <c:pt idx="56846">
                  <c:v>12.008889999999999</c:v>
                </c:pt>
                <c:pt idx="56847">
                  <c:v>12.008404000000001</c:v>
                </c:pt>
                <c:pt idx="56848">
                  <c:v>12.008618</c:v>
                </c:pt>
                <c:pt idx="56849">
                  <c:v>12.006904</c:v>
                </c:pt>
                <c:pt idx="56850">
                  <c:v>12.005962</c:v>
                </c:pt>
                <c:pt idx="56851">
                  <c:v>12.008751999999999</c:v>
                </c:pt>
                <c:pt idx="56852">
                  <c:v>12.011946999999999</c:v>
                </c:pt>
                <c:pt idx="56853">
                  <c:v>12.012352</c:v>
                </c:pt>
                <c:pt idx="56854">
                  <c:v>12.011217</c:v>
                </c:pt>
                <c:pt idx="56855">
                  <c:v>12.008894</c:v>
                </c:pt>
                <c:pt idx="56856">
                  <c:v>12.007403999999999</c:v>
                </c:pt>
                <c:pt idx="56857">
                  <c:v>12.006724999999999</c:v>
                </c:pt>
                <c:pt idx="56858">
                  <c:v>12.007483000000001</c:v>
                </c:pt>
                <c:pt idx="56859">
                  <c:v>12.009831</c:v>
                </c:pt>
                <c:pt idx="56860">
                  <c:v>12.009998</c:v>
                </c:pt>
                <c:pt idx="56861">
                  <c:v>12.005872999999999</c:v>
                </c:pt>
                <c:pt idx="56862">
                  <c:v>12.006289000000001</c:v>
                </c:pt>
                <c:pt idx="56863">
                  <c:v>12.010351</c:v>
                </c:pt>
                <c:pt idx="56864">
                  <c:v>12.007021</c:v>
                </c:pt>
                <c:pt idx="56865">
                  <c:v>12.003076999999999</c:v>
                </c:pt>
                <c:pt idx="56866">
                  <c:v>12.004644000000001</c:v>
                </c:pt>
                <c:pt idx="56867">
                  <c:v>12.008164000000001</c:v>
                </c:pt>
                <c:pt idx="56868">
                  <c:v>12.012541000000001</c:v>
                </c:pt>
                <c:pt idx="56869">
                  <c:v>12.013547000000001</c:v>
                </c:pt>
                <c:pt idx="56870">
                  <c:v>12.013638</c:v>
                </c:pt>
                <c:pt idx="56871">
                  <c:v>12.016318</c:v>
                </c:pt>
                <c:pt idx="56872">
                  <c:v>12.017018999999999</c:v>
                </c:pt>
                <c:pt idx="56873">
                  <c:v>12.014341999999999</c:v>
                </c:pt>
                <c:pt idx="56874">
                  <c:v>12.01282</c:v>
                </c:pt>
                <c:pt idx="56875">
                  <c:v>12.013491999999999</c:v>
                </c:pt>
                <c:pt idx="56876">
                  <c:v>12.015533</c:v>
                </c:pt>
                <c:pt idx="56877">
                  <c:v>12.014381999999999</c:v>
                </c:pt>
                <c:pt idx="56878">
                  <c:v>12.015751</c:v>
                </c:pt>
                <c:pt idx="56879">
                  <c:v>12.020659999999999</c:v>
                </c:pt>
                <c:pt idx="56880">
                  <c:v>12.019080000000001</c:v>
                </c:pt>
                <c:pt idx="56881">
                  <c:v>12.016928999999999</c:v>
                </c:pt>
                <c:pt idx="56882">
                  <c:v>12.023486999999999</c:v>
                </c:pt>
                <c:pt idx="56883">
                  <c:v>12.02469</c:v>
                </c:pt>
                <c:pt idx="56884">
                  <c:v>12.021628</c:v>
                </c:pt>
                <c:pt idx="56885">
                  <c:v>12.024289</c:v>
                </c:pt>
                <c:pt idx="56886">
                  <c:v>12.024737</c:v>
                </c:pt>
                <c:pt idx="56887">
                  <c:v>12.02103</c:v>
                </c:pt>
                <c:pt idx="56888">
                  <c:v>12.02201</c:v>
                </c:pt>
                <c:pt idx="56889">
                  <c:v>12.023501</c:v>
                </c:pt>
                <c:pt idx="56890">
                  <c:v>12.023064</c:v>
                </c:pt>
                <c:pt idx="56891">
                  <c:v>12.02594</c:v>
                </c:pt>
                <c:pt idx="56892">
                  <c:v>12.028691999999999</c:v>
                </c:pt>
                <c:pt idx="56893">
                  <c:v>12.028715999999999</c:v>
                </c:pt>
                <c:pt idx="56894">
                  <c:v>12.029161999999999</c:v>
                </c:pt>
                <c:pt idx="56895">
                  <c:v>12.029356999999999</c:v>
                </c:pt>
                <c:pt idx="56896">
                  <c:v>12.029764999999999</c:v>
                </c:pt>
                <c:pt idx="56897">
                  <c:v>12.031124999999999</c:v>
                </c:pt>
                <c:pt idx="56898">
                  <c:v>12.029952</c:v>
                </c:pt>
                <c:pt idx="56899">
                  <c:v>12.02764</c:v>
                </c:pt>
                <c:pt idx="56900">
                  <c:v>12.027744</c:v>
                </c:pt>
                <c:pt idx="56901">
                  <c:v>12.029387</c:v>
                </c:pt>
                <c:pt idx="56902">
                  <c:v>12.030828</c:v>
                </c:pt>
                <c:pt idx="56903">
                  <c:v>12.028407</c:v>
                </c:pt>
                <c:pt idx="56904">
                  <c:v>12.024800000000001</c:v>
                </c:pt>
                <c:pt idx="56905">
                  <c:v>12.025710999999999</c:v>
                </c:pt>
                <c:pt idx="56906">
                  <c:v>12.028677999999999</c:v>
                </c:pt>
                <c:pt idx="56907">
                  <c:v>12.028888</c:v>
                </c:pt>
                <c:pt idx="56908">
                  <c:v>12.029597000000001</c:v>
                </c:pt>
                <c:pt idx="56909">
                  <c:v>12.030001</c:v>
                </c:pt>
                <c:pt idx="56910">
                  <c:v>12.028513999999999</c:v>
                </c:pt>
                <c:pt idx="56911">
                  <c:v>12.029999</c:v>
                </c:pt>
                <c:pt idx="56912">
                  <c:v>12.029835</c:v>
                </c:pt>
                <c:pt idx="56913">
                  <c:v>12.026301999999999</c:v>
                </c:pt>
                <c:pt idx="56914">
                  <c:v>12.027687</c:v>
                </c:pt>
                <c:pt idx="56915">
                  <c:v>12.029603</c:v>
                </c:pt>
                <c:pt idx="56916">
                  <c:v>12.02838</c:v>
                </c:pt>
                <c:pt idx="56917">
                  <c:v>12.027863</c:v>
                </c:pt>
                <c:pt idx="56918">
                  <c:v>12.027347000000001</c:v>
                </c:pt>
                <c:pt idx="56919">
                  <c:v>12.025080000000001</c:v>
                </c:pt>
                <c:pt idx="56920">
                  <c:v>12.024295</c:v>
                </c:pt>
                <c:pt idx="56921">
                  <c:v>12.028561</c:v>
                </c:pt>
                <c:pt idx="56922">
                  <c:v>12.031090000000001</c:v>
                </c:pt>
                <c:pt idx="56923">
                  <c:v>12.025537</c:v>
                </c:pt>
                <c:pt idx="56924">
                  <c:v>12.023237</c:v>
                </c:pt>
                <c:pt idx="56925">
                  <c:v>12.023557</c:v>
                </c:pt>
                <c:pt idx="56926">
                  <c:v>12.022378</c:v>
                </c:pt>
                <c:pt idx="56927">
                  <c:v>12.025402</c:v>
                </c:pt>
                <c:pt idx="56928">
                  <c:v>12.028544999999999</c:v>
                </c:pt>
                <c:pt idx="56929">
                  <c:v>12.028294000000001</c:v>
                </c:pt>
                <c:pt idx="56930">
                  <c:v>12.031401000000001</c:v>
                </c:pt>
                <c:pt idx="56931">
                  <c:v>12.036141000000001</c:v>
                </c:pt>
                <c:pt idx="56932">
                  <c:v>12.031461999999999</c:v>
                </c:pt>
                <c:pt idx="56933">
                  <c:v>12.026612999999999</c:v>
                </c:pt>
                <c:pt idx="56934">
                  <c:v>12.033713000000001</c:v>
                </c:pt>
                <c:pt idx="56935">
                  <c:v>12.038209</c:v>
                </c:pt>
                <c:pt idx="56936">
                  <c:v>12.033189999999999</c:v>
                </c:pt>
                <c:pt idx="56937">
                  <c:v>12.031965</c:v>
                </c:pt>
                <c:pt idx="56938">
                  <c:v>12.037101</c:v>
                </c:pt>
                <c:pt idx="56939">
                  <c:v>12.038214999999999</c:v>
                </c:pt>
                <c:pt idx="56940">
                  <c:v>12.036718</c:v>
                </c:pt>
                <c:pt idx="56941">
                  <c:v>12.038463999999999</c:v>
                </c:pt>
                <c:pt idx="56942">
                  <c:v>12.038515</c:v>
                </c:pt>
                <c:pt idx="56943">
                  <c:v>12.034528999999999</c:v>
                </c:pt>
                <c:pt idx="56944">
                  <c:v>12.035613</c:v>
                </c:pt>
                <c:pt idx="56945">
                  <c:v>12.036963999999999</c:v>
                </c:pt>
                <c:pt idx="56946">
                  <c:v>12.034295</c:v>
                </c:pt>
                <c:pt idx="56947">
                  <c:v>12.035916</c:v>
                </c:pt>
                <c:pt idx="56948">
                  <c:v>12.036465</c:v>
                </c:pt>
                <c:pt idx="56949">
                  <c:v>12.032826</c:v>
                </c:pt>
                <c:pt idx="56950">
                  <c:v>12.035589</c:v>
                </c:pt>
                <c:pt idx="56951">
                  <c:v>12.041394</c:v>
                </c:pt>
                <c:pt idx="56952">
                  <c:v>12.040041</c:v>
                </c:pt>
                <c:pt idx="56953">
                  <c:v>12.036270999999999</c:v>
                </c:pt>
                <c:pt idx="56954">
                  <c:v>12.037819000000001</c:v>
                </c:pt>
                <c:pt idx="56955">
                  <c:v>12.038664000000001</c:v>
                </c:pt>
                <c:pt idx="56956">
                  <c:v>12.038432</c:v>
                </c:pt>
                <c:pt idx="56957">
                  <c:v>12.037789</c:v>
                </c:pt>
                <c:pt idx="56958">
                  <c:v>12.035202</c:v>
                </c:pt>
                <c:pt idx="56959">
                  <c:v>12.035398000000001</c:v>
                </c:pt>
                <c:pt idx="56960">
                  <c:v>12.039429</c:v>
                </c:pt>
                <c:pt idx="56961">
                  <c:v>12.040172999999999</c:v>
                </c:pt>
                <c:pt idx="56962">
                  <c:v>12.041437</c:v>
                </c:pt>
                <c:pt idx="56963">
                  <c:v>12.045586</c:v>
                </c:pt>
                <c:pt idx="56964">
                  <c:v>12.046815</c:v>
                </c:pt>
                <c:pt idx="56965">
                  <c:v>12.046051</c:v>
                </c:pt>
                <c:pt idx="56966">
                  <c:v>12.044672</c:v>
                </c:pt>
                <c:pt idx="56967">
                  <c:v>12.044172</c:v>
                </c:pt>
                <c:pt idx="56968">
                  <c:v>12.047924</c:v>
                </c:pt>
                <c:pt idx="56969">
                  <c:v>12.048612</c:v>
                </c:pt>
                <c:pt idx="56970">
                  <c:v>12.045946000000001</c:v>
                </c:pt>
                <c:pt idx="56971">
                  <c:v>12.046929</c:v>
                </c:pt>
                <c:pt idx="56972">
                  <c:v>12.048465999999999</c:v>
                </c:pt>
                <c:pt idx="56973">
                  <c:v>12.048985999999999</c:v>
                </c:pt>
                <c:pt idx="56974">
                  <c:v>12.049009</c:v>
                </c:pt>
                <c:pt idx="56975">
                  <c:v>12.047903</c:v>
                </c:pt>
                <c:pt idx="56976">
                  <c:v>12.047898999999999</c:v>
                </c:pt>
                <c:pt idx="56977">
                  <c:v>12.047612000000001</c:v>
                </c:pt>
                <c:pt idx="56978">
                  <c:v>12.048429</c:v>
                </c:pt>
                <c:pt idx="56979">
                  <c:v>12.04928</c:v>
                </c:pt>
                <c:pt idx="56980">
                  <c:v>12.049402000000001</c:v>
                </c:pt>
                <c:pt idx="56981">
                  <c:v>12.048511</c:v>
                </c:pt>
                <c:pt idx="56982">
                  <c:v>12.045840999999999</c:v>
                </c:pt>
                <c:pt idx="56983">
                  <c:v>12.043799</c:v>
                </c:pt>
                <c:pt idx="56984">
                  <c:v>12.046765000000001</c:v>
                </c:pt>
                <c:pt idx="56985">
                  <c:v>12.047829999999999</c:v>
                </c:pt>
                <c:pt idx="56986">
                  <c:v>12.043601000000001</c:v>
                </c:pt>
                <c:pt idx="56987">
                  <c:v>12.044437</c:v>
                </c:pt>
                <c:pt idx="56988">
                  <c:v>12.048992</c:v>
                </c:pt>
                <c:pt idx="56989">
                  <c:v>12.0482</c:v>
                </c:pt>
                <c:pt idx="56990">
                  <c:v>12.045210000000001</c:v>
                </c:pt>
                <c:pt idx="56991">
                  <c:v>12.045335</c:v>
                </c:pt>
                <c:pt idx="56992">
                  <c:v>12.045985</c:v>
                </c:pt>
                <c:pt idx="56993">
                  <c:v>12.045997</c:v>
                </c:pt>
                <c:pt idx="56994">
                  <c:v>12.046446</c:v>
                </c:pt>
                <c:pt idx="56995">
                  <c:v>12.045246000000001</c:v>
                </c:pt>
                <c:pt idx="56996">
                  <c:v>12.045717</c:v>
                </c:pt>
                <c:pt idx="56997">
                  <c:v>12.051710999999999</c:v>
                </c:pt>
                <c:pt idx="56998">
                  <c:v>12.054316999999999</c:v>
                </c:pt>
                <c:pt idx="56999">
                  <c:v>12.048966999999999</c:v>
                </c:pt>
                <c:pt idx="57000">
                  <c:v>12.046919000000001</c:v>
                </c:pt>
                <c:pt idx="57001">
                  <c:v>12.051155</c:v>
                </c:pt>
                <c:pt idx="57002">
                  <c:v>12.053951</c:v>
                </c:pt>
                <c:pt idx="57003">
                  <c:v>12.053203</c:v>
                </c:pt>
                <c:pt idx="57004">
                  <c:v>12.053013999999999</c:v>
                </c:pt>
                <c:pt idx="57005">
                  <c:v>12.049827000000001</c:v>
                </c:pt>
                <c:pt idx="57006">
                  <c:v>12.048766000000001</c:v>
                </c:pt>
                <c:pt idx="57007">
                  <c:v>12.05068</c:v>
                </c:pt>
                <c:pt idx="57008">
                  <c:v>12.050101</c:v>
                </c:pt>
                <c:pt idx="57009">
                  <c:v>12.051982000000001</c:v>
                </c:pt>
                <c:pt idx="57010">
                  <c:v>12.054677999999999</c:v>
                </c:pt>
                <c:pt idx="57011">
                  <c:v>12.054232000000001</c:v>
                </c:pt>
                <c:pt idx="57012">
                  <c:v>12.052046000000001</c:v>
                </c:pt>
                <c:pt idx="57013">
                  <c:v>12.050027999999999</c:v>
                </c:pt>
                <c:pt idx="57014">
                  <c:v>12.051288</c:v>
                </c:pt>
                <c:pt idx="57015">
                  <c:v>12.055191000000001</c:v>
                </c:pt>
                <c:pt idx="57016">
                  <c:v>12.057167</c:v>
                </c:pt>
                <c:pt idx="57017">
                  <c:v>12.053928000000001</c:v>
                </c:pt>
                <c:pt idx="57018">
                  <c:v>12.051943</c:v>
                </c:pt>
                <c:pt idx="57019">
                  <c:v>12.053096999999999</c:v>
                </c:pt>
                <c:pt idx="57020">
                  <c:v>12.052775</c:v>
                </c:pt>
                <c:pt idx="57021">
                  <c:v>12.051895999999999</c:v>
                </c:pt>
                <c:pt idx="57022">
                  <c:v>12.049518000000001</c:v>
                </c:pt>
                <c:pt idx="57023">
                  <c:v>12.047248</c:v>
                </c:pt>
                <c:pt idx="57024">
                  <c:v>12.053353</c:v>
                </c:pt>
                <c:pt idx="57025">
                  <c:v>12.060501</c:v>
                </c:pt>
                <c:pt idx="57026">
                  <c:v>12.060328999999999</c:v>
                </c:pt>
                <c:pt idx="57027">
                  <c:v>12.059722000000001</c:v>
                </c:pt>
                <c:pt idx="57028">
                  <c:v>12.058612999999999</c:v>
                </c:pt>
                <c:pt idx="57029">
                  <c:v>12.057603</c:v>
                </c:pt>
                <c:pt idx="57030">
                  <c:v>12.060347999999999</c:v>
                </c:pt>
                <c:pt idx="57031">
                  <c:v>12.060425</c:v>
                </c:pt>
                <c:pt idx="57032">
                  <c:v>12.059741000000001</c:v>
                </c:pt>
                <c:pt idx="57033">
                  <c:v>12.064919</c:v>
                </c:pt>
                <c:pt idx="57034">
                  <c:v>12.063093</c:v>
                </c:pt>
                <c:pt idx="57035">
                  <c:v>12.055493999999999</c:v>
                </c:pt>
                <c:pt idx="57036">
                  <c:v>12.0588</c:v>
                </c:pt>
                <c:pt idx="57037">
                  <c:v>12.061795999999999</c:v>
                </c:pt>
                <c:pt idx="57038">
                  <c:v>12.061971</c:v>
                </c:pt>
                <c:pt idx="57039">
                  <c:v>12.065109</c:v>
                </c:pt>
                <c:pt idx="57040">
                  <c:v>12.064216</c:v>
                </c:pt>
                <c:pt idx="57041">
                  <c:v>12.062412</c:v>
                </c:pt>
                <c:pt idx="57042">
                  <c:v>12.064287999999999</c:v>
                </c:pt>
                <c:pt idx="57043">
                  <c:v>12.064081</c:v>
                </c:pt>
                <c:pt idx="57044">
                  <c:v>12.062967</c:v>
                </c:pt>
                <c:pt idx="57045">
                  <c:v>12.063362</c:v>
                </c:pt>
                <c:pt idx="57046">
                  <c:v>12.063962999999999</c:v>
                </c:pt>
                <c:pt idx="57047">
                  <c:v>12.066115999999999</c:v>
                </c:pt>
                <c:pt idx="57048">
                  <c:v>12.066241</c:v>
                </c:pt>
                <c:pt idx="57049">
                  <c:v>12.063833000000001</c:v>
                </c:pt>
                <c:pt idx="57050">
                  <c:v>12.065690999999999</c:v>
                </c:pt>
                <c:pt idx="57051">
                  <c:v>12.067339</c:v>
                </c:pt>
                <c:pt idx="57052">
                  <c:v>12.065071</c:v>
                </c:pt>
                <c:pt idx="57053">
                  <c:v>12.06404</c:v>
                </c:pt>
                <c:pt idx="57054">
                  <c:v>12.064501</c:v>
                </c:pt>
                <c:pt idx="57055">
                  <c:v>12.066886</c:v>
                </c:pt>
                <c:pt idx="57056">
                  <c:v>12.069569</c:v>
                </c:pt>
                <c:pt idx="57057">
                  <c:v>12.067460000000001</c:v>
                </c:pt>
                <c:pt idx="57058">
                  <c:v>12.065355</c:v>
                </c:pt>
                <c:pt idx="57059">
                  <c:v>12.065303999999999</c:v>
                </c:pt>
                <c:pt idx="57060">
                  <c:v>12.065632000000001</c:v>
                </c:pt>
                <c:pt idx="57061">
                  <c:v>12.066463000000001</c:v>
                </c:pt>
                <c:pt idx="57062">
                  <c:v>12.065562</c:v>
                </c:pt>
                <c:pt idx="57063">
                  <c:v>12.067026</c:v>
                </c:pt>
                <c:pt idx="57064">
                  <c:v>12.069527000000001</c:v>
                </c:pt>
                <c:pt idx="57065">
                  <c:v>12.062938000000001</c:v>
                </c:pt>
                <c:pt idx="57066">
                  <c:v>12.05836</c:v>
                </c:pt>
                <c:pt idx="57067">
                  <c:v>12.062498</c:v>
                </c:pt>
                <c:pt idx="57068">
                  <c:v>12.062789</c:v>
                </c:pt>
                <c:pt idx="57069">
                  <c:v>12.061286000000001</c:v>
                </c:pt>
                <c:pt idx="57070">
                  <c:v>12.065562</c:v>
                </c:pt>
                <c:pt idx="57071">
                  <c:v>12.0672</c:v>
                </c:pt>
                <c:pt idx="57072">
                  <c:v>12.063499999999999</c:v>
                </c:pt>
                <c:pt idx="57073">
                  <c:v>12.064069</c:v>
                </c:pt>
                <c:pt idx="57074">
                  <c:v>12.064436000000001</c:v>
                </c:pt>
                <c:pt idx="57075">
                  <c:v>12.063435999999999</c:v>
                </c:pt>
                <c:pt idx="57076">
                  <c:v>12.067743</c:v>
                </c:pt>
                <c:pt idx="57077">
                  <c:v>12.066742</c:v>
                </c:pt>
                <c:pt idx="57078">
                  <c:v>12.063666</c:v>
                </c:pt>
                <c:pt idx="57079">
                  <c:v>12.065132</c:v>
                </c:pt>
                <c:pt idx="57080">
                  <c:v>12.066451000000001</c:v>
                </c:pt>
                <c:pt idx="57081">
                  <c:v>12.068204</c:v>
                </c:pt>
                <c:pt idx="57082">
                  <c:v>12.069122999999999</c:v>
                </c:pt>
                <c:pt idx="57083">
                  <c:v>12.066599999999999</c:v>
                </c:pt>
                <c:pt idx="57084">
                  <c:v>12.065604</c:v>
                </c:pt>
                <c:pt idx="57085">
                  <c:v>12.066243</c:v>
                </c:pt>
                <c:pt idx="57086">
                  <c:v>12.065868</c:v>
                </c:pt>
                <c:pt idx="57087">
                  <c:v>12.066378</c:v>
                </c:pt>
                <c:pt idx="57088">
                  <c:v>12.069903999999999</c:v>
                </c:pt>
                <c:pt idx="57089">
                  <c:v>12.072319999999999</c:v>
                </c:pt>
                <c:pt idx="57090">
                  <c:v>12.071958</c:v>
                </c:pt>
                <c:pt idx="57091">
                  <c:v>12.072590999999999</c:v>
                </c:pt>
                <c:pt idx="57092">
                  <c:v>12.072324</c:v>
                </c:pt>
                <c:pt idx="57093">
                  <c:v>12.072046</c:v>
                </c:pt>
                <c:pt idx="57094">
                  <c:v>12.077208000000001</c:v>
                </c:pt>
                <c:pt idx="57095">
                  <c:v>12.079428999999999</c:v>
                </c:pt>
                <c:pt idx="57096">
                  <c:v>12.077419000000001</c:v>
                </c:pt>
                <c:pt idx="57097">
                  <c:v>12.081253999999999</c:v>
                </c:pt>
                <c:pt idx="57098">
                  <c:v>12.083942</c:v>
                </c:pt>
                <c:pt idx="57099">
                  <c:v>12.084770000000001</c:v>
                </c:pt>
                <c:pt idx="57100">
                  <c:v>12.086138999999999</c:v>
                </c:pt>
                <c:pt idx="57101">
                  <c:v>12.081996999999999</c:v>
                </c:pt>
                <c:pt idx="57102">
                  <c:v>12.080257</c:v>
                </c:pt>
                <c:pt idx="57103">
                  <c:v>12.082922999999999</c:v>
                </c:pt>
                <c:pt idx="57104">
                  <c:v>12.082411</c:v>
                </c:pt>
                <c:pt idx="57105">
                  <c:v>12.078573</c:v>
                </c:pt>
                <c:pt idx="57106">
                  <c:v>12.075926000000001</c:v>
                </c:pt>
                <c:pt idx="57107">
                  <c:v>12.074624999999999</c:v>
                </c:pt>
                <c:pt idx="57108">
                  <c:v>12.073980000000001</c:v>
                </c:pt>
                <c:pt idx="57109">
                  <c:v>12.076157</c:v>
                </c:pt>
                <c:pt idx="57110">
                  <c:v>12.076655000000001</c:v>
                </c:pt>
                <c:pt idx="57111">
                  <c:v>12.073423</c:v>
                </c:pt>
                <c:pt idx="57112">
                  <c:v>12.076812</c:v>
                </c:pt>
                <c:pt idx="57113">
                  <c:v>12.082342000000001</c:v>
                </c:pt>
                <c:pt idx="57114">
                  <c:v>12.079636000000001</c:v>
                </c:pt>
                <c:pt idx="57115">
                  <c:v>12.078091000000001</c:v>
                </c:pt>
                <c:pt idx="57116">
                  <c:v>12.078506000000001</c:v>
                </c:pt>
                <c:pt idx="57117">
                  <c:v>12.074812</c:v>
                </c:pt>
                <c:pt idx="57118">
                  <c:v>12.078829000000001</c:v>
                </c:pt>
                <c:pt idx="57119">
                  <c:v>12.084046000000001</c:v>
                </c:pt>
                <c:pt idx="57120">
                  <c:v>12.079329</c:v>
                </c:pt>
                <c:pt idx="57121">
                  <c:v>12.076895</c:v>
                </c:pt>
                <c:pt idx="57122">
                  <c:v>12.080873</c:v>
                </c:pt>
                <c:pt idx="57123">
                  <c:v>12.080484</c:v>
                </c:pt>
                <c:pt idx="57124">
                  <c:v>12.076359999999999</c:v>
                </c:pt>
                <c:pt idx="57125">
                  <c:v>12.075886000000001</c:v>
                </c:pt>
                <c:pt idx="57126">
                  <c:v>12.077940999999999</c:v>
                </c:pt>
                <c:pt idx="57127">
                  <c:v>12.081054999999999</c:v>
                </c:pt>
                <c:pt idx="57128">
                  <c:v>12.082985000000001</c:v>
                </c:pt>
                <c:pt idx="57129">
                  <c:v>12.080515</c:v>
                </c:pt>
                <c:pt idx="57130">
                  <c:v>12.079203</c:v>
                </c:pt>
                <c:pt idx="57131">
                  <c:v>12.079986999999999</c:v>
                </c:pt>
                <c:pt idx="57132">
                  <c:v>12.077786</c:v>
                </c:pt>
                <c:pt idx="57133">
                  <c:v>12.076466</c:v>
                </c:pt>
                <c:pt idx="57134">
                  <c:v>12.079992000000001</c:v>
                </c:pt>
                <c:pt idx="57135">
                  <c:v>12.081239999999999</c:v>
                </c:pt>
                <c:pt idx="57136">
                  <c:v>12.079281</c:v>
                </c:pt>
                <c:pt idx="57137">
                  <c:v>12.081044</c:v>
                </c:pt>
                <c:pt idx="57138">
                  <c:v>12.084619</c:v>
                </c:pt>
                <c:pt idx="57139">
                  <c:v>12.086918000000001</c:v>
                </c:pt>
                <c:pt idx="57140">
                  <c:v>12.086518</c:v>
                </c:pt>
                <c:pt idx="57141">
                  <c:v>12.080207</c:v>
                </c:pt>
                <c:pt idx="57142">
                  <c:v>12.079420000000001</c:v>
                </c:pt>
                <c:pt idx="57143">
                  <c:v>12.085234</c:v>
                </c:pt>
                <c:pt idx="57144">
                  <c:v>12.084567</c:v>
                </c:pt>
                <c:pt idx="57145">
                  <c:v>12.082409999999999</c:v>
                </c:pt>
                <c:pt idx="57146">
                  <c:v>12.085941999999999</c:v>
                </c:pt>
                <c:pt idx="57147">
                  <c:v>12.088466</c:v>
                </c:pt>
                <c:pt idx="57148">
                  <c:v>12.085963</c:v>
                </c:pt>
                <c:pt idx="57149">
                  <c:v>12.083684999999999</c:v>
                </c:pt>
                <c:pt idx="57150">
                  <c:v>12.087065000000001</c:v>
                </c:pt>
                <c:pt idx="57151">
                  <c:v>12.087777000000001</c:v>
                </c:pt>
                <c:pt idx="57152">
                  <c:v>12.084142</c:v>
                </c:pt>
                <c:pt idx="57153">
                  <c:v>12.084248000000001</c:v>
                </c:pt>
                <c:pt idx="57154">
                  <c:v>12.09158</c:v>
                </c:pt>
                <c:pt idx="57155">
                  <c:v>12.097455999999999</c:v>
                </c:pt>
                <c:pt idx="57156">
                  <c:v>12.094867000000001</c:v>
                </c:pt>
                <c:pt idx="57157">
                  <c:v>12.091225</c:v>
                </c:pt>
                <c:pt idx="57158">
                  <c:v>12.09268</c:v>
                </c:pt>
                <c:pt idx="57159">
                  <c:v>12.092563999999999</c:v>
                </c:pt>
                <c:pt idx="57160">
                  <c:v>12.091214000000001</c:v>
                </c:pt>
                <c:pt idx="57161">
                  <c:v>12.091825</c:v>
                </c:pt>
                <c:pt idx="57162">
                  <c:v>12.092238999999999</c:v>
                </c:pt>
                <c:pt idx="57163">
                  <c:v>12.091856</c:v>
                </c:pt>
                <c:pt idx="57164">
                  <c:v>12.095547</c:v>
                </c:pt>
                <c:pt idx="57165">
                  <c:v>12.094187</c:v>
                </c:pt>
                <c:pt idx="57166">
                  <c:v>12.088055000000001</c:v>
                </c:pt>
                <c:pt idx="57167">
                  <c:v>12.089707000000001</c:v>
                </c:pt>
                <c:pt idx="57168">
                  <c:v>12.090707999999999</c:v>
                </c:pt>
                <c:pt idx="57169">
                  <c:v>12.089369</c:v>
                </c:pt>
                <c:pt idx="57170">
                  <c:v>12.094376</c:v>
                </c:pt>
                <c:pt idx="57171">
                  <c:v>12.097492000000001</c:v>
                </c:pt>
                <c:pt idx="57172">
                  <c:v>12.094924000000001</c:v>
                </c:pt>
                <c:pt idx="57173">
                  <c:v>12.096325999999999</c:v>
                </c:pt>
                <c:pt idx="57174">
                  <c:v>12.101361000000001</c:v>
                </c:pt>
                <c:pt idx="57175">
                  <c:v>12.101070999999999</c:v>
                </c:pt>
                <c:pt idx="57176">
                  <c:v>12.097194</c:v>
                </c:pt>
                <c:pt idx="57177">
                  <c:v>12.098235000000001</c:v>
                </c:pt>
                <c:pt idx="57178">
                  <c:v>12.100228</c:v>
                </c:pt>
                <c:pt idx="57179">
                  <c:v>12.096422</c:v>
                </c:pt>
                <c:pt idx="57180">
                  <c:v>12.094662</c:v>
                </c:pt>
                <c:pt idx="57181">
                  <c:v>12.100237999999999</c:v>
                </c:pt>
                <c:pt idx="57182">
                  <c:v>12.101940000000001</c:v>
                </c:pt>
                <c:pt idx="57183">
                  <c:v>12.094796000000001</c:v>
                </c:pt>
                <c:pt idx="57184">
                  <c:v>12.094135</c:v>
                </c:pt>
                <c:pt idx="57185">
                  <c:v>12.102672</c:v>
                </c:pt>
                <c:pt idx="57186">
                  <c:v>12.103076</c:v>
                </c:pt>
                <c:pt idx="57187">
                  <c:v>12.096676</c:v>
                </c:pt>
                <c:pt idx="57188">
                  <c:v>12.098808</c:v>
                </c:pt>
                <c:pt idx="57189">
                  <c:v>12.102504</c:v>
                </c:pt>
                <c:pt idx="57190">
                  <c:v>12.10004</c:v>
                </c:pt>
                <c:pt idx="57191">
                  <c:v>12.099295</c:v>
                </c:pt>
                <c:pt idx="57192">
                  <c:v>12.103287999999999</c:v>
                </c:pt>
                <c:pt idx="57193">
                  <c:v>12.108146</c:v>
                </c:pt>
                <c:pt idx="57194">
                  <c:v>12.112565</c:v>
                </c:pt>
                <c:pt idx="57195">
                  <c:v>12.112182000000001</c:v>
                </c:pt>
                <c:pt idx="57196">
                  <c:v>12.107505</c:v>
                </c:pt>
                <c:pt idx="57197">
                  <c:v>12.106304</c:v>
                </c:pt>
                <c:pt idx="57198">
                  <c:v>12.106776</c:v>
                </c:pt>
                <c:pt idx="57199">
                  <c:v>12.104324999999999</c:v>
                </c:pt>
                <c:pt idx="57200">
                  <c:v>12.106640000000001</c:v>
                </c:pt>
                <c:pt idx="57201">
                  <c:v>12.108440999999999</c:v>
                </c:pt>
                <c:pt idx="57202">
                  <c:v>12.107305</c:v>
                </c:pt>
                <c:pt idx="57203">
                  <c:v>12.109852999999999</c:v>
                </c:pt>
                <c:pt idx="57204">
                  <c:v>12.109705999999999</c:v>
                </c:pt>
                <c:pt idx="57205">
                  <c:v>12.105276</c:v>
                </c:pt>
                <c:pt idx="57206">
                  <c:v>12.104317</c:v>
                </c:pt>
                <c:pt idx="57207">
                  <c:v>12.104513000000001</c:v>
                </c:pt>
                <c:pt idx="57208">
                  <c:v>12.105433</c:v>
                </c:pt>
                <c:pt idx="57209">
                  <c:v>12.107556000000001</c:v>
                </c:pt>
                <c:pt idx="57210">
                  <c:v>12.106529999999999</c:v>
                </c:pt>
                <c:pt idx="57211">
                  <c:v>12.104438</c:v>
                </c:pt>
                <c:pt idx="57212">
                  <c:v>12.105308000000001</c:v>
                </c:pt>
                <c:pt idx="57213">
                  <c:v>12.106097</c:v>
                </c:pt>
                <c:pt idx="57214">
                  <c:v>12.108366</c:v>
                </c:pt>
                <c:pt idx="57215">
                  <c:v>12.110841000000001</c:v>
                </c:pt>
                <c:pt idx="57216">
                  <c:v>12.11111</c:v>
                </c:pt>
                <c:pt idx="57217">
                  <c:v>12.110150000000001</c:v>
                </c:pt>
                <c:pt idx="57218">
                  <c:v>12.110329999999999</c:v>
                </c:pt>
                <c:pt idx="57219">
                  <c:v>12.110355</c:v>
                </c:pt>
                <c:pt idx="57220">
                  <c:v>12.106591</c:v>
                </c:pt>
                <c:pt idx="57221">
                  <c:v>12.106514000000001</c:v>
                </c:pt>
                <c:pt idx="57222">
                  <c:v>12.111226</c:v>
                </c:pt>
                <c:pt idx="57223">
                  <c:v>12.111333</c:v>
                </c:pt>
                <c:pt idx="57224">
                  <c:v>12.10952</c:v>
                </c:pt>
                <c:pt idx="57225">
                  <c:v>12.112512000000001</c:v>
                </c:pt>
                <c:pt idx="57226">
                  <c:v>12.116376000000001</c:v>
                </c:pt>
                <c:pt idx="57227">
                  <c:v>12.114625999999999</c:v>
                </c:pt>
                <c:pt idx="57228">
                  <c:v>12.114420000000001</c:v>
                </c:pt>
                <c:pt idx="57229">
                  <c:v>12.119835999999999</c:v>
                </c:pt>
                <c:pt idx="57230">
                  <c:v>12.117983000000001</c:v>
                </c:pt>
                <c:pt idx="57231">
                  <c:v>12.112757</c:v>
                </c:pt>
                <c:pt idx="57232">
                  <c:v>12.114255999999999</c:v>
                </c:pt>
                <c:pt idx="57233">
                  <c:v>12.118528</c:v>
                </c:pt>
                <c:pt idx="57234">
                  <c:v>12.120386999999999</c:v>
                </c:pt>
                <c:pt idx="57235">
                  <c:v>12.117943</c:v>
                </c:pt>
                <c:pt idx="57236">
                  <c:v>12.118627999999999</c:v>
                </c:pt>
                <c:pt idx="57237">
                  <c:v>12.11985</c:v>
                </c:pt>
                <c:pt idx="57238">
                  <c:v>12.116289999999999</c:v>
                </c:pt>
                <c:pt idx="57239">
                  <c:v>12.116595</c:v>
                </c:pt>
                <c:pt idx="57240">
                  <c:v>12.120995000000001</c:v>
                </c:pt>
                <c:pt idx="57241">
                  <c:v>12.121198</c:v>
                </c:pt>
                <c:pt idx="57242">
                  <c:v>12.118207</c:v>
                </c:pt>
                <c:pt idx="57243">
                  <c:v>12.118328</c:v>
                </c:pt>
                <c:pt idx="57244">
                  <c:v>12.119967000000001</c:v>
                </c:pt>
                <c:pt idx="57245">
                  <c:v>12.116251</c:v>
                </c:pt>
                <c:pt idx="57246">
                  <c:v>12.11416</c:v>
                </c:pt>
                <c:pt idx="57247">
                  <c:v>12.116719</c:v>
                </c:pt>
                <c:pt idx="57248">
                  <c:v>12.118950999999999</c:v>
                </c:pt>
                <c:pt idx="57249">
                  <c:v>12.117452999999999</c:v>
                </c:pt>
                <c:pt idx="57250">
                  <c:v>12.114978000000001</c:v>
                </c:pt>
                <c:pt idx="57251">
                  <c:v>12.115270000000001</c:v>
                </c:pt>
                <c:pt idx="57252">
                  <c:v>12.120148</c:v>
                </c:pt>
                <c:pt idx="57253">
                  <c:v>12.120378000000001</c:v>
                </c:pt>
                <c:pt idx="57254">
                  <c:v>12.115577999999999</c:v>
                </c:pt>
                <c:pt idx="57255">
                  <c:v>12.115290999999999</c:v>
                </c:pt>
                <c:pt idx="57256">
                  <c:v>12.115689</c:v>
                </c:pt>
                <c:pt idx="57257">
                  <c:v>12.11608</c:v>
                </c:pt>
                <c:pt idx="57258">
                  <c:v>12.122006000000001</c:v>
                </c:pt>
                <c:pt idx="57259">
                  <c:v>12.123233000000001</c:v>
                </c:pt>
                <c:pt idx="57260">
                  <c:v>12.117696</c:v>
                </c:pt>
                <c:pt idx="57261">
                  <c:v>12.115038999999999</c:v>
                </c:pt>
                <c:pt idx="57262">
                  <c:v>12.118378999999999</c:v>
                </c:pt>
                <c:pt idx="57263">
                  <c:v>12.124321</c:v>
                </c:pt>
                <c:pt idx="57264">
                  <c:v>12.125362000000001</c:v>
                </c:pt>
                <c:pt idx="57265">
                  <c:v>12.120903</c:v>
                </c:pt>
                <c:pt idx="57266">
                  <c:v>12.114995</c:v>
                </c:pt>
                <c:pt idx="57267">
                  <c:v>12.113054</c:v>
                </c:pt>
                <c:pt idx="57268">
                  <c:v>12.115527999999999</c:v>
                </c:pt>
                <c:pt idx="57269">
                  <c:v>12.117357</c:v>
                </c:pt>
                <c:pt idx="57270">
                  <c:v>12.119128</c:v>
                </c:pt>
                <c:pt idx="57271">
                  <c:v>12.119431000000001</c:v>
                </c:pt>
                <c:pt idx="57272">
                  <c:v>12.120008</c:v>
                </c:pt>
                <c:pt idx="57273">
                  <c:v>12.122441999999999</c:v>
                </c:pt>
                <c:pt idx="57274">
                  <c:v>12.123773</c:v>
                </c:pt>
                <c:pt idx="57275">
                  <c:v>12.128285</c:v>
                </c:pt>
                <c:pt idx="57276">
                  <c:v>12.130570000000001</c:v>
                </c:pt>
                <c:pt idx="57277">
                  <c:v>12.127713</c:v>
                </c:pt>
                <c:pt idx="57278">
                  <c:v>12.12712</c:v>
                </c:pt>
                <c:pt idx="57279">
                  <c:v>12.127976</c:v>
                </c:pt>
                <c:pt idx="57280">
                  <c:v>12.123811</c:v>
                </c:pt>
                <c:pt idx="57281">
                  <c:v>12.121264999999999</c:v>
                </c:pt>
                <c:pt idx="57282">
                  <c:v>12.124178000000001</c:v>
                </c:pt>
                <c:pt idx="57283">
                  <c:v>12.12283</c:v>
                </c:pt>
                <c:pt idx="57284">
                  <c:v>12.123296</c:v>
                </c:pt>
                <c:pt idx="57285">
                  <c:v>12.126408</c:v>
                </c:pt>
                <c:pt idx="57286">
                  <c:v>12.127325000000001</c:v>
                </c:pt>
                <c:pt idx="57287">
                  <c:v>12.127435</c:v>
                </c:pt>
                <c:pt idx="57288">
                  <c:v>12.124192000000001</c:v>
                </c:pt>
                <c:pt idx="57289">
                  <c:v>12.121359</c:v>
                </c:pt>
                <c:pt idx="57290">
                  <c:v>12.125696</c:v>
                </c:pt>
                <c:pt idx="57291">
                  <c:v>12.127319</c:v>
                </c:pt>
                <c:pt idx="57292">
                  <c:v>12.124370000000001</c:v>
                </c:pt>
                <c:pt idx="57293">
                  <c:v>12.128724999999999</c:v>
                </c:pt>
                <c:pt idx="57294">
                  <c:v>12.131394</c:v>
                </c:pt>
                <c:pt idx="57295">
                  <c:v>12.130106</c:v>
                </c:pt>
                <c:pt idx="57296">
                  <c:v>12.132137999999999</c:v>
                </c:pt>
                <c:pt idx="57297">
                  <c:v>12.13391</c:v>
                </c:pt>
                <c:pt idx="57298">
                  <c:v>12.133782999999999</c:v>
                </c:pt>
                <c:pt idx="57299">
                  <c:v>12.135548999999999</c:v>
                </c:pt>
                <c:pt idx="57300">
                  <c:v>12.136402</c:v>
                </c:pt>
                <c:pt idx="57301">
                  <c:v>12.136132999999999</c:v>
                </c:pt>
                <c:pt idx="57302">
                  <c:v>12.135918</c:v>
                </c:pt>
                <c:pt idx="57303">
                  <c:v>12.133504</c:v>
                </c:pt>
                <c:pt idx="57304">
                  <c:v>12.129723</c:v>
                </c:pt>
                <c:pt idx="57305">
                  <c:v>12.130886</c:v>
                </c:pt>
                <c:pt idx="57306">
                  <c:v>12.134705</c:v>
                </c:pt>
                <c:pt idx="57307">
                  <c:v>12.13387</c:v>
                </c:pt>
                <c:pt idx="57308">
                  <c:v>12.132543999999999</c:v>
                </c:pt>
                <c:pt idx="57309">
                  <c:v>12.132184000000001</c:v>
                </c:pt>
                <c:pt idx="57310">
                  <c:v>12.130981999999999</c:v>
                </c:pt>
                <c:pt idx="57311">
                  <c:v>12.133359</c:v>
                </c:pt>
                <c:pt idx="57312">
                  <c:v>12.135354</c:v>
                </c:pt>
                <c:pt idx="57313">
                  <c:v>12.133156</c:v>
                </c:pt>
                <c:pt idx="57314">
                  <c:v>12.128158000000001</c:v>
                </c:pt>
                <c:pt idx="57315">
                  <c:v>12.124700000000001</c:v>
                </c:pt>
                <c:pt idx="57316">
                  <c:v>12.129178</c:v>
                </c:pt>
                <c:pt idx="57317">
                  <c:v>12.132539</c:v>
                </c:pt>
                <c:pt idx="57318">
                  <c:v>12.12843</c:v>
                </c:pt>
                <c:pt idx="57319">
                  <c:v>12.127203</c:v>
                </c:pt>
                <c:pt idx="57320">
                  <c:v>12.127704</c:v>
                </c:pt>
                <c:pt idx="57321">
                  <c:v>12.127335</c:v>
                </c:pt>
                <c:pt idx="57322">
                  <c:v>12.125772</c:v>
                </c:pt>
                <c:pt idx="57323">
                  <c:v>12.123621</c:v>
                </c:pt>
                <c:pt idx="57324">
                  <c:v>12.124912999999999</c:v>
                </c:pt>
                <c:pt idx="57325">
                  <c:v>12.128406</c:v>
                </c:pt>
                <c:pt idx="57326">
                  <c:v>12.132182999999999</c:v>
                </c:pt>
                <c:pt idx="57327">
                  <c:v>12.132759999999999</c:v>
                </c:pt>
                <c:pt idx="57328">
                  <c:v>12.129390000000001</c:v>
                </c:pt>
                <c:pt idx="57329">
                  <c:v>12.128190999999999</c:v>
                </c:pt>
                <c:pt idx="57330">
                  <c:v>12.131671000000001</c:v>
                </c:pt>
                <c:pt idx="57331">
                  <c:v>12.136632000000001</c:v>
                </c:pt>
                <c:pt idx="57332">
                  <c:v>12.140036</c:v>
                </c:pt>
                <c:pt idx="57333">
                  <c:v>12.139353</c:v>
                </c:pt>
                <c:pt idx="57334">
                  <c:v>12.135937999999999</c:v>
                </c:pt>
                <c:pt idx="57335">
                  <c:v>12.134714000000001</c:v>
                </c:pt>
                <c:pt idx="57336">
                  <c:v>12.133316000000001</c:v>
                </c:pt>
                <c:pt idx="57337">
                  <c:v>12.133008</c:v>
                </c:pt>
                <c:pt idx="57338">
                  <c:v>12.138097</c:v>
                </c:pt>
                <c:pt idx="57339">
                  <c:v>12.137494999999999</c:v>
                </c:pt>
                <c:pt idx="57340">
                  <c:v>12.133267</c:v>
                </c:pt>
                <c:pt idx="57341">
                  <c:v>12.136611</c:v>
                </c:pt>
                <c:pt idx="57342">
                  <c:v>12.140466</c:v>
                </c:pt>
                <c:pt idx="57343">
                  <c:v>12.140224</c:v>
                </c:pt>
                <c:pt idx="57344">
                  <c:v>12.142277999999999</c:v>
                </c:pt>
                <c:pt idx="57345">
                  <c:v>12.145042</c:v>
                </c:pt>
                <c:pt idx="57346">
                  <c:v>12.142631</c:v>
                </c:pt>
                <c:pt idx="57347">
                  <c:v>12.142588</c:v>
                </c:pt>
                <c:pt idx="57348">
                  <c:v>12.145792</c:v>
                </c:pt>
                <c:pt idx="57349">
                  <c:v>12.145903000000001</c:v>
                </c:pt>
                <c:pt idx="57350">
                  <c:v>12.14425</c:v>
                </c:pt>
                <c:pt idx="57351">
                  <c:v>12.144817</c:v>
                </c:pt>
                <c:pt idx="57352">
                  <c:v>12.146481</c:v>
                </c:pt>
                <c:pt idx="57353">
                  <c:v>12.145903000000001</c:v>
                </c:pt>
                <c:pt idx="57354">
                  <c:v>12.144285999999999</c:v>
                </c:pt>
                <c:pt idx="57355">
                  <c:v>12.145676999999999</c:v>
                </c:pt>
                <c:pt idx="57356">
                  <c:v>12.146368000000001</c:v>
                </c:pt>
                <c:pt idx="57357">
                  <c:v>12.143525</c:v>
                </c:pt>
                <c:pt idx="57358">
                  <c:v>12.143003999999999</c:v>
                </c:pt>
                <c:pt idx="57359">
                  <c:v>12.146642</c:v>
                </c:pt>
                <c:pt idx="57360">
                  <c:v>12.14569</c:v>
                </c:pt>
                <c:pt idx="57361">
                  <c:v>12.140091999999999</c:v>
                </c:pt>
                <c:pt idx="57362">
                  <c:v>12.139984</c:v>
                </c:pt>
                <c:pt idx="57363">
                  <c:v>12.144793999999999</c:v>
                </c:pt>
                <c:pt idx="57364">
                  <c:v>12.147589</c:v>
                </c:pt>
                <c:pt idx="57365">
                  <c:v>12.147886</c:v>
                </c:pt>
                <c:pt idx="57366">
                  <c:v>12.145915</c:v>
                </c:pt>
                <c:pt idx="57367">
                  <c:v>12.145426</c:v>
                </c:pt>
                <c:pt idx="57368">
                  <c:v>12.146038000000001</c:v>
                </c:pt>
                <c:pt idx="57369">
                  <c:v>12.145462999999999</c:v>
                </c:pt>
                <c:pt idx="57370">
                  <c:v>12.145942</c:v>
                </c:pt>
                <c:pt idx="57371">
                  <c:v>12.143392</c:v>
                </c:pt>
                <c:pt idx="57372">
                  <c:v>12.141629999999999</c:v>
                </c:pt>
                <c:pt idx="57373">
                  <c:v>12.147444999999999</c:v>
                </c:pt>
                <c:pt idx="57374">
                  <c:v>12.148834000000001</c:v>
                </c:pt>
                <c:pt idx="57375">
                  <c:v>12.144736</c:v>
                </c:pt>
                <c:pt idx="57376">
                  <c:v>12.146544</c:v>
                </c:pt>
                <c:pt idx="57377">
                  <c:v>12.151247</c:v>
                </c:pt>
                <c:pt idx="57378">
                  <c:v>12.150687</c:v>
                </c:pt>
                <c:pt idx="57379">
                  <c:v>12.149979999999999</c:v>
                </c:pt>
                <c:pt idx="57380">
                  <c:v>12.149407</c:v>
                </c:pt>
                <c:pt idx="57381">
                  <c:v>12.146540999999999</c:v>
                </c:pt>
                <c:pt idx="57382">
                  <c:v>12.147197999999999</c:v>
                </c:pt>
                <c:pt idx="57383">
                  <c:v>12.150988</c:v>
                </c:pt>
                <c:pt idx="57384">
                  <c:v>12.150771000000001</c:v>
                </c:pt>
                <c:pt idx="57385">
                  <c:v>12.147596999999999</c:v>
                </c:pt>
                <c:pt idx="57386">
                  <c:v>12.145738</c:v>
                </c:pt>
                <c:pt idx="57387">
                  <c:v>12.149093000000001</c:v>
                </c:pt>
                <c:pt idx="57388">
                  <c:v>12.153461999999999</c:v>
                </c:pt>
                <c:pt idx="57389">
                  <c:v>12.151278</c:v>
                </c:pt>
                <c:pt idx="57390">
                  <c:v>12.147117</c:v>
                </c:pt>
                <c:pt idx="57391">
                  <c:v>12.146323000000001</c:v>
                </c:pt>
                <c:pt idx="57392">
                  <c:v>12.148453</c:v>
                </c:pt>
                <c:pt idx="57393">
                  <c:v>12.150925000000001</c:v>
                </c:pt>
                <c:pt idx="57394">
                  <c:v>12.149297000000001</c:v>
                </c:pt>
                <c:pt idx="57395">
                  <c:v>12.150375</c:v>
                </c:pt>
                <c:pt idx="57396">
                  <c:v>12.152392000000001</c:v>
                </c:pt>
                <c:pt idx="57397">
                  <c:v>12.149338</c:v>
                </c:pt>
                <c:pt idx="57398">
                  <c:v>12.149316000000001</c:v>
                </c:pt>
                <c:pt idx="57399">
                  <c:v>12.151434999999999</c:v>
                </c:pt>
                <c:pt idx="57400">
                  <c:v>12.149490999999999</c:v>
                </c:pt>
                <c:pt idx="57401">
                  <c:v>12.145358</c:v>
                </c:pt>
                <c:pt idx="57402">
                  <c:v>12.146851</c:v>
                </c:pt>
                <c:pt idx="57403">
                  <c:v>12.152134999999999</c:v>
                </c:pt>
                <c:pt idx="57404">
                  <c:v>12.155989</c:v>
                </c:pt>
                <c:pt idx="57405">
                  <c:v>12.158208999999999</c:v>
                </c:pt>
                <c:pt idx="57406">
                  <c:v>12.156943999999999</c:v>
                </c:pt>
                <c:pt idx="57407">
                  <c:v>12.15512</c:v>
                </c:pt>
                <c:pt idx="57408">
                  <c:v>12.156803999999999</c:v>
                </c:pt>
                <c:pt idx="57409">
                  <c:v>12.155428000000001</c:v>
                </c:pt>
                <c:pt idx="57410">
                  <c:v>12.153143</c:v>
                </c:pt>
                <c:pt idx="57411">
                  <c:v>12.155222</c:v>
                </c:pt>
                <c:pt idx="57412">
                  <c:v>12.155042999999999</c:v>
                </c:pt>
                <c:pt idx="57413">
                  <c:v>12.152490999999999</c:v>
                </c:pt>
                <c:pt idx="57414">
                  <c:v>12.155117000000001</c:v>
                </c:pt>
                <c:pt idx="57415">
                  <c:v>12.156841</c:v>
                </c:pt>
                <c:pt idx="57416">
                  <c:v>12.151699000000001</c:v>
                </c:pt>
                <c:pt idx="57417">
                  <c:v>12.152666</c:v>
                </c:pt>
                <c:pt idx="57418">
                  <c:v>12.160208000000001</c:v>
                </c:pt>
                <c:pt idx="57419">
                  <c:v>12.16161</c:v>
                </c:pt>
                <c:pt idx="57420">
                  <c:v>12.157222000000001</c:v>
                </c:pt>
                <c:pt idx="57421">
                  <c:v>12.155096</c:v>
                </c:pt>
                <c:pt idx="57422">
                  <c:v>12.155443999999999</c:v>
                </c:pt>
                <c:pt idx="57423">
                  <c:v>12.156404999999999</c:v>
                </c:pt>
                <c:pt idx="57424">
                  <c:v>12.159395999999999</c:v>
                </c:pt>
                <c:pt idx="57425">
                  <c:v>12.159775</c:v>
                </c:pt>
                <c:pt idx="57426">
                  <c:v>12.158856</c:v>
                </c:pt>
                <c:pt idx="57427">
                  <c:v>12.161123999999999</c:v>
                </c:pt>
                <c:pt idx="57428">
                  <c:v>12.161194</c:v>
                </c:pt>
                <c:pt idx="57429">
                  <c:v>12.158458</c:v>
                </c:pt>
                <c:pt idx="57430">
                  <c:v>12.161533</c:v>
                </c:pt>
                <c:pt idx="57431">
                  <c:v>12.166677999999999</c:v>
                </c:pt>
                <c:pt idx="57432">
                  <c:v>12.164643999999999</c:v>
                </c:pt>
                <c:pt idx="57433">
                  <c:v>12.164134000000001</c:v>
                </c:pt>
                <c:pt idx="57434">
                  <c:v>12.165789</c:v>
                </c:pt>
                <c:pt idx="57435">
                  <c:v>12.162241</c:v>
                </c:pt>
                <c:pt idx="57436">
                  <c:v>12.157209999999999</c:v>
                </c:pt>
                <c:pt idx="57437">
                  <c:v>12.16011</c:v>
                </c:pt>
                <c:pt idx="57438">
                  <c:v>12.170064999999999</c:v>
                </c:pt>
                <c:pt idx="57439">
                  <c:v>12.168585</c:v>
                </c:pt>
                <c:pt idx="57440">
                  <c:v>12.160364</c:v>
                </c:pt>
                <c:pt idx="57441">
                  <c:v>12.164859</c:v>
                </c:pt>
                <c:pt idx="57442">
                  <c:v>12.168348999999999</c:v>
                </c:pt>
                <c:pt idx="57443">
                  <c:v>12.165481</c:v>
                </c:pt>
                <c:pt idx="57444">
                  <c:v>12.167738</c:v>
                </c:pt>
                <c:pt idx="57445">
                  <c:v>12.169401000000001</c:v>
                </c:pt>
                <c:pt idx="57446">
                  <c:v>12.167828</c:v>
                </c:pt>
                <c:pt idx="57447">
                  <c:v>12.167839000000001</c:v>
                </c:pt>
                <c:pt idx="57448">
                  <c:v>12.167263999999999</c:v>
                </c:pt>
                <c:pt idx="57449">
                  <c:v>12.168497</c:v>
                </c:pt>
                <c:pt idx="57450">
                  <c:v>12.172605000000001</c:v>
                </c:pt>
                <c:pt idx="57451">
                  <c:v>12.173647000000001</c:v>
                </c:pt>
                <c:pt idx="57452">
                  <c:v>12.170908000000001</c:v>
                </c:pt>
                <c:pt idx="57453">
                  <c:v>12.168801999999999</c:v>
                </c:pt>
                <c:pt idx="57454">
                  <c:v>12.172553000000001</c:v>
                </c:pt>
                <c:pt idx="57455">
                  <c:v>12.174704</c:v>
                </c:pt>
                <c:pt idx="57456">
                  <c:v>12.169404</c:v>
                </c:pt>
                <c:pt idx="57457">
                  <c:v>12.165705000000001</c:v>
                </c:pt>
                <c:pt idx="57458">
                  <c:v>12.167458999999999</c:v>
                </c:pt>
                <c:pt idx="57459">
                  <c:v>12.168104</c:v>
                </c:pt>
                <c:pt idx="57460">
                  <c:v>12.16662</c:v>
                </c:pt>
                <c:pt idx="57461">
                  <c:v>12.167182</c:v>
                </c:pt>
                <c:pt idx="57462">
                  <c:v>12.166933999999999</c:v>
                </c:pt>
                <c:pt idx="57463">
                  <c:v>12.166243</c:v>
                </c:pt>
                <c:pt idx="57464">
                  <c:v>12.169956000000001</c:v>
                </c:pt>
                <c:pt idx="57465">
                  <c:v>12.169164</c:v>
                </c:pt>
                <c:pt idx="57466">
                  <c:v>12.165770999999999</c:v>
                </c:pt>
                <c:pt idx="57467">
                  <c:v>12.167009</c:v>
                </c:pt>
                <c:pt idx="57468">
                  <c:v>12.164745</c:v>
                </c:pt>
                <c:pt idx="57469">
                  <c:v>12.163451999999999</c:v>
                </c:pt>
                <c:pt idx="57470">
                  <c:v>12.168376</c:v>
                </c:pt>
                <c:pt idx="57471">
                  <c:v>12.171193000000001</c:v>
                </c:pt>
                <c:pt idx="57472">
                  <c:v>12.168364</c:v>
                </c:pt>
                <c:pt idx="57473">
                  <c:v>12.164813000000001</c:v>
                </c:pt>
                <c:pt idx="57474">
                  <c:v>12.163152</c:v>
                </c:pt>
                <c:pt idx="57475">
                  <c:v>12.166689999999999</c:v>
                </c:pt>
                <c:pt idx="57476">
                  <c:v>12.170688</c:v>
                </c:pt>
                <c:pt idx="57477">
                  <c:v>12.168801</c:v>
                </c:pt>
                <c:pt idx="57478">
                  <c:v>12.168179</c:v>
                </c:pt>
                <c:pt idx="57479">
                  <c:v>12.172082</c:v>
                </c:pt>
                <c:pt idx="57480">
                  <c:v>12.171897</c:v>
                </c:pt>
                <c:pt idx="57481">
                  <c:v>12.169256000000001</c:v>
                </c:pt>
                <c:pt idx="57482">
                  <c:v>12.172155</c:v>
                </c:pt>
                <c:pt idx="57483">
                  <c:v>12.175591000000001</c:v>
                </c:pt>
                <c:pt idx="57484">
                  <c:v>12.175082</c:v>
                </c:pt>
                <c:pt idx="57485">
                  <c:v>12.174875</c:v>
                </c:pt>
                <c:pt idx="57486">
                  <c:v>12.172127</c:v>
                </c:pt>
                <c:pt idx="57487">
                  <c:v>12.173014</c:v>
                </c:pt>
                <c:pt idx="57488">
                  <c:v>12.176933999999999</c:v>
                </c:pt>
                <c:pt idx="57489">
                  <c:v>12.176321</c:v>
                </c:pt>
                <c:pt idx="57490">
                  <c:v>12.173671000000001</c:v>
                </c:pt>
                <c:pt idx="57491">
                  <c:v>12.174023</c:v>
                </c:pt>
                <c:pt idx="57492">
                  <c:v>12.176199</c:v>
                </c:pt>
                <c:pt idx="57493">
                  <c:v>12.177845</c:v>
                </c:pt>
                <c:pt idx="57494">
                  <c:v>12.172542</c:v>
                </c:pt>
                <c:pt idx="57495">
                  <c:v>12.166178</c:v>
                </c:pt>
                <c:pt idx="57496">
                  <c:v>12.170108000000001</c:v>
                </c:pt>
                <c:pt idx="57497">
                  <c:v>12.173636</c:v>
                </c:pt>
                <c:pt idx="57498">
                  <c:v>12.171002</c:v>
                </c:pt>
                <c:pt idx="57499">
                  <c:v>12.175390999999999</c:v>
                </c:pt>
                <c:pt idx="57500">
                  <c:v>12.181587</c:v>
                </c:pt>
                <c:pt idx="57501">
                  <c:v>12.17952</c:v>
                </c:pt>
                <c:pt idx="57502">
                  <c:v>12.179379000000001</c:v>
                </c:pt>
                <c:pt idx="57503">
                  <c:v>12.182181</c:v>
                </c:pt>
                <c:pt idx="57504">
                  <c:v>12.182662000000001</c:v>
                </c:pt>
                <c:pt idx="57505">
                  <c:v>12.185015999999999</c:v>
                </c:pt>
                <c:pt idx="57506">
                  <c:v>12.182138999999999</c:v>
                </c:pt>
                <c:pt idx="57507">
                  <c:v>12.176771</c:v>
                </c:pt>
                <c:pt idx="57508">
                  <c:v>12.181524</c:v>
                </c:pt>
                <c:pt idx="57509">
                  <c:v>12.185523999999999</c:v>
                </c:pt>
                <c:pt idx="57510">
                  <c:v>12.181851</c:v>
                </c:pt>
                <c:pt idx="57511">
                  <c:v>12.181006999999999</c:v>
                </c:pt>
                <c:pt idx="57512">
                  <c:v>12.182867</c:v>
                </c:pt>
                <c:pt idx="57513">
                  <c:v>12.182691</c:v>
                </c:pt>
                <c:pt idx="57514">
                  <c:v>12.180624999999999</c:v>
                </c:pt>
                <c:pt idx="57515">
                  <c:v>12.178509999999999</c:v>
                </c:pt>
                <c:pt idx="57516">
                  <c:v>12.179359</c:v>
                </c:pt>
                <c:pt idx="57517">
                  <c:v>12.181044999999999</c:v>
                </c:pt>
                <c:pt idx="57518">
                  <c:v>12.181587</c:v>
                </c:pt>
                <c:pt idx="57519">
                  <c:v>12.185701</c:v>
                </c:pt>
                <c:pt idx="57520">
                  <c:v>12.186818000000001</c:v>
                </c:pt>
                <c:pt idx="57521">
                  <c:v>12.182881999999999</c:v>
                </c:pt>
                <c:pt idx="57522">
                  <c:v>12.183821999999999</c:v>
                </c:pt>
                <c:pt idx="57523">
                  <c:v>12.188967999999999</c:v>
                </c:pt>
                <c:pt idx="57524">
                  <c:v>12.189216</c:v>
                </c:pt>
                <c:pt idx="57525">
                  <c:v>12.188848999999999</c:v>
                </c:pt>
                <c:pt idx="57526">
                  <c:v>12.193683</c:v>
                </c:pt>
                <c:pt idx="57527">
                  <c:v>12.195095999999999</c:v>
                </c:pt>
                <c:pt idx="57528">
                  <c:v>12.188821000000001</c:v>
                </c:pt>
                <c:pt idx="57529">
                  <c:v>12.18407</c:v>
                </c:pt>
                <c:pt idx="57530">
                  <c:v>12.184664</c:v>
                </c:pt>
                <c:pt idx="57531">
                  <c:v>12.187431999999999</c:v>
                </c:pt>
                <c:pt idx="57532">
                  <c:v>12.187505</c:v>
                </c:pt>
                <c:pt idx="57533">
                  <c:v>12.185878000000001</c:v>
                </c:pt>
                <c:pt idx="57534">
                  <c:v>12.186836</c:v>
                </c:pt>
                <c:pt idx="57535">
                  <c:v>12.186140999999999</c:v>
                </c:pt>
                <c:pt idx="57536">
                  <c:v>12.184558000000001</c:v>
                </c:pt>
                <c:pt idx="57537">
                  <c:v>12.187749999999999</c:v>
                </c:pt>
                <c:pt idx="57538">
                  <c:v>12.190614999999999</c:v>
                </c:pt>
                <c:pt idx="57539">
                  <c:v>12.189921999999999</c:v>
                </c:pt>
                <c:pt idx="57540">
                  <c:v>12.184362999999999</c:v>
                </c:pt>
                <c:pt idx="57541">
                  <c:v>12.180472999999999</c:v>
                </c:pt>
                <c:pt idx="57542">
                  <c:v>12.185679</c:v>
                </c:pt>
                <c:pt idx="57543">
                  <c:v>12.192463999999999</c:v>
                </c:pt>
                <c:pt idx="57544">
                  <c:v>12.188342</c:v>
                </c:pt>
                <c:pt idx="57545">
                  <c:v>12.183040999999999</c:v>
                </c:pt>
                <c:pt idx="57546">
                  <c:v>12.189674999999999</c:v>
                </c:pt>
                <c:pt idx="57547">
                  <c:v>12.194589000000001</c:v>
                </c:pt>
                <c:pt idx="57548">
                  <c:v>12.190035999999999</c:v>
                </c:pt>
                <c:pt idx="57549">
                  <c:v>12.190229</c:v>
                </c:pt>
                <c:pt idx="57550">
                  <c:v>12.191064000000001</c:v>
                </c:pt>
                <c:pt idx="57551">
                  <c:v>12.186931</c:v>
                </c:pt>
                <c:pt idx="57552">
                  <c:v>12.185952</c:v>
                </c:pt>
                <c:pt idx="57553">
                  <c:v>12.185694</c:v>
                </c:pt>
                <c:pt idx="57554">
                  <c:v>12.186464000000001</c:v>
                </c:pt>
                <c:pt idx="57555">
                  <c:v>12.190996999999999</c:v>
                </c:pt>
                <c:pt idx="57556">
                  <c:v>12.190747999999999</c:v>
                </c:pt>
                <c:pt idx="57557">
                  <c:v>12.186741</c:v>
                </c:pt>
                <c:pt idx="57558">
                  <c:v>12.183334</c:v>
                </c:pt>
                <c:pt idx="57559">
                  <c:v>12.182323999999999</c:v>
                </c:pt>
                <c:pt idx="57560">
                  <c:v>12.184437000000001</c:v>
                </c:pt>
                <c:pt idx="57561">
                  <c:v>12.186013000000001</c:v>
                </c:pt>
                <c:pt idx="57562">
                  <c:v>12.186063000000001</c:v>
                </c:pt>
                <c:pt idx="57563">
                  <c:v>12.190177</c:v>
                </c:pt>
                <c:pt idx="57564">
                  <c:v>12.19345</c:v>
                </c:pt>
                <c:pt idx="57565">
                  <c:v>12.190715000000001</c:v>
                </c:pt>
                <c:pt idx="57566">
                  <c:v>12.191341</c:v>
                </c:pt>
                <c:pt idx="57567">
                  <c:v>12.196069</c:v>
                </c:pt>
                <c:pt idx="57568">
                  <c:v>12.199737000000001</c:v>
                </c:pt>
                <c:pt idx="57569">
                  <c:v>12.20148</c:v>
                </c:pt>
                <c:pt idx="57570">
                  <c:v>12.199987999999999</c:v>
                </c:pt>
                <c:pt idx="57571">
                  <c:v>12.198668</c:v>
                </c:pt>
                <c:pt idx="57572">
                  <c:v>12.196114</c:v>
                </c:pt>
                <c:pt idx="57573">
                  <c:v>12.195195999999999</c:v>
                </c:pt>
                <c:pt idx="57574">
                  <c:v>12.197122999999999</c:v>
                </c:pt>
                <c:pt idx="57575">
                  <c:v>12.199831</c:v>
                </c:pt>
                <c:pt idx="57576">
                  <c:v>12.199586999999999</c:v>
                </c:pt>
                <c:pt idx="57577">
                  <c:v>12.197005000000001</c:v>
                </c:pt>
                <c:pt idx="57578">
                  <c:v>12.199584</c:v>
                </c:pt>
                <c:pt idx="57579">
                  <c:v>12.200616</c:v>
                </c:pt>
                <c:pt idx="57580">
                  <c:v>12.196205000000001</c:v>
                </c:pt>
                <c:pt idx="57581">
                  <c:v>12.199488000000001</c:v>
                </c:pt>
                <c:pt idx="57582">
                  <c:v>12.202628000000001</c:v>
                </c:pt>
                <c:pt idx="57583">
                  <c:v>12.195674</c:v>
                </c:pt>
                <c:pt idx="57584">
                  <c:v>12.193038</c:v>
                </c:pt>
                <c:pt idx="57585">
                  <c:v>12.198221999999999</c:v>
                </c:pt>
                <c:pt idx="57586">
                  <c:v>12.197532000000001</c:v>
                </c:pt>
                <c:pt idx="57587">
                  <c:v>12.194903</c:v>
                </c:pt>
                <c:pt idx="57588">
                  <c:v>12.198138</c:v>
                </c:pt>
                <c:pt idx="57589">
                  <c:v>12.196997</c:v>
                </c:pt>
                <c:pt idx="57590">
                  <c:v>12.192159999999999</c:v>
                </c:pt>
                <c:pt idx="57591">
                  <c:v>12.192017999999999</c:v>
                </c:pt>
                <c:pt idx="57592">
                  <c:v>12.192030000000001</c:v>
                </c:pt>
                <c:pt idx="57593">
                  <c:v>12.192617</c:v>
                </c:pt>
                <c:pt idx="57594">
                  <c:v>12.194481</c:v>
                </c:pt>
                <c:pt idx="57595">
                  <c:v>12.194827</c:v>
                </c:pt>
                <c:pt idx="57596">
                  <c:v>12.197898</c:v>
                </c:pt>
                <c:pt idx="57597">
                  <c:v>12.202996000000001</c:v>
                </c:pt>
                <c:pt idx="57598">
                  <c:v>12.201632999999999</c:v>
                </c:pt>
                <c:pt idx="57599">
                  <c:v>12.200305999999999</c:v>
                </c:pt>
                <c:pt idx="57600">
                  <c:v>12.203512</c:v>
                </c:pt>
                <c:pt idx="57601">
                  <c:v>12.207025</c:v>
                </c:pt>
                <c:pt idx="57602">
                  <c:v>12.209580000000001</c:v>
                </c:pt>
                <c:pt idx="57603">
                  <c:v>12.205625</c:v>
                </c:pt>
                <c:pt idx="57604">
                  <c:v>12.201154000000001</c:v>
                </c:pt>
                <c:pt idx="57605">
                  <c:v>12.202851000000001</c:v>
                </c:pt>
                <c:pt idx="57606">
                  <c:v>12.203811999999999</c:v>
                </c:pt>
                <c:pt idx="57607">
                  <c:v>12.205581</c:v>
                </c:pt>
                <c:pt idx="57608">
                  <c:v>12.208356999999999</c:v>
                </c:pt>
                <c:pt idx="57609">
                  <c:v>12.207578</c:v>
                </c:pt>
                <c:pt idx="57610">
                  <c:v>12.205937</c:v>
                </c:pt>
                <c:pt idx="57611">
                  <c:v>12.205984000000001</c:v>
                </c:pt>
                <c:pt idx="57612">
                  <c:v>12.206454000000001</c:v>
                </c:pt>
                <c:pt idx="57613">
                  <c:v>12.208065</c:v>
                </c:pt>
                <c:pt idx="57614">
                  <c:v>12.208942</c:v>
                </c:pt>
                <c:pt idx="57615">
                  <c:v>12.2075</c:v>
                </c:pt>
                <c:pt idx="57616">
                  <c:v>12.20862</c:v>
                </c:pt>
                <c:pt idx="57617">
                  <c:v>12.212847999999999</c:v>
                </c:pt>
                <c:pt idx="57618">
                  <c:v>12.213203</c:v>
                </c:pt>
                <c:pt idx="57619">
                  <c:v>12.210400999999999</c:v>
                </c:pt>
                <c:pt idx="57620">
                  <c:v>12.206519</c:v>
                </c:pt>
                <c:pt idx="57621">
                  <c:v>12.205791</c:v>
                </c:pt>
                <c:pt idx="57622">
                  <c:v>12.209085</c:v>
                </c:pt>
                <c:pt idx="57623">
                  <c:v>12.208766000000001</c:v>
                </c:pt>
                <c:pt idx="57624">
                  <c:v>12.203989999999999</c:v>
                </c:pt>
                <c:pt idx="57625">
                  <c:v>12.202842</c:v>
                </c:pt>
                <c:pt idx="57626">
                  <c:v>12.209104</c:v>
                </c:pt>
                <c:pt idx="57627">
                  <c:v>12.211865</c:v>
                </c:pt>
                <c:pt idx="57628">
                  <c:v>12.206367</c:v>
                </c:pt>
                <c:pt idx="57629">
                  <c:v>12.209839000000001</c:v>
                </c:pt>
                <c:pt idx="57630">
                  <c:v>12.215425</c:v>
                </c:pt>
                <c:pt idx="57631">
                  <c:v>12.210079</c:v>
                </c:pt>
                <c:pt idx="57632">
                  <c:v>12.206479</c:v>
                </c:pt>
                <c:pt idx="57633">
                  <c:v>12.210641000000001</c:v>
                </c:pt>
                <c:pt idx="57634">
                  <c:v>12.210551000000001</c:v>
                </c:pt>
                <c:pt idx="57635">
                  <c:v>12.205508</c:v>
                </c:pt>
                <c:pt idx="57636">
                  <c:v>12.208257</c:v>
                </c:pt>
                <c:pt idx="57637">
                  <c:v>12.214559</c:v>
                </c:pt>
                <c:pt idx="57638">
                  <c:v>12.211760999999999</c:v>
                </c:pt>
                <c:pt idx="57639">
                  <c:v>12.204374</c:v>
                </c:pt>
                <c:pt idx="57640">
                  <c:v>12.201718</c:v>
                </c:pt>
                <c:pt idx="57641">
                  <c:v>12.205384</c:v>
                </c:pt>
                <c:pt idx="57642">
                  <c:v>12.211434000000001</c:v>
                </c:pt>
                <c:pt idx="57643">
                  <c:v>12.212066999999999</c:v>
                </c:pt>
                <c:pt idx="57644">
                  <c:v>12.209139</c:v>
                </c:pt>
                <c:pt idx="57645">
                  <c:v>12.213293999999999</c:v>
                </c:pt>
                <c:pt idx="57646">
                  <c:v>12.219846</c:v>
                </c:pt>
                <c:pt idx="57647">
                  <c:v>12.21669</c:v>
                </c:pt>
                <c:pt idx="57648">
                  <c:v>12.212247</c:v>
                </c:pt>
                <c:pt idx="57649">
                  <c:v>12.218467</c:v>
                </c:pt>
                <c:pt idx="57650">
                  <c:v>12.223610000000001</c:v>
                </c:pt>
                <c:pt idx="57651">
                  <c:v>12.22231</c:v>
                </c:pt>
                <c:pt idx="57652">
                  <c:v>12.221992999999999</c:v>
                </c:pt>
                <c:pt idx="57653">
                  <c:v>12.219753000000001</c:v>
                </c:pt>
                <c:pt idx="57654">
                  <c:v>12.214152</c:v>
                </c:pt>
                <c:pt idx="57655">
                  <c:v>12.213759</c:v>
                </c:pt>
                <c:pt idx="57656">
                  <c:v>12.218211999999999</c:v>
                </c:pt>
                <c:pt idx="57657">
                  <c:v>12.221124</c:v>
                </c:pt>
                <c:pt idx="57658">
                  <c:v>12.22312</c:v>
                </c:pt>
                <c:pt idx="57659">
                  <c:v>12.221534</c:v>
                </c:pt>
                <c:pt idx="57660">
                  <c:v>12.219647999999999</c:v>
                </c:pt>
                <c:pt idx="57661">
                  <c:v>12.221916999999999</c:v>
                </c:pt>
                <c:pt idx="57662">
                  <c:v>12.220751</c:v>
                </c:pt>
                <c:pt idx="57663">
                  <c:v>12.218966999999999</c:v>
                </c:pt>
                <c:pt idx="57664">
                  <c:v>12.220055</c:v>
                </c:pt>
                <c:pt idx="57665">
                  <c:v>12.221035000000001</c:v>
                </c:pt>
                <c:pt idx="57666">
                  <c:v>12.222436</c:v>
                </c:pt>
                <c:pt idx="57667">
                  <c:v>12.224201000000001</c:v>
                </c:pt>
                <c:pt idx="57668">
                  <c:v>12.222963</c:v>
                </c:pt>
                <c:pt idx="57669">
                  <c:v>12.2195</c:v>
                </c:pt>
                <c:pt idx="57670">
                  <c:v>12.218399</c:v>
                </c:pt>
                <c:pt idx="57671">
                  <c:v>12.220666</c:v>
                </c:pt>
                <c:pt idx="57672">
                  <c:v>12.218491</c:v>
                </c:pt>
                <c:pt idx="57673">
                  <c:v>12.216635</c:v>
                </c:pt>
                <c:pt idx="57674">
                  <c:v>12.22082</c:v>
                </c:pt>
                <c:pt idx="57675">
                  <c:v>12.222344</c:v>
                </c:pt>
                <c:pt idx="57676">
                  <c:v>12.222168</c:v>
                </c:pt>
                <c:pt idx="57677">
                  <c:v>12.223423</c:v>
                </c:pt>
                <c:pt idx="57678">
                  <c:v>12.223998999999999</c:v>
                </c:pt>
                <c:pt idx="57679">
                  <c:v>12.222073999999999</c:v>
                </c:pt>
                <c:pt idx="57680">
                  <c:v>12.221971</c:v>
                </c:pt>
                <c:pt idx="57681">
                  <c:v>12.225911</c:v>
                </c:pt>
                <c:pt idx="57682">
                  <c:v>12.229296</c:v>
                </c:pt>
                <c:pt idx="57683">
                  <c:v>12.230067</c:v>
                </c:pt>
                <c:pt idx="57684">
                  <c:v>12.230468999999999</c:v>
                </c:pt>
                <c:pt idx="57685">
                  <c:v>12.227607000000001</c:v>
                </c:pt>
                <c:pt idx="57686">
                  <c:v>12.225552</c:v>
                </c:pt>
                <c:pt idx="57687">
                  <c:v>12.230180000000001</c:v>
                </c:pt>
                <c:pt idx="57688">
                  <c:v>12.231607</c:v>
                </c:pt>
                <c:pt idx="57689">
                  <c:v>12.228222000000001</c:v>
                </c:pt>
                <c:pt idx="57690">
                  <c:v>12.228125</c:v>
                </c:pt>
                <c:pt idx="57691">
                  <c:v>12.229528999999999</c:v>
                </c:pt>
                <c:pt idx="57692">
                  <c:v>12.228007</c:v>
                </c:pt>
                <c:pt idx="57693">
                  <c:v>12.226661999999999</c:v>
                </c:pt>
                <c:pt idx="57694">
                  <c:v>12.230817999999999</c:v>
                </c:pt>
                <c:pt idx="57695">
                  <c:v>12.231109</c:v>
                </c:pt>
                <c:pt idx="57696">
                  <c:v>12.228998000000001</c:v>
                </c:pt>
                <c:pt idx="57697">
                  <c:v>12.231331000000001</c:v>
                </c:pt>
                <c:pt idx="57698">
                  <c:v>12.229766</c:v>
                </c:pt>
                <c:pt idx="57699">
                  <c:v>12.228745</c:v>
                </c:pt>
                <c:pt idx="57700">
                  <c:v>12.231987999999999</c:v>
                </c:pt>
                <c:pt idx="57701">
                  <c:v>12.234417000000001</c:v>
                </c:pt>
                <c:pt idx="57702">
                  <c:v>12.233732</c:v>
                </c:pt>
                <c:pt idx="57703">
                  <c:v>12.231507000000001</c:v>
                </c:pt>
                <c:pt idx="57704">
                  <c:v>12.232564999999999</c:v>
                </c:pt>
                <c:pt idx="57705">
                  <c:v>12.232753000000001</c:v>
                </c:pt>
                <c:pt idx="57706">
                  <c:v>12.231576</c:v>
                </c:pt>
                <c:pt idx="57707">
                  <c:v>12.234472</c:v>
                </c:pt>
                <c:pt idx="57708">
                  <c:v>12.235179</c:v>
                </c:pt>
                <c:pt idx="57709">
                  <c:v>12.234258000000001</c:v>
                </c:pt>
                <c:pt idx="57710">
                  <c:v>12.237406999999999</c:v>
                </c:pt>
                <c:pt idx="57711">
                  <c:v>12.237966</c:v>
                </c:pt>
                <c:pt idx="57712">
                  <c:v>12.233205</c:v>
                </c:pt>
                <c:pt idx="57713">
                  <c:v>12.232048000000001</c:v>
                </c:pt>
                <c:pt idx="57714">
                  <c:v>12.23767</c:v>
                </c:pt>
                <c:pt idx="57715">
                  <c:v>12.241415</c:v>
                </c:pt>
                <c:pt idx="57716">
                  <c:v>12.238353999999999</c:v>
                </c:pt>
                <c:pt idx="57717">
                  <c:v>12.237754000000001</c:v>
                </c:pt>
                <c:pt idx="57718">
                  <c:v>12.239015999999999</c:v>
                </c:pt>
                <c:pt idx="57719">
                  <c:v>12.236286</c:v>
                </c:pt>
                <c:pt idx="57720">
                  <c:v>12.234332999999999</c:v>
                </c:pt>
                <c:pt idx="57721">
                  <c:v>12.235374</c:v>
                </c:pt>
                <c:pt idx="57722">
                  <c:v>12.235813</c:v>
                </c:pt>
                <c:pt idx="57723">
                  <c:v>12.237583000000001</c:v>
                </c:pt>
                <c:pt idx="57724">
                  <c:v>12.2408</c:v>
                </c:pt>
                <c:pt idx="57725">
                  <c:v>12.238168</c:v>
                </c:pt>
                <c:pt idx="57726">
                  <c:v>12.232505</c:v>
                </c:pt>
                <c:pt idx="57727">
                  <c:v>12.232488</c:v>
                </c:pt>
                <c:pt idx="57728">
                  <c:v>12.234889000000001</c:v>
                </c:pt>
                <c:pt idx="57729">
                  <c:v>12.234417000000001</c:v>
                </c:pt>
                <c:pt idx="57730">
                  <c:v>12.235039</c:v>
                </c:pt>
                <c:pt idx="57731">
                  <c:v>12.234318999999999</c:v>
                </c:pt>
                <c:pt idx="57732">
                  <c:v>12.230827</c:v>
                </c:pt>
                <c:pt idx="57733">
                  <c:v>12.233817999999999</c:v>
                </c:pt>
                <c:pt idx="57734">
                  <c:v>12.237363</c:v>
                </c:pt>
                <c:pt idx="57735">
                  <c:v>12.234609000000001</c:v>
                </c:pt>
                <c:pt idx="57736">
                  <c:v>12.235673</c:v>
                </c:pt>
                <c:pt idx="57737">
                  <c:v>12.240408</c:v>
                </c:pt>
                <c:pt idx="57738">
                  <c:v>12.241189</c:v>
                </c:pt>
                <c:pt idx="57739">
                  <c:v>12.242067</c:v>
                </c:pt>
                <c:pt idx="57740">
                  <c:v>12.244111999999999</c:v>
                </c:pt>
                <c:pt idx="57741">
                  <c:v>12.248143000000001</c:v>
                </c:pt>
                <c:pt idx="57742">
                  <c:v>12.247888</c:v>
                </c:pt>
                <c:pt idx="57743">
                  <c:v>12.243921</c:v>
                </c:pt>
                <c:pt idx="57744">
                  <c:v>12.247487</c:v>
                </c:pt>
                <c:pt idx="57745">
                  <c:v>12.250166</c:v>
                </c:pt>
                <c:pt idx="57746">
                  <c:v>12.245277</c:v>
                </c:pt>
                <c:pt idx="57747">
                  <c:v>12.247636999999999</c:v>
                </c:pt>
                <c:pt idx="57748">
                  <c:v>12.251328000000001</c:v>
                </c:pt>
                <c:pt idx="57749">
                  <c:v>12.244622</c:v>
                </c:pt>
                <c:pt idx="57750">
                  <c:v>12.242603000000001</c:v>
                </c:pt>
                <c:pt idx="57751">
                  <c:v>12.248146</c:v>
                </c:pt>
                <c:pt idx="57752">
                  <c:v>12.247028999999999</c:v>
                </c:pt>
                <c:pt idx="57753">
                  <c:v>12.241144</c:v>
                </c:pt>
                <c:pt idx="57754">
                  <c:v>12.240745</c:v>
                </c:pt>
                <c:pt idx="57755">
                  <c:v>12.243080000000001</c:v>
                </c:pt>
                <c:pt idx="57756">
                  <c:v>12.242155</c:v>
                </c:pt>
                <c:pt idx="57757">
                  <c:v>12.239575</c:v>
                </c:pt>
                <c:pt idx="57758">
                  <c:v>12.241069</c:v>
                </c:pt>
                <c:pt idx="57759">
                  <c:v>12.245780999999999</c:v>
                </c:pt>
                <c:pt idx="57760">
                  <c:v>12.244400000000001</c:v>
                </c:pt>
                <c:pt idx="57761">
                  <c:v>12.240437</c:v>
                </c:pt>
                <c:pt idx="57762">
                  <c:v>12.241477</c:v>
                </c:pt>
                <c:pt idx="57763">
                  <c:v>12.243831</c:v>
                </c:pt>
                <c:pt idx="57764">
                  <c:v>12.244198000000001</c:v>
                </c:pt>
                <c:pt idx="57765">
                  <c:v>12.24593</c:v>
                </c:pt>
                <c:pt idx="57766">
                  <c:v>12.246328</c:v>
                </c:pt>
                <c:pt idx="57767">
                  <c:v>12.243876</c:v>
                </c:pt>
                <c:pt idx="57768">
                  <c:v>12.244161999999999</c:v>
                </c:pt>
                <c:pt idx="57769">
                  <c:v>12.24541</c:v>
                </c:pt>
                <c:pt idx="57770">
                  <c:v>12.245395</c:v>
                </c:pt>
                <c:pt idx="57771">
                  <c:v>12.245872</c:v>
                </c:pt>
                <c:pt idx="57772">
                  <c:v>12.248716</c:v>
                </c:pt>
                <c:pt idx="57773">
                  <c:v>12.25178</c:v>
                </c:pt>
                <c:pt idx="57774">
                  <c:v>12.251016</c:v>
                </c:pt>
                <c:pt idx="57775">
                  <c:v>12.247178999999999</c:v>
                </c:pt>
                <c:pt idx="57776">
                  <c:v>12.245881000000001</c:v>
                </c:pt>
                <c:pt idx="57777">
                  <c:v>12.247763000000001</c:v>
                </c:pt>
                <c:pt idx="57778">
                  <c:v>12.249437</c:v>
                </c:pt>
                <c:pt idx="57779">
                  <c:v>12.249366999999999</c:v>
                </c:pt>
                <c:pt idx="57780">
                  <c:v>12.247399</c:v>
                </c:pt>
                <c:pt idx="57781">
                  <c:v>12.246508</c:v>
                </c:pt>
                <c:pt idx="57782">
                  <c:v>12.250190999999999</c:v>
                </c:pt>
                <c:pt idx="57783">
                  <c:v>12.251578</c:v>
                </c:pt>
                <c:pt idx="57784">
                  <c:v>12.249492999999999</c:v>
                </c:pt>
                <c:pt idx="57785">
                  <c:v>12.254002</c:v>
                </c:pt>
                <c:pt idx="57786">
                  <c:v>12.255943</c:v>
                </c:pt>
                <c:pt idx="57787">
                  <c:v>12.253644</c:v>
                </c:pt>
                <c:pt idx="57788">
                  <c:v>12.254860000000001</c:v>
                </c:pt>
                <c:pt idx="57789">
                  <c:v>12.255789</c:v>
                </c:pt>
                <c:pt idx="57790">
                  <c:v>12.254655</c:v>
                </c:pt>
                <c:pt idx="57791">
                  <c:v>12.254206</c:v>
                </c:pt>
                <c:pt idx="57792">
                  <c:v>12.255312999999999</c:v>
                </c:pt>
                <c:pt idx="57793">
                  <c:v>12.252435999999999</c:v>
                </c:pt>
                <c:pt idx="57794">
                  <c:v>12.250736</c:v>
                </c:pt>
                <c:pt idx="57795">
                  <c:v>12.256659000000001</c:v>
                </c:pt>
                <c:pt idx="57796">
                  <c:v>12.256422000000001</c:v>
                </c:pt>
                <c:pt idx="57797">
                  <c:v>12.249485999999999</c:v>
                </c:pt>
                <c:pt idx="57798">
                  <c:v>12.249224999999999</c:v>
                </c:pt>
                <c:pt idx="57799">
                  <c:v>12.254747</c:v>
                </c:pt>
                <c:pt idx="57800">
                  <c:v>12.257581999999999</c:v>
                </c:pt>
                <c:pt idx="57801">
                  <c:v>12.254714999999999</c:v>
                </c:pt>
                <c:pt idx="57802">
                  <c:v>12.252375000000001</c:v>
                </c:pt>
                <c:pt idx="57803">
                  <c:v>12.251477</c:v>
                </c:pt>
                <c:pt idx="57804">
                  <c:v>12.253373</c:v>
                </c:pt>
                <c:pt idx="57805">
                  <c:v>12.257853000000001</c:v>
                </c:pt>
                <c:pt idx="57806">
                  <c:v>12.255782</c:v>
                </c:pt>
                <c:pt idx="57807">
                  <c:v>12.254261</c:v>
                </c:pt>
                <c:pt idx="57808">
                  <c:v>12.256809000000001</c:v>
                </c:pt>
                <c:pt idx="57809">
                  <c:v>12.255704</c:v>
                </c:pt>
                <c:pt idx="57810">
                  <c:v>12.254189999999999</c:v>
                </c:pt>
                <c:pt idx="57811">
                  <c:v>12.254632000000001</c:v>
                </c:pt>
                <c:pt idx="57812">
                  <c:v>12.253169</c:v>
                </c:pt>
                <c:pt idx="57813">
                  <c:v>12.251529</c:v>
                </c:pt>
                <c:pt idx="57814">
                  <c:v>12.252948999999999</c:v>
                </c:pt>
                <c:pt idx="57815">
                  <c:v>12.253213000000001</c:v>
                </c:pt>
                <c:pt idx="57816">
                  <c:v>12.252157</c:v>
                </c:pt>
                <c:pt idx="57817">
                  <c:v>12.255326999999999</c:v>
                </c:pt>
                <c:pt idx="57818">
                  <c:v>12.259188</c:v>
                </c:pt>
                <c:pt idx="57819">
                  <c:v>12.258058999999999</c:v>
                </c:pt>
                <c:pt idx="57820">
                  <c:v>12.258902000000001</c:v>
                </c:pt>
                <c:pt idx="57821">
                  <c:v>12.264563000000001</c:v>
                </c:pt>
                <c:pt idx="57822">
                  <c:v>12.264791000000001</c:v>
                </c:pt>
                <c:pt idx="57823">
                  <c:v>12.260543999999999</c:v>
                </c:pt>
                <c:pt idx="57824">
                  <c:v>12.260187</c:v>
                </c:pt>
                <c:pt idx="57825">
                  <c:v>12.259907999999999</c:v>
                </c:pt>
                <c:pt idx="57826">
                  <c:v>12.259944000000001</c:v>
                </c:pt>
                <c:pt idx="57827">
                  <c:v>12.260688999999999</c:v>
                </c:pt>
                <c:pt idx="57828">
                  <c:v>12.258364</c:v>
                </c:pt>
                <c:pt idx="57829">
                  <c:v>12.25648</c:v>
                </c:pt>
                <c:pt idx="57830">
                  <c:v>12.255082</c:v>
                </c:pt>
                <c:pt idx="57831">
                  <c:v>12.256326</c:v>
                </c:pt>
                <c:pt idx="57832">
                  <c:v>12.260296</c:v>
                </c:pt>
                <c:pt idx="57833">
                  <c:v>12.261619</c:v>
                </c:pt>
                <c:pt idx="57834">
                  <c:v>12.260298000000001</c:v>
                </c:pt>
                <c:pt idx="57835">
                  <c:v>12.25924</c:v>
                </c:pt>
                <c:pt idx="57836">
                  <c:v>12.259313000000001</c:v>
                </c:pt>
                <c:pt idx="57837">
                  <c:v>12.259380999999999</c:v>
                </c:pt>
                <c:pt idx="57838">
                  <c:v>12.260726999999999</c:v>
                </c:pt>
                <c:pt idx="57839">
                  <c:v>12.261877</c:v>
                </c:pt>
                <c:pt idx="57840">
                  <c:v>12.261405999999999</c:v>
                </c:pt>
                <c:pt idx="57841">
                  <c:v>12.264436</c:v>
                </c:pt>
                <c:pt idx="57842">
                  <c:v>12.268482000000001</c:v>
                </c:pt>
                <c:pt idx="57843">
                  <c:v>12.266218</c:v>
                </c:pt>
                <c:pt idx="57844">
                  <c:v>12.260524999999999</c:v>
                </c:pt>
                <c:pt idx="57845">
                  <c:v>12.261036000000001</c:v>
                </c:pt>
                <c:pt idx="57846">
                  <c:v>12.266664</c:v>
                </c:pt>
                <c:pt idx="57847">
                  <c:v>12.268917999999999</c:v>
                </c:pt>
                <c:pt idx="57848">
                  <c:v>12.266529999999999</c:v>
                </c:pt>
                <c:pt idx="57849">
                  <c:v>12.265867999999999</c:v>
                </c:pt>
                <c:pt idx="57850">
                  <c:v>12.270075</c:v>
                </c:pt>
                <c:pt idx="57851">
                  <c:v>12.270220999999999</c:v>
                </c:pt>
                <c:pt idx="57852">
                  <c:v>12.265276999999999</c:v>
                </c:pt>
                <c:pt idx="57853">
                  <c:v>12.263628000000001</c:v>
                </c:pt>
                <c:pt idx="57854">
                  <c:v>12.264957000000001</c:v>
                </c:pt>
                <c:pt idx="57855">
                  <c:v>12.266121</c:v>
                </c:pt>
                <c:pt idx="57856">
                  <c:v>12.267479</c:v>
                </c:pt>
                <c:pt idx="57857">
                  <c:v>12.26882</c:v>
                </c:pt>
                <c:pt idx="57858">
                  <c:v>12.270282999999999</c:v>
                </c:pt>
                <c:pt idx="57859">
                  <c:v>12.270227</c:v>
                </c:pt>
                <c:pt idx="57860">
                  <c:v>12.26939</c:v>
                </c:pt>
                <c:pt idx="57861">
                  <c:v>12.266901000000001</c:v>
                </c:pt>
                <c:pt idx="57862">
                  <c:v>12.263927000000001</c:v>
                </c:pt>
                <c:pt idx="57863">
                  <c:v>12.264818999999999</c:v>
                </c:pt>
                <c:pt idx="57864">
                  <c:v>12.267052</c:v>
                </c:pt>
                <c:pt idx="57865">
                  <c:v>12.266997</c:v>
                </c:pt>
                <c:pt idx="57866">
                  <c:v>12.265188999999999</c:v>
                </c:pt>
                <c:pt idx="57867">
                  <c:v>12.261524</c:v>
                </c:pt>
                <c:pt idx="57868">
                  <c:v>12.260445000000001</c:v>
                </c:pt>
                <c:pt idx="57869">
                  <c:v>12.262764000000001</c:v>
                </c:pt>
                <c:pt idx="57870">
                  <c:v>12.267346999999999</c:v>
                </c:pt>
                <c:pt idx="57871">
                  <c:v>12.268556</c:v>
                </c:pt>
                <c:pt idx="57872">
                  <c:v>12.264238000000001</c:v>
                </c:pt>
                <c:pt idx="57873">
                  <c:v>12.263989</c:v>
                </c:pt>
                <c:pt idx="57874">
                  <c:v>12.264322999999999</c:v>
                </c:pt>
                <c:pt idx="57875">
                  <c:v>12.264016</c:v>
                </c:pt>
                <c:pt idx="57876">
                  <c:v>12.267035999999999</c:v>
                </c:pt>
                <c:pt idx="57877">
                  <c:v>12.267226000000001</c:v>
                </c:pt>
                <c:pt idx="57878">
                  <c:v>12.266603</c:v>
                </c:pt>
                <c:pt idx="57879">
                  <c:v>12.264991999999999</c:v>
                </c:pt>
                <c:pt idx="57880">
                  <c:v>12.263733999999999</c:v>
                </c:pt>
                <c:pt idx="57881">
                  <c:v>12.268198</c:v>
                </c:pt>
                <c:pt idx="57882">
                  <c:v>12.270901</c:v>
                </c:pt>
                <c:pt idx="57883">
                  <c:v>12.268743000000001</c:v>
                </c:pt>
                <c:pt idx="57884">
                  <c:v>12.270237</c:v>
                </c:pt>
                <c:pt idx="57885">
                  <c:v>12.273678</c:v>
                </c:pt>
                <c:pt idx="57886">
                  <c:v>12.272734</c:v>
                </c:pt>
                <c:pt idx="57887">
                  <c:v>12.270122000000001</c:v>
                </c:pt>
                <c:pt idx="57888">
                  <c:v>12.271190000000001</c:v>
                </c:pt>
                <c:pt idx="57889">
                  <c:v>12.272800999999999</c:v>
                </c:pt>
                <c:pt idx="57890">
                  <c:v>12.273082</c:v>
                </c:pt>
                <c:pt idx="57891">
                  <c:v>12.274559</c:v>
                </c:pt>
                <c:pt idx="57892">
                  <c:v>12.278058</c:v>
                </c:pt>
                <c:pt idx="57893">
                  <c:v>12.278860999999999</c:v>
                </c:pt>
                <c:pt idx="57894">
                  <c:v>12.277291999999999</c:v>
                </c:pt>
                <c:pt idx="57895">
                  <c:v>12.277797</c:v>
                </c:pt>
                <c:pt idx="57896">
                  <c:v>12.278245999999999</c:v>
                </c:pt>
                <c:pt idx="57897">
                  <c:v>12.277039</c:v>
                </c:pt>
                <c:pt idx="57898">
                  <c:v>12.275449</c:v>
                </c:pt>
                <c:pt idx="57899">
                  <c:v>12.272157</c:v>
                </c:pt>
                <c:pt idx="57900">
                  <c:v>12.271246</c:v>
                </c:pt>
                <c:pt idx="57901">
                  <c:v>12.275039</c:v>
                </c:pt>
                <c:pt idx="57902">
                  <c:v>12.277241</c:v>
                </c:pt>
                <c:pt idx="57903">
                  <c:v>12.274673</c:v>
                </c:pt>
                <c:pt idx="57904">
                  <c:v>12.272444999999999</c:v>
                </c:pt>
                <c:pt idx="57905">
                  <c:v>12.274393999999999</c:v>
                </c:pt>
                <c:pt idx="57906">
                  <c:v>12.275755</c:v>
                </c:pt>
                <c:pt idx="57907">
                  <c:v>12.277093000000001</c:v>
                </c:pt>
                <c:pt idx="57908">
                  <c:v>12.278306000000001</c:v>
                </c:pt>
                <c:pt idx="57909">
                  <c:v>12.277291</c:v>
                </c:pt>
                <c:pt idx="57910">
                  <c:v>12.278327000000001</c:v>
                </c:pt>
                <c:pt idx="57911">
                  <c:v>12.276724</c:v>
                </c:pt>
                <c:pt idx="57912">
                  <c:v>12.273365</c:v>
                </c:pt>
                <c:pt idx="57913">
                  <c:v>12.273059</c:v>
                </c:pt>
                <c:pt idx="57914">
                  <c:v>12.275923000000001</c:v>
                </c:pt>
                <c:pt idx="57915">
                  <c:v>12.279906</c:v>
                </c:pt>
                <c:pt idx="57916">
                  <c:v>12.282116</c:v>
                </c:pt>
                <c:pt idx="57917">
                  <c:v>12.280357</c:v>
                </c:pt>
                <c:pt idx="57918">
                  <c:v>12.281224999999999</c:v>
                </c:pt>
                <c:pt idx="57919">
                  <c:v>12.283709999999999</c:v>
                </c:pt>
                <c:pt idx="57920">
                  <c:v>12.281931999999999</c:v>
                </c:pt>
                <c:pt idx="57921">
                  <c:v>12.279185999999999</c:v>
                </c:pt>
                <c:pt idx="57922">
                  <c:v>12.279601</c:v>
                </c:pt>
                <c:pt idx="57923">
                  <c:v>12.277651000000001</c:v>
                </c:pt>
                <c:pt idx="57924">
                  <c:v>12.273569</c:v>
                </c:pt>
                <c:pt idx="57925">
                  <c:v>12.275643000000001</c:v>
                </c:pt>
                <c:pt idx="57926">
                  <c:v>12.280326000000001</c:v>
                </c:pt>
                <c:pt idx="57927">
                  <c:v>12.278893999999999</c:v>
                </c:pt>
                <c:pt idx="57928">
                  <c:v>12.277023</c:v>
                </c:pt>
                <c:pt idx="57929">
                  <c:v>12.279718000000001</c:v>
                </c:pt>
                <c:pt idx="57930">
                  <c:v>12.281228</c:v>
                </c:pt>
                <c:pt idx="57931">
                  <c:v>12.28</c:v>
                </c:pt>
                <c:pt idx="57932">
                  <c:v>12.280340000000001</c:v>
                </c:pt>
                <c:pt idx="57933">
                  <c:v>12.281943999999999</c:v>
                </c:pt>
                <c:pt idx="57934">
                  <c:v>12.281890000000001</c:v>
                </c:pt>
                <c:pt idx="57935">
                  <c:v>12.279916999999999</c:v>
                </c:pt>
                <c:pt idx="57936">
                  <c:v>12.285087000000001</c:v>
                </c:pt>
                <c:pt idx="57937">
                  <c:v>12.2919</c:v>
                </c:pt>
                <c:pt idx="57938">
                  <c:v>12.289481</c:v>
                </c:pt>
                <c:pt idx="57939">
                  <c:v>12.284267</c:v>
                </c:pt>
                <c:pt idx="57940">
                  <c:v>12.283604</c:v>
                </c:pt>
                <c:pt idx="57941">
                  <c:v>12.281345999999999</c:v>
                </c:pt>
                <c:pt idx="57942">
                  <c:v>12.280044</c:v>
                </c:pt>
                <c:pt idx="57943">
                  <c:v>12.285666000000001</c:v>
                </c:pt>
                <c:pt idx="57944">
                  <c:v>12.292054</c:v>
                </c:pt>
                <c:pt idx="57945">
                  <c:v>12.290072</c:v>
                </c:pt>
                <c:pt idx="57946">
                  <c:v>12.285816000000001</c:v>
                </c:pt>
                <c:pt idx="57947">
                  <c:v>12.289732000000001</c:v>
                </c:pt>
                <c:pt idx="57948">
                  <c:v>12.291921</c:v>
                </c:pt>
                <c:pt idx="57949">
                  <c:v>12.285345</c:v>
                </c:pt>
                <c:pt idx="57950">
                  <c:v>12.281853999999999</c:v>
                </c:pt>
                <c:pt idx="57951">
                  <c:v>12.28684</c:v>
                </c:pt>
                <c:pt idx="57952">
                  <c:v>12.287815</c:v>
                </c:pt>
                <c:pt idx="57953">
                  <c:v>12.283794</c:v>
                </c:pt>
                <c:pt idx="57954">
                  <c:v>12.287983000000001</c:v>
                </c:pt>
                <c:pt idx="57955">
                  <c:v>12.289792</c:v>
                </c:pt>
                <c:pt idx="57956">
                  <c:v>12.284254000000001</c:v>
                </c:pt>
                <c:pt idx="57957">
                  <c:v>12.286106</c:v>
                </c:pt>
                <c:pt idx="57958">
                  <c:v>12.290568</c:v>
                </c:pt>
                <c:pt idx="57959">
                  <c:v>12.289345000000001</c:v>
                </c:pt>
                <c:pt idx="57960">
                  <c:v>12.287914000000001</c:v>
                </c:pt>
                <c:pt idx="57961">
                  <c:v>12.287433999999999</c:v>
                </c:pt>
                <c:pt idx="57962">
                  <c:v>12.288164</c:v>
                </c:pt>
                <c:pt idx="57963">
                  <c:v>12.290551000000001</c:v>
                </c:pt>
                <c:pt idx="57964">
                  <c:v>12.294292</c:v>
                </c:pt>
                <c:pt idx="57965">
                  <c:v>12.296811999999999</c:v>
                </c:pt>
                <c:pt idx="57966">
                  <c:v>12.299215999999999</c:v>
                </c:pt>
                <c:pt idx="57967">
                  <c:v>12.297466</c:v>
                </c:pt>
                <c:pt idx="57968">
                  <c:v>12.293222</c:v>
                </c:pt>
                <c:pt idx="57969">
                  <c:v>12.294188999999999</c:v>
                </c:pt>
                <c:pt idx="57970">
                  <c:v>12.297553000000001</c:v>
                </c:pt>
                <c:pt idx="57971">
                  <c:v>12.298325</c:v>
                </c:pt>
                <c:pt idx="57972">
                  <c:v>12.296256</c:v>
                </c:pt>
                <c:pt idx="57973">
                  <c:v>12.296469999999999</c:v>
                </c:pt>
                <c:pt idx="57974">
                  <c:v>12.300257999999999</c:v>
                </c:pt>
                <c:pt idx="57975">
                  <c:v>12.300238999999999</c:v>
                </c:pt>
                <c:pt idx="57976">
                  <c:v>12.29861</c:v>
                </c:pt>
                <c:pt idx="57977">
                  <c:v>12.301982000000001</c:v>
                </c:pt>
                <c:pt idx="57978">
                  <c:v>12.303628</c:v>
                </c:pt>
                <c:pt idx="57979">
                  <c:v>12.299374</c:v>
                </c:pt>
                <c:pt idx="57980">
                  <c:v>12.300654</c:v>
                </c:pt>
                <c:pt idx="57981">
                  <c:v>12.308223999999999</c:v>
                </c:pt>
                <c:pt idx="57982">
                  <c:v>12.308757</c:v>
                </c:pt>
                <c:pt idx="57983">
                  <c:v>12.304156000000001</c:v>
                </c:pt>
                <c:pt idx="57984">
                  <c:v>12.304619000000001</c:v>
                </c:pt>
                <c:pt idx="57985">
                  <c:v>12.306024000000001</c:v>
                </c:pt>
                <c:pt idx="57986">
                  <c:v>12.306444000000001</c:v>
                </c:pt>
                <c:pt idx="57987">
                  <c:v>12.304473</c:v>
                </c:pt>
                <c:pt idx="57988">
                  <c:v>12.304239000000001</c:v>
                </c:pt>
                <c:pt idx="57989">
                  <c:v>12.307252999999999</c:v>
                </c:pt>
                <c:pt idx="57990">
                  <c:v>12.307437999999999</c:v>
                </c:pt>
                <c:pt idx="57991">
                  <c:v>12.303850000000001</c:v>
                </c:pt>
                <c:pt idx="57992">
                  <c:v>12.299594000000001</c:v>
                </c:pt>
                <c:pt idx="57993">
                  <c:v>12.302761</c:v>
                </c:pt>
                <c:pt idx="57994">
                  <c:v>12.308109999999999</c:v>
                </c:pt>
                <c:pt idx="57995">
                  <c:v>12.306181</c:v>
                </c:pt>
                <c:pt idx="57996">
                  <c:v>12.302999</c:v>
                </c:pt>
                <c:pt idx="57997">
                  <c:v>12.305345000000001</c:v>
                </c:pt>
                <c:pt idx="57998">
                  <c:v>12.308961999999999</c:v>
                </c:pt>
                <c:pt idx="57999">
                  <c:v>12.306744999999999</c:v>
                </c:pt>
                <c:pt idx="58000">
                  <c:v>12.306323000000001</c:v>
                </c:pt>
                <c:pt idx="58001">
                  <c:v>12.309680999999999</c:v>
                </c:pt>
                <c:pt idx="58002">
                  <c:v>12.307589</c:v>
                </c:pt>
                <c:pt idx="58003">
                  <c:v>12.302492000000001</c:v>
                </c:pt>
                <c:pt idx="58004">
                  <c:v>12.300782999999999</c:v>
                </c:pt>
                <c:pt idx="58005">
                  <c:v>12.300032</c:v>
                </c:pt>
                <c:pt idx="58006">
                  <c:v>12.300986</c:v>
                </c:pt>
                <c:pt idx="58007">
                  <c:v>12.302239</c:v>
                </c:pt>
                <c:pt idx="58008">
                  <c:v>12.299966</c:v>
                </c:pt>
                <c:pt idx="58009">
                  <c:v>12.298686999999999</c:v>
                </c:pt>
                <c:pt idx="58010">
                  <c:v>12.30006</c:v>
                </c:pt>
                <c:pt idx="58011">
                  <c:v>12.301009000000001</c:v>
                </c:pt>
                <c:pt idx="58012">
                  <c:v>12.302541</c:v>
                </c:pt>
                <c:pt idx="58013">
                  <c:v>12.303769000000001</c:v>
                </c:pt>
                <c:pt idx="58014">
                  <c:v>12.303188</c:v>
                </c:pt>
                <c:pt idx="58015">
                  <c:v>12.304886</c:v>
                </c:pt>
                <c:pt idx="58016">
                  <c:v>12.306532000000001</c:v>
                </c:pt>
                <c:pt idx="58017">
                  <c:v>12.30298</c:v>
                </c:pt>
                <c:pt idx="58018">
                  <c:v>12.301593</c:v>
                </c:pt>
                <c:pt idx="58019">
                  <c:v>12.304335999999999</c:v>
                </c:pt>
                <c:pt idx="58020">
                  <c:v>12.303985000000001</c:v>
                </c:pt>
                <c:pt idx="58021">
                  <c:v>12.299412999999999</c:v>
                </c:pt>
                <c:pt idx="58022">
                  <c:v>12.298852999999999</c:v>
                </c:pt>
                <c:pt idx="58023">
                  <c:v>12.302916</c:v>
                </c:pt>
                <c:pt idx="58024">
                  <c:v>12.304997999999999</c:v>
                </c:pt>
                <c:pt idx="58025">
                  <c:v>12.305235</c:v>
                </c:pt>
                <c:pt idx="58026">
                  <c:v>12.308277</c:v>
                </c:pt>
                <c:pt idx="58027">
                  <c:v>12.313867</c:v>
                </c:pt>
                <c:pt idx="58028">
                  <c:v>12.317461</c:v>
                </c:pt>
                <c:pt idx="58029">
                  <c:v>12.316114000000001</c:v>
                </c:pt>
                <c:pt idx="58030">
                  <c:v>12.313098</c:v>
                </c:pt>
                <c:pt idx="58031">
                  <c:v>12.312499000000001</c:v>
                </c:pt>
                <c:pt idx="58032">
                  <c:v>12.311768000000001</c:v>
                </c:pt>
                <c:pt idx="58033">
                  <c:v>12.309246</c:v>
                </c:pt>
                <c:pt idx="58034">
                  <c:v>12.311472</c:v>
                </c:pt>
                <c:pt idx="58035">
                  <c:v>12.31521</c:v>
                </c:pt>
                <c:pt idx="58036">
                  <c:v>12.312949</c:v>
                </c:pt>
                <c:pt idx="58037">
                  <c:v>12.310105</c:v>
                </c:pt>
                <c:pt idx="58038">
                  <c:v>12.313484000000001</c:v>
                </c:pt>
                <c:pt idx="58039">
                  <c:v>12.316440999999999</c:v>
                </c:pt>
                <c:pt idx="58040">
                  <c:v>12.314298000000001</c:v>
                </c:pt>
                <c:pt idx="58041">
                  <c:v>12.311890999999999</c:v>
                </c:pt>
                <c:pt idx="58042">
                  <c:v>12.312856999999999</c:v>
                </c:pt>
                <c:pt idx="58043">
                  <c:v>12.313407</c:v>
                </c:pt>
                <c:pt idx="58044">
                  <c:v>12.310283</c:v>
                </c:pt>
                <c:pt idx="58045">
                  <c:v>12.307999000000001</c:v>
                </c:pt>
                <c:pt idx="58046">
                  <c:v>12.312844</c:v>
                </c:pt>
                <c:pt idx="58047">
                  <c:v>12.319217</c:v>
                </c:pt>
                <c:pt idx="58048">
                  <c:v>12.321294</c:v>
                </c:pt>
                <c:pt idx="58049">
                  <c:v>12.320651</c:v>
                </c:pt>
                <c:pt idx="58050">
                  <c:v>12.320016000000001</c:v>
                </c:pt>
                <c:pt idx="58051">
                  <c:v>12.320601</c:v>
                </c:pt>
                <c:pt idx="58052">
                  <c:v>12.321221</c:v>
                </c:pt>
                <c:pt idx="58053">
                  <c:v>12.318975</c:v>
                </c:pt>
                <c:pt idx="58054">
                  <c:v>12.315659999999999</c:v>
                </c:pt>
                <c:pt idx="58055">
                  <c:v>12.315621</c:v>
                </c:pt>
                <c:pt idx="58056">
                  <c:v>12.318569</c:v>
                </c:pt>
                <c:pt idx="58057">
                  <c:v>12.320449999999999</c:v>
                </c:pt>
                <c:pt idx="58058">
                  <c:v>12.321638</c:v>
                </c:pt>
                <c:pt idx="58059">
                  <c:v>12.322039999999999</c:v>
                </c:pt>
                <c:pt idx="58060">
                  <c:v>12.322742999999999</c:v>
                </c:pt>
                <c:pt idx="58061">
                  <c:v>12.323582999999999</c:v>
                </c:pt>
                <c:pt idx="58062">
                  <c:v>12.323504</c:v>
                </c:pt>
                <c:pt idx="58063">
                  <c:v>12.323639</c:v>
                </c:pt>
                <c:pt idx="58064">
                  <c:v>12.32146</c:v>
                </c:pt>
                <c:pt idx="58065">
                  <c:v>12.318947</c:v>
                </c:pt>
                <c:pt idx="58066">
                  <c:v>12.318732000000001</c:v>
                </c:pt>
                <c:pt idx="58067">
                  <c:v>12.320491000000001</c:v>
                </c:pt>
                <c:pt idx="58068">
                  <c:v>12.324979000000001</c:v>
                </c:pt>
                <c:pt idx="58069">
                  <c:v>12.326622</c:v>
                </c:pt>
                <c:pt idx="58070">
                  <c:v>12.323010999999999</c:v>
                </c:pt>
                <c:pt idx="58071">
                  <c:v>12.320479000000001</c:v>
                </c:pt>
                <c:pt idx="58072">
                  <c:v>12.321994</c:v>
                </c:pt>
                <c:pt idx="58073">
                  <c:v>12.320453000000001</c:v>
                </c:pt>
                <c:pt idx="58074">
                  <c:v>12.318044</c:v>
                </c:pt>
                <c:pt idx="58075">
                  <c:v>12.322844999999999</c:v>
                </c:pt>
                <c:pt idx="58076">
                  <c:v>12.325911</c:v>
                </c:pt>
                <c:pt idx="58077">
                  <c:v>12.323416999999999</c:v>
                </c:pt>
                <c:pt idx="58078">
                  <c:v>12.324007999999999</c:v>
                </c:pt>
                <c:pt idx="58079">
                  <c:v>12.324781</c:v>
                </c:pt>
                <c:pt idx="58080">
                  <c:v>12.322369999999999</c:v>
                </c:pt>
                <c:pt idx="58081">
                  <c:v>12.321823999999999</c:v>
                </c:pt>
                <c:pt idx="58082">
                  <c:v>12.32498</c:v>
                </c:pt>
                <c:pt idx="58083">
                  <c:v>12.325144</c:v>
                </c:pt>
                <c:pt idx="58084">
                  <c:v>12.322441</c:v>
                </c:pt>
                <c:pt idx="58085">
                  <c:v>12.322620000000001</c:v>
                </c:pt>
                <c:pt idx="58086">
                  <c:v>12.324615</c:v>
                </c:pt>
                <c:pt idx="58087">
                  <c:v>12.323143999999999</c:v>
                </c:pt>
                <c:pt idx="58088">
                  <c:v>12.320422000000001</c:v>
                </c:pt>
                <c:pt idx="58089">
                  <c:v>12.325117000000001</c:v>
                </c:pt>
                <c:pt idx="58090">
                  <c:v>12.328877</c:v>
                </c:pt>
                <c:pt idx="58091">
                  <c:v>12.323121</c:v>
                </c:pt>
                <c:pt idx="58092">
                  <c:v>12.324443</c:v>
                </c:pt>
                <c:pt idx="58093">
                  <c:v>12.331160000000001</c:v>
                </c:pt>
                <c:pt idx="58094">
                  <c:v>12.326371999999999</c:v>
                </c:pt>
                <c:pt idx="58095">
                  <c:v>12.325208999999999</c:v>
                </c:pt>
                <c:pt idx="58096">
                  <c:v>12.331492000000001</c:v>
                </c:pt>
                <c:pt idx="58097">
                  <c:v>12.328699</c:v>
                </c:pt>
                <c:pt idx="58098">
                  <c:v>12.324425</c:v>
                </c:pt>
                <c:pt idx="58099">
                  <c:v>12.328265</c:v>
                </c:pt>
                <c:pt idx="58100">
                  <c:v>12.330617</c:v>
                </c:pt>
                <c:pt idx="58101">
                  <c:v>12.329649</c:v>
                </c:pt>
                <c:pt idx="58102">
                  <c:v>12.332141999999999</c:v>
                </c:pt>
                <c:pt idx="58103">
                  <c:v>12.331148000000001</c:v>
                </c:pt>
                <c:pt idx="58104">
                  <c:v>12.328377</c:v>
                </c:pt>
                <c:pt idx="58105">
                  <c:v>12.332245</c:v>
                </c:pt>
                <c:pt idx="58106">
                  <c:v>12.337339999999999</c:v>
                </c:pt>
                <c:pt idx="58107">
                  <c:v>12.334803000000001</c:v>
                </c:pt>
                <c:pt idx="58108">
                  <c:v>12.330864999999999</c:v>
                </c:pt>
                <c:pt idx="58109">
                  <c:v>12.332162</c:v>
                </c:pt>
                <c:pt idx="58110">
                  <c:v>12.334498</c:v>
                </c:pt>
                <c:pt idx="58111">
                  <c:v>12.336183</c:v>
                </c:pt>
                <c:pt idx="58112">
                  <c:v>12.33968</c:v>
                </c:pt>
                <c:pt idx="58113">
                  <c:v>12.337707999999999</c:v>
                </c:pt>
                <c:pt idx="58114">
                  <c:v>12.328837999999999</c:v>
                </c:pt>
                <c:pt idx="58115">
                  <c:v>12.328123</c:v>
                </c:pt>
                <c:pt idx="58116">
                  <c:v>12.334897</c:v>
                </c:pt>
                <c:pt idx="58117">
                  <c:v>12.333461</c:v>
                </c:pt>
                <c:pt idx="58118">
                  <c:v>12.329737</c:v>
                </c:pt>
                <c:pt idx="58119">
                  <c:v>12.33047</c:v>
                </c:pt>
                <c:pt idx="58120">
                  <c:v>12.331553</c:v>
                </c:pt>
                <c:pt idx="58121">
                  <c:v>12.333416</c:v>
                </c:pt>
                <c:pt idx="58122">
                  <c:v>12.333781999999999</c:v>
                </c:pt>
                <c:pt idx="58123">
                  <c:v>12.32917</c:v>
                </c:pt>
                <c:pt idx="58124">
                  <c:v>12.331450999999999</c:v>
                </c:pt>
                <c:pt idx="58125">
                  <c:v>12.338018999999999</c:v>
                </c:pt>
                <c:pt idx="58126">
                  <c:v>12.335616</c:v>
                </c:pt>
                <c:pt idx="58127">
                  <c:v>12.330456999999999</c:v>
                </c:pt>
                <c:pt idx="58128">
                  <c:v>12.331172</c:v>
                </c:pt>
                <c:pt idx="58129">
                  <c:v>12.337569</c:v>
                </c:pt>
                <c:pt idx="58130">
                  <c:v>12.342184</c:v>
                </c:pt>
                <c:pt idx="58131">
                  <c:v>12.340382999999999</c:v>
                </c:pt>
                <c:pt idx="58132">
                  <c:v>12.340954</c:v>
                </c:pt>
                <c:pt idx="58133">
                  <c:v>12.339990999999999</c:v>
                </c:pt>
                <c:pt idx="58134">
                  <c:v>12.334673</c:v>
                </c:pt>
                <c:pt idx="58135">
                  <c:v>12.335058</c:v>
                </c:pt>
                <c:pt idx="58136">
                  <c:v>12.338929</c:v>
                </c:pt>
                <c:pt idx="58137">
                  <c:v>12.338526999999999</c:v>
                </c:pt>
                <c:pt idx="58138">
                  <c:v>12.340246</c:v>
                </c:pt>
                <c:pt idx="58139">
                  <c:v>12.343387999999999</c:v>
                </c:pt>
                <c:pt idx="58140">
                  <c:v>12.33967</c:v>
                </c:pt>
                <c:pt idx="58141">
                  <c:v>12.336857</c:v>
                </c:pt>
                <c:pt idx="58142">
                  <c:v>12.341574</c:v>
                </c:pt>
                <c:pt idx="58143">
                  <c:v>12.341282</c:v>
                </c:pt>
                <c:pt idx="58144">
                  <c:v>12.338347000000001</c:v>
                </c:pt>
                <c:pt idx="58145">
                  <c:v>12.341791000000001</c:v>
                </c:pt>
                <c:pt idx="58146">
                  <c:v>12.343078</c:v>
                </c:pt>
                <c:pt idx="58147">
                  <c:v>12.340889000000001</c:v>
                </c:pt>
                <c:pt idx="58148">
                  <c:v>12.342774</c:v>
                </c:pt>
                <c:pt idx="58149">
                  <c:v>12.344223</c:v>
                </c:pt>
                <c:pt idx="58150">
                  <c:v>12.343225</c:v>
                </c:pt>
                <c:pt idx="58151">
                  <c:v>12.343621000000001</c:v>
                </c:pt>
                <c:pt idx="58152">
                  <c:v>12.344719</c:v>
                </c:pt>
                <c:pt idx="58153">
                  <c:v>12.343951000000001</c:v>
                </c:pt>
                <c:pt idx="58154">
                  <c:v>12.34502</c:v>
                </c:pt>
                <c:pt idx="58155">
                  <c:v>12.344014</c:v>
                </c:pt>
                <c:pt idx="58156">
                  <c:v>12.339375</c:v>
                </c:pt>
                <c:pt idx="58157">
                  <c:v>12.341487000000001</c:v>
                </c:pt>
                <c:pt idx="58158">
                  <c:v>12.344912000000001</c:v>
                </c:pt>
                <c:pt idx="58159">
                  <c:v>12.340653</c:v>
                </c:pt>
                <c:pt idx="58160">
                  <c:v>12.338558000000001</c:v>
                </c:pt>
                <c:pt idx="58161">
                  <c:v>12.343403</c:v>
                </c:pt>
                <c:pt idx="58162">
                  <c:v>12.346911</c:v>
                </c:pt>
                <c:pt idx="58163">
                  <c:v>12.343207</c:v>
                </c:pt>
                <c:pt idx="58164">
                  <c:v>12.340918</c:v>
                </c:pt>
                <c:pt idx="58165">
                  <c:v>12.341317999999999</c:v>
                </c:pt>
                <c:pt idx="58166">
                  <c:v>12.341754999999999</c:v>
                </c:pt>
                <c:pt idx="58167">
                  <c:v>12.344016</c:v>
                </c:pt>
                <c:pt idx="58168">
                  <c:v>12.342917</c:v>
                </c:pt>
                <c:pt idx="58169">
                  <c:v>12.338215</c:v>
                </c:pt>
                <c:pt idx="58170">
                  <c:v>12.337218</c:v>
                </c:pt>
                <c:pt idx="58171">
                  <c:v>12.340806000000001</c:v>
                </c:pt>
                <c:pt idx="58172">
                  <c:v>12.343253000000001</c:v>
                </c:pt>
                <c:pt idx="58173">
                  <c:v>12.345060999999999</c:v>
                </c:pt>
                <c:pt idx="58174">
                  <c:v>12.346996000000001</c:v>
                </c:pt>
                <c:pt idx="58175">
                  <c:v>12.346090999999999</c:v>
                </c:pt>
                <c:pt idx="58176">
                  <c:v>12.346589</c:v>
                </c:pt>
                <c:pt idx="58177">
                  <c:v>12.348292000000001</c:v>
                </c:pt>
                <c:pt idx="58178">
                  <c:v>12.347375</c:v>
                </c:pt>
                <c:pt idx="58179">
                  <c:v>12.347479</c:v>
                </c:pt>
                <c:pt idx="58180">
                  <c:v>12.349970000000001</c:v>
                </c:pt>
                <c:pt idx="58181">
                  <c:v>12.347203</c:v>
                </c:pt>
                <c:pt idx="58182">
                  <c:v>12.342376</c:v>
                </c:pt>
                <c:pt idx="58183">
                  <c:v>12.341936</c:v>
                </c:pt>
                <c:pt idx="58184">
                  <c:v>12.339104000000001</c:v>
                </c:pt>
                <c:pt idx="58185">
                  <c:v>12.335990000000001</c:v>
                </c:pt>
                <c:pt idx="58186">
                  <c:v>12.340538</c:v>
                </c:pt>
                <c:pt idx="58187">
                  <c:v>12.345067999999999</c:v>
                </c:pt>
                <c:pt idx="58188">
                  <c:v>12.342459</c:v>
                </c:pt>
                <c:pt idx="58189">
                  <c:v>12.339947</c:v>
                </c:pt>
                <c:pt idx="58190">
                  <c:v>12.340026999999999</c:v>
                </c:pt>
                <c:pt idx="58191">
                  <c:v>12.342791</c:v>
                </c:pt>
                <c:pt idx="58192">
                  <c:v>12.349389</c:v>
                </c:pt>
                <c:pt idx="58193">
                  <c:v>12.351607</c:v>
                </c:pt>
                <c:pt idx="58194">
                  <c:v>12.347966</c:v>
                </c:pt>
                <c:pt idx="58195">
                  <c:v>12.348279</c:v>
                </c:pt>
                <c:pt idx="58196">
                  <c:v>12.351882</c:v>
                </c:pt>
                <c:pt idx="58197">
                  <c:v>12.352791</c:v>
                </c:pt>
                <c:pt idx="58198">
                  <c:v>12.357293</c:v>
                </c:pt>
                <c:pt idx="58199">
                  <c:v>12.358558</c:v>
                </c:pt>
                <c:pt idx="58200">
                  <c:v>12.353623000000001</c:v>
                </c:pt>
                <c:pt idx="58201">
                  <c:v>12.359166</c:v>
                </c:pt>
                <c:pt idx="58202">
                  <c:v>12.363175</c:v>
                </c:pt>
                <c:pt idx="58203">
                  <c:v>12.356301999999999</c:v>
                </c:pt>
                <c:pt idx="58204">
                  <c:v>12.356828</c:v>
                </c:pt>
                <c:pt idx="58205">
                  <c:v>12.362263</c:v>
                </c:pt>
                <c:pt idx="58206">
                  <c:v>12.360075999999999</c:v>
                </c:pt>
                <c:pt idx="58207">
                  <c:v>12.35796</c:v>
                </c:pt>
                <c:pt idx="58208">
                  <c:v>12.357996</c:v>
                </c:pt>
                <c:pt idx="58209">
                  <c:v>12.355852000000001</c:v>
                </c:pt>
                <c:pt idx="58210">
                  <c:v>12.356612999999999</c:v>
                </c:pt>
                <c:pt idx="58211">
                  <c:v>12.357706</c:v>
                </c:pt>
                <c:pt idx="58212">
                  <c:v>12.357123</c:v>
                </c:pt>
                <c:pt idx="58213">
                  <c:v>12.356638999999999</c:v>
                </c:pt>
                <c:pt idx="58214">
                  <c:v>12.357842</c:v>
                </c:pt>
                <c:pt idx="58215">
                  <c:v>12.3568</c:v>
                </c:pt>
                <c:pt idx="58216">
                  <c:v>12.351397</c:v>
                </c:pt>
                <c:pt idx="58217">
                  <c:v>12.35159</c:v>
                </c:pt>
                <c:pt idx="58218">
                  <c:v>12.357393999999999</c:v>
                </c:pt>
                <c:pt idx="58219">
                  <c:v>12.360699</c:v>
                </c:pt>
                <c:pt idx="58220">
                  <c:v>12.35829</c:v>
                </c:pt>
                <c:pt idx="58221">
                  <c:v>12.352468</c:v>
                </c:pt>
                <c:pt idx="58222">
                  <c:v>12.352980000000001</c:v>
                </c:pt>
                <c:pt idx="58223">
                  <c:v>12.358946</c:v>
                </c:pt>
                <c:pt idx="58224">
                  <c:v>12.361164</c:v>
                </c:pt>
                <c:pt idx="58225">
                  <c:v>12.359468</c:v>
                </c:pt>
                <c:pt idx="58226">
                  <c:v>12.357448</c:v>
                </c:pt>
                <c:pt idx="58227">
                  <c:v>12.356737000000001</c:v>
                </c:pt>
                <c:pt idx="58228">
                  <c:v>12.357860000000001</c:v>
                </c:pt>
                <c:pt idx="58229">
                  <c:v>12.358829</c:v>
                </c:pt>
                <c:pt idx="58230">
                  <c:v>12.357889999999999</c:v>
                </c:pt>
                <c:pt idx="58231">
                  <c:v>12.359386000000001</c:v>
                </c:pt>
                <c:pt idx="58232">
                  <c:v>12.357913</c:v>
                </c:pt>
                <c:pt idx="58233">
                  <c:v>12.351948999999999</c:v>
                </c:pt>
                <c:pt idx="58234">
                  <c:v>12.35083</c:v>
                </c:pt>
                <c:pt idx="58235">
                  <c:v>12.355568999999999</c:v>
                </c:pt>
                <c:pt idx="58236">
                  <c:v>12.358344000000001</c:v>
                </c:pt>
                <c:pt idx="58237">
                  <c:v>12.355180000000001</c:v>
                </c:pt>
                <c:pt idx="58238">
                  <c:v>12.354668999999999</c:v>
                </c:pt>
                <c:pt idx="58239">
                  <c:v>12.360044</c:v>
                </c:pt>
                <c:pt idx="58240">
                  <c:v>12.360277</c:v>
                </c:pt>
                <c:pt idx="58241">
                  <c:v>12.354186</c:v>
                </c:pt>
                <c:pt idx="58242">
                  <c:v>12.354717000000001</c:v>
                </c:pt>
                <c:pt idx="58243">
                  <c:v>12.359215000000001</c:v>
                </c:pt>
                <c:pt idx="58244">
                  <c:v>12.359767</c:v>
                </c:pt>
                <c:pt idx="58245">
                  <c:v>12.358841</c:v>
                </c:pt>
                <c:pt idx="58246">
                  <c:v>12.360624</c:v>
                </c:pt>
                <c:pt idx="58247">
                  <c:v>12.36267</c:v>
                </c:pt>
                <c:pt idx="58248">
                  <c:v>12.361610000000001</c:v>
                </c:pt>
                <c:pt idx="58249">
                  <c:v>12.361621</c:v>
                </c:pt>
                <c:pt idx="58250">
                  <c:v>12.364521</c:v>
                </c:pt>
                <c:pt idx="58251">
                  <c:v>12.366961999999999</c:v>
                </c:pt>
                <c:pt idx="58252">
                  <c:v>12.368150999999999</c:v>
                </c:pt>
                <c:pt idx="58253">
                  <c:v>12.368506</c:v>
                </c:pt>
                <c:pt idx="58254">
                  <c:v>12.367107000000001</c:v>
                </c:pt>
                <c:pt idx="58255">
                  <c:v>12.366019</c:v>
                </c:pt>
                <c:pt idx="58256">
                  <c:v>12.366838</c:v>
                </c:pt>
                <c:pt idx="58257">
                  <c:v>12.365114</c:v>
                </c:pt>
                <c:pt idx="58258">
                  <c:v>12.362277000000001</c:v>
                </c:pt>
                <c:pt idx="58259">
                  <c:v>12.36251</c:v>
                </c:pt>
                <c:pt idx="58260">
                  <c:v>12.363766999999999</c:v>
                </c:pt>
                <c:pt idx="58261">
                  <c:v>12.364248999999999</c:v>
                </c:pt>
                <c:pt idx="58262">
                  <c:v>12.363270999999999</c:v>
                </c:pt>
                <c:pt idx="58263">
                  <c:v>12.365584</c:v>
                </c:pt>
                <c:pt idx="58264">
                  <c:v>12.369027000000001</c:v>
                </c:pt>
                <c:pt idx="58265">
                  <c:v>12.368886</c:v>
                </c:pt>
                <c:pt idx="58266">
                  <c:v>12.368987000000001</c:v>
                </c:pt>
                <c:pt idx="58267">
                  <c:v>12.368168000000001</c:v>
                </c:pt>
                <c:pt idx="58268">
                  <c:v>12.367022</c:v>
                </c:pt>
                <c:pt idx="58269">
                  <c:v>12.371245</c:v>
                </c:pt>
                <c:pt idx="58270">
                  <c:v>12.376882</c:v>
                </c:pt>
                <c:pt idx="58271">
                  <c:v>12.376198</c:v>
                </c:pt>
                <c:pt idx="58272">
                  <c:v>12.372369000000001</c:v>
                </c:pt>
                <c:pt idx="58273">
                  <c:v>12.373939</c:v>
                </c:pt>
                <c:pt idx="58274">
                  <c:v>12.377253</c:v>
                </c:pt>
                <c:pt idx="58275">
                  <c:v>12.375194</c:v>
                </c:pt>
                <c:pt idx="58276">
                  <c:v>12.374613999999999</c:v>
                </c:pt>
                <c:pt idx="58277">
                  <c:v>12.374681000000001</c:v>
                </c:pt>
                <c:pt idx="58278">
                  <c:v>12.37082</c:v>
                </c:pt>
                <c:pt idx="58279">
                  <c:v>12.373594000000001</c:v>
                </c:pt>
                <c:pt idx="58280">
                  <c:v>12.378852</c:v>
                </c:pt>
                <c:pt idx="58281">
                  <c:v>12.375954999999999</c:v>
                </c:pt>
                <c:pt idx="58282">
                  <c:v>12.370597999999999</c:v>
                </c:pt>
                <c:pt idx="58283">
                  <c:v>12.372626</c:v>
                </c:pt>
                <c:pt idx="58284">
                  <c:v>12.379038</c:v>
                </c:pt>
                <c:pt idx="58285">
                  <c:v>12.376946999999999</c:v>
                </c:pt>
                <c:pt idx="58286">
                  <c:v>12.36984</c:v>
                </c:pt>
                <c:pt idx="58287">
                  <c:v>12.368159</c:v>
                </c:pt>
                <c:pt idx="58288">
                  <c:v>12.37205</c:v>
                </c:pt>
                <c:pt idx="58289">
                  <c:v>12.374407</c:v>
                </c:pt>
                <c:pt idx="58290">
                  <c:v>12.370009</c:v>
                </c:pt>
                <c:pt idx="58291">
                  <c:v>12.367182</c:v>
                </c:pt>
                <c:pt idx="58292">
                  <c:v>12.369244999999999</c:v>
                </c:pt>
                <c:pt idx="58293">
                  <c:v>12.369574999999999</c:v>
                </c:pt>
                <c:pt idx="58294">
                  <c:v>12.368772</c:v>
                </c:pt>
                <c:pt idx="58295">
                  <c:v>12.369802999999999</c:v>
                </c:pt>
                <c:pt idx="58296">
                  <c:v>12.374496000000001</c:v>
                </c:pt>
                <c:pt idx="58297">
                  <c:v>12.378215000000001</c:v>
                </c:pt>
                <c:pt idx="58298">
                  <c:v>12.375935999999999</c:v>
                </c:pt>
                <c:pt idx="58299">
                  <c:v>12.372591</c:v>
                </c:pt>
                <c:pt idx="58300">
                  <c:v>12.375377</c:v>
                </c:pt>
                <c:pt idx="58301">
                  <c:v>12.380217999999999</c:v>
                </c:pt>
                <c:pt idx="58302">
                  <c:v>12.376472</c:v>
                </c:pt>
                <c:pt idx="58303">
                  <c:v>12.374107</c:v>
                </c:pt>
                <c:pt idx="58304">
                  <c:v>12.379327999999999</c:v>
                </c:pt>
                <c:pt idx="58305">
                  <c:v>12.379875999999999</c:v>
                </c:pt>
                <c:pt idx="58306">
                  <c:v>12.378686</c:v>
                </c:pt>
                <c:pt idx="58307">
                  <c:v>12.381448000000001</c:v>
                </c:pt>
                <c:pt idx="58308">
                  <c:v>12.38086</c:v>
                </c:pt>
                <c:pt idx="58309">
                  <c:v>12.379014</c:v>
                </c:pt>
                <c:pt idx="58310">
                  <c:v>12.381297999999999</c:v>
                </c:pt>
                <c:pt idx="58311">
                  <c:v>12.380775</c:v>
                </c:pt>
                <c:pt idx="58312">
                  <c:v>12.378276</c:v>
                </c:pt>
                <c:pt idx="58313">
                  <c:v>12.380376999999999</c:v>
                </c:pt>
                <c:pt idx="58314">
                  <c:v>12.380974</c:v>
                </c:pt>
                <c:pt idx="58315">
                  <c:v>12.377058999999999</c:v>
                </c:pt>
                <c:pt idx="58316">
                  <c:v>12.377229</c:v>
                </c:pt>
                <c:pt idx="58317">
                  <c:v>12.381551999999999</c:v>
                </c:pt>
                <c:pt idx="58318">
                  <c:v>12.383965999999999</c:v>
                </c:pt>
                <c:pt idx="58319">
                  <c:v>12.385363</c:v>
                </c:pt>
                <c:pt idx="58320">
                  <c:v>12.383042</c:v>
                </c:pt>
                <c:pt idx="58321">
                  <c:v>12.379076</c:v>
                </c:pt>
                <c:pt idx="58322">
                  <c:v>12.384179</c:v>
                </c:pt>
                <c:pt idx="58323">
                  <c:v>12.389214000000001</c:v>
                </c:pt>
                <c:pt idx="58324">
                  <c:v>12.385510999999999</c:v>
                </c:pt>
                <c:pt idx="58325">
                  <c:v>12.382445000000001</c:v>
                </c:pt>
                <c:pt idx="58326">
                  <c:v>12.386574</c:v>
                </c:pt>
                <c:pt idx="58327">
                  <c:v>12.387283999999999</c:v>
                </c:pt>
                <c:pt idx="58328">
                  <c:v>12.378366</c:v>
                </c:pt>
                <c:pt idx="58329">
                  <c:v>12.376293</c:v>
                </c:pt>
                <c:pt idx="58330">
                  <c:v>12.379003000000001</c:v>
                </c:pt>
                <c:pt idx="58331">
                  <c:v>12.376772000000001</c:v>
                </c:pt>
                <c:pt idx="58332">
                  <c:v>12.381532</c:v>
                </c:pt>
                <c:pt idx="58333">
                  <c:v>12.383841</c:v>
                </c:pt>
                <c:pt idx="58334">
                  <c:v>12.376636</c:v>
                </c:pt>
                <c:pt idx="58335">
                  <c:v>12.378800999999999</c:v>
                </c:pt>
                <c:pt idx="58336">
                  <c:v>12.384919999999999</c:v>
                </c:pt>
                <c:pt idx="58337">
                  <c:v>12.38261</c:v>
                </c:pt>
                <c:pt idx="58338">
                  <c:v>12.382265</c:v>
                </c:pt>
                <c:pt idx="58339">
                  <c:v>12.383918</c:v>
                </c:pt>
                <c:pt idx="58340">
                  <c:v>12.380689</c:v>
                </c:pt>
                <c:pt idx="58341">
                  <c:v>12.383208</c:v>
                </c:pt>
                <c:pt idx="58342">
                  <c:v>12.389332</c:v>
                </c:pt>
                <c:pt idx="58343">
                  <c:v>12.390504</c:v>
                </c:pt>
                <c:pt idx="58344">
                  <c:v>12.391348000000001</c:v>
                </c:pt>
                <c:pt idx="58345">
                  <c:v>12.392632000000001</c:v>
                </c:pt>
                <c:pt idx="58346">
                  <c:v>12.392557</c:v>
                </c:pt>
                <c:pt idx="58347">
                  <c:v>12.394353000000001</c:v>
                </c:pt>
                <c:pt idx="58348">
                  <c:v>12.394389</c:v>
                </c:pt>
                <c:pt idx="58349">
                  <c:v>12.393763</c:v>
                </c:pt>
                <c:pt idx="58350">
                  <c:v>12.394119</c:v>
                </c:pt>
                <c:pt idx="58351">
                  <c:v>12.393272</c:v>
                </c:pt>
                <c:pt idx="58352">
                  <c:v>12.397005999999999</c:v>
                </c:pt>
                <c:pt idx="58353">
                  <c:v>12.401619</c:v>
                </c:pt>
                <c:pt idx="58354">
                  <c:v>12.39861</c:v>
                </c:pt>
                <c:pt idx="58355">
                  <c:v>12.396106</c:v>
                </c:pt>
                <c:pt idx="58356">
                  <c:v>12.397486000000001</c:v>
                </c:pt>
                <c:pt idx="58357">
                  <c:v>12.395020000000001</c:v>
                </c:pt>
                <c:pt idx="58358">
                  <c:v>12.392182</c:v>
                </c:pt>
                <c:pt idx="58359">
                  <c:v>12.393992000000001</c:v>
                </c:pt>
                <c:pt idx="58360">
                  <c:v>12.396369999999999</c:v>
                </c:pt>
                <c:pt idx="58361">
                  <c:v>12.397506999999999</c:v>
                </c:pt>
                <c:pt idx="58362">
                  <c:v>12.393063</c:v>
                </c:pt>
                <c:pt idx="58363">
                  <c:v>12.387157999999999</c:v>
                </c:pt>
                <c:pt idx="58364">
                  <c:v>12.390306000000001</c:v>
                </c:pt>
                <c:pt idx="58365">
                  <c:v>12.397202</c:v>
                </c:pt>
                <c:pt idx="58366">
                  <c:v>12.396966000000001</c:v>
                </c:pt>
                <c:pt idx="58367">
                  <c:v>12.394432</c:v>
                </c:pt>
                <c:pt idx="58368">
                  <c:v>12.398345000000001</c:v>
                </c:pt>
                <c:pt idx="58369">
                  <c:v>12.399004</c:v>
                </c:pt>
                <c:pt idx="58370">
                  <c:v>12.390942000000001</c:v>
                </c:pt>
                <c:pt idx="58371">
                  <c:v>12.389412999999999</c:v>
                </c:pt>
                <c:pt idx="58372">
                  <c:v>12.392759</c:v>
                </c:pt>
                <c:pt idx="58373">
                  <c:v>12.391133999999999</c:v>
                </c:pt>
                <c:pt idx="58374">
                  <c:v>12.390703</c:v>
                </c:pt>
                <c:pt idx="58375">
                  <c:v>12.392504000000001</c:v>
                </c:pt>
                <c:pt idx="58376">
                  <c:v>12.392094</c:v>
                </c:pt>
                <c:pt idx="58377">
                  <c:v>12.390478</c:v>
                </c:pt>
                <c:pt idx="58378">
                  <c:v>12.391133999999999</c:v>
                </c:pt>
                <c:pt idx="58379">
                  <c:v>12.393603000000001</c:v>
                </c:pt>
                <c:pt idx="58380">
                  <c:v>12.391052999999999</c:v>
                </c:pt>
                <c:pt idx="58381">
                  <c:v>12.390794</c:v>
                </c:pt>
                <c:pt idx="58382">
                  <c:v>12.395954</c:v>
                </c:pt>
                <c:pt idx="58383">
                  <c:v>12.397967</c:v>
                </c:pt>
                <c:pt idx="58384">
                  <c:v>12.397665999999999</c:v>
                </c:pt>
                <c:pt idx="58385">
                  <c:v>12.396976</c:v>
                </c:pt>
                <c:pt idx="58386">
                  <c:v>12.397342999999999</c:v>
                </c:pt>
                <c:pt idx="58387">
                  <c:v>12.39996</c:v>
                </c:pt>
                <c:pt idx="58388">
                  <c:v>12.400679</c:v>
                </c:pt>
                <c:pt idx="58389">
                  <c:v>12.398692</c:v>
                </c:pt>
                <c:pt idx="58390">
                  <c:v>12.399813</c:v>
                </c:pt>
                <c:pt idx="58391">
                  <c:v>12.405279999999999</c:v>
                </c:pt>
                <c:pt idx="58392">
                  <c:v>12.405492000000001</c:v>
                </c:pt>
                <c:pt idx="58393">
                  <c:v>12.400968000000001</c:v>
                </c:pt>
                <c:pt idx="58394">
                  <c:v>12.399891</c:v>
                </c:pt>
                <c:pt idx="58395">
                  <c:v>12.400536000000001</c:v>
                </c:pt>
                <c:pt idx="58396">
                  <c:v>12.402257000000001</c:v>
                </c:pt>
                <c:pt idx="58397">
                  <c:v>12.405054</c:v>
                </c:pt>
                <c:pt idx="58398">
                  <c:v>12.402001</c:v>
                </c:pt>
                <c:pt idx="58399">
                  <c:v>12.399775999999999</c:v>
                </c:pt>
                <c:pt idx="58400">
                  <c:v>12.403421</c:v>
                </c:pt>
                <c:pt idx="58401">
                  <c:v>12.403554</c:v>
                </c:pt>
                <c:pt idx="58402">
                  <c:v>12.401406</c:v>
                </c:pt>
                <c:pt idx="58403">
                  <c:v>12.402035</c:v>
                </c:pt>
                <c:pt idx="58404">
                  <c:v>12.401958</c:v>
                </c:pt>
                <c:pt idx="58405">
                  <c:v>12.400487999999999</c:v>
                </c:pt>
                <c:pt idx="58406">
                  <c:v>12.398327</c:v>
                </c:pt>
                <c:pt idx="58407">
                  <c:v>12.397964999999999</c:v>
                </c:pt>
                <c:pt idx="58408">
                  <c:v>12.401598999999999</c:v>
                </c:pt>
                <c:pt idx="58409">
                  <c:v>12.403518999999999</c:v>
                </c:pt>
                <c:pt idx="58410">
                  <c:v>12.40404</c:v>
                </c:pt>
                <c:pt idx="58411">
                  <c:v>12.408215</c:v>
                </c:pt>
                <c:pt idx="58412">
                  <c:v>12.407107999999999</c:v>
                </c:pt>
                <c:pt idx="58413">
                  <c:v>12.402526</c:v>
                </c:pt>
                <c:pt idx="58414">
                  <c:v>12.403162999999999</c:v>
                </c:pt>
                <c:pt idx="58415">
                  <c:v>12.404596</c:v>
                </c:pt>
                <c:pt idx="58416">
                  <c:v>12.401811</c:v>
                </c:pt>
                <c:pt idx="58417">
                  <c:v>12.398973</c:v>
                </c:pt>
                <c:pt idx="58418">
                  <c:v>12.402644</c:v>
                </c:pt>
                <c:pt idx="58419">
                  <c:v>12.405934</c:v>
                </c:pt>
                <c:pt idx="58420">
                  <c:v>12.405227999999999</c:v>
                </c:pt>
                <c:pt idx="58421">
                  <c:v>12.404272000000001</c:v>
                </c:pt>
                <c:pt idx="58422">
                  <c:v>12.402562</c:v>
                </c:pt>
                <c:pt idx="58423">
                  <c:v>12.405011999999999</c:v>
                </c:pt>
                <c:pt idx="58424">
                  <c:v>12.407976</c:v>
                </c:pt>
                <c:pt idx="58425">
                  <c:v>12.404197</c:v>
                </c:pt>
                <c:pt idx="58426">
                  <c:v>12.40122</c:v>
                </c:pt>
                <c:pt idx="58427">
                  <c:v>12.405200000000001</c:v>
                </c:pt>
                <c:pt idx="58428">
                  <c:v>12.405453</c:v>
                </c:pt>
                <c:pt idx="58429">
                  <c:v>12.402013</c:v>
                </c:pt>
                <c:pt idx="58430">
                  <c:v>12.403619000000001</c:v>
                </c:pt>
                <c:pt idx="58431">
                  <c:v>12.404375</c:v>
                </c:pt>
                <c:pt idx="58432">
                  <c:v>12.404949999999999</c:v>
                </c:pt>
                <c:pt idx="58433">
                  <c:v>12.410856000000001</c:v>
                </c:pt>
                <c:pt idx="58434">
                  <c:v>12.410855</c:v>
                </c:pt>
                <c:pt idx="58435">
                  <c:v>12.406943999999999</c:v>
                </c:pt>
                <c:pt idx="58436">
                  <c:v>12.410427</c:v>
                </c:pt>
                <c:pt idx="58437">
                  <c:v>12.412025</c:v>
                </c:pt>
                <c:pt idx="58438">
                  <c:v>12.409027</c:v>
                </c:pt>
                <c:pt idx="58439">
                  <c:v>12.409846</c:v>
                </c:pt>
                <c:pt idx="58440">
                  <c:v>12.410689</c:v>
                </c:pt>
                <c:pt idx="58441">
                  <c:v>12.412264</c:v>
                </c:pt>
                <c:pt idx="58442">
                  <c:v>12.416687</c:v>
                </c:pt>
                <c:pt idx="58443">
                  <c:v>12.415172999999999</c:v>
                </c:pt>
                <c:pt idx="58444">
                  <c:v>12.411402000000001</c:v>
                </c:pt>
                <c:pt idx="58445">
                  <c:v>12.412164000000001</c:v>
                </c:pt>
                <c:pt idx="58446">
                  <c:v>12.410569000000001</c:v>
                </c:pt>
                <c:pt idx="58447">
                  <c:v>12.410792000000001</c:v>
                </c:pt>
                <c:pt idx="58448">
                  <c:v>12.414118999999999</c:v>
                </c:pt>
                <c:pt idx="58449">
                  <c:v>12.415086000000001</c:v>
                </c:pt>
                <c:pt idx="58450">
                  <c:v>12.412003</c:v>
                </c:pt>
                <c:pt idx="58451">
                  <c:v>12.408961</c:v>
                </c:pt>
                <c:pt idx="58452">
                  <c:v>12.408518000000001</c:v>
                </c:pt>
                <c:pt idx="58453">
                  <c:v>12.410667999999999</c:v>
                </c:pt>
                <c:pt idx="58454">
                  <c:v>12.412015999999999</c:v>
                </c:pt>
                <c:pt idx="58455">
                  <c:v>12.411724</c:v>
                </c:pt>
                <c:pt idx="58456">
                  <c:v>12.414258999999999</c:v>
                </c:pt>
                <c:pt idx="58457">
                  <c:v>12.417199</c:v>
                </c:pt>
                <c:pt idx="58458">
                  <c:v>12.415838000000001</c:v>
                </c:pt>
                <c:pt idx="58459">
                  <c:v>12.416047000000001</c:v>
                </c:pt>
                <c:pt idx="58460">
                  <c:v>12.417005</c:v>
                </c:pt>
                <c:pt idx="58461">
                  <c:v>12.416461999999999</c:v>
                </c:pt>
                <c:pt idx="58462">
                  <c:v>12.421103</c:v>
                </c:pt>
                <c:pt idx="58463">
                  <c:v>12.421709</c:v>
                </c:pt>
                <c:pt idx="58464">
                  <c:v>12.413969</c:v>
                </c:pt>
                <c:pt idx="58465">
                  <c:v>12.412936</c:v>
                </c:pt>
                <c:pt idx="58466">
                  <c:v>12.41963</c:v>
                </c:pt>
                <c:pt idx="58467">
                  <c:v>12.421801</c:v>
                </c:pt>
                <c:pt idx="58468">
                  <c:v>12.418756</c:v>
                </c:pt>
                <c:pt idx="58469">
                  <c:v>12.417852</c:v>
                </c:pt>
                <c:pt idx="58470">
                  <c:v>12.417649000000001</c:v>
                </c:pt>
                <c:pt idx="58471">
                  <c:v>12.415368000000001</c:v>
                </c:pt>
                <c:pt idx="58472">
                  <c:v>12.416957</c:v>
                </c:pt>
                <c:pt idx="58473">
                  <c:v>12.421144</c:v>
                </c:pt>
                <c:pt idx="58474">
                  <c:v>12.419235</c:v>
                </c:pt>
                <c:pt idx="58475">
                  <c:v>12.416980000000001</c:v>
                </c:pt>
                <c:pt idx="58476">
                  <c:v>12.420794000000001</c:v>
                </c:pt>
                <c:pt idx="58477">
                  <c:v>12.422548000000001</c:v>
                </c:pt>
                <c:pt idx="58478">
                  <c:v>12.421559</c:v>
                </c:pt>
                <c:pt idx="58479">
                  <c:v>12.420579</c:v>
                </c:pt>
                <c:pt idx="58480">
                  <c:v>12.418013</c:v>
                </c:pt>
                <c:pt idx="58481">
                  <c:v>12.420704000000001</c:v>
                </c:pt>
                <c:pt idx="58482">
                  <c:v>12.422620999999999</c:v>
                </c:pt>
                <c:pt idx="58483">
                  <c:v>12.418775999999999</c:v>
                </c:pt>
                <c:pt idx="58484">
                  <c:v>12.417926</c:v>
                </c:pt>
                <c:pt idx="58485">
                  <c:v>12.421597</c:v>
                </c:pt>
                <c:pt idx="58486">
                  <c:v>12.424958</c:v>
                </c:pt>
                <c:pt idx="58487">
                  <c:v>12.422135000000001</c:v>
                </c:pt>
                <c:pt idx="58488">
                  <c:v>12.418583999999999</c:v>
                </c:pt>
                <c:pt idx="58489">
                  <c:v>12.421056999999999</c:v>
                </c:pt>
                <c:pt idx="58490">
                  <c:v>12.420048</c:v>
                </c:pt>
                <c:pt idx="58491">
                  <c:v>12.421203</c:v>
                </c:pt>
                <c:pt idx="58492">
                  <c:v>12.426447</c:v>
                </c:pt>
                <c:pt idx="58493">
                  <c:v>12.424299</c:v>
                </c:pt>
                <c:pt idx="58494">
                  <c:v>12.423534999999999</c:v>
                </c:pt>
                <c:pt idx="58495">
                  <c:v>12.427901</c:v>
                </c:pt>
                <c:pt idx="58496">
                  <c:v>12.426683000000001</c:v>
                </c:pt>
                <c:pt idx="58497">
                  <c:v>12.422321</c:v>
                </c:pt>
                <c:pt idx="58498">
                  <c:v>12.424251999999999</c:v>
                </c:pt>
                <c:pt idx="58499">
                  <c:v>12.426931</c:v>
                </c:pt>
                <c:pt idx="58500">
                  <c:v>12.424977999999999</c:v>
                </c:pt>
                <c:pt idx="58501">
                  <c:v>12.428659</c:v>
                </c:pt>
                <c:pt idx="58502">
                  <c:v>12.434991999999999</c:v>
                </c:pt>
                <c:pt idx="58503">
                  <c:v>12.433849</c:v>
                </c:pt>
                <c:pt idx="58504">
                  <c:v>12.43252</c:v>
                </c:pt>
                <c:pt idx="58505">
                  <c:v>12.432600000000001</c:v>
                </c:pt>
                <c:pt idx="58506">
                  <c:v>12.428651</c:v>
                </c:pt>
                <c:pt idx="58507">
                  <c:v>12.429789</c:v>
                </c:pt>
                <c:pt idx="58508">
                  <c:v>12.435881999999999</c:v>
                </c:pt>
                <c:pt idx="58509">
                  <c:v>12.436349</c:v>
                </c:pt>
                <c:pt idx="58510">
                  <c:v>12.431181</c:v>
                </c:pt>
                <c:pt idx="58511">
                  <c:v>12.430075</c:v>
                </c:pt>
                <c:pt idx="58512">
                  <c:v>12.434393</c:v>
                </c:pt>
                <c:pt idx="58513">
                  <c:v>12.434284</c:v>
                </c:pt>
                <c:pt idx="58514">
                  <c:v>12.428658</c:v>
                </c:pt>
                <c:pt idx="58515">
                  <c:v>12.430154999999999</c:v>
                </c:pt>
                <c:pt idx="58516">
                  <c:v>12.437706</c:v>
                </c:pt>
                <c:pt idx="58517">
                  <c:v>12.440264000000001</c:v>
                </c:pt>
                <c:pt idx="58518">
                  <c:v>12.439380999999999</c:v>
                </c:pt>
                <c:pt idx="58519">
                  <c:v>12.436458999999999</c:v>
                </c:pt>
                <c:pt idx="58520">
                  <c:v>12.435897000000001</c:v>
                </c:pt>
                <c:pt idx="58521">
                  <c:v>12.444233000000001</c:v>
                </c:pt>
                <c:pt idx="58522">
                  <c:v>12.447160999999999</c:v>
                </c:pt>
                <c:pt idx="58523">
                  <c:v>12.439155</c:v>
                </c:pt>
                <c:pt idx="58524">
                  <c:v>12.437011999999999</c:v>
                </c:pt>
                <c:pt idx="58525">
                  <c:v>12.439981</c:v>
                </c:pt>
                <c:pt idx="58526">
                  <c:v>12.439498</c:v>
                </c:pt>
                <c:pt idx="58527">
                  <c:v>12.440754999999999</c:v>
                </c:pt>
                <c:pt idx="58528">
                  <c:v>12.442413999999999</c:v>
                </c:pt>
                <c:pt idx="58529">
                  <c:v>12.441699</c:v>
                </c:pt>
                <c:pt idx="58530">
                  <c:v>12.438929999999999</c:v>
                </c:pt>
                <c:pt idx="58531">
                  <c:v>12.435116000000001</c:v>
                </c:pt>
                <c:pt idx="58532">
                  <c:v>12.432542</c:v>
                </c:pt>
                <c:pt idx="58533">
                  <c:v>12.432484000000001</c:v>
                </c:pt>
                <c:pt idx="58534">
                  <c:v>12.434059</c:v>
                </c:pt>
                <c:pt idx="58535">
                  <c:v>12.438302</c:v>
                </c:pt>
                <c:pt idx="58536">
                  <c:v>12.440382</c:v>
                </c:pt>
                <c:pt idx="58537">
                  <c:v>12.434566</c:v>
                </c:pt>
                <c:pt idx="58538">
                  <c:v>12.433462</c:v>
                </c:pt>
                <c:pt idx="58539">
                  <c:v>12.43801</c:v>
                </c:pt>
                <c:pt idx="58540">
                  <c:v>12.434570000000001</c:v>
                </c:pt>
                <c:pt idx="58541">
                  <c:v>12.432550000000001</c:v>
                </c:pt>
                <c:pt idx="58542">
                  <c:v>12.436242999999999</c:v>
                </c:pt>
                <c:pt idx="58543">
                  <c:v>12.436859999999999</c:v>
                </c:pt>
                <c:pt idx="58544">
                  <c:v>12.436018000000001</c:v>
                </c:pt>
                <c:pt idx="58545">
                  <c:v>12.43496</c:v>
                </c:pt>
                <c:pt idx="58546">
                  <c:v>12.435665999999999</c:v>
                </c:pt>
                <c:pt idx="58547">
                  <c:v>12.43708</c:v>
                </c:pt>
                <c:pt idx="58548">
                  <c:v>12.436418</c:v>
                </c:pt>
                <c:pt idx="58549">
                  <c:v>12.435285</c:v>
                </c:pt>
                <c:pt idx="58550">
                  <c:v>12.434267</c:v>
                </c:pt>
                <c:pt idx="58551">
                  <c:v>12.43486</c:v>
                </c:pt>
                <c:pt idx="58552">
                  <c:v>12.434035</c:v>
                </c:pt>
                <c:pt idx="58553">
                  <c:v>12.435293</c:v>
                </c:pt>
                <c:pt idx="58554">
                  <c:v>12.441585999999999</c:v>
                </c:pt>
                <c:pt idx="58555">
                  <c:v>12.445211</c:v>
                </c:pt>
                <c:pt idx="58556">
                  <c:v>12.442206000000001</c:v>
                </c:pt>
                <c:pt idx="58557">
                  <c:v>12.442549</c:v>
                </c:pt>
                <c:pt idx="58558">
                  <c:v>12.442427</c:v>
                </c:pt>
                <c:pt idx="58559">
                  <c:v>12.438701</c:v>
                </c:pt>
                <c:pt idx="58560">
                  <c:v>12.442933</c:v>
                </c:pt>
                <c:pt idx="58561">
                  <c:v>12.447381</c:v>
                </c:pt>
                <c:pt idx="58562">
                  <c:v>12.441291</c:v>
                </c:pt>
                <c:pt idx="58563">
                  <c:v>12.43599</c:v>
                </c:pt>
                <c:pt idx="58564">
                  <c:v>12.437208</c:v>
                </c:pt>
                <c:pt idx="58565">
                  <c:v>12.440016999999999</c:v>
                </c:pt>
                <c:pt idx="58566">
                  <c:v>12.441198999999999</c:v>
                </c:pt>
                <c:pt idx="58567">
                  <c:v>12.441717000000001</c:v>
                </c:pt>
                <c:pt idx="58568">
                  <c:v>12.440977999999999</c:v>
                </c:pt>
                <c:pt idx="58569">
                  <c:v>12.443173</c:v>
                </c:pt>
                <c:pt idx="58570">
                  <c:v>12.446522999999999</c:v>
                </c:pt>
                <c:pt idx="58571">
                  <c:v>12.439927000000001</c:v>
                </c:pt>
                <c:pt idx="58572">
                  <c:v>12.433716</c:v>
                </c:pt>
                <c:pt idx="58573">
                  <c:v>12.442192</c:v>
                </c:pt>
                <c:pt idx="58574">
                  <c:v>12.448207</c:v>
                </c:pt>
                <c:pt idx="58575">
                  <c:v>12.443674</c:v>
                </c:pt>
                <c:pt idx="58576">
                  <c:v>12.446009999999999</c:v>
                </c:pt>
                <c:pt idx="58577">
                  <c:v>12.454109000000001</c:v>
                </c:pt>
                <c:pt idx="58578">
                  <c:v>12.452158000000001</c:v>
                </c:pt>
                <c:pt idx="58579">
                  <c:v>12.447324</c:v>
                </c:pt>
                <c:pt idx="58580">
                  <c:v>12.449529999999999</c:v>
                </c:pt>
                <c:pt idx="58581">
                  <c:v>12.452303000000001</c:v>
                </c:pt>
                <c:pt idx="58582">
                  <c:v>12.448817</c:v>
                </c:pt>
                <c:pt idx="58583">
                  <c:v>12.451798999999999</c:v>
                </c:pt>
                <c:pt idx="58584">
                  <c:v>12.45889</c:v>
                </c:pt>
                <c:pt idx="58585">
                  <c:v>12.456016</c:v>
                </c:pt>
                <c:pt idx="58586">
                  <c:v>12.451689999999999</c:v>
                </c:pt>
                <c:pt idx="58587">
                  <c:v>12.450759</c:v>
                </c:pt>
                <c:pt idx="58588">
                  <c:v>12.450308</c:v>
                </c:pt>
                <c:pt idx="58589">
                  <c:v>12.453091000000001</c:v>
                </c:pt>
                <c:pt idx="58590">
                  <c:v>12.455983</c:v>
                </c:pt>
                <c:pt idx="58591">
                  <c:v>12.456462999999999</c:v>
                </c:pt>
                <c:pt idx="58592">
                  <c:v>12.454074</c:v>
                </c:pt>
                <c:pt idx="58593">
                  <c:v>12.449552000000001</c:v>
                </c:pt>
                <c:pt idx="58594">
                  <c:v>12.451181</c:v>
                </c:pt>
                <c:pt idx="58595">
                  <c:v>12.454772999999999</c:v>
                </c:pt>
                <c:pt idx="58596">
                  <c:v>12.449436</c:v>
                </c:pt>
                <c:pt idx="58597">
                  <c:v>12.445759000000001</c:v>
                </c:pt>
                <c:pt idx="58598">
                  <c:v>12.450867000000001</c:v>
                </c:pt>
                <c:pt idx="58599">
                  <c:v>12.452251</c:v>
                </c:pt>
                <c:pt idx="58600">
                  <c:v>12.447595</c:v>
                </c:pt>
                <c:pt idx="58601">
                  <c:v>12.451765999999999</c:v>
                </c:pt>
                <c:pt idx="58602">
                  <c:v>12.455800999999999</c:v>
                </c:pt>
                <c:pt idx="58603">
                  <c:v>12.456105000000001</c:v>
                </c:pt>
                <c:pt idx="58604">
                  <c:v>12.459422999999999</c:v>
                </c:pt>
                <c:pt idx="58605">
                  <c:v>12.460186999999999</c:v>
                </c:pt>
                <c:pt idx="58606">
                  <c:v>12.458602000000001</c:v>
                </c:pt>
                <c:pt idx="58607">
                  <c:v>12.457601</c:v>
                </c:pt>
                <c:pt idx="58608">
                  <c:v>12.45918</c:v>
                </c:pt>
                <c:pt idx="58609">
                  <c:v>12.463277</c:v>
                </c:pt>
                <c:pt idx="58610">
                  <c:v>12.461574000000001</c:v>
                </c:pt>
                <c:pt idx="58611">
                  <c:v>12.455591</c:v>
                </c:pt>
                <c:pt idx="58612">
                  <c:v>12.4549</c:v>
                </c:pt>
                <c:pt idx="58613">
                  <c:v>12.456808000000001</c:v>
                </c:pt>
                <c:pt idx="58614">
                  <c:v>12.457322</c:v>
                </c:pt>
                <c:pt idx="58615">
                  <c:v>12.45567</c:v>
                </c:pt>
                <c:pt idx="58616">
                  <c:v>12.453234</c:v>
                </c:pt>
                <c:pt idx="58617">
                  <c:v>12.455242999999999</c:v>
                </c:pt>
                <c:pt idx="58618">
                  <c:v>12.456004</c:v>
                </c:pt>
                <c:pt idx="58619">
                  <c:v>12.45322</c:v>
                </c:pt>
                <c:pt idx="58620">
                  <c:v>12.45495</c:v>
                </c:pt>
                <c:pt idx="58621">
                  <c:v>12.457727</c:v>
                </c:pt>
                <c:pt idx="58622">
                  <c:v>12.45688</c:v>
                </c:pt>
                <c:pt idx="58623">
                  <c:v>12.456574</c:v>
                </c:pt>
                <c:pt idx="58624">
                  <c:v>12.458247</c:v>
                </c:pt>
                <c:pt idx="58625">
                  <c:v>12.461066000000001</c:v>
                </c:pt>
                <c:pt idx="58626">
                  <c:v>12.46095</c:v>
                </c:pt>
                <c:pt idx="58627">
                  <c:v>12.460772</c:v>
                </c:pt>
                <c:pt idx="58628">
                  <c:v>12.462991000000001</c:v>
                </c:pt>
                <c:pt idx="58629">
                  <c:v>12.463989</c:v>
                </c:pt>
                <c:pt idx="58630">
                  <c:v>12.463454</c:v>
                </c:pt>
                <c:pt idx="58631">
                  <c:v>12.461619000000001</c:v>
                </c:pt>
                <c:pt idx="58632">
                  <c:v>12.461007</c:v>
                </c:pt>
                <c:pt idx="58633">
                  <c:v>12.465020000000001</c:v>
                </c:pt>
                <c:pt idx="58634">
                  <c:v>12.463079</c:v>
                </c:pt>
                <c:pt idx="58635">
                  <c:v>12.458415</c:v>
                </c:pt>
                <c:pt idx="58636">
                  <c:v>12.461391000000001</c:v>
                </c:pt>
                <c:pt idx="58637">
                  <c:v>12.462937999999999</c:v>
                </c:pt>
                <c:pt idx="58638">
                  <c:v>12.458861000000001</c:v>
                </c:pt>
                <c:pt idx="58639">
                  <c:v>12.459554000000001</c:v>
                </c:pt>
                <c:pt idx="58640">
                  <c:v>12.461645000000001</c:v>
                </c:pt>
                <c:pt idx="58641">
                  <c:v>12.460946</c:v>
                </c:pt>
                <c:pt idx="58642">
                  <c:v>12.462642000000001</c:v>
                </c:pt>
                <c:pt idx="58643">
                  <c:v>12.462754</c:v>
                </c:pt>
                <c:pt idx="58644">
                  <c:v>12.460191999999999</c:v>
                </c:pt>
                <c:pt idx="58645">
                  <c:v>12.461309</c:v>
                </c:pt>
                <c:pt idx="58646">
                  <c:v>12.46345</c:v>
                </c:pt>
                <c:pt idx="58647">
                  <c:v>12.463054</c:v>
                </c:pt>
                <c:pt idx="58648">
                  <c:v>12.461790000000001</c:v>
                </c:pt>
                <c:pt idx="58649">
                  <c:v>12.466555</c:v>
                </c:pt>
                <c:pt idx="58650">
                  <c:v>12.469488</c:v>
                </c:pt>
                <c:pt idx="58651">
                  <c:v>12.460673999999999</c:v>
                </c:pt>
                <c:pt idx="58652">
                  <c:v>12.458769</c:v>
                </c:pt>
                <c:pt idx="58653">
                  <c:v>12.464188</c:v>
                </c:pt>
                <c:pt idx="58654">
                  <c:v>12.462899</c:v>
                </c:pt>
                <c:pt idx="58655">
                  <c:v>12.462547000000001</c:v>
                </c:pt>
                <c:pt idx="58656">
                  <c:v>12.464174</c:v>
                </c:pt>
                <c:pt idx="58657">
                  <c:v>12.464748999999999</c:v>
                </c:pt>
                <c:pt idx="58658">
                  <c:v>12.469295000000001</c:v>
                </c:pt>
                <c:pt idx="58659">
                  <c:v>12.472279</c:v>
                </c:pt>
                <c:pt idx="58660">
                  <c:v>12.469668</c:v>
                </c:pt>
                <c:pt idx="58661">
                  <c:v>12.470039999999999</c:v>
                </c:pt>
                <c:pt idx="58662">
                  <c:v>12.471366</c:v>
                </c:pt>
                <c:pt idx="58663">
                  <c:v>12.471309</c:v>
                </c:pt>
                <c:pt idx="58664">
                  <c:v>12.474682</c:v>
                </c:pt>
                <c:pt idx="58665">
                  <c:v>12.478046000000001</c:v>
                </c:pt>
                <c:pt idx="58666">
                  <c:v>12.475846000000001</c:v>
                </c:pt>
                <c:pt idx="58667">
                  <c:v>12.475051000000001</c:v>
                </c:pt>
                <c:pt idx="58668">
                  <c:v>12.475906</c:v>
                </c:pt>
                <c:pt idx="58669">
                  <c:v>12.475916</c:v>
                </c:pt>
                <c:pt idx="58670">
                  <c:v>12.477349999999999</c:v>
                </c:pt>
                <c:pt idx="58671">
                  <c:v>12.476694999999999</c:v>
                </c:pt>
                <c:pt idx="58672">
                  <c:v>12.474351</c:v>
                </c:pt>
                <c:pt idx="58673">
                  <c:v>12.472516000000001</c:v>
                </c:pt>
                <c:pt idx="58674">
                  <c:v>12.469815000000001</c:v>
                </c:pt>
                <c:pt idx="58675">
                  <c:v>12.469958999999999</c:v>
                </c:pt>
                <c:pt idx="58676">
                  <c:v>12.470625999999999</c:v>
                </c:pt>
                <c:pt idx="58677">
                  <c:v>12.470337000000001</c:v>
                </c:pt>
                <c:pt idx="58678">
                  <c:v>12.470573999999999</c:v>
                </c:pt>
                <c:pt idx="58679">
                  <c:v>12.470319</c:v>
                </c:pt>
                <c:pt idx="58680">
                  <c:v>12.472954</c:v>
                </c:pt>
                <c:pt idx="58681">
                  <c:v>12.476592999999999</c:v>
                </c:pt>
                <c:pt idx="58682">
                  <c:v>12.473718999999999</c:v>
                </c:pt>
                <c:pt idx="58683">
                  <c:v>12.468828999999999</c:v>
                </c:pt>
                <c:pt idx="58684">
                  <c:v>12.470374</c:v>
                </c:pt>
                <c:pt idx="58685">
                  <c:v>12.470435999999999</c:v>
                </c:pt>
                <c:pt idx="58686">
                  <c:v>12.46758</c:v>
                </c:pt>
                <c:pt idx="58687">
                  <c:v>12.471021</c:v>
                </c:pt>
                <c:pt idx="58688">
                  <c:v>12.471526000000001</c:v>
                </c:pt>
                <c:pt idx="58689">
                  <c:v>12.469469999999999</c:v>
                </c:pt>
                <c:pt idx="58690">
                  <c:v>12.473522000000001</c:v>
                </c:pt>
                <c:pt idx="58691">
                  <c:v>12.474897</c:v>
                </c:pt>
                <c:pt idx="58692">
                  <c:v>12.468121</c:v>
                </c:pt>
                <c:pt idx="58693">
                  <c:v>12.467314999999999</c:v>
                </c:pt>
                <c:pt idx="58694">
                  <c:v>12.471223999999999</c:v>
                </c:pt>
                <c:pt idx="58695">
                  <c:v>12.471631</c:v>
                </c:pt>
                <c:pt idx="58696">
                  <c:v>12.474534999999999</c:v>
                </c:pt>
                <c:pt idx="58697">
                  <c:v>12.475975</c:v>
                </c:pt>
                <c:pt idx="58698">
                  <c:v>12.475618000000001</c:v>
                </c:pt>
                <c:pt idx="58699">
                  <c:v>12.478388000000001</c:v>
                </c:pt>
                <c:pt idx="58700">
                  <c:v>12.47678</c:v>
                </c:pt>
                <c:pt idx="58701">
                  <c:v>12.473991</c:v>
                </c:pt>
                <c:pt idx="58702">
                  <c:v>12.477679</c:v>
                </c:pt>
                <c:pt idx="58703">
                  <c:v>12.483063</c:v>
                </c:pt>
                <c:pt idx="58704">
                  <c:v>12.482786000000001</c:v>
                </c:pt>
                <c:pt idx="58705">
                  <c:v>12.482485</c:v>
                </c:pt>
                <c:pt idx="58706">
                  <c:v>12.483749</c:v>
                </c:pt>
                <c:pt idx="58707">
                  <c:v>12.481515999999999</c:v>
                </c:pt>
                <c:pt idx="58708">
                  <c:v>12.480447</c:v>
                </c:pt>
                <c:pt idx="58709">
                  <c:v>12.482227999999999</c:v>
                </c:pt>
                <c:pt idx="58710">
                  <c:v>12.482123</c:v>
                </c:pt>
                <c:pt idx="58711">
                  <c:v>12.483485</c:v>
                </c:pt>
                <c:pt idx="58712">
                  <c:v>12.485283000000001</c:v>
                </c:pt>
                <c:pt idx="58713">
                  <c:v>12.481775000000001</c:v>
                </c:pt>
                <c:pt idx="58714">
                  <c:v>12.478241000000001</c:v>
                </c:pt>
                <c:pt idx="58715">
                  <c:v>12.480199000000001</c:v>
                </c:pt>
                <c:pt idx="58716">
                  <c:v>12.482189999999999</c:v>
                </c:pt>
                <c:pt idx="58717">
                  <c:v>12.480117999999999</c:v>
                </c:pt>
                <c:pt idx="58718">
                  <c:v>12.480252</c:v>
                </c:pt>
                <c:pt idx="58719">
                  <c:v>12.483484000000001</c:v>
                </c:pt>
                <c:pt idx="58720">
                  <c:v>12.484111</c:v>
                </c:pt>
                <c:pt idx="58721">
                  <c:v>12.483383999999999</c:v>
                </c:pt>
                <c:pt idx="58722">
                  <c:v>12.485245000000001</c:v>
                </c:pt>
                <c:pt idx="58723">
                  <c:v>12.490174</c:v>
                </c:pt>
                <c:pt idx="58724">
                  <c:v>12.490985</c:v>
                </c:pt>
                <c:pt idx="58725">
                  <c:v>12.487325</c:v>
                </c:pt>
                <c:pt idx="58726">
                  <c:v>12.487769</c:v>
                </c:pt>
                <c:pt idx="58727">
                  <c:v>12.490195</c:v>
                </c:pt>
                <c:pt idx="58728">
                  <c:v>12.487932000000001</c:v>
                </c:pt>
                <c:pt idx="58729">
                  <c:v>12.483969</c:v>
                </c:pt>
                <c:pt idx="58730">
                  <c:v>12.485168</c:v>
                </c:pt>
                <c:pt idx="58731">
                  <c:v>12.489336</c:v>
                </c:pt>
                <c:pt idx="58732">
                  <c:v>12.488629</c:v>
                </c:pt>
                <c:pt idx="58733">
                  <c:v>12.484559000000001</c:v>
                </c:pt>
                <c:pt idx="58734">
                  <c:v>12.483689</c:v>
                </c:pt>
                <c:pt idx="58735">
                  <c:v>12.486243999999999</c:v>
                </c:pt>
                <c:pt idx="58736">
                  <c:v>12.487598</c:v>
                </c:pt>
                <c:pt idx="58737">
                  <c:v>12.488593</c:v>
                </c:pt>
                <c:pt idx="58738">
                  <c:v>12.487171</c:v>
                </c:pt>
                <c:pt idx="58739">
                  <c:v>12.483006</c:v>
                </c:pt>
                <c:pt idx="58740">
                  <c:v>12.480784999999999</c:v>
                </c:pt>
                <c:pt idx="58741">
                  <c:v>12.480778000000001</c:v>
                </c:pt>
                <c:pt idx="58742">
                  <c:v>12.481748</c:v>
                </c:pt>
                <c:pt idx="58743">
                  <c:v>12.481275999999999</c:v>
                </c:pt>
                <c:pt idx="58744">
                  <c:v>12.480974</c:v>
                </c:pt>
                <c:pt idx="58745">
                  <c:v>12.485333000000001</c:v>
                </c:pt>
                <c:pt idx="58746">
                  <c:v>12.484959999999999</c:v>
                </c:pt>
                <c:pt idx="58747">
                  <c:v>12.483534000000001</c:v>
                </c:pt>
                <c:pt idx="58748">
                  <c:v>12.48841</c:v>
                </c:pt>
                <c:pt idx="58749">
                  <c:v>12.490752000000001</c:v>
                </c:pt>
                <c:pt idx="58750">
                  <c:v>12.487886</c:v>
                </c:pt>
                <c:pt idx="58751">
                  <c:v>12.485493999999999</c:v>
                </c:pt>
                <c:pt idx="58752">
                  <c:v>12.489787</c:v>
                </c:pt>
                <c:pt idx="58753">
                  <c:v>12.493306</c:v>
                </c:pt>
                <c:pt idx="58754">
                  <c:v>12.489717000000001</c:v>
                </c:pt>
                <c:pt idx="58755">
                  <c:v>12.489281999999999</c:v>
                </c:pt>
                <c:pt idx="58756">
                  <c:v>12.492146</c:v>
                </c:pt>
                <c:pt idx="58757">
                  <c:v>12.492027999999999</c:v>
                </c:pt>
                <c:pt idx="58758">
                  <c:v>12.491889</c:v>
                </c:pt>
                <c:pt idx="58759">
                  <c:v>12.494065000000001</c:v>
                </c:pt>
                <c:pt idx="58760">
                  <c:v>12.495381</c:v>
                </c:pt>
                <c:pt idx="58761">
                  <c:v>12.492387000000001</c:v>
                </c:pt>
                <c:pt idx="58762">
                  <c:v>12.490199</c:v>
                </c:pt>
                <c:pt idx="58763">
                  <c:v>12.492483</c:v>
                </c:pt>
                <c:pt idx="58764">
                  <c:v>12.494859999999999</c:v>
                </c:pt>
                <c:pt idx="58765">
                  <c:v>12.496852000000001</c:v>
                </c:pt>
                <c:pt idx="58766">
                  <c:v>12.496772</c:v>
                </c:pt>
                <c:pt idx="58767">
                  <c:v>12.497439999999999</c:v>
                </c:pt>
                <c:pt idx="58768">
                  <c:v>12.498946</c:v>
                </c:pt>
                <c:pt idx="58769">
                  <c:v>12.496449999999999</c:v>
                </c:pt>
                <c:pt idx="58770">
                  <c:v>12.495965999999999</c:v>
                </c:pt>
                <c:pt idx="58771">
                  <c:v>12.4976</c:v>
                </c:pt>
                <c:pt idx="58772">
                  <c:v>12.493111000000001</c:v>
                </c:pt>
                <c:pt idx="58773">
                  <c:v>12.493017999999999</c:v>
                </c:pt>
                <c:pt idx="58774">
                  <c:v>12.497327</c:v>
                </c:pt>
                <c:pt idx="58775">
                  <c:v>12.497182</c:v>
                </c:pt>
                <c:pt idx="58776">
                  <c:v>12.498094</c:v>
                </c:pt>
                <c:pt idx="58777">
                  <c:v>12.499375000000001</c:v>
                </c:pt>
                <c:pt idx="58778">
                  <c:v>12.496115</c:v>
                </c:pt>
                <c:pt idx="58779">
                  <c:v>12.493556</c:v>
                </c:pt>
                <c:pt idx="58780">
                  <c:v>12.496339000000001</c:v>
                </c:pt>
                <c:pt idx="58781">
                  <c:v>12.500094000000001</c:v>
                </c:pt>
                <c:pt idx="58782">
                  <c:v>12.499355</c:v>
                </c:pt>
                <c:pt idx="58783">
                  <c:v>12.497724</c:v>
                </c:pt>
                <c:pt idx="58784">
                  <c:v>12.499968000000001</c:v>
                </c:pt>
                <c:pt idx="58785">
                  <c:v>12.503652000000001</c:v>
                </c:pt>
                <c:pt idx="58786">
                  <c:v>12.506489999999999</c:v>
                </c:pt>
                <c:pt idx="58787">
                  <c:v>12.502646</c:v>
                </c:pt>
                <c:pt idx="58788">
                  <c:v>12.501065000000001</c:v>
                </c:pt>
                <c:pt idx="58789">
                  <c:v>12.506243</c:v>
                </c:pt>
                <c:pt idx="58790">
                  <c:v>12.508665000000001</c:v>
                </c:pt>
                <c:pt idx="58791">
                  <c:v>12.5036</c:v>
                </c:pt>
                <c:pt idx="58792">
                  <c:v>12.49926</c:v>
                </c:pt>
                <c:pt idx="58793">
                  <c:v>12.502504999999999</c:v>
                </c:pt>
                <c:pt idx="58794">
                  <c:v>12.504087999999999</c:v>
                </c:pt>
                <c:pt idx="58795">
                  <c:v>12.501175999999999</c:v>
                </c:pt>
                <c:pt idx="58796">
                  <c:v>12.500866</c:v>
                </c:pt>
                <c:pt idx="58797">
                  <c:v>12.501407</c:v>
                </c:pt>
                <c:pt idx="58798">
                  <c:v>12.504238000000001</c:v>
                </c:pt>
                <c:pt idx="58799">
                  <c:v>12.505015999999999</c:v>
                </c:pt>
                <c:pt idx="58800">
                  <c:v>12.500965000000001</c:v>
                </c:pt>
                <c:pt idx="58801">
                  <c:v>12.50187</c:v>
                </c:pt>
                <c:pt idx="58802">
                  <c:v>12.502803</c:v>
                </c:pt>
                <c:pt idx="58803">
                  <c:v>12.498639000000001</c:v>
                </c:pt>
                <c:pt idx="58804">
                  <c:v>12.497897</c:v>
                </c:pt>
                <c:pt idx="58805">
                  <c:v>12.499822999999999</c:v>
                </c:pt>
                <c:pt idx="58806">
                  <c:v>12.50165</c:v>
                </c:pt>
                <c:pt idx="58807">
                  <c:v>12.503584999999999</c:v>
                </c:pt>
                <c:pt idx="58808">
                  <c:v>12.503363</c:v>
                </c:pt>
                <c:pt idx="58809">
                  <c:v>12.500651</c:v>
                </c:pt>
                <c:pt idx="58810">
                  <c:v>12.497142999999999</c:v>
                </c:pt>
                <c:pt idx="58811">
                  <c:v>12.495486</c:v>
                </c:pt>
                <c:pt idx="58812">
                  <c:v>12.497483000000001</c:v>
                </c:pt>
                <c:pt idx="58813">
                  <c:v>12.499230000000001</c:v>
                </c:pt>
                <c:pt idx="58814">
                  <c:v>12.501455</c:v>
                </c:pt>
                <c:pt idx="58815">
                  <c:v>12.501398999999999</c:v>
                </c:pt>
                <c:pt idx="58816">
                  <c:v>12.498530000000001</c:v>
                </c:pt>
                <c:pt idx="58817">
                  <c:v>12.498438</c:v>
                </c:pt>
                <c:pt idx="58818">
                  <c:v>12.500959999999999</c:v>
                </c:pt>
                <c:pt idx="58819">
                  <c:v>12.502439000000001</c:v>
                </c:pt>
                <c:pt idx="58820">
                  <c:v>12.502466999999999</c:v>
                </c:pt>
                <c:pt idx="58821">
                  <c:v>12.501935</c:v>
                </c:pt>
                <c:pt idx="58822">
                  <c:v>12.500182000000001</c:v>
                </c:pt>
                <c:pt idx="58823">
                  <c:v>12.499530999999999</c:v>
                </c:pt>
                <c:pt idx="58824">
                  <c:v>12.501308999999999</c:v>
                </c:pt>
                <c:pt idx="58825">
                  <c:v>12.501984999999999</c:v>
                </c:pt>
                <c:pt idx="58826">
                  <c:v>12.504294</c:v>
                </c:pt>
                <c:pt idx="58827">
                  <c:v>12.509257</c:v>
                </c:pt>
                <c:pt idx="58828">
                  <c:v>12.511576</c:v>
                </c:pt>
                <c:pt idx="58829">
                  <c:v>12.510892</c:v>
                </c:pt>
                <c:pt idx="58830">
                  <c:v>12.513705</c:v>
                </c:pt>
                <c:pt idx="58831">
                  <c:v>12.518896</c:v>
                </c:pt>
                <c:pt idx="58832">
                  <c:v>12.516088999999999</c:v>
                </c:pt>
                <c:pt idx="58833">
                  <c:v>12.512325000000001</c:v>
                </c:pt>
                <c:pt idx="58834">
                  <c:v>12.515767</c:v>
                </c:pt>
                <c:pt idx="58835">
                  <c:v>12.515165</c:v>
                </c:pt>
                <c:pt idx="58836">
                  <c:v>12.510256</c:v>
                </c:pt>
                <c:pt idx="58837">
                  <c:v>12.513479</c:v>
                </c:pt>
                <c:pt idx="58838">
                  <c:v>12.52013</c:v>
                </c:pt>
                <c:pt idx="58839">
                  <c:v>12.520490000000001</c:v>
                </c:pt>
                <c:pt idx="58840">
                  <c:v>12.518803</c:v>
                </c:pt>
                <c:pt idx="58841">
                  <c:v>12.516458999999999</c:v>
                </c:pt>
                <c:pt idx="58842">
                  <c:v>12.51483</c:v>
                </c:pt>
                <c:pt idx="58843">
                  <c:v>12.515396000000001</c:v>
                </c:pt>
                <c:pt idx="58844">
                  <c:v>12.513999</c:v>
                </c:pt>
                <c:pt idx="58845">
                  <c:v>12.510983</c:v>
                </c:pt>
                <c:pt idx="58846">
                  <c:v>12.511874000000001</c:v>
                </c:pt>
                <c:pt idx="58847">
                  <c:v>12.513738999999999</c:v>
                </c:pt>
                <c:pt idx="58848">
                  <c:v>12.513406</c:v>
                </c:pt>
                <c:pt idx="58849">
                  <c:v>12.51282</c:v>
                </c:pt>
                <c:pt idx="58850">
                  <c:v>12.510123</c:v>
                </c:pt>
                <c:pt idx="58851">
                  <c:v>12.505563</c:v>
                </c:pt>
                <c:pt idx="58852">
                  <c:v>12.508848</c:v>
                </c:pt>
                <c:pt idx="58853">
                  <c:v>12.514390000000001</c:v>
                </c:pt>
                <c:pt idx="58854">
                  <c:v>12.50963</c:v>
                </c:pt>
                <c:pt idx="58855">
                  <c:v>12.506855</c:v>
                </c:pt>
                <c:pt idx="58856">
                  <c:v>12.5138</c:v>
                </c:pt>
                <c:pt idx="58857">
                  <c:v>12.514605</c:v>
                </c:pt>
                <c:pt idx="58858">
                  <c:v>12.514075</c:v>
                </c:pt>
                <c:pt idx="58859">
                  <c:v>12.517555</c:v>
                </c:pt>
                <c:pt idx="58860">
                  <c:v>12.513605</c:v>
                </c:pt>
                <c:pt idx="58861">
                  <c:v>12.509506999999999</c:v>
                </c:pt>
                <c:pt idx="58862">
                  <c:v>12.514206</c:v>
                </c:pt>
                <c:pt idx="58863">
                  <c:v>12.517344</c:v>
                </c:pt>
                <c:pt idx="58864">
                  <c:v>12.515537999999999</c:v>
                </c:pt>
                <c:pt idx="58865">
                  <c:v>12.514578999999999</c:v>
                </c:pt>
                <c:pt idx="58866">
                  <c:v>12.517564</c:v>
                </c:pt>
                <c:pt idx="58867">
                  <c:v>12.519644</c:v>
                </c:pt>
                <c:pt idx="58868">
                  <c:v>12.518307</c:v>
                </c:pt>
                <c:pt idx="58869">
                  <c:v>12.516339</c:v>
                </c:pt>
                <c:pt idx="58870">
                  <c:v>12.517906</c:v>
                </c:pt>
                <c:pt idx="58871">
                  <c:v>12.518610000000001</c:v>
                </c:pt>
                <c:pt idx="58872">
                  <c:v>12.520170999999999</c:v>
                </c:pt>
                <c:pt idx="58873">
                  <c:v>12.523516000000001</c:v>
                </c:pt>
                <c:pt idx="58874">
                  <c:v>12.523346</c:v>
                </c:pt>
                <c:pt idx="58875">
                  <c:v>12.523082</c:v>
                </c:pt>
                <c:pt idx="58876">
                  <c:v>12.52535</c:v>
                </c:pt>
                <c:pt idx="58877">
                  <c:v>12.525233999999999</c:v>
                </c:pt>
                <c:pt idx="58878">
                  <c:v>12.523296999999999</c:v>
                </c:pt>
                <c:pt idx="58879">
                  <c:v>12.522615</c:v>
                </c:pt>
                <c:pt idx="58880">
                  <c:v>12.52519</c:v>
                </c:pt>
                <c:pt idx="58881">
                  <c:v>12.523895</c:v>
                </c:pt>
                <c:pt idx="58882">
                  <c:v>12.518945</c:v>
                </c:pt>
                <c:pt idx="58883">
                  <c:v>12.518903</c:v>
                </c:pt>
                <c:pt idx="58884">
                  <c:v>12.523232</c:v>
                </c:pt>
                <c:pt idx="58885">
                  <c:v>12.523044000000001</c:v>
                </c:pt>
                <c:pt idx="58886">
                  <c:v>12.521915999999999</c:v>
                </c:pt>
                <c:pt idx="58887">
                  <c:v>12.523502000000001</c:v>
                </c:pt>
                <c:pt idx="58888">
                  <c:v>12.524349000000001</c:v>
                </c:pt>
                <c:pt idx="58889">
                  <c:v>12.525995999999999</c:v>
                </c:pt>
                <c:pt idx="58890">
                  <c:v>12.529871999999999</c:v>
                </c:pt>
                <c:pt idx="58891">
                  <c:v>12.531699</c:v>
                </c:pt>
                <c:pt idx="58892">
                  <c:v>12.532113000000001</c:v>
                </c:pt>
                <c:pt idx="58893">
                  <c:v>12.533644000000001</c:v>
                </c:pt>
                <c:pt idx="58894">
                  <c:v>12.532351</c:v>
                </c:pt>
                <c:pt idx="58895">
                  <c:v>12.527189</c:v>
                </c:pt>
                <c:pt idx="58896">
                  <c:v>12.527422</c:v>
                </c:pt>
                <c:pt idx="58897">
                  <c:v>12.532975</c:v>
                </c:pt>
                <c:pt idx="58898">
                  <c:v>12.532</c:v>
                </c:pt>
                <c:pt idx="58899">
                  <c:v>12.530348</c:v>
                </c:pt>
                <c:pt idx="58900">
                  <c:v>12.535280999999999</c:v>
                </c:pt>
                <c:pt idx="58901">
                  <c:v>12.533906</c:v>
                </c:pt>
                <c:pt idx="58902">
                  <c:v>12.526445000000001</c:v>
                </c:pt>
                <c:pt idx="58903">
                  <c:v>12.523343000000001</c:v>
                </c:pt>
                <c:pt idx="58904">
                  <c:v>12.524858</c:v>
                </c:pt>
                <c:pt idx="58905">
                  <c:v>12.528909000000001</c:v>
                </c:pt>
                <c:pt idx="58906">
                  <c:v>12.531554</c:v>
                </c:pt>
                <c:pt idx="58907">
                  <c:v>12.528991</c:v>
                </c:pt>
                <c:pt idx="58908">
                  <c:v>12.524127</c:v>
                </c:pt>
                <c:pt idx="58909">
                  <c:v>12.523400000000001</c:v>
                </c:pt>
                <c:pt idx="58910">
                  <c:v>12.525691</c:v>
                </c:pt>
                <c:pt idx="58911">
                  <c:v>12.526775000000001</c:v>
                </c:pt>
                <c:pt idx="58912">
                  <c:v>12.526835999999999</c:v>
                </c:pt>
                <c:pt idx="58913">
                  <c:v>12.527628999999999</c:v>
                </c:pt>
                <c:pt idx="58914">
                  <c:v>12.528542</c:v>
                </c:pt>
                <c:pt idx="58915">
                  <c:v>12.529211</c:v>
                </c:pt>
                <c:pt idx="58916">
                  <c:v>12.529094000000001</c:v>
                </c:pt>
                <c:pt idx="58917">
                  <c:v>12.529214</c:v>
                </c:pt>
                <c:pt idx="58918">
                  <c:v>12.534696</c:v>
                </c:pt>
                <c:pt idx="58919">
                  <c:v>12.537516999999999</c:v>
                </c:pt>
                <c:pt idx="58920">
                  <c:v>12.536493999999999</c:v>
                </c:pt>
                <c:pt idx="58921">
                  <c:v>12.537807000000001</c:v>
                </c:pt>
                <c:pt idx="58922">
                  <c:v>12.539458</c:v>
                </c:pt>
                <c:pt idx="58923">
                  <c:v>12.53952</c:v>
                </c:pt>
                <c:pt idx="58924">
                  <c:v>12.540547</c:v>
                </c:pt>
                <c:pt idx="58925">
                  <c:v>12.539794000000001</c:v>
                </c:pt>
                <c:pt idx="58926">
                  <c:v>12.535342999999999</c:v>
                </c:pt>
                <c:pt idx="58927">
                  <c:v>12.535636</c:v>
                </c:pt>
                <c:pt idx="58928">
                  <c:v>12.542937</c:v>
                </c:pt>
                <c:pt idx="58929">
                  <c:v>12.543224</c:v>
                </c:pt>
                <c:pt idx="58930">
                  <c:v>12.538161000000001</c:v>
                </c:pt>
                <c:pt idx="58931">
                  <c:v>12.540215999999999</c:v>
                </c:pt>
                <c:pt idx="58932">
                  <c:v>12.541099000000001</c:v>
                </c:pt>
                <c:pt idx="58933">
                  <c:v>12.53387</c:v>
                </c:pt>
                <c:pt idx="58934">
                  <c:v>12.534656</c:v>
                </c:pt>
                <c:pt idx="58935">
                  <c:v>12.538332</c:v>
                </c:pt>
                <c:pt idx="58936">
                  <c:v>12.535074</c:v>
                </c:pt>
                <c:pt idx="58937">
                  <c:v>12.533776</c:v>
                </c:pt>
                <c:pt idx="58938">
                  <c:v>12.536694000000001</c:v>
                </c:pt>
                <c:pt idx="58939">
                  <c:v>12.538035000000001</c:v>
                </c:pt>
                <c:pt idx="58940">
                  <c:v>12.535323</c:v>
                </c:pt>
                <c:pt idx="58941">
                  <c:v>12.533325</c:v>
                </c:pt>
                <c:pt idx="58942">
                  <c:v>12.535978999999999</c:v>
                </c:pt>
                <c:pt idx="58943">
                  <c:v>12.535118000000001</c:v>
                </c:pt>
                <c:pt idx="58944">
                  <c:v>12.533972</c:v>
                </c:pt>
                <c:pt idx="58945">
                  <c:v>12.537029</c:v>
                </c:pt>
                <c:pt idx="58946">
                  <c:v>12.535852999999999</c:v>
                </c:pt>
                <c:pt idx="58947">
                  <c:v>12.535285</c:v>
                </c:pt>
                <c:pt idx="58948">
                  <c:v>12.538855</c:v>
                </c:pt>
                <c:pt idx="58949">
                  <c:v>12.537269999999999</c:v>
                </c:pt>
                <c:pt idx="58950">
                  <c:v>12.536918</c:v>
                </c:pt>
                <c:pt idx="58951">
                  <c:v>12.538409</c:v>
                </c:pt>
                <c:pt idx="58952">
                  <c:v>12.535431000000001</c:v>
                </c:pt>
                <c:pt idx="58953">
                  <c:v>12.537210999999999</c:v>
                </c:pt>
                <c:pt idx="58954">
                  <c:v>12.541638000000001</c:v>
                </c:pt>
                <c:pt idx="58955">
                  <c:v>12.54246</c:v>
                </c:pt>
                <c:pt idx="58956">
                  <c:v>12.544366</c:v>
                </c:pt>
                <c:pt idx="58957">
                  <c:v>12.544581000000001</c:v>
                </c:pt>
                <c:pt idx="58958">
                  <c:v>12.542158000000001</c:v>
                </c:pt>
                <c:pt idx="58959">
                  <c:v>12.539146000000001</c:v>
                </c:pt>
                <c:pt idx="58960">
                  <c:v>12.538531000000001</c:v>
                </c:pt>
                <c:pt idx="58961">
                  <c:v>12.541480999999999</c:v>
                </c:pt>
                <c:pt idx="58962">
                  <c:v>12.542104</c:v>
                </c:pt>
                <c:pt idx="58963">
                  <c:v>12.542194</c:v>
                </c:pt>
                <c:pt idx="58964">
                  <c:v>12.545730000000001</c:v>
                </c:pt>
                <c:pt idx="58965">
                  <c:v>12.546163999999999</c:v>
                </c:pt>
                <c:pt idx="58966">
                  <c:v>12.542002</c:v>
                </c:pt>
                <c:pt idx="58967">
                  <c:v>12.541784</c:v>
                </c:pt>
                <c:pt idx="58968">
                  <c:v>12.543974</c:v>
                </c:pt>
                <c:pt idx="58969">
                  <c:v>12.542617</c:v>
                </c:pt>
                <c:pt idx="58970">
                  <c:v>12.542510999999999</c:v>
                </c:pt>
                <c:pt idx="58971">
                  <c:v>12.541827</c:v>
                </c:pt>
                <c:pt idx="58972">
                  <c:v>12.539343000000001</c:v>
                </c:pt>
                <c:pt idx="58973">
                  <c:v>12.54247</c:v>
                </c:pt>
                <c:pt idx="58974">
                  <c:v>12.54861</c:v>
                </c:pt>
                <c:pt idx="58975">
                  <c:v>12.550756</c:v>
                </c:pt>
                <c:pt idx="58976">
                  <c:v>12.549848000000001</c:v>
                </c:pt>
                <c:pt idx="58977">
                  <c:v>12.550628</c:v>
                </c:pt>
                <c:pt idx="58978">
                  <c:v>12.553589000000001</c:v>
                </c:pt>
                <c:pt idx="58979">
                  <c:v>12.553309</c:v>
                </c:pt>
                <c:pt idx="58980">
                  <c:v>12.555152</c:v>
                </c:pt>
                <c:pt idx="58981">
                  <c:v>12.558063000000001</c:v>
                </c:pt>
                <c:pt idx="58982">
                  <c:v>12.557297</c:v>
                </c:pt>
                <c:pt idx="58983">
                  <c:v>12.555202</c:v>
                </c:pt>
                <c:pt idx="58984">
                  <c:v>12.552674</c:v>
                </c:pt>
                <c:pt idx="58985">
                  <c:v>12.552849999999999</c:v>
                </c:pt>
                <c:pt idx="58986">
                  <c:v>12.555804</c:v>
                </c:pt>
                <c:pt idx="58987">
                  <c:v>12.555653</c:v>
                </c:pt>
                <c:pt idx="58988">
                  <c:v>12.55411</c:v>
                </c:pt>
                <c:pt idx="58989">
                  <c:v>12.552925</c:v>
                </c:pt>
                <c:pt idx="58990">
                  <c:v>12.553393</c:v>
                </c:pt>
                <c:pt idx="58991">
                  <c:v>12.552498999999999</c:v>
                </c:pt>
                <c:pt idx="58992">
                  <c:v>12.550979999999999</c:v>
                </c:pt>
                <c:pt idx="58993">
                  <c:v>12.553101</c:v>
                </c:pt>
                <c:pt idx="58994">
                  <c:v>12.55667</c:v>
                </c:pt>
                <c:pt idx="58995">
                  <c:v>12.556765</c:v>
                </c:pt>
                <c:pt idx="58996">
                  <c:v>12.55424</c:v>
                </c:pt>
                <c:pt idx="58997">
                  <c:v>12.554926</c:v>
                </c:pt>
                <c:pt idx="58998">
                  <c:v>12.559566</c:v>
                </c:pt>
                <c:pt idx="58999">
                  <c:v>12.561289</c:v>
                </c:pt>
                <c:pt idx="59000">
                  <c:v>12.558959</c:v>
                </c:pt>
                <c:pt idx="59001">
                  <c:v>12.557349</c:v>
                </c:pt>
                <c:pt idx="59002">
                  <c:v>12.556564</c:v>
                </c:pt>
                <c:pt idx="59003">
                  <c:v>12.553929999999999</c:v>
                </c:pt>
                <c:pt idx="59004">
                  <c:v>12.556077999999999</c:v>
                </c:pt>
                <c:pt idx="59005">
                  <c:v>12.558236000000001</c:v>
                </c:pt>
                <c:pt idx="59006">
                  <c:v>12.55495</c:v>
                </c:pt>
                <c:pt idx="59007">
                  <c:v>12.55471</c:v>
                </c:pt>
                <c:pt idx="59008">
                  <c:v>12.560506</c:v>
                </c:pt>
                <c:pt idx="59009">
                  <c:v>12.561901000000001</c:v>
                </c:pt>
                <c:pt idx="59010">
                  <c:v>12.561532</c:v>
                </c:pt>
                <c:pt idx="59011">
                  <c:v>12.564004000000001</c:v>
                </c:pt>
                <c:pt idx="59012">
                  <c:v>12.560319</c:v>
                </c:pt>
                <c:pt idx="59013">
                  <c:v>12.555847999999999</c:v>
                </c:pt>
                <c:pt idx="59014">
                  <c:v>12.557686</c:v>
                </c:pt>
                <c:pt idx="59015">
                  <c:v>12.557593000000001</c:v>
                </c:pt>
                <c:pt idx="59016">
                  <c:v>12.556825999999999</c:v>
                </c:pt>
                <c:pt idx="59017">
                  <c:v>12.564705999999999</c:v>
                </c:pt>
                <c:pt idx="59018">
                  <c:v>12.571718000000001</c:v>
                </c:pt>
                <c:pt idx="59019">
                  <c:v>12.565341</c:v>
                </c:pt>
                <c:pt idx="59020">
                  <c:v>12.559898</c:v>
                </c:pt>
                <c:pt idx="59021">
                  <c:v>12.567292</c:v>
                </c:pt>
                <c:pt idx="59022">
                  <c:v>12.569353</c:v>
                </c:pt>
                <c:pt idx="59023">
                  <c:v>12.563109000000001</c:v>
                </c:pt>
                <c:pt idx="59024">
                  <c:v>12.564857999999999</c:v>
                </c:pt>
                <c:pt idx="59025">
                  <c:v>12.570625</c:v>
                </c:pt>
                <c:pt idx="59026">
                  <c:v>12.5731</c:v>
                </c:pt>
                <c:pt idx="59027">
                  <c:v>12.57274</c:v>
                </c:pt>
                <c:pt idx="59028">
                  <c:v>12.568669</c:v>
                </c:pt>
                <c:pt idx="59029">
                  <c:v>12.566243999999999</c:v>
                </c:pt>
                <c:pt idx="59030">
                  <c:v>12.569400999999999</c:v>
                </c:pt>
                <c:pt idx="59031">
                  <c:v>12.570001</c:v>
                </c:pt>
                <c:pt idx="59032">
                  <c:v>12.568905000000001</c:v>
                </c:pt>
                <c:pt idx="59033">
                  <c:v>12.567237</c:v>
                </c:pt>
                <c:pt idx="59034">
                  <c:v>12.564970000000001</c:v>
                </c:pt>
                <c:pt idx="59035">
                  <c:v>12.564393000000001</c:v>
                </c:pt>
                <c:pt idx="59036">
                  <c:v>12.560650000000001</c:v>
                </c:pt>
                <c:pt idx="59037">
                  <c:v>12.558799</c:v>
                </c:pt>
                <c:pt idx="59038">
                  <c:v>12.562376</c:v>
                </c:pt>
                <c:pt idx="59039">
                  <c:v>12.562904</c:v>
                </c:pt>
                <c:pt idx="59040">
                  <c:v>12.562752</c:v>
                </c:pt>
                <c:pt idx="59041">
                  <c:v>12.567375</c:v>
                </c:pt>
                <c:pt idx="59042">
                  <c:v>12.568889</c:v>
                </c:pt>
                <c:pt idx="59043">
                  <c:v>12.562996</c:v>
                </c:pt>
                <c:pt idx="59044">
                  <c:v>12.560292</c:v>
                </c:pt>
                <c:pt idx="59045">
                  <c:v>12.565742999999999</c:v>
                </c:pt>
                <c:pt idx="59046">
                  <c:v>12.568004999999999</c:v>
                </c:pt>
                <c:pt idx="59047">
                  <c:v>12.565262000000001</c:v>
                </c:pt>
                <c:pt idx="59048">
                  <c:v>12.565127</c:v>
                </c:pt>
                <c:pt idx="59049">
                  <c:v>12.565644000000001</c:v>
                </c:pt>
                <c:pt idx="59050">
                  <c:v>12.565521</c:v>
                </c:pt>
                <c:pt idx="59051">
                  <c:v>12.566309</c:v>
                </c:pt>
                <c:pt idx="59052">
                  <c:v>12.566749</c:v>
                </c:pt>
                <c:pt idx="59053">
                  <c:v>12.569274</c:v>
                </c:pt>
                <c:pt idx="59054">
                  <c:v>12.571775000000001</c:v>
                </c:pt>
                <c:pt idx="59055">
                  <c:v>12.569527000000001</c:v>
                </c:pt>
                <c:pt idx="59056">
                  <c:v>12.567505000000001</c:v>
                </c:pt>
                <c:pt idx="59057">
                  <c:v>12.570653</c:v>
                </c:pt>
                <c:pt idx="59058">
                  <c:v>12.571691</c:v>
                </c:pt>
                <c:pt idx="59059">
                  <c:v>12.568802</c:v>
                </c:pt>
                <c:pt idx="59060">
                  <c:v>12.568737</c:v>
                </c:pt>
                <c:pt idx="59061">
                  <c:v>12.574445000000001</c:v>
                </c:pt>
                <c:pt idx="59062">
                  <c:v>12.579998</c:v>
                </c:pt>
                <c:pt idx="59063">
                  <c:v>12.577095999999999</c:v>
                </c:pt>
                <c:pt idx="59064">
                  <c:v>12.574901000000001</c:v>
                </c:pt>
                <c:pt idx="59065">
                  <c:v>12.576154000000001</c:v>
                </c:pt>
                <c:pt idx="59066">
                  <c:v>12.574801000000001</c:v>
                </c:pt>
                <c:pt idx="59067">
                  <c:v>12.576309</c:v>
                </c:pt>
                <c:pt idx="59068">
                  <c:v>12.579135000000001</c:v>
                </c:pt>
                <c:pt idx="59069">
                  <c:v>12.576558</c:v>
                </c:pt>
                <c:pt idx="59070">
                  <c:v>12.575616999999999</c:v>
                </c:pt>
                <c:pt idx="59071">
                  <c:v>12.574211999999999</c:v>
                </c:pt>
                <c:pt idx="59072">
                  <c:v>12.572195000000001</c:v>
                </c:pt>
                <c:pt idx="59073">
                  <c:v>12.572001</c:v>
                </c:pt>
                <c:pt idx="59074">
                  <c:v>12.571968999999999</c:v>
                </c:pt>
                <c:pt idx="59075">
                  <c:v>12.572592</c:v>
                </c:pt>
                <c:pt idx="59076">
                  <c:v>12.572756999999999</c:v>
                </c:pt>
                <c:pt idx="59077">
                  <c:v>12.572763999999999</c:v>
                </c:pt>
                <c:pt idx="59078">
                  <c:v>12.576458000000001</c:v>
                </c:pt>
                <c:pt idx="59079">
                  <c:v>12.578495</c:v>
                </c:pt>
                <c:pt idx="59080">
                  <c:v>12.574508</c:v>
                </c:pt>
                <c:pt idx="59081">
                  <c:v>12.569495</c:v>
                </c:pt>
                <c:pt idx="59082">
                  <c:v>12.569055000000001</c:v>
                </c:pt>
                <c:pt idx="59083">
                  <c:v>12.568766999999999</c:v>
                </c:pt>
                <c:pt idx="59084">
                  <c:v>12.567106000000001</c:v>
                </c:pt>
                <c:pt idx="59085">
                  <c:v>12.569884999999999</c:v>
                </c:pt>
                <c:pt idx="59086">
                  <c:v>12.572094999999999</c:v>
                </c:pt>
                <c:pt idx="59087">
                  <c:v>12.568816</c:v>
                </c:pt>
                <c:pt idx="59088">
                  <c:v>12.565732000000001</c:v>
                </c:pt>
                <c:pt idx="59089">
                  <c:v>12.570345</c:v>
                </c:pt>
                <c:pt idx="59090">
                  <c:v>12.576536000000001</c:v>
                </c:pt>
                <c:pt idx="59091">
                  <c:v>12.57851</c:v>
                </c:pt>
                <c:pt idx="59092">
                  <c:v>12.581474</c:v>
                </c:pt>
                <c:pt idx="59093">
                  <c:v>12.578835</c:v>
                </c:pt>
                <c:pt idx="59094">
                  <c:v>12.575096</c:v>
                </c:pt>
                <c:pt idx="59095">
                  <c:v>12.577251</c:v>
                </c:pt>
                <c:pt idx="59096">
                  <c:v>12.581084000000001</c:v>
                </c:pt>
                <c:pt idx="59097">
                  <c:v>12.581785999999999</c:v>
                </c:pt>
                <c:pt idx="59098">
                  <c:v>12.577844000000001</c:v>
                </c:pt>
                <c:pt idx="59099">
                  <c:v>12.576926</c:v>
                </c:pt>
                <c:pt idx="59100">
                  <c:v>12.578891</c:v>
                </c:pt>
                <c:pt idx="59101">
                  <c:v>12.57931</c:v>
                </c:pt>
                <c:pt idx="59102">
                  <c:v>12.581643</c:v>
                </c:pt>
                <c:pt idx="59103">
                  <c:v>12.583626000000001</c:v>
                </c:pt>
                <c:pt idx="59104">
                  <c:v>12.589072</c:v>
                </c:pt>
                <c:pt idx="59105">
                  <c:v>12.591780999999999</c:v>
                </c:pt>
                <c:pt idx="59106">
                  <c:v>12.587462</c:v>
                </c:pt>
                <c:pt idx="59107">
                  <c:v>12.585623999999999</c:v>
                </c:pt>
                <c:pt idx="59108">
                  <c:v>12.585445</c:v>
                </c:pt>
                <c:pt idx="59109">
                  <c:v>12.583178</c:v>
                </c:pt>
                <c:pt idx="59110">
                  <c:v>12.585706999999999</c:v>
                </c:pt>
                <c:pt idx="59111">
                  <c:v>12.589582</c:v>
                </c:pt>
                <c:pt idx="59112">
                  <c:v>12.586802</c:v>
                </c:pt>
                <c:pt idx="59113">
                  <c:v>12.583284000000001</c:v>
                </c:pt>
                <c:pt idx="59114">
                  <c:v>12.584732000000001</c:v>
                </c:pt>
                <c:pt idx="59115">
                  <c:v>12.586442999999999</c:v>
                </c:pt>
                <c:pt idx="59116">
                  <c:v>12.588718999999999</c:v>
                </c:pt>
                <c:pt idx="59117">
                  <c:v>12.588571</c:v>
                </c:pt>
                <c:pt idx="59118">
                  <c:v>12.585713</c:v>
                </c:pt>
                <c:pt idx="59119">
                  <c:v>12.584571</c:v>
                </c:pt>
                <c:pt idx="59120">
                  <c:v>12.582762000000001</c:v>
                </c:pt>
                <c:pt idx="59121">
                  <c:v>12.581619</c:v>
                </c:pt>
                <c:pt idx="59122">
                  <c:v>12.584597</c:v>
                </c:pt>
                <c:pt idx="59123">
                  <c:v>12.587489</c:v>
                </c:pt>
                <c:pt idx="59124">
                  <c:v>12.585648000000001</c:v>
                </c:pt>
                <c:pt idx="59125">
                  <c:v>12.582508000000001</c:v>
                </c:pt>
                <c:pt idx="59126">
                  <c:v>12.583804000000001</c:v>
                </c:pt>
                <c:pt idx="59127">
                  <c:v>12.584985</c:v>
                </c:pt>
                <c:pt idx="59128">
                  <c:v>12.582421999999999</c:v>
                </c:pt>
                <c:pt idx="59129">
                  <c:v>12.579933</c:v>
                </c:pt>
                <c:pt idx="59130">
                  <c:v>12.583392</c:v>
                </c:pt>
                <c:pt idx="59131">
                  <c:v>12.587759</c:v>
                </c:pt>
                <c:pt idx="59132">
                  <c:v>12.585274999999999</c:v>
                </c:pt>
                <c:pt idx="59133">
                  <c:v>12.581184</c:v>
                </c:pt>
                <c:pt idx="59134">
                  <c:v>12.581905000000001</c:v>
                </c:pt>
                <c:pt idx="59135">
                  <c:v>12.582086</c:v>
                </c:pt>
                <c:pt idx="59136">
                  <c:v>12.581704</c:v>
                </c:pt>
                <c:pt idx="59137">
                  <c:v>12.584299</c:v>
                </c:pt>
                <c:pt idx="59138">
                  <c:v>12.584353999999999</c:v>
                </c:pt>
                <c:pt idx="59139">
                  <c:v>12.584707</c:v>
                </c:pt>
                <c:pt idx="59140">
                  <c:v>12.588744</c:v>
                </c:pt>
                <c:pt idx="59141">
                  <c:v>12.587054</c:v>
                </c:pt>
                <c:pt idx="59142">
                  <c:v>12.584139</c:v>
                </c:pt>
                <c:pt idx="59143">
                  <c:v>12.587737000000001</c:v>
                </c:pt>
                <c:pt idx="59144">
                  <c:v>12.589097000000001</c:v>
                </c:pt>
                <c:pt idx="59145">
                  <c:v>12.588032999999999</c:v>
                </c:pt>
                <c:pt idx="59146">
                  <c:v>12.591437000000001</c:v>
                </c:pt>
                <c:pt idx="59147">
                  <c:v>12.595167999999999</c:v>
                </c:pt>
                <c:pt idx="59148">
                  <c:v>12.595981</c:v>
                </c:pt>
                <c:pt idx="59149">
                  <c:v>12.596652000000001</c:v>
                </c:pt>
                <c:pt idx="59150">
                  <c:v>12.597185</c:v>
                </c:pt>
                <c:pt idx="59151">
                  <c:v>12.596112</c:v>
                </c:pt>
                <c:pt idx="59152">
                  <c:v>12.594455999999999</c:v>
                </c:pt>
                <c:pt idx="59153">
                  <c:v>12.596538000000001</c:v>
                </c:pt>
                <c:pt idx="59154">
                  <c:v>12.599598</c:v>
                </c:pt>
                <c:pt idx="59155">
                  <c:v>12.600669</c:v>
                </c:pt>
                <c:pt idx="59156">
                  <c:v>12.600649000000001</c:v>
                </c:pt>
                <c:pt idx="59157">
                  <c:v>12.599862999999999</c:v>
                </c:pt>
                <c:pt idx="59158">
                  <c:v>12.597697999999999</c:v>
                </c:pt>
                <c:pt idx="59159">
                  <c:v>12.596318999999999</c:v>
                </c:pt>
                <c:pt idx="59160">
                  <c:v>12.598457</c:v>
                </c:pt>
                <c:pt idx="59161">
                  <c:v>12.597363</c:v>
                </c:pt>
                <c:pt idx="59162">
                  <c:v>12.593933</c:v>
                </c:pt>
                <c:pt idx="59163">
                  <c:v>12.595781000000001</c:v>
                </c:pt>
                <c:pt idx="59164">
                  <c:v>12.598147000000001</c:v>
                </c:pt>
                <c:pt idx="59165">
                  <c:v>12.597626</c:v>
                </c:pt>
                <c:pt idx="59166">
                  <c:v>12.595984</c:v>
                </c:pt>
                <c:pt idx="59167">
                  <c:v>12.597642</c:v>
                </c:pt>
                <c:pt idx="59168">
                  <c:v>12.601967999999999</c:v>
                </c:pt>
                <c:pt idx="59169">
                  <c:v>12.599067</c:v>
                </c:pt>
                <c:pt idx="59170">
                  <c:v>12.59534</c:v>
                </c:pt>
                <c:pt idx="59171">
                  <c:v>12.598749</c:v>
                </c:pt>
                <c:pt idx="59172">
                  <c:v>12.599155</c:v>
                </c:pt>
                <c:pt idx="59173">
                  <c:v>12.595132</c:v>
                </c:pt>
                <c:pt idx="59174">
                  <c:v>12.596425999999999</c:v>
                </c:pt>
                <c:pt idx="59175">
                  <c:v>12.601634000000001</c:v>
                </c:pt>
                <c:pt idx="59176">
                  <c:v>12.601144</c:v>
                </c:pt>
                <c:pt idx="59177">
                  <c:v>12.595928000000001</c:v>
                </c:pt>
                <c:pt idx="59178">
                  <c:v>12.595796</c:v>
                </c:pt>
                <c:pt idx="59179">
                  <c:v>12.599859</c:v>
                </c:pt>
                <c:pt idx="59180">
                  <c:v>12.599061000000001</c:v>
                </c:pt>
                <c:pt idx="59181">
                  <c:v>12.596978999999999</c:v>
                </c:pt>
                <c:pt idx="59182">
                  <c:v>12.600989999999999</c:v>
                </c:pt>
                <c:pt idx="59183">
                  <c:v>12.604893000000001</c:v>
                </c:pt>
                <c:pt idx="59184">
                  <c:v>12.603319000000001</c:v>
                </c:pt>
                <c:pt idx="59185">
                  <c:v>12.602211</c:v>
                </c:pt>
                <c:pt idx="59186">
                  <c:v>12.603341</c:v>
                </c:pt>
                <c:pt idx="59187">
                  <c:v>12.605124</c:v>
                </c:pt>
                <c:pt idx="59188">
                  <c:v>12.603483000000001</c:v>
                </c:pt>
                <c:pt idx="59189">
                  <c:v>12.60112</c:v>
                </c:pt>
                <c:pt idx="59190">
                  <c:v>12.603517</c:v>
                </c:pt>
                <c:pt idx="59191">
                  <c:v>12.605312</c:v>
                </c:pt>
                <c:pt idx="59192">
                  <c:v>12.604900000000001</c:v>
                </c:pt>
                <c:pt idx="59193">
                  <c:v>12.607239999999999</c:v>
                </c:pt>
                <c:pt idx="59194">
                  <c:v>12.608370000000001</c:v>
                </c:pt>
                <c:pt idx="59195">
                  <c:v>12.608209</c:v>
                </c:pt>
                <c:pt idx="59196">
                  <c:v>12.608525</c:v>
                </c:pt>
                <c:pt idx="59197">
                  <c:v>12.605452</c:v>
                </c:pt>
                <c:pt idx="59198">
                  <c:v>12.604321000000001</c:v>
                </c:pt>
                <c:pt idx="59199">
                  <c:v>12.606776999999999</c:v>
                </c:pt>
                <c:pt idx="59200">
                  <c:v>12.606584</c:v>
                </c:pt>
                <c:pt idx="59201">
                  <c:v>12.607802</c:v>
                </c:pt>
                <c:pt idx="59202">
                  <c:v>12.608734999999999</c:v>
                </c:pt>
                <c:pt idx="59203">
                  <c:v>12.606649000000001</c:v>
                </c:pt>
                <c:pt idx="59204">
                  <c:v>12.607237</c:v>
                </c:pt>
                <c:pt idx="59205">
                  <c:v>12.607256</c:v>
                </c:pt>
                <c:pt idx="59206">
                  <c:v>12.607085</c:v>
                </c:pt>
                <c:pt idx="59207">
                  <c:v>12.613849999999999</c:v>
                </c:pt>
                <c:pt idx="59208">
                  <c:v>12.616543999999999</c:v>
                </c:pt>
                <c:pt idx="59209">
                  <c:v>12.611867999999999</c:v>
                </c:pt>
                <c:pt idx="59210">
                  <c:v>12.613116</c:v>
                </c:pt>
                <c:pt idx="59211">
                  <c:v>12.617770999999999</c:v>
                </c:pt>
                <c:pt idx="59212">
                  <c:v>12.615176</c:v>
                </c:pt>
                <c:pt idx="59213">
                  <c:v>12.614286</c:v>
                </c:pt>
                <c:pt idx="59214">
                  <c:v>12.617224</c:v>
                </c:pt>
                <c:pt idx="59215">
                  <c:v>12.616586</c:v>
                </c:pt>
                <c:pt idx="59216">
                  <c:v>12.611419</c:v>
                </c:pt>
                <c:pt idx="59217">
                  <c:v>12.610092</c:v>
                </c:pt>
                <c:pt idx="59218">
                  <c:v>12.613766</c:v>
                </c:pt>
                <c:pt idx="59219">
                  <c:v>12.613398999999999</c:v>
                </c:pt>
                <c:pt idx="59220">
                  <c:v>12.608686000000001</c:v>
                </c:pt>
                <c:pt idx="59221">
                  <c:v>12.607098000000001</c:v>
                </c:pt>
                <c:pt idx="59222">
                  <c:v>12.610390000000001</c:v>
                </c:pt>
                <c:pt idx="59223">
                  <c:v>12.611478</c:v>
                </c:pt>
                <c:pt idx="59224">
                  <c:v>12.609984000000001</c:v>
                </c:pt>
                <c:pt idx="59225">
                  <c:v>12.612442</c:v>
                </c:pt>
                <c:pt idx="59226">
                  <c:v>12.614813</c:v>
                </c:pt>
                <c:pt idx="59227">
                  <c:v>12.614800000000001</c:v>
                </c:pt>
                <c:pt idx="59228">
                  <c:v>12.615068000000001</c:v>
                </c:pt>
                <c:pt idx="59229">
                  <c:v>12.612612</c:v>
                </c:pt>
                <c:pt idx="59230">
                  <c:v>12.610913999999999</c:v>
                </c:pt>
                <c:pt idx="59231">
                  <c:v>12.613556000000001</c:v>
                </c:pt>
                <c:pt idx="59232">
                  <c:v>12.614677</c:v>
                </c:pt>
                <c:pt idx="59233">
                  <c:v>12.617706999999999</c:v>
                </c:pt>
                <c:pt idx="59234">
                  <c:v>12.619861</c:v>
                </c:pt>
                <c:pt idx="59235">
                  <c:v>12.615244000000001</c:v>
                </c:pt>
                <c:pt idx="59236">
                  <c:v>12.612921999999999</c:v>
                </c:pt>
                <c:pt idx="59237">
                  <c:v>12.616835999999999</c:v>
                </c:pt>
                <c:pt idx="59238">
                  <c:v>12.621637</c:v>
                </c:pt>
                <c:pt idx="59239">
                  <c:v>12.620618</c:v>
                </c:pt>
                <c:pt idx="59240">
                  <c:v>12.616296</c:v>
                </c:pt>
                <c:pt idx="59241">
                  <c:v>12.617589000000001</c:v>
                </c:pt>
                <c:pt idx="59242">
                  <c:v>12.618717999999999</c:v>
                </c:pt>
                <c:pt idx="59243">
                  <c:v>12.618292</c:v>
                </c:pt>
                <c:pt idx="59244">
                  <c:v>12.618706</c:v>
                </c:pt>
                <c:pt idx="59245">
                  <c:v>12.614338</c:v>
                </c:pt>
                <c:pt idx="59246">
                  <c:v>12.610398999999999</c:v>
                </c:pt>
                <c:pt idx="59247">
                  <c:v>12.615409</c:v>
                </c:pt>
                <c:pt idx="59248">
                  <c:v>12.621456</c:v>
                </c:pt>
                <c:pt idx="59249">
                  <c:v>12.619536</c:v>
                </c:pt>
                <c:pt idx="59250">
                  <c:v>12.621233</c:v>
                </c:pt>
                <c:pt idx="59251">
                  <c:v>12.627808</c:v>
                </c:pt>
                <c:pt idx="59252">
                  <c:v>12.624739</c:v>
                </c:pt>
                <c:pt idx="59253">
                  <c:v>12.62138</c:v>
                </c:pt>
                <c:pt idx="59254">
                  <c:v>12.624214</c:v>
                </c:pt>
                <c:pt idx="59255">
                  <c:v>12.623455999999999</c:v>
                </c:pt>
                <c:pt idx="59256">
                  <c:v>12.620794</c:v>
                </c:pt>
                <c:pt idx="59257">
                  <c:v>12.622194</c:v>
                </c:pt>
                <c:pt idx="59258">
                  <c:v>12.623331</c:v>
                </c:pt>
                <c:pt idx="59259">
                  <c:v>12.623423000000001</c:v>
                </c:pt>
                <c:pt idx="59260">
                  <c:v>12.624734</c:v>
                </c:pt>
                <c:pt idx="59261">
                  <c:v>12.625074</c:v>
                </c:pt>
                <c:pt idx="59262">
                  <c:v>12.624578</c:v>
                </c:pt>
                <c:pt idx="59263">
                  <c:v>12.627737</c:v>
                </c:pt>
                <c:pt idx="59264">
                  <c:v>12.631691</c:v>
                </c:pt>
                <c:pt idx="59265">
                  <c:v>12.634518</c:v>
                </c:pt>
                <c:pt idx="59266">
                  <c:v>12.632312000000001</c:v>
                </c:pt>
                <c:pt idx="59267">
                  <c:v>12.627957</c:v>
                </c:pt>
                <c:pt idx="59268">
                  <c:v>12.63076</c:v>
                </c:pt>
                <c:pt idx="59269">
                  <c:v>12.633008</c:v>
                </c:pt>
                <c:pt idx="59270">
                  <c:v>12.629902</c:v>
                </c:pt>
                <c:pt idx="59271">
                  <c:v>12.628505000000001</c:v>
                </c:pt>
                <c:pt idx="59272">
                  <c:v>12.627807000000001</c:v>
                </c:pt>
                <c:pt idx="59273">
                  <c:v>12.624743</c:v>
                </c:pt>
                <c:pt idx="59274">
                  <c:v>12.625539</c:v>
                </c:pt>
                <c:pt idx="59275">
                  <c:v>12.629308999999999</c:v>
                </c:pt>
                <c:pt idx="59276">
                  <c:v>12.629579</c:v>
                </c:pt>
                <c:pt idx="59277">
                  <c:v>12.629363</c:v>
                </c:pt>
                <c:pt idx="59278">
                  <c:v>12.629485000000001</c:v>
                </c:pt>
                <c:pt idx="59279">
                  <c:v>12.628030000000001</c:v>
                </c:pt>
                <c:pt idx="59280">
                  <c:v>12.629848000000001</c:v>
                </c:pt>
                <c:pt idx="59281">
                  <c:v>12.628496999999999</c:v>
                </c:pt>
                <c:pt idx="59282">
                  <c:v>12.623531</c:v>
                </c:pt>
                <c:pt idx="59283">
                  <c:v>12.626871</c:v>
                </c:pt>
                <c:pt idx="59284">
                  <c:v>12.63011</c:v>
                </c:pt>
                <c:pt idx="59285">
                  <c:v>12.625495000000001</c:v>
                </c:pt>
                <c:pt idx="59286">
                  <c:v>12.621499999999999</c:v>
                </c:pt>
                <c:pt idx="59287">
                  <c:v>12.623991</c:v>
                </c:pt>
                <c:pt idx="59288">
                  <c:v>12.626897</c:v>
                </c:pt>
                <c:pt idx="59289">
                  <c:v>12.627376999999999</c:v>
                </c:pt>
                <c:pt idx="59290">
                  <c:v>12.628207</c:v>
                </c:pt>
                <c:pt idx="59291">
                  <c:v>12.627950999999999</c:v>
                </c:pt>
                <c:pt idx="59292">
                  <c:v>12.626654</c:v>
                </c:pt>
                <c:pt idx="59293">
                  <c:v>12.625814999999999</c:v>
                </c:pt>
                <c:pt idx="59294">
                  <c:v>12.624926</c:v>
                </c:pt>
                <c:pt idx="59295">
                  <c:v>12.627827999999999</c:v>
                </c:pt>
                <c:pt idx="59296">
                  <c:v>12.630749</c:v>
                </c:pt>
                <c:pt idx="59297">
                  <c:v>12.630680999999999</c:v>
                </c:pt>
                <c:pt idx="59298">
                  <c:v>12.629013</c:v>
                </c:pt>
                <c:pt idx="59299">
                  <c:v>12.630141999999999</c:v>
                </c:pt>
                <c:pt idx="59300">
                  <c:v>12.634410000000001</c:v>
                </c:pt>
                <c:pt idx="59301">
                  <c:v>12.63659</c:v>
                </c:pt>
                <c:pt idx="59302">
                  <c:v>12.631736</c:v>
                </c:pt>
                <c:pt idx="59303">
                  <c:v>12.623678</c:v>
                </c:pt>
                <c:pt idx="59304">
                  <c:v>12.622654000000001</c:v>
                </c:pt>
                <c:pt idx="59305">
                  <c:v>12.626742999999999</c:v>
                </c:pt>
                <c:pt idx="59306">
                  <c:v>12.626871</c:v>
                </c:pt>
                <c:pt idx="59307">
                  <c:v>12.629739000000001</c:v>
                </c:pt>
                <c:pt idx="59308">
                  <c:v>12.632785999999999</c:v>
                </c:pt>
                <c:pt idx="59309">
                  <c:v>12.627552</c:v>
                </c:pt>
                <c:pt idx="59310">
                  <c:v>12.627027</c:v>
                </c:pt>
                <c:pt idx="59311">
                  <c:v>12.633271000000001</c:v>
                </c:pt>
                <c:pt idx="59312">
                  <c:v>12.631880000000001</c:v>
                </c:pt>
                <c:pt idx="59313">
                  <c:v>12.630272</c:v>
                </c:pt>
                <c:pt idx="59314">
                  <c:v>12.631899000000001</c:v>
                </c:pt>
                <c:pt idx="59315">
                  <c:v>12.626839</c:v>
                </c:pt>
                <c:pt idx="59316">
                  <c:v>12.625235</c:v>
                </c:pt>
                <c:pt idx="59317">
                  <c:v>12.631375</c:v>
                </c:pt>
                <c:pt idx="59318">
                  <c:v>12.632244</c:v>
                </c:pt>
                <c:pt idx="59319">
                  <c:v>12.632361</c:v>
                </c:pt>
                <c:pt idx="59320">
                  <c:v>12.635971</c:v>
                </c:pt>
                <c:pt idx="59321">
                  <c:v>12.636233000000001</c:v>
                </c:pt>
                <c:pt idx="59322">
                  <c:v>12.635082000000001</c:v>
                </c:pt>
                <c:pt idx="59323">
                  <c:v>12.638875000000001</c:v>
                </c:pt>
                <c:pt idx="59324">
                  <c:v>12.640915</c:v>
                </c:pt>
                <c:pt idx="59325">
                  <c:v>12.638913000000001</c:v>
                </c:pt>
                <c:pt idx="59326">
                  <c:v>12.638057</c:v>
                </c:pt>
                <c:pt idx="59327">
                  <c:v>12.637107</c:v>
                </c:pt>
                <c:pt idx="59328">
                  <c:v>12.637826</c:v>
                </c:pt>
                <c:pt idx="59329">
                  <c:v>12.638045</c:v>
                </c:pt>
                <c:pt idx="59330">
                  <c:v>12.636799</c:v>
                </c:pt>
                <c:pt idx="59331">
                  <c:v>12.638944</c:v>
                </c:pt>
                <c:pt idx="59332">
                  <c:v>12.639376</c:v>
                </c:pt>
                <c:pt idx="59333">
                  <c:v>12.641144000000001</c:v>
                </c:pt>
                <c:pt idx="59334">
                  <c:v>12.644498</c:v>
                </c:pt>
                <c:pt idx="59335">
                  <c:v>12.642607</c:v>
                </c:pt>
                <c:pt idx="59336">
                  <c:v>12.639438999999999</c:v>
                </c:pt>
                <c:pt idx="59337">
                  <c:v>12.642386999999999</c:v>
                </c:pt>
                <c:pt idx="59338">
                  <c:v>12.642982</c:v>
                </c:pt>
                <c:pt idx="59339">
                  <c:v>12.638932</c:v>
                </c:pt>
                <c:pt idx="59340">
                  <c:v>12.641389999999999</c:v>
                </c:pt>
                <c:pt idx="59341">
                  <c:v>12.643815999999999</c:v>
                </c:pt>
                <c:pt idx="59342">
                  <c:v>12.638294</c:v>
                </c:pt>
                <c:pt idx="59343">
                  <c:v>12.638161</c:v>
                </c:pt>
                <c:pt idx="59344">
                  <c:v>12.639727000000001</c:v>
                </c:pt>
                <c:pt idx="59345">
                  <c:v>12.638071</c:v>
                </c:pt>
                <c:pt idx="59346">
                  <c:v>12.639761999999999</c:v>
                </c:pt>
                <c:pt idx="59347">
                  <c:v>12.640955999999999</c:v>
                </c:pt>
                <c:pt idx="59348">
                  <c:v>12.639803000000001</c:v>
                </c:pt>
                <c:pt idx="59349">
                  <c:v>12.639635999999999</c:v>
                </c:pt>
                <c:pt idx="59350">
                  <c:v>12.638425</c:v>
                </c:pt>
                <c:pt idx="59351">
                  <c:v>12.636340000000001</c:v>
                </c:pt>
                <c:pt idx="59352">
                  <c:v>12.637008</c:v>
                </c:pt>
                <c:pt idx="59353">
                  <c:v>12.638071</c:v>
                </c:pt>
                <c:pt idx="59354">
                  <c:v>12.641797</c:v>
                </c:pt>
                <c:pt idx="59355">
                  <c:v>12.642367</c:v>
                </c:pt>
                <c:pt idx="59356">
                  <c:v>12.638764999999999</c:v>
                </c:pt>
                <c:pt idx="59357">
                  <c:v>12.644318</c:v>
                </c:pt>
                <c:pt idx="59358">
                  <c:v>12.648566000000001</c:v>
                </c:pt>
                <c:pt idx="59359">
                  <c:v>12.646366</c:v>
                </c:pt>
                <c:pt idx="59360">
                  <c:v>12.649039999999999</c:v>
                </c:pt>
                <c:pt idx="59361">
                  <c:v>12.649284</c:v>
                </c:pt>
                <c:pt idx="59362">
                  <c:v>12.643103</c:v>
                </c:pt>
                <c:pt idx="59363">
                  <c:v>12.644584</c:v>
                </c:pt>
                <c:pt idx="59364">
                  <c:v>12.64911</c:v>
                </c:pt>
                <c:pt idx="59365">
                  <c:v>12.645372</c:v>
                </c:pt>
                <c:pt idx="59366">
                  <c:v>12.643665</c:v>
                </c:pt>
                <c:pt idx="59367">
                  <c:v>12.646243999999999</c:v>
                </c:pt>
                <c:pt idx="59368">
                  <c:v>12.647195999999999</c:v>
                </c:pt>
                <c:pt idx="59369">
                  <c:v>12.646538</c:v>
                </c:pt>
                <c:pt idx="59370">
                  <c:v>12.644792000000001</c:v>
                </c:pt>
                <c:pt idx="59371">
                  <c:v>12.647864999999999</c:v>
                </c:pt>
                <c:pt idx="59372">
                  <c:v>12.65047</c:v>
                </c:pt>
                <c:pt idx="59373">
                  <c:v>12.648391999999999</c:v>
                </c:pt>
                <c:pt idx="59374">
                  <c:v>12.650058</c:v>
                </c:pt>
                <c:pt idx="59375">
                  <c:v>12.655587000000001</c:v>
                </c:pt>
                <c:pt idx="59376">
                  <c:v>12.655319</c:v>
                </c:pt>
                <c:pt idx="59377">
                  <c:v>12.651840999999999</c:v>
                </c:pt>
                <c:pt idx="59378">
                  <c:v>12.651026</c:v>
                </c:pt>
                <c:pt idx="59379">
                  <c:v>12.65085</c:v>
                </c:pt>
                <c:pt idx="59380">
                  <c:v>12.650331</c:v>
                </c:pt>
                <c:pt idx="59381">
                  <c:v>12.650696999999999</c:v>
                </c:pt>
                <c:pt idx="59382">
                  <c:v>12.651519</c:v>
                </c:pt>
                <c:pt idx="59383">
                  <c:v>12.650287000000001</c:v>
                </c:pt>
                <c:pt idx="59384">
                  <c:v>12.651691</c:v>
                </c:pt>
                <c:pt idx="59385">
                  <c:v>12.654603</c:v>
                </c:pt>
                <c:pt idx="59386">
                  <c:v>12.652710000000001</c:v>
                </c:pt>
                <c:pt idx="59387">
                  <c:v>12.650979</c:v>
                </c:pt>
                <c:pt idx="59388">
                  <c:v>12.650159</c:v>
                </c:pt>
                <c:pt idx="59389">
                  <c:v>12.65221</c:v>
                </c:pt>
                <c:pt idx="59390">
                  <c:v>12.653964</c:v>
                </c:pt>
                <c:pt idx="59391">
                  <c:v>12.653411</c:v>
                </c:pt>
                <c:pt idx="59392">
                  <c:v>12.655877</c:v>
                </c:pt>
                <c:pt idx="59393">
                  <c:v>12.655078</c:v>
                </c:pt>
                <c:pt idx="59394">
                  <c:v>12.653904000000001</c:v>
                </c:pt>
                <c:pt idx="59395">
                  <c:v>12.656279</c:v>
                </c:pt>
                <c:pt idx="59396">
                  <c:v>12.656439000000001</c:v>
                </c:pt>
                <c:pt idx="59397">
                  <c:v>12.659039999999999</c:v>
                </c:pt>
                <c:pt idx="59398">
                  <c:v>12.660491</c:v>
                </c:pt>
                <c:pt idx="59399">
                  <c:v>12.657978</c:v>
                </c:pt>
                <c:pt idx="59400">
                  <c:v>12.656635</c:v>
                </c:pt>
                <c:pt idx="59401">
                  <c:v>12.65752</c:v>
                </c:pt>
                <c:pt idx="59402">
                  <c:v>12.657952</c:v>
                </c:pt>
                <c:pt idx="59403">
                  <c:v>12.660247999999999</c:v>
                </c:pt>
                <c:pt idx="59404">
                  <c:v>12.661158</c:v>
                </c:pt>
                <c:pt idx="59405">
                  <c:v>12.659198</c:v>
                </c:pt>
                <c:pt idx="59406">
                  <c:v>12.659238999999999</c:v>
                </c:pt>
                <c:pt idx="59407">
                  <c:v>12.660904</c:v>
                </c:pt>
                <c:pt idx="59408">
                  <c:v>12.658759</c:v>
                </c:pt>
                <c:pt idx="59409">
                  <c:v>12.656108</c:v>
                </c:pt>
                <c:pt idx="59410">
                  <c:v>12.655488999999999</c:v>
                </c:pt>
                <c:pt idx="59411">
                  <c:v>12.65728</c:v>
                </c:pt>
                <c:pt idx="59412">
                  <c:v>12.659065</c:v>
                </c:pt>
                <c:pt idx="59413">
                  <c:v>12.657859</c:v>
                </c:pt>
                <c:pt idx="59414">
                  <c:v>12.656523</c:v>
                </c:pt>
                <c:pt idx="59415">
                  <c:v>12.657054</c:v>
                </c:pt>
                <c:pt idx="59416">
                  <c:v>12.657894000000001</c:v>
                </c:pt>
                <c:pt idx="59417">
                  <c:v>12.659395999999999</c:v>
                </c:pt>
                <c:pt idx="59418">
                  <c:v>12.659735</c:v>
                </c:pt>
                <c:pt idx="59419">
                  <c:v>12.658232999999999</c:v>
                </c:pt>
                <c:pt idx="59420">
                  <c:v>12.657232</c:v>
                </c:pt>
                <c:pt idx="59421">
                  <c:v>12.660869999999999</c:v>
                </c:pt>
                <c:pt idx="59422">
                  <c:v>12.661662</c:v>
                </c:pt>
                <c:pt idx="59423">
                  <c:v>12.659129</c:v>
                </c:pt>
                <c:pt idx="59424">
                  <c:v>12.661019</c:v>
                </c:pt>
                <c:pt idx="59425">
                  <c:v>12.661</c:v>
                </c:pt>
                <c:pt idx="59426">
                  <c:v>12.656276</c:v>
                </c:pt>
                <c:pt idx="59427">
                  <c:v>12.657870000000001</c:v>
                </c:pt>
                <c:pt idx="59428">
                  <c:v>12.662119000000001</c:v>
                </c:pt>
                <c:pt idx="59429">
                  <c:v>12.660322000000001</c:v>
                </c:pt>
                <c:pt idx="59430">
                  <c:v>12.656866000000001</c:v>
                </c:pt>
                <c:pt idx="59431">
                  <c:v>12.658581</c:v>
                </c:pt>
                <c:pt idx="59432">
                  <c:v>12.659250999999999</c:v>
                </c:pt>
                <c:pt idx="59433">
                  <c:v>12.660328</c:v>
                </c:pt>
                <c:pt idx="59434">
                  <c:v>12.664085999999999</c:v>
                </c:pt>
                <c:pt idx="59435">
                  <c:v>12.665611999999999</c:v>
                </c:pt>
                <c:pt idx="59436">
                  <c:v>12.664153000000001</c:v>
                </c:pt>
                <c:pt idx="59437">
                  <c:v>12.664476000000001</c:v>
                </c:pt>
                <c:pt idx="59438">
                  <c:v>12.66699</c:v>
                </c:pt>
                <c:pt idx="59439">
                  <c:v>12.667519</c:v>
                </c:pt>
                <c:pt idx="59440">
                  <c:v>12.667909</c:v>
                </c:pt>
                <c:pt idx="59441">
                  <c:v>12.670873</c:v>
                </c:pt>
                <c:pt idx="59442">
                  <c:v>12.671004</c:v>
                </c:pt>
                <c:pt idx="59443">
                  <c:v>12.671106999999999</c:v>
                </c:pt>
                <c:pt idx="59444">
                  <c:v>12.6753</c:v>
                </c:pt>
                <c:pt idx="59445">
                  <c:v>12.675268000000001</c:v>
                </c:pt>
                <c:pt idx="59446">
                  <c:v>12.672513</c:v>
                </c:pt>
                <c:pt idx="59447">
                  <c:v>12.674744</c:v>
                </c:pt>
                <c:pt idx="59448">
                  <c:v>12.677732000000001</c:v>
                </c:pt>
                <c:pt idx="59449">
                  <c:v>12.67521</c:v>
                </c:pt>
                <c:pt idx="59450">
                  <c:v>12.672739999999999</c:v>
                </c:pt>
                <c:pt idx="59451">
                  <c:v>12.674758000000001</c:v>
                </c:pt>
                <c:pt idx="59452">
                  <c:v>12.673662999999999</c:v>
                </c:pt>
                <c:pt idx="59453">
                  <c:v>12.672135000000001</c:v>
                </c:pt>
                <c:pt idx="59454">
                  <c:v>12.669622</c:v>
                </c:pt>
                <c:pt idx="59455">
                  <c:v>12.668022000000001</c:v>
                </c:pt>
                <c:pt idx="59456">
                  <c:v>12.671578999999999</c:v>
                </c:pt>
                <c:pt idx="59457">
                  <c:v>12.674588</c:v>
                </c:pt>
                <c:pt idx="59458">
                  <c:v>12.67464</c:v>
                </c:pt>
                <c:pt idx="59459">
                  <c:v>12.671642</c:v>
                </c:pt>
                <c:pt idx="59460">
                  <c:v>12.670235999999999</c:v>
                </c:pt>
                <c:pt idx="59461">
                  <c:v>12.673598999999999</c:v>
                </c:pt>
                <c:pt idx="59462">
                  <c:v>12.677856999999999</c:v>
                </c:pt>
                <c:pt idx="59463">
                  <c:v>12.679529</c:v>
                </c:pt>
                <c:pt idx="59464">
                  <c:v>12.676501999999999</c:v>
                </c:pt>
                <c:pt idx="59465">
                  <c:v>12.67109</c:v>
                </c:pt>
                <c:pt idx="59466">
                  <c:v>12.671939999999999</c:v>
                </c:pt>
                <c:pt idx="59467">
                  <c:v>12.676231</c:v>
                </c:pt>
                <c:pt idx="59468">
                  <c:v>12.675908</c:v>
                </c:pt>
                <c:pt idx="59469">
                  <c:v>12.674606000000001</c:v>
                </c:pt>
                <c:pt idx="59470">
                  <c:v>12.675198999999999</c:v>
                </c:pt>
                <c:pt idx="59471">
                  <c:v>12.673878</c:v>
                </c:pt>
                <c:pt idx="59472">
                  <c:v>12.673265000000001</c:v>
                </c:pt>
                <c:pt idx="59473">
                  <c:v>12.675205</c:v>
                </c:pt>
                <c:pt idx="59474">
                  <c:v>12.675996</c:v>
                </c:pt>
                <c:pt idx="59475">
                  <c:v>12.677728999999999</c:v>
                </c:pt>
                <c:pt idx="59476">
                  <c:v>12.680923999999999</c:v>
                </c:pt>
                <c:pt idx="59477">
                  <c:v>12.682214999999999</c:v>
                </c:pt>
                <c:pt idx="59478">
                  <c:v>12.683152</c:v>
                </c:pt>
                <c:pt idx="59479">
                  <c:v>12.682539999999999</c:v>
                </c:pt>
                <c:pt idx="59480">
                  <c:v>12.676106000000001</c:v>
                </c:pt>
                <c:pt idx="59481">
                  <c:v>12.673182000000001</c:v>
                </c:pt>
                <c:pt idx="59482">
                  <c:v>12.674813</c:v>
                </c:pt>
                <c:pt idx="59483">
                  <c:v>12.674564</c:v>
                </c:pt>
                <c:pt idx="59484">
                  <c:v>12.675708999999999</c:v>
                </c:pt>
                <c:pt idx="59485">
                  <c:v>12.679148</c:v>
                </c:pt>
                <c:pt idx="59486">
                  <c:v>12.678508000000001</c:v>
                </c:pt>
                <c:pt idx="59487">
                  <c:v>12.678440999999999</c:v>
                </c:pt>
                <c:pt idx="59488">
                  <c:v>12.680849</c:v>
                </c:pt>
                <c:pt idx="59489">
                  <c:v>12.674738</c:v>
                </c:pt>
                <c:pt idx="59490">
                  <c:v>12.670558</c:v>
                </c:pt>
                <c:pt idx="59491">
                  <c:v>12.677902</c:v>
                </c:pt>
                <c:pt idx="59492">
                  <c:v>12.679242</c:v>
                </c:pt>
                <c:pt idx="59493">
                  <c:v>12.674219000000001</c:v>
                </c:pt>
                <c:pt idx="59494">
                  <c:v>12.675855</c:v>
                </c:pt>
                <c:pt idx="59495">
                  <c:v>12.680182</c:v>
                </c:pt>
                <c:pt idx="59496">
                  <c:v>12.678477000000001</c:v>
                </c:pt>
                <c:pt idx="59497">
                  <c:v>12.677685</c:v>
                </c:pt>
                <c:pt idx="59498">
                  <c:v>12.681647999999999</c:v>
                </c:pt>
                <c:pt idx="59499">
                  <c:v>12.682014000000001</c:v>
                </c:pt>
                <c:pt idx="59500">
                  <c:v>12.680085</c:v>
                </c:pt>
                <c:pt idx="59501">
                  <c:v>12.680296999999999</c:v>
                </c:pt>
                <c:pt idx="59502">
                  <c:v>12.681096999999999</c:v>
                </c:pt>
                <c:pt idx="59503">
                  <c:v>12.682605000000001</c:v>
                </c:pt>
                <c:pt idx="59504">
                  <c:v>12.682492</c:v>
                </c:pt>
                <c:pt idx="59505">
                  <c:v>12.682886999999999</c:v>
                </c:pt>
                <c:pt idx="59506">
                  <c:v>12.684085</c:v>
                </c:pt>
                <c:pt idx="59507">
                  <c:v>12.685174999999999</c:v>
                </c:pt>
                <c:pt idx="59508">
                  <c:v>12.685589</c:v>
                </c:pt>
                <c:pt idx="59509">
                  <c:v>12.682719000000001</c:v>
                </c:pt>
                <c:pt idx="59510">
                  <c:v>12.683680000000001</c:v>
                </c:pt>
                <c:pt idx="59511">
                  <c:v>12.687324</c:v>
                </c:pt>
                <c:pt idx="59512">
                  <c:v>12.687825</c:v>
                </c:pt>
                <c:pt idx="59513">
                  <c:v>12.688565000000001</c:v>
                </c:pt>
                <c:pt idx="59514">
                  <c:v>12.685719000000001</c:v>
                </c:pt>
                <c:pt idx="59515">
                  <c:v>12.681108999999999</c:v>
                </c:pt>
                <c:pt idx="59516">
                  <c:v>12.681296</c:v>
                </c:pt>
                <c:pt idx="59517">
                  <c:v>12.68787</c:v>
                </c:pt>
                <c:pt idx="59518">
                  <c:v>12.688492999999999</c:v>
                </c:pt>
                <c:pt idx="59519">
                  <c:v>12.686914</c:v>
                </c:pt>
                <c:pt idx="59520">
                  <c:v>12.691075</c:v>
                </c:pt>
                <c:pt idx="59521">
                  <c:v>12.690515</c:v>
                </c:pt>
                <c:pt idx="59522">
                  <c:v>12.685555000000001</c:v>
                </c:pt>
                <c:pt idx="59523">
                  <c:v>12.687222999999999</c:v>
                </c:pt>
                <c:pt idx="59524">
                  <c:v>12.689278</c:v>
                </c:pt>
                <c:pt idx="59525">
                  <c:v>12.687225</c:v>
                </c:pt>
                <c:pt idx="59526">
                  <c:v>12.687683</c:v>
                </c:pt>
                <c:pt idx="59527">
                  <c:v>12.688860999999999</c:v>
                </c:pt>
                <c:pt idx="59528">
                  <c:v>12.688274</c:v>
                </c:pt>
                <c:pt idx="59529">
                  <c:v>12.691416</c:v>
                </c:pt>
                <c:pt idx="59530">
                  <c:v>12.692461</c:v>
                </c:pt>
                <c:pt idx="59531">
                  <c:v>12.689169</c:v>
                </c:pt>
                <c:pt idx="59532">
                  <c:v>12.687493999999999</c:v>
                </c:pt>
                <c:pt idx="59533">
                  <c:v>12.688139</c:v>
                </c:pt>
                <c:pt idx="59534">
                  <c:v>12.686680000000001</c:v>
                </c:pt>
                <c:pt idx="59535">
                  <c:v>12.684948</c:v>
                </c:pt>
                <c:pt idx="59536">
                  <c:v>12.689840999999999</c:v>
                </c:pt>
                <c:pt idx="59537">
                  <c:v>12.693809999999999</c:v>
                </c:pt>
                <c:pt idx="59538">
                  <c:v>12.689821999999999</c:v>
                </c:pt>
                <c:pt idx="59539">
                  <c:v>12.688981</c:v>
                </c:pt>
                <c:pt idx="59540">
                  <c:v>12.691329</c:v>
                </c:pt>
                <c:pt idx="59541">
                  <c:v>12.689882000000001</c:v>
                </c:pt>
                <c:pt idx="59542">
                  <c:v>12.689123</c:v>
                </c:pt>
                <c:pt idx="59543">
                  <c:v>12.690211</c:v>
                </c:pt>
                <c:pt idx="59544">
                  <c:v>12.690929000000001</c:v>
                </c:pt>
                <c:pt idx="59545">
                  <c:v>12.694205</c:v>
                </c:pt>
                <c:pt idx="59546">
                  <c:v>12.697979999999999</c:v>
                </c:pt>
                <c:pt idx="59547">
                  <c:v>12.695126999999999</c:v>
                </c:pt>
                <c:pt idx="59548">
                  <c:v>12.692537</c:v>
                </c:pt>
                <c:pt idx="59549">
                  <c:v>12.696306</c:v>
                </c:pt>
                <c:pt idx="59550">
                  <c:v>12.699545000000001</c:v>
                </c:pt>
                <c:pt idx="59551">
                  <c:v>12.696221</c:v>
                </c:pt>
                <c:pt idx="59552">
                  <c:v>12.69267</c:v>
                </c:pt>
                <c:pt idx="59553">
                  <c:v>12.692874</c:v>
                </c:pt>
                <c:pt idx="59554">
                  <c:v>12.692365000000001</c:v>
                </c:pt>
                <c:pt idx="59555">
                  <c:v>12.693993000000001</c:v>
                </c:pt>
                <c:pt idx="59556">
                  <c:v>12.695460000000001</c:v>
                </c:pt>
                <c:pt idx="59557">
                  <c:v>12.696092</c:v>
                </c:pt>
                <c:pt idx="59558">
                  <c:v>12.696337</c:v>
                </c:pt>
                <c:pt idx="59559">
                  <c:v>12.6959</c:v>
                </c:pt>
                <c:pt idx="59560">
                  <c:v>12.697322</c:v>
                </c:pt>
                <c:pt idx="59561">
                  <c:v>12.696941000000001</c:v>
                </c:pt>
                <c:pt idx="59562">
                  <c:v>12.696443</c:v>
                </c:pt>
                <c:pt idx="59563">
                  <c:v>12.697660000000001</c:v>
                </c:pt>
                <c:pt idx="59564">
                  <c:v>12.698408000000001</c:v>
                </c:pt>
                <c:pt idx="59565">
                  <c:v>12.703142</c:v>
                </c:pt>
                <c:pt idx="59566">
                  <c:v>12.705799000000001</c:v>
                </c:pt>
                <c:pt idx="59567">
                  <c:v>12.702519000000001</c:v>
                </c:pt>
                <c:pt idx="59568">
                  <c:v>12.70295</c:v>
                </c:pt>
                <c:pt idx="59569">
                  <c:v>12.705920000000001</c:v>
                </c:pt>
                <c:pt idx="59570">
                  <c:v>12.702664</c:v>
                </c:pt>
                <c:pt idx="59571">
                  <c:v>12.697577000000001</c:v>
                </c:pt>
                <c:pt idx="59572">
                  <c:v>12.697139</c:v>
                </c:pt>
                <c:pt idx="59573">
                  <c:v>12.698803</c:v>
                </c:pt>
                <c:pt idx="59574">
                  <c:v>12.700481</c:v>
                </c:pt>
                <c:pt idx="59575">
                  <c:v>12.701336</c:v>
                </c:pt>
                <c:pt idx="59576">
                  <c:v>12.700497</c:v>
                </c:pt>
                <c:pt idx="59577">
                  <c:v>12.699635000000001</c:v>
                </c:pt>
                <c:pt idx="59578">
                  <c:v>12.700806999999999</c:v>
                </c:pt>
                <c:pt idx="59579">
                  <c:v>12.70162</c:v>
                </c:pt>
                <c:pt idx="59580">
                  <c:v>12.700315</c:v>
                </c:pt>
                <c:pt idx="59581">
                  <c:v>12.700189</c:v>
                </c:pt>
                <c:pt idx="59582">
                  <c:v>12.700942</c:v>
                </c:pt>
                <c:pt idx="59583">
                  <c:v>12.701003999999999</c:v>
                </c:pt>
                <c:pt idx="59584">
                  <c:v>12.701019000000001</c:v>
                </c:pt>
                <c:pt idx="59585">
                  <c:v>12.703099</c:v>
                </c:pt>
                <c:pt idx="59586">
                  <c:v>12.706528</c:v>
                </c:pt>
                <c:pt idx="59587">
                  <c:v>12.708364</c:v>
                </c:pt>
                <c:pt idx="59588">
                  <c:v>12.705838</c:v>
                </c:pt>
                <c:pt idx="59589">
                  <c:v>12.704352999999999</c:v>
                </c:pt>
                <c:pt idx="59590">
                  <c:v>12.709436</c:v>
                </c:pt>
                <c:pt idx="59591">
                  <c:v>12.712567999999999</c:v>
                </c:pt>
                <c:pt idx="59592">
                  <c:v>12.710827999999999</c:v>
                </c:pt>
                <c:pt idx="59593">
                  <c:v>12.706652999999999</c:v>
                </c:pt>
                <c:pt idx="59594">
                  <c:v>12.704717</c:v>
                </c:pt>
                <c:pt idx="59595">
                  <c:v>12.70815</c:v>
                </c:pt>
                <c:pt idx="59596">
                  <c:v>12.70978</c:v>
                </c:pt>
                <c:pt idx="59597">
                  <c:v>12.708043999999999</c:v>
                </c:pt>
                <c:pt idx="59598">
                  <c:v>12.707375000000001</c:v>
                </c:pt>
                <c:pt idx="59599">
                  <c:v>12.705311999999999</c:v>
                </c:pt>
                <c:pt idx="59600">
                  <c:v>12.702762</c:v>
                </c:pt>
                <c:pt idx="59601">
                  <c:v>12.704084999999999</c:v>
                </c:pt>
                <c:pt idx="59602">
                  <c:v>12.705762999999999</c:v>
                </c:pt>
                <c:pt idx="59603">
                  <c:v>12.704972</c:v>
                </c:pt>
                <c:pt idx="59604">
                  <c:v>12.705849000000001</c:v>
                </c:pt>
                <c:pt idx="59605">
                  <c:v>12.707413000000001</c:v>
                </c:pt>
                <c:pt idx="59606">
                  <c:v>12.707542999999999</c:v>
                </c:pt>
                <c:pt idx="59607">
                  <c:v>12.704983</c:v>
                </c:pt>
                <c:pt idx="59608">
                  <c:v>12.704442</c:v>
                </c:pt>
                <c:pt idx="59609">
                  <c:v>12.708659000000001</c:v>
                </c:pt>
                <c:pt idx="59610">
                  <c:v>12.711228999999999</c:v>
                </c:pt>
                <c:pt idx="59611">
                  <c:v>12.711675</c:v>
                </c:pt>
                <c:pt idx="59612">
                  <c:v>12.711475</c:v>
                </c:pt>
                <c:pt idx="59613">
                  <c:v>12.709819</c:v>
                </c:pt>
                <c:pt idx="59614">
                  <c:v>12.707454</c:v>
                </c:pt>
                <c:pt idx="59615">
                  <c:v>12.703916</c:v>
                </c:pt>
                <c:pt idx="59616">
                  <c:v>12.704594</c:v>
                </c:pt>
                <c:pt idx="59617">
                  <c:v>12.705204</c:v>
                </c:pt>
                <c:pt idx="59618">
                  <c:v>12.703732</c:v>
                </c:pt>
                <c:pt idx="59619">
                  <c:v>12.708752</c:v>
                </c:pt>
                <c:pt idx="59620">
                  <c:v>12.71123</c:v>
                </c:pt>
                <c:pt idx="59621">
                  <c:v>12.706962000000001</c:v>
                </c:pt>
                <c:pt idx="59622">
                  <c:v>12.704639999999999</c:v>
                </c:pt>
                <c:pt idx="59623">
                  <c:v>12.703794</c:v>
                </c:pt>
                <c:pt idx="59624">
                  <c:v>12.703643</c:v>
                </c:pt>
                <c:pt idx="59625">
                  <c:v>12.705196000000001</c:v>
                </c:pt>
                <c:pt idx="59626">
                  <c:v>12.709860000000001</c:v>
                </c:pt>
                <c:pt idx="59627">
                  <c:v>12.713039</c:v>
                </c:pt>
                <c:pt idx="59628">
                  <c:v>12.708266999999999</c:v>
                </c:pt>
                <c:pt idx="59629">
                  <c:v>12.708316999999999</c:v>
                </c:pt>
                <c:pt idx="59630">
                  <c:v>12.714810999999999</c:v>
                </c:pt>
                <c:pt idx="59631">
                  <c:v>12.713926000000001</c:v>
                </c:pt>
                <c:pt idx="59632">
                  <c:v>12.711975000000001</c:v>
                </c:pt>
                <c:pt idx="59633">
                  <c:v>12.7135</c:v>
                </c:pt>
                <c:pt idx="59634">
                  <c:v>12.712999999999999</c:v>
                </c:pt>
                <c:pt idx="59635">
                  <c:v>12.710435</c:v>
                </c:pt>
                <c:pt idx="59636">
                  <c:v>12.708486000000001</c:v>
                </c:pt>
                <c:pt idx="59637">
                  <c:v>12.707795000000001</c:v>
                </c:pt>
                <c:pt idx="59638">
                  <c:v>12.709059</c:v>
                </c:pt>
                <c:pt idx="59639">
                  <c:v>12.711987000000001</c:v>
                </c:pt>
                <c:pt idx="59640">
                  <c:v>12.715063000000001</c:v>
                </c:pt>
                <c:pt idx="59641">
                  <c:v>12.713096999999999</c:v>
                </c:pt>
                <c:pt idx="59642">
                  <c:v>12.710858999999999</c:v>
                </c:pt>
                <c:pt idx="59643">
                  <c:v>12.711636</c:v>
                </c:pt>
                <c:pt idx="59644">
                  <c:v>12.711747000000001</c:v>
                </c:pt>
                <c:pt idx="59645">
                  <c:v>12.714414</c:v>
                </c:pt>
                <c:pt idx="59646">
                  <c:v>12.716815</c:v>
                </c:pt>
                <c:pt idx="59647">
                  <c:v>12.712952</c:v>
                </c:pt>
                <c:pt idx="59648">
                  <c:v>12.71081</c:v>
                </c:pt>
                <c:pt idx="59649">
                  <c:v>12.714278999999999</c:v>
                </c:pt>
                <c:pt idx="59650">
                  <c:v>12.717499999999999</c:v>
                </c:pt>
                <c:pt idx="59651">
                  <c:v>12.715897</c:v>
                </c:pt>
                <c:pt idx="59652">
                  <c:v>12.712769</c:v>
                </c:pt>
                <c:pt idx="59653">
                  <c:v>12.717231999999999</c:v>
                </c:pt>
                <c:pt idx="59654">
                  <c:v>12.720357999999999</c:v>
                </c:pt>
                <c:pt idx="59655">
                  <c:v>12.712853000000001</c:v>
                </c:pt>
                <c:pt idx="59656">
                  <c:v>12.707952000000001</c:v>
                </c:pt>
                <c:pt idx="59657">
                  <c:v>12.711665</c:v>
                </c:pt>
                <c:pt idx="59658">
                  <c:v>12.715439</c:v>
                </c:pt>
                <c:pt idx="59659">
                  <c:v>12.71686</c:v>
                </c:pt>
                <c:pt idx="59660">
                  <c:v>12.717974</c:v>
                </c:pt>
                <c:pt idx="59661">
                  <c:v>12.717558</c:v>
                </c:pt>
                <c:pt idx="59662">
                  <c:v>12.716336999999999</c:v>
                </c:pt>
                <c:pt idx="59663">
                  <c:v>12.718453</c:v>
                </c:pt>
                <c:pt idx="59664">
                  <c:v>12.715707</c:v>
                </c:pt>
                <c:pt idx="59665">
                  <c:v>12.710136</c:v>
                </c:pt>
                <c:pt idx="59666">
                  <c:v>12.714918000000001</c:v>
                </c:pt>
                <c:pt idx="59667">
                  <c:v>12.720485</c:v>
                </c:pt>
                <c:pt idx="59668">
                  <c:v>12.717986</c:v>
                </c:pt>
                <c:pt idx="59669">
                  <c:v>12.717765</c:v>
                </c:pt>
                <c:pt idx="59670">
                  <c:v>12.722302000000001</c:v>
                </c:pt>
                <c:pt idx="59671">
                  <c:v>12.723032999999999</c:v>
                </c:pt>
                <c:pt idx="59672">
                  <c:v>12.720022</c:v>
                </c:pt>
                <c:pt idx="59673">
                  <c:v>12.721121</c:v>
                </c:pt>
                <c:pt idx="59674">
                  <c:v>12.722530000000001</c:v>
                </c:pt>
                <c:pt idx="59675">
                  <c:v>12.722402000000001</c:v>
                </c:pt>
                <c:pt idx="59676">
                  <c:v>12.721854</c:v>
                </c:pt>
                <c:pt idx="59677">
                  <c:v>12.723148999999999</c:v>
                </c:pt>
                <c:pt idx="59678">
                  <c:v>12.725133</c:v>
                </c:pt>
                <c:pt idx="59679">
                  <c:v>12.723720999999999</c:v>
                </c:pt>
                <c:pt idx="59680">
                  <c:v>12.72387</c:v>
                </c:pt>
                <c:pt idx="59681">
                  <c:v>12.725574</c:v>
                </c:pt>
                <c:pt idx="59682">
                  <c:v>12.725721999999999</c:v>
                </c:pt>
                <c:pt idx="59683">
                  <c:v>12.724963000000001</c:v>
                </c:pt>
                <c:pt idx="59684">
                  <c:v>12.724166</c:v>
                </c:pt>
                <c:pt idx="59685">
                  <c:v>12.728156</c:v>
                </c:pt>
                <c:pt idx="59686">
                  <c:v>12.730480999999999</c:v>
                </c:pt>
                <c:pt idx="59687">
                  <c:v>12.725569999999999</c:v>
                </c:pt>
                <c:pt idx="59688">
                  <c:v>12.723667000000001</c:v>
                </c:pt>
                <c:pt idx="59689">
                  <c:v>12.725669999999999</c:v>
                </c:pt>
                <c:pt idx="59690">
                  <c:v>12.725272</c:v>
                </c:pt>
                <c:pt idx="59691">
                  <c:v>12.727509</c:v>
                </c:pt>
                <c:pt idx="59692">
                  <c:v>12.727907</c:v>
                </c:pt>
                <c:pt idx="59693">
                  <c:v>12.723195</c:v>
                </c:pt>
                <c:pt idx="59694">
                  <c:v>12.727639999999999</c:v>
                </c:pt>
                <c:pt idx="59695">
                  <c:v>12.734219</c:v>
                </c:pt>
                <c:pt idx="59696">
                  <c:v>12.726623</c:v>
                </c:pt>
                <c:pt idx="59697">
                  <c:v>12.719885</c:v>
                </c:pt>
                <c:pt idx="59698">
                  <c:v>12.724095</c:v>
                </c:pt>
                <c:pt idx="59699">
                  <c:v>12.728731</c:v>
                </c:pt>
                <c:pt idx="59700">
                  <c:v>12.727410000000001</c:v>
                </c:pt>
                <c:pt idx="59701">
                  <c:v>12.727308000000001</c:v>
                </c:pt>
                <c:pt idx="59702">
                  <c:v>12.729965999999999</c:v>
                </c:pt>
                <c:pt idx="59703">
                  <c:v>12.729167</c:v>
                </c:pt>
                <c:pt idx="59704">
                  <c:v>12.726933000000001</c:v>
                </c:pt>
                <c:pt idx="59705">
                  <c:v>12.724983</c:v>
                </c:pt>
                <c:pt idx="59706">
                  <c:v>12.728025000000001</c:v>
                </c:pt>
                <c:pt idx="59707">
                  <c:v>12.731666000000001</c:v>
                </c:pt>
                <c:pt idx="59708">
                  <c:v>12.730772</c:v>
                </c:pt>
                <c:pt idx="59709">
                  <c:v>12.734503999999999</c:v>
                </c:pt>
                <c:pt idx="59710">
                  <c:v>12.73724</c:v>
                </c:pt>
                <c:pt idx="59711">
                  <c:v>12.731296</c:v>
                </c:pt>
                <c:pt idx="59712">
                  <c:v>12.734762</c:v>
                </c:pt>
                <c:pt idx="59713">
                  <c:v>12.736864000000001</c:v>
                </c:pt>
                <c:pt idx="59714">
                  <c:v>12.731332999999999</c:v>
                </c:pt>
                <c:pt idx="59715">
                  <c:v>12.732466000000001</c:v>
                </c:pt>
                <c:pt idx="59716">
                  <c:v>12.729996999999999</c:v>
                </c:pt>
                <c:pt idx="59717">
                  <c:v>12.724845999999999</c:v>
                </c:pt>
                <c:pt idx="59718">
                  <c:v>12.730684999999999</c:v>
                </c:pt>
                <c:pt idx="59719">
                  <c:v>12.737587</c:v>
                </c:pt>
                <c:pt idx="59720">
                  <c:v>12.735144</c:v>
                </c:pt>
                <c:pt idx="59721">
                  <c:v>12.732207000000001</c:v>
                </c:pt>
                <c:pt idx="59722">
                  <c:v>12.735645</c:v>
                </c:pt>
                <c:pt idx="59723">
                  <c:v>12.737966999999999</c:v>
                </c:pt>
                <c:pt idx="59724">
                  <c:v>12.735606000000001</c:v>
                </c:pt>
                <c:pt idx="59725">
                  <c:v>12.731949</c:v>
                </c:pt>
                <c:pt idx="59726">
                  <c:v>12.733577</c:v>
                </c:pt>
                <c:pt idx="59727">
                  <c:v>12.734605999999999</c:v>
                </c:pt>
                <c:pt idx="59728">
                  <c:v>12.732958</c:v>
                </c:pt>
                <c:pt idx="59729">
                  <c:v>12.736625</c:v>
                </c:pt>
                <c:pt idx="59730">
                  <c:v>12.737447</c:v>
                </c:pt>
                <c:pt idx="59731">
                  <c:v>12.729908</c:v>
                </c:pt>
                <c:pt idx="59732">
                  <c:v>12.728472999999999</c:v>
                </c:pt>
                <c:pt idx="59733">
                  <c:v>12.733357</c:v>
                </c:pt>
                <c:pt idx="59734">
                  <c:v>12.734851000000001</c:v>
                </c:pt>
                <c:pt idx="59735">
                  <c:v>12.736907</c:v>
                </c:pt>
                <c:pt idx="59736">
                  <c:v>12.737897</c:v>
                </c:pt>
                <c:pt idx="59737">
                  <c:v>12.732835</c:v>
                </c:pt>
                <c:pt idx="59738">
                  <c:v>12.731192999999999</c:v>
                </c:pt>
                <c:pt idx="59739">
                  <c:v>12.735308</c:v>
                </c:pt>
                <c:pt idx="59740">
                  <c:v>12.735265999999999</c:v>
                </c:pt>
                <c:pt idx="59741">
                  <c:v>12.733324</c:v>
                </c:pt>
                <c:pt idx="59742">
                  <c:v>12.734714</c:v>
                </c:pt>
                <c:pt idx="59743">
                  <c:v>12.733965</c:v>
                </c:pt>
                <c:pt idx="59744">
                  <c:v>12.730377000000001</c:v>
                </c:pt>
                <c:pt idx="59745">
                  <c:v>12.73024</c:v>
                </c:pt>
                <c:pt idx="59746">
                  <c:v>12.732955</c:v>
                </c:pt>
                <c:pt idx="59747">
                  <c:v>12.731344999999999</c:v>
                </c:pt>
                <c:pt idx="59748">
                  <c:v>12.73016</c:v>
                </c:pt>
                <c:pt idx="59749">
                  <c:v>12.733561999999999</c:v>
                </c:pt>
                <c:pt idx="59750">
                  <c:v>12.733686000000001</c:v>
                </c:pt>
                <c:pt idx="59751">
                  <c:v>12.735623</c:v>
                </c:pt>
                <c:pt idx="59752">
                  <c:v>12.741657</c:v>
                </c:pt>
                <c:pt idx="59753">
                  <c:v>12.743285</c:v>
                </c:pt>
                <c:pt idx="59754">
                  <c:v>12.741348</c:v>
                </c:pt>
                <c:pt idx="59755">
                  <c:v>12.742475000000001</c:v>
                </c:pt>
                <c:pt idx="59756">
                  <c:v>12.748677000000001</c:v>
                </c:pt>
                <c:pt idx="59757">
                  <c:v>12.753557000000001</c:v>
                </c:pt>
                <c:pt idx="59758">
                  <c:v>12.752915</c:v>
                </c:pt>
                <c:pt idx="59759">
                  <c:v>12.748692</c:v>
                </c:pt>
                <c:pt idx="59760">
                  <c:v>12.747047</c:v>
                </c:pt>
                <c:pt idx="59761">
                  <c:v>12.749587999999999</c:v>
                </c:pt>
                <c:pt idx="59762">
                  <c:v>12.751018999999999</c:v>
                </c:pt>
                <c:pt idx="59763">
                  <c:v>12.746451</c:v>
                </c:pt>
                <c:pt idx="59764">
                  <c:v>12.745593</c:v>
                </c:pt>
                <c:pt idx="59765">
                  <c:v>12.751891000000001</c:v>
                </c:pt>
                <c:pt idx="59766">
                  <c:v>12.750641</c:v>
                </c:pt>
                <c:pt idx="59767">
                  <c:v>12.744234000000001</c:v>
                </c:pt>
                <c:pt idx="59768">
                  <c:v>12.744016999999999</c:v>
                </c:pt>
                <c:pt idx="59769">
                  <c:v>12.745479</c:v>
                </c:pt>
                <c:pt idx="59770">
                  <c:v>12.744581999999999</c:v>
                </c:pt>
                <c:pt idx="59771">
                  <c:v>12.745611999999999</c:v>
                </c:pt>
                <c:pt idx="59772">
                  <c:v>12.745842</c:v>
                </c:pt>
                <c:pt idx="59773">
                  <c:v>12.741657</c:v>
                </c:pt>
                <c:pt idx="59774">
                  <c:v>12.740561</c:v>
                </c:pt>
                <c:pt idx="59775">
                  <c:v>12.748373000000001</c:v>
                </c:pt>
                <c:pt idx="59776">
                  <c:v>12.752815999999999</c:v>
                </c:pt>
                <c:pt idx="59777">
                  <c:v>12.750023000000001</c:v>
                </c:pt>
                <c:pt idx="59778">
                  <c:v>12.749902000000001</c:v>
                </c:pt>
                <c:pt idx="59779">
                  <c:v>12.746529000000001</c:v>
                </c:pt>
                <c:pt idx="59780">
                  <c:v>12.742122</c:v>
                </c:pt>
                <c:pt idx="59781">
                  <c:v>12.745050000000001</c:v>
                </c:pt>
                <c:pt idx="59782">
                  <c:v>12.74676</c:v>
                </c:pt>
                <c:pt idx="59783">
                  <c:v>12.74264</c:v>
                </c:pt>
                <c:pt idx="59784">
                  <c:v>12.740266</c:v>
                </c:pt>
                <c:pt idx="59785">
                  <c:v>12.741975</c:v>
                </c:pt>
                <c:pt idx="59786">
                  <c:v>12.745759</c:v>
                </c:pt>
                <c:pt idx="59787">
                  <c:v>12.746639999999999</c:v>
                </c:pt>
                <c:pt idx="59788">
                  <c:v>12.744744000000001</c:v>
                </c:pt>
                <c:pt idx="59789">
                  <c:v>12.744869</c:v>
                </c:pt>
                <c:pt idx="59790">
                  <c:v>12.744439</c:v>
                </c:pt>
                <c:pt idx="59791">
                  <c:v>12.742169000000001</c:v>
                </c:pt>
                <c:pt idx="59792">
                  <c:v>12.744873999999999</c:v>
                </c:pt>
                <c:pt idx="59793">
                  <c:v>12.748746000000001</c:v>
                </c:pt>
                <c:pt idx="59794">
                  <c:v>12.746727</c:v>
                </c:pt>
                <c:pt idx="59795">
                  <c:v>12.748272999999999</c:v>
                </c:pt>
                <c:pt idx="59796">
                  <c:v>12.753762999999999</c:v>
                </c:pt>
                <c:pt idx="59797">
                  <c:v>12.755172</c:v>
                </c:pt>
                <c:pt idx="59798">
                  <c:v>12.758409</c:v>
                </c:pt>
                <c:pt idx="59799">
                  <c:v>12.761941999999999</c:v>
                </c:pt>
                <c:pt idx="59800">
                  <c:v>12.760085999999999</c:v>
                </c:pt>
                <c:pt idx="59801">
                  <c:v>12.755838000000001</c:v>
                </c:pt>
                <c:pt idx="59802">
                  <c:v>12.752018</c:v>
                </c:pt>
                <c:pt idx="59803">
                  <c:v>12.752908</c:v>
                </c:pt>
                <c:pt idx="59804">
                  <c:v>12.755941</c:v>
                </c:pt>
                <c:pt idx="59805">
                  <c:v>12.756698999999999</c:v>
                </c:pt>
                <c:pt idx="59806">
                  <c:v>12.756076</c:v>
                </c:pt>
                <c:pt idx="59807">
                  <c:v>12.75582</c:v>
                </c:pt>
                <c:pt idx="59808">
                  <c:v>12.758736000000001</c:v>
                </c:pt>
                <c:pt idx="59809">
                  <c:v>12.761234</c:v>
                </c:pt>
                <c:pt idx="59810">
                  <c:v>12.758438999999999</c:v>
                </c:pt>
                <c:pt idx="59811">
                  <c:v>12.757548999999999</c:v>
                </c:pt>
                <c:pt idx="59812">
                  <c:v>12.761024000000001</c:v>
                </c:pt>
                <c:pt idx="59813">
                  <c:v>12.756937000000001</c:v>
                </c:pt>
                <c:pt idx="59814">
                  <c:v>12.751042999999999</c:v>
                </c:pt>
                <c:pt idx="59815">
                  <c:v>12.752791</c:v>
                </c:pt>
                <c:pt idx="59816">
                  <c:v>12.755428</c:v>
                </c:pt>
                <c:pt idx="59817">
                  <c:v>12.754673</c:v>
                </c:pt>
                <c:pt idx="59818">
                  <c:v>12.755572000000001</c:v>
                </c:pt>
                <c:pt idx="59819">
                  <c:v>12.755051999999999</c:v>
                </c:pt>
                <c:pt idx="59820">
                  <c:v>12.752902000000001</c:v>
                </c:pt>
                <c:pt idx="59821">
                  <c:v>12.755037</c:v>
                </c:pt>
                <c:pt idx="59822">
                  <c:v>12.756957</c:v>
                </c:pt>
                <c:pt idx="59823">
                  <c:v>12.756208000000001</c:v>
                </c:pt>
                <c:pt idx="59824">
                  <c:v>12.758074000000001</c:v>
                </c:pt>
                <c:pt idx="59825">
                  <c:v>12.7599</c:v>
                </c:pt>
                <c:pt idx="59826">
                  <c:v>12.761327</c:v>
                </c:pt>
                <c:pt idx="59827">
                  <c:v>12.765968000000001</c:v>
                </c:pt>
                <c:pt idx="59828">
                  <c:v>12.764562</c:v>
                </c:pt>
                <c:pt idx="59829">
                  <c:v>12.762943</c:v>
                </c:pt>
                <c:pt idx="59830">
                  <c:v>12.767239</c:v>
                </c:pt>
                <c:pt idx="59831">
                  <c:v>12.765661</c:v>
                </c:pt>
                <c:pt idx="59832">
                  <c:v>12.761596000000001</c:v>
                </c:pt>
                <c:pt idx="59833">
                  <c:v>12.762237000000001</c:v>
                </c:pt>
                <c:pt idx="59834">
                  <c:v>12.765278</c:v>
                </c:pt>
                <c:pt idx="59835">
                  <c:v>12.765950999999999</c:v>
                </c:pt>
                <c:pt idx="59836">
                  <c:v>12.766423</c:v>
                </c:pt>
                <c:pt idx="59837">
                  <c:v>12.765651</c:v>
                </c:pt>
                <c:pt idx="59838">
                  <c:v>12.763716000000001</c:v>
                </c:pt>
                <c:pt idx="59839">
                  <c:v>12.764374999999999</c:v>
                </c:pt>
                <c:pt idx="59840">
                  <c:v>12.762257999999999</c:v>
                </c:pt>
                <c:pt idx="59841">
                  <c:v>12.761345</c:v>
                </c:pt>
                <c:pt idx="59842">
                  <c:v>12.766776</c:v>
                </c:pt>
                <c:pt idx="59843">
                  <c:v>12.766196000000001</c:v>
                </c:pt>
                <c:pt idx="59844">
                  <c:v>12.763926</c:v>
                </c:pt>
                <c:pt idx="59845">
                  <c:v>12.767996999999999</c:v>
                </c:pt>
                <c:pt idx="59846">
                  <c:v>12.768691</c:v>
                </c:pt>
                <c:pt idx="59847">
                  <c:v>12.766207</c:v>
                </c:pt>
                <c:pt idx="59848">
                  <c:v>12.768008</c:v>
                </c:pt>
                <c:pt idx="59849">
                  <c:v>12.768423</c:v>
                </c:pt>
                <c:pt idx="59850">
                  <c:v>12.766157</c:v>
                </c:pt>
                <c:pt idx="59851">
                  <c:v>12.764275</c:v>
                </c:pt>
                <c:pt idx="59852">
                  <c:v>12.764635999999999</c:v>
                </c:pt>
                <c:pt idx="59853">
                  <c:v>12.764491</c:v>
                </c:pt>
                <c:pt idx="59854">
                  <c:v>12.758232</c:v>
                </c:pt>
                <c:pt idx="59855">
                  <c:v>12.755998</c:v>
                </c:pt>
                <c:pt idx="59856">
                  <c:v>12.761426</c:v>
                </c:pt>
                <c:pt idx="59857">
                  <c:v>12.761595</c:v>
                </c:pt>
                <c:pt idx="59858">
                  <c:v>12.761369</c:v>
                </c:pt>
                <c:pt idx="59859">
                  <c:v>12.764192</c:v>
                </c:pt>
                <c:pt idx="59860">
                  <c:v>12.764189999999999</c:v>
                </c:pt>
                <c:pt idx="59861">
                  <c:v>12.765844</c:v>
                </c:pt>
                <c:pt idx="59862">
                  <c:v>12.768761</c:v>
                </c:pt>
                <c:pt idx="59863">
                  <c:v>12.767906</c:v>
                </c:pt>
                <c:pt idx="59864">
                  <c:v>12.765371999999999</c:v>
                </c:pt>
                <c:pt idx="59865">
                  <c:v>12.767172</c:v>
                </c:pt>
                <c:pt idx="59866">
                  <c:v>12.772327000000001</c:v>
                </c:pt>
                <c:pt idx="59867">
                  <c:v>12.773980999999999</c:v>
                </c:pt>
                <c:pt idx="59868">
                  <c:v>12.775841</c:v>
                </c:pt>
                <c:pt idx="59869">
                  <c:v>12.774895000000001</c:v>
                </c:pt>
                <c:pt idx="59870">
                  <c:v>12.769907</c:v>
                </c:pt>
                <c:pt idx="59871">
                  <c:v>12.771144</c:v>
                </c:pt>
                <c:pt idx="59872">
                  <c:v>12.775257999999999</c:v>
                </c:pt>
                <c:pt idx="59873">
                  <c:v>12.778078000000001</c:v>
                </c:pt>
                <c:pt idx="59874">
                  <c:v>12.781635</c:v>
                </c:pt>
                <c:pt idx="59875">
                  <c:v>12.781777999999999</c:v>
                </c:pt>
                <c:pt idx="59876">
                  <c:v>12.777279999999999</c:v>
                </c:pt>
                <c:pt idx="59877">
                  <c:v>12.775508</c:v>
                </c:pt>
                <c:pt idx="59878">
                  <c:v>12.777847</c:v>
                </c:pt>
                <c:pt idx="59879">
                  <c:v>12.780554</c:v>
                </c:pt>
                <c:pt idx="59880">
                  <c:v>12.778745000000001</c:v>
                </c:pt>
                <c:pt idx="59881">
                  <c:v>12.775613999999999</c:v>
                </c:pt>
                <c:pt idx="59882">
                  <c:v>12.781036</c:v>
                </c:pt>
                <c:pt idx="59883">
                  <c:v>12.783447000000001</c:v>
                </c:pt>
                <c:pt idx="59884">
                  <c:v>12.775092000000001</c:v>
                </c:pt>
                <c:pt idx="59885">
                  <c:v>12.774079</c:v>
                </c:pt>
                <c:pt idx="59886">
                  <c:v>12.779305000000001</c:v>
                </c:pt>
                <c:pt idx="59887">
                  <c:v>12.777367999999999</c:v>
                </c:pt>
                <c:pt idx="59888">
                  <c:v>12.775967</c:v>
                </c:pt>
                <c:pt idx="59889">
                  <c:v>12.780409000000001</c:v>
                </c:pt>
                <c:pt idx="59890">
                  <c:v>12.782207</c:v>
                </c:pt>
                <c:pt idx="59891">
                  <c:v>12.778689</c:v>
                </c:pt>
                <c:pt idx="59892">
                  <c:v>12.780333000000001</c:v>
                </c:pt>
                <c:pt idx="59893">
                  <c:v>12.784608</c:v>
                </c:pt>
                <c:pt idx="59894">
                  <c:v>12.783419</c:v>
                </c:pt>
                <c:pt idx="59895">
                  <c:v>12.78558</c:v>
                </c:pt>
                <c:pt idx="59896">
                  <c:v>12.79021</c:v>
                </c:pt>
                <c:pt idx="59897">
                  <c:v>12.785658</c:v>
                </c:pt>
                <c:pt idx="59898">
                  <c:v>12.783718</c:v>
                </c:pt>
                <c:pt idx="59899">
                  <c:v>12.787383999999999</c:v>
                </c:pt>
                <c:pt idx="59900">
                  <c:v>12.786604000000001</c:v>
                </c:pt>
                <c:pt idx="59901">
                  <c:v>12.784623</c:v>
                </c:pt>
                <c:pt idx="59902">
                  <c:v>12.783637000000001</c:v>
                </c:pt>
                <c:pt idx="59903">
                  <c:v>12.782004000000001</c:v>
                </c:pt>
                <c:pt idx="59904">
                  <c:v>12.781978000000001</c:v>
                </c:pt>
                <c:pt idx="59905">
                  <c:v>12.782185999999999</c:v>
                </c:pt>
                <c:pt idx="59906">
                  <c:v>12.780764</c:v>
                </c:pt>
                <c:pt idx="59907">
                  <c:v>12.780355999999999</c:v>
                </c:pt>
                <c:pt idx="59908">
                  <c:v>12.780632000000001</c:v>
                </c:pt>
                <c:pt idx="59909">
                  <c:v>12.780364000000001</c:v>
                </c:pt>
                <c:pt idx="59910">
                  <c:v>12.779028</c:v>
                </c:pt>
                <c:pt idx="59911">
                  <c:v>12.777436</c:v>
                </c:pt>
                <c:pt idx="59912">
                  <c:v>12.77815</c:v>
                </c:pt>
                <c:pt idx="59913">
                  <c:v>12.777604999999999</c:v>
                </c:pt>
                <c:pt idx="59914">
                  <c:v>12.777215</c:v>
                </c:pt>
                <c:pt idx="59915">
                  <c:v>12.777780999999999</c:v>
                </c:pt>
                <c:pt idx="59916">
                  <c:v>12.780314000000001</c:v>
                </c:pt>
                <c:pt idx="59917">
                  <c:v>12.781299000000001</c:v>
                </c:pt>
                <c:pt idx="59918">
                  <c:v>12.77791</c:v>
                </c:pt>
                <c:pt idx="59919">
                  <c:v>12.77796</c:v>
                </c:pt>
                <c:pt idx="59920">
                  <c:v>12.778949000000001</c:v>
                </c:pt>
                <c:pt idx="59921">
                  <c:v>12.776573000000001</c:v>
                </c:pt>
                <c:pt idx="59922">
                  <c:v>12.778088</c:v>
                </c:pt>
                <c:pt idx="59923">
                  <c:v>12.779776999999999</c:v>
                </c:pt>
                <c:pt idx="59924">
                  <c:v>12.779601</c:v>
                </c:pt>
                <c:pt idx="59925">
                  <c:v>12.78149</c:v>
                </c:pt>
                <c:pt idx="59926">
                  <c:v>12.781950999999999</c:v>
                </c:pt>
                <c:pt idx="59927">
                  <c:v>12.781561</c:v>
                </c:pt>
                <c:pt idx="59928">
                  <c:v>12.783874000000001</c:v>
                </c:pt>
                <c:pt idx="59929">
                  <c:v>12.784936999999999</c:v>
                </c:pt>
                <c:pt idx="59930">
                  <c:v>12.780823</c:v>
                </c:pt>
                <c:pt idx="59931">
                  <c:v>12.785754000000001</c:v>
                </c:pt>
                <c:pt idx="59932">
                  <c:v>12.795617</c:v>
                </c:pt>
                <c:pt idx="59933">
                  <c:v>12.793848000000001</c:v>
                </c:pt>
                <c:pt idx="59934">
                  <c:v>12.789258999999999</c:v>
                </c:pt>
                <c:pt idx="59935">
                  <c:v>12.789106</c:v>
                </c:pt>
                <c:pt idx="59936">
                  <c:v>12.788952</c:v>
                </c:pt>
                <c:pt idx="59937">
                  <c:v>12.788785000000001</c:v>
                </c:pt>
                <c:pt idx="59938">
                  <c:v>12.791014000000001</c:v>
                </c:pt>
                <c:pt idx="59939">
                  <c:v>12.794422000000001</c:v>
                </c:pt>
                <c:pt idx="59940">
                  <c:v>12.794475</c:v>
                </c:pt>
                <c:pt idx="59941">
                  <c:v>12.794102000000001</c:v>
                </c:pt>
                <c:pt idx="59942">
                  <c:v>12.795017</c:v>
                </c:pt>
                <c:pt idx="59943">
                  <c:v>12.793367</c:v>
                </c:pt>
                <c:pt idx="59944">
                  <c:v>12.793748000000001</c:v>
                </c:pt>
                <c:pt idx="59945">
                  <c:v>12.796260999999999</c:v>
                </c:pt>
                <c:pt idx="59946">
                  <c:v>12.794105999999999</c:v>
                </c:pt>
                <c:pt idx="59947">
                  <c:v>12.790523</c:v>
                </c:pt>
                <c:pt idx="59948">
                  <c:v>12.793078</c:v>
                </c:pt>
                <c:pt idx="59949">
                  <c:v>12.794824999999999</c:v>
                </c:pt>
                <c:pt idx="59950">
                  <c:v>12.789858000000001</c:v>
                </c:pt>
                <c:pt idx="59951">
                  <c:v>12.787711</c:v>
                </c:pt>
                <c:pt idx="59952">
                  <c:v>12.790718999999999</c:v>
                </c:pt>
                <c:pt idx="59953">
                  <c:v>12.790466</c:v>
                </c:pt>
                <c:pt idx="59954">
                  <c:v>12.788278</c:v>
                </c:pt>
                <c:pt idx="59955">
                  <c:v>12.791314</c:v>
                </c:pt>
                <c:pt idx="59956">
                  <c:v>12.793105000000001</c:v>
                </c:pt>
                <c:pt idx="59957">
                  <c:v>12.788641</c:v>
                </c:pt>
                <c:pt idx="59958">
                  <c:v>12.786905000000001</c:v>
                </c:pt>
                <c:pt idx="59959">
                  <c:v>12.791093999999999</c:v>
                </c:pt>
                <c:pt idx="59960">
                  <c:v>12.789856</c:v>
                </c:pt>
                <c:pt idx="59961">
                  <c:v>12.788245</c:v>
                </c:pt>
                <c:pt idx="59962">
                  <c:v>12.792176</c:v>
                </c:pt>
                <c:pt idx="59963">
                  <c:v>12.790099</c:v>
                </c:pt>
                <c:pt idx="59964">
                  <c:v>12.787153999999999</c:v>
                </c:pt>
                <c:pt idx="59965">
                  <c:v>12.791487</c:v>
                </c:pt>
                <c:pt idx="59966">
                  <c:v>12.793856999999999</c:v>
                </c:pt>
                <c:pt idx="59967">
                  <c:v>12.790017000000001</c:v>
                </c:pt>
                <c:pt idx="59968">
                  <c:v>12.79082</c:v>
                </c:pt>
                <c:pt idx="59969">
                  <c:v>12.796214000000001</c:v>
                </c:pt>
                <c:pt idx="59970">
                  <c:v>12.794171</c:v>
                </c:pt>
                <c:pt idx="59971">
                  <c:v>12.790925</c:v>
                </c:pt>
                <c:pt idx="59972">
                  <c:v>12.795264</c:v>
                </c:pt>
                <c:pt idx="59973">
                  <c:v>12.796899</c:v>
                </c:pt>
                <c:pt idx="59974">
                  <c:v>12.796996</c:v>
                </c:pt>
                <c:pt idx="59975">
                  <c:v>12.798095</c:v>
                </c:pt>
                <c:pt idx="59976">
                  <c:v>12.796302000000001</c:v>
                </c:pt>
                <c:pt idx="59977">
                  <c:v>12.799553</c:v>
                </c:pt>
                <c:pt idx="59978">
                  <c:v>12.803678</c:v>
                </c:pt>
                <c:pt idx="59979">
                  <c:v>12.800096</c:v>
                </c:pt>
                <c:pt idx="59980">
                  <c:v>12.800663999999999</c:v>
                </c:pt>
                <c:pt idx="59981">
                  <c:v>12.80592</c:v>
                </c:pt>
                <c:pt idx="59982">
                  <c:v>12.803255999999999</c:v>
                </c:pt>
                <c:pt idx="59983">
                  <c:v>12.798761000000001</c:v>
                </c:pt>
                <c:pt idx="59984">
                  <c:v>12.803129999999999</c:v>
                </c:pt>
                <c:pt idx="59985">
                  <c:v>12.803678</c:v>
                </c:pt>
                <c:pt idx="59986">
                  <c:v>12.798446</c:v>
                </c:pt>
                <c:pt idx="59987">
                  <c:v>12.798562</c:v>
                </c:pt>
                <c:pt idx="59988">
                  <c:v>12.801475999999999</c:v>
                </c:pt>
                <c:pt idx="59989">
                  <c:v>12.801292</c:v>
                </c:pt>
                <c:pt idx="59990">
                  <c:v>12.800731000000001</c:v>
                </c:pt>
                <c:pt idx="59991">
                  <c:v>12.805016999999999</c:v>
                </c:pt>
                <c:pt idx="59992">
                  <c:v>12.805731</c:v>
                </c:pt>
                <c:pt idx="59993">
                  <c:v>12.802851</c:v>
                </c:pt>
                <c:pt idx="59994">
                  <c:v>12.803888000000001</c:v>
                </c:pt>
                <c:pt idx="59995">
                  <c:v>12.806755000000001</c:v>
                </c:pt>
                <c:pt idx="59996">
                  <c:v>12.808763000000001</c:v>
                </c:pt>
                <c:pt idx="59997">
                  <c:v>12.808506</c:v>
                </c:pt>
                <c:pt idx="59998">
                  <c:v>12.807608999999999</c:v>
                </c:pt>
                <c:pt idx="59999">
                  <c:v>12.808628000000001</c:v>
                </c:pt>
                <c:pt idx="60000">
                  <c:v>12.809673</c:v>
                </c:pt>
                <c:pt idx="60001">
                  <c:v>12.808211999999999</c:v>
                </c:pt>
                <c:pt idx="60002">
                  <c:v>12.806915999999999</c:v>
                </c:pt>
                <c:pt idx="60003">
                  <c:v>12.80545</c:v>
                </c:pt>
                <c:pt idx="60004">
                  <c:v>12.804874</c:v>
                </c:pt>
                <c:pt idx="60005">
                  <c:v>12.807555000000001</c:v>
                </c:pt>
                <c:pt idx="60006">
                  <c:v>12.808133</c:v>
                </c:pt>
                <c:pt idx="60007">
                  <c:v>12.804361999999999</c:v>
                </c:pt>
                <c:pt idx="60008">
                  <c:v>12.805609</c:v>
                </c:pt>
                <c:pt idx="60009">
                  <c:v>12.807086999999999</c:v>
                </c:pt>
                <c:pt idx="60010">
                  <c:v>12.805066</c:v>
                </c:pt>
                <c:pt idx="60011">
                  <c:v>12.805027000000001</c:v>
                </c:pt>
                <c:pt idx="60012">
                  <c:v>12.8047</c:v>
                </c:pt>
                <c:pt idx="60013">
                  <c:v>12.806797</c:v>
                </c:pt>
                <c:pt idx="60014">
                  <c:v>12.811009</c:v>
                </c:pt>
                <c:pt idx="60015">
                  <c:v>12.810974999999999</c:v>
                </c:pt>
                <c:pt idx="60016">
                  <c:v>12.807905</c:v>
                </c:pt>
                <c:pt idx="60017">
                  <c:v>12.806622000000001</c:v>
                </c:pt>
                <c:pt idx="60018">
                  <c:v>12.806991999999999</c:v>
                </c:pt>
                <c:pt idx="60019">
                  <c:v>12.805600999999999</c:v>
                </c:pt>
                <c:pt idx="60020">
                  <c:v>12.804554</c:v>
                </c:pt>
                <c:pt idx="60021">
                  <c:v>12.806024000000001</c:v>
                </c:pt>
                <c:pt idx="60022">
                  <c:v>12.807791</c:v>
                </c:pt>
                <c:pt idx="60023">
                  <c:v>12.807175000000001</c:v>
                </c:pt>
                <c:pt idx="60024">
                  <c:v>12.806975</c:v>
                </c:pt>
                <c:pt idx="60025">
                  <c:v>12.809454000000001</c:v>
                </c:pt>
                <c:pt idx="60026">
                  <c:v>12.811971</c:v>
                </c:pt>
                <c:pt idx="60027">
                  <c:v>12.811203000000001</c:v>
                </c:pt>
                <c:pt idx="60028">
                  <c:v>12.808476000000001</c:v>
                </c:pt>
                <c:pt idx="60029">
                  <c:v>12.809062000000001</c:v>
                </c:pt>
                <c:pt idx="60030">
                  <c:v>12.811904</c:v>
                </c:pt>
                <c:pt idx="60031">
                  <c:v>12.812531999999999</c:v>
                </c:pt>
                <c:pt idx="60032">
                  <c:v>12.812447000000001</c:v>
                </c:pt>
                <c:pt idx="60033">
                  <c:v>12.814021</c:v>
                </c:pt>
                <c:pt idx="60034">
                  <c:v>12.814360000000001</c:v>
                </c:pt>
                <c:pt idx="60035">
                  <c:v>12.812238000000001</c:v>
                </c:pt>
                <c:pt idx="60036">
                  <c:v>12.811610999999999</c:v>
                </c:pt>
                <c:pt idx="60037">
                  <c:v>12.813440999999999</c:v>
                </c:pt>
                <c:pt idx="60038">
                  <c:v>12.810336</c:v>
                </c:pt>
                <c:pt idx="60039">
                  <c:v>12.808816999999999</c:v>
                </c:pt>
                <c:pt idx="60040">
                  <c:v>12.816895000000001</c:v>
                </c:pt>
                <c:pt idx="60041">
                  <c:v>12.821522999999999</c:v>
                </c:pt>
                <c:pt idx="60042">
                  <c:v>12.818025</c:v>
                </c:pt>
                <c:pt idx="60043">
                  <c:v>12.817415</c:v>
                </c:pt>
                <c:pt idx="60044">
                  <c:v>12.81696</c:v>
                </c:pt>
                <c:pt idx="60045">
                  <c:v>12.811589</c:v>
                </c:pt>
                <c:pt idx="60046">
                  <c:v>12.812200000000001</c:v>
                </c:pt>
                <c:pt idx="60047">
                  <c:v>12.814971</c:v>
                </c:pt>
                <c:pt idx="60048">
                  <c:v>12.812376</c:v>
                </c:pt>
                <c:pt idx="60049">
                  <c:v>12.812287</c:v>
                </c:pt>
                <c:pt idx="60050">
                  <c:v>12.811705</c:v>
                </c:pt>
                <c:pt idx="60051">
                  <c:v>12.808769</c:v>
                </c:pt>
                <c:pt idx="60052">
                  <c:v>12.811120000000001</c:v>
                </c:pt>
                <c:pt idx="60053">
                  <c:v>12.813879999999999</c:v>
                </c:pt>
                <c:pt idx="60054">
                  <c:v>12.81381</c:v>
                </c:pt>
                <c:pt idx="60055">
                  <c:v>12.817356999999999</c:v>
                </c:pt>
                <c:pt idx="60056">
                  <c:v>12.818040999999999</c:v>
                </c:pt>
                <c:pt idx="60057">
                  <c:v>12.814385</c:v>
                </c:pt>
                <c:pt idx="60058">
                  <c:v>12.812048000000001</c:v>
                </c:pt>
                <c:pt idx="60059">
                  <c:v>12.810997</c:v>
                </c:pt>
                <c:pt idx="60060">
                  <c:v>12.812929</c:v>
                </c:pt>
                <c:pt idx="60061">
                  <c:v>12.81705</c:v>
                </c:pt>
                <c:pt idx="60062">
                  <c:v>12.820141</c:v>
                </c:pt>
                <c:pt idx="60063">
                  <c:v>12.820149000000001</c:v>
                </c:pt>
                <c:pt idx="60064">
                  <c:v>12.819921000000001</c:v>
                </c:pt>
                <c:pt idx="60065">
                  <c:v>12.823192000000001</c:v>
                </c:pt>
                <c:pt idx="60066">
                  <c:v>12.822323000000001</c:v>
                </c:pt>
                <c:pt idx="60067">
                  <c:v>12.818675000000001</c:v>
                </c:pt>
                <c:pt idx="60068">
                  <c:v>12.817939000000001</c:v>
                </c:pt>
                <c:pt idx="60069">
                  <c:v>12.817593</c:v>
                </c:pt>
                <c:pt idx="60070">
                  <c:v>12.816485999999999</c:v>
                </c:pt>
                <c:pt idx="60071">
                  <c:v>12.818265999999999</c:v>
                </c:pt>
                <c:pt idx="60072">
                  <c:v>12.821278</c:v>
                </c:pt>
                <c:pt idx="60073">
                  <c:v>12.819483</c:v>
                </c:pt>
                <c:pt idx="60074">
                  <c:v>12.816447</c:v>
                </c:pt>
                <c:pt idx="60075">
                  <c:v>12.820193</c:v>
                </c:pt>
                <c:pt idx="60076">
                  <c:v>12.824365999999999</c:v>
                </c:pt>
                <c:pt idx="60077">
                  <c:v>12.820099000000001</c:v>
                </c:pt>
                <c:pt idx="60078">
                  <c:v>12.816295999999999</c:v>
                </c:pt>
                <c:pt idx="60079">
                  <c:v>12.820551999999999</c:v>
                </c:pt>
                <c:pt idx="60080">
                  <c:v>12.825013999999999</c:v>
                </c:pt>
                <c:pt idx="60081">
                  <c:v>12.825297000000001</c:v>
                </c:pt>
                <c:pt idx="60082">
                  <c:v>12.823986</c:v>
                </c:pt>
                <c:pt idx="60083">
                  <c:v>12.822372</c:v>
                </c:pt>
                <c:pt idx="60084">
                  <c:v>12.824909</c:v>
                </c:pt>
                <c:pt idx="60085">
                  <c:v>12.830088999999999</c:v>
                </c:pt>
                <c:pt idx="60086">
                  <c:v>12.828512</c:v>
                </c:pt>
                <c:pt idx="60087">
                  <c:v>12.825374</c:v>
                </c:pt>
                <c:pt idx="60088">
                  <c:v>12.829378999999999</c:v>
                </c:pt>
                <c:pt idx="60089">
                  <c:v>12.834603</c:v>
                </c:pt>
                <c:pt idx="60090">
                  <c:v>12.83441</c:v>
                </c:pt>
                <c:pt idx="60091">
                  <c:v>12.832357</c:v>
                </c:pt>
                <c:pt idx="60092">
                  <c:v>12.833619000000001</c:v>
                </c:pt>
                <c:pt idx="60093">
                  <c:v>12.835022</c:v>
                </c:pt>
                <c:pt idx="60094">
                  <c:v>12.835196</c:v>
                </c:pt>
                <c:pt idx="60095">
                  <c:v>12.833745</c:v>
                </c:pt>
                <c:pt idx="60096">
                  <c:v>12.83047</c:v>
                </c:pt>
                <c:pt idx="60097">
                  <c:v>12.829655000000001</c:v>
                </c:pt>
                <c:pt idx="60098">
                  <c:v>12.830987</c:v>
                </c:pt>
                <c:pt idx="60099">
                  <c:v>12.83075</c:v>
                </c:pt>
                <c:pt idx="60100">
                  <c:v>12.830109</c:v>
                </c:pt>
                <c:pt idx="60101">
                  <c:v>12.829791999999999</c:v>
                </c:pt>
                <c:pt idx="60102">
                  <c:v>12.829675</c:v>
                </c:pt>
                <c:pt idx="60103">
                  <c:v>12.832494000000001</c:v>
                </c:pt>
                <c:pt idx="60104">
                  <c:v>12.834085999999999</c:v>
                </c:pt>
                <c:pt idx="60105">
                  <c:v>12.831958</c:v>
                </c:pt>
                <c:pt idx="60106">
                  <c:v>12.828099999999999</c:v>
                </c:pt>
                <c:pt idx="60107">
                  <c:v>12.830413</c:v>
                </c:pt>
                <c:pt idx="60108">
                  <c:v>12.834766999999999</c:v>
                </c:pt>
                <c:pt idx="60109">
                  <c:v>12.833062999999999</c:v>
                </c:pt>
                <c:pt idx="60110">
                  <c:v>12.832231</c:v>
                </c:pt>
                <c:pt idx="60111">
                  <c:v>12.832883000000001</c:v>
                </c:pt>
                <c:pt idx="60112">
                  <c:v>12.82891</c:v>
                </c:pt>
                <c:pt idx="60113">
                  <c:v>12.828962000000001</c:v>
                </c:pt>
                <c:pt idx="60114">
                  <c:v>12.836031</c:v>
                </c:pt>
                <c:pt idx="60115">
                  <c:v>12.837056</c:v>
                </c:pt>
                <c:pt idx="60116">
                  <c:v>12.832788000000001</c:v>
                </c:pt>
                <c:pt idx="60117">
                  <c:v>12.831567</c:v>
                </c:pt>
                <c:pt idx="60118">
                  <c:v>12.830021</c:v>
                </c:pt>
                <c:pt idx="60119">
                  <c:v>12.830049000000001</c:v>
                </c:pt>
                <c:pt idx="60120">
                  <c:v>12.828618000000001</c:v>
                </c:pt>
                <c:pt idx="60121">
                  <c:v>12.827348000000001</c:v>
                </c:pt>
                <c:pt idx="60122">
                  <c:v>12.831514</c:v>
                </c:pt>
                <c:pt idx="60123">
                  <c:v>12.83436</c:v>
                </c:pt>
                <c:pt idx="60124">
                  <c:v>12.835580999999999</c:v>
                </c:pt>
                <c:pt idx="60125">
                  <c:v>12.8368</c:v>
                </c:pt>
                <c:pt idx="60126">
                  <c:v>12.832729</c:v>
                </c:pt>
                <c:pt idx="60127">
                  <c:v>12.829745000000001</c:v>
                </c:pt>
                <c:pt idx="60128">
                  <c:v>12.831749</c:v>
                </c:pt>
                <c:pt idx="60129">
                  <c:v>12.830352</c:v>
                </c:pt>
                <c:pt idx="60130">
                  <c:v>12.828564999999999</c:v>
                </c:pt>
                <c:pt idx="60131">
                  <c:v>12.833076</c:v>
                </c:pt>
                <c:pt idx="60132">
                  <c:v>12.838875</c:v>
                </c:pt>
                <c:pt idx="60133">
                  <c:v>12.83755</c:v>
                </c:pt>
                <c:pt idx="60134">
                  <c:v>12.835713999999999</c:v>
                </c:pt>
                <c:pt idx="60135">
                  <c:v>12.839157</c:v>
                </c:pt>
                <c:pt idx="60136">
                  <c:v>12.839935000000001</c:v>
                </c:pt>
                <c:pt idx="60137">
                  <c:v>12.840007</c:v>
                </c:pt>
                <c:pt idx="60138">
                  <c:v>12.841322</c:v>
                </c:pt>
                <c:pt idx="60139">
                  <c:v>12.840712999999999</c:v>
                </c:pt>
                <c:pt idx="60140">
                  <c:v>12.839404999999999</c:v>
                </c:pt>
                <c:pt idx="60141">
                  <c:v>12.839463</c:v>
                </c:pt>
                <c:pt idx="60142">
                  <c:v>12.841756999999999</c:v>
                </c:pt>
                <c:pt idx="60143">
                  <c:v>12.841169000000001</c:v>
                </c:pt>
                <c:pt idx="60144">
                  <c:v>12.837370999999999</c:v>
                </c:pt>
                <c:pt idx="60145">
                  <c:v>12.83816</c:v>
                </c:pt>
                <c:pt idx="60146">
                  <c:v>12.840372</c:v>
                </c:pt>
                <c:pt idx="60147">
                  <c:v>12.842320000000001</c:v>
                </c:pt>
                <c:pt idx="60148">
                  <c:v>12.8447</c:v>
                </c:pt>
                <c:pt idx="60149">
                  <c:v>12.842936999999999</c:v>
                </c:pt>
                <c:pt idx="60150">
                  <c:v>12.839342</c:v>
                </c:pt>
                <c:pt idx="60151">
                  <c:v>12.844227</c:v>
                </c:pt>
                <c:pt idx="60152">
                  <c:v>12.850315999999999</c:v>
                </c:pt>
                <c:pt idx="60153">
                  <c:v>12.846545000000001</c:v>
                </c:pt>
                <c:pt idx="60154">
                  <c:v>12.842995</c:v>
                </c:pt>
                <c:pt idx="60155">
                  <c:v>12.845556999999999</c:v>
                </c:pt>
                <c:pt idx="60156">
                  <c:v>12.844260999999999</c:v>
                </c:pt>
                <c:pt idx="60157">
                  <c:v>12.843042000000001</c:v>
                </c:pt>
                <c:pt idx="60158">
                  <c:v>12.844314000000001</c:v>
                </c:pt>
                <c:pt idx="60159">
                  <c:v>12.841441</c:v>
                </c:pt>
                <c:pt idx="60160">
                  <c:v>12.837488</c:v>
                </c:pt>
                <c:pt idx="60161">
                  <c:v>12.837975</c:v>
                </c:pt>
                <c:pt idx="60162">
                  <c:v>12.837747</c:v>
                </c:pt>
                <c:pt idx="60163">
                  <c:v>12.838347000000001</c:v>
                </c:pt>
                <c:pt idx="60164">
                  <c:v>12.842841999999999</c:v>
                </c:pt>
                <c:pt idx="60165">
                  <c:v>12.843992999999999</c:v>
                </c:pt>
                <c:pt idx="60166">
                  <c:v>12.844809</c:v>
                </c:pt>
                <c:pt idx="60167">
                  <c:v>12.847353999999999</c:v>
                </c:pt>
                <c:pt idx="60168">
                  <c:v>12.842855999999999</c:v>
                </c:pt>
                <c:pt idx="60169">
                  <c:v>12.837972000000001</c:v>
                </c:pt>
                <c:pt idx="60170">
                  <c:v>12.840629</c:v>
                </c:pt>
                <c:pt idx="60171">
                  <c:v>12.841744</c:v>
                </c:pt>
                <c:pt idx="60172">
                  <c:v>12.840600999999999</c:v>
                </c:pt>
                <c:pt idx="60173">
                  <c:v>12.841775999999999</c:v>
                </c:pt>
                <c:pt idx="60174">
                  <c:v>12.841723</c:v>
                </c:pt>
                <c:pt idx="60175">
                  <c:v>12.844666999999999</c:v>
                </c:pt>
                <c:pt idx="60176">
                  <c:v>12.848618</c:v>
                </c:pt>
                <c:pt idx="60177">
                  <c:v>12.845197000000001</c:v>
                </c:pt>
                <c:pt idx="60178">
                  <c:v>12.841412</c:v>
                </c:pt>
                <c:pt idx="60179">
                  <c:v>12.847811999999999</c:v>
                </c:pt>
                <c:pt idx="60180">
                  <c:v>12.850016999999999</c:v>
                </c:pt>
                <c:pt idx="60181">
                  <c:v>12.845914</c:v>
                </c:pt>
                <c:pt idx="60182">
                  <c:v>12.847690999999999</c:v>
                </c:pt>
                <c:pt idx="60183">
                  <c:v>12.850104999999999</c:v>
                </c:pt>
                <c:pt idx="60184">
                  <c:v>12.851053</c:v>
                </c:pt>
                <c:pt idx="60185">
                  <c:v>12.854065</c:v>
                </c:pt>
                <c:pt idx="60186">
                  <c:v>12.854324999999999</c:v>
                </c:pt>
                <c:pt idx="60187">
                  <c:v>12.852340999999999</c:v>
                </c:pt>
                <c:pt idx="60188">
                  <c:v>12.852029</c:v>
                </c:pt>
                <c:pt idx="60189">
                  <c:v>12.851103999999999</c:v>
                </c:pt>
                <c:pt idx="60190">
                  <c:v>12.854993</c:v>
                </c:pt>
                <c:pt idx="60191">
                  <c:v>12.859871</c:v>
                </c:pt>
                <c:pt idx="60192">
                  <c:v>12.858551</c:v>
                </c:pt>
                <c:pt idx="60193">
                  <c:v>12.857415</c:v>
                </c:pt>
                <c:pt idx="60194">
                  <c:v>12.859182000000001</c:v>
                </c:pt>
                <c:pt idx="60195">
                  <c:v>12.862885</c:v>
                </c:pt>
                <c:pt idx="60196">
                  <c:v>12.862598999999999</c:v>
                </c:pt>
                <c:pt idx="60197">
                  <c:v>12.85646</c:v>
                </c:pt>
                <c:pt idx="60198">
                  <c:v>12.856493</c:v>
                </c:pt>
                <c:pt idx="60199">
                  <c:v>12.860294</c:v>
                </c:pt>
                <c:pt idx="60200">
                  <c:v>12.857222</c:v>
                </c:pt>
                <c:pt idx="60201">
                  <c:v>12.853262000000001</c:v>
                </c:pt>
                <c:pt idx="60202">
                  <c:v>12.857282</c:v>
                </c:pt>
                <c:pt idx="60203">
                  <c:v>12.861525</c:v>
                </c:pt>
                <c:pt idx="60204">
                  <c:v>12.86171</c:v>
                </c:pt>
                <c:pt idx="60205">
                  <c:v>12.861912999999999</c:v>
                </c:pt>
                <c:pt idx="60206">
                  <c:v>12.858060999999999</c:v>
                </c:pt>
                <c:pt idx="60207">
                  <c:v>12.856972000000001</c:v>
                </c:pt>
                <c:pt idx="60208">
                  <c:v>12.861867999999999</c:v>
                </c:pt>
                <c:pt idx="60209">
                  <c:v>12.861304000000001</c:v>
                </c:pt>
                <c:pt idx="60210">
                  <c:v>12.859161</c:v>
                </c:pt>
                <c:pt idx="60211">
                  <c:v>12.862821</c:v>
                </c:pt>
                <c:pt idx="60212">
                  <c:v>12.861979</c:v>
                </c:pt>
                <c:pt idx="60213">
                  <c:v>12.856337999999999</c:v>
                </c:pt>
                <c:pt idx="60214">
                  <c:v>12.854857000000001</c:v>
                </c:pt>
                <c:pt idx="60215">
                  <c:v>12.854906</c:v>
                </c:pt>
                <c:pt idx="60216">
                  <c:v>12.852788</c:v>
                </c:pt>
                <c:pt idx="60217">
                  <c:v>12.857951999999999</c:v>
                </c:pt>
                <c:pt idx="60218">
                  <c:v>12.862795999999999</c:v>
                </c:pt>
                <c:pt idx="60219">
                  <c:v>12.857894</c:v>
                </c:pt>
                <c:pt idx="60220">
                  <c:v>12.855147000000001</c:v>
                </c:pt>
                <c:pt idx="60221">
                  <c:v>12.856471000000001</c:v>
                </c:pt>
                <c:pt idx="60222">
                  <c:v>12.853189</c:v>
                </c:pt>
                <c:pt idx="60223">
                  <c:v>12.852755999999999</c:v>
                </c:pt>
                <c:pt idx="60224">
                  <c:v>12.859351999999999</c:v>
                </c:pt>
                <c:pt idx="60225">
                  <c:v>12.86</c:v>
                </c:pt>
                <c:pt idx="60226">
                  <c:v>12.856920000000001</c:v>
                </c:pt>
                <c:pt idx="60227">
                  <c:v>12.860398999999999</c:v>
                </c:pt>
                <c:pt idx="60228">
                  <c:v>12.865736999999999</c:v>
                </c:pt>
                <c:pt idx="60229">
                  <c:v>12.86675</c:v>
                </c:pt>
                <c:pt idx="60230">
                  <c:v>12.863484</c:v>
                </c:pt>
                <c:pt idx="60231">
                  <c:v>12.863835999999999</c:v>
                </c:pt>
                <c:pt idx="60232">
                  <c:v>12.869424</c:v>
                </c:pt>
                <c:pt idx="60233">
                  <c:v>12.871553</c:v>
                </c:pt>
                <c:pt idx="60234">
                  <c:v>12.871767</c:v>
                </c:pt>
                <c:pt idx="60235">
                  <c:v>12.874235000000001</c:v>
                </c:pt>
                <c:pt idx="60236">
                  <c:v>12.872226</c:v>
                </c:pt>
                <c:pt idx="60237">
                  <c:v>12.868840000000001</c:v>
                </c:pt>
                <c:pt idx="60238">
                  <c:v>12.868974</c:v>
                </c:pt>
                <c:pt idx="60239">
                  <c:v>12.868027</c:v>
                </c:pt>
                <c:pt idx="60240">
                  <c:v>12.865387999999999</c:v>
                </c:pt>
                <c:pt idx="60241">
                  <c:v>12.867599999999999</c:v>
                </c:pt>
                <c:pt idx="60242">
                  <c:v>12.869806000000001</c:v>
                </c:pt>
                <c:pt idx="60243">
                  <c:v>12.866785999999999</c:v>
                </c:pt>
                <c:pt idx="60244">
                  <c:v>12.863436999999999</c:v>
                </c:pt>
                <c:pt idx="60245">
                  <c:v>12.867005000000001</c:v>
                </c:pt>
                <c:pt idx="60246">
                  <c:v>12.871589999999999</c:v>
                </c:pt>
                <c:pt idx="60247">
                  <c:v>12.866469</c:v>
                </c:pt>
                <c:pt idx="60248">
                  <c:v>12.85891</c:v>
                </c:pt>
                <c:pt idx="60249">
                  <c:v>12.862263</c:v>
                </c:pt>
                <c:pt idx="60250">
                  <c:v>12.865568</c:v>
                </c:pt>
                <c:pt idx="60251">
                  <c:v>12.863229</c:v>
                </c:pt>
                <c:pt idx="60252">
                  <c:v>12.866797999999999</c:v>
                </c:pt>
                <c:pt idx="60253">
                  <c:v>12.87201</c:v>
                </c:pt>
                <c:pt idx="60254">
                  <c:v>12.866465</c:v>
                </c:pt>
                <c:pt idx="60255">
                  <c:v>12.859389</c:v>
                </c:pt>
                <c:pt idx="60256">
                  <c:v>12.862228999999999</c:v>
                </c:pt>
                <c:pt idx="60257">
                  <c:v>12.867070999999999</c:v>
                </c:pt>
                <c:pt idx="60258">
                  <c:v>12.864924</c:v>
                </c:pt>
                <c:pt idx="60259">
                  <c:v>12.862847</c:v>
                </c:pt>
                <c:pt idx="60260">
                  <c:v>12.864889</c:v>
                </c:pt>
                <c:pt idx="60261">
                  <c:v>12.865932000000001</c:v>
                </c:pt>
                <c:pt idx="60262">
                  <c:v>12.868772999999999</c:v>
                </c:pt>
                <c:pt idx="60263">
                  <c:v>12.87623</c:v>
                </c:pt>
                <c:pt idx="60264">
                  <c:v>12.874338</c:v>
                </c:pt>
                <c:pt idx="60265">
                  <c:v>12.868638000000001</c:v>
                </c:pt>
                <c:pt idx="60266">
                  <c:v>12.875061000000001</c:v>
                </c:pt>
                <c:pt idx="60267">
                  <c:v>12.879189</c:v>
                </c:pt>
                <c:pt idx="60268">
                  <c:v>12.872109</c:v>
                </c:pt>
                <c:pt idx="60269">
                  <c:v>12.870431999999999</c:v>
                </c:pt>
                <c:pt idx="60270">
                  <c:v>12.874976</c:v>
                </c:pt>
                <c:pt idx="60271">
                  <c:v>12.875356</c:v>
                </c:pt>
                <c:pt idx="60272">
                  <c:v>12.872517</c:v>
                </c:pt>
                <c:pt idx="60273">
                  <c:v>12.872403</c:v>
                </c:pt>
                <c:pt idx="60274">
                  <c:v>12.873333000000001</c:v>
                </c:pt>
                <c:pt idx="60275">
                  <c:v>12.872817</c:v>
                </c:pt>
                <c:pt idx="60276">
                  <c:v>12.874219999999999</c:v>
                </c:pt>
                <c:pt idx="60277">
                  <c:v>12.878529</c:v>
                </c:pt>
                <c:pt idx="60278">
                  <c:v>12.875185999999999</c:v>
                </c:pt>
                <c:pt idx="60279">
                  <c:v>12.869804999999999</c:v>
                </c:pt>
                <c:pt idx="60280">
                  <c:v>12.871778000000001</c:v>
                </c:pt>
                <c:pt idx="60281">
                  <c:v>12.872747</c:v>
                </c:pt>
                <c:pt idx="60282">
                  <c:v>12.870234</c:v>
                </c:pt>
                <c:pt idx="60283">
                  <c:v>12.869602</c:v>
                </c:pt>
                <c:pt idx="60284">
                  <c:v>12.872821999999999</c:v>
                </c:pt>
                <c:pt idx="60285">
                  <c:v>12.876588999999999</c:v>
                </c:pt>
                <c:pt idx="60286">
                  <c:v>12.876331</c:v>
                </c:pt>
                <c:pt idx="60287">
                  <c:v>12.874661</c:v>
                </c:pt>
                <c:pt idx="60288">
                  <c:v>12.875461</c:v>
                </c:pt>
                <c:pt idx="60289">
                  <c:v>12.878176</c:v>
                </c:pt>
                <c:pt idx="60290">
                  <c:v>12.880094</c:v>
                </c:pt>
                <c:pt idx="60291">
                  <c:v>12.878339</c:v>
                </c:pt>
                <c:pt idx="60292">
                  <c:v>12.877357</c:v>
                </c:pt>
                <c:pt idx="60293">
                  <c:v>12.884228</c:v>
                </c:pt>
                <c:pt idx="60294">
                  <c:v>12.884862999999999</c:v>
                </c:pt>
                <c:pt idx="60295">
                  <c:v>12.883354000000001</c:v>
                </c:pt>
                <c:pt idx="60296">
                  <c:v>12.888074</c:v>
                </c:pt>
                <c:pt idx="60297">
                  <c:v>12.886596000000001</c:v>
                </c:pt>
                <c:pt idx="60298">
                  <c:v>12.882274000000001</c:v>
                </c:pt>
                <c:pt idx="60299">
                  <c:v>12.88632</c:v>
                </c:pt>
                <c:pt idx="60300">
                  <c:v>12.88804</c:v>
                </c:pt>
                <c:pt idx="60301">
                  <c:v>12.883984</c:v>
                </c:pt>
                <c:pt idx="60302">
                  <c:v>12.885464000000001</c:v>
                </c:pt>
                <c:pt idx="60303">
                  <c:v>12.888223999999999</c:v>
                </c:pt>
                <c:pt idx="60304">
                  <c:v>12.884461</c:v>
                </c:pt>
                <c:pt idx="60305">
                  <c:v>12.883084999999999</c:v>
                </c:pt>
                <c:pt idx="60306">
                  <c:v>12.887421</c:v>
                </c:pt>
                <c:pt idx="60307">
                  <c:v>12.888826</c:v>
                </c:pt>
                <c:pt idx="60308">
                  <c:v>12.882436</c:v>
                </c:pt>
                <c:pt idx="60309">
                  <c:v>12.878787000000001</c:v>
                </c:pt>
                <c:pt idx="60310">
                  <c:v>12.881005</c:v>
                </c:pt>
                <c:pt idx="60311">
                  <c:v>12.881311999999999</c:v>
                </c:pt>
                <c:pt idx="60312">
                  <c:v>12.881551</c:v>
                </c:pt>
                <c:pt idx="60313">
                  <c:v>12.882201999999999</c:v>
                </c:pt>
                <c:pt idx="60314">
                  <c:v>12.882251</c:v>
                </c:pt>
                <c:pt idx="60315">
                  <c:v>12.882871</c:v>
                </c:pt>
                <c:pt idx="60316">
                  <c:v>12.882755</c:v>
                </c:pt>
                <c:pt idx="60317">
                  <c:v>12.883176000000001</c:v>
                </c:pt>
                <c:pt idx="60318">
                  <c:v>12.881223</c:v>
                </c:pt>
                <c:pt idx="60319">
                  <c:v>12.880226</c:v>
                </c:pt>
                <c:pt idx="60320">
                  <c:v>12.884406999999999</c:v>
                </c:pt>
                <c:pt idx="60321">
                  <c:v>12.883994</c:v>
                </c:pt>
                <c:pt idx="60322">
                  <c:v>12.881380999999999</c:v>
                </c:pt>
                <c:pt idx="60323">
                  <c:v>12.885892</c:v>
                </c:pt>
                <c:pt idx="60324">
                  <c:v>12.887214</c:v>
                </c:pt>
                <c:pt idx="60325">
                  <c:v>12.883202000000001</c:v>
                </c:pt>
                <c:pt idx="60326">
                  <c:v>12.884550000000001</c:v>
                </c:pt>
                <c:pt idx="60327">
                  <c:v>12.885164</c:v>
                </c:pt>
                <c:pt idx="60328">
                  <c:v>12.883037</c:v>
                </c:pt>
                <c:pt idx="60329">
                  <c:v>12.888804</c:v>
                </c:pt>
                <c:pt idx="60330">
                  <c:v>12.892124000000001</c:v>
                </c:pt>
                <c:pt idx="60331">
                  <c:v>12.890299000000001</c:v>
                </c:pt>
                <c:pt idx="60332">
                  <c:v>12.893192000000001</c:v>
                </c:pt>
                <c:pt idx="60333">
                  <c:v>12.894238</c:v>
                </c:pt>
                <c:pt idx="60334">
                  <c:v>12.892559</c:v>
                </c:pt>
                <c:pt idx="60335">
                  <c:v>12.893008999999999</c:v>
                </c:pt>
                <c:pt idx="60336">
                  <c:v>12.892609</c:v>
                </c:pt>
                <c:pt idx="60337">
                  <c:v>12.890150999999999</c:v>
                </c:pt>
                <c:pt idx="60338">
                  <c:v>12.889526999999999</c:v>
                </c:pt>
                <c:pt idx="60339">
                  <c:v>12.889462999999999</c:v>
                </c:pt>
                <c:pt idx="60340">
                  <c:v>12.889808</c:v>
                </c:pt>
                <c:pt idx="60341">
                  <c:v>12.892647</c:v>
                </c:pt>
                <c:pt idx="60342">
                  <c:v>12.894411</c:v>
                </c:pt>
                <c:pt idx="60343">
                  <c:v>12.894299999999999</c:v>
                </c:pt>
                <c:pt idx="60344">
                  <c:v>12.897366</c:v>
                </c:pt>
                <c:pt idx="60345">
                  <c:v>12.900976999999999</c:v>
                </c:pt>
                <c:pt idx="60346">
                  <c:v>12.902075</c:v>
                </c:pt>
                <c:pt idx="60347">
                  <c:v>12.901401</c:v>
                </c:pt>
                <c:pt idx="60348">
                  <c:v>12.897912</c:v>
                </c:pt>
                <c:pt idx="60349">
                  <c:v>12.896618</c:v>
                </c:pt>
                <c:pt idx="60350">
                  <c:v>12.897163000000001</c:v>
                </c:pt>
                <c:pt idx="60351">
                  <c:v>12.895671</c:v>
                </c:pt>
                <c:pt idx="60352">
                  <c:v>12.894396</c:v>
                </c:pt>
                <c:pt idx="60353">
                  <c:v>12.897258000000001</c:v>
                </c:pt>
                <c:pt idx="60354">
                  <c:v>12.897128</c:v>
                </c:pt>
                <c:pt idx="60355">
                  <c:v>12.893236999999999</c:v>
                </c:pt>
                <c:pt idx="60356">
                  <c:v>12.892507</c:v>
                </c:pt>
                <c:pt idx="60357">
                  <c:v>12.894119999999999</c:v>
                </c:pt>
                <c:pt idx="60358">
                  <c:v>12.893053</c:v>
                </c:pt>
                <c:pt idx="60359">
                  <c:v>12.889989</c:v>
                </c:pt>
                <c:pt idx="60360">
                  <c:v>12.891235999999999</c:v>
                </c:pt>
                <c:pt idx="60361">
                  <c:v>12.893095000000001</c:v>
                </c:pt>
                <c:pt idx="60362">
                  <c:v>12.890307999999999</c:v>
                </c:pt>
                <c:pt idx="60363">
                  <c:v>12.890409999999999</c:v>
                </c:pt>
                <c:pt idx="60364">
                  <c:v>12.89429</c:v>
                </c:pt>
                <c:pt idx="60365">
                  <c:v>12.895746000000001</c:v>
                </c:pt>
                <c:pt idx="60366">
                  <c:v>12.894489999999999</c:v>
                </c:pt>
                <c:pt idx="60367">
                  <c:v>12.893204000000001</c:v>
                </c:pt>
                <c:pt idx="60368">
                  <c:v>12.892079000000001</c:v>
                </c:pt>
                <c:pt idx="60369">
                  <c:v>12.894961</c:v>
                </c:pt>
                <c:pt idx="60370">
                  <c:v>12.897688</c:v>
                </c:pt>
                <c:pt idx="60371">
                  <c:v>12.897703999999999</c:v>
                </c:pt>
                <c:pt idx="60372">
                  <c:v>12.899505</c:v>
                </c:pt>
                <c:pt idx="60373">
                  <c:v>12.899191999999999</c:v>
                </c:pt>
                <c:pt idx="60374">
                  <c:v>12.895854999999999</c:v>
                </c:pt>
                <c:pt idx="60375">
                  <c:v>12.896499</c:v>
                </c:pt>
                <c:pt idx="60376">
                  <c:v>12.897943</c:v>
                </c:pt>
                <c:pt idx="60377">
                  <c:v>12.898477</c:v>
                </c:pt>
                <c:pt idx="60378">
                  <c:v>12.903404999999999</c:v>
                </c:pt>
                <c:pt idx="60379">
                  <c:v>12.905925</c:v>
                </c:pt>
                <c:pt idx="60380">
                  <c:v>12.902213</c:v>
                </c:pt>
                <c:pt idx="60381">
                  <c:v>12.90035</c:v>
                </c:pt>
                <c:pt idx="60382">
                  <c:v>12.901356</c:v>
                </c:pt>
                <c:pt idx="60383">
                  <c:v>12.905554</c:v>
                </c:pt>
                <c:pt idx="60384">
                  <c:v>12.905654</c:v>
                </c:pt>
                <c:pt idx="60385">
                  <c:v>12.899489000000001</c:v>
                </c:pt>
                <c:pt idx="60386">
                  <c:v>12.901984000000001</c:v>
                </c:pt>
                <c:pt idx="60387">
                  <c:v>12.906943</c:v>
                </c:pt>
                <c:pt idx="60388">
                  <c:v>12.904199999999999</c:v>
                </c:pt>
                <c:pt idx="60389">
                  <c:v>12.90395</c:v>
                </c:pt>
                <c:pt idx="60390">
                  <c:v>12.907472</c:v>
                </c:pt>
                <c:pt idx="60391">
                  <c:v>12.905545</c:v>
                </c:pt>
                <c:pt idx="60392">
                  <c:v>12.900880000000001</c:v>
                </c:pt>
                <c:pt idx="60393">
                  <c:v>12.903503000000001</c:v>
                </c:pt>
                <c:pt idx="60394">
                  <c:v>12.9093</c:v>
                </c:pt>
                <c:pt idx="60395">
                  <c:v>12.909236</c:v>
                </c:pt>
                <c:pt idx="60396">
                  <c:v>12.907147</c:v>
                </c:pt>
                <c:pt idx="60397">
                  <c:v>12.909215</c:v>
                </c:pt>
                <c:pt idx="60398">
                  <c:v>12.911339</c:v>
                </c:pt>
                <c:pt idx="60399">
                  <c:v>12.909746999999999</c:v>
                </c:pt>
                <c:pt idx="60400">
                  <c:v>12.909941999999999</c:v>
                </c:pt>
                <c:pt idx="60401">
                  <c:v>12.911232999999999</c:v>
                </c:pt>
                <c:pt idx="60402">
                  <c:v>12.907804</c:v>
                </c:pt>
                <c:pt idx="60403">
                  <c:v>12.906665</c:v>
                </c:pt>
                <c:pt idx="60404">
                  <c:v>12.91094</c:v>
                </c:pt>
                <c:pt idx="60405">
                  <c:v>12.911536</c:v>
                </c:pt>
                <c:pt idx="60406">
                  <c:v>12.907908000000001</c:v>
                </c:pt>
                <c:pt idx="60407">
                  <c:v>12.908899999999999</c:v>
                </c:pt>
                <c:pt idx="60408">
                  <c:v>12.910342999999999</c:v>
                </c:pt>
                <c:pt idx="60409">
                  <c:v>12.908434</c:v>
                </c:pt>
                <c:pt idx="60410">
                  <c:v>12.908241</c:v>
                </c:pt>
                <c:pt idx="60411">
                  <c:v>12.91099</c:v>
                </c:pt>
                <c:pt idx="60412">
                  <c:v>12.911659</c:v>
                </c:pt>
                <c:pt idx="60413">
                  <c:v>12.911666</c:v>
                </c:pt>
                <c:pt idx="60414">
                  <c:v>12.912533</c:v>
                </c:pt>
                <c:pt idx="60415">
                  <c:v>12.912888000000001</c:v>
                </c:pt>
                <c:pt idx="60416">
                  <c:v>12.913873000000001</c:v>
                </c:pt>
                <c:pt idx="60417">
                  <c:v>12.915464999999999</c:v>
                </c:pt>
                <c:pt idx="60418">
                  <c:v>12.913765</c:v>
                </c:pt>
                <c:pt idx="60419">
                  <c:v>12.910688</c:v>
                </c:pt>
                <c:pt idx="60420">
                  <c:v>12.911479</c:v>
                </c:pt>
                <c:pt idx="60421">
                  <c:v>12.913716000000001</c:v>
                </c:pt>
                <c:pt idx="60422">
                  <c:v>12.91215</c:v>
                </c:pt>
                <c:pt idx="60423">
                  <c:v>12.910541</c:v>
                </c:pt>
                <c:pt idx="60424">
                  <c:v>12.911187999999999</c:v>
                </c:pt>
                <c:pt idx="60425">
                  <c:v>12.911405</c:v>
                </c:pt>
                <c:pt idx="60426">
                  <c:v>12.911746000000001</c:v>
                </c:pt>
                <c:pt idx="60427">
                  <c:v>12.90875</c:v>
                </c:pt>
                <c:pt idx="60428">
                  <c:v>12.904188</c:v>
                </c:pt>
                <c:pt idx="60429">
                  <c:v>12.904227000000001</c:v>
                </c:pt>
                <c:pt idx="60430">
                  <c:v>12.909840000000001</c:v>
                </c:pt>
                <c:pt idx="60431">
                  <c:v>12.913315000000001</c:v>
                </c:pt>
                <c:pt idx="60432">
                  <c:v>12.909255999999999</c:v>
                </c:pt>
                <c:pt idx="60433">
                  <c:v>12.90728</c:v>
                </c:pt>
                <c:pt idx="60434">
                  <c:v>12.910308000000001</c:v>
                </c:pt>
                <c:pt idx="60435">
                  <c:v>12.908583</c:v>
                </c:pt>
                <c:pt idx="60436">
                  <c:v>12.908578</c:v>
                </c:pt>
                <c:pt idx="60437">
                  <c:v>12.912964000000001</c:v>
                </c:pt>
                <c:pt idx="60438">
                  <c:v>12.91522</c:v>
                </c:pt>
                <c:pt idx="60439">
                  <c:v>12.914937</c:v>
                </c:pt>
                <c:pt idx="60440">
                  <c:v>12.915182</c:v>
                </c:pt>
                <c:pt idx="60441">
                  <c:v>12.914516000000001</c:v>
                </c:pt>
                <c:pt idx="60442">
                  <c:v>12.91527</c:v>
                </c:pt>
                <c:pt idx="60443">
                  <c:v>12.91967</c:v>
                </c:pt>
                <c:pt idx="60444">
                  <c:v>12.920942999999999</c:v>
                </c:pt>
                <c:pt idx="60445">
                  <c:v>12.919623</c:v>
                </c:pt>
                <c:pt idx="60446">
                  <c:v>12.919813</c:v>
                </c:pt>
                <c:pt idx="60447">
                  <c:v>12.920766</c:v>
                </c:pt>
                <c:pt idx="60448">
                  <c:v>12.924296</c:v>
                </c:pt>
                <c:pt idx="60449">
                  <c:v>12.926278</c:v>
                </c:pt>
                <c:pt idx="60450">
                  <c:v>12.924844</c:v>
                </c:pt>
                <c:pt idx="60451">
                  <c:v>12.923945</c:v>
                </c:pt>
                <c:pt idx="60452">
                  <c:v>12.922186</c:v>
                </c:pt>
                <c:pt idx="60453">
                  <c:v>12.923427999999999</c:v>
                </c:pt>
                <c:pt idx="60454">
                  <c:v>12.923895</c:v>
                </c:pt>
                <c:pt idx="60455">
                  <c:v>12.919252</c:v>
                </c:pt>
                <c:pt idx="60456">
                  <c:v>12.918570000000001</c:v>
                </c:pt>
                <c:pt idx="60457">
                  <c:v>12.922224</c:v>
                </c:pt>
                <c:pt idx="60458">
                  <c:v>12.924548</c:v>
                </c:pt>
                <c:pt idx="60459">
                  <c:v>12.92657</c:v>
                </c:pt>
                <c:pt idx="60460">
                  <c:v>12.92798</c:v>
                </c:pt>
                <c:pt idx="60461">
                  <c:v>12.929584999999999</c:v>
                </c:pt>
                <c:pt idx="60462">
                  <c:v>12.928307999999999</c:v>
                </c:pt>
                <c:pt idx="60463">
                  <c:v>12.923774</c:v>
                </c:pt>
                <c:pt idx="60464">
                  <c:v>12.924804999999999</c:v>
                </c:pt>
                <c:pt idx="60465">
                  <c:v>12.9244</c:v>
                </c:pt>
                <c:pt idx="60466">
                  <c:v>12.919570999999999</c:v>
                </c:pt>
                <c:pt idx="60467">
                  <c:v>12.920641</c:v>
                </c:pt>
                <c:pt idx="60468">
                  <c:v>12.923260000000001</c:v>
                </c:pt>
                <c:pt idx="60469">
                  <c:v>12.921981000000001</c:v>
                </c:pt>
                <c:pt idx="60470">
                  <c:v>12.921574</c:v>
                </c:pt>
                <c:pt idx="60471">
                  <c:v>12.925814000000001</c:v>
                </c:pt>
                <c:pt idx="60472">
                  <c:v>12.928589000000001</c:v>
                </c:pt>
                <c:pt idx="60473">
                  <c:v>12.926717</c:v>
                </c:pt>
                <c:pt idx="60474">
                  <c:v>12.926561</c:v>
                </c:pt>
                <c:pt idx="60475">
                  <c:v>12.928777</c:v>
                </c:pt>
                <c:pt idx="60476">
                  <c:v>12.92694</c:v>
                </c:pt>
                <c:pt idx="60477">
                  <c:v>12.923372000000001</c:v>
                </c:pt>
                <c:pt idx="60478">
                  <c:v>12.926278</c:v>
                </c:pt>
                <c:pt idx="60479">
                  <c:v>12.927816</c:v>
                </c:pt>
                <c:pt idx="60480">
                  <c:v>12.924519</c:v>
                </c:pt>
                <c:pt idx="60481">
                  <c:v>12.923622999999999</c:v>
                </c:pt>
                <c:pt idx="60482">
                  <c:v>12.926242999999999</c:v>
                </c:pt>
                <c:pt idx="60483">
                  <c:v>12.928039</c:v>
                </c:pt>
                <c:pt idx="60484">
                  <c:v>12.926167</c:v>
                </c:pt>
                <c:pt idx="60485">
                  <c:v>12.926822</c:v>
                </c:pt>
                <c:pt idx="60486">
                  <c:v>12.927714999999999</c:v>
                </c:pt>
                <c:pt idx="60487">
                  <c:v>12.926928999999999</c:v>
                </c:pt>
                <c:pt idx="60488">
                  <c:v>12.927364000000001</c:v>
                </c:pt>
                <c:pt idx="60489">
                  <c:v>12.928791</c:v>
                </c:pt>
                <c:pt idx="60490">
                  <c:v>12.929558</c:v>
                </c:pt>
                <c:pt idx="60491">
                  <c:v>12.930223</c:v>
                </c:pt>
                <c:pt idx="60492">
                  <c:v>12.936491</c:v>
                </c:pt>
                <c:pt idx="60493">
                  <c:v>12.938707000000001</c:v>
                </c:pt>
                <c:pt idx="60494">
                  <c:v>12.935221</c:v>
                </c:pt>
                <c:pt idx="60495">
                  <c:v>12.936159999999999</c:v>
                </c:pt>
                <c:pt idx="60496">
                  <c:v>12.939124</c:v>
                </c:pt>
                <c:pt idx="60497">
                  <c:v>12.936779</c:v>
                </c:pt>
                <c:pt idx="60498">
                  <c:v>12.934137</c:v>
                </c:pt>
                <c:pt idx="60499">
                  <c:v>12.938181</c:v>
                </c:pt>
                <c:pt idx="60500">
                  <c:v>12.938677999999999</c:v>
                </c:pt>
                <c:pt idx="60501">
                  <c:v>12.937363</c:v>
                </c:pt>
                <c:pt idx="60502">
                  <c:v>12.9421</c:v>
                </c:pt>
                <c:pt idx="60503">
                  <c:v>12.940852</c:v>
                </c:pt>
                <c:pt idx="60504">
                  <c:v>12.934481999999999</c:v>
                </c:pt>
                <c:pt idx="60505">
                  <c:v>12.937932</c:v>
                </c:pt>
                <c:pt idx="60506">
                  <c:v>12.941186999999999</c:v>
                </c:pt>
                <c:pt idx="60507">
                  <c:v>12.938381</c:v>
                </c:pt>
                <c:pt idx="60508">
                  <c:v>12.937956</c:v>
                </c:pt>
                <c:pt idx="60509">
                  <c:v>12.937129000000001</c:v>
                </c:pt>
                <c:pt idx="60510">
                  <c:v>12.934571999999999</c:v>
                </c:pt>
                <c:pt idx="60511">
                  <c:v>12.936241000000001</c:v>
                </c:pt>
                <c:pt idx="60512">
                  <c:v>12.940879000000001</c:v>
                </c:pt>
                <c:pt idx="60513">
                  <c:v>12.939545000000001</c:v>
                </c:pt>
                <c:pt idx="60514">
                  <c:v>12.935078000000001</c:v>
                </c:pt>
                <c:pt idx="60515">
                  <c:v>12.936636</c:v>
                </c:pt>
                <c:pt idx="60516">
                  <c:v>12.936743</c:v>
                </c:pt>
                <c:pt idx="60517">
                  <c:v>12.930458</c:v>
                </c:pt>
                <c:pt idx="60518">
                  <c:v>12.93024</c:v>
                </c:pt>
                <c:pt idx="60519">
                  <c:v>12.936976</c:v>
                </c:pt>
                <c:pt idx="60520">
                  <c:v>12.938221</c:v>
                </c:pt>
                <c:pt idx="60521">
                  <c:v>12.933481</c:v>
                </c:pt>
                <c:pt idx="60522">
                  <c:v>12.932658</c:v>
                </c:pt>
                <c:pt idx="60523">
                  <c:v>12.935476</c:v>
                </c:pt>
                <c:pt idx="60524">
                  <c:v>12.932976999999999</c:v>
                </c:pt>
                <c:pt idx="60525">
                  <c:v>12.931221000000001</c:v>
                </c:pt>
                <c:pt idx="60526">
                  <c:v>12.933412000000001</c:v>
                </c:pt>
                <c:pt idx="60527">
                  <c:v>12.933769</c:v>
                </c:pt>
                <c:pt idx="60528">
                  <c:v>12.932575999999999</c:v>
                </c:pt>
                <c:pt idx="60529">
                  <c:v>12.931303</c:v>
                </c:pt>
                <c:pt idx="60530">
                  <c:v>12.932024999999999</c:v>
                </c:pt>
                <c:pt idx="60531">
                  <c:v>12.931276</c:v>
                </c:pt>
                <c:pt idx="60532">
                  <c:v>12.934526</c:v>
                </c:pt>
                <c:pt idx="60533">
                  <c:v>12.939527999999999</c:v>
                </c:pt>
                <c:pt idx="60534">
                  <c:v>12.937103</c:v>
                </c:pt>
                <c:pt idx="60535">
                  <c:v>12.938731000000001</c:v>
                </c:pt>
                <c:pt idx="60536">
                  <c:v>12.943923</c:v>
                </c:pt>
                <c:pt idx="60537">
                  <c:v>12.93868</c:v>
                </c:pt>
                <c:pt idx="60538">
                  <c:v>12.93506</c:v>
                </c:pt>
                <c:pt idx="60539">
                  <c:v>12.939261999999999</c:v>
                </c:pt>
                <c:pt idx="60540">
                  <c:v>12.939045</c:v>
                </c:pt>
                <c:pt idx="60541">
                  <c:v>12.938193999999999</c:v>
                </c:pt>
                <c:pt idx="60542">
                  <c:v>12.939209</c:v>
                </c:pt>
                <c:pt idx="60543">
                  <c:v>12.938393</c:v>
                </c:pt>
                <c:pt idx="60544">
                  <c:v>12.940905000000001</c:v>
                </c:pt>
                <c:pt idx="60545">
                  <c:v>12.94542</c:v>
                </c:pt>
                <c:pt idx="60546">
                  <c:v>12.947863999999999</c:v>
                </c:pt>
                <c:pt idx="60547">
                  <c:v>12.948877</c:v>
                </c:pt>
                <c:pt idx="60548">
                  <c:v>12.945884</c:v>
                </c:pt>
                <c:pt idx="60549">
                  <c:v>12.942659000000001</c:v>
                </c:pt>
                <c:pt idx="60550">
                  <c:v>12.944649</c:v>
                </c:pt>
                <c:pt idx="60551">
                  <c:v>12.948366999999999</c:v>
                </c:pt>
                <c:pt idx="60552">
                  <c:v>12.947257</c:v>
                </c:pt>
                <c:pt idx="60553">
                  <c:v>12.946210000000001</c:v>
                </c:pt>
                <c:pt idx="60554">
                  <c:v>12.950175</c:v>
                </c:pt>
                <c:pt idx="60555">
                  <c:v>12.949937</c:v>
                </c:pt>
                <c:pt idx="60556">
                  <c:v>12.950464999999999</c:v>
                </c:pt>
                <c:pt idx="60557">
                  <c:v>12.954653</c:v>
                </c:pt>
                <c:pt idx="60558">
                  <c:v>12.953991</c:v>
                </c:pt>
                <c:pt idx="60559">
                  <c:v>12.950917</c:v>
                </c:pt>
                <c:pt idx="60560">
                  <c:v>12.946218</c:v>
                </c:pt>
                <c:pt idx="60561">
                  <c:v>12.943861</c:v>
                </c:pt>
                <c:pt idx="60562">
                  <c:v>12.948769</c:v>
                </c:pt>
                <c:pt idx="60563">
                  <c:v>12.954266000000001</c:v>
                </c:pt>
                <c:pt idx="60564">
                  <c:v>12.954700000000001</c:v>
                </c:pt>
                <c:pt idx="60565">
                  <c:v>12.951698</c:v>
                </c:pt>
                <c:pt idx="60566">
                  <c:v>12.948244000000001</c:v>
                </c:pt>
                <c:pt idx="60567">
                  <c:v>12.94764</c:v>
                </c:pt>
                <c:pt idx="60568">
                  <c:v>12.946756000000001</c:v>
                </c:pt>
                <c:pt idx="60569">
                  <c:v>12.947055000000001</c:v>
                </c:pt>
                <c:pt idx="60570">
                  <c:v>12.949237</c:v>
                </c:pt>
                <c:pt idx="60571">
                  <c:v>12.951166000000001</c:v>
                </c:pt>
                <c:pt idx="60572">
                  <c:v>12.949949999999999</c:v>
                </c:pt>
                <c:pt idx="60573">
                  <c:v>12.948373</c:v>
                </c:pt>
                <c:pt idx="60574">
                  <c:v>12.952909</c:v>
                </c:pt>
                <c:pt idx="60575">
                  <c:v>12.954463000000001</c:v>
                </c:pt>
                <c:pt idx="60576">
                  <c:v>12.950281</c:v>
                </c:pt>
                <c:pt idx="60577">
                  <c:v>12.948309</c:v>
                </c:pt>
                <c:pt idx="60578">
                  <c:v>12.94788</c:v>
                </c:pt>
                <c:pt idx="60579">
                  <c:v>12.948276</c:v>
                </c:pt>
                <c:pt idx="60580">
                  <c:v>12.949414000000001</c:v>
                </c:pt>
                <c:pt idx="60581">
                  <c:v>12.950294</c:v>
                </c:pt>
                <c:pt idx="60582">
                  <c:v>12.953097</c:v>
                </c:pt>
                <c:pt idx="60583">
                  <c:v>12.954522000000001</c:v>
                </c:pt>
                <c:pt idx="60584">
                  <c:v>12.951976</c:v>
                </c:pt>
                <c:pt idx="60585">
                  <c:v>12.949878</c:v>
                </c:pt>
                <c:pt idx="60586">
                  <c:v>12.949339999999999</c:v>
                </c:pt>
                <c:pt idx="60587">
                  <c:v>12.945888</c:v>
                </c:pt>
                <c:pt idx="60588">
                  <c:v>12.943766</c:v>
                </c:pt>
                <c:pt idx="60589">
                  <c:v>12.946441999999999</c:v>
                </c:pt>
                <c:pt idx="60590">
                  <c:v>12.947290000000001</c:v>
                </c:pt>
                <c:pt idx="60591">
                  <c:v>12.946522</c:v>
                </c:pt>
                <c:pt idx="60592">
                  <c:v>12.947601000000001</c:v>
                </c:pt>
                <c:pt idx="60593">
                  <c:v>12.949818</c:v>
                </c:pt>
                <c:pt idx="60594">
                  <c:v>12.952347</c:v>
                </c:pt>
                <c:pt idx="60595">
                  <c:v>12.952154</c:v>
                </c:pt>
                <c:pt idx="60596">
                  <c:v>12.952699000000001</c:v>
                </c:pt>
                <c:pt idx="60597">
                  <c:v>12.956118</c:v>
                </c:pt>
                <c:pt idx="60598">
                  <c:v>12.95722</c:v>
                </c:pt>
                <c:pt idx="60599">
                  <c:v>12.954393</c:v>
                </c:pt>
                <c:pt idx="60600">
                  <c:v>12.952135999999999</c:v>
                </c:pt>
                <c:pt idx="60601">
                  <c:v>12.953602</c:v>
                </c:pt>
                <c:pt idx="60602">
                  <c:v>12.954855999999999</c:v>
                </c:pt>
                <c:pt idx="60603">
                  <c:v>12.954096</c:v>
                </c:pt>
                <c:pt idx="60604">
                  <c:v>12.954141</c:v>
                </c:pt>
                <c:pt idx="60605">
                  <c:v>12.953994</c:v>
                </c:pt>
                <c:pt idx="60606">
                  <c:v>12.951618</c:v>
                </c:pt>
                <c:pt idx="60607">
                  <c:v>12.950234999999999</c:v>
                </c:pt>
                <c:pt idx="60608">
                  <c:v>12.952445000000001</c:v>
                </c:pt>
                <c:pt idx="60609">
                  <c:v>12.957162</c:v>
                </c:pt>
                <c:pt idx="60610">
                  <c:v>12.961036999999999</c:v>
                </c:pt>
                <c:pt idx="60611">
                  <c:v>12.961636</c:v>
                </c:pt>
                <c:pt idx="60612">
                  <c:v>12.963039</c:v>
                </c:pt>
                <c:pt idx="60613">
                  <c:v>12.96691</c:v>
                </c:pt>
                <c:pt idx="60614">
                  <c:v>12.963298</c:v>
                </c:pt>
                <c:pt idx="60615">
                  <c:v>12.958095</c:v>
                </c:pt>
                <c:pt idx="60616">
                  <c:v>12.963228000000001</c:v>
                </c:pt>
                <c:pt idx="60617">
                  <c:v>12.966317</c:v>
                </c:pt>
                <c:pt idx="60618">
                  <c:v>12.963322</c:v>
                </c:pt>
                <c:pt idx="60619">
                  <c:v>12.964138999999999</c:v>
                </c:pt>
                <c:pt idx="60620">
                  <c:v>12.963891</c:v>
                </c:pt>
                <c:pt idx="60621">
                  <c:v>12.961195999999999</c:v>
                </c:pt>
                <c:pt idx="60622">
                  <c:v>12.963468000000001</c:v>
                </c:pt>
                <c:pt idx="60623">
                  <c:v>12.963775</c:v>
                </c:pt>
                <c:pt idx="60624">
                  <c:v>12.961586</c:v>
                </c:pt>
                <c:pt idx="60625">
                  <c:v>12.963018999999999</c:v>
                </c:pt>
                <c:pt idx="60626">
                  <c:v>12.964003</c:v>
                </c:pt>
                <c:pt idx="60627">
                  <c:v>12.96091</c:v>
                </c:pt>
                <c:pt idx="60628">
                  <c:v>12.95937</c:v>
                </c:pt>
                <c:pt idx="60629">
                  <c:v>12.961366</c:v>
                </c:pt>
                <c:pt idx="60630">
                  <c:v>12.961841</c:v>
                </c:pt>
                <c:pt idx="60631">
                  <c:v>12.958957</c:v>
                </c:pt>
                <c:pt idx="60632">
                  <c:v>12.960607</c:v>
                </c:pt>
                <c:pt idx="60633">
                  <c:v>12.965061</c:v>
                </c:pt>
                <c:pt idx="60634">
                  <c:v>12.966775</c:v>
                </c:pt>
                <c:pt idx="60635">
                  <c:v>12.968173</c:v>
                </c:pt>
                <c:pt idx="60636">
                  <c:v>12.966161</c:v>
                </c:pt>
                <c:pt idx="60637">
                  <c:v>12.961582</c:v>
                </c:pt>
                <c:pt idx="60638">
                  <c:v>12.961122</c:v>
                </c:pt>
                <c:pt idx="60639">
                  <c:v>12.967686</c:v>
                </c:pt>
                <c:pt idx="60640">
                  <c:v>12.975460999999999</c:v>
                </c:pt>
                <c:pt idx="60641">
                  <c:v>12.975956</c:v>
                </c:pt>
                <c:pt idx="60642">
                  <c:v>12.973266000000001</c:v>
                </c:pt>
                <c:pt idx="60643">
                  <c:v>12.971280999999999</c:v>
                </c:pt>
                <c:pt idx="60644">
                  <c:v>12.969696000000001</c:v>
                </c:pt>
                <c:pt idx="60645">
                  <c:v>12.970072</c:v>
                </c:pt>
                <c:pt idx="60646">
                  <c:v>12.970762000000001</c:v>
                </c:pt>
                <c:pt idx="60647">
                  <c:v>12.971577</c:v>
                </c:pt>
                <c:pt idx="60648">
                  <c:v>12.974131</c:v>
                </c:pt>
                <c:pt idx="60649">
                  <c:v>12.973739</c:v>
                </c:pt>
                <c:pt idx="60650">
                  <c:v>12.972523000000001</c:v>
                </c:pt>
                <c:pt idx="60651">
                  <c:v>12.972676</c:v>
                </c:pt>
                <c:pt idx="60652">
                  <c:v>12.973189</c:v>
                </c:pt>
                <c:pt idx="60653">
                  <c:v>12.971719</c:v>
                </c:pt>
                <c:pt idx="60654">
                  <c:v>12.968946000000001</c:v>
                </c:pt>
                <c:pt idx="60655">
                  <c:v>12.969619</c:v>
                </c:pt>
                <c:pt idx="60656">
                  <c:v>12.970701</c:v>
                </c:pt>
                <c:pt idx="60657">
                  <c:v>12.970306000000001</c:v>
                </c:pt>
                <c:pt idx="60658">
                  <c:v>12.974046</c:v>
                </c:pt>
                <c:pt idx="60659">
                  <c:v>12.976953999999999</c:v>
                </c:pt>
                <c:pt idx="60660">
                  <c:v>12.974046</c:v>
                </c:pt>
                <c:pt idx="60661">
                  <c:v>12.972212000000001</c:v>
                </c:pt>
                <c:pt idx="60662">
                  <c:v>12.971669</c:v>
                </c:pt>
                <c:pt idx="60663">
                  <c:v>12.972899999999999</c:v>
                </c:pt>
                <c:pt idx="60664">
                  <c:v>12.972695999999999</c:v>
                </c:pt>
                <c:pt idx="60665">
                  <c:v>12.970573999999999</c:v>
                </c:pt>
                <c:pt idx="60666">
                  <c:v>12.973800000000001</c:v>
                </c:pt>
                <c:pt idx="60667">
                  <c:v>12.977205</c:v>
                </c:pt>
                <c:pt idx="60668">
                  <c:v>12.973079</c:v>
                </c:pt>
                <c:pt idx="60669">
                  <c:v>12.970579000000001</c:v>
                </c:pt>
                <c:pt idx="60670">
                  <c:v>12.969321000000001</c:v>
                </c:pt>
                <c:pt idx="60671">
                  <c:v>12.968256</c:v>
                </c:pt>
                <c:pt idx="60672">
                  <c:v>12.97237</c:v>
                </c:pt>
                <c:pt idx="60673">
                  <c:v>12.976727</c:v>
                </c:pt>
                <c:pt idx="60674">
                  <c:v>12.977819999999999</c:v>
                </c:pt>
                <c:pt idx="60675">
                  <c:v>12.976533999999999</c:v>
                </c:pt>
                <c:pt idx="60676">
                  <c:v>12.980200999999999</c:v>
                </c:pt>
                <c:pt idx="60677">
                  <c:v>12.984622</c:v>
                </c:pt>
                <c:pt idx="60678">
                  <c:v>12.981699000000001</c:v>
                </c:pt>
                <c:pt idx="60679">
                  <c:v>12.980083</c:v>
                </c:pt>
                <c:pt idx="60680">
                  <c:v>12.983435999999999</c:v>
                </c:pt>
                <c:pt idx="60681">
                  <c:v>12.98401</c:v>
                </c:pt>
                <c:pt idx="60682">
                  <c:v>12.980983999999999</c:v>
                </c:pt>
                <c:pt idx="60683">
                  <c:v>12.978419000000001</c:v>
                </c:pt>
                <c:pt idx="60684">
                  <c:v>12.977352</c:v>
                </c:pt>
                <c:pt idx="60685">
                  <c:v>12.978918999999999</c:v>
                </c:pt>
                <c:pt idx="60686">
                  <c:v>12.978891000000001</c:v>
                </c:pt>
                <c:pt idx="60687">
                  <c:v>12.975792999999999</c:v>
                </c:pt>
                <c:pt idx="60688">
                  <c:v>12.976055000000001</c:v>
                </c:pt>
                <c:pt idx="60689">
                  <c:v>12.976677</c:v>
                </c:pt>
                <c:pt idx="60690">
                  <c:v>12.976533</c:v>
                </c:pt>
                <c:pt idx="60691">
                  <c:v>12.97884</c:v>
                </c:pt>
                <c:pt idx="60692">
                  <c:v>12.981885</c:v>
                </c:pt>
                <c:pt idx="60693">
                  <c:v>12.980333</c:v>
                </c:pt>
                <c:pt idx="60694">
                  <c:v>12.976338999999999</c:v>
                </c:pt>
                <c:pt idx="60695">
                  <c:v>12.977463</c:v>
                </c:pt>
                <c:pt idx="60696">
                  <c:v>12.98211</c:v>
                </c:pt>
                <c:pt idx="60697">
                  <c:v>12.98155</c:v>
                </c:pt>
                <c:pt idx="60698">
                  <c:v>12.983814000000001</c:v>
                </c:pt>
                <c:pt idx="60699">
                  <c:v>12.986373</c:v>
                </c:pt>
                <c:pt idx="60700">
                  <c:v>12.985340000000001</c:v>
                </c:pt>
                <c:pt idx="60701">
                  <c:v>12.988113999999999</c:v>
                </c:pt>
                <c:pt idx="60702">
                  <c:v>12.989371</c:v>
                </c:pt>
                <c:pt idx="60703">
                  <c:v>12.989121000000001</c:v>
                </c:pt>
                <c:pt idx="60704">
                  <c:v>12.991211</c:v>
                </c:pt>
                <c:pt idx="60705">
                  <c:v>12.994206</c:v>
                </c:pt>
                <c:pt idx="60706">
                  <c:v>12.997199</c:v>
                </c:pt>
                <c:pt idx="60707">
                  <c:v>12.994840999999999</c:v>
                </c:pt>
                <c:pt idx="60708">
                  <c:v>12.988965</c:v>
                </c:pt>
                <c:pt idx="60709">
                  <c:v>12.988082</c:v>
                </c:pt>
                <c:pt idx="60710">
                  <c:v>12.992716</c:v>
                </c:pt>
                <c:pt idx="60711">
                  <c:v>12.992910999999999</c:v>
                </c:pt>
                <c:pt idx="60712">
                  <c:v>12.988162000000001</c:v>
                </c:pt>
                <c:pt idx="60713">
                  <c:v>12.987983</c:v>
                </c:pt>
                <c:pt idx="60714">
                  <c:v>12.992533</c:v>
                </c:pt>
                <c:pt idx="60715">
                  <c:v>12.997664</c:v>
                </c:pt>
                <c:pt idx="60716">
                  <c:v>12.997381000000001</c:v>
                </c:pt>
                <c:pt idx="60717">
                  <c:v>12.991587000000001</c:v>
                </c:pt>
                <c:pt idx="60718">
                  <c:v>12.989758</c:v>
                </c:pt>
                <c:pt idx="60719">
                  <c:v>12.9901</c:v>
                </c:pt>
                <c:pt idx="60720">
                  <c:v>12.989896999999999</c:v>
                </c:pt>
                <c:pt idx="60721">
                  <c:v>12.995286</c:v>
                </c:pt>
                <c:pt idx="60722">
                  <c:v>12.999065</c:v>
                </c:pt>
                <c:pt idx="60723">
                  <c:v>12.992039999999999</c:v>
                </c:pt>
                <c:pt idx="60724">
                  <c:v>12.987731999999999</c:v>
                </c:pt>
                <c:pt idx="60725">
                  <c:v>12.989094</c:v>
                </c:pt>
                <c:pt idx="60726">
                  <c:v>12.988403999999999</c:v>
                </c:pt>
                <c:pt idx="60727">
                  <c:v>12.988863</c:v>
                </c:pt>
                <c:pt idx="60728">
                  <c:v>12.992087</c:v>
                </c:pt>
                <c:pt idx="60729">
                  <c:v>12.991861</c:v>
                </c:pt>
                <c:pt idx="60730">
                  <c:v>12.989409999999999</c:v>
                </c:pt>
                <c:pt idx="60731">
                  <c:v>12.986658</c:v>
                </c:pt>
                <c:pt idx="60732">
                  <c:v>12.986148</c:v>
                </c:pt>
                <c:pt idx="60733">
                  <c:v>12.98949</c:v>
                </c:pt>
                <c:pt idx="60734">
                  <c:v>12.992051</c:v>
                </c:pt>
                <c:pt idx="60735">
                  <c:v>12.99051</c:v>
                </c:pt>
                <c:pt idx="60736">
                  <c:v>12.990163000000001</c:v>
                </c:pt>
                <c:pt idx="60737">
                  <c:v>12.990387</c:v>
                </c:pt>
                <c:pt idx="60738">
                  <c:v>12.987558999999999</c:v>
                </c:pt>
                <c:pt idx="60739">
                  <c:v>12.988873</c:v>
                </c:pt>
                <c:pt idx="60740">
                  <c:v>12.993964999999999</c:v>
                </c:pt>
                <c:pt idx="60741">
                  <c:v>12.993881</c:v>
                </c:pt>
                <c:pt idx="60742">
                  <c:v>12.992687999999999</c:v>
                </c:pt>
                <c:pt idx="60743">
                  <c:v>12.995153999999999</c:v>
                </c:pt>
                <c:pt idx="60744">
                  <c:v>12.994897999999999</c:v>
                </c:pt>
                <c:pt idx="60745">
                  <c:v>12.994073999999999</c:v>
                </c:pt>
                <c:pt idx="60746">
                  <c:v>12.997826</c:v>
                </c:pt>
                <c:pt idx="60747">
                  <c:v>12.995844</c:v>
                </c:pt>
                <c:pt idx="60748">
                  <c:v>12.990937000000001</c:v>
                </c:pt>
                <c:pt idx="60749">
                  <c:v>12.993622</c:v>
                </c:pt>
                <c:pt idx="60750">
                  <c:v>12.996411999999999</c:v>
                </c:pt>
                <c:pt idx="60751">
                  <c:v>12.995048000000001</c:v>
                </c:pt>
                <c:pt idx="60752">
                  <c:v>12.994949</c:v>
                </c:pt>
                <c:pt idx="60753">
                  <c:v>12.995827999999999</c:v>
                </c:pt>
                <c:pt idx="60754">
                  <c:v>12.999865</c:v>
                </c:pt>
                <c:pt idx="60755">
                  <c:v>13.004197</c:v>
                </c:pt>
                <c:pt idx="60756">
                  <c:v>13.001237</c:v>
                </c:pt>
                <c:pt idx="60757">
                  <c:v>12.999114000000001</c:v>
                </c:pt>
                <c:pt idx="60758">
                  <c:v>13.002069000000001</c:v>
                </c:pt>
                <c:pt idx="60759">
                  <c:v>13.000944</c:v>
                </c:pt>
                <c:pt idx="60760">
                  <c:v>13.000859</c:v>
                </c:pt>
                <c:pt idx="60761">
                  <c:v>13.003726</c:v>
                </c:pt>
                <c:pt idx="60762">
                  <c:v>13.000942</c:v>
                </c:pt>
                <c:pt idx="60763">
                  <c:v>12.998009</c:v>
                </c:pt>
                <c:pt idx="60764">
                  <c:v>13.002877</c:v>
                </c:pt>
                <c:pt idx="60765">
                  <c:v>13.007642000000001</c:v>
                </c:pt>
                <c:pt idx="60766">
                  <c:v>13.004528000000001</c:v>
                </c:pt>
                <c:pt idx="60767">
                  <c:v>12.998842</c:v>
                </c:pt>
                <c:pt idx="60768">
                  <c:v>12.995483999999999</c:v>
                </c:pt>
                <c:pt idx="60769">
                  <c:v>12.996221</c:v>
                </c:pt>
                <c:pt idx="60770">
                  <c:v>12.999463</c:v>
                </c:pt>
                <c:pt idx="60771">
                  <c:v>12.997782000000001</c:v>
                </c:pt>
                <c:pt idx="60772">
                  <c:v>12.998408</c:v>
                </c:pt>
                <c:pt idx="60773">
                  <c:v>13.004338000000001</c:v>
                </c:pt>
                <c:pt idx="60774">
                  <c:v>13.004284999999999</c:v>
                </c:pt>
                <c:pt idx="60775">
                  <c:v>13.001458</c:v>
                </c:pt>
                <c:pt idx="60776">
                  <c:v>13.001455</c:v>
                </c:pt>
                <c:pt idx="60777">
                  <c:v>13.000135999999999</c:v>
                </c:pt>
                <c:pt idx="60778">
                  <c:v>12.998282</c:v>
                </c:pt>
                <c:pt idx="60779">
                  <c:v>13.000362000000001</c:v>
                </c:pt>
                <c:pt idx="60780">
                  <c:v>13.002969</c:v>
                </c:pt>
                <c:pt idx="60781">
                  <c:v>13.001533</c:v>
                </c:pt>
                <c:pt idx="60782">
                  <c:v>13.000207</c:v>
                </c:pt>
                <c:pt idx="60783">
                  <c:v>13.003007999999999</c:v>
                </c:pt>
                <c:pt idx="60784">
                  <c:v>13.008851999999999</c:v>
                </c:pt>
                <c:pt idx="60785">
                  <c:v>13.012269999999999</c:v>
                </c:pt>
                <c:pt idx="60786">
                  <c:v>13.010641</c:v>
                </c:pt>
                <c:pt idx="60787">
                  <c:v>13.009864</c:v>
                </c:pt>
                <c:pt idx="60788">
                  <c:v>13.015039</c:v>
                </c:pt>
                <c:pt idx="60789">
                  <c:v>13.013584</c:v>
                </c:pt>
                <c:pt idx="60790">
                  <c:v>13.005127999999999</c:v>
                </c:pt>
                <c:pt idx="60791">
                  <c:v>13.005139</c:v>
                </c:pt>
                <c:pt idx="60792">
                  <c:v>13.012237000000001</c:v>
                </c:pt>
                <c:pt idx="60793">
                  <c:v>13.012544999999999</c:v>
                </c:pt>
                <c:pt idx="60794">
                  <c:v>13.008881000000001</c:v>
                </c:pt>
                <c:pt idx="60795">
                  <c:v>13.012142000000001</c:v>
                </c:pt>
                <c:pt idx="60796">
                  <c:v>13.014469999999999</c:v>
                </c:pt>
                <c:pt idx="60797">
                  <c:v>13.010284</c:v>
                </c:pt>
                <c:pt idx="60798">
                  <c:v>13.013145</c:v>
                </c:pt>
                <c:pt idx="60799">
                  <c:v>13.018767</c:v>
                </c:pt>
                <c:pt idx="60800">
                  <c:v>13.017073999999999</c:v>
                </c:pt>
                <c:pt idx="60801">
                  <c:v>13.013284000000001</c:v>
                </c:pt>
                <c:pt idx="60802">
                  <c:v>13.01431</c:v>
                </c:pt>
                <c:pt idx="60803">
                  <c:v>13.018580999999999</c:v>
                </c:pt>
                <c:pt idx="60804">
                  <c:v>13.018798</c:v>
                </c:pt>
                <c:pt idx="60805">
                  <c:v>13.015584</c:v>
                </c:pt>
                <c:pt idx="60806">
                  <c:v>13.016208000000001</c:v>
                </c:pt>
                <c:pt idx="60807">
                  <c:v>13.016762999999999</c:v>
                </c:pt>
                <c:pt idx="60808">
                  <c:v>13.014468000000001</c:v>
                </c:pt>
                <c:pt idx="60809">
                  <c:v>13.013109999999999</c:v>
                </c:pt>
                <c:pt idx="60810">
                  <c:v>13.017310999999999</c:v>
                </c:pt>
                <c:pt idx="60811">
                  <c:v>13.018799</c:v>
                </c:pt>
                <c:pt idx="60812">
                  <c:v>13.013491999999999</c:v>
                </c:pt>
                <c:pt idx="60813">
                  <c:v>13.014623</c:v>
                </c:pt>
                <c:pt idx="60814">
                  <c:v>13.019596999999999</c:v>
                </c:pt>
                <c:pt idx="60815">
                  <c:v>13.016833999999999</c:v>
                </c:pt>
                <c:pt idx="60816">
                  <c:v>13.013153000000001</c:v>
                </c:pt>
                <c:pt idx="60817">
                  <c:v>13.012318</c:v>
                </c:pt>
                <c:pt idx="60818">
                  <c:v>13.011411000000001</c:v>
                </c:pt>
                <c:pt idx="60819">
                  <c:v>13.013636</c:v>
                </c:pt>
                <c:pt idx="60820">
                  <c:v>13.01862</c:v>
                </c:pt>
                <c:pt idx="60821">
                  <c:v>13.01965</c:v>
                </c:pt>
                <c:pt idx="60822">
                  <c:v>13.017602999999999</c:v>
                </c:pt>
                <c:pt idx="60823">
                  <c:v>13.0144</c:v>
                </c:pt>
                <c:pt idx="60824">
                  <c:v>13.013256</c:v>
                </c:pt>
                <c:pt idx="60825">
                  <c:v>13.017918999999999</c:v>
                </c:pt>
                <c:pt idx="60826">
                  <c:v>13.019156000000001</c:v>
                </c:pt>
                <c:pt idx="60827">
                  <c:v>13.012483</c:v>
                </c:pt>
                <c:pt idx="60828">
                  <c:v>13.012102000000001</c:v>
                </c:pt>
                <c:pt idx="60829">
                  <c:v>13.016704000000001</c:v>
                </c:pt>
                <c:pt idx="60830">
                  <c:v>13.01675</c:v>
                </c:pt>
                <c:pt idx="60831">
                  <c:v>13.016423</c:v>
                </c:pt>
                <c:pt idx="60832">
                  <c:v>13.020133</c:v>
                </c:pt>
                <c:pt idx="60833">
                  <c:v>13.018361000000001</c:v>
                </c:pt>
                <c:pt idx="60834">
                  <c:v>13.015912999999999</c:v>
                </c:pt>
                <c:pt idx="60835">
                  <c:v>13.019356999999999</c:v>
                </c:pt>
                <c:pt idx="60836">
                  <c:v>13.017775</c:v>
                </c:pt>
                <c:pt idx="60837">
                  <c:v>13.015470000000001</c:v>
                </c:pt>
                <c:pt idx="60838">
                  <c:v>13.01986</c:v>
                </c:pt>
                <c:pt idx="60839">
                  <c:v>13.021458000000001</c:v>
                </c:pt>
                <c:pt idx="60840">
                  <c:v>13.016825000000001</c:v>
                </c:pt>
                <c:pt idx="60841">
                  <c:v>13.013852999999999</c:v>
                </c:pt>
                <c:pt idx="60842">
                  <c:v>13.016757999999999</c:v>
                </c:pt>
                <c:pt idx="60843">
                  <c:v>13.017519</c:v>
                </c:pt>
                <c:pt idx="60844">
                  <c:v>13.014763</c:v>
                </c:pt>
                <c:pt idx="60845">
                  <c:v>13.016323</c:v>
                </c:pt>
                <c:pt idx="60846">
                  <c:v>13.02012</c:v>
                </c:pt>
                <c:pt idx="60847">
                  <c:v>13.023439</c:v>
                </c:pt>
                <c:pt idx="60848">
                  <c:v>13.025503</c:v>
                </c:pt>
                <c:pt idx="60849">
                  <c:v>13.021768</c:v>
                </c:pt>
                <c:pt idx="60850">
                  <c:v>13.018283</c:v>
                </c:pt>
                <c:pt idx="60851">
                  <c:v>13.021649</c:v>
                </c:pt>
                <c:pt idx="60852">
                  <c:v>13.02417</c:v>
                </c:pt>
                <c:pt idx="60853">
                  <c:v>13.020517999999999</c:v>
                </c:pt>
                <c:pt idx="60854">
                  <c:v>13.018211000000001</c:v>
                </c:pt>
                <c:pt idx="60855">
                  <c:v>13.015758999999999</c:v>
                </c:pt>
                <c:pt idx="60856">
                  <c:v>13.013006000000001</c:v>
                </c:pt>
                <c:pt idx="60857">
                  <c:v>13.019131</c:v>
                </c:pt>
                <c:pt idx="60858">
                  <c:v>13.024207000000001</c:v>
                </c:pt>
                <c:pt idx="60859">
                  <c:v>13.019242</c:v>
                </c:pt>
                <c:pt idx="60860">
                  <c:v>13.017052</c:v>
                </c:pt>
                <c:pt idx="60861">
                  <c:v>13.020401</c:v>
                </c:pt>
                <c:pt idx="60862">
                  <c:v>13.021774000000001</c:v>
                </c:pt>
                <c:pt idx="60863">
                  <c:v>13.023209</c:v>
                </c:pt>
                <c:pt idx="60864">
                  <c:v>13.024150000000001</c:v>
                </c:pt>
                <c:pt idx="60865">
                  <c:v>13.024171000000001</c:v>
                </c:pt>
                <c:pt idx="60866">
                  <c:v>13.025589999999999</c:v>
                </c:pt>
                <c:pt idx="60867">
                  <c:v>13.026574</c:v>
                </c:pt>
                <c:pt idx="60868">
                  <c:v>13.026163</c:v>
                </c:pt>
                <c:pt idx="60869">
                  <c:v>13.027545</c:v>
                </c:pt>
                <c:pt idx="60870">
                  <c:v>13.02896</c:v>
                </c:pt>
                <c:pt idx="60871">
                  <c:v>13.024899</c:v>
                </c:pt>
                <c:pt idx="60872">
                  <c:v>13.023078</c:v>
                </c:pt>
                <c:pt idx="60873">
                  <c:v>13.0298</c:v>
                </c:pt>
                <c:pt idx="60874">
                  <c:v>13.031307999999999</c:v>
                </c:pt>
                <c:pt idx="60875">
                  <c:v>13.024073</c:v>
                </c:pt>
                <c:pt idx="60876">
                  <c:v>13.023663000000001</c:v>
                </c:pt>
                <c:pt idx="60877">
                  <c:v>13.022714000000001</c:v>
                </c:pt>
                <c:pt idx="60878">
                  <c:v>13.019133</c:v>
                </c:pt>
                <c:pt idx="60879">
                  <c:v>13.021181</c:v>
                </c:pt>
                <c:pt idx="60880">
                  <c:v>13.022294</c:v>
                </c:pt>
                <c:pt idx="60881">
                  <c:v>13.019136</c:v>
                </c:pt>
                <c:pt idx="60882">
                  <c:v>13.019966999999999</c:v>
                </c:pt>
                <c:pt idx="60883">
                  <c:v>13.022330999999999</c:v>
                </c:pt>
                <c:pt idx="60884">
                  <c:v>13.019399</c:v>
                </c:pt>
                <c:pt idx="60885">
                  <c:v>13.016515</c:v>
                </c:pt>
                <c:pt idx="60886">
                  <c:v>13.021172</c:v>
                </c:pt>
                <c:pt idx="60887">
                  <c:v>13.027651000000001</c:v>
                </c:pt>
                <c:pt idx="60888">
                  <c:v>13.025245</c:v>
                </c:pt>
                <c:pt idx="60889">
                  <c:v>13.021226</c:v>
                </c:pt>
                <c:pt idx="60890">
                  <c:v>13.024054</c:v>
                </c:pt>
                <c:pt idx="60891">
                  <c:v>13.025116000000001</c:v>
                </c:pt>
                <c:pt idx="60892">
                  <c:v>13.023598</c:v>
                </c:pt>
                <c:pt idx="60893">
                  <c:v>13.023268</c:v>
                </c:pt>
                <c:pt idx="60894">
                  <c:v>13.025416999999999</c:v>
                </c:pt>
                <c:pt idx="60895">
                  <c:v>13.030039</c:v>
                </c:pt>
                <c:pt idx="60896">
                  <c:v>13.032448</c:v>
                </c:pt>
                <c:pt idx="60897">
                  <c:v>13.031031</c:v>
                </c:pt>
                <c:pt idx="60898">
                  <c:v>13.031885000000001</c:v>
                </c:pt>
                <c:pt idx="60899">
                  <c:v>13.035420999999999</c:v>
                </c:pt>
                <c:pt idx="60900">
                  <c:v>13.036111</c:v>
                </c:pt>
                <c:pt idx="60901">
                  <c:v>13.033509</c:v>
                </c:pt>
                <c:pt idx="60902">
                  <c:v>13.033283000000001</c:v>
                </c:pt>
                <c:pt idx="60903">
                  <c:v>13.036189</c:v>
                </c:pt>
                <c:pt idx="60904">
                  <c:v>13.034585999999999</c:v>
                </c:pt>
                <c:pt idx="60905">
                  <c:v>13.029591999999999</c:v>
                </c:pt>
                <c:pt idx="60906">
                  <c:v>13.030583</c:v>
                </c:pt>
                <c:pt idx="60907">
                  <c:v>13.035733</c:v>
                </c:pt>
                <c:pt idx="60908">
                  <c:v>13.037438999999999</c:v>
                </c:pt>
                <c:pt idx="60909">
                  <c:v>13.035114999999999</c:v>
                </c:pt>
                <c:pt idx="60910">
                  <c:v>13.034223000000001</c:v>
                </c:pt>
                <c:pt idx="60911">
                  <c:v>13.037875</c:v>
                </c:pt>
                <c:pt idx="60912">
                  <c:v>13.041181999999999</c:v>
                </c:pt>
                <c:pt idx="60913">
                  <c:v>13.038531000000001</c:v>
                </c:pt>
                <c:pt idx="60914">
                  <c:v>13.035487</c:v>
                </c:pt>
                <c:pt idx="60915">
                  <c:v>13.034101</c:v>
                </c:pt>
                <c:pt idx="60916">
                  <c:v>13.034090000000001</c:v>
                </c:pt>
                <c:pt idx="60917">
                  <c:v>13.032762999999999</c:v>
                </c:pt>
                <c:pt idx="60918">
                  <c:v>13.028551</c:v>
                </c:pt>
                <c:pt idx="60919">
                  <c:v>13.028168000000001</c:v>
                </c:pt>
                <c:pt idx="60920">
                  <c:v>13.034439000000001</c:v>
                </c:pt>
                <c:pt idx="60921">
                  <c:v>13.036334999999999</c:v>
                </c:pt>
                <c:pt idx="60922">
                  <c:v>13.034039999999999</c:v>
                </c:pt>
                <c:pt idx="60923">
                  <c:v>13.03556</c:v>
                </c:pt>
                <c:pt idx="60924">
                  <c:v>13.039407000000001</c:v>
                </c:pt>
                <c:pt idx="60925">
                  <c:v>13.041912999999999</c:v>
                </c:pt>
                <c:pt idx="60926">
                  <c:v>13.038318</c:v>
                </c:pt>
                <c:pt idx="60927">
                  <c:v>13.035448000000001</c:v>
                </c:pt>
                <c:pt idx="60928">
                  <c:v>13.040409</c:v>
                </c:pt>
                <c:pt idx="60929">
                  <c:v>13.040737999999999</c:v>
                </c:pt>
                <c:pt idx="60930">
                  <c:v>13.036172000000001</c:v>
                </c:pt>
                <c:pt idx="60931">
                  <c:v>13.037065</c:v>
                </c:pt>
                <c:pt idx="60932">
                  <c:v>13.03942</c:v>
                </c:pt>
                <c:pt idx="60933">
                  <c:v>13.038425999999999</c:v>
                </c:pt>
                <c:pt idx="60934">
                  <c:v>13.035776</c:v>
                </c:pt>
                <c:pt idx="60935">
                  <c:v>13.035755</c:v>
                </c:pt>
                <c:pt idx="60936">
                  <c:v>13.038556</c:v>
                </c:pt>
                <c:pt idx="60937">
                  <c:v>13.039559000000001</c:v>
                </c:pt>
                <c:pt idx="60938">
                  <c:v>13.038586</c:v>
                </c:pt>
                <c:pt idx="60939">
                  <c:v>13.042346999999999</c:v>
                </c:pt>
                <c:pt idx="60940">
                  <c:v>13.043875999999999</c:v>
                </c:pt>
                <c:pt idx="60941">
                  <c:v>13.040079</c:v>
                </c:pt>
                <c:pt idx="60942">
                  <c:v>13.039935</c:v>
                </c:pt>
                <c:pt idx="60943">
                  <c:v>13.043117000000001</c:v>
                </c:pt>
                <c:pt idx="60944">
                  <c:v>13.041928</c:v>
                </c:pt>
                <c:pt idx="60945">
                  <c:v>13.0396</c:v>
                </c:pt>
                <c:pt idx="60946">
                  <c:v>13.044131</c:v>
                </c:pt>
                <c:pt idx="60947">
                  <c:v>13.043846</c:v>
                </c:pt>
                <c:pt idx="60948">
                  <c:v>13.037182</c:v>
                </c:pt>
                <c:pt idx="60949">
                  <c:v>13.038712</c:v>
                </c:pt>
                <c:pt idx="60950">
                  <c:v>13.042743</c:v>
                </c:pt>
                <c:pt idx="60951">
                  <c:v>13.041057</c:v>
                </c:pt>
                <c:pt idx="60952">
                  <c:v>13.039153000000001</c:v>
                </c:pt>
                <c:pt idx="60953">
                  <c:v>13.042159</c:v>
                </c:pt>
                <c:pt idx="60954">
                  <c:v>13.041981</c:v>
                </c:pt>
                <c:pt idx="60955">
                  <c:v>13.038805999999999</c:v>
                </c:pt>
                <c:pt idx="60956">
                  <c:v>13.040861</c:v>
                </c:pt>
                <c:pt idx="60957">
                  <c:v>13.040253</c:v>
                </c:pt>
                <c:pt idx="60958">
                  <c:v>13.038328</c:v>
                </c:pt>
                <c:pt idx="60959">
                  <c:v>13.043051</c:v>
                </c:pt>
                <c:pt idx="60960">
                  <c:v>13.043528</c:v>
                </c:pt>
                <c:pt idx="60961">
                  <c:v>13.042507000000001</c:v>
                </c:pt>
                <c:pt idx="60962">
                  <c:v>13.049334999999999</c:v>
                </c:pt>
                <c:pt idx="60963">
                  <c:v>13.053457999999999</c:v>
                </c:pt>
                <c:pt idx="60964">
                  <c:v>13.050414999999999</c:v>
                </c:pt>
                <c:pt idx="60965">
                  <c:v>13.047169</c:v>
                </c:pt>
                <c:pt idx="60966">
                  <c:v>13.046981000000001</c:v>
                </c:pt>
                <c:pt idx="60967">
                  <c:v>13.051100999999999</c:v>
                </c:pt>
                <c:pt idx="60968">
                  <c:v>13.053089</c:v>
                </c:pt>
                <c:pt idx="60969">
                  <c:v>13.049642</c:v>
                </c:pt>
                <c:pt idx="60970">
                  <c:v>13.048730000000001</c:v>
                </c:pt>
                <c:pt idx="60971">
                  <c:v>13.054047000000001</c:v>
                </c:pt>
                <c:pt idx="60972">
                  <c:v>13.054762</c:v>
                </c:pt>
                <c:pt idx="60973">
                  <c:v>13.050977</c:v>
                </c:pt>
                <c:pt idx="60974">
                  <c:v>13.049014</c:v>
                </c:pt>
                <c:pt idx="60975">
                  <c:v>13.049811</c:v>
                </c:pt>
                <c:pt idx="60976">
                  <c:v>13.052621</c:v>
                </c:pt>
                <c:pt idx="60977">
                  <c:v>13.053926000000001</c:v>
                </c:pt>
                <c:pt idx="60978">
                  <c:v>13.051582</c:v>
                </c:pt>
                <c:pt idx="60979">
                  <c:v>13.047483</c:v>
                </c:pt>
                <c:pt idx="60980">
                  <c:v>13.046836000000001</c:v>
                </c:pt>
                <c:pt idx="60981">
                  <c:v>13.049322</c:v>
                </c:pt>
                <c:pt idx="60982">
                  <c:v>13.052085</c:v>
                </c:pt>
                <c:pt idx="60983">
                  <c:v>13.051651</c:v>
                </c:pt>
                <c:pt idx="60984">
                  <c:v>13.049777000000001</c:v>
                </c:pt>
                <c:pt idx="60985">
                  <c:v>13.050578</c:v>
                </c:pt>
                <c:pt idx="60986">
                  <c:v>13.049962000000001</c:v>
                </c:pt>
                <c:pt idx="60987">
                  <c:v>13.048952</c:v>
                </c:pt>
                <c:pt idx="60988">
                  <c:v>13.052941000000001</c:v>
                </c:pt>
                <c:pt idx="60989">
                  <c:v>13.051289000000001</c:v>
                </c:pt>
                <c:pt idx="60990">
                  <c:v>13.046466000000001</c:v>
                </c:pt>
                <c:pt idx="60991">
                  <c:v>13.050706999999999</c:v>
                </c:pt>
                <c:pt idx="60992">
                  <c:v>13.052873</c:v>
                </c:pt>
                <c:pt idx="60993">
                  <c:v>13.048031999999999</c:v>
                </c:pt>
                <c:pt idx="60994">
                  <c:v>13.047002000000001</c:v>
                </c:pt>
                <c:pt idx="60995">
                  <c:v>13.048342</c:v>
                </c:pt>
                <c:pt idx="60996">
                  <c:v>13.046620000000001</c:v>
                </c:pt>
                <c:pt idx="60997">
                  <c:v>13.045650999999999</c:v>
                </c:pt>
                <c:pt idx="60998">
                  <c:v>13.048894000000001</c:v>
                </c:pt>
                <c:pt idx="60999">
                  <c:v>13.053846</c:v>
                </c:pt>
                <c:pt idx="61000">
                  <c:v>13.056115999999999</c:v>
                </c:pt>
                <c:pt idx="61001">
                  <c:v>13.055064</c:v>
                </c:pt>
                <c:pt idx="61002">
                  <c:v>13.053964000000001</c:v>
                </c:pt>
                <c:pt idx="61003">
                  <c:v>13.055209</c:v>
                </c:pt>
                <c:pt idx="61004">
                  <c:v>13.053243999999999</c:v>
                </c:pt>
                <c:pt idx="61005">
                  <c:v>13.048052999999999</c:v>
                </c:pt>
                <c:pt idx="61006">
                  <c:v>13.048914999999999</c:v>
                </c:pt>
                <c:pt idx="61007">
                  <c:v>13.056343999999999</c:v>
                </c:pt>
                <c:pt idx="61008">
                  <c:v>13.059730999999999</c:v>
                </c:pt>
                <c:pt idx="61009">
                  <c:v>13.059098000000001</c:v>
                </c:pt>
                <c:pt idx="61010">
                  <c:v>13.061127000000001</c:v>
                </c:pt>
                <c:pt idx="61011">
                  <c:v>13.063758</c:v>
                </c:pt>
                <c:pt idx="61012">
                  <c:v>13.064598</c:v>
                </c:pt>
                <c:pt idx="61013">
                  <c:v>13.064598</c:v>
                </c:pt>
                <c:pt idx="61014">
                  <c:v>13.064026999999999</c:v>
                </c:pt>
                <c:pt idx="61015">
                  <c:v>13.064292</c:v>
                </c:pt>
                <c:pt idx="61016">
                  <c:v>13.062969000000001</c:v>
                </c:pt>
                <c:pt idx="61017">
                  <c:v>13.061897</c:v>
                </c:pt>
                <c:pt idx="61018">
                  <c:v>13.064424000000001</c:v>
                </c:pt>
                <c:pt idx="61019">
                  <c:v>13.0649</c:v>
                </c:pt>
                <c:pt idx="61020">
                  <c:v>13.064746</c:v>
                </c:pt>
                <c:pt idx="61021">
                  <c:v>13.064107</c:v>
                </c:pt>
                <c:pt idx="61022">
                  <c:v>13.060703</c:v>
                </c:pt>
                <c:pt idx="61023">
                  <c:v>13.063440999999999</c:v>
                </c:pt>
                <c:pt idx="61024">
                  <c:v>13.067415</c:v>
                </c:pt>
                <c:pt idx="61025">
                  <c:v>13.063342</c:v>
                </c:pt>
                <c:pt idx="61026">
                  <c:v>13.063298</c:v>
                </c:pt>
                <c:pt idx="61027">
                  <c:v>13.067618</c:v>
                </c:pt>
                <c:pt idx="61028">
                  <c:v>13.067564000000001</c:v>
                </c:pt>
                <c:pt idx="61029">
                  <c:v>13.066407999999999</c:v>
                </c:pt>
                <c:pt idx="61030">
                  <c:v>13.066511999999999</c:v>
                </c:pt>
                <c:pt idx="61031">
                  <c:v>13.065996</c:v>
                </c:pt>
                <c:pt idx="61032">
                  <c:v>13.065192</c:v>
                </c:pt>
                <c:pt idx="61033">
                  <c:v>13.064163000000001</c:v>
                </c:pt>
                <c:pt idx="61034">
                  <c:v>13.065607</c:v>
                </c:pt>
                <c:pt idx="61035">
                  <c:v>13.068614</c:v>
                </c:pt>
                <c:pt idx="61036">
                  <c:v>13.069711</c:v>
                </c:pt>
                <c:pt idx="61037">
                  <c:v>13.067859</c:v>
                </c:pt>
                <c:pt idx="61038">
                  <c:v>13.066057000000001</c:v>
                </c:pt>
                <c:pt idx="61039">
                  <c:v>13.068263999999999</c:v>
                </c:pt>
                <c:pt idx="61040">
                  <c:v>13.06738</c:v>
                </c:pt>
                <c:pt idx="61041">
                  <c:v>13.063492999999999</c:v>
                </c:pt>
                <c:pt idx="61042">
                  <c:v>13.066767</c:v>
                </c:pt>
                <c:pt idx="61043">
                  <c:v>13.069262999999999</c:v>
                </c:pt>
                <c:pt idx="61044">
                  <c:v>13.066348</c:v>
                </c:pt>
                <c:pt idx="61045">
                  <c:v>13.068735</c:v>
                </c:pt>
                <c:pt idx="61046">
                  <c:v>13.071629</c:v>
                </c:pt>
                <c:pt idx="61047">
                  <c:v>13.068008000000001</c:v>
                </c:pt>
                <c:pt idx="61048">
                  <c:v>13.065880999999999</c:v>
                </c:pt>
                <c:pt idx="61049">
                  <c:v>13.073275000000001</c:v>
                </c:pt>
                <c:pt idx="61050">
                  <c:v>13.075634000000001</c:v>
                </c:pt>
                <c:pt idx="61051">
                  <c:v>13.067677</c:v>
                </c:pt>
                <c:pt idx="61052">
                  <c:v>13.066848</c:v>
                </c:pt>
                <c:pt idx="61053">
                  <c:v>13.068909</c:v>
                </c:pt>
                <c:pt idx="61054">
                  <c:v>13.068602</c:v>
                </c:pt>
                <c:pt idx="61055">
                  <c:v>13.068723</c:v>
                </c:pt>
                <c:pt idx="61056">
                  <c:v>13.066929</c:v>
                </c:pt>
                <c:pt idx="61057">
                  <c:v>13.068963999999999</c:v>
                </c:pt>
                <c:pt idx="61058">
                  <c:v>13.071154</c:v>
                </c:pt>
                <c:pt idx="61059">
                  <c:v>13.068598</c:v>
                </c:pt>
                <c:pt idx="61060">
                  <c:v>13.069277</c:v>
                </c:pt>
                <c:pt idx="61061">
                  <c:v>13.07282</c:v>
                </c:pt>
                <c:pt idx="61062">
                  <c:v>13.071282</c:v>
                </c:pt>
                <c:pt idx="61063">
                  <c:v>13.068731</c:v>
                </c:pt>
                <c:pt idx="61064">
                  <c:v>13.068576</c:v>
                </c:pt>
                <c:pt idx="61065">
                  <c:v>13.069118</c:v>
                </c:pt>
                <c:pt idx="61066">
                  <c:v>13.071422999999999</c:v>
                </c:pt>
                <c:pt idx="61067">
                  <c:v>13.073674</c:v>
                </c:pt>
                <c:pt idx="61068">
                  <c:v>13.073518</c:v>
                </c:pt>
                <c:pt idx="61069">
                  <c:v>13.072533999999999</c:v>
                </c:pt>
                <c:pt idx="61070">
                  <c:v>13.068447000000001</c:v>
                </c:pt>
                <c:pt idx="61071">
                  <c:v>13.069965</c:v>
                </c:pt>
                <c:pt idx="61072">
                  <c:v>13.078175</c:v>
                </c:pt>
                <c:pt idx="61073">
                  <c:v>13.075377</c:v>
                </c:pt>
                <c:pt idx="61074">
                  <c:v>13.068743</c:v>
                </c:pt>
                <c:pt idx="61075">
                  <c:v>13.074362000000001</c:v>
                </c:pt>
                <c:pt idx="61076">
                  <c:v>13.076067999999999</c:v>
                </c:pt>
                <c:pt idx="61077">
                  <c:v>13.069008</c:v>
                </c:pt>
                <c:pt idx="61078">
                  <c:v>13.0722</c:v>
                </c:pt>
                <c:pt idx="61079">
                  <c:v>13.082058999999999</c:v>
                </c:pt>
                <c:pt idx="61080">
                  <c:v>13.080308</c:v>
                </c:pt>
                <c:pt idx="61081">
                  <c:v>13.075480000000001</c:v>
                </c:pt>
                <c:pt idx="61082">
                  <c:v>13.076972</c:v>
                </c:pt>
                <c:pt idx="61083">
                  <c:v>13.076743</c:v>
                </c:pt>
                <c:pt idx="61084">
                  <c:v>13.076968000000001</c:v>
                </c:pt>
                <c:pt idx="61085">
                  <c:v>13.077631</c:v>
                </c:pt>
                <c:pt idx="61086">
                  <c:v>13.075291</c:v>
                </c:pt>
                <c:pt idx="61087">
                  <c:v>13.076332000000001</c:v>
                </c:pt>
                <c:pt idx="61088">
                  <c:v>13.078509</c:v>
                </c:pt>
                <c:pt idx="61089">
                  <c:v>13.076497</c:v>
                </c:pt>
                <c:pt idx="61090">
                  <c:v>13.076121000000001</c:v>
                </c:pt>
                <c:pt idx="61091">
                  <c:v>13.078404000000001</c:v>
                </c:pt>
                <c:pt idx="61092">
                  <c:v>13.079271</c:v>
                </c:pt>
                <c:pt idx="61093">
                  <c:v>13.079886</c:v>
                </c:pt>
                <c:pt idx="61094">
                  <c:v>13.07897</c:v>
                </c:pt>
                <c:pt idx="61095">
                  <c:v>13.076181999999999</c:v>
                </c:pt>
                <c:pt idx="61096">
                  <c:v>13.074109999999999</c:v>
                </c:pt>
                <c:pt idx="61097">
                  <c:v>13.076663999999999</c:v>
                </c:pt>
                <c:pt idx="61098">
                  <c:v>13.079153</c:v>
                </c:pt>
                <c:pt idx="61099">
                  <c:v>13.079281</c:v>
                </c:pt>
                <c:pt idx="61100">
                  <c:v>13.080382</c:v>
                </c:pt>
                <c:pt idx="61101">
                  <c:v>13.081424999999999</c:v>
                </c:pt>
                <c:pt idx="61102">
                  <c:v>13.085231</c:v>
                </c:pt>
                <c:pt idx="61103">
                  <c:v>13.087963999999999</c:v>
                </c:pt>
                <c:pt idx="61104">
                  <c:v>13.087548</c:v>
                </c:pt>
                <c:pt idx="61105">
                  <c:v>13.089774999999999</c:v>
                </c:pt>
                <c:pt idx="61106">
                  <c:v>13.089896</c:v>
                </c:pt>
                <c:pt idx="61107">
                  <c:v>13.085262</c:v>
                </c:pt>
                <c:pt idx="61108">
                  <c:v>13.081993000000001</c:v>
                </c:pt>
                <c:pt idx="61109">
                  <c:v>13.081809</c:v>
                </c:pt>
                <c:pt idx="61110">
                  <c:v>13.080316</c:v>
                </c:pt>
                <c:pt idx="61111">
                  <c:v>13.076968000000001</c:v>
                </c:pt>
                <c:pt idx="61112">
                  <c:v>13.077166999999999</c:v>
                </c:pt>
                <c:pt idx="61113">
                  <c:v>13.080417000000001</c:v>
                </c:pt>
                <c:pt idx="61114">
                  <c:v>13.083989000000001</c:v>
                </c:pt>
                <c:pt idx="61115">
                  <c:v>13.084371000000001</c:v>
                </c:pt>
                <c:pt idx="61116">
                  <c:v>13.082464</c:v>
                </c:pt>
                <c:pt idx="61117">
                  <c:v>13.083411999999999</c:v>
                </c:pt>
                <c:pt idx="61118">
                  <c:v>13.084434</c:v>
                </c:pt>
                <c:pt idx="61119">
                  <c:v>13.082940000000001</c:v>
                </c:pt>
                <c:pt idx="61120">
                  <c:v>13.083428</c:v>
                </c:pt>
                <c:pt idx="61121">
                  <c:v>13.085895000000001</c:v>
                </c:pt>
                <c:pt idx="61122">
                  <c:v>13.084638</c:v>
                </c:pt>
                <c:pt idx="61123">
                  <c:v>13.081182</c:v>
                </c:pt>
                <c:pt idx="61124">
                  <c:v>13.084151</c:v>
                </c:pt>
                <c:pt idx="61125">
                  <c:v>13.088596000000001</c:v>
                </c:pt>
                <c:pt idx="61126">
                  <c:v>13.086504</c:v>
                </c:pt>
                <c:pt idx="61127">
                  <c:v>13.083971</c:v>
                </c:pt>
                <c:pt idx="61128">
                  <c:v>13.085061</c:v>
                </c:pt>
                <c:pt idx="61129">
                  <c:v>13.085588</c:v>
                </c:pt>
                <c:pt idx="61130">
                  <c:v>13.084325</c:v>
                </c:pt>
                <c:pt idx="61131">
                  <c:v>13.082031000000001</c:v>
                </c:pt>
                <c:pt idx="61132">
                  <c:v>13.081251</c:v>
                </c:pt>
                <c:pt idx="61133">
                  <c:v>13.079962</c:v>
                </c:pt>
                <c:pt idx="61134">
                  <c:v>13.078586</c:v>
                </c:pt>
                <c:pt idx="61135">
                  <c:v>13.080798</c:v>
                </c:pt>
                <c:pt idx="61136">
                  <c:v>13.083228</c:v>
                </c:pt>
                <c:pt idx="61137">
                  <c:v>13.085034</c:v>
                </c:pt>
                <c:pt idx="61138">
                  <c:v>13.086257</c:v>
                </c:pt>
                <c:pt idx="61139">
                  <c:v>13.084305000000001</c:v>
                </c:pt>
                <c:pt idx="61140">
                  <c:v>13.083947999999999</c:v>
                </c:pt>
                <c:pt idx="61141">
                  <c:v>13.085457</c:v>
                </c:pt>
                <c:pt idx="61142">
                  <c:v>13.084057</c:v>
                </c:pt>
                <c:pt idx="61143">
                  <c:v>13.085851</c:v>
                </c:pt>
                <c:pt idx="61144">
                  <c:v>13.089366999999999</c:v>
                </c:pt>
                <c:pt idx="61145">
                  <c:v>13.087483000000001</c:v>
                </c:pt>
                <c:pt idx="61146">
                  <c:v>13.08653</c:v>
                </c:pt>
                <c:pt idx="61147">
                  <c:v>13.088001999999999</c:v>
                </c:pt>
                <c:pt idx="61148">
                  <c:v>13.088031000000001</c:v>
                </c:pt>
                <c:pt idx="61149">
                  <c:v>13.089854000000001</c:v>
                </c:pt>
                <c:pt idx="61150">
                  <c:v>13.091182</c:v>
                </c:pt>
                <c:pt idx="61151">
                  <c:v>13.092625</c:v>
                </c:pt>
                <c:pt idx="61152">
                  <c:v>13.093532</c:v>
                </c:pt>
                <c:pt idx="61153">
                  <c:v>13.092074</c:v>
                </c:pt>
                <c:pt idx="61154">
                  <c:v>13.091856999999999</c:v>
                </c:pt>
                <c:pt idx="61155">
                  <c:v>13.095143</c:v>
                </c:pt>
                <c:pt idx="61156">
                  <c:v>13.099907999999999</c:v>
                </c:pt>
                <c:pt idx="61157">
                  <c:v>13.096749000000001</c:v>
                </c:pt>
                <c:pt idx="61158">
                  <c:v>13.090985999999999</c:v>
                </c:pt>
                <c:pt idx="61159">
                  <c:v>13.094906</c:v>
                </c:pt>
                <c:pt idx="61160">
                  <c:v>13.099209999999999</c:v>
                </c:pt>
                <c:pt idx="61161">
                  <c:v>13.095152000000001</c:v>
                </c:pt>
                <c:pt idx="61162">
                  <c:v>13.090557</c:v>
                </c:pt>
                <c:pt idx="61163">
                  <c:v>13.092453000000001</c:v>
                </c:pt>
                <c:pt idx="61164">
                  <c:v>13.093797</c:v>
                </c:pt>
                <c:pt idx="61165">
                  <c:v>13.089385</c:v>
                </c:pt>
                <c:pt idx="61166">
                  <c:v>13.091041000000001</c:v>
                </c:pt>
                <c:pt idx="61167">
                  <c:v>13.095696999999999</c:v>
                </c:pt>
                <c:pt idx="61168">
                  <c:v>13.090729</c:v>
                </c:pt>
                <c:pt idx="61169">
                  <c:v>13.087826</c:v>
                </c:pt>
                <c:pt idx="61170">
                  <c:v>13.089809000000001</c:v>
                </c:pt>
                <c:pt idx="61171">
                  <c:v>13.089622</c:v>
                </c:pt>
                <c:pt idx="61172">
                  <c:v>13.090368</c:v>
                </c:pt>
                <c:pt idx="61173">
                  <c:v>13.093306</c:v>
                </c:pt>
                <c:pt idx="61174">
                  <c:v>13.096385</c:v>
                </c:pt>
                <c:pt idx="61175">
                  <c:v>13.095919</c:v>
                </c:pt>
                <c:pt idx="61176">
                  <c:v>13.091085</c:v>
                </c:pt>
                <c:pt idx="61177">
                  <c:v>13.092762</c:v>
                </c:pt>
                <c:pt idx="61178">
                  <c:v>13.095924999999999</c:v>
                </c:pt>
                <c:pt idx="61179">
                  <c:v>13.095729</c:v>
                </c:pt>
                <c:pt idx="61180">
                  <c:v>13.100802</c:v>
                </c:pt>
                <c:pt idx="61181">
                  <c:v>13.103426000000001</c:v>
                </c:pt>
                <c:pt idx="61182">
                  <c:v>13.099116</c:v>
                </c:pt>
                <c:pt idx="61183">
                  <c:v>13.097261</c:v>
                </c:pt>
                <c:pt idx="61184">
                  <c:v>13.099297</c:v>
                </c:pt>
                <c:pt idx="61185">
                  <c:v>13.100220999999999</c:v>
                </c:pt>
                <c:pt idx="61186">
                  <c:v>13.101324999999999</c:v>
                </c:pt>
                <c:pt idx="61187">
                  <c:v>13.102444999999999</c:v>
                </c:pt>
                <c:pt idx="61188">
                  <c:v>13.099506</c:v>
                </c:pt>
                <c:pt idx="61189">
                  <c:v>13.099695000000001</c:v>
                </c:pt>
                <c:pt idx="61190">
                  <c:v>13.102366</c:v>
                </c:pt>
                <c:pt idx="61191">
                  <c:v>13.09812</c:v>
                </c:pt>
                <c:pt idx="61192">
                  <c:v>13.096273</c:v>
                </c:pt>
                <c:pt idx="61193">
                  <c:v>13.100766999999999</c:v>
                </c:pt>
                <c:pt idx="61194">
                  <c:v>13.100541</c:v>
                </c:pt>
                <c:pt idx="61195">
                  <c:v>13.098165</c:v>
                </c:pt>
                <c:pt idx="61196">
                  <c:v>13.099754000000001</c:v>
                </c:pt>
                <c:pt idx="61197">
                  <c:v>13.101998999999999</c:v>
                </c:pt>
                <c:pt idx="61198">
                  <c:v>13.102339000000001</c:v>
                </c:pt>
                <c:pt idx="61199">
                  <c:v>13.103897999999999</c:v>
                </c:pt>
                <c:pt idx="61200">
                  <c:v>13.104974</c:v>
                </c:pt>
                <c:pt idx="61201">
                  <c:v>13.104233000000001</c:v>
                </c:pt>
                <c:pt idx="61202">
                  <c:v>13.106199</c:v>
                </c:pt>
                <c:pt idx="61203">
                  <c:v>13.108074</c:v>
                </c:pt>
                <c:pt idx="61204">
                  <c:v>13.104271000000001</c:v>
                </c:pt>
                <c:pt idx="61205">
                  <c:v>13.105617000000001</c:v>
                </c:pt>
                <c:pt idx="61206">
                  <c:v>13.110407</c:v>
                </c:pt>
                <c:pt idx="61207">
                  <c:v>13.105147000000001</c:v>
                </c:pt>
                <c:pt idx="61208">
                  <c:v>13.101683</c:v>
                </c:pt>
                <c:pt idx="61209">
                  <c:v>13.107196</c:v>
                </c:pt>
                <c:pt idx="61210">
                  <c:v>13.106762</c:v>
                </c:pt>
                <c:pt idx="61211">
                  <c:v>13.102551999999999</c:v>
                </c:pt>
                <c:pt idx="61212">
                  <c:v>13.106597000000001</c:v>
                </c:pt>
                <c:pt idx="61213">
                  <c:v>13.109222000000001</c:v>
                </c:pt>
                <c:pt idx="61214">
                  <c:v>13.101767000000001</c:v>
                </c:pt>
                <c:pt idx="61215">
                  <c:v>13.098682</c:v>
                </c:pt>
                <c:pt idx="61216">
                  <c:v>13.103902</c:v>
                </c:pt>
                <c:pt idx="61217">
                  <c:v>13.105200999999999</c:v>
                </c:pt>
                <c:pt idx="61218">
                  <c:v>13.102048999999999</c:v>
                </c:pt>
                <c:pt idx="61219">
                  <c:v>13.103175999999999</c:v>
                </c:pt>
                <c:pt idx="61220">
                  <c:v>13.105464</c:v>
                </c:pt>
                <c:pt idx="61221">
                  <c:v>13.105879</c:v>
                </c:pt>
                <c:pt idx="61222">
                  <c:v>13.108446000000001</c:v>
                </c:pt>
                <c:pt idx="61223">
                  <c:v>13.111515000000001</c:v>
                </c:pt>
                <c:pt idx="61224">
                  <c:v>13.110382</c:v>
                </c:pt>
                <c:pt idx="61225">
                  <c:v>13.110253</c:v>
                </c:pt>
                <c:pt idx="61226">
                  <c:v>13.113414000000001</c:v>
                </c:pt>
                <c:pt idx="61227">
                  <c:v>13.111704</c:v>
                </c:pt>
                <c:pt idx="61228">
                  <c:v>13.107715000000001</c:v>
                </c:pt>
                <c:pt idx="61229">
                  <c:v>13.110897</c:v>
                </c:pt>
                <c:pt idx="61230">
                  <c:v>13.116533</c:v>
                </c:pt>
                <c:pt idx="61231">
                  <c:v>13.119384999999999</c:v>
                </c:pt>
                <c:pt idx="61232">
                  <c:v>13.117864000000001</c:v>
                </c:pt>
                <c:pt idx="61233">
                  <c:v>13.115318</c:v>
                </c:pt>
                <c:pt idx="61234">
                  <c:v>13.116304</c:v>
                </c:pt>
                <c:pt idx="61235">
                  <c:v>13.117922</c:v>
                </c:pt>
                <c:pt idx="61236">
                  <c:v>13.117386</c:v>
                </c:pt>
                <c:pt idx="61237">
                  <c:v>13.113667</c:v>
                </c:pt>
                <c:pt idx="61238">
                  <c:v>13.114756</c:v>
                </c:pt>
                <c:pt idx="61239">
                  <c:v>13.119615</c:v>
                </c:pt>
                <c:pt idx="61240">
                  <c:v>13.116747999999999</c:v>
                </c:pt>
                <c:pt idx="61241">
                  <c:v>13.113873</c:v>
                </c:pt>
                <c:pt idx="61242">
                  <c:v>13.117874</c:v>
                </c:pt>
                <c:pt idx="61243">
                  <c:v>13.12116</c:v>
                </c:pt>
                <c:pt idx="61244">
                  <c:v>13.118734999999999</c:v>
                </c:pt>
                <c:pt idx="61245">
                  <c:v>13.116709999999999</c:v>
                </c:pt>
                <c:pt idx="61246">
                  <c:v>13.119192999999999</c:v>
                </c:pt>
                <c:pt idx="61247">
                  <c:v>13.12097</c:v>
                </c:pt>
                <c:pt idx="61248">
                  <c:v>13.120849</c:v>
                </c:pt>
                <c:pt idx="61249">
                  <c:v>13.120106</c:v>
                </c:pt>
                <c:pt idx="61250">
                  <c:v>13.116488</c:v>
                </c:pt>
                <c:pt idx="61251">
                  <c:v>13.112966</c:v>
                </c:pt>
                <c:pt idx="61252">
                  <c:v>13.113515</c:v>
                </c:pt>
                <c:pt idx="61253">
                  <c:v>13.115724999999999</c:v>
                </c:pt>
                <c:pt idx="61254">
                  <c:v>13.116091000000001</c:v>
                </c:pt>
                <c:pt idx="61255">
                  <c:v>13.113951</c:v>
                </c:pt>
                <c:pt idx="61256">
                  <c:v>13.112259</c:v>
                </c:pt>
                <c:pt idx="61257">
                  <c:v>13.113543</c:v>
                </c:pt>
                <c:pt idx="61258">
                  <c:v>13.113814</c:v>
                </c:pt>
                <c:pt idx="61259">
                  <c:v>13.114769000000001</c:v>
                </c:pt>
                <c:pt idx="61260">
                  <c:v>13.119192999999999</c:v>
                </c:pt>
                <c:pt idx="61261">
                  <c:v>13.120513000000001</c:v>
                </c:pt>
                <c:pt idx="61262">
                  <c:v>13.115557000000001</c:v>
                </c:pt>
                <c:pt idx="61263">
                  <c:v>13.110346</c:v>
                </c:pt>
                <c:pt idx="61264">
                  <c:v>13.114746999999999</c:v>
                </c:pt>
                <c:pt idx="61265">
                  <c:v>13.119032000000001</c:v>
                </c:pt>
                <c:pt idx="61266">
                  <c:v>13.114696</c:v>
                </c:pt>
                <c:pt idx="61267">
                  <c:v>13.114896999999999</c:v>
                </c:pt>
                <c:pt idx="61268">
                  <c:v>13.120519</c:v>
                </c:pt>
                <c:pt idx="61269">
                  <c:v>13.119866</c:v>
                </c:pt>
                <c:pt idx="61270">
                  <c:v>13.116227</c:v>
                </c:pt>
                <c:pt idx="61271">
                  <c:v>13.117807000000001</c:v>
                </c:pt>
                <c:pt idx="61272">
                  <c:v>13.120424999999999</c:v>
                </c:pt>
                <c:pt idx="61273">
                  <c:v>13.120849</c:v>
                </c:pt>
                <c:pt idx="61274">
                  <c:v>13.118907999999999</c:v>
                </c:pt>
                <c:pt idx="61275">
                  <c:v>13.116716</c:v>
                </c:pt>
                <c:pt idx="61276">
                  <c:v>13.119081</c:v>
                </c:pt>
                <c:pt idx="61277">
                  <c:v>13.122552000000001</c:v>
                </c:pt>
                <c:pt idx="61278">
                  <c:v>13.121257</c:v>
                </c:pt>
                <c:pt idx="61279">
                  <c:v>13.119223</c:v>
                </c:pt>
                <c:pt idx="61280">
                  <c:v>13.120763</c:v>
                </c:pt>
                <c:pt idx="61281">
                  <c:v>13.123626</c:v>
                </c:pt>
                <c:pt idx="61282">
                  <c:v>13.123578999999999</c:v>
                </c:pt>
                <c:pt idx="61283">
                  <c:v>13.121496</c:v>
                </c:pt>
                <c:pt idx="61284">
                  <c:v>13.123316000000001</c:v>
                </c:pt>
                <c:pt idx="61285">
                  <c:v>13.130531</c:v>
                </c:pt>
                <c:pt idx="61286">
                  <c:v>13.131074999999999</c:v>
                </c:pt>
                <c:pt idx="61287">
                  <c:v>13.124267</c:v>
                </c:pt>
                <c:pt idx="61288">
                  <c:v>13.123025</c:v>
                </c:pt>
                <c:pt idx="61289">
                  <c:v>13.126773</c:v>
                </c:pt>
                <c:pt idx="61290">
                  <c:v>13.126328000000001</c:v>
                </c:pt>
                <c:pt idx="61291">
                  <c:v>13.126753000000001</c:v>
                </c:pt>
                <c:pt idx="61292">
                  <c:v>13.128202999999999</c:v>
                </c:pt>
                <c:pt idx="61293">
                  <c:v>13.128653</c:v>
                </c:pt>
                <c:pt idx="61294">
                  <c:v>13.130637</c:v>
                </c:pt>
                <c:pt idx="61295">
                  <c:v>13.129453</c:v>
                </c:pt>
                <c:pt idx="61296">
                  <c:v>13.125076999999999</c:v>
                </c:pt>
                <c:pt idx="61297">
                  <c:v>13.126827</c:v>
                </c:pt>
                <c:pt idx="61298">
                  <c:v>13.128988</c:v>
                </c:pt>
                <c:pt idx="61299">
                  <c:v>13.128740000000001</c:v>
                </c:pt>
                <c:pt idx="61300">
                  <c:v>13.132223</c:v>
                </c:pt>
                <c:pt idx="61301">
                  <c:v>13.13373</c:v>
                </c:pt>
                <c:pt idx="61302">
                  <c:v>13.128007999999999</c:v>
                </c:pt>
                <c:pt idx="61303">
                  <c:v>13.127594</c:v>
                </c:pt>
                <c:pt idx="61304">
                  <c:v>13.13053</c:v>
                </c:pt>
                <c:pt idx="61305">
                  <c:v>13.125718000000001</c:v>
                </c:pt>
                <c:pt idx="61306">
                  <c:v>13.123573</c:v>
                </c:pt>
                <c:pt idx="61307">
                  <c:v>13.129219000000001</c:v>
                </c:pt>
                <c:pt idx="61308">
                  <c:v>13.129436</c:v>
                </c:pt>
                <c:pt idx="61309">
                  <c:v>13.125499</c:v>
                </c:pt>
                <c:pt idx="61310">
                  <c:v>13.127658</c:v>
                </c:pt>
                <c:pt idx="61311">
                  <c:v>13.129878</c:v>
                </c:pt>
                <c:pt idx="61312">
                  <c:v>13.124758</c:v>
                </c:pt>
                <c:pt idx="61313">
                  <c:v>13.125904</c:v>
                </c:pt>
                <c:pt idx="61314">
                  <c:v>13.129735999999999</c:v>
                </c:pt>
                <c:pt idx="61315">
                  <c:v>13.128309</c:v>
                </c:pt>
                <c:pt idx="61316">
                  <c:v>13.128617999999999</c:v>
                </c:pt>
                <c:pt idx="61317">
                  <c:v>13.128399999999999</c:v>
                </c:pt>
                <c:pt idx="61318">
                  <c:v>13.127414999999999</c:v>
                </c:pt>
                <c:pt idx="61319">
                  <c:v>13.129025</c:v>
                </c:pt>
                <c:pt idx="61320">
                  <c:v>13.130634000000001</c:v>
                </c:pt>
                <c:pt idx="61321">
                  <c:v>13.130266000000001</c:v>
                </c:pt>
                <c:pt idx="61322">
                  <c:v>13.127488</c:v>
                </c:pt>
                <c:pt idx="61323">
                  <c:v>13.127996</c:v>
                </c:pt>
                <c:pt idx="61324">
                  <c:v>13.133838000000001</c:v>
                </c:pt>
                <c:pt idx="61325">
                  <c:v>13.138616000000001</c:v>
                </c:pt>
                <c:pt idx="61326">
                  <c:v>13.136825</c:v>
                </c:pt>
                <c:pt idx="61327">
                  <c:v>13.136003000000001</c:v>
                </c:pt>
                <c:pt idx="61328">
                  <c:v>13.140181</c:v>
                </c:pt>
                <c:pt idx="61329">
                  <c:v>13.143136999999999</c:v>
                </c:pt>
                <c:pt idx="61330">
                  <c:v>13.144087000000001</c:v>
                </c:pt>
                <c:pt idx="61331">
                  <c:v>13.143151</c:v>
                </c:pt>
                <c:pt idx="61332">
                  <c:v>13.142982</c:v>
                </c:pt>
                <c:pt idx="61333">
                  <c:v>13.142034000000001</c:v>
                </c:pt>
                <c:pt idx="61334">
                  <c:v>13.137677999999999</c:v>
                </c:pt>
                <c:pt idx="61335">
                  <c:v>13.138453999999999</c:v>
                </c:pt>
                <c:pt idx="61336">
                  <c:v>13.140871000000001</c:v>
                </c:pt>
                <c:pt idx="61337">
                  <c:v>13.137919999999999</c:v>
                </c:pt>
                <c:pt idx="61338">
                  <c:v>13.136839999999999</c:v>
                </c:pt>
                <c:pt idx="61339">
                  <c:v>13.140352999999999</c:v>
                </c:pt>
                <c:pt idx="61340">
                  <c:v>13.142072000000001</c:v>
                </c:pt>
                <c:pt idx="61341">
                  <c:v>13.140274</c:v>
                </c:pt>
                <c:pt idx="61342">
                  <c:v>13.138007999999999</c:v>
                </c:pt>
                <c:pt idx="61343">
                  <c:v>13.142505999999999</c:v>
                </c:pt>
                <c:pt idx="61344">
                  <c:v>13.145847</c:v>
                </c:pt>
                <c:pt idx="61345">
                  <c:v>13.141933</c:v>
                </c:pt>
                <c:pt idx="61346">
                  <c:v>13.140530999999999</c:v>
                </c:pt>
                <c:pt idx="61347">
                  <c:v>13.146129</c:v>
                </c:pt>
                <c:pt idx="61348">
                  <c:v>13.148139</c:v>
                </c:pt>
                <c:pt idx="61349">
                  <c:v>13.142249</c:v>
                </c:pt>
                <c:pt idx="61350">
                  <c:v>13.141500000000001</c:v>
                </c:pt>
                <c:pt idx="61351">
                  <c:v>13.145479999999999</c:v>
                </c:pt>
                <c:pt idx="61352">
                  <c:v>13.143333</c:v>
                </c:pt>
                <c:pt idx="61353">
                  <c:v>13.141776999999999</c:v>
                </c:pt>
                <c:pt idx="61354">
                  <c:v>13.143884999999999</c:v>
                </c:pt>
                <c:pt idx="61355">
                  <c:v>13.143703</c:v>
                </c:pt>
                <c:pt idx="61356">
                  <c:v>13.144492</c:v>
                </c:pt>
                <c:pt idx="61357">
                  <c:v>13.146222</c:v>
                </c:pt>
                <c:pt idx="61358">
                  <c:v>13.145408</c:v>
                </c:pt>
                <c:pt idx="61359">
                  <c:v>13.144767999999999</c:v>
                </c:pt>
                <c:pt idx="61360">
                  <c:v>13.140514</c:v>
                </c:pt>
                <c:pt idx="61361">
                  <c:v>13.137587</c:v>
                </c:pt>
                <c:pt idx="61362">
                  <c:v>13.142719</c:v>
                </c:pt>
                <c:pt idx="61363">
                  <c:v>13.145638999999999</c:v>
                </c:pt>
                <c:pt idx="61364">
                  <c:v>13.141283</c:v>
                </c:pt>
                <c:pt idx="61365">
                  <c:v>13.138726</c:v>
                </c:pt>
                <c:pt idx="61366">
                  <c:v>13.139281</c:v>
                </c:pt>
                <c:pt idx="61367">
                  <c:v>13.142583</c:v>
                </c:pt>
                <c:pt idx="61368">
                  <c:v>13.145249</c:v>
                </c:pt>
                <c:pt idx="61369">
                  <c:v>13.141133</c:v>
                </c:pt>
                <c:pt idx="61370">
                  <c:v>13.137986</c:v>
                </c:pt>
                <c:pt idx="61371">
                  <c:v>13.142958</c:v>
                </c:pt>
                <c:pt idx="61372">
                  <c:v>13.145225999999999</c:v>
                </c:pt>
                <c:pt idx="61373">
                  <c:v>13.143504999999999</c:v>
                </c:pt>
                <c:pt idx="61374">
                  <c:v>13.146863</c:v>
                </c:pt>
                <c:pt idx="61375">
                  <c:v>13.149302</c:v>
                </c:pt>
                <c:pt idx="61376">
                  <c:v>13.147036999999999</c:v>
                </c:pt>
                <c:pt idx="61377">
                  <c:v>13.149035</c:v>
                </c:pt>
                <c:pt idx="61378">
                  <c:v>13.147610999999999</c:v>
                </c:pt>
                <c:pt idx="61379">
                  <c:v>13.145460999999999</c:v>
                </c:pt>
                <c:pt idx="61380">
                  <c:v>13.148338000000001</c:v>
                </c:pt>
                <c:pt idx="61381">
                  <c:v>13.144512000000001</c:v>
                </c:pt>
                <c:pt idx="61382">
                  <c:v>13.143192000000001</c:v>
                </c:pt>
                <c:pt idx="61383">
                  <c:v>13.153105</c:v>
                </c:pt>
                <c:pt idx="61384">
                  <c:v>13.156979</c:v>
                </c:pt>
                <c:pt idx="61385">
                  <c:v>13.150482</c:v>
                </c:pt>
                <c:pt idx="61386">
                  <c:v>13.147913000000001</c:v>
                </c:pt>
                <c:pt idx="61387">
                  <c:v>13.151433000000001</c:v>
                </c:pt>
                <c:pt idx="61388">
                  <c:v>13.150625</c:v>
                </c:pt>
                <c:pt idx="61389">
                  <c:v>13.148937999999999</c:v>
                </c:pt>
                <c:pt idx="61390">
                  <c:v>13.150639999999999</c:v>
                </c:pt>
                <c:pt idx="61391">
                  <c:v>13.150009000000001</c:v>
                </c:pt>
                <c:pt idx="61392">
                  <c:v>13.149724000000001</c:v>
                </c:pt>
                <c:pt idx="61393">
                  <c:v>13.150655</c:v>
                </c:pt>
                <c:pt idx="61394">
                  <c:v>13.147677</c:v>
                </c:pt>
                <c:pt idx="61395">
                  <c:v>13.145989</c:v>
                </c:pt>
                <c:pt idx="61396">
                  <c:v>13.149646000000001</c:v>
                </c:pt>
                <c:pt idx="61397">
                  <c:v>13.152004</c:v>
                </c:pt>
                <c:pt idx="61398">
                  <c:v>13.155984</c:v>
                </c:pt>
                <c:pt idx="61399">
                  <c:v>13.159991</c:v>
                </c:pt>
                <c:pt idx="61400">
                  <c:v>13.156663</c:v>
                </c:pt>
                <c:pt idx="61401">
                  <c:v>13.153935000000001</c:v>
                </c:pt>
                <c:pt idx="61402">
                  <c:v>13.156058</c:v>
                </c:pt>
                <c:pt idx="61403">
                  <c:v>13.15945</c:v>
                </c:pt>
                <c:pt idx="61404">
                  <c:v>13.158518000000001</c:v>
                </c:pt>
                <c:pt idx="61405">
                  <c:v>13.153567000000001</c:v>
                </c:pt>
                <c:pt idx="61406">
                  <c:v>13.154712</c:v>
                </c:pt>
                <c:pt idx="61407">
                  <c:v>13.160164</c:v>
                </c:pt>
                <c:pt idx="61408">
                  <c:v>13.160575</c:v>
                </c:pt>
                <c:pt idx="61409">
                  <c:v>13.159286</c:v>
                </c:pt>
                <c:pt idx="61410">
                  <c:v>13.158341</c:v>
                </c:pt>
                <c:pt idx="61411">
                  <c:v>13.157048</c:v>
                </c:pt>
                <c:pt idx="61412">
                  <c:v>13.155685</c:v>
                </c:pt>
                <c:pt idx="61413">
                  <c:v>13.156713999999999</c:v>
                </c:pt>
                <c:pt idx="61414">
                  <c:v>13.157629999999999</c:v>
                </c:pt>
                <c:pt idx="61415">
                  <c:v>13.156090000000001</c:v>
                </c:pt>
                <c:pt idx="61416">
                  <c:v>13.156924</c:v>
                </c:pt>
                <c:pt idx="61417">
                  <c:v>13.15812</c:v>
                </c:pt>
                <c:pt idx="61418">
                  <c:v>13.158618000000001</c:v>
                </c:pt>
                <c:pt idx="61419">
                  <c:v>13.163658</c:v>
                </c:pt>
                <c:pt idx="61420">
                  <c:v>13.164754</c:v>
                </c:pt>
                <c:pt idx="61421">
                  <c:v>13.160841</c:v>
                </c:pt>
                <c:pt idx="61422">
                  <c:v>13.160133999999999</c:v>
                </c:pt>
                <c:pt idx="61423">
                  <c:v>13.158071</c:v>
                </c:pt>
                <c:pt idx="61424">
                  <c:v>13.156337000000001</c:v>
                </c:pt>
                <c:pt idx="61425">
                  <c:v>13.161721</c:v>
                </c:pt>
                <c:pt idx="61426">
                  <c:v>13.165692999999999</c:v>
                </c:pt>
                <c:pt idx="61427">
                  <c:v>13.162400999999999</c:v>
                </c:pt>
                <c:pt idx="61428">
                  <c:v>13.158842</c:v>
                </c:pt>
                <c:pt idx="61429">
                  <c:v>13.15925</c:v>
                </c:pt>
                <c:pt idx="61430">
                  <c:v>13.161027000000001</c:v>
                </c:pt>
                <c:pt idx="61431">
                  <c:v>13.160842000000001</c:v>
                </c:pt>
                <c:pt idx="61432">
                  <c:v>13.158673</c:v>
                </c:pt>
                <c:pt idx="61433">
                  <c:v>13.156056</c:v>
                </c:pt>
                <c:pt idx="61434">
                  <c:v>13.155578</c:v>
                </c:pt>
                <c:pt idx="61435">
                  <c:v>13.158759999999999</c:v>
                </c:pt>
                <c:pt idx="61436">
                  <c:v>13.159074</c:v>
                </c:pt>
                <c:pt idx="61437">
                  <c:v>13.157415</c:v>
                </c:pt>
                <c:pt idx="61438">
                  <c:v>13.158716</c:v>
                </c:pt>
                <c:pt idx="61439">
                  <c:v>13.160285999999999</c:v>
                </c:pt>
                <c:pt idx="61440">
                  <c:v>13.158458</c:v>
                </c:pt>
                <c:pt idx="61441">
                  <c:v>13.15644</c:v>
                </c:pt>
                <c:pt idx="61442">
                  <c:v>13.158315</c:v>
                </c:pt>
                <c:pt idx="61443">
                  <c:v>13.162314</c:v>
                </c:pt>
                <c:pt idx="61444">
                  <c:v>13.162395999999999</c:v>
                </c:pt>
                <c:pt idx="61445">
                  <c:v>13.159027999999999</c:v>
                </c:pt>
                <c:pt idx="61446">
                  <c:v>13.156904000000001</c:v>
                </c:pt>
                <c:pt idx="61447">
                  <c:v>13.162152000000001</c:v>
                </c:pt>
                <c:pt idx="61448">
                  <c:v>13.167616000000001</c:v>
                </c:pt>
                <c:pt idx="61449">
                  <c:v>13.161301</c:v>
                </c:pt>
                <c:pt idx="61450">
                  <c:v>13.160256</c:v>
                </c:pt>
                <c:pt idx="61451">
                  <c:v>13.167102999999999</c:v>
                </c:pt>
                <c:pt idx="61452">
                  <c:v>13.166164999999999</c:v>
                </c:pt>
                <c:pt idx="61453">
                  <c:v>13.167350000000001</c:v>
                </c:pt>
                <c:pt idx="61454">
                  <c:v>13.173517</c:v>
                </c:pt>
                <c:pt idx="61455">
                  <c:v>13.175293</c:v>
                </c:pt>
                <c:pt idx="61456">
                  <c:v>13.172554</c:v>
                </c:pt>
                <c:pt idx="61457">
                  <c:v>13.173975</c:v>
                </c:pt>
                <c:pt idx="61458">
                  <c:v>13.179655</c:v>
                </c:pt>
                <c:pt idx="61459">
                  <c:v>13.181794999999999</c:v>
                </c:pt>
                <c:pt idx="61460">
                  <c:v>13.180769</c:v>
                </c:pt>
                <c:pt idx="61461">
                  <c:v>13.179615999999999</c:v>
                </c:pt>
                <c:pt idx="61462">
                  <c:v>13.179095</c:v>
                </c:pt>
                <c:pt idx="61463">
                  <c:v>13.178496000000001</c:v>
                </c:pt>
                <c:pt idx="61464">
                  <c:v>13.177906</c:v>
                </c:pt>
                <c:pt idx="61465">
                  <c:v>13.179613</c:v>
                </c:pt>
                <c:pt idx="61466">
                  <c:v>13.178523</c:v>
                </c:pt>
                <c:pt idx="61467">
                  <c:v>13.175606</c:v>
                </c:pt>
                <c:pt idx="61468">
                  <c:v>13.176943</c:v>
                </c:pt>
                <c:pt idx="61469">
                  <c:v>13.181167</c:v>
                </c:pt>
                <c:pt idx="61470">
                  <c:v>13.181938000000001</c:v>
                </c:pt>
                <c:pt idx="61471">
                  <c:v>13.178108999999999</c:v>
                </c:pt>
                <c:pt idx="61472">
                  <c:v>13.176064999999999</c:v>
                </c:pt>
                <c:pt idx="61473">
                  <c:v>13.177368</c:v>
                </c:pt>
                <c:pt idx="61474">
                  <c:v>13.175495</c:v>
                </c:pt>
                <c:pt idx="61475">
                  <c:v>13.171673</c:v>
                </c:pt>
                <c:pt idx="61476">
                  <c:v>13.171488</c:v>
                </c:pt>
                <c:pt idx="61477">
                  <c:v>13.17446</c:v>
                </c:pt>
                <c:pt idx="61478">
                  <c:v>13.173439999999999</c:v>
                </c:pt>
                <c:pt idx="61479">
                  <c:v>13.169943</c:v>
                </c:pt>
                <c:pt idx="61480">
                  <c:v>13.170667</c:v>
                </c:pt>
                <c:pt idx="61481">
                  <c:v>13.175307999999999</c:v>
                </c:pt>
                <c:pt idx="61482">
                  <c:v>13.178307999999999</c:v>
                </c:pt>
                <c:pt idx="61483">
                  <c:v>13.176550000000001</c:v>
                </c:pt>
                <c:pt idx="61484">
                  <c:v>13.175914000000001</c:v>
                </c:pt>
                <c:pt idx="61485">
                  <c:v>13.175134999999999</c:v>
                </c:pt>
                <c:pt idx="61486">
                  <c:v>13.172912999999999</c:v>
                </c:pt>
                <c:pt idx="61487">
                  <c:v>13.173795999999999</c:v>
                </c:pt>
                <c:pt idx="61488">
                  <c:v>13.174593</c:v>
                </c:pt>
                <c:pt idx="61489">
                  <c:v>13.174407</c:v>
                </c:pt>
                <c:pt idx="61490">
                  <c:v>13.174315</c:v>
                </c:pt>
                <c:pt idx="61491">
                  <c:v>13.171633</c:v>
                </c:pt>
                <c:pt idx="61492">
                  <c:v>13.174255</c:v>
                </c:pt>
                <c:pt idx="61493">
                  <c:v>13.180085999999999</c:v>
                </c:pt>
                <c:pt idx="61494">
                  <c:v>13.177661000000001</c:v>
                </c:pt>
                <c:pt idx="61495">
                  <c:v>13.173733</c:v>
                </c:pt>
                <c:pt idx="61496">
                  <c:v>13.174329999999999</c:v>
                </c:pt>
                <c:pt idx="61497">
                  <c:v>13.173964</c:v>
                </c:pt>
                <c:pt idx="61498">
                  <c:v>13.172617000000001</c:v>
                </c:pt>
                <c:pt idx="61499">
                  <c:v>13.172017</c:v>
                </c:pt>
                <c:pt idx="61500">
                  <c:v>13.169933</c:v>
                </c:pt>
                <c:pt idx="61501">
                  <c:v>13.173054</c:v>
                </c:pt>
                <c:pt idx="61502">
                  <c:v>13.174770000000001</c:v>
                </c:pt>
                <c:pt idx="61503">
                  <c:v>13.171094</c:v>
                </c:pt>
                <c:pt idx="61504">
                  <c:v>13.175749</c:v>
                </c:pt>
                <c:pt idx="61505">
                  <c:v>13.180854999999999</c:v>
                </c:pt>
                <c:pt idx="61506">
                  <c:v>13.178974</c:v>
                </c:pt>
                <c:pt idx="61507">
                  <c:v>13.178483999999999</c:v>
                </c:pt>
                <c:pt idx="61508">
                  <c:v>13.179033</c:v>
                </c:pt>
                <c:pt idx="61509">
                  <c:v>13.17812</c:v>
                </c:pt>
                <c:pt idx="61510">
                  <c:v>13.179195999999999</c:v>
                </c:pt>
                <c:pt idx="61511">
                  <c:v>13.180424</c:v>
                </c:pt>
                <c:pt idx="61512">
                  <c:v>13.179651</c:v>
                </c:pt>
                <c:pt idx="61513">
                  <c:v>13.181651</c:v>
                </c:pt>
                <c:pt idx="61514">
                  <c:v>13.184309000000001</c:v>
                </c:pt>
                <c:pt idx="61515">
                  <c:v>13.182442</c:v>
                </c:pt>
                <c:pt idx="61516">
                  <c:v>13.182009000000001</c:v>
                </c:pt>
                <c:pt idx="61517">
                  <c:v>13.184984999999999</c:v>
                </c:pt>
                <c:pt idx="61518">
                  <c:v>13.182613</c:v>
                </c:pt>
                <c:pt idx="61519">
                  <c:v>13.181366000000001</c:v>
                </c:pt>
                <c:pt idx="61520">
                  <c:v>13.185459</c:v>
                </c:pt>
                <c:pt idx="61521">
                  <c:v>13.184183000000001</c:v>
                </c:pt>
                <c:pt idx="61522">
                  <c:v>13.182161000000001</c:v>
                </c:pt>
                <c:pt idx="61523">
                  <c:v>13.181926000000001</c:v>
                </c:pt>
                <c:pt idx="61524">
                  <c:v>13.179385999999999</c:v>
                </c:pt>
                <c:pt idx="61525">
                  <c:v>13.181898</c:v>
                </c:pt>
                <c:pt idx="61526">
                  <c:v>13.185071000000001</c:v>
                </c:pt>
                <c:pt idx="61527">
                  <c:v>13.181976000000001</c:v>
                </c:pt>
                <c:pt idx="61528">
                  <c:v>13.180111999999999</c:v>
                </c:pt>
                <c:pt idx="61529">
                  <c:v>13.181111</c:v>
                </c:pt>
                <c:pt idx="61530">
                  <c:v>13.180393</c:v>
                </c:pt>
                <c:pt idx="61531">
                  <c:v>13.182264</c:v>
                </c:pt>
                <c:pt idx="61532">
                  <c:v>13.186011000000001</c:v>
                </c:pt>
                <c:pt idx="61533">
                  <c:v>13.186712999999999</c:v>
                </c:pt>
                <c:pt idx="61534">
                  <c:v>13.187457999999999</c:v>
                </c:pt>
                <c:pt idx="61535">
                  <c:v>13.188829999999999</c:v>
                </c:pt>
                <c:pt idx="61536">
                  <c:v>13.188072999999999</c:v>
                </c:pt>
                <c:pt idx="61537">
                  <c:v>13.188076000000001</c:v>
                </c:pt>
                <c:pt idx="61538">
                  <c:v>13.187149</c:v>
                </c:pt>
                <c:pt idx="61539">
                  <c:v>13.185384000000001</c:v>
                </c:pt>
                <c:pt idx="61540">
                  <c:v>13.189197999999999</c:v>
                </c:pt>
                <c:pt idx="61541">
                  <c:v>13.193787</c:v>
                </c:pt>
                <c:pt idx="61542">
                  <c:v>13.194086</c:v>
                </c:pt>
                <c:pt idx="61543">
                  <c:v>13.190709</c:v>
                </c:pt>
                <c:pt idx="61544">
                  <c:v>13.190054</c:v>
                </c:pt>
                <c:pt idx="61545">
                  <c:v>13.193284999999999</c:v>
                </c:pt>
                <c:pt idx="61546">
                  <c:v>13.193922000000001</c:v>
                </c:pt>
                <c:pt idx="61547">
                  <c:v>13.189107</c:v>
                </c:pt>
                <c:pt idx="61548">
                  <c:v>13.188363000000001</c:v>
                </c:pt>
                <c:pt idx="61549">
                  <c:v>13.193531999999999</c:v>
                </c:pt>
                <c:pt idx="61550">
                  <c:v>13.196237</c:v>
                </c:pt>
                <c:pt idx="61551">
                  <c:v>13.194627000000001</c:v>
                </c:pt>
                <c:pt idx="61552">
                  <c:v>13.193364000000001</c:v>
                </c:pt>
                <c:pt idx="61553">
                  <c:v>13.193365999999999</c:v>
                </c:pt>
                <c:pt idx="61554">
                  <c:v>13.195824999999999</c:v>
                </c:pt>
                <c:pt idx="61555">
                  <c:v>13.195874</c:v>
                </c:pt>
                <c:pt idx="61556">
                  <c:v>13.192261</c:v>
                </c:pt>
                <c:pt idx="61557">
                  <c:v>13.192689</c:v>
                </c:pt>
                <c:pt idx="61558">
                  <c:v>13.194226</c:v>
                </c:pt>
                <c:pt idx="61559">
                  <c:v>13.194509999999999</c:v>
                </c:pt>
                <c:pt idx="61560">
                  <c:v>13.194874</c:v>
                </c:pt>
                <c:pt idx="61561">
                  <c:v>13.192897</c:v>
                </c:pt>
                <c:pt idx="61562">
                  <c:v>13.193807</c:v>
                </c:pt>
                <c:pt idx="61563">
                  <c:v>13.196125</c:v>
                </c:pt>
                <c:pt idx="61564">
                  <c:v>13.194253</c:v>
                </c:pt>
                <c:pt idx="61565">
                  <c:v>13.190192</c:v>
                </c:pt>
                <c:pt idx="61566">
                  <c:v>13.191271</c:v>
                </c:pt>
                <c:pt idx="61567">
                  <c:v>13.196580000000001</c:v>
                </c:pt>
                <c:pt idx="61568">
                  <c:v>13.193142999999999</c:v>
                </c:pt>
                <c:pt idx="61569">
                  <c:v>13.187719</c:v>
                </c:pt>
                <c:pt idx="61570">
                  <c:v>13.191696</c:v>
                </c:pt>
                <c:pt idx="61571">
                  <c:v>13.193472999999999</c:v>
                </c:pt>
                <c:pt idx="61572">
                  <c:v>13.192525</c:v>
                </c:pt>
                <c:pt idx="61573">
                  <c:v>13.196873</c:v>
                </c:pt>
                <c:pt idx="61574">
                  <c:v>13.199415</c:v>
                </c:pt>
                <c:pt idx="61575">
                  <c:v>13.197124000000001</c:v>
                </c:pt>
                <c:pt idx="61576">
                  <c:v>13.196187999999999</c:v>
                </c:pt>
                <c:pt idx="61577">
                  <c:v>13.196634</c:v>
                </c:pt>
                <c:pt idx="61578">
                  <c:v>13.195819999999999</c:v>
                </c:pt>
                <c:pt idx="61579">
                  <c:v>13.196735</c:v>
                </c:pt>
                <c:pt idx="61580">
                  <c:v>13.200262</c:v>
                </c:pt>
                <c:pt idx="61581">
                  <c:v>13.201874</c:v>
                </c:pt>
                <c:pt idx="61582">
                  <c:v>13.200844999999999</c:v>
                </c:pt>
                <c:pt idx="61583">
                  <c:v>13.197604999999999</c:v>
                </c:pt>
                <c:pt idx="61584">
                  <c:v>13.194537</c:v>
                </c:pt>
                <c:pt idx="61585">
                  <c:v>13.196607999999999</c:v>
                </c:pt>
                <c:pt idx="61586">
                  <c:v>13.201396000000001</c:v>
                </c:pt>
                <c:pt idx="61587">
                  <c:v>13.201447</c:v>
                </c:pt>
                <c:pt idx="61588">
                  <c:v>13.201718</c:v>
                </c:pt>
                <c:pt idx="61589">
                  <c:v>13.205481000000001</c:v>
                </c:pt>
                <c:pt idx="61590">
                  <c:v>13.204094</c:v>
                </c:pt>
                <c:pt idx="61591">
                  <c:v>13.201599</c:v>
                </c:pt>
                <c:pt idx="61592">
                  <c:v>13.205703</c:v>
                </c:pt>
                <c:pt idx="61593">
                  <c:v>13.208311999999999</c:v>
                </c:pt>
                <c:pt idx="61594">
                  <c:v>13.205788</c:v>
                </c:pt>
                <c:pt idx="61595">
                  <c:v>13.203836000000001</c:v>
                </c:pt>
                <c:pt idx="61596">
                  <c:v>13.204461999999999</c:v>
                </c:pt>
                <c:pt idx="61597">
                  <c:v>13.206635</c:v>
                </c:pt>
                <c:pt idx="61598">
                  <c:v>13.209189</c:v>
                </c:pt>
                <c:pt idx="61599">
                  <c:v>13.208615</c:v>
                </c:pt>
                <c:pt idx="61600">
                  <c:v>13.20576</c:v>
                </c:pt>
                <c:pt idx="61601">
                  <c:v>13.203792999999999</c:v>
                </c:pt>
                <c:pt idx="61602">
                  <c:v>13.205185</c:v>
                </c:pt>
                <c:pt idx="61603">
                  <c:v>13.207708</c:v>
                </c:pt>
                <c:pt idx="61604">
                  <c:v>13.206106999999999</c:v>
                </c:pt>
                <c:pt idx="61605">
                  <c:v>13.204484000000001</c:v>
                </c:pt>
                <c:pt idx="61606">
                  <c:v>13.207708999999999</c:v>
                </c:pt>
                <c:pt idx="61607">
                  <c:v>13.210027999999999</c:v>
                </c:pt>
                <c:pt idx="61608">
                  <c:v>13.210889999999999</c:v>
                </c:pt>
                <c:pt idx="61609">
                  <c:v>13.20964</c:v>
                </c:pt>
                <c:pt idx="61610">
                  <c:v>13.201805</c:v>
                </c:pt>
                <c:pt idx="61611">
                  <c:v>13.196524999999999</c:v>
                </c:pt>
                <c:pt idx="61612">
                  <c:v>13.202106000000001</c:v>
                </c:pt>
                <c:pt idx="61613">
                  <c:v>13.207245</c:v>
                </c:pt>
                <c:pt idx="61614">
                  <c:v>13.206939</c:v>
                </c:pt>
                <c:pt idx="61615">
                  <c:v>13.208975000000001</c:v>
                </c:pt>
                <c:pt idx="61616">
                  <c:v>13.21407</c:v>
                </c:pt>
                <c:pt idx="61617">
                  <c:v>13.214107</c:v>
                </c:pt>
                <c:pt idx="61618">
                  <c:v>13.211077</c:v>
                </c:pt>
                <c:pt idx="61619">
                  <c:v>13.213950000000001</c:v>
                </c:pt>
                <c:pt idx="61620">
                  <c:v>13.215906</c:v>
                </c:pt>
                <c:pt idx="61621">
                  <c:v>13.213523</c:v>
                </c:pt>
                <c:pt idx="61622">
                  <c:v>13.213867</c:v>
                </c:pt>
                <c:pt idx="61623">
                  <c:v>13.214682</c:v>
                </c:pt>
                <c:pt idx="61624">
                  <c:v>13.210274999999999</c:v>
                </c:pt>
                <c:pt idx="61625">
                  <c:v>13.207198999999999</c:v>
                </c:pt>
                <c:pt idx="61626">
                  <c:v>13.212047999999999</c:v>
                </c:pt>
                <c:pt idx="61627">
                  <c:v>13.217617000000001</c:v>
                </c:pt>
                <c:pt idx="61628">
                  <c:v>13.216308</c:v>
                </c:pt>
                <c:pt idx="61629">
                  <c:v>13.213526</c:v>
                </c:pt>
                <c:pt idx="61630">
                  <c:v>13.214176</c:v>
                </c:pt>
                <c:pt idx="61631">
                  <c:v>13.216151</c:v>
                </c:pt>
                <c:pt idx="61632">
                  <c:v>13.2173</c:v>
                </c:pt>
                <c:pt idx="61633">
                  <c:v>13.217501</c:v>
                </c:pt>
                <c:pt idx="61634">
                  <c:v>13.215871</c:v>
                </c:pt>
                <c:pt idx="61635">
                  <c:v>13.214528</c:v>
                </c:pt>
                <c:pt idx="61636">
                  <c:v>13.214855</c:v>
                </c:pt>
                <c:pt idx="61637">
                  <c:v>13.214007000000001</c:v>
                </c:pt>
                <c:pt idx="61638">
                  <c:v>13.212871</c:v>
                </c:pt>
                <c:pt idx="61639">
                  <c:v>13.2111</c:v>
                </c:pt>
                <c:pt idx="61640">
                  <c:v>13.210896</c:v>
                </c:pt>
                <c:pt idx="61641">
                  <c:v>13.210507</c:v>
                </c:pt>
                <c:pt idx="61642">
                  <c:v>13.210036000000001</c:v>
                </c:pt>
                <c:pt idx="61643">
                  <c:v>13.215199</c:v>
                </c:pt>
                <c:pt idx="61644">
                  <c:v>13.220572000000001</c:v>
                </c:pt>
                <c:pt idx="61645">
                  <c:v>13.220311000000001</c:v>
                </c:pt>
                <c:pt idx="61646">
                  <c:v>13.21795</c:v>
                </c:pt>
                <c:pt idx="61647">
                  <c:v>13.215934000000001</c:v>
                </c:pt>
                <c:pt idx="61648">
                  <c:v>13.216526999999999</c:v>
                </c:pt>
                <c:pt idx="61649">
                  <c:v>13.217420000000001</c:v>
                </c:pt>
                <c:pt idx="61650">
                  <c:v>13.216559999999999</c:v>
                </c:pt>
                <c:pt idx="61651">
                  <c:v>13.217798999999999</c:v>
                </c:pt>
                <c:pt idx="61652">
                  <c:v>13.218254</c:v>
                </c:pt>
                <c:pt idx="61653">
                  <c:v>13.216278000000001</c:v>
                </c:pt>
                <c:pt idx="61654">
                  <c:v>13.220088000000001</c:v>
                </c:pt>
                <c:pt idx="61655">
                  <c:v>13.22166</c:v>
                </c:pt>
                <c:pt idx="61656">
                  <c:v>13.218830000000001</c:v>
                </c:pt>
                <c:pt idx="61657">
                  <c:v>13.219583</c:v>
                </c:pt>
                <c:pt idx="61658">
                  <c:v>13.221931</c:v>
                </c:pt>
                <c:pt idx="61659">
                  <c:v>13.223585</c:v>
                </c:pt>
                <c:pt idx="61660">
                  <c:v>13.221836</c:v>
                </c:pt>
                <c:pt idx="61661">
                  <c:v>13.217897000000001</c:v>
                </c:pt>
                <c:pt idx="61662">
                  <c:v>13.21898</c:v>
                </c:pt>
                <c:pt idx="61663">
                  <c:v>13.222004</c:v>
                </c:pt>
                <c:pt idx="61664">
                  <c:v>13.222321000000001</c:v>
                </c:pt>
                <c:pt idx="61665">
                  <c:v>13.221467000000001</c:v>
                </c:pt>
                <c:pt idx="61666">
                  <c:v>13.221726</c:v>
                </c:pt>
                <c:pt idx="61667">
                  <c:v>13.221197999999999</c:v>
                </c:pt>
                <c:pt idx="61668">
                  <c:v>13.222422999999999</c:v>
                </c:pt>
                <c:pt idx="61669">
                  <c:v>13.225285</c:v>
                </c:pt>
                <c:pt idx="61670">
                  <c:v>13.22532</c:v>
                </c:pt>
                <c:pt idx="61671">
                  <c:v>13.223698000000001</c:v>
                </c:pt>
                <c:pt idx="61672">
                  <c:v>13.226122999999999</c:v>
                </c:pt>
                <c:pt idx="61673">
                  <c:v>13.229905</c:v>
                </c:pt>
                <c:pt idx="61674">
                  <c:v>13.231964</c:v>
                </c:pt>
                <c:pt idx="61675">
                  <c:v>13.231643</c:v>
                </c:pt>
                <c:pt idx="61676">
                  <c:v>13.229058999999999</c:v>
                </c:pt>
                <c:pt idx="61677">
                  <c:v>13.233221</c:v>
                </c:pt>
                <c:pt idx="61678">
                  <c:v>13.236298</c:v>
                </c:pt>
                <c:pt idx="61679">
                  <c:v>13.228609000000001</c:v>
                </c:pt>
                <c:pt idx="61680">
                  <c:v>13.226692</c:v>
                </c:pt>
                <c:pt idx="61681">
                  <c:v>13.230566</c:v>
                </c:pt>
                <c:pt idx="61682">
                  <c:v>13.230437999999999</c:v>
                </c:pt>
                <c:pt idx="61683">
                  <c:v>13.231133</c:v>
                </c:pt>
                <c:pt idx="61684">
                  <c:v>13.231538</c:v>
                </c:pt>
                <c:pt idx="61685">
                  <c:v>13.227843999999999</c:v>
                </c:pt>
                <c:pt idx="61686">
                  <c:v>13.229865999999999</c:v>
                </c:pt>
                <c:pt idx="61687">
                  <c:v>13.230809000000001</c:v>
                </c:pt>
                <c:pt idx="61688">
                  <c:v>13.225685</c:v>
                </c:pt>
                <c:pt idx="61689">
                  <c:v>13.229622000000001</c:v>
                </c:pt>
                <c:pt idx="61690">
                  <c:v>13.234695</c:v>
                </c:pt>
                <c:pt idx="61691">
                  <c:v>13.231904</c:v>
                </c:pt>
                <c:pt idx="61692">
                  <c:v>13.22973</c:v>
                </c:pt>
                <c:pt idx="61693">
                  <c:v>13.228845</c:v>
                </c:pt>
                <c:pt idx="61694">
                  <c:v>13.228515</c:v>
                </c:pt>
                <c:pt idx="61695">
                  <c:v>13.226176000000001</c:v>
                </c:pt>
                <c:pt idx="61696">
                  <c:v>13.223162</c:v>
                </c:pt>
                <c:pt idx="61697">
                  <c:v>13.224417000000001</c:v>
                </c:pt>
                <c:pt idx="61698">
                  <c:v>13.226445999999999</c:v>
                </c:pt>
                <c:pt idx="61699">
                  <c:v>13.227691999999999</c:v>
                </c:pt>
                <c:pt idx="61700">
                  <c:v>13.230824</c:v>
                </c:pt>
                <c:pt idx="61701">
                  <c:v>13.230883</c:v>
                </c:pt>
                <c:pt idx="61702">
                  <c:v>13.229357</c:v>
                </c:pt>
                <c:pt idx="61703">
                  <c:v>13.229419</c:v>
                </c:pt>
                <c:pt idx="61704">
                  <c:v>13.228887</c:v>
                </c:pt>
                <c:pt idx="61705">
                  <c:v>13.227448000000001</c:v>
                </c:pt>
                <c:pt idx="61706">
                  <c:v>13.228396</c:v>
                </c:pt>
                <c:pt idx="61707">
                  <c:v>13.229539000000001</c:v>
                </c:pt>
                <c:pt idx="61708">
                  <c:v>13.228643999999999</c:v>
                </c:pt>
                <c:pt idx="61709">
                  <c:v>13.227676000000001</c:v>
                </c:pt>
                <c:pt idx="61710">
                  <c:v>13.227444</c:v>
                </c:pt>
                <c:pt idx="61711">
                  <c:v>13.226965999999999</c:v>
                </c:pt>
                <c:pt idx="61712">
                  <c:v>13.229582000000001</c:v>
                </c:pt>
                <c:pt idx="61713">
                  <c:v>13.231692000000001</c:v>
                </c:pt>
                <c:pt idx="61714">
                  <c:v>13.232701</c:v>
                </c:pt>
                <c:pt idx="61715">
                  <c:v>13.234978</c:v>
                </c:pt>
                <c:pt idx="61716">
                  <c:v>13.236855</c:v>
                </c:pt>
                <c:pt idx="61717">
                  <c:v>13.237233</c:v>
                </c:pt>
                <c:pt idx="61718">
                  <c:v>13.239482000000001</c:v>
                </c:pt>
                <c:pt idx="61719">
                  <c:v>13.238343</c:v>
                </c:pt>
                <c:pt idx="61720">
                  <c:v>13.237539</c:v>
                </c:pt>
                <c:pt idx="61721">
                  <c:v>13.240247</c:v>
                </c:pt>
                <c:pt idx="61722">
                  <c:v>13.238232</c:v>
                </c:pt>
                <c:pt idx="61723">
                  <c:v>13.237928</c:v>
                </c:pt>
                <c:pt idx="61724">
                  <c:v>13.243853</c:v>
                </c:pt>
                <c:pt idx="61725">
                  <c:v>13.242903999999999</c:v>
                </c:pt>
                <c:pt idx="61726">
                  <c:v>13.239219</c:v>
                </c:pt>
                <c:pt idx="61727">
                  <c:v>13.242169000000001</c:v>
                </c:pt>
                <c:pt idx="61728">
                  <c:v>13.239342000000001</c:v>
                </c:pt>
                <c:pt idx="61729">
                  <c:v>13.236511999999999</c:v>
                </c:pt>
                <c:pt idx="61730">
                  <c:v>13.241630000000001</c:v>
                </c:pt>
                <c:pt idx="61731">
                  <c:v>13.241348</c:v>
                </c:pt>
                <c:pt idx="61732">
                  <c:v>13.23982</c:v>
                </c:pt>
                <c:pt idx="61733">
                  <c:v>13.2416</c:v>
                </c:pt>
                <c:pt idx="61734">
                  <c:v>13.240429000000001</c:v>
                </c:pt>
                <c:pt idx="61735">
                  <c:v>13.239933000000001</c:v>
                </c:pt>
                <c:pt idx="61736">
                  <c:v>13.242039</c:v>
                </c:pt>
                <c:pt idx="61737">
                  <c:v>13.239091999999999</c:v>
                </c:pt>
                <c:pt idx="61738">
                  <c:v>13.237831</c:v>
                </c:pt>
                <c:pt idx="61739">
                  <c:v>13.244052999999999</c:v>
                </c:pt>
                <c:pt idx="61740">
                  <c:v>13.246608</c:v>
                </c:pt>
                <c:pt idx="61741">
                  <c:v>13.24385</c:v>
                </c:pt>
                <c:pt idx="61742">
                  <c:v>13.242647</c:v>
                </c:pt>
                <c:pt idx="61743">
                  <c:v>13.241997</c:v>
                </c:pt>
                <c:pt idx="61744">
                  <c:v>13.241726</c:v>
                </c:pt>
                <c:pt idx="61745">
                  <c:v>13.241909</c:v>
                </c:pt>
                <c:pt idx="61746">
                  <c:v>13.243682</c:v>
                </c:pt>
                <c:pt idx="61747">
                  <c:v>13.245495</c:v>
                </c:pt>
                <c:pt idx="61748">
                  <c:v>13.241263</c:v>
                </c:pt>
                <c:pt idx="61749">
                  <c:v>13.236628</c:v>
                </c:pt>
                <c:pt idx="61750">
                  <c:v>13.242228000000001</c:v>
                </c:pt>
                <c:pt idx="61751">
                  <c:v>13.25154</c:v>
                </c:pt>
                <c:pt idx="61752">
                  <c:v>13.249938</c:v>
                </c:pt>
                <c:pt idx="61753">
                  <c:v>13.243369</c:v>
                </c:pt>
                <c:pt idx="61754">
                  <c:v>13.243857999999999</c:v>
                </c:pt>
                <c:pt idx="61755">
                  <c:v>13.245945000000001</c:v>
                </c:pt>
                <c:pt idx="61756">
                  <c:v>13.244851000000001</c:v>
                </c:pt>
                <c:pt idx="61757">
                  <c:v>13.242520000000001</c:v>
                </c:pt>
                <c:pt idx="61758">
                  <c:v>13.240838</c:v>
                </c:pt>
                <c:pt idx="61759">
                  <c:v>13.242054</c:v>
                </c:pt>
                <c:pt idx="61760">
                  <c:v>13.244635000000001</c:v>
                </c:pt>
                <c:pt idx="61761">
                  <c:v>13.243475999999999</c:v>
                </c:pt>
                <c:pt idx="61762">
                  <c:v>13.243562000000001</c:v>
                </c:pt>
                <c:pt idx="61763">
                  <c:v>13.248804</c:v>
                </c:pt>
                <c:pt idx="61764">
                  <c:v>13.252117999999999</c:v>
                </c:pt>
                <c:pt idx="61765">
                  <c:v>13.250002</c:v>
                </c:pt>
                <c:pt idx="61766">
                  <c:v>13.249679</c:v>
                </c:pt>
                <c:pt idx="61767">
                  <c:v>13.252547</c:v>
                </c:pt>
                <c:pt idx="61768">
                  <c:v>13.253458</c:v>
                </c:pt>
                <c:pt idx="61769">
                  <c:v>13.25342</c:v>
                </c:pt>
                <c:pt idx="61770">
                  <c:v>13.250752</c:v>
                </c:pt>
                <c:pt idx="61771">
                  <c:v>13.248711</c:v>
                </c:pt>
                <c:pt idx="61772">
                  <c:v>13.250988</c:v>
                </c:pt>
                <c:pt idx="61773">
                  <c:v>13.253299</c:v>
                </c:pt>
                <c:pt idx="61774">
                  <c:v>13.254296999999999</c:v>
                </c:pt>
                <c:pt idx="61775">
                  <c:v>13.252601</c:v>
                </c:pt>
                <c:pt idx="61776">
                  <c:v>13.254234</c:v>
                </c:pt>
                <c:pt idx="61777">
                  <c:v>13.255637999999999</c:v>
                </c:pt>
                <c:pt idx="61778">
                  <c:v>13.248758</c:v>
                </c:pt>
                <c:pt idx="61779">
                  <c:v>13.244488</c:v>
                </c:pt>
                <c:pt idx="61780">
                  <c:v>13.248491</c:v>
                </c:pt>
                <c:pt idx="61781">
                  <c:v>13.248756</c:v>
                </c:pt>
                <c:pt idx="61782">
                  <c:v>13.24827</c:v>
                </c:pt>
                <c:pt idx="61783">
                  <c:v>13.250996000000001</c:v>
                </c:pt>
                <c:pt idx="61784">
                  <c:v>13.250059</c:v>
                </c:pt>
                <c:pt idx="61785">
                  <c:v>13.249331</c:v>
                </c:pt>
                <c:pt idx="61786">
                  <c:v>13.251526999999999</c:v>
                </c:pt>
                <c:pt idx="61787">
                  <c:v>13.249521</c:v>
                </c:pt>
                <c:pt idx="61788">
                  <c:v>13.249427000000001</c:v>
                </c:pt>
                <c:pt idx="61789">
                  <c:v>13.253458999999999</c:v>
                </c:pt>
                <c:pt idx="61790">
                  <c:v>13.253405000000001</c:v>
                </c:pt>
                <c:pt idx="61791">
                  <c:v>13.252140000000001</c:v>
                </c:pt>
                <c:pt idx="61792">
                  <c:v>13.255787</c:v>
                </c:pt>
                <c:pt idx="61793">
                  <c:v>13.25764</c:v>
                </c:pt>
                <c:pt idx="61794">
                  <c:v>13.254811</c:v>
                </c:pt>
                <c:pt idx="61795">
                  <c:v>13.252406000000001</c:v>
                </c:pt>
                <c:pt idx="61796">
                  <c:v>13.258111</c:v>
                </c:pt>
                <c:pt idx="61797">
                  <c:v>13.263667</c:v>
                </c:pt>
                <c:pt idx="61798">
                  <c:v>13.260633</c:v>
                </c:pt>
                <c:pt idx="61799">
                  <c:v>13.259320000000001</c:v>
                </c:pt>
                <c:pt idx="61800">
                  <c:v>13.260002</c:v>
                </c:pt>
                <c:pt idx="61801">
                  <c:v>13.258461</c:v>
                </c:pt>
                <c:pt idx="61802">
                  <c:v>13.258685</c:v>
                </c:pt>
                <c:pt idx="61803">
                  <c:v>13.261665000000001</c:v>
                </c:pt>
                <c:pt idx="61804">
                  <c:v>13.262961000000001</c:v>
                </c:pt>
                <c:pt idx="61805">
                  <c:v>13.261021</c:v>
                </c:pt>
                <c:pt idx="61806">
                  <c:v>13.261759</c:v>
                </c:pt>
                <c:pt idx="61807">
                  <c:v>13.261058</c:v>
                </c:pt>
                <c:pt idx="61808">
                  <c:v>13.259475</c:v>
                </c:pt>
                <c:pt idx="61809">
                  <c:v>13.259881999999999</c:v>
                </c:pt>
                <c:pt idx="61810">
                  <c:v>13.257766999999999</c:v>
                </c:pt>
                <c:pt idx="61811">
                  <c:v>13.259081</c:v>
                </c:pt>
                <c:pt idx="61812">
                  <c:v>13.262475</c:v>
                </c:pt>
                <c:pt idx="61813">
                  <c:v>13.259646999999999</c:v>
                </c:pt>
                <c:pt idx="61814">
                  <c:v>13.258561</c:v>
                </c:pt>
                <c:pt idx="61815">
                  <c:v>13.264196999999999</c:v>
                </c:pt>
                <c:pt idx="61816">
                  <c:v>13.264379</c:v>
                </c:pt>
                <c:pt idx="61817">
                  <c:v>13.257538</c:v>
                </c:pt>
                <c:pt idx="61818">
                  <c:v>13.259358000000001</c:v>
                </c:pt>
                <c:pt idx="61819">
                  <c:v>13.262449999999999</c:v>
                </c:pt>
                <c:pt idx="61820">
                  <c:v>13.259074999999999</c:v>
                </c:pt>
                <c:pt idx="61821">
                  <c:v>13.259356</c:v>
                </c:pt>
                <c:pt idx="61822">
                  <c:v>13.259744</c:v>
                </c:pt>
                <c:pt idx="61823">
                  <c:v>13.255943</c:v>
                </c:pt>
                <c:pt idx="61824">
                  <c:v>13.259359</c:v>
                </c:pt>
                <c:pt idx="61825">
                  <c:v>13.265000000000001</c:v>
                </c:pt>
                <c:pt idx="61826">
                  <c:v>13.263965000000001</c:v>
                </c:pt>
                <c:pt idx="61827">
                  <c:v>13.26146</c:v>
                </c:pt>
                <c:pt idx="61828">
                  <c:v>13.262504</c:v>
                </c:pt>
                <c:pt idx="61829">
                  <c:v>13.266755</c:v>
                </c:pt>
                <c:pt idx="61830">
                  <c:v>13.268432000000001</c:v>
                </c:pt>
                <c:pt idx="61831">
                  <c:v>13.265381</c:v>
                </c:pt>
                <c:pt idx="61832">
                  <c:v>13.264351</c:v>
                </c:pt>
                <c:pt idx="61833">
                  <c:v>13.266705999999999</c:v>
                </c:pt>
                <c:pt idx="61834">
                  <c:v>13.26919</c:v>
                </c:pt>
                <c:pt idx="61835">
                  <c:v>13.271091999999999</c:v>
                </c:pt>
                <c:pt idx="61836">
                  <c:v>13.268605000000001</c:v>
                </c:pt>
                <c:pt idx="61837">
                  <c:v>13.264815</c:v>
                </c:pt>
                <c:pt idx="61838">
                  <c:v>13.267787</c:v>
                </c:pt>
                <c:pt idx="61839">
                  <c:v>13.268772</c:v>
                </c:pt>
                <c:pt idx="61840">
                  <c:v>13.268927</c:v>
                </c:pt>
                <c:pt idx="61841">
                  <c:v>13.273035999999999</c:v>
                </c:pt>
                <c:pt idx="61842">
                  <c:v>13.273020000000001</c:v>
                </c:pt>
                <c:pt idx="61843">
                  <c:v>13.270454000000001</c:v>
                </c:pt>
                <c:pt idx="61844">
                  <c:v>13.271974</c:v>
                </c:pt>
                <c:pt idx="61845">
                  <c:v>13.274741000000001</c:v>
                </c:pt>
                <c:pt idx="61846">
                  <c:v>13.27323</c:v>
                </c:pt>
                <c:pt idx="61847">
                  <c:v>13.269734</c:v>
                </c:pt>
                <c:pt idx="61848">
                  <c:v>13.271357</c:v>
                </c:pt>
                <c:pt idx="61849">
                  <c:v>13.273395000000001</c:v>
                </c:pt>
                <c:pt idx="61850">
                  <c:v>13.273095</c:v>
                </c:pt>
                <c:pt idx="61851">
                  <c:v>13.274418000000001</c:v>
                </c:pt>
                <c:pt idx="61852">
                  <c:v>13.27731</c:v>
                </c:pt>
                <c:pt idx="61853">
                  <c:v>13.275632999999999</c:v>
                </c:pt>
                <c:pt idx="61854">
                  <c:v>13.273198000000001</c:v>
                </c:pt>
                <c:pt idx="61855">
                  <c:v>13.274412999999999</c:v>
                </c:pt>
                <c:pt idx="61856">
                  <c:v>13.271832</c:v>
                </c:pt>
                <c:pt idx="61857">
                  <c:v>13.268302</c:v>
                </c:pt>
                <c:pt idx="61858">
                  <c:v>13.271618999999999</c:v>
                </c:pt>
                <c:pt idx="61859">
                  <c:v>13.272627</c:v>
                </c:pt>
                <c:pt idx="61860">
                  <c:v>13.269304</c:v>
                </c:pt>
                <c:pt idx="61861">
                  <c:v>13.268447999999999</c:v>
                </c:pt>
                <c:pt idx="61862">
                  <c:v>13.271519</c:v>
                </c:pt>
                <c:pt idx="61863">
                  <c:v>13.275797000000001</c:v>
                </c:pt>
                <c:pt idx="61864">
                  <c:v>13.276738</c:v>
                </c:pt>
                <c:pt idx="61865">
                  <c:v>13.275527</c:v>
                </c:pt>
                <c:pt idx="61866">
                  <c:v>13.272812</c:v>
                </c:pt>
                <c:pt idx="61867">
                  <c:v>13.274457</c:v>
                </c:pt>
                <c:pt idx="61868">
                  <c:v>13.280134</c:v>
                </c:pt>
                <c:pt idx="61869">
                  <c:v>13.280094999999999</c:v>
                </c:pt>
                <c:pt idx="61870">
                  <c:v>13.277556000000001</c:v>
                </c:pt>
                <c:pt idx="61871">
                  <c:v>13.27604</c:v>
                </c:pt>
                <c:pt idx="61872">
                  <c:v>13.277397000000001</c:v>
                </c:pt>
                <c:pt idx="61873">
                  <c:v>13.276458</c:v>
                </c:pt>
                <c:pt idx="61874">
                  <c:v>13.273934000000001</c:v>
                </c:pt>
                <c:pt idx="61875">
                  <c:v>13.278074</c:v>
                </c:pt>
                <c:pt idx="61876">
                  <c:v>13.279114</c:v>
                </c:pt>
                <c:pt idx="61877">
                  <c:v>13.276477</c:v>
                </c:pt>
                <c:pt idx="61878">
                  <c:v>13.278862999999999</c:v>
                </c:pt>
                <c:pt idx="61879">
                  <c:v>13.277487000000001</c:v>
                </c:pt>
                <c:pt idx="61880">
                  <c:v>13.272592</c:v>
                </c:pt>
                <c:pt idx="61881">
                  <c:v>13.273192</c:v>
                </c:pt>
                <c:pt idx="61882">
                  <c:v>13.275259</c:v>
                </c:pt>
                <c:pt idx="61883">
                  <c:v>13.272097</c:v>
                </c:pt>
                <c:pt idx="61884">
                  <c:v>13.269249</c:v>
                </c:pt>
                <c:pt idx="61885">
                  <c:v>13.272601999999999</c:v>
                </c:pt>
                <c:pt idx="61886">
                  <c:v>13.27848</c:v>
                </c:pt>
                <c:pt idx="61887">
                  <c:v>13.279503</c:v>
                </c:pt>
                <c:pt idx="61888">
                  <c:v>13.277728</c:v>
                </c:pt>
                <c:pt idx="61889">
                  <c:v>13.280227999999999</c:v>
                </c:pt>
                <c:pt idx="61890">
                  <c:v>13.279482</c:v>
                </c:pt>
                <c:pt idx="61891">
                  <c:v>13.274315</c:v>
                </c:pt>
                <c:pt idx="61892">
                  <c:v>13.276721999999999</c:v>
                </c:pt>
                <c:pt idx="61893">
                  <c:v>13.277532000000001</c:v>
                </c:pt>
                <c:pt idx="61894">
                  <c:v>13.274659</c:v>
                </c:pt>
                <c:pt idx="61895">
                  <c:v>13.278044</c:v>
                </c:pt>
                <c:pt idx="61896">
                  <c:v>13.27896</c:v>
                </c:pt>
                <c:pt idx="61897">
                  <c:v>13.277735</c:v>
                </c:pt>
                <c:pt idx="61898">
                  <c:v>13.281457</c:v>
                </c:pt>
                <c:pt idx="61899">
                  <c:v>13.286369000000001</c:v>
                </c:pt>
                <c:pt idx="61900">
                  <c:v>13.285366</c:v>
                </c:pt>
                <c:pt idx="61901">
                  <c:v>13.282076999999999</c:v>
                </c:pt>
                <c:pt idx="61902">
                  <c:v>13.285342999999999</c:v>
                </c:pt>
                <c:pt idx="61903">
                  <c:v>13.287906</c:v>
                </c:pt>
                <c:pt idx="61904">
                  <c:v>13.287148999999999</c:v>
                </c:pt>
                <c:pt idx="61905">
                  <c:v>13.291104000000001</c:v>
                </c:pt>
                <c:pt idx="61906">
                  <c:v>13.29228</c:v>
                </c:pt>
                <c:pt idx="61907">
                  <c:v>13.28664</c:v>
                </c:pt>
                <c:pt idx="61908">
                  <c:v>13.286728999999999</c:v>
                </c:pt>
                <c:pt idx="61909">
                  <c:v>13.288493000000001</c:v>
                </c:pt>
                <c:pt idx="61910">
                  <c:v>13.284628</c:v>
                </c:pt>
                <c:pt idx="61911">
                  <c:v>13.284144</c:v>
                </c:pt>
                <c:pt idx="61912">
                  <c:v>13.28581</c:v>
                </c:pt>
                <c:pt idx="61913">
                  <c:v>13.283535000000001</c:v>
                </c:pt>
                <c:pt idx="61914">
                  <c:v>13.277755000000001</c:v>
                </c:pt>
                <c:pt idx="61915">
                  <c:v>13.277536</c:v>
                </c:pt>
                <c:pt idx="61916">
                  <c:v>13.285242999999999</c:v>
                </c:pt>
                <c:pt idx="61917">
                  <c:v>13.286875999999999</c:v>
                </c:pt>
                <c:pt idx="61918">
                  <c:v>13.2836</c:v>
                </c:pt>
                <c:pt idx="61919">
                  <c:v>13.283331</c:v>
                </c:pt>
                <c:pt idx="61920">
                  <c:v>13.285121999999999</c:v>
                </c:pt>
                <c:pt idx="61921">
                  <c:v>13.287452999999999</c:v>
                </c:pt>
                <c:pt idx="61922">
                  <c:v>13.286668000000001</c:v>
                </c:pt>
                <c:pt idx="61923">
                  <c:v>13.281096</c:v>
                </c:pt>
                <c:pt idx="61924">
                  <c:v>13.279061</c:v>
                </c:pt>
                <c:pt idx="61925">
                  <c:v>13.284183000000001</c:v>
                </c:pt>
                <c:pt idx="61926">
                  <c:v>13.287585999999999</c:v>
                </c:pt>
                <c:pt idx="61927">
                  <c:v>13.284777</c:v>
                </c:pt>
                <c:pt idx="61928">
                  <c:v>13.280386</c:v>
                </c:pt>
                <c:pt idx="61929">
                  <c:v>13.278962</c:v>
                </c:pt>
                <c:pt idx="61930">
                  <c:v>13.281897000000001</c:v>
                </c:pt>
                <c:pt idx="61931">
                  <c:v>13.285583000000001</c:v>
                </c:pt>
                <c:pt idx="61932">
                  <c:v>13.284399000000001</c:v>
                </c:pt>
                <c:pt idx="61933">
                  <c:v>13.283899</c:v>
                </c:pt>
                <c:pt idx="61934">
                  <c:v>13.286913999999999</c:v>
                </c:pt>
                <c:pt idx="61935">
                  <c:v>13.287727</c:v>
                </c:pt>
                <c:pt idx="61936">
                  <c:v>13.287165</c:v>
                </c:pt>
                <c:pt idx="61937">
                  <c:v>13.289596</c:v>
                </c:pt>
                <c:pt idx="61938">
                  <c:v>13.293412</c:v>
                </c:pt>
                <c:pt idx="61939">
                  <c:v>13.295007999999999</c:v>
                </c:pt>
                <c:pt idx="61940">
                  <c:v>13.296072000000001</c:v>
                </c:pt>
                <c:pt idx="61941">
                  <c:v>13.296552</c:v>
                </c:pt>
                <c:pt idx="61942">
                  <c:v>13.293759</c:v>
                </c:pt>
                <c:pt idx="61943">
                  <c:v>13.293447</c:v>
                </c:pt>
                <c:pt idx="61944">
                  <c:v>13.296658000000001</c:v>
                </c:pt>
                <c:pt idx="61945">
                  <c:v>13.295623000000001</c:v>
                </c:pt>
                <c:pt idx="61946">
                  <c:v>13.291734999999999</c:v>
                </c:pt>
                <c:pt idx="61947">
                  <c:v>13.291857</c:v>
                </c:pt>
                <c:pt idx="61948">
                  <c:v>13.292870000000001</c:v>
                </c:pt>
                <c:pt idx="61949">
                  <c:v>13.289894</c:v>
                </c:pt>
                <c:pt idx="61950">
                  <c:v>13.289313999999999</c:v>
                </c:pt>
                <c:pt idx="61951">
                  <c:v>13.292373</c:v>
                </c:pt>
                <c:pt idx="61952">
                  <c:v>13.290409</c:v>
                </c:pt>
                <c:pt idx="61953">
                  <c:v>13.289346</c:v>
                </c:pt>
                <c:pt idx="61954">
                  <c:v>13.295688999999999</c:v>
                </c:pt>
                <c:pt idx="61955">
                  <c:v>13.297654</c:v>
                </c:pt>
                <c:pt idx="61956">
                  <c:v>13.293934999999999</c:v>
                </c:pt>
                <c:pt idx="61957">
                  <c:v>13.295677</c:v>
                </c:pt>
                <c:pt idx="61958">
                  <c:v>13.300134999999999</c:v>
                </c:pt>
                <c:pt idx="61959">
                  <c:v>13.299115</c:v>
                </c:pt>
                <c:pt idx="61960">
                  <c:v>13.297257999999999</c:v>
                </c:pt>
                <c:pt idx="61961">
                  <c:v>13.297527000000001</c:v>
                </c:pt>
                <c:pt idx="61962">
                  <c:v>13.299821</c:v>
                </c:pt>
                <c:pt idx="61963">
                  <c:v>13.301556</c:v>
                </c:pt>
                <c:pt idx="61964">
                  <c:v>13.299977999999999</c:v>
                </c:pt>
                <c:pt idx="61965">
                  <c:v>13.296569</c:v>
                </c:pt>
                <c:pt idx="61966">
                  <c:v>13.295928999999999</c:v>
                </c:pt>
                <c:pt idx="61967">
                  <c:v>13.297185000000001</c:v>
                </c:pt>
                <c:pt idx="61968">
                  <c:v>13.296244</c:v>
                </c:pt>
                <c:pt idx="61969">
                  <c:v>13.296647999999999</c:v>
                </c:pt>
                <c:pt idx="61970">
                  <c:v>13.299384999999999</c:v>
                </c:pt>
                <c:pt idx="61971">
                  <c:v>13.300383</c:v>
                </c:pt>
                <c:pt idx="61972">
                  <c:v>13.29787</c:v>
                </c:pt>
                <c:pt idx="61973">
                  <c:v>13.296991</c:v>
                </c:pt>
                <c:pt idx="61974">
                  <c:v>13.298408999999999</c:v>
                </c:pt>
                <c:pt idx="61975">
                  <c:v>13.295911</c:v>
                </c:pt>
                <c:pt idx="61976">
                  <c:v>13.295484999999999</c:v>
                </c:pt>
                <c:pt idx="61977">
                  <c:v>13.297530999999999</c:v>
                </c:pt>
                <c:pt idx="61978">
                  <c:v>13.296919000000001</c:v>
                </c:pt>
                <c:pt idx="61979">
                  <c:v>13.301981</c:v>
                </c:pt>
                <c:pt idx="61980">
                  <c:v>13.305204</c:v>
                </c:pt>
                <c:pt idx="61981">
                  <c:v>13.303509</c:v>
                </c:pt>
                <c:pt idx="61982">
                  <c:v>13.306976000000001</c:v>
                </c:pt>
                <c:pt idx="61983">
                  <c:v>13.308299</c:v>
                </c:pt>
                <c:pt idx="61984">
                  <c:v>13.304963000000001</c:v>
                </c:pt>
                <c:pt idx="61985">
                  <c:v>13.305811</c:v>
                </c:pt>
                <c:pt idx="61986">
                  <c:v>13.306222</c:v>
                </c:pt>
                <c:pt idx="61987">
                  <c:v>13.302842999999999</c:v>
                </c:pt>
                <c:pt idx="61988">
                  <c:v>13.304926</c:v>
                </c:pt>
                <c:pt idx="61989">
                  <c:v>13.309613000000001</c:v>
                </c:pt>
                <c:pt idx="61990">
                  <c:v>13.307672</c:v>
                </c:pt>
                <c:pt idx="61991">
                  <c:v>13.306312999999999</c:v>
                </c:pt>
                <c:pt idx="61992">
                  <c:v>13.307366999999999</c:v>
                </c:pt>
                <c:pt idx="61993">
                  <c:v>13.302695</c:v>
                </c:pt>
                <c:pt idx="61994">
                  <c:v>13.300378</c:v>
                </c:pt>
                <c:pt idx="61995">
                  <c:v>13.307892000000001</c:v>
                </c:pt>
                <c:pt idx="61996">
                  <c:v>13.306480000000001</c:v>
                </c:pt>
                <c:pt idx="61997">
                  <c:v>13.300803</c:v>
                </c:pt>
                <c:pt idx="61998">
                  <c:v>13.303887</c:v>
                </c:pt>
                <c:pt idx="61999">
                  <c:v>13.305588</c:v>
                </c:pt>
                <c:pt idx="62000">
                  <c:v>13.303668999999999</c:v>
                </c:pt>
                <c:pt idx="62001">
                  <c:v>13.305315</c:v>
                </c:pt>
                <c:pt idx="62002">
                  <c:v>13.306236999999999</c:v>
                </c:pt>
                <c:pt idx="62003">
                  <c:v>13.305908000000001</c:v>
                </c:pt>
                <c:pt idx="62004">
                  <c:v>13.307226</c:v>
                </c:pt>
                <c:pt idx="62005">
                  <c:v>13.307415000000001</c:v>
                </c:pt>
                <c:pt idx="62006">
                  <c:v>13.303569</c:v>
                </c:pt>
                <c:pt idx="62007">
                  <c:v>13.302467999999999</c:v>
                </c:pt>
                <c:pt idx="62008">
                  <c:v>13.305113</c:v>
                </c:pt>
                <c:pt idx="62009">
                  <c:v>13.307969999999999</c:v>
                </c:pt>
                <c:pt idx="62010">
                  <c:v>13.307764000000001</c:v>
                </c:pt>
                <c:pt idx="62011">
                  <c:v>13.307850999999999</c:v>
                </c:pt>
                <c:pt idx="62012">
                  <c:v>13.311361</c:v>
                </c:pt>
                <c:pt idx="62013">
                  <c:v>13.311294</c:v>
                </c:pt>
                <c:pt idx="62014">
                  <c:v>13.309301</c:v>
                </c:pt>
                <c:pt idx="62015">
                  <c:v>13.30918</c:v>
                </c:pt>
                <c:pt idx="62016">
                  <c:v>13.309023</c:v>
                </c:pt>
                <c:pt idx="62017">
                  <c:v>13.311332</c:v>
                </c:pt>
                <c:pt idx="62018">
                  <c:v>13.314555</c:v>
                </c:pt>
                <c:pt idx="62019">
                  <c:v>13.316343</c:v>
                </c:pt>
                <c:pt idx="62020">
                  <c:v>13.312239</c:v>
                </c:pt>
                <c:pt idx="62021">
                  <c:v>13.309491</c:v>
                </c:pt>
                <c:pt idx="62022">
                  <c:v>13.313858</c:v>
                </c:pt>
                <c:pt idx="62023">
                  <c:v>13.315113</c:v>
                </c:pt>
                <c:pt idx="62024">
                  <c:v>13.308229000000001</c:v>
                </c:pt>
                <c:pt idx="62025">
                  <c:v>13.307164999999999</c:v>
                </c:pt>
                <c:pt idx="62026">
                  <c:v>13.312578999999999</c:v>
                </c:pt>
                <c:pt idx="62027">
                  <c:v>13.313192000000001</c:v>
                </c:pt>
                <c:pt idx="62028">
                  <c:v>13.313663999999999</c:v>
                </c:pt>
                <c:pt idx="62029">
                  <c:v>13.318916</c:v>
                </c:pt>
                <c:pt idx="62030">
                  <c:v>13.319416</c:v>
                </c:pt>
                <c:pt idx="62031">
                  <c:v>13.314769</c:v>
                </c:pt>
                <c:pt idx="62032">
                  <c:v>13.312836000000001</c:v>
                </c:pt>
                <c:pt idx="62033">
                  <c:v>13.314515</c:v>
                </c:pt>
                <c:pt idx="62034">
                  <c:v>13.315849</c:v>
                </c:pt>
                <c:pt idx="62035">
                  <c:v>13.313673</c:v>
                </c:pt>
                <c:pt idx="62036">
                  <c:v>13.314645000000001</c:v>
                </c:pt>
                <c:pt idx="62037">
                  <c:v>13.317259</c:v>
                </c:pt>
                <c:pt idx="62038">
                  <c:v>13.314591</c:v>
                </c:pt>
                <c:pt idx="62039">
                  <c:v>13.314401999999999</c:v>
                </c:pt>
                <c:pt idx="62040">
                  <c:v>13.318591</c:v>
                </c:pt>
                <c:pt idx="62041">
                  <c:v>13.319625</c:v>
                </c:pt>
                <c:pt idx="62042">
                  <c:v>13.317507000000001</c:v>
                </c:pt>
                <c:pt idx="62043">
                  <c:v>13.316159000000001</c:v>
                </c:pt>
                <c:pt idx="62044">
                  <c:v>13.318068</c:v>
                </c:pt>
                <c:pt idx="62045">
                  <c:v>13.323639999999999</c:v>
                </c:pt>
                <c:pt idx="62046">
                  <c:v>13.326403000000001</c:v>
                </c:pt>
                <c:pt idx="62047">
                  <c:v>13.321949999999999</c:v>
                </c:pt>
                <c:pt idx="62048">
                  <c:v>13.319922999999999</c:v>
                </c:pt>
                <c:pt idx="62049">
                  <c:v>13.322459</c:v>
                </c:pt>
                <c:pt idx="62050">
                  <c:v>13.322407999999999</c:v>
                </c:pt>
                <c:pt idx="62051">
                  <c:v>13.321152</c:v>
                </c:pt>
                <c:pt idx="62052">
                  <c:v>13.320544</c:v>
                </c:pt>
                <c:pt idx="62053">
                  <c:v>13.321934000000001</c:v>
                </c:pt>
                <c:pt idx="62054">
                  <c:v>13.325632000000001</c:v>
                </c:pt>
                <c:pt idx="62055">
                  <c:v>13.324674999999999</c:v>
                </c:pt>
                <c:pt idx="62056">
                  <c:v>13.317278999999999</c:v>
                </c:pt>
                <c:pt idx="62057">
                  <c:v>13.316250999999999</c:v>
                </c:pt>
                <c:pt idx="62058">
                  <c:v>13.320572</c:v>
                </c:pt>
                <c:pt idx="62059">
                  <c:v>13.321619999999999</c:v>
                </c:pt>
                <c:pt idx="62060">
                  <c:v>13.319502</c:v>
                </c:pt>
                <c:pt idx="62061">
                  <c:v>13.322281</c:v>
                </c:pt>
                <c:pt idx="62062">
                  <c:v>13.327494</c:v>
                </c:pt>
                <c:pt idx="62063">
                  <c:v>13.326090000000001</c:v>
                </c:pt>
                <c:pt idx="62064">
                  <c:v>13.325862000000001</c:v>
                </c:pt>
                <c:pt idx="62065">
                  <c:v>13.330055</c:v>
                </c:pt>
                <c:pt idx="62066">
                  <c:v>13.324375</c:v>
                </c:pt>
                <c:pt idx="62067">
                  <c:v>13.322768999999999</c:v>
                </c:pt>
                <c:pt idx="62068">
                  <c:v>13.330545000000001</c:v>
                </c:pt>
                <c:pt idx="62069">
                  <c:v>13.328239</c:v>
                </c:pt>
                <c:pt idx="62070">
                  <c:v>13.323155</c:v>
                </c:pt>
                <c:pt idx="62071">
                  <c:v>13.325146999999999</c:v>
                </c:pt>
                <c:pt idx="62072">
                  <c:v>13.325602</c:v>
                </c:pt>
                <c:pt idx="62073">
                  <c:v>13.325438999999999</c:v>
                </c:pt>
                <c:pt idx="62074">
                  <c:v>13.326779999999999</c:v>
                </c:pt>
                <c:pt idx="62075">
                  <c:v>13.325670000000001</c:v>
                </c:pt>
                <c:pt idx="62076">
                  <c:v>13.324318999999999</c:v>
                </c:pt>
                <c:pt idx="62077">
                  <c:v>13.327195</c:v>
                </c:pt>
                <c:pt idx="62078">
                  <c:v>13.327491999999999</c:v>
                </c:pt>
                <c:pt idx="62079">
                  <c:v>13.325048000000001</c:v>
                </c:pt>
                <c:pt idx="62080">
                  <c:v>13.32381</c:v>
                </c:pt>
                <c:pt idx="62081">
                  <c:v>13.325157000000001</c:v>
                </c:pt>
                <c:pt idx="62082">
                  <c:v>13.327813000000001</c:v>
                </c:pt>
                <c:pt idx="62083">
                  <c:v>13.325900000000001</c:v>
                </c:pt>
                <c:pt idx="62084">
                  <c:v>13.323074</c:v>
                </c:pt>
                <c:pt idx="62085">
                  <c:v>13.323676000000001</c:v>
                </c:pt>
                <c:pt idx="62086">
                  <c:v>13.323307</c:v>
                </c:pt>
                <c:pt idx="62087">
                  <c:v>13.322649</c:v>
                </c:pt>
                <c:pt idx="62088">
                  <c:v>13.32483</c:v>
                </c:pt>
                <c:pt idx="62089">
                  <c:v>13.325793000000001</c:v>
                </c:pt>
                <c:pt idx="62090">
                  <c:v>13.323665999999999</c:v>
                </c:pt>
                <c:pt idx="62091">
                  <c:v>13.327033</c:v>
                </c:pt>
                <c:pt idx="62092">
                  <c:v>13.326235</c:v>
                </c:pt>
                <c:pt idx="62093">
                  <c:v>13.323497</c:v>
                </c:pt>
                <c:pt idx="62094">
                  <c:v>13.327762</c:v>
                </c:pt>
                <c:pt idx="62095">
                  <c:v>13.326297</c:v>
                </c:pt>
                <c:pt idx="62096">
                  <c:v>13.320736999999999</c:v>
                </c:pt>
                <c:pt idx="62097">
                  <c:v>13.322857000000001</c:v>
                </c:pt>
                <c:pt idx="62098">
                  <c:v>13.326563999999999</c:v>
                </c:pt>
                <c:pt idx="62099">
                  <c:v>13.326692</c:v>
                </c:pt>
                <c:pt idx="62100">
                  <c:v>13.326757000000001</c:v>
                </c:pt>
                <c:pt idx="62101">
                  <c:v>13.327014999999999</c:v>
                </c:pt>
                <c:pt idx="62102">
                  <c:v>13.326752000000001</c:v>
                </c:pt>
                <c:pt idx="62103">
                  <c:v>13.329256000000001</c:v>
                </c:pt>
                <c:pt idx="62104">
                  <c:v>13.33282</c:v>
                </c:pt>
                <c:pt idx="62105">
                  <c:v>13.332734</c:v>
                </c:pt>
                <c:pt idx="62106">
                  <c:v>13.328903</c:v>
                </c:pt>
                <c:pt idx="62107">
                  <c:v>13.327693</c:v>
                </c:pt>
                <c:pt idx="62108">
                  <c:v>13.331810000000001</c:v>
                </c:pt>
                <c:pt idx="62109">
                  <c:v>13.332497</c:v>
                </c:pt>
                <c:pt idx="62110">
                  <c:v>13.333186</c:v>
                </c:pt>
                <c:pt idx="62111">
                  <c:v>13.334776</c:v>
                </c:pt>
                <c:pt idx="62112">
                  <c:v>13.329122999999999</c:v>
                </c:pt>
                <c:pt idx="62113">
                  <c:v>13.330090999999999</c:v>
                </c:pt>
                <c:pt idx="62114">
                  <c:v>13.337501</c:v>
                </c:pt>
                <c:pt idx="62115">
                  <c:v>13.335053</c:v>
                </c:pt>
                <c:pt idx="62116">
                  <c:v>13.329215</c:v>
                </c:pt>
                <c:pt idx="62117">
                  <c:v>13.329675</c:v>
                </c:pt>
                <c:pt idx="62118">
                  <c:v>13.327921</c:v>
                </c:pt>
                <c:pt idx="62119">
                  <c:v>13.328423000000001</c:v>
                </c:pt>
                <c:pt idx="62120">
                  <c:v>13.336144000000001</c:v>
                </c:pt>
                <c:pt idx="62121">
                  <c:v>13.335982</c:v>
                </c:pt>
                <c:pt idx="62122">
                  <c:v>13.330482</c:v>
                </c:pt>
                <c:pt idx="62123">
                  <c:v>13.330738999999999</c:v>
                </c:pt>
                <c:pt idx="62124">
                  <c:v>13.332871000000001</c:v>
                </c:pt>
                <c:pt idx="62125">
                  <c:v>13.336428</c:v>
                </c:pt>
                <c:pt idx="62126">
                  <c:v>13.339155999999999</c:v>
                </c:pt>
                <c:pt idx="62127">
                  <c:v>13.339727999999999</c:v>
                </c:pt>
                <c:pt idx="62128">
                  <c:v>13.340731999999999</c:v>
                </c:pt>
                <c:pt idx="62129">
                  <c:v>13.342138</c:v>
                </c:pt>
                <c:pt idx="62130">
                  <c:v>13.339441000000001</c:v>
                </c:pt>
                <c:pt idx="62131">
                  <c:v>13.340007</c:v>
                </c:pt>
                <c:pt idx="62132">
                  <c:v>13.344162000000001</c:v>
                </c:pt>
                <c:pt idx="62133">
                  <c:v>13.344377</c:v>
                </c:pt>
                <c:pt idx="62134">
                  <c:v>13.349416</c:v>
                </c:pt>
                <c:pt idx="62135">
                  <c:v>13.354181000000001</c:v>
                </c:pt>
                <c:pt idx="62136">
                  <c:v>13.347026</c:v>
                </c:pt>
                <c:pt idx="62137">
                  <c:v>13.343809</c:v>
                </c:pt>
                <c:pt idx="62138">
                  <c:v>13.344776</c:v>
                </c:pt>
                <c:pt idx="62139">
                  <c:v>13.340054</c:v>
                </c:pt>
                <c:pt idx="62140">
                  <c:v>13.340433000000001</c:v>
                </c:pt>
                <c:pt idx="62141">
                  <c:v>13.347257000000001</c:v>
                </c:pt>
                <c:pt idx="62142">
                  <c:v>13.346729</c:v>
                </c:pt>
                <c:pt idx="62143">
                  <c:v>13.341958</c:v>
                </c:pt>
                <c:pt idx="62144">
                  <c:v>13.342276999999999</c:v>
                </c:pt>
                <c:pt idx="62145">
                  <c:v>13.342625</c:v>
                </c:pt>
                <c:pt idx="62146">
                  <c:v>13.342193</c:v>
                </c:pt>
                <c:pt idx="62147">
                  <c:v>13.342243</c:v>
                </c:pt>
                <c:pt idx="62148">
                  <c:v>13.338184</c:v>
                </c:pt>
                <c:pt idx="62149">
                  <c:v>13.337132</c:v>
                </c:pt>
                <c:pt idx="62150">
                  <c:v>13.342656</c:v>
                </c:pt>
                <c:pt idx="62151">
                  <c:v>13.343439</c:v>
                </c:pt>
                <c:pt idx="62152">
                  <c:v>13.339092000000001</c:v>
                </c:pt>
                <c:pt idx="62153">
                  <c:v>13.337389999999999</c:v>
                </c:pt>
                <c:pt idx="62154">
                  <c:v>13.338473</c:v>
                </c:pt>
                <c:pt idx="62155">
                  <c:v>13.338532000000001</c:v>
                </c:pt>
                <c:pt idx="62156">
                  <c:v>13.337635000000001</c:v>
                </c:pt>
                <c:pt idx="62157">
                  <c:v>13.339373</c:v>
                </c:pt>
                <c:pt idx="62158">
                  <c:v>13.337999</c:v>
                </c:pt>
                <c:pt idx="62159">
                  <c:v>13.335831000000001</c:v>
                </c:pt>
                <c:pt idx="62160">
                  <c:v>13.339133</c:v>
                </c:pt>
                <c:pt idx="62161">
                  <c:v>13.339164</c:v>
                </c:pt>
                <c:pt idx="62162">
                  <c:v>13.335616</c:v>
                </c:pt>
                <c:pt idx="62163">
                  <c:v>13.338092</c:v>
                </c:pt>
                <c:pt idx="62164">
                  <c:v>13.342782</c:v>
                </c:pt>
                <c:pt idx="62165">
                  <c:v>13.344638</c:v>
                </c:pt>
                <c:pt idx="62166">
                  <c:v>13.342421</c:v>
                </c:pt>
                <c:pt idx="62167">
                  <c:v>13.338098</c:v>
                </c:pt>
                <c:pt idx="62168">
                  <c:v>13.339807</c:v>
                </c:pt>
                <c:pt idx="62169">
                  <c:v>13.346447</c:v>
                </c:pt>
                <c:pt idx="62170">
                  <c:v>13.348711</c:v>
                </c:pt>
                <c:pt idx="62171">
                  <c:v>13.343508</c:v>
                </c:pt>
                <c:pt idx="62172">
                  <c:v>13.342181</c:v>
                </c:pt>
                <c:pt idx="62173">
                  <c:v>13.349893</c:v>
                </c:pt>
                <c:pt idx="62174">
                  <c:v>13.350414000000001</c:v>
                </c:pt>
                <c:pt idx="62175">
                  <c:v>13.345058999999999</c:v>
                </c:pt>
                <c:pt idx="62176">
                  <c:v>13.348585</c:v>
                </c:pt>
                <c:pt idx="62177">
                  <c:v>13.353925</c:v>
                </c:pt>
                <c:pt idx="62178">
                  <c:v>13.348345999999999</c:v>
                </c:pt>
                <c:pt idx="62179">
                  <c:v>13.344139</c:v>
                </c:pt>
                <c:pt idx="62180">
                  <c:v>13.346672999999999</c:v>
                </c:pt>
                <c:pt idx="62181">
                  <c:v>13.34742</c:v>
                </c:pt>
                <c:pt idx="62182">
                  <c:v>13.349583000000001</c:v>
                </c:pt>
                <c:pt idx="62183">
                  <c:v>13.352950999999999</c:v>
                </c:pt>
                <c:pt idx="62184">
                  <c:v>13.350998000000001</c:v>
                </c:pt>
                <c:pt idx="62185">
                  <c:v>13.345639</c:v>
                </c:pt>
                <c:pt idx="62186">
                  <c:v>13.343882000000001</c:v>
                </c:pt>
                <c:pt idx="62187">
                  <c:v>13.350631999999999</c:v>
                </c:pt>
                <c:pt idx="62188">
                  <c:v>13.355446000000001</c:v>
                </c:pt>
                <c:pt idx="62189">
                  <c:v>13.352252</c:v>
                </c:pt>
                <c:pt idx="62190">
                  <c:v>13.352218000000001</c:v>
                </c:pt>
                <c:pt idx="62191">
                  <c:v>13.354061</c:v>
                </c:pt>
                <c:pt idx="62192">
                  <c:v>13.357192</c:v>
                </c:pt>
                <c:pt idx="62193">
                  <c:v>13.362830000000001</c:v>
                </c:pt>
                <c:pt idx="62194">
                  <c:v>13.359767</c:v>
                </c:pt>
                <c:pt idx="62195">
                  <c:v>13.352931</c:v>
                </c:pt>
                <c:pt idx="62196">
                  <c:v>13.353840999999999</c:v>
                </c:pt>
                <c:pt idx="62197">
                  <c:v>13.355734999999999</c:v>
                </c:pt>
                <c:pt idx="62198">
                  <c:v>13.354324</c:v>
                </c:pt>
                <c:pt idx="62199">
                  <c:v>13.354322</c:v>
                </c:pt>
                <c:pt idx="62200">
                  <c:v>13.353583</c:v>
                </c:pt>
                <c:pt idx="62201">
                  <c:v>13.352518999999999</c:v>
                </c:pt>
                <c:pt idx="62202">
                  <c:v>13.355683000000001</c:v>
                </c:pt>
                <c:pt idx="62203">
                  <c:v>13.360619</c:v>
                </c:pt>
                <c:pt idx="62204">
                  <c:v>13.359356</c:v>
                </c:pt>
                <c:pt idx="62205">
                  <c:v>13.35421</c:v>
                </c:pt>
                <c:pt idx="62206">
                  <c:v>13.354483</c:v>
                </c:pt>
                <c:pt idx="62207">
                  <c:v>13.357307</c:v>
                </c:pt>
                <c:pt idx="62208">
                  <c:v>13.356852</c:v>
                </c:pt>
                <c:pt idx="62209">
                  <c:v>13.358067999999999</c:v>
                </c:pt>
                <c:pt idx="62210">
                  <c:v>13.35833</c:v>
                </c:pt>
                <c:pt idx="62211">
                  <c:v>13.35636</c:v>
                </c:pt>
                <c:pt idx="62212">
                  <c:v>13.358173000000001</c:v>
                </c:pt>
                <c:pt idx="62213">
                  <c:v>13.362113000000001</c:v>
                </c:pt>
                <c:pt idx="62214">
                  <c:v>13.362783</c:v>
                </c:pt>
                <c:pt idx="62215">
                  <c:v>13.360761</c:v>
                </c:pt>
                <c:pt idx="62216">
                  <c:v>13.356033999999999</c:v>
                </c:pt>
                <c:pt idx="62217">
                  <c:v>13.352722</c:v>
                </c:pt>
                <c:pt idx="62218">
                  <c:v>13.358503000000001</c:v>
                </c:pt>
                <c:pt idx="62219">
                  <c:v>13.364519</c:v>
                </c:pt>
                <c:pt idx="62220">
                  <c:v>13.359829</c:v>
                </c:pt>
                <c:pt idx="62221">
                  <c:v>13.355968000000001</c:v>
                </c:pt>
                <c:pt idx="62222">
                  <c:v>13.360659999999999</c:v>
                </c:pt>
                <c:pt idx="62223">
                  <c:v>13.361532</c:v>
                </c:pt>
                <c:pt idx="62224">
                  <c:v>13.357182</c:v>
                </c:pt>
                <c:pt idx="62225">
                  <c:v>13.356806000000001</c:v>
                </c:pt>
                <c:pt idx="62226">
                  <c:v>13.359869</c:v>
                </c:pt>
                <c:pt idx="62227">
                  <c:v>13.363001000000001</c:v>
                </c:pt>
                <c:pt idx="62228">
                  <c:v>13.360465</c:v>
                </c:pt>
                <c:pt idx="62229">
                  <c:v>13.358318000000001</c:v>
                </c:pt>
                <c:pt idx="62230">
                  <c:v>13.362294</c:v>
                </c:pt>
                <c:pt idx="62231">
                  <c:v>13.365982000000001</c:v>
                </c:pt>
                <c:pt idx="62232">
                  <c:v>13.362349999999999</c:v>
                </c:pt>
                <c:pt idx="62233">
                  <c:v>13.361344000000001</c:v>
                </c:pt>
                <c:pt idx="62234">
                  <c:v>13.366787</c:v>
                </c:pt>
                <c:pt idx="62235">
                  <c:v>13.365505000000001</c:v>
                </c:pt>
                <c:pt idx="62236">
                  <c:v>13.362302</c:v>
                </c:pt>
                <c:pt idx="62237">
                  <c:v>13.363011</c:v>
                </c:pt>
                <c:pt idx="62238">
                  <c:v>13.362912</c:v>
                </c:pt>
                <c:pt idx="62239">
                  <c:v>13.365658</c:v>
                </c:pt>
                <c:pt idx="62240">
                  <c:v>13.367861</c:v>
                </c:pt>
                <c:pt idx="62241">
                  <c:v>13.366585000000001</c:v>
                </c:pt>
                <c:pt idx="62242">
                  <c:v>13.364981999999999</c:v>
                </c:pt>
                <c:pt idx="62243">
                  <c:v>13.362667999999999</c:v>
                </c:pt>
                <c:pt idx="62244">
                  <c:v>13.363828</c:v>
                </c:pt>
                <c:pt idx="62245">
                  <c:v>13.365551</c:v>
                </c:pt>
                <c:pt idx="62246">
                  <c:v>13.362807999999999</c:v>
                </c:pt>
                <c:pt idx="62247">
                  <c:v>13.364750000000001</c:v>
                </c:pt>
                <c:pt idx="62248">
                  <c:v>13.368133</c:v>
                </c:pt>
                <c:pt idx="62249">
                  <c:v>13.36584</c:v>
                </c:pt>
                <c:pt idx="62250">
                  <c:v>13.366728</c:v>
                </c:pt>
                <c:pt idx="62251">
                  <c:v>13.370006999999999</c:v>
                </c:pt>
                <c:pt idx="62252">
                  <c:v>13.368368</c:v>
                </c:pt>
                <c:pt idx="62253">
                  <c:v>13.365341000000001</c:v>
                </c:pt>
                <c:pt idx="62254">
                  <c:v>13.362912</c:v>
                </c:pt>
                <c:pt idx="62255">
                  <c:v>13.363925</c:v>
                </c:pt>
                <c:pt idx="62256">
                  <c:v>13.371041</c:v>
                </c:pt>
                <c:pt idx="62257">
                  <c:v>13.371331</c:v>
                </c:pt>
                <c:pt idx="62258">
                  <c:v>13.366477</c:v>
                </c:pt>
                <c:pt idx="62259">
                  <c:v>13.367566999999999</c:v>
                </c:pt>
                <c:pt idx="62260">
                  <c:v>13.367846999999999</c:v>
                </c:pt>
                <c:pt idx="62261">
                  <c:v>13.369626999999999</c:v>
                </c:pt>
                <c:pt idx="62262">
                  <c:v>13.374684999999999</c:v>
                </c:pt>
                <c:pt idx="62263">
                  <c:v>13.373768</c:v>
                </c:pt>
                <c:pt idx="62264">
                  <c:v>13.368391000000001</c:v>
                </c:pt>
                <c:pt idx="62265">
                  <c:v>13.371257</c:v>
                </c:pt>
                <c:pt idx="62266">
                  <c:v>13.377084</c:v>
                </c:pt>
                <c:pt idx="62267">
                  <c:v>13.375935999999999</c:v>
                </c:pt>
                <c:pt idx="62268">
                  <c:v>13.375754000000001</c:v>
                </c:pt>
                <c:pt idx="62269">
                  <c:v>13.377670999999999</c:v>
                </c:pt>
                <c:pt idx="62270">
                  <c:v>13.377307999999999</c:v>
                </c:pt>
                <c:pt idx="62271">
                  <c:v>13.378024</c:v>
                </c:pt>
                <c:pt idx="62272">
                  <c:v>13.377727</c:v>
                </c:pt>
                <c:pt idx="62273">
                  <c:v>13.375660999999999</c:v>
                </c:pt>
                <c:pt idx="62274">
                  <c:v>13.377169</c:v>
                </c:pt>
                <c:pt idx="62275">
                  <c:v>13.380094</c:v>
                </c:pt>
                <c:pt idx="62276">
                  <c:v>13.378299</c:v>
                </c:pt>
                <c:pt idx="62277">
                  <c:v>13.374203</c:v>
                </c:pt>
                <c:pt idx="62278">
                  <c:v>13.372479999999999</c:v>
                </c:pt>
                <c:pt idx="62279">
                  <c:v>13.37223</c:v>
                </c:pt>
                <c:pt idx="62280">
                  <c:v>13.374584</c:v>
                </c:pt>
                <c:pt idx="62281">
                  <c:v>13.376208</c:v>
                </c:pt>
                <c:pt idx="62282">
                  <c:v>13.375126</c:v>
                </c:pt>
                <c:pt idx="62283">
                  <c:v>13.376640999999999</c:v>
                </c:pt>
                <c:pt idx="62284">
                  <c:v>13.375085</c:v>
                </c:pt>
                <c:pt idx="62285">
                  <c:v>13.367330000000001</c:v>
                </c:pt>
                <c:pt idx="62286">
                  <c:v>13.368475</c:v>
                </c:pt>
                <c:pt idx="62287">
                  <c:v>13.376339</c:v>
                </c:pt>
                <c:pt idx="62288">
                  <c:v>13.379001000000001</c:v>
                </c:pt>
                <c:pt idx="62289">
                  <c:v>13.381975000000001</c:v>
                </c:pt>
                <c:pt idx="62290">
                  <c:v>13.384812</c:v>
                </c:pt>
                <c:pt idx="62291">
                  <c:v>13.384297</c:v>
                </c:pt>
                <c:pt idx="62292">
                  <c:v>13.386075999999999</c:v>
                </c:pt>
                <c:pt idx="62293">
                  <c:v>13.385149</c:v>
                </c:pt>
                <c:pt idx="62294">
                  <c:v>13.384366999999999</c:v>
                </c:pt>
                <c:pt idx="62295">
                  <c:v>13.390171</c:v>
                </c:pt>
                <c:pt idx="62296">
                  <c:v>13.386350999999999</c:v>
                </c:pt>
                <c:pt idx="62297">
                  <c:v>13.380274</c:v>
                </c:pt>
                <c:pt idx="62298">
                  <c:v>13.384271999999999</c:v>
                </c:pt>
                <c:pt idx="62299">
                  <c:v>13.385749000000001</c:v>
                </c:pt>
                <c:pt idx="62300">
                  <c:v>13.383513000000001</c:v>
                </c:pt>
                <c:pt idx="62301">
                  <c:v>13.381601</c:v>
                </c:pt>
                <c:pt idx="62302">
                  <c:v>13.380838000000001</c:v>
                </c:pt>
                <c:pt idx="62303">
                  <c:v>13.38527</c:v>
                </c:pt>
                <c:pt idx="62304">
                  <c:v>13.385683999999999</c:v>
                </c:pt>
                <c:pt idx="62305">
                  <c:v>13.383322</c:v>
                </c:pt>
                <c:pt idx="62306">
                  <c:v>13.385695999999999</c:v>
                </c:pt>
                <c:pt idx="62307">
                  <c:v>13.382515</c:v>
                </c:pt>
                <c:pt idx="62308">
                  <c:v>13.377342000000001</c:v>
                </c:pt>
                <c:pt idx="62309">
                  <c:v>13.3819</c:v>
                </c:pt>
                <c:pt idx="62310">
                  <c:v>13.385085999999999</c:v>
                </c:pt>
                <c:pt idx="62311">
                  <c:v>13.381664000000001</c:v>
                </c:pt>
                <c:pt idx="62312">
                  <c:v>13.384086</c:v>
                </c:pt>
                <c:pt idx="62313">
                  <c:v>13.389150000000001</c:v>
                </c:pt>
                <c:pt idx="62314">
                  <c:v>13.389611</c:v>
                </c:pt>
                <c:pt idx="62315">
                  <c:v>13.392874000000001</c:v>
                </c:pt>
                <c:pt idx="62316">
                  <c:v>13.395966</c:v>
                </c:pt>
                <c:pt idx="62317">
                  <c:v>13.393077999999999</c:v>
                </c:pt>
                <c:pt idx="62318">
                  <c:v>13.392455999999999</c:v>
                </c:pt>
                <c:pt idx="62319">
                  <c:v>13.393242000000001</c:v>
                </c:pt>
                <c:pt idx="62320">
                  <c:v>13.390492999999999</c:v>
                </c:pt>
                <c:pt idx="62321">
                  <c:v>13.389471</c:v>
                </c:pt>
                <c:pt idx="62322">
                  <c:v>13.389984</c:v>
                </c:pt>
                <c:pt idx="62323">
                  <c:v>13.388757999999999</c:v>
                </c:pt>
                <c:pt idx="62324">
                  <c:v>13.386566</c:v>
                </c:pt>
                <c:pt idx="62325">
                  <c:v>13.384615999999999</c:v>
                </c:pt>
                <c:pt idx="62326">
                  <c:v>13.383502</c:v>
                </c:pt>
                <c:pt idx="62327">
                  <c:v>13.385590000000001</c:v>
                </c:pt>
                <c:pt idx="62328">
                  <c:v>13.387484000000001</c:v>
                </c:pt>
                <c:pt idx="62329">
                  <c:v>13.389341999999999</c:v>
                </c:pt>
                <c:pt idx="62330">
                  <c:v>13.392352000000001</c:v>
                </c:pt>
                <c:pt idx="62331">
                  <c:v>13.391997</c:v>
                </c:pt>
                <c:pt idx="62332">
                  <c:v>13.388237999999999</c:v>
                </c:pt>
                <c:pt idx="62333">
                  <c:v>13.386367999999999</c:v>
                </c:pt>
                <c:pt idx="62334">
                  <c:v>13.386201</c:v>
                </c:pt>
                <c:pt idx="62335">
                  <c:v>13.386384</c:v>
                </c:pt>
                <c:pt idx="62336">
                  <c:v>13.385681999999999</c:v>
                </c:pt>
                <c:pt idx="62337">
                  <c:v>13.385297</c:v>
                </c:pt>
                <c:pt idx="62338">
                  <c:v>13.38893</c:v>
                </c:pt>
                <c:pt idx="62339">
                  <c:v>13.393857000000001</c:v>
                </c:pt>
                <c:pt idx="62340">
                  <c:v>13.393534000000001</c:v>
                </c:pt>
                <c:pt idx="62341">
                  <c:v>13.392912000000001</c:v>
                </c:pt>
                <c:pt idx="62342">
                  <c:v>13.394030000000001</c:v>
                </c:pt>
                <c:pt idx="62343">
                  <c:v>13.396015</c:v>
                </c:pt>
                <c:pt idx="62344">
                  <c:v>13.398808000000001</c:v>
                </c:pt>
                <c:pt idx="62345">
                  <c:v>13.395965</c:v>
                </c:pt>
                <c:pt idx="62346">
                  <c:v>13.389811999999999</c:v>
                </c:pt>
                <c:pt idx="62347">
                  <c:v>13.39146</c:v>
                </c:pt>
                <c:pt idx="62348">
                  <c:v>13.399939</c:v>
                </c:pt>
                <c:pt idx="62349">
                  <c:v>13.402274999999999</c:v>
                </c:pt>
                <c:pt idx="62350">
                  <c:v>13.394996000000001</c:v>
                </c:pt>
                <c:pt idx="62351">
                  <c:v>13.393932</c:v>
                </c:pt>
                <c:pt idx="62352">
                  <c:v>13.398562</c:v>
                </c:pt>
                <c:pt idx="62353">
                  <c:v>13.397542</c:v>
                </c:pt>
                <c:pt idx="62354">
                  <c:v>13.392073</c:v>
                </c:pt>
                <c:pt idx="62355">
                  <c:v>13.391446999999999</c:v>
                </c:pt>
                <c:pt idx="62356">
                  <c:v>13.397878</c:v>
                </c:pt>
                <c:pt idx="62357">
                  <c:v>13.400463999999999</c:v>
                </c:pt>
                <c:pt idx="62358">
                  <c:v>13.396056</c:v>
                </c:pt>
                <c:pt idx="62359">
                  <c:v>13.397258000000001</c:v>
                </c:pt>
                <c:pt idx="62360">
                  <c:v>13.402640999999999</c:v>
                </c:pt>
                <c:pt idx="62361">
                  <c:v>13.399485</c:v>
                </c:pt>
                <c:pt idx="62362">
                  <c:v>13.394869</c:v>
                </c:pt>
                <c:pt idx="62363">
                  <c:v>13.399050000000001</c:v>
                </c:pt>
                <c:pt idx="62364">
                  <c:v>13.403288</c:v>
                </c:pt>
                <c:pt idx="62365">
                  <c:v>13.402115999999999</c:v>
                </c:pt>
                <c:pt idx="62366">
                  <c:v>13.403935000000001</c:v>
                </c:pt>
                <c:pt idx="62367">
                  <c:v>13.40892</c:v>
                </c:pt>
                <c:pt idx="62368">
                  <c:v>13.406393</c:v>
                </c:pt>
                <c:pt idx="62369">
                  <c:v>13.398992</c:v>
                </c:pt>
                <c:pt idx="62370">
                  <c:v>13.397603999999999</c:v>
                </c:pt>
                <c:pt idx="62371">
                  <c:v>13.399478999999999</c:v>
                </c:pt>
                <c:pt idx="62372">
                  <c:v>13.397997</c:v>
                </c:pt>
                <c:pt idx="62373">
                  <c:v>13.397769</c:v>
                </c:pt>
                <c:pt idx="62374">
                  <c:v>13.399787999999999</c:v>
                </c:pt>
                <c:pt idx="62375">
                  <c:v>13.401092</c:v>
                </c:pt>
                <c:pt idx="62376">
                  <c:v>13.400456</c:v>
                </c:pt>
                <c:pt idx="62377">
                  <c:v>13.398937999999999</c:v>
                </c:pt>
                <c:pt idx="62378">
                  <c:v>13.398375</c:v>
                </c:pt>
                <c:pt idx="62379">
                  <c:v>13.399782</c:v>
                </c:pt>
                <c:pt idx="62380">
                  <c:v>13.400867</c:v>
                </c:pt>
                <c:pt idx="62381">
                  <c:v>13.398607999999999</c:v>
                </c:pt>
                <c:pt idx="62382">
                  <c:v>13.397383</c:v>
                </c:pt>
                <c:pt idx="62383">
                  <c:v>13.399378</c:v>
                </c:pt>
                <c:pt idx="62384">
                  <c:v>13.403040000000001</c:v>
                </c:pt>
                <c:pt idx="62385">
                  <c:v>13.404138</c:v>
                </c:pt>
                <c:pt idx="62386">
                  <c:v>13.402456000000001</c:v>
                </c:pt>
                <c:pt idx="62387">
                  <c:v>13.402274</c:v>
                </c:pt>
                <c:pt idx="62388">
                  <c:v>13.404306999999999</c:v>
                </c:pt>
                <c:pt idx="62389">
                  <c:v>13.404643999999999</c:v>
                </c:pt>
                <c:pt idx="62390">
                  <c:v>13.401211</c:v>
                </c:pt>
                <c:pt idx="62391">
                  <c:v>13.399666</c:v>
                </c:pt>
                <c:pt idx="62392">
                  <c:v>13.402616999999999</c:v>
                </c:pt>
                <c:pt idx="62393">
                  <c:v>13.405303999999999</c:v>
                </c:pt>
                <c:pt idx="62394">
                  <c:v>13.405594000000001</c:v>
                </c:pt>
                <c:pt idx="62395">
                  <c:v>13.404272000000001</c:v>
                </c:pt>
                <c:pt idx="62396">
                  <c:v>13.400967</c:v>
                </c:pt>
                <c:pt idx="62397">
                  <c:v>13.4008</c:v>
                </c:pt>
                <c:pt idx="62398">
                  <c:v>13.407233</c:v>
                </c:pt>
                <c:pt idx="62399">
                  <c:v>13.410645000000001</c:v>
                </c:pt>
                <c:pt idx="62400">
                  <c:v>13.411822000000001</c:v>
                </c:pt>
                <c:pt idx="62401">
                  <c:v>13.412091</c:v>
                </c:pt>
                <c:pt idx="62402">
                  <c:v>13.412618</c:v>
                </c:pt>
                <c:pt idx="62403">
                  <c:v>13.413142000000001</c:v>
                </c:pt>
                <c:pt idx="62404">
                  <c:v>13.410036</c:v>
                </c:pt>
                <c:pt idx="62405">
                  <c:v>13.407239000000001</c:v>
                </c:pt>
                <c:pt idx="62406">
                  <c:v>13.407261999999999</c:v>
                </c:pt>
                <c:pt idx="62407">
                  <c:v>13.409153999999999</c:v>
                </c:pt>
                <c:pt idx="62408">
                  <c:v>13.410734</c:v>
                </c:pt>
                <c:pt idx="62409">
                  <c:v>13.407928</c:v>
                </c:pt>
                <c:pt idx="62410">
                  <c:v>13.407045999999999</c:v>
                </c:pt>
                <c:pt idx="62411">
                  <c:v>13.408061999999999</c:v>
                </c:pt>
                <c:pt idx="62412">
                  <c:v>13.406153</c:v>
                </c:pt>
                <c:pt idx="62413">
                  <c:v>13.40591</c:v>
                </c:pt>
                <c:pt idx="62414">
                  <c:v>13.408161</c:v>
                </c:pt>
                <c:pt idx="62415">
                  <c:v>13.409318000000001</c:v>
                </c:pt>
                <c:pt idx="62416">
                  <c:v>13.414175</c:v>
                </c:pt>
                <c:pt idx="62417">
                  <c:v>13.417342</c:v>
                </c:pt>
                <c:pt idx="62418">
                  <c:v>13.413531000000001</c:v>
                </c:pt>
                <c:pt idx="62419">
                  <c:v>13.413639999999999</c:v>
                </c:pt>
                <c:pt idx="62420">
                  <c:v>13.417507000000001</c:v>
                </c:pt>
                <c:pt idx="62421">
                  <c:v>13.412419</c:v>
                </c:pt>
                <c:pt idx="62422">
                  <c:v>13.408115</c:v>
                </c:pt>
                <c:pt idx="62423">
                  <c:v>13.413848</c:v>
                </c:pt>
                <c:pt idx="62424">
                  <c:v>13.414275999999999</c:v>
                </c:pt>
                <c:pt idx="62425">
                  <c:v>13.407486</c:v>
                </c:pt>
                <c:pt idx="62426">
                  <c:v>13.409983</c:v>
                </c:pt>
                <c:pt idx="62427">
                  <c:v>13.414345000000001</c:v>
                </c:pt>
                <c:pt idx="62428">
                  <c:v>13.413137000000001</c:v>
                </c:pt>
                <c:pt idx="62429">
                  <c:v>13.414835999999999</c:v>
                </c:pt>
                <c:pt idx="62430">
                  <c:v>13.417092999999999</c:v>
                </c:pt>
                <c:pt idx="62431">
                  <c:v>13.417071999999999</c:v>
                </c:pt>
                <c:pt idx="62432">
                  <c:v>13.416834</c:v>
                </c:pt>
                <c:pt idx="62433">
                  <c:v>13.414213999999999</c:v>
                </c:pt>
                <c:pt idx="62434">
                  <c:v>13.411844</c:v>
                </c:pt>
                <c:pt idx="62435">
                  <c:v>13.414091000000001</c:v>
                </c:pt>
                <c:pt idx="62436">
                  <c:v>13.416803</c:v>
                </c:pt>
                <c:pt idx="62437">
                  <c:v>13.415989</c:v>
                </c:pt>
                <c:pt idx="62438">
                  <c:v>13.414287</c:v>
                </c:pt>
                <c:pt idx="62439">
                  <c:v>13.41412</c:v>
                </c:pt>
                <c:pt idx="62440">
                  <c:v>13.412464</c:v>
                </c:pt>
                <c:pt idx="62441">
                  <c:v>13.413855</c:v>
                </c:pt>
                <c:pt idx="62442">
                  <c:v>13.417586999999999</c:v>
                </c:pt>
                <c:pt idx="62443">
                  <c:v>13.415766</c:v>
                </c:pt>
                <c:pt idx="62444">
                  <c:v>13.411866</c:v>
                </c:pt>
                <c:pt idx="62445">
                  <c:v>13.412696</c:v>
                </c:pt>
                <c:pt idx="62446">
                  <c:v>13.416404</c:v>
                </c:pt>
                <c:pt idx="62447">
                  <c:v>13.413188</c:v>
                </c:pt>
                <c:pt idx="62448">
                  <c:v>13.410681</c:v>
                </c:pt>
                <c:pt idx="62449">
                  <c:v>13.413463</c:v>
                </c:pt>
                <c:pt idx="62450">
                  <c:v>13.410985</c:v>
                </c:pt>
                <c:pt idx="62451">
                  <c:v>13.408837999999999</c:v>
                </c:pt>
                <c:pt idx="62452">
                  <c:v>13.41272</c:v>
                </c:pt>
                <c:pt idx="62453">
                  <c:v>13.415590999999999</c:v>
                </c:pt>
                <c:pt idx="62454">
                  <c:v>13.415145000000001</c:v>
                </c:pt>
                <c:pt idx="62455">
                  <c:v>13.414996</c:v>
                </c:pt>
                <c:pt idx="62456">
                  <c:v>13.417223999999999</c:v>
                </c:pt>
                <c:pt idx="62457">
                  <c:v>13.418590999999999</c:v>
                </c:pt>
                <c:pt idx="62458">
                  <c:v>13.417119</c:v>
                </c:pt>
                <c:pt idx="62459">
                  <c:v>13.417730000000001</c:v>
                </c:pt>
                <c:pt idx="62460">
                  <c:v>13.418614</c:v>
                </c:pt>
                <c:pt idx="62461">
                  <c:v>13.419897000000001</c:v>
                </c:pt>
                <c:pt idx="62462">
                  <c:v>13.419791</c:v>
                </c:pt>
                <c:pt idx="62463">
                  <c:v>13.416994000000001</c:v>
                </c:pt>
                <c:pt idx="62464">
                  <c:v>13.419629</c:v>
                </c:pt>
                <c:pt idx="62465">
                  <c:v>13.423814</c:v>
                </c:pt>
                <c:pt idx="62466">
                  <c:v>13.423351</c:v>
                </c:pt>
                <c:pt idx="62467">
                  <c:v>13.421911</c:v>
                </c:pt>
                <c:pt idx="62468">
                  <c:v>13.420467</c:v>
                </c:pt>
                <c:pt idx="62469">
                  <c:v>13.422166000000001</c:v>
                </c:pt>
                <c:pt idx="62470">
                  <c:v>13.426126999999999</c:v>
                </c:pt>
                <c:pt idx="62471">
                  <c:v>13.425155999999999</c:v>
                </c:pt>
                <c:pt idx="62472">
                  <c:v>13.424799</c:v>
                </c:pt>
                <c:pt idx="62473">
                  <c:v>13.425084999999999</c:v>
                </c:pt>
                <c:pt idx="62474">
                  <c:v>13.42643</c:v>
                </c:pt>
                <c:pt idx="62475">
                  <c:v>13.430172000000001</c:v>
                </c:pt>
                <c:pt idx="62476">
                  <c:v>13.429156000000001</c:v>
                </c:pt>
                <c:pt idx="62477">
                  <c:v>13.428663</c:v>
                </c:pt>
                <c:pt idx="62478">
                  <c:v>13.430142999999999</c:v>
                </c:pt>
                <c:pt idx="62479">
                  <c:v>13.426558999999999</c:v>
                </c:pt>
                <c:pt idx="62480">
                  <c:v>13.426435</c:v>
                </c:pt>
                <c:pt idx="62481">
                  <c:v>13.430761</c:v>
                </c:pt>
                <c:pt idx="62482">
                  <c:v>13.428184999999999</c:v>
                </c:pt>
                <c:pt idx="62483">
                  <c:v>13.424718</c:v>
                </c:pt>
                <c:pt idx="62484">
                  <c:v>13.427711</c:v>
                </c:pt>
                <c:pt idx="62485">
                  <c:v>13.430024</c:v>
                </c:pt>
                <c:pt idx="62486">
                  <c:v>13.426577999999999</c:v>
                </c:pt>
                <c:pt idx="62487">
                  <c:v>13.421851999999999</c:v>
                </c:pt>
                <c:pt idx="62488">
                  <c:v>13.423171</c:v>
                </c:pt>
                <c:pt idx="62489">
                  <c:v>13.427431</c:v>
                </c:pt>
                <c:pt idx="62490">
                  <c:v>13.426311</c:v>
                </c:pt>
                <c:pt idx="62491">
                  <c:v>13.421832999999999</c:v>
                </c:pt>
                <c:pt idx="62492">
                  <c:v>13.423729</c:v>
                </c:pt>
                <c:pt idx="62493">
                  <c:v>13.427139</c:v>
                </c:pt>
                <c:pt idx="62494">
                  <c:v>13.425335</c:v>
                </c:pt>
                <c:pt idx="62495">
                  <c:v>13.424564</c:v>
                </c:pt>
                <c:pt idx="62496">
                  <c:v>13.428501000000001</c:v>
                </c:pt>
                <c:pt idx="62497">
                  <c:v>13.429489999999999</c:v>
                </c:pt>
                <c:pt idx="62498">
                  <c:v>13.427623000000001</c:v>
                </c:pt>
                <c:pt idx="62499">
                  <c:v>13.429773000000001</c:v>
                </c:pt>
                <c:pt idx="62500">
                  <c:v>13.433937</c:v>
                </c:pt>
                <c:pt idx="62501">
                  <c:v>13.434162000000001</c:v>
                </c:pt>
                <c:pt idx="62502">
                  <c:v>13.432471</c:v>
                </c:pt>
                <c:pt idx="62503">
                  <c:v>13.430209</c:v>
                </c:pt>
                <c:pt idx="62504">
                  <c:v>13.428782</c:v>
                </c:pt>
                <c:pt idx="62505">
                  <c:v>13.434976000000001</c:v>
                </c:pt>
                <c:pt idx="62506">
                  <c:v>13.439308</c:v>
                </c:pt>
                <c:pt idx="62507">
                  <c:v>13.434112000000001</c:v>
                </c:pt>
                <c:pt idx="62508">
                  <c:v>13.432713</c:v>
                </c:pt>
                <c:pt idx="62509">
                  <c:v>13.438749</c:v>
                </c:pt>
                <c:pt idx="62510">
                  <c:v>13.441273000000001</c:v>
                </c:pt>
                <c:pt idx="62511">
                  <c:v>13.43666</c:v>
                </c:pt>
                <c:pt idx="62512">
                  <c:v>13.432604</c:v>
                </c:pt>
                <c:pt idx="62513">
                  <c:v>13.434340000000001</c:v>
                </c:pt>
                <c:pt idx="62514">
                  <c:v>13.436278</c:v>
                </c:pt>
                <c:pt idx="62515">
                  <c:v>13.434659</c:v>
                </c:pt>
                <c:pt idx="62516">
                  <c:v>13.435661</c:v>
                </c:pt>
                <c:pt idx="62517">
                  <c:v>13.438311000000001</c:v>
                </c:pt>
                <c:pt idx="62518">
                  <c:v>13.438905999999999</c:v>
                </c:pt>
                <c:pt idx="62519">
                  <c:v>13.440075999999999</c:v>
                </c:pt>
                <c:pt idx="62520">
                  <c:v>13.439097</c:v>
                </c:pt>
                <c:pt idx="62521">
                  <c:v>13.436322000000001</c:v>
                </c:pt>
                <c:pt idx="62522">
                  <c:v>13.440771</c:v>
                </c:pt>
                <c:pt idx="62523">
                  <c:v>13.444601</c:v>
                </c:pt>
                <c:pt idx="62524">
                  <c:v>13.438746999999999</c:v>
                </c:pt>
                <c:pt idx="62525">
                  <c:v>13.434075</c:v>
                </c:pt>
                <c:pt idx="62526">
                  <c:v>13.436415999999999</c:v>
                </c:pt>
                <c:pt idx="62527">
                  <c:v>13.439952999999999</c:v>
                </c:pt>
                <c:pt idx="62528">
                  <c:v>13.442743999999999</c:v>
                </c:pt>
                <c:pt idx="62529">
                  <c:v>13.44237</c:v>
                </c:pt>
                <c:pt idx="62530">
                  <c:v>13.437935</c:v>
                </c:pt>
                <c:pt idx="62531">
                  <c:v>13.435038</c:v>
                </c:pt>
                <c:pt idx="62532">
                  <c:v>13.434530000000001</c:v>
                </c:pt>
                <c:pt idx="62533">
                  <c:v>13.431614</c:v>
                </c:pt>
                <c:pt idx="62534">
                  <c:v>13.430528000000001</c:v>
                </c:pt>
                <c:pt idx="62535">
                  <c:v>13.432551999999999</c:v>
                </c:pt>
                <c:pt idx="62536">
                  <c:v>13.431452</c:v>
                </c:pt>
                <c:pt idx="62537">
                  <c:v>13.430678</c:v>
                </c:pt>
                <c:pt idx="62538">
                  <c:v>13.433446</c:v>
                </c:pt>
                <c:pt idx="62539">
                  <c:v>13.435072</c:v>
                </c:pt>
                <c:pt idx="62540">
                  <c:v>13.435441000000001</c:v>
                </c:pt>
                <c:pt idx="62541">
                  <c:v>13.433672</c:v>
                </c:pt>
                <c:pt idx="62542">
                  <c:v>13.433016</c:v>
                </c:pt>
                <c:pt idx="62543">
                  <c:v>13.436947999999999</c:v>
                </c:pt>
                <c:pt idx="62544">
                  <c:v>13.439295</c:v>
                </c:pt>
                <c:pt idx="62545">
                  <c:v>13.430921</c:v>
                </c:pt>
                <c:pt idx="62546">
                  <c:v>13.428177</c:v>
                </c:pt>
                <c:pt idx="62547">
                  <c:v>13.434858</c:v>
                </c:pt>
                <c:pt idx="62548">
                  <c:v>13.436438000000001</c:v>
                </c:pt>
                <c:pt idx="62549">
                  <c:v>13.435337000000001</c:v>
                </c:pt>
                <c:pt idx="62550">
                  <c:v>13.436109999999999</c:v>
                </c:pt>
                <c:pt idx="62551">
                  <c:v>13.436088</c:v>
                </c:pt>
                <c:pt idx="62552">
                  <c:v>13.435603</c:v>
                </c:pt>
                <c:pt idx="62553">
                  <c:v>13.436396</c:v>
                </c:pt>
                <c:pt idx="62554">
                  <c:v>13.438734</c:v>
                </c:pt>
                <c:pt idx="62555">
                  <c:v>13.442204</c:v>
                </c:pt>
                <c:pt idx="62556">
                  <c:v>13.444257</c:v>
                </c:pt>
                <c:pt idx="62557">
                  <c:v>13.444019000000001</c:v>
                </c:pt>
                <c:pt idx="62558">
                  <c:v>13.444023</c:v>
                </c:pt>
                <c:pt idx="62559">
                  <c:v>13.444549</c:v>
                </c:pt>
                <c:pt idx="62560">
                  <c:v>13.445589999999999</c:v>
                </c:pt>
                <c:pt idx="62561">
                  <c:v>13.446351</c:v>
                </c:pt>
                <c:pt idx="62562">
                  <c:v>13.442685000000001</c:v>
                </c:pt>
                <c:pt idx="62563">
                  <c:v>13.439785000000001</c:v>
                </c:pt>
                <c:pt idx="62564">
                  <c:v>13.441506</c:v>
                </c:pt>
                <c:pt idx="62565">
                  <c:v>13.44021</c:v>
                </c:pt>
                <c:pt idx="62566">
                  <c:v>13.441506</c:v>
                </c:pt>
                <c:pt idx="62567">
                  <c:v>13.444523999999999</c:v>
                </c:pt>
                <c:pt idx="62568">
                  <c:v>13.443168</c:v>
                </c:pt>
                <c:pt idx="62569">
                  <c:v>13.44171</c:v>
                </c:pt>
                <c:pt idx="62570">
                  <c:v>13.444024000000001</c:v>
                </c:pt>
                <c:pt idx="62571">
                  <c:v>13.445031</c:v>
                </c:pt>
                <c:pt idx="62572">
                  <c:v>13.442024999999999</c:v>
                </c:pt>
                <c:pt idx="62573">
                  <c:v>13.4419</c:v>
                </c:pt>
                <c:pt idx="62574">
                  <c:v>13.445240999999999</c:v>
                </c:pt>
                <c:pt idx="62575">
                  <c:v>13.445563</c:v>
                </c:pt>
                <c:pt idx="62576">
                  <c:v>13.445048</c:v>
                </c:pt>
                <c:pt idx="62577">
                  <c:v>13.448612000000001</c:v>
                </c:pt>
                <c:pt idx="62578">
                  <c:v>13.451307</c:v>
                </c:pt>
                <c:pt idx="62579">
                  <c:v>13.449481</c:v>
                </c:pt>
                <c:pt idx="62580">
                  <c:v>13.448188</c:v>
                </c:pt>
                <c:pt idx="62581">
                  <c:v>13.447039</c:v>
                </c:pt>
                <c:pt idx="62582">
                  <c:v>13.445653</c:v>
                </c:pt>
                <c:pt idx="62583">
                  <c:v>13.443676</c:v>
                </c:pt>
                <c:pt idx="62584">
                  <c:v>13.440832</c:v>
                </c:pt>
                <c:pt idx="62585">
                  <c:v>13.445084</c:v>
                </c:pt>
                <c:pt idx="62586">
                  <c:v>13.450354000000001</c:v>
                </c:pt>
                <c:pt idx="62587">
                  <c:v>13.449071</c:v>
                </c:pt>
                <c:pt idx="62588">
                  <c:v>13.451109000000001</c:v>
                </c:pt>
                <c:pt idx="62589">
                  <c:v>13.456659</c:v>
                </c:pt>
                <c:pt idx="62590">
                  <c:v>13.461843</c:v>
                </c:pt>
                <c:pt idx="62591">
                  <c:v>13.461898</c:v>
                </c:pt>
                <c:pt idx="62592">
                  <c:v>13.458577</c:v>
                </c:pt>
                <c:pt idx="62593">
                  <c:v>13.461482</c:v>
                </c:pt>
                <c:pt idx="62594">
                  <c:v>13.464206000000001</c:v>
                </c:pt>
                <c:pt idx="62595">
                  <c:v>13.460855</c:v>
                </c:pt>
                <c:pt idx="62596">
                  <c:v>13.455684</c:v>
                </c:pt>
                <c:pt idx="62597">
                  <c:v>13.454418</c:v>
                </c:pt>
                <c:pt idx="62598">
                  <c:v>13.459274000000001</c:v>
                </c:pt>
                <c:pt idx="62599">
                  <c:v>13.460212</c:v>
                </c:pt>
                <c:pt idx="62600">
                  <c:v>13.457257</c:v>
                </c:pt>
                <c:pt idx="62601">
                  <c:v>13.457952000000001</c:v>
                </c:pt>
                <c:pt idx="62602">
                  <c:v>13.457231</c:v>
                </c:pt>
                <c:pt idx="62603">
                  <c:v>13.452016</c:v>
                </c:pt>
                <c:pt idx="62604">
                  <c:v>13.449904999999999</c:v>
                </c:pt>
                <c:pt idx="62605">
                  <c:v>13.452971</c:v>
                </c:pt>
                <c:pt idx="62606">
                  <c:v>13.454527000000001</c:v>
                </c:pt>
                <c:pt idx="62607">
                  <c:v>13.453602</c:v>
                </c:pt>
                <c:pt idx="62608">
                  <c:v>13.456486999999999</c:v>
                </c:pt>
                <c:pt idx="62609">
                  <c:v>13.459581999999999</c:v>
                </c:pt>
                <c:pt idx="62610">
                  <c:v>13.456206</c:v>
                </c:pt>
                <c:pt idx="62611">
                  <c:v>13.452965000000001</c:v>
                </c:pt>
                <c:pt idx="62612">
                  <c:v>13.454997000000001</c:v>
                </c:pt>
                <c:pt idx="62613">
                  <c:v>13.457501000000001</c:v>
                </c:pt>
                <c:pt idx="62614">
                  <c:v>13.456417</c:v>
                </c:pt>
                <c:pt idx="62615">
                  <c:v>13.456887999999999</c:v>
                </c:pt>
                <c:pt idx="62616">
                  <c:v>13.458602000000001</c:v>
                </c:pt>
                <c:pt idx="62617">
                  <c:v>13.453787999999999</c:v>
                </c:pt>
                <c:pt idx="62618">
                  <c:v>13.450165</c:v>
                </c:pt>
                <c:pt idx="62619">
                  <c:v>13.454160999999999</c:v>
                </c:pt>
                <c:pt idx="62620">
                  <c:v>13.457762000000001</c:v>
                </c:pt>
                <c:pt idx="62621">
                  <c:v>13.456842999999999</c:v>
                </c:pt>
                <c:pt idx="62622">
                  <c:v>13.458583000000001</c:v>
                </c:pt>
                <c:pt idx="62623">
                  <c:v>13.460241</c:v>
                </c:pt>
                <c:pt idx="62624">
                  <c:v>13.458593</c:v>
                </c:pt>
                <c:pt idx="62625">
                  <c:v>13.457827</c:v>
                </c:pt>
                <c:pt idx="62626">
                  <c:v>13.457295</c:v>
                </c:pt>
                <c:pt idx="62627">
                  <c:v>13.457708</c:v>
                </c:pt>
                <c:pt idx="62628">
                  <c:v>13.459797</c:v>
                </c:pt>
                <c:pt idx="62629">
                  <c:v>13.459899999999999</c:v>
                </c:pt>
                <c:pt idx="62630">
                  <c:v>13.462433000000001</c:v>
                </c:pt>
                <c:pt idx="62631">
                  <c:v>13.465044000000001</c:v>
                </c:pt>
                <c:pt idx="62632">
                  <c:v>13.462541</c:v>
                </c:pt>
                <c:pt idx="62633">
                  <c:v>13.461240999999999</c:v>
                </c:pt>
                <c:pt idx="62634">
                  <c:v>13.462965000000001</c:v>
                </c:pt>
                <c:pt idx="62635">
                  <c:v>13.461995999999999</c:v>
                </c:pt>
                <c:pt idx="62636">
                  <c:v>13.46313</c:v>
                </c:pt>
                <c:pt idx="62637">
                  <c:v>13.461554</c:v>
                </c:pt>
                <c:pt idx="62638">
                  <c:v>13.457138</c:v>
                </c:pt>
                <c:pt idx="62639">
                  <c:v>13.460758</c:v>
                </c:pt>
                <c:pt idx="62640">
                  <c:v>13.465308</c:v>
                </c:pt>
                <c:pt idx="62641">
                  <c:v>13.460932</c:v>
                </c:pt>
                <c:pt idx="62642">
                  <c:v>13.458579</c:v>
                </c:pt>
                <c:pt idx="62643">
                  <c:v>13.463456000000001</c:v>
                </c:pt>
                <c:pt idx="62644">
                  <c:v>13.464534</c:v>
                </c:pt>
                <c:pt idx="62645">
                  <c:v>13.45974</c:v>
                </c:pt>
                <c:pt idx="62646">
                  <c:v>13.458436000000001</c:v>
                </c:pt>
                <c:pt idx="62647">
                  <c:v>13.462132</c:v>
                </c:pt>
                <c:pt idx="62648">
                  <c:v>13.463781000000001</c:v>
                </c:pt>
                <c:pt idx="62649">
                  <c:v>13.463963</c:v>
                </c:pt>
                <c:pt idx="62650">
                  <c:v>13.464537</c:v>
                </c:pt>
                <c:pt idx="62651">
                  <c:v>13.46416</c:v>
                </c:pt>
                <c:pt idx="62652">
                  <c:v>13.466044</c:v>
                </c:pt>
                <c:pt idx="62653">
                  <c:v>13.467873000000001</c:v>
                </c:pt>
                <c:pt idx="62654">
                  <c:v>13.468061000000001</c:v>
                </c:pt>
                <c:pt idx="62655">
                  <c:v>13.46688</c:v>
                </c:pt>
                <c:pt idx="62656">
                  <c:v>13.462111</c:v>
                </c:pt>
                <c:pt idx="62657">
                  <c:v>13.458365000000001</c:v>
                </c:pt>
                <c:pt idx="62658">
                  <c:v>13.464919999999999</c:v>
                </c:pt>
                <c:pt idx="62659">
                  <c:v>13.47113</c:v>
                </c:pt>
                <c:pt idx="62660">
                  <c:v>13.465032000000001</c:v>
                </c:pt>
                <c:pt idx="62661">
                  <c:v>13.461112999999999</c:v>
                </c:pt>
                <c:pt idx="62662">
                  <c:v>13.464437</c:v>
                </c:pt>
                <c:pt idx="62663">
                  <c:v>13.463092</c:v>
                </c:pt>
                <c:pt idx="62664">
                  <c:v>13.46368</c:v>
                </c:pt>
                <c:pt idx="62665">
                  <c:v>13.468335</c:v>
                </c:pt>
                <c:pt idx="62666">
                  <c:v>13.468983</c:v>
                </c:pt>
                <c:pt idx="62667">
                  <c:v>13.468444999999999</c:v>
                </c:pt>
                <c:pt idx="62668">
                  <c:v>13.469177999999999</c:v>
                </c:pt>
                <c:pt idx="62669">
                  <c:v>13.470696</c:v>
                </c:pt>
                <c:pt idx="62670">
                  <c:v>13.471171</c:v>
                </c:pt>
                <c:pt idx="62671">
                  <c:v>13.467857</c:v>
                </c:pt>
                <c:pt idx="62672">
                  <c:v>13.467031</c:v>
                </c:pt>
                <c:pt idx="62673">
                  <c:v>13.469474999999999</c:v>
                </c:pt>
                <c:pt idx="62674">
                  <c:v>13.468838</c:v>
                </c:pt>
                <c:pt idx="62675">
                  <c:v>13.470611</c:v>
                </c:pt>
                <c:pt idx="62676">
                  <c:v>13.475944</c:v>
                </c:pt>
                <c:pt idx="62677">
                  <c:v>13.474669</c:v>
                </c:pt>
                <c:pt idx="62678">
                  <c:v>13.470886</c:v>
                </c:pt>
                <c:pt idx="62679">
                  <c:v>13.473872999999999</c:v>
                </c:pt>
                <c:pt idx="62680">
                  <c:v>13.478576</c:v>
                </c:pt>
                <c:pt idx="62681">
                  <c:v>13.477522</c:v>
                </c:pt>
                <c:pt idx="62682">
                  <c:v>13.476094</c:v>
                </c:pt>
                <c:pt idx="62683">
                  <c:v>13.478688999999999</c:v>
                </c:pt>
                <c:pt idx="62684">
                  <c:v>13.479941</c:v>
                </c:pt>
                <c:pt idx="62685">
                  <c:v>13.477614000000001</c:v>
                </c:pt>
                <c:pt idx="62686">
                  <c:v>13.474914</c:v>
                </c:pt>
                <c:pt idx="62687">
                  <c:v>13.475861999999999</c:v>
                </c:pt>
                <c:pt idx="62688">
                  <c:v>13.475151</c:v>
                </c:pt>
                <c:pt idx="62689">
                  <c:v>13.472438</c:v>
                </c:pt>
                <c:pt idx="62690">
                  <c:v>13.470757000000001</c:v>
                </c:pt>
                <c:pt idx="62691">
                  <c:v>13.471069999999999</c:v>
                </c:pt>
                <c:pt idx="62692">
                  <c:v>13.474155</c:v>
                </c:pt>
                <c:pt idx="62693">
                  <c:v>13.474024999999999</c:v>
                </c:pt>
                <c:pt idx="62694">
                  <c:v>13.47513</c:v>
                </c:pt>
                <c:pt idx="62695">
                  <c:v>13.480231</c:v>
                </c:pt>
                <c:pt idx="62696">
                  <c:v>13.480499999999999</c:v>
                </c:pt>
                <c:pt idx="62697">
                  <c:v>13.477550000000001</c:v>
                </c:pt>
                <c:pt idx="62698">
                  <c:v>13.478967000000001</c:v>
                </c:pt>
                <c:pt idx="62699">
                  <c:v>13.481719</c:v>
                </c:pt>
                <c:pt idx="62700">
                  <c:v>13.482586</c:v>
                </c:pt>
                <c:pt idx="62701">
                  <c:v>13.481477</c:v>
                </c:pt>
                <c:pt idx="62702">
                  <c:v>13.479106</c:v>
                </c:pt>
                <c:pt idx="62703">
                  <c:v>13.481047999999999</c:v>
                </c:pt>
                <c:pt idx="62704">
                  <c:v>13.484064999999999</c:v>
                </c:pt>
                <c:pt idx="62705">
                  <c:v>13.48297</c:v>
                </c:pt>
                <c:pt idx="62706">
                  <c:v>13.482256</c:v>
                </c:pt>
                <c:pt idx="62707">
                  <c:v>13.482389</c:v>
                </c:pt>
                <c:pt idx="62708">
                  <c:v>13.481151000000001</c:v>
                </c:pt>
                <c:pt idx="62709">
                  <c:v>13.482025</c:v>
                </c:pt>
                <c:pt idx="62710">
                  <c:v>13.484971</c:v>
                </c:pt>
                <c:pt idx="62711">
                  <c:v>13.484748</c:v>
                </c:pt>
                <c:pt idx="62712">
                  <c:v>13.4861</c:v>
                </c:pt>
                <c:pt idx="62713">
                  <c:v>13.488621</c:v>
                </c:pt>
                <c:pt idx="62714">
                  <c:v>13.485761</c:v>
                </c:pt>
                <c:pt idx="62715">
                  <c:v>13.482576999999999</c:v>
                </c:pt>
                <c:pt idx="62716">
                  <c:v>13.48495</c:v>
                </c:pt>
                <c:pt idx="62717">
                  <c:v>13.487145</c:v>
                </c:pt>
                <c:pt idx="62718">
                  <c:v>13.488816999999999</c:v>
                </c:pt>
                <c:pt idx="62719">
                  <c:v>13.490807999999999</c:v>
                </c:pt>
                <c:pt idx="62720">
                  <c:v>13.49001</c:v>
                </c:pt>
                <c:pt idx="62721">
                  <c:v>13.48809</c:v>
                </c:pt>
                <c:pt idx="62722">
                  <c:v>13.487818000000001</c:v>
                </c:pt>
                <c:pt idx="62723">
                  <c:v>13.488414000000001</c:v>
                </c:pt>
                <c:pt idx="62724">
                  <c:v>13.488894</c:v>
                </c:pt>
                <c:pt idx="62725">
                  <c:v>13.489314</c:v>
                </c:pt>
                <c:pt idx="62726">
                  <c:v>13.487973</c:v>
                </c:pt>
                <c:pt idx="62727">
                  <c:v>13.488683999999999</c:v>
                </c:pt>
                <c:pt idx="62728">
                  <c:v>13.493475999999999</c:v>
                </c:pt>
                <c:pt idx="62729">
                  <c:v>13.495576</c:v>
                </c:pt>
                <c:pt idx="62730">
                  <c:v>13.493430999999999</c:v>
                </c:pt>
                <c:pt idx="62731">
                  <c:v>13.493180000000001</c:v>
                </c:pt>
                <c:pt idx="62732">
                  <c:v>13.49155</c:v>
                </c:pt>
                <c:pt idx="62733">
                  <c:v>13.49014</c:v>
                </c:pt>
                <c:pt idx="62734">
                  <c:v>13.496235</c:v>
                </c:pt>
                <c:pt idx="62735">
                  <c:v>13.496511</c:v>
                </c:pt>
                <c:pt idx="62736">
                  <c:v>13.488714999999999</c:v>
                </c:pt>
                <c:pt idx="62737">
                  <c:v>13.488441999999999</c:v>
                </c:pt>
                <c:pt idx="62738">
                  <c:v>13.490351</c:v>
                </c:pt>
                <c:pt idx="62739">
                  <c:v>13.490171999999999</c:v>
                </c:pt>
                <c:pt idx="62740">
                  <c:v>13.493565</c:v>
                </c:pt>
                <c:pt idx="62741">
                  <c:v>13.495011</c:v>
                </c:pt>
                <c:pt idx="62742">
                  <c:v>13.496193</c:v>
                </c:pt>
                <c:pt idx="62743">
                  <c:v>13.495609999999999</c:v>
                </c:pt>
                <c:pt idx="62744">
                  <c:v>13.493024999999999</c:v>
                </c:pt>
                <c:pt idx="62745">
                  <c:v>13.494484</c:v>
                </c:pt>
                <c:pt idx="62746">
                  <c:v>13.496103</c:v>
                </c:pt>
                <c:pt idx="62747">
                  <c:v>13.493886</c:v>
                </c:pt>
                <c:pt idx="62748">
                  <c:v>13.491885999999999</c:v>
                </c:pt>
                <c:pt idx="62749">
                  <c:v>13.491952</c:v>
                </c:pt>
                <c:pt idx="62750">
                  <c:v>13.491818</c:v>
                </c:pt>
                <c:pt idx="62751">
                  <c:v>13.493963000000001</c:v>
                </c:pt>
                <c:pt idx="62752">
                  <c:v>13.497207</c:v>
                </c:pt>
                <c:pt idx="62753">
                  <c:v>13.495448</c:v>
                </c:pt>
                <c:pt idx="62754">
                  <c:v>13.491635</c:v>
                </c:pt>
                <c:pt idx="62755">
                  <c:v>13.489649999999999</c:v>
                </c:pt>
                <c:pt idx="62756">
                  <c:v>13.491237</c:v>
                </c:pt>
                <c:pt idx="62757">
                  <c:v>13.493891</c:v>
                </c:pt>
                <c:pt idx="62758">
                  <c:v>13.494297</c:v>
                </c:pt>
                <c:pt idx="62759">
                  <c:v>13.491839000000001</c:v>
                </c:pt>
                <c:pt idx="62760">
                  <c:v>13.489801999999999</c:v>
                </c:pt>
                <c:pt idx="62761">
                  <c:v>13.491502000000001</c:v>
                </c:pt>
                <c:pt idx="62762">
                  <c:v>13.493738</c:v>
                </c:pt>
                <c:pt idx="62763">
                  <c:v>13.491922000000001</c:v>
                </c:pt>
                <c:pt idx="62764">
                  <c:v>13.489528999999999</c:v>
                </c:pt>
                <c:pt idx="62765">
                  <c:v>13.488002</c:v>
                </c:pt>
                <c:pt idx="62766">
                  <c:v>13.487105</c:v>
                </c:pt>
                <c:pt idx="62767">
                  <c:v>13.488834000000001</c:v>
                </c:pt>
                <c:pt idx="62768">
                  <c:v>13.489029</c:v>
                </c:pt>
                <c:pt idx="62769">
                  <c:v>13.487681</c:v>
                </c:pt>
                <c:pt idx="62770">
                  <c:v>13.489825</c:v>
                </c:pt>
                <c:pt idx="62771">
                  <c:v>13.490235999999999</c:v>
                </c:pt>
                <c:pt idx="62772">
                  <c:v>13.490935</c:v>
                </c:pt>
                <c:pt idx="62773">
                  <c:v>13.497077000000001</c:v>
                </c:pt>
                <c:pt idx="62774">
                  <c:v>13.497289</c:v>
                </c:pt>
                <c:pt idx="62775">
                  <c:v>13.493696</c:v>
                </c:pt>
                <c:pt idx="62776">
                  <c:v>13.498348</c:v>
                </c:pt>
                <c:pt idx="62777">
                  <c:v>13.501948000000001</c:v>
                </c:pt>
                <c:pt idx="62778">
                  <c:v>13.50127</c:v>
                </c:pt>
                <c:pt idx="62779">
                  <c:v>13.499775</c:v>
                </c:pt>
                <c:pt idx="62780">
                  <c:v>13.502003</c:v>
                </c:pt>
                <c:pt idx="62781">
                  <c:v>13.503655999999999</c:v>
                </c:pt>
                <c:pt idx="62782">
                  <c:v>13.500389999999999</c:v>
                </c:pt>
                <c:pt idx="62783">
                  <c:v>13.496914</c:v>
                </c:pt>
                <c:pt idx="62784">
                  <c:v>13.499733000000001</c:v>
                </c:pt>
                <c:pt idx="62785">
                  <c:v>13.502890000000001</c:v>
                </c:pt>
                <c:pt idx="62786">
                  <c:v>13.498863999999999</c:v>
                </c:pt>
                <c:pt idx="62787">
                  <c:v>13.495829000000001</c:v>
                </c:pt>
                <c:pt idx="62788">
                  <c:v>13.497324000000001</c:v>
                </c:pt>
                <c:pt idx="62789">
                  <c:v>13.499279</c:v>
                </c:pt>
                <c:pt idx="62790">
                  <c:v>13.497313</c:v>
                </c:pt>
                <c:pt idx="62791">
                  <c:v>13.496763</c:v>
                </c:pt>
                <c:pt idx="62792">
                  <c:v>13.503895999999999</c:v>
                </c:pt>
                <c:pt idx="62793">
                  <c:v>13.505516</c:v>
                </c:pt>
                <c:pt idx="62794">
                  <c:v>13.499539</c:v>
                </c:pt>
                <c:pt idx="62795">
                  <c:v>13.501366000000001</c:v>
                </c:pt>
                <c:pt idx="62796">
                  <c:v>13.505998</c:v>
                </c:pt>
                <c:pt idx="62797">
                  <c:v>13.501480000000001</c:v>
                </c:pt>
                <c:pt idx="62798">
                  <c:v>13.497218999999999</c:v>
                </c:pt>
                <c:pt idx="62799">
                  <c:v>13.499729</c:v>
                </c:pt>
                <c:pt idx="62800">
                  <c:v>13.503197</c:v>
                </c:pt>
                <c:pt idx="62801">
                  <c:v>13.500168</c:v>
                </c:pt>
                <c:pt idx="62802">
                  <c:v>13.495419999999999</c:v>
                </c:pt>
                <c:pt idx="62803">
                  <c:v>13.499145</c:v>
                </c:pt>
                <c:pt idx="62804">
                  <c:v>13.505207</c:v>
                </c:pt>
                <c:pt idx="62805">
                  <c:v>13.504149</c:v>
                </c:pt>
                <c:pt idx="62806">
                  <c:v>13.502548000000001</c:v>
                </c:pt>
                <c:pt idx="62807">
                  <c:v>13.502509999999999</c:v>
                </c:pt>
                <c:pt idx="62808">
                  <c:v>13.501863999999999</c:v>
                </c:pt>
                <c:pt idx="62809">
                  <c:v>13.504268</c:v>
                </c:pt>
                <c:pt idx="62810">
                  <c:v>13.505977</c:v>
                </c:pt>
                <c:pt idx="62811">
                  <c:v>13.502397999999999</c:v>
                </c:pt>
                <c:pt idx="62812">
                  <c:v>13.504032</c:v>
                </c:pt>
                <c:pt idx="62813">
                  <c:v>13.509808</c:v>
                </c:pt>
                <c:pt idx="62814">
                  <c:v>13.510891000000001</c:v>
                </c:pt>
                <c:pt idx="62815">
                  <c:v>13.512192000000001</c:v>
                </c:pt>
                <c:pt idx="62816">
                  <c:v>13.510871</c:v>
                </c:pt>
                <c:pt idx="62817">
                  <c:v>13.506271</c:v>
                </c:pt>
                <c:pt idx="62818">
                  <c:v>13.507323</c:v>
                </c:pt>
                <c:pt idx="62819">
                  <c:v>13.508692999999999</c:v>
                </c:pt>
                <c:pt idx="62820">
                  <c:v>13.507061999999999</c:v>
                </c:pt>
                <c:pt idx="62821">
                  <c:v>13.508667000000001</c:v>
                </c:pt>
                <c:pt idx="62822">
                  <c:v>13.511599</c:v>
                </c:pt>
                <c:pt idx="62823">
                  <c:v>13.512627</c:v>
                </c:pt>
                <c:pt idx="62824">
                  <c:v>13.511699999999999</c:v>
                </c:pt>
                <c:pt idx="62825">
                  <c:v>13.512028000000001</c:v>
                </c:pt>
                <c:pt idx="62826">
                  <c:v>13.513054</c:v>
                </c:pt>
                <c:pt idx="62827">
                  <c:v>13.512841</c:v>
                </c:pt>
                <c:pt idx="62828">
                  <c:v>13.509535</c:v>
                </c:pt>
                <c:pt idx="62829">
                  <c:v>13.508778</c:v>
                </c:pt>
                <c:pt idx="62830">
                  <c:v>13.51383</c:v>
                </c:pt>
                <c:pt idx="62831">
                  <c:v>13.514965999999999</c:v>
                </c:pt>
                <c:pt idx="62832">
                  <c:v>13.513889000000001</c:v>
                </c:pt>
                <c:pt idx="62833">
                  <c:v>13.513559000000001</c:v>
                </c:pt>
                <c:pt idx="62834">
                  <c:v>13.510835</c:v>
                </c:pt>
                <c:pt idx="62835">
                  <c:v>13.510928</c:v>
                </c:pt>
                <c:pt idx="62836">
                  <c:v>13.515961000000001</c:v>
                </c:pt>
                <c:pt idx="62837">
                  <c:v>13.514881000000001</c:v>
                </c:pt>
                <c:pt idx="62838">
                  <c:v>13.510935</c:v>
                </c:pt>
                <c:pt idx="62839">
                  <c:v>13.515732</c:v>
                </c:pt>
                <c:pt idx="62840">
                  <c:v>13.516749000000001</c:v>
                </c:pt>
                <c:pt idx="62841">
                  <c:v>13.511482000000001</c:v>
                </c:pt>
                <c:pt idx="62842">
                  <c:v>13.514224</c:v>
                </c:pt>
                <c:pt idx="62843">
                  <c:v>13.517312</c:v>
                </c:pt>
                <c:pt idx="62844">
                  <c:v>13.514343</c:v>
                </c:pt>
                <c:pt idx="62845">
                  <c:v>13.512165</c:v>
                </c:pt>
                <c:pt idx="62846">
                  <c:v>13.512297999999999</c:v>
                </c:pt>
                <c:pt idx="62847">
                  <c:v>13.514094999999999</c:v>
                </c:pt>
                <c:pt idx="62848">
                  <c:v>13.515636000000001</c:v>
                </c:pt>
                <c:pt idx="62849">
                  <c:v>13.51294</c:v>
                </c:pt>
                <c:pt idx="62850">
                  <c:v>13.511416000000001</c:v>
                </c:pt>
                <c:pt idx="62851">
                  <c:v>13.512198</c:v>
                </c:pt>
                <c:pt idx="62852">
                  <c:v>13.511554</c:v>
                </c:pt>
                <c:pt idx="62853">
                  <c:v>13.514706</c:v>
                </c:pt>
                <c:pt idx="62854">
                  <c:v>13.519054000000001</c:v>
                </c:pt>
                <c:pt idx="62855">
                  <c:v>13.516370999999999</c:v>
                </c:pt>
                <c:pt idx="62856">
                  <c:v>13.513548999999999</c:v>
                </c:pt>
                <c:pt idx="62857">
                  <c:v>13.515758</c:v>
                </c:pt>
                <c:pt idx="62858">
                  <c:v>13.515504999999999</c:v>
                </c:pt>
                <c:pt idx="62859">
                  <c:v>13.516098</c:v>
                </c:pt>
                <c:pt idx="62860">
                  <c:v>13.518475</c:v>
                </c:pt>
                <c:pt idx="62861">
                  <c:v>13.518058999999999</c:v>
                </c:pt>
                <c:pt idx="62862">
                  <c:v>13.518871000000001</c:v>
                </c:pt>
                <c:pt idx="62863">
                  <c:v>13.520918</c:v>
                </c:pt>
                <c:pt idx="62864">
                  <c:v>13.521784</c:v>
                </c:pt>
                <c:pt idx="62865">
                  <c:v>13.521243999999999</c:v>
                </c:pt>
                <c:pt idx="62866">
                  <c:v>13.519432999999999</c:v>
                </c:pt>
                <c:pt idx="62867">
                  <c:v>13.519482999999999</c:v>
                </c:pt>
                <c:pt idx="62868">
                  <c:v>13.520236000000001</c:v>
                </c:pt>
                <c:pt idx="62869">
                  <c:v>13.519795999999999</c:v>
                </c:pt>
                <c:pt idx="62870">
                  <c:v>13.521516</c:v>
                </c:pt>
                <c:pt idx="62871">
                  <c:v>13.525370000000001</c:v>
                </c:pt>
                <c:pt idx="62872">
                  <c:v>13.524379</c:v>
                </c:pt>
                <c:pt idx="62873">
                  <c:v>13.52054</c:v>
                </c:pt>
                <c:pt idx="62874">
                  <c:v>13.521553000000001</c:v>
                </c:pt>
                <c:pt idx="62875">
                  <c:v>13.523648</c:v>
                </c:pt>
                <c:pt idx="62876">
                  <c:v>13.523083</c:v>
                </c:pt>
                <c:pt idx="62877">
                  <c:v>13.520440000000001</c:v>
                </c:pt>
                <c:pt idx="62878">
                  <c:v>13.516685000000001</c:v>
                </c:pt>
                <c:pt idx="62879">
                  <c:v>13.516215000000001</c:v>
                </c:pt>
                <c:pt idx="62880">
                  <c:v>13.517989999999999</c:v>
                </c:pt>
                <c:pt idx="62881">
                  <c:v>13.518604</c:v>
                </c:pt>
                <c:pt idx="62882">
                  <c:v>13.516336000000001</c:v>
                </c:pt>
                <c:pt idx="62883">
                  <c:v>13.519000999999999</c:v>
                </c:pt>
                <c:pt idx="62884">
                  <c:v>13.52528</c:v>
                </c:pt>
                <c:pt idx="62885">
                  <c:v>13.526111999999999</c:v>
                </c:pt>
                <c:pt idx="62886">
                  <c:v>13.526118</c:v>
                </c:pt>
                <c:pt idx="62887">
                  <c:v>13.525</c:v>
                </c:pt>
                <c:pt idx="62888">
                  <c:v>13.524559999999999</c:v>
                </c:pt>
                <c:pt idx="62889">
                  <c:v>13.525665999999999</c:v>
                </c:pt>
                <c:pt idx="62890">
                  <c:v>13.523509000000001</c:v>
                </c:pt>
                <c:pt idx="62891">
                  <c:v>13.522703999999999</c:v>
                </c:pt>
                <c:pt idx="62892">
                  <c:v>13.524202000000001</c:v>
                </c:pt>
                <c:pt idx="62893">
                  <c:v>13.526574</c:v>
                </c:pt>
                <c:pt idx="62894">
                  <c:v>13.528836999999999</c:v>
                </c:pt>
                <c:pt idx="62895">
                  <c:v>13.527867000000001</c:v>
                </c:pt>
                <c:pt idx="62896">
                  <c:v>13.527526</c:v>
                </c:pt>
                <c:pt idx="62897">
                  <c:v>13.528238999999999</c:v>
                </c:pt>
                <c:pt idx="62898">
                  <c:v>13.528401000000001</c:v>
                </c:pt>
                <c:pt idx="62899">
                  <c:v>13.530639000000001</c:v>
                </c:pt>
                <c:pt idx="62900">
                  <c:v>13.533961</c:v>
                </c:pt>
                <c:pt idx="62901">
                  <c:v>13.532804</c:v>
                </c:pt>
                <c:pt idx="62902">
                  <c:v>13.528859000000001</c:v>
                </c:pt>
                <c:pt idx="62903">
                  <c:v>13.531511999999999</c:v>
                </c:pt>
                <c:pt idx="62904">
                  <c:v>13.534003999999999</c:v>
                </c:pt>
                <c:pt idx="62905">
                  <c:v>13.531936</c:v>
                </c:pt>
                <c:pt idx="62906">
                  <c:v>13.531883000000001</c:v>
                </c:pt>
                <c:pt idx="62907">
                  <c:v>13.531075</c:v>
                </c:pt>
                <c:pt idx="62908">
                  <c:v>13.527518000000001</c:v>
                </c:pt>
                <c:pt idx="62909">
                  <c:v>13.527728</c:v>
                </c:pt>
                <c:pt idx="62910">
                  <c:v>13.532045</c:v>
                </c:pt>
                <c:pt idx="62911">
                  <c:v>13.533841000000001</c:v>
                </c:pt>
                <c:pt idx="62912">
                  <c:v>13.532296000000001</c:v>
                </c:pt>
                <c:pt idx="62913">
                  <c:v>13.531089</c:v>
                </c:pt>
                <c:pt idx="62914">
                  <c:v>13.532057</c:v>
                </c:pt>
                <c:pt idx="62915">
                  <c:v>13.532277000000001</c:v>
                </c:pt>
                <c:pt idx="62916">
                  <c:v>13.533103000000001</c:v>
                </c:pt>
                <c:pt idx="62917">
                  <c:v>13.537117</c:v>
                </c:pt>
                <c:pt idx="62918">
                  <c:v>13.537518</c:v>
                </c:pt>
                <c:pt idx="62919">
                  <c:v>13.53349</c:v>
                </c:pt>
                <c:pt idx="62920">
                  <c:v>13.532007999999999</c:v>
                </c:pt>
                <c:pt idx="62921">
                  <c:v>13.535408</c:v>
                </c:pt>
                <c:pt idx="62922">
                  <c:v>13.540469</c:v>
                </c:pt>
                <c:pt idx="62923">
                  <c:v>13.541321</c:v>
                </c:pt>
                <c:pt idx="62924">
                  <c:v>13.536666</c:v>
                </c:pt>
                <c:pt idx="62925">
                  <c:v>13.536255000000001</c:v>
                </c:pt>
                <c:pt idx="62926">
                  <c:v>13.540884</c:v>
                </c:pt>
                <c:pt idx="62927">
                  <c:v>13.542197</c:v>
                </c:pt>
                <c:pt idx="62928">
                  <c:v>13.543428</c:v>
                </c:pt>
                <c:pt idx="62929">
                  <c:v>13.544024</c:v>
                </c:pt>
                <c:pt idx="62930">
                  <c:v>13.537853</c:v>
                </c:pt>
                <c:pt idx="62931">
                  <c:v>13.534424</c:v>
                </c:pt>
                <c:pt idx="62932">
                  <c:v>13.540037</c:v>
                </c:pt>
                <c:pt idx="62933">
                  <c:v>13.542589</c:v>
                </c:pt>
                <c:pt idx="62934">
                  <c:v>13.537055000000001</c:v>
                </c:pt>
                <c:pt idx="62935">
                  <c:v>13.536455999999999</c:v>
                </c:pt>
                <c:pt idx="62936">
                  <c:v>13.540639000000001</c:v>
                </c:pt>
                <c:pt idx="62937">
                  <c:v>13.539624999999999</c:v>
                </c:pt>
                <c:pt idx="62938">
                  <c:v>13.538016000000001</c:v>
                </c:pt>
                <c:pt idx="62939">
                  <c:v>13.540604</c:v>
                </c:pt>
                <c:pt idx="62940">
                  <c:v>13.539092</c:v>
                </c:pt>
                <c:pt idx="62941">
                  <c:v>13.538318</c:v>
                </c:pt>
                <c:pt idx="62942">
                  <c:v>13.544418</c:v>
                </c:pt>
                <c:pt idx="62943">
                  <c:v>13.546010000000001</c:v>
                </c:pt>
                <c:pt idx="62944">
                  <c:v>13.540274999999999</c:v>
                </c:pt>
                <c:pt idx="62945">
                  <c:v>13.543373000000001</c:v>
                </c:pt>
                <c:pt idx="62946">
                  <c:v>13.548349999999999</c:v>
                </c:pt>
                <c:pt idx="62947">
                  <c:v>13.544999000000001</c:v>
                </c:pt>
                <c:pt idx="62948">
                  <c:v>13.547126</c:v>
                </c:pt>
                <c:pt idx="62949">
                  <c:v>13.551373999999999</c:v>
                </c:pt>
                <c:pt idx="62950">
                  <c:v>13.547001</c:v>
                </c:pt>
                <c:pt idx="62951">
                  <c:v>13.546866</c:v>
                </c:pt>
                <c:pt idx="62952">
                  <c:v>13.549505999999999</c:v>
                </c:pt>
                <c:pt idx="62953">
                  <c:v>13.545736</c:v>
                </c:pt>
                <c:pt idx="62954">
                  <c:v>13.545247</c:v>
                </c:pt>
                <c:pt idx="62955">
                  <c:v>13.549526</c:v>
                </c:pt>
                <c:pt idx="62956">
                  <c:v>13.5496</c:v>
                </c:pt>
                <c:pt idx="62957">
                  <c:v>13.548303000000001</c:v>
                </c:pt>
                <c:pt idx="62958">
                  <c:v>13.54895</c:v>
                </c:pt>
                <c:pt idx="62959">
                  <c:v>13.548159</c:v>
                </c:pt>
                <c:pt idx="62960">
                  <c:v>13.544245999999999</c:v>
                </c:pt>
                <c:pt idx="62961">
                  <c:v>13.540177</c:v>
                </c:pt>
                <c:pt idx="62962">
                  <c:v>13.541458</c:v>
                </c:pt>
                <c:pt idx="62963">
                  <c:v>13.544893999999999</c:v>
                </c:pt>
                <c:pt idx="62964">
                  <c:v>13.541935</c:v>
                </c:pt>
                <c:pt idx="62965">
                  <c:v>13.539571</c:v>
                </c:pt>
                <c:pt idx="62966">
                  <c:v>13.544833000000001</c:v>
                </c:pt>
                <c:pt idx="62967">
                  <c:v>13.550409999999999</c:v>
                </c:pt>
                <c:pt idx="62968">
                  <c:v>13.552612</c:v>
                </c:pt>
                <c:pt idx="62969">
                  <c:v>13.551738</c:v>
                </c:pt>
                <c:pt idx="62970">
                  <c:v>13.550938</c:v>
                </c:pt>
                <c:pt idx="62971">
                  <c:v>13.554042000000001</c:v>
                </c:pt>
                <c:pt idx="62972">
                  <c:v>13.555389</c:v>
                </c:pt>
                <c:pt idx="62973">
                  <c:v>13.552524</c:v>
                </c:pt>
                <c:pt idx="62974">
                  <c:v>13.552001000000001</c:v>
                </c:pt>
                <c:pt idx="62975">
                  <c:v>13.555737000000001</c:v>
                </c:pt>
                <c:pt idx="62976">
                  <c:v>13.556882</c:v>
                </c:pt>
                <c:pt idx="62977">
                  <c:v>13.553513000000001</c:v>
                </c:pt>
                <c:pt idx="62978">
                  <c:v>13.551</c:v>
                </c:pt>
                <c:pt idx="62979">
                  <c:v>13.549832</c:v>
                </c:pt>
                <c:pt idx="62980">
                  <c:v>13.549462</c:v>
                </c:pt>
                <c:pt idx="62981">
                  <c:v>13.548475</c:v>
                </c:pt>
                <c:pt idx="62982">
                  <c:v>13.548033</c:v>
                </c:pt>
                <c:pt idx="62983">
                  <c:v>13.549882</c:v>
                </c:pt>
                <c:pt idx="62984">
                  <c:v>13.550224</c:v>
                </c:pt>
                <c:pt idx="62985">
                  <c:v>13.550674000000001</c:v>
                </c:pt>
                <c:pt idx="62986">
                  <c:v>13.5511</c:v>
                </c:pt>
                <c:pt idx="62987">
                  <c:v>13.547839</c:v>
                </c:pt>
                <c:pt idx="62988">
                  <c:v>13.543297000000001</c:v>
                </c:pt>
                <c:pt idx="62989">
                  <c:v>13.548639</c:v>
                </c:pt>
                <c:pt idx="62990">
                  <c:v>13.555032000000001</c:v>
                </c:pt>
                <c:pt idx="62991">
                  <c:v>13.546912000000001</c:v>
                </c:pt>
                <c:pt idx="62992">
                  <c:v>13.545264</c:v>
                </c:pt>
                <c:pt idx="62993">
                  <c:v>13.556457999999999</c:v>
                </c:pt>
                <c:pt idx="62994">
                  <c:v>13.556760000000001</c:v>
                </c:pt>
                <c:pt idx="62995">
                  <c:v>13.552205000000001</c:v>
                </c:pt>
                <c:pt idx="62996">
                  <c:v>13.551518</c:v>
                </c:pt>
                <c:pt idx="62997">
                  <c:v>13.551988</c:v>
                </c:pt>
                <c:pt idx="62998">
                  <c:v>13.552038</c:v>
                </c:pt>
                <c:pt idx="62999">
                  <c:v>13.550183000000001</c:v>
                </c:pt>
                <c:pt idx="63000">
                  <c:v>13.549251999999999</c:v>
                </c:pt>
                <c:pt idx="63001">
                  <c:v>13.550954000000001</c:v>
                </c:pt>
                <c:pt idx="63002">
                  <c:v>13.552886000000001</c:v>
                </c:pt>
                <c:pt idx="63003">
                  <c:v>13.555619999999999</c:v>
                </c:pt>
                <c:pt idx="63004">
                  <c:v>13.553653000000001</c:v>
                </c:pt>
                <c:pt idx="63005">
                  <c:v>13.54904</c:v>
                </c:pt>
                <c:pt idx="63006">
                  <c:v>13.551264</c:v>
                </c:pt>
                <c:pt idx="63007">
                  <c:v>13.557059000000001</c:v>
                </c:pt>
                <c:pt idx="63008">
                  <c:v>13.557494999999999</c:v>
                </c:pt>
                <c:pt idx="63009">
                  <c:v>13.557261</c:v>
                </c:pt>
                <c:pt idx="63010">
                  <c:v>13.558692000000001</c:v>
                </c:pt>
                <c:pt idx="63011">
                  <c:v>13.560247</c:v>
                </c:pt>
                <c:pt idx="63012">
                  <c:v>13.559480000000001</c:v>
                </c:pt>
                <c:pt idx="63013">
                  <c:v>13.556595</c:v>
                </c:pt>
                <c:pt idx="63014">
                  <c:v>13.557604</c:v>
                </c:pt>
                <c:pt idx="63015">
                  <c:v>13.559025</c:v>
                </c:pt>
                <c:pt idx="63016">
                  <c:v>13.555156999999999</c:v>
                </c:pt>
                <c:pt idx="63017">
                  <c:v>13.555679</c:v>
                </c:pt>
                <c:pt idx="63018">
                  <c:v>13.557428</c:v>
                </c:pt>
                <c:pt idx="63019">
                  <c:v>13.55335</c:v>
                </c:pt>
                <c:pt idx="63020">
                  <c:v>13.552894999999999</c:v>
                </c:pt>
                <c:pt idx="63021">
                  <c:v>13.557283</c:v>
                </c:pt>
                <c:pt idx="63022">
                  <c:v>13.559882999999999</c:v>
                </c:pt>
                <c:pt idx="63023">
                  <c:v>13.558754</c:v>
                </c:pt>
                <c:pt idx="63024">
                  <c:v>13.555355</c:v>
                </c:pt>
                <c:pt idx="63025">
                  <c:v>13.556084999999999</c:v>
                </c:pt>
                <c:pt idx="63026">
                  <c:v>13.559635999999999</c:v>
                </c:pt>
                <c:pt idx="63027">
                  <c:v>13.560801</c:v>
                </c:pt>
                <c:pt idx="63028">
                  <c:v>13.555253</c:v>
                </c:pt>
                <c:pt idx="63029">
                  <c:v>13.553118</c:v>
                </c:pt>
                <c:pt idx="63030">
                  <c:v>13.560748999999999</c:v>
                </c:pt>
                <c:pt idx="63031">
                  <c:v>13.563134</c:v>
                </c:pt>
                <c:pt idx="63032">
                  <c:v>13.558755</c:v>
                </c:pt>
                <c:pt idx="63033">
                  <c:v>13.558017</c:v>
                </c:pt>
                <c:pt idx="63034">
                  <c:v>13.55963</c:v>
                </c:pt>
                <c:pt idx="63035">
                  <c:v>13.557517000000001</c:v>
                </c:pt>
                <c:pt idx="63036">
                  <c:v>13.554273999999999</c:v>
                </c:pt>
                <c:pt idx="63037">
                  <c:v>13.558016</c:v>
                </c:pt>
                <c:pt idx="63038">
                  <c:v>13.564344999999999</c:v>
                </c:pt>
                <c:pt idx="63039">
                  <c:v>13.565769</c:v>
                </c:pt>
                <c:pt idx="63040">
                  <c:v>13.562977999999999</c:v>
                </c:pt>
                <c:pt idx="63041">
                  <c:v>13.564285999999999</c:v>
                </c:pt>
                <c:pt idx="63042">
                  <c:v>13.564556</c:v>
                </c:pt>
                <c:pt idx="63043">
                  <c:v>13.562250000000001</c:v>
                </c:pt>
                <c:pt idx="63044">
                  <c:v>13.561985999999999</c:v>
                </c:pt>
                <c:pt idx="63045">
                  <c:v>13.561659000000001</c:v>
                </c:pt>
                <c:pt idx="63046">
                  <c:v>13.562514999999999</c:v>
                </c:pt>
                <c:pt idx="63047">
                  <c:v>13.564398000000001</c:v>
                </c:pt>
                <c:pt idx="63048">
                  <c:v>13.564083999999999</c:v>
                </c:pt>
                <c:pt idx="63049">
                  <c:v>13.565014</c:v>
                </c:pt>
                <c:pt idx="63050">
                  <c:v>13.568066</c:v>
                </c:pt>
                <c:pt idx="63051">
                  <c:v>13.568951999999999</c:v>
                </c:pt>
                <c:pt idx="63052">
                  <c:v>13.567842000000001</c:v>
                </c:pt>
                <c:pt idx="63053">
                  <c:v>13.569694</c:v>
                </c:pt>
                <c:pt idx="63054">
                  <c:v>13.571315999999999</c:v>
                </c:pt>
                <c:pt idx="63055">
                  <c:v>13.570109</c:v>
                </c:pt>
                <c:pt idx="63056">
                  <c:v>13.567247999999999</c:v>
                </c:pt>
                <c:pt idx="63057">
                  <c:v>13.566649999999999</c:v>
                </c:pt>
                <c:pt idx="63058">
                  <c:v>13.571669999999999</c:v>
                </c:pt>
                <c:pt idx="63059">
                  <c:v>13.573741</c:v>
                </c:pt>
                <c:pt idx="63060">
                  <c:v>13.567574</c:v>
                </c:pt>
                <c:pt idx="63061">
                  <c:v>13.568949</c:v>
                </c:pt>
                <c:pt idx="63062">
                  <c:v>13.574203000000001</c:v>
                </c:pt>
                <c:pt idx="63063">
                  <c:v>13.572074000000001</c:v>
                </c:pt>
                <c:pt idx="63064">
                  <c:v>13.568937999999999</c:v>
                </c:pt>
                <c:pt idx="63065">
                  <c:v>13.570174</c:v>
                </c:pt>
                <c:pt idx="63066">
                  <c:v>13.570014</c:v>
                </c:pt>
                <c:pt idx="63067">
                  <c:v>13.570219</c:v>
                </c:pt>
                <c:pt idx="63068">
                  <c:v>13.575464</c:v>
                </c:pt>
                <c:pt idx="63069">
                  <c:v>13.573434000000001</c:v>
                </c:pt>
                <c:pt idx="63070">
                  <c:v>13.566634000000001</c:v>
                </c:pt>
                <c:pt idx="63071">
                  <c:v>13.571952</c:v>
                </c:pt>
                <c:pt idx="63072">
                  <c:v>13.574183</c:v>
                </c:pt>
                <c:pt idx="63073">
                  <c:v>13.57084</c:v>
                </c:pt>
                <c:pt idx="63074">
                  <c:v>13.574490000000001</c:v>
                </c:pt>
                <c:pt idx="63075">
                  <c:v>13.576841999999999</c:v>
                </c:pt>
                <c:pt idx="63076">
                  <c:v>13.575324999999999</c:v>
                </c:pt>
                <c:pt idx="63077">
                  <c:v>13.577151000000001</c:v>
                </c:pt>
                <c:pt idx="63078">
                  <c:v>13.576051</c:v>
                </c:pt>
                <c:pt idx="63079">
                  <c:v>13.57221</c:v>
                </c:pt>
                <c:pt idx="63080">
                  <c:v>13.572732</c:v>
                </c:pt>
                <c:pt idx="63081">
                  <c:v>13.574621</c:v>
                </c:pt>
                <c:pt idx="63082">
                  <c:v>13.573100999999999</c:v>
                </c:pt>
                <c:pt idx="63083">
                  <c:v>13.573504</c:v>
                </c:pt>
                <c:pt idx="63084">
                  <c:v>13.575619</c:v>
                </c:pt>
                <c:pt idx="63085">
                  <c:v>13.575998999999999</c:v>
                </c:pt>
                <c:pt idx="63086">
                  <c:v>13.577078999999999</c:v>
                </c:pt>
                <c:pt idx="63087">
                  <c:v>13.575291999999999</c:v>
                </c:pt>
                <c:pt idx="63088">
                  <c:v>13.570841</c:v>
                </c:pt>
                <c:pt idx="63089">
                  <c:v>13.572546000000001</c:v>
                </c:pt>
                <c:pt idx="63090">
                  <c:v>13.574448</c:v>
                </c:pt>
                <c:pt idx="63091">
                  <c:v>13.571713000000001</c:v>
                </c:pt>
                <c:pt idx="63092">
                  <c:v>13.573793999999999</c:v>
                </c:pt>
                <c:pt idx="63093">
                  <c:v>13.577877000000001</c:v>
                </c:pt>
                <c:pt idx="63094">
                  <c:v>13.576342</c:v>
                </c:pt>
                <c:pt idx="63095">
                  <c:v>13.576881</c:v>
                </c:pt>
                <c:pt idx="63096">
                  <c:v>13.576912</c:v>
                </c:pt>
                <c:pt idx="63097">
                  <c:v>13.573301000000001</c:v>
                </c:pt>
                <c:pt idx="63098">
                  <c:v>13.575112000000001</c:v>
                </c:pt>
                <c:pt idx="63099">
                  <c:v>13.576663999999999</c:v>
                </c:pt>
                <c:pt idx="63100">
                  <c:v>13.572633</c:v>
                </c:pt>
                <c:pt idx="63101">
                  <c:v>13.573968000000001</c:v>
                </c:pt>
                <c:pt idx="63102">
                  <c:v>13.579616</c:v>
                </c:pt>
                <c:pt idx="63103">
                  <c:v>13.578856999999999</c:v>
                </c:pt>
                <c:pt idx="63104">
                  <c:v>13.573316</c:v>
                </c:pt>
                <c:pt idx="63105">
                  <c:v>13.571944</c:v>
                </c:pt>
                <c:pt idx="63106">
                  <c:v>13.575208</c:v>
                </c:pt>
                <c:pt idx="63107">
                  <c:v>13.577057</c:v>
                </c:pt>
                <c:pt idx="63108">
                  <c:v>13.576993</c:v>
                </c:pt>
                <c:pt idx="63109">
                  <c:v>13.579751999999999</c:v>
                </c:pt>
                <c:pt idx="63110">
                  <c:v>13.582193999999999</c:v>
                </c:pt>
                <c:pt idx="63111">
                  <c:v>13.580182000000001</c:v>
                </c:pt>
                <c:pt idx="63112">
                  <c:v>13.581500999999999</c:v>
                </c:pt>
                <c:pt idx="63113">
                  <c:v>13.583714000000001</c:v>
                </c:pt>
                <c:pt idx="63114">
                  <c:v>13.579878000000001</c:v>
                </c:pt>
                <c:pt idx="63115">
                  <c:v>13.582746</c:v>
                </c:pt>
                <c:pt idx="63116">
                  <c:v>13.584503</c:v>
                </c:pt>
                <c:pt idx="63117">
                  <c:v>13.580306999999999</c:v>
                </c:pt>
                <c:pt idx="63118">
                  <c:v>13.579708999999999</c:v>
                </c:pt>
                <c:pt idx="63119">
                  <c:v>13.581929000000001</c:v>
                </c:pt>
                <c:pt idx="63120">
                  <c:v>13.584498999999999</c:v>
                </c:pt>
                <c:pt idx="63121">
                  <c:v>13.583757</c:v>
                </c:pt>
                <c:pt idx="63122">
                  <c:v>13.58394</c:v>
                </c:pt>
                <c:pt idx="63123">
                  <c:v>13.586541</c:v>
                </c:pt>
                <c:pt idx="63124">
                  <c:v>13.584082</c:v>
                </c:pt>
                <c:pt idx="63125">
                  <c:v>13.58085</c:v>
                </c:pt>
                <c:pt idx="63126">
                  <c:v>13.580094000000001</c:v>
                </c:pt>
                <c:pt idx="63127">
                  <c:v>13.58154</c:v>
                </c:pt>
                <c:pt idx="63128">
                  <c:v>13.586608999999999</c:v>
                </c:pt>
                <c:pt idx="63129">
                  <c:v>13.587839000000001</c:v>
                </c:pt>
                <c:pt idx="63130">
                  <c:v>13.583157</c:v>
                </c:pt>
                <c:pt idx="63131">
                  <c:v>13.583411</c:v>
                </c:pt>
                <c:pt idx="63132">
                  <c:v>13.587707999999999</c:v>
                </c:pt>
                <c:pt idx="63133">
                  <c:v>13.585058999999999</c:v>
                </c:pt>
                <c:pt idx="63134">
                  <c:v>13.580748</c:v>
                </c:pt>
                <c:pt idx="63135">
                  <c:v>13.585406000000001</c:v>
                </c:pt>
                <c:pt idx="63136">
                  <c:v>13.588976000000001</c:v>
                </c:pt>
                <c:pt idx="63137">
                  <c:v>13.585903</c:v>
                </c:pt>
                <c:pt idx="63138">
                  <c:v>13.585452</c:v>
                </c:pt>
                <c:pt idx="63139">
                  <c:v>13.589114</c:v>
                </c:pt>
                <c:pt idx="63140">
                  <c:v>13.589931999999999</c:v>
                </c:pt>
                <c:pt idx="63141">
                  <c:v>13.588215</c:v>
                </c:pt>
                <c:pt idx="63142">
                  <c:v>13.587960000000001</c:v>
                </c:pt>
                <c:pt idx="63143">
                  <c:v>13.587949</c:v>
                </c:pt>
                <c:pt idx="63144">
                  <c:v>13.589772999999999</c:v>
                </c:pt>
                <c:pt idx="63145">
                  <c:v>13.593977000000001</c:v>
                </c:pt>
                <c:pt idx="63146">
                  <c:v>13.593498</c:v>
                </c:pt>
                <c:pt idx="63147">
                  <c:v>13.59151</c:v>
                </c:pt>
                <c:pt idx="63148">
                  <c:v>13.594564</c:v>
                </c:pt>
                <c:pt idx="63149">
                  <c:v>13.594766</c:v>
                </c:pt>
                <c:pt idx="63150">
                  <c:v>13.590451</c:v>
                </c:pt>
                <c:pt idx="63151">
                  <c:v>13.592813</c:v>
                </c:pt>
                <c:pt idx="63152">
                  <c:v>13.596176</c:v>
                </c:pt>
                <c:pt idx="63153">
                  <c:v>13.593722</c:v>
                </c:pt>
                <c:pt idx="63154">
                  <c:v>13.59404</c:v>
                </c:pt>
                <c:pt idx="63155">
                  <c:v>13.595679000000001</c:v>
                </c:pt>
                <c:pt idx="63156">
                  <c:v>13.591915</c:v>
                </c:pt>
                <c:pt idx="63157">
                  <c:v>13.592062</c:v>
                </c:pt>
                <c:pt idx="63158">
                  <c:v>13.595406000000001</c:v>
                </c:pt>
                <c:pt idx="63159">
                  <c:v>13.594564</c:v>
                </c:pt>
                <c:pt idx="63160">
                  <c:v>13.596069999999999</c:v>
                </c:pt>
                <c:pt idx="63161">
                  <c:v>13.597880999999999</c:v>
                </c:pt>
                <c:pt idx="63162">
                  <c:v>13.593699000000001</c:v>
                </c:pt>
                <c:pt idx="63163">
                  <c:v>13.591429</c:v>
                </c:pt>
                <c:pt idx="63164">
                  <c:v>13.590920000000001</c:v>
                </c:pt>
                <c:pt idx="63165">
                  <c:v>13.590260000000001</c:v>
                </c:pt>
                <c:pt idx="63166">
                  <c:v>13.593168</c:v>
                </c:pt>
                <c:pt idx="63167">
                  <c:v>13.595528</c:v>
                </c:pt>
                <c:pt idx="63168">
                  <c:v>13.593745999999999</c:v>
                </c:pt>
                <c:pt idx="63169">
                  <c:v>13.59451</c:v>
                </c:pt>
                <c:pt idx="63170">
                  <c:v>13.598808</c:v>
                </c:pt>
                <c:pt idx="63171">
                  <c:v>13.59877</c:v>
                </c:pt>
                <c:pt idx="63172">
                  <c:v>13.594503</c:v>
                </c:pt>
                <c:pt idx="63173">
                  <c:v>13.592651</c:v>
                </c:pt>
                <c:pt idx="63174">
                  <c:v>13.593579999999999</c:v>
                </c:pt>
                <c:pt idx="63175">
                  <c:v>13.592731000000001</c:v>
                </c:pt>
                <c:pt idx="63176">
                  <c:v>13.592473</c:v>
                </c:pt>
                <c:pt idx="63177">
                  <c:v>13.594276000000001</c:v>
                </c:pt>
                <c:pt idx="63178">
                  <c:v>13.596111000000001</c:v>
                </c:pt>
                <c:pt idx="63179">
                  <c:v>13.600121</c:v>
                </c:pt>
                <c:pt idx="63180">
                  <c:v>13.599871</c:v>
                </c:pt>
                <c:pt idx="63181">
                  <c:v>13.594951999999999</c:v>
                </c:pt>
                <c:pt idx="63182">
                  <c:v>13.597208</c:v>
                </c:pt>
                <c:pt idx="63183">
                  <c:v>13.599360000000001</c:v>
                </c:pt>
                <c:pt idx="63184">
                  <c:v>13.596857</c:v>
                </c:pt>
                <c:pt idx="63185">
                  <c:v>13.600044</c:v>
                </c:pt>
                <c:pt idx="63186">
                  <c:v>13.603293000000001</c:v>
                </c:pt>
                <c:pt idx="63187">
                  <c:v>13.60333</c:v>
                </c:pt>
                <c:pt idx="63188">
                  <c:v>13.606771999999999</c:v>
                </c:pt>
                <c:pt idx="63189">
                  <c:v>13.607519</c:v>
                </c:pt>
                <c:pt idx="63190">
                  <c:v>13.602045</c:v>
                </c:pt>
                <c:pt idx="63191">
                  <c:v>13.600631999999999</c:v>
                </c:pt>
                <c:pt idx="63192">
                  <c:v>13.605073000000001</c:v>
                </c:pt>
                <c:pt idx="63193">
                  <c:v>13.606355000000001</c:v>
                </c:pt>
                <c:pt idx="63194">
                  <c:v>13.604694</c:v>
                </c:pt>
                <c:pt idx="63195">
                  <c:v>13.607568000000001</c:v>
                </c:pt>
                <c:pt idx="63196">
                  <c:v>13.610427</c:v>
                </c:pt>
                <c:pt idx="63197">
                  <c:v>13.608618</c:v>
                </c:pt>
                <c:pt idx="63198">
                  <c:v>13.609339</c:v>
                </c:pt>
                <c:pt idx="63199">
                  <c:v>13.610699</c:v>
                </c:pt>
                <c:pt idx="63200">
                  <c:v>13.610580000000001</c:v>
                </c:pt>
                <c:pt idx="63201">
                  <c:v>13.611242000000001</c:v>
                </c:pt>
                <c:pt idx="63202">
                  <c:v>13.612291000000001</c:v>
                </c:pt>
                <c:pt idx="63203">
                  <c:v>13.611651</c:v>
                </c:pt>
                <c:pt idx="63204">
                  <c:v>13.608376</c:v>
                </c:pt>
                <c:pt idx="63205">
                  <c:v>13.606863000000001</c:v>
                </c:pt>
                <c:pt idx="63206">
                  <c:v>13.610150000000001</c:v>
                </c:pt>
                <c:pt idx="63207">
                  <c:v>13.612731999999999</c:v>
                </c:pt>
                <c:pt idx="63208">
                  <c:v>13.610438</c:v>
                </c:pt>
                <c:pt idx="63209">
                  <c:v>13.609147</c:v>
                </c:pt>
                <c:pt idx="63210">
                  <c:v>13.608471</c:v>
                </c:pt>
                <c:pt idx="63211">
                  <c:v>13.609512</c:v>
                </c:pt>
                <c:pt idx="63212">
                  <c:v>13.61154</c:v>
                </c:pt>
                <c:pt idx="63213">
                  <c:v>13.611236</c:v>
                </c:pt>
                <c:pt idx="63214">
                  <c:v>13.614157000000001</c:v>
                </c:pt>
                <c:pt idx="63215">
                  <c:v>13.613593</c:v>
                </c:pt>
                <c:pt idx="63216">
                  <c:v>13.610251999999999</c:v>
                </c:pt>
                <c:pt idx="63217">
                  <c:v>13.613087999999999</c:v>
                </c:pt>
                <c:pt idx="63218">
                  <c:v>13.616154999999999</c:v>
                </c:pt>
                <c:pt idx="63219">
                  <c:v>13.615042000000001</c:v>
                </c:pt>
                <c:pt idx="63220">
                  <c:v>13.6144</c:v>
                </c:pt>
                <c:pt idx="63221">
                  <c:v>13.616061999999999</c:v>
                </c:pt>
                <c:pt idx="63222">
                  <c:v>13.615838999999999</c:v>
                </c:pt>
                <c:pt idx="63223">
                  <c:v>13.612729</c:v>
                </c:pt>
                <c:pt idx="63224">
                  <c:v>13.611635</c:v>
                </c:pt>
                <c:pt idx="63225">
                  <c:v>13.610884</c:v>
                </c:pt>
                <c:pt idx="63226">
                  <c:v>13.607699999999999</c:v>
                </c:pt>
                <c:pt idx="63227">
                  <c:v>13.609401</c:v>
                </c:pt>
                <c:pt idx="63228">
                  <c:v>13.613832</c:v>
                </c:pt>
                <c:pt idx="63229">
                  <c:v>13.614668</c:v>
                </c:pt>
                <c:pt idx="63230">
                  <c:v>13.616828</c:v>
                </c:pt>
                <c:pt idx="63231">
                  <c:v>13.617255</c:v>
                </c:pt>
                <c:pt idx="63232">
                  <c:v>13.615171</c:v>
                </c:pt>
                <c:pt idx="63233">
                  <c:v>13.617395999999999</c:v>
                </c:pt>
                <c:pt idx="63234">
                  <c:v>13.617563000000001</c:v>
                </c:pt>
                <c:pt idx="63235">
                  <c:v>13.613056</c:v>
                </c:pt>
                <c:pt idx="63236">
                  <c:v>13.612007</c:v>
                </c:pt>
                <c:pt idx="63237">
                  <c:v>13.612194000000001</c:v>
                </c:pt>
                <c:pt idx="63238">
                  <c:v>13.609716000000001</c:v>
                </c:pt>
                <c:pt idx="63239">
                  <c:v>13.60941</c:v>
                </c:pt>
                <c:pt idx="63240">
                  <c:v>13.613533</c:v>
                </c:pt>
                <c:pt idx="63241">
                  <c:v>13.615052</c:v>
                </c:pt>
                <c:pt idx="63242">
                  <c:v>13.611943999999999</c:v>
                </c:pt>
                <c:pt idx="63243">
                  <c:v>13.612639</c:v>
                </c:pt>
                <c:pt idx="63244">
                  <c:v>13.612907</c:v>
                </c:pt>
                <c:pt idx="63245">
                  <c:v>13.609347</c:v>
                </c:pt>
                <c:pt idx="63246">
                  <c:v>13.611064000000001</c:v>
                </c:pt>
                <c:pt idx="63247">
                  <c:v>13.615525</c:v>
                </c:pt>
                <c:pt idx="63248">
                  <c:v>13.614675</c:v>
                </c:pt>
                <c:pt idx="63249">
                  <c:v>13.611186</c:v>
                </c:pt>
                <c:pt idx="63250">
                  <c:v>13.610859</c:v>
                </c:pt>
                <c:pt idx="63251">
                  <c:v>13.613325</c:v>
                </c:pt>
                <c:pt idx="63252">
                  <c:v>13.614198999999999</c:v>
                </c:pt>
                <c:pt idx="63253">
                  <c:v>13.615748999999999</c:v>
                </c:pt>
                <c:pt idx="63254">
                  <c:v>13.618357</c:v>
                </c:pt>
                <c:pt idx="63255">
                  <c:v>13.616102</c:v>
                </c:pt>
                <c:pt idx="63256">
                  <c:v>13.612259999999999</c:v>
                </c:pt>
                <c:pt idx="63257">
                  <c:v>13.612470999999999</c:v>
                </c:pt>
                <c:pt idx="63258">
                  <c:v>13.614613</c:v>
                </c:pt>
                <c:pt idx="63259">
                  <c:v>13.613866</c:v>
                </c:pt>
                <c:pt idx="63260">
                  <c:v>13.609904999999999</c:v>
                </c:pt>
                <c:pt idx="63261">
                  <c:v>13.608103</c:v>
                </c:pt>
                <c:pt idx="63262">
                  <c:v>13.611333999999999</c:v>
                </c:pt>
                <c:pt idx="63263">
                  <c:v>13.614751999999999</c:v>
                </c:pt>
                <c:pt idx="63264">
                  <c:v>13.614594</c:v>
                </c:pt>
                <c:pt idx="63265">
                  <c:v>13.616726</c:v>
                </c:pt>
                <c:pt idx="63266">
                  <c:v>13.620266000000001</c:v>
                </c:pt>
                <c:pt idx="63267">
                  <c:v>13.621389000000001</c:v>
                </c:pt>
                <c:pt idx="63268">
                  <c:v>13.622733</c:v>
                </c:pt>
                <c:pt idx="63269">
                  <c:v>13.622178999999999</c:v>
                </c:pt>
                <c:pt idx="63270">
                  <c:v>13.621805</c:v>
                </c:pt>
                <c:pt idx="63271">
                  <c:v>13.630235000000001</c:v>
                </c:pt>
                <c:pt idx="63272">
                  <c:v>13.632186000000001</c:v>
                </c:pt>
                <c:pt idx="63273">
                  <c:v>13.626757</c:v>
                </c:pt>
                <c:pt idx="63274">
                  <c:v>13.629199</c:v>
                </c:pt>
                <c:pt idx="63275">
                  <c:v>13.633103999999999</c:v>
                </c:pt>
                <c:pt idx="63276">
                  <c:v>13.633286999999999</c:v>
                </c:pt>
                <c:pt idx="63277">
                  <c:v>13.635104</c:v>
                </c:pt>
                <c:pt idx="63278">
                  <c:v>13.633884999999999</c:v>
                </c:pt>
                <c:pt idx="63279">
                  <c:v>13.629391999999999</c:v>
                </c:pt>
                <c:pt idx="63280">
                  <c:v>13.62979</c:v>
                </c:pt>
                <c:pt idx="63281">
                  <c:v>13.630454</c:v>
                </c:pt>
                <c:pt idx="63282">
                  <c:v>13.630532000000001</c:v>
                </c:pt>
                <c:pt idx="63283">
                  <c:v>13.629580000000001</c:v>
                </c:pt>
                <c:pt idx="63284">
                  <c:v>13.625439</c:v>
                </c:pt>
                <c:pt idx="63285">
                  <c:v>13.625399</c:v>
                </c:pt>
                <c:pt idx="63286">
                  <c:v>13.628356999999999</c:v>
                </c:pt>
                <c:pt idx="63287">
                  <c:v>13.627254000000001</c:v>
                </c:pt>
                <c:pt idx="63288">
                  <c:v>13.624162</c:v>
                </c:pt>
                <c:pt idx="63289">
                  <c:v>13.626261</c:v>
                </c:pt>
                <c:pt idx="63290">
                  <c:v>13.631149000000001</c:v>
                </c:pt>
                <c:pt idx="63291">
                  <c:v>13.629837999999999</c:v>
                </c:pt>
                <c:pt idx="63292">
                  <c:v>13.62848</c:v>
                </c:pt>
                <c:pt idx="63293">
                  <c:v>13.632934000000001</c:v>
                </c:pt>
                <c:pt idx="63294">
                  <c:v>13.632061</c:v>
                </c:pt>
                <c:pt idx="63295">
                  <c:v>13.627243999999999</c:v>
                </c:pt>
                <c:pt idx="63296">
                  <c:v>13.630592</c:v>
                </c:pt>
                <c:pt idx="63297">
                  <c:v>13.632056</c:v>
                </c:pt>
                <c:pt idx="63298">
                  <c:v>13.631159</c:v>
                </c:pt>
                <c:pt idx="63299">
                  <c:v>13.633421999999999</c:v>
                </c:pt>
                <c:pt idx="63300">
                  <c:v>13.631485</c:v>
                </c:pt>
                <c:pt idx="63301">
                  <c:v>13.629458</c:v>
                </c:pt>
                <c:pt idx="63302">
                  <c:v>13.632374</c:v>
                </c:pt>
                <c:pt idx="63303">
                  <c:v>13.630846</c:v>
                </c:pt>
                <c:pt idx="63304">
                  <c:v>13.627627</c:v>
                </c:pt>
                <c:pt idx="63305">
                  <c:v>13.629049999999999</c:v>
                </c:pt>
                <c:pt idx="63306">
                  <c:v>13.629941000000001</c:v>
                </c:pt>
                <c:pt idx="63307">
                  <c:v>13.63086</c:v>
                </c:pt>
                <c:pt idx="63308">
                  <c:v>13.630699</c:v>
                </c:pt>
                <c:pt idx="63309">
                  <c:v>13.629296999999999</c:v>
                </c:pt>
                <c:pt idx="63310">
                  <c:v>13.627423</c:v>
                </c:pt>
                <c:pt idx="63311">
                  <c:v>13.624364</c:v>
                </c:pt>
                <c:pt idx="63312">
                  <c:v>13.62593</c:v>
                </c:pt>
                <c:pt idx="63313">
                  <c:v>13.631451</c:v>
                </c:pt>
                <c:pt idx="63314">
                  <c:v>13.636536</c:v>
                </c:pt>
                <c:pt idx="63315">
                  <c:v>13.636561</c:v>
                </c:pt>
                <c:pt idx="63316">
                  <c:v>13.634249000000001</c:v>
                </c:pt>
                <c:pt idx="63317">
                  <c:v>13.635354</c:v>
                </c:pt>
                <c:pt idx="63318">
                  <c:v>13.634964999999999</c:v>
                </c:pt>
                <c:pt idx="63319">
                  <c:v>13.63456</c:v>
                </c:pt>
                <c:pt idx="63320">
                  <c:v>13.638106000000001</c:v>
                </c:pt>
                <c:pt idx="63321">
                  <c:v>13.638526000000001</c:v>
                </c:pt>
                <c:pt idx="63322">
                  <c:v>13.637102000000001</c:v>
                </c:pt>
                <c:pt idx="63323">
                  <c:v>13.636976000000001</c:v>
                </c:pt>
                <c:pt idx="63324">
                  <c:v>13.635745</c:v>
                </c:pt>
                <c:pt idx="63325">
                  <c:v>13.636634000000001</c:v>
                </c:pt>
                <c:pt idx="63326">
                  <c:v>13.639683</c:v>
                </c:pt>
                <c:pt idx="63327">
                  <c:v>13.637134</c:v>
                </c:pt>
                <c:pt idx="63328">
                  <c:v>13.634938</c:v>
                </c:pt>
                <c:pt idx="63329">
                  <c:v>13.638259</c:v>
                </c:pt>
                <c:pt idx="63330">
                  <c:v>13.636564</c:v>
                </c:pt>
                <c:pt idx="63331">
                  <c:v>13.633837</c:v>
                </c:pt>
                <c:pt idx="63332">
                  <c:v>13.637554</c:v>
                </c:pt>
                <c:pt idx="63333">
                  <c:v>13.64081</c:v>
                </c:pt>
                <c:pt idx="63334">
                  <c:v>13.639536</c:v>
                </c:pt>
                <c:pt idx="63335">
                  <c:v>13.638881</c:v>
                </c:pt>
                <c:pt idx="63336">
                  <c:v>13.64025</c:v>
                </c:pt>
                <c:pt idx="63337">
                  <c:v>13.64166</c:v>
                </c:pt>
                <c:pt idx="63338">
                  <c:v>13.641044000000001</c:v>
                </c:pt>
                <c:pt idx="63339">
                  <c:v>13.638112</c:v>
                </c:pt>
                <c:pt idx="63340">
                  <c:v>13.638897999999999</c:v>
                </c:pt>
                <c:pt idx="63341">
                  <c:v>13.641128999999999</c:v>
                </c:pt>
                <c:pt idx="63342">
                  <c:v>13.641664</c:v>
                </c:pt>
                <c:pt idx="63343">
                  <c:v>13.643321</c:v>
                </c:pt>
                <c:pt idx="63344">
                  <c:v>13.644023000000001</c:v>
                </c:pt>
                <c:pt idx="63345">
                  <c:v>13.642804999999999</c:v>
                </c:pt>
                <c:pt idx="63346">
                  <c:v>13.645877</c:v>
                </c:pt>
                <c:pt idx="63347">
                  <c:v>13.651672</c:v>
                </c:pt>
                <c:pt idx="63348">
                  <c:v>13.652651000000001</c:v>
                </c:pt>
                <c:pt idx="63349">
                  <c:v>13.652104</c:v>
                </c:pt>
                <c:pt idx="63350">
                  <c:v>13.649993</c:v>
                </c:pt>
                <c:pt idx="63351">
                  <c:v>13.642975</c:v>
                </c:pt>
                <c:pt idx="63352">
                  <c:v>13.640416999999999</c:v>
                </c:pt>
                <c:pt idx="63353">
                  <c:v>13.643878000000001</c:v>
                </c:pt>
                <c:pt idx="63354">
                  <c:v>13.644363999999999</c:v>
                </c:pt>
                <c:pt idx="63355">
                  <c:v>13.644866</c:v>
                </c:pt>
                <c:pt idx="63356">
                  <c:v>13.644773000000001</c:v>
                </c:pt>
                <c:pt idx="63357">
                  <c:v>13.643205999999999</c:v>
                </c:pt>
                <c:pt idx="63358">
                  <c:v>13.646518</c:v>
                </c:pt>
                <c:pt idx="63359">
                  <c:v>13.647743</c:v>
                </c:pt>
                <c:pt idx="63360">
                  <c:v>13.647361</c:v>
                </c:pt>
                <c:pt idx="63361">
                  <c:v>13.648566000000001</c:v>
                </c:pt>
                <c:pt idx="63362">
                  <c:v>13.649374</c:v>
                </c:pt>
                <c:pt idx="63363">
                  <c:v>13.650361999999999</c:v>
                </c:pt>
                <c:pt idx="63364">
                  <c:v>13.650225000000001</c:v>
                </c:pt>
                <c:pt idx="63365">
                  <c:v>13.650150999999999</c:v>
                </c:pt>
                <c:pt idx="63366">
                  <c:v>13.653627999999999</c:v>
                </c:pt>
                <c:pt idx="63367">
                  <c:v>13.654016</c:v>
                </c:pt>
                <c:pt idx="63368">
                  <c:v>13.648472999999999</c:v>
                </c:pt>
                <c:pt idx="63369">
                  <c:v>13.645498999999999</c:v>
                </c:pt>
                <c:pt idx="63370">
                  <c:v>13.647150999999999</c:v>
                </c:pt>
                <c:pt idx="63371">
                  <c:v>13.648122000000001</c:v>
                </c:pt>
                <c:pt idx="63372">
                  <c:v>13.649908999999999</c:v>
                </c:pt>
                <c:pt idx="63373">
                  <c:v>13.650914</c:v>
                </c:pt>
                <c:pt idx="63374">
                  <c:v>13.649217999999999</c:v>
                </c:pt>
                <c:pt idx="63375">
                  <c:v>13.647074999999999</c:v>
                </c:pt>
                <c:pt idx="63376">
                  <c:v>13.646922</c:v>
                </c:pt>
                <c:pt idx="63377">
                  <c:v>13.648923999999999</c:v>
                </c:pt>
                <c:pt idx="63378">
                  <c:v>13.652296</c:v>
                </c:pt>
                <c:pt idx="63379">
                  <c:v>13.650237000000001</c:v>
                </c:pt>
                <c:pt idx="63380">
                  <c:v>13.648204</c:v>
                </c:pt>
                <c:pt idx="63381">
                  <c:v>13.653065</c:v>
                </c:pt>
                <c:pt idx="63382">
                  <c:v>13.655927</c:v>
                </c:pt>
                <c:pt idx="63383">
                  <c:v>13.653865</c:v>
                </c:pt>
                <c:pt idx="63384">
                  <c:v>13.650967</c:v>
                </c:pt>
                <c:pt idx="63385">
                  <c:v>13.649759</c:v>
                </c:pt>
                <c:pt idx="63386">
                  <c:v>13.649900000000001</c:v>
                </c:pt>
                <c:pt idx="63387">
                  <c:v>13.648433000000001</c:v>
                </c:pt>
                <c:pt idx="63388">
                  <c:v>13.649587</c:v>
                </c:pt>
                <c:pt idx="63389">
                  <c:v>13.653907</c:v>
                </c:pt>
                <c:pt idx="63390">
                  <c:v>13.657132000000001</c:v>
                </c:pt>
                <c:pt idx="63391">
                  <c:v>13.660112</c:v>
                </c:pt>
                <c:pt idx="63392">
                  <c:v>13.65911</c:v>
                </c:pt>
                <c:pt idx="63393">
                  <c:v>13.657982000000001</c:v>
                </c:pt>
                <c:pt idx="63394">
                  <c:v>13.663137000000001</c:v>
                </c:pt>
                <c:pt idx="63395">
                  <c:v>13.664749</c:v>
                </c:pt>
                <c:pt idx="63396">
                  <c:v>13.662592999999999</c:v>
                </c:pt>
                <c:pt idx="63397">
                  <c:v>13.659639</c:v>
                </c:pt>
                <c:pt idx="63398">
                  <c:v>13.659246</c:v>
                </c:pt>
                <c:pt idx="63399">
                  <c:v>13.658611000000001</c:v>
                </c:pt>
                <c:pt idx="63400">
                  <c:v>13.658841000000001</c:v>
                </c:pt>
                <c:pt idx="63401">
                  <c:v>13.661249</c:v>
                </c:pt>
                <c:pt idx="63402">
                  <c:v>13.656369</c:v>
                </c:pt>
                <c:pt idx="63403">
                  <c:v>13.654109999999999</c:v>
                </c:pt>
                <c:pt idx="63404">
                  <c:v>13.663341000000001</c:v>
                </c:pt>
                <c:pt idx="63405">
                  <c:v>13.665189</c:v>
                </c:pt>
                <c:pt idx="63406">
                  <c:v>13.661084000000001</c:v>
                </c:pt>
                <c:pt idx="63407">
                  <c:v>13.663269</c:v>
                </c:pt>
                <c:pt idx="63408">
                  <c:v>13.663937000000001</c:v>
                </c:pt>
                <c:pt idx="63409">
                  <c:v>13.660978</c:v>
                </c:pt>
                <c:pt idx="63410">
                  <c:v>13.661941000000001</c:v>
                </c:pt>
                <c:pt idx="63411">
                  <c:v>13.663338</c:v>
                </c:pt>
                <c:pt idx="63412">
                  <c:v>13.663088999999999</c:v>
                </c:pt>
                <c:pt idx="63413">
                  <c:v>13.665735</c:v>
                </c:pt>
                <c:pt idx="63414">
                  <c:v>13.666650000000001</c:v>
                </c:pt>
                <c:pt idx="63415">
                  <c:v>13.662725</c:v>
                </c:pt>
                <c:pt idx="63416">
                  <c:v>13.660183999999999</c:v>
                </c:pt>
                <c:pt idx="63417">
                  <c:v>13.657529</c:v>
                </c:pt>
                <c:pt idx="63418">
                  <c:v>13.659115999999999</c:v>
                </c:pt>
                <c:pt idx="63419">
                  <c:v>13.664827000000001</c:v>
                </c:pt>
                <c:pt idx="63420">
                  <c:v>13.66004</c:v>
                </c:pt>
                <c:pt idx="63421">
                  <c:v>13.656024</c:v>
                </c:pt>
                <c:pt idx="63422">
                  <c:v>13.662544</c:v>
                </c:pt>
                <c:pt idx="63423">
                  <c:v>13.661377999999999</c:v>
                </c:pt>
                <c:pt idx="63424">
                  <c:v>13.658087</c:v>
                </c:pt>
                <c:pt idx="63425">
                  <c:v>13.661087999999999</c:v>
                </c:pt>
                <c:pt idx="63426">
                  <c:v>13.659879</c:v>
                </c:pt>
                <c:pt idx="63427">
                  <c:v>13.656516999999999</c:v>
                </c:pt>
                <c:pt idx="63428">
                  <c:v>13.659877</c:v>
                </c:pt>
                <c:pt idx="63429">
                  <c:v>13.664016999999999</c:v>
                </c:pt>
                <c:pt idx="63430">
                  <c:v>13.661523000000001</c:v>
                </c:pt>
                <c:pt idx="63431">
                  <c:v>13.662554999999999</c:v>
                </c:pt>
                <c:pt idx="63432">
                  <c:v>13.668937</c:v>
                </c:pt>
                <c:pt idx="63433">
                  <c:v>13.667567</c:v>
                </c:pt>
                <c:pt idx="63434">
                  <c:v>13.669332000000001</c:v>
                </c:pt>
                <c:pt idx="63435">
                  <c:v>13.674136000000001</c:v>
                </c:pt>
                <c:pt idx="63436">
                  <c:v>13.667496</c:v>
                </c:pt>
                <c:pt idx="63437">
                  <c:v>13.662509</c:v>
                </c:pt>
                <c:pt idx="63438">
                  <c:v>13.668056999999999</c:v>
                </c:pt>
                <c:pt idx="63439">
                  <c:v>13.665779000000001</c:v>
                </c:pt>
                <c:pt idx="63440">
                  <c:v>13.661080999999999</c:v>
                </c:pt>
                <c:pt idx="63441">
                  <c:v>13.669568999999999</c:v>
                </c:pt>
                <c:pt idx="63442">
                  <c:v>13.67371</c:v>
                </c:pt>
                <c:pt idx="63443">
                  <c:v>13.666376</c:v>
                </c:pt>
                <c:pt idx="63444">
                  <c:v>13.665027</c:v>
                </c:pt>
                <c:pt idx="63445">
                  <c:v>13.670264</c:v>
                </c:pt>
                <c:pt idx="63446">
                  <c:v>13.670078999999999</c:v>
                </c:pt>
                <c:pt idx="63447">
                  <c:v>13.669090000000001</c:v>
                </c:pt>
                <c:pt idx="63448">
                  <c:v>13.67066</c:v>
                </c:pt>
                <c:pt idx="63449">
                  <c:v>13.666846</c:v>
                </c:pt>
                <c:pt idx="63450">
                  <c:v>13.664325</c:v>
                </c:pt>
                <c:pt idx="63451">
                  <c:v>13.666544</c:v>
                </c:pt>
                <c:pt idx="63452">
                  <c:v>13.669409999999999</c:v>
                </c:pt>
                <c:pt idx="63453">
                  <c:v>13.670529999999999</c:v>
                </c:pt>
                <c:pt idx="63454">
                  <c:v>13.670204999999999</c:v>
                </c:pt>
                <c:pt idx="63455">
                  <c:v>13.669089</c:v>
                </c:pt>
                <c:pt idx="63456">
                  <c:v>13.668611</c:v>
                </c:pt>
                <c:pt idx="63457">
                  <c:v>13.668604999999999</c:v>
                </c:pt>
                <c:pt idx="63458">
                  <c:v>13.669283</c:v>
                </c:pt>
                <c:pt idx="63459">
                  <c:v>13.668658000000001</c:v>
                </c:pt>
                <c:pt idx="63460">
                  <c:v>13.668583</c:v>
                </c:pt>
                <c:pt idx="63461">
                  <c:v>13.670653</c:v>
                </c:pt>
                <c:pt idx="63462">
                  <c:v>13.671538</c:v>
                </c:pt>
                <c:pt idx="63463">
                  <c:v>13.670605</c:v>
                </c:pt>
                <c:pt idx="63464">
                  <c:v>13.675889</c:v>
                </c:pt>
                <c:pt idx="63465">
                  <c:v>13.677175999999999</c:v>
                </c:pt>
                <c:pt idx="63466">
                  <c:v>13.668678</c:v>
                </c:pt>
                <c:pt idx="63467">
                  <c:v>13.665945000000001</c:v>
                </c:pt>
                <c:pt idx="63468">
                  <c:v>13.668958999999999</c:v>
                </c:pt>
                <c:pt idx="63469">
                  <c:v>13.672090000000001</c:v>
                </c:pt>
                <c:pt idx="63470">
                  <c:v>13.672017</c:v>
                </c:pt>
                <c:pt idx="63471">
                  <c:v>13.671305</c:v>
                </c:pt>
                <c:pt idx="63472">
                  <c:v>13.676467000000001</c:v>
                </c:pt>
                <c:pt idx="63473">
                  <c:v>13.675893</c:v>
                </c:pt>
                <c:pt idx="63474">
                  <c:v>13.677386</c:v>
                </c:pt>
                <c:pt idx="63475">
                  <c:v>13.682724</c:v>
                </c:pt>
                <c:pt idx="63476">
                  <c:v>13.679598</c:v>
                </c:pt>
                <c:pt idx="63477">
                  <c:v>13.681609</c:v>
                </c:pt>
                <c:pt idx="63478">
                  <c:v>13.687469999999999</c:v>
                </c:pt>
                <c:pt idx="63479">
                  <c:v>13.680539</c:v>
                </c:pt>
                <c:pt idx="63480">
                  <c:v>13.678877</c:v>
                </c:pt>
                <c:pt idx="63481">
                  <c:v>13.685777</c:v>
                </c:pt>
                <c:pt idx="63482">
                  <c:v>13.683223</c:v>
                </c:pt>
                <c:pt idx="63483">
                  <c:v>13.683133</c:v>
                </c:pt>
                <c:pt idx="63484">
                  <c:v>13.687333000000001</c:v>
                </c:pt>
                <c:pt idx="63485">
                  <c:v>13.682373</c:v>
                </c:pt>
                <c:pt idx="63486">
                  <c:v>13.679133999999999</c:v>
                </c:pt>
                <c:pt idx="63487">
                  <c:v>13.680678</c:v>
                </c:pt>
                <c:pt idx="63488">
                  <c:v>13.680548</c:v>
                </c:pt>
                <c:pt idx="63489">
                  <c:v>13.680078999999999</c:v>
                </c:pt>
                <c:pt idx="63490">
                  <c:v>13.680467999999999</c:v>
                </c:pt>
                <c:pt idx="63491">
                  <c:v>13.678763</c:v>
                </c:pt>
                <c:pt idx="63492">
                  <c:v>13.679313</c:v>
                </c:pt>
                <c:pt idx="63493">
                  <c:v>13.68357</c:v>
                </c:pt>
                <c:pt idx="63494">
                  <c:v>13.684691000000001</c:v>
                </c:pt>
                <c:pt idx="63495">
                  <c:v>13.680078</c:v>
                </c:pt>
                <c:pt idx="63496">
                  <c:v>13.677841000000001</c:v>
                </c:pt>
                <c:pt idx="63497">
                  <c:v>13.679398000000001</c:v>
                </c:pt>
                <c:pt idx="63498">
                  <c:v>13.681164000000001</c:v>
                </c:pt>
                <c:pt idx="63499">
                  <c:v>13.681198999999999</c:v>
                </c:pt>
                <c:pt idx="63500">
                  <c:v>13.680586</c:v>
                </c:pt>
                <c:pt idx="63501">
                  <c:v>13.680649000000001</c:v>
                </c:pt>
                <c:pt idx="63502">
                  <c:v>13.67887</c:v>
                </c:pt>
                <c:pt idx="63503">
                  <c:v>13.676133999999999</c:v>
                </c:pt>
                <c:pt idx="63504">
                  <c:v>13.676698</c:v>
                </c:pt>
                <c:pt idx="63505">
                  <c:v>13.680312000000001</c:v>
                </c:pt>
                <c:pt idx="63506">
                  <c:v>13.681176000000001</c:v>
                </c:pt>
                <c:pt idx="63507">
                  <c:v>13.682649</c:v>
                </c:pt>
                <c:pt idx="63508">
                  <c:v>13.682582</c:v>
                </c:pt>
                <c:pt idx="63509">
                  <c:v>13.67834</c:v>
                </c:pt>
                <c:pt idx="63510">
                  <c:v>13.681613</c:v>
                </c:pt>
                <c:pt idx="63511">
                  <c:v>13.687146</c:v>
                </c:pt>
                <c:pt idx="63512">
                  <c:v>13.684215999999999</c:v>
                </c:pt>
                <c:pt idx="63513">
                  <c:v>13.679952999999999</c:v>
                </c:pt>
                <c:pt idx="63514">
                  <c:v>13.677498</c:v>
                </c:pt>
                <c:pt idx="63515">
                  <c:v>13.678502</c:v>
                </c:pt>
                <c:pt idx="63516">
                  <c:v>13.681543</c:v>
                </c:pt>
                <c:pt idx="63517">
                  <c:v>13.681329</c:v>
                </c:pt>
                <c:pt idx="63518">
                  <c:v>13.68121</c:v>
                </c:pt>
                <c:pt idx="63519">
                  <c:v>13.681621</c:v>
                </c:pt>
                <c:pt idx="63520">
                  <c:v>13.6814</c:v>
                </c:pt>
                <c:pt idx="63521">
                  <c:v>13.681678</c:v>
                </c:pt>
                <c:pt idx="63522">
                  <c:v>13.681981</c:v>
                </c:pt>
                <c:pt idx="63523">
                  <c:v>13.680631999999999</c:v>
                </c:pt>
                <c:pt idx="63524">
                  <c:v>13.681616</c:v>
                </c:pt>
                <c:pt idx="63525">
                  <c:v>13.685846</c:v>
                </c:pt>
                <c:pt idx="63526">
                  <c:v>13.686368</c:v>
                </c:pt>
                <c:pt idx="63527">
                  <c:v>13.686327</c:v>
                </c:pt>
                <c:pt idx="63528">
                  <c:v>13.691544</c:v>
                </c:pt>
                <c:pt idx="63529">
                  <c:v>13.692625</c:v>
                </c:pt>
                <c:pt idx="63530">
                  <c:v>13.69102</c:v>
                </c:pt>
                <c:pt idx="63531">
                  <c:v>13.690511000000001</c:v>
                </c:pt>
                <c:pt idx="63532">
                  <c:v>13.689392</c:v>
                </c:pt>
                <c:pt idx="63533">
                  <c:v>13.690619</c:v>
                </c:pt>
                <c:pt idx="63534">
                  <c:v>13.693019</c:v>
                </c:pt>
                <c:pt idx="63535">
                  <c:v>13.690851</c:v>
                </c:pt>
                <c:pt idx="63536">
                  <c:v>13.689304</c:v>
                </c:pt>
                <c:pt idx="63537">
                  <c:v>13.690849</c:v>
                </c:pt>
                <c:pt idx="63538">
                  <c:v>13.691884999999999</c:v>
                </c:pt>
                <c:pt idx="63539">
                  <c:v>13.693548</c:v>
                </c:pt>
                <c:pt idx="63540">
                  <c:v>13.695777</c:v>
                </c:pt>
                <c:pt idx="63541">
                  <c:v>13.694179999999999</c:v>
                </c:pt>
                <c:pt idx="63542">
                  <c:v>13.690467999999999</c:v>
                </c:pt>
                <c:pt idx="63543">
                  <c:v>13.686757</c:v>
                </c:pt>
                <c:pt idx="63544">
                  <c:v>13.687590999999999</c:v>
                </c:pt>
                <c:pt idx="63545">
                  <c:v>13.691041999999999</c:v>
                </c:pt>
                <c:pt idx="63546">
                  <c:v>13.691084999999999</c:v>
                </c:pt>
                <c:pt idx="63547">
                  <c:v>13.691667000000001</c:v>
                </c:pt>
                <c:pt idx="63548">
                  <c:v>13.692622</c:v>
                </c:pt>
                <c:pt idx="63549">
                  <c:v>13.691916000000001</c:v>
                </c:pt>
                <c:pt idx="63550">
                  <c:v>13.695065</c:v>
                </c:pt>
                <c:pt idx="63551">
                  <c:v>13.699678</c:v>
                </c:pt>
                <c:pt idx="63552">
                  <c:v>13.702302</c:v>
                </c:pt>
                <c:pt idx="63553">
                  <c:v>13.699389999999999</c:v>
                </c:pt>
                <c:pt idx="63554">
                  <c:v>13.695268</c:v>
                </c:pt>
                <c:pt idx="63555">
                  <c:v>13.697763</c:v>
                </c:pt>
                <c:pt idx="63556">
                  <c:v>13.701753999999999</c:v>
                </c:pt>
                <c:pt idx="63557">
                  <c:v>13.697884</c:v>
                </c:pt>
                <c:pt idx="63558">
                  <c:v>13.690693</c:v>
                </c:pt>
                <c:pt idx="63559">
                  <c:v>13.694165999999999</c:v>
                </c:pt>
                <c:pt idx="63560">
                  <c:v>13.702398000000001</c:v>
                </c:pt>
                <c:pt idx="63561">
                  <c:v>13.702354</c:v>
                </c:pt>
                <c:pt idx="63562">
                  <c:v>13.699952</c:v>
                </c:pt>
                <c:pt idx="63563">
                  <c:v>13.699209</c:v>
                </c:pt>
                <c:pt idx="63564">
                  <c:v>13.697569</c:v>
                </c:pt>
                <c:pt idx="63565">
                  <c:v>13.698335999999999</c:v>
                </c:pt>
                <c:pt idx="63566">
                  <c:v>13.700872</c:v>
                </c:pt>
                <c:pt idx="63567">
                  <c:v>13.699942</c:v>
                </c:pt>
                <c:pt idx="63568">
                  <c:v>13.697483</c:v>
                </c:pt>
                <c:pt idx="63569">
                  <c:v>13.698555000000001</c:v>
                </c:pt>
                <c:pt idx="63570">
                  <c:v>13.701228</c:v>
                </c:pt>
                <c:pt idx="63571">
                  <c:v>13.698527</c:v>
                </c:pt>
                <c:pt idx="63572">
                  <c:v>13.695124</c:v>
                </c:pt>
                <c:pt idx="63573">
                  <c:v>13.695423</c:v>
                </c:pt>
                <c:pt idx="63574">
                  <c:v>13.698164999999999</c:v>
                </c:pt>
                <c:pt idx="63575">
                  <c:v>13.699433000000001</c:v>
                </c:pt>
                <c:pt idx="63576">
                  <c:v>13.701179</c:v>
                </c:pt>
                <c:pt idx="63577">
                  <c:v>13.702616000000001</c:v>
                </c:pt>
                <c:pt idx="63578">
                  <c:v>13.700540999999999</c:v>
                </c:pt>
                <c:pt idx="63579">
                  <c:v>13.701076</c:v>
                </c:pt>
                <c:pt idx="63580">
                  <c:v>13.701732</c:v>
                </c:pt>
                <c:pt idx="63581">
                  <c:v>13.698797000000001</c:v>
                </c:pt>
                <c:pt idx="63582">
                  <c:v>13.701105999999999</c:v>
                </c:pt>
                <c:pt idx="63583">
                  <c:v>13.701817</c:v>
                </c:pt>
                <c:pt idx="63584">
                  <c:v>13.697865</c:v>
                </c:pt>
                <c:pt idx="63585">
                  <c:v>13.697637</c:v>
                </c:pt>
                <c:pt idx="63586">
                  <c:v>13.698731</c:v>
                </c:pt>
                <c:pt idx="63587">
                  <c:v>13.696597000000001</c:v>
                </c:pt>
                <c:pt idx="63588">
                  <c:v>13.696785</c:v>
                </c:pt>
                <c:pt idx="63589">
                  <c:v>13.700023</c:v>
                </c:pt>
                <c:pt idx="63590">
                  <c:v>13.700087</c:v>
                </c:pt>
                <c:pt idx="63591">
                  <c:v>13.699491999999999</c:v>
                </c:pt>
                <c:pt idx="63592">
                  <c:v>13.700135</c:v>
                </c:pt>
                <c:pt idx="63593">
                  <c:v>13.699565</c:v>
                </c:pt>
                <c:pt idx="63594">
                  <c:v>13.702892</c:v>
                </c:pt>
                <c:pt idx="63595">
                  <c:v>13.70651</c:v>
                </c:pt>
                <c:pt idx="63596">
                  <c:v>13.705809</c:v>
                </c:pt>
                <c:pt idx="63597">
                  <c:v>13.705550000000001</c:v>
                </c:pt>
                <c:pt idx="63598">
                  <c:v>13.706810000000001</c:v>
                </c:pt>
                <c:pt idx="63599">
                  <c:v>13.703267</c:v>
                </c:pt>
                <c:pt idx="63600">
                  <c:v>13.70087</c:v>
                </c:pt>
                <c:pt idx="63601">
                  <c:v>13.704145</c:v>
                </c:pt>
                <c:pt idx="63602">
                  <c:v>13.704287000000001</c:v>
                </c:pt>
                <c:pt idx="63603">
                  <c:v>13.702885</c:v>
                </c:pt>
                <c:pt idx="63604">
                  <c:v>13.704034</c:v>
                </c:pt>
                <c:pt idx="63605">
                  <c:v>13.704348</c:v>
                </c:pt>
                <c:pt idx="63606">
                  <c:v>13.702137</c:v>
                </c:pt>
                <c:pt idx="63607">
                  <c:v>13.701133</c:v>
                </c:pt>
                <c:pt idx="63608">
                  <c:v>13.702052</c:v>
                </c:pt>
                <c:pt idx="63609">
                  <c:v>13.703352000000001</c:v>
                </c:pt>
                <c:pt idx="63610">
                  <c:v>13.705624</c:v>
                </c:pt>
                <c:pt idx="63611">
                  <c:v>13.706416000000001</c:v>
                </c:pt>
                <c:pt idx="63612">
                  <c:v>13.707741</c:v>
                </c:pt>
                <c:pt idx="63613">
                  <c:v>13.706816</c:v>
                </c:pt>
                <c:pt idx="63614">
                  <c:v>13.701821000000001</c:v>
                </c:pt>
                <c:pt idx="63615">
                  <c:v>13.704013</c:v>
                </c:pt>
                <c:pt idx="63616">
                  <c:v>13.709916</c:v>
                </c:pt>
                <c:pt idx="63617">
                  <c:v>13.710414</c:v>
                </c:pt>
                <c:pt idx="63618">
                  <c:v>13.710962</c:v>
                </c:pt>
                <c:pt idx="63619">
                  <c:v>13.71002</c:v>
                </c:pt>
                <c:pt idx="63620">
                  <c:v>13.709054</c:v>
                </c:pt>
                <c:pt idx="63621">
                  <c:v>13.711681</c:v>
                </c:pt>
                <c:pt idx="63622">
                  <c:v>13.712531999999999</c:v>
                </c:pt>
                <c:pt idx="63623">
                  <c:v>13.711698</c:v>
                </c:pt>
                <c:pt idx="63624">
                  <c:v>13.711897</c:v>
                </c:pt>
                <c:pt idx="63625">
                  <c:v>13.710140000000001</c:v>
                </c:pt>
                <c:pt idx="63626">
                  <c:v>13.707725999999999</c:v>
                </c:pt>
                <c:pt idx="63627">
                  <c:v>13.710753</c:v>
                </c:pt>
                <c:pt idx="63628">
                  <c:v>13.713779000000001</c:v>
                </c:pt>
                <c:pt idx="63629">
                  <c:v>13.709035</c:v>
                </c:pt>
                <c:pt idx="63630">
                  <c:v>13.705123</c:v>
                </c:pt>
                <c:pt idx="63631">
                  <c:v>13.710260999999999</c:v>
                </c:pt>
                <c:pt idx="63632">
                  <c:v>13.716659</c:v>
                </c:pt>
                <c:pt idx="63633">
                  <c:v>13.71927</c:v>
                </c:pt>
                <c:pt idx="63634">
                  <c:v>13.720972</c:v>
                </c:pt>
                <c:pt idx="63635">
                  <c:v>13.723758</c:v>
                </c:pt>
                <c:pt idx="63636">
                  <c:v>13.725434</c:v>
                </c:pt>
                <c:pt idx="63637">
                  <c:v>13.723307</c:v>
                </c:pt>
                <c:pt idx="63638">
                  <c:v>13.721795999999999</c:v>
                </c:pt>
                <c:pt idx="63639">
                  <c:v>13.723988</c:v>
                </c:pt>
                <c:pt idx="63640">
                  <c:v>13.721427</c:v>
                </c:pt>
                <c:pt idx="63641">
                  <c:v>13.72031</c:v>
                </c:pt>
                <c:pt idx="63642">
                  <c:v>13.725925</c:v>
                </c:pt>
                <c:pt idx="63643">
                  <c:v>13.722083</c:v>
                </c:pt>
                <c:pt idx="63644">
                  <c:v>13.715805</c:v>
                </c:pt>
                <c:pt idx="63645">
                  <c:v>13.72012</c:v>
                </c:pt>
                <c:pt idx="63646">
                  <c:v>13.722022000000001</c:v>
                </c:pt>
                <c:pt idx="63647">
                  <c:v>13.718735000000001</c:v>
                </c:pt>
                <c:pt idx="63648">
                  <c:v>13.716699999999999</c:v>
                </c:pt>
                <c:pt idx="63649">
                  <c:v>13.714363000000001</c:v>
                </c:pt>
                <c:pt idx="63650">
                  <c:v>13.71519</c:v>
                </c:pt>
                <c:pt idx="63651">
                  <c:v>13.716483999999999</c:v>
                </c:pt>
                <c:pt idx="63652">
                  <c:v>13.717091</c:v>
                </c:pt>
                <c:pt idx="63653">
                  <c:v>13.719393</c:v>
                </c:pt>
                <c:pt idx="63654">
                  <c:v>13.718951000000001</c:v>
                </c:pt>
                <c:pt idx="63655">
                  <c:v>13.719609</c:v>
                </c:pt>
                <c:pt idx="63656">
                  <c:v>13.721095999999999</c:v>
                </c:pt>
                <c:pt idx="63657">
                  <c:v>13.719181000000001</c:v>
                </c:pt>
                <c:pt idx="63658">
                  <c:v>13.71528</c:v>
                </c:pt>
                <c:pt idx="63659">
                  <c:v>13.715768000000001</c:v>
                </c:pt>
                <c:pt idx="63660">
                  <c:v>13.721564000000001</c:v>
                </c:pt>
                <c:pt idx="63661">
                  <c:v>13.724282000000001</c:v>
                </c:pt>
                <c:pt idx="63662">
                  <c:v>13.723872</c:v>
                </c:pt>
                <c:pt idx="63663">
                  <c:v>13.7242</c:v>
                </c:pt>
                <c:pt idx="63664">
                  <c:v>13.723178000000001</c:v>
                </c:pt>
                <c:pt idx="63665">
                  <c:v>13.721417000000001</c:v>
                </c:pt>
                <c:pt idx="63666">
                  <c:v>13.718780000000001</c:v>
                </c:pt>
                <c:pt idx="63667">
                  <c:v>13.717794</c:v>
                </c:pt>
                <c:pt idx="63668">
                  <c:v>13.722388</c:v>
                </c:pt>
                <c:pt idx="63669">
                  <c:v>13.724924</c:v>
                </c:pt>
                <c:pt idx="63670">
                  <c:v>13.7227</c:v>
                </c:pt>
                <c:pt idx="63671">
                  <c:v>13.72142</c:v>
                </c:pt>
                <c:pt idx="63672">
                  <c:v>13.721818000000001</c:v>
                </c:pt>
                <c:pt idx="63673">
                  <c:v>13.719163999999999</c:v>
                </c:pt>
                <c:pt idx="63674">
                  <c:v>13.715249</c:v>
                </c:pt>
                <c:pt idx="63675">
                  <c:v>13.718551</c:v>
                </c:pt>
                <c:pt idx="63676">
                  <c:v>13.726912</c:v>
                </c:pt>
                <c:pt idx="63677">
                  <c:v>13.729526999999999</c:v>
                </c:pt>
                <c:pt idx="63678">
                  <c:v>13.727036999999999</c:v>
                </c:pt>
                <c:pt idx="63679">
                  <c:v>13.725739000000001</c:v>
                </c:pt>
                <c:pt idx="63680">
                  <c:v>13.726305999999999</c:v>
                </c:pt>
                <c:pt idx="63681">
                  <c:v>13.729305</c:v>
                </c:pt>
                <c:pt idx="63682">
                  <c:v>13.729765</c:v>
                </c:pt>
                <c:pt idx="63683">
                  <c:v>13.726635</c:v>
                </c:pt>
                <c:pt idx="63684">
                  <c:v>13.725438</c:v>
                </c:pt>
                <c:pt idx="63685">
                  <c:v>13.727822</c:v>
                </c:pt>
                <c:pt idx="63686">
                  <c:v>13.731434999999999</c:v>
                </c:pt>
                <c:pt idx="63687">
                  <c:v>13.73185</c:v>
                </c:pt>
                <c:pt idx="63688">
                  <c:v>13.730639</c:v>
                </c:pt>
                <c:pt idx="63689">
                  <c:v>13.730778000000001</c:v>
                </c:pt>
                <c:pt idx="63690">
                  <c:v>13.727169</c:v>
                </c:pt>
                <c:pt idx="63691">
                  <c:v>13.724484</c:v>
                </c:pt>
                <c:pt idx="63692">
                  <c:v>13.72828</c:v>
                </c:pt>
                <c:pt idx="63693">
                  <c:v>13.729639000000001</c:v>
                </c:pt>
                <c:pt idx="63694">
                  <c:v>13.728192</c:v>
                </c:pt>
                <c:pt idx="63695">
                  <c:v>13.729494000000001</c:v>
                </c:pt>
                <c:pt idx="63696">
                  <c:v>13.730650000000001</c:v>
                </c:pt>
                <c:pt idx="63697">
                  <c:v>13.729380000000001</c:v>
                </c:pt>
                <c:pt idx="63698">
                  <c:v>13.728344</c:v>
                </c:pt>
                <c:pt idx="63699">
                  <c:v>13.728348</c:v>
                </c:pt>
                <c:pt idx="63700">
                  <c:v>13.729184999999999</c:v>
                </c:pt>
                <c:pt idx="63701">
                  <c:v>13.727744</c:v>
                </c:pt>
                <c:pt idx="63702">
                  <c:v>13.725422</c:v>
                </c:pt>
                <c:pt idx="63703">
                  <c:v>13.724038</c:v>
                </c:pt>
                <c:pt idx="63704">
                  <c:v>13.725256</c:v>
                </c:pt>
                <c:pt idx="63705">
                  <c:v>13.728911</c:v>
                </c:pt>
                <c:pt idx="63706">
                  <c:v>13.730399999999999</c:v>
                </c:pt>
                <c:pt idx="63707">
                  <c:v>13.730732</c:v>
                </c:pt>
                <c:pt idx="63708">
                  <c:v>13.731434</c:v>
                </c:pt>
                <c:pt idx="63709">
                  <c:v>13.728757999999999</c:v>
                </c:pt>
                <c:pt idx="63710">
                  <c:v>13.727185</c:v>
                </c:pt>
                <c:pt idx="63711">
                  <c:v>13.728065000000001</c:v>
                </c:pt>
                <c:pt idx="63712">
                  <c:v>13.726663</c:v>
                </c:pt>
                <c:pt idx="63713">
                  <c:v>13.727157</c:v>
                </c:pt>
                <c:pt idx="63714">
                  <c:v>13.729117</c:v>
                </c:pt>
                <c:pt idx="63715">
                  <c:v>13.728384999999999</c:v>
                </c:pt>
                <c:pt idx="63716">
                  <c:v>13.729200000000001</c:v>
                </c:pt>
                <c:pt idx="63717">
                  <c:v>13.732533999999999</c:v>
                </c:pt>
                <c:pt idx="63718">
                  <c:v>13.73354</c:v>
                </c:pt>
                <c:pt idx="63719">
                  <c:v>13.733845000000001</c:v>
                </c:pt>
                <c:pt idx="63720">
                  <c:v>13.737786</c:v>
                </c:pt>
                <c:pt idx="63721">
                  <c:v>13.744731</c:v>
                </c:pt>
                <c:pt idx="63722">
                  <c:v>13.744911999999999</c:v>
                </c:pt>
                <c:pt idx="63723">
                  <c:v>13.741787</c:v>
                </c:pt>
                <c:pt idx="63724">
                  <c:v>13.743259999999999</c:v>
                </c:pt>
                <c:pt idx="63725">
                  <c:v>13.744154999999999</c:v>
                </c:pt>
                <c:pt idx="63726">
                  <c:v>13.743541</c:v>
                </c:pt>
                <c:pt idx="63727">
                  <c:v>13.743057</c:v>
                </c:pt>
                <c:pt idx="63728">
                  <c:v>13.74338</c:v>
                </c:pt>
                <c:pt idx="63729">
                  <c:v>13.743406999999999</c:v>
                </c:pt>
                <c:pt idx="63730">
                  <c:v>13.742387000000001</c:v>
                </c:pt>
                <c:pt idx="63731">
                  <c:v>13.743499999999999</c:v>
                </c:pt>
                <c:pt idx="63732">
                  <c:v>13.743786</c:v>
                </c:pt>
                <c:pt idx="63733">
                  <c:v>13.742065999999999</c:v>
                </c:pt>
                <c:pt idx="63734">
                  <c:v>13.744166999999999</c:v>
                </c:pt>
                <c:pt idx="63735">
                  <c:v>13.746273</c:v>
                </c:pt>
                <c:pt idx="63736">
                  <c:v>13.744294999999999</c:v>
                </c:pt>
                <c:pt idx="63737">
                  <c:v>13.746418</c:v>
                </c:pt>
                <c:pt idx="63738">
                  <c:v>13.749288999999999</c:v>
                </c:pt>
                <c:pt idx="63739">
                  <c:v>13.748488999999999</c:v>
                </c:pt>
                <c:pt idx="63740">
                  <c:v>13.748511000000001</c:v>
                </c:pt>
                <c:pt idx="63741">
                  <c:v>13.748569</c:v>
                </c:pt>
                <c:pt idx="63742">
                  <c:v>13.743824999999999</c:v>
                </c:pt>
                <c:pt idx="63743">
                  <c:v>13.741662</c:v>
                </c:pt>
                <c:pt idx="63744">
                  <c:v>13.745426</c:v>
                </c:pt>
                <c:pt idx="63745">
                  <c:v>13.743207</c:v>
                </c:pt>
                <c:pt idx="63746">
                  <c:v>13.739331999999999</c:v>
                </c:pt>
                <c:pt idx="63747">
                  <c:v>13.739903</c:v>
                </c:pt>
                <c:pt idx="63748">
                  <c:v>13.740753</c:v>
                </c:pt>
                <c:pt idx="63749">
                  <c:v>13.742267999999999</c:v>
                </c:pt>
                <c:pt idx="63750">
                  <c:v>13.740207</c:v>
                </c:pt>
                <c:pt idx="63751">
                  <c:v>13.735220999999999</c:v>
                </c:pt>
                <c:pt idx="63752">
                  <c:v>13.734828</c:v>
                </c:pt>
                <c:pt idx="63753">
                  <c:v>13.741701000000001</c:v>
                </c:pt>
                <c:pt idx="63754">
                  <c:v>13.747679</c:v>
                </c:pt>
                <c:pt idx="63755">
                  <c:v>13.742608000000001</c:v>
                </c:pt>
                <c:pt idx="63756">
                  <c:v>13.735248</c:v>
                </c:pt>
                <c:pt idx="63757">
                  <c:v>13.73901</c:v>
                </c:pt>
                <c:pt idx="63758">
                  <c:v>13.741934000000001</c:v>
                </c:pt>
                <c:pt idx="63759">
                  <c:v>13.737178</c:v>
                </c:pt>
                <c:pt idx="63760">
                  <c:v>13.735958999999999</c:v>
                </c:pt>
                <c:pt idx="63761">
                  <c:v>13.740990999999999</c:v>
                </c:pt>
                <c:pt idx="63762">
                  <c:v>13.74414</c:v>
                </c:pt>
                <c:pt idx="63763">
                  <c:v>13.74267</c:v>
                </c:pt>
                <c:pt idx="63764">
                  <c:v>13.745511</c:v>
                </c:pt>
                <c:pt idx="63765">
                  <c:v>13.749542999999999</c:v>
                </c:pt>
                <c:pt idx="63766">
                  <c:v>13.745660000000001</c:v>
                </c:pt>
                <c:pt idx="63767">
                  <c:v>13.744653</c:v>
                </c:pt>
                <c:pt idx="63768">
                  <c:v>13.749439000000001</c:v>
                </c:pt>
                <c:pt idx="63769">
                  <c:v>13.749107</c:v>
                </c:pt>
                <c:pt idx="63770">
                  <c:v>13.745725</c:v>
                </c:pt>
                <c:pt idx="63771">
                  <c:v>13.744828999999999</c:v>
                </c:pt>
                <c:pt idx="63772">
                  <c:v>13.747605999999999</c:v>
                </c:pt>
                <c:pt idx="63773">
                  <c:v>13.751588</c:v>
                </c:pt>
                <c:pt idx="63774">
                  <c:v>13.756869</c:v>
                </c:pt>
                <c:pt idx="63775">
                  <c:v>13.759435</c:v>
                </c:pt>
                <c:pt idx="63776">
                  <c:v>13.755046999999999</c:v>
                </c:pt>
                <c:pt idx="63777">
                  <c:v>13.756206000000001</c:v>
                </c:pt>
                <c:pt idx="63778">
                  <c:v>13.760698</c:v>
                </c:pt>
                <c:pt idx="63779">
                  <c:v>13.760915000000001</c:v>
                </c:pt>
                <c:pt idx="63780">
                  <c:v>13.760902</c:v>
                </c:pt>
                <c:pt idx="63781">
                  <c:v>13.759036999999999</c:v>
                </c:pt>
                <c:pt idx="63782">
                  <c:v>13.756886</c:v>
                </c:pt>
                <c:pt idx="63783">
                  <c:v>13.759821000000001</c:v>
                </c:pt>
                <c:pt idx="63784">
                  <c:v>13.761704999999999</c:v>
                </c:pt>
                <c:pt idx="63785">
                  <c:v>13.7593</c:v>
                </c:pt>
                <c:pt idx="63786">
                  <c:v>13.757414000000001</c:v>
                </c:pt>
                <c:pt idx="63787">
                  <c:v>13.757123999999999</c:v>
                </c:pt>
                <c:pt idx="63788">
                  <c:v>13.756207</c:v>
                </c:pt>
                <c:pt idx="63789">
                  <c:v>13.756997999999999</c:v>
                </c:pt>
                <c:pt idx="63790">
                  <c:v>13.756627</c:v>
                </c:pt>
                <c:pt idx="63791">
                  <c:v>13.754339</c:v>
                </c:pt>
                <c:pt idx="63792">
                  <c:v>13.755853</c:v>
                </c:pt>
                <c:pt idx="63793">
                  <c:v>13.757401</c:v>
                </c:pt>
                <c:pt idx="63794">
                  <c:v>13.754201999999999</c:v>
                </c:pt>
                <c:pt idx="63795">
                  <c:v>13.752302</c:v>
                </c:pt>
                <c:pt idx="63796">
                  <c:v>13.751879000000001</c:v>
                </c:pt>
                <c:pt idx="63797">
                  <c:v>13.750876</c:v>
                </c:pt>
                <c:pt idx="63798">
                  <c:v>13.751785999999999</c:v>
                </c:pt>
                <c:pt idx="63799">
                  <c:v>13.752630999999999</c:v>
                </c:pt>
                <c:pt idx="63800">
                  <c:v>13.751647</c:v>
                </c:pt>
                <c:pt idx="63801">
                  <c:v>13.75334</c:v>
                </c:pt>
                <c:pt idx="63802">
                  <c:v>13.754508</c:v>
                </c:pt>
                <c:pt idx="63803">
                  <c:v>13.751147</c:v>
                </c:pt>
                <c:pt idx="63804">
                  <c:v>13.749288</c:v>
                </c:pt>
                <c:pt idx="63805">
                  <c:v>13.750639</c:v>
                </c:pt>
                <c:pt idx="63806">
                  <c:v>13.75351</c:v>
                </c:pt>
                <c:pt idx="63807">
                  <c:v>13.756048</c:v>
                </c:pt>
                <c:pt idx="63808">
                  <c:v>13.755064000000001</c:v>
                </c:pt>
                <c:pt idx="63809">
                  <c:v>13.751811</c:v>
                </c:pt>
                <c:pt idx="63810">
                  <c:v>13.752344000000001</c:v>
                </c:pt>
                <c:pt idx="63811">
                  <c:v>13.756392999999999</c:v>
                </c:pt>
                <c:pt idx="63812">
                  <c:v>13.755552</c:v>
                </c:pt>
                <c:pt idx="63813">
                  <c:v>13.752136999999999</c:v>
                </c:pt>
                <c:pt idx="63814">
                  <c:v>13.752034</c:v>
                </c:pt>
                <c:pt idx="63815">
                  <c:v>13.753685000000001</c:v>
                </c:pt>
                <c:pt idx="63816">
                  <c:v>13.75418</c:v>
                </c:pt>
                <c:pt idx="63817">
                  <c:v>13.755648000000001</c:v>
                </c:pt>
                <c:pt idx="63818">
                  <c:v>13.757584</c:v>
                </c:pt>
                <c:pt idx="63819">
                  <c:v>13.759339000000001</c:v>
                </c:pt>
                <c:pt idx="63820">
                  <c:v>13.760804</c:v>
                </c:pt>
                <c:pt idx="63821">
                  <c:v>13.760598</c:v>
                </c:pt>
                <c:pt idx="63822">
                  <c:v>13.75848</c:v>
                </c:pt>
                <c:pt idx="63823">
                  <c:v>13.763595</c:v>
                </c:pt>
                <c:pt idx="63824">
                  <c:v>13.768094</c:v>
                </c:pt>
                <c:pt idx="63825">
                  <c:v>13.764894999999999</c:v>
                </c:pt>
                <c:pt idx="63826">
                  <c:v>13.76361</c:v>
                </c:pt>
                <c:pt idx="63827">
                  <c:v>13.766532</c:v>
                </c:pt>
                <c:pt idx="63828">
                  <c:v>13.767970999999999</c:v>
                </c:pt>
                <c:pt idx="63829">
                  <c:v>13.765821000000001</c:v>
                </c:pt>
                <c:pt idx="63830">
                  <c:v>13.765893999999999</c:v>
                </c:pt>
                <c:pt idx="63831">
                  <c:v>13.767785999999999</c:v>
                </c:pt>
                <c:pt idx="63832">
                  <c:v>13.769764</c:v>
                </c:pt>
                <c:pt idx="63833">
                  <c:v>13.773951</c:v>
                </c:pt>
                <c:pt idx="63834">
                  <c:v>13.775555000000001</c:v>
                </c:pt>
                <c:pt idx="63835">
                  <c:v>13.774005000000001</c:v>
                </c:pt>
                <c:pt idx="63836">
                  <c:v>13.772724</c:v>
                </c:pt>
                <c:pt idx="63837">
                  <c:v>13.775499</c:v>
                </c:pt>
                <c:pt idx="63838">
                  <c:v>13.776427</c:v>
                </c:pt>
                <c:pt idx="63839">
                  <c:v>13.772104000000001</c:v>
                </c:pt>
                <c:pt idx="63840">
                  <c:v>13.767763</c:v>
                </c:pt>
                <c:pt idx="63841">
                  <c:v>13.769579</c:v>
                </c:pt>
                <c:pt idx="63842">
                  <c:v>13.772209999999999</c:v>
                </c:pt>
                <c:pt idx="63843">
                  <c:v>13.770446</c:v>
                </c:pt>
                <c:pt idx="63844">
                  <c:v>13.770341999999999</c:v>
                </c:pt>
                <c:pt idx="63845">
                  <c:v>13.769346000000001</c:v>
                </c:pt>
                <c:pt idx="63846">
                  <c:v>13.766177000000001</c:v>
                </c:pt>
                <c:pt idx="63847">
                  <c:v>13.767454000000001</c:v>
                </c:pt>
                <c:pt idx="63848">
                  <c:v>13.764436999999999</c:v>
                </c:pt>
                <c:pt idx="63849">
                  <c:v>13.760179000000001</c:v>
                </c:pt>
                <c:pt idx="63850">
                  <c:v>13.765108</c:v>
                </c:pt>
                <c:pt idx="63851">
                  <c:v>13.767003000000001</c:v>
                </c:pt>
                <c:pt idx="63852">
                  <c:v>13.764924000000001</c:v>
                </c:pt>
                <c:pt idx="63853">
                  <c:v>13.763325</c:v>
                </c:pt>
                <c:pt idx="63854">
                  <c:v>13.762657000000001</c:v>
                </c:pt>
                <c:pt idx="63855">
                  <c:v>13.767175999999999</c:v>
                </c:pt>
                <c:pt idx="63856">
                  <c:v>13.767688</c:v>
                </c:pt>
                <c:pt idx="63857">
                  <c:v>13.764878</c:v>
                </c:pt>
                <c:pt idx="63858">
                  <c:v>13.764293</c:v>
                </c:pt>
                <c:pt idx="63859">
                  <c:v>13.762964999999999</c:v>
                </c:pt>
                <c:pt idx="63860">
                  <c:v>13.764699</c:v>
                </c:pt>
                <c:pt idx="63861">
                  <c:v>13.768317</c:v>
                </c:pt>
                <c:pt idx="63862">
                  <c:v>13.765112</c:v>
                </c:pt>
                <c:pt idx="63863">
                  <c:v>13.761009</c:v>
                </c:pt>
                <c:pt idx="63864">
                  <c:v>13.765136</c:v>
                </c:pt>
                <c:pt idx="63865">
                  <c:v>13.767395</c:v>
                </c:pt>
                <c:pt idx="63866">
                  <c:v>13.765957999999999</c:v>
                </c:pt>
                <c:pt idx="63867">
                  <c:v>13.766417000000001</c:v>
                </c:pt>
                <c:pt idx="63868">
                  <c:v>13.764991</c:v>
                </c:pt>
                <c:pt idx="63869">
                  <c:v>13.766139000000001</c:v>
                </c:pt>
                <c:pt idx="63870">
                  <c:v>13.768682999999999</c:v>
                </c:pt>
                <c:pt idx="63871">
                  <c:v>13.765955</c:v>
                </c:pt>
                <c:pt idx="63872">
                  <c:v>13.765905</c:v>
                </c:pt>
                <c:pt idx="63873">
                  <c:v>13.772078</c:v>
                </c:pt>
                <c:pt idx="63874">
                  <c:v>13.77365</c:v>
                </c:pt>
                <c:pt idx="63875">
                  <c:v>13.772004000000001</c:v>
                </c:pt>
                <c:pt idx="63876">
                  <c:v>13.771079</c:v>
                </c:pt>
                <c:pt idx="63877">
                  <c:v>13.769429000000001</c:v>
                </c:pt>
                <c:pt idx="63878">
                  <c:v>13.769413999999999</c:v>
                </c:pt>
                <c:pt idx="63879">
                  <c:v>13.772163000000001</c:v>
                </c:pt>
                <c:pt idx="63880">
                  <c:v>13.773106</c:v>
                </c:pt>
                <c:pt idx="63881">
                  <c:v>13.771357</c:v>
                </c:pt>
                <c:pt idx="63882">
                  <c:v>13.771554</c:v>
                </c:pt>
                <c:pt idx="63883">
                  <c:v>13.773975999999999</c:v>
                </c:pt>
                <c:pt idx="63884">
                  <c:v>13.775081999999999</c:v>
                </c:pt>
                <c:pt idx="63885">
                  <c:v>13.775281</c:v>
                </c:pt>
                <c:pt idx="63886">
                  <c:v>13.776234000000001</c:v>
                </c:pt>
                <c:pt idx="63887">
                  <c:v>13.779235</c:v>
                </c:pt>
                <c:pt idx="63888">
                  <c:v>13.782346</c:v>
                </c:pt>
                <c:pt idx="63889">
                  <c:v>13.782249999999999</c:v>
                </c:pt>
                <c:pt idx="63890">
                  <c:v>13.778684</c:v>
                </c:pt>
                <c:pt idx="63891">
                  <c:v>13.779192999999999</c:v>
                </c:pt>
                <c:pt idx="63892">
                  <c:v>13.780846</c:v>
                </c:pt>
                <c:pt idx="63893">
                  <c:v>13.781631000000001</c:v>
                </c:pt>
                <c:pt idx="63894">
                  <c:v>13.783965</c:v>
                </c:pt>
                <c:pt idx="63895">
                  <c:v>13.781803999999999</c:v>
                </c:pt>
                <c:pt idx="63896">
                  <c:v>13.778874</c:v>
                </c:pt>
                <c:pt idx="63897">
                  <c:v>13.783287</c:v>
                </c:pt>
                <c:pt idx="63898">
                  <c:v>13.785247</c:v>
                </c:pt>
                <c:pt idx="63899">
                  <c:v>13.782964</c:v>
                </c:pt>
                <c:pt idx="63900">
                  <c:v>13.785724</c:v>
                </c:pt>
                <c:pt idx="63901">
                  <c:v>13.788026</c:v>
                </c:pt>
                <c:pt idx="63902">
                  <c:v>13.784502</c:v>
                </c:pt>
                <c:pt idx="63903">
                  <c:v>13.781903</c:v>
                </c:pt>
                <c:pt idx="63904">
                  <c:v>13.781423999999999</c:v>
                </c:pt>
                <c:pt idx="63905">
                  <c:v>13.781131999999999</c:v>
                </c:pt>
                <c:pt idx="63906">
                  <c:v>13.782833</c:v>
                </c:pt>
                <c:pt idx="63907">
                  <c:v>13.785879</c:v>
                </c:pt>
                <c:pt idx="63908">
                  <c:v>13.784862</c:v>
                </c:pt>
                <c:pt idx="63909">
                  <c:v>13.784255</c:v>
                </c:pt>
                <c:pt idx="63910">
                  <c:v>13.786159</c:v>
                </c:pt>
                <c:pt idx="63911">
                  <c:v>13.784585999999999</c:v>
                </c:pt>
                <c:pt idx="63912">
                  <c:v>13.782442</c:v>
                </c:pt>
                <c:pt idx="63913">
                  <c:v>13.786587000000001</c:v>
                </c:pt>
                <c:pt idx="63914">
                  <c:v>13.790259000000001</c:v>
                </c:pt>
                <c:pt idx="63915">
                  <c:v>13.788932000000001</c:v>
                </c:pt>
                <c:pt idx="63916">
                  <c:v>13.787712000000001</c:v>
                </c:pt>
                <c:pt idx="63917">
                  <c:v>13.790651</c:v>
                </c:pt>
                <c:pt idx="63918">
                  <c:v>13.795564000000001</c:v>
                </c:pt>
                <c:pt idx="63919">
                  <c:v>13.794743</c:v>
                </c:pt>
                <c:pt idx="63920">
                  <c:v>13.790702</c:v>
                </c:pt>
                <c:pt idx="63921">
                  <c:v>13.790997000000001</c:v>
                </c:pt>
                <c:pt idx="63922">
                  <c:v>13.792728</c:v>
                </c:pt>
                <c:pt idx="63923">
                  <c:v>13.795697000000001</c:v>
                </c:pt>
                <c:pt idx="63924">
                  <c:v>13.798093</c:v>
                </c:pt>
                <c:pt idx="63925">
                  <c:v>13.794879</c:v>
                </c:pt>
                <c:pt idx="63926">
                  <c:v>13.790565000000001</c:v>
                </c:pt>
                <c:pt idx="63927">
                  <c:v>13.791079</c:v>
                </c:pt>
                <c:pt idx="63928">
                  <c:v>13.793170999999999</c:v>
                </c:pt>
                <c:pt idx="63929">
                  <c:v>13.796763</c:v>
                </c:pt>
                <c:pt idx="63930">
                  <c:v>13.798733</c:v>
                </c:pt>
                <c:pt idx="63931">
                  <c:v>13.792064999999999</c:v>
                </c:pt>
                <c:pt idx="63932">
                  <c:v>13.788596</c:v>
                </c:pt>
                <c:pt idx="63933">
                  <c:v>13.793519</c:v>
                </c:pt>
                <c:pt idx="63934">
                  <c:v>13.791492999999999</c:v>
                </c:pt>
                <c:pt idx="63935">
                  <c:v>13.790526</c:v>
                </c:pt>
                <c:pt idx="63936">
                  <c:v>13.793703000000001</c:v>
                </c:pt>
                <c:pt idx="63937">
                  <c:v>13.790559999999999</c:v>
                </c:pt>
                <c:pt idx="63938">
                  <c:v>13.790035</c:v>
                </c:pt>
                <c:pt idx="63939">
                  <c:v>13.794468</c:v>
                </c:pt>
                <c:pt idx="63940">
                  <c:v>13.794451</c:v>
                </c:pt>
                <c:pt idx="63941">
                  <c:v>13.793680999999999</c:v>
                </c:pt>
                <c:pt idx="63942">
                  <c:v>13.79617</c:v>
                </c:pt>
                <c:pt idx="63943">
                  <c:v>13.793968</c:v>
                </c:pt>
                <c:pt idx="63944">
                  <c:v>13.789966</c:v>
                </c:pt>
                <c:pt idx="63945">
                  <c:v>13.794452</c:v>
                </c:pt>
                <c:pt idx="63946">
                  <c:v>13.799106</c:v>
                </c:pt>
                <c:pt idx="63947">
                  <c:v>13.798669</c:v>
                </c:pt>
                <c:pt idx="63948">
                  <c:v>13.799518000000001</c:v>
                </c:pt>
                <c:pt idx="63949">
                  <c:v>13.800788000000001</c:v>
                </c:pt>
                <c:pt idx="63950">
                  <c:v>13.800511999999999</c:v>
                </c:pt>
                <c:pt idx="63951">
                  <c:v>13.804347999999999</c:v>
                </c:pt>
                <c:pt idx="63952">
                  <c:v>13.808078</c:v>
                </c:pt>
                <c:pt idx="63953">
                  <c:v>13.804397</c:v>
                </c:pt>
                <c:pt idx="63954">
                  <c:v>13.800628</c:v>
                </c:pt>
                <c:pt idx="63955">
                  <c:v>13.800103999999999</c:v>
                </c:pt>
                <c:pt idx="63956">
                  <c:v>13.798807</c:v>
                </c:pt>
                <c:pt idx="63957">
                  <c:v>13.802387</c:v>
                </c:pt>
                <c:pt idx="63958">
                  <c:v>13.806469999999999</c:v>
                </c:pt>
                <c:pt idx="63959">
                  <c:v>13.801997</c:v>
                </c:pt>
                <c:pt idx="63960">
                  <c:v>13.798080000000001</c:v>
                </c:pt>
                <c:pt idx="63961">
                  <c:v>13.800825</c:v>
                </c:pt>
                <c:pt idx="63962">
                  <c:v>13.801565999999999</c:v>
                </c:pt>
                <c:pt idx="63963">
                  <c:v>13.798731</c:v>
                </c:pt>
                <c:pt idx="63964">
                  <c:v>13.800446000000001</c:v>
                </c:pt>
                <c:pt idx="63965">
                  <c:v>13.803298</c:v>
                </c:pt>
                <c:pt idx="63966">
                  <c:v>13.799530000000001</c:v>
                </c:pt>
                <c:pt idx="63967">
                  <c:v>13.799747</c:v>
                </c:pt>
                <c:pt idx="63968">
                  <c:v>13.805351999999999</c:v>
                </c:pt>
                <c:pt idx="63969">
                  <c:v>13.804081999999999</c:v>
                </c:pt>
                <c:pt idx="63970">
                  <c:v>13.800428</c:v>
                </c:pt>
                <c:pt idx="63971">
                  <c:v>13.803628</c:v>
                </c:pt>
                <c:pt idx="63972">
                  <c:v>13.803974</c:v>
                </c:pt>
                <c:pt idx="63973">
                  <c:v>13.797215</c:v>
                </c:pt>
                <c:pt idx="63974">
                  <c:v>13.797712000000001</c:v>
                </c:pt>
                <c:pt idx="63975">
                  <c:v>13.805248000000001</c:v>
                </c:pt>
                <c:pt idx="63976">
                  <c:v>13.80402</c:v>
                </c:pt>
                <c:pt idx="63977">
                  <c:v>13.799599000000001</c:v>
                </c:pt>
                <c:pt idx="63978">
                  <c:v>13.80579</c:v>
                </c:pt>
                <c:pt idx="63979">
                  <c:v>13.810781</c:v>
                </c:pt>
                <c:pt idx="63980">
                  <c:v>13.804166</c:v>
                </c:pt>
                <c:pt idx="63981">
                  <c:v>13.800966000000001</c:v>
                </c:pt>
                <c:pt idx="63982">
                  <c:v>13.804470999999999</c:v>
                </c:pt>
                <c:pt idx="63983">
                  <c:v>13.805064</c:v>
                </c:pt>
                <c:pt idx="63984">
                  <c:v>13.806075999999999</c:v>
                </c:pt>
                <c:pt idx="63985">
                  <c:v>13.808168</c:v>
                </c:pt>
                <c:pt idx="63986">
                  <c:v>13.808102</c:v>
                </c:pt>
                <c:pt idx="63987">
                  <c:v>13.810442999999999</c:v>
                </c:pt>
                <c:pt idx="63988">
                  <c:v>13.80902</c:v>
                </c:pt>
                <c:pt idx="63989">
                  <c:v>13.803198</c:v>
                </c:pt>
                <c:pt idx="63990">
                  <c:v>13.801831</c:v>
                </c:pt>
                <c:pt idx="63991">
                  <c:v>13.800689999999999</c:v>
                </c:pt>
                <c:pt idx="63992">
                  <c:v>13.801261999999999</c:v>
                </c:pt>
                <c:pt idx="63993">
                  <c:v>13.807281</c:v>
                </c:pt>
                <c:pt idx="63994">
                  <c:v>13.810482</c:v>
                </c:pt>
                <c:pt idx="63995">
                  <c:v>13.807751</c:v>
                </c:pt>
                <c:pt idx="63996">
                  <c:v>13.804765</c:v>
                </c:pt>
                <c:pt idx="63997">
                  <c:v>13.804885000000001</c:v>
                </c:pt>
                <c:pt idx="63998">
                  <c:v>13.806168</c:v>
                </c:pt>
                <c:pt idx="63999">
                  <c:v>13.805593</c:v>
                </c:pt>
                <c:pt idx="64000">
                  <c:v>13.806281</c:v>
                </c:pt>
                <c:pt idx="64001">
                  <c:v>13.809063</c:v>
                </c:pt>
                <c:pt idx="64002">
                  <c:v>13.804257</c:v>
                </c:pt>
                <c:pt idx="64003">
                  <c:v>13.801292</c:v>
                </c:pt>
                <c:pt idx="64004">
                  <c:v>13.808861</c:v>
                </c:pt>
                <c:pt idx="64005">
                  <c:v>13.810748</c:v>
                </c:pt>
                <c:pt idx="64006">
                  <c:v>13.805510999999999</c:v>
                </c:pt>
                <c:pt idx="64007">
                  <c:v>13.803685</c:v>
                </c:pt>
                <c:pt idx="64008">
                  <c:v>13.805009999999999</c:v>
                </c:pt>
                <c:pt idx="64009">
                  <c:v>13.808681</c:v>
                </c:pt>
                <c:pt idx="64010">
                  <c:v>13.812091000000001</c:v>
                </c:pt>
                <c:pt idx="64011">
                  <c:v>13.815867000000001</c:v>
                </c:pt>
                <c:pt idx="64012">
                  <c:v>13.818431</c:v>
                </c:pt>
                <c:pt idx="64013">
                  <c:v>13.815732000000001</c:v>
                </c:pt>
                <c:pt idx="64014">
                  <c:v>13.811306999999999</c:v>
                </c:pt>
                <c:pt idx="64015">
                  <c:v>13.811949</c:v>
                </c:pt>
                <c:pt idx="64016">
                  <c:v>13.813383</c:v>
                </c:pt>
                <c:pt idx="64017">
                  <c:v>13.810733000000001</c:v>
                </c:pt>
                <c:pt idx="64018">
                  <c:v>13.808152</c:v>
                </c:pt>
                <c:pt idx="64019">
                  <c:v>13.812946</c:v>
                </c:pt>
                <c:pt idx="64020">
                  <c:v>13.815374</c:v>
                </c:pt>
                <c:pt idx="64021">
                  <c:v>13.808465</c:v>
                </c:pt>
                <c:pt idx="64022">
                  <c:v>13.805496</c:v>
                </c:pt>
                <c:pt idx="64023">
                  <c:v>13.810529000000001</c:v>
                </c:pt>
                <c:pt idx="64024">
                  <c:v>13.815448</c:v>
                </c:pt>
                <c:pt idx="64025">
                  <c:v>13.813005</c:v>
                </c:pt>
                <c:pt idx="64026">
                  <c:v>13.808627</c:v>
                </c:pt>
                <c:pt idx="64027">
                  <c:v>13.810791</c:v>
                </c:pt>
                <c:pt idx="64028">
                  <c:v>13.810686</c:v>
                </c:pt>
                <c:pt idx="64029">
                  <c:v>13.808335</c:v>
                </c:pt>
                <c:pt idx="64030">
                  <c:v>13.811379000000001</c:v>
                </c:pt>
                <c:pt idx="64031">
                  <c:v>13.812080999999999</c:v>
                </c:pt>
                <c:pt idx="64032">
                  <c:v>13.807157999999999</c:v>
                </c:pt>
                <c:pt idx="64033">
                  <c:v>13.805631999999999</c:v>
                </c:pt>
                <c:pt idx="64034">
                  <c:v>13.808547000000001</c:v>
                </c:pt>
                <c:pt idx="64035">
                  <c:v>13.812362</c:v>
                </c:pt>
                <c:pt idx="64036">
                  <c:v>13.813272</c:v>
                </c:pt>
                <c:pt idx="64037">
                  <c:v>13.813962999999999</c:v>
                </c:pt>
                <c:pt idx="64038">
                  <c:v>13.817527999999999</c:v>
                </c:pt>
                <c:pt idx="64039">
                  <c:v>13.817544</c:v>
                </c:pt>
                <c:pt idx="64040">
                  <c:v>13.809778</c:v>
                </c:pt>
                <c:pt idx="64041">
                  <c:v>13.805659</c:v>
                </c:pt>
                <c:pt idx="64042">
                  <c:v>13.81049</c:v>
                </c:pt>
                <c:pt idx="64043">
                  <c:v>13.813583</c:v>
                </c:pt>
                <c:pt idx="64044">
                  <c:v>13.814484999999999</c:v>
                </c:pt>
                <c:pt idx="64045">
                  <c:v>13.814619</c:v>
                </c:pt>
                <c:pt idx="64046">
                  <c:v>13.811999</c:v>
                </c:pt>
                <c:pt idx="64047">
                  <c:v>13.812072000000001</c:v>
                </c:pt>
                <c:pt idx="64048">
                  <c:v>13.813845000000001</c:v>
                </c:pt>
                <c:pt idx="64049">
                  <c:v>13.814863000000001</c:v>
                </c:pt>
                <c:pt idx="64050">
                  <c:v>13.815892</c:v>
                </c:pt>
                <c:pt idx="64051">
                  <c:v>13.816153</c:v>
                </c:pt>
                <c:pt idx="64052">
                  <c:v>13.815011</c:v>
                </c:pt>
                <c:pt idx="64053">
                  <c:v>13.812976000000001</c:v>
                </c:pt>
                <c:pt idx="64054">
                  <c:v>13.812144</c:v>
                </c:pt>
                <c:pt idx="64055">
                  <c:v>13.811802999999999</c:v>
                </c:pt>
                <c:pt idx="64056">
                  <c:v>13.813808999999999</c:v>
                </c:pt>
                <c:pt idx="64057">
                  <c:v>13.816381</c:v>
                </c:pt>
                <c:pt idx="64058">
                  <c:v>13.816824</c:v>
                </c:pt>
                <c:pt idx="64059">
                  <c:v>13.817957</c:v>
                </c:pt>
                <c:pt idx="64060">
                  <c:v>13.816845000000001</c:v>
                </c:pt>
                <c:pt idx="64061">
                  <c:v>13.811515999999999</c:v>
                </c:pt>
                <c:pt idx="64062">
                  <c:v>13.812071</c:v>
                </c:pt>
                <c:pt idx="64063">
                  <c:v>13.813985000000001</c:v>
                </c:pt>
                <c:pt idx="64064">
                  <c:v>13.812144</c:v>
                </c:pt>
                <c:pt idx="64065">
                  <c:v>13.81523</c:v>
                </c:pt>
                <c:pt idx="64066">
                  <c:v>13.816112</c:v>
                </c:pt>
                <c:pt idx="64067">
                  <c:v>13.814757999999999</c:v>
                </c:pt>
                <c:pt idx="64068">
                  <c:v>13.815697</c:v>
                </c:pt>
                <c:pt idx="64069">
                  <c:v>13.814477999999999</c:v>
                </c:pt>
                <c:pt idx="64070">
                  <c:v>13.814932000000001</c:v>
                </c:pt>
                <c:pt idx="64071">
                  <c:v>13.819179999999999</c:v>
                </c:pt>
                <c:pt idx="64072">
                  <c:v>13.821213</c:v>
                </c:pt>
                <c:pt idx="64073">
                  <c:v>13.819055000000001</c:v>
                </c:pt>
                <c:pt idx="64074">
                  <c:v>13.819678</c:v>
                </c:pt>
                <c:pt idx="64075">
                  <c:v>13.822044999999999</c:v>
                </c:pt>
                <c:pt idx="64076">
                  <c:v>13.820627999999999</c:v>
                </c:pt>
                <c:pt idx="64077">
                  <c:v>13.822018999999999</c:v>
                </c:pt>
                <c:pt idx="64078">
                  <c:v>13.827405000000001</c:v>
                </c:pt>
                <c:pt idx="64079">
                  <c:v>13.827679</c:v>
                </c:pt>
                <c:pt idx="64080">
                  <c:v>13.820389</c:v>
                </c:pt>
                <c:pt idx="64081">
                  <c:v>13.817527</c:v>
                </c:pt>
                <c:pt idx="64082">
                  <c:v>13.823167</c:v>
                </c:pt>
                <c:pt idx="64083">
                  <c:v>13.825464</c:v>
                </c:pt>
                <c:pt idx="64084">
                  <c:v>13.821044000000001</c:v>
                </c:pt>
                <c:pt idx="64085">
                  <c:v>13.821346</c:v>
                </c:pt>
                <c:pt idx="64086">
                  <c:v>13.823029</c:v>
                </c:pt>
                <c:pt idx="64087">
                  <c:v>13.820017999999999</c:v>
                </c:pt>
                <c:pt idx="64088">
                  <c:v>13.818932999999999</c:v>
                </c:pt>
                <c:pt idx="64089">
                  <c:v>13.82225</c:v>
                </c:pt>
                <c:pt idx="64090">
                  <c:v>13.823257999999999</c:v>
                </c:pt>
                <c:pt idx="64091">
                  <c:v>13.823331</c:v>
                </c:pt>
                <c:pt idx="64092">
                  <c:v>13.823478</c:v>
                </c:pt>
                <c:pt idx="64093">
                  <c:v>13.821823999999999</c:v>
                </c:pt>
                <c:pt idx="64094">
                  <c:v>13.824210000000001</c:v>
                </c:pt>
                <c:pt idx="64095">
                  <c:v>13.825434</c:v>
                </c:pt>
                <c:pt idx="64096">
                  <c:v>13.822938000000001</c:v>
                </c:pt>
                <c:pt idx="64097">
                  <c:v>13.82558</c:v>
                </c:pt>
                <c:pt idx="64098">
                  <c:v>13.828234</c:v>
                </c:pt>
                <c:pt idx="64099">
                  <c:v>13.827394</c:v>
                </c:pt>
                <c:pt idx="64100">
                  <c:v>13.827457000000001</c:v>
                </c:pt>
                <c:pt idx="64101">
                  <c:v>13.827154999999999</c:v>
                </c:pt>
                <c:pt idx="64102">
                  <c:v>13.828450999999999</c:v>
                </c:pt>
                <c:pt idx="64103">
                  <c:v>13.832844</c:v>
                </c:pt>
                <c:pt idx="64104">
                  <c:v>13.834156</c:v>
                </c:pt>
                <c:pt idx="64105">
                  <c:v>13.831835999999999</c:v>
                </c:pt>
                <c:pt idx="64106">
                  <c:v>13.831605</c:v>
                </c:pt>
                <c:pt idx="64107">
                  <c:v>13.833577</c:v>
                </c:pt>
                <c:pt idx="64108">
                  <c:v>13.834619</c:v>
                </c:pt>
                <c:pt idx="64109">
                  <c:v>13.83615</c:v>
                </c:pt>
                <c:pt idx="64110">
                  <c:v>13.838246</c:v>
                </c:pt>
                <c:pt idx="64111">
                  <c:v>13.833710999999999</c:v>
                </c:pt>
                <c:pt idx="64112">
                  <c:v>13.8306</c:v>
                </c:pt>
                <c:pt idx="64113">
                  <c:v>13.830386000000001</c:v>
                </c:pt>
                <c:pt idx="64114">
                  <c:v>13.82803</c:v>
                </c:pt>
                <c:pt idx="64115">
                  <c:v>13.829589</c:v>
                </c:pt>
                <c:pt idx="64116">
                  <c:v>13.832743000000001</c:v>
                </c:pt>
                <c:pt idx="64117">
                  <c:v>13.832485999999999</c:v>
                </c:pt>
                <c:pt idx="64118">
                  <c:v>13.829644999999999</c:v>
                </c:pt>
                <c:pt idx="64119">
                  <c:v>13.829864000000001</c:v>
                </c:pt>
                <c:pt idx="64120">
                  <c:v>13.831391</c:v>
                </c:pt>
                <c:pt idx="64121">
                  <c:v>13.832160999999999</c:v>
                </c:pt>
                <c:pt idx="64122">
                  <c:v>13.834457</c:v>
                </c:pt>
                <c:pt idx="64123">
                  <c:v>13.836236</c:v>
                </c:pt>
                <c:pt idx="64124">
                  <c:v>13.837070000000001</c:v>
                </c:pt>
                <c:pt idx="64125">
                  <c:v>13.835538</c:v>
                </c:pt>
                <c:pt idx="64126">
                  <c:v>13.833062999999999</c:v>
                </c:pt>
                <c:pt idx="64127">
                  <c:v>13.833936</c:v>
                </c:pt>
                <c:pt idx="64128">
                  <c:v>13.837695999999999</c:v>
                </c:pt>
                <c:pt idx="64129">
                  <c:v>13.841326</c:v>
                </c:pt>
                <c:pt idx="64130">
                  <c:v>13.841837999999999</c:v>
                </c:pt>
                <c:pt idx="64131">
                  <c:v>13.839207999999999</c:v>
                </c:pt>
                <c:pt idx="64132">
                  <c:v>13.838203</c:v>
                </c:pt>
                <c:pt idx="64133">
                  <c:v>13.839124999999999</c:v>
                </c:pt>
                <c:pt idx="64134">
                  <c:v>13.83605</c:v>
                </c:pt>
                <c:pt idx="64135">
                  <c:v>13.833107999999999</c:v>
                </c:pt>
                <c:pt idx="64136">
                  <c:v>13.836255</c:v>
                </c:pt>
                <c:pt idx="64137">
                  <c:v>13.841113999999999</c:v>
                </c:pt>
                <c:pt idx="64138">
                  <c:v>13.840569</c:v>
                </c:pt>
                <c:pt idx="64139">
                  <c:v>13.839131</c:v>
                </c:pt>
                <c:pt idx="64140">
                  <c:v>13.841400999999999</c:v>
                </c:pt>
                <c:pt idx="64141">
                  <c:v>13.844562</c:v>
                </c:pt>
                <c:pt idx="64142">
                  <c:v>13.846212</c:v>
                </c:pt>
                <c:pt idx="64143">
                  <c:v>13.842655000000001</c:v>
                </c:pt>
                <c:pt idx="64144">
                  <c:v>13.838191999999999</c:v>
                </c:pt>
                <c:pt idx="64145">
                  <c:v>13.837857</c:v>
                </c:pt>
                <c:pt idx="64146">
                  <c:v>13.836783</c:v>
                </c:pt>
                <c:pt idx="64147">
                  <c:v>13.835952000000001</c:v>
                </c:pt>
                <c:pt idx="64148">
                  <c:v>13.837842</c:v>
                </c:pt>
                <c:pt idx="64149">
                  <c:v>13.837956</c:v>
                </c:pt>
                <c:pt idx="64150">
                  <c:v>13.836206000000001</c:v>
                </c:pt>
                <c:pt idx="64151">
                  <c:v>13.840263</c:v>
                </c:pt>
                <c:pt idx="64152">
                  <c:v>13.841186</c:v>
                </c:pt>
                <c:pt idx="64153">
                  <c:v>13.836689</c:v>
                </c:pt>
                <c:pt idx="64154">
                  <c:v>13.839899000000001</c:v>
                </c:pt>
                <c:pt idx="64155">
                  <c:v>13.844834000000001</c:v>
                </c:pt>
                <c:pt idx="64156">
                  <c:v>13.843800999999999</c:v>
                </c:pt>
                <c:pt idx="64157">
                  <c:v>13.840840999999999</c:v>
                </c:pt>
                <c:pt idx="64158">
                  <c:v>13.837168</c:v>
                </c:pt>
                <c:pt idx="64159">
                  <c:v>13.833189000000001</c:v>
                </c:pt>
                <c:pt idx="64160">
                  <c:v>13.832229999999999</c:v>
                </c:pt>
                <c:pt idx="64161">
                  <c:v>13.836126999999999</c:v>
                </c:pt>
                <c:pt idx="64162">
                  <c:v>13.840361</c:v>
                </c:pt>
                <c:pt idx="64163">
                  <c:v>13.841131000000001</c:v>
                </c:pt>
                <c:pt idx="64164">
                  <c:v>13.842779999999999</c:v>
                </c:pt>
                <c:pt idx="64165">
                  <c:v>13.843838</c:v>
                </c:pt>
                <c:pt idx="64166">
                  <c:v>13.840897</c:v>
                </c:pt>
                <c:pt idx="64167">
                  <c:v>13.839871</c:v>
                </c:pt>
                <c:pt idx="64168">
                  <c:v>13.845425000000001</c:v>
                </c:pt>
                <c:pt idx="64169">
                  <c:v>13.849418999999999</c:v>
                </c:pt>
                <c:pt idx="64170">
                  <c:v>13.847340000000001</c:v>
                </c:pt>
                <c:pt idx="64171">
                  <c:v>13.849223</c:v>
                </c:pt>
                <c:pt idx="64172">
                  <c:v>13.853256</c:v>
                </c:pt>
                <c:pt idx="64173">
                  <c:v>13.848568999999999</c:v>
                </c:pt>
                <c:pt idx="64174">
                  <c:v>13.846854</c:v>
                </c:pt>
                <c:pt idx="64175">
                  <c:v>13.848295</c:v>
                </c:pt>
                <c:pt idx="64176">
                  <c:v>13.846139000000001</c:v>
                </c:pt>
                <c:pt idx="64177">
                  <c:v>13.847799</c:v>
                </c:pt>
                <c:pt idx="64178">
                  <c:v>13.850144999999999</c:v>
                </c:pt>
                <c:pt idx="64179">
                  <c:v>13.848190000000001</c:v>
                </c:pt>
                <c:pt idx="64180">
                  <c:v>13.847339</c:v>
                </c:pt>
                <c:pt idx="64181">
                  <c:v>13.849116</c:v>
                </c:pt>
                <c:pt idx="64182">
                  <c:v>13.84816</c:v>
                </c:pt>
                <c:pt idx="64183">
                  <c:v>13.847562999999999</c:v>
                </c:pt>
                <c:pt idx="64184">
                  <c:v>13.851133000000001</c:v>
                </c:pt>
                <c:pt idx="64185">
                  <c:v>13.849057999999999</c:v>
                </c:pt>
                <c:pt idx="64186">
                  <c:v>13.844269000000001</c:v>
                </c:pt>
                <c:pt idx="64187">
                  <c:v>13.843997999999999</c:v>
                </c:pt>
                <c:pt idx="64188">
                  <c:v>13.846411</c:v>
                </c:pt>
                <c:pt idx="64189">
                  <c:v>13.847973</c:v>
                </c:pt>
                <c:pt idx="64190">
                  <c:v>13.849498000000001</c:v>
                </c:pt>
                <c:pt idx="64191">
                  <c:v>13.851891</c:v>
                </c:pt>
                <c:pt idx="64192">
                  <c:v>13.852886</c:v>
                </c:pt>
                <c:pt idx="64193">
                  <c:v>13.851675999999999</c:v>
                </c:pt>
                <c:pt idx="64194">
                  <c:v>13.849916</c:v>
                </c:pt>
                <c:pt idx="64195">
                  <c:v>13.849358000000001</c:v>
                </c:pt>
                <c:pt idx="64196">
                  <c:v>13.848238</c:v>
                </c:pt>
                <c:pt idx="64197">
                  <c:v>13.847332</c:v>
                </c:pt>
                <c:pt idx="64198">
                  <c:v>13.85033</c:v>
                </c:pt>
                <c:pt idx="64199">
                  <c:v>13.851456000000001</c:v>
                </c:pt>
                <c:pt idx="64200">
                  <c:v>13.849963000000001</c:v>
                </c:pt>
                <c:pt idx="64201">
                  <c:v>13.854366000000001</c:v>
                </c:pt>
                <c:pt idx="64202">
                  <c:v>13.858135000000001</c:v>
                </c:pt>
                <c:pt idx="64203">
                  <c:v>13.855264999999999</c:v>
                </c:pt>
                <c:pt idx="64204">
                  <c:v>13.854962</c:v>
                </c:pt>
                <c:pt idx="64205">
                  <c:v>13.855803999999999</c:v>
                </c:pt>
                <c:pt idx="64206">
                  <c:v>13.855815</c:v>
                </c:pt>
                <c:pt idx="64207">
                  <c:v>13.860294</c:v>
                </c:pt>
                <c:pt idx="64208">
                  <c:v>13.861181</c:v>
                </c:pt>
                <c:pt idx="64209">
                  <c:v>13.859168</c:v>
                </c:pt>
                <c:pt idx="64210">
                  <c:v>13.860284</c:v>
                </c:pt>
                <c:pt idx="64211">
                  <c:v>13.859522</c:v>
                </c:pt>
                <c:pt idx="64212">
                  <c:v>13.853894</c:v>
                </c:pt>
                <c:pt idx="64213">
                  <c:v>13.851259000000001</c:v>
                </c:pt>
                <c:pt idx="64214">
                  <c:v>13.855242000000001</c:v>
                </c:pt>
                <c:pt idx="64215">
                  <c:v>13.858093999999999</c:v>
                </c:pt>
                <c:pt idx="64216">
                  <c:v>13.856349</c:v>
                </c:pt>
                <c:pt idx="64217">
                  <c:v>13.855077</c:v>
                </c:pt>
                <c:pt idx="64218">
                  <c:v>13.857734000000001</c:v>
                </c:pt>
                <c:pt idx="64219">
                  <c:v>13.856222000000001</c:v>
                </c:pt>
                <c:pt idx="64220">
                  <c:v>13.853624</c:v>
                </c:pt>
                <c:pt idx="64221">
                  <c:v>13.858223000000001</c:v>
                </c:pt>
                <c:pt idx="64222">
                  <c:v>13.85934</c:v>
                </c:pt>
                <c:pt idx="64223">
                  <c:v>13.856748</c:v>
                </c:pt>
                <c:pt idx="64224">
                  <c:v>13.857810000000001</c:v>
                </c:pt>
                <c:pt idx="64225">
                  <c:v>13.856553</c:v>
                </c:pt>
                <c:pt idx="64226">
                  <c:v>13.857448</c:v>
                </c:pt>
                <c:pt idx="64227">
                  <c:v>13.860644000000001</c:v>
                </c:pt>
                <c:pt idx="64228">
                  <c:v>13.859983</c:v>
                </c:pt>
                <c:pt idx="64229">
                  <c:v>13.856731</c:v>
                </c:pt>
                <c:pt idx="64230">
                  <c:v>13.857003000000001</c:v>
                </c:pt>
                <c:pt idx="64231">
                  <c:v>13.862019999999999</c:v>
                </c:pt>
                <c:pt idx="64232">
                  <c:v>13.859356999999999</c:v>
                </c:pt>
                <c:pt idx="64233">
                  <c:v>13.856268</c:v>
                </c:pt>
                <c:pt idx="64234">
                  <c:v>13.862558</c:v>
                </c:pt>
                <c:pt idx="64235">
                  <c:v>13.864575</c:v>
                </c:pt>
                <c:pt idx="64236">
                  <c:v>13.8598</c:v>
                </c:pt>
                <c:pt idx="64237">
                  <c:v>13.857077</c:v>
                </c:pt>
                <c:pt idx="64238">
                  <c:v>13.858954000000001</c:v>
                </c:pt>
                <c:pt idx="64239">
                  <c:v>13.8613</c:v>
                </c:pt>
                <c:pt idx="64240">
                  <c:v>13.865415</c:v>
                </c:pt>
                <c:pt idx="64241">
                  <c:v>13.872285</c:v>
                </c:pt>
                <c:pt idx="64242">
                  <c:v>13.872717</c:v>
                </c:pt>
                <c:pt idx="64243">
                  <c:v>13.868592</c:v>
                </c:pt>
                <c:pt idx="64244">
                  <c:v>13.870570000000001</c:v>
                </c:pt>
                <c:pt idx="64245">
                  <c:v>13.869154999999999</c:v>
                </c:pt>
                <c:pt idx="64246">
                  <c:v>13.863735</c:v>
                </c:pt>
                <c:pt idx="64247">
                  <c:v>13.866196</c:v>
                </c:pt>
                <c:pt idx="64248">
                  <c:v>13.868059000000001</c:v>
                </c:pt>
                <c:pt idx="64249">
                  <c:v>13.863292</c:v>
                </c:pt>
                <c:pt idx="64250">
                  <c:v>13.861397</c:v>
                </c:pt>
                <c:pt idx="64251">
                  <c:v>13.864293999999999</c:v>
                </c:pt>
                <c:pt idx="64252">
                  <c:v>13.866198000000001</c:v>
                </c:pt>
                <c:pt idx="64253">
                  <c:v>13.864736000000001</c:v>
                </c:pt>
                <c:pt idx="64254">
                  <c:v>13.862584</c:v>
                </c:pt>
                <c:pt idx="64255">
                  <c:v>13.863493</c:v>
                </c:pt>
                <c:pt idx="64256">
                  <c:v>13.866334</c:v>
                </c:pt>
                <c:pt idx="64257">
                  <c:v>13.864673</c:v>
                </c:pt>
                <c:pt idx="64258">
                  <c:v>13.865235999999999</c:v>
                </c:pt>
                <c:pt idx="64259">
                  <c:v>13.866701000000001</c:v>
                </c:pt>
                <c:pt idx="64260">
                  <c:v>13.863154</c:v>
                </c:pt>
                <c:pt idx="64261">
                  <c:v>13.863728999999999</c:v>
                </c:pt>
                <c:pt idx="64262">
                  <c:v>13.868943</c:v>
                </c:pt>
                <c:pt idx="64263">
                  <c:v>13.871199000000001</c:v>
                </c:pt>
                <c:pt idx="64264">
                  <c:v>13.867803</c:v>
                </c:pt>
                <c:pt idx="64265">
                  <c:v>13.865162</c:v>
                </c:pt>
                <c:pt idx="64266">
                  <c:v>13.866823</c:v>
                </c:pt>
                <c:pt idx="64267">
                  <c:v>13.866683</c:v>
                </c:pt>
                <c:pt idx="64268">
                  <c:v>13.865551999999999</c:v>
                </c:pt>
                <c:pt idx="64269">
                  <c:v>13.865076999999999</c:v>
                </c:pt>
                <c:pt idx="64270">
                  <c:v>13.867629000000001</c:v>
                </c:pt>
                <c:pt idx="64271">
                  <c:v>13.872781</c:v>
                </c:pt>
                <c:pt idx="64272">
                  <c:v>13.871198</c:v>
                </c:pt>
                <c:pt idx="64273">
                  <c:v>13.863265</c:v>
                </c:pt>
                <c:pt idx="64274">
                  <c:v>13.865470999999999</c:v>
                </c:pt>
                <c:pt idx="64275">
                  <c:v>13.87218</c:v>
                </c:pt>
                <c:pt idx="64276">
                  <c:v>13.869873</c:v>
                </c:pt>
                <c:pt idx="64277">
                  <c:v>13.868734999999999</c:v>
                </c:pt>
                <c:pt idx="64278">
                  <c:v>13.873065</c:v>
                </c:pt>
                <c:pt idx="64279">
                  <c:v>13.871676000000001</c:v>
                </c:pt>
                <c:pt idx="64280">
                  <c:v>13.870018</c:v>
                </c:pt>
                <c:pt idx="64281">
                  <c:v>13.872399</c:v>
                </c:pt>
                <c:pt idx="64282">
                  <c:v>13.872297</c:v>
                </c:pt>
                <c:pt idx="64283">
                  <c:v>13.872928</c:v>
                </c:pt>
                <c:pt idx="64284">
                  <c:v>13.87785</c:v>
                </c:pt>
                <c:pt idx="64285">
                  <c:v>13.877564</c:v>
                </c:pt>
                <c:pt idx="64286">
                  <c:v>13.872474</c:v>
                </c:pt>
                <c:pt idx="64287">
                  <c:v>13.873269000000001</c:v>
                </c:pt>
                <c:pt idx="64288">
                  <c:v>13.876716</c:v>
                </c:pt>
                <c:pt idx="64289">
                  <c:v>13.877226</c:v>
                </c:pt>
                <c:pt idx="64290">
                  <c:v>13.877803</c:v>
                </c:pt>
                <c:pt idx="64291">
                  <c:v>13.878252</c:v>
                </c:pt>
                <c:pt idx="64292">
                  <c:v>13.878164999999999</c:v>
                </c:pt>
                <c:pt idx="64293">
                  <c:v>13.879548</c:v>
                </c:pt>
                <c:pt idx="64294">
                  <c:v>13.880979999999999</c:v>
                </c:pt>
                <c:pt idx="64295">
                  <c:v>13.882358999999999</c:v>
                </c:pt>
                <c:pt idx="64296">
                  <c:v>13.884467000000001</c:v>
                </c:pt>
                <c:pt idx="64297">
                  <c:v>13.883201</c:v>
                </c:pt>
                <c:pt idx="64298">
                  <c:v>13.881489</c:v>
                </c:pt>
                <c:pt idx="64299">
                  <c:v>13.879956</c:v>
                </c:pt>
                <c:pt idx="64300">
                  <c:v>13.877392</c:v>
                </c:pt>
                <c:pt idx="64301">
                  <c:v>13.878264</c:v>
                </c:pt>
                <c:pt idx="64302">
                  <c:v>13.880651</c:v>
                </c:pt>
                <c:pt idx="64303">
                  <c:v>13.878393000000001</c:v>
                </c:pt>
                <c:pt idx="64304">
                  <c:v>13.876079000000001</c:v>
                </c:pt>
                <c:pt idx="64305">
                  <c:v>13.876863999999999</c:v>
                </c:pt>
                <c:pt idx="64306">
                  <c:v>13.877775</c:v>
                </c:pt>
                <c:pt idx="64307">
                  <c:v>13.876554</c:v>
                </c:pt>
                <c:pt idx="64308">
                  <c:v>13.876871</c:v>
                </c:pt>
                <c:pt idx="64309">
                  <c:v>13.877761</c:v>
                </c:pt>
                <c:pt idx="64310">
                  <c:v>13.876626</c:v>
                </c:pt>
                <c:pt idx="64311">
                  <c:v>13.879306</c:v>
                </c:pt>
                <c:pt idx="64312">
                  <c:v>13.881214999999999</c:v>
                </c:pt>
                <c:pt idx="64313">
                  <c:v>13.879553</c:v>
                </c:pt>
                <c:pt idx="64314">
                  <c:v>13.882617</c:v>
                </c:pt>
                <c:pt idx="64315">
                  <c:v>13.886505</c:v>
                </c:pt>
                <c:pt idx="64316">
                  <c:v>13.885006000000001</c:v>
                </c:pt>
                <c:pt idx="64317">
                  <c:v>13.888177000000001</c:v>
                </c:pt>
                <c:pt idx="64318">
                  <c:v>13.893033000000001</c:v>
                </c:pt>
                <c:pt idx="64319">
                  <c:v>13.891863000000001</c:v>
                </c:pt>
                <c:pt idx="64320">
                  <c:v>13.886967</c:v>
                </c:pt>
                <c:pt idx="64321">
                  <c:v>13.88208</c:v>
                </c:pt>
                <c:pt idx="64322">
                  <c:v>13.883896999999999</c:v>
                </c:pt>
                <c:pt idx="64323">
                  <c:v>13.887316</c:v>
                </c:pt>
                <c:pt idx="64324">
                  <c:v>13.885688</c:v>
                </c:pt>
                <c:pt idx="64325">
                  <c:v>13.882678</c:v>
                </c:pt>
                <c:pt idx="64326">
                  <c:v>13.883373000000001</c:v>
                </c:pt>
                <c:pt idx="64327">
                  <c:v>13.882811999999999</c:v>
                </c:pt>
                <c:pt idx="64328">
                  <c:v>13.882099999999999</c:v>
                </c:pt>
                <c:pt idx="64329">
                  <c:v>13.886334</c:v>
                </c:pt>
                <c:pt idx="64330">
                  <c:v>13.888629999999999</c:v>
                </c:pt>
                <c:pt idx="64331">
                  <c:v>13.884918000000001</c:v>
                </c:pt>
                <c:pt idx="64332">
                  <c:v>13.881007</c:v>
                </c:pt>
                <c:pt idx="64333">
                  <c:v>13.882545</c:v>
                </c:pt>
                <c:pt idx="64334">
                  <c:v>13.88532</c:v>
                </c:pt>
                <c:pt idx="64335">
                  <c:v>13.883350999999999</c:v>
                </c:pt>
                <c:pt idx="64336">
                  <c:v>13.880814000000001</c:v>
                </c:pt>
                <c:pt idx="64337">
                  <c:v>13.880734</c:v>
                </c:pt>
                <c:pt idx="64338">
                  <c:v>13.883793000000001</c:v>
                </c:pt>
                <c:pt idx="64339">
                  <c:v>13.886780999999999</c:v>
                </c:pt>
                <c:pt idx="64340">
                  <c:v>13.884346000000001</c:v>
                </c:pt>
                <c:pt idx="64341">
                  <c:v>13.880277</c:v>
                </c:pt>
                <c:pt idx="64342">
                  <c:v>13.879519</c:v>
                </c:pt>
                <c:pt idx="64343">
                  <c:v>13.880379</c:v>
                </c:pt>
                <c:pt idx="64344">
                  <c:v>13.882992</c:v>
                </c:pt>
                <c:pt idx="64345">
                  <c:v>13.885341</c:v>
                </c:pt>
                <c:pt idx="64346">
                  <c:v>13.883805000000001</c:v>
                </c:pt>
                <c:pt idx="64347">
                  <c:v>13.882783</c:v>
                </c:pt>
                <c:pt idx="64348">
                  <c:v>13.888947999999999</c:v>
                </c:pt>
                <c:pt idx="64349">
                  <c:v>13.889498</c:v>
                </c:pt>
                <c:pt idx="64350">
                  <c:v>13.888581</c:v>
                </c:pt>
                <c:pt idx="64351">
                  <c:v>13.895349</c:v>
                </c:pt>
                <c:pt idx="64352">
                  <c:v>13.894724999999999</c:v>
                </c:pt>
                <c:pt idx="64353">
                  <c:v>13.889379</c:v>
                </c:pt>
                <c:pt idx="64354">
                  <c:v>13.892393999999999</c:v>
                </c:pt>
                <c:pt idx="64355">
                  <c:v>13.894762999999999</c:v>
                </c:pt>
                <c:pt idx="64356">
                  <c:v>13.894461</c:v>
                </c:pt>
                <c:pt idx="64357">
                  <c:v>13.895555</c:v>
                </c:pt>
                <c:pt idx="64358">
                  <c:v>13.894278999999999</c:v>
                </c:pt>
                <c:pt idx="64359">
                  <c:v>13.891363</c:v>
                </c:pt>
                <c:pt idx="64360">
                  <c:v>13.888559000000001</c:v>
                </c:pt>
                <c:pt idx="64361">
                  <c:v>13.888944</c:v>
                </c:pt>
                <c:pt idx="64362">
                  <c:v>13.895238000000001</c:v>
                </c:pt>
                <c:pt idx="64363">
                  <c:v>13.892139999999999</c:v>
                </c:pt>
                <c:pt idx="64364">
                  <c:v>13.884950999999999</c:v>
                </c:pt>
                <c:pt idx="64365">
                  <c:v>13.890385</c:v>
                </c:pt>
                <c:pt idx="64366">
                  <c:v>13.894337999999999</c:v>
                </c:pt>
                <c:pt idx="64367">
                  <c:v>13.890488</c:v>
                </c:pt>
                <c:pt idx="64368">
                  <c:v>13.889601000000001</c:v>
                </c:pt>
                <c:pt idx="64369">
                  <c:v>13.890383999999999</c:v>
                </c:pt>
                <c:pt idx="64370">
                  <c:v>13.889742999999999</c:v>
                </c:pt>
                <c:pt idx="64371">
                  <c:v>13.889502</c:v>
                </c:pt>
                <c:pt idx="64372">
                  <c:v>13.891567</c:v>
                </c:pt>
                <c:pt idx="64373">
                  <c:v>13.892004999999999</c:v>
                </c:pt>
                <c:pt idx="64374">
                  <c:v>13.889974</c:v>
                </c:pt>
                <c:pt idx="64375">
                  <c:v>13.891772</c:v>
                </c:pt>
                <c:pt idx="64376">
                  <c:v>13.894662</c:v>
                </c:pt>
                <c:pt idx="64377">
                  <c:v>13.89406</c:v>
                </c:pt>
                <c:pt idx="64378">
                  <c:v>13.892754999999999</c:v>
                </c:pt>
                <c:pt idx="64379">
                  <c:v>13.893348</c:v>
                </c:pt>
                <c:pt idx="64380">
                  <c:v>13.890822</c:v>
                </c:pt>
                <c:pt idx="64381">
                  <c:v>13.884817</c:v>
                </c:pt>
                <c:pt idx="64382">
                  <c:v>13.891859</c:v>
                </c:pt>
                <c:pt idx="64383">
                  <c:v>13.897848</c:v>
                </c:pt>
                <c:pt idx="64384">
                  <c:v>13.889003000000001</c:v>
                </c:pt>
                <c:pt idx="64385">
                  <c:v>13.886889</c:v>
                </c:pt>
                <c:pt idx="64386">
                  <c:v>13.891959</c:v>
                </c:pt>
                <c:pt idx="64387">
                  <c:v>13.891310000000001</c:v>
                </c:pt>
                <c:pt idx="64388">
                  <c:v>13.890594</c:v>
                </c:pt>
                <c:pt idx="64389">
                  <c:v>13.889926000000001</c:v>
                </c:pt>
                <c:pt idx="64390">
                  <c:v>13.890427000000001</c:v>
                </c:pt>
                <c:pt idx="64391">
                  <c:v>13.894443000000001</c:v>
                </c:pt>
                <c:pt idx="64392">
                  <c:v>13.897563999999999</c:v>
                </c:pt>
                <c:pt idx="64393">
                  <c:v>13.900515</c:v>
                </c:pt>
                <c:pt idx="64394">
                  <c:v>13.899547</c:v>
                </c:pt>
                <c:pt idx="64395">
                  <c:v>13.893794</c:v>
                </c:pt>
                <c:pt idx="64396">
                  <c:v>13.891605999999999</c:v>
                </c:pt>
                <c:pt idx="64397">
                  <c:v>13.894565</c:v>
                </c:pt>
                <c:pt idx="64398">
                  <c:v>13.898267000000001</c:v>
                </c:pt>
                <c:pt idx="64399">
                  <c:v>13.897254</c:v>
                </c:pt>
                <c:pt idx="64400">
                  <c:v>13.894107999999999</c:v>
                </c:pt>
                <c:pt idx="64401">
                  <c:v>13.894683000000001</c:v>
                </c:pt>
                <c:pt idx="64402">
                  <c:v>13.894551</c:v>
                </c:pt>
                <c:pt idx="64403">
                  <c:v>13.893371999999999</c:v>
                </c:pt>
                <c:pt idx="64404">
                  <c:v>13.896362</c:v>
                </c:pt>
                <c:pt idx="64405">
                  <c:v>13.897913000000001</c:v>
                </c:pt>
                <c:pt idx="64406">
                  <c:v>13.895301</c:v>
                </c:pt>
                <c:pt idx="64407">
                  <c:v>13.898367</c:v>
                </c:pt>
                <c:pt idx="64408">
                  <c:v>13.903613999999999</c:v>
                </c:pt>
                <c:pt idx="64409">
                  <c:v>13.901315</c:v>
                </c:pt>
                <c:pt idx="64410">
                  <c:v>13.902728</c:v>
                </c:pt>
                <c:pt idx="64411">
                  <c:v>13.908393</c:v>
                </c:pt>
                <c:pt idx="64412">
                  <c:v>13.908782</c:v>
                </c:pt>
                <c:pt idx="64413">
                  <c:v>13.908605</c:v>
                </c:pt>
                <c:pt idx="64414">
                  <c:v>13.908718</c:v>
                </c:pt>
                <c:pt idx="64415">
                  <c:v>13.909874</c:v>
                </c:pt>
                <c:pt idx="64416">
                  <c:v>13.916153</c:v>
                </c:pt>
                <c:pt idx="64417">
                  <c:v>13.916876</c:v>
                </c:pt>
                <c:pt idx="64418">
                  <c:v>13.911597</c:v>
                </c:pt>
                <c:pt idx="64419">
                  <c:v>13.911471000000001</c:v>
                </c:pt>
                <c:pt idx="64420">
                  <c:v>13.911999</c:v>
                </c:pt>
                <c:pt idx="64421">
                  <c:v>13.909079999999999</c:v>
                </c:pt>
                <c:pt idx="64422">
                  <c:v>13.910240999999999</c:v>
                </c:pt>
                <c:pt idx="64423">
                  <c:v>13.913368</c:v>
                </c:pt>
                <c:pt idx="64424">
                  <c:v>13.910399</c:v>
                </c:pt>
                <c:pt idx="64425">
                  <c:v>13.908201</c:v>
                </c:pt>
                <c:pt idx="64426">
                  <c:v>13.911320999999999</c:v>
                </c:pt>
                <c:pt idx="64427">
                  <c:v>13.911022000000001</c:v>
                </c:pt>
                <c:pt idx="64428">
                  <c:v>13.912019000000001</c:v>
                </c:pt>
                <c:pt idx="64429">
                  <c:v>13.914410999999999</c:v>
                </c:pt>
                <c:pt idx="64430">
                  <c:v>13.911738</c:v>
                </c:pt>
                <c:pt idx="64431">
                  <c:v>13.912203</c:v>
                </c:pt>
                <c:pt idx="64432">
                  <c:v>13.915649999999999</c:v>
                </c:pt>
                <c:pt idx="64433">
                  <c:v>13.913803</c:v>
                </c:pt>
                <c:pt idx="64434">
                  <c:v>13.912756</c:v>
                </c:pt>
                <c:pt idx="64435">
                  <c:v>13.911555</c:v>
                </c:pt>
                <c:pt idx="64436">
                  <c:v>13.908815000000001</c:v>
                </c:pt>
                <c:pt idx="64437">
                  <c:v>13.911066999999999</c:v>
                </c:pt>
                <c:pt idx="64438">
                  <c:v>13.915454</c:v>
                </c:pt>
                <c:pt idx="64439">
                  <c:v>13.914001000000001</c:v>
                </c:pt>
                <c:pt idx="64440">
                  <c:v>13.910356999999999</c:v>
                </c:pt>
                <c:pt idx="64441">
                  <c:v>13.910907999999999</c:v>
                </c:pt>
                <c:pt idx="64442">
                  <c:v>13.913349999999999</c:v>
                </c:pt>
                <c:pt idx="64443">
                  <c:v>13.911651000000001</c:v>
                </c:pt>
                <c:pt idx="64444">
                  <c:v>13.907242999999999</c:v>
                </c:pt>
                <c:pt idx="64445">
                  <c:v>13.907925000000001</c:v>
                </c:pt>
                <c:pt idx="64446">
                  <c:v>13.908809</c:v>
                </c:pt>
                <c:pt idx="64447">
                  <c:v>13.907752</c:v>
                </c:pt>
                <c:pt idx="64448">
                  <c:v>13.910064999999999</c:v>
                </c:pt>
                <c:pt idx="64449">
                  <c:v>13.911994999999999</c:v>
                </c:pt>
                <c:pt idx="64450">
                  <c:v>13.911977</c:v>
                </c:pt>
                <c:pt idx="64451">
                  <c:v>13.911424999999999</c:v>
                </c:pt>
                <c:pt idx="64452">
                  <c:v>13.910648999999999</c:v>
                </c:pt>
                <c:pt idx="64453">
                  <c:v>13.911446</c:v>
                </c:pt>
                <c:pt idx="64454">
                  <c:v>13.913760999999999</c:v>
                </c:pt>
                <c:pt idx="64455">
                  <c:v>13.917814</c:v>
                </c:pt>
                <c:pt idx="64456">
                  <c:v>13.918438999999999</c:v>
                </c:pt>
                <c:pt idx="64457">
                  <c:v>13.914191000000001</c:v>
                </c:pt>
                <c:pt idx="64458">
                  <c:v>13.915758</c:v>
                </c:pt>
                <c:pt idx="64459">
                  <c:v>13.918872</c:v>
                </c:pt>
                <c:pt idx="64460">
                  <c:v>13.916866000000001</c:v>
                </c:pt>
                <c:pt idx="64461">
                  <c:v>13.918157000000001</c:v>
                </c:pt>
                <c:pt idx="64462">
                  <c:v>13.921798000000001</c:v>
                </c:pt>
                <c:pt idx="64463">
                  <c:v>13.922765999999999</c:v>
                </c:pt>
                <c:pt idx="64464">
                  <c:v>13.925345</c:v>
                </c:pt>
                <c:pt idx="64465">
                  <c:v>13.925841999999999</c:v>
                </c:pt>
                <c:pt idx="64466">
                  <c:v>13.926315000000001</c:v>
                </c:pt>
                <c:pt idx="64467">
                  <c:v>13.931422</c:v>
                </c:pt>
                <c:pt idx="64468">
                  <c:v>13.929428</c:v>
                </c:pt>
                <c:pt idx="64469">
                  <c:v>13.920781</c:v>
                </c:pt>
                <c:pt idx="64470">
                  <c:v>13.923145999999999</c:v>
                </c:pt>
                <c:pt idx="64471">
                  <c:v>13.930633</c:v>
                </c:pt>
                <c:pt idx="64472">
                  <c:v>13.928837</c:v>
                </c:pt>
                <c:pt idx="64473">
                  <c:v>13.923337</c:v>
                </c:pt>
                <c:pt idx="64474">
                  <c:v>13.922852000000001</c:v>
                </c:pt>
                <c:pt idx="64475">
                  <c:v>13.925893</c:v>
                </c:pt>
                <c:pt idx="64476">
                  <c:v>13.925834</c:v>
                </c:pt>
                <c:pt idx="64477">
                  <c:v>13.923155</c:v>
                </c:pt>
                <c:pt idx="64478">
                  <c:v>13.923862</c:v>
                </c:pt>
                <c:pt idx="64479">
                  <c:v>13.926012999999999</c:v>
                </c:pt>
                <c:pt idx="64480">
                  <c:v>13.922389000000001</c:v>
                </c:pt>
                <c:pt idx="64481">
                  <c:v>13.920946000000001</c:v>
                </c:pt>
                <c:pt idx="64482">
                  <c:v>13.923800999999999</c:v>
                </c:pt>
                <c:pt idx="64483">
                  <c:v>13.920113000000001</c:v>
                </c:pt>
                <c:pt idx="64484">
                  <c:v>13.918324</c:v>
                </c:pt>
                <c:pt idx="64485">
                  <c:v>13.924092</c:v>
                </c:pt>
                <c:pt idx="64486">
                  <c:v>13.922580999999999</c:v>
                </c:pt>
                <c:pt idx="64487">
                  <c:v>13.918545</c:v>
                </c:pt>
                <c:pt idx="64488">
                  <c:v>13.923792000000001</c:v>
                </c:pt>
                <c:pt idx="64489">
                  <c:v>13.929448000000001</c:v>
                </c:pt>
                <c:pt idx="64490">
                  <c:v>13.927194</c:v>
                </c:pt>
                <c:pt idx="64491">
                  <c:v>13.924348999999999</c:v>
                </c:pt>
                <c:pt idx="64492">
                  <c:v>13.92733</c:v>
                </c:pt>
                <c:pt idx="64493">
                  <c:v>13.927834000000001</c:v>
                </c:pt>
                <c:pt idx="64494">
                  <c:v>13.924887</c:v>
                </c:pt>
                <c:pt idx="64495">
                  <c:v>13.924218</c:v>
                </c:pt>
                <c:pt idx="64496">
                  <c:v>13.926752</c:v>
                </c:pt>
                <c:pt idx="64497">
                  <c:v>13.928616</c:v>
                </c:pt>
                <c:pt idx="64498">
                  <c:v>13.930854999999999</c:v>
                </c:pt>
                <c:pt idx="64499">
                  <c:v>13.932947</c:v>
                </c:pt>
                <c:pt idx="64500">
                  <c:v>13.928628</c:v>
                </c:pt>
                <c:pt idx="64501">
                  <c:v>13.926818000000001</c:v>
                </c:pt>
                <c:pt idx="64502">
                  <c:v>13.929836999999999</c:v>
                </c:pt>
                <c:pt idx="64503">
                  <c:v>13.925724000000001</c:v>
                </c:pt>
                <c:pt idx="64504">
                  <c:v>13.923082000000001</c:v>
                </c:pt>
                <c:pt idx="64505">
                  <c:v>13.927274000000001</c:v>
                </c:pt>
                <c:pt idx="64506">
                  <c:v>13.928913</c:v>
                </c:pt>
                <c:pt idx="64507">
                  <c:v>13.927318</c:v>
                </c:pt>
                <c:pt idx="64508">
                  <c:v>13.928749</c:v>
                </c:pt>
                <c:pt idx="64509">
                  <c:v>13.930667</c:v>
                </c:pt>
                <c:pt idx="64510">
                  <c:v>13.927611000000001</c:v>
                </c:pt>
                <c:pt idx="64511">
                  <c:v>13.929226999999999</c:v>
                </c:pt>
                <c:pt idx="64512">
                  <c:v>13.93394</c:v>
                </c:pt>
                <c:pt idx="64513">
                  <c:v>13.931103999999999</c:v>
                </c:pt>
                <c:pt idx="64514">
                  <c:v>13.924663000000001</c:v>
                </c:pt>
                <c:pt idx="64515">
                  <c:v>13.923689</c:v>
                </c:pt>
                <c:pt idx="64516">
                  <c:v>13.929357</c:v>
                </c:pt>
                <c:pt idx="64517">
                  <c:v>13.933808000000001</c:v>
                </c:pt>
                <c:pt idx="64518">
                  <c:v>13.933223</c:v>
                </c:pt>
                <c:pt idx="64519">
                  <c:v>13.931533999999999</c:v>
                </c:pt>
                <c:pt idx="64520">
                  <c:v>13.934393999999999</c:v>
                </c:pt>
                <c:pt idx="64521">
                  <c:v>13.935098999999999</c:v>
                </c:pt>
                <c:pt idx="64522">
                  <c:v>13.932129</c:v>
                </c:pt>
                <c:pt idx="64523">
                  <c:v>13.934286</c:v>
                </c:pt>
                <c:pt idx="64524">
                  <c:v>13.937844</c:v>
                </c:pt>
                <c:pt idx="64525">
                  <c:v>13.937924000000001</c:v>
                </c:pt>
                <c:pt idx="64526">
                  <c:v>13.935657000000001</c:v>
                </c:pt>
                <c:pt idx="64527">
                  <c:v>13.932327000000001</c:v>
                </c:pt>
                <c:pt idx="64528">
                  <c:v>13.931205</c:v>
                </c:pt>
                <c:pt idx="64529">
                  <c:v>13.9345</c:v>
                </c:pt>
                <c:pt idx="64530">
                  <c:v>13.935948</c:v>
                </c:pt>
                <c:pt idx="64531">
                  <c:v>13.935516</c:v>
                </c:pt>
                <c:pt idx="64532">
                  <c:v>13.936852999999999</c:v>
                </c:pt>
                <c:pt idx="64533">
                  <c:v>13.935086999999999</c:v>
                </c:pt>
                <c:pt idx="64534">
                  <c:v>13.935504</c:v>
                </c:pt>
                <c:pt idx="64535">
                  <c:v>13.938475</c:v>
                </c:pt>
                <c:pt idx="64536">
                  <c:v>13.936978999999999</c:v>
                </c:pt>
                <c:pt idx="64537">
                  <c:v>13.935347999999999</c:v>
                </c:pt>
                <c:pt idx="64538">
                  <c:v>13.939933</c:v>
                </c:pt>
                <c:pt idx="64539">
                  <c:v>13.939589</c:v>
                </c:pt>
                <c:pt idx="64540">
                  <c:v>13.938813</c:v>
                </c:pt>
                <c:pt idx="64541">
                  <c:v>13.942796</c:v>
                </c:pt>
                <c:pt idx="64542">
                  <c:v>13.940701000000001</c:v>
                </c:pt>
                <c:pt idx="64543">
                  <c:v>13.940917000000001</c:v>
                </c:pt>
                <c:pt idx="64544">
                  <c:v>13.945224</c:v>
                </c:pt>
                <c:pt idx="64545">
                  <c:v>13.942677</c:v>
                </c:pt>
                <c:pt idx="64546">
                  <c:v>13.938871000000001</c:v>
                </c:pt>
                <c:pt idx="64547">
                  <c:v>13.940932</c:v>
                </c:pt>
                <c:pt idx="64548">
                  <c:v>13.945204</c:v>
                </c:pt>
                <c:pt idx="64549">
                  <c:v>13.946402000000001</c:v>
                </c:pt>
                <c:pt idx="64550">
                  <c:v>13.944191</c:v>
                </c:pt>
                <c:pt idx="64551">
                  <c:v>13.942022</c:v>
                </c:pt>
                <c:pt idx="64552">
                  <c:v>13.943819</c:v>
                </c:pt>
                <c:pt idx="64553">
                  <c:v>13.943502000000001</c:v>
                </c:pt>
                <c:pt idx="64554">
                  <c:v>13.939965000000001</c:v>
                </c:pt>
                <c:pt idx="64555">
                  <c:v>13.941086</c:v>
                </c:pt>
                <c:pt idx="64556">
                  <c:v>13.942691999999999</c:v>
                </c:pt>
                <c:pt idx="64557">
                  <c:v>13.937868</c:v>
                </c:pt>
                <c:pt idx="64558">
                  <c:v>13.937279999999999</c:v>
                </c:pt>
                <c:pt idx="64559">
                  <c:v>13.941826000000001</c:v>
                </c:pt>
                <c:pt idx="64560">
                  <c:v>13.941178000000001</c:v>
                </c:pt>
                <c:pt idx="64561">
                  <c:v>13.939121</c:v>
                </c:pt>
                <c:pt idx="64562">
                  <c:v>13.942622999999999</c:v>
                </c:pt>
                <c:pt idx="64563">
                  <c:v>13.945175000000001</c:v>
                </c:pt>
                <c:pt idx="64564">
                  <c:v>13.942741</c:v>
                </c:pt>
                <c:pt idx="64565">
                  <c:v>13.940403</c:v>
                </c:pt>
                <c:pt idx="64566">
                  <c:v>13.943794</c:v>
                </c:pt>
                <c:pt idx="64567">
                  <c:v>13.943326000000001</c:v>
                </c:pt>
                <c:pt idx="64568">
                  <c:v>13.938147000000001</c:v>
                </c:pt>
                <c:pt idx="64569">
                  <c:v>13.943448999999999</c:v>
                </c:pt>
                <c:pt idx="64570">
                  <c:v>13.946681999999999</c:v>
                </c:pt>
                <c:pt idx="64571">
                  <c:v>13.938615</c:v>
                </c:pt>
                <c:pt idx="64572">
                  <c:v>13.940313</c:v>
                </c:pt>
                <c:pt idx="64573">
                  <c:v>13.947982</c:v>
                </c:pt>
                <c:pt idx="64574">
                  <c:v>13.946895</c:v>
                </c:pt>
                <c:pt idx="64575">
                  <c:v>13.944967</c:v>
                </c:pt>
                <c:pt idx="64576">
                  <c:v>13.947201</c:v>
                </c:pt>
                <c:pt idx="64577">
                  <c:v>13.948274</c:v>
                </c:pt>
                <c:pt idx="64578">
                  <c:v>13.945822</c:v>
                </c:pt>
                <c:pt idx="64579">
                  <c:v>13.945582999999999</c:v>
                </c:pt>
                <c:pt idx="64580">
                  <c:v>13.954938</c:v>
                </c:pt>
                <c:pt idx="64581">
                  <c:v>13.956941</c:v>
                </c:pt>
                <c:pt idx="64582">
                  <c:v>13.951119</c:v>
                </c:pt>
                <c:pt idx="64583">
                  <c:v>13.954438</c:v>
                </c:pt>
                <c:pt idx="64584">
                  <c:v>13.956878</c:v>
                </c:pt>
                <c:pt idx="64585">
                  <c:v>13.952671</c:v>
                </c:pt>
                <c:pt idx="64586">
                  <c:v>13.9521</c:v>
                </c:pt>
                <c:pt idx="64587">
                  <c:v>13.953215</c:v>
                </c:pt>
                <c:pt idx="64588">
                  <c:v>13.950812000000001</c:v>
                </c:pt>
                <c:pt idx="64589">
                  <c:v>13.950512</c:v>
                </c:pt>
                <c:pt idx="64590">
                  <c:v>13.956543</c:v>
                </c:pt>
                <c:pt idx="64591">
                  <c:v>13.956405</c:v>
                </c:pt>
                <c:pt idx="64592">
                  <c:v>13.950837999999999</c:v>
                </c:pt>
                <c:pt idx="64593">
                  <c:v>13.95007</c:v>
                </c:pt>
                <c:pt idx="64594">
                  <c:v>13.951518</c:v>
                </c:pt>
                <c:pt idx="64595">
                  <c:v>13.949</c:v>
                </c:pt>
                <c:pt idx="64596">
                  <c:v>13.951046</c:v>
                </c:pt>
                <c:pt idx="64597">
                  <c:v>13.95729</c:v>
                </c:pt>
                <c:pt idx="64598">
                  <c:v>13.955458999999999</c:v>
                </c:pt>
                <c:pt idx="64599">
                  <c:v>13.951337000000001</c:v>
                </c:pt>
                <c:pt idx="64600">
                  <c:v>13.951553000000001</c:v>
                </c:pt>
                <c:pt idx="64601">
                  <c:v>13.95327</c:v>
                </c:pt>
                <c:pt idx="64602">
                  <c:v>13.952012</c:v>
                </c:pt>
                <c:pt idx="64603">
                  <c:v>13.948753999999999</c:v>
                </c:pt>
                <c:pt idx="64604">
                  <c:v>13.950229</c:v>
                </c:pt>
                <c:pt idx="64605">
                  <c:v>13.953658000000001</c:v>
                </c:pt>
                <c:pt idx="64606">
                  <c:v>13.953522</c:v>
                </c:pt>
                <c:pt idx="64607">
                  <c:v>13.954477000000001</c:v>
                </c:pt>
                <c:pt idx="64608">
                  <c:v>13.953737</c:v>
                </c:pt>
                <c:pt idx="64609">
                  <c:v>13.949960000000001</c:v>
                </c:pt>
                <c:pt idx="64610">
                  <c:v>13.951665999999999</c:v>
                </c:pt>
                <c:pt idx="64611">
                  <c:v>13.955009</c:v>
                </c:pt>
                <c:pt idx="64612">
                  <c:v>13.954535999999999</c:v>
                </c:pt>
                <c:pt idx="64613">
                  <c:v>13.954402</c:v>
                </c:pt>
                <c:pt idx="64614">
                  <c:v>13.954774</c:v>
                </c:pt>
                <c:pt idx="64615">
                  <c:v>13.95491</c:v>
                </c:pt>
                <c:pt idx="64616">
                  <c:v>13.960167</c:v>
                </c:pt>
                <c:pt idx="64617">
                  <c:v>13.964928</c:v>
                </c:pt>
                <c:pt idx="64618">
                  <c:v>13.958105</c:v>
                </c:pt>
                <c:pt idx="64619">
                  <c:v>13.950426</c:v>
                </c:pt>
                <c:pt idx="64620">
                  <c:v>13.954677</c:v>
                </c:pt>
                <c:pt idx="64621">
                  <c:v>13.959588999999999</c:v>
                </c:pt>
                <c:pt idx="64622">
                  <c:v>13.959168999999999</c:v>
                </c:pt>
                <c:pt idx="64623">
                  <c:v>13.961187000000001</c:v>
                </c:pt>
                <c:pt idx="64624">
                  <c:v>13.964518999999999</c:v>
                </c:pt>
                <c:pt idx="64625">
                  <c:v>13.961558999999999</c:v>
                </c:pt>
                <c:pt idx="64626">
                  <c:v>13.959568000000001</c:v>
                </c:pt>
                <c:pt idx="64627">
                  <c:v>13.966646000000001</c:v>
                </c:pt>
                <c:pt idx="64628">
                  <c:v>13.969628</c:v>
                </c:pt>
                <c:pt idx="64629">
                  <c:v>13.963879</c:v>
                </c:pt>
                <c:pt idx="64630">
                  <c:v>13.962526</c:v>
                </c:pt>
                <c:pt idx="64631">
                  <c:v>13.964162</c:v>
                </c:pt>
                <c:pt idx="64632">
                  <c:v>13.964529000000001</c:v>
                </c:pt>
                <c:pt idx="64633">
                  <c:v>13.968427</c:v>
                </c:pt>
                <c:pt idx="64634">
                  <c:v>13.96969</c:v>
                </c:pt>
                <c:pt idx="64635">
                  <c:v>13.964642</c:v>
                </c:pt>
                <c:pt idx="64636">
                  <c:v>13.964677999999999</c:v>
                </c:pt>
                <c:pt idx="64637">
                  <c:v>13.967919</c:v>
                </c:pt>
                <c:pt idx="64638">
                  <c:v>13.966848000000001</c:v>
                </c:pt>
                <c:pt idx="64639">
                  <c:v>13.965138</c:v>
                </c:pt>
                <c:pt idx="64640">
                  <c:v>13.963013</c:v>
                </c:pt>
                <c:pt idx="64641">
                  <c:v>13.960483999999999</c:v>
                </c:pt>
                <c:pt idx="64642">
                  <c:v>13.960855</c:v>
                </c:pt>
                <c:pt idx="64643">
                  <c:v>13.96278</c:v>
                </c:pt>
                <c:pt idx="64644">
                  <c:v>13.962116</c:v>
                </c:pt>
                <c:pt idx="64645">
                  <c:v>13.961359</c:v>
                </c:pt>
                <c:pt idx="64646">
                  <c:v>13.962198000000001</c:v>
                </c:pt>
                <c:pt idx="64647">
                  <c:v>13.961207999999999</c:v>
                </c:pt>
                <c:pt idx="64648">
                  <c:v>13.959224000000001</c:v>
                </c:pt>
                <c:pt idx="64649">
                  <c:v>13.960823</c:v>
                </c:pt>
                <c:pt idx="64650">
                  <c:v>13.964157999999999</c:v>
                </c:pt>
                <c:pt idx="64651">
                  <c:v>13.965552000000001</c:v>
                </c:pt>
                <c:pt idx="64652">
                  <c:v>13.963569</c:v>
                </c:pt>
                <c:pt idx="64653">
                  <c:v>13.961513</c:v>
                </c:pt>
                <c:pt idx="64654">
                  <c:v>13.963231</c:v>
                </c:pt>
                <c:pt idx="64655">
                  <c:v>13.966896</c:v>
                </c:pt>
                <c:pt idx="64656">
                  <c:v>13.967491000000001</c:v>
                </c:pt>
                <c:pt idx="64657">
                  <c:v>13.964449</c:v>
                </c:pt>
                <c:pt idx="64658">
                  <c:v>13.965185999999999</c:v>
                </c:pt>
                <c:pt idx="64659">
                  <c:v>13.96923</c:v>
                </c:pt>
                <c:pt idx="64660">
                  <c:v>13.969381</c:v>
                </c:pt>
                <c:pt idx="64661">
                  <c:v>13.968809</c:v>
                </c:pt>
                <c:pt idx="64662">
                  <c:v>13.970939</c:v>
                </c:pt>
                <c:pt idx="64663">
                  <c:v>13.970523</c:v>
                </c:pt>
                <c:pt idx="64664">
                  <c:v>13.968616000000001</c:v>
                </c:pt>
                <c:pt idx="64665">
                  <c:v>13.968699000000001</c:v>
                </c:pt>
                <c:pt idx="64666">
                  <c:v>13.968078999999999</c:v>
                </c:pt>
                <c:pt idx="64667">
                  <c:v>13.967022999999999</c:v>
                </c:pt>
                <c:pt idx="64668">
                  <c:v>13.968226</c:v>
                </c:pt>
                <c:pt idx="64669">
                  <c:v>13.968681</c:v>
                </c:pt>
                <c:pt idx="64670">
                  <c:v>13.968522999999999</c:v>
                </c:pt>
                <c:pt idx="64671">
                  <c:v>13.971518</c:v>
                </c:pt>
                <c:pt idx="64672">
                  <c:v>13.974971</c:v>
                </c:pt>
                <c:pt idx="64673">
                  <c:v>13.972858</c:v>
                </c:pt>
                <c:pt idx="64674">
                  <c:v>13.971703</c:v>
                </c:pt>
                <c:pt idx="64675">
                  <c:v>13.972044</c:v>
                </c:pt>
                <c:pt idx="64676">
                  <c:v>13.972721999999999</c:v>
                </c:pt>
                <c:pt idx="64677">
                  <c:v>13.974174</c:v>
                </c:pt>
                <c:pt idx="64678">
                  <c:v>13.973812000000001</c:v>
                </c:pt>
                <c:pt idx="64679">
                  <c:v>13.973253</c:v>
                </c:pt>
                <c:pt idx="64680">
                  <c:v>13.971432</c:v>
                </c:pt>
                <c:pt idx="64681">
                  <c:v>13.971479</c:v>
                </c:pt>
                <c:pt idx="64682">
                  <c:v>13.976194</c:v>
                </c:pt>
                <c:pt idx="64683">
                  <c:v>13.97607</c:v>
                </c:pt>
                <c:pt idx="64684">
                  <c:v>13.971114</c:v>
                </c:pt>
                <c:pt idx="64685">
                  <c:v>13.972041000000001</c:v>
                </c:pt>
                <c:pt idx="64686">
                  <c:v>13.9772</c:v>
                </c:pt>
                <c:pt idx="64687">
                  <c:v>13.97996</c:v>
                </c:pt>
                <c:pt idx="64688">
                  <c:v>13.980938</c:v>
                </c:pt>
                <c:pt idx="64689">
                  <c:v>13.982137</c:v>
                </c:pt>
                <c:pt idx="64690">
                  <c:v>13.979777</c:v>
                </c:pt>
                <c:pt idx="64691">
                  <c:v>13.979761999999999</c:v>
                </c:pt>
                <c:pt idx="64692">
                  <c:v>13.981152</c:v>
                </c:pt>
                <c:pt idx="64693">
                  <c:v>13.978455</c:v>
                </c:pt>
                <c:pt idx="64694">
                  <c:v>13.978289999999999</c:v>
                </c:pt>
                <c:pt idx="64695">
                  <c:v>13.982184</c:v>
                </c:pt>
                <c:pt idx="64696">
                  <c:v>13.983508</c:v>
                </c:pt>
                <c:pt idx="64697">
                  <c:v>13.979366000000001</c:v>
                </c:pt>
                <c:pt idx="64698">
                  <c:v>13.97789</c:v>
                </c:pt>
                <c:pt idx="64699">
                  <c:v>13.980352999999999</c:v>
                </c:pt>
                <c:pt idx="64700">
                  <c:v>13.978028999999999</c:v>
                </c:pt>
                <c:pt idx="64701">
                  <c:v>13.975440000000001</c:v>
                </c:pt>
                <c:pt idx="64702">
                  <c:v>13.981303</c:v>
                </c:pt>
                <c:pt idx="64703">
                  <c:v>13.985051</c:v>
                </c:pt>
                <c:pt idx="64704">
                  <c:v>13.978614</c:v>
                </c:pt>
                <c:pt idx="64705">
                  <c:v>13.977263000000001</c:v>
                </c:pt>
                <c:pt idx="64706">
                  <c:v>13.98335</c:v>
                </c:pt>
                <c:pt idx="64707">
                  <c:v>13.985609</c:v>
                </c:pt>
                <c:pt idx="64708">
                  <c:v>13.982101</c:v>
                </c:pt>
                <c:pt idx="64709">
                  <c:v>13.980257999999999</c:v>
                </c:pt>
                <c:pt idx="64710">
                  <c:v>13.979367999999999</c:v>
                </c:pt>
                <c:pt idx="64711">
                  <c:v>13.98048</c:v>
                </c:pt>
                <c:pt idx="64712">
                  <c:v>13.983027999999999</c:v>
                </c:pt>
                <c:pt idx="64713">
                  <c:v>13.982792999999999</c:v>
                </c:pt>
                <c:pt idx="64714">
                  <c:v>13.984353</c:v>
                </c:pt>
                <c:pt idx="64715">
                  <c:v>13.987102999999999</c:v>
                </c:pt>
                <c:pt idx="64716">
                  <c:v>13.983537999999999</c:v>
                </c:pt>
                <c:pt idx="64717">
                  <c:v>13.980884</c:v>
                </c:pt>
                <c:pt idx="64718">
                  <c:v>13.984394999999999</c:v>
                </c:pt>
                <c:pt idx="64719">
                  <c:v>13.985958999999999</c:v>
                </c:pt>
                <c:pt idx="64720">
                  <c:v>13.983851</c:v>
                </c:pt>
                <c:pt idx="64721">
                  <c:v>13.982113</c:v>
                </c:pt>
                <c:pt idx="64722">
                  <c:v>13.981882000000001</c:v>
                </c:pt>
                <c:pt idx="64723">
                  <c:v>13.983134</c:v>
                </c:pt>
                <c:pt idx="64724">
                  <c:v>13.983839</c:v>
                </c:pt>
                <c:pt idx="64725">
                  <c:v>13.984372</c:v>
                </c:pt>
                <c:pt idx="64726">
                  <c:v>13.984978999999999</c:v>
                </c:pt>
                <c:pt idx="64727">
                  <c:v>13.984316</c:v>
                </c:pt>
                <c:pt idx="64728">
                  <c:v>13.984327</c:v>
                </c:pt>
                <c:pt idx="64729">
                  <c:v>13.985799999999999</c:v>
                </c:pt>
                <c:pt idx="64730">
                  <c:v>13.988353</c:v>
                </c:pt>
                <c:pt idx="64731">
                  <c:v>13.991785</c:v>
                </c:pt>
                <c:pt idx="64732">
                  <c:v>13.99511</c:v>
                </c:pt>
                <c:pt idx="64733">
                  <c:v>13.996089</c:v>
                </c:pt>
                <c:pt idx="64734">
                  <c:v>13.991813</c:v>
                </c:pt>
                <c:pt idx="64735">
                  <c:v>13.987026</c:v>
                </c:pt>
                <c:pt idx="64736">
                  <c:v>13.989409</c:v>
                </c:pt>
                <c:pt idx="64737">
                  <c:v>13.989896</c:v>
                </c:pt>
                <c:pt idx="64738">
                  <c:v>13.990368999999999</c:v>
                </c:pt>
                <c:pt idx="64739">
                  <c:v>13.99559</c:v>
                </c:pt>
                <c:pt idx="64740">
                  <c:v>13.994166999999999</c:v>
                </c:pt>
                <c:pt idx="64741">
                  <c:v>13.990181</c:v>
                </c:pt>
                <c:pt idx="64742">
                  <c:v>13.987634999999999</c:v>
                </c:pt>
                <c:pt idx="64743">
                  <c:v>13.987962</c:v>
                </c:pt>
                <c:pt idx="64744">
                  <c:v>13.989665</c:v>
                </c:pt>
                <c:pt idx="64745">
                  <c:v>13.988602</c:v>
                </c:pt>
                <c:pt idx="64746">
                  <c:v>13.988117000000001</c:v>
                </c:pt>
                <c:pt idx="64747">
                  <c:v>13.991244</c:v>
                </c:pt>
                <c:pt idx="64748">
                  <c:v>13.992414</c:v>
                </c:pt>
                <c:pt idx="64749">
                  <c:v>13.989193</c:v>
                </c:pt>
                <c:pt idx="64750">
                  <c:v>13.990546999999999</c:v>
                </c:pt>
                <c:pt idx="64751">
                  <c:v>13.996808</c:v>
                </c:pt>
                <c:pt idx="64752">
                  <c:v>13.995993</c:v>
                </c:pt>
                <c:pt idx="64753">
                  <c:v>13.994002</c:v>
                </c:pt>
                <c:pt idx="64754">
                  <c:v>13.994141000000001</c:v>
                </c:pt>
                <c:pt idx="64755">
                  <c:v>13.996266</c:v>
                </c:pt>
                <c:pt idx="64756">
                  <c:v>13.999981999999999</c:v>
                </c:pt>
                <c:pt idx="64757">
                  <c:v>13.996784999999999</c:v>
                </c:pt>
                <c:pt idx="64758">
                  <c:v>13.992295</c:v>
                </c:pt>
                <c:pt idx="64759">
                  <c:v>13.994783999999999</c:v>
                </c:pt>
                <c:pt idx="64760">
                  <c:v>13.995747</c:v>
                </c:pt>
                <c:pt idx="64761">
                  <c:v>13.993373</c:v>
                </c:pt>
                <c:pt idx="64762">
                  <c:v>13.994440000000001</c:v>
                </c:pt>
                <c:pt idx="64763">
                  <c:v>13.993461999999999</c:v>
                </c:pt>
                <c:pt idx="64764">
                  <c:v>13.986567000000001</c:v>
                </c:pt>
                <c:pt idx="64765">
                  <c:v>13.985359000000001</c:v>
                </c:pt>
                <c:pt idx="64766">
                  <c:v>13.990546</c:v>
                </c:pt>
                <c:pt idx="64767">
                  <c:v>13.996256000000001</c:v>
                </c:pt>
                <c:pt idx="64768">
                  <c:v>13.999566</c:v>
                </c:pt>
                <c:pt idx="64769">
                  <c:v>13.997097</c:v>
                </c:pt>
                <c:pt idx="64770">
                  <c:v>13.996558</c:v>
                </c:pt>
                <c:pt idx="64771">
                  <c:v>14.001619</c:v>
                </c:pt>
                <c:pt idx="64772">
                  <c:v>14.002651999999999</c:v>
                </c:pt>
                <c:pt idx="64773">
                  <c:v>14.000363999999999</c:v>
                </c:pt>
                <c:pt idx="64774">
                  <c:v>13.999259</c:v>
                </c:pt>
                <c:pt idx="64775">
                  <c:v>13.999727999999999</c:v>
                </c:pt>
                <c:pt idx="64776">
                  <c:v>14.001516000000001</c:v>
                </c:pt>
                <c:pt idx="64777">
                  <c:v>13.999935000000001</c:v>
                </c:pt>
                <c:pt idx="64778">
                  <c:v>14.000147</c:v>
                </c:pt>
                <c:pt idx="64779">
                  <c:v>14.003987</c:v>
                </c:pt>
                <c:pt idx="64780">
                  <c:v>13.998965999999999</c:v>
                </c:pt>
                <c:pt idx="64781">
                  <c:v>13.994358999999999</c:v>
                </c:pt>
                <c:pt idx="64782">
                  <c:v>13.999355</c:v>
                </c:pt>
                <c:pt idx="64783">
                  <c:v>14.00122</c:v>
                </c:pt>
                <c:pt idx="64784">
                  <c:v>13.998601000000001</c:v>
                </c:pt>
                <c:pt idx="64785">
                  <c:v>13.999432000000001</c:v>
                </c:pt>
                <c:pt idx="64786">
                  <c:v>14.001261</c:v>
                </c:pt>
                <c:pt idx="64787">
                  <c:v>13.999022</c:v>
                </c:pt>
                <c:pt idx="64788">
                  <c:v>13.995509999999999</c:v>
                </c:pt>
                <c:pt idx="64789">
                  <c:v>13.996498000000001</c:v>
                </c:pt>
                <c:pt idx="64790">
                  <c:v>13.998264000000001</c:v>
                </c:pt>
                <c:pt idx="64791">
                  <c:v>13.999006</c:v>
                </c:pt>
                <c:pt idx="64792">
                  <c:v>13.999285</c:v>
                </c:pt>
                <c:pt idx="64793">
                  <c:v>13.997448</c:v>
                </c:pt>
                <c:pt idx="64794">
                  <c:v>13.996264</c:v>
                </c:pt>
                <c:pt idx="64795">
                  <c:v>13.996354</c:v>
                </c:pt>
                <c:pt idx="64796">
                  <c:v>13.996378999999999</c:v>
                </c:pt>
                <c:pt idx="64797">
                  <c:v>13.996060999999999</c:v>
                </c:pt>
                <c:pt idx="64798">
                  <c:v>13.99446</c:v>
                </c:pt>
                <c:pt idx="64799">
                  <c:v>13.998567</c:v>
                </c:pt>
                <c:pt idx="64800">
                  <c:v>14.003529</c:v>
                </c:pt>
                <c:pt idx="64801">
                  <c:v>13.999331</c:v>
                </c:pt>
                <c:pt idx="64802">
                  <c:v>13.996909</c:v>
                </c:pt>
                <c:pt idx="64803">
                  <c:v>14.001035999999999</c:v>
                </c:pt>
                <c:pt idx="64804">
                  <c:v>14.001996</c:v>
                </c:pt>
                <c:pt idx="64805">
                  <c:v>14.001619</c:v>
                </c:pt>
                <c:pt idx="64806">
                  <c:v>14.003397</c:v>
                </c:pt>
                <c:pt idx="64807">
                  <c:v>14.003591</c:v>
                </c:pt>
                <c:pt idx="64808">
                  <c:v>14.003261999999999</c:v>
                </c:pt>
                <c:pt idx="64809">
                  <c:v>14.00497</c:v>
                </c:pt>
                <c:pt idx="64810">
                  <c:v>14.005955</c:v>
                </c:pt>
                <c:pt idx="64811">
                  <c:v>14.007597000000001</c:v>
                </c:pt>
                <c:pt idx="64812">
                  <c:v>14.009826</c:v>
                </c:pt>
                <c:pt idx="64813">
                  <c:v>14.012335999999999</c:v>
                </c:pt>
                <c:pt idx="64814">
                  <c:v>14.013819</c:v>
                </c:pt>
                <c:pt idx="64815">
                  <c:v>14.015378999999999</c:v>
                </c:pt>
                <c:pt idx="64816">
                  <c:v>14.017386</c:v>
                </c:pt>
                <c:pt idx="64817">
                  <c:v>14.017498</c:v>
                </c:pt>
                <c:pt idx="64818">
                  <c:v>14.015919999999999</c:v>
                </c:pt>
                <c:pt idx="64819">
                  <c:v>14.014398</c:v>
                </c:pt>
                <c:pt idx="64820">
                  <c:v>14.016363</c:v>
                </c:pt>
                <c:pt idx="64821">
                  <c:v>14.015494</c:v>
                </c:pt>
                <c:pt idx="64822">
                  <c:v>14.014405</c:v>
                </c:pt>
                <c:pt idx="64823">
                  <c:v>14.016723000000001</c:v>
                </c:pt>
                <c:pt idx="64824">
                  <c:v>14.012271</c:v>
                </c:pt>
                <c:pt idx="64825">
                  <c:v>14.00976</c:v>
                </c:pt>
                <c:pt idx="64826">
                  <c:v>14.013908000000001</c:v>
                </c:pt>
                <c:pt idx="64827">
                  <c:v>14.011747</c:v>
                </c:pt>
                <c:pt idx="64828">
                  <c:v>14.008705000000001</c:v>
                </c:pt>
                <c:pt idx="64829">
                  <c:v>14.010154</c:v>
                </c:pt>
                <c:pt idx="64830">
                  <c:v>14.011507</c:v>
                </c:pt>
                <c:pt idx="64831">
                  <c:v>14.014208999999999</c:v>
                </c:pt>
                <c:pt idx="64832">
                  <c:v>14.014859</c:v>
                </c:pt>
                <c:pt idx="64833">
                  <c:v>14.012482</c:v>
                </c:pt>
                <c:pt idx="64834">
                  <c:v>14.010372</c:v>
                </c:pt>
                <c:pt idx="64835">
                  <c:v>14.011143000000001</c:v>
                </c:pt>
                <c:pt idx="64836">
                  <c:v>14.012406</c:v>
                </c:pt>
                <c:pt idx="64837">
                  <c:v>14.012401000000001</c:v>
                </c:pt>
                <c:pt idx="64838">
                  <c:v>14.012447999999999</c:v>
                </c:pt>
                <c:pt idx="64839">
                  <c:v>14.012625999999999</c:v>
                </c:pt>
                <c:pt idx="64840">
                  <c:v>14.011483</c:v>
                </c:pt>
                <c:pt idx="64841">
                  <c:v>14.007783</c:v>
                </c:pt>
                <c:pt idx="64842">
                  <c:v>14.007507</c:v>
                </c:pt>
                <c:pt idx="64843">
                  <c:v>14.015231999999999</c:v>
                </c:pt>
                <c:pt idx="64844">
                  <c:v>14.018033000000001</c:v>
                </c:pt>
                <c:pt idx="64845">
                  <c:v>14.011922999999999</c:v>
                </c:pt>
                <c:pt idx="64846">
                  <c:v>14.010475</c:v>
                </c:pt>
                <c:pt idx="64847">
                  <c:v>14.013942999999999</c:v>
                </c:pt>
                <c:pt idx="64848">
                  <c:v>14.012777</c:v>
                </c:pt>
                <c:pt idx="64849">
                  <c:v>14.011462</c:v>
                </c:pt>
                <c:pt idx="64850">
                  <c:v>14.018064000000001</c:v>
                </c:pt>
                <c:pt idx="64851">
                  <c:v>14.020706000000001</c:v>
                </c:pt>
                <c:pt idx="64852">
                  <c:v>14.014134</c:v>
                </c:pt>
                <c:pt idx="64853">
                  <c:v>14.015891</c:v>
                </c:pt>
                <c:pt idx="64854">
                  <c:v>14.01876</c:v>
                </c:pt>
                <c:pt idx="64855">
                  <c:v>14.017879000000001</c:v>
                </c:pt>
                <c:pt idx="64856">
                  <c:v>14.020196</c:v>
                </c:pt>
                <c:pt idx="64857">
                  <c:v>14.020436</c:v>
                </c:pt>
                <c:pt idx="64858">
                  <c:v>14.020752</c:v>
                </c:pt>
                <c:pt idx="64859">
                  <c:v>14.023270999999999</c:v>
                </c:pt>
                <c:pt idx="64860">
                  <c:v>14.025850999999999</c:v>
                </c:pt>
                <c:pt idx="64861">
                  <c:v>14.026621</c:v>
                </c:pt>
                <c:pt idx="64862">
                  <c:v>14.022024</c:v>
                </c:pt>
                <c:pt idx="64863">
                  <c:v>14.020617</c:v>
                </c:pt>
                <c:pt idx="64864">
                  <c:v>14.021485999999999</c:v>
                </c:pt>
                <c:pt idx="64865">
                  <c:v>14.023387</c:v>
                </c:pt>
                <c:pt idx="64866">
                  <c:v>14.026173999999999</c:v>
                </c:pt>
                <c:pt idx="64867">
                  <c:v>14.023871</c:v>
                </c:pt>
                <c:pt idx="64868">
                  <c:v>14.022392999999999</c:v>
                </c:pt>
                <c:pt idx="64869">
                  <c:v>14.024630999999999</c:v>
                </c:pt>
                <c:pt idx="64870">
                  <c:v>14.022543000000001</c:v>
                </c:pt>
                <c:pt idx="64871">
                  <c:v>14.023028</c:v>
                </c:pt>
                <c:pt idx="64872">
                  <c:v>14.025983</c:v>
                </c:pt>
                <c:pt idx="64873">
                  <c:v>14.027067000000001</c:v>
                </c:pt>
                <c:pt idx="64874">
                  <c:v>14.027365</c:v>
                </c:pt>
                <c:pt idx="64875">
                  <c:v>14.025487</c:v>
                </c:pt>
                <c:pt idx="64876">
                  <c:v>14.024877</c:v>
                </c:pt>
                <c:pt idx="64877">
                  <c:v>14.02901</c:v>
                </c:pt>
                <c:pt idx="64878">
                  <c:v>14.028895</c:v>
                </c:pt>
                <c:pt idx="64879">
                  <c:v>14.027366000000001</c:v>
                </c:pt>
                <c:pt idx="64880">
                  <c:v>14.029024</c:v>
                </c:pt>
                <c:pt idx="64881">
                  <c:v>14.028366999999999</c:v>
                </c:pt>
                <c:pt idx="64882">
                  <c:v>14.027741000000001</c:v>
                </c:pt>
                <c:pt idx="64883">
                  <c:v>14.029007</c:v>
                </c:pt>
                <c:pt idx="64884">
                  <c:v>14.026659</c:v>
                </c:pt>
                <c:pt idx="64885">
                  <c:v>14.023972000000001</c:v>
                </c:pt>
                <c:pt idx="64886">
                  <c:v>14.024761</c:v>
                </c:pt>
                <c:pt idx="64887">
                  <c:v>14.025304999999999</c:v>
                </c:pt>
                <c:pt idx="64888">
                  <c:v>14.024492</c:v>
                </c:pt>
                <c:pt idx="64889">
                  <c:v>14.025528</c:v>
                </c:pt>
                <c:pt idx="64890">
                  <c:v>14.025803</c:v>
                </c:pt>
                <c:pt idx="64891">
                  <c:v>14.024213</c:v>
                </c:pt>
                <c:pt idx="64892">
                  <c:v>14.02542</c:v>
                </c:pt>
                <c:pt idx="64893">
                  <c:v>14.028064000000001</c:v>
                </c:pt>
                <c:pt idx="64894">
                  <c:v>14.027504</c:v>
                </c:pt>
                <c:pt idx="64895">
                  <c:v>14.026906</c:v>
                </c:pt>
                <c:pt idx="64896">
                  <c:v>14.026298000000001</c:v>
                </c:pt>
                <c:pt idx="64897">
                  <c:v>14.025598</c:v>
                </c:pt>
                <c:pt idx="64898">
                  <c:v>14.026195</c:v>
                </c:pt>
                <c:pt idx="64899">
                  <c:v>14.026574</c:v>
                </c:pt>
                <c:pt idx="64900">
                  <c:v>14.026622</c:v>
                </c:pt>
                <c:pt idx="64901">
                  <c:v>14.02835</c:v>
                </c:pt>
                <c:pt idx="64902">
                  <c:v>14.027765</c:v>
                </c:pt>
                <c:pt idx="64903">
                  <c:v>14.025767999999999</c:v>
                </c:pt>
                <c:pt idx="64904">
                  <c:v>14.026543999999999</c:v>
                </c:pt>
                <c:pt idx="64905">
                  <c:v>14.028808</c:v>
                </c:pt>
                <c:pt idx="64906">
                  <c:v>14.027509</c:v>
                </c:pt>
                <c:pt idx="64907">
                  <c:v>14.026396999999999</c:v>
                </c:pt>
                <c:pt idx="64908">
                  <c:v>14.028029999999999</c:v>
                </c:pt>
                <c:pt idx="64909">
                  <c:v>14.027818</c:v>
                </c:pt>
                <c:pt idx="64910">
                  <c:v>14.023001000000001</c:v>
                </c:pt>
                <c:pt idx="64911">
                  <c:v>14.020929000000001</c:v>
                </c:pt>
                <c:pt idx="64912">
                  <c:v>14.027969000000001</c:v>
                </c:pt>
                <c:pt idx="64913">
                  <c:v>14.032508999999999</c:v>
                </c:pt>
                <c:pt idx="64914">
                  <c:v>14.030446</c:v>
                </c:pt>
                <c:pt idx="64915">
                  <c:v>14.033072000000001</c:v>
                </c:pt>
                <c:pt idx="64916">
                  <c:v>14.038746</c:v>
                </c:pt>
                <c:pt idx="64917">
                  <c:v>14.036405999999999</c:v>
                </c:pt>
                <c:pt idx="64918">
                  <c:v>14.030614</c:v>
                </c:pt>
                <c:pt idx="64919">
                  <c:v>14.033016</c:v>
                </c:pt>
                <c:pt idx="64920">
                  <c:v>14.036553</c:v>
                </c:pt>
                <c:pt idx="64921">
                  <c:v>14.035871</c:v>
                </c:pt>
                <c:pt idx="64922">
                  <c:v>14.036267</c:v>
                </c:pt>
                <c:pt idx="64923">
                  <c:v>14.03523</c:v>
                </c:pt>
                <c:pt idx="64924">
                  <c:v>14.032233</c:v>
                </c:pt>
                <c:pt idx="64925">
                  <c:v>14.033381</c:v>
                </c:pt>
                <c:pt idx="64926">
                  <c:v>14.032728000000001</c:v>
                </c:pt>
                <c:pt idx="64927">
                  <c:v>14.033256</c:v>
                </c:pt>
                <c:pt idx="64928">
                  <c:v>14.040111</c:v>
                </c:pt>
                <c:pt idx="64929">
                  <c:v>14.039572</c:v>
                </c:pt>
                <c:pt idx="64930">
                  <c:v>14.032943</c:v>
                </c:pt>
                <c:pt idx="64931">
                  <c:v>14.032007999999999</c:v>
                </c:pt>
                <c:pt idx="64932">
                  <c:v>14.031915</c:v>
                </c:pt>
                <c:pt idx="64933">
                  <c:v>14.030976000000001</c:v>
                </c:pt>
                <c:pt idx="64934">
                  <c:v>14.031677999999999</c:v>
                </c:pt>
                <c:pt idx="64935">
                  <c:v>14.033263</c:v>
                </c:pt>
                <c:pt idx="64936">
                  <c:v>14.033281000000001</c:v>
                </c:pt>
                <c:pt idx="64937">
                  <c:v>14.029305000000001</c:v>
                </c:pt>
                <c:pt idx="64938">
                  <c:v>14.027741000000001</c:v>
                </c:pt>
                <c:pt idx="64939">
                  <c:v>14.033768</c:v>
                </c:pt>
                <c:pt idx="64940">
                  <c:v>14.038513999999999</c:v>
                </c:pt>
                <c:pt idx="64941">
                  <c:v>14.039146000000001</c:v>
                </c:pt>
                <c:pt idx="64942">
                  <c:v>14.040043000000001</c:v>
                </c:pt>
                <c:pt idx="64943">
                  <c:v>14.038974</c:v>
                </c:pt>
                <c:pt idx="64944">
                  <c:v>14.037592</c:v>
                </c:pt>
                <c:pt idx="64945">
                  <c:v>14.035555</c:v>
                </c:pt>
                <c:pt idx="64946">
                  <c:v>14.034700000000001</c:v>
                </c:pt>
                <c:pt idx="64947">
                  <c:v>14.037300999999999</c:v>
                </c:pt>
                <c:pt idx="64948">
                  <c:v>14.038380999999999</c:v>
                </c:pt>
                <c:pt idx="64949">
                  <c:v>14.037965</c:v>
                </c:pt>
                <c:pt idx="64950">
                  <c:v>14.038175000000001</c:v>
                </c:pt>
                <c:pt idx="64951">
                  <c:v>14.038852</c:v>
                </c:pt>
                <c:pt idx="64952">
                  <c:v>14.038957</c:v>
                </c:pt>
                <c:pt idx="64953">
                  <c:v>14.0381</c:v>
                </c:pt>
                <c:pt idx="64954">
                  <c:v>14.036038</c:v>
                </c:pt>
                <c:pt idx="64955">
                  <c:v>14.033148000000001</c:v>
                </c:pt>
                <c:pt idx="64956">
                  <c:v>14.034459</c:v>
                </c:pt>
                <c:pt idx="64957">
                  <c:v>14.039149</c:v>
                </c:pt>
                <c:pt idx="64958">
                  <c:v>14.039849999999999</c:v>
                </c:pt>
                <c:pt idx="64959">
                  <c:v>14.039985</c:v>
                </c:pt>
                <c:pt idx="64960">
                  <c:v>14.039541</c:v>
                </c:pt>
                <c:pt idx="64961">
                  <c:v>14.039215</c:v>
                </c:pt>
                <c:pt idx="64962">
                  <c:v>14.040737999999999</c:v>
                </c:pt>
                <c:pt idx="64963">
                  <c:v>14.042298000000001</c:v>
                </c:pt>
                <c:pt idx="64964">
                  <c:v>14.0419</c:v>
                </c:pt>
                <c:pt idx="64965">
                  <c:v>14.040084999999999</c:v>
                </c:pt>
                <c:pt idx="64966">
                  <c:v>14.040209000000001</c:v>
                </c:pt>
                <c:pt idx="64967">
                  <c:v>14.042635000000001</c:v>
                </c:pt>
                <c:pt idx="64968">
                  <c:v>14.047093</c:v>
                </c:pt>
                <c:pt idx="64969">
                  <c:v>14.046590999999999</c:v>
                </c:pt>
                <c:pt idx="64970">
                  <c:v>14.041344</c:v>
                </c:pt>
                <c:pt idx="64971">
                  <c:v>14.039542000000001</c:v>
                </c:pt>
                <c:pt idx="64972">
                  <c:v>14.042456</c:v>
                </c:pt>
                <c:pt idx="64973">
                  <c:v>14.045780000000001</c:v>
                </c:pt>
                <c:pt idx="64974">
                  <c:v>14.043480000000001</c:v>
                </c:pt>
                <c:pt idx="64975">
                  <c:v>14.041145</c:v>
                </c:pt>
                <c:pt idx="64976">
                  <c:v>14.042864</c:v>
                </c:pt>
                <c:pt idx="64977">
                  <c:v>14.044183</c:v>
                </c:pt>
                <c:pt idx="64978">
                  <c:v>14.043543</c:v>
                </c:pt>
                <c:pt idx="64979">
                  <c:v>14.042266</c:v>
                </c:pt>
                <c:pt idx="64980">
                  <c:v>14.042441</c:v>
                </c:pt>
                <c:pt idx="64981">
                  <c:v>14.043933000000001</c:v>
                </c:pt>
                <c:pt idx="64982">
                  <c:v>14.043663</c:v>
                </c:pt>
                <c:pt idx="64983">
                  <c:v>14.043094999999999</c:v>
                </c:pt>
                <c:pt idx="64984">
                  <c:v>14.044282000000001</c:v>
                </c:pt>
                <c:pt idx="64985">
                  <c:v>14.045764999999999</c:v>
                </c:pt>
                <c:pt idx="64986">
                  <c:v>14.047103</c:v>
                </c:pt>
                <c:pt idx="64987">
                  <c:v>14.047344000000001</c:v>
                </c:pt>
                <c:pt idx="64988">
                  <c:v>14.045356999999999</c:v>
                </c:pt>
                <c:pt idx="64989">
                  <c:v>14.042763000000001</c:v>
                </c:pt>
                <c:pt idx="64990">
                  <c:v>14.043518000000001</c:v>
                </c:pt>
                <c:pt idx="64991">
                  <c:v>14.046044999999999</c:v>
                </c:pt>
                <c:pt idx="64992">
                  <c:v>14.045987</c:v>
                </c:pt>
                <c:pt idx="64993">
                  <c:v>14.041005</c:v>
                </c:pt>
                <c:pt idx="64994">
                  <c:v>14.040588</c:v>
                </c:pt>
                <c:pt idx="64995">
                  <c:v>14.044273</c:v>
                </c:pt>
                <c:pt idx="64996">
                  <c:v>14.041430999999999</c:v>
                </c:pt>
                <c:pt idx="64997">
                  <c:v>14.043066</c:v>
                </c:pt>
                <c:pt idx="64998">
                  <c:v>14.049814</c:v>
                </c:pt>
                <c:pt idx="64999">
                  <c:v>14.052110000000001</c:v>
                </c:pt>
                <c:pt idx="65000">
                  <c:v>14.055878</c:v>
                </c:pt>
                <c:pt idx="65001">
                  <c:v>14.056383</c:v>
                </c:pt>
                <c:pt idx="65002">
                  <c:v>14.056348</c:v>
                </c:pt>
                <c:pt idx="65003">
                  <c:v>14.058439</c:v>
                </c:pt>
                <c:pt idx="65004">
                  <c:v>14.053535999999999</c:v>
                </c:pt>
                <c:pt idx="65005">
                  <c:v>14.048605</c:v>
                </c:pt>
                <c:pt idx="65006">
                  <c:v>14.049232999999999</c:v>
                </c:pt>
                <c:pt idx="65007">
                  <c:v>14.050283</c:v>
                </c:pt>
                <c:pt idx="65008">
                  <c:v>14.051166</c:v>
                </c:pt>
                <c:pt idx="65009">
                  <c:v>14.052866</c:v>
                </c:pt>
                <c:pt idx="65010">
                  <c:v>14.053647</c:v>
                </c:pt>
                <c:pt idx="65011">
                  <c:v>14.054016000000001</c:v>
                </c:pt>
                <c:pt idx="65012">
                  <c:v>14.053872</c:v>
                </c:pt>
                <c:pt idx="65013">
                  <c:v>14.053974999999999</c:v>
                </c:pt>
                <c:pt idx="65014">
                  <c:v>14.052916</c:v>
                </c:pt>
                <c:pt idx="65015">
                  <c:v>14.051647000000001</c:v>
                </c:pt>
                <c:pt idx="65016">
                  <c:v>14.053227</c:v>
                </c:pt>
                <c:pt idx="65017">
                  <c:v>14.055305000000001</c:v>
                </c:pt>
                <c:pt idx="65018">
                  <c:v>14.052415999999999</c:v>
                </c:pt>
                <c:pt idx="65019">
                  <c:v>14.054008</c:v>
                </c:pt>
                <c:pt idx="65020">
                  <c:v>14.062398</c:v>
                </c:pt>
                <c:pt idx="65021">
                  <c:v>14.060136</c:v>
                </c:pt>
                <c:pt idx="65022">
                  <c:v>14.052467999999999</c:v>
                </c:pt>
                <c:pt idx="65023">
                  <c:v>14.056241999999999</c:v>
                </c:pt>
                <c:pt idx="65024">
                  <c:v>14.059887</c:v>
                </c:pt>
                <c:pt idx="65025">
                  <c:v>14.055538</c:v>
                </c:pt>
                <c:pt idx="65026">
                  <c:v>14.054834</c:v>
                </c:pt>
                <c:pt idx="65027">
                  <c:v>14.058121999999999</c:v>
                </c:pt>
                <c:pt idx="65028">
                  <c:v>14.057304999999999</c:v>
                </c:pt>
                <c:pt idx="65029">
                  <c:v>14.056581</c:v>
                </c:pt>
                <c:pt idx="65030">
                  <c:v>14.058792</c:v>
                </c:pt>
                <c:pt idx="65031">
                  <c:v>14.057708999999999</c:v>
                </c:pt>
                <c:pt idx="65032">
                  <c:v>14.056331999999999</c:v>
                </c:pt>
                <c:pt idx="65033">
                  <c:v>14.055688999999999</c:v>
                </c:pt>
                <c:pt idx="65034">
                  <c:v>14.053691000000001</c:v>
                </c:pt>
                <c:pt idx="65035">
                  <c:v>14.053234</c:v>
                </c:pt>
                <c:pt idx="65036">
                  <c:v>14.055588</c:v>
                </c:pt>
                <c:pt idx="65037">
                  <c:v>14.057483</c:v>
                </c:pt>
                <c:pt idx="65038">
                  <c:v>14.055146000000001</c:v>
                </c:pt>
                <c:pt idx="65039">
                  <c:v>14.057392</c:v>
                </c:pt>
                <c:pt idx="65040">
                  <c:v>14.060105999999999</c:v>
                </c:pt>
                <c:pt idx="65041">
                  <c:v>14.059658000000001</c:v>
                </c:pt>
                <c:pt idx="65042">
                  <c:v>14.060898999999999</c:v>
                </c:pt>
                <c:pt idx="65043">
                  <c:v>14.058469000000001</c:v>
                </c:pt>
                <c:pt idx="65044">
                  <c:v>14.054831</c:v>
                </c:pt>
                <c:pt idx="65045">
                  <c:v>14.05824</c:v>
                </c:pt>
                <c:pt idx="65046">
                  <c:v>14.063245999999999</c:v>
                </c:pt>
                <c:pt idx="65047">
                  <c:v>14.065766999999999</c:v>
                </c:pt>
                <c:pt idx="65048">
                  <c:v>14.066608</c:v>
                </c:pt>
                <c:pt idx="65049">
                  <c:v>14.066917</c:v>
                </c:pt>
                <c:pt idx="65050">
                  <c:v>14.065867000000001</c:v>
                </c:pt>
                <c:pt idx="65051">
                  <c:v>14.061400000000001</c:v>
                </c:pt>
                <c:pt idx="65052">
                  <c:v>14.060117</c:v>
                </c:pt>
                <c:pt idx="65053">
                  <c:v>14.066179999999999</c:v>
                </c:pt>
                <c:pt idx="65054">
                  <c:v>14.066177</c:v>
                </c:pt>
                <c:pt idx="65055">
                  <c:v>14.063191</c:v>
                </c:pt>
                <c:pt idx="65056">
                  <c:v>14.066284</c:v>
                </c:pt>
                <c:pt idx="65057">
                  <c:v>14.067717</c:v>
                </c:pt>
                <c:pt idx="65058">
                  <c:v>14.066329</c:v>
                </c:pt>
                <c:pt idx="65059">
                  <c:v>14.06873</c:v>
                </c:pt>
                <c:pt idx="65060">
                  <c:v>14.068122000000001</c:v>
                </c:pt>
                <c:pt idx="65061">
                  <c:v>14.063663</c:v>
                </c:pt>
                <c:pt idx="65062">
                  <c:v>14.066011</c:v>
                </c:pt>
                <c:pt idx="65063">
                  <c:v>14.070145999999999</c:v>
                </c:pt>
                <c:pt idx="65064">
                  <c:v>14.069894</c:v>
                </c:pt>
                <c:pt idx="65065">
                  <c:v>14.069440999999999</c:v>
                </c:pt>
                <c:pt idx="65066">
                  <c:v>14.070745000000001</c:v>
                </c:pt>
                <c:pt idx="65067">
                  <c:v>14.071947</c:v>
                </c:pt>
                <c:pt idx="65068">
                  <c:v>14.069127999999999</c:v>
                </c:pt>
                <c:pt idx="65069">
                  <c:v>14.064762999999999</c:v>
                </c:pt>
                <c:pt idx="65070">
                  <c:v>14.067142</c:v>
                </c:pt>
                <c:pt idx="65071">
                  <c:v>14.071462</c:v>
                </c:pt>
                <c:pt idx="65072">
                  <c:v>14.069179999999999</c:v>
                </c:pt>
                <c:pt idx="65073">
                  <c:v>14.067276</c:v>
                </c:pt>
                <c:pt idx="65074">
                  <c:v>14.067067</c:v>
                </c:pt>
                <c:pt idx="65075">
                  <c:v>14.069234</c:v>
                </c:pt>
                <c:pt idx="65076">
                  <c:v>14.07579</c:v>
                </c:pt>
                <c:pt idx="65077">
                  <c:v>14.073479000000001</c:v>
                </c:pt>
                <c:pt idx="65078">
                  <c:v>14.068394</c:v>
                </c:pt>
                <c:pt idx="65079">
                  <c:v>14.073672</c:v>
                </c:pt>
                <c:pt idx="65080">
                  <c:v>14.076700000000001</c:v>
                </c:pt>
                <c:pt idx="65081">
                  <c:v>14.071949999999999</c:v>
                </c:pt>
                <c:pt idx="65082">
                  <c:v>14.070093999999999</c:v>
                </c:pt>
                <c:pt idx="65083">
                  <c:v>14.069919000000001</c:v>
                </c:pt>
                <c:pt idx="65084">
                  <c:v>14.067449</c:v>
                </c:pt>
                <c:pt idx="65085">
                  <c:v>14.067411999999999</c:v>
                </c:pt>
                <c:pt idx="65086">
                  <c:v>14.069436</c:v>
                </c:pt>
                <c:pt idx="65087">
                  <c:v>14.070188999999999</c:v>
                </c:pt>
                <c:pt idx="65088">
                  <c:v>14.07053</c:v>
                </c:pt>
                <c:pt idx="65089">
                  <c:v>14.071216</c:v>
                </c:pt>
                <c:pt idx="65090">
                  <c:v>14.069785</c:v>
                </c:pt>
                <c:pt idx="65091">
                  <c:v>14.068241</c:v>
                </c:pt>
                <c:pt idx="65092">
                  <c:v>14.070360000000001</c:v>
                </c:pt>
                <c:pt idx="65093">
                  <c:v>14.073083</c:v>
                </c:pt>
                <c:pt idx="65094">
                  <c:v>14.073487999999999</c:v>
                </c:pt>
                <c:pt idx="65095">
                  <c:v>14.074406</c:v>
                </c:pt>
                <c:pt idx="65096">
                  <c:v>14.07437</c:v>
                </c:pt>
                <c:pt idx="65097">
                  <c:v>14.071327999999999</c:v>
                </c:pt>
                <c:pt idx="65098">
                  <c:v>14.073271</c:v>
                </c:pt>
                <c:pt idx="65099">
                  <c:v>14.077245</c:v>
                </c:pt>
                <c:pt idx="65100">
                  <c:v>14.075469</c:v>
                </c:pt>
                <c:pt idx="65101">
                  <c:v>14.074922000000001</c:v>
                </c:pt>
                <c:pt idx="65102">
                  <c:v>14.07798</c:v>
                </c:pt>
                <c:pt idx="65103">
                  <c:v>14.079076000000001</c:v>
                </c:pt>
                <c:pt idx="65104">
                  <c:v>14.077921</c:v>
                </c:pt>
                <c:pt idx="65105">
                  <c:v>14.078687</c:v>
                </c:pt>
                <c:pt idx="65106">
                  <c:v>14.077757999999999</c:v>
                </c:pt>
                <c:pt idx="65107">
                  <c:v>14.076119</c:v>
                </c:pt>
                <c:pt idx="65108">
                  <c:v>14.081413</c:v>
                </c:pt>
                <c:pt idx="65109">
                  <c:v>14.081706000000001</c:v>
                </c:pt>
                <c:pt idx="65110">
                  <c:v>14.077169</c:v>
                </c:pt>
                <c:pt idx="65111">
                  <c:v>14.078776</c:v>
                </c:pt>
                <c:pt idx="65112">
                  <c:v>14.079055</c:v>
                </c:pt>
                <c:pt idx="65113">
                  <c:v>14.076009000000001</c:v>
                </c:pt>
                <c:pt idx="65114">
                  <c:v>14.077875000000001</c:v>
                </c:pt>
                <c:pt idx="65115">
                  <c:v>14.081528</c:v>
                </c:pt>
                <c:pt idx="65116">
                  <c:v>14.078405</c:v>
                </c:pt>
                <c:pt idx="65117">
                  <c:v>14.07785</c:v>
                </c:pt>
                <c:pt idx="65118">
                  <c:v>14.080373</c:v>
                </c:pt>
                <c:pt idx="65119">
                  <c:v>14.076764000000001</c:v>
                </c:pt>
                <c:pt idx="65120">
                  <c:v>14.075383</c:v>
                </c:pt>
                <c:pt idx="65121">
                  <c:v>14.080505</c:v>
                </c:pt>
                <c:pt idx="65122">
                  <c:v>14.083600000000001</c:v>
                </c:pt>
                <c:pt idx="65123">
                  <c:v>14.079727999999999</c:v>
                </c:pt>
                <c:pt idx="65124">
                  <c:v>14.077515999999999</c:v>
                </c:pt>
                <c:pt idx="65125">
                  <c:v>14.081537000000001</c:v>
                </c:pt>
                <c:pt idx="65126">
                  <c:v>14.080859</c:v>
                </c:pt>
                <c:pt idx="65127">
                  <c:v>14.079795000000001</c:v>
                </c:pt>
                <c:pt idx="65128">
                  <c:v>14.085589000000001</c:v>
                </c:pt>
                <c:pt idx="65129">
                  <c:v>14.088863</c:v>
                </c:pt>
                <c:pt idx="65130">
                  <c:v>14.086878</c:v>
                </c:pt>
                <c:pt idx="65131">
                  <c:v>14.084762</c:v>
                </c:pt>
                <c:pt idx="65132">
                  <c:v>14.086436000000001</c:v>
                </c:pt>
                <c:pt idx="65133">
                  <c:v>14.087687000000001</c:v>
                </c:pt>
                <c:pt idx="65134">
                  <c:v>14.086634999999999</c:v>
                </c:pt>
                <c:pt idx="65135">
                  <c:v>14.087008000000001</c:v>
                </c:pt>
                <c:pt idx="65136">
                  <c:v>14.088385000000001</c:v>
                </c:pt>
                <c:pt idx="65137">
                  <c:v>14.090058000000001</c:v>
                </c:pt>
                <c:pt idx="65138">
                  <c:v>14.088145000000001</c:v>
                </c:pt>
                <c:pt idx="65139">
                  <c:v>14.083174</c:v>
                </c:pt>
                <c:pt idx="65140">
                  <c:v>14.085900000000001</c:v>
                </c:pt>
                <c:pt idx="65141">
                  <c:v>14.090812</c:v>
                </c:pt>
                <c:pt idx="65142">
                  <c:v>14.087068</c:v>
                </c:pt>
                <c:pt idx="65143">
                  <c:v>14.083482</c:v>
                </c:pt>
                <c:pt idx="65144">
                  <c:v>14.085991</c:v>
                </c:pt>
                <c:pt idx="65145">
                  <c:v>14.086644</c:v>
                </c:pt>
                <c:pt idx="65146">
                  <c:v>14.083572999999999</c:v>
                </c:pt>
                <c:pt idx="65147">
                  <c:v>14.081405999999999</c:v>
                </c:pt>
                <c:pt idx="65148">
                  <c:v>14.083209</c:v>
                </c:pt>
                <c:pt idx="65149">
                  <c:v>14.086041</c:v>
                </c:pt>
                <c:pt idx="65150">
                  <c:v>14.086789</c:v>
                </c:pt>
                <c:pt idx="65151">
                  <c:v>14.087657999999999</c:v>
                </c:pt>
                <c:pt idx="65152">
                  <c:v>14.090666000000001</c:v>
                </c:pt>
                <c:pt idx="65153">
                  <c:v>14.092928000000001</c:v>
                </c:pt>
                <c:pt idx="65154">
                  <c:v>14.094968</c:v>
                </c:pt>
                <c:pt idx="65155">
                  <c:v>14.09609</c:v>
                </c:pt>
                <c:pt idx="65156">
                  <c:v>14.095705000000001</c:v>
                </c:pt>
                <c:pt idx="65157">
                  <c:v>14.094106999999999</c:v>
                </c:pt>
                <c:pt idx="65158">
                  <c:v>14.091621</c:v>
                </c:pt>
                <c:pt idx="65159">
                  <c:v>14.091258</c:v>
                </c:pt>
                <c:pt idx="65160">
                  <c:v>14.092207</c:v>
                </c:pt>
                <c:pt idx="65161">
                  <c:v>14.092266</c:v>
                </c:pt>
                <c:pt idx="65162">
                  <c:v>14.093042000000001</c:v>
                </c:pt>
                <c:pt idx="65163">
                  <c:v>14.095019000000001</c:v>
                </c:pt>
                <c:pt idx="65164">
                  <c:v>14.094865</c:v>
                </c:pt>
                <c:pt idx="65165">
                  <c:v>14.092981999999999</c:v>
                </c:pt>
                <c:pt idx="65166">
                  <c:v>14.094465</c:v>
                </c:pt>
                <c:pt idx="65167">
                  <c:v>14.099148</c:v>
                </c:pt>
                <c:pt idx="65168">
                  <c:v>14.101599999999999</c:v>
                </c:pt>
                <c:pt idx="65169">
                  <c:v>14.098637</c:v>
                </c:pt>
                <c:pt idx="65170">
                  <c:v>14.101982</c:v>
                </c:pt>
                <c:pt idx="65171">
                  <c:v>14.10975</c:v>
                </c:pt>
                <c:pt idx="65172">
                  <c:v>14.107491</c:v>
                </c:pt>
                <c:pt idx="65173">
                  <c:v>14.103275</c:v>
                </c:pt>
                <c:pt idx="65174">
                  <c:v>14.103087</c:v>
                </c:pt>
                <c:pt idx="65175">
                  <c:v>14.102944000000001</c:v>
                </c:pt>
                <c:pt idx="65176">
                  <c:v>14.102274</c:v>
                </c:pt>
                <c:pt idx="65177">
                  <c:v>14.104698000000001</c:v>
                </c:pt>
                <c:pt idx="65178">
                  <c:v>14.107835</c:v>
                </c:pt>
                <c:pt idx="65179">
                  <c:v>14.10749</c:v>
                </c:pt>
                <c:pt idx="65180">
                  <c:v>14.10816</c:v>
                </c:pt>
                <c:pt idx="65181">
                  <c:v>14.105696</c:v>
                </c:pt>
                <c:pt idx="65182">
                  <c:v>14.10136</c:v>
                </c:pt>
                <c:pt idx="65183">
                  <c:v>14.102997999999999</c:v>
                </c:pt>
                <c:pt idx="65184">
                  <c:v>14.106101000000001</c:v>
                </c:pt>
                <c:pt idx="65185">
                  <c:v>14.104068</c:v>
                </c:pt>
                <c:pt idx="65186">
                  <c:v>14.102855</c:v>
                </c:pt>
                <c:pt idx="65187">
                  <c:v>14.102759000000001</c:v>
                </c:pt>
                <c:pt idx="65188">
                  <c:v>14.100949</c:v>
                </c:pt>
                <c:pt idx="65189">
                  <c:v>14.098905</c:v>
                </c:pt>
                <c:pt idx="65190">
                  <c:v>14.099163000000001</c:v>
                </c:pt>
                <c:pt idx="65191">
                  <c:v>14.100113</c:v>
                </c:pt>
                <c:pt idx="65192">
                  <c:v>14.099335</c:v>
                </c:pt>
                <c:pt idx="65193">
                  <c:v>14.098089999999999</c:v>
                </c:pt>
                <c:pt idx="65194">
                  <c:v>14.100326000000001</c:v>
                </c:pt>
                <c:pt idx="65195">
                  <c:v>14.103386</c:v>
                </c:pt>
                <c:pt idx="65196">
                  <c:v>14.101709</c:v>
                </c:pt>
                <c:pt idx="65197">
                  <c:v>14.101754</c:v>
                </c:pt>
                <c:pt idx="65198">
                  <c:v>14.106764</c:v>
                </c:pt>
                <c:pt idx="65199">
                  <c:v>14.109106000000001</c:v>
                </c:pt>
                <c:pt idx="65200">
                  <c:v>14.105700000000001</c:v>
                </c:pt>
                <c:pt idx="65201">
                  <c:v>14.103007</c:v>
                </c:pt>
                <c:pt idx="65202">
                  <c:v>14.106804</c:v>
                </c:pt>
                <c:pt idx="65203">
                  <c:v>14.106885999999999</c:v>
                </c:pt>
                <c:pt idx="65204">
                  <c:v>14.102663</c:v>
                </c:pt>
                <c:pt idx="65205">
                  <c:v>14.103766</c:v>
                </c:pt>
                <c:pt idx="65206">
                  <c:v>14.107177999999999</c:v>
                </c:pt>
                <c:pt idx="65207">
                  <c:v>14.105959</c:v>
                </c:pt>
                <c:pt idx="65208">
                  <c:v>14.101311000000001</c:v>
                </c:pt>
                <c:pt idx="65209">
                  <c:v>14.100455999999999</c:v>
                </c:pt>
                <c:pt idx="65210">
                  <c:v>14.102524000000001</c:v>
                </c:pt>
                <c:pt idx="65211">
                  <c:v>14.103513</c:v>
                </c:pt>
                <c:pt idx="65212">
                  <c:v>14.104554</c:v>
                </c:pt>
                <c:pt idx="65213">
                  <c:v>14.102869999999999</c:v>
                </c:pt>
                <c:pt idx="65214">
                  <c:v>14.10239</c:v>
                </c:pt>
                <c:pt idx="65215">
                  <c:v>14.105833000000001</c:v>
                </c:pt>
                <c:pt idx="65216">
                  <c:v>14.105738000000001</c:v>
                </c:pt>
                <c:pt idx="65217">
                  <c:v>14.104951</c:v>
                </c:pt>
                <c:pt idx="65218">
                  <c:v>14.107609999999999</c:v>
                </c:pt>
                <c:pt idx="65219">
                  <c:v>14.111397</c:v>
                </c:pt>
                <c:pt idx="65220">
                  <c:v>14.113669</c:v>
                </c:pt>
                <c:pt idx="65221">
                  <c:v>14.108556</c:v>
                </c:pt>
                <c:pt idx="65222">
                  <c:v>14.106932</c:v>
                </c:pt>
                <c:pt idx="65223">
                  <c:v>14.111416</c:v>
                </c:pt>
                <c:pt idx="65224">
                  <c:v>14.109538000000001</c:v>
                </c:pt>
                <c:pt idx="65225">
                  <c:v>14.106650999999999</c:v>
                </c:pt>
                <c:pt idx="65226">
                  <c:v>14.108726000000001</c:v>
                </c:pt>
                <c:pt idx="65227">
                  <c:v>14.108191</c:v>
                </c:pt>
                <c:pt idx="65228">
                  <c:v>14.105715999999999</c:v>
                </c:pt>
                <c:pt idx="65229">
                  <c:v>14.105563999999999</c:v>
                </c:pt>
                <c:pt idx="65230">
                  <c:v>14.102359999999999</c:v>
                </c:pt>
                <c:pt idx="65231">
                  <c:v>14.102517000000001</c:v>
                </c:pt>
                <c:pt idx="65232">
                  <c:v>14.109291000000001</c:v>
                </c:pt>
                <c:pt idx="65233">
                  <c:v>14.111984</c:v>
                </c:pt>
                <c:pt idx="65234">
                  <c:v>14.110692999999999</c:v>
                </c:pt>
                <c:pt idx="65235">
                  <c:v>14.111424</c:v>
                </c:pt>
                <c:pt idx="65236">
                  <c:v>14.113676999999999</c:v>
                </c:pt>
                <c:pt idx="65237">
                  <c:v>14.112367000000001</c:v>
                </c:pt>
                <c:pt idx="65238">
                  <c:v>14.109761000000001</c:v>
                </c:pt>
                <c:pt idx="65239">
                  <c:v>14.112302</c:v>
                </c:pt>
                <c:pt idx="65240">
                  <c:v>14.115486000000001</c:v>
                </c:pt>
                <c:pt idx="65241">
                  <c:v>14.114366</c:v>
                </c:pt>
                <c:pt idx="65242">
                  <c:v>14.113028</c:v>
                </c:pt>
                <c:pt idx="65243">
                  <c:v>14.112075000000001</c:v>
                </c:pt>
                <c:pt idx="65244">
                  <c:v>14.111744</c:v>
                </c:pt>
                <c:pt idx="65245">
                  <c:v>14.109308</c:v>
                </c:pt>
                <c:pt idx="65246">
                  <c:v>14.105727999999999</c:v>
                </c:pt>
                <c:pt idx="65247">
                  <c:v>14.107087999999999</c:v>
                </c:pt>
                <c:pt idx="65248">
                  <c:v>14.107079000000001</c:v>
                </c:pt>
                <c:pt idx="65249">
                  <c:v>14.10417</c:v>
                </c:pt>
                <c:pt idx="65250">
                  <c:v>14.109427999999999</c:v>
                </c:pt>
                <c:pt idx="65251">
                  <c:v>14.110636</c:v>
                </c:pt>
                <c:pt idx="65252">
                  <c:v>14.106738</c:v>
                </c:pt>
                <c:pt idx="65253">
                  <c:v>14.112473</c:v>
                </c:pt>
                <c:pt idx="65254">
                  <c:v>14.116778</c:v>
                </c:pt>
                <c:pt idx="65255">
                  <c:v>14.112375</c:v>
                </c:pt>
                <c:pt idx="65256">
                  <c:v>14.111424</c:v>
                </c:pt>
                <c:pt idx="65257">
                  <c:v>14.11238</c:v>
                </c:pt>
                <c:pt idx="65258">
                  <c:v>14.112088</c:v>
                </c:pt>
                <c:pt idx="65259">
                  <c:v>14.112026999999999</c:v>
                </c:pt>
                <c:pt idx="65260">
                  <c:v>14.11407</c:v>
                </c:pt>
                <c:pt idx="65261">
                  <c:v>14.116250000000001</c:v>
                </c:pt>
                <c:pt idx="65262">
                  <c:v>14.113619999999999</c:v>
                </c:pt>
                <c:pt idx="65263">
                  <c:v>14.113273</c:v>
                </c:pt>
                <c:pt idx="65264">
                  <c:v>14.113507</c:v>
                </c:pt>
                <c:pt idx="65265">
                  <c:v>14.109628000000001</c:v>
                </c:pt>
                <c:pt idx="65266">
                  <c:v>14.111492999999999</c:v>
                </c:pt>
                <c:pt idx="65267">
                  <c:v>14.112995</c:v>
                </c:pt>
                <c:pt idx="65268">
                  <c:v>14.110455999999999</c:v>
                </c:pt>
                <c:pt idx="65269">
                  <c:v>14.113716</c:v>
                </c:pt>
                <c:pt idx="65270">
                  <c:v>14.116664999999999</c:v>
                </c:pt>
                <c:pt idx="65271">
                  <c:v>14.11246</c:v>
                </c:pt>
                <c:pt idx="65272">
                  <c:v>14.108309</c:v>
                </c:pt>
                <c:pt idx="65273">
                  <c:v>14.109726</c:v>
                </c:pt>
                <c:pt idx="65274">
                  <c:v>14.113519</c:v>
                </c:pt>
                <c:pt idx="65275">
                  <c:v>14.111264</c:v>
                </c:pt>
                <c:pt idx="65276">
                  <c:v>14.108537999999999</c:v>
                </c:pt>
                <c:pt idx="65277">
                  <c:v>14.111902000000001</c:v>
                </c:pt>
                <c:pt idx="65278">
                  <c:v>14.11382</c:v>
                </c:pt>
                <c:pt idx="65279">
                  <c:v>14.113263</c:v>
                </c:pt>
                <c:pt idx="65280">
                  <c:v>14.112632</c:v>
                </c:pt>
                <c:pt idx="65281">
                  <c:v>14.112946000000001</c:v>
                </c:pt>
                <c:pt idx="65282">
                  <c:v>14.113490000000001</c:v>
                </c:pt>
                <c:pt idx="65283">
                  <c:v>14.115518</c:v>
                </c:pt>
                <c:pt idx="65284">
                  <c:v>14.114884</c:v>
                </c:pt>
                <c:pt idx="65285">
                  <c:v>14.110239</c:v>
                </c:pt>
                <c:pt idx="65286">
                  <c:v>14.115309</c:v>
                </c:pt>
                <c:pt idx="65287">
                  <c:v>14.120246</c:v>
                </c:pt>
                <c:pt idx="65288">
                  <c:v>14.113670000000001</c:v>
                </c:pt>
                <c:pt idx="65289">
                  <c:v>14.115786999999999</c:v>
                </c:pt>
                <c:pt idx="65290">
                  <c:v>14.126341999999999</c:v>
                </c:pt>
                <c:pt idx="65291">
                  <c:v>14.125355000000001</c:v>
                </c:pt>
                <c:pt idx="65292">
                  <c:v>14.119937999999999</c:v>
                </c:pt>
                <c:pt idx="65293">
                  <c:v>14.124635</c:v>
                </c:pt>
                <c:pt idx="65294">
                  <c:v>14.129586</c:v>
                </c:pt>
                <c:pt idx="65295">
                  <c:v>14.127164</c:v>
                </c:pt>
                <c:pt idx="65296">
                  <c:v>14.125444</c:v>
                </c:pt>
                <c:pt idx="65297">
                  <c:v>14.125325999999999</c:v>
                </c:pt>
                <c:pt idx="65298">
                  <c:v>14.124806</c:v>
                </c:pt>
                <c:pt idx="65299">
                  <c:v>14.126727000000001</c:v>
                </c:pt>
                <c:pt idx="65300">
                  <c:v>14.129063</c:v>
                </c:pt>
                <c:pt idx="65301">
                  <c:v>14.12866</c:v>
                </c:pt>
                <c:pt idx="65302">
                  <c:v>14.129918999999999</c:v>
                </c:pt>
                <c:pt idx="65303">
                  <c:v>14.128717</c:v>
                </c:pt>
                <c:pt idx="65304">
                  <c:v>14.124037</c:v>
                </c:pt>
                <c:pt idx="65305">
                  <c:v>14.124567000000001</c:v>
                </c:pt>
                <c:pt idx="65306">
                  <c:v>14.126778</c:v>
                </c:pt>
                <c:pt idx="65307">
                  <c:v>14.126408</c:v>
                </c:pt>
                <c:pt idx="65308">
                  <c:v>14.127036</c:v>
                </c:pt>
                <c:pt idx="65309">
                  <c:v>14.129922000000001</c:v>
                </c:pt>
                <c:pt idx="65310">
                  <c:v>14.131472</c:v>
                </c:pt>
                <c:pt idx="65311">
                  <c:v>14.127370000000001</c:v>
                </c:pt>
                <c:pt idx="65312">
                  <c:v>14.125403</c:v>
                </c:pt>
                <c:pt idx="65313">
                  <c:v>14.130034</c:v>
                </c:pt>
                <c:pt idx="65314">
                  <c:v>14.132909</c:v>
                </c:pt>
                <c:pt idx="65315">
                  <c:v>14.129961</c:v>
                </c:pt>
                <c:pt idx="65316">
                  <c:v>14.128693999999999</c:v>
                </c:pt>
                <c:pt idx="65317">
                  <c:v>14.129018</c:v>
                </c:pt>
                <c:pt idx="65318">
                  <c:v>14.128486000000001</c:v>
                </c:pt>
                <c:pt idx="65319">
                  <c:v>14.129327999999999</c:v>
                </c:pt>
                <c:pt idx="65320">
                  <c:v>14.131129</c:v>
                </c:pt>
                <c:pt idx="65321">
                  <c:v>14.131928</c:v>
                </c:pt>
                <c:pt idx="65322">
                  <c:v>14.129961</c:v>
                </c:pt>
                <c:pt idx="65323">
                  <c:v>14.12433</c:v>
                </c:pt>
                <c:pt idx="65324">
                  <c:v>14.124297</c:v>
                </c:pt>
                <c:pt idx="65325">
                  <c:v>14.129797999999999</c:v>
                </c:pt>
                <c:pt idx="65326">
                  <c:v>14.128003</c:v>
                </c:pt>
                <c:pt idx="65327">
                  <c:v>14.122655999999999</c:v>
                </c:pt>
                <c:pt idx="65328">
                  <c:v>14.123745</c:v>
                </c:pt>
                <c:pt idx="65329">
                  <c:v>14.123970999999999</c:v>
                </c:pt>
                <c:pt idx="65330">
                  <c:v>14.124314999999999</c:v>
                </c:pt>
                <c:pt idx="65331">
                  <c:v>14.130022</c:v>
                </c:pt>
                <c:pt idx="65332">
                  <c:v>14.132001000000001</c:v>
                </c:pt>
                <c:pt idx="65333">
                  <c:v>14.129455999999999</c:v>
                </c:pt>
                <c:pt idx="65334">
                  <c:v>14.131009000000001</c:v>
                </c:pt>
                <c:pt idx="65335">
                  <c:v>14.131254999999999</c:v>
                </c:pt>
                <c:pt idx="65336">
                  <c:v>14.129165</c:v>
                </c:pt>
                <c:pt idx="65337">
                  <c:v>14.129333000000001</c:v>
                </c:pt>
                <c:pt idx="65338">
                  <c:v>14.131208000000001</c:v>
                </c:pt>
                <c:pt idx="65339">
                  <c:v>14.134508</c:v>
                </c:pt>
                <c:pt idx="65340">
                  <c:v>14.136025999999999</c:v>
                </c:pt>
                <c:pt idx="65341">
                  <c:v>14.135054</c:v>
                </c:pt>
                <c:pt idx="65342">
                  <c:v>14.138629999999999</c:v>
                </c:pt>
                <c:pt idx="65343">
                  <c:v>14.138456</c:v>
                </c:pt>
                <c:pt idx="65344">
                  <c:v>14.133834</c:v>
                </c:pt>
                <c:pt idx="65345">
                  <c:v>14.137040000000001</c:v>
                </c:pt>
                <c:pt idx="65346">
                  <c:v>14.139224</c:v>
                </c:pt>
                <c:pt idx="65347">
                  <c:v>14.13325</c:v>
                </c:pt>
                <c:pt idx="65348">
                  <c:v>14.133543</c:v>
                </c:pt>
                <c:pt idx="65349">
                  <c:v>14.136903999999999</c:v>
                </c:pt>
                <c:pt idx="65350">
                  <c:v>14.139822000000001</c:v>
                </c:pt>
                <c:pt idx="65351">
                  <c:v>14.143777999999999</c:v>
                </c:pt>
                <c:pt idx="65352">
                  <c:v>14.138553</c:v>
                </c:pt>
                <c:pt idx="65353">
                  <c:v>14.132939</c:v>
                </c:pt>
                <c:pt idx="65354">
                  <c:v>14.140516</c:v>
                </c:pt>
                <c:pt idx="65355">
                  <c:v>14.141959999999999</c:v>
                </c:pt>
                <c:pt idx="65356">
                  <c:v>14.135493</c:v>
                </c:pt>
                <c:pt idx="65357">
                  <c:v>14.135312000000001</c:v>
                </c:pt>
                <c:pt idx="65358">
                  <c:v>14.135249999999999</c:v>
                </c:pt>
                <c:pt idx="65359">
                  <c:v>14.134318</c:v>
                </c:pt>
                <c:pt idx="65360">
                  <c:v>14.137263000000001</c:v>
                </c:pt>
                <c:pt idx="65361">
                  <c:v>14.137439000000001</c:v>
                </c:pt>
                <c:pt idx="65362">
                  <c:v>14.134354999999999</c:v>
                </c:pt>
                <c:pt idx="65363">
                  <c:v>14.134162999999999</c:v>
                </c:pt>
                <c:pt idx="65364">
                  <c:v>14.135968</c:v>
                </c:pt>
                <c:pt idx="65365">
                  <c:v>14.137085000000001</c:v>
                </c:pt>
                <c:pt idx="65366">
                  <c:v>14.13627</c:v>
                </c:pt>
                <c:pt idx="65367">
                  <c:v>14.133406000000001</c:v>
                </c:pt>
                <c:pt idx="65368">
                  <c:v>14.134912999999999</c:v>
                </c:pt>
                <c:pt idx="65369">
                  <c:v>14.140076000000001</c:v>
                </c:pt>
                <c:pt idx="65370">
                  <c:v>14.139919000000001</c:v>
                </c:pt>
                <c:pt idx="65371">
                  <c:v>14.135363</c:v>
                </c:pt>
                <c:pt idx="65372">
                  <c:v>14.138623000000001</c:v>
                </c:pt>
                <c:pt idx="65373">
                  <c:v>14.142499000000001</c:v>
                </c:pt>
                <c:pt idx="65374">
                  <c:v>14.139094</c:v>
                </c:pt>
                <c:pt idx="65375">
                  <c:v>14.138861</c:v>
                </c:pt>
                <c:pt idx="65376">
                  <c:v>14.143062</c:v>
                </c:pt>
                <c:pt idx="65377">
                  <c:v>14.146122999999999</c:v>
                </c:pt>
                <c:pt idx="65378">
                  <c:v>14.144595000000001</c:v>
                </c:pt>
                <c:pt idx="65379">
                  <c:v>14.138458999999999</c:v>
                </c:pt>
                <c:pt idx="65380">
                  <c:v>14.139132999999999</c:v>
                </c:pt>
                <c:pt idx="65381">
                  <c:v>14.147205</c:v>
                </c:pt>
                <c:pt idx="65382">
                  <c:v>14.147188</c:v>
                </c:pt>
                <c:pt idx="65383">
                  <c:v>14.141887000000001</c:v>
                </c:pt>
                <c:pt idx="65384">
                  <c:v>14.144508999999999</c:v>
                </c:pt>
                <c:pt idx="65385">
                  <c:v>14.146297000000001</c:v>
                </c:pt>
                <c:pt idx="65386">
                  <c:v>14.144676</c:v>
                </c:pt>
                <c:pt idx="65387">
                  <c:v>14.146212999999999</c:v>
                </c:pt>
                <c:pt idx="65388">
                  <c:v>14.143532</c:v>
                </c:pt>
                <c:pt idx="65389">
                  <c:v>14.140389000000001</c:v>
                </c:pt>
                <c:pt idx="65390">
                  <c:v>14.145106</c:v>
                </c:pt>
                <c:pt idx="65391">
                  <c:v>14.145489</c:v>
                </c:pt>
                <c:pt idx="65392">
                  <c:v>14.140454999999999</c:v>
                </c:pt>
                <c:pt idx="65393">
                  <c:v>14.141964</c:v>
                </c:pt>
                <c:pt idx="65394">
                  <c:v>14.144596999999999</c:v>
                </c:pt>
                <c:pt idx="65395">
                  <c:v>14.143936</c:v>
                </c:pt>
                <c:pt idx="65396">
                  <c:v>14.145711</c:v>
                </c:pt>
                <c:pt idx="65397">
                  <c:v>14.145583</c:v>
                </c:pt>
                <c:pt idx="65398">
                  <c:v>14.143511999999999</c:v>
                </c:pt>
                <c:pt idx="65399">
                  <c:v>14.144631</c:v>
                </c:pt>
                <c:pt idx="65400">
                  <c:v>14.147921</c:v>
                </c:pt>
                <c:pt idx="65401">
                  <c:v>14.147095</c:v>
                </c:pt>
                <c:pt idx="65402">
                  <c:v>14.145020000000001</c:v>
                </c:pt>
                <c:pt idx="65403">
                  <c:v>14.146315</c:v>
                </c:pt>
                <c:pt idx="65404">
                  <c:v>14.14805</c:v>
                </c:pt>
                <c:pt idx="65405">
                  <c:v>14.146462</c:v>
                </c:pt>
                <c:pt idx="65406">
                  <c:v>14.143845000000001</c:v>
                </c:pt>
                <c:pt idx="65407">
                  <c:v>14.144806000000001</c:v>
                </c:pt>
                <c:pt idx="65408">
                  <c:v>14.145682000000001</c:v>
                </c:pt>
                <c:pt idx="65409">
                  <c:v>14.146238</c:v>
                </c:pt>
                <c:pt idx="65410">
                  <c:v>14.151204999999999</c:v>
                </c:pt>
                <c:pt idx="65411">
                  <c:v>14.152468000000001</c:v>
                </c:pt>
                <c:pt idx="65412">
                  <c:v>14.152257000000001</c:v>
                </c:pt>
                <c:pt idx="65413">
                  <c:v>14.154381000000001</c:v>
                </c:pt>
                <c:pt idx="65414">
                  <c:v>14.153622</c:v>
                </c:pt>
                <c:pt idx="65415">
                  <c:v>14.153378999999999</c:v>
                </c:pt>
                <c:pt idx="65416">
                  <c:v>14.156193999999999</c:v>
                </c:pt>
                <c:pt idx="65417">
                  <c:v>14.155066</c:v>
                </c:pt>
                <c:pt idx="65418">
                  <c:v>14.152404000000001</c:v>
                </c:pt>
                <c:pt idx="65419">
                  <c:v>14.154030000000001</c:v>
                </c:pt>
                <c:pt idx="65420">
                  <c:v>14.154823</c:v>
                </c:pt>
                <c:pt idx="65421">
                  <c:v>14.154901000000001</c:v>
                </c:pt>
                <c:pt idx="65422">
                  <c:v>14.157651</c:v>
                </c:pt>
                <c:pt idx="65423">
                  <c:v>14.156510000000001</c:v>
                </c:pt>
                <c:pt idx="65424">
                  <c:v>14.153511</c:v>
                </c:pt>
                <c:pt idx="65425">
                  <c:v>14.153418</c:v>
                </c:pt>
                <c:pt idx="65426">
                  <c:v>14.158651000000001</c:v>
                </c:pt>
                <c:pt idx="65427">
                  <c:v>14.162747</c:v>
                </c:pt>
                <c:pt idx="65428">
                  <c:v>14.155604</c:v>
                </c:pt>
                <c:pt idx="65429">
                  <c:v>14.151284</c:v>
                </c:pt>
                <c:pt idx="65430">
                  <c:v>14.155937</c:v>
                </c:pt>
                <c:pt idx="65431">
                  <c:v>14.153778000000001</c:v>
                </c:pt>
                <c:pt idx="65432">
                  <c:v>14.153003</c:v>
                </c:pt>
                <c:pt idx="65433">
                  <c:v>14.155977</c:v>
                </c:pt>
                <c:pt idx="65434">
                  <c:v>14.156013</c:v>
                </c:pt>
                <c:pt idx="65435">
                  <c:v>14.15699</c:v>
                </c:pt>
                <c:pt idx="65436">
                  <c:v>14.157311999999999</c:v>
                </c:pt>
                <c:pt idx="65437">
                  <c:v>14.158165</c:v>
                </c:pt>
                <c:pt idx="65438">
                  <c:v>14.157947999999999</c:v>
                </c:pt>
                <c:pt idx="65439">
                  <c:v>14.157423</c:v>
                </c:pt>
                <c:pt idx="65440">
                  <c:v>14.161873999999999</c:v>
                </c:pt>
                <c:pt idx="65441">
                  <c:v>14.166396000000001</c:v>
                </c:pt>
                <c:pt idx="65442">
                  <c:v>14.165595</c:v>
                </c:pt>
                <c:pt idx="65443">
                  <c:v>14.160666000000001</c:v>
                </c:pt>
                <c:pt idx="65444">
                  <c:v>14.159287000000001</c:v>
                </c:pt>
                <c:pt idx="65445">
                  <c:v>14.161602999999999</c:v>
                </c:pt>
                <c:pt idx="65446">
                  <c:v>14.161505999999999</c:v>
                </c:pt>
                <c:pt idx="65447">
                  <c:v>14.163316999999999</c:v>
                </c:pt>
                <c:pt idx="65448">
                  <c:v>14.163399</c:v>
                </c:pt>
                <c:pt idx="65449">
                  <c:v>14.159323000000001</c:v>
                </c:pt>
                <c:pt idx="65450">
                  <c:v>14.160427</c:v>
                </c:pt>
                <c:pt idx="65451">
                  <c:v>14.163232000000001</c:v>
                </c:pt>
                <c:pt idx="65452">
                  <c:v>14.162075</c:v>
                </c:pt>
                <c:pt idx="65453">
                  <c:v>14.164842999999999</c:v>
                </c:pt>
                <c:pt idx="65454">
                  <c:v>14.168753000000001</c:v>
                </c:pt>
                <c:pt idx="65455">
                  <c:v>14.165673</c:v>
                </c:pt>
                <c:pt idx="65456">
                  <c:v>14.163812999999999</c:v>
                </c:pt>
                <c:pt idx="65457">
                  <c:v>14.163664000000001</c:v>
                </c:pt>
                <c:pt idx="65458">
                  <c:v>14.159591000000001</c:v>
                </c:pt>
                <c:pt idx="65459">
                  <c:v>14.159355</c:v>
                </c:pt>
                <c:pt idx="65460">
                  <c:v>14.164054999999999</c:v>
                </c:pt>
                <c:pt idx="65461">
                  <c:v>14.16564</c:v>
                </c:pt>
                <c:pt idx="65462">
                  <c:v>14.161762</c:v>
                </c:pt>
                <c:pt idx="65463">
                  <c:v>14.160589999999999</c:v>
                </c:pt>
                <c:pt idx="65464">
                  <c:v>14.164383000000001</c:v>
                </c:pt>
                <c:pt idx="65465">
                  <c:v>14.163155</c:v>
                </c:pt>
                <c:pt idx="65466">
                  <c:v>14.161092</c:v>
                </c:pt>
                <c:pt idx="65467">
                  <c:v>14.162604</c:v>
                </c:pt>
                <c:pt idx="65468">
                  <c:v>14.162444000000001</c:v>
                </c:pt>
                <c:pt idx="65469">
                  <c:v>14.159796</c:v>
                </c:pt>
                <c:pt idx="65470">
                  <c:v>14.158404000000001</c:v>
                </c:pt>
                <c:pt idx="65471">
                  <c:v>14.162492</c:v>
                </c:pt>
                <c:pt idx="65472">
                  <c:v>14.167578000000001</c:v>
                </c:pt>
                <c:pt idx="65473">
                  <c:v>14.169649</c:v>
                </c:pt>
                <c:pt idx="65474">
                  <c:v>14.167960000000001</c:v>
                </c:pt>
                <c:pt idx="65475">
                  <c:v>14.16656</c:v>
                </c:pt>
                <c:pt idx="65476">
                  <c:v>14.169753</c:v>
                </c:pt>
                <c:pt idx="65477">
                  <c:v>14.171241999999999</c:v>
                </c:pt>
                <c:pt idx="65478">
                  <c:v>14.169402</c:v>
                </c:pt>
                <c:pt idx="65479">
                  <c:v>14.168100000000001</c:v>
                </c:pt>
                <c:pt idx="65480">
                  <c:v>14.169764000000001</c:v>
                </c:pt>
                <c:pt idx="65481">
                  <c:v>14.172473</c:v>
                </c:pt>
                <c:pt idx="65482">
                  <c:v>14.175269999999999</c:v>
                </c:pt>
                <c:pt idx="65483">
                  <c:v>14.175060999999999</c:v>
                </c:pt>
                <c:pt idx="65484">
                  <c:v>14.170564000000001</c:v>
                </c:pt>
                <c:pt idx="65485">
                  <c:v>14.172326</c:v>
                </c:pt>
                <c:pt idx="65486">
                  <c:v>14.176519000000001</c:v>
                </c:pt>
                <c:pt idx="65487">
                  <c:v>14.173327</c:v>
                </c:pt>
                <c:pt idx="65488">
                  <c:v>14.170912</c:v>
                </c:pt>
                <c:pt idx="65489">
                  <c:v>14.172632999999999</c:v>
                </c:pt>
                <c:pt idx="65490">
                  <c:v>14.171851</c:v>
                </c:pt>
                <c:pt idx="65491">
                  <c:v>14.169601</c:v>
                </c:pt>
                <c:pt idx="65492">
                  <c:v>14.169845</c:v>
                </c:pt>
                <c:pt idx="65493">
                  <c:v>14.171296</c:v>
                </c:pt>
                <c:pt idx="65494">
                  <c:v>14.171956</c:v>
                </c:pt>
                <c:pt idx="65495">
                  <c:v>14.173337999999999</c:v>
                </c:pt>
                <c:pt idx="65496">
                  <c:v>14.173220000000001</c:v>
                </c:pt>
                <c:pt idx="65497">
                  <c:v>14.170301</c:v>
                </c:pt>
                <c:pt idx="65498">
                  <c:v>14.168511000000001</c:v>
                </c:pt>
                <c:pt idx="65499">
                  <c:v>14.169281</c:v>
                </c:pt>
                <c:pt idx="65500">
                  <c:v>14.170612999999999</c:v>
                </c:pt>
                <c:pt idx="65501">
                  <c:v>14.170358999999999</c:v>
                </c:pt>
                <c:pt idx="65502">
                  <c:v>14.169553000000001</c:v>
                </c:pt>
                <c:pt idx="65503">
                  <c:v>14.169706</c:v>
                </c:pt>
                <c:pt idx="65504">
                  <c:v>14.171158999999999</c:v>
                </c:pt>
                <c:pt idx="65505">
                  <c:v>14.174614999999999</c:v>
                </c:pt>
                <c:pt idx="65506">
                  <c:v>14.175027999999999</c:v>
                </c:pt>
                <c:pt idx="65507">
                  <c:v>14.172852000000001</c:v>
                </c:pt>
                <c:pt idx="65508">
                  <c:v>14.173952</c:v>
                </c:pt>
                <c:pt idx="65509">
                  <c:v>14.175628</c:v>
                </c:pt>
                <c:pt idx="65510">
                  <c:v>14.174484</c:v>
                </c:pt>
                <c:pt idx="65511">
                  <c:v>14.17886</c:v>
                </c:pt>
                <c:pt idx="65512">
                  <c:v>14.184479</c:v>
                </c:pt>
                <c:pt idx="65513">
                  <c:v>14.18027</c:v>
                </c:pt>
                <c:pt idx="65514">
                  <c:v>14.176385</c:v>
                </c:pt>
                <c:pt idx="65515">
                  <c:v>14.180903000000001</c:v>
                </c:pt>
                <c:pt idx="65516">
                  <c:v>14.184502</c:v>
                </c:pt>
                <c:pt idx="65517">
                  <c:v>14.183408</c:v>
                </c:pt>
                <c:pt idx="65518">
                  <c:v>14.176964999999999</c:v>
                </c:pt>
                <c:pt idx="65519">
                  <c:v>14.173003</c:v>
                </c:pt>
                <c:pt idx="65520">
                  <c:v>14.179236</c:v>
                </c:pt>
                <c:pt idx="65521">
                  <c:v>14.183630000000001</c:v>
                </c:pt>
                <c:pt idx="65522">
                  <c:v>14.179665</c:v>
                </c:pt>
                <c:pt idx="65523">
                  <c:v>14.1784</c:v>
                </c:pt>
                <c:pt idx="65524">
                  <c:v>14.182382</c:v>
                </c:pt>
                <c:pt idx="65525">
                  <c:v>14.185231</c:v>
                </c:pt>
                <c:pt idx="65526">
                  <c:v>14.184991999999999</c:v>
                </c:pt>
                <c:pt idx="65527">
                  <c:v>14.179163000000001</c:v>
                </c:pt>
                <c:pt idx="65528">
                  <c:v>14.177654</c:v>
                </c:pt>
                <c:pt idx="65529">
                  <c:v>14.184288</c:v>
                </c:pt>
                <c:pt idx="65530">
                  <c:v>14.183559000000001</c:v>
                </c:pt>
                <c:pt idx="65531">
                  <c:v>14.182397</c:v>
                </c:pt>
                <c:pt idx="65532">
                  <c:v>14.185384000000001</c:v>
                </c:pt>
                <c:pt idx="65533">
                  <c:v>14.182765</c:v>
                </c:pt>
                <c:pt idx="65534">
                  <c:v>14.180073</c:v>
                </c:pt>
                <c:pt idx="65535">
                  <c:v>14.181086000000001</c:v>
                </c:pt>
                <c:pt idx="65536">
                  <c:v>14.182971999999999</c:v>
                </c:pt>
                <c:pt idx="65537">
                  <c:v>14.185321</c:v>
                </c:pt>
                <c:pt idx="65538">
                  <c:v>14.184907000000001</c:v>
                </c:pt>
                <c:pt idx="65539">
                  <c:v>14.183593</c:v>
                </c:pt>
                <c:pt idx="65540">
                  <c:v>14.185124999999999</c:v>
                </c:pt>
                <c:pt idx="65541">
                  <c:v>14.186237999999999</c:v>
                </c:pt>
                <c:pt idx="65542">
                  <c:v>14.184689000000001</c:v>
                </c:pt>
                <c:pt idx="65543">
                  <c:v>14.18303</c:v>
                </c:pt>
                <c:pt idx="65544">
                  <c:v>14.184775</c:v>
                </c:pt>
                <c:pt idx="65545">
                  <c:v>14.1859</c:v>
                </c:pt>
                <c:pt idx="65546">
                  <c:v>14.185902</c:v>
                </c:pt>
                <c:pt idx="65547">
                  <c:v>14.185798</c:v>
                </c:pt>
                <c:pt idx="65548">
                  <c:v>14.182077</c:v>
                </c:pt>
                <c:pt idx="65549">
                  <c:v>14.178011</c:v>
                </c:pt>
                <c:pt idx="65550">
                  <c:v>14.17943</c:v>
                </c:pt>
                <c:pt idx="65551">
                  <c:v>14.182382</c:v>
                </c:pt>
                <c:pt idx="65552">
                  <c:v>14.182038</c:v>
                </c:pt>
                <c:pt idx="65553">
                  <c:v>14.179990999999999</c:v>
                </c:pt>
                <c:pt idx="65554">
                  <c:v>14.184258</c:v>
                </c:pt>
                <c:pt idx="65555">
                  <c:v>14.188827</c:v>
                </c:pt>
                <c:pt idx="65556">
                  <c:v>14.182788</c:v>
                </c:pt>
                <c:pt idx="65557">
                  <c:v>14.181509</c:v>
                </c:pt>
                <c:pt idx="65558">
                  <c:v>14.188012000000001</c:v>
                </c:pt>
                <c:pt idx="65559">
                  <c:v>14.1869</c:v>
                </c:pt>
                <c:pt idx="65560">
                  <c:v>14.184628999999999</c:v>
                </c:pt>
                <c:pt idx="65561">
                  <c:v>14.188941</c:v>
                </c:pt>
                <c:pt idx="65562">
                  <c:v>14.191147000000001</c:v>
                </c:pt>
                <c:pt idx="65563">
                  <c:v>14.189317000000001</c:v>
                </c:pt>
                <c:pt idx="65564">
                  <c:v>14.188750000000001</c:v>
                </c:pt>
                <c:pt idx="65565">
                  <c:v>14.187823</c:v>
                </c:pt>
                <c:pt idx="65566">
                  <c:v>14.185600000000001</c:v>
                </c:pt>
                <c:pt idx="65567">
                  <c:v>14.190122000000001</c:v>
                </c:pt>
                <c:pt idx="65568">
                  <c:v>14.195546999999999</c:v>
                </c:pt>
                <c:pt idx="65569">
                  <c:v>14.191659</c:v>
                </c:pt>
                <c:pt idx="65570">
                  <c:v>14.186852999999999</c:v>
                </c:pt>
                <c:pt idx="65571">
                  <c:v>14.188743000000001</c:v>
                </c:pt>
                <c:pt idx="65572">
                  <c:v>14.191642</c:v>
                </c:pt>
                <c:pt idx="65573">
                  <c:v>14.191522000000001</c:v>
                </c:pt>
                <c:pt idx="65574">
                  <c:v>14.193623000000001</c:v>
                </c:pt>
                <c:pt idx="65575">
                  <c:v>14.196725000000001</c:v>
                </c:pt>
                <c:pt idx="65576">
                  <c:v>14.194770999999999</c:v>
                </c:pt>
                <c:pt idx="65577">
                  <c:v>14.191293</c:v>
                </c:pt>
                <c:pt idx="65578">
                  <c:v>14.189908000000001</c:v>
                </c:pt>
                <c:pt idx="65579">
                  <c:v>14.192537</c:v>
                </c:pt>
                <c:pt idx="65580">
                  <c:v>14.196234</c:v>
                </c:pt>
                <c:pt idx="65581">
                  <c:v>14.194514</c:v>
                </c:pt>
                <c:pt idx="65582">
                  <c:v>14.192729999999999</c:v>
                </c:pt>
                <c:pt idx="65583">
                  <c:v>14.196021999999999</c:v>
                </c:pt>
                <c:pt idx="65584">
                  <c:v>14.198411</c:v>
                </c:pt>
                <c:pt idx="65585">
                  <c:v>14.199543</c:v>
                </c:pt>
                <c:pt idx="65586">
                  <c:v>14.197317999999999</c:v>
                </c:pt>
                <c:pt idx="65587">
                  <c:v>14.194331</c:v>
                </c:pt>
                <c:pt idx="65588">
                  <c:v>14.19814</c:v>
                </c:pt>
                <c:pt idx="65589">
                  <c:v>14.201157</c:v>
                </c:pt>
                <c:pt idx="65590">
                  <c:v>14.200524</c:v>
                </c:pt>
                <c:pt idx="65591">
                  <c:v>14.201449999999999</c:v>
                </c:pt>
                <c:pt idx="65592">
                  <c:v>14.202019999999999</c:v>
                </c:pt>
                <c:pt idx="65593">
                  <c:v>14.200640999999999</c:v>
                </c:pt>
                <c:pt idx="65594">
                  <c:v>14.199795</c:v>
                </c:pt>
                <c:pt idx="65595">
                  <c:v>14.199077000000001</c:v>
                </c:pt>
                <c:pt idx="65596">
                  <c:v>14.200372</c:v>
                </c:pt>
                <c:pt idx="65597">
                  <c:v>14.201280000000001</c:v>
                </c:pt>
                <c:pt idx="65598">
                  <c:v>14.200917</c:v>
                </c:pt>
                <c:pt idx="65599">
                  <c:v>14.200500999999999</c:v>
                </c:pt>
                <c:pt idx="65600">
                  <c:v>14.199358999999999</c:v>
                </c:pt>
                <c:pt idx="65601">
                  <c:v>14.201593000000001</c:v>
                </c:pt>
                <c:pt idx="65602">
                  <c:v>14.200695</c:v>
                </c:pt>
                <c:pt idx="65603">
                  <c:v>14.198164999999999</c:v>
                </c:pt>
                <c:pt idx="65604">
                  <c:v>14.200467</c:v>
                </c:pt>
                <c:pt idx="65605">
                  <c:v>14.200967</c:v>
                </c:pt>
                <c:pt idx="65606">
                  <c:v>14.200886000000001</c:v>
                </c:pt>
                <c:pt idx="65607">
                  <c:v>14.203124000000001</c:v>
                </c:pt>
                <c:pt idx="65608">
                  <c:v>14.202286000000001</c:v>
                </c:pt>
                <c:pt idx="65609">
                  <c:v>14.19989</c:v>
                </c:pt>
                <c:pt idx="65610">
                  <c:v>14.200711</c:v>
                </c:pt>
                <c:pt idx="65611">
                  <c:v>14.202247</c:v>
                </c:pt>
                <c:pt idx="65612">
                  <c:v>14.203620000000001</c:v>
                </c:pt>
                <c:pt idx="65613">
                  <c:v>14.204815999999999</c:v>
                </c:pt>
                <c:pt idx="65614">
                  <c:v>14.2018</c:v>
                </c:pt>
                <c:pt idx="65615">
                  <c:v>14.200614</c:v>
                </c:pt>
                <c:pt idx="65616">
                  <c:v>14.201549</c:v>
                </c:pt>
                <c:pt idx="65617">
                  <c:v>14.200545</c:v>
                </c:pt>
                <c:pt idx="65618">
                  <c:v>14.201506</c:v>
                </c:pt>
                <c:pt idx="65619">
                  <c:v>14.204451000000001</c:v>
                </c:pt>
                <c:pt idx="65620">
                  <c:v>14.206562999999999</c:v>
                </c:pt>
                <c:pt idx="65621">
                  <c:v>14.210734</c:v>
                </c:pt>
                <c:pt idx="65622">
                  <c:v>14.212040999999999</c:v>
                </c:pt>
                <c:pt idx="65623">
                  <c:v>14.205498</c:v>
                </c:pt>
                <c:pt idx="65624">
                  <c:v>14.20365</c:v>
                </c:pt>
                <c:pt idx="65625">
                  <c:v>14.207428999999999</c:v>
                </c:pt>
                <c:pt idx="65626">
                  <c:v>14.209794</c:v>
                </c:pt>
                <c:pt idx="65627">
                  <c:v>14.212567</c:v>
                </c:pt>
                <c:pt idx="65628">
                  <c:v>14.212968999999999</c:v>
                </c:pt>
                <c:pt idx="65629">
                  <c:v>14.209999</c:v>
                </c:pt>
                <c:pt idx="65630">
                  <c:v>14.206899999999999</c:v>
                </c:pt>
                <c:pt idx="65631">
                  <c:v>14.210001999999999</c:v>
                </c:pt>
                <c:pt idx="65632">
                  <c:v>14.215621000000001</c:v>
                </c:pt>
                <c:pt idx="65633">
                  <c:v>14.215614</c:v>
                </c:pt>
                <c:pt idx="65634">
                  <c:v>14.211112</c:v>
                </c:pt>
                <c:pt idx="65635">
                  <c:v>14.208742000000001</c:v>
                </c:pt>
                <c:pt idx="65636">
                  <c:v>14.210985000000001</c:v>
                </c:pt>
                <c:pt idx="65637">
                  <c:v>14.213459</c:v>
                </c:pt>
                <c:pt idx="65638">
                  <c:v>14.211982000000001</c:v>
                </c:pt>
                <c:pt idx="65639">
                  <c:v>14.207965</c:v>
                </c:pt>
                <c:pt idx="65640">
                  <c:v>14.210423</c:v>
                </c:pt>
                <c:pt idx="65641">
                  <c:v>14.214407</c:v>
                </c:pt>
                <c:pt idx="65642">
                  <c:v>14.209792999999999</c:v>
                </c:pt>
                <c:pt idx="65643">
                  <c:v>14.207601</c:v>
                </c:pt>
                <c:pt idx="65644">
                  <c:v>14.212987</c:v>
                </c:pt>
                <c:pt idx="65645">
                  <c:v>14.215069</c:v>
                </c:pt>
                <c:pt idx="65646">
                  <c:v>14.212023</c:v>
                </c:pt>
                <c:pt idx="65647">
                  <c:v>14.2127</c:v>
                </c:pt>
                <c:pt idx="65648">
                  <c:v>14.213597999999999</c:v>
                </c:pt>
                <c:pt idx="65649">
                  <c:v>14.212101000000001</c:v>
                </c:pt>
                <c:pt idx="65650">
                  <c:v>14.214092000000001</c:v>
                </c:pt>
                <c:pt idx="65651">
                  <c:v>14.213573999999999</c:v>
                </c:pt>
                <c:pt idx="65652">
                  <c:v>14.208271</c:v>
                </c:pt>
                <c:pt idx="65653">
                  <c:v>14.208092000000001</c:v>
                </c:pt>
                <c:pt idx="65654">
                  <c:v>14.214003999999999</c:v>
                </c:pt>
                <c:pt idx="65655">
                  <c:v>14.217695000000001</c:v>
                </c:pt>
                <c:pt idx="65656">
                  <c:v>14.218657</c:v>
                </c:pt>
                <c:pt idx="65657">
                  <c:v>14.220700000000001</c:v>
                </c:pt>
                <c:pt idx="65658">
                  <c:v>14.217964</c:v>
                </c:pt>
                <c:pt idx="65659">
                  <c:v>14.216487000000001</c:v>
                </c:pt>
                <c:pt idx="65660">
                  <c:v>14.218448</c:v>
                </c:pt>
                <c:pt idx="65661">
                  <c:v>14.216358</c:v>
                </c:pt>
                <c:pt idx="65662">
                  <c:v>14.214962</c:v>
                </c:pt>
                <c:pt idx="65663">
                  <c:v>14.218321</c:v>
                </c:pt>
                <c:pt idx="65664">
                  <c:v>14.220948</c:v>
                </c:pt>
                <c:pt idx="65665">
                  <c:v>14.215870000000001</c:v>
                </c:pt>
                <c:pt idx="65666">
                  <c:v>14.213004</c:v>
                </c:pt>
                <c:pt idx="65667">
                  <c:v>14.219167000000001</c:v>
                </c:pt>
                <c:pt idx="65668">
                  <c:v>14.222642</c:v>
                </c:pt>
                <c:pt idx="65669">
                  <c:v>14.222531</c:v>
                </c:pt>
                <c:pt idx="65670">
                  <c:v>14.221716000000001</c:v>
                </c:pt>
                <c:pt idx="65671">
                  <c:v>14.222179000000001</c:v>
                </c:pt>
                <c:pt idx="65672">
                  <c:v>14.224947</c:v>
                </c:pt>
                <c:pt idx="65673">
                  <c:v>14.225733</c:v>
                </c:pt>
                <c:pt idx="65674">
                  <c:v>14.224614000000001</c:v>
                </c:pt>
                <c:pt idx="65675">
                  <c:v>14.223417</c:v>
                </c:pt>
                <c:pt idx="65676">
                  <c:v>14.224824999999999</c:v>
                </c:pt>
                <c:pt idx="65677">
                  <c:v>14.230347999999999</c:v>
                </c:pt>
                <c:pt idx="65678">
                  <c:v>14.230631000000001</c:v>
                </c:pt>
                <c:pt idx="65679">
                  <c:v>14.225557999999999</c:v>
                </c:pt>
                <c:pt idx="65680">
                  <c:v>14.224594</c:v>
                </c:pt>
                <c:pt idx="65681">
                  <c:v>14.225925</c:v>
                </c:pt>
                <c:pt idx="65682">
                  <c:v>14.2255</c:v>
                </c:pt>
                <c:pt idx="65683">
                  <c:v>14.227005999999999</c:v>
                </c:pt>
                <c:pt idx="65684">
                  <c:v>14.225025</c:v>
                </c:pt>
                <c:pt idx="65685">
                  <c:v>14.220274</c:v>
                </c:pt>
                <c:pt idx="65686">
                  <c:v>14.221952999999999</c:v>
                </c:pt>
                <c:pt idx="65687">
                  <c:v>14.223314999999999</c:v>
                </c:pt>
                <c:pt idx="65688">
                  <c:v>14.220774</c:v>
                </c:pt>
                <c:pt idx="65689">
                  <c:v>14.221715</c:v>
                </c:pt>
                <c:pt idx="65690">
                  <c:v>14.223547</c:v>
                </c:pt>
                <c:pt idx="65691">
                  <c:v>14.221531000000001</c:v>
                </c:pt>
                <c:pt idx="65692">
                  <c:v>14.220491000000001</c:v>
                </c:pt>
                <c:pt idx="65693">
                  <c:v>14.219417999999999</c:v>
                </c:pt>
                <c:pt idx="65694">
                  <c:v>14.217078000000001</c:v>
                </c:pt>
                <c:pt idx="65695">
                  <c:v>14.220796999999999</c:v>
                </c:pt>
                <c:pt idx="65696">
                  <c:v>14.223131</c:v>
                </c:pt>
                <c:pt idx="65697">
                  <c:v>14.220559</c:v>
                </c:pt>
                <c:pt idx="65698">
                  <c:v>14.219132999999999</c:v>
                </c:pt>
                <c:pt idx="65699">
                  <c:v>14.2204</c:v>
                </c:pt>
                <c:pt idx="65700">
                  <c:v>14.221387999999999</c:v>
                </c:pt>
                <c:pt idx="65701">
                  <c:v>14.223141</c:v>
                </c:pt>
                <c:pt idx="65702">
                  <c:v>14.225576</c:v>
                </c:pt>
                <c:pt idx="65703">
                  <c:v>14.222854</c:v>
                </c:pt>
                <c:pt idx="65704">
                  <c:v>14.219276000000001</c:v>
                </c:pt>
                <c:pt idx="65705">
                  <c:v>14.221749000000001</c:v>
                </c:pt>
                <c:pt idx="65706">
                  <c:v>14.226779000000001</c:v>
                </c:pt>
                <c:pt idx="65707">
                  <c:v>14.23044</c:v>
                </c:pt>
                <c:pt idx="65708">
                  <c:v>14.230339000000001</c:v>
                </c:pt>
                <c:pt idx="65709">
                  <c:v>14.227152999999999</c:v>
                </c:pt>
                <c:pt idx="65710">
                  <c:v>14.229925</c:v>
                </c:pt>
                <c:pt idx="65711">
                  <c:v>14.237123</c:v>
                </c:pt>
                <c:pt idx="65712">
                  <c:v>14.235435000000001</c:v>
                </c:pt>
                <c:pt idx="65713">
                  <c:v>14.231674</c:v>
                </c:pt>
                <c:pt idx="65714">
                  <c:v>14.230819</c:v>
                </c:pt>
                <c:pt idx="65715">
                  <c:v>14.229517</c:v>
                </c:pt>
                <c:pt idx="65716">
                  <c:v>14.229416000000001</c:v>
                </c:pt>
                <c:pt idx="65717">
                  <c:v>14.229564999999999</c:v>
                </c:pt>
                <c:pt idx="65718">
                  <c:v>14.230904000000001</c:v>
                </c:pt>
                <c:pt idx="65719">
                  <c:v>14.234223999999999</c:v>
                </c:pt>
                <c:pt idx="65720">
                  <c:v>14.233706</c:v>
                </c:pt>
                <c:pt idx="65721">
                  <c:v>14.232635</c:v>
                </c:pt>
                <c:pt idx="65722">
                  <c:v>14.234488000000001</c:v>
                </c:pt>
                <c:pt idx="65723">
                  <c:v>14.233669000000001</c:v>
                </c:pt>
                <c:pt idx="65724">
                  <c:v>14.234479</c:v>
                </c:pt>
                <c:pt idx="65725">
                  <c:v>14.238884000000001</c:v>
                </c:pt>
                <c:pt idx="65726">
                  <c:v>14.239523999999999</c:v>
                </c:pt>
                <c:pt idx="65727">
                  <c:v>14.237624</c:v>
                </c:pt>
                <c:pt idx="65728">
                  <c:v>14.235690999999999</c:v>
                </c:pt>
                <c:pt idx="65729">
                  <c:v>14.234788999999999</c:v>
                </c:pt>
                <c:pt idx="65730">
                  <c:v>14.235016</c:v>
                </c:pt>
                <c:pt idx="65731">
                  <c:v>14.236385</c:v>
                </c:pt>
                <c:pt idx="65732">
                  <c:v>14.239573999999999</c:v>
                </c:pt>
                <c:pt idx="65733">
                  <c:v>14.242274</c:v>
                </c:pt>
                <c:pt idx="65734">
                  <c:v>14.240169</c:v>
                </c:pt>
                <c:pt idx="65735">
                  <c:v>14.240031999999999</c:v>
                </c:pt>
                <c:pt idx="65736">
                  <c:v>14.242127999999999</c:v>
                </c:pt>
                <c:pt idx="65737">
                  <c:v>14.239413000000001</c:v>
                </c:pt>
                <c:pt idx="65738">
                  <c:v>14.237844000000001</c:v>
                </c:pt>
                <c:pt idx="65739">
                  <c:v>14.237285</c:v>
                </c:pt>
                <c:pt idx="65740">
                  <c:v>14.238163999999999</c:v>
                </c:pt>
                <c:pt idx="65741">
                  <c:v>14.242392000000001</c:v>
                </c:pt>
                <c:pt idx="65742">
                  <c:v>14.242091</c:v>
                </c:pt>
                <c:pt idx="65743">
                  <c:v>14.239722</c:v>
                </c:pt>
                <c:pt idx="65744">
                  <c:v>14.240195999999999</c:v>
                </c:pt>
                <c:pt idx="65745">
                  <c:v>14.238489</c:v>
                </c:pt>
                <c:pt idx="65746">
                  <c:v>14.236456</c:v>
                </c:pt>
                <c:pt idx="65747">
                  <c:v>14.237569000000001</c:v>
                </c:pt>
                <c:pt idx="65748">
                  <c:v>14.239943999999999</c:v>
                </c:pt>
                <c:pt idx="65749">
                  <c:v>14.240867</c:v>
                </c:pt>
                <c:pt idx="65750">
                  <c:v>14.242163</c:v>
                </c:pt>
                <c:pt idx="65751">
                  <c:v>14.243266</c:v>
                </c:pt>
                <c:pt idx="65752">
                  <c:v>14.236513</c:v>
                </c:pt>
                <c:pt idx="65753">
                  <c:v>14.231342</c:v>
                </c:pt>
                <c:pt idx="65754">
                  <c:v>14.236548000000001</c:v>
                </c:pt>
                <c:pt idx="65755">
                  <c:v>14.240175000000001</c:v>
                </c:pt>
                <c:pt idx="65756">
                  <c:v>14.239398</c:v>
                </c:pt>
                <c:pt idx="65757">
                  <c:v>14.240862999999999</c:v>
                </c:pt>
                <c:pt idx="65758">
                  <c:v>14.243423999999999</c:v>
                </c:pt>
                <c:pt idx="65759">
                  <c:v>14.242062000000001</c:v>
                </c:pt>
                <c:pt idx="65760">
                  <c:v>14.238087999999999</c:v>
                </c:pt>
                <c:pt idx="65761">
                  <c:v>14.238906999999999</c:v>
                </c:pt>
                <c:pt idx="65762">
                  <c:v>14.242186</c:v>
                </c:pt>
                <c:pt idx="65763">
                  <c:v>14.242649999999999</c:v>
                </c:pt>
                <c:pt idx="65764">
                  <c:v>14.241541</c:v>
                </c:pt>
                <c:pt idx="65765">
                  <c:v>14.239633</c:v>
                </c:pt>
                <c:pt idx="65766">
                  <c:v>14.23752</c:v>
                </c:pt>
                <c:pt idx="65767">
                  <c:v>14.237784</c:v>
                </c:pt>
                <c:pt idx="65768">
                  <c:v>14.241581999999999</c:v>
                </c:pt>
                <c:pt idx="65769">
                  <c:v>14.247047999999999</c:v>
                </c:pt>
                <c:pt idx="65770">
                  <c:v>14.247959</c:v>
                </c:pt>
                <c:pt idx="65771">
                  <c:v>14.246651999999999</c:v>
                </c:pt>
                <c:pt idx="65772">
                  <c:v>14.245849</c:v>
                </c:pt>
                <c:pt idx="65773">
                  <c:v>14.245399000000001</c:v>
                </c:pt>
                <c:pt idx="65774">
                  <c:v>14.24761</c:v>
                </c:pt>
                <c:pt idx="65775">
                  <c:v>14.247920000000001</c:v>
                </c:pt>
                <c:pt idx="65776">
                  <c:v>14.251187</c:v>
                </c:pt>
                <c:pt idx="65777">
                  <c:v>14.256829</c:v>
                </c:pt>
                <c:pt idx="65778">
                  <c:v>14.252438</c:v>
                </c:pt>
                <c:pt idx="65779">
                  <c:v>14.251918</c:v>
                </c:pt>
                <c:pt idx="65780">
                  <c:v>14.256304999999999</c:v>
                </c:pt>
                <c:pt idx="65781">
                  <c:v>14.258063</c:v>
                </c:pt>
                <c:pt idx="65782">
                  <c:v>14.259126</c:v>
                </c:pt>
                <c:pt idx="65783">
                  <c:v>14.259646999999999</c:v>
                </c:pt>
                <c:pt idx="65784">
                  <c:v>14.259487</c:v>
                </c:pt>
                <c:pt idx="65785">
                  <c:v>14.256459</c:v>
                </c:pt>
                <c:pt idx="65786">
                  <c:v>14.253553</c:v>
                </c:pt>
                <c:pt idx="65787">
                  <c:v>14.254535000000001</c:v>
                </c:pt>
                <c:pt idx="65788">
                  <c:v>14.255761</c:v>
                </c:pt>
                <c:pt idx="65789">
                  <c:v>14.254142</c:v>
                </c:pt>
                <c:pt idx="65790">
                  <c:v>14.250845999999999</c:v>
                </c:pt>
                <c:pt idx="65791">
                  <c:v>14.250289</c:v>
                </c:pt>
                <c:pt idx="65792">
                  <c:v>14.252954000000001</c:v>
                </c:pt>
                <c:pt idx="65793">
                  <c:v>14.255534000000001</c:v>
                </c:pt>
                <c:pt idx="65794">
                  <c:v>14.256290999999999</c:v>
                </c:pt>
                <c:pt idx="65795">
                  <c:v>14.2555</c:v>
                </c:pt>
                <c:pt idx="65796">
                  <c:v>14.251098000000001</c:v>
                </c:pt>
                <c:pt idx="65797">
                  <c:v>14.249669000000001</c:v>
                </c:pt>
                <c:pt idx="65798">
                  <c:v>14.251571999999999</c:v>
                </c:pt>
                <c:pt idx="65799">
                  <c:v>14.253966999999999</c:v>
                </c:pt>
                <c:pt idx="65800">
                  <c:v>14.255086</c:v>
                </c:pt>
                <c:pt idx="65801">
                  <c:v>14.250278</c:v>
                </c:pt>
                <c:pt idx="65802">
                  <c:v>14.246746999999999</c:v>
                </c:pt>
                <c:pt idx="65803">
                  <c:v>14.252157</c:v>
                </c:pt>
                <c:pt idx="65804">
                  <c:v>14.254345000000001</c:v>
                </c:pt>
                <c:pt idx="65805">
                  <c:v>14.250662999999999</c:v>
                </c:pt>
                <c:pt idx="65806">
                  <c:v>14.247113000000001</c:v>
                </c:pt>
                <c:pt idx="65807">
                  <c:v>14.248989999999999</c:v>
                </c:pt>
                <c:pt idx="65808">
                  <c:v>14.254396</c:v>
                </c:pt>
                <c:pt idx="65809">
                  <c:v>14.256106000000001</c:v>
                </c:pt>
                <c:pt idx="65810">
                  <c:v>14.253389</c:v>
                </c:pt>
                <c:pt idx="65811">
                  <c:v>14.251830999999999</c:v>
                </c:pt>
                <c:pt idx="65812">
                  <c:v>14.254467</c:v>
                </c:pt>
                <c:pt idx="65813">
                  <c:v>14.25742</c:v>
                </c:pt>
                <c:pt idx="65814">
                  <c:v>14.255509999999999</c:v>
                </c:pt>
                <c:pt idx="65815">
                  <c:v>14.253793999999999</c:v>
                </c:pt>
                <c:pt idx="65816">
                  <c:v>14.257203000000001</c:v>
                </c:pt>
                <c:pt idx="65817">
                  <c:v>14.260296</c:v>
                </c:pt>
                <c:pt idx="65818">
                  <c:v>14.258067</c:v>
                </c:pt>
                <c:pt idx="65819">
                  <c:v>14.253366</c:v>
                </c:pt>
                <c:pt idx="65820">
                  <c:v>14.253374000000001</c:v>
                </c:pt>
                <c:pt idx="65821">
                  <c:v>14.256644</c:v>
                </c:pt>
                <c:pt idx="65822">
                  <c:v>14.258304000000001</c:v>
                </c:pt>
                <c:pt idx="65823">
                  <c:v>14.262154000000001</c:v>
                </c:pt>
                <c:pt idx="65824">
                  <c:v>14.262043</c:v>
                </c:pt>
                <c:pt idx="65825">
                  <c:v>14.258162</c:v>
                </c:pt>
                <c:pt idx="65826">
                  <c:v>14.258235000000001</c:v>
                </c:pt>
                <c:pt idx="65827">
                  <c:v>14.259427000000001</c:v>
                </c:pt>
                <c:pt idx="65828">
                  <c:v>14.257811</c:v>
                </c:pt>
                <c:pt idx="65829">
                  <c:v>14.260414000000001</c:v>
                </c:pt>
                <c:pt idx="65830">
                  <c:v>14.268159000000001</c:v>
                </c:pt>
                <c:pt idx="65831">
                  <c:v>14.270212000000001</c:v>
                </c:pt>
                <c:pt idx="65832">
                  <c:v>14.265667000000001</c:v>
                </c:pt>
                <c:pt idx="65833">
                  <c:v>14.262867</c:v>
                </c:pt>
                <c:pt idx="65834">
                  <c:v>14.2636</c:v>
                </c:pt>
                <c:pt idx="65835">
                  <c:v>14.263398</c:v>
                </c:pt>
                <c:pt idx="65836">
                  <c:v>14.265858</c:v>
                </c:pt>
                <c:pt idx="65837">
                  <c:v>14.270701000000001</c:v>
                </c:pt>
                <c:pt idx="65838">
                  <c:v>14.271113</c:v>
                </c:pt>
                <c:pt idx="65839">
                  <c:v>14.269235999999999</c:v>
                </c:pt>
                <c:pt idx="65840">
                  <c:v>14.265802000000001</c:v>
                </c:pt>
                <c:pt idx="65841">
                  <c:v>14.265822</c:v>
                </c:pt>
                <c:pt idx="65842">
                  <c:v>14.271977</c:v>
                </c:pt>
                <c:pt idx="65843">
                  <c:v>14.275416</c:v>
                </c:pt>
                <c:pt idx="65844">
                  <c:v>14.274993</c:v>
                </c:pt>
                <c:pt idx="65845">
                  <c:v>14.27271</c:v>
                </c:pt>
                <c:pt idx="65846">
                  <c:v>14.268991</c:v>
                </c:pt>
                <c:pt idx="65847">
                  <c:v>14.269955</c:v>
                </c:pt>
                <c:pt idx="65848">
                  <c:v>14.270780999999999</c:v>
                </c:pt>
                <c:pt idx="65849">
                  <c:v>14.269817</c:v>
                </c:pt>
                <c:pt idx="65850">
                  <c:v>14.269943</c:v>
                </c:pt>
                <c:pt idx="65851">
                  <c:v>14.268929</c:v>
                </c:pt>
                <c:pt idx="65852">
                  <c:v>14.26914</c:v>
                </c:pt>
                <c:pt idx="65853">
                  <c:v>14.267537000000001</c:v>
                </c:pt>
                <c:pt idx="65854">
                  <c:v>14.263301999999999</c:v>
                </c:pt>
                <c:pt idx="65855">
                  <c:v>14.267219000000001</c:v>
                </c:pt>
                <c:pt idx="65856">
                  <c:v>14.273348</c:v>
                </c:pt>
                <c:pt idx="65857">
                  <c:v>14.271319999999999</c:v>
                </c:pt>
                <c:pt idx="65858">
                  <c:v>14.268983</c:v>
                </c:pt>
                <c:pt idx="65859">
                  <c:v>14.270607999999999</c:v>
                </c:pt>
                <c:pt idx="65860">
                  <c:v>14.269389</c:v>
                </c:pt>
                <c:pt idx="65861">
                  <c:v>14.266997</c:v>
                </c:pt>
                <c:pt idx="65862">
                  <c:v>14.266175</c:v>
                </c:pt>
                <c:pt idx="65863">
                  <c:v>14.262273</c:v>
                </c:pt>
                <c:pt idx="65864">
                  <c:v>14.261672000000001</c:v>
                </c:pt>
                <c:pt idx="65865">
                  <c:v>14.268399</c:v>
                </c:pt>
                <c:pt idx="65866">
                  <c:v>14.267685</c:v>
                </c:pt>
                <c:pt idx="65867">
                  <c:v>14.265036</c:v>
                </c:pt>
                <c:pt idx="65868">
                  <c:v>14.269663</c:v>
                </c:pt>
                <c:pt idx="65869">
                  <c:v>14.269835</c:v>
                </c:pt>
                <c:pt idx="65870">
                  <c:v>14.264950000000001</c:v>
                </c:pt>
                <c:pt idx="65871">
                  <c:v>14.264518000000001</c:v>
                </c:pt>
                <c:pt idx="65872">
                  <c:v>14.267941</c:v>
                </c:pt>
                <c:pt idx="65873">
                  <c:v>14.269866</c:v>
                </c:pt>
                <c:pt idx="65874">
                  <c:v>14.267125</c:v>
                </c:pt>
                <c:pt idx="65875">
                  <c:v>14.266384</c:v>
                </c:pt>
                <c:pt idx="65876">
                  <c:v>14.269723000000001</c:v>
                </c:pt>
                <c:pt idx="65877">
                  <c:v>14.273728</c:v>
                </c:pt>
                <c:pt idx="65878">
                  <c:v>14.277061</c:v>
                </c:pt>
                <c:pt idx="65879">
                  <c:v>14.279403</c:v>
                </c:pt>
                <c:pt idx="65880">
                  <c:v>14.277877</c:v>
                </c:pt>
                <c:pt idx="65881">
                  <c:v>14.275762</c:v>
                </c:pt>
                <c:pt idx="65882">
                  <c:v>14.272550000000001</c:v>
                </c:pt>
                <c:pt idx="65883">
                  <c:v>14.268439000000001</c:v>
                </c:pt>
                <c:pt idx="65884">
                  <c:v>14.271103</c:v>
                </c:pt>
                <c:pt idx="65885">
                  <c:v>14.273479999999999</c:v>
                </c:pt>
                <c:pt idx="65886">
                  <c:v>14.272171</c:v>
                </c:pt>
                <c:pt idx="65887">
                  <c:v>14.274096</c:v>
                </c:pt>
                <c:pt idx="65888">
                  <c:v>14.272959</c:v>
                </c:pt>
                <c:pt idx="65889">
                  <c:v>14.266997999999999</c:v>
                </c:pt>
                <c:pt idx="65890">
                  <c:v>14.266106000000001</c:v>
                </c:pt>
                <c:pt idx="65891">
                  <c:v>14.271020999999999</c:v>
                </c:pt>
                <c:pt idx="65892">
                  <c:v>14.275786999999999</c:v>
                </c:pt>
                <c:pt idx="65893">
                  <c:v>14.273493999999999</c:v>
                </c:pt>
                <c:pt idx="65894">
                  <c:v>14.265618999999999</c:v>
                </c:pt>
                <c:pt idx="65895">
                  <c:v>14.267117000000001</c:v>
                </c:pt>
                <c:pt idx="65896">
                  <c:v>14.273754</c:v>
                </c:pt>
                <c:pt idx="65897">
                  <c:v>14.272655</c:v>
                </c:pt>
                <c:pt idx="65898">
                  <c:v>14.271948999999999</c:v>
                </c:pt>
                <c:pt idx="65899">
                  <c:v>14.27422</c:v>
                </c:pt>
                <c:pt idx="65900">
                  <c:v>14.273255000000001</c:v>
                </c:pt>
                <c:pt idx="65901">
                  <c:v>14.273868999999999</c:v>
                </c:pt>
                <c:pt idx="65902">
                  <c:v>14.276742</c:v>
                </c:pt>
                <c:pt idx="65903">
                  <c:v>14.274774000000001</c:v>
                </c:pt>
                <c:pt idx="65904">
                  <c:v>14.275866000000001</c:v>
                </c:pt>
                <c:pt idx="65905">
                  <c:v>14.281368000000001</c:v>
                </c:pt>
                <c:pt idx="65906">
                  <c:v>14.283300000000001</c:v>
                </c:pt>
                <c:pt idx="65907">
                  <c:v>14.280885</c:v>
                </c:pt>
                <c:pt idx="65908">
                  <c:v>14.281404999999999</c:v>
                </c:pt>
                <c:pt idx="65909">
                  <c:v>14.282838</c:v>
                </c:pt>
                <c:pt idx="65910">
                  <c:v>14.281933</c:v>
                </c:pt>
                <c:pt idx="65911">
                  <c:v>14.286184</c:v>
                </c:pt>
                <c:pt idx="65912">
                  <c:v>14.286311</c:v>
                </c:pt>
                <c:pt idx="65913">
                  <c:v>14.280595</c:v>
                </c:pt>
                <c:pt idx="65914">
                  <c:v>14.281017</c:v>
                </c:pt>
                <c:pt idx="65915">
                  <c:v>14.284628</c:v>
                </c:pt>
                <c:pt idx="65916">
                  <c:v>14.284762000000001</c:v>
                </c:pt>
                <c:pt idx="65917">
                  <c:v>14.284803</c:v>
                </c:pt>
                <c:pt idx="65918">
                  <c:v>14.285617999999999</c:v>
                </c:pt>
                <c:pt idx="65919">
                  <c:v>14.283973</c:v>
                </c:pt>
                <c:pt idx="65920">
                  <c:v>14.284153999999999</c:v>
                </c:pt>
                <c:pt idx="65921">
                  <c:v>14.285062999999999</c:v>
                </c:pt>
                <c:pt idx="65922">
                  <c:v>14.283587000000001</c:v>
                </c:pt>
                <c:pt idx="65923">
                  <c:v>14.285049000000001</c:v>
                </c:pt>
                <c:pt idx="65924">
                  <c:v>14.287852000000001</c:v>
                </c:pt>
                <c:pt idx="65925">
                  <c:v>14.288454</c:v>
                </c:pt>
                <c:pt idx="65926">
                  <c:v>14.287247000000001</c:v>
                </c:pt>
                <c:pt idx="65927">
                  <c:v>14.286336</c:v>
                </c:pt>
                <c:pt idx="65928">
                  <c:v>14.286815000000001</c:v>
                </c:pt>
                <c:pt idx="65929">
                  <c:v>14.287572000000001</c:v>
                </c:pt>
                <c:pt idx="65930">
                  <c:v>14.288461</c:v>
                </c:pt>
                <c:pt idx="65931">
                  <c:v>14.289301</c:v>
                </c:pt>
                <c:pt idx="65932">
                  <c:v>14.286628</c:v>
                </c:pt>
                <c:pt idx="65933">
                  <c:v>14.284503000000001</c:v>
                </c:pt>
                <c:pt idx="65934">
                  <c:v>14.286894</c:v>
                </c:pt>
                <c:pt idx="65935">
                  <c:v>14.286498</c:v>
                </c:pt>
                <c:pt idx="65936">
                  <c:v>14.283564999999999</c:v>
                </c:pt>
                <c:pt idx="65937">
                  <c:v>14.285062999999999</c:v>
                </c:pt>
                <c:pt idx="65938">
                  <c:v>14.286562</c:v>
                </c:pt>
                <c:pt idx="65939">
                  <c:v>14.285717999999999</c:v>
                </c:pt>
                <c:pt idx="65940">
                  <c:v>14.286591</c:v>
                </c:pt>
                <c:pt idx="65941">
                  <c:v>14.289941000000001</c:v>
                </c:pt>
                <c:pt idx="65942">
                  <c:v>14.290661</c:v>
                </c:pt>
                <c:pt idx="65943">
                  <c:v>14.288207</c:v>
                </c:pt>
                <c:pt idx="65944">
                  <c:v>14.289510999999999</c:v>
                </c:pt>
                <c:pt idx="65945">
                  <c:v>14.29191</c:v>
                </c:pt>
                <c:pt idx="65946">
                  <c:v>14.293350999999999</c:v>
                </c:pt>
                <c:pt idx="65947">
                  <c:v>14.293668</c:v>
                </c:pt>
                <c:pt idx="65948">
                  <c:v>14.296284999999999</c:v>
                </c:pt>
                <c:pt idx="65949">
                  <c:v>14.298714</c:v>
                </c:pt>
                <c:pt idx="65950">
                  <c:v>14.298194000000001</c:v>
                </c:pt>
                <c:pt idx="65951">
                  <c:v>14.298295</c:v>
                </c:pt>
                <c:pt idx="65952">
                  <c:v>14.297696</c:v>
                </c:pt>
                <c:pt idx="65953">
                  <c:v>14.295973</c:v>
                </c:pt>
                <c:pt idx="65954">
                  <c:v>14.294755</c:v>
                </c:pt>
                <c:pt idx="65955">
                  <c:v>14.294650000000001</c:v>
                </c:pt>
                <c:pt idx="65956">
                  <c:v>14.294347999999999</c:v>
                </c:pt>
                <c:pt idx="65957">
                  <c:v>14.294422000000001</c:v>
                </c:pt>
                <c:pt idx="65958">
                  <c:v>14.295061</c:v>
                </c:pt>
                <c:pt idx="65959">
                  <c:v>14.294881</c:v>
                </c:pt>
                <c:pt idx="65960">
                  <c:v>14.293865</c:v>
                </c:pt>
                <c:pt idx="65961">
                  <c:v>14.292456</c:v>
                </c:pt>
                <c:pt idx="65962">
                  <c:v>14.291369</c:v>
                </c:pt>
                <c:pt idx="65963">
                  <c:v>14.288817</c:v>
                </c:pt>
                <c:pt idx="65964">
                  <c:v>14.292092</c:v>
                </c:pt>
                <c:pt idx="65965">
                  <c:v>14.295771999999999</c:v>
                </c:pt>
                <c:pt idx="65966">
                  <c:v>14.290167</c:v>
                </c:pt>
                <c:pt idx="65967">
                  <c:v>14.287566999999999</c:v>
                </c:pt>
                <c:pt idx="65968">
                  <c:v>14.293032999999999</c:v>
                </c:pt>
                <c:pt idx="65969">
                  <c:v>14.296431999999999</c:v>
                </c:pt>
                <c:pt idx="65970">
                  <c:v>14.295707999999999</c:v>
                </c:pt>
                <c:pt idx="65971">
                  <c:v>14.296576</c:v>
                </c:pt>
                <c:pt idx="65972">
                  <c:v>14.299678999999999</c:v>
                </c:pt>
                <c:pt idx="65973">
                  <c:v>14.298050999999999</c:v>
                </c:pt>
                <c:pt idx="65974">
                  <c:v>14.29552</c:v>
                </c:pt>
                <c:pt idx="65975">
                  <c:v>14.296137</c:v>
                </c:pt>
                <c:pt idx="65976">
                  <c:v>14.296685999999999</c:v>
                </c:pt>
                <c:pt idx="65977">
                  <c:v>14.295776</c:v>
                </c:pt>
                <c:pt idx="65978">
                  <c:v>14.294292</c:v>
                </c:pt>
                <c:pt idx="65979">
                  <c:v>14.295131</c:v>
                </c:pt>
                <c:pt idx="65980">
                  <c:v>14.297819</c:v>
                </c:pt>
                <c:pt idx="65981">
                  <c:v>14.299559</c:v>
                </c:pt>
                <c:pt idx="65982">
                  <c:v>14.297993999999999</c:v>
                </c:pt>
                <c:pt idx="65983">
                  <c:v>14.292808000000001</c:v>
                </c:pt>
                <c:pt idx="65984">
                  <c:v>14.292918</c:v>
                </c:pt>
                <c:pt idx="65985">
                  <c:v>14.296227999999999</c:v>
                </c:pt>
                <c:pt idx="65986">
                  <c:v>14.29738</c:v>
                </c:pt>
                <c:pt idx="65987">
                  <c:v>14.297184</c:v>
                </c:pt>
                <c:pt idx="65988">
                  <c:v>14.297523</c:v>
                </c:pt>
                <c:pt idx="65989">
                  <c:v>14.297345</c:v>
                </c:pt>
                <c:pt idx="65990">
                  <c:v>14.294817999999999</c:v>
                </c:pt>
                <c:pt idx="65991">
                  <c:v>14.293639000000001</c:v>
                </c:pt>
                <c:pt idx="65992">
                  <c:v>14.296196</c:v>
                </c:pt>
                <c:pt idx="65993">
                  <c:v>14.295515999999999</c:v>
                </c:pt>
                <c:pt idx="65994">
                  <c:v>14.292961</c:v>
                </c:pt>
                <c:pt idx="65995">
                  <c:v>14.293279999999999</c:v>
                </c:pt>
                <c:pt idx="65996">
                  <c:v>14.295146000000001</c:v>
                </c:pt>
                <c:pt idx="65997">
                  <c:v>14.300276</c:v>
                </c:pt>
                <c:pt idx="65998">
                  <c:v>14.304086</c:v>
                </c:pt>
                <c:pt idx="65999">
                  <c:v>14.300462</c:v>
                </c:pt>
                <c:pt idx="66000">
                  <c:v>14.30245</c:v>
                </c:pt>
                <c:pt idx="66001">
                  <c:v>14.307631000000001</c:v>
                </c:pt>
                <c:pt idx="66002">
                  <c:v>14.305019</c:v>
                </c:pt>
                <c:pt idx="66003">
                  <c:v>14.303341</c:v>
                </c:pt>
                <c:pt idx="66004">
                  <c:v>14.302955000000001</c:v>
                </c:pt>
                <c:pt idx="66005">
                  <c:v>14.300534000000001</c:v>
                </c:pt>
                <c:pt idx="66006">
                  <c:v>14.304809000000001</c:v>
                </c:pt>
                <c:pt idx="66007">
                  <c:v>14.310328999999999</c:v>
                </c:pt>
                <c:pt idx="66008">
                  <c:v>14.306559999999999</c:v>
                </c:pt>
                <c:pt idx="66009">
                  <c:v>14.306744999999999</c:v>
                </c:pt>
                <c:pt idx="66010">
                  <c:v>14.311825000000001</c:v>
                </c:pt>
                <c:pt idx="66011">
                  <c:v>14.312651000000001</c:v>
                </c:pt>
                <c:pt idx="66012">
                  <c:v>14.310663999999999</c:v>
                </c:pt>
                <c:pt idx="66013">
                  <c:v>14.308089000000001</c:v>
                </c:pt>
                <c:pt idx="66014">
                  <c:v>14.308619</c:v>
                </c:pt>
                <c:pt idx="66015">
                  <c:v>14.308816</c:v>
                </c:pt>
                <c:pt idx="66016">
                  <c:v>14.30645</c:v>
                </c:pt>
                <c:pt idx="66017">
                  <c:v>14.308196000000001</c:v>
                </c:pt>
                <c:pt idx="66018">
                  <c:v>14.310701</c:v>
                </c:pt>
                <c:pt idx="66019">
                  <c:v>14.309633</c:v>
                </c:pt>
                <c:pt idx="66020">
                  <c:v>14.307755999999999</c:v>
                </c:pt>
                <c:pt idx="66021">
                  <c:v>14.305597000000001</c:v>
                </c:pt>
                <c:pt idx="66022">
                  <c:v>14.306274999999999</c:v>
                </c:pt>
                <c:pt idx="66023">
                  <c:v>14.310058</c:v>
                </c:pt>
                <c:pt idx="66024">
                  <c:v>14.310573</c:v>
                </c:pt>
                <c:pt idx="66025">
                  <c:v>14.309552999999999</c:v>
                </c:pt>
                <c:pt idx="66026">
                  <c:v>14.311553</c:v>
                </c:pt>
                <c:pt idx="66027">
                  <c:v>14.311296</c:v>
                </c:pt>
                <c:pt idx="66028">
                  <c:v>14.305773</c:v>
                </c:pt>
                <c:pt idx="66029">
                  <c:v>14.303171000000001</c:v>
                </c:pt>
                <c:pt idx="66030">
                  <c:v>14.307862999999999</c:v>
                </c:pt>
                <c:pt idx="66031">
                  <c:v>14.311514000000001</c:v>
                </c:pt>
                <c:pt idx="66032">
                  <c:v>14.312646000000001</c:v>
                </c:pt>
                <c:pt idx="66033">
                  <c:v>14.309888000000001</c:v>
                </c:pt>
                <c:pt idx="66034">
                  <c:v>14.306836000000001</c:v>
                </c:pt>
                <c:pt idx="66035">
                  <c:v>14.309759</c:v>
                </c:pt>
                <c:pt idx="66036">
                  <c:v>14.310909000000001</c:v>
                </c:pt>
                <c:pt idx="66037">
                  <c:v>14.311045</c:v>
                </c:pt>
                <c:pt idx="66038">
                  <c:v>14.312792</c:v>
                </c:pt>
                <c:pt idx="66039">
                  <c:v>14.311366</c:v>
                </c:pt>
                <c:pt idx="66040">
                  <c:v>14.314890999999999</c:v>
                </c:pt>
                <c:pt idx="66041">
                  <c:v>14.321661000000001</c:v>
                </c:pt>
                <c:pt idx="66042">
                  <c:v>14.318171</c:v>
                </c:pt>
                <c:pt idx="66043">
                  <c:v>14.313321999999999</c:v>
                </c:pt>
                <c:pt idx="66044">
                  <c:v>14.314982000000001</c:v>
                </c:pt>
                <c:pt idx="66045">
                  <c:v>14.315517</c:v>
                </c:pt>
                <c:pt idx="66046">
                  <c:v>14.315267</c:v>
                </c:pt>
                <c:pt idx="66047">
                  <c:v>14.319782</c:v>
                </c:pt>
                <c:pt idx="66048">
                  <c:v>14.323157</c:v>
                </c:pt>
                <c:pt idx="66049">
                  <c:v>14.320069999999999</c:v>
                </c:pt>
                <c:pt idx="66050">
                  <c:v>14.318201999999999</c:v>
                </c:pt>
                <c:pt idx="66051">
                  <c:v>14.319578</c:v>
                </c:pt>
                <c:pt idx="66052">
                  <c:v>14.320283</c:v>
                </c:pt>
                <c:pt idx="66053">
                  <c:v>14.317437999999999</c:v>
                </c:pt>
                <c:pt idx="66054">
                  <c:v>14.317600000000001</c:v>
                </c:pt>
                <c:pt idx="66055">
                  <c:v>14.321052</c:v>
                </c:pt>
                <c:pt idx="66056">
                  <c:v>14.322395</c:v>
                </c:pt>
                <c:pt idx="66057">
                  <c:v>14.319628</c:v>
                </c:pt>
                <c:pt idx="66058">
                  <c:v>14.317785000000001</c:v>
                </c:pt>
                <c:pt idx="66059">
                  <c:v>14.31779</c:v>
                </c:pt>
                <c:pt idx="66060">
                  <c:v>14.317738</c:v>
                </c:pt>
                <c:pt idx="66061">
                  <c:v>14.320733000000001</c:v>
                </c:pt>
                <c:pt idx="66062">
                  <c:v>14.324229000000001</c:v>
                </c:pt>
                <c:pt idx="66063">
                  <c:v>14.321559000000001</c:v>
                </c:pt>
                <c:pt idx="66064">
                  <c:v>14.318398999999999</c:v>
                </c:pt>
                <c:pt idx="66065">
                  <c:v>14.319345</c:v>
                </c:pt>
                <c:pt idx="66066">
                  <c:v>14.321296</c:v>
                </c:pt>
                <c:pt idx="66067">
                  <c:v>14.321915000000001</c:v>
                </c:pt>
                <c:pt idx="66068">
                  <c:v>14.321984</c:v>
                </c:pt>
                <c:pt idx="66069">
                  <c:v>14.319805000000001</c:v>
                </c:pt>
                <c:pt idx="66070">
                  <c:v>14.319535999999999</c:v>
                </c:pt>
                <c:pt idx="66071">
                  <c:v>14.322806</c:v>
                </c:pt>
                <c:pt idx="66072">
                  <c:v>14.323422000000001</c:v>
                </c:pt>
                <c:pt idx="66073">
                  <c:v>14.324477999999999</c:v>
                </c:pt>
                <c:pt idx="66074">
                  <c:v>14.325991</c:v>
                </c:pt>
                <c:pt idx="66075">
                  <c:v>14.32485</c:v>
                </c:pt>
                <c:pt idx="66076">
                  <c:v>14.325282</c:v>
                </c:pt>
                <c:pt idx="66077">
                  <c:v>14.322418000000001</c:v>
                </c:pt>
                <c:pt idx="66078">
                  <c:v>14.318723</c:v>
                </c:pt>
                <c:pt idx="66079">
                  <c:v>14.32203</c:v>
                </c:pt>
                <c:pt idx="66080">
                  <c:v>14.326817999999999</c:v>
                </c:pt>
                <c:pt idx="66081">
                  <c:v>14.328086000000001</c:v>
                </c:pt>
                <c:pt idx="66082">
                  <c:v>14.325599</c:v>
                </c:pt>
                <c:pt idx="66083">
                  <c:v>14.321643999999999</c:v>
                </c:pt>
                <c:pt idx="66084">
                  <c:v>14.321752999999999</c:v>
                </c:pt>
                <c:pt idx="66085">
                  <c:v>14.324164</c:v>
                </c:pt>
                <c:pt idx="66086">
                  <c:v>14.322698000000001</c:v>
                </c:pt>
                <c:pt idx="66087">
                  <c:v>14.318578</c:v>
                </c:pt>
                <c:pt idx="66088">
                  <c:v>14.31845</c:v>
                </c:pt>
                <c:pt idx="66089">
                  <c:v>14.324346</c:v>
                </c:pt>
                <c:pt idx="66090">
                  <c:v>14.328461000000001</c:v>
                </c:pt>
                <c:pt idx="66091">
                  <c:v>14.325036000000001</c:v>
                </c:pt>
                <c:pt idx="66092">
                  <c:v>14.324702</c:v>
                </c:pt>
                <c:pt idx="66093">
                  <c:v>14.328703000000001</c:v>
                </c:pt>
                <c:pt idx="66094">
                  <c:v>14.330662</c:v>
                </c:pt>
                <c:pt idx="66095">
                  <c:v>14.329165</c:v>
                </c:pt>
                <c:pt idx="66096">
                  <c:v>14.331488999999999</c:v>
                </c:pt>
                <c:pt idx="66097">
                  <c:v>14.332973000000001</c:v>
                </c:pt>
                <c:pt idx="66098">
                  <c:v>14.330009</c:v>
                </c:pt>
                <c:pt idx="66099">
                  <c:v>14.327653</c:v>
                </c:pt>
                <c:pt idx="66100">
                  <c:v>14.326623</c:v>
                </c:pt>
                <c:pt idx="66101">
                  <c:v>14.326268000000001</c:v>
                </c:pt>
                <c:pt idx="66102">
                  <c:v>14.325146</c:v>
                </c:pt>
                <c:pt idx="66103">
                  <c:v>14.323270000000001</c:v>
                </c:pt>
                <c:pt idx="66104">
                  <c:v>14.325887</c:v>
                </c:pt>
                <c:pt idx="66105">
                  <c:v>14.330399</c:v>
                </c:pt>
                <c:pt idx="66106">
                  <c:v>14.33141</c:v>
                </c:pt>
                <c:pt idx="66107">
                  <c:v>14.33248</c:v>
                </c:pt>
                <c:pt idx="66108">
                  <c:v>14.331756</c:v>
                </c:pt>
                <c:pt idx="66109">
                  <c:v>14.331168</c:v>
                </c:pt>
                <c:pt idx="66110">
                  <c:v>14.333383</c:v>
                </c:pt>
                <c:pt idx="66111">
                  <c:v>14.334611000000001</c:v>
                </c:pt>
                <c:pt idx="66112">
                  <c:v>14.337553</c:v>
                </c:pt>
                <c:pt idx="66113">
                  <c:v>14.341087</c:v>
                </c:pt>
                <c:pt idx="66114">
                  <c:v>14.340888</c:v>
                </c:pt>
                <c:pt idx="66115">
                  <c:v>14.341234999999999</c:v>
                </c:pt>
                <c:pt idx="66116">
                  <c:v>14.33982</c:v>
                </c:pt>
                <c:pt idx="66117">
                  <c:v>14.339454</c:v>
                </c:pt>
                <c:pt idx="66118">
                  <c:v>14.343488000000001</c:v>
                </c:pt>
                <c:pt idx="66119">
                  <c:v>14.341711999999999</c:v>
                </c:pt>
                <c:pt idx="66120">
                  <c:v>14.338891</c:v>
                </c:pt>
                <c:pt idx="66121">
                  <c:v>14.341139999999999</c:v>
                </c:pt>
                <c:pt idx="66122">
                  <c:v>14.340691</c:v>
                </c:pt>
                <c:pt idx="66123">
                  <c:v>14.338913</c:v>
                </c:pt>
                <c:pt idx="66124">
                  <c:v>14.342262</c:v>
                </c:pt>
                <c:pt idx="66125">
                  <c:v>14.343097</c:v>
                </c:pt>
                <c:pt idx="66126">
                  <c:v>14.338927</c:v>
                </c:pt>
                <c:pt idx="66127">
                  <c:v>14.338488</c:v>
                </c:pt>
                <c:pt idx="66128">
                  <c:v>14.340634</c:v>
                </c:pt>
                <c:pt idx="66129">
                  <c:v>14.339155999999999</c:v>
                </c:pt>
                <c:pt idx="66130">
                  <c:v>14.334901</c:v>
                </c:pt>
                <c:pt idx="66131">
                  <c:v>14.331484</c:v>
                </c:pt>
                <c:pt idx="66132">
                  <c:v>14.337203000000001</c:v>
                </c:pt>
                <c:pt idx="66133">
                  <c:v>14.342715999999999</c:v>
                </c:pt>
                <c:pt idx="66134">
                  <c:v>14.337548999999999</c:v>
                </c:pt>
                <c:pt idx="66135">
                  <c:v>14.332350999999999</c:v>
                </c:pt>
                <c:pt idx="66136">
                  <c:v>14.334406</c:v>
                </c:pt>
                <c:pt idx="66137">
                  <c:v>14.337593</c:v>
                </c:pt>
                <c:pt idx="66138">
                  <c:v>14.334911</c:v>
                </c:pt>
                <c:pt idx="66139">
                  <c:v>14.33226</c:v>
                </c:pt>
                <c:pt idx="66140">
                  <c:v>14.335832</c:v>
                </c:pt>
                <c:pt idx="66141">
                  <c:v>14.334913</c:v>
                </c:pt>
                <c:pt idx="66142">
                  <c:v>14.332697</c:v>
                </c:pt>
                <c:pt idx="66143">
                  <c:v>14.334491</c:v>
                </c:pt>
                <c:pt idx="66144">
                  <c:v>14.334382</c:v>
                </c:pt>
                <c:pt idx="66145">
                  <c:v>14.332542</c:v>
                </c:pt>
                <c:pt idx="66146">
                  <c:v>14.330071</c:v>
                </c:pt>
                <c:pt idx="66147">
                  <c:v>14.331178</c:v>
                </c:pt>
                <c:pt idx="66148">
                  <c:v>14.335229999999999</c:v>
                </c:pt>
                <c:pt idx="66149">
                  <c:v>14.334819</c:v>
                </c:pt>
                <c:pt idx="66150">
                  <c:v>14.333264</c:v>
                </c:pt>
                <c:pt idx="66151">
                  <c:v>14.332518</c:v>
                </c:pt>
                <c:pt idx="66152">
                  <c:v>14.331804</c:v>
                </c:pt>
                <c:pt idx="66153">
                  <c:v>14.335673999999999</c:v>
                </c:pt>
                <c:pt idx="66154">
                  <c:v>14.339373999999999</c:v>
                </c:pt>
                <c:pt idx="66155">
                  <c:v>14.334875</c:v>
                </c:pt>
                <c:pt idx="66156">
                  <c:v>14.332532</c:v>
                </c:pt>
                <c:pt idx="66157">
                  <c:v>14.336363</c:v>
                </c:pt>
                <c:pt idx="66158">
                  <c:v>14.336719</c:v>
                </c:pt>
                <c:pt idx="66159">
                  <c:v>14.337246</c:v>
                </c:pt>
                <c:pt idx="66160">
                  <c:v>14.345222</c:v>
                </c:pt>
                <c:pt idx="66161">
                  <c:v>14.35106</c:v>
                </c:pt>
                <c:pt idx="66162">
                  <c:v>14.347115000000001</c:v>
                </c:pt>
                <c:pt idx="66163">
                  <c:v>14.342783000000001</c:v>
                </c:pt>
                <c:pt idx="66164">
                  <c:v>14.345872</c:v>
                </c:pt>
                <c:pt idx="66165">
                  <c:v>14.347446</c:v>
                </c:pt>
                <c:pt idx="66166">
                  <c:v>14.344754</c:v>
                </c:pt>
                <c:pt idx="66167">
                  <c:v>14.343147999999999</c:v>
                </c:pt>
                <c:pt idx="66168">
                  <c:v>14.345129999999999</c:v>
                </c:pt>
                <c:pt idx="66169">
                  <c:v>14.347845</c:v>
                </c:pt>
                <c:pt idx="66170">
                  <c:v>14.347421000000001</c:v>
                </c:pt>
                <c:pt idx="66171">
                  <c:v>14.34488</c:v>
                </c:pt>
                <c:pt idx="66172">
                  <c:v>14.345191</c:v>
                </c:pt>
                <c:pt idx="66173">
                  <c:v>14.346864</c:v>
                </c:pt>
                <c:pt idx="66174">
                  <c:v>14.34848</c:v>
                </c:pt>
                <c:pt idx="66175">
                  <c:v>14.348579000000001</c:v>
                </c:pt>
                <c:pt idx="66176">
                  <c:v>14.349342999999999</c:v>
                </c:pt>
                <c:pt idx="66177">
                  <c:v>14.353820000000001</c:v>
                </c:pt>
                <c:pt idx="66178">
                  <c:v>14.35599</c:v>
                </c:pt>
                <c:pt idx="66179">
                  <c:v>14.354775</c:v>
                </c:pt>
                <c:pt idx="66180">
                  <c:v>14.352852</c:v>
                </c:pt>
                <c:pt idx="66181">
                  <c:v>14.352399999999999</c:v>
                </c:pt>
                <c:pt idx="66182">
                  <c:v>14.358236</c:v>
                </c:pt>
                <c:pt idx="66183">
                  <c:v>14.359318999999999</c:v>
                </c:pt>
                <c:pt idx="66184">
                  <c:v>14.355130000000001</c:v>
                </c:pt>
                <c:pt idx="66185">
                  <c:v>14.355060999999999</c:v>
                </c:pt>
                <c:pt idx="66186">
                  <c:v>14.355235</c:v>
                </c:pt>
                <c:pt idx="66187">
                  <c:v>14.353135</c:v>
                </c:pt>
                <c:pt idx="66188">
                  <c:v>14.353028999999999</c:v>
                </c:pt>
                <c:pt idx="66189">
                  <c:v>14.353037</c:v>
                </c:pt>
                <c:pt idx="66190">
                  <c:v>14.35261</c:v>
                </c:pt>
                <c:pt idx="66191">
                  <c:v>14.352638000000001</c:v>
                </c:pt>
                <c:pt idx="66192">
                  <c:v>14.353337</c:v>
                </c:pt>
                <c:pt idx="66193">
                  <c:v>14.354483999999999</c:v>
                </c:pt>
                <c:pt idx="66194">
                  <c:v>14.354291</c:v>
                </c:pt>
                <c:pt idx="66195">
                  <c:v>14.352944000000001</c:v>
                </c:pt>
                <c:pt idx="66196">
                  <c:v>14.349917</c:v>
                </c:pt>
                <c:pt idx="66197">
                  <c:v>14.350685</c:v>
                </c:pt>
                <c:pt idx="66198">
                  <c:v>14.356553</c:v>
                </c:pt>
                <c:pt idx="66199">
                  <c:v>14.355326</c:v>
                </c:pt>
                <c:pt idx="66200">
                  <c:v>14.352611</c:v>
                </c:pt>
                <c:pt idx="66201">
                  <c:v>14.357526</c:v>
                </c:pt>
                <c:pt idx="66202">
                  <c:v>14.358776000000001</c:v>
                </c:pt>
                <c:pt idx="66203">
                  <c:v>14.355385999999999</c:v>
                </c:pt>
                <c:pt idx="66204">
                  <c:v>14.356673000000001</c:v>
                </c:pt>
                <c:pt idx="66205">
                  <c:v>14.358032</c:v>
                </c:pt>
                <c:pt idx="66206">
                  <c:v>14.357436999999999</c:v>
                </c:pt>
                <c:pt idx="66207">
                  <c:v>14.358171</c:v>
                </c:pt>
                <c:pt idx="66208">
                  <c:v>14.359704000000001</c:v>
                </c:pt>
                <c:pt idx="66209">
                  <c:v>14.360279</c:v>
                </c:pt>
                <c:pt idx="66210">
                  <c:v>14.358904000000001</c:v>
                </c:pt>
                <c:pt idx="66211">
                  <c:v>14.358131999999999</c:v>
                </c:pt>
                <c:pt idx="66212">
                  <c:v>14.358589</c:v>
                </c:pt>
                <c:pt idx="66213">
                  <c:v>14.358908</c:v>
                </c:pt>
                <c:pt idx="66214">
                  <c:v>14.358124999999999</c:v>
                </c:pt>
                <c:pt idx="66215">
                  <c:v>14.354646000000001</c:v>
                </c:pt>
                <c:pt idx="66216">
                  <c:v>14.351599999999999</c:v>
                </c:pt>
                <c:pt idx="66217">
                  <c:v>14.353948000000001</c:v>
                </c:pt>
                <c:pt idx="66218">
                  <c:v>14.359344</c:v>
                </c:pt>
                <c:pt idx="66219">
                  <c:v>14.36102</c:v>
                </c:pt>
                <c:pt idx="66220">
                  <c:v>14.358374</c:v>
                </c:pt>
                <c:pt idx="66221">
                  <c:v>14.357058</c:v>
                </c:pt>
                <c:pt idx="66222">
                  <c:v>14.357246999999999</c:v>
                </c:pt>
                <c:pt idx="66223">
                  <c:v>14.357346</c:v>
                </c:pt>
                <c:pt idx="66224">
                  <c:v>14.359461</c:v>
                </c:pt>
                <c:pt idx="66225">
                  <c:v>14.362309</c:v>
                </c:pt>
                <c:pt idx="66226">
                  <c:v>14.361469</c:v>
                </c:pt>
                <c:pt idx="66227">
                  <c:v>14.357077</c:v>
                </c:pt>
                <c:pt idx="66228">
                  <c:v>14.357702</c:v>
                </c:pt>
                <c:pt idx="66229">
                  <c:v>14.362030000000001</c:v>
                </c:pt>
                <c:pt idx="66230">
                  <c:v>14.363257000000001</c:v>
                </c:pt>
                <c:pt idx="66231">
                  <c:v>14.364485999999999</c:v>
                </c:pt>
                <c:pt idx="66232">
                  <c:v>14.364333999999999</c:v>
                </c:pt>
                <c:pt idx="66233">
                  <c:v>14.357657</c:v>
                </c:pt>
                <c:pt idx="66234">
                  <c:v>14.355784999999999</c:v>
                </c:pt>
                <c:pt idx="66235">
                  <c:v>14.364153</c:v>
                </c:pt>
                <c:pt idx="66236">
                  <c:v>14.367543</c:v>
                </c:pt>
                <c:pt idx="66237">
                  <c:v>14.364585</c:v>
                </c:pt>
                <c:pt idx="66238">
                  <c:v>14.364205</c:v>
                </c:pt>
                <c:pt idx="66239">
                  <c:v>14.363267</c:v>
                </c:pt>
                <c:pt idx="66240">
                  <c:v>14.363292</c:v>
                </c:pt>
                <c:pt idx="66241">
                  <c:v>14.365078</c:v>
                </c:pt>
                <c:pt idx="66242">
                  <c:v>14.366327999999999</c:v>
                </c:pt>
                <c:pt idx="66243">
                  <c:v>14.367563000000001</c:v>
                </c:pt>
                <c:pt idx="66244">
                  <c:v>14.368741999999999</c:v>
                </c:pt>
                <c:pt idx="66245">
                  <c:v>14.366334</c:v>
                </c:pt>
                <c:pt idx="66246">
                  <c:v>14.361480999999999</c:v>
                </c:pt>
                <c:pt idx="66247">
                  <c:v>14.362712</c:v>
                </c:pt>
                <c:pt idx="66248">
                  <c:v>14.366343000000001</c:v>
                </c:pt>
                <c:pt idx="66249">
                  <c:v>14.364172999999999</c:v>
                </c:pt>
                <c:pt idx="66250">
                  <c:v>14.359370999999999</c:v>
                </c:pt>
                <c:pt idx="66251">
                  <c:v>14.360022000000001</c:v>
                </c:pt>
                <c:pt idx="66252">
                  <c:v>14.362515</c:v>
                </c:pt>
                <c:pt idx="66253">
                  <c:v>14.361692</c:v>
                </c:pt>
                <c:pt idx="66254">
                  <c:v>14.362700999999999</c:v>
                </c:pt>
                <c:pt idx="66255">
                  <c:v>14.362088999999999</c:v>
                </c:pt>
                <c:pt idx="66256">
                  <c:v>14.360015000000001</c:v>
                </c:pt>
                <c:pt idx="66257">
                  <c:v>14.365803</c:v>
                </c:pt>
                <c:pt idx="66258">
                  <c:v>14.372474</c:v>
                </c:pt>
                <c:pt idx="66259">
                  <c:v>14.368466</c:v>
                </c:pt>
                <c:pt idx="66260">
                  <c:v>14.364848</c:v>
                </c:pt>
                <c:pt idx="66261">
                  <c:v>14.370539000000001</c:v>
                </c:pt>
                <c:pt idx="66262">
                  <c:v>14.374596</c:v>
                </c:pt>
                <c:pt idx="66263">
                  <c:v>14.369626999999999</c:v>
                </c:pt>
                <c:pt idx="66264">
                  <c:v>14.366031</c:v>
                </c:pt>
                <c:pt idx="66265">
                  <c:v>14.368164</c:v>
                </c:pt>
                <c:pt idx="66266">
                  <c:v>14.370205</c:v>
                </c:pt>
                <c:pt idx="66267">
                  <c:v>14.371592</c:v>
                </c:pt>
                <c:pt idx="66268">
                  <c:v>14.374756</c:v>
                </c:pt>
                <c:pt idx="66269">
                  <c:v>14.376125999999999</c:v>
                </c:pt>
                <c:pt idx="66270">
                  <c:v>14.373227</c:v>
                </c:pt>
                <c:pt idx="66271">
                  <c:v>14.372005</c:v>
                </c:pt>
                <c:pt idx="66272">
                  <c:v>14.374271</c:v>
                </c:pt>
                <c:pt idx="66273">
                  <c:v>14.375562</c:v>
                </c:pt>
                <c:pt idx="66274">
                  <c:v>14.376640999999999</c:v>
                </c:pt>
                <c:pt idx="66275">
                  <c:v>14.380592</c:v>
                </c:pt>
                <c:pt idx="66276">
                  <c:v>14.381762</c:v>
                </c:pt>
                <c:pt idx="66277">
                  <c:v>14.377539000000001</c:v>
                </c:pt>
                <c:pt idx="66278">
                  <c:v>14.376132</c:v>
                </c:pt>
                <c:pt idx="66279">
                  <c:v>14.377162999999999</c:v>
                </c:pt>
                <c:pt idx="66280">
                  <c:v>14.374822</c:v>
                </c:pt>
                <c:pt idx="66281">
                  <c:v>14.375442</c:v>
                </c:pt>
                <c:pt idx="66282">
                  <c:v>14.377333</c:v>
                </c:pt>
                <c:pt idx="66283">
                  <c:v>14.37548</c:v>
                </c:pt>
                <c:pt idx="66284">
                  <c:v>14.375063000000001</c:v>
                </c:pt>
                <c:pt idx="66285">
                  <c:v>14.375830000000001</c:v>
                </c:pt>
                <c:pt idx="66286">
                  <c:v>14.376923</c:v>
                </c:pt>
                <c:pt idx="66287">
                  <c:v>14.377558000000001</c:v>
                </c:pt>
                <c:pt idx="66288">
                  <c:v>14.375372</c:v>
                </c:pt>
                <c:pt idx="66289">
                  <c:v>14.372045</c:v>
                </c:pt>
                <c:pt idx="66290">
                  <c:v>14.371843</c:v>
                </c:pt>
                <c:pt idx="66291">
                  <c:v>14.375273999999999</c:v>
                </c:pt>
                <c:pt idx="66292">
                  <c:v>14.377919</c:v>
                </c:pt>
                <c:pt idx="66293">
                  <c:v>14.375106000000001</c:v>
                </c:pt>
                <c:pt idx="66294">
                  <c:v>14.371570999999999</c:v>
                </c:pt>
                <c:pt idx="66295">
                  <c:v>14.370986</c:v>
                </c:pt>
                <c:pt idx="66296">
                  <c:v>14.369903000000001</c:v>
                </c:pt>
                <c:pt idx="66297">
                  <c:v>14.372680000000001</c:v>
                </c:pt>
                <c:pt idx="66298">
                  <c:v>14.375766</c:v>
                </c:pt>
                <c:pt idx="66299">
                  <c:v>14.373017000000001</c:v>
                </c:pt>
                <c:pt idx="66300">
                  <c:v>14.374618</c:v>
                </c:pt>
                <c:pt idx="66301">
                  <c:v>14.378628000000001</c:v>
                </c:pt>
                <c:pt idx="66302">
                  <c:v>14.376614999999999</c:v>
                </c:pt>
                <c:pt idx="66303">
                  <c:v>14.376064</c:v>
                </c:pt>
                <c:pt idx="66304">
                  <c:v>14.379985</c:v>
                </c:pt>
                <c:pt idx="66305">
                  <c:v>14.379852</c:v>
                </c:pt>
                <c:pt idx="66306">
                  <c:v>14.375633000000001</c:v>
                </c:pt>
                <c:pt idx="66307">
                  <c:v>14.373562</c:v>
                </c:pt>
                <c:pt idx="66308">
                  <c:v>14.375840999999999</c:v>
                </c:pt>
                <c:pt idx="66309">
                  <c:v>14.380079</c:v>
                </c:pt>
                <c:pt idx="66310">
                  <c:v>14.381997999999999</c:v>
                </c:pt>
                <c:pt idx="66311">
                  <c:v>14.380533</c:v>
                </c:pt>
                <c:pt idx="66312">
                  <c:v>14.381402</c:v>
                </c:pt>
                <c:pt idx="66313">
                  <c:v>14.385115000000001</c:v>
                </c:pt>
                <c:pt idx="66314">
                  <c:v>14.384392999999999</c:v>
                </c:pt>
                <c:pt idx="66315">
                  <c:v>14.378147</c:v>
                </c:pt>
                <c:pt idx="66316">
                  <c:v>14.379454000000001</c:v>
                </c:pt>
                <c:pt idx="66317">
                  <c:v>14.384872</c:v>
                </c:pt>
                <c:pt idx="66318">
                  <c:v>14.382747</c:v>
                </c:pt>
                <c:pt idx="66319">
                  <c:v>14.380627</c:v>
                </c:pt>
                <c:pt idx="66320">
                  <c:v>14.384230000000001</c:v>
                </c:pt>
                <c:pt idx="66321">
                  <c:v>14.386995000000001</c:v>
                </c:pt>
                <c:pt idx="66322">
                  <c:v>14.383946999999999</c:v>
                </c:pt>
                <c:pt idx="66323">
                  <c:v>14.382564</c:v>
                </c:pt>
                <c:pt idx="66324">
                  <c:v>14.384302999999999</c:v>
                </c:pt>
                <c:pt idx="66325">
                  <c:v>14.382101</c:v>
                </c:pt>
                <c:pt idx="66326">
                  <c:v>14.38097</c:v>
                </c:pt>
                <c:pt idx="66327">
                  <c:v>14.386577000000001</c:v>
                </c:pt>
                <c:pt idx="66328">
                  <c:v>14.386331999999999</c:v>
                </c:pt>
                <c:pt idx="66329">
                  <c:v>14.384724</c:v>
                </c:pt>
                <c:pt idx="66330">
                  <c:v>14.387899000000001</c:v>
                </c:pt>
                <c:pt idx="66331">
                  <c:v>14.385773</c:v>
                </c:pt>
                <c:pt idx="66332">
                  <c:v>14.383592999999999</c:v>
                </c:pt>
                <c:pt idx="66333">
                  <c:v>14.385189</c:v>
                </c:pt>
                <c:pt idx="66334">
                  <c:v>14.386183000000001</c:v>
                </c:pt>
                <c:pt idx="66335">
                  <c:v>14.384715999999999</c:v>
                </c:pt>
                <c:pt idx="66336">
                  <c:v>14.382856</c:v>
                </c:pt>
                <c:pt idx="66337">
                  <c:v>14.383759</c:v>
                </c:pt>
                <c:pt idx="66338">
                  <c:v>14.382835</c:v>
                </c:pt>
                <c:pt idx="66339">
                  <c:v>14.381879</c:v>
                </c:pt>
                <c:pt idx="66340">
                  <c:v>14.386307</c:v>
                </c:pt>
                <c:pt idx="66341">
                  <c:v>14.387402</c:v>
                </c:pt>
                <c:pt idx="66342">
                  <c:v>14.383352</c:v>
                </c:pt>
                <c:pt idx="66343">
                  <c:v>14.387606</c:v>
                </c:pt>
                <c:pt idx="66344">
                  <c:v>14.392593</c:v>
                </c:pt>
                <c:pt idx="66345">
                  <c:v>14.388166999999999</c:v>
                </c:pt>
                <c:pt idx="66346">
                  <c:v>14.384455000000001</c:v>
                </c:pt>
                <c:pt idx="66347">
                  <c:v>14.387192000000001</c:v>
                </c:pt>
                <c:pt idx="66348">
                  <c:v>14.386695</c:v>
                </c:pt>
                <c:pt idx="66349">
                  <c:v>14.38255</c:v>
                </c:pt>
                <c:pt idx="66350">
                  <c:v>14.385113</c:v>
                </c:pt>
                <c:pt idx="66351">
                  <c:v>14.387358000000001</c:v>
                </c:pt>
                <c:pt idx="66352">
                  <c:v>14.385161999999999</c:v>
                </c:pt>
                <c:pt idx="66353">
                  <c:v>14.385960000000001</c:v>
                </c:pt>
                <c:pt idx="66354">
                  <c:v>14.389314000000001</c:v>
                </c:pt>
                <c:pt idx="66355">
                  <c:v>14.390312</c:v>
                </c:pt>
                <c:pt idx="66356">
                  <c:v>14.390195</c:v>
                </c:pt>
                <c:pt idx="66357">
                  <c:v>14.388831</c:v>
                </c:pt>
                <c:pt idx="66358">
                  <c:v>14.386492000000001</c:v>
                </c:pt>
                <c:pt idx="66359">
                  <c:v>14.387031</c:v>
                </c:pt>
                <c:pt idx="66360">
                  <c:v>14.389279</c:v>
                </c:pt>
                <c:pt idx="66361">
                  <c:v>14.388075000000001</c:v>
                </c:pt>
                <c:pt idx="66362">
                  <c:v>14.385324000000001</c:v>
                </c:pt>
                <c:pt idx="66363">
                  <c:v>14.387257</c:v>
                </c:pt>
                <c:pt idx="66364">
                  <c:v>14.391</c:v>
                </c:pt>
                <c:pt idx="66365">
                  <c:v>14.390993</c:v>
                </c:pt>
                <c:pt idx="66366">
                  <c:v>14.389078</c:v>
                </c:pt>
                <c:pt idx="66367">
                  <c:v>14.388197999999999</c:v>
                </c:pt>
                <c:pt idx="66368">
                  <c:v>14.389811</c:v>
                </c:pt>
                <c:pt idx="66369">
                  <c:v>14.392434</c:v>
                </c:pt>
                <c:pt idx="66370">
                  <c:v>14.392586</c:v>
                </c:pt>
                <c:pt idx="66371">
                  <c:v>14.392300000000001</c:v>
                </c:pt>
                <c:pt idx="66372">
                  <c:v>14.393041999999999</c:v>
                </c:pt>
                <c:pt idx="66373">
                  <c:v>14.393247000000001</c:v>
                </c:pt>
                <c:pt idx="66374">
                  <c:v>14.389751</c:v>
                </c:pt>
                <c:pt idx="66375">
                  <c:v>14.387418</c:v>
                </c:pt>
                <c:pt idx="66376">
                  <c:v>14.389885</c:v>
                </c:pt>
                <c:pt idx="66377">
                  <c:v>14.388617</c:v>
                </c:pt>
                <c:pt idx="66378">
                  <c:v>14.384551999999999</c:v>
                </c:pt>
                <c:pt idx="66379">
                  <c:v>14.389277</c:v>
                </c:pt>
                <c:pt idx="66380">
                  <c:v>14.395776</c:v>
                </c:pt>
                <c:pt idx="66381">
                  <c:v>14.392001</c:v>
                </c:pt>
                <c:pt idx="66382">
                  <c:v>14.389917000000001</c:v>
                </c:pt>
                <c:pt idx="66383">
                  <c:v>14.395918</c:v>
                </c:pt>
                <c:pt idx="66384">
                  <c:v>14.395797999999999</c:v>
                </c:pt>
                <c:pt idx="66385">
                  <c:v>14.394181</c:v>
                </c:pt>
                <c:pt idx="66386">
                  <c:v>14.400782</c:v>
                </c:pt>
                <c:pt idx="66387">
                  <c:v>14.402429</c:v>
                </c:pt>
                <c:pt idx="66388">
                  <c:v>14.400766000000001</c:v>
                </c:pt>
                <c:pt idx="66389">
                  <c:v>14.407441</c:v>
                </c:pt>
                <c:pt idx="66390">
                  <c:v>14.411239</c:v>
                </c:pt>
                <c:pt idx="66391">
                  <c:v>14.410375</c:v>
                </c:pt>
                <c:pt idx="66392">
                  <c:v>14.408856</c:v>
                </c:pt>
                <c:pt idx="66393">
                  <c:v>14.404679</c:v>
                </c:pt>
                <c:pt idx="66394">
                  <c:v>14.403055</c:v>
                </c:pt>
                <c:pt idx="66395">
                  <c:v>14.405673</c:v>
                </c:pt>
                <c:pt idx="66396">
                  <c:v>14.404622</c:v>
                </c:pt>
                <c:pt idx="66397">
                  <c:v>14.402505</c:v>
                </c:pt>
                <c:pt idx="66398">
                  <c:v>14.405594000000001</c:v>
                </c:pt>
                <c:pt idx="66399">
                  <c:v>14.405046</c:v>
                </c:pt>
                <c:pt idx="66400">
                  <c:v>14.398498999999999</c:v>
                </c:pt>
                <c:pt idx="66401">
                  <c:v>14.399076000000001</c:v>
                </c:pt>
                <c:pt idx="66402">
                  <c:v>14.401592000000001</c:v>
                </c:pt>
                <c:pt idx="66403">
                  <c:v>14.397053</c:v>
                </c:pt>
                <c:pt idx="66404">
                  <c:v>14.395057</c:v>
                </c:pt>
                <c:pt idx="66405">
                  <c:v>14.400245999999999</c:v>
                </c:pt>
                <c:pt idx="66406">
                  <c:v>14.403651999999999</c:v>
                </c:pt>
                <c:pt idx="66407">
                  <c:v>14.405858</c:v>
                </c:pt>
                <c:pt idx="66408">
                  <c:v>14.403321999999999</c:v>
                </c:pt>
                <c:pt idx="66409">
                  <c:v>14.395464</c:v>
                </c:pt>
                <c:pt idx="66410">
                  <c:v>14.396203</c:v>
                </c:pt>
                <c:pt idx="66411">
                  <c:v>14.403748</c:v>
                </c:pt>
                <c:pt idx="66412">
                  <c:v>14.401605999999999</c:v>
                </c:pt>
                <c:pt idx="66413">
                  <c:v>14.393309</c:v>
                </c:pt>
                <c:pt idx="66414">
                  <c:v>14.393617000000001</c:v>
                </c:pt>
                <c:pt idx="66415">
                  <c:v>14.398934000000001</c:v>
                </c:pt>
                <c:pt idx="66416">
                  <c:v>14.39846</c:v>
                </c:pt>
                <c:pt idx="66417">
                  <c:v>14.398156999999999</c:v>
                </c:pt>
                <c:pt idx="66418">
                  <c:v>14.401017</c:v>
                </c:pt>
                <c:pt idx="66419">
                  <c:v>14.400421</c:v>
                </c:pt>
                <c:pt idx="66420">
                  <c:v>14.39687</c:v>
                </c:pt>
                <c:pt idx="66421">
                  <c:v>14.401130999999999</c:v>
                </c:pt>
                <c:pt idx="66422">
                  <c:v>14.408137</c:v>
                </c:pt>
                <c:pt idx="66423">
                  <c:v>14.403539</c:v>
                </c:pt>
                <c:pt idx="66424">
                  <c:v>14.401075000000001</c:v>
                </c:pt>
                <c:pt idx="66425">
                  <c:v>14.411060000000001</c:v>
                </c:pt>
                <c:pt idx="66426">
                  <c:v>14.413342999999999</c:v>
                </c:pt>
                <c:pt idx="66427">
                  <c:v>14.405283000000001</c:v>
                </c:pt>
                <c:pt idx="66428">
                  <c:v>14.410137000000001</c:v>
                </c:pt>
                <c:pt idx="66429">
                  <c:v>14.416430999999999</c:v>
                </c:pt>
                <c:pt idx="66430">
                  <c:v>14.409796</c:v>
                </c:pt>
                <c:pt idx="66431">
                  <c:v>14.407517</c:v>
                </c:pt>
                <c:pt idx="66432">
                  <c:v>14.412029</c:v>
                </c:pt>
                <c:pt idx="66433">
                  <c:v>14.412872999999999</c:v>
                </c:pt>
                <c:pt idx="66434">
                  <c:v>14.410849000000001</c:v>
                </c:pt>
                <c:pt idx="66435">
                  <c:v>14.409330000000001</c:v>
                </c:pt>
                <c:pt idx="66436">
                  <c:v>14.410536</c:v>
                </c:pt>
                <c:pt idx="66437">
                  <c:v>14.413834</c:v>
                </c:pt>
                <c:pt idx="66438">
                  <c:v>14.409573999999999</c:v>
                </c:pt>
                <c:pt idx="66439">
                  <c:v>14.405333000000001</c:v>
                </c:pt>
                <c:pt idx="66440">
                  <c:v>14.408874000000001</c:v>
                </c:pt>
                <c:pt idx="66441">
                  <c:v>14.409697</c:v>
                </c:pt>
                <c:pt idx="66442">
                  <c:v>14.408861</c:v>
                </c:pt>
                <c:pt idx="66443">
                  <c:v>14.410387999999999</c:v>
                </c:pt>
                <c:pt idx="66444">
                  <c:v>14.406764000000001</c:v>
                </c:pt>
                <c:pt idx="66445">
                  <c:v>14.40241</c:v>
                </c:pt>
                <c:pt idx="66446">
                  <c:v>14.407537</c:v>
                </c:pt>
                <c:pt idx="66447">
                  <c:v>14.411443</c:v>
                </c:pt>
                <c:pt idx="66448">
                  <c:v>14.407025000000001</c:v>
                </c:pt>
                <c:pt idx="66449">
                  <c:v>14.40878</c:v>
                </c:pt>
                <c:pt idx="66450">
                  <c:v>14.411360999999999</c:v>
                </c:pt>
                <c:pt idx="66451">
                  <c:v>14.408358</c:v>
                </c:pt>
                <c:pt idx="66452">
                  <c:v>14.410223</c:v>
                </c:pt>
                <c:pt idx="66453">
                  <c:v>14.412898</c:v>
                </c:pt>
                <c:pt idx="66454">
                  <c:v>14.409601</c:v>
                </c:pt>
                <c:pt idx="66455">
                  <c:v>14.411415</c:v>
                </c:pt>
                <c:pt idx="66456">
                  <c:v>14.417009</c:v>
                </c:pt>
                <c:pt idx="66457">
                  <c:v>14.414327999999999</c:v>
                </c:pt>
                <c:pt idx="66458">
                  <c:v>14.408602999999999</c:v>
                </c:pt>
                <c:pt idx="66459">
                  <c:v>14.408913</c:v>
                </c:pt>
                <c:pt idx="66460">
                  <c:v>14.410671000000001</c:v>
                </c:pt>
                <c:pt idx="66461">
                  <c:v>14.412371</c:v>
                </c:pt>
                <c:pt idx="66462">
                  <c:v>14.416639999999999</c:v>
                </c:pt>
                <c:pt idx="66463">
                  <c:v>14.417407000000001</c:v>
                </c:pt>
                <c:pt idx="66464">
                  <c:v>14.413690000000001</c:v>
                </c:pt>
                <c:pt idx="66465">
                  <c:v>14.415666</c:v>
                </c:pt>
                <c:pt idx="66466">
                  <c:v>14.417285</c:v>
                </c:pt>
                <c:pt idx="66467">
                  <c:v>14.417833</c:v>
                </c:pt>
                <c:pt idx="66468">
                  <c:v>14.420235</c:v>
                </c:pt>
                <c:pt idx="66469">
                  <c:v>14.420116</c:v>
                </c:pt>
                <c:pt idx="66470">
                  <c:v>14.419048999999999</c:v>
                </c:pt>
                <c:pt idx="66471">
                  <c:v>14.418113999999999</c:v>
                </c:pt>
                <c:pt idx="66472">
                  <c:v>14.416370000000001</c:v>
                </c:pt>
                <c:pt idx="66473">
                  <c:v>14.417365999999999</c:v>
                </c:pt>
                <c:pt idx="66474">
                  <c:v>14.423177000000001</c:v>
                </c:pt>
                <c:pt idx="66475">
                  <c:v>14.427631</c:v>
                </c:pt>
                <c:pt idx="66476">
                  <c:v>14.424683</c:v>
                </c:pt>
                <c:pt idx="66477">
                  <c:v>14.421664</c:v>
                </c:pt>
                <c:pt idx="66478">
                  <c:v>14.422264</c:v>
                </c:pt>
                <c:pt idx="66479">
                  <c:v>14.42582</c:v>
                </c:pt>
                <c:pt idx="66480">
                  <c:v>14.425998999999999</c:v>
                </c:pt>
                <c:pt idx="66481">
                  <c:v>14.423634</c:v>
                </c:pt>
                <c:pt idx="66482">
                  <c:v>14.424105000000001</c:v>
                </c:pt>
                <c:pt idx="66483">
                  <c:v>14.423919</c:v>
                </c:pt>
                <c:pt idx="66484">
                  <c:v>14.422053999999999</c:v>
                </c:pt>
                <c:pt idx="66485">
                  <c:v>14.420624999999999</c:v>
                </c:pt>
                <c:pt idx="66486">
                  <c:v>14.420413999999999</c:v>
                </c:pt>
                <c:pt idx="66487">
                  <c:v>14.421059</c:v>
                </c:pt>
                <c:pt idx="66488">
                  <c:v>14.420507000000001</c:v>
                </c:pt>
                <c:pt idx="66489">
                  <c:v>14.419435999999999</c:v>
                </c:pt>
                <c:pt idx="66490">
                  <c:v>14.419043</c:v>
                </c:pt>
                <c:pt idx="66491">
                  <c:v>14.423294</c:v>
                </c:pt>
                <c:pt idx="66492">
                  <c:v>14.428516999999999</c:v>
                </c:pt>
                <c:pt idx="66493">
                  <c:v>14.427476</c:v>
                </c:pt>
                <c:pt idx="66494">
                  <c:v>14.425049</c:v>
                </c:pt>
                <c:pt idx="66495">
                  <c:v>14.427144</c:v>
                </c:pt>
                <c:pt idx="66496">
                  <c:v>14.426996000000001</c:v>
                </c:pt>
                <c:pt idx="66497">
                  <c:v>14.423299999999999</c:v>
                </c:pt>
                <c:pt idx="66498">
                  <c:v>14.425110999999999</c:v>
                </c:pt>
                <c:pt idx="66499">
                  <c:v>14.4285</c:v>
                </c:pt>
                <c:pt idx="66500">
                  <c:v>14.428347</c:v>
                </c:pt>
                <c:pt idx="66501">
                  <c:v>14.431666999999999</c:v>
                </c:pt>
                <c:pt idx="66502">
                  <c:v>14.431312</c:v>
                </c:pt>
                <c:pt idx="66503">
                  <c:v>14.424132</c:v>
                </c:pt>
                <c:pt idx="66504">
                  <c:v>14.423117</c:v>
                </c:pt>
                <c:pt idx="66505">
                  <c:v>14.425380000000001</c:v>
                </c:pt>
                <c:pt idx="66506">
                  <c:v>14.424087999999999</c:v>
                </c:pt>
                <c:pt idx="66507">
                  <c:v>14.426701</c:v>
                </c:pt>
                <c:pt idx="66508">
                  <c:v>14.427401</c:v>
                </c:pt>
                <c:pt idx="66509">
                  <c:v>14.424346999999999</c:v>
                </c:pt>
                <c:pt idx="66510">
                  <c:v>14.427384999999999</c:v>
                </c:pt>
                <c:pt idx="66511">
                  <c:v>14.430561000000001</c:v>
                </c:pt>
                <c:pt idx="66512">
                  <c:v>14.426774999999999</c:v>
                </c:pt>
                <c:pt idx="66513">
                  <c:v>14.419848999999999</c:v>
                </c:pt>
                <c:pt idx="66514">
                  <c:v>14.421016</c:v>
                </c:pt>
                <c:pt idx="66515">
                  <c:v>14.426042000000001</c:v>
                </c:pt>
                <c:pt idx="66516">
                  <c:v>14.423435</c:v>
                </c:pt>
                <c:pt idx="66517">
                  <c:v>14.422978000000001</c:v>
                </c:pt>
                <c:pt idx="66518">
                  <c:v>14.424058</c:v>
                </c:pt>
                <c:pt idx="66519">
                  <c:v>14.421499000000001</c:v>
                </c:pt>
                <c:pt idx="66520">
                  <c:v>14.423365</c:v>
                </c:pt>
                <c:pt idx="66521">
                  <c:v>14.429098</c:v>
                </c:pt>
                <c:pt idx="66522">
                  <c:v>14.428576</c:v>
                </c:pt>
                <c:pt idx="66523">
                  <c:v>14.425262999999999</c:v>
                </c:pt>
                <c:pt idx="66524">
                  <c:v>14.430244</c:v>
                </c:pt>
                <c:pt idx="66525">
                  <c:v>14.432554</c:v>
                </c:pt>
                <c:pt idx="66526">
                  <c:v>14.425568</c:v>
                </c:pt>
                <c:pt idx="66527">
                  <c:v>14.426299</c:v>
                </c:pt>
                <c:pt idx="66528">
                  <c:v>14.433273</c:v>
                </c:pt>
                <c:pt idx="66529">
                  <c:v>14.433441</c:v>
                </c:pt>
                <c:pt idx="66530">
                  <c:v>14.432117999999999</c:v>
                </c:pt>
                <c:pt idx="66531">
                  <c:v>14.434585</c:v>
                </c:pt>
                <c:pt idx="66532">
                  <c:v>14.436586999999999</c:v>
                </c:pt>
                <c:pt idx="66533">
                  <c:v>14.43852</c:v>
                </c:pt>
                <c:pt idx="66534">
                  <c:v>14.438167999999999</c:v>
                </c:pt>
                <c:pt idx="66535">
                  <c:v>14.436672</c:v>
                </c:pt>
                <c:pt idx="66536">
                  <c:v>14.436985</c:v>
                </c:pt>
                <c:pt idx="66537">
                  <c:v>14.436588</c:v>
                </c:pt>
                <c:pt idx="66538">
                  <c:v>14.436608</c:v>
                </c:pt>
                <c:pt idx="66539">
                  <c:v>14.438359999999999</c:v>
                </c:pt>
                <c:pt idx="66540">
                  <c:v>14.439963000000001</c:v>
                </c:pt>
                <c:pt idx="66541">
                  <c:v>14.438250999999999</c:v>
                </c:pt>
                <c:pt idx="66542">
                  <c:v>14.436268</c:v>
                </c:pt>
                <c:pt idx="66543">
                  <c:v>14.434305</c:v>
                </c:pt>
                <c:pt idx="66544">
                  <c:v>14.435674000000001</c:v>
                </c:pt>
                <c:pt idx="66545">
                  <c:v>14.441144</c:v>
                </c:pt>
                <c:pt idx="66546">
                  <c:v>14.438814000000001</c:v>
                </c:pt>
                <c:pt idx="66547">
                  <c:v>14.434801999999999</c:v>
                </c:pt>
                <c:pt idx="66548">
                  <c:v>14.438883000000001</c:v>
                </c:pt>
                <c:pt idx="66549">
                  <c:v>14.442541</c:v>
                </c:pt>
                <c:pt idx="66550">
                  <c:v>14.442194000000001</c:v>
                </c:pt>
                <c:pt idx="66551">
                  <c:v>14.442421</c:v>
                </c:pt>
                <c:pt idx="66552">
                  <c:v>14.440086000000001</c:v>
                </c:pt>
                <c:pt idx="66553">
                  <c:v>14.436086</c:v>
                </c:pt>
                <c:pt idx="66554">
                  <c:v>14.436564000000001</c:v>
                </c:pt>
                <c:pt idx="66555">
                  <c:v>14.437163999999999</c:v>
                </c:pt>
                <c:pt idx="66556">
                  <c:v>14.434495999999999</c:v>
                </c:pt>
                <c:pt idx="66557">
                  <c:v>14.439425999999999</c:v>
                </c:pt>
                <c:pt idx="66558">
                  <c:v>14.447934</c:v>
                </c:pt>
                <c:pt idx="66559">
                  <c:v>14.447858</c:v>
                </c:pt>
                <c:pt idx="66560">
                  <c:v>14.442163000000001</c:v>
                </c:pt>
                <c:pt idx="66561">
                  <c:v>14.440564999999999</c:v>
                </c:pt>
                <c:pt idx="66562">
                  <c:v>14.444395999999999</c:v>
                </c:pt>
                <c:pt idx="66563">
                  <c:v>14.445586</c:v>
                </c:pt>
                <c:pt idx="66564">
                  <c:v>14.446459000000001</c:v>
                </c:pt>
                <c:pt idx="66565">
                  <c:v>14.448051</c:v>
                </c:pt>
                <c:pt idx="66566">
                  <c:v>14.442824</c:v>
                </c:pt>
                <c:pt idx="66567">
                  <c:v>14.440849</c:v>
                </c:pt>
                <c:pt idx="66568">
                  <c:v>14.446804</c:v>
                </c:pt>
                <c:pt idx="66569">
                  <c:v>14.448665</c:v>
                </c:pt>
                <c:pt idx="66570">
                  <c:v>14.443680000000001</c:v>
                </c:pt>
                <c:pt idx="66571">
                  <c:v>14.443023999999999</c:v>
                </c:pt>
                <c:pt idx="66572">
                  <c:v>14.446512999999999</c:v>
                </c:pt>
                <c:pt idx="66573">
                  <c:v>14.446002999999999</c:v>
                </c:pt>
                <c:pt idx="66574">
                  <c:v>14.447775</c:v>
                </c:pt>
                <c:pt idx="66575">
                  <c:v>14.450011</c:v>
                </c:pt>
                <c:pt idx="66576">
                  <c:v>14.448116000000001</c:v>
                </c:pt>
                <c:pt idx="66577">
                  <c:v>14.447794999999999</c:v>
                </c:pt>
                <c:pt idx="66578">
                  <c:v>14.449279000000001</c:v>
                </c:pt>
                <c:pt idx="66579">
                  <c:v>14.454511999999999</c:v>
                </c:pt>
                <c:pt idx="66580">
                  <c:v>14.457694999999999</c:v>
                </c:pt>
                <c:pt idx="66581">
                  <c:v>14.453374999999999</c:v>
                </c:pt>
                <c:pt idx="66582">
                  <c:v>14.449161999999999</c:v>
                </c:pt>
                <c:pt idx="66583">
                  <c:v>14.450106</c:v>
                </c:pt>
                <c:pt idx="66584">
                  <c:v>14.451853</c:v>
                </c:pt>
                <c:pt idx="66585">
                  <c:v>14.450948</c:v>
                </c:pt>
                <c:pt idx="66586">
                  <c:v>14.448789</c:v>
                </c:pt>
                <c:pt idx="66587">
                  <c:v>14.446270999999999</c:v>
                </c:pt>
                <c:pt idx="66588">
                  <c:v>14.444022</c:v>
                </c:pt>
                <c:pt idx="66589">
                  <c:v>14.447255</c:v>
                </c:pt>
                <c:pt idx="66590">
                  <c:v>14.450899</c:v>
                </c:pt>
                <c:pt idx="66591">
                  <c:v>14.447782999999999</c:v>
                </c:pt>
                <c:pt idx="66592">
                  <c:v>14.449327</c:v>
                </c:pt>
                <c:pt idx="66593">
                  <c:v>14.455061000000001</c:v>
                </c:pt>
                <c:pt idx="66594">
                  <c:v>14.452111</c:v>
                </c:pt>
                <c:pt idx="66595">
                  <c:v>14.447637</c:v>
                </c:pt>
                <c:pt idx="66596">
                  <c:v>14.449477999999999</c:v>
                </c:pt>
                <c:pt idx="66597">
                  <c:v>14.453609</c:v>
                </c:pt>
                <c:pt idx="66598">
                  <c:v>14.455208000000001</c:v>
                </c:pt>
                <c:pt idx="66599">
                  <c:v>14.453271000000001</c:v>
                </c:pt>
                <c:pt idx="66600">
                  <c:v>14.451112</c:v>
                </c:pt>
                <c:pt idx="66601">
                  <c:v>14.45083</c:v>
                </c:pt>
                <c:pt idx="66602">
                  <c:v>14.453671999999999</c:v>
                </c:pt>
                <c:pt idx="66603">
                  <c:v>14.454705000000001</c:v>
                </c:pt>
                <c:pt idx="66604">
                  <c:v>14.453312</c:v>
                </c:pt>
                <c:pt idx="66605">
                  <c:v>14.450611</c:v>
                </c:pt>
                <c:pt idx="66606">
                  <c:v>14.448961000000001</c:v>
                </c:pt>
                <c:pt idx="66607">
                  <c:v>14.455565999999999</c:v>
                </c:pt>
                <c:pt idx="66608">
                  <c:v>14.457558000000001</c:v>
                </c:pt>
                <c:pt idx="66609">
                  <c:v>14.452199</c:v>
                </c:pt>
                <c:pt idx="66610">
                  <c:v>14.455897</c:v>
                </c:pt>
                <c:pt idx="66611">
                  <c:v>14.462713000000001</c:v>
                </c:pt>
                <c:pt idx="66612">
                  <c:v>14.46355</c:v>
                </c:pt>
                <c:pt idx="66613">
                  <c:v>14.461259999999999</c:v>
                </c:pt>
                <c:pt idx="66614">
                  <c:v>14.457834</c:v>
                </c:pt>
                <c:pt idx="66615">
                  <c:v>14.457497</c:v>
                </c:pt>
                <c:pt idx="66616">
                  <c:v>14.460191</c:v>
                </c:pt>
                <c:pt idx="66617">
                  <c:v>14.460151</c:v>
                </c:pt>
                <c:pt idx="66618">
                  <c:v>14.457129</c:v>
                </c:pt>
                <c:pt idx="66619">
                  <c:v>14.456378000000001</c:v>
                </c:pt>
                <c:pt idx="66620">
                  <c:v>14.457948</c:v>
                </c:pt>
                <c:pt idx="66621">
                  <c:v>14.456263</c:v>
                </c:pt>
                <c:pt idx="66622">
                  <c:v>14.454012000000001</c:v>
                </c:pt>
                <c:pt idx="66623">
                  <c:v>14.456987</c:v>
                </c:pt>
                <c:pt idx="66624">
                  <c:v>14.45814</c:v>
                </c:pt>
                <c:pt idx="66625">
                  <c:v>14.455721</c:v>
                </c:pt>
                <c:pt idx="66626">
                  <c:v>14.455662</c:v>
                </c:pt>
                <c:pt idx="66627">
                  <c:v>14.45609</c:v>
                </c:pt>
                <c:pt idx="66628">
                  <c:v>14.456488</c:v>
                </c:pt>
                <c:pt idx="66629">
                  <c:v>14.455838</c:v>
                </c:pt>
                <c:pt idx="66630">
                  <c:v>14.45247</c:v>
                </c:pt>
                <c:pt idx="66631">
                  <c:v>14.453258</c:v>
                </c:pt>
                <c:pt idx="66632">
                  <c:v>14.454700000000001</c:v>
                </c:pt>
                <c:pt idx="66633">
                  <c:v>14.452173</c:v>
                </c:pt>
                <c:pt idx="66634">
                  <c:v>14.453861</c:v>
                </c:pt>
                <c:pt idx="66635">
                  <c:v>14.457852000000001</c:v>
                </c:pt>
                <c:pt idx="66636">
                  <c:v>14.458294</c:v>
                </c:pt>
                <c:pt idx="66637">
                  <c:v>14.457455</c:v>
                </c:pt>
                <c:pt idx="66638">
                  <c:v>14.460292000000001</c:v>
                </c:pt>
                <c:pt idx="66639">
                  <c:v>14.458472</c:v>
                </c:pt>
                <c:pt idx="66640">
                  <c:v>14.451325000000001</c:v>
                </c:pt>
                <c:pt idx="66641">
                  <c:v>14.45213</c:v>
                </c:pt>
                <c:pt idx="66642">
                  <c:v>14.457119</c:v>
                </c:pt>
                <c:pt idx="66643">
                  <c:v>14.461197</c:v>
                </c:pt>
                <c:pt idx="66644">
                  <c:v>14.463545</c:v>
                </c:pt>
                <c:pt idx="66645">
                  <c:v>14.464359999999999</c:v>
                </c:pt>
                <c:pt idx="66646">
                  <c:v>14.463903999999999</c:v>
                </c:pt>
                <c:pt idx="66647">
                  <c:v>14.46364</c:v>
                </c:pt>
                <c:pt idx="66648">
                  <c:v>14.465375</c:v>
                </c:pt>
                <c:pt idx="66649">
                  <c:v>14.464869999999999</c:v>
                </c:pt>
                <c:pt idx="66650">
                  <c:v>14.461866000000001</c:v>
                </c:pt>
                <c:pt idx="66651">
                  <c:v>14.465894</c:v>
                </c:pt>
                <c:pt idx="66652">
                  <c:v>14.469367999999999</c:v>
                </c:pt>
                <c:pt idx="66653">
                  <c:v>14.465987</c:v>
                </c:pt>
                <c:pt idx="66654">
                  <c:v>14.465722</c:v>
                </c:pt>
                <c:pt idx="66655">
                  <c:v>14.466682</c:v>
                </c:pt>
                <c:pt idx="66656">
                  <c:v>14.464715</c:v>
                </c:pt>
                <c:pt idx="66657">
                  <c:v>14.462747999999999</c:v>
                </c:pt>
                <c:pt idx="66658">
                  <c:v>14.463106</c:v>
                </c:pt>
                <c:pt idx="66659">
                  <c:v>14.467180000000001</c:v>
                </c:pt>
                <c:pt idx="66660">
                  <c:v>14.46861</c:v>
                </c:pt>
                <c:pt idx="66661">
                  <c:v>14.466854</c:v>
                </c:pt>
                <c:pt idx="66662">
                  <c:v>14.468495000000001</c:v>
                </c:pt>
                <c:pt idx="66663">
                  <c:v>14.468234000000001</c:v>
                </c:pt>
                <c:pt idx="66664">
                  <c:v>14.467446000000001</c:v>
                </c:pt>
                <c:pt idx="66665">
                  <c:v>14.470803999999999</c:v>
                </c:pt>
                <c:pt idx="66666">
                  <c:v>14.46942</c:v>
                </c:pt>
                <c:pt idx="66667">
                  <c:v>14.468241000000001</c:v>
                </c:pt>
                <c:pt idx="66668">
                  <c:v>14.472458</c:v>
                </c:pt>
                <c:pt idx="66669">
                  <c:v>14.474966</c:v>
                </c:pt>
                <c:pt idx="66670">
                  <c:v>14.474335</c:v>
                </c:pt>
                <c:pt idx="66671">
                  <c:v>14.471774</c:v>
                </c:pt>
                <c:pt idx="66672">
                  <c:v>14.474088999999999</c:v>
                </c:pt>
                <c:pt idx="66673">
                  <c:v>14.477145999999999</c:v>
                </c:pt>
                <c:pt idx="66674">
                  <c:v>14.472996</c:v>
                </c:pt>
                <c:pt idx="66675">
                  <c:v>14.469462</c:v>
                </c:pt>
                <c:pt idx="66676">
                  <c:v>14.470558</c:v>
                </c:pt>
                <c:pt idx="66677">
                  <c:v>14.471283</c:v>
                </c:pt>
                <c:pt idx="66678">
                  <c:v>14.471425999999999</c:v>
                </c:pt>
                <c:pt idx="66679">
                  <c:v>14.471769999999999</c:v>
                </c:pt>
                <c:pt idx="66680">
                  <c:v>14.470506</c:v>
                </c:pt>
                <c:pt idx="66681">
                  <c:v>14.469537000000001</c:v>
                </c:pt>
                <c:pt idx="66682">
                  <c:v>14.468404</c:v>
                </c:pt>
                <c:pt idx="66683">
                  <c:v>14.469215999999999</c:v>
                </c:pt>
                <c:pt idx="66684">
                  <c:v>14.471778</c:v>
                </c:pt>
                <c:pt idx="66685">
                  <c:v>14.473153999999999</c:v>
                </c:pt>
                <c:pt idx="66686">
                  <c:v>14.472629</c:v>
                </c:pt>
                <c:pt idx="66687">
                  <c:v>14.471406</c:v>
                </c:pt>
                <c:pt idx="66688">
                  <c:v>14.470444000000001</c:v>
                </c:pt>
                <c:pt idx="66689">
                  <c:v>14.471316</c:v>
                </c:pt>
                <c:pt idx="66690">
                  <c:v>14.47174</c:v>
                </c:pt>
                <c:pt idx="66691">
                  <c:v>14.472163999999999</c:v>
                </c:pt>
                <c:pt idx="66692">
                  <c:v>14.476224</c:v>
                </c:pt>
                <c:pt idx="66693">
                  <c:v>14.476811</c:v>
                </c:pt>
                <c:pt idx="66694">
                  <c:v>14.471245</c:v>
                </c:pt>
                <c:pt idx="66695">
                  <c:v>14.467366999999999</c:v>
                </c:pt>
                <c:pt idx="66696">
                  <c:v>14.466905000000001</c:v>
                </c:pt>
                <c:pt idx="66697">
                  <c:v>14.466139</c:v>
                </c:pt>
                <c:pt idx="66698">
                  <c:v>14.469302000000001</c:v>
                </c:pt>
                <c:pt idx="66699">
                  <c:v>14.474195</c:v>
                </c:pt>
                <c:pt idx="66700">
                  <c:v>14.473143</c:v>
                </c:pt>
                <c:pt idx="66701">
                  <c:v>14.470781000000001</c:v>
                </c:pt>
                <c:pt idx="66702">
                  <c:v>14.471581</c:v>
                </c:pt>
                <c:pt idx="66703">
                  <c:v>14.474313</c:v>
                </c:pt>
                <c:pt idx="66704">
                  <c:v>14.477007</c:v>
                </c:pt>
                <c:pt idx="66705">
                  <c:v>14.475792</c:v>
                </c:pt>
                <c:pt idx="66706">
                  <c:v>14.472455</c:v>
                </c:pt>
                <c:pt idx="66707">
                  <c:v>14.474705</c:v>
                </c:pt>
                <c:pt idx="66708">
                  <c:v>14.481140999999999</c:v>
                </c:pt>
                <c:pt idx="66709">
                  <c:v>14.481472999999999</c:v>
                </c:pt>
                <c:pt idx="66710">
                  <c:v>14.476126000000001</c:v>
                </c:pt>
                <c:pt idx="66711">
                  <c:v>14.475597</c:v>
                </c:pt>
                <c:pt idx="66712">
                  <c:v>14.477684999999999</c:v>
                </c:pt>
                <c:pt idx="66713">
                  <c:v>14.478927000000001</c:v>
                </c:pt>
                <c:pt idx="66714">
                  <c:v>14.482901</c:v>
                </c:pt>
                <c:pt idx="66715">
                  <c:v>14.485722000000001</c:v>
                </c:pt>
                <c:pt idx="66716">
                  <c:v>14.483513</c:v>
                </c:pt>
                <c:pt idx="66717">
                  <c:v>14.479768</c:v>
                </c:pt>
                <c:pt idx="66718">
                  <c:v>14.480005</c:v>
                </c:pt>
                <c:pt idx="66719">
                  <c:v>14.480404999999999</c:v>
                </c:pt>
                <c:pt idx="66720">
                  <c:v>14.479487000000001</c:v>
                </c:pt>
                <c:pt idx="66721">
                  <c:v>14.482283000000001</c:v>
                </c:pt>
                <c:pt idx="66722">
                  <c:v>14.484178999999999</c:v>
                </c:pt>
                <c:pt idx="66723">
                  <c:v>14.484228</c:v>
                </c:pt>
                <c:pt idx="66724">
                  <c:v>14.486504</c:v>
                </c:pt>
                <c:pt idx="66725">
                  <c:v>14.485542000000001</c:v>
                </c:pt>
                <c:pt idx="66726">
                  <c:v>14.482661999999999</c:v>
                </c:pt>
                <c:pt idx="66727">
                  <c:v>14.483993</c:v>
                </c:pt>
                <c:pt idx="66728">
                  <c:v>14.483776000000001</c:v>
                </c:pt>
                <c:pt idx="66729">
                  <c:v>14.483814000000001</c:v>
                </c:pt>
                <c:pt idx="66730">
                  <c:v>14.483672</c:v>
                </c:pt>
                <c:pt idx="66731">
                  <c:v>14.47941</c:v>
                </c:pt>
                <c:pt idx="66732">
                  <c:v>14.480089</c:v>
                </c:pt>
                <c:pt idx="66733">
                  <c:v>14.484802999999999</c:v>
                </c:pt>
                <c:pt idx="66734">
                  <c:v>14.479660000000001</c:v>
                </c:pt>
                <c:pt idx="66735">
                  <c:v>14.474525999999999</c:v>
                </c:pt>
                <c:pt idx="66736">
                  <c:v>14.480900999999999</c:v>
                </c:pt>
                <c:pt idx="66737">
                  <c:v>14.486882</c:v>
                </c:pt>
                <c:pt idx="66738">
                  <c:v>14.482385000000001</c:v>
                </c:pt>
                <c:pt idx="66739">
                  <c:v>14.479153999999999</c:v>
                </c:pt>
                <c:pt idx="66740">
                  <c:v>14.484921999999999</c:v>
                </c:pt>
                <c:pt idx="66741">
                  <c:v>14.486011</c:v>
                </c:pt>
                <c:pt idx="66742">
                  <c:v>14.479819000000001</c:v>
                </c:pt>
                <c:pt idx="66743">
                  <c:v>14.480340999999999</c:v>
                </c:pt>
                <c:pt idx="66744">
                  <c:v>14.486293999999999</c:v>
                </c:pt>
                <c:pt idx="66745">
                  <c:v>14.486133000000001</c:v>
                </c:pt>
                <c:pt idx="66746">
                  <c:v>14.482825</c:v>
                </c:pt>
                <c:pt idx="66747">
                  <c:v>14.483696</c:v>
                </c:pt>
                <c:pt idx="66748">
                  <c:v>14.484674</c:v>
                </c:pt>
                <c:pt idx="66749">
                  <c:v>14.482771</c:v>
                </c:pt>
                <c:pt idx="66750">
                  <c:v>14.481292</c:v>
                </c:pt>
                <c:pt idx="66751">
                  <c:v>14.480304</c:v>
                </c:pt>
                <c:pt idx="66752">
                  <c:v>14.479267999999999</c:v>
                </c:pt>
                <c:pt idx="66753">
                  <c:v>14.484722</c:v>
                </c:pt>
                <c:pt idx="66754">
                  <c:v>14.488797999999999</c:v>
                </c:pt>
                <c:pt idx="66755">
                  <c:v>14.486647</c:v>
                </c:pt>
                <c:pt idx="66756">
                  <c:v>14.489709</c:v>
                </c:pt>
                <c:pt idx="66757">
                  <c:v>14.492902000000001</c:v>
                </c:pt>
                <c:pt idx="66758">
                  <c:v>14.490455000000001</c:v>
                </c:pt>
                <c:pt idx="66759">
                  <c:v>14.492566</c:v>
                </c:pt>
                <c:pt idx="66760">
                  <c:v>14.497062</c:v>
                </c:pt>
                <c:pt idx="66761">
                  <c:v>14.494565</c:v>
                </c:pt>
                <c:pt idx="66762">
                  <c:v>14.492074000000001</c:v>
                </c:pt>
                <c:pt idx="66763">
                  <c:v>14.492721</c:v>
                </c:pt>
                <c:pt idx="66764">
                  <c:v>14.494042</c:v>
                </c:pt>
                <c:pt idx="66765">
                  <c:v>14.494648</c:v>
                </c:pt>
                <c:pt idx="66766">
                  <c:v>14.493591</c:v>
                </c:pt>
                <c:pt idx="66767">
                  <c:v>14.496840000000001</c:v>
                </c:pt>
                <c:pt idx="66768">
                  <c:v>14.499917</c:v>
                </c:pt>
                <c:pt idx="66769">
                  <c:v>14.497033</c:v>
                </c:pt>
                <c:pt idx="66770">
                  <c:v>14.497142</c:v>
                </c:pt>
                <c:pt idx="66771">
                  <c:v>14.502198</c:v>
                </c:pt>
                <c:pt idx="66772">
                  <c:v>14.502015</c:v>
                </c:pt>
                <c:pt idx="66773">
                  <c:v>14.501386</c:v>
                </c:pt>
                <c:pt idx="66774">
                  <c:v>14.499758</c:v>
                </c:pt>
                <c:pt idx="66775">
                  <c:v>14.496631000000001</c:v>
                </c:pt>
                <c:pt idx="66776">
                  <c:v>14.498683</c:v>
                </c:pt>
                <c:pt idx="66777">
                  <c:v>14.503219</c:v>
                </c:pt>
                <c:pt idx="66778">
                  <c:v>14.499567000000001</c:v>
                </c:pt>
                <c:pt idx="66779">
                  <c:v>14.493603999999999</c:v>
                </c:pt>
                <c:pt idx="66780">
                  <c:v>14.498569</c:v>
                </c:pt>
                <c:pt idx="66781">
                  <c:v>14.502284</c:v>
                </c:pt>
                <c:pt idx="66782">
                  <c:v>14.498144</c:v>
                </c:pt>
                <c:pt idx="66783">
                  <c:v>14.499734999999999</c:v>
                </c:pt>
                <c:pt idx="66784">
                  <c:v>14.501184</c:v>
                </c:pt>
                <c:pt idx="66785">
                  <c:v>14.495367</c:v>
                </c:pt>
                <c:pt idx="66786">
                  <c:v>14.494664</c:v>
                </c:pt>
                <c:pt idx="66787">
                  <c:v>14.499993999999999</c:v>
                </c:pt>
                <c:pt idx="66788">
                  <c:v>14.501415</c:v>
                </c:pt>
                <c:pt idx="66789">
                  <c:v>14.499139</c:v>
                </c:pt>
                <c:pt idx="66790">
                  <c:v>14.495755000000001</c:v>
                </c:pt>
                <c:pt idx="66791">
                  <c:v>14.493833</c:v>
                </c:pt>
                <c:pt idx="66792">
                  <c:v>14.495888000000001</c:v>
                </c:pt>
                <c:pt idx="66793">
                  <c:v>14.497742000000001</c:v>
                </c:pt>
                <c:pt idx="66794">
                  <c:v>14.497024</c:v>
                </c:pt>
                <c:pt idx="66795">
                  <c:v>14.499750000000001</c:v>
                </c:pt>
                <c:pt idx="66796">
                  <c:v>14.502725</c:v>
                </c:pt>
                <c:pt idx="66797">
                  <c:v>14.499347999999999</c:v>
                </c:pt>
                <c:pt idx="66798">
                  <c:v>14.494833</c:v>
                </c:pt>
                <c:pt idx="66799">
                  <c:v>14.495041000000001</c:v>
                </c:pt>
                <c:pt idx="66800">
                  <c:v>14.496921</c:v>
                </c:pt>
                <c:pt idx="66801">
                  <c:v>14.495661</c:v>
                </c:pt>
                <c:pt idx="66802">
                  <c:v>14.495656</c:v>
                </c:pt>
                <c:pt idx="66803">
                  <c:v>14.498511000000001</c:v>
                </c:pt>
                <c:pt idx="66804">
                  <c:v>14.497000999999999</c:v>
                </c:pt>
                <c:pt idx="66805">
                  <c:v>14.496109000000001</c:v>
                </c:pt>
                <c:pt idx="66806">
                  <c:v>14.497894000000001</c:v>
                </c:pt>
                <c:pt idx="66807">
                  <c:v>14.496376</c:v>
                </c:pt>
                <c:pt idx="66808">
                  <c:v>14.497323</c:v>
                </c:pt>
                <c:pt idx="66809">
                  <c:v>14.502602</c:v>
                </c:pt>
                <c:pt idx="66810">
                  <c:v>14.504960000000001</c:v>
                </c:pt>
                <c:pt idx="66811">
                  <c:v>14.503568</c:v>
                </c:pt>
                <c:pt idx="66812">
                  <c:v>14.501692</c:v>
                </c:pt>
                <c:pt idx="66813">
                  <c:v>14.501372</c:v>
                </c:pt>
                <c:pt idx="66814">
                  <c:v>14.501753000000001</c:v>
                </c:pt>
                <c:pt idx="66815">
                  <c:v>14.499447999999999</c:v>
                </c:pt>
                <c:pt idx="66816">
                  <c:v>14.498466000000001</c:v>
                </c:pt>
                <c:pt idx="66817">
                  <c:v>14.503689</c:v>
                </c:pt>
                <c:pt idx="66818">
                  <c:v>14.505887</c:v>
                </c:pt>
                <c:pt idx="66819">
                  <c:v>14.501184</c:v>
                </c:pt>
                <c:pt idx="66820">
                  <c:v>14.500026</c:v>
                </c:pt>
                <c:pt idx="66821">
                  <c:v>14.506707</c:v>
                </c:pt>
                <c:pt idx="66822">
                  <c:v>14.505428999999999</c:v>
                </c:pt>
                <c:pt idx="66823">
                  <c:v>14.499954000000001</c:v>
                </c:pt>
                <c:pt idx="66824">
                  <c:v>14.508357</c:v>
                </c:pt>
                <c:pt idx="66825">
                  <c:v>14.513286000000001</c:v>
                </c:pt>
                <c:pt idx="66826">
                  <c:v>14.506246000000001</c:v>
                </c:pt>
                <c:pt idx="66827">
                  <c:v>14.507566000000001</c:v>
                </c:pt>
                <c:pt idx="66828">
                  <c:v>14.511395</c:v>
                </c:pt>
                <c:pt idx="66829">
                  <c:v>14.505758999999999</c:v>
                </c:pt>
                <c:pt idx="66830">
                  <c:v>14.505992000000001</c:v>
                </c:pt>
                <c:pt idx="66831">
                  <c:v>14.512361</c:v>
                </c:pt>
                <c:pt idx="66832">
                  <c:v>14.511706999999999</c:v>
                </c:pt>
                <c:pt idx="66833">
                  <c:v>14.509141</c:v>
                </c:pt>
                <c:pt idx="66834">
                  <c:v>14.510149999999999</c:v>
                </c:pt>
                <c:pt idx="66835">
                  <c:v>14.510475</c:v>
                </c:pt>
                <c:pt idx="66836">
                  <c:v>14.510857</c:v>
                </c:pt>
                <c:pt idx="66837">
                  <c:v>14.51183</c:v>
                </c:pt>
                <c:pt idx="66838">
                  <c:v>14.515216000000001</c:v>
                </c:pt>
                <c:pt idx="66839">
                  <c:v>14.518751999999999</c:v>
                </c:pt>
                <c:pt idx="66840">
                  <c:v>14.521045000000001</c:v>
                </c:pt>
                <c:pt idx="66841">
                  <c:v>14.522036</c:v>
                </c:pt>
                <c:pt idx="66842">
                  <c:v>14.516567</c:v>
                </c:pt>
                <c:pt idx="66843">
                  <c:v>14.513195</c:v>
                </c:pt>
                <c:pt idx="66844">
                  <c:v>14.517187</c:v>
                </c:pt>
                <c:pt idx="66845">
                  <c:v>14.518433999999999</c:v>
                </c:pt>
                <c:pt idx="66846">
                  <c:v>14.516783999999999</c:v>
                </c:pt>
                <c:pt idx="66847">
                  <c:v>14.516244</c:v>
                </c:pt>
                <c:pt idx="66848">
                  <c:v>14.513832000000001</c:v>
                </c:pt>
                <c:pt idx="66849">
                  <c:v>14.512513999999999</c:v>
                </c:pt>
                <c:pt idx="66850">
                  <c:v>14.512803999999999</c:v>
                </c:pt>
                <c:pt idx="66851">
                  <c:v>14.512669000000001</c:v>
                </c:pt>
                <c:pt idx="66852">
                  <c:v>14.51482</c:v>
                </c:pt>
                <c:pt idx="66853">
                  <c:v>14.517514</c:v>
                </c:pt>
                <c:pt idx="66854">
                  <c:v>14.517720000000001</c:v>
                </c:pt>
                <c:pt idx="66855">
                  <c:v>14.517621999999999</c:v>
                </c:pt>
                <c:pt idx="66856">
                  <c:v>14.518243</c:v>
                </c:pt>
                <c:pt idx="66857">
                  <c:v>14.517111999999999</c:v>
                </c:pt>
                <c:pt idx="66858">
                  <c:v>14.515931</c:v>
                </c:pt>
                <c:pt idx="66859">
                  <c:v>14.515388</c:v>
                </c:pt>
                <c:pt idx="66860">
                  <c:v>14.513983</c:v>
                </c:pt>
                <c:pt idx="66861">
                  <c:v>14.513367000000001</c:v>
                </c:pt>
                <c:pt idx="66862">
                  <c:v>14.517576</c:v>
                </c:pt>
                <c:pt idx="66863">
                  <c:v>14.518494</c:v>
                </c:pt>
                <c:pt idx="66864">
                  <c:v>14.514068999999999</c:v>
                </c:pt>
                <c:pt idx="66865">
                  <c:v>14.515200999999999</c:v>
                </c:pt>
                <c:pt idx="66866">
                  <c:v>14.518442</c:v>
                </c:pt>
                <c:pt idx="66867">
                  <c:v>14.516776999999999</c:v>
                </c:pt>
                <c:pt idx="66868">
                  <c:v>14.517604</c:v>
                </c:pt>
                <c:pt idx="66869">
                  <c:v>14.520291</c:v>
                </c:pt>
                <c:pt idx="66870">
                  <c:v>14.517599000000001</c:v>
                </c:pt>
                <c:pt idx="66871">
                  <c:v>14.514929</c:v>
                </c:pt>
                <c:pt idx="66872">
                  <c:v>14.516237</c:v>
                </c:pt>
                <c:pt idx="66873">
                  <c:v>14.515497</c:v>
                </c:pt>
                <c:pt idx="66874">
                  <c:v>14.513633</c:v>
                </c:pt>
                <c:pt idx="66875">
                  <c:v>14.512651999999999</c:v>
                </c:pt>
                <c:pt idx="66876">
                  <c:v>14.511189</c:v>
                </c:pt>
                <c:pt idx="66877">
                  <c:v>14.511869000000001</c:v>
                </c:pt>
                <c:pt idx="66878">
                  <c:v>14.516135</c:v>
                </c:pt>
                <c:pt idx="66879">
                  <c:v>14.519359</c:v>
                </c:pt>
                <c:pt idx="66880">
                  <c:v>14.518181</c:v>
                </c:pt>
                <c:pt idx="66881">
                  <c:v>14.517234999999999</c:v>
                </c:pt>
                <c:pt idx="66882">
                  <c:v>14.518829999999999</c:v>
                </c:pt>
                <c:pt idx="66883">
                  <c:v>14.517156999999999</c:v>
                </c:pt>
                <c:pt idx="66884">
                  <c:v>14.515587999999999</c:v>
                </c:pt>
                <c:pt idx="66885">
                  <c:v>14.520168</c:v>
                </c:pt>
                <c:pt idx="66886">
                  <c:v>14.524615000000001</c:v>
                </c:pt>
                <c:pt idx="66887">
                  <c:v>14.526498999999999</c:v>
                </c:pt>
                <c:pt idx="66888">
                  <c:v>14.524872999999999</c:v>
                </c:pt>
                <c:pt idx="66889">
                  <c:v>14.524917</c:v>
                </c:pt>
                <c:pt idx="66890">
                  <c:v>14.530199</c:v>
                </c:pt>
                <c:pt idx="66891">
                  <c:v>14.532667999999999</c:v>
                </c:pt>
                <c:pt idx="66892">
                  <c:v>14.531496000000001</c:v>
                </c:pt>
                <c:pt idx="66893">
                  <c:v>14.532221</c:v>
                </c:pt>
                <c:pt idx="66894">
                  <c:v>14.534075</c:v>
                </c:pt>
                <c:pt idx="66895">
                  <c:v>14.530188000000001</c:v>
                </c:pt>
                <c:pt idx="66896">
                  <c:v>14.523733999999999</c:v>
                </c:pt>
                <c:pt idx="66897">
                  <c:v>14.524516</c:v>
                </c:pt>
                <c:pt idx="66898">
                  <c:v>14.53068</c:v>
                </c:pt>
                <c:pt idx="66899">
                  <c:v>14.531889</c:v>
                </c:pt>
                <c:pt idx="66900">
                  <c:v>14.528624000000001</c:v>
                </c:pt>
                <c:pt idx="66901">
                  <c:v>14.526377999999999</c:v>
                </c:pt>
                <c:pt idx="66902">
                  <c:v>14.525217</c:v>
                </c:pt>
                <c:pt idx="66903">
                  <c:v>14.529199</c:v>
                </c:pt>
                <c:pt idx="66904">
                  <c:v>14.53234</c:v>
                </c:pt>
                <c:pt idx="66905">
                  <c:v>14.53041</c:v>
                </c:pt>
                <c:pt idx="66906">
                  <c:v>14.533548</c:v>
                </c:pt>
                <c:pt idx="66907">
                  <c:v>14.532356999999999</c:v>
                </c:pt>
                <c:pt idx="66908">
                  <c:v>14.527034</c:v>
                </c:pt>
                <c:pt idx="66909">
                  <c:v>14.529237999999999</c:v>
                </c:pt>
                <c:pt idx="66910">
                  <c:v>14.531414</c:v>
                </c:pt>
                <c:pt idx="66911">
                  <c:v>14.529083999999999</c:v>
                </c:pt>
                <c:pt idx="66912">
                  <c:v>14.527922999999999</c:v>
                </c:pt>
                <c:pt idx="66913">
                  <c:v>14.530077</c:v>
                </c:pt>
                <c:pt idx="66914">
                  <c:v>14.530989999999999</c:v>
                </c:pt>
                <c:pt idx="66915">
                  <c:v>14.531831</c:v>
                </c:pt>
                <c:pt idx="66916">
                  <c:v>14.533480000000001</c:v>
                </c:pt>
                <c:pt idx="66917">
                  <c:v>14.532743</c:v>
                </c:pt>
                <c:pt idx="66918">
                  <c:v>14.5337</c:v>
                </c:pt>
                <c:pt idx="66919">
                  <c:v>14.532769</c:v>
                </c:pt>
                <c:pt idx="66920">
                  <c:v>14.529736</c:v>
                </c:pt>
                <c:pt idx="66921">
                  <c:v>14.529833</c:v>
                </c:pt>
                <c:pt idx="66922">
                  <c:v>14.530091000000001</c:v>
                </c:pt>
                <c:pt idx="66923">
                  <c:v>14.529700999999999</c:v>
                </c:pt>
                <c:pt idx="66924">
                  <c:v>14.532346</c:v>
                </c:pt>
                <c:pt idx="66925">
                  <c:v>14.534238</c:v>
                </c:pt>
                <c:pt idx="66926">
                  <c:v>14.535494999999999</c:v>
                </c:pt>
                <c:pt idx="66927">
                  <c:v>14.536353999999999</c:v>
                </c:pt>
                <c:pt idx="66928">
                  <c:v>14.532792000000001</c:v>
                </c:pt>
                <c:pt idx="66929">
                  <c:v>14.534519</c:v>
                </c:pt>
                <c:pt idx="66930">
                  <c:v>14.539585000000001</c:v>
                </c:pt>
                <c:pt idx="66931">
                  <c:v>14.536918</c:v>
                </c:pt>
                <c:pt idx="66932">
                  <c:v>14.532238</c:v>
                </c:pt>
                <c:pt idx="66933">
                  <c:v>14.531926</c:v>
                </c:pt>
                <c:pt idx="66934">
                  <c:v>14.5357</c:v>
                </c:pt>
                <c:pt idx="66935">
                  <c:v>14.537596000000001</c:v>
                </c:pt>
                <c:pt idx="66936">
                  <c:v>14.536883</c:v>
                </c:pt>
                <c:pt idx="66937">
                  <c:v>14.534632</c:v>
                </c:pt>
                <c:pt idx="66938">
                  <c:v>14.534817</c:v>
                </c:pt>
                <c:pt idx="66939">
                  <c:v>14.535631</c:v>
                </c:pt>
                <c:pt idx="66940">
                  <c:v>14.533633</c:v>
                </c:pt>
                <c:pt idx="66941">
                  <c:v>14.535885</c:v>
                </c:pt>
                <c:pt idx="66942">
                  <c:v>14.541759000000001</c:v>
                </c:pt>
                <c:pt idx="66943">
                  <c:v>14.538615999999999</c:v>
                </c:pt>
                <c:pt idx="66944">
                  <c:v>14.531067999999999</c:v>
                </c:pt>
                <c:pt idx="66945">
                  <c:v>14.532999</c:v>
                </c:pt>
                <c:pt idx="66946">
                  <c:v>14.53815</c:v>
                </c:pt>
                <c:pt idx="66947">
                  <c:v>14.534522000000001</c:v>
                </c:pt>
                <c:pt idx="66948">
                  <c:v>14.532871</c:v>
                </c:pt>
                <c:pt idx="66949">
                  <c:v>14.538137000000001</c:v>
                </c:pt>
                <c:pt idx="66950">
                  <c:v>14.537445999999999</c:v>
                </c:pt>
                <c:pt idx="66951">
                  <c:v>14.531463</c:v>
                </c:pt>
                <c:pt idx="66952">
                  <c:v>14.531962999999999</c:v>
                </c:pt>
                <c:pt idx="66953">
                  <c:v>14.532947999999999</c:v>
                </c:pt>
                <c:pt idx="66954">
                  <c:v>14.530618</c:v>
                </c:pt>
                <c:pt idx="66955">
                  <c:v>14.533443</c:v>
                </c:pt>
                <c:pt idx="66956">
                  <c:v>14.535970000000001</c:v>
                </c:pt>
                <c:pt idx="66957">
                  <c:v>14.534348</c:v>
                </c:pt>
                <c:pt idx="66958">
                  <c:v>14.535819999999999</c:v>
                </c:pt>
                <c:pt idx="66959">
                  <c:v>14.535855</c:v>
                </c:pt>
                <c:pt idx="66960">
                  <c:v>14.534359</c:v>
                </c:pt>
                <c:pt idx="66961">
                  <c:v>14.537421</c:v>
                </c:pt>
                <c:pt idx="66962">
                  <c:v>14.541556999999999</c:v>
                </c:pt>
                <c:pt idx="66963">
                  <c:v>14.542263</c:v>
                </c:pt>
                <c:pt idx="66964">
                  <c:v>14.540596000000001</c:v>
                </c:pt>
                <c:pt idx="66965">
                  <c:v>14.539078999999999</c:v>
                </c:pt>
                <c:pt idx="66966">
                  <c:v>14.541712</c:v>
                </c:pt>
                <c:pt idx="66967">
                  <c:v>14.543132999999999</c:v>
                </c:pt>
                <c:pt idx="66968">
                  <c:v>14.538819</c:v>
                </c:pt>
                <c:pt idx="66969">
                  <c:v>14.538710999999999</c:v>
                </c:pt>
                <c:pt idx="66970">
                  <c:v>14.542802</c:v>
                </c:pt>
                <c:pt idx="66971">
                  <c:v>14.541117</c:v>
                </c:pt>
                <c:pt idx="66972">
                  <c:v>14.538361</c:v>
                </c:pt>
                <c:pt idx="66973">
                  <c:v>14.540196999999999</c:v>
                </c:pt>
                <c:pt idx="66974">
                  <c:v>14.544492</c:v>
                </c:pt>
                <c:pt idx="66975">
                  <c:v>14.543049999999999</c:v>
                </c:pt>
                <c:pt idx="66976">
                  <c:v>14.540687</c:v>
                </c:pt>
                <c:pt idx="66977">
                  <c:v>14.541677999999999</c:v>
                </c:pt>
                <c:pt idx="66978">
                  <c:v>14.539861</c:v>
                </c:pt>
                <c:pt idx="66979">
                  <c:v>14.539014999999999</c:v>
                </c:pt>
                <c:pt idx="66980">
                  <c:v>14.542073</c:v>
                </c:pt>
                <c:pt idx="66981">
                  <c:v>14.540017000000001</c:v>
                </c:pt>
                <c:pt idx="66982">
                  <c:v>14.537005000000001</c:v>
                </c:pt>
                <c:pt idx="66983">
                  <c:v>14.538717999999999</c:v>
                </c:pt>
                <c:pt idx="66984">
                  <c:v>14.539618000000001</c:v>
                </c:pt>
                <c:pt idx="66985">
                  <c:v>14.542681999999999</c:v>
                </c:pt>
                <c:pt idx="66986">
                  <c:v>14.545249999999999</c:v>
                </c:pt>
                <c:pt idx="66987">
                  <c:v>14.543430000000001</c:v>
                </c:pt>
                <c:pt idx="66988">
                  <c:v>14.544796</c:v>
                </c:pt>
                <c:pt idx="66989">
                  <c:v>14.548119</c:v>
                </c:pt>
                <c:pt idx="66990">
                  <c:v>14.547667000000001</c:v>
                </c:pt>
                <c:pt idx="66991">
                  <c:v>14.549409000000001</c:v>
                </c:pt>
                <c:pt idx="66992">
                  <c:v>14.551323999999999</c:v>
                </c:pt>
                <c:pt idx="66993">
                  <c:v>14.546633999999999</c:v>
                </c:pt>
                <c:pt idx="66994">
                  <c:v>14.544885000000001</c:v>
                </c:pt>
                <c:pt idx="66995">
                  <c:v>14.549277999999999</c:v>
                </c:pt>
                <c:pt idx="66996">
                  <c:v>14.551589</c:v>
                </c:pt>
                <c:pt idx="66997">
                  <c:v>14.549462999999999</c:v>
                </c:pt>
                <c:pt idx="66998">
                  <c:v>14.54626</c:v>
                </c:pt>
                <c:pt idx="66999">
                  <c:v>14.545645</c:v>
                </c:pt>
                <c:pt idx="67000">
                  <c:v>14.547065</c:v>
                </c:pt>
                <c:pt idx="67001">
                  <c:v>14.546514</c:v>
                </c:pt>
                <c:pt idx="67002">
                  <c:v>14.546393</c:v>
                </c:pt>
                <c:pt idx="67003">
                  <c:v>14.545679</c:v>
                </c:pt>
                <c:pt idx="67004">
                  <c:v>14.544007000000001</c:v>
                </c:pt>
                <c:pt idx="67005">
                  <c:v>14.545059</c:v>
                </c:pt>
                <c:pt idx="67006">
                  <c:v>14.547195</c:v>
                </c:pt>
                <c:pt idx="67007">
                  <c:v>14.546637</c:v>
                </c:pt>
                <c:pt idx="67008">
                  <c:v>14.547834999999999</c:v>
                </c:pt>
                <c:pt idx="67009">
                  <c:v>14.551583000000001</c:v>
                </c:pt>
                <c:pt idx="67010">
                  <c:v>14.551102</c:v>
                </c:pt>
                <c:pt idx="67011">
                  <c:v>14.547715999999999</c:v>
                </c:pt>
                <c:pt idx="67012">
                  <c:v>14.545705999999999</c:v>
                </c:pt>
                <c:pt idx="67013">
                  <c:v>14.544337000000001</c:v>
                </c:pt>
                <c:pt idx="67014">
                  <c:v>14.546017000000001</c:v>
                </c:pt>
                <c:pt idx="67015">
                  <c:v>14.549322</c:v>
                </c:pt>
                <c:pt idx="67016">
                  <c:v>14.551292999999999</c:v>
                </c:pt>
                <c:pt idx="67017">
                  <c:v>14.552070000000001</c:v>
                </c:pt>
                <c:pt idx="67018">
                  <c:v>14.551492</c:v>
                </c:pt>
                <c:pt idx="67019">
                  <c:v>14.550687999999999</c:v>
                </c:pt>
                <c:pt idx="67020">
                  <c:v>14.552515</c:v>
                </c:pt>
                <c:pt idx="67021">
                  <c:v>14.556457</c:v>
                </c:pt>
                <c:pt idx="67022">
                  <c:v>14.55607</c:v>
                </c:pt>
                <c:pt idx="67023">
                  <c:v>14.552626</c:v>
                </c:pt>
                <c:pt idx="67024">
                  <c:v>14.553216000000001</c:v>
                </c:pt>
                <c:pt idx="67025">
                  <c:v>14.55308</c:v>
                </c:pt>
                <c:pt idx="67026">
                  <c:v>14.548937</c:v>
                </c:pt>
                <c:pt idx="67027">
                  <c:v>14.548906000000001</c:v>
                </c:pt>
                <c:pt idx="67028">
                  <c:v>14.553015</c:v>
                </c:pt>
                <c:pt idx="67029">
                  <c:v>14.553601</c:v>
                </c:pt>
                <c:pt idx="67030">
                  <c:v>14.551569000000001</c:v>
                </c:pt>
                <c:pt idx="67031">
                  <c:v>14.550507</c:v>
                </c:pt>
                <c:pt idx="67032">
                  <c:v>14.551043999999999</c:v>
                </c:pt>
                <c:pt idx="67033">
                  <c:v>14.552814</c:v>
                </c:pt>
                <c:pt idx="67034">
                  <c:v>14.555664</c:v>
                </c:pt>
                <c:pt idx="67035">
                  <c:v>14.554326</c:v>
                </c:pt>
                <c:pt idx="67036">
                  <c:v>14.551871</c:v>
                </c:pt>
                <c:pt idx="67037">
                  <c:v>14.554235</c:v>
                </c:pt>
                <c:pt idx="67038">
                  <c:v>14.554264</c:v>
                </c:pt>
                <c:pt idx="67039">
                  <c:v>14.554731</c:v>
                </c:pt>
                <c:pt idx="67040">
                  <c:v>14.557639999999999</c:v>
                </c:pt>
                <c:pt idx="67041">
                  <c:v>14.556497999999999</c:v>
                </c:pt>
                <c:pt idx="67042">
                  <c:v>14.560226</c:v>
                </c:pt>
                <c:pt idx="67043">
                  <c:v>14.56559</c:v>
                </c:pt>
                <c:pt idx="67044">
                  <c:v>14.560586000000001</c:v>
                </c:pt>
                <c:pt idx="67045">
                  <c:v>14.559187</c:v>
                </c:pt>
                <c:pt idx="67046">
                  <c:v>14.563707000000001</c:v>
                </c:pt>
                <c:pt idx="67047">
                  <c:v>14.56067</c:v>
                </c:pt>
                <c:pt idx="67048">
                  <c:v>14.556938000000001</c:v>
                </c:pt>
                <c:pt idx="67049">
                  <c:v>14.559606</c:v>
                </c:pt>
                <c:pt idx="67050">
                  <c:v>14.561688999999999</c:v>
                </c:pt>
                <c:pt idx="67051">
                  <c:v>14.563029</c:v>
                </c:pt>
                <c:pt idx="67052">
                  <c:v>14.565899999999999</c:v>
                </c:pt>
                <c:pt idx="67053">
                  <c:v>14.567577</c:v>
                </c:pt>
                <c:pt idx="67054">
                  <c:v>14.566862</c:v>
                </c:pt>
                <c:pt idx="67055">
                  <c:v>14.567092000000001</c:v>
                </c:pt>
                <c:pt idx="67056">
                  <c:v>14.567482</c:v>
                </c:pt>
                <c:pt idx="67057">
                  <c:v>14.569903</c:v>
                </c:pt>
                <c:pt idx="67058">
                  <c:v>14.573178</c:v>
                </c:pt>
                <c:pt idx="67059">
                  <c:v>14.571338000000001</c:v>
                </c:pt>
                <c:pt idx="67060">
                  <c:v>14.569953999999999</c:v>
                </c:pt>
                <c:pt idx="67061">
                  <c:v>14.570707000000001</c:v>
                </c:pt>
                <c:pt idx="67062">
                  <c:v>14.56828</c:v>
                </c:pt>
                <c:pt idx="67063">
                  <c:v>14.567708</c:v>
                </c:pt>
                <c:pt idx="67064">
                  <c:v>14.571773</c:v>
                </c:pt>
                <c:pt idx="67065">
                  <c:v>14.573021000000001</c:v>
                </c:pt>
                <c:pt idx="67066">
                  <c:v>14.573091</c:v>
                </c:pt>
                <c:pt idx="67067">
                  <c:v>14.573259</c:v>
                </c:pt>
                <c:pt idx="67068">
                  <c:v>14.570364</c:v>
                </c:pt>
                <c:pt idx="67069">
                  <c:v>14.566029</c:v>
                </c:pt>
                <c:pt idx="67070">
                  <c:v>14.564553</c:v>
                </c:pt>
                <c:pt idx="67071">
                  <c:v>14.566046</c:v>
                </c:pt>
                <c:pt idx="67072">
                  <c:v>14.567563</c:v>
                </c:pt>
                <c:pt idx="67073">
                  <c:v>14.564944000000001</c:v>
                </c:pt>
                <c:pt idx="67074">
                  <c:v>14.564367000000001</c:v>
                </c:pt>
                <c:pt idx="67075">
                  <c:v>14.568314000000001</c:v>
                </c:pt>
                <c:pt idx="67076">
                  <c:v>14.569433</c:v>
                </c:pt>
                <c:pt idx="67077">
                  <c:v>14.567178999999999</c:v>
                </c:pt>
                <c:pt idx="67078">
                  <c:v>14.565939999999999</c:v>
                </c:pt>
                <c:pt idx="67079">
                  <c:v>14.568026</c:v>
                </c:pt>
                <c:pt idx="67080">
                  <c:v>14.572709</c:v>
                </c:pt>
                <c:pt idx="67081">
                  <c:v>14.571313999999999</c:v>
                </c:pt>
                <c:pt idx="67082">
                  <c:v>14.565044</c:v>
                </c:pt>
                <c:pt idx="67083">
                  <c:v>14.563162999999999</c:v>
                </c:pt>
                <c:pt idx="67084">
                  <c:v>14.566019000000001</c:v>
                </c:pt>
                <c:pt idx="67085">
                  <c:v>14.566867</c:v>
                </c:pt>
                <c:pt idx="67086">
                  <c:v>14.564781999999999</c:v>
                </c:pt>
                <c:pt idx="67087">
                  <c:v>14.564695</c:v>
                </c:pt>
                <c:pt idx="67088">
                  <c:v>14.567135</c:v>
                </c:pt>
                <c:pt idx="67089">
                  <c:v>14.568567</c:v>
                </c:pt>
                <c:pt idx="67090">
                  <c:v>14.569233000000001</c:v>
                </c:pt>
                <c:pt idx="67091">
                  <c:v>14.564698</c:v>
                </c:pt>
                <c:pt idx="67092">
                  <c:v>14.560993</c:v>
                </c:pt>
                <c:pt idx="67093">
                  <c:v>14.566903</c:v>
                </c:pt>
                <c:pt idx="67094">
                  <c:v>14.569782999999999</c:v>
                </c:pt>
                <c:pt idx="67095">
                  <c:v>14.564505</c:v>
                </c:pt>
                <c:pt idx="67096">
                  <c:v>14.565955000000001</c:v>
                </c:pt>
                <c:pt idx="67097">
                  <c:v>14.572321000000001</c:v>
                </c:pt>
                <c:pt idx="67098">
                  <c:v>14.574767</c:v>
                </c:pt>
                <c:pt idx="67099">
                  <c:v>14.574681</c:v>
                </c:pt>
                <c:pt idx="67100">
                  <c:v>14.573785000000001</c:v>
                </c:pt>
                <c:pt idx="67101">
                  <c:v>14.575362999999999</c:v>
                </c:pt>
                <c:pt idx="67102">
                  <c:v>14.57633</c:v>
                </c:pt>
                <c:pt idx="67103">
                  <c:v>14.576654</c:v>
                </c:pt>
                <c:pt idx="67104">
                  <c:v>14.578932999999999</c:v>
                </c:pt>
                <c:pt idx="67105">
                  <c:v>14.579110999999999</c:v>
                </c:pt>
                <c:pt idx="67106">
                  <c:v>14.577806000000001</c:v>
                </c:pt>
                <c:pt idx="67107">
                  <c:v>14.574750999999999</c:v>
                </c:pt>
                <c:pt idx="67108">
                  <c:v>14.573542</c:v>
                </c:pt>
                <c:pt idx="67109">
                  <c:v>14.575415</c:v>
                </c:pt>
                <c:pt idx="67110">
                  <c:v>14.576153</c:v>
                </c:pt>
                <c:pt idx="67111">
                  <c:v>14.579269</c:v>
                </c:pt>
                <c:pt idx="67112">
                  <c:v>14.581227999999999</c:v>
                </c:pt>
                <c:pt idx="67113">
                  <c:v>14.576807000000001</c:v>
                </c:pt>
                <c:pt idx="67114">
                  <c:v>14.577508999999999</c:v>
                </c:pt>
                <c:pt idx="67115">
                  <c:v>14.580814</c:v>
                </c:pt>
                <c:pt idx="67116">
                  <c:v>14.576898999999999</c:v>
                </c:pt>
                <c:pt idx="67117">
                  <c:v>14.574242</c:v>
                </c:pt>
                <c:pt idx="67118">
                  <c:v>14.580714</c:v>
                </c:pt>
                <c:pt idx="67119">
                  <c:v>14.584892999999999</c:v>
                </c:pt>
                <c:pt idx="67120">
                  <c:v>14.580761000000001</c:v>
                </c:pt>
                <c:pt idx="67121">
                  <c:v>14.578865</c:v>
                </c:pt>
                <c:pt idx="67122">
                  <c:v>14.580730000000001</c:v>
                </c:pt>
                <c:pt idx="67123">
                  <c:v>14.58234</c:v>
                </c:pt>
                <c:pt idx="67124">
                  <c:v>14.583634</c:v>
                </c:pt>
                <c:pt idx="67125">
                  <c:v>14.582166000000001</c:v>
                </c:pt>
                <c:pt idx="67126">
                  <c:v>14.581056999999999</c:v>
                </c:pt>
                <c:pt idx="67127">
                  <c:v>14.580959</c:v>
                </c:pt>
                <c:pt idx="67128">
                  <c:v>14.574831</c:v>
                </c:pt>
                <c:pt idx="67129">
                  <c:v>14.572881000000001</c:v>
                </c:pt>
                <c:pt idx="67130">
                  <c:v>14.579439000000001</c:v>
                </c:pt>
                <c:pt idx="67131">
                  <c:v>14.576230000000001</c:v>
                </c:pt>
                <c:pt idx="67132">
                  <c:v>14.569438</c:v>
                </c:pt>
                <c:pt idx="67133">
                  <c:v>14.573506</c:v>
                </c:pt>
                <c:pt idx="67134">
                  <c:v>14.580155</c:v>
                </c:pt>
                <c:pt idx="67135">
                  <c:v>14.579313000000001</c:v>
                </c:pt>
                <c:pt idx="67136">
                  <c:v>14.57705</c:v>
                </c:pt>
                <c:pt idx="67137">
                  <c:v>14.577575</c:v>
                </c:pt>
                <c:pt idx="67138">
                  <c:v>14.579544</c:v>
                </c:pt>
                <c:pt idx="67139">
                  <c:v>14.582109000000001</c:v>
                </c:pt>
                <c:pt idx="67140">
                  <c:v>14.582285000000001</c:v>
                </c:pt>
                <c:pt idx="67141">
                  <c:v>14.58146</c:v>
                </c:pt>
                <c:pt idx="67142">
                  <c:v>14.582617000000001</c:v>
                </c:pt>
                <c:pt idx="67143">
                  <c:v>14.588151999999999</c:v>
                </c:pt>
                <c:pt idx="67144">
                  <c:v>14.589831</c:v>
                </c:pt>
                <c:pt idx="67145">
                  <c:v>14.587516000000001</c:v>
                </c:pt>
                <c:pt idx="67146">
                  <c:v>14.587885</c:v>
                </c:pt>
                <c:pt idx="67147">
                  <c:v>14.587944</c:v>
                </c:pt>
                <c:pt idx="67148">
                  <c:v>14.588179</c:v>
                </c:pt>
                <c:pt idx="67149">
                  <c:v>14.590239</c:v>
                </c:pt>
                <c:pt idx="67150">
                  <c:v>14.590192</c:v>
                </c:pt>
                <c:pt idx="67151">
                  <c:v>14.586015</c:v>
                </c:pt>
                <c:pt idx="67152">
                  <c:v>14.586536000000001</c:v>
                </c:pt>
                <c:pt idx="67153">
                  <c:v>14.590612999999999</c:v>
                </c:pt>
                <c:pt idx="67154">
                  <c:v>14.590593999999999</c:v>
                </c:pt>
                <c:pt idx="67155">
                  <c:v>14.587972000000001</c:v>
                </c:pt>
                <c:pt idx="67156">
                  <c:v>14.585229999999999</c:v>
                </c:pt>
                <c:pt idx="67157">
                  <c:v>14.585504999999999</c:v>
                </c:pt>
                <c:pt idx="67158">
                  <c:v>14.586918000000001</c:v>
                </c:pt>
                <c:pt idx="67159">
                  <c:v>14.586784</c:v>
                </c:pt>
                <c:pt idx="67160">
                  <c:v>14.589202</c:v>
                </c:pt>
                <c:pt idx="67161">
                  <c:v>14.592117</c:v>
                </c:pt>
                <c:pt idx="67162">
                  <c:v>14.590804</c:v>
                </c:pt>
                <c:pt idx="67163">
                  <c:v>14.588936</c:v>
                </c:pt>
                <c:pt idx="67164">
                  <c:v>14.589252999999999</c:v>
                </c:pt>
                <c:pt idx="67165">
                  <c:v>14.588677000000001</c:v>
                </c:pt>
                <c:pt idx="67166">
                  <c:v>14.585528</c:v>
                </c:pt>
                <c:pt idx="67167">
                  <c:v>14.584955000000001</c:v>
                </c:pt>
                <c:pt idx="67168">
                  <c:v>14.586803</c:v>
                </c:pt>
                <c:pt idx="67169">
                  <c:v>14.588450999999999</c:v>
                </c:pt>
                <c:pt idx="67170">
                  <c:v>14.588056</c:v>
                </c:pt>
                <c:pt idx="67171">
                  <c:v>14.586164999999999</c:v>
                </c:pt>
                <c:pt idx="67172">
                  <c:v>14.584901</c:v>
                </c:pt>
                <c:pt idx="67173">
                  <c:v>14.583885</c:v>
                </c:pt>
                <c:pt idx="67174">
                  <c:v>14.585644</c:v>
                </c:pt>
                <c:pt idx="67175">
                  <c:v>14.586024999999999</c:v>
                </c:pt>
                <c:pt idx="67176">
                  <c:v>14.585724000000001</c:v>
                </c:pt>
                <c:pt idx="67177">
                  <c:v>14.589142000000001</c:v>
                </c:pt>
                <c:pt idx="67178">
                  <c:v>14.591798000000001</c:v>
                </c:pt>
                <c:pt idx="67179">
                  <c:v>14.595293</c:v>
                </c:pt>
                <c:pt idx="67180">
                  <c:v>14.597588</c:v>
                </c:pt>
                <c:pt idx="67181">
                  <c:v>14.592326999999999</c:v>
                </c:pt>
                <c:pt idx="67182">
                  <c:v>14.590767</c:v>
                </c:pt>
                <c:pt idx="67183">
                  <c:v>14.597708000000001</c:v>
                </c:pt>
                <c:pt idx="67184">
                  <c:v>14.600661000000001</c:v>
                </c:pt>
                <c:pt idx="67185">
                  <c:v>14.596456999999999</c:v>
                </c:pt>
                <c:pt idx="67186">
                  <c:v>14.599261</c:v>
                </c:pt>
                <c:pt idx="67187">
                  <c:v>14.600652999999999</c:v>
                </c:pt>
                <c:pt idx="67188">
                  <c:v>14.593339</c:v>
                </c:pt>
                <c:pt idx="67189">
                  <c:v>14.594499000000001</c:v>
                </c:pt>
                <c:pt idx="67190">
                  <c:v>14.596823000000001</c:v>
                </c:pt>
                <c:pt idx="67191">
                  <c:v>14.592165</c:v>
                </c:pt>
                <c:pt idx="67192">
                  <c:v>14.593562</c:v>
                </c:pt>
                <c:pt idx="67193">
                  <c:v>14.598083000000001</c:v>
                </c:pt>
                <c:pt idx="67194">
                  <c:v>14.596916</c:v>
                </c:pt>
                <c:pt idx="67195">
                  <c:v>14.595860999999999</c:v>
                </c:pt>
                <c:pt idx="67196">
                  <c:v>14.594735</c:v>
                </c:pt>
                <c:pt idx="67197">
                  <c:v>14.597272</c:v>
                </c:pt>
                <c:pt idx="67198">
                  <c:v>14.603213</c:v>
                </c:pt>
                <c:pt idx="67199">
                  <c:v>14.598882</c:v>
                </c:pt>
                <c:pt idx="67200">
                  <c:v>14.591456000000001</c:v>
                </c:pt>
                <c:pt idx="67201">
                  <c:v>14.591899</c:v>
                </c:pt>
                <c:pt idx="67202">
                  <c:v>14.593361</c:v>
                </c:pt>
                <c:pt idx="67203">
                  <c:v>14.592480999999999</c:v>
                </c:pt>
                <c:pt idx="67204">
                  <c:v>14.593757999999999</c:v>
                </c:pt>
                <c:pt idx="67205">
                  <c:v>14.59839</c:v>
                </c:pt>
                <c:pt idx="67206">
                  <c:v>14.598674000000001</c:v>
                </c:pt>
                <c:pt idx="67207">
                  <c:v>14.59446</c:v>
                </c:pt>
                <c:pt idx="67208">
                  <c:v>14.595954000000001</c:v>
                </c:pt>
                <c:pt idx="67209">
                  <c:v>14.600389</c:v>
                </c:pt>
                <c:pt idx="67210">
                  <c:v>14.600292</c:v>
                </c:pt>
                <c:pt idx="67211">
                  <c:v>14.599907999999999</c:v>
                </c:pt>
                <c:pt idx="67212">
                  <c:v>14.602995999999999</c:v>
                </c:pt>
                <c:pt idx="67213">
                  <c:v>14.603270999999999</c:v>
                </c:pt>
                <c:pt idx="67214">
                  <c:v>14.601464</c:v>
                </c:pt>
                <c:pt idx="67215">
                  <c:v>14.602819999999999</c:v>
                </c:pt>
                <c:pt idx="67216">
                  <c:v>14.602931999999999</c:v>
                </c:pt>
                <c:pt idx="67217">
                  <c:v>14.60079</c:v>
                </c:pt>
                <c:pt idx="67218">
                  <c:v>14.602442999999999</c:v>
                </c:pt>
                <c:pt idx="67219">
                  <c:v>14.604448</c:v>
                </c:pt>
                <c:pt idx="67220">
                  <c:v>14.602719</c:v>
                </c:pt>
                <c:pt idx="67221">
                  <c:v>14.602097000000001</c:v>
                </c:pt>
                <c:pt idx="67222">
                  <c:v>14.606652</c:v>
                </c:pt>
                <c:pt idx="67223">
                  <c:v>14.609515</c:v>
                </c:pt>
                <c:pt idx="67224">
                  <c:v>14.604761</c:v>
                </c:pt>
                <c:pt idx="67225">
                  <c:v>14.601539000000001</c:v>
                </c:pt>
                <c:pt idx="67226">
                  <c:v>14.603745999999999</c:v>
                </c:pt>
                <c:pt idx="67227">
                  <c:v>14.605522000000001</c:v>
                </c:pt>
                <c:pt idx="67228">
                  <c:v>14.604706999999999</c:v>
                </c:pt>
                <c:pt idx="67229">
                  <c:v>14.603576</c:v>
                </c:pt>
                <c:pt idx="67230">
                  <c:v>14.604747</c:v>
                </c:pt>
                <c:pt idx="67231">
                  <c:v>14.606837000000001</c:v>
                </c:pt>
                <c:pt idx="67232">
                  <c:v>14.606507000000001</c:v>
                </c:pt>
                <c:pt idx="67233">
                  <c:v>14.605387</c:v>
                </c:pt>
                <c:pt idx="67234">
                  <c:v>14.606826</c:v>
                </c:pt>
                <c:pt idx="67235">
                  <c:v>14.608616</c:v>
                </c:pt>
                <c:pt idx="67236">
                  <c:v>14.609548</c:v>
                </c:pt>
                <c:pt idx="67237">
                  <c:v>14.608134</c:v>
                </c:pt>
                <c:pt idx="67238">
                  <c:v>14.605356</c:v>
                </c:pt>
                <c:pt idx="67239">
                  <c:v>14.606131</c:v>
                </c:pt>
                <c:pt idx="67240">
                  <c:v>14.608359999999999</c:v>
                </c:pt>
                <c:pt idx="67241">
                  <c:v>14.609859</c:v>
                </c:pt>
                <c:pt idx="67242">
                  <c:v>14.607426</c:v>
                </c:pt>
                <c:pt idx="67243">
                  <c:v>14.604123</c:v>
                </c:pt>
                <c:pt idx="67244">
                  <c:v>14.606071999999999</c:v>
                </c:pt>
                <c:pt idx="67245">
                  <c:v>14.609506</c:v>
                </c:pt>
                <c:pt idx="67246">
                  <c:v>14.607398999999999</c:v>
                </c:pt>
                <c:pt idx="67247">
                  <c:v>14.604179999999999</c:v>
                </c:pt>
                <c:pt idx="67248">
                  <c:v>14.60576</c:v>
                </c:pt>
                <c:pt idx="67249">
                  <c:v>14.608116000000001</c:v>
                </c:pt>
                <c:pt idx="67250">
                  <c:v>14.610144999999999</c:v>
                </c:pt>
                <c:pt idx="67251">
                  <c:v>14.611757000000001</c:v>
                </c:pt>
                <c:pt idx="67252">
                  <c:v>14.611362</c:v>
                </c:pt>
                <c:pt idx="67253">
                  <c:v>14.610429999999999</c:v>
                </c:pt>
                <c:pt idx="67254">
                  <c:v>14.610167000000001</c:v>
                </c:pt>
                <c:pt idx="67255">
                  <c:v>14.611357999999999</c:v>
                </c:pt>
                <c:pt idx="67256">
                  <c:v>14.612360000000001</c:v>
                </c:pt>
                <c:pt idx="67257">
                  <c:v>14.614108</c:v>
                </c:pt>
                <c:pt idx="67258">
                  <c:v>14.616012</c:v>
                </c:pt>
                <c:pt idx="67259">
                  <c:v>14.613761</c:v>
                </c:pt>
                <c:pt idx="67260">
                  <c:v>14.612177000000001</c:v>
                </c:pt>
                <c:pt idx="67261">
                  <c:v>14.614841</c:v>
                </c:pt>
                <c:pt idx="67262">
                  <c:v>14.617827999999999</c:v>
                </c:pt>
                <c:pt idx="67263">
                  <c:v>14.623348999999999</c:v>
                </c:pt>
                <c:pt idx="67264">
                  <c:v>14.624738000000001</c:v>
                </c:pt>
                <c:pt idx="67265">
                  <c:v>14.619643999999999</c:v>
                </c:pt>
                <c:pt idx="67266">
                  <c:v>14.619672</c:v>
                </c:pt>
                <c:pt idx="67267">
                  <c:v>14.620661</c:v>
                </c:pt>
                <c:pt idx="67268">
                  <c:v>14.615316999999999</c:v>
                </c:pt>
                <c:pt idx="67269">
                  <c:v>14.614983000000001</c:v>
                </c:pt>
                <c:pt idx="67270">
                  <c:v>14.621084</c:v>
                </c:pt>
                <c:pt idx="67271">
                  <c:v>14.621700000000001</c:v>
                </c:pt>
                <c:pt idx="67272">
                  <c:v>14.618767999999999</c:v>
                </c:pt>
                <c:pt idx="67273">
                  <c:v>14.620027</c:v>
                </c:pt>
                <c:pt idx="67274">
                  <c:v>14.619522999999999</c:v>
                </c:pt>
                <c:pt idx="67275">
                  <c:v>14.617334</c:v>
                </c:pt>
                <c:pt idx="67276">
                  <c:v>14.618256000000001</c:v>
                </c:pt>
                <c:pt idx="67277">
                  <c:v>14.619719</c:v>
                </c:pt>
                <c:pt idx="67278">
                  <c:v>14.621319</c:v>
                </c:pt>
                <c:pt idx="67279">
                  <c:v>14.623639000000001</c:v>
                </c:pt>
                <c:pt idx="67280">
                  <c:v>14.624682</c:v>
                </c:pt>
                <c:pt idx="67281">
                  <c:v>14.622811</c:v>
                </c:pt>
                <c:pt idx="67282">
                  <c:v>14.619263999999999</c:v>
                </c:pt>
                <c:pt idx="67283">
                  <c:v>14.616705</c:v>
                </c:pt>
                <c:pt idx="67284">
                  <c:v>14.618504</c:v>
                </c:pt>
                <c:pt idx="67285">
                  <c:v>14.623189</c:v>
                </c:pt>
                <c:pt idx="67286">
                  <c:v>14.6221</c:v>
                </c:pt>
                <c:pt idx="67287">
                  <c:v>14.618796</c:v>
                </c:pt>
                <c:pt idx="67288">
                  <c:v>14.619834000000001</c:v>
                </c:pt>
                <c:pt idx="67289">
                  <c:v>14.621547</c:v>
                </c:pt>
                <c:pt idx="67290">
                  <c:v>14.623381</c:v>
                </c:pt>
                <c:pt idx="67291">
                  <c:v>14.625836</c:v>
                </c:pt>
                <c:pt idx="67292">
                  <c:v>14.625381000000001</c:v>
                </c:pt>
                <c:pt idx="67293">
                  <c:v>14.625427999999999</c:v>
                </c:pt>
                <c:pt idx="67294">
                  <c:v>14.629514</c:v>
                </c:pt>
                <c:pt idx="67295">
                  <c:v>14.626784000000001</c:v>
                </c:pt>
                <c:pt idx="67296">
                  <c:v>14.619951</c:v>
                </c:pt>
                <c:pt idx="67297">
                  <c:v>14.622210000000001</c:v>
                </c:pt>
                <c:pt idx="67298">
                  <c:v>14.626637000000001</c:v>
                </c:pt>
                <c:pt idx="67299">
                  <c:v>14.626092999999999</c:v>
                </c:pt>
                <c:pt idx="67300">
                  <c:v>14.624559</c:v>
                </c:pt>
                <c:pt idx="67301">
                  <c:v>14.622529</c:v>
                </c:pt>
                <c:pt idx="67302">
                  <c:v>14.623529</c:v>
                </c:pt>
                <c:pt idx="67303">
                  <c:v>14.62763</c:v>
                </c:pt>
                <c:pt idx="67304">
                  <c:v>14.631005</c:v>
                </c:pt>
                <c:pt idx="67305">
                  <c:v>14.634964999999999</c:v>
                </c:pt>
                <c:pt idx="67306">
                  <c:v>14.630722</c:v>
                </c:pt>
                <c:pt idx="67307">
                  <c:v>14.626410999999999</c:v>
                </c:pt>
                <c:pt idx="67308">
                  <c:v>14.632713000000001</c:v>
                </c:pt>
                <c:pt idx="67309">
                  <c:v>14.634233999999999</c:v>
                </c:pt>
                <c:pt idx="67310">
                  <c:v>14.628420999999999</c:v>
                </c:pt>
                <c:pt idx="67311">
                  <c:v>14.629588999999999</c:v>
                </c:pt>
                <c:pt idx="67312">
                  <c:v>14.634657000000001</c:v>
                </c:pt>
                <c:pt idx="67313">
                  <c:v>14.633070999999999</c:v>
                </c:pt>
                <c:pt idx="67314">
                  <c:v>14.626098000000001</c:v>
                </c:pt>
                <c:pt idx="67315">
                  <c:v>14.625775000000001</c:v>
                </c:pt>
                <c:pt idx="67316">
                  <c:v>14.629384999999999</c:v>
                </c:pt>
                <c:pt idx="67317">
                  <c:v>14.628868000000001</c:v>
                </c:pt>
                <c:pt idx="67318">
                  <c:v>14.628518</c:v>
                </c:pt>
                <c:pt idx="67319">
                  <c:v>14.631282000000001</c:v>
                </c:pt>
                <c:pt idx="67320">
                  <c:v>14.633013</c:v>
                </c:pt>
                <c:pt idx="67321">
                  <c:v>14.631985</c:v>
                </c:pt>
                <c:pt idx="67322">
                  <c:v>14.631933</c:v>
                </c:pt>
                <c:pt idx="67323">
                  <c:v>14.632941000000001</c:v>
                </c:pt>
                <c:pt idx="67324">
                  <c:v>14.633686000000001</c:v>
                </c:pt>
                <c:pt idx="67325">
                  <c:v>14.631930000000001</c:v>
                </c:pt>
                <c:pt idx="67326">
                  <c:v>14.630108999999999</c:v>
                </c:pt>
                <c:pt idx="67327">
                  <c:v>14.633463000000001</c:v>
                </c:pt>
                <c:pt idx="67328">
                  <c:v>14.634142000000001</c:v>
                </c:pt>
                <c:pt idx="67329">
                  <c:v>14.633143</c:v>
                </c:pt>
                <c:pt idx="67330">
                  <c:v>14.636034</c:v>
                </c:pt>
                <c:pt idx="67331">
                  <c:v>14.639941</c:v>
                </c:pt>
                <c:pt idx="67332">
                  <c:v>14.639905000000001</c:v>
                </c:pt>
                <c:pt idx="67333">
                  <c:v>14.636912000000001</c:v>
                </c:pt>
                <c:pt idx="67334">
                  <c:v>14.633527000000001</c:v>
                </c:pt>
                <c:pt idx="67335">
                  <c:v>14.630388999999999</c:v>
                </c:pt>
                <c:pt idx="67336">
                  <c:v>14.632028</c:v>
                </c:pt>
                <c:pt idx="67337">
                  <c:v>14.63646</c:v>
                </c:pt>
                <c:pt idx="67338">
                  <c:v>14.635154</c:v>
                </c:pt>
                <c:pt idx="67339">
                  <c:v>14.631944000000001</c:v>
                </c:pt>
                <c:pt idx="67340">
                  <c:v>14.631709000000001</c:v>
                </c:pt>
                <c:pt idx="67341">
                  <c:v>14.633305999999999</c:v>
                </c:pt>
                <c:pt idx="67342">
                  <c:v>14.634850999999999</c:v>
                </c:pt>
                <c:pt idx="67343">
                  <c:v>14.633979999999999</c:v>
                </c:pt>
                <c:pt idx="67344">
                  <c:v>14.631949000000001</c:v>
                </c:pt>
                <c:pt idx="67345">
                  <c:v>14.634041</c:v>
                </c:pt>
                <c:pt idx="67346">
                  <c:v>14.638506</c:v>
                </c:pt>
                <c:pt idx="67347">
                  <c:v>14.640174</c:v>
                </c:pt>
                <c:pt idx="67348">
                  <c:v>14.642053000000001</c:v>
                </c:pt>
                <c:pt idx="67349">
                  <c:v>14.641241000000001</c:v>
                </c:pt>
                <c:pt idx="67350">
                  <c:v>14.63879</c:v>
                </c:pt>
                <c:pt idx="67351">
                  <c:v>14.641477</c:v>
                </c:pt>
                <c:pt idx="67352">
                  <c:v>14.643267</c:v>
                </c:pt>
                <c:pt idx="67353">
                  <c:v>14.641071</c:v>
                </c:pt>
                <c:pt idx="67354">
                  <c:v>14.639791000000001</c:v>
                </c:pt>
                <c:pt idx="67355">
                  <c:v>14.641211</c:v>
                </c:pt>
                <c:pt idx="67356">
                  <c:v>14.647399</c:v>
                </c:pt>
                <c:pt idx="67357">
                  <c:v>14.650731</c:v>
                </c:pt>
                <c:pt idx="67358">
                  <c:v>14.647867</c:v>
                </c:pt>
                <c:pt idx="67359">
                  <c:v>14.647527</c:v>
                </c:pt>
                <c:pt idx="67360">
                  <c:v>14.64723</c:v>
                </c:pt>
                <c:pt idx="67361">
                  <c:v>14.643295999999999</c:v>
                </c:pt>
                <c:pt idx="67362">
                  <c:v>14.642725</c:v>
                </c:pt>
                <c:pt idx="67363">
                  <c:v>14.64546</c:v>
                </c:pt>
                <c:pt idx="67364">
                  <c:v>14.645334999999999</c:v>
                </c:pt>
                <c:pt idx="67365">
                  <c:v>14.643349000000001</c:v>
                </c:pt>
                <c:pt idx="67366">
                  <c:v>14.640084</c:v>
                </c:pt>
                <c:pt idx="67367">
                  <c:v>14.637551</c:v>
                </c:pt>
                <c:pt idx="67368">
                  <c:v>14.638344999999999</c:v>
                </c:pt>
                <c:pt idx="67369">
                  <c:v>14.642652</c:v>
                </c:pt>
                <c:pt idx="67370">
                  <c:v>14.643273000000001</c:v>
                </c:pt>
                <c:pt idx="67371">
                  <c:v>14.641531000000001</c:v>
                </c:pt>
                <c:pt idx="67372">
                  <c:v>14.643241</c:v>
                </c:pt>
                <c:pt idx="67373">
                  <c:v>14.646531</c:v>
                </c:pt>
                <c:pt idx="67374">
                  <c:v>14.645443</c:v>
                </c:pt>
                <c:pt idx="67375">
                  <c:v>14.641961</c:v>
                </c:pt>
                <c:pt idx="67376">
                  <c:v>14.641416</c:v>
                </c:pt>
                <c:pt idx="67377">
                  <c:v>14.641038</c:v>
                </c:pt>
                <c:pt idx="67378">
                  <c:v>14.640188</c:v>
                </c:pt>
                <c:pt idx="67379">
                  <c:v>14.644431000000001</c:v>
                </c:pt>
                <c:pt idx="67380">
                  <c:v>14.648403</c:v>
                </c:pt>
                <c:pt idx="67381">
                  <c:v>14.647273999999999</c:v>
                </c:pt>
                <c:pt idx="67382">
                  <c:v>14.64551</c:v>
                </c:pt>
                <c:pt idx="67383">
                  <c:v>14.645166</c:v>
                </c:pt>
                <c:pt idx="67384">
                  <c:v>14.644570999999999</c:v>
                </c:pt>
                <c:pt idx="67385">
                  <c:v>14.647411</c:v>
                </c:pt>
                <c:pt idx="67386">
                  <c:v>14.647137000000001</c:v>
                </c:pt>
                <c:pt idx="67387">
                  <c:v>14.640181999999999</c:v>
                </c:pt>
                <c:pt idx="67388">
                  <c:v>14.640705000000001</c:v>
                </c:pt>
                <c:pt idx="67389">
                  <c:v>14.647481000000001</c:v>
                </c:pt>
                <c:pt idx="67390">
                  <c:v>14.649454</c:v>
                </c:pt>
                <c:pt idx="67391">
                  <c:v>14.650221</c:v>
                </c:pt>
                <c:pt idx="67392">
                  <c:v>14.650296000000001</c:v>
                </c:pt>
                <c:pt idx="67393">
                  <c:v>14.649705000000001</c:v>
                </c:pt>
                <c:pt idx="67394">
                  <c:v>14.651353</c:v>
                </c:pt>
                <c:pt idx="67395">
                  <c:v>14.649867</c:v>
                </c:pt>
                <c:pt idx="67396">
                  <c:v>14.645519</c:v>
                </c:pt>
                <c:pt idx="67397">
                  <c:v>14.649345</c:v>
                </c:pt>
                <c:pt idx="67398">
                  <c:v>14.656181</c:v>
                </c:pt>
                <c:pt idx="67399">
                  <c:v>14.653839</c:v>
                </c:pt>
                <c:pt idx="67400">
                  <c:v>14.649430000000001</c:v>
                </c:pt>
                <c:pt idx="67401">
                  <c:v>14.653216</c:v>
                </c:pt>
                <c:pt idx="67402">
                  <c:v>14.656644999999999</c:v>
                </c:pt>
                <c:pt idx="67403">
                  <c:v>14.656765999999999</c:v>
                </c:pt>
                <c:pt idx="67404">
                  <c:v>14.654343000000001</c:v>
                </c:pt>
                <c:pt idx="67405">
                  <c:v>14.649521999999999</c:v>
                </c:pt>
                <c:pt idx="67406">
                  <c:v>14.646376999999999</c:v>
                </c:pt>
                <c:pt idx="67407">
                  <c:v>14.647852</c:v>
                </c:pt>
                <c:pt idx="67408">
                  <c:v>14.651147</c:v>
                </c:pt>
                <c:pt idx="67409">
                  <c:v>14.652212</c:v>
                </c:pt>
                <c:pt idx="67410">
                  <c:v>14.650264999999999</c:v>
                </c:pt>
                <c:pt idx="67411">
                  <c:v>14.649825999999999</c:v>
                </c:pt>
                <c:pt idx="67412">
                  <c:v>14.649918</c:v>
                </c:pt>
                <c:pt idx="67413">
                  <c:v>14.650513</c:v>
                </c:pt>
                <c:pt idx="67414">
                  <c:v>14.651586</c:v>
                </c:pt>
                <c:pt idx="67415">
                  <c:v>14.6502</c:v>
                </c:pt>
                <c:pt idx="67416">
                  <c:v>14.651536</c:v>
                </c:pt>
                <c:pt idx="67417">
                  <c:v>14.658941</c:v>
                </c:pt>
                <c:pt idx="67418">
                  <c:v>14.658802</c:v>
                </c:pt>
                <c:pt idx="67419">
                  <c:v>14.655721</c:v>
                </c:pt>
                <c:pt idx="67420">
                  <c:v>14.659265</c:v>
                </c:pt>
                <c:pt idx="67421">
                  <c:v>14.659044</c:v>
                </c:pt>
                <c:pt idx="67422">
                  <c:v>14.654439999999999</c:v>
                </c:pt>
                <c:pt idx="67423">
                  <c:v>14.654913000000001</c:v>
                </c:pt>
                <c:pt idx="67424">
                  <c:v>14.657913000000001</c:v>
                </c:pt>
                <c:pt idx="67425">
                  <c:v>14.656185000000001</c:v>
                </c:pt>
                <c:pt idx="67426">
                  <c:v>14.652158999999999</c:v>
                </c:pt>
                <c:pt idx="67427">
                  <c:v>14.652162000000001</c:v>
                </c:pt>
                <c:pt idx="67428">
                  <c:v>14.653492</c:v>
                </c:pt>
                <c:pt idx="67429">
                  <c:v>14.655939</c:v>
                </c:pt>
                <c:pt idx="67430">
                  <c:v>14.659297</c:v>
                </c:pt>
                <c:pt idx="67431">
                  <c:v>14.659627</c:v>
                </c:pt>
                <c:pt idx="67432">
                  <c:v>14.656579000000001</c:v>
                </c:pt>
                <c:pt idx="67433">
                  <c:v>14.655609</c:v>
                </c:pt>
                <c:pt idx="67434">
                  <c:v>14.657634</c:v>
                </c:pt>
                <c:pt idx="67435">
                  <c:v>14.657434</c:v>
                </c:pt>
                <c:pt idx="67436">
                  <c:v>14.659537</c:v>
                </c:pt>
                <c:pt idx="67437">
                  <c:v>14.664446999999999</c:v>
                </c:pt>
                <c:pt idx="67438">
                  <c:v>14.662867</c:v>
                </c:pt>
                <c:pt idx="67439">
                  <c:v>14.663373999999999</c:v>
                </c:pt>
                <c:pt idx="67440">
                  <c:v>14.668601000000001</c:v>
                </c:pt>
                <c:pt idx="67441">
                  <c:v>14.667783</c:v>
                </c:pt>
                <c:pt idx="67442">
                  <c:v>14.666617</c:v>
                </c:pt>
                <c:pt idx="67443">
                  <c:v>14.669375</c:v>
                </c:pt>
                <c:pt idx="67444">
                  <c:v>14.667972000000001</c:v>
                </c:pt>
                <c:pt idx="67445">
                  <c:v>14.661834000000001</c:v>
                </c:pt>
                <c:pt idx="67446">
                  <c:v>14.658381</c:v>
                </c:pt>
                <c:pt idx="67447">
                  <c:v>14.663045</c:v>
                </c:pt>
                <c:pt idx="67448">
                  <c:v>14.669154000000001</c:v>
                </c:pt>
                <c:pt idx="67449">
                  <c:v>14.668462</c:v>
                </c:pt>
                <c:pt idx="67450">
                  <c:v>14.665305999999999</c:v>
                </c:pt>
                <c:pt idx="67451">
                  <c:v>14.666283999999999</c:v>
                </c:pt>
                <c:pt idx="67452">
                  <c:v>14.665544000000001</c:v>
                </c:pt>
                <c:pt idx="67453">
                  <c:v>14.661871</c:v>
                </c:pt>
                <c:pt idx="67454">
                  <c:v>14.662086</c:v>
                </c:pt>
                <c:pt idx="67455">
                  <c:v>14.668139</c:v>
                </c:pt>
                <c:pt idx="67456">
                  <c:v>14.670429</c:v>
                </c:pt>
                <c:pt idx="67457">
                  <c:v>14.667882000000001</c:v>
                </c:pt>
                <c:pt idx="67458">
                  <c:v>14.666949000000001</c:v>
                </c:pt>
                <c:pt idx="67459">
                  <c:v>14.665248</c:v>
                </c:pt>
                <c:pt idx="67460">
                  <c:v>14.663631000000001</c:v>
                </c:pt>
                <c:pt idx="67461">
                  <c:v>14.664635000000001</c:v>
                </c:pt>
                <c:pt idx="67462">
                  <c:v>14.667179000000001</c:v>
                </c:pt>
                <c:pt idx="67463">
                  <c:v>14.670721</c:v>
                </c:pt>
                <c:pt idx="67464">
                  <c:v>14.670551</c:v>
                </c:pt>
                <c:pt idx="67465">
                  <c:v>14.665156</c:v>
                </c:pt>
                <c:pt idx="67466">
                  <c:v>14.661928</c:v>
                </c:pt>
                <c:pt idx="67467">
                  <c:v>14.665989</c:v>
                </c:pt>
                <c:pt idx="67468">
                  <c:v>14.669136999999999</c:v>
                </c:pt>
                <c:pt idx="67469">
                  <c:v>14.666550000000001</c:v>
                </c:pt>
                <c:pt idx="67470">
                  <c:v>14.660624</c:v>
                </c:pt>
                <c:pt idx="67471">
                  <c:v>14.65828</c:v>
                </c:pt>
                <c:pt idx="67472">
                  <c:v>14.666715999999999</c:v>
                </c:pt>
                <c:pt idx="67473">
                  <c:v>14.674414000000001</c:v>
                </c:pt>
                <c:pt idx="67474">
                  <c:v>14.669726000000001</c:v>
                </c:pt>
                <c:pt idx="67475">
                  <c:v>14.664085999999999</c:v>
                </c:pt>
                <c:pt idx="67476">
                  <c:v>14.662172</c:v>
                </c:pt>
                <c:pt idx="67477">
                  <c:v>14.663684999999999</c:v>
                </c:pt>
                <c:pt idx="67478">
                  <c:v>14.667676</c:v>
                </c:pt>
                <c:pt idx="67479">
                  <c:v>14.666247</c:v>
                </c:pt>
                <c:pt idx="67480">
                  <c:v>14.663012999999999</c:v>
                </c:pt>
                <c:pt idx="67481">
                  <c:v>14.664255000000001</c:v>
                </c:pt>
                <c:pt idx="67482">
                  <c:v>14.667299</c:v>
                </c:pt>
                <c:pt idx="67483">
                  <c:v>14.669241</c:v>
                </c:pt>
                <c:pt idx="67484">
                  <c:v>14.665686000000001</c:v>
                </c:pt>
                <c:pt idx="67485">
                  <c:v>14.662952000000001</c:v>
                </c:pt>
                <c:pt idx="67486">
                  <c:v>14.665357</c:v>
                </c:pt>
                <c:pt idx="67487">
                  <c:v>14.666828000000001</c:v>
                </c:pt>
                <c:pt idx="67488">
                  <c:v>14.668341</c:v>
                </c:pt>
                <c:pt idx="67489">
                  <c:v>14.670712999999999</c:v>
                </c:pt>
                <c:pt idx="67490">
                  <c:v>14.673386000000001</c:v>
                </c:pt>
                <c:pt idx="67491">
                  <c:v>14.670339999999999</c:v>
                </c:pt>
                <c:pt idx="67492">
                  <c:v>14.663713</c:v>
                </c:pt>
                <c:pt idx="67493">
                  <c:v>14.666821000000001</c:v>
                </c:pt>
                <c:pt idx="67494">
                  <c:v>14.672745000000001</c:v>
                </c:pt>
                <c:pt idx="67495">
                  <c:v>14.675511999999999</c:v>
                </c:pt>
                <c:pt idx="67496">
                  <c:v>14.674598</c:v>
                </c:pt>
                <c:pt idx="67497">
                  <c:v>14.675112</c:v>
                </c:pt>
                <c:pt idx="67498">
                  <c:v>14.680814</c:v>
                </c:pt>
                <c:pt idx="67499">
                  <c:v>14.682823000000001</c:v>
                </c:pt>
                <c:pt idx="67500">
                  <c:v>14.680243000000001</c:v>
                </c:pt>
                <c:pt idx="67501">
                  <c:v>14.68031</c:v>
                </c:pt>
                <c:pt idx="67502">
                  <c:v>14.682969</c:v>
                </c:pt>
                <c:pt idx="67503">
                  <c:v>14.683558</c:v>
                </c:pt>
                <c:pt idx="67504">
                  <c:v>14.683493</c:v>
                </c:pt>
                <c:pt idx="67505">
                  <c:v>14.687545999999999</c:v>
                </c:pt>
                <c:pt idx="67506">
                  <c:v>14.687474</c:v>
                </c:pt>
                <c:pt idx="67507">
                  <c:v>14.683982</c:v>
                </c:pt>
                <c:pt idx="67508">
                  <c:v>14.685578</c:v>
                </c:pt>
                <c:pt idx="67509">
                  <c:v>14.688107</c:v>
                </c:pt>
                <c:pt idx="67510">
                  <c:v>14.686569</c:v>
                </c:pt>
                <c:pt idx="67511">
                  <c:v>14.682047000000001</c:v>
                </c:pt>
                <c:pt idx="67512">
                  <c:v>14.679418</c:v>
                </c:pt>
                <c:pt idx="67513">
                  <c:v>14.681749</c:v>
                </c:pt>
                <c:pt idx="67514">
                  <c:v>14.683643999999999</c:v>
                </c:pt>
                <c:pt idx="67515">
                  <c:v>14.685675</c:v>
                </c:pt>
                <c:pt idx="67516">
                  <c:v>14.685546</c:v>
                </c:pt>
                <c:pt idx="67517">
                  <c:v>14.681799</c:v>
                </c:pt>
                <c:pt idx="67518">
                  <c:v>14.680654000000001</c:v>
                </c:pt>
                <c:pt idx="67519">
                  <c:v>14.680968999999999</c:v>
                </c:pt>
                <c:pt idx="67520">
                  <c:v>14.681144</c:v>
                </c:pt>
                <c:pt idx="67521">
                  <c:v>14.685492999999999</c:v>
                </c:pt>
                <c:pt idx="67522">
                  <c:v>14.687832999999999</c:v>
                </c:pt>
                <c:pt idx="67523">
                  <c:v>14.683322</c:v>
                </c:pt>
                <c:pt idx="67524">
                  <c:v>14.682743</c:v>
                </c:pt>
                <c:pt idx="67525">
                  <c:v>14.683458999999999</c:v>
                </c:pt>
                <c:pt idx="67526">
                  <c:v>14.679076</c:v>
                </c:pt>
                <c:pt idx="67527">
                  <c:v>14.680482</c:v>
                </c:pt>
                <c:pt idx="67528">
                  <c:v>14.685126</c:v>
                </c:pt>
                <c:pt idx="67529">
                  <c:v>14.682508</c:v>
                </c:pt>
                <c:pt idx="67530">
                  <c:v>14.679271999999999</c:v>
                </c:pt>
                <c:pt idx="67531">
                  <c:v>14.680539</c:v>
                </c:pt>
                <c:pt idx="67532">
                  <c:v>14.681302000000001</c:v>
                </c:pt>
                <c:pt idx="67533">
                  <c:v>14.678844</c:v>
                </c:pt>
                <c:pt idx="67534">
                  <c:v>14.678056</c:v>
                </c:pt>
                <c:pt idx="67535">
                  <c:v>14.68041</c:v>
                </c:pt>
                <c:pt idx="67536">
                  <c:v>14.679772</c:v>
                </c:pt>
                <c:pt idx="67537">
                  <c:v>14.677440000000001</c:v>
                </c:pt>
                <c:pt idx="67538">
                  <c:v>14.676558</c:v>
                </c:pt>
                <c:pt idx="67539">
                  <c:v>14.679188999999999</c:v>
                </c:pt>
                <c:pt idx="67540">
                  <c:v>14.682555000000001</c:v>
                </c:pt>
                <c:pt idx="67541">
                  <c:v>14.681696000000001</c:v>
                </c:pt>
                <c:pt idx="67542">
                  <c:v>14.682264999999999</c:v>
                </c:pt>
                <c:pt idx="67543">
                  <c:v>14.684786000000001</c:v>
                </c:pt>
                <c:pt idx="67544">
                  <c:v>14.686142</c:v>
                </c:pt>
                <c:pt idx="67545">
                  <c:v>14.687818</c:v>
                </c:pt>
                <c:pt idx="67546">
                  <c:v>14.686544</c:v>
                </c:pt>
                <c:pt idx="67547">
                  <c:v>14.685542999999999</c:v>
                </c:pt>
                <c:pt idx="67548">
                  <c:v>14.688737</c:v>
                </c:pt>
                <c:pt idx="67549">
                  <c:v>14.689591</c:v>
                </c:pt>
                <c:pt idx="67550">
                  <c:v>14.688155</c:v>
                </c:pt>
                <c:pt idx="67551">
                  <c:v>14.688647</c:v>
                </c:pt>
                <c:pt idx="67552">
                  <c:v>14.687206</c:v>
                </c:pt>
                <c:pt idx="67553">
                  <c:v>14.686097</c:v>
                </c:pt>
                <c:pt idx="67554">
                  <c:v>14.68543</c:v>
                </c:pt>
                <c:pt idx="67555">
                  <c:v>14.684968</c:v>
                </c:pt>
                <c:pt idx="67556">
                  <c:v>14.684172</c:v>
                </c:pt>
                <c:pt idx="67557">
                  <c:v>14.684059</c:v>
                </c:pt>
                <c:pt idx="67558">
                  <c:v>14.688124</c:v>
                </c:pt>
                <c:pt idx="67559">
                  <c:v>14.687652999999999</c:v>
                </c:pt>
                <c:pt idx="67560">
                  <c:v>14.683657999999999</c:v>
                </c:pt>
                <c:pt idx="67561">
                  <c:v>14.68656</c:v>
                </c:pt>
                <c:pt idx="67562">
                  <c:v>14.688901</c:v>
                </c:pt>
                <c:pt idx="67563">
                  <c:v>14.685668</c:v>
                </c:pt>
                <c:pt idx="67564">
                  <c:v>14.68695</c:v>
                </c:pt>
                <c:pt idx="67565">
                  <c:v>14.690810000000001</c:v>
                </c:pt>
                <c:pt idx="67566">
                  <c:v>14.69201</c:v>
                </c:pt>
                <c:pt idx="67567">
                  <c:v>14.694157000000001</c:v>
                </c:pt>
                <c:pt idx="67568">
                  <c:v>14.695304</c:v>
                </c:pt>
                <c:pt idx="67569">
                  <c:v>14.693674</c:v>
                </c:pt>
                <c:pt idx="67570">
                  <c:v>14.693783</c:v>
                </c:pt>
                <c:pt idx="67571">
                  <c:v>14.693216</c:v>
                </c:pt>
                <c:pt idx="67572">
                  <c:v>14.692513</c:v>
                </c:pt>
                <c:pt idx="67573">
                  <c:v>14.693595</c:v>
                </c:pt>
                <c:pt idx="67574">
                  <c:v>14.693021999999999</c:v>
                </c:pt>
                <c:pt idx="67575">
                  <c:v>14.693963999999999</c:v>
                </c:pt>
                <c:pt idx="67576">
                  <c:v>14.694705000000001</c:v>
                </c:pt>
                <c:pt idx="67577">
                  <c:v>14.69337</c:v>
                </c:pt>
                <c:pt idx="67578">
                  <c:v>14.698618</c:v>
                </c:pt>
                <c:pt idx="67579">
                  <c:v>14.702254999999999</c:v>
                </c:pt>
                <c:pt idx="67580">
                  <c:v>14.695613</c:v>
                </c:pt>
                <c:pt idx="67581">
                  <c:v>14.694209000000001</c:v>
                </c:pt>
                <c:pt idx="67582">
                  <c:v>14.697869000000001</c:v>
                </c:pt>
                <c:pt idx="67583">
                  <c:v>14.696412</c:v>
                </c:pt>
                <c:pt idx="67584">
                  <c:v>14.696674</c:v>
                </c:pt>
                <c:pt idx="67585">
                  <c:v>14.699260000000001</c:v>
                </c:pt>
                <c:pt idx="67586">
                  <c:v>14.696531999999999</c:v>
                </c:pt>
                <c:pt idx="67587">
                  <c:v>14.693838</c:v>
                </c:pt>
                <c:pt idx="67588">
                  <c:v>14.695891</c:v>
                </c:pt>
                <c:pt idx="67589">
                  <c:v>14.699704000000001</c:v>
                </c:pt>
                <c:pt idx="67590">
                  <c:v>14.701394000000001</c:v>
                </c:pt>
                <c:pt idx="67591">
                  <c:v>14.697713</c:v>
                </c:pt>
                <c:pt idx="67592">
                  <c:v>14.692205</c:v>
                </c:pt>
                <c:pt idx="67593">
                  <c:v>14.693388000000001</c:v>
                </c:pt>
                <c:pt idx="67594">
                  <c:v>14.699897</c:v>
                </c:pt>
                <c:pt idx="67595">
                  <c:v>14.700677000000001</c:v>
                </c:pt>
                <c:pt idx="67596">
                  <c:v>14.695846</c:v>
                </c:pt>
                <c:pt idx="67597">
                  <c:v>14.695955</c:v>
                </c:pt>
                <c:pt idx="67598">
                  <c:v>14.697844</c:v>
                </c:pt>
                <c:pt idx="67599">
                  <c:v>14.699878999999999</c:v>
                </c:pt>
                <c:pt idx="67600">
                  <c:v>14.699252</c:v>
                </c:pt>
                <c:pt idx="67601">
                  <c:v>14.695285999999999</c:v>
                </c:pt>
                <c:pt idx="67602">
                  <c:v>14.698372000000001</c:v>
                </c:pt>
                <c:pt idx="67603">
                  <c:v>14.705169</c:v>
                </c:pt>
                <c:pt idx="67604">
                  <c:v>14.703462999999999</c:v>
                </c:pt>
                <c:pt idx="67605">
                  <c:v>14.699584</c:v>
                </c:pt>
                <c:pt idx="67606">
                  <c:v>14.70316</c:v>
                </c:pt>
                <c:pt idx="67607">
                  <c:v>14.707708999999999</c:v>
                </c:pt>
                <c:pt idx="67608">
                  <c:v>14.706263</c:v>
                </c:pt>
                <c:pt idx="67609">
                  <c:v>14.701212</c:v>
                </c:pt>
                <c:pt idx="67610">
                  <c:v>14.697431999999999</c:v>
                </c:pt>
                <c:pt idx="67611">
                  <c:v>14.700723999999999</c:v>
                </c:pt>
                <c:pt idx="67612">
                  <c:v>14.704188</c:v>
                </c:pt>
                <c:pt idx="67613">
                  <c:v>14.704618</c:v>
                </c:pt>
                <c:pt idx="67614">
                  <c:v>14.704502</c:v>
                </c:pt>
                <c:pt idx="67615">
                  <c:v>14.701434000000001</c:v>
                </c:pt>
                <c:pt idx="67616">
                  <c:v>14.700957000000001</c:v>
                </c:pt>
                <c:pt idx="67617">
                  <c:v>14.704138</c:v>
                </c:pt>
                <c:pt idx="67618">
                  <c:v>14.702341000000001</c:v>
                </c:pt>
                <c:pt idx="67619">
                  <c:v>14.700858</c:v>
                </c:pt>
                <c:pt idx="67620">
                  <c:v>14.702813000000001</c:v>
                </c:pt>
                <c:pt idx="67621">
                  <c:v>14.702341000000001</c:v>
                </c:pt>
                <c:pt idx="67622">
                  <c:v>14.699437</c:v>
                </c:pt>
                <c:pt idx="67623">
                  <c:v>14.697079</c:v>
                </c:pt>
                <c:pt idx="67624">
                  <c:v>14.697329</c:v>
                </c:pt>
                <c:pt idx="67625">
                  <c:v>14.699064</c:v>
                </c:pt>
                <c:pt idx="67626">
                  <c:v>14.699643</c:v>
                </c:pt>
                <c:pt idx="67627">
                  <c:v>14.698854000000001</c:v>
                </c:pt>
                <c:pt idx="67628">
                  <c:v>14.697243</c:v>
                </c:pt>
                <c:pt idx="67629">
                  <c:v>14.696552000000001</c:v>
                </c:pt>
                <c:pt idx="67630">
                  <c:v>14.699287</c:v>
                </c:pt>
                <c:pt idx="67631">
                  <c:v>14.699769</c:v>
                </c:pt>
                <c:pt idx="67632">
                  <c:v>14.699980999999999</c:v>
                </c:pt>
                <c:pt idx="67633">
                  <c:v>14.702449</c:v>
                </c:pt>
                <c:pt idx="67634">
                  <c:v>14.699862</c:v>
                </c:pt>
                <c:pt idx="67635">
                  <c:v>14.700426</c:v>
                </c:pt>
                <c:pt idx="67636">
                  <c:v>14.706807</c:v>
                </c:pt>
                <c:pt idx="67637">
                  <c:v>14.704357999999999</c:v>
                </c:pt>
                <c:pt idx="67638">
                  <c:v>14.701639</c:v>
                </c:pt>
                <c:pt idx="67639">
                  <c:v>14.706184</c:v>
                </c:pt>
                <c:pt idx="67640">
                  <c:v>14.703514999999999</c:v>
                </c:pt>
                <c:pt idx="67641">
                  <c:v>14.700411000000001</c:v>
                </c:pt>
                <c:pt idx="67642">
                  <c:v>14.7035</c:v>
                </c:pt>
                <c:pt idx="67643">
                  <c:v>14.707858</c:v>
                </c:pt>
                <c:pt idx="67644">
                  <c:v>14.714046</c:v>
                </c:pt>
                <c:pt idx="67645">
                  <c:v>14.714076</c:v>
                </c:pt>
                <c:pt idx="67646">
                  <c:v>14.707511999999999</c:v>
                </c:pt>
                <c:pt idx="67647">
                  <c:v>14.709220999999999</c:v>
                </c:pt>
                <c:pt idx="67648">
                  <c:v>14.716294</c:v>
                </c:pt>
                <c:pt idx="67649">
                  <c:v>14.714919999999999</c:v>
                </c:pt>
                <c:pt idx="67650">
                  <c:v>14.71397</c:v>
                </c:pt>
                <c:pt idx="67651">
                  <c:v>14.720969999999999</c:v>
                </c:pt>
                <c:pt idx="67652">
                  <c:v>14.721154</c:v>
                </c:pt>
                <c:pt idx="67653">
                  <c:v>14.714783000000001</c:v>
                </c:pt>
                <c:pt idx="67654">
                  <c:v>14.716175</c:v>
                </c:pt>
                <c:pt idx="67655">
                  <c:v>14.719827</c:v>
                </c:pt>
                <c:pt idx="67656">
                  <c:v>14.717112</c:v>
                </c:pt>
                <c:pt idx="67657">
                  <c:v>14.714625</c:v>
                </c:pt>
                <c:pt idx="67658">
                  <c:v>14.716416000000001</c:v>
                </c:pt>
                <c:pt idx="67659">
                  <c:v>14.720219</c:v>
                </c:pt>
                <c:pt idx="67660">
                  <c:v>14.71991</c:v>
                </c:pt>
                <c:pt idx="67661">
                  <c:v>14.714758</c:v>
                </c:pt>
                <c:pt idx="67662">
                  <c:v>14.710179</c:v>
                </c:pt>
                <c:pt idx="67663">
                  <c:v>14.710361000000001</c:v>
                </c:pt>
                <c:pt idx="67664">
                  <c:v>14.714988</c:v>
                </c:pt>
                <c:pt idx="67665">
                  <c:v>14.717288</c:v>
                </c:pt>
                <c:pt idx="67666">
                  <c:v>14.714741999999999</c:v>
                </c:pt>
                <c:pt idx="67667">
                  <c:v>14.713492</c:v>
                </c:pt>
                <c:pt idx="67668">
                  <c:v>14.713903</c:v>
                </c:pt>
                <c:pt idx="67669">
                  <c:v>14.713599</c:v>
                </c:pt>
                <c:pt idx="67670">
                  <c:v>14.714938</c:v>
                </c:pt>
                <c:pt idx="67671">
                  <c:v>14.715547000000001</c:v>
                </c:pt>
                <c:pt idx="67672">
                  <c:v>14.712854</c:v>
                </c:pt>
                <c:pt idx="67673">
                  <c:v>14.714067</c:v>
                </c:pt>
                <c:pt idx="67674">
                  <c:v>14.717093</c:v>
                </c:pt>
                <c:pt idx="67675">
                  <c:v>14.715681999999999</c:v>
                </c:pt>
                <c:pt idx="67676">
                  <c:v>14.716666</c:v>
                </c:pt>
                <c:pt idx="67677">
                  <c:v>14.718256999999999</c:v>
                </c:pt>
                <c:pt idx="67678">
                  <c:v>14.713679000000001</c:v>
                </c:pt>
                <c:pt idx="67679">
                  <c:v>14.712427</c:v>
                </c:pt>
                <c:pt idx="67680">
                  <c:v>14.715491</c:v>
                </c:pt>
                <c:pt idx="67681">
                  <c:v>14.717715999999999</c:v>
                </c:pt>
                <c:pt idx="67682">
                  <c:v>14.719856999999999</c:v>
                </c:pt>
                <c:pt idx="67683">
                  <c:v>14.718868000000001</c:v>
                </c:pt>
                <c:pt idx="67684">
                  <c:v>14.716259000000001</c:v>
                </c:pt>
                <c:pt idx="67685">
                  <c:v>14.717297</c:v>
                </c:pt>
                <c:pt idx="67686">
                  <c:v>14.718216999999999</c:v>
                </c:pt>
                <c:pt idx="67687">
                  <c:v>14.714117999999999</c:v>
                </c:pt>
                <c:pt idx="67688">
                  <c:v>14.712980999999999</c:v>
                </c:pt>
                <c:pt idx="67689">
                  <c:v>14.71716</c:v>
                </c:pt>
                <c:pt idx="67690">
                  <c:v>14.718199</c:v>
                </c:pt>
                <c:pt idx="67691">
                  <c:v>14.715391</c:v>
                </c:pt>
                <c:pt idx="67692">
                  <c:v>14.714638000000001</c:v>
                </c:pt>
                <c:pt idx="67693">
                  <c:v>14.717222</c:v>
                </c:pt>
                <c:pt idx="67694">
                  <c:v>14.720616</c:v>
                </c:pt>
                <c:pt idx="67695">
                  <c:v>14.721947999999999</c:v>
                </c:pt>
                <c:pt idx="67696">
                  <c:v>14.718242</c:v>
                </c:pt>
                <c:pt idx="67697">
                  <c:v>14.715766</c:v>
                </c:pt>
                <c:pt idx="67698">
                  <c:v>14.719417999999999</c:v>
                </c:pt>
                <c:pt idx="67699">
                  <c:v>14.720627</c:v>
                </c:pt>
                <c:pt idx="67700">
                  <c:v>14.719390000000001</c:v>
                </c:pt>
                <c:pt idx="67701">
                  <c:v>14.722968</c:v>
                </c:pt>
                <c:pt idx="67702">
                  <c:v>14.724818000000001</c:v>
                </c:pt>
                <c:pt idx="67703">
                  <c:v>14.721892</c:v>
                </c:pt>
                <c:pt idx="67704">
                  <c:v>14.718828999999999</c:v>
                </c:pt>
                <c:pt idx="67705">
                  <c:v>14.715056000000001</c:v>
                </c:pt>
                <c:pt idx="67706">
                  <c:v>14.715749000000001</c:v>
                </c:pt>
                <c:pt idx="67707">
                  <c:v>14.719369</c:v>
                </c:pt>
                <c:pt idx="67708">
                  <c:v>14.719427</c:v>
                </c:pt>
                <c:pt idx="67709">
                  <c:v>14.721124</c:v>
                </c:pt>
                <c:pt idx="67710">
                  <c:v>14.722185</c:v>
                </c:pt>
                <c:pt idx="67711">
                  <c:v>14.721112</c:v>
                </c:pt>
                <c:pt idx="67712">
                  <c:v>14.728258</c:v>
                </c:pt>
                <c:pt idx="67713">
                  <c:v>14.732545</c:v>
                </c:pt>
                <c:pt idx="67714">
                  <c:v>14.728915000000001</c:v>
                </c:pt>
                <c:pt idx="67715">
                  <c:v>14.7309</c:v>
                </c:pt>
                <c:pt idx="67716">
                  <c:v>14.736143999999999</c:v>
                </c:pt>
                <c:pt idx="67717">
                  <c:v>14.736335</c:v>
                </c:pt>
                <c:pt idx="67718">
                  <c:v>14.732863999999999</c:v>
                </c:pt>
                <c:pt idx="67719">
                  <c:v>14.730525</c:v>
                </c:pt>
                <c:pt idx="67720">
                  <c:v>14.732373000000001</c:v>
                </c:pt>
                <c:pt idx="67721">
                  <c:v>14.732802</c:v>
                </c:pt>
                <c:pt idx="67722">
                  <c:v>14.733150999999999</c:v>
                </c:pt>
                <c:pt idx="67723">
                  <c:v>14.734465999999999</c:v>
                </c:pt>
                <c:pt idx="67724">
                  <c:v>14.729269</c:v>
                </c:pt>
                <c:pt idx="67725">
                  <c:v>14.726229999999999</c:v>
                </c:pt>
                <c:pt idx="67726">
                  <c:v>14.728600999999999</c:v>
                </c:pt>
                <c:pt idx="67727">
                  <c:v>14.725735</c:v>
                </c:pt>
                <c:pt idx="67728">
                  <c:v>14.724833</c:v>
                </c:pt>
                <c:pt idx="67729">
                  <c:v>14.729556000000001</c:v>
                </c:pt>
                <c:pt idx="67730">
                  <c:v>14.731138</c:v>
                </c:pt>
                <c:pt idx="67731">
                  <c:v>14.730568</c:v>
                </c:pt>
                <c:pt idx="67732">
                  <c:v>14.729198999999999</c:v>
                </c:pt>
                <c:pt idx="67733">
                  <c:v>14.72747</c:v>
                </c:pt>
                <c:pt idx="67734">
                  <c:v>14.726785</c:v>
                </c:pt>
                <c:pt idx="67735">
                  <c:v>14.726734</c:v>
                </c:pt>
                <c:pt idx="67736">
                  <c:v>14.726901</c:v>
                </c:pt>
                <c:pt idx="67737">
                  <c:v>14.725063</c:v>
                </c:pt>
                <c:pt idx="67738">
                  <c:v>14.724004000000001</c:v>
                </c:pt>
                <c:pt idx="67739">
                  <c:v>14.726965999999999</c:v>
                </c:pt>
                <c:pt idx="67740">
                  <c:v>14.731408999999999</c:v>
                </c:pt>
                <c:pt idx="67741">
                  <c:v>14.731528000000001</c:v>
                </c:pt>
                <c:pt idx="67742">
                  <c:v>14.729877</c:v>
                </c:pt>
                <c:pt idx="67743">
                  <c:v>14.729392000000001</c:v>
                </c:pt>
                <c:pt idx="67744">
                  <c:v>14.728173</c:v>
                </c:pt>
                <c:pt idx="67745">
                  <c:v>14.728014</c:v>
                </c:pt>
                <c:pt idx="67746">
                  <c:v>14.727028000000001</c:v>
                </c:pt>
                <c:pt idx="67747">
                  <c:v>14.724876999999999</c:v>
                </c:pt>
                <c:pt idx="67748">
                  <c:v>14.728878</c:v>
                </c:pt>
                <c:pt idx="67749">
                  <c:v>14.731514000000001</c:v>
                </c:pt>
                <c:pt idx="67750">
                  <c:v>14.728863</c:v>
                </c:pt>
                <c:pt idx="67751">
                  <c:v>14.730359999999999</c:v>
                </c:pt>
                <c:pt idx="67752">
                  <c:v>14.732009</c:v>
                </c:pt>
                <c:pt idx="67753">
                  <c:v>14.731553999999999</c:v>
                </c:pt>
                <c:pt idx="67754">
                  <c:v>14.734413999999999</c:v>
                </c:pt>
                <c:pt idx="67755">
                  <c:v>14.734283</c:v>
                </c:pt>
                <c:pt idx="67756">
                  <c:v>14.731582</c:v>
                </c:pt>
                <c:pt idx="67757">
                  <c:v>14.734885</c:v>
                </c:pt>
                <c:pt idx="67758">
                  <c:v>14.737157</c:v>
                </c:pt>
                <c:pt idx="67759">
                  <c:v>14.734991000000001</c:v>
                </c:pt>
                <c:pt idx="67760">
                  <c:v>14.737489</c:v>
                </c:pt>
                <c:pt idx="67761">
                  <c:v>14.742502</c:v>
                </c:pt>
                <c:pt idx="67762">
                  <c:v>14.740769999999999</c:v>
                </c:pt>
                <c:pt idx="67763">
                  <c:v>14.737617999999999</c:v>
                </c:pt>
                <c:pt idx="67764">
                  <c:v>14.738954</c:v>
                </c:pt>
                <c:pt idx="67765">
                  <c:v>14.740459</c:v>
                </c:pt>
                <c:pt idx="67766">
                  <c:v>14.739424</c:v>
                </c:pt>
                <c:pt idx="67767">
                  <c:v>14.738509000000001</c:v>
                </c:pt>
                <c:pt idx="67768">
                  <c:v>14.737556</c:v>
                </c:pt>
                <c:pt idx="67769">
                  <c:v>14.738517999999999</c:v>
                </c:pt>
                <c:pt idx="67770">
                  <c:v>14.741724</c:v>
                </c:pt>
                <c:pt idx="67771">
                  <c:v>14.740169</c:v>
                </c:pt>
                <c:pt idx="67772">
                  <c:v>14.736732999999999</c:v>
                </c:pt>
                <c:pt idx="67773">
                  <c:v>14.737627</c:v>
                </c:pt>
                <c:pt idx="67774">
                  <c:v>14.738821</c:v>
                </c:pt>
                <c:pt idx="67775">
                  <c:v>14.741002999999999</c:v>
                </c:pt>
                <c:pt idx="67776">
                  <c:v>14.743287</c:v>
                </c:pt>
                <c:pt idx="67777">
                  <c:v>14.744291</c:v>
                </c:pt>
                <c:pt idx="67778">
                  <c:v>14.745115999999999</c:v>
                </c:pt>
                <c:pt idx="67779">
                  <c:v>14.744534</c:v>
                </c:pt>
                <c:pt idx="67780">
                  <c:v>14.747237999999999</c:v>
                </c:pt>
                <c:pt idx="67781">
                  <c:v>14.750298000000001</c:v>
                </c:pt>
                <c:pt idx="67782">
                  <c:v>14.746544</c:v>
                </c:pt>
                <c:pt idx="67783">
                  <c:v>14.741429</c:v>
                </c:pt>
                <c:pt idx="67784">
                  <c:v>14.743423999999999</c:v>
                </c:pt>
                <c:pt idx="67785">
                  <c:v>14.746164</c:v>
                </c:pt>
                <c:pt idx="67786">
                  <c:v>14.745039</c:v>
                </c:pt>
                <c:pt idx="67787">
                  <c:v>14.745462</c:v>
                </c:pt>
                <c:pt idx="67788">
                  <c:v>14.747845</c:v>
                </c:pt>
                <c:pt idx="67789">
                  <c:v>14.747928999999999</c:v>
                </c:pt>
                <c:pt idx="67790">
                  <c:v>14.747147</c:v>
                </c:pt>
                <c:pt idx="67791">
                  <c:v>14.748450999999999</c:v>
                </c:pt>
                <c:pt idx="67792">
                  <c:v>14.747248000000001</c:v>
                </c:pt>
                <c:pt idx="67793">
                  <c:v>14.744768000000001</c:v>
                </c:pt>
                <c:pt idx="67794">
                  <c:v>14.746930000000001</c:v>
                </c:pt>
                <c:pt idx="67795">
                  <c:v>14.750978</c:v>
                </c:pt>
                <c:pt idx="67796">
                  <c:v>14.748818</c:v>
                </c:pt>
                <c:pt idx="67797">
                  <c:v>14.744398</c:v>
                </c:pt>
                <c:pt idx="67798">
                  <c:v>14.746556999999999</c:v>
                </c:pt>
                <c:pt idx="67799">
                  <c:v>14.747495000000001</c:v>
                </c:pt>
                <c:pt idx="67800">
                  <c:v>14.743990999999999</c:v>
                </c:pt>
                <c:pt idx="67801">
                  <c:v>14.744396</c:v>
                </c:pt>
                <c:pt idx="67802">
                  <c:v>14.746181</c:v>
                </c:pt>
                <c:pt idx="67803">
                  <c:v>14.745547999999999</c:v>
                </c:pt>
                <c:pt idx="67804">
                  <c:v>14.747154</c:v>
                </c:pt>
                <c:pt idx="67805">
                  <c:v>14.749859000000001</c:v>
                </c:pt>
                <c:pt idx="67806">
                  <c:v>14.749496000000001</c:v>
                </c:pt>
                <c:pt idx="67807">
                  <c:v>14.751026</c:v>
                </c:pt>
                <c:pt idx="67808">
                  <c:v>14.753323999999999</c:v>
                </c:pt>
                <c:pt idx="67809">
                  <c:v>14.749974999999999</c:v>
                </c:pt>
                <c:pt idx="67810">
                  <c:v>14.751662</c:v>
                </c:pt>
                <c:pt idx="67811">
                  <c:v>14.754623</c:v>
                </c:pt>
                <c:pt idx="67812">
                  <c:v>14.750797</c:v>
                </c:pt>
                <c:pt idx="67813">
                  <c:v>14.753138</c:v>
                </c:pt>
                <c:pt idx="67814">
                  <c:v>14.759660999999999</c:v>
                </c:pt>
                <c:pt idx="67815">
                  <c:v>14.757974000000001</c:v>
                </c:pt>
                <c:pt idx="67816">
                  <c:v>14.756938</c:v>
                </c:pt>
                <c:pt idx="67817">
                  <c:v>14.763824</c:v>
                </c:pt>
                <c:pt idx="67818">
                  <c:v>14.764075</c:v>
                </c:pt>
                <c:pt idx="67819">
                  <c:v>14.756292999999999</c:v>
                </c:pt>
                <c:pt idx="67820">
                  <c:v>14.758115</c:v>
                </c:pt>
                <c:pt idx="67821">
                  <c:v>14.765197000000001</c:v>
                </c:pt>
                <c:pt idx="67822">
                  <c:v>14.764915</c:v>
                </c:pt>
                <c:pt idx="67823">
                  <c:v>14.76155</c:v>
                </c:pt>
                <c:pt idx="67824">
                  <c:v>14.761732</c:v>
                </c:pt>
                <c:pt idx="67825">
                  <c:v>14.764426</c:v>
                </c:pt>
                <c:pt idx="67826">
                  <c:v>14.761741000000001</c:v>
                </c:pt>
                <c:pt idx="67827">
                  <c:v>14.755883000000001</c:v>
                </c:pt>
                <c:pt idx="67828">
                  <c:v>14.758184999999999</c:v>
                </c:pt>
                <c:pt idx="67829">
                  <c:v>14.760213</c:v>
                </c:pt>
                <c:pt idx="67830">
                  <c:v>14.757237</c:v>
                </c:pt>
                <c:pt idx="67831">
                  <c:v>14.758229</c:v>
                </c:pt>
                <c:pt idx="67832">
                  <c:v>14.7613</c:v>
                </c:pt>
                <c:pt idx="67833">
                  <c:v>14.760543999999999</c:v>
                </c:pt>
                <c:pt idx="67834">
                  <c:v>14.758062000000001</c:v>
                </c:pt>
                <c:pt idx="67835">
                  <c:v>14.756940999999999</c:v>
                </c:pt>
                <c:pt idx="67836">
                  <c:v>14.759753999999999</c:v>
                </c:pt>
                <c:pt idx="67837">
                  <c:v>14.763569</c:v>
                </c:pt>
                <c:pt idx="67838">
                  <c:v>14.764415</c:v>
                </c:pt>
                <c:pt idx="67839">
                  <c:v>14.760871</c:v>
                </c:pt>
                <c:pt idx="67840">
                  <c:v>14.760241000000001</c:v>
                </c:pt>
                <c:pt idx="67841">
                  <c:v>14.76097</c:v>
                </c:pt>
                <c:pt idx="67842">
                  <c:v>14.757248000000001</c:v>
                </c:pt>
                <c:pt idx="67843">
                  <c:v>14.755663</c:v>
                </c:pt>
                <c:pt idx="67844">
                  <c:v>14.757447000000001</c:v>
                </c:pt>
                <c:pt idx="67845">
                  <c:v>14.758089</c:v>
                </c:pt>
                <c:pt idx="67846">
                  <c:v>14.758329</c:v>
                </c:pt>
                <c:pt idx="67847">
                  <c:v>14.756831</c:v>
                </c:pt>
                <c:pt idx="67848">
                  <c:v>14.756935</c:v>
                </c:pt>
                <c:pt idx="67849">
                  <c:v>14.759924</c:v>
                </c:pt>
                <c:pt idx="67850">
                  <c:v>14.759024999999999</c:v>
                </c:pt>
                <c:pt idx="67851">
                  <c:v>14.754758000000001</c:v>
                </c:pt>
                <c:pt idx="67852">
                  <c:v>14.755639</c:v>
                </c:pt>
                <c:pt idx="67853">
                  <c:v>14.757324000000001</c:v>
                </c:pt>
                <c:pt idx="67854">
                  <c:v>14.758863</c:v>
                </c:pt>
                <c:pt idx="67855">
                  <c:v>14.760947</c:v>
                </c:pt>
                <c:pt idx="67856">
                  <c:v>14.76407</c:v>
                </c:pt>
                <c:pt idx="67857">
                  <c:v>14.766017</c:v>
                </c:pt>
                <c:pt idx="67858">
                  <c:v>14.764343999999999</c:v>
                </c:pt>
                <c:pt idx="67859">
                  <c:v>14.764104</c:v>
                </c:pt>
                <c:pt idx="67860">
                  <c:v>14.763389</c:v>
                </c:pt>
                <c:pt idx="67861">
                  <c:v>14.759264999999999</c:v>
                </c:pt>
                <c:pt idx="67862">
                  <c:v>14.761456000000001</c:v>
                </c:pt>
                <c:pt idx="67863">
                  <c:v>14.764830999999999</c:v>
                </c:pt>
                <c:pt idx="67864">
                  <c:v>14.762362</c:v>
                </c:pt>
                <c:pt idx="67865">
                  <c:v>14.76079</c:v>
                </c:pt>
                <c:pt idx="67866">
                  <c:v>14.764006999999999</c:v>
                </c:pt>
                <c:pt idx="67867">
                  <c:v>14.767783</c:v>
                </c:pt>
                <c:pt idx="67868">
                  <c:v>14.765300999999999</c:v>
                </c:pt>
                <c:pt idx="67869">
                  <c:v>14.760125</c:v>
                </c:pt>
                <c:pt idx="67870">
                  <c:v>14.765447</c:v>
                </c:pt>
                <c:pt idx="67871">
                  <c:v>14.769346000000001</c:v>
                </c:pt>
                <c:pt idx="67872">
                  <c:v>14.763446999999999</c:v>
                </c:pt>
                <c:pt idx="67873">
                  <c:v>14.762536000000001</c:v>
                </c:pt>
                <c:pt idx="67874">
                  <c:v>14.769098</c:v>
                </c:pt>
                <c:pt idx="67875">
                  <c:v>14.769634999999999</c:v>
                </c:pt>
                <c:pt idx="67876">
                  <c:v>14.769149000000001</c:v>
                </c:pt>
                <c:pt idx="67877">
                  <c:v>14.771029</c:v>
                </c:pt>
                <c:pt idx="67878">
                  <c:v>14.772785000000001</c:v>
                </c:pt>
                <c:pt idx="67879">
                  <c:v>14.775452</c:v>
                </c:pt>
                <c:pt idx="67880">
                  <c:v>14.773977</c:v>
                </c:pt>
                <c:pt idx="67881">
                  <c:v>14.76981</c:v>
                </c:pt>
                <c:pt idx="67882">
                  <c:v>14.771869000000001</c:v>
                </c:pt>
                <c:pt idx="67883">
                  <c:v>14.774986</c:v>
                </c:pt>
                <c:pt idx="67884">
                  <c:v>14.772636</c:v>
                </c:pt>
                <c:pt idx="67885">
                  <c:v>14.771108999999999</c:v>
                </c:pt>
                <c:pt idx="67886">
                  <c:v>14.777441</c:v>
                </c:pt>
                <c:pt idx="67887">
                  <c:v>14.780967</c:v>
                </c:pt>
                <c:pt idx="67888">
                  <c:v>14.773260000000001</c:v>
                </c:pt>
                <c:pt idx="67889">
                  <c:v>14.769812999999999</c:v>
                </c:pt>
                <c:pt idx="67890">
                  <c:v>14.773448</c:v>
                </c:pt>
                <c:pt idx="67891">
                  <c:v>14.770595999999999</c:v>
                </c:pt>
                <c:pt idx="67892">
                  <c:v>14.769843</c:v>
                </c:pt>
                <c:pt idx="67893">
                  <c:v>14.774013</c:v>
                </c:pt>
                <c:pt idx="67894">
                  <c:v>14.770295000000001</c:v>
                </c:pt>
                <c:pt idx="67895">
                  <c:v>14.764917000000001</c:v>
                </c:pt>
                <c:pt idx="67896">
                  <c:v>14.76778</c:v>
                </c:pt>
                <c:pt idx="67897">
                  <c:v>14.772838999999999</c:v>
                </c:pt>
                <c:pt idx="67898">
                  <c:v>14.77136</c:v>
                </c:pt>
                <c:pt idx="67899">
                  <c:v>14.76896</c:v>
                </c:pt>
                <c:pt idx="67900">
                  <c:v>14.770949999999999</c:v>
                </c:pt>
                <c:pt idx="67901">
                  <c:v>14.772809000000001</c:v>
                </c:pt>
                <c:pt idx="67902">
                  <c:v>14.773166</c:v>
                </c:pt>
                <c:pt idx="67903">
                  <c:v>14.77351</c:v>
                </c:pt>
                <c:pt idx="67904">
                  <c:v>14.775033000000001</c:v>
                </c:pt>
                <c:pt idx="67905">
                  <c:v>14.776963</c:v>
                </c:pt>
                <c:pt idx="67906">
                  <c:v>14.777562</c:v>
                </c:pt>
                <c:pt idx="67907">
                  <c:v>14.777919000000001</c:v>
                </c:pt>
                <c:pt idx="67908">
                  <c:v>14.777367999999999</c:v>
                </c:pt>
                <c:pt idx="67909">
                  <c:v>14.775801</c:v>
                </c:pt>
                <c:pt idx="67910">
                  <c:v>14.777642999999999</c:v>
                </c:pt>
                <c:pt idx="67911">
                  <c:v>14.778062</c:v>
                </c:pt>
                <c:pt idx="67912">
                  <c:v>14.776024</c:v>
                </c:pt>
                <c:pt idx="67913">
                  <c:v>14.775548000000001</c:v>
                </c:pt>
                <c:pt idx="67914">
                  <c:v>14.776847</c:v>
                </c:pt>
                <c:pt idx="67915">
                  <c:v>14.776139000000001</c:v>
                </c:pt>
                <c:pt idx="67916">
                  <c:v>14.774689</c:v>
                </c:pt>
                <c:pt idx="67917">
                  <c:v>14.776732000000001</c:v>
                </c:pt>
                <c:pt idx="67918">
                  <c:v>14.777321000000001</c:v>
                </c:pt>
                <c:pt idx="67919">
                  <c:v>14.773766999999999</c:v>
                </c:pt>
                <c:pt idx="67920">
                  <c:v>14.771597</c:v>
                </c:pt>
                <c:pt idx="67921">
                  <c:v>14.772485</c:v>
                </c:pt>
                <c:pt idx="67922">
                  <c:v>14.773571</c:v>
                </c:pt>
                <c:pt idx="67923">
                  <c:v>14.771497</c:v>
                </c:pt>
                <c:pt idx="67924">
                  <c:v>14.771993</c:v>
                </c:pt>
                <c:pt idx="67925">
                  <c:v>14.775505000000001</c:v>
                </c:pt>
                <c:pt idx="67926">
                  <c:v>14.776415999999999</c:v>
                </c:pt>
                <c:pt idx="67927">
                  <c:v>14.776666000000001</c:v>
                </c:pt>
                <c:pt idx="67928">
                  <c:v>14.779858000000001</c:v>
                </c:pt>
                <c:pt idx="67929">
                  <c:v>14.779502000000001</c:v>
                </c:pt>
                <c:pt idx="67930">
                  <c:v>14.777161</c:v>
                </c:pt>
                <c:pt idx="67931">
                  <c:v>14.778235</c:v>
                </c:pt>
                <c:pt idx="67932">
                  <c:v>14.77764</c:v>
                </c:pt>
                <c:pt idx="67933">
                  <c:v>14.774573</c:v>
                </c:pt>
                <c:pt idx="67934">
                  <c:v>14.775501</c:v>
                </c:pt>
                <c:pt idx="67935">
                  <c:v>14.779714999999999</c:v>
                </c:pt>
                <c:pt idx="67936">
                  <c:v>14.778668</c:v>
                </c:pt>
                <c:pt idx="67937">
                  <c:v>14.773816</c:v>
                </c:pt>
                <c:pt idx="67938">
                  <c:v>14.774001999999999</c:v>
                </c:pt>
                <c:pt idx="67939">
                  <c:v>14.777112000000001</c:v>
                </c:pt>
                <c:pt idx="67940">
                  <c:v>14.778381</c:v>
                </c:pt>
                <c:pt idx="67941">
                  <c:v>14.776577</c:v>
                </c:pt>
                <c:pt idx="67942">
                  <c:v>14.777032</c:v>
                </c:pt>
                <c:pt idx="67943">
                  <c:v>14.780367999999999</c:v>
                </c:pt>
                <c:pt idx="67944">
                  <c:v>14.781352999999999</c:v>
                </c:pt>
                <c:pt idx="67945">
                  <c:v>14.781136</c:v>
                </c:pt>
                <c:pt idx="67946">
                  <c:v>14.781018</c:v>
                </c:pt>
                <c:pt idx="67947">
                  <c:v>14.779724</c:v>
                </c:pt>
                <c:pt idx="67948">
                  <c:v>14.781936</c:v>
                </c:pt>
                <c:pt idx="67949">
                  <c:v>14.787428</c:v>
                </c:pt>
                <c:pt idx="67950">
                  <c:v>14.787573999999999</c:v>
                </c:pt>
                <c:pt idx="67951">
                  <c:v>14.786674</c:v>
                </c:pt>
                <c:pt idx="67952">
                  <c:v>14.789849</c:v>
                </c:pt>
                <c:pt idx="67953">
                  <c:v>14.788195</c:v>
                </c:pt>
                <c:pt idx="67954">
                  <c:v>14.784031000000001</c:v>
                </c:pt>
                <c:pt idx="67955">
                  <c:v>14.781957</c:v>
                </c:pt>
                <c:pt idx="67956">
                  <c:v>14.78171</c:v>
                </c:pt>
                <c:pt idx="67957">
                  <c:v>14.785567</c:v>
                </c:pt>
                <c:pt idx="67958">
                  <c:v>14.788622999999999</c:v>
                </c:pt>
                <c:pt idx="67959">
                  <c:v>14.784371</c:v>
                </c:pt>
                <c:pt idx="67960">
                  <c:v>14.783671999999999</c:v>
                </c:pt>
                <c:pt idx="67961">
                  <c:v>14.789448</c:v>
                </c:pt>
                <c:pt idx="67962">
                  <c:v>14.791736</c:v>
                </c:pt>
                <c:pt idx="67963">
                  <c:v>14.787511</c:v>
                </c:pt>
                <c:pt idx="67964">
                  <c:v>14.781940000000001</c:v>
                </c:pt>
                <c:pt idx="67965">
                  <c:v>14.782736</c:v>
                </c:pt>
                <c:pt idx="67966">
                  <c:v>14.78613</c:v>
                </c:pt>
                <c:pt idx="67967">
                  <c:v>14.783795</c:v>
                </c:pt>
                <c:pt idx="67968">
                  <c:v>14.784837</c:v>
                </c:pt>
                <c:pt idx="67969">
                  <c:v>14.790402</c:v>
                </c:pt>
                <c:pt idx="67970">
                  <c:v>14.787747</c:v>
                </c:pt>
                <c:pt idx="67971">
                  <c:v>14.783867000000001</c:v>
                </c:pt>
                <c:pt idx="67972">
                  <c:v>14.786790999999999</c:v>
                </c:pt>
                <c:pt idx="67973">
                  <c:v>14.787395999999999</c:v>
                </c:pt>
                <c:pt idx="67974">
                  <c:v>14.785909999999999</c:v>
                </c:pt>
                <c:pt idx="67975">
                  <c:v>14.785523</c:v>
                </c:pt>
                <c:pt idx="67976">
                  <c:v>14.784991</c:v>
                </c:pt>
                <c:pt idx="67977">
                  <c:v>14.786553</c:v>
                </c:pt>
                <c:pt idx="67978">
                  <c:v>14.788421</c:v>
                </c:pt>
                <c:pt idx="67979">
                  <c:v>14.785608999999999</c:v>
                </c:pt>
                <c:pt idx="67980">
                  <c:v>14.783552</c:v>
                </c:pt>
                <c:pt idx="67981">
                  <c:v>14.785484</c:v>
                </c:pt>
                <c:pt idx="67982">
                  <c:v>14.786756</c:v>
                </c:pt>
                <c:pt idx="67983">
                  <c:v>14.790702</c:v>
                </c:pt>
                <c:pt idx="67984">
                  <c:v>14.792996</c:v>
                </c:pt>
                <c:pt idx="67985">
                  <c:v>14.790074000000001</c:v>
                </c:pt>
                <c:pt idx="67986">
                  <c:v>14.792553</c:v>
                </c:pt>
                <c:pt idx="67987">
                  <c:v>14.793581</c:v>
                </c:pt>
                <c:pt idx="67988">
                  <c:v>14.791153</c:v>
                </c:pt>
                <c:pt idx="67989">
                  <c:v>14.792413</c:v>
                </c:pt>
                <c:pt idx="67990">
                  <c:v>14.794254</c:v>
                </c:pt>
                <c:pt idx="67991">
                  <c:v>14.793267999999999</c:v>
                </c:pt>
                <c:pt idx="67992">
                  <c:v>14.794142000000001</c:v>
                </c:pt>
                <c:pt idx="67993">
                  <c:v>14.795679</c:v>
                </c:pt>
                <c:pt idx="67994">
                  <c:v>14.794603</c:v>
                </c:pt>
                <c:pt idx="67995">
                  <c:v>14.797974</c:v>
                </c:pt>
                <c:pt idx="67996">
                  <c:v>14.798560999999999</c:v>
                </c:pt>
                <c:pt idx="67997">
                  <c:v>14.790304000000001</c:v>
                </c:pt>
                <c:pt idx="67998">
                  <c:v>14.790839999999999</c:v>
                </c:pt>
                <c:pt idx="67999">
                  <c:v>14.799645999999999</c:v>
                </c:pt>
                <c:pt idx="68000">
                  <c:v>14.800255999999999</c:v>
                </c:pt>
                <c:pt idx="68001">
                  <c:v>14.798118000000001</c:v>
                </c:pt>
                <c:pt idx="68002">
                  <c:v>14.801045999999999</c:v>
                </c:pt>
                <c:pt idx="68003">
                  <c:v>14.799785999999999</c:v>
                </c:pt>
                <c:pt idx="68004">
                  <c:v>14.793953999999999</c:v>
                </c:pt>
                <c:pt idx="68005">
                  <c:v>14.793741000000001</c:v>
                </c:pt>
                <c:pt idx="68006">
                  <c:v>14.79649</c:v>
                </c:pt>
                <c:pt idx="68007">
                  <c:v>14.795444</c:v>
                </c:pt>
                <c:pt idx="68008">
                  <c:v>14.796156</c:v>
                </c:pt>
                <c:pt idx="68009">
                  <c:v>14.800795000000001</c:v>
                </c:pt>
                <c:pt idx="68010">
                  <c:v>14.800269</c:v>
                </c:pt>
                <c:pt idx="68011">
                  <c:v>14.793927</c:v>
                </c:pt>
                <c:pt idx="68012">
                  <c:v>14.792369000000001</c:v>
                </c:pt>
                <c:pt idx="68013">
                  <c:v>14.793365</c:v>
                </c:pt>
                <c:pt idx="68014">
                  <c:v>14.793437000000001</c:v>
                </c:pt>
                <c:pt idx="68015">
                  <c:v>14.795137</c:v>
                </c:pt>
                <c:pt idx="68016">
                  <c:v>14.797878000000001</c:v>
                </c:pt>
                <c:pt idx="68017">
                  <c:v>14.799564999999999</c:v>
                </c:pt>
                <c:pt idx="68018">
                  <c:v>14.798349999999999</c:v>
                </c:pt>
                <c:pt idx="68019">
                  <c:v>14.794711</c:v>
                </c:pt>
                <c:pt idx="68020">
                  <c:v>14.795705999999999</c:v>
                </c:pt>
                <c:pt idx="68021">
                  <c:v>14.800447</c:v>
                </c:pt>
                <c:pt idx="68022">
                  <c:v>14.802832</c:v>
                </c:pt>
                <c:pt idx="68023">
                  <c:v>14.804211</c:v>
                </c:pt>
                <c:pt idx="68024">
                  <c:v>14.801531000000001</c:v>
                </c:pt>
                <c:pt idx="68025">
                  <c:v>14.799104</c:v>
                </c:pt>
                <c:pt idx="68026">
                  <c:v>14.804729</c:v>
                </c:pt>
                <c:pt idx="68027">
                  <c:v>14.808543</c:v>
                </c:pt>
                <c:pt idx="68028">
                  <c:v>14.804449</c:v>
                </c:pt>
                <c:pt idx="68029">
                  <c:v>14.807861000000001</c:v>
                </c:pt>
                <c:pt idx="68030">
                  <c:v>14.814534999999999</c:v>
                </c:pt>
                <c:pt idx="68031">
                  <c:v>14.809635</c:v>
                </c:pt>
                <c:pt idx="68032">
                  <c:v>14.805092</c:v>
                </c:pt>
                <c:pt idx="68033">
                  <c:v>14.809485</c:v>
                </c:pt>
                <c:pt idx="68034">
                  <c:v>14.806742</c:v>
                </c:pt>
                <c:pt idx="68035">
                  <c:v>14.796137999999999</c:v>
                </c:pt>
                <c:pt idx="68036">
                  <c:v>14.797791999999999</c:v>
                </c:pt>
                <c:pt idx="68037">
                  <c:v>14.80692</c:v>
                </c:pt>
                <c:pt idx="68038">
                  <c:v>14.807283999999999</c:v>
                </c:pt>
                <c:pt idx="68039">
                  <c:v>14.804755</c:v>
                </c:pt>
                <c:pt idx="68040">
                  <c:v>14.80396</c:v>
                </c:pt>
                <c:pt idx="68041">
                  <c:v>14.804626000000001</c:v>
                </c:pt>
                <c:pt idx="68042">
                  <c:v>14.806834</c:v>
                </c:pt>
                <c:pt idx="68043">
                  <c:v>14.805816</c:v>
                </c:pt>
                <c:pt idx="68044">
                  <c:v>14.803677</c:v>
                </c:pt>
                <c:pt idx="68045">
                  <c:v>14.803322</c:v>
                </c:pt>
                <c:pt idx="68046">
                  <c:v>14.805510999999999</c:v>
                </c:pt>
                <c:pt idx="68047">
                  <c:v>14.807566</c:v>
                </c:pt>
                <c:pt idx="68048">
                  <c:v>14.806915999999999</c:v>
                </c:pt>
                <c:pt idx="68049">
                  <c:v>14.805183</c:v>
                </c:pt>
                <c:pt idx="68050">
                  <c:v>14.805578000000001</c:v>
                </c:pt>
                <c:pt idx="68051">
                  <c:v>14.807005999999999</c:v>
                </c:pt>
                <c:pt idx="68052">
                  <c:v>14.808152</c:v>
                </c:pt>
                <c:pt idx="68053">
                  <c:v>14.809979999999999</c:v>
                </c:pt>
                <c:pt idx="68054">
                  <c:v>14.810314999999999</c:v>
                </c:pt>
                <c:pt idx="68055">
                  <c:v>14.809366000000001</c:v>
                </c:pt>
                <c:pt idx="68056">
                  <c:v>14.810973000000001</c:v>
                </c:pt>
                <c:pt idx="68057">
                  <c:v>14.812025999999999</c:v>
                </c:pt>
                <c:pt idx="68058">
                  <c:v>14.813862</c:v>
                </c:pt>
                <c:pt idx="68059">
                  <c:v>14.814506</c:v>
                </c:pt>
                <c:pt idx="68060">
                  <c:v>14.813176</c:v>
                </c:pt>
                <c:pt idx="68061">
                  <c:v>14.816027999999999</c:v>
                </c:pt>
                <c:pt idx="68062">
                  <c:v>14.818444</c:v>
                </c:pt>
                <c:pt idx="68063">
                  <c:v>14.816587</c:v>
                </c:pt>
                <c:pt idx="68064">
                  <c:v>14.813847000000001</c:v>
                </c:pt>
                <c:pt idx="68065">
                  <c:v>14.811856000000001</c:v>
                </c:pt>
                <c:pt idx="68066">
                  <c:v>14.811726</c:v>
                </c:pt>
                <c:pt idx="68067">
                  <c:v>14.812063</c:v>
                </c:pt>
                <c:pt idx="68068">
                  <c:v>14.811908000000001</c:v>
                </c:pt>
                <c:pt idx="68069">
                  <c:v>14.814947</c:v>
                </c:pt>
                <c:pt idx="68070">
                  <c:v>14.81667</c:v>
                </c:pt>
                <c:pt idx="68071">
                  <c:v>14.813914</c:v>
                </c:pt>
                <c:pt idx="68072">
                  <c:v>14.812950000000001</c:v>
                </c:pt>
                <c:pt idx="68073">
                  <c:v>14.816335</c:v>
                </c:pt>
                <c:pt idx="68074">
                  <c:v>14.817561</c:v>
                </c:pt>
                <c:pt idx="68075">
                  <c:v>14.814726</c:v>
                </c:pt>
                <c:pt idx="68076">
                  <c:v>14.813620999999999</c:v>
                </c:pt>
                <c:pt idx="68077">
                  <c:v>14.813321999999999</c:v>
                </c:pt>
                <c:pt idx="68078">
                  <c:v>14.813381</c:v>
                </c:pt>
                <c:pt idx="68079">
                  <c:v>14.81512</c:v>
                </c:pt>
                <c:pt idx="68080">
                  <c:v>14.817685000000001</c:v>
                </c:pt>
                <c:pt idx="68081">
                  <c:v>14.816520000000001</c:v>
                </c:pt>
                <c:pt idx="68082">
                  <c:v>14.810148</c:v>
                </c:pt>
                <c:pt idx="68083">
                  <c:v>14.810769000000001</c:v>
                </c:pt>
                <c:pt idx="68084">
                  <c:v>14.8149</c:v>
                </c:pt>
                <c:pt idx="68085">
                  <c:v>14.810445</c:v>
                </c:pt>
                <c:pt idx="68086">
                  <c:v>14.811259</c:v>
                </c:pt>
                <c:pt idx="68087">
                  <c:v>14.816283</c:v>
                </c:pt>
                <c:pt idx="68088">
                  <c:v>14.813014000000001</c:v>
                </c:pt>
                <c:pt idx="68089">
                  <c:v>14.81189</c:v>
                </c:pt>
                <c:pt idx="68090">
                  <c:v>14.817893</c:v>
                </c:pt>
                <c:pt idx="68091">
                  <c:v>14.8207</c:v>
                </c:pt>
                <c:pt idx="68092">
                  <c:v>14.819132</c:v>
                </c:pt>
                <c:pt idx="68093">
                  <c:v>14.819542</c:v>
                </c:pt>
                <c:pt idx="68094">
                  <c:v>14.819568</c:v>
                </c:pt>
                <c:pt idx="68095">
                  <c:v>14.817917</c:v>
                </c:pt>
                <c:pt idx="68096">
                  <c:v>14.814947</c:v>
                </c:pt>
                <c:pt idx="68097">
                  <c:v>14.815394</c:v>
                </c:pt>
                <c:pt idx="68098">
                  <c:v>14.819917999999999</c:v>
                </c:pt>
                <c:pt idx="68099">
                  <c:v>14.81967</c:v>
                </c:pt>
                <c:pt idx="68100">
                  <c:v>14.821621</c:v>
                </c:pt>
                <c:pt idx="68101">
                  <c:v>14.82483</c:v>
                </c:pt>
                <c:pt idx="68102">
                  <c:v>14.822176000000001</c:v>
                </c:pt>
                <c:pt idx="68103">
                  <c:v>14.822476999999999</c:v>
                </c:pt>
                <c:pt idx="68104">
                  <c:v>14.821809999999999</c:v>
                </c:pt>
                <c:pt idx="68105">
                  <c:v>14.816468</c:v>
                </c:pt>
                <c:pt idx="68106">
                  <c:v>14.820162</c:v>
                </c:pt>
                <c:pt idx="68107">
                  <c:v>14.828310999999999</c:v>
                </c:pt>
                <c:pt idx="68108">
                  <c:v>14.82714</c:v>
                </c:pt>
                <c:pt idx="68109">
                  <c:v>14.823376</c:v>
                </c:pt>
                <c:pt idx="68110">
                  <c:v>14.823577999999999</c:v>
                </c:pt>
                <c:pt idx="68111">
                  <c:v>14.822469999999999</c:v>
                </c:pt>
                <c:pt idx="68112">
                  <c:v>14.825633</c:v>
                </c:pt>
                <c:pt idx="68113">
                  <c:v>14.830750999999999</c:v>
                </c:pt>
                <c:pt idx="68114">
                  <c:v>14.827752</c:v>
                </c:pt>
                <c:pt idx="68115">
                  <c:v>14.822632</c:v>
                </c:pt>
                <c:pt idx="68116">
                  <c:v>14.821871</c:v>
                </c:pt>
                <c:pt idx="68117">
                  <c:v>14.820574000000001</c:v>
                </c:pt>
                <c:pt idx="68118">
                  <c:v>14.821816</c:v>
                </c:pt>
                <c:pt idx="68119">
                  <c:v>14.825351</c:v>
                </c:pt>
                <c:pt idx="68120">
                  <c:v>14.821002</c:v>
                </c:pt>
                <c:pt idx="68121">
                  <c:v>14.819796999999999</c:v>
                </c:pt>
                <c:pt idx="68122">
                  <c:v>14.82621</c:v>
                </c:pt>
                <c:pt idx="68123">
                  <c:v>14.82588</c:v>
                </c:pt>
                <c:pt idx="68124">
                  <c:v>14.8256</c:v>
                </c:pt>
                <c:pt idx="68125">
                  <c:v>14.83257</c:v>
                </c:pt>
                <c:pt idx="68126">
                  <c:v>14.831009999999999</c:v>
                </c:pt>
                <c:pt idx="68127">
                  <c:v>14.821109</c:v>
                </c:pt>
                <c:pt idx="68128">
                  <c:v>14.820122</c:v>
                </c:pt>
                <c:pt idx="68129">
                  <c:v>14.825424</c:v>
                </c:pt>
                <c:pt idx="68130">
                  <c:v>14.827343000000001</c:v>
                </c:pt>
                <c:pt idx="68131">
                  <c:v>14.827349999999999</c:v>
                </c:pt>
                <c:pt idx="68132">
                  <c:v>14.826078000000001</c:v>
                </c:pt>
                <c:pt idx="68133">
                  <c:v>14.821785</c:v>
                </c:pt>
                <c:pt idx="68134">
                  <c:v>14.826544</c:v>
                </c:pt>
                <c:pt idx="68135">
                  <c:v>14.832012000000001</c:v>
                </c:pt>
                <c:pt idx="68136">
                  <c:v>14.823270000000001</c:v>
                </c:pt>
                <c:pt idx="68137">
                  <c:v>14.82006</c:v>
                </c:pt>
                <c:pt idx="68138">
                  <c:v>14.828317999999999</c:v>
                </c:pt>
                <c:pt idx="68139">
                  <c:v>14.828144999999999</c:v>
                </c:pt>
                <c:pt idx="68140">
                  <c:v>14.824529999999999</c:v>
                </c:pt>
                <c:pt idx="68141">
                  <c:v>14.826397</c:v>
                </c:pt>
                <c:pt idx="68142">
                  <c:v>14.829549999999999</c:v>
                </c:pt>
                <c:pt idx="68143">
                  <c:v>14.831288000000001</c:v>
                </c:pt>
                <c:pt idx="68144">
                  <c:v>14.831935</c:v>
                </c:pt>
                <c:pt idx="68145">
                  <c:v>14.834728</c:v>
                </c:pt>
                <c:pt idx="68146">
                  <c:v>14.841195000000001</c:v>
                </c:pt>
                <c:pt idx="68147">
                  <c:v>14.845302</c:v>
                </c:pt>
                <c:pt idx="68148">
                  <c:v>14.842079999999999</c:v>
                </c:pt>
                <c:pt idx="68149">
                  <c:v>14.841659999999999</c:v>
                </c:pt>
                <c:pt idx="68150">
                  <c:v>14.843802</c:v>
                </c:pt>
                <c:pt idx="68151">
                  <c:v>14.840795</c:v>
                </c:pt>
                <c:pt idx="68152">
                  <c:v>14.836989000000001</c:v>
                </c:pt>
                <c:pt idx="68153">
                  <c:v>14.836008</c:v>
                </c:pt>
                <c:pt idx="68154">
                  <c:v>14.837591</c:v>
                </c:pt>
                <c:pt idx="68155">
                  <c:v>14.840553999999999</c:v>
                </c:pt>
                <c:pt idx="68156">
                  <c:v>14.840614</c:v>
                </c:pt>
                <c:pt idx="68157">
                  <c:v>14.837356</c:v>
                </c:pt>
                <c:pt idx="68158">
                  <c:v>14.837451</c:v>
                </c:pt>
                <c:pt idx="68159">
                  <c:v>14.842953</c:v>
                </c:pt>
                <c:pt idx="68160">
                  <c:v>14.842364999999999</c:v>
                </c:pt>
                <c:pt idx="68161">
                  <c:v>14.839029</c:v>
                </c:pt>
                <c:pt idx="68162">
                  <c:v>14.839216</c:v>
                </c:pt>
                <c:pt idx="68163">
                  <c:v>14.836188999999999</c:v>
                </c:pt>
                <c:pt idx="68164">
                  <c:v>14.835445999999999</c:v>
                </c:pt>
                <c:pt idx="68165">
                  <c:v>14.83963</c:v>
                </c:pt>
                <c:pt idx="68166">
                  <c:v>14.839123000000001</c:v>
                </c:pt>
                <c:pt idx="68167">
                  <c:v>14.834118</c:v>
                </c:pt>
                <c:pt idx="68168">
                  <c:v>14.830297</c:v>
                </c:pt>
                <c:pt idx="68169">
                  <c:v>14.829912999999999</c:v>
                </c:pt>
                <c:pt idx="68170">
                  <c:v>14.831834000000001</c:v>
                </c:pt>
                <c:pt idx="68171">
                  <c:v>14.834379</c:v>
                </c:pt>
                <c:pt idx="68172">
                  <c:v>14.833144000000001</c:v>
                </c:pt>
                <c:pt idx="68173">
                  <c:v>14.832352</c:v>
                </c:pt>
                <c:pt idx="68174">
                  <c:v>14.836103</c:v>
                </c:pt>
                <c:pt idx="68175">
                  <c:v>14.839765</c:v>
                </c:pt>
                <c:pt idx="68176">
                  <c:v>14.839695000000001</c:v>
                </c:pt>
                <c:pt idx="68177">
                  <c:v>14.841469999999999</c:v>
                </c:pt>
                <c:pt idx="68178">
                  <c:v>14.843885999999999</c:v>
                </c:pt>
                <c:pt idx="68179">
                  <c:v>14.839081</c:v>
                </c:pt>
                <c:pt idx="68180">
                  <c:v>14.834932999999999</c:v>
                </c:pt>
                <c:pt idx="68181">
                  <c:v>14.837671</c:v>
                </c:pt>
                <c:pt idx="68182">
                  <c:v>14.836043999999999</c:v>
                </c:pt>
                <c:pt idx="68183">
                  <c:v>14.833897</c:v>
                </c:pt>
                <c:pt idx="68184">
                  <c:v>14.838796</c:v>
                </c:pt>
                <c:pt idx="68185">
                  <c:v>14.838081000000001</c:v>
                </c:pt>
                <c:pt idx="68186">
                  <c:v>14.836822</c:v>
                </c:pt>
                <c:pt idx="68187">
                  <c:v>14.841657</c:v>
                </c:pt>
                <c:pt idx="68188">
                  <c:v>14.841498</c:v>
                </c:pt>
                <c:pt idx="68189">
                  <c:v>14.841742</c:v>
                </c:pt>
                <c:pt idx="68190">
                  <c:v>14.84493</c:v>
                </c:pt>
                <c:pt idx="68191">
                  <c:v>14.84512</c:v>
                </c:pt>
                <c:pt idx="68192">
                  <c:v>14.844841000000001</c:v>
                </c:pt>
                <c:pt idx="68193">
                  <c:v>14.844014</c:v>
                </c:pt>
                <c:pt idx="68194">
                  <c:v>14.84342</c:v>
                </c:pt>
                <c:pt idx="68195">
                  <c:v>14.846634</c:v>
                </c:pt>
                <c:pt idx="68196">
                  <c:v>14.848872999999999</c:v>
                </c:pt>
                <c:pt idx="68197">
                  <c:v>14.846019</c:v>
                </c:pt>
                <c:pt idx="68198">
                  <c:v>14.846199</c:v>
                </c:pt>
                <c:pt idx="68199">
                  <c:v>14.849753</c:v>
                </c:pt>
                <c:pt idx="68200">
                  <c:v>14.849174</c:v>
                </c:pt>
                <c:pt idx="68201">
                  <c:v>14.851407999999999</c:v>
                </c:pt>
                <c:pt idx="68202">
                  <c:v>14.853251</c:v>
                </c:pt>
                <c:pt idx="68203">
                  <c:v>14.847469</c:v>
                </c:pt>
                <c:pt idx="68204">
                  <c:v>14.846161</c:v>
                </c:pt>
                <c:pt idx="68205">
                  <c:v>14.852796</c:v>
                </c:pt>
                <c:pt idx="68206">
                  <c:v>14.852314</c:v>
                </c:pt>
                <c:pt idx="68207">
                  <c:v>14.846083999999999</c:v>
                </c:pt>
                <c:pt idx="68208">
                  <c:v>14.844657</c:v>
                </c:pt>
                <c:pt idx="68209">
                  <c:v>14.850047999999999</c:v>
                </c:pt>
                <c:pt idx="68210">
                  <c:v>14.853312000000001</c:v>
                </c:pt>
                <c:pt idx="68211">
                  <c:v>14.849971</c:v>
                </c:pt>
                <c:pt idx="68212">
                  <c:v>14.85032</c:v>
                </c:pt>
                <c:pt idx="68213">
                  <c:v>14.854141</c:v>
                </c:pt>
                <c:pt idx="68214">
                  <c:v>14.853892</c:v>
                </c:pt>
                <c:pt idx="68215">
                  <c:v>14.853645999999999</c:v>
                </c:pt>
                <c:pt idx="68216">
                  <c:v>14.851437000000001</c:v>
                </c:pt>
                <c:pt idx="68217">
                  <c:v>14.846914</c:v>
                </c:pt>
                <c:pt idx="68218">
                  <c:v>14.847528000000001</c:v>
                </c:pt>
                <c:pt idx="68219">
                  <c:v>14.851417</c:v>
                </c:pt>
                <c:pt idx="68220">
                  <c:v>14.855522000000001</c:v>
                </c:pt>
                <c:pt idx="68221">
                  <c:v>14.857488999999999</c:v>
                </c:pt>
                <c:pt idx="68222">
                  <c:v>14.853717</c:v>
                </c:pt>
                <c:pt idx="68223">
                  <c:v>14.849432</c:v>
                </c:pt>
                <c:pt idx="68224">
                  <c:v>14.85018</c:v>
                </c:pt>
                <c:pt idx="68225">
                  <c:v>14.85168</c:v>
                </c:pt>
                <c:pt idx="68226">
                  <c:v>14.849747000000001</c:v>
                </c:pt>
                <c:pt idx="68227">
                  <c:v>14.849297</c:v>
                </c:pt>
                <c:pt idx="68228">
                  <c:v>14.850298</c:v>
                </c:pt>
                <c:pt idx="68229">
                  <c:v>14.850792</c:v>
                </c:pt>
                <c:pt idx="68230">
                  <c:v>14.850073</c:v>
                </c:pt>
                <c:pt idx="68231">
                  <c:v>14.849007</c:v>
                </c:pt>
                <c:pt idx="68232">
                  <c:v>14.851521</c:v>
                </c:pt>
                <c:pt idx="68233">
                  <c:v>14.854061</c:v>
                </c:pt>
                <c:pt idx="68234">
                  <c:v>14.850279</c:v>
                </c:pt>
                <c:pt idx="68235">
                  <c:v>14.849734</c:v>
                </c:pt>
                <c:pt idx="68236">
                  <c:v>14.854082999999999</c:v>
                </c:pt>
                <c:pt idx="68237">
                  <c:v>14.854248</c:v>
                </c:pt>
                <c:pt idx="68238">
                  <c:v>14.852456999999999</c:v>
                </c:pt>
                <c:pt idx="68239">
                  <c:v>14.851983000000001</c:v>
                </c:pt>
                <c:pt idx="68240">
                  <c:v>14.849629999999999</c:v>
                </c:pt>
                <c:pt idx="68241">
                  <c:v>14.84891</c:v>
                </c:pt>
                <c:pt idx="68242">
                  <c:v>14.850745</c:v>
                </c:pt>
                <c:pt idx="68243">
                  <c:v>14.850851</c:v>
                </c:pt>
                <c:pt idx="68244">
                  <c:v>14.851486</c:v>
                </c:pt>
                <c:pt idx="68245">
                  <c:v>14.852709000000001</c:v>
                </c:pt>
                <c:pt idx="68246">
                  <c:v>14.853692000000001</c:v>
                </c:pt>
                <c:pt idx="68247">
                  <c:v>14.856412000000001</c:v>
                </c:pt>
                <c:pt idx="68248">
                  <c:v>14.858548000000001</c:v>
                </c:pt>
                <c:pt idx="68249">
                  <c:v>14.858314999999999</c:v>
                </c:pt>
                <c:pt idx="68250">
                  <c:v>14.856914</c:v>
                </c:pt>
                <c:pt idx="68251">
                  <c:v>14.858568999999999</c:v>
                </c:pt>
                <c:pt idx="68252">
                  <c:v>14.865689</c:v>
                </c:pt>
                <c:pt idx="68253">
                  <c:v>14.869046000000001</c:v>
                </c:pt>
                <c:pt idx="68254">
                  <c:v>14.865627</c:v>
                </c:pt>
                <c:pt idx="68255">
                  <c:v>14.863564</c:v>
                </c:pt>
                <c:pt idx="68256">
                  <c:v>14.862022</c:v>
                </c:pt>
                <c:pt idx="68257">
                  <c:v>14.859685000000001</c:v>
                </c:pt>
                <c:pt idx="68258">
                  <c:v>14.860225</c:v>
                </c:pt>
                <c:pt idx="68259">
                  <c:v>14.863752</c:v>
                </c:pt>
                <c:pt idx="68260">
                  <c:v>14.861808999999999</c:v>
                </c:pt>
                <c:pt idx="68261">
                  <c:v>14.861663</c:v>
                </c:pt>
                <c:pt idx="68262">
                  <c:v>14.864772</c:v>
                </c:pt>
                <c:pt idx="68263">
                  <c:v>14.864029</c:v>
                </c:pt>
                <c:pt idx="68264">
                  <c:v>14.863913999999999</c:v>
                </c:pt>
                <c:pt idx="68265">
                  <c:v>14.862416</c:v>
                </c:pt>
                <c:pt idx="68266">
                  <c:v>14.858355</c:v>
                </c:pt>
                <c:pt idx="68267">
                  <c:v>14.860220999999999</c:v>
                </c:pt>
                <c:pt idx="68268">
                  <c:v>14.868245</c:v>
                </c:pt>
                <c:pt idx="68269">
                  <c:v>14.869389</c:v>
                </c:pt>
                <c:pt idx="68270">
                  <c:v>14.865520999999999</c:v>
                </c:pt>
                <c:pt idx="68271">
                  <c:v>14.867592999999999</c:v>
                </c:pt>
                <c:pt idx="68272">
                  <c:v>14.865276</c:v>
                </c:pt>
                <c:pt idx="68273">
                  <c:v>14.860697</c:v>
                </c:pt>
                <c:pt idx="68274">
                  <c:v>14.862130000000001</c:v>
                </c:pt>
                <c:pt idx="68275">
                  <c:v>14.862961</c:v>
                </c:pt>
                <c:pt idx="68276">
                  <c:v>14.860282</c:v>
                </c:pt>
                <c:pt idx="68277">
                  <c:v>14.859920000000001</c:v>
                </c:pt>
                <c:pt idx="68278">
                  <c:v>14.859598999999999</c:v>
                </c:pt>
                <c:pt idx="68279">
                  <c:v>14.859771</c:v>
                </c:pt>
                <c:pt idx="68280">
                  <c:v>14.862558999999999</c:v>
                </c:pt>
                <c:pt idx="68281">
                  <c:v>14.86511</c:v>
                </c:pt>
                <c:pt idx="68282">
                  <c:v>14.866883</c:v>
                </c:pt>
                <c:pt idx="68283">
                  <c:v>14.868626000000001</c:v>
                </c:pt>
                <c:pt idx="68284">
                  <c:v>14.866682000000001</c:v>
                </c:pt>
                <c:pt idx="68285">
                  <c:v>14.86476</c:v>
                </c:pt>
                <c:pt idx="68286">
                  <c:v>14.866519</c:v>
                </c:pt>
                <c:pt idx="68287">
                  <c:v>14.86525</c:v>
                </c:pt>
                <c:pt idx="68288">
                  <c:v>14.859534</c:v>
                </c:pt>
                <c:pt idx="68289">
                  <c:v>14.861610000000001</c:v>
                </c:pt>
                <c:pt idx="68290">
                  <c:v>14.869891000000001</c:v>
                </c:pt>
                <c:pt idx="68291">
                  <c:v>14.86847</c:v>
                </c:pt>
                <c:pt idx="68292">
                  <c:v>14.863313</c:v>
                </c:pt>
                <c:pt idx="68293">
                  <c:v>14.867785</c:v>
                </c:pt>
                <c:pt idx="68294">
                  <c:v>14.870832999999999</c:v>
                </c:pt>
                <c:pt idx="68295">
                  <c:v>14.869764999999999</c:v>
                </c:pt>
                <c:pt idx="68296">
                  <c:v>14.86908</c:v>
                </c:pt>
                <c:pt idx="68297">
                  <c:v>14.868399999999999</c:v>
                </c:pt>
                <c:pt idx="68298">
                  <c:v>14.87312</c:v>
                </c:pt>
                <c:pt idx="68299">
                  <c:v>14.875344</c:v>
                </c:pt>
                <c:pt idx="68300">
                  <c:v>14.871458000000001</c:v>
                </c:pt>
                <c:pt idx="68301">
                  <c:v>14.873182999999999</c:v>
                </c:pt>
                <c:pt idx="68302">
                  <c:v>14.877791</c:v>
                </c:pt>
                <c:pt idx="68303">
                  <c:v>14.876386999999999</c:v>
                </c:pt>
                <c:pt idx="68304">
                  <c:v>14.871972</c:v>
                </c:pt>
                <c:pt idx="68305">
                  <c:v>14.872005</c:v>
                </c:pt>
                <c:pt idx="68306">
                  <c:v>14.872831</c:v>
                </c:pt>
                <c:pt idx="68307">
                  <c:v>14.869403</c:v>
                </c:pt>
                <c:pt idx="68308">
                  <c:v>14.868744</c:v>
                </c:pt>
                <c:pt idx="68309">
                  <c:v>14.875362000000001</c:v>
                </c:pt>
                <c:pt idx="68310">
                  <c:v>14.880246</c:v>
                </c:pt>
                <c:pt idx="68311">
                  <c:v>14.875838</c:v>
                </c:pt>
                <c:pt idx="68312">
                  <c:v>14.870118</c:v>
                </c:pt>
                <c:pt idx="68313">
                  <c:v>14.871727999999999</c:v>
                </c:pt>
                <c:pt idx="68314">
                  <c:v>14.87363</c:v>
                </c:pt>
                <c:pt idx="68315">
                  <c:v>14.873934</c:v>
                </c:pt>
                <c:pt idx="68316">
                  <c:v>14.873276000000001</c:v>
                </c:pt>
                <c:pt idx="68317">
                  <c:v>14.873131000000001</c:v>
                </c:pt>
                <c:pt idx="68318">
                  <c:v>14.872014</c:v>
                </c:pt>
                <c:pt idx="68319">
                  <c:v>14.872055</c:v>
                </c:pt>
                <c:pt idx="68320">
                  <c:v>14.874325000000001</c:v>
                </c:pt>
                <c:pt idx="68321">
                  <c:v>14.875017</c:v>
                </c:pt>
                <c:pt idx="68322">
                  <c:v>14.875007999999999</c:v>
                </c:pt>
                <c:pt idx="68323">
                  <c:v>14.874886999999999</c:v>
                </c:pt>
                <c:pt idx="68324">
                  <c:v>14.876099</c:v>
                </c:pt>
                <c:pt idx="68325">
                  <c:v>14.879678</c:v>
                </c:pt>
                <c:pt idx="68326">
                  <c:v>14.878307</c:v>
                </c:pt>
                <c:pt idx="68327">
                  <c:v>14.877205</c:v>
                </c:pt>
                <c:pt idx="68328">
                  <c:v>14.879982</c:v>
                </c:pt>
                <c:pt idx="68329">
                  <c:v>14.877324</c:v>
                </c:pt>
                <c:pt idx="68330">
                  <c:v>14.873037</c:v>
                </c:pt>
                <c:pt idx="68331">
                  <c:v>14.877044</c:v>
                </c:pt>
                <c:pt idx="68332">
                  <c:v>14.879314000000001</c:v>
                </c:pt>
                <c:pt idx="68333">
                  <c:v>14.876658000000001</c:v>
                </c:pt>
                <c:pt idx="68334">
                  <c:v>14.881069999999999</c:v>
                </c:pt>
                <c:pt idx="68335">
                  <c:v>14.882884000000001</c:v>
                </c:pt>
                <c:pt idx="68336">
                  <c:v>14.880556</c:v>
                </c:pt>
                <c:pt idx="68337">
                  <c:v>14.889713</c:v>
                </c:pt>
                <c:pt idx="68338">
                  <c:v>14.894812</c:v>
                </c:pt>
                <c:pt idx="68339">
                  <c:v>14.892232999999999</c:v>
                </c:pt>
                <c:pt idx="68340">
                  <c:v>14.893295</c:v>
                </c:pt>
                <c:pt idx="68341">
                  <c:v>14.894703</c:v>
                </c:pt>
                <c:pt idx="68342">
                  <c:v>14.894130000000001</c:v>
                </c:pt>
                <c:pt idx="68343">
                  <c:v>14.8927</c:v>
                </c:pt>
                <c:pt idx="68344">
                  <c:v>14.891076</c:v>
                </c:pt>
                <c:pt idx="68345">
                  <c:v>14.889982</c:v>
                </c:pt>
                <c:pt idx="68346">
                  <c:v>14.889703000000001</c:v>
                </c:pt>
                <c:pt idx="68347">
                  <c:v>14.893324</c:v>
                </c:pt>
                <c:pt idx="68348">
                  <c:v>14.893461</c:v>
                </c:pt>
                <c:pt idx="68349">
                  <c:v>14.889179</c:v>
                </c:pt>
                <c:pt idx="68350">
                  <c:v>14.890821000000001</c:v>
                </c:pt>
                <c:pt idx="68351">
                  <c:v>14.891738</c:v>
                </c:pt>
                <c:pt idx="68352">
                  <c:v>14.888030000000001</c:v>
                </c:pt>
                <c:pt idx="68353">
                  <c:v>14.887924999999999</c:v>
                </c:pt>
                <c:pt idx="68354">
                  <c:v>14.890359999999999</c:v>
                </c:pt>
                <c:pt idx="68355">
                  <c:v>14.891268999999999</c:v>
                </c:pt>
                <c:pt idx="68356">
                  <c:v>14.890473999999999</c:v>
                </c:pt>
                <c:pt idx="68357">
                  <c:v>14.890017</c:v>
                </c:pt>
                <c:pt idx="68358">
                  <c:v>14.889033</c:v>
                </c:pt>
                <c:pt idx="68359">
                  <c:v>14.890791</c:v>
                </c:pt>
                <c:pt idx="68360">
                  <c:v>14.893222</c:v>
                </c:pt>
                <c:pt idx="68361">
                  <c:v>14.890466</c:v>
                </c:pt>
                <c:pt idx="68362">
                  <c:v>14.887606999999999</c:v>
                </c:pt>
                <c:pt idx="68363">
                  <c:v>14.892223</c:v>
                </c:pt>
                <c:pt idx="68364">
                  <c:v>14.893141999999999</c:v>
                </c:pt>
                <c:pt idx="68365">
                  <c:v>14.885641</c:v>
                </c:pt>
                <c:pt idx="68366">
                  <c:v>14.885332999999999</c:v>
                </c:pt>
                <c:pt idx="68367">
                  <c:v>14.892557</c:v>
                </c:pt>
                <c:pt idx="68368">
                  <c:v>14.895251999999999</c:v>
                </c:pt>
                <c:pt idx="68369">
                  <c:v>14.891386000000001</c:v>
                </c:pt>
                <c:pt idx="68370">
                  <c:v>14.889571999999999</c:v>
                </c:pt>
                <c:pt idx="68371">
                  <c:v>14.891301</c:v>
                </c:pt>
                <c:pt idx="68372">
                  <c:v>14.892683999999999</c:v>
                </c:pt>
                <c:pt idx="68373">
                  <c:v>14.894484</c:v>
                </c:pt>
                <c:pt idx="68374">
                  <c:v>14.890734999999999</c:v>
                </c:pt>
                <c:pt idx="68375">
                  <c:v>14.886849</c:v>
                </c:pt>
                <c:pt idx="68376">
                  <c:v>14.887375</c:v>
                </c:pt>
                <c:pt idx="68377">
                  <c:v>14.888000999999999</c:v>
                </c:pt>
                <c:pt idx="68378">
                  <c:v>14.890565</c:v>
                </c:pt>
                <c:pt idx="68379">
                  <c:v>14.893857000000001</c:v>
                </c:pt>
                <c:pt idx="68380">
                  <c:v>14.893865999999999</c:v>
                </c:pt>
                <c:pt idx="68381">
                  <c:v>14.893344000000001</c:v>
                </c:pt>
                <c:pt idx="68382">
                  <c:v>14.891184000000001</c:v>
                </c:pt>
                <c:pt idx="68383">
                  <c:v>14.887907</c:v>
                </c:pt>
                <c:pt idx="68384">
                  <c:v>14.890746999999999</c:v>
                </c:pt>
                <c:pt idx="68385">
                  <c:v>14.893981999999999</c:v>
                </c:pt>
                <c:pt idx="68386">
                  <c:v>14.892797</c:v>
                </c:pt>
                <c:pt idx="68387">
                  <c:v>14.892332</c:v>
                </c:pt>
                <c:pt idx="68388">
                  <c:v>14.894458</c:v>
                </c:pt>
                <c:pt idx="68389">
                  <c:v>14.896349000000001</c:v>
                </c:pt>
                <c:pt idx="68390">
                  <c:v>14.896414</c:v>
                </c:pt>
                <c:pt idx="68391">
                  <c:v>14.896115</c:v>
                </c:pt>
                <c:pt idx="68392">
                  <c:v>14.895842</c:v>
                </c:pt>
                <c:pt idx="68393">
                  <c:v>14.897663</c:v>
                </c:pt>
                <c:pt idx="68394">
                  <c:v>14.897434000000001</c:v>
                </c:pt>
                <c:pt idx="68395">
                  <c:v>14.894173</c:v>
                </c:pt>
                <c:pt idx="68396">
                  <c:v>14.897214</c:v>
                </c:pt>
                <c:pt idx="68397">
                  <c:v>14.900328999999999</c:v>
                </c:pt>
                <c:pt idx="68398">
                  <c:v>14.896751</c:v>
                </c:pt>
                <c:pt idx="68399">
                  <c:v>14.897257</c:v>
                </c:pt>
                <c:pt idx="68400">
                  <c:v>14.898925</c:v>
                </c:pt>
                <c:pt idx="68401">
                  <c:v>14.897266999999999</c:v>
                </c:pt>
                <c:pt idx="68402">
                  <c:v>14.900931999999999</c:v>
                </c:pt>
                <c:pt idx="68403">
                  <c:v>14.906701</c:v>
                </c:pt>
                <c:pt idx="68404">
                  <c:v>14.90629</c:v>
                </c:pt>
                <c:pt idx="68405">
                  <c:v>14.9017</c:v>
                </c:pt>
                <c:pt idx="68406">
                  <c:v>14.900757</c:v>
                </c:pt>
                <c:pt idx="68407">
                  <c:v>14.903126</c:v>
                </c:pt>
                <c:pt idx="68408">
                  <c:v>14.902367999999999</c:v>
                </c:pt>
                <c:pt idx="68409">
                  <c:v>14.901883</c:v>
                </c:pt>
                <c:pt idx="68410">
                  <c:v>14.905514999999999</c:v>
                </c:pt>
                <c:pt idx="68411">
                  <c:v>14.907814</c:v>
                </c:pt>
                <c:pt idx="68412">
                  <c:v>14.905006999999999</c:v>
                </c:pt>
                <c:pt idx="68413">
                  <c:v>14.902354000000001</c:v>
                </c:pt>
                <c:pt idx="68414">
                  <c:v>14.901619</c:v>
                </c:pt>
                <c:pt idx="68415">
                  <c:v>14.903831</c:v>
                </c:pt>
                <c:pt idx="68416">
                  <c:v>14.906656999999999</c:v>
                </c:pt>
                <c:pt idx="68417">
                  <c:v>14.906428999999999</c:v>
                </c:pt>
                <c:pt idx="68418">
                  <c:v>14.906784999999999</c:v>
                </c:pt>
                <c:pt idx="68419">
                  <c:v>14.90981</c:v>
                </c:pt>
                <c:pt idx="68420">
                  <c:v>14.912375000000001</c:v>
                </c:pt>
                <c:pt idx="68421">
                  <c:v>14.911490000000001</c:v>
                </c:pt>
                <c:pt idx="68422">
                  <c:v>14.909287000000001</c:v>
                </c:pt>
                <c:pt idx="68423">
                  <c:v>14.909812000000001</c:v>
                </c:pt>
                <c:pt idx="68424">
                  <c:v>14.910973</c:v>
                </c:pt>
                <c:pt idx="68425">
                  <c:v>14.909221000000001</c:v>
                </c:pt>
                <c:pt idx="68426">
                  <c:v>14.907434</c:v>
                </c:pt>
                <c:pt idx="68427">
                  <c:v>14.908352000000001</c:v>
                </c:pt>
                <c:pt idx="68428">
                  <c:v>14.907759</c:v>
                </c:pt>
                <c:pt idx="68429">
                  <c:v>14.90719</c:v>
                </c:pt>
                <c:pt idx="68430">
                  <c:v>14.908272</c:v>
                </c:pt>
                <c:pt idx="68431">
                  <c:v>14.90673</c:v>
                </c:pt>
                <c:pt idx="68432">
                  <c:v>14.906114000000001</c:v>
                </c:pt>
                <c:pt idx="68433">
                  <c:v>14.909872999999999</c:v>
                </c:pt>
                <c:pt idx="68434">
                  <c:v>14.909026000000001</c:v>
                </c:pt>
                <c:pt idx="68435">
                  <c:v>14.902863999999999</c:v>
                </c:pt>
                <c:pt idx="68436">
                  <c:v>14.902837999999999</c:v>
                </c:pt>
                <c:pt idx="68437">
                  <c:v>14.909343</c:v>
                </c:pt>
                <c:pt idx="68438">
                  <c:v>14.912137</c:v>
                </c:pt>
                <c:pt idx="68439">
                  <c:v>14.912005000000001</c:v>
                </c:pt>
                <c:pt idx="68440">
                  <c:v>14.910373999999999</c:v>
                </c:pt>
                <c:pt idx="68441">
                  <c:v>14.909093</c:v>
                </c:pt>
                <c:pt idx="68442">
                  <c:v>14.91222</c:v>
                </c:pt>
                <c:pt idx="68443">
                  <c:v>14.913029999999999</c:v>
                </c:pt>
                <c:pt idx="68444">
                  <c:v>14.913679999999999</c:v>
                </c:pt>
                <c:pt idx="68445">
                  <c:v>14.917576</c:v>
                </c:pt>
                <c:pt idx="68446">
                  <c:v>14.915565000000001</c:v>
                </c:pt>
                <c:pt idx="68447">
                  <c:v>14.914588</c:v>
                </c:pt>
                <c:pt idx="68448">
                  <c:v>14.918464</c:v>
                </c:pt>
                <c:pt idx="68449">
                  <c:v>14.917578000000001</c:v>
                </c:pt>
                <c:pt idx="68450">
                  <c:v>14.915323000000001</c:v>
                </c:pt>
                <c:pt idx="68451">
                  <c:v>14.918075</c:v>
                </c:pt>
                <c:pt idx="68452">
                  <c:v>14.917807</c:v>
                </c:pt>
                <c:pt idx="68453">
                  <c:v>14.915266000000001</c:v>
                </c:pt>
                <c:pt idx="68454">
                  <c:v>14.916924</c:v>
                </c:pt>
                <c:pt idx="68455">
                  <c:v>14.917911999999999</c:v>
                </c:pt>
                <c:pt idx="68456">
                  <c:v>14.917653</c:v>
                </c:pt>
                <c:pt idx="68457">
                  <c:v>14.917505999999999</c:v>
                </c:pt>
                <c:pt idx="68458">
                  <c:v>14.914303</c:v>
                </c:pt>
                <c:pt idx="68459">
                  <c:v>14.913681</c:v>
                </c:pt>
                <c:pt idx="68460">
                  <c:v>14.915792</c:v>
                </c:pt>
                <c:pt idx="68461">
                  <c:v>14.915835</c:v>
                </c:pt>
                <c:pt idx="68462">
                  <c:v>14.914183</c:v>
                </c:pt>
                <c:pt idx="68463">
                  <c:v>14.914160000000001</c:v>
                </c:pt>
                <c:pt idx="68464">
                  <c:v>14.915505</c:v>
                </c:pt>
                <c:pt idx="68465">
                  <c:v>14.912886</c:v>
                </c:pt>
                <c:pt idx="68466">
                  <c:v>14.910966</c:v>
                </c:pt>
                <c:pt idx="68467">
                  <c:v>14.913733000000001</c:v>
                </c:pt>
                <c:pt idx="68468">
                  <c:v>14.913506999999999</c:v>
                </c:pt>
                <c:pt idx="68469">
                  <c:v>14.912704</c:v>
                </c:pt>
                <c:pt idx="68470">
                  <c:v>14.913935</c:v>
                </c:pt>
                <c:pt idx="68471">
                  <c:v>14.914936000000001</c:v>
                </c:pt>
                <c:pt idx="68472">
                  <c:v>14.915856</c:v>
                </c:pt>
                <c:pt idx="68473">
                  <c:v>14.915748000000001</c:v>
                </c:pt>
                <c:pt idx="68474">
                  <c:v>14.918827</c:v>
                </c:pt>
                <c:pt idx="68475">
                  <c:v>14.921053000000001</c:v>
                </c:pt>
                <c:pt idx="68476">
                  <c:v>14.919964999999999</c:v>
                </c:pt>
                <c:pt idx="68477">
                  <c:v>14.92403</c:v>
                </c:pt>
                <c:pt idx="68478">
                  <c:v>14.925454999999999</c:v>
                </c:pt>
                <c:pt idx="68479">
                  <c:v>14.919812</c:v>
                </c:pt>
                <c:pt idx="68480">
                  <c:v>14.917585000000001</c:v>
                </c:pt>
                <c:pt idx="68481">
                  <c:v>14.920862</c:v>
                </c:pt>
                <c:pt idx="68482">
                  <c:v>14.920571000000001</c:v>
                </c:pt>
                <c:pt idx="68483">
                  <c:v>14.915623</c:v>
                </c:pt>
                <c:pt idx="68484">
                  <c:v>14.916313000000001</c:v>
                </c:pt>
                <c:pt idx="68485">
                  <c:v>14.920598</c:v>
                </c:pt>
                <c:pt idx="68486">
                  <c:v>14.917968</c:v>
                </c:pt>
                <c:pt idx="68487">
                  <c:v>14.916179</c:v>
                </c:pt>
                <c:pt idx="68488">
                  <c:v>14.917573000000001</c:v>
                </c:pt>
                <c:pt idx="68489">
                  <c:v>14.916111000000001</c:v>
                </c:pt>
                <c:pt idx="68490">
                  <c:v>14.917467</c:v>
                </c:pt>
                <c:pt idx="68491">
                  <c:v>14.918324</c:v>
                </c:pt>
                <c:pt idx="68492">
                  <c:v>14.914785999999999</c:v>
                </c:pt>
                <c:pt idx="68493">
                  <c:v>14.918089999999999</c:v>
                </c:pt>
                <c:pt idx="68494">
                  <c:v>14.921198</c:v>
                </c:pt>
                <c:pt idx="68495">
                  <c:v>14.918032999999999</c:v>
                </c:pt>
                <c:pt idx="68496">
                  <c:v>14.919589</c:v>
                </c:pt>
                <c:pt idx="68497">
                  <c:v>14.920782000000001</c:v>
                </c:pt>
                <c:pt idx="68498">
                  <c:v>14.918551000000001</c:v>
                </c:pt>
                <c:pt idx="68499">
                  <c:v>14.921533999999999</c:v>
                </c:pt>
                <c:pt idx="68500">
                  <c:v>14.925943</c:v>
                </c:pt>
                <c:pt idx="68501">
                  <c:v>14.925046999999999</c:v>
                </c:pt>
                <c:pt idx="68502">
                  <c:v>14.920722</c:v>
                </c:pt>
                <c:pt idx="68503">
                  <c:v>14.924863999999999</c:v>
                </c:pt>
                <c:pt idx="68504">
                  <c:v>14.931383</c:v>
                </c:pt>
                <c:pt idx="68505">
                  <c:v>14.931516999999999</c:v>
                </c:pt>
                <c:pt idx="68506">
                  <c:v>14.931487000000001</c:v>
                </c:pt>
                <c:pt idx="68507">
                  <c:v>14.93225</c:v>
                </c:pt>
                <c:pt idx="68508">
                  <c:v>14.931281</c:v>
                </c:pt>
                <c:pt idx="68509">
                  <c:v>14.928224</c:v>
                </c:pt>
                <c:pt idx="68510">
                  <c:v>14.927686</c:v>
                </c:pt>
                <c:pt idx="68511">
                  <c:v>14.932448000000001</c:v>
                </c:pt>
                <c:pt idx="68512">
                  <c:v>14.93399</c:v>
                </c:pt>
                <c:pt idx="68513">
                  <c:v>14.928882</c:v>
                </c:pt>
                <c:pt idx="68514">
                  <c:v>14.925269</c:v>
                </c:pt>
                <c:pt idx="68515">
                  <c:v>14.926297</c:v>
                </c:pt>
                <c:pt idx="68516">
                  <c:v>14.930453999999999</c:v>
                </c:pt>
                <c:pt idx="68517">
                  <c:v>14.933937999999999</c:v>
                </c:pt>
                <c:pt idx="68518">
                  <c:v>14.932798</c:v>
                </c:pt>
                <c:pt idx="68519">
                  <c:v>14.929989000000001</c:v>
                </c:pt>
                <c:pt idx="68520">
                  <c:v>14.926677</c:v>
                </c:pt>
                <c:pt idx="68521">
                  <c:v>14.923747000000001</c:v>
                </c:pt>
                <c:pt idx="68522">
                  <c:v>14.924804999999999</c:v>
                </c:pt>
                <c:pt idx="68523">
                  <c:v>14.928665000000001</c:v>
                </c:pt>
                <c:pt idx="68524">
                  <c:v>14.930208</c:v>
                </c:pt>
                <c:pt idx="68525">
                  <c:v>14.926755999999999</c:v>
                </c:pt>
                <c:pt idx="68526">
                  <c:v>14.924167000000001</c:v>
                </c:pt>
                <c:pt idx="68527">
                  <c:v>14.927723</c:v>
                </c:pt>
                <c:pt idx="68528">
                  <c:v>14.933865000000001</c:v>
                </c:pt>
                <c:pt idx="68529">
                  <c:v>14.933491999999999</c:v>
                </c:pt>
                <c:pt idx="68530">
                  <c:v>14.932905999999999</c:v>
                </c:pt>
                <c:pt idx="68531">
                  <c:v>14.93394</c:v>
                </c:pt>
                <c:pt idx="68532">
                  <c:v>14.934492000000001</c:v>
                </c:pt>
                <c:pt idx="68533">
                  <c:v>14.937541</c:v>
                </c:pt>
                <c:pt idx="68534">
                  <c:v>14.934324999999999</c:v>
                </c:pt>
                <c:pt idx="68535">
                  <c:v>14.932606</c:v>
                </c:pt>
                <c:pt idx="68536">
                  <c:v>14.941095000000001</c:v>
                </c:pt>
                <c:pt idx="68537">
                  <c:v>14.942505000000001</c:v>
                </c:pt>
                <c:pt idx="68538">
                  <c:v>14.932563999999999</c:v>
                </c:pt>
                <c:pt idx="68539">
                  <c:v>14.929489</c:v>
                </c:pt>
                <c:pt idx="68540">
                  <c:v>14.934151</c:v>
                </c:pt>
                <c:pt idx="68541">
                  <c:v>14.935722999999999</c:v>
                </c:pt>
                <c:pt idx="68542">
                  <c:v>14.936859999999999</c:v>
                </c:pt>
                <c:pt idx="68543">
                  <c:v>14.937525000000001</c:v>
                </c:pt>
                <c:pt idx="68544">
                  <c:v>14.936366</c:v>
                </c:pt>
                <c:pt idx="68545">
                  <c:v>14.935867999999999</c:v>
                </c:pt>
                <c:pt idx="68546">
                  <c:v>14.935527</c:v>
                </c:pt>
                <c:pt idx="68547">
                  <c:v>14.934282</c:v>
                </c:pt>
                <c:pt idx="68548">
                  <c:v>14.933107</c:v>
                </c:pt>
                <c:pt idx="68549">
                  <c:v>14.93197</c:v>
                </c:pt>
                <c:pt idx="68550">
                  <c:v>14.932699</c:v>
                </c:pt>
                <c:pt idx="68551">
                  <c:v>14.932378</c:v>
                </c:pt>
                <c:pt idx="68552">
                  <c:v>14.928559</c:v>
                </c:pt>
                <c:pt idx="68553">
                  <c:v>14.930572</c:v>
                </c:pt>
                <c:pt idx="68554">
                  <c:v>14.937559</c:v>
                </c:pt>
                <c:pt idx="68555">
                  <c:v>14.937836000000001</c:v>
                </c:pt>
                <c:pt idx="68556">
                  <c:v>14.931196999999999</c:v>
                </c:pt>
                <c:pt idx="68557">
                  <c:v>14.928649</c:v>
                </c:pt>
                <c:pt idx="68558">
                  <c:v>14.933624</c:v>
                </c:pt>
                <c:pt idx="68559">
                  <c:v>14.936102</c:v>
                </c:pt>
                <c:pt idx="68560">
                  <c:v>14.933455</c:v>
                </c:pt>
                <c:pt idx="68561">
                  <c:v>14.934608000000001</c:v>
                </c:pt>
                <c:pt idx="68562">
                  <c:v>14.936366</c:v>
                </c:pt>
                <c:pt idx="68563">
                  <c:v>14.936159</c:v>
                </c:pt>
                <c:pt idx="68564">
                  <c:v>14.939401</c:v>
                </c:pt>
                <c:pt idx="68565">
                  <c:v>14.941649999999999</c:v>
                </c:pt>
                <c:pt idx="68566">
                  <c:v>14.937113999999999</c:v>
                </c:pt>
                <c:pt idx="68567">
                  <c:v>14.935574000000001</c:v>
                </c:pt>
                <c:pt idx="68568">
                  <c:v>14.938204000000001</c:v>
                </c:pt>
                <c:pt idx="68569">
                  <c:v>14.934407</c:v>
                </c:pt>
                <c:pt idx="68570">
                  <c:v>14.930446</c:v>
                </c:pt>
                <c:pt idx="68571">
                  <c:v>14.934176000000001</c:v>
                </c:pt>
                <c:pt idx="68572">
                  <c:v>14.940078</c:v>
                </c:pt>
                <c:pt idx="68573">
                  <c:v>14.942890999999999</c:v>
                </c:pt>
                <c:pt idx="68574">
                  <c:v>14.944165999999999</c:v>
                </c:pt>
                <c:pt idx="68575">
                  <c:v>14.943113</c:v>
                </c:pt>
                <c:pt idx="68576">
                  <c:v>14.944819000000001</c:v>
                </c:pt>
                <c:pt idx="68577">
                  <c:v>14.946799</c:v>
                </c:pt>
                <c:pt idx="68578">
                  <c:v>14.946565</c:v>
                </c:pt>
                <c:pt idx="68579">
                  <c:v>14.948237000000001</c:v>
                </c:pt>
                <c:pt idx="68580">
                  <c:v>14.947372</c:v>
                </c:pt>
                <c:pt idx="68581">
                  <c:v>14.943211</c:v>
                </c:pt>
                <c:pt idx="68582">
                  <c:v>14.94068</c:v>
                </c:pt>
                <c:pt idx="68583">
                  <c:v>14.942515999999999</c:v>
                </c:pt>
                <c:pt idx="68584">
                  <c:v>14.945154</c:v>
                </c:pt>
                <c:pt idx="68585">
                  <c:v>14.944557</c:v>
                </c:pt>
                <c:pt idx="68586">
                  <c:v>14.943490000000001</c:v>
                </c:pt>
                <c:pt idx="68587">
                  <c:v>14.945277000000001</c:v>
                </c:pt>
                <c:pt idx="68588">
                  <c:v>14.945207999999999</c:v>
                </c:pt>
                <c:pt idx="68589">
                  <c:v>14.944255999999999</c:v>
                </c:pt>
                <c:pt idx="68590">
                  <c:v>14.946490000000001</c:v>
                </c:pt>
                <c:pt idx="68591">
                  <c:v>14.942492</c:v>
                </c:pt>
                <c:pt idx="68592">
                  <c:v>14.939819</c:v>
                </c:pt>
                <c:pt idx="68593">
                  <c:v>14.946963999999999</c:v>
                </c:pt>
                <c:pt idx="68594">
                  <c:v>14.949254</c:v>
                </c:pt>
                <c:pt idx="68595">
                  <c:v>14.944501000000001</c:v>
                </c:pt>
                <c:pt idx="68596">
                  <c:v>14.945543000000001</c:v>
                </c:pt>
                <c:pt idx="68597">
                  <c:v>14.948117999999999</c:v>
                </c:pt>
                <c:pt idx="68598">
                  <c:v>14.948046</c:v>
                </c:pt>
                <c:pt idx="68599">
                  <c:v>14.949536</c:v>
                </c:pt>
                <c:pt idx="68600">
                  <c:v>14.949071999999999</c:v>
                </c:pt>
                <c:pt idx="68601">
                  <c:v>14.946642000000001</c:v>
                </c:pt>
                <c:pt idx="68602">
                  <c:v>14.946121</c:v>
                </c:pt>
                <c:pt idx="68603">
                  <c:v>14.948035000000001</c:v>
                </c:pt>
                <c:pt idx="68604">
                  <c:v>14.947466</c:v>
                </c:pt>
                <c:pt idx="68605">
                  <c:v>14.946396999999999</c:v>
                </c:pt>
                <c:pt idx="68606">
                  <c:v>14.94914</c:v>
                </c:pt>
                <c:pt idx="68607">
                  <c:v>14.947683</c:v>
                </c:pt>
                <c:pt idx="68608">
                  <c:v>14.944508000000001</c:v>
                </c:pt>
                <c:pt idx="68609">
                  <c:v>14.947101</c:v>
                </c:pt>
                <c:pt idx="68610">
                  <c:v>14.949438000000001</c:v>
                </c:pt>
                <c:pt idx="68611">
                  <c:v>14.94739</c:v>
                </c:pt>
                <c:pt idx="68612">
                  <c:v>14.948179</c:v>
                </c:pt>
                <c:pt idx="68613">
                  <c:v>14.950865</c:v>
                </c:pt>
                <c:pt idx="68614">
                  <c:v>14.950466</c:v>
                </c:pt>
                <c:pt idx="68615">
                  <c:v>14.953120999999999</c:v>
                </c:pt>
                <c:pt idx="68616">
                  <c:v>14.956721999999999</c:v>
                </c:pt>
                <c:pt idx="68617">
                  <c:v>14.953881000000001</c:v>
                </c:pt>
                <c:pt idx="68618">
                  <c:v>14.951701999999999</c:v>
                </c:pt>
                <c:pt idx="68619">
                  <c:v>14.952908000000001</c:v>
                </c:pt>
                <c:pt idx="68620">
                  <c:v>14.949959</c:v>
                </c:pt>
                <c:pt idx="68621">
                  <c:v>14.947775999999999</c:v>
                </c:pt>
                <c:pt idx="68622">
                  <c:v>14.953177</c:v>
                </c:pt>
                <c:pt idx="68623">
                  <c:v>14.957871000000001</c:v>
                </c:pt>
                <c:pt idx="68624">
                  <c:v>14.954224999999999</c:v>
                </c:pt>
                <c:pt idx="68625">
                  <c:v>14.948492999999999</c:v>
                </c:pt>
                <c:pt idx="68626">
                  <c:v>14.948942000000001</c:v>
                </c:pt>
                <c:pt idx="68627">
                  <c:v>14.952448</c:v>
                </c:pt>
                <c:pt idx="68628">
                  <c:v>14.954838000000001</c:v>
                </c:pt>
                <c:pt idx="68629">
                  <c:v>14.954136</c:v>
                </c:pt>
                <c:pt idx="68630">
                  <c:v>14.953951999999999</c:v>
                </c:pt>
                <c:pt idx="68631">
                  <c:v>14.953332</c:v>
                </c:pt>
                <c:pt idx="68632">
                  <c:v>14.952087000000001</c:v>
                </c:pt>
                <c:pt idx="68633">
                  <c:v>14.953154</c:v>
                </c:pt>
                <c:pt idx="68634">
                  <c:v>14.955185999999999</c:v>
                </c:pt>
                <c:pt idx="68635">
                  <c:v>14.956302000000001</c:v>
                </c:pt>
                <c:pt idx="68636">
                  <c:v>14.958693999999999</c:v>
                </c:pt>
                <c:pt idx="68637">
                  <c:v>14.959379</c:v>
                </c:pt>
                <c:pt idx="68638">
                  <c:v>14.955613</c:v>
                </c:pt>
                <c:pt idx="68639">
                  <c:v>14.953675</c:v>
                </c:pt>
                <c:pt idx="68640">
                  <c:v>14.958940999999999</c:v>
                </c:pt>
                <c:pt idx="68641">
                  <c:v>14.959671999999999</c:v>
                </c:pt>
                <c:pt idx="68642">
                  <c:v>14.955337</c:v>
                </c:pt>
                <c:pt idx="68643">
                  <c:v>14.956068</c:v>
                </c:pt>
                <c:pt idx="68644">
                  <c:v>14.958665</c:v>
                </c:pt>
                <c:pt idx="68645">
                  <c:v>14.957307999999999</c:v>
                </c:pt>
                <c:pt idx="68646">
                  <c:v>14.954677999999999</c:v>
                </c:pt>
                <c:pt idx="68647">
                  <c:v>14.956604</c:v>
                </c:pt>
                <c:pt idx="68648">
                  <c:v>14.960307999999999</c:v>
                </c:pt>
                <c:pt idx="68649">
                  <c:v>14.959391999999999</c:v>
                </c:pt>
                <c:pt idx="68650">
                  <c:v>14.957927</c:v>
                </c:pt>
                <c:pt idx="68651">
                  <c:v>14.957599999999999</c:v>
                </c:pt>
                <c:pt idx="68652">
                  <c:v>14.959339</c:v>
                </c:pt>
                <c:pt idx="68653">
                  <c:v>14.963955</c:v>
                </c:pt>
                <c:pt idx="68654">
                  <c:v>14.966169000000001</c:v>
                </c:pt>
                <c:pt idx="68655">
                  <c:v>14.964978</c:v>
                </c:pt>
                <c:pt idx="68656">
                  <c:v>14.963854</c:v>
                </c:pt>
                <c:pt idx="68657">
                  <c:v>14.966065</c:v>
                </c:pt>
                <c:pt idx="68658">
                  <c:v>14.972263999999999</c:v>
                </c:pt>
                <c:pt idx="68659">
                  <c:v>14.974576000000001</c:v>
                </c:pt>
                <c:pt idx="68660">
                  <c:v>14.971515999999999</c:v>
                </c:pt>
                <c:pt idx="68661">
                  <c:v>14.968185</c:v>
                </c:pt>
                <c:pt idx="68662">
                  <c:v>14.971669</c:v>
                </c:pt>
                <c:pt idx="68663">
                  <c:v>14.976217999999999</c:v>
                </c:pt>
                <c:pt idx="68664">
                  <c:v>14.97087</c:v>
                </c:pt>
                <c:pt idx="68665">
                  <c:v>14.966965</c:v>
                </c:pt>
                <c:pt idx="68666">
                  <c:v>14.969208999999999</c:v>
                </c:pt>
                <c:pt idx="68667">
                  <c:v>14.967244000000001</c:v>
                </c:pt>
                <c:pt idx="68668">
                  <c:v>14.972277999999999</c:v>
                </c:pt>
                <c:pt idx="68669">
                  <c:v>14.980722</c:v>
                </c:pt>
                <c:pt idx="68670">
                  <c:v>14.974602000000001</c:v>
                </c:pt>
                <c:pt idx="68671">
                  <c:v>14.967292</c:v>
                </c:pt>
                <c:pt idx="68672">
                  <c:v>14.967758</c:v>
                </c:pt>
                <c:pt idx="68673">
                  <c:v>14.964129</c:v>
                </c:pt>
                <c:pt idx="68674">
                  <c:v>14.963035</c:v>
                </c:pt>
                <c:pt idx="68675">
                  <c:v>14.966654</c:v>
                </c:pt>
                <c:pt idx="68676">
                  <c:v>14.969628999999999</c:v>
                </c:pt>
                <c:pt idx="68677">
                  <c:v>14.971276</c:v>
                </c:pt>
                <c:pt idx="68678">
                  <c:v>14.966892</c:v>
                </c:pt>
                <c:pt idx="68679">
                  <c:v>14.963767000000001</c:v>
                </c:pt>
                <c:pt idx="68680">
                  <c:v>14.967657000000001</c:v>
                </c:pt>
                <c:pt idx="68681">
                  <c:v>14.966789</c:v>
                </c:pt>
                <c:pt idx="68682">
                  <c:v>14.963380000000001</c:v>
                </c:pt>
                <c:pt idx="68683">
                  <c:v>14.965131</c:v>
                </c:pt>
                <c:pt idx="68684">
                  <c:v>14.968328</c:v>
                </c:pt>
                <c:pt idx="68685">
                  <c:v>14.968928</c:v>
                </c:pt>
                <c:pt idx="68686">
                  <c:v>14.967404</c:v>
                </c:pt>
                <c:pt idx="68687">
                  <c:v>14.969665000000001</c:v>
                </c:pt>
                <c:pt idx="68688">
                  <c:v>14.975118999999999</c:v>
                </c:pt>
                <c:pt idx="68689">
                  <c:v>14.974005</c:v>
                </c:pt>
                <c:pt idx="68690">
                  <c:v>14.973461</c:v>
                </c:pt>
                <c:pt idx="68691">
                  <c:v>14.97648</c:v>
                </c:pt>
                <c:pt idx="68692">
                  <c:v>14.973165</c:v>
                </c:pt>
                <c:pt idx="68693">
                  <c:v>14.971439</c:v>
                </c:pt>
                <c:pt idx="68694">
                  <c:v>14.974553</c:v>
                </c:pt>
                <c:pt idx="68695">
                  <c:v>14.971526000000001</c:v>
                </c:pt>
                <c:pt idx="68696">
                  <c:v>14.968154999999999</c:v>
                </c:pt>
                <c:pt idx="68697">
                  <c:v>14.969003000000001</c:v>
                </c:pt>
                <c:pt idx="68698">
                  <c:v>14.973079</c:v>
                </c:pt>
                <c:pt idx="68699">
                  <c:v>14.975312000000001</c:v>
                </c:pt>
                <c:pt idx="68700">
                  <c:v>14.969101</c:v>
                </c:pt>
                <c:pt idx="68701">
                  <c:v>14.965396</c:v>
                </c:pt>
                <c:pt idx="68702">
                  <c:v>14.971152</c:v>
                </c:pt>
                <c:pt idx="68703">
                  <c:v>14.975063</c:v>
                </c:pt>
                <c:pt idx="68704">
                  <c:v>14.973204000000001</c:v>
                </c:pt>
                <c:pt idx="68705">
                  <c:v>14.973875</c:v>
                </c:pt>
                <c:pt idx="68706">
                  <c:v>14.979039999999999</c:v>
                </c:pt>
                <c:pt idx="68707">
                  <c:v>14.975876</c:v>
                </c:pt>
                <c:pt idx="68708">
                  <c:v>14.969251</c:v>
                </c:pt>
                <c:pt idx="68709">
                  <c:v>14.973818</c:v>
                </c:pt>
                <c:pt idx="68710">
                  <c:v>14.978695999999999</c:v>
                </c:pt>
                <c:pt idx="68711">
                  <c:v>14.973386</c:v>
                </c:pt>
                <c:pt idx="68712">
                  <c:v>14.969811999999999</c:v>
                </c:pt>
                <c:pt idx="68713">
                  <c:v>14.970394000000001</c:v>
                </c:pt>
                <c:pt idx="68714">
                  <c:v>14.96862</c:v>
                </c:pt>
                <c:pt idx="68715">
                  <c:v>14.970523999999999</c:v>
                </c:pt>
                <c:pt idx="68716">
                  <c:v>14.975047</c:v>
                </c:pt>
                <c:pt idx="68717">
                  <c:v>14.975095</c:v>
                </c:pt>
                <c:pt idx="68718">
                  <c:v>14.976111</c:v>
                </c:pt>
                <c:pt idx="68719">
                  <c:v>14.98082</c:v>
                </c:pt>
                <c:pt idx="68720">
                  <c:v>14.983463</c:v>
                </c:pt>
                <c:pt idx="68721">
                  <c:v>14.981904999999999</c:v>
                </c:pt>
                <c:pt idx="68722">
                  <c:v>14.977558</c:v>
                </c:pt>
                <c:pt idx="68723">
                  <c:v>14.974213000000001</c:v>
                </c:pt>
                <c:pt idx="68724">
                  <c:v>14.976841</c:v>
                </c:pt>
                <c:pt idx="68725">
                  <c:v>14.976664</c:v>
                </c:pt>
                <c:pt idx="68726">
                  <c:v>14.972324</c:v>
                </c:pt>
                <c:pt idx="68727">
                  <c:v>14.976461</c:v>
                </c:pt>
                <c:pt idx="68728">
                  <c:v>14.982791000000001</c:v>
                </c:pt>
                <c:pt idx="68729">
                  <c:v>14.980444</c:v>
                </c:pt>
                <c:pt idx="68730">
                  <c:v>14.979665000000001</c:v>
                </c:pt>
                <c:pt idx="68731">
                  <c:v>14.982530000000001</c:v>
                </c:pt>
                <c:pt idx="68732">
                  <c:v>14.980807</c:v>
                </c:pt>
                <c:pt idx="68733">
                  <c:v>14.979812000000001</c:v>
                </c:pt>
                <c:pt idx="68734">
                  <c:v>14.981698</c:v>
                </c:pt>
                <c:pt idx="68735">
                  <c:v>14.980381</c:v>
                </c:pt>
                <c:pt idx="68736">
                  <c:v>14.980404999999999</c:v>
                </c:pt>
                <c:pt idx="68737">
                  <c:v>14.982573</c:v>
                </c:pt>
                <c:pt idx="68738">
                  <c:v>14.979214000000001</c:v>
                </c:pt>
                <c:pt idx="68739">
                  <c:v>14.977005</c:v>
                </c:pt>
                <c:pt idx="68740">
                  <c:v>14.979986999999999</c:v>
                </c:pt>
                <c:pt idx="68741">
                  <c:v>14.979282</c:v>
                </c:pt>
                <c:pt idx="68742">
                  <c:v>14.978754</c:v>
                </c:pt>
                <c:pt idx="68743">
                  <c:v>14.980586000000001</c:v>
                </c:pt>
                <c:pt idx="68744">
                  <c:v>14.978396</c:v>
                </c:pt>
                <c:pt idx="68745">
                  <c:v>14.977880000000001</c:v>
                </c:pt>
                <c:pt idx="68746">
                  <c:v>14.979949</c:v>
                </c:pt>
                <c:pt idx="68747">
                  <c:v>14.977812</c:v>
                </c:pt>
                <c:pt idx="68748">
                  <c:v>14.980221</c:v>
                </c:pt>
                <c:pt idx="68749">
                  <c:v>14.982748000000001</c:v>
                </c:pt>
                <c:pt idx="68750">
                  <c:v>14.979696000000001</c:v>
                </c:pt>
                <c:pt idx="68751">
                  <c:v>14.979937</c:v>
                </c:pt>
                <c:pt idx="68752">
                  <c:v>14.981572999999999</c:v>
                </c:pt>
                <c:pt idx="68753">
                  <c:v>14.978362000000001</c:v>
                </c:pt>
                <c:pt idx="68754">
                  <c:v>14.975562999999999</c:v>
                </c:pt>
                <c:pt idx="68755">
                  <c:v>14.975251</c:v>
                </c:pt>
                <c:pt idx="68756">
                  <c:v>14.976190000000001</c:v>
                </c:pt>
                <c:pt idx="68757">
                  <c:v>14.977520999999999</c:v>
                </c:pt>
                <c:pt idx="68758">
                  <c:v>14.976735</c:v>
                </c:pt>
                <c:pt idx="68759">
                  <c:v>14.975350000000001</c:v>
                </c:pt>
                <c:pt idx="68760">
                  <c:v>14.976800000000001</c:v>
                </c:pt>
                <c:pt idx="68761">
                  <c:v>14.978149</c:v>
                </c:pt>
                <c:pt idx="68762">
                  <c:v>14.981038</c:v>
                </c:pt>
                <c:pt idx="68763">
                  <c:v>14.984234000000001</c:v>
                </c:pt>
                <c:pt idx="68764">
                  <c:v>14.984268999999999</c:v>
                </c:pt>
                <c:pt idx="68765">
                  <c:v>14.988142</c:v>
                </c:pt>
                <c:pt idx="68766">
                  <c:v>14.990007</c:v>
                </c:pt>
                <c:pt idx="68767">
                  <c:v>14.988811999999999</c:v>
                </c:pt>
                <c:pt idx="68768">
                  <c:v>14.992523</c:v>
                </c:pt>
                <c:pt idx="68769">
                  <c:v>14.992993999999999</c:v>
                </c:pt>
                <c:pt idx="68770">
                  <c:v>14.987806000000001</c:v>
                </c:pt>
                <c:pt idx="68771">
                  <c:v>14.987577999999999</c:v>
                </c:pt>
                <c:pt idx="68772">
                  <c:v>14.991852</c:v>
                </c:pt>
                <c:pt idx="68773">
                  <c:v>14.991173</c:v>
                </c:pt>
                <c:pt idx="68774">
                  <c:v>14.989756</c:v>
                </c:pt>
                <c:pt idx="68775">
                  <c:v>14.990790000000001</c:v>
                </c:pt>
                <c:pt idx="68776">
                  <c:v>14.991092</c:v>
                </c:pt>
                <c:pt idx="68777">
                  <c:v>14.991694000000001</c:v>
                </c:pt>
                <c:pt idx="68778">
                  <c:v>14.992635999999999</c:v>
                </c:pt>
                <c:pt idx="68779">
                  <c:v>14.990233</c:v>
                </c:pt>
                <c:pt idx="68780">
                  <c:v>14.988483</c:v>
                </c:pt>
                <c:pt idx="68781">
                  <c:v>14.990848</c:v>
                </c:pt>
                <c:pt idx="68782">
                  <c:v>14.992448</c:v>
                </c:pt>
                <c:pt idx="68783">
                  <c:v>14.994445000000001</c:v>
                </c:pt>
                <c:pt idx="68784">
                  <c:v>14.995199</c:v>
                </c:pt>
                <c:pt idx="68785">
                  <c:v>14.991599000000001</c:v>
                </c:pt>
                <c:pt idx="68786">
                  <c:v>14.991376000000001</c:v>
                </c:pt>
                <c:pt idx="68787">
                  <c:v>14.99417</c:v>
                </c:pt>
                <c:pt idx="68788">
                  <c:v>14.993971</c:v>
                </c:pt>
                <c:pt idx="68789">
                  <c:v>14.992018</c:v>
                </c:pt>
                <c:pt idx="68790">
                  <c:v>14.991258</c:v>
                </c:pt>
                <c:pt idx="68791">
                  <c:v>14.990818000000001</c:v>
                </c:pt>
                <c:pt idx="68792">
                  <c:v>14.989592</c:v>
                </c:pt>
                <c:pt idx="68793">
                  <c:v>14.992938000000001</c:v>
                </c:pt>
                <c:pt idx="68794">
                  <c:v>14.995424999999999</c:v>
                </c:pt>
                <c:pt idx="68795">
                  <c:v>14.993076</c:v>
                </c:pt>
                <c:pt idx="68796">
                  <c:v>14.993277000000001</c:v>
                </c:pt>
                <c:pt idx="68797">
                  <c:v>14.991149999999999</c:v>
                </c:pt>
                <c:pt idx="68798">
                  <c:v>14.988569999999999</c:v>
                </c:pt>
                <c:pt idx="68799">
                  <c:v>14.991991000000001</c:v>
                </c:pt>
                <c:pt idx="68800">
                  <c:v>14.994564</c:v>
                </c:pt>
                <c:pt idx="68801">
                  <c:v>14.992724000000001</c:v>
                </c:pt>
                <c:pt idx="68802">
                  <c:v>14.995267999999999</c:v>
                </c:pt>
                <c:pt idx="68803">
                  <c:v>14.997306999999999</c:v>
                </c:pt>
                <c:pt idx="68804">
                  <c:v>14.994481</c:v>
                </c:pt>
                <c:pt idx="68805">
                  <c:v>14.995333</c:v>
                </c:pt>
                <c:pt idx="68806">
                  <c:v>14.998149</c:v>
                </c:pt>
                <c:pt idx="68807">
                  <c:v>14.998359000000001</c:v>
                </c:pt>
                <c:pt idx="68808">
                  <c:v>14.998481999999999</c:v>
                </c:pt>
                <c:pt idx="68809">
                  <c:v>14.999753</c:v>
                </c:pt>
                <c:pt idx="68810">
                  <c:v>15.001282</c:v>
                </c:pt>
                <c:pt idx="68811">
                  <c:v>14.99963</c:v>
                </c:pt>
                <c:pt idx="68812">
                  <c:v>14.996086999999999</c:v>
                </c:pt>
                <c:pt idx="68813">
                  <c:v>14.992262</c:v>
                </c:pt>
                <c:pt idx="68814">
                  <c:v>14.991652999999999</c:v>
                </c:pt>
                <c:pt idx="68815">
                  <c:v>14.999546</c:v>
                </c:pt>
                <c:pt idx="68816">
                  <c:v>15.004345000000001</c:v>
                </c:pt>
                <c:pt idx="68817">
                  <c:v>14.997721</c:v>
                </c:pt>
                <c:pt idx="68818">
                  <c:v>14.997087000000001</c:v>
                </c:pt>
                <c:pt idx="68819">
                  <c:v>15.003626000000001</c:v>
                </c:pt>
                <c:pt idx="68820">
                  <c:v>15.002177</c:v>
                </c:pt>
                <c:pt idx="68821">
                  <c:v>15.00253</c:v>
                </c:pt>
                <c:pt idx="68822">
                  <c:v>15.012073000000001</c:v>
                </c:pt>
                <c:pt idx="68823">
                  <c:v>15.01174</c:v>
                </c:pt>
                <c:pt idx="68824">
                  <c:v>15.002509999999999</c:v>
                </c:pt>
                <c:pt idx="68825">
                  <c:v>15.003154</c:v>
                </c:pt>
                <c:pt idx="68826">
                  <c:v>15.008704</c:v>
                </c:pt>
                <c:pt idx="68827">
                  <c:v>15.007769</c:v>
                </c:pt>
                <c:pt idx="68828">
                  <c:v>15.007616000000001</c:v>
                </c:pt>
                <c:pt idx="68829">
                  <c:v>15.007631</c:v>
                </c:pt>
                <c:pt idx="68830">
                  <c:v>15.003914999999999</c:v>
                </c:pt>
                <c:pt idx="68831">
                  <c:v>15.003439999999999</c:v>
                </c:pt>
                <c:pt idx="68832">
                  <c:v>15.007092</c:v>
                </c:pt>
                <c:pt idx="68833">
                  <c:v>15.009036</c:v>
                </c:pt>
                <c:pt idx="68834">
                  <c:v>15.010216</c:v>
                </c:pt>
                <c:pt idx="68835">
                  <c:v>15.009471</c:v>
                </c:pt>
                <c:pt idx="68836">
                  <c:v>15.007137</c:v>
                </c:pt>
                <c:pt idx="68837">
                  <c:v>15.006496</c:v>
                </c:pt>
                <c:pt idx="68838">
                  <c:v>15.005834999999999</c:v>
                </c:pt>
                <c:pt idx="68839">
                  <c:v>15.003944000000001</c:v>
                </c:pt>
                <c:pt idx="68840">
                  <c:v>15.006957</c:v>
                </c:pt>
                <c:pt idx="68841">
                  <c:v>15.011825999999999</c:v>
                </c:pt>
                <c:pt idx="68842">
                  <c:v>15.010714999999999</c:v>
                </c:pt>
                <c:pt idx="68843">
                  <c:v>15.006747000000001</c:v>
                </c:pt>
                <c:pt idx="68844">
                  <c:v>15.004382</c:v>
                </c:pt>
                <c:pt idx="68845">
                  <c:v>15.005857000000001</c:v>
                </c:pt>
                <c:pt idx="68846">
                  <c:v>15.008881000000001</c:v>
                </c:pt>
                <c:pt idx="68847">
                  <c:v>15.008716</c:v>
                </c:pt>
                <c:pt idx="68848">
                  <c:v>15.007633</c:v>
                </c:pt>
                <c:pt idx="68849">
                  <c:v>15.009686</c:v>
                </c:pt>
                <c:pt idx="68850">
                  <c:v>15.010593999999999</c:v>
                </c:pt>
                <c:pt idx="68851">
                  <c:v>15.009627</c:v>
                </c:pt>
                <c:pt idx="68852">
                  <c:v>15.00902</c:v>
                </c:pt>
                <c:pt idx="68853">
                  <c:v>15.009197</c:v>
                </c:pt>
                <c:pt idx="68854">
                  <c:v>15.010828999999999</c:v>
                </c:pt>
                <c:pt idx="68855">
                  <c:v>15.010456</c:v>
                </c:pt>
                <c:pt idx="68856">
                  <c:v>15.007510999999999</c:v>
                </c:pt>
                <c:pt idx="68857">
                  <c:v>15.008385000000001</c:v>
                </c:pt>
                <c:pt idx="68858">
                  <c:v>15.011006</c:v>
                </c:pt>
                <c:pt idx="68859">
                  <c:v>15.012639</c:v>
                </c:pt>
                <c:pt idx="68860">
                  <c:v>15.013324000000001</c:v>
                </c:pt>
                <c:pt idx="68861">
                  <c:v>15.010844000000001</c:v>
                </c:pt>
                <c:pt idx="68862">
                  <c:v>15.010047</c:v>
                </c:pt>
                <c:pt idx="68863">
                  <c:v>15.012394</c:v>
                </c:pt>
                <c:pt idx="68864">
                  <c:v>15.012722</c:v>
                </c:pt>
                <c:pt idx="68865">
                  <c:v>15.013847999999999</c:v>
                </c:pt>
                <c:pt idx="68866">
                  <c:v>15.019602000000001</c:v>
                </c:pt>
                <c:pt idx="68867">
                  <c:v>15.021452999999999</c:v>
                </c:pt>
                <c:pt idx="68868">
                  <c:v>15.018863</c:v>
                </c:pt>
                <c:pt idx="68869">
                  <c:v>15.019572999999999</c:v>
                </c:pt>
                <c:pt idx="68870">
                  <c:v>15.022137000000001</c:v>
                </c:pt>
                <c:pt idx="68871">
                  <c:v>15.021418000000001</c:v>
                </c:pt>
                <c:pt idx="68872">
                  <c:v>15.022589</c:v>
                </c:pt>
                <c:pt idx="68873">
                  <c:v>15.023106</c:v>
                </c:pt>
                <c:pt idx="68874">
                  <c:v>15.021155</c:v>
                </c:pt>
                <c:pt idx="68875">
                  <c:v>15.021005000000001</c:v>
                </c:pt>
                <c:pt idx="68876">
                  <c:v>15.021955</c:v>
                </c:pt>
                <c:pt idx="68877">
                  <c:v>15.020934</c:v>
                </c:pt>
                <c:pt idx="68878">
                  <c:v>15.020227</c:v>
                </c:pt>
                <c:pt idx="68879">
                  <c:v>15.02094</c:v>
                </c:pt>
                <c:pt idx="68880">
                  <c:v>15.019633000000001</c:v>
                </c:pt>
                <c:pt idx="68881">
                  <c:v>15.018618</c:v>
                </c:pt>
                <c:pt idx="68882">
                  <c:v>15.019975000000001</c:v>
                </c:pt>
                <c:pt idx="68883">
                  <c:v>15.021528999999999</c:v>
                </c:pt>
                <c:pt idx="68884">
                  <c:v>15.018243</c:v>
                </c:pt>
                <c:pt idx="68885">
                  <c:v>15.014457</c:v>
                </c:pt>
                <c:pt idx="68886">
                  <c:v>15.016689</c:v>
                </c:pt>
                <c:pt idx="68887">
                  <c:v>15.018810999999999</c:v>
                </c:pt>
                <c:pt idx="68888">
                  <c:v>15.020324</c:v>
                </c:pt>
                <c:pt idx="68889">
                  <c:v>15.019961</c:v>
                </c:pt>
                <c:pt idx="68890">
                  <c:v>15.018542</c:v>
                </c:pt>
                <c:pt idx="68891">
                  <c:v>15.01915</c:v>
                </c:pt>
                <c:pt idx="68892">
                  <c:v>15.021039999999999</c:v>
                </c:pt>
                <c:pt idx="68893">
                  <c:v>15.020728999999999</c:v>
                </c:pt>
                <c:pt idx="68894">
                  <c:v>15.020084000000001</c:v>
                </c:pt>
                <c:pt idx="68895">
                  <c:v>15.022499</c:v>
                </c:pt>
                <c:pt idx="68896">
                  <c:v>15.01989</c:v>
                </c:pt>
                <c:pt idx="68897">
                  <c:v>15.014692</c:v>
                </c:pt>
                <c:pt idx="68898">
                  <c:v>15.021286999999999</c:v>
                </c:pt>
                <c:pt idx="68899">
                  <c:v>15.026942999999999</c:v>
                </c:pt>
                <c:pt idx="68900">
                  <c:v>15.023645</c:v>
                </c:pt>
                <c:pt idx="68901">
                  <c:v>15.028219</c:v>
                </c:pt>
                <c:pt idx="68902">
                  <c:v>15.035076</c:v>
                </c:pt>
                <c:pt idx="68903">
                  <c:v>15.03205</c:v>
                </c:pt>
                <c:pt idx="68904">
                  <c:v>15.029985</c:v>
                </c:pt>
                <c:pt idx="68905">
                  <c:v>15.035064999999999</c:v>
                </c:pt>
                <c:pt idx="68906">
                  <c:v>15.037822</c:v>
                </c:pt>
                <c:pt idx="68907">
                  <c:v>15.034344000000001</c:v>
                </c:pt>
                <c:pt idx="68908">
                  <c:v>15.032914</c:v>
                </c:pt>
                <c:pt idx="68909">
                  <c:v>15.035378</c:v>
                </c:pt>
                <c:pt idx="68910">
                  <c:v>15.036004</c:v>
                </c:pt>
                <c:pt idx="68911">
                  <c:v>15.034794</c:v>
                </c:pt>
                <c:pt idx="68912">
                  <c:v>15.032427999999999</c:v>
                </c:pt>
                <c:pt idx="68913">
                  <c:v>15.028624000000001</c:v>
                </c:pt>
                <c:pt idx="68914">
                  <c:v>15.026763000000001</c:v>
                </c:pt>
                <c:pt idx="68915">
                  <c:v>15.028525999999999</c:v>
                </c:pt>
                <c:pt idx="68916">
                  <c:v>15.028646999999999</c:v>
                </c:pt>
                <c:pt idx="68917">
                  <c:v>15.024838000000001</c:v>
                </c:pt>
                <c:pt idx="68918">
                  <c:v>15.024353</c:v>
                </c:pt>
                <c:pt idx="68919">
                  <c:v>15.026319000000001</c:v>
                </c:pt>
                <c:pt idx="68920">
                  <c:v>15.026534</c:v>
                </c:pt>
                <c:pt idx="68921">
                  <c:v>15.026954</c:v>
                </c:pt>
                <c:pt idx="68922">
                  <c:v>15.025605000000001</c:v>
                </c:pt>
                <c:pt idx="68923">
                  <c:v>15.025681000000001</c:v>
                </c:pt>
                <c:pt idx="68924">
                  <c:v>15.029216999999999</c:v>
                </c:pt>
                <c:pt idx="68925">
                  <c:v>15.025327000000001</c:v>
                </c:pt>
                <c:pt idx="68926">
                  <c:v>15.019448000000001</c:v>
                </c:pt>
                <c:pt idx="68927">
                  <c:v>15.0213</c:v>
                </c:pt>
                <c:pt idx="68928">
                  <c:v>15.026083</c:v>
                </c:pt>
                <c:pt idx="68929">
                  <c:v>15.029081</c:v>
                </c:pt>
                <c:pt idx="68930">
                  <c:v>15.027365</c:v>
                </c:pt>
                <c:pt idx="68931">
                  <c:v>15.023946</c:v>
                </c:pt>
                <c:pt idx="68932">
                  <c:v>15.027428</c:v>
                </c:pt>
                <c:pt idx="68933">
                  <c:v>15.030635</c:v>
                </c:pt>
                <c:pt idx="68934">
                  <c:v>15.027443</c:v>
                </c:pt>
                <c:pt idx="68935">
                  <c:v>15.026923</c:v>
                </c:pt>
                <c:pt idx="68936">
                  <c:v>15.028627</c:v>
                </c:pt>
                <c:pt idx="68937">
                  <c:v>15.025762</c:v>
                </c:pt>
                <c:pt idx="68938">
                  <c:v>15.023541</c:v>
                </c:pt>
                <c:pt idx="68939">
                  <c:v>15.023422999999999</c:v>
                </c:pt>
                <c:pt idx="68940">
                  <c:v>15.025835000000001</c:v>
                </c:pt>
                <c:pt idx="68941">
                  <c:v>15.029498999999999</c:v>
                </c:pt>
                <c:pt idx="68942">
                  <c:v>15.027234999999999</c:v>
                </c:pt>
                <c:pt idx="68943">
                  <c:v>15.024008</c:v>
                </c:pt>
                <c:pt idx="68944">
                  <c:v>15.026413</c:v>
                </c:pt>
                <c:pt idx="68945">
                  <c:v>15.02807</c:v>
                </c:pt>
                <c:pt idx="68946">
                  <c:v>15.028805999999999</c:v>
                </c:pt>
                <c:pt idx="68947">
                  <c:v>15.031431</c:v>
                </c:pt>
                <c:pt idx="68948">
                  <c:v>15.032553</c:v>
                </c:pt>
                <c:pt idx="68949">
                  <c:v>15.037458000000001</c:v>
                </c:pt>
                <c:pt idx="68950">
                  <c:v>15.042425</c:v>
                </c:pt>
                <c:pt idx="68951">
                  <c:v>15.038068000000001</c:v>
                </c:pt>
                <c:pt idx="68952">
                  <c:v>15.035696</c:v>
                </c:pt>
                <c:pt idx="68953">
                  <c:v>15.043252000000001</c:v>
                </c:pt>
                <c:pt idx="68954">
                  <c:v>15.045328</c:v>
                </c:pt>
                <c:pt idx="68955">
                  <c:v>15.041069999999999</c:v>
                </c:pt>
                <c:pt idx="68956">
                  <c:v>15.041869999999999</c:v>
                </c:pt>
                <c:pt idx="68957">
                  <c:v>15.043215</c:v>
                </c:pt>
                <c:pt idx="68958">
                  <c:v>15.042035</c:v>
                </c:pt>
                <c:pt idx="68959">
                  <c:v>15.041822</c:v>
                </c:pt>
                <c:pt idx="68960">
                  <c:v>15.042668000000001</c:v>
                </c:pt>
                <c:pt idx="68961">
                  <c:v>15.044601999999999</c:v>
                </c:pt>
                <c:pt idx="68962">
                  <c:v>15.046028</c:v>
                </c:pt>
                <c:pt idx="68963">
                  <c:v>15.041971999999999</c:v>
                </c:pt>
                <c:pt idx="68964">
                  <c:v>15.037507</c:v>
                </c:pt>
                <c:pt idx="68965">
                  <c:v>15.040055000000001</c:v>
                </c:pt>
                <c:pt idx="68966">
                  <c:v>15.043184999999999</c:v>
                </c:pt>
                <c:pt idx="68967">
                  <c:v>15.039396</c:v>
                </c:pt>
                <c:pt idx="68968">
                  <c:v>15.038176999999999</c:v>
                </c:pt>
                <c:pt idx="68969">
                  <c:v>15.044719000000001</c:v>
                </c:pt>
                <c:pt idx="68970">
                  <c:v>15.046200000000001</c:v>
                </c:pt>
                <c:pt idx="68971">
                  <c:v>15.039766999999999</c:v>
                </c:pt>
                <c:pt idx="68972">
                  <c:v>15.037307999999999</c:v>
                </c:pt>
                <c:pt idx="68973">
                  <c:v>15.037976</c:v>
                </c:pt>
                <c:pt idx="68974">
                  <c:v>15.036341</c:v>
                </c:pt>
                <c:pt idx="68975">
                  <c:v>15.037089999999999</c:v>
                </c:pt>
                <c:pt idx="68976">
                  <c:v>15.040839</c:v>
                </c:pt>
                <c:pt idx="68977">
                  <c:v>15.04257</c:v>
                </c:pt>
                <c:pt idx="68978">
                  <c:v>15.041944000000001</c:v>
                </c:pt>
                <c:pt idx="68979">
                  <c:v>15.041423999999999</c:v>
                </c:pt>
                <c:pt idx="68980">
                  <c:v>15.041135000000001</c:v>
                </c:pt>
                <c:pt idx="68981">
                  <c:v>15.040545</c:v>
                </c:pt>
                <c:pt idx="68982">
                  <c:v>15.03809</c:v>
                </c:pt>
                <c:pt idx="68983">
                  <c:v>15.037245</c:v>
                </c:pt>
                <c:pt idx="68984">
                  <c:v>15.039605999999999</c:v>
                </c:pt>
                <c:pt idx="68985">
                  <c:v>15.039828</c:v>
                </c:pt>
                <c:pt idx="68986">
                  <c:v>15.044065</c:v>
                </c:pt>
                <c:pt idx="68987">
                  <c:v>15.053694999999999</c:v>
                </c:pt>
                <c:pt idx="68988">
                  <c:v>15.053248</c:v>
                </c:pt>
                <c:pt idx="68989">
                  <c:v>15.052187999999999</c:v>
                </c:pt>
                <c:pt idx="68990">
                  <c:v>15.056677000000001</c:v>
                </c:pt>
                <c:pt idx="68991">
                  <c:v>15.05851</c:v>
                </c:pt>
                <c:pt idx="68992">
                  <c:v>15.058571000000001</c:v>
                </c:pt>
                <c:pt idx="68993">
                  <c:v>15.062411000000001</c:v>
                </c:pt>
                <c:pt idx="68994">
                  <c:v>15.064591</c:v>
                </c:pt>
                <c:pt idx="68995">
                  <c:v>15.058903000000001</c:v>
                </c:pt>
                <c:pt idx="68996">
                  <c:v>15.058436</c:v>
                </c:pt>
                <c:pt idx="68997">
                  <c:v>15.061037000000001</c:v>
                </c:pt>
                <c:pt idx="68998">
                  <c:v>15.056549</c:v>
                </c:pt>
                <c:pt idx="68999">
                  <c:v>15.054143</c:v>
                </c:pt>
                <c:pt idx="69000">
                  <c:v>15.054573</c:v>
                </c:pt>
                <c:pt idx="69001">
                  <c:v>15.053127</c:v>
                </c:pt>
                <c:pt idx="69002">
                  <c:v>15.056069000000001</c:v>
                </c:pt>
                <c:pt idx="69003">
                  <c:v>15.059697999999999</c:v>
                </c:pt>
                <c:pt idx="69004">
                  <c:v>15.053732999999999</c:v>
                </c:pt>
                <c:pt idx="69005">
                  <c:v>15.051561</c:v>
                </c:pt>
                <c:pt idx="69006">
                  <c:v>15.056502999999999</c:v>
                </c:pt>
                <c:pt idx="69007">
                  <c:v>15.055337</c:v>
                </c:pt>
                <c:pt idx="69008">
                  <c:v>15.053034999999999</c:v>
                </c:pt>
                <c:pt idx="69009">
                  <c:v>15.051786999999999</c:v>
                </c:pt>
                <c:pt idx="69010">
                  <c:v>15.04738</c:v>
                </c:pt>
                <c:pt idx="69011">
                  <c:v>15.048499</c:v>
                </c:pt>
                <c:pt idx="69012">
                  <c:v>15.053697</c:v>
                </c:pt>
                <c:pt idx="69013">
                  <c:v>15.052927</c:v>
                </c:pt>
                <c:pt idx="69014">
                  <c:v>15.049620000000001</c:v>
                </c:pt>
                <c:pt idx="69015">
                  <c:v>15.048851000000001</c:v>
                </c:pt>
                <c:pt idx="69016">
                  <c:v>15.048861</c:v>
                </c:pt>
                <c:pt idx="69017">
                  <c:v>15.050079</c:v>
                </c:pt>
                <c:pt idx="69018">
                  <c:v>15.053407999999999</c:v>
                </c:pt>
                <c:pt idx="69019">
                  <c:v>15.05716</c:v>
                </c:pt>
                <c:pt idx="69020">
                  <c:v>15.054436000000001</c:v>
                </c:pt>
                <c:pt idx="69021">
                  <c:v>15.047571</c:v>
                </c:pt>
                <c:pt idx="69022">
                  <c:v>15.049356</c:v>
                </c:pt>
                <c:pt idx="69023">
                  <c:v>15.054311</c:v>
                </c:pt>
                <c:pt idx="69024">
                  <c:v>15.051102999999999</c:v>
                </c:pt>
                <c:pt idx="69025">
                  <c:v>15.048095</c:v>
                </c:pt>
                <c:pt idx="69026">
                  <c:v>15.049194999999999</c:v>
                </c:pt>
                <c:pt idx="69027">
                  <c:v>15.049274</c:v>
                </c:pt>
                <c:pt idx="69028">
                  <c:v>15.047497</c:v>
                </c:pt>
                <c:pt idx="69029">
                  <c:v>15.049211</c:v>
                </c:pt>
                <c:pt idx="69030">
                  <c:v>15.051947</c:v>
                </c:pt>
                <c:pt idx="69031">
                  <c:v>15.050356000000001</c:v>
                </c:pt>
                <c:pt idx="69032">
                  <c:v>15.051057</c:v>
                </c:pt>
                <c:pt idx="69033">
                  <c:v>15.051327000000001</c:v>
                </c:pt>
                <c:pt idx="69034">
                  <c:v>15.047507</c:v>
                </c:pt>
                <c:pt idx="69035">
                  <c:v>15.048814</c:v>
                </c:pt>
                <c:pt idx="69036">
                  <c:v>15.050845000000001</c:v>
                </c:pt>
                <c:pt idx="69037">
                  <c:v>15.049932</c:v>
                </c:pt>
                <c:pt idx="69038">
                  <c:v>15.051183999999999</c:v>
                </c:pt>
                <c:pt idx="69039">
                  <c:v>15.051747000000001</c:v>
                </c:pt>
                <c:pt idx="69040">
                  <c:v>15.051596</c:v>
                </c:pt>
                <c:pt idx="69041">
                  <c:v>15.056554999999999</c:v>
                </c:pt>
                <c:pt idx="69042">
                  <c:v>15.059558000000001</c:v>
                </c:pt>
                <c:pt idx="69043">
                  <c:v>15.058311</c:v>
                </c:pt>
                <c:pt idx="69044">
                  <c:v>15.056884999999999</c:v>
                </c:pt>
                <c:pt idx="69045">
                  <c:v>15.057316999999999</c:v>
                </c:pt>
                <c:pt idx="69046">
                  <c:v>15.057274</c:v>
                </c:pt>
                <c:pt idx="69047">
                  <c:v>15.058267000000001</c:v>
                </c:pt>
                <c:pt idx="69048">
                  <c:v>15.062149</c:v>
                </c:pt>
                <c:pt idx="69049">
                  <c:v>15.061885999999999</c:v>
                </c:pt>
                <c:pt idx="69050">
                  <c:v>15.058417</c:v>
                </c:pt>
                <c:pt idx="69051">
                  <c:v>15.058187</c:v>
                </c:pt>
                <c:pt idx="69052">
                  <c:v>15.059281</c:v>
                </c:pt>
                <c:pt idx="69053">
                  <c:v>15.058381000000001</c:v>
                </c:pt>
                <c:pt idx="69054">
                  <c:v>15.056691000000001</c:v>
                </c:pt>
                <c:pt idx="69055">
                  <c:v>15.056094999999999</c:v>
                </c:pt>
                <c:pt idx="69056">
                  <c:v>15.05635</c:v>
                </c:pt>
                <c:pt idx="69057">
                  <c:v>15.057013</c:v>
                </c:pt>
                <c:pt idx="69058">
                  <c:v>15.05522</c:v>
                </c:pt>
                <c:pt idx="69059">
                  <c:v>15.055223</c:v>
                </c:pt>
                <c:pt idx="69060">
                  <c:v>15.06392</c:v>
                </c:pt>
                <c:pt idx="69061">
                  <c:v>15.068358999999999</c:v>
                </c:pt>
                <c:pt idx="69062">
                  <c:v>15.063544</c:v>
                </c:pt>
                <c:pt idx="69063">
                  <c:v>15.062541</c:v>
                </c:pt>
                <c:pt idx="69064">
                  <c:v>15.064214</c:v>
                </c:pt>
                <c:pt idx="69065">
                  <c:v>15.062753000000001</c:v>
                </c:pt>
                <c:pt idx="69066">
                  <c:v>15.063093</c:v>
                </c:pt>
                <c:pt idx="69067">
                  <c:v>15.064844000000001</c:v>
                </c:pt>
                <c:pt idx="69068">
                  <c:v>15.062118999999999</c:v>
                </c:pt>
                <c:pt idx="69069">
                  <c:v>15.061426000000001</c:v>
                </c:pt>
                <c:pt idx="69070">
                  <c:v>15.066044</c:v>
                </c:pt>
                <c:pt idx="69071">
                  <c:v>15.067353000000001</c:v>
                </c:pt>
                <c:pt idx="69072">
                  <c:v>15.064952999999999</c:v>
                </c:pt>
                <c:pt idx="69073">
                  <c:v>15.064519000000001</c:v>
                </c:pt>
                <c:pt idx="69074">
                  <c:v>15.06503</c:v>
                </c:pt>
                <c:pt idx="69075">
                  <c:v>15.066032999999999</c:v>
                </c:pt>
                <c:pt idx="69076">
                  <c:v>15.066834999999999</c:v>
                </c:pt>
                <c:pt idx="69077">
                  <c:v>15.065026</c:v>
                </c:pt>
                <c:pt idx="69078">
                  <c:v>15.06498</c:v>
                </c:pt>
                <c:pt idx="69079">
                  <c:v>15.069576</c:v>
                </c:pt>
                <c:pt idx="69080">
                  <c:v>15.072469999999999</c:v>
                </c:pt>
                <c:pt idx="69081">
                  <c:v>15.068103000000001</c:v>
                </c:pt>
                <c:pt idx="69082">
                  <c:v>15.06326</c:v>
                </c:pt>
                <c:pt idx="69083">
                  <c:v>15.068701000000001</c:v>
                </c:pt>
                <c:pt idx="69084">
                  <c:v>15.073936</c:v>
                </c:pt>
                <c:pt idx="69085">
                  <c:v>15.070167</c:v>
                </c:pt>
                <c:pt idx="69086">
                  <c:v>15.068153000000001</c:v>
                </c:pt>
                <c:pt idx="69087">
                  <c:v>15.071282</c:v>
                </c:pt>
                <c:pt idx="69088">
                  <c:v>15.073181999999999</c:v>
                </c:pt>
                <c:pt idx="69089">
                  <c:v>15.071403</c:v>
                </c:pt>
                <c:pt idx="69090">
                  <c:v>15.071853000000001</c:v>
                </c:pt>
                <c:pt idx="69091">
                  <c:v>15.075457999999999</c:v>
                </c:pt>
                <c:pt idx="69092">
                  <c:v>15.073202</c:v>
                </c:pt>
                <c:pt idx="69093">
                  <c:v>15.066228000000001</c:v>
                </c:pt>
                <c:pt idx="69094">
                  <c:v>15.066807000000001</c:v>
                </c:pt>
                <c:pt idx="69095">
                  <c:v>15.072981</c:v>
                </c:pt>
                <c:pt idx="69096">
                  <c:v>15.072831000000001</c:v>
                </c:pt>
                <c:pt idx="69097">
                  <c:v>15.068932999999999</c:v>
                </c:pt>
                <c:pt idx="69098">
                  <c:v>15.073224</c:v>
                </c:pt>
                <c:pt idx="69099">
                  <c:v>15.079660000000001</c:v>
                </c:pt>
                <c:pt idx="69100">
                  <c:v>15.077368</c:v>
                </c:pt>
                <c:pt idx="69101">
                  <c:v>15.076103</c:v>
                </c:pt>
                <c:pt idx="69102">
                  <c:v>15.080916</c:v>
                </c:pt>
                <c:pt idx="69103">
                  <c:v>15.083169</c:v>
                </c:pt>
                <c:pt idx="69104">
                  <c:v>15.082212999999999</c:v>
                </c:pt>
                <c:pt idx="69105">
                  <c:v>15.079492</c:v>
                </c:pt>
                <c:pt idx="69106">
                  <c:v>15.077534999999999</c:v>
                </c:pt>
                <c:pt idx="69107">
                  <c:v>15.079867</c:v>
                </c:pt>
                <c:pt idx="69108">
                  <c:v>15.078789</c:v>
                </c:pt>
                <c:pt idx="69109">
                  <c:v>15.075005000000001</c:v>
                </c:pt>
                <c:pt idx="69110">
                  <c:v>15.077304</c:v>
                </c:pt>
                <c:pt idx="69111">
                  <c:v>15.077832000000001</c:v>
                </c:pt>
                <c:pt idx="69112">
                  <c:v>15.071616000000001</c:v>
                </c:pt>
                <c:pt idx="69113">
                  <c:v>15.073007</c:v>
                </c:pt>
                <c:pt idx="69114">
                  <c:v>15.079224999999999</c:v>
                </c:pt>
                <c:pt idx="69115">
                  <c:v>15.079891999999999</c:v>
                </c:pt>
                <c:pt idx="69116">
                  <c:v>15.078036000000001</c:v>
                </c:pt>
                <c:pt idx="69117">
                  <c:v>15.076506999999999</c:v>
                </c:pt>
                <c:pt idx="69118">
                  <c:v>15.075782</c:v>
                </c:pt>
                <c:pt idx="69119">
                  <c:v>15.078317</c:v>
                </c:pt>
                <c:pt idx="69120">
                  <c:v>15.078689000000001</c:v>
                </c:pt>
                <c:pt idx="69121">
                  <c:v>15.075726</c:v>
                </c:pt>
                <c:pt idx="69122">
                  <c:v>15.077206</c:v>
                </c:pt>
                <c:pt idx="69123">
                  <c:v>15.080653999999999</c:v>
                </c:pt>
                <c:pt idx="69124">
                  <c:v>15.078343</c:v>
                </c:pt>
                <c:pt idx="69125">
                  <c:v>15.077655</c:v>
                </c:pt>
                <c:pt idx="69126">
                  <c:v>15.082331999999999</c:v>
                </c:pt>
                <c:pt idx="69127">
                  <c:v>15.080906000000001</c:v>
                </c:pt>
                <c:pt idx="69128">
                  <c:v>15.076879</c:v>
                </c:pt>
                <c:pt idx="69129">
                  <c:v>15.076848999999999</c:v>
                </c:pt>
                <c:pt idx="69130">
                  <c:v>15.076884</c:v>
                </c:pt>
                <c:pt idx="69131">
                  <c:v>15.07911</c:v>
                </c:pt>
                <c:pt idx="69132">
                  <c:v>15.080041</c:v>
                </c:pt>
                <c:pt idx="69133">
                  <c:v>15.074476000000001</c:v>
                </c:pt>
                <c:pt idx="69134">
                  <c:v>15.07103</c:v>
                </c:pt>
                <c:pt idx="69135">
                  <c:v>15.074888</c:v>
                </c:pt>
                <c:pt idx="69136">
                  <c:v>15.077783</c:v>
                </c:pt>
                <c:pt idx="69137">
                  <c:v>15.076859000000001</c:v>
                </c:pt>
                <c:pt idx="69138">
                  <c:v>15.077845999999999</c:v>
                </c:pt>
                <c:pt idx="69139">
                  <c:v>15.078379</c:v>
                </c:pt>
                <c:pt idx="69140">
                  <c:v>15.079768</c:v>
                </c:pt>
                <c:pt idx="69141">
                  <c:v>15.083783</c:v>
                </c:pt>
                <c:pt idx="69142">
                  <c:v>15.084008000000001</c:v>
                </c:pt>
                <c:pt idx="69143">
                  <c:v>15.086387</c:v>
                </c:pt>
                <c:pt idx="69144">
                  <c:v>15.090356</c:v>
                </c:pt>
                <c:pt idx="69145">
                  <c:v>15.090058000000001</c:v>
                </c:pt>
                <c:pt idx="69146">
                  <c:v>15.087047</c:v>
                </c:pt>
                <c:pt idx="69147">
                  <c:v>15.086245999999999</c:v>
                </c:pt>
                <c:pt idx="69148">
                  <c:v>15.088467</c:v>
                </c:pt>
                <c:pt idx="69149">
                  <c:v>15.088160999999999</c:v>
                </c:pt>
                <c:pt idx="69150">
                  <c:v>15.086562000000001</c:v>
                </c:pt>
                <c:pt idx="69151">
                  <c:v>15.088239</c:v>
                </c:pt>
                <c:pt idx="69152">
                  <c:v>15.090984000000001</c:v>
                </c:pt>
                <c:pt idx="69153">
                  <c:v>15.091348999999999</c:v>
                </c:pt>
                <c:pt idx="69154">
                  <c:v>15.091759</c:v>
                </c:pt>
                <c:pt idx="69155">
                  <c:v>15.090935</c:v>
                </c:pt>
                <c:pt idx="69156">
                  <c:v>15.08881</c:v>
                </c:pt>
                <c:pt idx="69157">
                  <c:v>15.087342</c:v>
                </c:pt>
                <c:pt idx="69158">
                  <c:v>15.086255</c:v>
                </c:pt>
                <c:pt idx="69159">
                  <c:v>15.089632999999999</c:v>
                </c:pt>
                <c:pt idx="69160">
                  <c:v>15.093764999999999</c:v>
                </c:pt>
                <c:pt idx="69161">
                  <c:v>15.093502000000001</c:v>
                </c:pt>
                <c:pt idx="69162">
                  <c:v>15.091574</c:v>
                </c:pt>
                <c:pt idx="69163">
                  <c:v>15.089119</c:v>
                </c:pt>
                <c:pt idx="69164">
                  <c:v>15.089074999999999</c:v>
                </c:pt>
                <c:pt idx="69165">
                  <c:v>15.090175</c:v>
                </c:pt>
                <c:pt idx="69166">
                  <c:v>15.086931</c:v>
                </c:pt>
                <c:pt idx="69167">
                  <c:v>15.086539999999999</c:v>
                </c:pt>
                <c:pt idx="69168">
                  <c:v>15.089553</c:v>
                </c:pt>
                <c:pt idx="69169">
                  <c:v>15.090956</c:v>
                </c:pt>
                <c:pt idx="69170">
                  <c:v>15.090260000000001</c:v>
                </c:pt>
                <c:pt idx="69171">
                  <c:v>15.086418999999999</c:v>
                </c:pt>
                <c:pt idx="69172">
                  <c:v>15.086702000000001</c:v>
                </c:pt>
                <c:pt idx="69173">
                  <c:v>15.091286</c:v>
                </c:pt>
                <c:pt idx="69174">
                  <c:v>15.089789</c:v>
                </c:pt>
                <c:pt idx="69175">
                  <c:v>15.086537</c:v>
                </c:pt>
                <c:pt idx="69176">
                  <c:v>15.088531</c:v>
                </c:pt>
                <c:pt idx="69177">
                  <c:v>15.089594999999999</c:v>
                </c:pt>
                <c:pt idx="69178">
                  <c:v>15.090759</c:v>
                </c:pt>
                <c:pt idx="69179">
                  <c:v>15.094499000000001</c:v>
                </c:pt>
                <c:pt idx="69180">
                  <c:v>15.094307000000001</c:v>
                </c:pt>
                <c:pt idx="69181">
                  <c:v>15.093787000000001</c:v>
                </c:pt>
                <c:pt idx="69182">
                  <c:v>15.098805</c:v>
                </c:pt>
                <c:pt idx="69183">
                  <c:v>15.101349000000001</c:v>
                </c:pt>
                <c:pt idx="69184">
                  <c:v>15.100085999999999</c:v>
                </c:pt>
                <c:pt idx="69185">
                  <c:v>15.099931</c:v>
                </c:pt>
                <c:pt idx="69186">
                  <c:v>15.097205000000001</c:v>
                </c:pt>
                <c:pt idx="69187">
                  <c:v>15.099382</c:v>
                </c:pt>
                <c:pt idx="69188">
                  <c:v>15.103676999999999</c:v>
                </c:pt>
                <c:pt idx="69189">
                  <c:v>15.098264</c:v>
                </c:pt>
                <c:pt idx="69190">
                  <c:v>15.09247</c:v>
                </c:pt>
                <c:pt idx="69191">
                  <c:v>15.094633999999999</c:v>
                </c:pt>
                <c:pt idx="69192">
                  <c:v>15.098382000000001</c:v>
                </c:pt>
                <c:pt idx="69193">
                  <c:v>15.099722999999999</c:v>
                </c:pt>
                <c:pt idx="69194">
                  <c:v>15.09956</c:v>
                </c:pt>
                <c:pt idx="69195">
                  <c:v>15.096147</c:v>
                </c:pt>
                <c:pt idx="69196">
                  <c:v>15.096242999999999</c:v>
                </c:pt>
                <c:pt idx="69197">
                  <c:v>15.102747000000001</c:v>
                </c:pt>
                <c:pt idx="69198">
                  <c:v>15.10313</c:v>
                </c:pt>
                <c:pt idx="69199">
                  <c:v>15.096798</c:v>
                </c:pt>
                <c:pt idx="69200">
                  <c:v>15.095984</c:v>
                </c:pt>
                <c:pt idx="69201">
                  <c:v>15.096847</c:v>
                </c:pt>
                <c:pt idx="69202">
                  <c:v>15.095133000000001</c:v>
                </c:pt>
                <c:pt idx="69203">
                  <c:v>15.098110999999999</c:v>
                </c:pt>
                <c:pt idx="69204">
                  <c:v>15.100661000000001</c:v>
                </c:pt>
                <c:pt idx="69205">
                  <c:v>15.100925</c:v>
                </c:pt>
                <c:pt idx="69206">
                  <c:v>15.101993999999999</c:v>
                </c:pt>
                <c:pt idx="69207">
                  <c:v>15.101744</c:v>
                </c:pt>
                <c:pt idx="69208">
                  <c:v>15.105043999999999</c:v>
                </c:pt>
                <c:pt idx="69209">
                  <c:v>15.110799</c:v>
                </c:pt>
                <c:pt idx="69210">
                  <c:v>15.108980000000001</c:v>
                </c:pt>
                <c:pt idx="69211">
                  <c:v>15.106350000000001</c:v>
                </c:pt>
                <c:pt idx="69212">
                  <c:v>15.109878</c:v>
                </c:pt>
                <c:pt idx="69213">
                  <c:v>15.111152000000001</c:v>
                </c:pt>
                <c:pt idx="69214">
                  <c:v>15.106939000000001</c:v>
                </c:pt>
                <c:pt idx="69215">
                  <c:v>15.107730999999999</c:v>
                </c:pt>
                <c:pt idx="69216">
                  <c:v>15.109912</c:v>
                </c:pt>
                <c:pt idx="69217">
                  <c:v>15.106294999999999</c:v>
                </c:pt>
                <c:pt idx="69218">
                  <c:v>15.106551</c:v>
                </c:pt>
                <c:pt idx="69219">
                  <c:v>15.111753</c:v>
                </c:pt>
                <c:pt idx="69220">
                  <c:v>15.112171999999999</c:v>
                </c:pt>
                <c:pt idx="69221">
                  <c:v>15.108561999999999</c:v>
                </c:pt>
                <c:pt idx="69222">
                  <c:v>15.103475</c:v>
                </c:pt>
                <c:pt idx="69223">
                  <c:v>15.103637000000001</c:v>
                </c:pt>
                <c:pt idx="69224">
                  <c:v>15.107369</c:v>
                </c:pt>
                <c:pt idx="69225">
                  <c:v>15.106467</c:v>
                </c:pt>
                <c:pt idx="69226">
                  <c:v>15.104195000000001</c:v>
                </c:pt>
                <c:pt idx="69227">
                  <c:v>15.107173</c:v>
                </c:pt>
                <c:pt idx="69228">
                  <c:v>15.109168</c:v>
                </c:pt>
                <c:pt idx="69229">
                  <c:v>15.108468</c:v>
                </c:pt>
                <c:pt idx="69230">
                  <c:v>15.107189999999999</c:v>
                </c:pt>
                <c:pt idx="69231">
                  <c:v>15.104174</c:v>
                </c:pt>
                <c:pt idx="69232">
                  <c:v>15.103694000000001</c:v>
                </c:pt>
                <c:pt idx="69233">
                  <c:v>15.107538999999999</c:v>
                </c:pt>
                <c:pt idx="69234">
                  <c:v>15.109287</c:v>
                </c:pt>
                <c:pt idx="69235">
                  <c:v>15.109197999999999</c:v>
                </c:pt>
                <c:pt idx="69236">
                  <c:v>15.110874000000001</c:v>
                </c:pt>
                <c:pt idx="69237">
                  <c:v>15.106873</c:v>
                </c:pt>
                <c:pt idx="69238">
                  <c:v>15.102173000000001</c:v>
                </c:pt>
                <c:pt idx="69239">
                  <c:v>15.107137</c:v>
                </c:pt>
                <c:pt idx="69240">
                  <c:v>15.106870000000001</c:v>
                </c:pt>
                <c:pt idx="69241">
                  <c:v>15.102074</c:v>
                </c:pt>
                <c:pt idx="69242">
                  <c:v>15.106294999999999</c:v>
                </c:pt>
                <c:pt idx="69243">
                  <c:v>15.107514</c:v>
                </c:pt>
                <c:pt idx="69244">
                  <c:v>15.101946999999999</c:v>
                </c:pt>
                <c:pt idx="69245">
                  <c:v>15.103878</c:v>
                </c:pt>
                <c:pt idx="69246">
                  <c:v>15.108237000000001</c:v>
                </c:pt>
                <c:pt idx="69247">
                  <c:v>15.108729</c:v>
                </c:pt>
                <c:pt idx="69248">
                  <c:v>15.111651</c:v>
                </c:pt>
                <c:pt idx="69249">
                  <c:v>15.112164999999999</c:v>
                </c:pt>
                <c:pt idx="69250">
                  <c:v>15.108699</c:v>
                </c:pt>
                <c:pt idx="69251">
                  <c:v>15.111184</c:v>
                </c:pt>
                <c:pt idx="69252">
                  <c:v>15.113963</c:v>
                </c:pt>
                <c:pt idx="69253">
                  <c:v>15.111307999999999</c:v>
                </c:pt>
                <c:pt idx="69254">
                  <c:v>15.109923</c:v>
                </c:pt>
                <c:pt idx="69255">
                  <c:v>15.112278999999999</c:v>
                </c:pt>
                <c:pt idx="69256">
                  <c:v>15.113823999999999</c:v>
                </c:pt>
                <c:pt idx="69257">
                  <c:v>15.114127999999999</c:v>
                </c:pt>
                <c:pt idx="69258">
                  <c:v>15.114188</c:v>
                </c:pt>
                <c:pt idx="69259">
                  <c:v>15.114020999999999</c:v>
                </c:pt>
                <c:pt idx="69260">
                  <c:v>15.114488</c:v>
                </c:pt>
                <c:pt idx="69261">
                  <c:v>15.112828</c:v>
                </c:pt>
                <c:pt idx="69262">
                  <c:v>15.111893999999999</c:v>
                </c:pt>
                <c:pt idx="69263">
                  <c:v>15.113852</c:v>
                </c:pt>
                <c:pt idx="69264">
                  <c:v>15.114610000000001</c:v>
                </c:pt>
                <c:pt idx="69265">
                  <c:v>15.116580000000001</c:v>
                </c:pt>
                <c:pt idx="69266">
                  <c:v>15.118088</c:v>
                </c:pt>
                <c:pt idx="69267">
                  <c:v>15.116669</c:v>
                </c:pt>
                <c:pt idx="69268">
                  <c:v>15.114597</c:v>
                </c:pt>
                <c:pt idx="69269">
                  <c:v>15.112609000000001</c:v>
                </c:pt>
                <c:pt idx="69270">
                  <c:v>15.110518000000001</c:v>
                </c:pt>
                <c:pt idx="69271">
                  <c:v>15.113636</c:v>
                </c:pt>
                <c:pt idx="69272">
                  <c:v>15.117573999999999</c:v>
                </c:pt>
                <c:pt idx="69273">
                  <c:v>15.11571</c:v>
                </c:pt>
                <c:pt idx="69274">
                  <c:v>15.114979</c:v>
                </c:pt>
                <c:pt idx="69275">
                  <c:v>15.115125000000001</c:v>
                </c:pt>
                <c:pt idx="69276">
                  <c:v>15.112747000000001</c:v>
                </c:pt>
                <c:pt idx="69277">
                  <c:v>15.113441</c:v>
                </c:pt>
                <c:pt idx="69278">
                  <c:v>15.115586</c:v>
                </c:pt>
                <c:pt idx="69279">
                  <c:v>15.116464000000001</c:v>
                </c:pt>
                <c:pt idx="69280">
                  <c:v>15.117003</c:v>
                </c:pt>
                <c:pt idx="69281">
                  <c:v>15.116391</c:v>
                </c:pt>
                <c:pt idx="69282">
                  <c:v>15.117176000000001</c:v>
                </c:pt>
                <c:pt idx="69283">
                  <c:v>15.120127</c:v>
                </c:pt>
                <c:pt idx="69284">
                  <c:v>15.120005000000001</c:v>
                </c:pt>
                <c:pt idx="69285">
                  <c:v>15.115866</c:v>
                </c:pt>
                <c:pt idx="69286">
                  <c:v>15.113047</c:v>
                </c:pt>
                <c:pt idx="69287">
                  <c:v>15.116429999999999</c:v>
                </c:pt>
                <c:pt idx="69288">
                  <c:v>15.122919</c:v>
                </c:pt>
                <c:pt idx="69289">
                  <c:v>15.121829999999999</c:v>
                </c:pt>
                <c:pt idx="69290">
                  <c:v>15.116680000000001</c:v>
                </c:pt>
                <c:pt idx="69291">
                  <c:v>15.116586</c:v>
                </c:pt>
                <c:pt idx="69292">
                  <c:v>15.116365</c:v>
                </c:pt>
                <c:pt idx="69293">
                  <c:v>15.114039999999999</c:v>
                </c:pt>
                <c:pt idx="69294">
                  <c:v>15.116206</c:v>
                </c:pt>
                <c:pt idx="69295">
                  <c:v>15.119626</c:v>
                </c:pt>
                <c:pt idx="69296">
                  <c:v>15.116790999999999</c:v>
                </c:pt>
                <c:pt idx="69297">
                  <c:v>15.115985</c:v>
                </c:pt>
                <c:pt idx="69298">
                  <c:v>15.118487999999999</c:v>
                </c:pt>
                <c:pt idx="69299">
                  <c:v>15.11683</c:v>
                </c:pt>
                <c:pt idx="69300">
                  <c:v>15.114694999999999</c:v>
                </c:pt>
                <c:pt idx="69301">
                  <c:v>15.115017999999999</c:v>
                </c:pt>
                <c:pt idx="69302">
                  <c:v>15.115195</c:v>
                </c:pt>
                <c:pt idx="69303">
                  <c:v>15.117616999999999</c:v>
                </c:pt>
                <c:pt idx="69304">
                  <c:v>15.117516999999999</c:v>
                </c:pt>
                <c:pt idx="69305">
                  <c:v>15.11426</c:v>
                </c:pt>
                <c:pt idx="69306">
                  <c:v>15.114751999999999</c:v>
                </c:pt>
                <c:pt idx="69307">
                  <c:v>15.119235</c:v>
                </c:pt>
                <c:pt idx="69308">
                  <c:v>15.125226</c:v>
                </c:pt>
                <c:pt idx="69309">
                  <c:v>15.126249</c:v>
                </c:pt>
                <c:pt idx="69310">
                  <c:v>15.121089</c:v>
                </c:pt>
                <c:pt idx="69311">
                  <c:v>15.120010000000001</c:v>
                </c:pt>
                <c:pt idx="69312">
                  <c:v>15.121259</c:v>
                </c:pt>
                <c:pt idx="69313">
                  <c:v>15.118907999999999</c:v>
                </c:pt>
                <c:pt idx="69314">
                  <c:v>15.121007000000001</c:v>
                </c:pt>
                <c:pt idx="69315">
                  <c:v>15.124513</c:v>
                </c:pt>
                <c:pt idx="69316">
                  <c:v>15.123920999999999</c:v>
                </c:pt>
                <c:pt idx="69317">
                  <c:v>15.124753</c:v>
                </c:pt>
                <c:pt idx="69318">
                  <c:v>15.124366999999999</c:v>
                </c:pt>
                <c:pt idx="69319">
                  <c:v>15.122216999999999</c:v>
                </c:pt>
                <c:pt idx="69320">
                  <c:v>15.121138999999999</c:v>
                </c:pt>
                <c:pt idx="69321">
                  <c:v>15.120943</c:v>
                </c:pt>
                <c:pt idx="69322">
                  <c:v>15.124231</c:v>
                </c:pt>
                <c:pt idx="69323">
                  <c:v>15.129298</c:v>
                </c:pt>
                <c:pt idx="69324">
                  <c:v>15.127086</c:v>
                </c:pt>
                <c:pt idx="69325">
                  <c:v>15.121653</c:v>
                </c:pt>
                <c:pt idx="69326">
                  <c:v>15.121891</c:v>
                </c:pt>
                <c:pt idx="69327">
                  <c:v>15.124776000000001</c:v>
                </c:pt>
                <c:pt idx="69328">
                  <c:v>15.126010000000001</c:v>
                </c:pt>
                <c:pt idx="69329">
                  <c:v>15.128458</c:v>
                </c:pt>
                <c:pt idx="69330">
                  <c:v>15.128659000000001</c:v>
                </c:pt>
                <c:pt idx="69331">
                  <c:v>15.124202</c:v>
                </c:pt>
                <c:pt idx="69332">
                  <c:v>15.120431</c:v>
                </c:pt>
                <c:pt idx="69333">
                  <c:v>15.122377</c:v>
                </c:pt>
                <c:pt idx="69334">
                  <c:v>15.127515000000001</c:v>
                </c:pt>
                <c:pt idx="69335">
                  <c:v>15.128768000000001</c:v>
                </c:pt>
                <c:pt idx="69336">
                  <c:v>15.124972</c:v>
                </c:pt>
                <c:pt idx="69337">
                  <c:v>15.122223999999999</c:v>
                </c:pt>
                <c:pt idx="69338">
                  <c:v>15.122498</c:v>
                </c:pt>
                <c:pt idx="69339">
                  <c:v>15.124003999999999</c:v>
                </c:pt>
                <c:pt idx="69340">
                  <c:v>15.127088000000001</c:v>
                </c:pt>
                <c:pt idx="69341">
                  <c:v>15.130684</c:v>
                </c:pt>
                <c:pt idx="69342">
                  <c:v>15.129274000000001</c:v>
                </c:pt>
                <c:pt idx="69343">
                  <c:v>15.127649999999999</c:v>
                </c:pt>
                <c:pt idx="69344">
                  <c:v>15.130144</c:v>
                </c:pt>
                <c:pt idx="69345">
                  <c:v>15.132023999999999</c:v>
                </c:pt>
                <c:pt idx="69346">
                  <c:v>15.12975</c:v>
                </c:pt>
                <c:pt idx="69347">
                  <c:v>15.129299</c:v>
                </c:pt>
                <c:pt idx="69348">
                  <c:v>15.132669999999999</c:v>
                </c:pt>
                <c:pt idx="69349">
                  <c:v>15.131088</c:v>
                </c:pt>
                <c:pt idx="69350">
                  <c:v>15.129626999999999</c:v>
                </c:pt>
                <c:pt idx="69351">
                  <c:v>15.135316</c:v>
                </c:pt>
                <c:pt idx="69352">
                  <c:v>15.138567999999999</c:v>
                </c:pt>
                <c:pt idx="69353">
                  <c:v>15.137187000000001</c:v>
                </c:pt>
                <c:pt idx="69354">
                  <c:v>15.136115999999999</c:v>
                </c:pt>
                <c:pt idx="69355">
                  <c:v>15.137327000000001</c:v>
                </c:pt>
                <c:pt idx="69356">
                  <c:v>15.139822000000001</c:v>
                </c:pt>
                <c:pt idx="69357">
                  <c:v>15.140123000000001</c:v>
                </c:pt>
                <c:pt idx="69358">
                  <c:v>15.139773</c:v>
                </c:pt>
                <c:pt idx="69359">
                  <c:v>15.14133</c:v>
                </c:pt>
                <c:pt idx="69360">
                  <c:v>15.140153</c:v>
                </c:pt>
                <c:pt idx="69361">
                  <c:v>15.139312</c:v>
                </c:pt>
                <c:pt idx="69362">
                  <c:v>15.140148999999999</c:v>
                </c:pt>
                <c:pt idx="69363">
                  <c:v>15.138672</c:v>
                </c:pt>
                <c:pt idx="69364">
                  <c:v>15.136706</c:v>
                </c:pt>
                <c:pt idx="69365">
                  <c:v>15.136590999999999</c:v>
                </c:pt>
                <c:pt idx="69366">
                  <c:v>15.136487000000001</c:v>
                </c:pt>
                <c:pt idx="69367">
                  <c:v>15.137187000000001</c:v>
                </c:pt>
                <c:pt idx="69368">
                  <c:v>15.136711</c:v>
                </c:pt>
                <c:pt idx="69369">
                  <c:v>15.135227</c:v>
                </c:pt>
                <c:pt idx="69370">
                  <c:v>15.137487999999999</c:v>
                </c:pt>
                <c:pt idx="69371">
                  <c:v>15.140178000000001</c:v>
                </c:pt>
                <c:pt idx="69372">
                  <c:v>15.140883000000001</c:v>
                </c:pt>
                <c:pt idx="69373">
                  <c:v>15.139446</c:v>
                </c:pt>
                <c:pt idx="69374">
                  <c:v>15.136732</c:v>
                </c:pt>
                <c:pt idx="69375">
                  <c:v>15.140744</c:v>
                </c:pt>
                <c:pt idx="69376">
                  <c:v>15.145661</c:v>
                </c:pt>
                <c:pt idx="69377">
                  <c:v>15.143350999999999</c:v>
                </c:pt>
                <c:pt idx="69378">
                  <c:v>15.142872000000001</c:v>
                </c:pt>
                <c:pt idx="69379">
                  <c:v>15.143329</c:v>
                </c:pt>
                <c:pt idx="69380">
                  <c:v>15.143735</c:v>
                </c:pt>
                <c:pt idx="69381">
                  <c:v>15.148446</c:v>
                </c:pt>
                <c:pt idx="69382">
                  <c:v>15.150031999999999</c:v>
                </c:pt>
                <c:pt idx="69383">
                  <c:v>15.146279</c:v>
                </c:pt>
                <c:pt idx="69384">
                  <c:v>15.146532000000001</c:v>
                </c:pt>
                <c:pt idx="69385">
                  <c:v>15.147637</c:v>
                </c:pt>
                <c:pt idx="69386">
                  <c:v>15.144215000000001</c:v>
                </c:pt>
                <c:pt idx="69387">
                  <c:v>15.147453000000001</c:v>
                </c:pt>
                <c:pt idx="69388">
                  <c:v>15.152563000000001</c:v>
                </c:pt>
                <c:pt idx="69389">
                  <c:v>15.147878</c:v>
                </c:pt>
                <c:pt idx="69390">
                  <c:v>15.140758</c:v>
                </c:pt>
                <c:pt idx="69391">
                  <c:v>15.141218</c:v>
                </c:pt>
                <c:pt idx="69392">
                  <c:v>15.142727000000001</c:v>
                </c:pt>
                <c:pt idx="69393">
                  <c:v>15.140706</c:v>
                </c:pt>
                <c:pt idx="69394">
                  <c:v>15.139657</c:v>
                </c:pt>
                <c:pt idx="69395">
                  <c:v>15.142199</c:v>
                </c:pt>
                <c:pt idx="69396">
                  <c:v>15.145044</c:v>
                </c:pt>
                <c:pt idx="69397">
                  <c:v>15.144072</c:v>
                </c:pt>
                <c:pt idx="69398">
                  <c:v>15.145396</c:v>
                </c:pt>
                <c:pt idx="69399">
                  <c:v>15.148876</c:v>
                </c:pt>
                <c:pt idx="69400">
                  <c:v>15.145683999999999</c:v>
                </c:pt>
                <c:pt idx="69401">
                  <c:v>15.141422</c:v>
                </c:pt>
                <c:pt idx="69402">
                  <c:v>15.145583</c:v>
                </c:pt>
                <c:pt idx="69403">
                  <c:v>15.149870999999999</c:v>
                </c:pt>
                <c:pt idx="69404">
                  <c:v>15.147169999999999</c:v>
                </c:pt>
                <c:pt idx="69405">
                  <c:v>15.146592999999999</c:v>
                </c:pt>
                <c:pt idx="69406">
                  <c:v>15.147205</c:v>
                </c:pt>
                <c:pt idx="69407">
                  <c:v>15.146820999999999</c:v>
                </c:pt>
                <c:pt idx="69408">
                  <c:v>15.14686</c:v>
                </c:pt>
                <c:pt idx="69409">
                  <c:v>15.143461</c:v>
                </c:pt>
                <c:pt idx="69410">
                  <c:v>15.139493999999999</c:v>
                </c:pt>
                <c:pt idx="69411">
                  <c:v>15.143288999999999</c:v>
                </c:pt>
                <c:pt idx="69412">
                  <c:v>15.144988</c:v>
                </c:pt>
                <c:pt idx="69413">
                  <c:v>15.14059</c:v>
                </c:pt>
                <c:pt idx="69414">
                  <c:v>15.140869</c:v>
                </c:pt>
                <c:pt idx="69415">
                  <c:v>15.144330999999999</c:v>
                </c:pt>
                <c:pt idx="69416">
                  <c:v>15.147313</c:v>
                </c:pt>
                <c:pt idx="69417">
                  <c:v>15.146692</c:v>
                </c:pt>
                <c:pt idx="69418">
                  <c:v>15.143352999999999</c:v>
                </c:pt>
                <c:pt idx="69419">
                  <c:v>15.145205000000001</c:v>
                </c:pt>
                <c:pt idx="69420">
                  <c:v>15.151593</c:v>
                </c:pt>
                <c:pt idx="69421">
                  <c:v>15.154375999999999</c:v>
                </c:pt>
                <c:pt idx="69422">
                  <c:v>15.150605000000001</c:v>
                </c:pt>
                <c:pt idx="69423">
                  <c:v>15.147613</c:v>
                </c:pt>
                <c:pt idx="69424">
                  <c:v>15.149867</c:v>
                </c:pt>
                <c:pt idx="69425">
                  <c:v>15.151372</c:v>
                </c:pt>
                <c:pt idx="69426">
                  <c:v>15.151156</c:v>
                </c:pt>
                <c:pt idx="69427">
                  <c:v>15.152196</c:v>
                </c:pt>
                <c:pt idx="69428">
                  <c:v>15.153998</c:v>
                </c:pt>
                <c:pt idx="69429">
                  <c:v>15.155222</c:v>
                </c:pt>
                <c:pt idx="69430">
                  <c:v>15.159266000000001</c:v>
                </c:pt>
                <c:pt idx="69431">
                  <c:v>15.164149999999999</c:v>
                </c:pt>
                <c:pt idx="69432">
                  <c:v>15.163029999999999</c:v>
                </c:pt>
                <c:pt idx="69433">
                  <c:v>15.159874</c:v>
                </c:pt>
                <c:pt idx="69434">
                  <c:v>15.158248</c:v>
                </c:pt>
                <c:pt idx="69435">
                  <c:v>15.155931000000001</c:v>
                </c:pt>
                <c:pt idx="69436">
                  <c:v>15.155887</c:v>
                </c:pt>
                <c:pt idx="69437">
                  <c:v>15.156846</c:v>
                </c:pt>
                <c:pt idx="69438">
                  <c:v>15.158894</c:v>
                </c:pt>
                <c:pt idx="69439">
                  <c:v>15.161523000000001</c:v>
                </c:pt>
                <c:pt idx="69440">
                  <c:v>15.162455</c:v>
                </c:pt>
                <c:pt idx="69441">
                  <c:v>15.160441</c:v>
                </c:pt>
                <c:pt idx="69442">
                  <c:v>15.157118000000001</c:v>
                </c:pt>
                <c:pt idx="69443">
                  <c:v>15.156760999999999</c:v>
                </c:pt>
                <c:pt idx="69444">
                  <c:v>15.158127</c:v>
                </c:pt>
                <c:pt idx="69445">
                  <c:v>15.156514</c:v>
                </c:pt>
                <c:pt idx="69446">
                  <c:v>15.154756000000001</c:v>
                </c:pt>
                <c:pt idx="69447">
                  <c:v>15.154801000000001</c:v>
                </c:pt>
                <c:pt idx="69448">
                  <c:v>15.154745999999999</c:v>
                </c:pt>
                <c:pt idx="69449">
                  <c:v>15.154923999999999</c:v>
                </c:pt>
                <c:pt idx="69450">
                  <c:v>15.153421</c:v>
                </c:pt>
                <c:pt idx="69451">
                  <c:v>15.155243</c:v>
                </c:pt>
                <c:pt idx="69452">
                  <c:v>15.155633999999999</c:v>
                </c:pt>
                <c:pt idx="69453">
                  <c:v>15.152004</c:v>
                </c:pt>
                <c:pt idx="69454">
                  <c:v>15.153956000000001</c:v>
                </c:pt>
                <c:pt idx="69455">
                  <c:v>15.157339</c:v>
                </c:pt>
                <c:pt idx="69456">
                  <c:v>15.157474000000001</c:v>
                </c:pt>
                <c:pt idx="69457">
                  <c:v>15.159774000000001</c:v>
                </c:pt>
                <c:pt idx="69458">
                  <c:v>15.160605</c:v>
                </c:pt>
                <c:pt idx="69459">
                  <c:v>15.156658999999999</c:v>
                </c:pt>
                <c:pt idx="69460">
                  <c:v>15.155811</c:v>
                </c:pt>
                <c:pt idx="69461">
                  <c:v>15.158315</c:v>
                </c:pt>
                <c:pt idx="69462">
                  <c:v>15.157921</c:v>
                </c:pt>
                <c:pt idx="69463">
                  <c:v>15.154919</c:v>
                </c:pt>
                <c:pt idx="69464">
                  <c:v>15.152575000000001</c:v>
                </c:pt>
                <c:pt idx="69465">
                  <c:v>15.156040000000001</c:v>
                </c:pt>
                <c:pt idx="69466">
                  <c:v>15.160572999999999</c:v>
                </c:pt>
                <c:pt idx="69467">
                  <c:v>15.160221</c:v>
                </c:pt>
                <c:pt idx="69468">
                  <c:v>15.159836</c:v>
                </c:pt>
                <c:pt idx="69469">
                  <c:v>15.158504000000001</c:v>
                </c:pt>
                <c:pt idx="69470">
                  <c:v>15.156886</c:v>
                </c:pt>
                <c:pt idx="69471">
                  <c:v>15.157524</c:v>
                </c:pt>
                <c:pt idx="69472">
                  <c:v>15.158386999999999</c:v>
                </c:pt>
                <c:pt idx="69473">
                  <c:v>15.162601</c:v>
                </c:pt>
                <c:pt idx="69474">
                  <c:v>15.166760999999999</c:v>
                </c:pt>
                <c:pt idx="69475">
                  <c:v>15.163074</c:v>
                </c:pt>
                <c:pt idx="69476">
                  <c:v>15.161702</c:v>
                </c:pt>
                <c:pt idx="69477">
                  <c:v>15.165603000000001</c:v>
                </c:pt>
                <c:pt idx="69478">
                  <c:v>15.168751</c:v>
                </c:pt>
                <c:pt idx="69479">
                  <c:v>15.168808</c:v>
                </c:pt>
                <c:pt idx="69480">
                  <c:v>15.165868</c:v>
                </c:pt>
                <c:pt idx="69481">
                  <c:v>15.162481</c:v>
                </c:pt>
                <c:pt idx="69482">
                  <c:v>15.161887</c:v>
                </c:pt>
                <c:pt idx="69483">
                  <c:v>15.163669000000001</c:v>
                </c:pt>
                <c:pt idx="69484">
                  <c:v>15.161932999999999</c:v>
                </c:pt>
                <c:pt idx="69485">
                  <c:v>15.160928999999999</c:v>
                </c:pt>
                <c:pt idx="69486">
                  <c:v>15.162259000000001</c:v>
                </c:pt>
                <c:pt idx="69487">
                  <c:v>15.163487999999999</c:v>
                </c:pt>
                <c:pt idx="69488">
                  <c:v>15.163061000000001</c:v>
                </c:pt>
                <c:pt idx="69489">
                  <c:v>15.161023999999999</c:v>
                </c:pt>
                <c:pt idx="69490">
                  <c:v>15.160724</c:v>
                </c:pt>
                <c:pt idx="69491">
                  <c:v>15.162713</c:v>
                </c:pt>
                <c:pt idx="69492">
                  <c:v>15.161841000000001</c:v>
                </c:pt>
                <c:pt idx="69493">
                  <c:v>15.160075000000001</c:v>
                </c:pt>
                <c:pt idx="69494">
                  <c:v>15.166677999999999</c:v>
                </c:pt>
                <c:pt idx="69495">
                  <c:v>15.173341000000001</c:v>
                </c:pt>
                <c:pt idx="69496">
                  <c:v>15.16919</c:v>
                </c:pt>
                <c:pt idx="69497">
                  <c:v>15.166115</c:v>
                </c:pt>
                <c:pt idx="69498">
                  <c:v>15.170109</c:v>
                </c:pt>
                <c:pt idx="69499">
                  <c:v>15.16968</c:v>
                </c:pt>
                <c:pt idx="69500">
                  <c:v>15.165687</c:v>
                </c:pt>
                <c:pt idx="69501">
                  <c:v>15.168695</c:v>
                </c:pt>
                <c:pt idx="69502">
                  <c:v>15.171787</c:v>
                </c:pt>
                <c:pt idx="69503">
                  <c:v>15.166259</c:v>
                </c:pt>
                <c:pt idx="69504">
                  <c:v>15.167535000000001</c:v>
                </c:pt>
                <c:pt idx="69505">
                  <c:v>15.173887000000001</c:v>
                </c:pt>
                <c:pt idx="69506">
                  <c:v>15.172822999999999</c:v>
                </c:pt>
                <c:pt idx="69507">
                  <c:v>15.173517</c:v>
                </c:pt>
                <c:pt idx="69508">
                  <c:v>15.174438</c:v>
                </c:pt>
                <c:pt idx="69509">
                  <c:v>15.168215</c:v>
                </c:pt>
                <c:pt idx="69510">
                  <c:v>15.166043</c:v>
                </c:pt>
                <c:pt idx="69511">
                  <c:v>15.172800000000001</c:v>
                </c:pt>
                <c:pt idx="69512">
                  <c:v>15.176432999999999</c:v>
                </c:pt>
                <c:pt idx="69513">
                  <c:v>15.171887999999999</c:v>
                </c:pt>
                <c:pt idx="69514">
                  <c:v>15.169563</c:v>
                </c:pt>
                <c:pt idx="69515">
                  <c:v>15.170317000000001</c:v>
                </c:pt>
                <c:pt idx="69516">
                  <c:v>15.169592</c:v>
                </c:pt>
                <c:pt idx="69517">
                  <c:v>15.16915</c:v>
                </c:pt>
                <c:pt idx="69518">
                  <c:v>15.170116999999999</c:v>
                </c:pt>
                <c:pt idx="69519">
                  <c:v>15.174314000000001</c:v>
                </c:pt>
                <c:pt idx="69520">
                  <c:v>15.179781</c:v>
                </c:pt>
                <c:pt idx="69521">
                  <c:v>15.178512</c:v>
                </c:pt>
                <c:pt idx="69522">
                  <c:v>15.174048000000001</c:v>
                </c:pt>
                <c:pt idx="69523">
                  <c:v>15.172753999999999</c:v>
                </c:pt>
                <c:pt idx="69524">
                  <c:v>15.174277</c:v>
                </c:pt>
                <c:pt idx="69525">
                  <c:v>15.175539000000001</c:v>
                </c:pt>
                <c:pt idx="69526">
                  <c:v>15.176017999999999</c:v>
                </c:pt>
                <c:pt idx="69527">
                  <c:v>15.176453</c:v>
                </c:pt>
                <c:pt idx="69528">
                  <c:v>15.175513</c:v>
                </c:pt>
                <c:pt idx="69529">
                  <c:v>15.173992999999999</c:v>
                </c:pt>
                <c:pt idx="69530">
                  <c:v>15.173116</c:v>
                </c:pt>
                <c:pt idx="69531">
                  <c:v>15.17395</c:v>
                </c:pt>
                <c:pt idx="69532">
                  <c:v>15.175682</c:v>
                </c:pt>
                <c:pt idx="69533">
                  <c:v>15.177123</c:v>
                </c:pt>
                <c:pt idx="69534">
                  <c:v>15.178112</c:v>
                </c:pt>
                <c:pt idx="69535">
                  <c:v>15.178286</c:v>
                </c:pt>
                <c:pt idx="69536">
                  <c:v>15.177903000000001</c:v>
                </c:pt>
                <c:pt idx="69537">
                  <c:v>15.179434000000001</c:v>
                </c:pt>
                <c:pt idx="69538">
                  <c:v>15.182921</c:v>
                </c:pt>
                <c:pt idx="69539">
                  <c:v>15.182734999999999</c:v>
                </c:pt>
                <c:pt idx="69540">
                  <c:v>15.181391</c:v>
                </c:pt>
                <c:pt idx="69541">
                  <c:v>15.183977000000001</c:v>
                </c:pt>
                <c:pt idx="69542">
                  <c:v>15.183120000000001</c:v>
                </c:pt>
                <c:pt idx="69543">
                  <c:v>15.175319999999999</c:v>
                </c:pt>
                <c:pt idx="69544">
                  <c:v>15.174987</c:v>
                </c:pt>
                <c:pt idx="69545">
                  <c:v>15.181312999999999</c:v>
                </c:pt>
                <c:pt idx="69546">
                  <c:v>15.180111</c:v>
                </c:pt>
                <c:pt idx="69547">
                  <c:v>15.176253000000001</c:v>
                </c:pt>
                <c:pt idx="69548">
                  <c:v>15.181492</c:v>
                </c:pt>
                <c:pt idx="69549">
                  <c:v>15.187583</c:v>
                </c:pt>
                <c:pt idx="69550">
                  <c:v>15.191316</c:v>
                </c:pt>
                <c:pt idx="69551">
                  <c:v>15.194712000000001</c:v>
                </c:pt>
                <c:pt idx="69552">
                  <c:v>15.190726</c:v>
                </c:pt>
                <c:pt idx="69553">
                  <c:v>15.188074</c:v>
                </c:pt>
                <c:pt idx="69554">
                  <c:v>15.192164999999999</c:v>
                </c:pt>
                <c:pt idx="69555">
                  <c:v>15.195323999999999</c:v>
                </c:pt>
                <c:pt idx="69556">
                  <c:v>15.197062000000001</c:v>
                </c:pt>
                <c:pt idx="69557">
                  <c:v>15.195954</c:v>
                </c:pt>
                <c:pt idx="69558">
                  <c:v>15.193329</c:v>
                </c:pt>
                <c:pt idx="69559">
                  <c:v>15.191229</c:v>
                </c:pt>
                <c:pt idx="69560">
                  <c:v>15.191128000000001</c:v>
                </c:pt>
                <c:pt idx="69561">
                  <c:v>15.19355</c:v>
                </c:pt>
                <c:pt idx="69562">
                  <c:v>15.193652</c:v>
                </c:pt>
                <c:pt idx="69563">
                  <c:v>15.191955</c:v>
                </c:pt>
                <c:pt idx="69564">
                  <c:v>15.191705000000001</c:v>
                </c:pt>
                <c:pt idx="69565">
                  <c:v>15.189413</c:v>
                </c:pt>
                <c:pt idx="69566">
                  <c:v>15.189456</c:v>
                </c:pt>
                <c:pt idx="69567">
                  <c:v>15.192519000000001</c:v>
                </c:pt>
                <c:pt idx="69568">
                  <c:v>15.192356</c:v>
                </c:pt>
                <c:pt idx="69569">
                  <c:v>15.191134999999999</c:v>
                </c:pt>
                <c:pt idx="69570">
                  <c:v>15.191872</c:v>
                </c:pt>
                <c:pt idx="69571">
                  <c:v>15.190553</c:v>
                </c:pt>
                <c:pt idx="69572">
                  <c:v>15.189068000000001</c:v>
                </c:pt>
                <c:pt idx="69573">
                  <c:v>15.189018000000001</c:v>
                </c:pt>
                <c:pt idx="69574">
                  <c:v>15.186109</c:v>
                </c:pt>
                <c:pt idx="69575">
                  <c:v>15.185525999999999</c:v>
                </c:pt>
                <c:pt idx="69576">
                  <c:v>15.187639000000001</c:v>
                </c:pt>
                <c:pt idx="69577">
                  <c:v>15.18416</c:v>
                </c:pt>
                <c:pt idx="69578">
                  <c:v>15.182645000000001</c:v>
                </c:pt>
                <c:pt idx="69579">
                  <c:v>15.184182</c:v>
                </c:pt>
                <c:pt idx="69580">
                  <c:v>15.181387000000001</c:v>
                </c:pt>
                <c:pt idx="69581">
                  <c:v>15.183035</c:v>
                </c:pt>
                <c:pt idx="69582">
                  <c:v>15.189583000000001</c:v>
                </c:pt>
                <c:pt idx="69583">
                  <c:v>15.188446000000001</c:v>
                </c:pt>
                <c:pt idx="69584">
                  <c:v>15.183161999999999</c:v>
                </c:pt>
                <c:pt idx="69585">
                  <c:v>15.182014000000001</c:v>
                </c:pt>
                <c:pt idx="69586">
                  <c:v>15.185945</c:v>
                </c:pt>
                <c:pt idx="69587">
                  <c:v>15.191041</c:v>
                </c:pt>
                <c:pt idx="69588">
                  <c:v>15.193198000000001</c:v>
                </c:pt>
                <c:pt idx="69589">
                  <c:v>15.191615000000001</c:v>
                </c:pt>
                <c:pt idx="69590">
                  <c:v>15.187004</c:v>
                </c:pt>
                <c:pt idx="69591">
                  <c:v>15.184371000000001</c:v>
                </c:pt>
                <c:pt idx="69592">
                  <c:v>15.187775</c:v>
                </c:pt>
                <c:pt idx="69593">
                  <c:v>15.187868999999999</c:v>
                </c:pt>
                <c:pt idx="69594">
                  <c:v>15.187606000000001</c:v>
                </c:pt>
                <c:pt idx="69595">
                  <c:v>15.192622999999999</c:v>
                </c:pt>
                <c:pt idx="69596">
                  <c:v>15.194241999999999</c:v>
                </c:pt>
                <c:pt idx="69597">
                  <c:v>15.191198</c:v>
                </c:pt>
                <c:pt idx="69598">
                  <c:v>15.194378</c:v>
                </c:pt>
                <c:pt idx="69599">
                  <c:v>15.197031000000001</c:v>
                </c:pt>
                <c:pt idx="69600">
                  <c:v>15.193306</c:v>
                </c:pt>
                <c:pt idx="69601">
                  <c:v>15.194648000000001</c:v>
                </c:pt>
                <c:pt idx="69602">
                  <c:v>15.198105</c:v>
                </c:pt>
                <c:pt idx="69603">
                  <c:v>15.199244999999999</c:v>
                </c:pt>
                <c:pt idx="69604">
                  <c:v>15.202923999999999</c:v>
                </c:pt>
                <c:pt idx="69605">
                  <c:v>15.203029000000001</c:v>
                </c:pt>
                <c:pt idx="69606">
                  <c:v>15.199274000000001</c:v>
                </c:pt>
                <c:pt idx="69607">
                  <c:v>15.197896999999999</c:v>
                </c:pt>
                <c:pt idx="69608">
                  <c:v>15.196736</c:v>
                </c:pt>
                <c:pt idx="69609">
                  <c:v>15.194815</c:v>
                </c:pt>
                <c:pt idx="69610">
                  <c:v>15.197903999999999</c:v>
                </c:pt>
                <c:pt idx="69611">
                  <c:v>15.20252</c:v>
                </c:pt>
                <c:pt idx="69612">
                  <c:v>15.202389999999999</c:v>
                </c:pt>
                <c:pt idx="69613">
                  <c:v>15.199303</c:v>
                </c:pt>
                <c:pt idx="69614">
                  <c:v>15.202268</c:v>
                </c:pt>
                <c:pt idx="69615">
                  <c:v>15.205897999999999</c:v>
                </c:pt>
                <c:pt idx="69616">
                  <c:v>15.205943</c:v>
                </c:pt>
                <c:pt idx="69617">
                  <c:v>15.208164999999999</c:v>
                </c:pt>
                <c:pt idx="69618">
                  <c:v>15.208640000000001</c:v>
                </c:pt>
                <c:pt idx="69619">
                  <c:v>15.203495999999999</c:v>
                </c:pt>
                <c:pt idx="69620">
                  <c:v>15.202294</c:v>
                </c:pt>
                <c:pt idx="69621">
                  <c:v>15.205361999999999</c:v>
                </c:pt>
                <c:pt idx="69622">
                  <c:v>15.202718000000001</c:v>
                </c:pt>
                <c:pt idx="69623">
                  <c:v>15.198924999999999</c:v>
                </c:pt>
                <c:pt idx="69624">
                  <c:v>15.202368999999999</c:v>
                </c:pt>
                <c:pt idx="69625">
                  <c:v>15.204814000000001</c:v>
                </c:pt>
                <c:pt idx="69626">
                  <c:v>15.200526</c:v>
                </c:pt>
                <c:pt idx="69627">
                  <c:v>15.199427</c:v>
                </c:pt>
                <c:pt idx="69628">
                  <c:v>15.203047</c:v>
                </c:pt>
                <c:pt idx="69629">
                  <c:v>15.201642</c:v>
                </c:pt>
                <c:pt idx="69630">
                  <c:v>15.201736</c:v>
                </c:pt>
                <c:pt idx="69631">
                  <c:v>15.206801</c:v>
                </c:pt>
                <c:pt idx="69632">
                  <c:v>15.206249</c:v>
                </c:pt>
                <c:pt idx="69633">
                  <c:v>15.204145</c:v>
                </c:pt>
                <c:pt idx="69634">
                  <c:v>15.205026999999999</c:v>
                </c:pt>
                <c:pt idx="69635">
                  <c:v>15.202571000000001</c:v>
                </c:pt>
                <c:pt idx="69636">
                  <c:v>15.201375000000001</c:v>
                </c:pt>
                <c:pt idx="69637">
                  <c:v>15.205207</c:v>
                </c:pt>
                <c:pt idx="69638">
                  <c:v>15.205314</c:v>
                </c:pt>
                <c:pt idx="69639">
                  <c:v>15.204627</c:v>
                </c:pt>
                <c:pt idx="69640">
                  <c:v>15.208254</c:v>
                </c:pt>
                <c:pt idx="69641">
                  <c:v>15.208394</c:v>
                </c:pt>
                <c:pt idx="69642">
                  <c:v>15.206799</c:v>
                </c:pt>
                <c:pt idx="69643">
                  <c:v>15.208328</c:v>
                </c:pt>
                <c:pt idx="69644">
                  <c:v>15.208911000000001</c:v>
                </c:pt>
                <c:pt idx="69645">
                  <c:v>15.208435</c:v>
                </c:pt>
                <c:pt idx="69646">
                  <c:v>15.210395999999999</c:v>
                </c:pt>
                <c:pt idx="69647">
                  <c:v>15.208568</c:v>
                </c:pt>
                <c:pt idx="69648">
                  <c:v>15.205893</c:v>
                </c:pt>
                <c:pt idx="69649">
                  <c:v>15.207939</c:v>
                </c:pt>
                <c:pt idx="69650">
                  <c:v>15.207541000000001</c:v>
                </c:pt>
                <c:pt idx="69651">
                  <c:v>15.205802</c:v>
                </c:pt>
                <c:pt idx="69652">
                  <c:v>15.207656</c:v>
                </c:pt>
                <c:pt idx="69653">
                  <c:v>15.207703</c:v>
                </c:pt>
                <c:pt idx="69654">
                  <c:v>15.208838</c:v>
                </c:pt>
                <c:pt idx="69655">
                  <c:v>15.211978999999999</c:v>
                </c:pt>
                <c:pt idx="69656">
                  <c:v>15.213395</c:v>
                </c:pt>
                <c:pt idx="69657">
                  <c:v>15.212161999999999</c:v>
                </c:pt>
                <c:pt idx="69658">
                  <c:v>15.211375</c:v>
                </c:pt>
                <c:pt idx="69659">
                  <c:v>15.210917999999999</c:v>
                </c:pt>
                <c:pt idx="69660">
                  <c:v>15.209507</c:v>
                </c:pt>
                <c:pt idx="69661">
                  <c:v>15.214067</c:v>
                </c:pt>
                <c:pt idx="69662">
                  <c:v>15.218047</c:v>
                </c:pt>
                <c:pt idx="69663">
                  <c:v>15.214641</c:v>
                </c:pt>
                <c:pt idx="69664">
                  <c:v>15.212669999999999</c:v>
                </c:pt>
                <c:pt idx="69665">
                  <c:v>15.215239</c:v>
                </c:pt>
                <c:pt idx="69666">
                  <c:v>15.218297</c:v>
                </c:pt>
                <c:pt idx="69667">
                  <c:v>15.217998</c:v>
                </c:pt>
                <c:pt idx="69668">
                  <c:v>15.214687</c:v>
                </c:pt>
                <c:pt idx="69669">
                  <c:v>15.213112000000001</c:v>
                </c:pt>
                <c:pt idx="69670">
                  <c:v>15.217321</c:v>
                </c:pt>
                <c:pt idx="69671">
                  <c:v>15.220112</c:v>
                </c:pt>
                <c:pt idx="69672">
                  <c:v>15.219453</c:v>
                </c:pt>
                <c:pt idx="69673">
                  <c:v>15.218552000000001</c:v>
                </c:pt>
                <c:pt idx="69674">
                  <c:v>15.213832999999999</c:v>
                </c:pt>
                <c:pt idx="69675">
                  <c:v>15.210945000000001</c:v>
                </c:pt>
                <c:pt idx="69676">
                  <c:v>15.217472000000001</c:v>
                </c:pt>
                <c:pt idx="69677">
                  <c:v>15.218484999999999</c:v>
                </c:pt>
                <c:pt idx="69678">
                  <c:v>15.213535</c:v>
                </c:pt>
                <c:pt idx="69679">
                  <c:v>15.215433000000001</c:v>
                </c:pt>
                <c:pt idx="69680">
                  <c:v>15.215852</c:v>
                </c:pt>
                <c:pt idx="69681">
                  <c:v>15.211408</c:v>
                </c:pt>
                <c:pt idx="69682">
                  <c:v>15.211769</c:v>
                </c:pt>
                <c:pt idx="69683">
                  <c:v>15.215362000000001</c:v>
                </c:pt>
                <c:pt idx="69684">
                  <c:v>15.216559999999999</c:v>
                </c:pt>
                <c:pt idx="69685">
                  <c:v>15.220852000000001</c:v>
                </c:pt>
                <c:pt idx="69686">
                  <c:v>15.226112000000001</c:v>
                </c:pt>
                <c:pt idx="69687">
                  <c:v>15.224354999999999</c:v>
                </c:pt>
                <c:pt idx="69688">
                  <c:v>15.222213</c:v>
                </c:pt>
                <c:pt idx="69689">
                  <c:v>15.220599999999999</c:v>
                </c:pt>
                <c:pt idx="69690">
                  <c:v>15.218844000000001</c:v>
                </c:pt>
                <c:pt idx="69691">
                  <c:v>15.221284000000001</c:v>
                </c:pt>
                <c:pt idx="69692">
                  <c:v>15.223584000000001</c:v>
                </c:pt>
                <c:pt idx="69693">
                  <c:v>15.221719</c:v>
                </c:pt>
                <c:pt idx="69694">
                  <c:v>15.218506</c:v>
                </c:pt>
                <c:pt idx="69695">
                  <c:v>15.215984000000001</c:v>
                </c:pt>
                <c:pt idx="69696">
                  <c:v>15.216035</c:v>
                </c:pt>
                <c:pt idx="69697">
                  <c:v>15.219578</c:v>
                </c:pt>
                <c:pt idx="69698">
                  <c:v>15.221914999999999</c:v>
                </c:pt>
                <c:pt idx="69699">
                  <c:v>15.221329000000001</c:v>
                </c:pt>
                <c:pt idx="69700">
                  <c:v>15.224273</c:v>
                </c:pt>
                <c:pt idx="69701">
                  <c:v>15.226314</c:v>
                </c:pt>
                <c:pt idx="69702">
                  <c:v>15.22204</c:v>
                </c:pt>
                <c:pt idx="69703">
                  <c:v>15.221520999999999</c:v>
                </c:pt>
                <c:pt idx="69704">
                  <c:v>15.223943</c:v>
                </c:pt>
                <c:pt idx="69705">
                  <c:v>15.221558</c:v>
                </c:pt>
                <c:pt idx="69706">
                  <c:v>15.225440000000001</c:v>
                </c:pt>
                <c:pt idx="69707">
                  <c:v>15.231524</c:v>
                </c:pt>
                <c:pt idx="69708">
                  <c:v>15.23133</c:v>
                </c:pt>
                <c:pt idx="69709">
                  <c:v>15.231984000000001</c:v>
                </c:pt>
                <c:pt idx="69710">
                  <c:v>15.231528000000001</c:v>
                </c:pt>
                <c:pt idx="69711">
                  <c:v>15.229710000000001</c:v>
                </c:pt>
                <c:pt idx="69712">
                  <c:v>15.229956</c:v>
                </c:pt>
                <c:pt idx="69713">
                  <c:v>15.228947</c:v>
                </c:pt>
                <c:pt idx="69714">
                  <c:v>15.229775999999999</c:v>
                </c:pt>
                <c:pt idx="69715">
                  <c:v>15.233784999999999</c:v>
                </c:pt>
                <c:pt idx="69716">
                  <c:v>15.232466000000001</c:v>
                </c:pt>
                <c:pt idx="69717">
                  <c:v>15.227353000000001</c:v>
                </c:pt>
                <c:pt idx="69718">
                  <c:v>15.226397</c:v>
                </c:pt>
                <c:pt idx="69719">
                  <c:v>15.228211</c:v>
                </c:pt>
                <c:pt idx="69720">
                  <c:v>15.227969</c:v>
                </c:pt>
                <c:pt idx="69721">
                  <c:v>15.2242</c:v>
                </c:pt>
                <c:pt idx="69722">
                  <c:v>15.223962999999999</c:v>
                </c:pt>
                <c:pt idx="69723">
                  <c:v>15.225611000000001</c:v>
                </c:pt>
                <c:pt idx="69724">
                  <c:v>15.228434999999999</c:v>
                </c:pt>
                <c:pt idx="69725">
                  <c:v>15.231070000000001</c:v>
                </c:pt>
                <c:pt idx="69726">
                  <c:v>15.226834999999999</c:v>
                </c:pt>
                <c:pt idx="69727">
                  <c:v>15.222614</c:v>
                </c:pt>
                <c:pt idx="69728">
                  <c:v>15.223378</c:v>
                </c:pt>
                <c:pt idx="69729">
                  <c:v>15.223698000000001</c:v>
                </c:pt>
                <c:pt idx="69730">
                  <c:v>15.223743000000001</c:v>
                </c:pt>
                <c:pt idx="69731">
                  <c:v>15.224930000000001</c:v>
                </c:pt>
                <c:pt idx="69732">
                  <c:v>15.225638</c:v>
                </c:pt>
                <c:pt idx="69733">
                  <c:v>15.224316</c:v>
                </c:pt>
                <c:pt idx="69734">
                  <c:v>15.224859</c:v>
                </c:pt>
                <c:pt idx="69735">
                  <c:v>15.223898</c:v>
                </c:pt>
                <c:pt idx="69736">
                  <c:v>15.222476</c:v>
                </c:pt>
                <c:pt idx="69737">
                  <c:v>15.228641</c:v>
                </c:pt>
                <c:pt idx="69738">
                  <c:v>15.232336999999999</c:v>
                </c:pt>
                <c:pt idx="69739">
                  <c:v>15.227696999999999</c:v>
                </c:pt>
                <c:pt idx="69740">
                  <c:v>15.225955000000001</c:v>
                </c:pt>
                <c:pt idx="69741">
                  <c:v>15.22621</c:v>
                </c:pt>
                <c:pt idx="69742">
                  <c:v>15.223691000000001</c:v>
                </c:pt>
                <c:pt idx="69743">
                  <c:v>15.225372999999999</c:v>
                </c:pt>
                <c:pt idx="69744">
                  <c:v>15.228896000000001</c:v>
                </c:pt>
                <c:pt idx="69745">
                  <c:v>15.226836</c:v>
                </c:pt>
                <c:pt idx="69746">
                  <c:v>15.226414</c:v>
                </c:pt>
                <c:pt idx="69747">
                  <c:v>15.228678</c:v>
                </c:pt>
                <c:pt idx="69748">
                  <c:v>15.228623000000001</c:v>
                </c:pt>
                <c:pt idx="69749">
                  <c:v>15.23</c:v>
                </c:pt>
                <c:pt idx="69750">
                  <c:v>15.232734000000001</c:v>
                </c:pt>
                <c:pt idx="69751">
                  <c:v>15.230871</c:v>
                </c:pt>
                <c:pt idx="69752">
                  <c:v>15.229851999999999</c:v>
                </c:pt>
                <c:pt idx="69753">
                  <c:v>15.233387</c:v>
                </c:pt>
                <c:pt idx="69754">
                  <c:v>15.234494</c:v>
                </c:pt>
                <c:pt idx="69755">
                  <c:v>15.236281</c:v>
                </c:pt>
                <c:pt idx="69756">
                  <c:v>15.238892999999999</c:v>
                </c:pt>
                <c:pt idx="69757">
                  <c:v>15.236330000000001</c:v>
                </c:pt>
                <c:pt idx="69758">
                  <c:v>15.237844000000001</c:v>
                </c:pt>
                <c:pt idx="69759">
                  <c:v>15.24189</c:v>
                </c:pt>
                <c:pt idx="69760">
                  <c:v>15.238906</c:v>
                </c:pt>
                <c:pt idx="69761">
                  <c:v>15.235436</c:v>
                </c:pt>
                <c:pt idx="69762">
                  <c:v>15.23746</c:v>
                </c:pt>
                <c:pt idx="69763">
                  <c:v>15.239386</c:v>
                </c:pt>
                <c:pt idx="69764">
                  <c:v>15.238578</c:v>
                </c:pt>
                <c:pt idx="69765">
                  <c:v>15.238355</c:v>
                </c:pt>
                <c:pt idx="69766">
                  <c:v>15.240328999999999</c:v>
                </c:pt>
                <c:pt idx="69767">
                  <c:v>15.241080999999999</c:v>
                </c:pt>
                <c:pt idx="69768">
                  <c:v>15.242236999999999</c:v>
                </c:pt>
                <c:pt idx="69769">
                  <c:v>15.242260999999999</c:v>
                </c:pt>
                <c:pt idx="69770">
                  <c:v>15.238975</c:v>
                </c:pt>
                <c:pt idx="69771">
                  <c:v>15.238109</c:v>
                </c:pt>
                <c:pt idx="69772">
                  <c:v>15.241892999999999</c:v>
                </c:pt>
                <c:pt idx="69773">
                  <c:v>15.240919</c:v>
                </c:pt>
                <c:pt idx="69774">
                  <c:v>15.236815</c:v>
                </c:pt>
                <c:pt idx="69775">
                  <c:v>15.238229</c:v>
                </c:pt>
                <c:pt idx="69776">
                  <c:v>15.238341999999999</c:v>
                </c:pt>
                <c:pt idx="69777">
                  <c:v>15.234252</c:v>
                </c:pt>
                <c:pt idx="69778">
                  <c:v>15.232464</c:v>
                </c:pt>
                <c:pt idx="69779">
                  <c:v>15.234814</c:v>
                </c:pt>
                <c:pt idx="69780">
                  <c:v>15.236397999999999</c:v>
                </c:pt>
                <c:pt idx="69781">
                  <c:v>15.235284</c:v>
                </c:pt>
                <c:pt idx="69782">
                  <c:v>15.236530999999999</c:v>
                </c:pt>
                <c:pt idx="69783">
                  <c:v>15.237285</c:v>
                </c:pt>
                <c:pt idx="69784">
                  <c:v>15.234593</c:v>
                </c:pt>
                <c:pt idx="69785">
                  <c:v>15.232987</c:v>
                </c:pt>
                <c:pt idx="69786">
                  <c:v>15.233637</c:v>
                </c:pt>
                <c:pt idx="69787">
                  <c:v>15.235521</c:v>
                </c:pt>
                <c:pt idx="69788">
                  <c:v>15.239516999999999</c:v>
                </c:pt>
                <c:pt idx="69789">
                  <c:v>15.239857000000001</c:v>
                </c:pt>
                <c:pt idx="69790">
                  <c:v>15.23856</c:v>
                </c:pt>
                <c:pt idx="69791">
                  <c:v>15.239322</c:v>
                </c:pt>
                <c:pt idx="69792">
                  <c:v>15.244094</c:v>
                </c:pt>
                <c:pt idx="69793">
                  <c:v>15.246801</c:v>
                </c:pt>
                <c:pt idx="69794">
                  <c:v>15.241273</c:v>
                </c:pt>
                <c:pt idx="69795">
                  <c:v>15.243459</c:v>
                </c:pt>
                <c:pt idx="69796">
                  <c:v>15.250137</c:v>
                </c:pt>
                <c:pt idx="69797">
                  <c:v>15.248025</c:v>
                </c:pt>
                <c:pt idx="69798">
                  <c:v>15.247024</c:v>
                </c:pt>
                <c:pt idx="69799">
                  <c:v>15.249371</c:v>
                </c:pt>
                <c:pt idx="69800">
                  <c:v>15.251480000000001</c:v>
                </c:pt>
                <c:pt idx="69801">
                  <c:v>15.252959000000001</c:v>
                </c:pt>
                <c:pt idx="69802">
                  <c:v>15.250634</c:v>
                </c:pt>
                <c:pt idx="69803">
                  <c:v>15.247953000000001</c:v>
                </c:pt>
                <c:pt idx="69804">
                  <c:v>15.24878</c:v>
                </c:pt>
                <c:pt idx="69805">
                  <c:v>15.249891</c:v>
                </c:pt>
                <c:pt idx="69806">
                  <c:v>15.248529</c:v>
                </c:pt>
                <c:pt idx="69807">
                  <c:v>15.246964</c:v>
                </c:pt>
                <c:pt idx="69808">
                  <c:v>15.245112000000001</c:v>
                </c:pt>
                <c:pt idx="69809">
                  <c:v>15.242648000000001</c:v>
                </c:pt>
                <c:pt idx="69810">
                  <c:v>15.244145</c:v>
                </c:pt>
                <c:pt idx="69811">
                  <c:v>15.250622999999999</c:v>
                </c:pt>
                <c:pt idx="69812">
                  <c:v>15.250374000000001</c:v>
                </c:pt>
                <c:pt idx="69813">
                  <c:v>15.243133</c:v>
                </c:pt>
                <c:pt idx="69814">
                  <c:v>15.242380000000001</c:v>
                </c:pt>
                <c:pt idx="69815">
                  <c:v>15.245749</c:v>
                </c:pt>
                <c:pt idx="69816">
                  <c:v>15.245927999999999</c:v>
                </c:pt>
                <c:pt idx="69817">
                  <c:v>15.247152</c:v>
                </c:pt>
                <c:pt idx="69818">
                  <c:v>15.253311999999999</c:v>
                </c:pt>
                <c:pt idx="69819">
                  <c:v>15.259743</c:v>
                </c:pt>
                <c:pt idx="69820">
                  <c:v>15.261111</c:v>
                </c:pt>
                <c:pt idx="69821">
                  <c:v>15.256800999999999</c:v>
                </c:pt>
                <c:pt idx="69822">
                  <c:v>15.255473</c:v>
                </c:pt>
                <c:pt idx="69823">
                  <c:v>15.260052999999999</c:v>
                </c:pt>
                <c:pt idx="69824">
                  <c:v>15.259008</c:v>
                </c:pt>
                <c:pt idx="69825">
                  <c:v>15.256282000000001</c:v>
                </c:pt>
                <c:pt idx="69826">
                  <c:v>15.257111</c:v>
                </c:pt>
                <c:pt idx="69827">
                  <c:v>15.258388999999999</c:v>
                </c:pt>
                <c:pt idx="69828">
                  <c:v>15.259957</c:v>
                </c:pt>
                <c:pt idx="69829">
                  <c:v>15.263223</c:v>
                </c:pt>
                <c:pt idx="69830">
                  <c:v>15.264673999999999</c:v>
                </c:pt>
                <c:pt idx="69831">
                  <c:v>15.261502</c:v>
                </c:pt>
                <c:pt idx="69832">
                  <c:v>15.257538</c:v>
                </c:pt>
                <c:pt idx="69833">
                  <c:v>15.257225</c:v>
                </c:pt>
                <c:pt idx="69834">
                  <c:v>15.257379999999999</c:v>
                </c:pt>
                <c:pt idx="69835">
                  <c:v>15.257951</c:v>
                </c:pt>
                <c:pt idx="69836">
                  <c:v>15.260831</c:v>
                </c:pt>
                <c:pt idx="69837">
                  <c:v>15.260664</c:v>
                </c:pt>
                <c:pt idx="69838">
                  <c:v>15.256562000000001</c:v>
                </c:pt>
                <c:pt idx="69839">
                  <c:v>15.253607000000001</c:v>
                </c:pt>
                <c:pt idx="69840">
                  <c:v>15.254185</c:v>
                </c:pt>
                <c:pt idx="69841">
                  <c:v>15.256776</c:v>
                </c:pt>
                <c:pt idx="69842">
                  <c:v>15.257720000000001</c:v>
                </c:pt>
                <c:pt idx="69843">
                  <c:v>15.258371</c:v>
                </c:pt>
                <c:pt idx="69844">
                  <c:v>15.260275</c:v>
                </c:pt>
                <c:pt idx="69845">
                  <c:v>15.261182</c:v>
                </c:pt>
                <c:pt idx="69846">
                  <c:v>15.260944</c:v>
                </c:pt>
                <c:pt idx="69847">
                  <c:v>15.261717000000001</c:v>
                </c:pt>
                <c:pt idx="69848">
                  <c:v>15.264096</c:v>
                </c:pt>
                <c:pt idx="69849">
                  <c:v>15.264989</c:v>
                </c:pt>
                <c:pt idx="69850">
                  <c:v>15.260399</c:v>
                </c:pt>
                <c:pt idx="69851">
                  <c:v>15.258269</c:v>
                </c:pt>
                <c:pt idx="69852">
                  <c:v>15.260156</c:v>
                </c:pt>
                <c:pt idx="69853">
                  <c:v>15.260217000000001</c:v>
                </c:pt>
                <c:pt idx="69854">
                  <c:v>15.263090999999999</c:v>
                </c:pt>
                <c:pt idx="69855">
                  <c:v>15.269137000000001</c:v>
                </c:pt>
                <c:pt idx="69856">
                  <c:v>15.272425999999999</c:v>
                </c:pt>
                <c:pt idx="69857">
                  <c:v>15.270333000000001</c:v>
                </c:pt>
                <c:pt idx="69858">
                  <c:v>15.270453</c:v>
                </c:pt>
                <c:pt idx="69859">
                  <c:v>15.271134999999999</c:v>
                </c:pt>
                <c:pt idx="69860">
                  <c:v>15.268807000000001</c:v>
                </c:pt>
                <c:pt idx="69861">
                  <c:v>15.269511</c:v>
                </c:pt>
                <c:pt idx="69862">
                  <c:v>15.267709999999999</c:v>
                </c:pt>
                <c:pt idx="69863">
                  <c:v>15.263763000000001</c:v>
                </c:pt>
                <c:pt idx="69864">
                  <c:v>15.263755</c:v>
                </c:pt>
                <c:pt idx="69865">
                  <c:v>15.263123</c:v>
                </c:pt>
                <c:pt idx="69866">
                  <c:v>15.261915999999999</c:v>
                </c:pt>
                <c:pt idx="69867">
                  <c:v>15.26407</c:v>
                </c:pt>
                <c:pt idx="69868">
                  <c:v>15.266738999999999</c:v>
                </c:pt>
                <c:pt idx="69869">
                  <c:v>15.266906000000001</c:v>
                </c:pt>
                <c:pt idx="69870">
                  <c:v>15.266482999999999</c:v>
                </c:pt>
                <c:pt idx="69871">
                  <c:v>15.262616</c:v>
                </c:pt>
                <c:pt idx="69872">
                  <c:v>15.259921</c:v>
                </c:pt>
                <c:pt idx="69873">
                  <c:v>15.262650000000001</c:v>
                </c:pt>
                <c:pt idx="69874">
                  <c:v>15.261272</c:v>
                </c:pt>
                <c:pt idx="69875">
                  <c:v>15.258395</c:v>
                </c:pt>
                <c:pt idx="69876">
                  <c:v>15.262216</c:v>
                </c:pt>
                <c:pt idx="69877">
                  <c:v>15.268136999999999</c:v>
                </c:pt>
                <c:pt idx="69878">
                  <c:v>15.268827999999999</c:v>
                </c:pt>
                <c:pt idx="69879">
                  <c:v>15.266086</c:v>
                </c:pt>
                <c:pt idx="69880">
                  <c:v>15.267792999999999</c:v>
                </c:pt>
                <c:pt idx="69881">
                  <c:v>15.271399000000001</c:v>
                </c:pt>
                <c:pt idx="69882">
                  <c:v>15.268860999999999</c:v>
                </c:pt>
                <c:pt idx="69883">
                  <c:v>15.264409000000001</c:v>
                </c:pt>
                <c:pt idx="69884">
                  <c:v>15.268079</c:v>
                </c:pt>
                <c:pt idx="69885">
                  <c:v>15.271800000000001</c:v>
                </c:pt>
                <c:pt idx="69886">
                  <c:v>15.265862</c:v>
                </c:pt>
                <c:pt idx="69887">
                  <c:v>15.26346</c:v>
                </c:pt>
                <c:pt idx="69888">
                  <c:v>15.268606999999999</c:v>
                </c:pt>
                <c:pt idx="69889">
                  <c:v>15.271744999999999</c:v>
                </c:pt>
                <c:pt idx="69890">
                  <c:v>15.272924</c:v>
                </c:pt>
                <c:pt idx="69891">
                  <c:v>15.274061</c:v>
                </c:pt>
                <c:pt idx="69892">
                  <c:v>15.272656</c:v>
                </c:pt>
                <c:pt idx="69893">
                  <c:v>15.269584</c:v>
                </c:pt>
                <c:pt idx="69894">
                  <c:v>15.268603000000001</c:v>
                </c:pt>
                <c:pt idx="69895">
                  <c:v>15.274763</c:v>
                </c:pt>
                <c:pt idx="69896">
                  <c:v>15.279138</c:v>
                </c:pt>
                <c:pt idx="69897">
                  <c:v>15.274718999999999</c:v>
                </c:pt>
                <c:pt idx="69898">
                  <c:v>15.271471999999999</c:v>
                </c:pt>
                <c:pt idx="69899">
                  <c:v>15.272315000000001</c:v>
                </c:pt>
                <c:pt idx="69900">
                  <c:v>15.269703</c:v>
                </c:pt>
                <c:pt idx="69901">
                  <c:v>15.26831</c:v>
                </c:pt>
                <c:pt idx="69902">
                  <c:v>15.273092999999999</c:v>
                </c:pt>
                <c:pt idx="69903">
                  <c:v>15.272776</c:v>
                </c:pt>
                <c:pt idx="69904">
                  <c:v>15.268865</c:v>
                </c:pt>
                <c:pt idx="69905">
                  <c:v>15.271808999999999</c:v>
                </c:pt>
                <c:pt idx="69906">
                  <c:v>15.274869000000001</c:v>
                </c:pt>
                <c:pt idx="69907">
                  <c:v>15.273269000000001</c:v>
                </c:pt>
                <c:pt idx="69908">
                  <c:v>15.275854000000001</c:v>
                </c:pt>
                <c:pt idx="69909">
                  <c:v>15.277331999999999</c:v>
                </c:pt>
                <c:pt idx="69910">
                  <c:v>15.272689</c:v>
                </c:pt>
                <c:pt idx="69911">
                  <c:v>15.272463999999999</c:v>
                </c:pt>
                <c:pt idx="69912">
                  <c:v>15.271822999999999</c:v>
                </c:pt>
                <c:pt idx="69913">
                  <c:v>15.269202</c:v>
                </c:pt>
                <c:pt idx="69914">
                  <c:v>15.273363</c:v>
                </c:pt>
                <c:pt idx="69915">
                  <c:v>15.275492</c:v>
                </c:pt>
                <c:pt idx="69916">
                  <c:v>15.273911</c:v>
                </c:pt>
                <c:pt idx="69917">
                  <c:v>15.276726999999999</c:v>
                </c:pt>
                <c:pt idx="69918">
                  <c:v>15.279605999999999</c:v>
                </c:pt>
                <c:pt idx="69919">
                  <c:v>15.278337000000001</c:v>
                </c:pt>
                <c:pt idx="69920">
                  <c:v>15.276498</c:v>
                </c:pt>
                <c:pt idx="69921">
                  <c:v>15.277766</c:v>
                </c:pt>
                <c:pt idx="69922">
                  <c:v>15.278687</c:v>
                </c:pt>
                <c:pt idx="69923">
                  <c:v>15.279120000000001</c:v>
                </c:pt>
                <c:pt idx="69924">
                  <c:v>15.280205</c:v>
                </c:pt>
                <c:pt idx="69925">
                  <c:v>15.27899</c:v>
                </c:pt>
                <c:pt idx="69926">
                  <c:v>15.278022</c:v>
                </c:pt>
                <c:pt idx="69927">
                  <c:v>15.279845</c:v>
                </c:pt>
                <c:pt idx="69928">
                  <c:v>15.279026</c:v>
                </c:pt>
                <c:pt idx="69929">
                  <c:v>15.277015</c:v>
                </c:pt>
                <c:pt idx="69930">
                  <c:v>15.280995000000001</c:v>
                </c:pt>
                <c:pt idx="69931">
                  <c:v>15.283431999999999</c:v>
                </c:pt>
                <c:pt idx="69932">
                  <c:v>15.281003999999999</c:v>
                </c:pt>
                <c:pt idx="69933">
                  <c:v>15.282921999999999</c:v>
                </c:pt>
                <c:pt idx="69934">
                  <c:v>15.284618999999999</c:v>
                </c:pt>
                <c:pt idx="69935">
                  <c:v>15.282638</c:v>
                </c:pt>
                <c:pt idx="69936">
                  <c:v>15.28051</c:v>
                </c:pt>
                <c:pt idx="69937">
                  <c:v>15.280725</c:v>
                </c:pt>
                <c:pt idx="69938">
                  <c:v>15.283733</c:v>
                </c:pt>
                <c:pt idx="69939">
                  <c:v>15.286597</c:v>
                </c:pt>
                <c:pt idx="69940">
                  <c:v>15.285486000000001</c:v>
                </c:pt>
                <c:pt idx="69941">
                  <c:v>15.28497</c:v>
                </c:pt>
                <c:pt idx="69942">
                  <c:v>15.287761</c:v>
                </c:pt>
                <c:pt idx="69943">
                  <c:v>15.285311999999999</c:v>
                </c:pt>
                <c:pt idx="69944">
                  <c:v>15.281299000000001</c:v>
                </c:pt>
                <c:pt idx="69945">
                  <c:v>15.283035999999999</c:v>
                </c:pt>
                <c:pt idx="69946">
                  <c:v>15.284312999999999</c:v>
                </c:pt>
                <c:pt idx="69947">
                  <c:v>15.284649</c:v>
                </c:pt>
                <c:pt idx="69948">
                  <c:v>15.286334</c:v>
                </c:pt>
                <c:pt idx="69949">
                  <c:v>15.285875000000001</c:v>
                </c:pt>
                <c:pt idx="69950">
                  <c:v>15.284523999999999</c:v>
                </c:pt>
                <c:pt idx="69951">
                  <c:v>15.287528</c:v>
                </c:pt>
                <c:pt idx="69952">
                  <c:v>15.287788000000001</c:v>
                </c:pt>
                <c:pt idx="69953">
                  <c:v>15.286479999999999</c:v>
                </c:pt>
                <c:pt idx="69954">
                  <c:v>15.289336</c:v>
                </c:pt>
                <c:pt idx="69955">
                  <c:v>15.290872999999999</c:v>
                </c:pt>
                <c:pt idx="69956">
                  <c:v>15.289075</c:v>
                </c:pt>
                <c:pt idx="69957">
                  <c:v>15.285784</c:v>
                </c:pt>
                <c:pt idx="69958">
                  <c:v>15.284222</c:v>
                </c:pt>
                <c:pt idx="69959">
                  <c:v>15.285868000000001</c:v>
                </c:pt>
                <c:pt idx="69960">
                  <c:v>15.289052</c:v>
                </c:pt>
                <c:pt idx="69961">
                  <c:v>15.287808</c:v>
                </c:pt>
                <c:pt idx="69962">
                  <c:v>15.284025</c:v>
                </c:pt>
                <c:pt idx="69963">
                  <c:v>15.285778000000001</c:v>
                </c:pt>
                <c:pt idx="69964">
                  <c:v>15.288235999999999</c:v>
                </c:pt>
                <c:pt idx="69965">
                  <c:v>15.287725</c:v>
                </c:pt>
                <c:pt idx="69966">
                  <c:v>15.287141999999999</c:v>
                </c:pt>
                <c:pt idx="69967">
                  <c:v>15.285933</c:v>
                </c:pt>
                <c:pt idx="69968">
                  <c:v>15.286614</c:v>
                </c:pt>
                <c:pt idx="69969">
                  <c:v>15.289735</c:v>
                </c:pt>
                <c:pt idx="69970">
                  <c:v>15.289434999999999</c:v>
                </c:pt>
                <c:pt idx="69971">
                  <c:v>15.287426</c:v>
                </c:pt>
                <c:pt idx="69972">
                  <c:v>15.289516000000001</c:v>
                </c:pt>
                <c:pt idx="69973">
                  <c:v>15.291907</c:v>
                </c:pt>
                <c:pt idx="69974">
                  <c:v>15.291706</c:v>
                </c:pt>
                <c:pt idx="69975">
                  <c:v>15.291157</c:v>
                </c:pt>
                <c:pt idx="69976">
                  <c:v>15.29182</c:v>
                </c:pt>
                <c:pt idx="69977">
                  <c:v>15.292916999999999</c:v>
                </c:pt>
                <c:pt idx="69978">
                  <c:v>15.292745</c:v>
                </c:pt>
                <c:pt idx="69979">
                  <c:v>15.294869</c:v>
                </c:pt>
                <c:pt idx="69980">
                  <c:v>15.299003000000001</c:v>
                </c:pt>
                <c:pt idx="69981">
                  <c:v>15.300022999999999</c:v>
                </c:pt>
                <c:pt idx="69982">
                  <c:v>15.30043</c:v>
                </c:pt>
                <c:pt idx="69983">
                  <c:v>15.301815</c:v>
                </c:pt>
                <c:pt idx="69984">
                  <c:v>15.301197</c:v>
                </c:pt>
                <c:pt idx="69985">
                  <c:v>15.299569999999999</c:v>
                </c:pt>
                <c:pt idx="69986">
                  <c:v>15.299701000000001</c:v>
                </c:pt>
                <c:pt idx="69987">
                  <c:v>15.302001000000001</c:v>
                </c:pt>
                <c:pt idx="69988">
                  <c:v>15.303277</c:v>
                </c:pt>
                <c:pt idx="69989">
                  <c:v>15.302752</c:v>
                </c:pt>
                <c:pt idx="69990">
                  <c:v>15.302929000000001</c:v>
                </c:pt>
                <c:pt idx="69991">
                  <c:v>15.301773000000001</c:v>
                </c:pt>
                <c:pt idx="69992">
                  <c:v>15.301410000000001</c:v>
                </c:pt>
                <c:pt idx="69993">
                  <c:v>15.305018</c:v>
                </c:pt>
                <c:pt idx="69994">
                  <c:v>15.30228</c:v>
                </c:pt>
                <c:pt idx="69995">
                  <c:v>15.295313</c:v>
                </c:pt>
                <c:pt idx="69996">
                  <c:v>15.298724999999999</c:v>
                </c:pt>
                <c:pt idx="69997">
                  <c:v>15.306689</c:v>
                </c:pt>
                <c:pt idx="69998">
                  <c:v>15.304620999999999</c:v>
                </c:pt>
                <c:pt idx="69999">
                  <c:v>15.298493000000001</c:v>
                </c:pt>
                <c:pt idx="70000">
                  <c:v>15.302313</c:v>
                </c:pt>
                <c:pt idx="70001">
                  <c:v>15.308266</c:v>
                </c:pt>
                <c:pt idx="70002">
                  <c:v>15.305854</c:v>
                </c:pt>
                <c:pt idx="70003">
                  <c:v>15.305044000000001</c:v>
                </c:pt>
                <c:pt idx="70004">
                  <c:v>15.306114000000001</c:v>
                </c:pt>
                <c:pt idx="70005">
                  <c:v>15.302587000000001</c:v>
                </c:pt>
                <c:pt idx="70006">
                  <c:v>15.30133</c:v>
                </c:pt>
                <c:pt idx="70007">
                  <c:v>15.303604</c:v>
                </c:pt>
                <c:pt idx="70008">
                  <c:v>15.304406</c:v>
                </c:pt>
                <c:pt idx="70009">
                  <c:v>15.305230999999999</c:v>
                </c:pt>
                <c:pt idx="70010">
                  <c:v>15.306725</c:v>
                </c:pt>
                <c:pt idx="70011">
                  <c:v>15.308399</c:v>
                </c:pt>
                <c:pt idx="70012">
                  <c:v>15.306724000000001</c:v>
                </c:pt>
                <c:pt idx="70013">
                  <c:v>15.303309</c:v>
                </c:pt>
                <c:pt idx="70014">
                  <c:v>15.303546000000001</c:v>
                </c:pt>
                <c:pt idx="70015">
                  <c:v>15.304728000000001</c:v>
                </c:pt>
                <c:pt idx="70016">
                  <c:v>15.304874</c:v>
                </c:pt>
                <c:pt idx="70017">
                  <c:v>15.305505999999999</c:v>
                </c:pt>
                <c:pt idx="70018">
                  <c:v>15.307562000000001</c:v>
                </c:pt>
                <c:pt idx="70019">
                  <c:v>15.308745999999999</c:v>
                </c:pt>
                <c:pt idx="70020">
                  <c:v>15.305301999999999</c:v>
                </c:pt>
                <c:pt idx="70021">
                  <c:v>15.30409</c:v>
                </c:pt>
                <c:pt idx="70022">
                  <c:v>15.305118</c:v>
                </c:pt>
                <c:pt idx="70023">
                  <c:v>15.304398000000001</c:v>
                </c:pt>
                <c:pt idx="70024">
                  <c:v>15.303418000000001</c:v>
                </c:pt>
                <c:pt idx="70025">
                  <c:v>15.302704</c:v>
                </c:pt>
                <c:pt idx="70026">
                  <c:v>15.301342999999999</c:v>
                </c:pt>
                <c:pt idx="70027">
                  <c:v>15.303356000000001</c:v>
                </c:pt>
                <c:pt idx="70028">
                  <c:v>15.304929</c:v>
                </c:pt>
                <c:pt idx="70029">
                  <c:v>15.302827000000001</c:v>
                </c:pt>
                <c:pt idx="70030">
                  <c:v>15.30219</c:v>
                </c:pt>
                <c:pt idx="70031">
                  <c:v>15.30453</c:v>
                </c:pt>
                <c:pt idx="70032">
                  <c:v>15.306703000000001</c:v>
                </c:pt>
                <c:pt idx="70033">
                  <c:v>15.306922</c:v>
                </c:pt>
                <c:pt idx="70034">
                  <c:v>15.305439</c:v>
                </c:pt>
                <c:pt idx="70035">
                  <c:v>15.307717</c:v>
                </c:pt>
                <c:pt idx="70036">
                  <c:v>15.311768000000001</c:v>
                </c:pt>
                <c:pt idx="70037">
                  <c:v>15.311407000000001</c:v>
                </c:pt>
                <c:pt idx="70038">
                  <c:v>15.310755</c:v>
                </c:pt>
                <c:pt idx="70039">
                  <c:v>15.311735000000001</c:v>
                </c:pt>
                <c:pt idx="70040">
                  <c:v>15.313086999999999</c:v>
                </c:pt>
                <c:pt idx="70041">
                  <c:v>15.315384999999999</c:v>
                </c:pt>
                <c:pt idx="70042">
                  <c:v>15.315776</c:v>
                </c:pt>
                <c:pt idx="70043">
                  <c:v>15.31419</c:v>
                </c:pt>
                <c:pt idx="70044">
                  <c:v>15.312526999999999</c:v>
                </c:pt>
                <c:pt idx="70045">
                  <c:v>15.312174000000001</c:v>
                </c:pt>
                <c:pt idx="70046">
                  <c:v>15.312287</c:v>
                </c:pt>
                <c:pt idx="70047">
                  <c:v>15.313544</c:v>
                </c:pt>
                <c:pt idx="70048">
                  <c:v>15.313067</c:v>
                </c:pt>
                <c:pt idx="70049">
                  <c:v>15.308655999999999</c:v>
                </c:pt>
                <c:pt idx="70050">
                  <c:v>15.307064</c:v>
                </c:pt>
                <c:pt idx="70051">
                  <c:v>15.312825</c:v>
                </c:pt>
                <c:pt idx="70052">
                  <c:v>15.315531999999999</c:v>
                </c:pt>
                <c:pt idx="70053">
                  <c:v>15.311676</c:v>
                </c:pt>
                <c:pt idx="70054">
                  <c:v>15.309763999999999</c:v>
                </c:pt>
                <c:pt idx="70055">
                  <c:v>15.314012</c:v>
                </c:pt>
                <c:pt idx="70056">
                  <c:v>15.315569</c:v>
                </c:pt>
                <c:pt idx="70057">
                  <c:v>15.312619</c:v>
                </c:pt>
                <c:pt idx="70058">
                  <c:v>15.313267</c:v>
                </c:pt>
                <c:pt idx="70059">
                  <c:v>15.316361000000001</c:v>
                </c:pt>
                <c:pt idx="70060">
                  <c:v>15.314636999999999</c:v>
                </c:pt>
                <c:pt idx="70061">
                  <c:v>15.308591</c:v>
                </c:pt>
                <c:pt idx="70062">
                  <c:v>15.307109000000001</c:v>
                </c:pt>
                <c:pt idx="70063">
                  <c:v>15.312004999999999</c:v>
                </c:pt>
                <c:pt idx="70064">
                  <c:v>15.315967000000001</c:v>
                </c:pt>
                <c:pt idx="70065">
                  <c:v>15.316055</c:v>
                </c:pt>
                <c:pt idx="70066">
                  <c:v>15.312792</c:v>
                </c:pt>
                <c:pt idx="70067">
                  <c:v>15.309175</c:v>
                </c:pt>
                <c:pt idx="70068">
                  <c:v>15.310549</c:v>
                </c:pt>
                <c:pt idx="70069">
                  <c:v>15.314284000000001</c:v>
                </c:pt>
                <c:pt idx="70070">
                  <c:v>15.315861999999999</c:v>
                </c:pt>
                <c:pt idx="70071">
                  <c:v>15.315261</c:v>
                </c:pt>
                <c:pt idx="70072">
                  <c:v>15.312631</c:v>
                </c:pt>
                <c:pt idx="70073">
                  <c:v>15.311688</c:v>
                </c:pt>
                <c:pt idx="70074">
                  <c:v>15.312429</c:v>
                </c:pt>
                <c:pt idx="70075">
                  <c:v>15.313177</c:v>
                </c:pt>
                <c:pt idx="70076">
                  <c:v>15.316789</c:v>
                </c:pt>
                <c:pt idx="70077">
                  <c:v>15.321369000000001</c:v>
                </c:pt>
                <c:pt idx="70078">
                  <c:v>15.321009</c:v>
                </c:pt>
                <c:pt idx="70079">
                  <c:v>15.32014</c:v>
                </c:pt>
                <c:pt idx="70080">
                  <c:v>15.320579</c:v>
                </c:pt>
                <c:pt idx="70081">
                  <c:v>15.322248</c:v>
                </c:pt>
                <c:pt idx="70082">
                  <c:v>15.322737</c:v>
                </c:pt>
                <c:pt idx="70083">
                  <c:v>15.323119</c:v>
                </c:pt>
                <c:pt idx="70084">
                  <c:v>15.323114</c:v>
                </c:pt>
                <c:pt idx="70085">
                  <c:v>15.322091</c:v>
                </c:pt>
                <c:pt idx="70086">
                  <c:v>15.322226000000001</c:v>
                </c:pt>
                <c:pt idx="70087">
                  <c:v>15.322369999999999</c:v>
                </c:pt>
                <c:pt idx="70088">
                  <c:v>15.321494</c:v>
                </c:pt>
                <c:pt idx="70089">
                  <c:v>15.320535</c:v>
                </c:pt>
                <c:pt idx="70090">
                  <c:v>15.320878</c:v>
                </c:pt>
                <c:pt idx="70091">
                  <c:v>15.320226999999999</c:v>
                </c:pt>
                <c:pt idx="70092">
                  <c:v>15.321241000000001</c:v>
                </c:pt>
                <c:pt idx="70093">
                  <c:v>15.321583</c:v>
                </c:pt>
                <c:pt idx="70094">
                  <c:v>15.319901</c:v>
                </c:pt>
                <c:pt idx="70095">
                  <c:v>15.32212</c:v>
                </c:pt>
                <c:pt idx="70096">
                  <c:v>15.322728</c:v>
                </c:pt>
                <c:pt idx="70097">
                  <c:v>15.322938000000001</c:v>
                </c:pt>
                <c:pt idx="70098">
                  <c:v>15.325386</c:v>
                </c:pt>
                <c:pt idx="70099">
                  <c:v>15.324296</c:v>
                </c:pt>
                <c:pt idx="70100">
                  <c:v>15.32343</c:v>
                </c:pt>
                <c:pt idx="70101">
                  <c:v>15.328644000000001</c:v>
                </c:pt>
                <c:pt idx="70102">
                  <c:v>15.33178</c:v>
                </c:pt>
                <c:pt idx="70103">
                  <c:v>15.328002</c:v>
                </c:pt>
                <c:pt idx="70104">
                  <c:v>15.324645</c:v>
                </c:pt>
                <c:pt idx="70105">
                  <c:v>15.326195</c:v>
                </c:pt>
                <c:pt idx="70106">
                  <c:v>15.323931</c:v>
                </c:pt>
                <c:pt idx="70107">
                  <c:v>15.318641</c:v>
                </c:pt>
                <c:pt idx="70108">
                  <c:v>15.318978</c:v>
                </c:pt>
                <c:pt idx="70109">
                  <c:v>15.324370999999999</c:v>
                </c:pt>
                <c:pt idx="70110">
                  <c:v>15.324315</c:v>
                </c:pt>
                <c:pt idx="70111">
                  <c:v>15.320262</c:v>
                </c:pt>
                <c:pt idx="70112">
                  <c:v>15.321253</c:v>
                </c:pt>
                <c:pt idx="70113">
                  <c:v>15.324439999999999</c:v>
                </c:pt>
                <c:pt idx="70114">
                  <c:v>15.322848</c:v>
                </c:pt>
                <c:pt idx="70115">
                  <c:v>15.320686</c:v>
                </c:pt>
                <c:pt idx="70116">
                  <c:v>15.321774</c:v>
                </c:pt>
                <c:pt idx="70117">
                  <c:v>15.322893000000001</c:v>
                </c:pt>
                <c:pt idx="70118">
                  <c:v>15.321353999999999</c:v>
                </c:pt>
                <c:pt idx="70119">
                  <c:v>15.321676999999999</c:v>
                </c:pt>
                <c:pt idx="70120">
                  <c:v>15.327303000000001</c:v>
                </c:pt>
                <c:pt idx="70121">
                  <c:v>15.329727999999999</c:v>
                </c:pt>
                <c:pt idx="70122">
                  <c:v>15.329558</c:v>
                </c:pt>
                <c:pt idx="70123">
                  <c:v>15.331244999999999</c:v>
                </c:pt>
                <c:pt idx="70124">
                  <c:v>15.330208000000001</c:v>
                </c:pt>
                <c:pt idx="70125">
                  <c:v>15.331972</c:v>
                </c:pt>
                <c:pt idx="70126">
                  <c:v>15.334517</c:v>
                </c:pt>
                <c:pt idx="70127">
                  <c:v>15.33644</c:v>
                </c:pt>
                <c:pt idx="70128">
                  <c:v>15.341469</c:v>
                </c:pt>
                <c:pt idx="70129">
                  <c:v>15.338362999999999</c:v>
                </c:pt>
                <c:pt idx="70130">
                  <c:v>15.33062</c:v>
                </c:pt>
                <c:pt idx="70131">
                  <c:v>15.332089</c:v>
                </c:pt>
                <c:pt idx="70132">
                  <c:v>15.334566000000001</c:v>
                </c:pt>
                <c:pt idx="70133">
                  <c:v>15.334569</c:v>
                </c:pt>
                <c:pt idx="70134">
                  <c:v>15.33742</c:v>
                </c:pt>
                <c:pt idx="70135">
                  <c:v>15.338905</c:v>
                </c:pt>
                <c:pt idx="70136">
                  <c:v>15.33841</c:v>
                </c:pt>
                <c:pt idx="70137">
                  <c:v>15.337998000000001</c:v>
                </c:pt>
                <c:pt idx="70138">
                  <c:v>15.333394999999999</c:v>
                </c:pt>
                <c:pt idx="70139">
                  <c:v>15.330859999999999</c:v>
                </c:pt>
                <c:pt idx="70140">
                  <c:v>15.335293</c:v>
                </c:pt>
                <c:pt idx="70141">
                  <c:v>15.339634999999999</c:v>
                </c:pt>
                <c:pt idx="70142">
                  <c:v>15.338395</c:v>
                </c:pt>
                <c:pt idx="70143">
                  <c:v>15.334550999999999</c:v>
                </c:pt>
                <c:pt idx="70144">
                  <c:v>15.331464</c:v>
                </c:pt>
                <c:pt idx="70145">
                  <c:v>15.330722</c:v>
                </c:pt>
                <c:pt idx="70146">
                  <c:v>15.333736999999999</c:v>
                </c:pt>
                <c:pt idx="70147">
                  <c:v>15.339748</c:v>
                </c:pt>
                <c:pt idx="70148">
                  <c:v>15.341875999999999</c:v>
                </c:pt>
                <c:pt idx="70149">
                  <c:v>15.339002000000001</c:v>
                </c:pt>
                <c:pt idx="70150">
                  <c:v>15.337857</c:v>
                </c:pt>
                <c:pt idx="70151">
                  <c:v>15.338452999999999</c:v>
                </c:pt>
                <c:pt idx="70152">
                  <c:v>15.339892000000001</c:v>
                </c:pt>
                <c:pt idx="70153">
                  <c:v>15.341089999999999</c:v>
                </c:pt>
                <c:pt idx="70154">
                  <c:v>15.337256</c:v>
                </c:pt>
                <c:pt idx="70155">
                  <c:v>15.334944999999999</c:v>
                </c:pt>
                <c:pt idx="70156">
                  <c:v>15.341004999999999</c:v>
                </c:pt>
                <c:pt idx="70157">
                  <c:v>15.342523</c:v>
                </c:pt>
                <c:pt idx="70158">
                  <c:v>15.337631</c:v>
                </c:pt>
                <c:pt idx="70159">
                  <c:v>15.336622999999999</c:v>
                </c:pt>
                <c:pt idx="70160">
                  <c:v>15.339204000000001</c:v>
                </c:pt>
                <c:pt idx="70161">
                  <c:v>15.341765000000001</c:v>
                </c:pt>
                <c:pt idx="70162">
                  <c:v>15.3439</c:v>
                </c:pt>
                <c:pt idx="70163">
                  <c:v>15.343515</c:v>
                </c:pt>
                <c:pt idx="70164">
                  <c:v>15.341582000000001</c:v>
                </c:pt>
                <c:pt idx="70165">
                  <c:v>15.340366</c:v>
                </c:pt>
                <c:pt idx="70166">
                  <c:v>15.341367</c:v>
                </c:pt>
                <c:pt idx="70167">
                  <c:v>15.342556</c:v>
                </c:pt>
                <c:pt idx="70168">
                  <c:v>15.340490000000001</c:v>
                </c:pt>
                <c:pt idx="70169">
                  <c:v>15.339002000000001</c:v>
                </c:pt>
                <c:pt idx="70170">
                  <c:v>15.341868</c:v>
                </c:pt>
                <c:pt idx="70171">
                  <c:v>15.347891000000001</c:v>
                </c:pt>
                <c:pt idx="70172">
                  <c:v>15.351182</c:v>
                </c:pt>
                <c:pt idx="70173">
                  <c:v>15.350018</c:v>
                </c:pt>
                <c:pt idx="70174">
                  <c:v>15.346894000000001</c:v>
                </c:pt>
                <c:pt idx="70175">
                  <c:v>15.347514</c:v>
                </c:pt>
                <c:pt idx="70176">
                  <c:v>15.349812999999999</c:v>
                </c:pt>
                <c:pt idx="70177">
                  <c:v>15.346508</c:v>
                </c:pt>
                <c:pt idx="70178">
                  <c:v>15.34586</c:v>
                </c:pt>
                <c:pt idx="70179">
                  <c:v>15.351092</c:v>
                </c:pt>
                <c:pt idx="70180">
                  <c:v>15.353736</c:v>
                </c:pt>
                <c:pt idx="70181">
                  <c:v>15.351072</c:v>
                </c:pt>
                <c:pt idx="70182">
                  <c:v>15.34741</c:v>
                </c:pt>
                <c:pt idx="70183">
                  <c:v>15.347778999999999</c:v>
                </c:pt>
                <c:pt idx="70184">
                  <c:v>15.34775</c:v>
                </c:pt>
                <c:pt idx="70185">
                  <c:v>15.345720999999999</c:v>
                </c:pt>
                <c:pt idx="70186">
                  <c:v>15.348386</c:v>
                </c:pt>
                <c:pt idx="70187">
                  <c:v>15.353294</c:v>
                </c:pt>
                <c:pt idx="70188">
                  <c:v>15.351457999999999</c:v>
                </c:pt>
                <c:pt idx="70189">
                  <c:v>15.348013999999999</c:v>
                </c:pt>
                <c:pt idx="70190">
                  <c:v>15.345707000000001</c:v>
                </c:pt>
                <c:pt idx="70191">
                  <c:v>15.343116999999999</c:v>
                </c:pt>
                <c:pt idx="70192">
                  <c:v>15.34449</c:v>
                </c:pt>
                <c:pt idx="70193">
                  <c:v>15.3489</c:v>
                </c:pt>
                <c:pt idx="70194">
                  <c:v>15.350823999999999</c:v>
                </c:pt>
                <c:pt idx="70195">
                  <c:v>15.346106000000001</c:v>
                </c:pt>
                <c:pt idx="70196">
                  <c:v>15.341863999999999</c:v>
                </c:pt>
                <c:pt idx="70197">
                  <c:v>15.346218</c:v>
                </c:pt>
                <c:pt idx="70198">
                  <c:v>15.353301</c:v>
                </c:pt>
                <c:pt idx="70199">
                  <c:v>15.35426</c:v>
                </c:pt>
                <c:pt idx="70200">
                  <c:v>15.348038000000001</c:v>
                </c:pt>
                <c:pt idx="70201">
                  <c:v>15.339757000000001</c:v>
                </c:pt>
                <c:pt idx="70202">
                  <c:v>15.338397000000001</c:v>
                </c:pt>
                <c:pt idx="70203">
                  <c:v>15.345763</c:v>
                </c:pt>
                <c:pt idx="70204">
                  <c:v>15.351654</c:v>
                </c:pt>
                <c:pt idx="70205">
                  <c:v>15.352907999999999</c:v>
                </c:pt>
                <c:pt idx="70206">
                  <c:v>15.351464999999999</c:v>
                </c:pt>
                <c:pt idx="70207">
                  <c:v>15.350294999999999</c:v>
                </c:pt>
                <c:pt idx="70208">
                  <c:v>15.35009</c:v>
                </c:pt>
                <c:pt idx="70209">
                  <c:v>15.349499</c:v>
                </c:pt>
                <c:pt idx="70210">
                  <c:v>15.349845</c:v>
                </c:pt>
                <c:pt idx="70211">
                  <c:v>15.350391</c:v>
                </c:pt>
                <c:pt idx="70212">
                  <c:v>15.347163</c:v>
                </c:pt>
                <c:pt idx="70213">
                  <c:v>15.343472999999999</c:v>
                </c:pt>
                <c:pt idx="70214">
                  <c:v>15.344688</c:v>
                </c:pt>
                <c:pt idx="70215">
                  <c:v>15.350306</c:v>
                </c:pt>
                <c:pt idx="70216">
                  <c:v>15.349166</c:v>
                </c:pt>
                <c:pt idx="70217">
                  <c:v>15.348335000000001</c:v>
                </c:pt>
                <c:pt idx="70218">
                  <c:v>15.354806999999999</c:v>
                </c:pt>
                <c:pt idx="70219">
                  <c:v>15.356427</c:v>
                </c:pt>
                <c:pt idx="70220">
                  <c:v>15.350453</c:v>
                </c:pt>
                <c:pt idx="70221">
                  <c:v>15.348117999999999</c:v>
                </c:pt>
                <c:pt idx="70222">
                  <c:v>15.352468999999999</c:v>
                </c:pt>
                <c:pt idx="70223">
                  <c:v>15.351343</c:v>
                </c:pt>
                <c:pt idx="70224">
                  <c:v>15.347413</c:v>
                </c:pt>
                <c:pt idx="70225">
                  <c:v>15.350636</c:v>
                </c:pt>
                <c:pt idx="70226">
                  <c:v>15.351895000000001</c:v>
                </c:pt>
                <c:pt idx="70227">
                  <c:v>15.350949999999999</c:v>
                </c:pt>
                <c:pt idx="70228">
                  <c:v>15.353066999999999</c:v>
                </c:pt>
                <c:pt idx="70229">
                  <c:v>15.353218</c:v>
                </c:pt>
                <c:pt idx="70230">
                  <c:v>15.351146999999999</c:v>
                </c:pt>
                <c:pt idx="70231">
                  <c:v>15.355366</c:v>
                </c:pt>
                <c:pt idx="70232">
                  <c:v>15.358558</c:v>
                </c:pt>
                <c:pt idx="70233">
                  <c:v>15.356021999999999</c:v>
                </c:pt>
                <c:pt idx="70234">
                  <c:v>15.354438999999999</c:v>
                </c:pt>
                <c:pt idx="70235">
                  <c:v>15.355807</c:v>
                </c:pt>
                <c:pt idx="70236">
                  <c:v>15.35683</c:v>
                </c:pt>
                <c:pt idx="70237">
                  <c:v>15.354647</c:v>
                </c:pt>
                <c:pt idx="70238">
                  <c:v>15.353322</c:v>
                </c:pt>
                <c:pt idx="70239">
                  <c:v>15.354635999999999</c:v>
                </c:pt>
                <c:pt idx="70240">
                  <c:v>15.355714000000001</c:v>
                </c:pt>
                <c:pt idx="70241">
                  <c:v>15.359441</c:v>
                </c:pt>
                <c:pt idx="70242">
                  <c:v>15.359931</c:v>
                </c:pt>
                <c:pt idx="70243">
                  <c:v>15.357049999999999</c:v>
                </c:pt>
                <c:pt idx="70244">
                  <c:v>15.356842</c:v>
                </c:pt>
                <c:pt idx="70245">
                  <c:v>15.355653</c:v>
                </c:pt>
                <c:pt idx="70246">
                  <c:v>15.354849</c:v>
                </c:pt>
                <c:pt idx="70247">
                  <c:v>15.358433</c:v>
                </c:pt>
                <c:pt idx="70248">
                  <c:v>15.361278</c:v>
                </c:pt>
                <c:pt idx="70249">
                  <c:v>15.357987</c:v>
                </c:pt>
                <c:pt idx="70250">
                  <c:v>15.356377</c:v>
                </c:pt>
                <c:pt idx="70251">
                  <c:v>15.360937</c:v>
                </c:pt>
                <c:pt idx="70252">
                  <c:v>15.358347999999999</c:v>
                </c:pt>
                <c:pt idx="70253">
                  <c:v>15.355112</c:v>
                </c:pt>
                <c:pt idx="70254">
                  <c:v>15.360828</c:v>
                </c:pt>
                <c:pt idx="70255">
                  <c:v>15.362098</c:v>
                </c:pt>
                <c:pt idx="70256">
                  <c:v>15.359226</c:v>
                </c:pt>
                <c:pt idx="70257">
                  <c:v>15.360063999999999</c:v>
                </c:pt>
                <c:pt idx="70258">
                  <c:v>15.360219000000001</c:v>
                </c:pt>
                <c:pt idx="70259">
                  <c:v>15.357893000000001</c:v>
                </c:pt>
                <c:pt idx="70260">
                  <c:v>15.360814</c:v>
                </c:pt>
                <c:pt idx="70261">
                  <c:v>15.362252</c:v>
                </c:pt>
                <c:pt idx="70262">
                  <c:v>15.355991</c:v>
                </c:pt>
                <c:pt idx="70263">
                  <c:v>15.353984000000001</c:v>
                </c:pt>
                <c:pt idx="70264">
                  <c:v>15.357025</c:v>
                </c:pt>
                <c:pt idx="70265">
                  <c:v>15.360308</c:v>
                </c:pt>
                <c:pt idx="70266">
                  <c:v>15.361307999999999</c:v>
                </c:pt>
                <c:pt idx="70267">
                  <c:v>15.358841</c:v>
                </c:pt>
                <c:pt idx="70268">
                  <c:v>15.359358</c:v>
                </c:pt>
                <c:pt idx="70269">
                  <c:v>15.361848</c:v>
                </c:pt>
                <c:pt idx="70270">
                  <c:v>15.363179000000001</c:v>
                </c:pt>
                <c:pt idx="70271">
                  <c:v>15.367411000000001</c:v>
                </c:pt>
                <c:pt idx="70272">
                  <c:v>15.368925000000001</c:v>
                </c:pt>
                <c:pt idx="70273">
                  <c:v>15.367148</c:v>
                </c:pt>
                <c:pt idx="70274">
                  <c:v>15.367691000000001</c:v>
                </c:pt>
                <c:pt idx="70275">
                  <c:v>15.368074999999999</c:v>
                </c:pt>
                <c:pt idx="70276">
                  <c:v>15.368505000000001</c:v>
                </c:pt>
                <c:pt idx="70277">
                  <c:v>15.368831</c:v>
                </c:pt>
                <c:pt idx="70278">
                  <c:v>15.366516000000001</c:v>
                </c:pt>
                <c:pt idx="70279">
                  <c:v>15.364179</c:v>
                </c:pt>
                <c:pt idx="70280">
                  <c:v>15.364667000000001</c:v>
                </c:pt>
                <c:pt idx="70281">
                  <c:v>15.362806000000001</c:v>
                </c:pt>
                <c:pt idx="70282">
                  <c:v>15.360696000000001</c:v>
                </c:pt>
                <c:pt idx="70283">
                  <c:v>15.367077999999999</c:v>
                </c:pt>
                <c:pt idx="70284">
                  <c:v>15.370846</c:v>
                </c:pt>
                <c:pt idx="70285">
                  <c:v>15.368867</c:v>
                </c:pt>
                <c:pt idx="70286">
                  <c:v>15.367055000000001</c:v>
                </c:pt>
                <c:pt idx="70287">
                  <c:v>15.366209</c:v>
                </c:pt>
                <c:pt idx="70288">
                  <c:v>15.369522999999999</c:v>
                </c:pt>
                <c:pt idx="70289">
                  <c:v>15.370011</c:v>
                </c:pt>
                <c:pt idx="70290">
                  <c:v>15.367855</c:v>
                </c:pt>
                <c:pt idx="70291">
                  <c:v>15.368800999999999</c:v>
                </c:pt>
                <c:pt idx="70292">
                  <c:v>15.367963</c:v>
                </c:pt>
                <c:pt idx="70293">
                  <c:v>15.365266999999999</c:v>
                </c:pt>
                <c:pt idx="70294">
                  <c:v>15.365771000000001</c:v>
                </c:pt>
                <c:pt idx="70295">
                  <c:v>15.369458</c:v>
                </c:pt>
                <c:pt idx="70296">
                  <c:v>15.373383</c:v>
                </c:pt>
                <c:pt idx="70297">
                  <c:v>15.374615</c:v>
                </c:pt>
                <c:pt idx="70298">
                  <c:v>15.372964</c:v>
                </c:pt>
                <c:pt idx="70299">
                  <c:v>15.371971</c:v>
                </c:pt>
                <c:pt idx="70300">
                  <c:v>15.373269000000001</c:v>
                </c:pt>
                <c:pt idx="70301">
                  <c:v>15.373512</c:v>
                </c:pt>
                <c:pt idx="70302">
                  <c:v>15.37201</c:v>
                </c:pt>
                <c:pt idx="70303">
                  <c:v>15.370628</c:v>
                </c:pt>
                <c:pt idx="70304">
                  <c:v>15.369026</c:v>
                </c:pt>
                <c:pt idx="70305">
                  <c:v>15.370938000000001</c:v>
                </c:pt>
                <c:pt idx="70306">
                  <c:v>15.374957</c:v>
                </c:pt>
                <c:pt idx="70307">
                  <c:v>15.372697000000001</c:v>
                </c:pt>
                <c:pt idx="70308">
                  <c:v>15.368805999999999</c:v>
                </c:pt>
                <c:pt idx="70309">
                  <c:v>15.369579</c:v>
                </c:pt>
                <c:pt idx="70310">
                  <c:v>15.3713</c:v>
                </c:pt>
                <c:pt idx="70311">
                  <c:v>15.370286999999999</c:v>
                </c:pt>
                <c:pt idx="70312">
                  <c:v>15.372877000000001</c:v>
                </c:pt>
                <c:pt idx="70313">
                  <c:v>15.376621</c:v>
                </c:pt>
                <c:pt idx="70314">
                  <c:v>15.374579000000001</c:v>
                </c:pt>
                <c:pt idx="70315">
                  <c:v>15.372109</c:v>
                </c:pt>
                <c:pt idx="70316">
                  <c:v>15.374029999999999</c:v>
                </c:pt>
                <c:pt idx="70317">
                  <c:v>15.376687</c:v>
                </c:pt>
                <c:pt idx="70318">
                  <c:v>15.376791000000001</c:v>
                </c:pt>
                <c:pt idx="70319">
                  <c:v>15.375061000000001</c:v>
                </c:pt>
                <c:pt idx="70320">
                  <c:v>15.374059000000001</c:v>
                </c:pt>
                <c:pt idx="70321">
                  <c:v>15.374622</c:v>
                </c:pt>
                <c:pt idx="70322">
                  <c:v>15.375310000000001</c:v>
                </c:pt>
                <c:pt idx="70323">
                  <c:v>15.374874999999999</c:v>
                </c:pt>
                <c:pt idx="70324">
                  <c:v>15.375712</c:v>
                </c:pt>
                <c:pt idx="70325">
                  <c:v>15.377855</c:v>
                </c:pt>
                <c:pt idx="70326">
                  <c:v>15.379296</c:v>
                </c:pt>
                <c:pt idx="70327">
                  <c:v>15.379626999999999</c:v>
                </c:pt>
                <c:pt idx="70328">
                  <c:v>15.377293999999999</c:v>
                </c:pt>
                <c:pt idx="70329">
                  <c:v>15.376098000000001</c:v>
                </c:pt>
                <c:pt idx="70330">
                  <c:v>15.379619</c:v>
                </c:pt>
                <c:pt idx="70331">
                  <c:v>15.382329</c:v>
                </c:pt>
                <c:pt idx="70332">
                  <c:v>15.380212</c:v>
                </c:pt>
                <c:pt idx="70333">
                  <c:v>15.375693</c:v>
                </c:pt>
                <c:pt idx="70334">
                  <c:v>15.375636</c:v>
                </c:pt>
                <c:pt idx="70335">
                  <c:v>15.380164000000001</c:v>
                </c:pt>
                <c:pt idx="70336">
                  <c:v>15.381247999999999</c:v>
                </c:pt>
                <c:pt idx="70337">
                  <c:v>15.381759000000001</c:v>
                </c:pt>
                <c:pt idx="70338">
                  <c:v>15.381008</c:v>
                </c:pt>
                <c:pt idx="70339">
                  <c:v>15.377003</c:v>
                </c:pt>
                <c:pt idx="70340">
                  <c:v>15.37829</c:v>
                </c:pt>
                <c:pt idx="70341">
                  <c:v>15.382707</c:v>
                </c:pt>
                <c:pt idx="70342">
                  <c:v>15.383003</c:v>
                </c:pt>
                <c:pt idx="70343">
                  <c:v>15.37832</c:v>
                </c:pt>
                <c:pt idx="70344">
                  <c:v>15.379092999999999</c:v>
                </c:pt>
                <c:pt idx="70345">
                  <c:v>15.385365</c:v>
                </c:pt>
                <c:pt idx="70346">
                  <c:v>15.384650000000001</c:v>
                </c:pt>
                <c:pt idx="70347">
                  <c:v>15.38185</c:v>
                </c:pt>
                <c:pt idx="70348">
                  <c:v>15.384691</c:v>
                </c:pt>
                <c:pt idx="70349">
                  <c:v>15.384266</c:v>
                </c:pt>
                <c:pt idx="70350">
                  <c:v>15.383371</c:v>
                </c:pt>
                <c:pt idx="70351">
                  <c:v>15.387969</c:v>
                </c:pt>
                <c:pt idx="70352">
                  <c:v>15.386894</c:v>
                </c:pt>
                <c:pt idx="70353">
                  <c:v>15.381459</c:v>
                </c:pt>
                <c:pt idx="70354">
                  <c:v>15.383644</c:v>
                </c:pt>
                <c:pt idx="70355">
                  <c:v>15.389696000000001</c:v>
                </c:pt>
                <c:pt idx="70356">
                  <c:v>15.390374</c:v>
                </c:pt>
                <c:pt idx="70357">
                  <c:v>15.388315</c:v>
                </c:pt>
                <c:pt idx="70358">
                  <c:v>15.393276</c:v>
                </c:pt>
                <c:pt idx="70359">
                  <c:v>15.397978</c:v>
                </c:pt>
                <c:pt idx="70360">
                  <c:v>15.393166000000001</c:v>
                </c:pt>
                <c:pt idx="70361">
                  <c:v>15.390257999999999</c:v>
                </c:pt>
                <c:pt idx="70362">
                  <c:v>15.390563999999999</c:v>
                </c:pt>
                <c:pt idx="70363">
                  <c:v>15.390525</c:v>
                </c:pt>
                <c:pt idx="70364">
                  <c:v>15.392486</c:v>
                </c:pt>
                <c:pt idx="70365">
                  <c:v>15.391482999999999</c:v>
                </c:pt>
                <c:pt idx="70366">
                  <c:v>15.390844</c:v>
                </c:pt>
                <c:pt idx="70367">
                  <c:v>15.392578</c:v>
                </c:pt>
                <c:pt idx="70368">
                  <c:v>15.390547</c:v>
                </c:pt>
                <c:pt idx="70369">
                  <c:v>15.386143000000001</c:v>
                </c:pt>
                <c:pt idx="70370">
                  <c:v>15.38345</c:v>
                </c:pt>
                <c:pt idx="70371">
                  <c:v>15.383563000000001</c:v>
                </c:pt>
                <c:pt idx="70372">
                  <c:v>15.3895</c:v>
                </c:pt>
                <c:pt idx="70373">
                  <c:v>15.39217</c:v>
                </c:pt>
                <c:pt idx="70374">
                  <c:v>15.386426</c:v>
                </c:pt>
                <c:pt idx="70375">
                  <c:v>15.384807</c:v>
                </c:pt>
                <c:pt idx="70376">
                  <c:v>15.386498</c:v>
                </c:pt>
                <c:pt idx="70377">
                  <c:v>15.387734999999999</c:v>
                </c:pt>
                <c:pt idx="70378">
                  <c:v>15.390305</c:v>
                </c:pt>
                <c:pt idx="70379">
                  <c:v>15.388018000000001</c:v>
                </c:pt>
                <c:pt idx="70380">
                  <c:v>15.384180000000001</c:v>
                </c:pt>
                <c:pt idx="70381">
                  <c:v>15.386621999999999</c:v>
                </c:pt>
                <c:pt idx="70382">
                  <c:v>15.392844</c:v>
                </c:pt>
                <c:pt idx="70383">
                  <c:v>15.393948</c:v>
                </c:pt>
                <c:pt idx="70384">
                  <c:v>15.391629</c:v>
                </c:pt>
                <c:pt idx="70385">
                  <c:v>15.392315999999999</c:v>
                </c:pt>
                <c:pt idx="70386">
                  <c:v>15.394094000000001</c:v>
                </c:pt>
                <c:pt idx="70387">
                  <c:v>15.394385</c:v>
                </c:pt>
                <c:pt idx="70388">
                  <c:v>15.392453</c:v>
                </c:pt>
                <c:pt idx="70389">
                  <c:v>15.390629000000001</c:v>
                </c:pt>
                <c:pt idx="70390">
                  <c:v>15.392918</c:v>
                </c:pt>
                <c:pt idx="70391">
                  <c:v>15.395652</c:v>
                </c:pt>
                <c:pt idx="70392">
                  <c:v>15.394981</c:v>
                </c:pt>
                <c:pt idx="70393">
                  <c:v>15.398377</c:v>
                </c:pt>
                <c:pt idx="70394">
                  <c:v>15.404685000000001</c:v>
                </c:pt>
                <c:pt idx="70395">
                  <c:v>15.402162000000001</c:v>
                </c:pt>
                <c:pt idx="70396">
                  <c:v>15.395451</c:v>
                </c:pt>
                <c:pt idx="70397">
                  <c:v>15.399552999999999</c:v>
                </c:pt>
                <c:pt idx="70398">
                  <c:v>15.403876</c:v>
                </c:pt>
                <c:pt idx="70399">
                  <c:v>15.396269</c:v>
                </c:pt>
                <c:pt idx="70400">
                  <c:v>15.395827000000001</c:v>
                </c:pt>
                <c:pt idx="70401">
                  <c:v>15.402419999999999</c:v>
                </c:pt>
                <c:pt idx="70402">
                  <c:v>15.401279000000001</c:v>
                </c:pt>
                <c:pt idx="70403">
                  <c:v>15.398476</c:v>
                </c:pt>
                <c:pt idx="70404">
                  <c:v>15.398581</c:v>
                </c:pt>
                <c:pt idx="70405">
                  <c:v>15.398775000000001</c:v>
                </c:pt>
                <c:pt idx="70406">
                  <c:v>15.397644</c:v>
                </c:pt>
                <c:pt idx="70407">
                  <c:v>15.400474000000001</c:v>
                </c:pt>
                <c:pt idx="70408">
                  <c:v>15.403366999999999</c:v>
                </c:pt>
                <c:pt idx="70409">
                  <c:v>15.398991000000001</c:v>
                </c:pt>
                <c:pt idx="70410">
                  <c:v>15.399051999999999</c:v>
                </c:pt>
                <c:pt idx="70411">
                  <c:v>15.404045999999999</c:v>
                </c:pt>
                <c:pt idx="70412">
                  <c:v>15.401997</c:v>
                </c:pt>
                <c:pt idx="70413">
                  <c:v>15.399539000000001</c:v>
                </c:pt>
                <c:pt idx="70414">
                  <c:v>15.401204</c:v>
                </c:pt>
                <c:pt idx="70415">
                  <c:v>15.401692000000001</c:v>
                </c:pt>
                <c:pt idx="70416">
                  <c:v>15.401864</c:v>
                </c:pt>
                <c:pt idx="70417">
                  <c:v>15.400582</c:v>
                </c:pt>
                <c:pt idx="70418">
                  <c:v>15.399198999999999</c:v>
                </c:pt>
                <c:pt idx="70419">
                  <c:v>15.400449</c:v>
                </c:pt>
                <c:pt idx="70420">
                  <c:v>15.403053999999999</c:v>
                </c:pt>
                <c:pt idx="70421">
                  <c:v>15.404491</c:v>
                </c:pt>
                <c:pt idx="70422">
                  <c:v>15.405594000000001</c:v>
                </c:pt>
                <c:pt idx="70423">
                  <c:v>15.402575000000001</c:v>
                </c:pt>
                <c:pt idx="70424">
                  <c:v>15.401296</c:v>
                </c:pt>
                <c:pt idx="70425">
                  <c:v>15.408913</c:v>
                </c:pt>
                <c:pt idx="70426">
                  <c:v>15.40906</c:v>
                </c:pt>
                <c:pt idx="70427">
                  <c:v>15.400824</c:v>
                </c:pt>
                <c:pt idx="70428">
                  <c:v>15.403294000000001</c:v>
                </c:pt>
                <c:pt idx="70429">
                  <c:v>15.409025</c:v>
                </c:pt>
                <c:pt idx="70430">
                  <c:v>15.40643</c:v>
                </c:pt>
                <c:pt idx="70431">
                  <c:v>15.407840999999999</c:v>
                </c:pt>
                <c:pt idx="70432">
                  <c:v>15.412273000000001</c:v>
                </c:pt>
                <c:pt idx="70433">
                  <c:v>15.407071999999999</c:v>
                </c:pt>
                <c:pt idx="70434">
                  <c:v>15.404116</c:v>
                </c:pt>
                <c:pt idx="70435">
                  <c:v>15.408897</c:v>
                </c:pt>
                <c:pt idx="70436">
                  <c:v>15.409674000000001</c:v>
                </c:pt>
                <c:pt idx="70437">
                  <c:v>15.405060000000001</c:v>
                </c:pt>
                <c:pt idx="70438">
                  <c:v>15.401861</c:v>
                </c:pt>
                <c:pt idx="70439">
                  <c:v>15.403651999999999</c:v>
                </c:pt>
                <c:pt idx="70440">
                  <c:v>15.408918999999999</c:v>
                </c:pt>
                <c:pt idx="70441">
                  <c:v>15.411128</c:v>
                </c:pt>
                <c:pt idx="70442">
                  <c:v>15.411776</c:v>
                </c:pt>
                <c:pt idx="70443">
                  <c:v>15.412131</c:v>
                </c:pt>
                <c:pt idx="70444">
                  <c:v>15.409573</c:v>
                </c:pt>
                <c:pt idx="70445">
                  <c:v>15.408808000000001</c:v>
                </c:pt>
                <c:pt idx="70446">
                  <c:v>15.410019</c:v>
                </c:pt>
                <c:pt idx="70447">
                  <c:v>15.410036</c:v>
                </c:pt>
                <c:pt idx="70448">
                  <c:v>15.40976</c:v>
                </c:pt>
                <c:pt idx="70449">
                  <c:v>15.408337</c:v>
                </c:pt>
                <c:pt idx="70450">
                  <c:v>15.41018</c:v>
                </c:pt>
                <c:pt idx="70451">
                  <c:v>15.413765</c:v>
                </c:pt>
                <c:pt idx="70452">
                  <c:v>15.412456000000001</c:v>
                </c:pt>
                <c:pt idx="70453">
                  <c:v>15.40771</c:v>
                </c:pt>
                <c:pt idx="70454">
                  <c:v>15.408810000000001</c:v>
                </c:pt>
                <c:pt idx="70455">
                  <c:v>15.410653999999999</c:v>
                </c:pt>
                <c:pt idx="70456">
                  <c:v>15.409896</c:v>
                </c:pt>
                <c:pt idx="70457">
                  <c:v>15.41248</c:v>
                </c:pt>
                <c:pt idx="70458">
                  <c:v>15.410168000000001</c:v>
                </c:pt>
                <c:pt idx="70459">
                  <c:v>15.406707000000001</c:v>
                </c:pt>
                <c:pt idx="70460">
                  <c:v>15.411740999999999</c:v>
                </c:pt>
                <c:pt idx="70461">
                  <c:v>15.412822999999999</c:v>
                </c:pt>
                <c:pt idx="70462">
                  <c:v>15.410152999999999</c:v>
                </c:pt>
                <c:pt idx="70463">
                  <c:v>15.412046999999999</c:v>
                </c:pt>
                <c:pt idx="70464">
                  <c:v>15.411004999999999</c:v>
                </c:pt>
                <c:pt idx="70465">
                  <c:v>15.408367999999999</c:v>
                </c:pt>
                <c:pt idx="70466">
                  <c:v>15.410234000000001</c:v>
                </c:pt>
                <c:pt idx="70467">
                  <c:v>15.411101</c:v>
                </c:pt>
                <c:pt idx="70468">
                  <c:v>15.411758000000001</c:v>
                </c:pt>
                <c:pt idx="70469">
                  <c:v>15.41272</c:v>
                </c:pt>
                <c:pt idx="70470">
                  <c:v>15.407648</c:v>
                </c:pt>
                <c:pt idx="70471">
                  <c:v>15.407519000000001</c:v>
                </c:pt>
                <c:pt idx="70472">
                  <c:v>15.416352</c:v>
                </c:pt>
                <c:pt idx="70473">
                  <c:v>15.415658000000001</c:v>
                </c:pt>
                <c:pt idx="70474">
                  <c:v>15.407920000000001</c:v>
                </c:pt>
                <c:pt idx="70475">
                  <c:v>15.406475</c:v>
                </c:pt>
                <c:pt idx="70476">
                  <c:v>15.407764</c:v>
                </c:pt>
                <c:pt idx="70477">
                  <c:v>15.409825</c:v>
                </c:pt>
                <c:pt idx="70478">
                  <c:v>15.415153</c:v>
                </c:pt>
                <c:pt idx="70479">
                  <c:v>15.419169999999999</c:v>
                </c:pt>
                <c:pt idx="70480">
                  <c:v>15.419193</c:v>
                </c:pt>
                <c:pt idx="70481">
                  <c:v>15.421393</c:v>
                </c:pt>
                <c:pt idx="70482">
                  <c:v>15.419351000000001</c:v>
                </c:pt>
                <c:pt idx="70483">
                  <c:v>15.413811000000001</c:v>
                </c:pt>
                <c:pt idx="70484">
                  <c:v>15.415407999999999</c:v>
                </c:pt>
                <c:pt idx="70485">
                  <c:v>15.417335</c:v>
                </c:pt>
                <c:pt idx="70486">
                  <c:v>15.41573</c:v>
                </c:pt>
                <c:pt idx="70487">
                  <c:v>15.414666</c:v>
                </c:pt>
                <c:pt idx="70488">
                  <c:v>15.415569</c:v>
                </c:pt>
                <c:pt idx="70489">
                  <c:v>15.416600000000001</c:v>
                </c:pt>
                <c:pt idx="70490">
                  <c:v>15.418797</c:v>
                </c:pt>
                <c:pt idx="70491">
                  <c:v>15.421652999999999</c:v>
                </c:pt>
                <c:pt idx="70492">
                  <c:v>15.422048</c:v>
                </c:pt>
                <c:pt idx="70493">
                  <c:v>15.420607</c:v>
                </c:pt>
                <c:pt idx="70494">
                  <c:v>15.42076</c:v>
                </c:pt>
                <c:pt idx="70495">
                  <c:v>15.421625000000001</c:v>
                </c:pt>
                <c:pt idx="70496">
                  <c:v>15.423876</c:v>
                </c:pt>
                <c:pt idx="70497">
                  <c:v>15.423532</c:v>
                </c:pt>
                <c:pt idx="70498">
                  <c:v>15.421362999999999</c:v>
                </c:pt>
                <c:pt idx="70499">
                  <c:v>15.425383999999999</c:v>
                </c:pt>
                <c:pt idx="70500">
                  <c:v>15.427771999999999</c:v>
                </c:pt>
                <c:pt idx="70501">
                  <c:v>15.422501</c:v>
                </c:pt>
                <c:pt idx="70502">
                  <c:v>15.422483</c:v>
                </c:pt>
                <c:pt idx="70503">
                  <c:v>15.426526000000001</c:v>
                </c:pt>
                <c:pt idx="70504">
                  <c:v>15.425739</c:v>
                </c:pt>
                <c:pt idx="70505">
                  <c:v>15.423677</c:v>
                </c:pt>
                <c:pt idx="70506">
                  <c:v>15.425319</c:v>
                </c:pt>
                <c:pt idx="70507">
                  <c:v>15.426107</c:v>
                </c:pt>
                <c:pt idx="70508">
                  <c:v>15.425015</c:v>
                </c:pt>
                <c:pt idx="70509">
                  <c:v>15.425141999999999</c:v>
                </c:pt>
                <c:pt idx="70510">
                  <c:v>15.425921000000001</c:v>
                </c:pt>
                <c:pt idx="70511">
                  <c:v>15.425991</c:v>
                </c:pt>
                <c:pt idx="70512">
                  <c:v>15.424987</c:v>
                </c:pt>
                <c:pt idx="70513">
                  <c:v>15.423432</c:v>
                </c:pt>
                <c:pt idx="70514">
                  <c:v>15.423505</c:v>
                </c:pt>
                <c:pt idx="70515">
                  <c:v>15.424258</c:v>
                </c:pt>
                <c:pt idx="70516">
                  <c:v>15.423487</c:v>
                </c:pt>
                <c:pt idx="70517">
                  <c:v>15.423249</c:v>
                </c:pt>
                <c:pt idx="70518">
                  <c:v>15.425936</c:v>
                </c:pt>
                <c:pt idx="70519">
                  <c:v>15.423678000000001</c:v>
                </c:pt>
                <c:pt idx="70520">
                  <c:v>15.420146000000001</c:v>
                </c:pt>
                <c:pt idx="70521">
                  <c:v>15.422408000000001</c:v>
                </c:pt>
                <c:pt idx="70522">
                  <c:v>15.424887</c:v>
                </c:pt>
                <c:pt idx="70523">
                  <c:v>15.425288</c:v>
                </c:pt>
                <c:pt idx="70524">
                  <c:v>15.427344</c:v>
                </c:pt>
                <c:pt idx="70525">
                  <c:v>15.431820999999999</c:v>
                </c:pt>
                <c:pt idx="70526">
                  <c:v>15.434424999999999</c:v>
                </c:pt>
                <c:pt idx="70527">
                  <c:v>15.430433000000001</c:v>
                </c:pt>
                <c:pt idx="70528">
                  <c:v>15.427064</c:v>
                </c:pt>
                <c:pt idx="70529">
                  <c:v>15.429475</c:v>
                </c:pt>
                <c:pt idx="70530">
                  <c:v>15.431782999999999</c:v>
                </c:pt>
                <c:pt idx="70531">
                  <c:v>15.430679</c:v>
                </c:pt>
                <c:pt idx="70532">
                  <c:v>15.429301000000001</c:v>
                </c:pt>
                <c:pt idx="70533">
                  <c:v>15.428108999999999</c:v>
                </c:pt>
                <c:pt idx="70534">
                  <c:v>15.426617</c:v>
                </c:pt>
                <c:pt idx="70535">
                  <c:v>15.430194</c:v>
                </c:pt>
                <c:pt idx="70536">
                  <c:v>15.432919999999999</c:v>
                </c:pt>
                <c:pt idx="70537">
                  <c:v>15.430425</c:v>
                </c:pt>
                <c:pt idx="70538">
                  <c:v>15.434316000000001</c:v>
                </c:pt>
                <c:pt idx="70539">
                  <c:v>15.437825</c:v>
                </c:pt>
                <c:pt idx="70540">
                  <c:v>15.435199000000001</c:v>
                </c:pt>
                <c:pt idx="70541">
                  <c:v>15.435025</c:v>
                </c:pt>
                <c:pt idx="70542">
                  <c:v>15.433725000000001</c:v>
                </c:pt>
                <c:pt idx="70543">
                  <c:v>15.430612</c:v>
                </c:pt>
                <c:pt idx="70544">
                  <c:v>15.434519</c:v>
                </c:pt>
                <c:pt idx="70545">
                  <c:v>15.43876</c:v>
                </c:pt>
                <c:pt idx="70546">
                  <c:v>15.437699</c:v>
                </c:pt>
                <c:pt idx="70547">
                  <c:v>15.434855000000001</c:v>
                </c:pt>
                <c:pt idx="70548">
                  <c:v>15.435193</c:v>
                </c:pt>
                <c:pt idx="70549">
                  <c:v>15.437428000000001</c:v>
                </c:pt>
                <c:pt idx="70550">
                  <c:v>15.437071</c:v>
                </c:pt>
                <c:pt idx="70551">
                  <c:v>15.43679</c:v>
                </c:pt>
                <c:pt idx="70552">
                  <c:v>15.434450999999999</c:v>
                </c:pt>
                <c:pt idx="70553">
                  <c:v>15.432413</c:v>
                </c:pt>
                <c:pt idx="70554">
                  <c:v>15.43802</c:v>
                </c:pt>
                <c:pt idx="70555">
                  <c:v>15.440598</c:v>
                </c:pt>
                <c:pt idx="70556">
                  <c:v>15.435344000000001</c:v>
                </c:pt>
                <c:pt idx="70557">
                  <c:v>15.434006999999999</c:v>
                </c:pt>
                <c:pt idx="70558">
                  <c:v>15.43454</c:v>
                </c:pt>
                <c:pt idx="70559">
                  <c:v>15.431848</c:v>
                </c:pt>
                <c:pt idx="70560">
                  <c:v>15.433980999999999</c:v>
                </c:pt>
                <c:pt idx="70561">
                  <c:v>15.436823</c:v>
                </c:pt>
                <c:pt idx="70562">
                  <c:v>15.435318000000001</c:v>
                </c:pt>
                <c:pt idx="70563">
                  <c:v>15.434362999999999</c:v>
                </c:pt>
                <c:pt idx="70564">
                  <c:v>15.437060000000001</c:v>
                </c:pt>
                <c:pt idx="70565">
                  <c:v>15.438281</c:v>
                </c:pt>
                <c:pt idx="70566">
                  <c:v>15.439425999999999</c:v>
                </c:pt>
                <c:pt idx="70567">
                  <c:v>15.439405000000001</c:v>
                </c:pt>
                <c:pt idx="70568">
                  <c:v>15.440059</c:v>
                </c:pt>
                <c:pt idx="70569">
                  <c:v>15.444348</c:v>
                </c:pt>
                <c:pt idx="70570">
                  <c:v>15.446477</c:v>
                </c:pt>
                <c:pt idx="70571">
                  <c:v>15.445690000000001</c:v>
                </c:pt>
                <c:pt idx="70572">
                  <c:v>15.448238</c:v>
                </c:pt>
                <c:pt idx="70573">
                  <c:v>15.448566</c:v>
                </c:pt>
                <c:pt idx="70574">
                  <c:v>15.445549</c:v>
                </c:pt>
                <c:pt idx="70575">
                  <c:v>15.446713000000001</c:v>
                </c:pt>
                <c:pt idx="70576">
                  <c:v>15.447899</c:v>
                </c:pt>
                <c:pt idx="70577">
                  <c:v>15.442696</c:v>
                </c:pt>
                <c:pt idx="70578">
                  <c:v>15.440877</c:v>
                </c:pt>
                <c:pt idx="70579">
                  <c:v>15.442073000000001</c:v>
                </c:pt>
                <c:pt idx="70580">
                  <c:v>15.438872</c:v>
                </c:pt>
                <c:pt idx="70581">
                  <c:v>15.438268000000001</c:v>
                </c:pt>
                <c:pt idx="70582">
                  <c:v>15.442632</c:v>
                </c:pt>
                <c:pt idx="70583">
                  <c:v>15.440391</c:v>
                </c:pt>
                <c:pt idx="70584">
                  <c:v>15.436358</c:v>
                </c:pt>
                <c:pt idx="70585">
                  <c:v>15.442764</c:v>
                </c:pt>
                <c:pt idx="70586">
                  <c:v>15.44788</c:v>
                </c:pt>
                <c:pt idx="70587">
                  <c:v>15.446876</c:v>
                </c:pt>
                <c:pt idx="70588">
                  <c:v>15.448648</c:v>
                </c:pt>
                <c:pt idx="70589">
                  <c:v>15.448473999999999</c:v>
                </c:pt>
                <c:pt idx="70590">
                  <c:v>15.444827</c:v>
                </c:pt>
                <c:pt idx="70591">
                  <c:v>15.445271999999999</c:v>
                </c:pt>
                <c:pt idx="70592">
                  <c:v>15.446154</c:v>
                </c:pt>
                <c:pt idx="70593">
                  <c:v>15.441032</c:v>
                </c:pt>
                <c:pt idx="70594">
                  <c:v>15.440351</c:v>
                </c:pt>
                <c:pt idx="70595">
                  <c:v>15.448499999999999</c:v>
                </c:pt>
                <c:pt idx="70596">
                  <c:v>15.452032000000001</c:v>
                </c:pt>
                <c:pt idx="70597">
                  <c:v>15.446714</c:v>
                </c:pt>
                <c:pt idx="70598">
                  <c:v>15.445124</c:v>
                </c:pt>
                <c:pt idx="70599">
                  <c:v>15.446065000000001</c:v>
                </c:pt>
                <c:pt idx="70600">
                  <c:v>15.442829</c:v>
                </c:pt>
                <c:pt idx="70601">
                  <c:v>15.441571</c:v>
                </c:pt>
                <c:pt idx="70602">
                  <c:v>15.445617</c:v>
                </c:pt>
                <c:pt idx="70603">
                  <c:v>15.445538000000001</c:v>
                </c:pt>
                <c:pt idx="70604">
                  <c:v>15.44233</c:v>
                </c:pt>
                <c:pt idx="70605">
                  <c:v>15.442135</c:v>
                </c:pt>
                <c:pt idx="70606">
                  <c:v>15.445475</c:v>
                </c:pt>
                <c:pt idx="70607">
                  <c:v>15.446989</c:v>
                </c:pt>
                <c:pt idx="70608">
                  <c:v>15.444203999999999</c:v>
                </c:pt>
                <c:pt idx="70609">
                  <c:v>15.44469</c:v>
                </c:pt>
                <c:pt idx="70610">
                  <c:v>15.451237000000001</c:v>
                </c:pt>
                <c:pt idx="70611">
                  <c:v>15.451769000000001</c:v>
                </c:pt>
                <c:pt idx="70612">
                  <c:v>15.449756000000001</c:v>
                </c:pt>
                <c:pt idx="70613">
                  <c:v>15.449137</c:v>
                </c:pt>
                <c:pt idx="70614">
                  <c:v>15.447447</c:v>
                </c:pt>
                <c:pt idx="70615">
                  <c:v>15.450906</c:v>
                </c:pt>
                <c:pt idx="70616">
                  <c:v>15.456702999999999</c:v>
                </c:pt>
                <c:pt idx="70617">
                  <c:v>15.457309</c:v>
                </c:pt>
                <c:pt idx="70618">
                  <c:v>15.454542</c:v>
                </c:pt>
                <c:pt idx="70619">
                  <c:v>15.451874999999999</c:v>
                </c:pt>
                <c:pt idx="70620">
                  <c:v>15.452450000000001</c:v>
                </c:pt>
                <c:pt idx="70621">
                  <c:v>15.453998</c:v>
                </c:pt>
                <c:pt idx="70622">
                  <c:v>15.451788000000001</c:v>
                </c:pt>
                <c:pt idx="70623">
                  <c:v>15.449996000000001</c:v>
                </c:pt>
                <c:pt idx="70624">
                  <c:v>15.452453999999999</c:v>
                </c:pt>
                <c:pt idx="70625">
                  <c:v>15.451238999999999</c:v>
                </c:pt>
                <c:pt idx="70626">
                  <c:v>15.448505000000001</c:v>
                </c:pt>
                <c:pt idx="70627">
                  <c:v>15.451321999999999</c:v>
                </c:pt>
                <c:pt idx="70628">
                  <c:v>15.451404999999999</c:v>
                </c:pt>
                <c:pt idx="70629">
                  <c:v>15.445311</c:v>
                </c:pt>
                <c:pt idx="70630">
                  <c:v>15.446671</c:v>
                </c:pt>
                <c:pt idx="70631">
                  <c:v>15.454846</c:v>
                </c:pt>
                <c:pt idx="70632">
                  <c:v>15.457417</c:v>
                </c:pt>
                <c:pt idx="70633">
                  <c:v>15.457732</c:v>
                </c:pt>
                <c:pt idx="70634">
                  <c:v>15.460982</c:v>
                </c:pt>
                <c:pt idx="70635">
                  <c:v>15.461909</c:v>
                </c:pt>
                <c:pt idx="70636">
                  <c:v>15.460732</c:v>
                </c:pt>
                <c:pt idx="70637">
                  <c:v>15.460288</c:v>
                </c:pt>
                <c:pt idx="70638">
                  <c:v>15.458828</c:v>
                </c:pt>
                <c:pt idx="70639">
                  <c:v>15.455703</c:v>
                </c:pt>
                <c:pt idx="70640">
                  <c:v>15.45683</c:v>
                </c:pt>
                <c:pt idx="70641">
                  <c:v>15.461884</c:v>
                </c:pt>
                <c:pt idx="70642">
                  <c:v>15.464722</c:v>
                </c:pt>
                <c:pt idx="70643">
                  <c:v>15.462673000000001</c:v>
                </c:pt>
                <c:pt idx="70644">
                  <c:v>15.458748</c:v>
                </c:pt>
                <c:pt idx="70645">
                  <c:v>15.458473</c:v>
                </c:pt>
                <c:pt idx="70646">
                  <c:v>15.462206</c:v>
                </c:pt>
                <c:pt idx="70647">
                  <c:v>15.463794999999999</c:v>
                </c:pt>
                <c:pt idx="70648">
                  <c:v>15.462121</c:v>
                </c:pt>
                <c:pt idx="70649">
                  <c:v>15.459291</c:v>
                </c:pt>
                <c:pt idx="70650">
                  <c:v>15.46252</c:v>
                </c:pt>
                <c:pt idx="70651">
                  <c:v>15.466279999999999</c:v>
                </c:pt>
                <c:pt idx="70652">
                  <c:v>15.463298</c:v>
                </c:pt>
                <c:pt idx="70653">
                  <c:v>15.463975</c:v>
                </c:pt>
                <c:pt idx="70654">
                  <c:v>15.467632</c:v>
                </c:pt>
                <c:pt idx="70655">
                  <c:v>15.465479</c:v>
                </c:pt>
                <c:pt idx="70656">
                  <c:v>15.463571</c:v>
                </c:pt>
                <c:pt idx="70657">
                  <c:v>15.466567</c:v>
                </c:pt>
                <c:pt idx="70658">
                  <c:v>15.467556</c:v>
                </c:pt>
                <c:pt idx="70659">
                  <c:v>15.468584999999999</c:v>
                </c:pt>
                <c:pt idx="70660">
                  <c:v>15.471588000000001</c:v>
                </c:pt>
                <c:pt idx="70661">
                  <c:v>15.47199</c:v>
                </c:pt>
                <c:pt idx="70662">
                  <c:v>15.472847</c:v>
                </c:pt>
                <c:pt idx="70663">
                  <c:v>15.471653999999999</c:v>
                </c:pt>
                <c:pt idx="70664">
                  <c:v>15.469486</c:v>
                </c:pt>
                <c:pt idx="70665">
                  <c:v>15.471170000000001</c:v>
                </c:pt>
                <c:pt idx="70666">
                  <c:v>15.470879</c:v>
                </c:pt>
                <c:pt idx="70667">
                  <c:v>15.467665999999999</c:v>
                </c:pt>
                <c:pt idx="70668">
                  <c:v>15.469562</c:v>
                </c:pt>
                <c:pt idx="70669">
                  <c:v>15.472143000000001</c:v>
                </c:pt>
                <c:pt idx="70670">
                  <c:v>15.470872</c:v>
                </c:pt>
                <c:pt idx="70671">
                  <c:v>15.468693999999999</c:v>
                </c:pt>
                <c:pt idx="70672">
                  <c:v>15.466654999999999</c:v>
                </c:pt>
                <c:pt idx="70673">
                  <c:v>15.466132999999999</c:v>
                </c:pt>
                <c:pt idx="70674">
                  <c:v>15.469290000000001</c:v>
                </c:pt>
                <c:pt idx="70675">
                  <c:v>15.469735</c:v>
                </c:pt>
                <c:pt idx="70676">
                  <c:v>15.466480000000001</c:v>
                </c:pt>
                <c:pt idx="70677">
                  <c:v>15.466785</c:v>
                </c:pt>
                <c:pt idx="70678">
                  <c:v>15.468684</c:v>
                </c:pt>
                <c:pt idx="70679">
                  <c:v>15.466831000000001</c:v>
                </c:pt>
                <c:pt idx="70680">
                  <c:v>15.465071999999999</c:v>
                </c:pt>
                <c:pt idx="70681">
                  <c:v>15.467393</c:v>
                </c:pt>
                <c:pt idx="70682">
                  <c:v>15.468975</c:v>
                </c:pt>
                <c:pt idx="70683">
                  <c:v>15.465717</c:v>
                </c:pt>
                <c:pt idx="70684">
                  <c:v>15.464976999999999</c:v>
                </c:pt>
                <c:pt idx="70685">
                  <c:v>15.469537000000001</c:v>
                </c:pt>
                <c:pt idx="70686">
                  <c:v>15.470243999999999</c:v>
                </c:pt>
                <c:pt idx="70687">
                  <c:v>15.465711000000001</c:v>
                </c:pt>
                <c:pt idx="70688">
                  <c:v>15.462797999999999</c:v>
                </c:pt>
                <c:pt idx="70689">
                  <c:v>15.463844999999999</c:v>
                </c:pt>
                <c:pt idx="70690">
                  <c:v>15.467560000000001</c:v>
                </c:pt>
                <c:pt idx="70691">
                  <c:v>15.47143</c:v>
                </c:pt>
                <c:pt idx="70692">
                  <c:v>15.471685000000001</c:v>
                </c:pt>
                <c:pt idx="70693">
                  <c:v>15.469325</c:v>
                </c:pt>
                <c:pt idx="70694">
                  <c:v>15.46841</c:v>
                </c:pt>
                <c:pt idx="70695">
                  <c:v>15.468610999999999</c:v>
                </c:pt>
                <c:pt idx="70696">
                  <c:v>15.469290000000001</c:v>
                </c:pt>
                <c:pt idx="70697">
                  <c:v>15.470114000000001</c:v>
                </c:pt>
                <c:pt idx="70698">
                  <c:v>15.469798000000001</c:v>
                </c:pt>
                <c:pt idx="70699">
                  <c:v>15.468451999999999</c:v>
                </c:pt>
                <c:pt idx="70700">
                  <c:v>15.468914</c:v>
                </c:pt>
                <c:pt idx="70701">
                  <c:v>15.471681999999999</c:v>
                </c:pt>
                <c:pt idx="70702">
                  <c:v>15.472393</c:v>
                </c:pt>
                <c:pt idx="70703">
                  <c:v>15.46969</c:v>
                </c:pt>
                <c:pt idx="70704">
                  <c:v>15.468677</c:v>
                </c:pt>
                <c:pt idx="70705">
                  <c:v>15.470803999999999</c:v>
                </c:pt>
                <c:pt idx="70706">
                  <c:v>15.47265</c:v>
                </c:pt>
                <c:pt idx="70707">
                  <c:v>15.471022</c:v>
                </c:pt>
                <c:pt idx="70708">
                  <c:v>15.470750000000001</c:v>
                </c:pt>
                <c:pt idx="70709">
                  <c:v>15.472483</c:v>
                </c:pt>
                <c:pt idx="70710">
                  <c:v>15.47231</c:v>
                </c:pt>
                <c:pt idx="70711">
                  <c:v>15.471336000000001</c:v>
                </c:pt>
                <c:pt idx="70712">
                  <c:v>15.474674</c:v>
                </c:pt>
                <c:pt idx="70713">
                  <c:v>15.479889999999999</c:v>
                </c:pt>
                <c:pt idx="70714">
                  <c:v>15.478350000000001</c:v>
                </c:pt>
                <c:pt idx="70715">
                  <c:v>15.473140000000001</c:v>
                </c:pt>
                <c:pt idx="70716">
                  <c:v>15.474663</c:v>
                </c:pt>
                <c:pt idx="70717">
                  <c:v>15.482294</c:v>
                </c:pt>
                <c:pt idx="70718">
                  <c:v>15.482191</c:v>
                </c:pt>
                <c:pt idx="70719">
                  <c:v>15.476103999999999</c:v>
                </c:pt>
                <c:pt idx="70720">
                  <c:v>15.47547</c:v>
                </c:pt>
                <c:pt idx="70721">
                  <c:v>15.4754</c:v>
                </c:pt>
                <c:pt idx="70722">
                  <c:v>15.475064</c:v>
                </c:pt>
                <c:pt idx="70723">
                  <c:v>15.479191</c:v>
                </c:pt>
                <c:pt idx="70724">
                  <c:v>15.483008999999999</c:v>
                </c:pt>
                <c:pt idx="70725">
                  <c:v>15.479957000000001</c:v>
                </c:pt>
                <c:pt idx="70726">
                  <c:v>15.477949000000001</c:v>
                </c:pt>
                <c:pt idx="70727">
                  <c:v>15.481714999999999</c:v>
                </c:pt>
                <c:pt idx="70728">
                  <c:v>15.479934999999999</c:v>
                </c:pt>
                <c:pt idx="70729">
                  <c:v>15.477757</c:v>
                </c:pt>
                <c:pt idx="70730">
                  <c:v>15.482758</c:v>
                </c:pt>
                <c:pt idx="70731">
                  <c:v>15.482559</c:v>
                </c:pt>
                <c:pt idx="70732">
                  <c:v>15.476528999999999</c:v>
                </c:pt>
                <c:pt idx="70733">
                  <c:v>15.477937000000001</c:v>
                </c:pt>
                <c:pt idx="70734">
                  <c:v>15.484667</c:v>
                </c:pt>
                <c:pt idx="70735">
                  <c:v>15.483838</c:v>
                </c:pt>
                <c:pt idx="70736">
                  <c:v>15.480911000000001</c:v>
                </c:pt>
                <c:pt idx="70737">
                  <c:v>15.482571</c:v>
                </c:pt>
                <c:pt idx="70738">
                  <c:v>15.485929</c:v>
                </c:pt>
                <c:pt idx="70739">
                  <c:v>15.489096999999999</c:v>
                </c:pt>
                <c:pt idx="70740">
                  <c:v>15.489781000000001</c:v>
                </c:pt>
                <c:pt idx="70741">
                  <c:v>15.487397</c:v>
                </c:pt>
                <c:pt idx="70742">
                  <c:v>15.485246999999999</c:v>
                </c:pt>
                <c:pt idx="70743">
                  <c:v>15.483173000000001</c:v>
                </c:pt>
                <c:pt idx="70744">
                  <c:v>15.484598</c:v>
                </c:pt>
                <c:pt idx="70745">
                  <c:v>15.485315</c:v>
                </c:pt>
                <c:pt idx="70746">
                  <c:v>15.479582000000001</c:v>
                </c:pt>
                <c:pt idx="70747">
                  <c:v>15.479703000000001</c:v>
                </c:pt>
                <c:pt idx="70748">
                  <c:v>15.486983</c:v>
                </c:pt>
                <c:pt idx="70749">
                  <c:v>15.488329</c:v>
                </c:pt>
                <c:pt idx="70750">
                  <c:v>15.485511000000001</c:v>
                </c:pt>
                <c:pt idx="70751">
                  <c:v>15.484619</c:v>
                </c:pt>
                <c:pt idx="70752">
                  <c:v>15.483333</c:v>
                </c:pt>
                <c:pt idx="70753">
                  <c:v>15.481771999999999</c:v>
                </c:pt>
                <c:pt idx="70754">
                  <c:v>15.485757</c:v>
                </c:pt>
                <c:pt idx="70755">
                  <c:v>15.486986999999999</c:v>
                </c:pt>
                <c:pt idx="70756">
                  <c:v>15.480135000000001</c:v>
                </c:pt>
                <c:pt idx="70757">
                  <c:v>15.479025999999999</c:v>
                </c:pt>
                <c:pt idx="70758">
                  <c:v>15.485524</c:v>
                </c:pt>
                <c:pt idx="70759">
                  <c:v>15.488084000000001</c:v>
                </c:pt>
                <c:pt idx="70760">
                  <c:v>15.484465999999999</c:v>
                </c:pt>
                <c:pt idx="70761">
                  <c:v>15.482278000000001</c:v>
                </c:pt>
                <c:pt idx="70762">
                  <c:v>15.483703999999999</c:v>
                </c:pt>
                <c:pt idx="70763">
                  <c:v>15.484177000000001</c:v>
                </c:pt>
                <c:pt idx="70764">
                  <c:v>15.484717</c:v>
                </c:pt>
                <c:pt idx="70765">
                  <c:v>15.487883999999999</c:v>
                </c:pt>
                <c:pt idx="70766">
                  <c:v>15.492972</c:v>
                </c:pt>
                <c:pt idx="70767">
                  <c:v>15.491559000000001</c:v>
                </c:pt>
                <c:pt idx="70768">
                  <c:v>15.486993999999999</c:v>
                </c:pt>
                <c:pt idx="70769">
                  <c:v>15.487242</c:v>
                </c:pt>
                <c:pt idx="70770">
                  <c:v>15.487837000000001</c:v>
                </c:pt>
                <c:pt idx="70771">
                  <c:v>15.491853000000001</c:v>
                </c:pt>
                <c:pt idx="70772">
                  <c:v>15.497583000000001</c:v>
                </c:pt>
                <c:pt idx="70773">
                  <c:v>15.496321</c:v>
                </c:pt>
                <c:pt idx="70774">
                  <c:v>15.499290999999999</c:v>
                </c:pt>
                <c:pt idx="70775">
                  <c:v>15.506432</c:v>
                </c:pt>
                <c:pt idx="70776">
                  <c:v>15.503085</c:v>
                </c:pt>
                <c:pt idx="70777">
                  <c:v>15.499304</c:v>
                </c:pt>
                <c:pt idx="70778">
                  <c:v>15.503351</c:v>
                </c:pt>
                <c:pt idx="70779">
                  <c:v>15.503553</c:v>
                </c:pt>
                <c:pt idx="70780">
                  <c:v>15.5023</c:v>
                </c:pt>
                <c:pt idx="70781">
                  <c:v>15.504904</c:v>
                </c:pt>
                <c:pt idx="70782">
                  <c:v>15.501443999999999</c:v>
                </c:pt>
                <c:pt idx="70783">
                  <c:v>15.498208</c:v>
                </c:pt>
                <c:pt idx="70784">
                  <c:v>15.501401</c:v>
                </c:pt>
                <c:pt idx="70785">
                  <c:v>15.498907000000001</c:v>
                </c:pt>
                <c:pt idx="70786">
                  <c:v>15.495165</c:v>
                </c:pt>
                <c:pt idx="70787">
                  <c:v>15.496285</c:v>
                </c:pt>
                <c:pt idx="70788">
                  <c:v>15.496782</c:v>
                </c:pt>
                <c:pt idx="70789">
                  <c:v>15.495551000000001</c:v>
                </c:pt>
                <c:pt idx="70790">
                  <c:v>15.494199</c:v>
                </c:pt>
                <c:pt idx="70791">
                  <c:v>15.494111</c:v>
                </c:pt>
                <c:pt idx="70792">
                  <c:v>15.494297</c:v>
                </c:pt>
                <c:pt idx="70793">
                  <c:v>15.494249</c:v>
                </c:pt>
                <c:pt idx="70794">
                  <c:v>15.491841000000001</c:v>
                </c:pt>
                <c:pt idx="70795">
                  <c:v>15.487232000000001</c:v>
                </c:pt>
                <c:pt idx="70796">
                  <c:v>15.489395999999999</c:v>
                </c:pt>
                <c:pt idx="70797">
                  <c:v>15.49635</c:v>
                </c:pt>
                <c:pt idx="70798">
                  <c:v>15.499439000000001</c:v>
                </c:pt>
                <c:pt idx="70799">
                  <c:v>15.497536</c:v>
                </c:pt>
                <c:pt idx="70800">
                  <c:v>15.493499</c:v>
                </c:pt>
                <c:pt idx="70801">
                  <c:v>15.490841</c:v>
                </c:pt>
                <c:pt idx="70802">
                  <c:v>15.494637000000001</c:v>
                </c:pt>
                <c:pt idx="70803">
                  <c:v>15.500458999999999</c:v>
                </c:pt>
                <c:pt idx="70804">
                  <c:v>15.497437</c:v>
                </c:pt>
                <c:pt idx="70805">
                  <c:v>15.492789</c:v>
                </c:pt>
                <c:pt idx="70806">
                  <c:v>15.496165</c:v>
                </c:pt>
                <c:pt idx="70807">
                  <c:v>15.498628999999999</c:v>
                </c:pt>
                <c:pt idx="70808">
                  <c:v>15.494778999999999</c:v>
                </c:pt>
                <c:pt idx="70809">
                  <c:v>15.494028999999999</c:v>
                </c:pt>
                <c:pt idx="70810">
                  <c:v>15.499079999999999</c:v>
                </c:pt>
                <c:pt idx="70811">
                  <c:v>15.501026</c:v>
                </c:pt>
                <c:pt idx="70812">
                  <c:v>15.499689</c:v>
                </c:pt>
                <c:pt idx="70813">
                  <c:v>15.498011</c:v>
                </c:pt>
                <c:pt idx="70814">
                  <c:v>15.494145</c:v>
                </c:pt>
                <c:pt idx="70815">
                  <c:v>15.49431</c:v>
                </c:pt>
                <c:pt idx="70816">
                  <c:v>15.498817000000001</c:v>
                </c:pt>
                <c:pt idx="70817">
                  <c:v>15.498481</c:v>
                </c:pt>
                <c:pt idx="70818">
                  <c:v>15.496103</c:v>
                </c:pt>
                <c:pt idx="70819">
                  <c:v>15.497033999999999</c:v>
                </c:pt>
                <c:pt idx="70820">
                  <c:v>15.497717</c:v>
                </c:pt>
                <c:pt idx="70821">
                  <c:v>15.499942000000001</c:v>
                </c:pt>
                <c:pt idx="70822">
                  <c:v>15.504071</c:v>
                </c:pt>
                <c:pt idx="70823">
                  <c:v>15.501979</c:v>
                </c:pt>
                <c:pt idx="70824">
                  <c:v>15.501061999999999</c:v>
                </c:pt>
                <c:pt idx="70825">
                  <c:v>15.505798</c:v>
                </c:pt>
                <c:pt idx="70826">
                  <c:v>15.504528000000001</c:v>
                </c:pt>
                <c:pt idx="70827">
                  <c:v>15.503399999999999</c:v>
                </c:pt>
                <c:pt idx="70828">
                  <c:v>15.507376000000001</c:v>
                </c:pt>
                <c:pt idx="70829">
                  <c:v>15.504575000000001</c:v>
                </c:pt>
                <c:pt idx="70830">
                  <c:v>15.499559</c:v>
                </c:pt>
                <c:pt idx="70831">
                  <c:v>15.505324</c:v>
                </c:pt>
                <c:pt idx="70832">
                  <c:v>15.509131</c:v>
                </c:pt>
                <c:pt idx="70833">
                  <c:v>15.502660000000001</c:v>
                </c:pt>
                <c:pt idx="70834">
                  <c:v>15.501825</c:v>
                </c:pt>
                <c:pt idx="70835">
                  <c:v>15.505685</c:v>
                </c:pt>
                <c:pt idx="70836">
                  <c:v>15.502699</c:v>
                </c:pt>
                <c:pt idx="70837">
                  <c:v>15.501213999999999</c:v>
                </c:pt>
                <c:pt idx="70838">
                  <c:v>15.502552</c:v>
                </c:pt>
                <c:pt idx="70839">
                  <c:v>15.500812</c:v>
                </c:pt>
                <c:pt idx="70840">
                  <c:v>15.501405999999999</c:v>
                </c:pt>
                <c:pt idx="70841">
                  <c:v>15.501559</c:v>
                </c:pt>
                <c:pt idx="70842">
                  <c:v>15.500548</c:v>
                </c:pt>
                <c:pt idx="70843">
                  <c:v>15.506899000000001</c:v>
                </c:pt>
                <c:pt idx="70844">
                  <c:v>15.511507999999999</c:v>
                </c:pt>
                <c:pt idx="70845">
                  <c:v>15.508246</c:v>
                </c:pt>
                <c:pt idx="70846">
                  <c:v>15.506235</c:v>
                </c:pt>
                <c:pt idx="70847">
                  <c:v>15.510108000000001</c:v>
                </c:pt>
                <c:pt idx="70848">
                  <c:v>15.51094</c:v>
                </c:pt>
                <c:pt idx="70849">
                  <c:v>15.508017000000001</c:v>
                </c:pt>
                <c:pt idx="70850">
                  <c:v>15.509912</c:v>
                </c:pt>
                <c:pt idx="70851">
                  <c:v>15.512238999999999</c:v>
                </c:pt>
                <c:pt idx="70852">
                  <c:v>15.508656</c:v>
                </c:pt>
                <c:pt idx="70853">
                  <c:v>15.505053</c:v>
                </c:pt>
                <c:pt idx="70854">
                  <c:v>15.50827</c:v>
                </c:pt>
                <c:pt idx="70855">
                  <c:v>15.512150999999999</c:v>
                </c:pt>
                <c:pt idx="70856">
                  <c:v>15.510063000000001</c:v>
                </c:pt>
                <c:pt idx="70857">
                  <c:v>15.512131</c:v>
                </c:pt>
                <c:pt idx="70858">
                  <c:v>15.514585</c:v>
                </c:pt>
                <c:pt idx="70859">
                  <c:v>15.512760999999999</c:v>
                </c:pt>
                <c:pt idx="70860">
                  <c:v>15.513308</c:v>
                </c:pt>
                <c:pt idx="70861">
                  <c:v>15.514908999999999</c:v>
                </c:pt>
                <c:pt idx="70862">
                  <c:v>15.513213</c:v>
                </c:pt>
                <c:pt idx="70863">
                  <c:v>15.510786</c:v>
                </c:pt>
                <c:pt idx="70864">
                  <c:v>15.508527000000001</c:v>
                </c:pt>
                <c:pt idx="70865">
                  <c:v>15.509506999999999</c:v>
                </c:pt>
                <c:pt idx="70866">
                  <c:v>15.513916</c:v>
                </c:pt>
                <c:pt idx="70867">
                  <c:v>15.513223999999999</c:v>
                </c:pt>
                <c:pt idx="70868">
                  <c:v>15.509352</c:v>
                </c:pt>
                <c:pt idx="70869">
                  <c:v>15.509821000000001</c:v>
                </c:pt>
                <c:pt idx="70870">
                  <c:v>15.514601000000001</c:v>
                </c:pt>
                <c:pt idx="70871">
                  <c:v>15.514275</c:v>
                </c:pt>
                <c:pt idx="70872">
                  <c:v>15.508289</c:v>
                </c:pt>
                <c:pt idx="70873">
                  <c:v>15.508832999999999</c:v>
                </c:pt>
                <c:pt idx="70874">
                  <c:v>15.513771999999999</c:v>
                </c:pt>
                <c:pt idx="70875">
                  <c:v>15.514009</c:v>
                </c:pt>
                <c:pt idx="70876">
                  <c:v>15.513413999999999</c:v>
                </c:pt>
                <c:pt idx="70877">
                  <c:v>15.514516</c:v>
                </c:pt>
                <c:pt idx="70878">
                  <c:v>15.510538</c:v>
                </c:pt>
                <c:pt idx="70879">
                  <c:v>15.509214999999999</c:v>
                </c:pt>
                <c:pt idx="70880">
                  <c:v>15.514792</c:v>
                </c:pt>
                <c:pt idx="70881">
                  <c:v>15.514080999999999</c:v>
                </c:pt>
                <c:pt idx="70882">
                  <c:v>15.509373</c:v>
                </c:pt>
                <c:pt idx="70883">
                  <c:v>15.513584</c:v>
                </c:pt>
                <c:pt idx="70884">
                  <c:v>15.518996</c:v>
                </c:pt>
                <c:pt idx="70885">
                  <c:v>15.515268000000001</c:v>
                </c:pt>
                <c:pt idx="70886">
                  <c:v>15.512962999999999</c:v>
                </c:pt>
                <c:pt idx="70887">
                  <c:v>15.517967000000001</c:v>
                </c:pt>
                <c:pt idx="70888">
                  <c:v>15.515746</c:v>
                </c:pt>
                <c:pt idx="70889">
                  <c:v>15.511656</c:v>
                </c:pt>
                <c:pt idx="70890">
                  <c:v>15.514481</c:v>
                </c:pt>
                <c:pt idx="70891">
                  <c:v>15.516816</c:v>
                </c:pt>
                <c:pt idx="70892">
                  <c:v>15.516825000000001</c:v>
                </c:pt>
                <c:pt idx="70893">
                  <c:v>15.520346</c:v>
                </c:pt>
                <c:pt idx="70894">
                  <c:v>15.521658</c:v>
                </c:pt>
                <c:pt idx="70895">
                  <c:v>15.517958</c:v>
                </c:pt>
                <c:pt idx="70896">
                  <c:v>15.519335999999999</c:v>
                </c:pt>
                <c:pt idx="70897">
                  <c:v>15.520156999999999</c:v>
                </c:pt>
                <c:pt idx="70898">
                  <c:v>15.517574</c:v>
                </c:pt>
                <c:pt idx="70899">
                  <c:v>15.518758</c:v>
                </c:pt>
                <c:pt idx="70900">
                  <c:v>15.521470000000001</c:v>
                </c:pt>
                <c:pt idx="70901">
                  <c:v>15.524509999999999</c:v>
                </c:pt>
                <c:pt idx="70902">
                  <c:v>15.526608</c:v>
                </c:pt>
                <c:pt idx="70903">
                  <c:v>15.525895999999999</c:v>
                </c:pt>
                <c:pt idx="70904">
                  <c:v>15.52431</c:v>
                </c:pt>
                <c:pt idx="70905">
                  <c:v>15.520967000000001</c:v>
                </c:pt>
                <c:pt idx="70906">
                  <c:v>15.519610999999999</c:v>
                </c:pt>
                <c:pt idx="70907">
                  <c:v>15.52361</c:v>
                </c:pt>
                <c:pt idx="70908">
                  <c:v>15.525276</c:v>
                </c:pt>
                <c:pt idx="70909">
                  <c:v>15.524581</c:v>
                </c:pt>
                <c:pt idx="70910">
                  <c:v>15.523054</c:v>
                </c:pt>
                <c:pt idx="70911">
                  <c:v>15.520968</c:v>
                </c:pt>
                <c:pt idx="70912">
                  <c:v>15.520568000000001</c:v>
                </c:pt>
                <c:pt idx="70913">
                  <c:v>15.520607</c:v>
                </c:pt>
                <c:pt idx="70914">
                  <c:v>15.520315</c:v>
                </c:pt>
                <c:pt idx="70915">
                  <c:v>15.523087</c:v>
                </c:pt>
                <c:pt idx="70916">
                  <c:v>15.52581</c:v>
                </c:pt>
                <c:pt idx="70917">
                  <c:v>15.525219999999999</c:v>
                </c:pt>
                <c:pt idx="70918">
                  <c:v>15.524257</c:v>
                </c:pt>
                <c:pt idx="70919">
                  <c:v>15.523158</c:v>
                </c:pt>
                <c:pt idx="70920">
                  <c:v>15.521584000000001</c:v>
                </c:pt>
                <c:pt idx="70921">
                  <c:v>15.523069</c:v>
                </c:pt>
                <c:pt idx="70922">
                  <c:v>15.525085000000001</c:v>
                </c:pt>
                <c:pt idx="70923">
                  <c:v>15.525423</c:v>
                </c:pt>
                <c:pt idx="70924">
                  <c:v>15.526066</c:v>
                </c:pt>
                <c:pt idx="70925">
                  <c:v>15.524403</c:v>
                </c:pt>
                <c:pt idx="70926">
                  <c:v>15.52117</c:v>
                </c:pt>
                <c:pt idx="70927">
                  <c:v>15.522164</c:v>
                </c:pt>
                <c:pt idx="70928">
                  <c:v>15.525873000000001</c:v>
                </c:pt>
                <c:pt idx="70929">
                  <c:v>15.528876</c:v>
                </c:pt>
                <c:pt idx="70930">
                  <c:v>15.532470999999999</c:v>
                </c:pt>
                <c:pt idx="70931">
                  <c:v>15.531867</c:v>
                </c:pt>
                <c:pt idx="70932">
                  <c:v>15.529826999999999</c:v>
                </c:pt>
                <c:pt idx="70933">
                  <c:v>15.531357</c:v>
                </c:pt>
                <c:pt idx="70934">
                  <c:v>15.529374000000001</c:v>
                </c:pt>
                <c:pt idx="70935">
                  <c:v>15.528938</c:v>
                </c:pt>
                <c:pt idx="70936">
                  <c:v>15.532064</c:v>
                </c:pt>
                <c:pt idx="70937">
                  <c:v>15.533712</c:v>
                </c:pt>
                <c:pt idx="70938">
                  <c:v>15.535394999999999</c:v>
                </c:pt>
                <c:pt idx="70939">
                  <c:v>15.533445</c:v>
                </c:pt>
                <c:pt idx="70940">
                  <c:v>15.529227000000001</c:v>
                </c:pt>
                <c:pt idx="70941">
                  <c:v>15.529824</c:v>
                </c:pt>
                <c:pt idx="70942">
                  <c:v>15.531594</c:v>
                </c:pt>
                <c:pt idx="70943">
                  <c:v>15.533080999999999</c:v>
                </c:pt>
                <c:pt idx="70944">
                  <c:v>15.532372000000001</c:v>
                </c:pt>
                <c:pt idx="70945">
                  <c:v>15.529798</c:v>
                </c:pt>
                <c:pt idx="70946">
                  <c:v>15.529188</c:v>
                </c:pt>
                <c:pt idx="70947">
                  <c:v>15.528606</c:v>
                </c:pt>
                <c:pt idx="70948">
                  <c:v>15.526306</c:v>
                </c:pt>
                <c:pt idx="70949">
                  <c:v>15.528492999999999</c:v>
                </c:pt>
                <c:pt idx="70950">
                  <c:v>15.530505</c:v>
                </c:pt>
                <c:pt idx="70951">
                  <c:v>15.530621</c:v>
                </c:pt>
                <c:pt idx="70952">
                  <c:v>15.532624999999999</c:v>
                </c:pt>
                <c:pt idx="70953">
                  <c:v>15.53429</c:v>
                </c:pt>
                <c:pt idx="70954">
                  <c:v>15.533319000000001</c:v>
                </c:pt>
                <c:pt idx="70955">
                  <c:v>15.532556</c:v>
                </c:pt>
                <c:pt idx="70956">
                  <c:v>15.532539</c:v>
                </c:pt>
                <c:pt idx="70957">
                  <c:v>15.533343</c:v>
                </c:pt>
                <c:pt idx="70958">
                  <c:v>15.533117000000001</c:v>
                </c:pt>
                <c:pt idx="70959">
                  <c:v>15.532951000000001</c:v>
                </c:pt>
                <c:pt idx="70960">
                  <c:v>15.532608</c:v>
                </c:pt>
                <c:pt idx="70961">
                  <c:v>15.529389</c:v>
                </c:pt>
                <c:pt idx="70962">
                  <c:v>15.528885000000001</c:v>
                </c:pt>
                <c:pt idx="70963">
                  <c:v>15.53525</c:v>
                </c:pt>
                <c:pt idx="70964">
                  <c:v>15.535955</c:v>
                </c:pt>
                <c:pt idx="70965">
                  <c:v>15.529233</c:v>
                </c:pt>
                <c:pt idx="70966">
                  <c:v>15.532112</c:v>
                </c:pt>
                <c:pt idx="70967">
                  <c:v>15.539854999999999</c:v>
                </c:pt>
                <c:pt idx="70968">
                  <c:v>15.538344</c:v>
                </c:pt>
                <c:pt idx="70969">
                  <c:v>15.537477000000001</c:v>
                </c:pt>
                <c:pt idx="70970">
                  <c:v>15.540495999999999</c:v>
                </c:pt>
                <c:pt idx="70971">
                  <c:v>15.538019</c:v>
                </c:pt>
                <c:pt idx="70972">
                  <c:v>15.533893000000001</c:v>
                </c:pt>
                <c:pt idx="70973">
                  <c:v>15.534818</c:v>
                </c:pt>
                <c:pt idx="70974">
                  <c:v>15.536498</c:v>
                </c:pt>
                <c:pt idx="70975">
                  <c:v>15.538378</c:v>
                </c:pt>
                <c:pt idx="70976">
                  <c:v>15.539437</c:v>
                </c:pt>
                <c:pt idx="70977">
                  <c:v>15.539441999999999</c:v>
                </c:pt>
                <c:pt idx="70978">
                  <c:v>15.540208</c:v>
                </c:pt>
                <c:pt idx="70979">
                  <c:v>15.542505</c:v>
                </c:pt>
                <c:pt idx="70980">
                  <c:v>15.543483999999999</c:v>
                </c:pt>
                <c:pt idx="70981">
                  <c:v>15.540881000000001</c:v>
                </c:pt>
                <c:pt idx="70982">
                  <c:v>15.539720000000001</c:v>
                </c:pt>
                <c:pt idx="70983">
                  <c:v>15.541292</c:v>
                </c:pt>
                <c:pt idx="70984">
                  <c:v>15.540844999999999</c:v>
                </c:pt>
                <c:pt idx="70985">
                  <c:v>15.540032999999999</c:v>
                </c:pt>
                <c:pt idx="70986">
                  <c:v>15.541226</c:v>
                </c:pt>
                <c:pt idx="70987">
                  <c:v>15.543877</c:v>
                </c:pt>
                <c:pt idx="70988">
                  <c:v>15.546041000000001</c:v>
                </c:pt>
                <c:pt idx="70989">
                  <c:v>15.543778</c:v>
                </c:pt>
                <c:pt idx="70990">
                  <c:v>15.54373</c:v>
                </c:pt>
                <c:pt idx="70991">
                  <c:v>15.548973</c:v>
                </c:pt>
                <c:pt idx="70992">
                  <c:v>15.550158</c:v>
                </c:pt>
                <c:pt idx="70993">
                  <c:v>15.549431</c:v>
                </c:pt>
                <c:pt idx="70994">
                  <c:v>15.547688000000001</c:v>
                </c:pt>
                <c:pt idx="70995">
                  <c:v>15.545655</c:v>
                </c:pt>
                <c:pt idx="70996">
                  <c:v>15.546274</c:v>
                </c:pt>
                <c:pt idx="70997">
                  <c:v>15.546612</c:v>
                </c:pt>
                <c:pt idx="70998">
                  <c:v>15.547390999999999</c:v>
                </c:pt>
                <c:pt idx="70999">
                  <c:v>15.547896</c:v>
                </c:pt>
                <c:pt idx="71000">
                  <c:v>15.544007000000001</c:v>
                </c:pt>
                <c:pt idx="71001">
                  <c:v>15.544949000000001</c:v>
                </c:pt>
                <c:pt idx="71002">
                  <c:v>15.551615</c:v>
                </c:pt>
                <c:pt idx="71003">
                  <c:v>15.551087000000001</c:v>
                </c:pt>
                <c:pt idx="71004">
                  <c:v>15.542828999999999</c:v>
                </c:pt>
                <c:pt idx="71005">
                  <c:v>15.545106000000001</c:v>
                </c:pt>
                <c:pt idx="71006">
                  <c:v>15.554914999999999</c:v>
                </c:pt>
                <c:pt idx="71007">
                  <c:v>15.550405</c:v>
                </c:pt>
                <c:pt idx="71008">
                  <c:v>15.542723000000001</c:v>
                </c:pt>
                <c:pt idx="71009">
                  <c:v>15.545272000000001</c:v>
                </c:pt>
                <c:pt idx="71010">
                  <c:v>15.549111</c:v>
                </c:pt>
                <c:pt idx="71011">
                  <c:v>15.552695999999999</c:v>
                </c:pt>
                <c:pt idx="71012">
                  <c:v>15.553151</c:v>
                </c:pt>
                <c:pt idx="71013">
                  <c:v>15.548746</c:v>
                </c:pt>
                <c:pt idx="71014">
                  <c:v>15.549725</c:v>
                </c:pt>
                <c:pt idx="71015">
                  <c:v>15.551809</c:v>
                </c:pt>
                <c:pt idx="71016">
                  <c:v>15.549113</c:v>
                </c:pt>
                <c:pt idx="71017">
                  <c:v>15.550269</c:v>
                </c:pt>
                <c:pt idx="71018">
                  <c:v>15.548423</c:v>
                </c:pt>
                <c:pt idx="71019">
                  <c:v>15.546249</c:v>
                </c:pt>
                <c:pt idx="71020">
                  <c:v>15.551852999999999</c:v>
                </c:pt>
                <c:pt idx="71021">
                  <c:v>15.552401</c:v>
                </c:pt>
                <c:pt idx="71022">
                  <c:v>15.549213999999999</c:v>
                </c:pt>
                <c:pt idx="71023">
                  <c:v>15.552084000000001</c:v>
                </c:pt>
                <c:pt idx="71024">
                  <c:v>15.553260999999999</c:v>
                </c:pt>
                <c:pt idx="71025">
                  <c:v>15.553837</c:v>
                </c:pt>
                <c:pt idx="71026">
                  <c:v>15.558187</c:v>
                </c:pt>
                <c:pt idx="71027">
                  <c:v>15.558126</c:v>
                </c:pt>
                <c:pt idx="71028">
                  <c:v>15.554942</c:v>
                </c:pt>
                <c:pt idx="71029">
                  <c:v>15.554515</c:v>
                </c:pt>
                <c:pt idx="71030">
                  <c:v>15.550931</c:v>
                </c:pt>
                <c:pt idx="71031">
                  <c:v>15.549678999999999</c:v>
                </c:pt>
                <c:pt idx="71032">
                  <c:v>15.555045</c:v>
                </c:pt>
                <c:pt idx="71033">
                  <c:v>15.556958</c:v>
                </c:pt>
                <c:pt idx="71034">
                  <c:v>15.551722</c:v>
                </c:pt>
                <c:pt idx="71035">
                  <c:v>15.553442</c:v>
                </c:pt>
                <c:pt idx="71036">
                  <c:v>15.559699</c:v>
                </c:pt>
                <c:pt idx="71037">
                  <c:v>15.563171000000001</c:v>
                </c:pt>
                <c:pt idx="71038">
                  <c:v>15.569248999999999</c:v>
                </c:pt>
                <c:pt idx="71039">
                  <c:v>15.569538</c:v>
                </c:pt>
                <c:pt idx="71040">
                  <c:v>15.565519999999999</c:v>
                </c:pt>
                <c:pt idx="71041">
                  <c:v>15.567988</c:v>
                </c:pt>
                <c:pt idx="71042">
                  <c:v>15.57128</c:v>
                </c:pt>
                <c:pt idx="71043">
                  <c:v>15.567862</c:v>
                </c:pt>
                <c:pt idx="71044">
                  <c:v>15.560653</c:v>
                </c:pt>
                <c:pt idx="71045">
                  <c:v>15.559706</c:v>
                </c:pt>
                <c:pt idx="71046">
                  <c:v>15.56413</c:v>
                </c:pt>
                <c:pt idx="71047">
                  <c:v>15.562785999999999</c:v>
                </c:pt>
                <c:pt idx="71048">
                  <c:v>15.559575000000001</c:v>
                </c:pt>
                <c:pt idx="71049">
                  <c:v>15.561577</c:v>
                </c:pt>
                <c:pt idx="71050">
                  <c:v>15.560986</c:v>
                </c:pt>
                <c:pt idx="71051">
                  <c:v>15.558992</c:v>
                </c:pt>
                <c:pt idx="71052">
                  <c:v>15.558721999999999</c:v>
                </c:pt>
                <c:pt idx="71053">
                  <c:v>15.559528999999999</c:v>
                </c:pt>
                <c:pt idx="71054">
                  <c:v>15.558539</c:v>
                </c:pt>
                <c:pt idx="71055">
                  <c:v>15.554323</c:v>
                </c:pt>
                <c:pt idx="71056">
                  <c:v>15.553039999999999</c:v>
                </c:pt>
                <c:pt idx="71057">
                  <c:v>15.556991</c:v>
                </c:pt>
                <c:pt idx="71058">
                  <c:v>15.560421</c:v>
                </c:pt>
                <c:pt idx="71059">
                  <c:v>15.561907</c:v>
                </c:pt>
                <c:pt idx="71060">
                  <c:v>15.561866999999999</c:v>
                </c:pt>
                <c:pt idx="71061">
                  <c:v>15.561170000000001</c:v>
                </c:pt>
                <c:pt idx="71062">
                  <c:v>15.560335</c:v>
                </c:pt>
                <c:pt idx="71063">
                  <c:v>15.560082</c:v>
                </c:pt>
                <c:pt idx="71064">
                  <c:v>15.560127</c:v>
                </c:pt>
                <c:pt idx="71065">
                  <c:v>15.563544</c:v>
                </c:pt>
                <c:pt idx="71066">
                  <c:v>15.568102</c:v>
                </c:pt>
                <c:pt idx="71067">
                  <c:v>15.568981000000001</c:v>
                </c:pt>
                <c:pt idx="71068">
                  <c:v>15.564994</c:v>
                </c:pt>
                <c:pt idx="71069">
                  <c:v>15.561494</c:v>
                </c:pt>
                <c:pt idx="71070">
                  <c:v>15.564845</c:v>
                </c:pt>
                <c:pt idx="71071">
                  <c:v>15.569376</c:v>
                </c:pt>
                <c:pt idx="71072">
                  <c:v>15.568485000000001</c:v>
                </c:pt>
                <c:pt idx="71073">
                  <c:v>15.562735</c:v>
                </c:pt>
                <c:pt idx="71074">
                  <c:v>15.557689</c:v>
                </c:pt>
                <c:pt idx="71075">
                  <c:v>15.559593</c:v>
                </c:pt>
                <c:pt idx="71076">
                  <c:v>15.561937</c:v>
                </c:pt>
                <c:pt idx="71077">
                  <c:v>15.559509</c:v>
                </c:pt>
                <c:pt idx="71078">
                  <c:v>15.55818</c:v>
                </c:pt>
                <c:pt idx="71079">
                  <c:v>15.562255</c:v>
                </c:pt>
                <c:pt idx="71080">
                  <c:v>15.56326</c:v>
                </c:pt>
                <c:pt idx="71081">
                  <c:v>15.560591000000001</c:v>
                </c:pt>
                <c:pt idx="71082">
                  <c:v>15.562860000000001</c:v>
                </c:pt>
                <c:pt idx="71083">
                  <c:v>15.566761</c:v>
                </c:pt>
                <c:pt idx="71084">
                  <c:v>15.564107999999999</c:v>
                </c:pt>
                <c:pt idx="71085">
                  <c:v>15.558681</c:v>
                </c:pt>
                <c:pt idx="71086">
                  <c:v>15.557815</c:v>
                </c:pt>
                <c:pt idx="71087">
                  <c:v>15.563045000000001</c:v>
                </c:pt>
                <c:pt idx="71088">
                  <c:v>15.565321000000001</c:v>
                </c:pt>
                <c:pt idx="71089">
                  <c:v>15.565446</c:v>
                </c:pt>
                <c:pt idx="71090">
                  <c:v>15.568834000000001</c:v>
                </c:pt>
                <c:pt idx="71091">
                  <c:v>15.569433999999999</c:v>
                </c:pt>
                <c:pt idx="71092">
                  <c:v>15.56438</c:v>
                </c:pt>
                <c:pt idx="71093">
                  <c:v>15.565315999999999</c:v>
                </c:pt>
                <c:pt idx="71094">
                  <c:v>15.571507</c:v>
                </c:pt>
                <c:pt idx="71095">
                  <c:v>15.570333</c:v>
                </c:pt>
                <c:pt idx="71096">
                  <c:v>15.57071</c:v>
                </c:pt>
                <c:pt idx="71097">
                  <c:v>15.576627</c:v>
                </c:pt>
                <c:pt idx="71098">
                  <c:v>15.578495999999999</c:v>
                </c:pt>
                <c:pt idx="71099">
                  <c:v>15.576185000000001</c:v>
                </c:pt>
                <c:pt idx="71100">
                  <c:v>15.575767000000001</c:v>
                </c:pt>
                <c:pt idx="71101">
                  <c:v>15.575867000000001</c:v>
                </c:pt>
                <c:pt idx="71102">
                  <c:v>15.572145000000001</c:v>
                </c:pt>
                <c:pt idx="71103">
                  <c:v>15.571858000000001</c:v>
                </c:pt>
                <c:pt idx="71104">
                  <c:v>15.57192</c:v>
                </c:pt>
                <c:pt idx="71105">
                  <c:v>15.570034</c:v>
                </c:pt>
                <c:pt idx="71106">
                  <c:v>15.573874999999999</c:v>
                </c:pt>
                <c:pt idx="71107">
                  <c:v>15.574217000000001</c:v>
                </c:pt>
                <c:pt idx="71108">
                  <c:v>15.569858999999999</c:v>
                </c:pt>
                <c:pt idx="71109">
                  <c:v>15.569884</c:v>
                </c:pt>
                <c:pt idx="71110">
                  <c:v>15.568733999999999</c:v>
                </c:pt>
                <c:pt idx="71111">
                  <c:v>15.568284</c:v>
                </c:pt>
                <c:pt idx="71112">
                  <c:v>15.570301000000001</c:v>
                </c:pt>
                <c:pt idx="71113">
                  <c:v>15.571319000000001</c:v>
                </c:pt>
                <c:pt idx="71114">
                  <c:v>15.572065</c:v>
                </c:pt>
                <c:pt idx="71115">
                  <c:v>15.574522</c:v>
                </c:pt>
                <c:pt idx="71116">
                  <c:v>15.575084</c:v>
                </c:pt>
                <c:pt idx="71117">
                  <c:v>15.571966</c:v>
                </c:pt>
                <c:pt idx="71118">
                  <c:v>15.570698999999999</c:v>
                </c:pt>
                <c:pt idx="71119">
                  <c:v>15.574562</c:v>
                </c:pt>
                <c:pt idx="71120">
                  <c:v>15.577840999999999</c:v>
                </c:pt>
                <c:pt idx="71121">
                  <c:v>15.57494</c:v>
                </c:pt>
                <c:pt idx="71122">
                  <c:v>15.572314</c:v>
                </c:pt>
                <c:pt idx="71123">
                  <c:v>15.577284000000001</c:v>
                </c:pt>
                <c:pt idx="71124">
                  <c:v>15.580030000000001</c:v>
                </c:pt>
                <c:pt idx="71125">
                  <c:v>15.576950999999999</c:v>
                </c:pt>
                <c:pt idx="71126">
                  <c:v>15.576575</c:v>
                </c:pt>
                <c:pt idx="71127">
                  <c:v>15.579451000000001</c:v>
                </c:pt>
                <c:pt idx="71128">
                  <c:v>15.577337</c:v>
                </c:pt>
                <c:pt idx="71129">
                  <c:v>15.574125</c:v>
                </c:pt>
                <c:pt idx="71130">
                  <c:v>15.575889999999999</c:v>
                </c:pt>
                <c:pt idx="71131">
                  <c:v>15.576085000000001</c:v>
                </c:pt>
                <c:pt idx="71132">
                  <c:v>15.573392</c:v>
                </c:pt>
                <c:pt idx="71133">
                  <c:v>15.573705</c:v>
                </c:pt>
                <c:pt idx="71134">
                  <c:v>15.576574000000001</c:v>
                </c:pt>
                <c:pt idx="71135">
                  <c:v>15.577272000000001</c:v>
                </c:pt>
                <c:pt idx="71136">
                  <c:v>15.575848000000001</c:v>
                </c:pt>
                <c:pt idx="71137">
                  <c:v>15.576764000000001</c:v>
                </c:pt>
                <c:pt idx="71138">
                  <c:v>15.576238</c:v>
                </c:pt>
                <c:pt idx="71139">
                  <c:v>15.574327</c:v>
                </c:pt>
                <c:pt idx="71140">
                  <c:v>15.576765</c:v>
                </c:pt>
                <c:pt idx="71141">
                  <c:v>15.579675</c:v>
                </c:pt>
                <c:pt idx="71142">
                  <c:v>15.576415000000001</c:v>
                </c:pt>
                <c:pt idx="71143">
                  <c:v>15.574819</c:v>
                </c:pt>
                <c:pt idx="71144">
                  <c:v>15.580213000000001</c:v>
                </c:pt>
                <c:pt idx="71145">
                  <c:v>15.583465</c:v>
                </c:pt>
                <c:pt idx="71146">
                  <c:v>15.581364000000001</c:v>
                </c:pt>
                <c:pt idx="71147">
                  <c:v>15.58405</c:v>
                </c:pt>
                <c:pt idx="71148">
                  <c:v>15.584960000000001</c:v>
                </c:pt>
                <c:pt idx="71149">
                  <c:v>15.58145</c:v>
                </c:pt>
                <c:pt idx="71150">
                  <c:v>15.586614000000001</c:v>
                </c:pt>
                <c:pt idx="71151">
                  <c:v>15.589831999999999</c:v>
                </c:pt>
                <c:pt idx="71152">
                  <c:v>15.586727</c:v>
                </c:pt>
                <c:pt idx="71153">
                  <c:v>15.589923000000001</c:v>
                </c:pt>
                <c:pt idx="71154">
                  <c:v>15.592891</c:v>
                </c:pt>
                <c:pt idx="71155">
                  <c:v>15.591037999999999</c:v>
                </c:pt>
                <c:pt idx="71156">
                  <c:v>15.587980999999999</c:v>
                </c:pt>
                <c:pt idx="71157">
                  <c:v>15.585815999999999</c:v>
                </c:pt>
                <c:pt idx="71158">
                  <c:v>15.586791</c:v>
                </c:pt>
                <c:pt idx="71159">
                  <c:v>15.589245</c:v>
                </c:pt>
                <c:pt idx="71160">
                  <c:v>15.586320000000001</c:v>
                </c:pt>
                <c:pt idx="71161">
                  <c:v>15.584671</c:v>
                </c:pt>
                <c:pt idx="71162">
                  <c:v>15.58662</c:v>
                </c:pt>
                <c:pt idx="71163">
                  <c:v>15.585148999999999</c:v>
                </c:pt>
                <c:pt idx="71164">
                  <c:v>15.585677</c:v>
                </c:pt>
                <c:pt idx="71165">
                  <c:v>15.587888</c:v>
                </c:pt>
                <c:pt idx="71166">
                  <c:v>15.585736000000001</c:v>
                </c:pt>
                <c:pt idx="71167">
                  <c:v>15.583926</c:v>
                </c:pt>
                <c:pt idx="71168">
                  <c:v>15.584275999999999</c:v>
                </c:pt>
                <c:pt idx="71169">
                  <c:v>15.584917000000001</c:v>
                </c:pt>
                <c:pt idx="71170">
                  <c:v>15.586715999999999</c:v>
                </c:pt>
                <c:pt idx="71171">
                  <c:v>15.588277</c:v>
                </c:pt>
                <c:pt idx="71172">
                  <c:v>15.589193</c:v>
                </c:pt>
                <c:pt idx="71173">
                  <c:v>15.591184999999999</c:v>
                </c:pt>
                <c:pt idx="71174">
                  <c:v>15.591787999999999</c:v>
                </c:pt>
                <c:pt idx="71175">
                  <c:v>15.591096</c:v>
                </c:pt>
                <c:pt idx="71176">
                  <c:v>15.592895</c:v>
                </c:pt>
                <c:pt idx="71177">
                  <c:v>15.595783000000001</c:v>
                </c:pt>
                <c:pt idx="71178">
                  <c:v>15.595651999999999</c:v>
                </c:pt>
                <c:pt idx="71179">
                  <c:v>15.594428000000001</c:v>
                </c:pt>
                <c:pt idx="71180">
                  <c:v>15.593828999999999</c:v>
                </c:pt>
                <c:pt idx="71181">
                  <c:v>15.592015</c:v>
                </c:pt>
                <c:pt idx="71182">
                  <c:v>15.592392</c:v>
                </c:pt>
                <c:pt idx="71183">
                  <c:v>15.593405000000001</c:v>
                </c:pt>
                <c:pt idx="71184">
                  <c:v>15.591722000000001</c:v>
                </c:pt>
                <c:pt idx="71185">
                  <c:v>15.590536999999999</c:v>
                </c:pt>
                <c:pt idx="71186">
                  <c:v>15.59229</c:v>
                </c:pt>
                <c:pt idx="71187">
                  <c:v>15.592530999999999</c:v>
                </c:pt>
                <c:pt idx="71188">
                  <c:v>15.587952</c:v>
                </c:pt>
                <c:pt idx="71189">
                  <c:v>15.589268000000001</c:v>
                </c:pt>
                <c:pt idx="71190">
                  <c:v>15.594239</c:v>
                </c:pt>
                <c:pt idx="71191">
                  <c:v>15.593075000000001</c:v>
                </c:pt>
                <c:pt idx="71192">
                  <c:v>15.591284</c:v>
                </c:pt>
                <c:pt idx="71193">
                  <c:v>15.592466</c:v>
                </c:pt>
                <c:pt idx="71194">
                  <c:v>15.593807</c:v>
                </c:pt>
                <c:pt idx="71195">
                  <c:v>15.594602999999999</c:v>
                </c:pt>
                <c:pt idx="71196">
                  <c:v>15.595079</c:v>
                </c:pt>
                <c:pt idx="71197">
                  <c:v>15.593261</c:v>
                </c:pt>
                <c:pt idx="71198">
                  <c:v>15.591296</c:v>
                </c:pt>
                <c:pt idx="71199">
                  <c:v>15.590484999999999</c:v>
                </c:pt>
                <c:pt idx="71200">
                  <c:v>15.591205</c:v>
                </c:pt>
                <c:pt idx="71201">
                  <c:v>15.591798000000001</c:v>
                </c:pt>
                <c:pt idx="71202">
                  <c:v>15.589112</c:v>
                </c:pt>
                <c:pt idx="71203">
                  <c:v>15.590987999999999</c:v>
                </c:pt>
                <c:pt idx="71204">
                  <c:v>15.595459</c:v>
                </c:pt>
                <c:pt idx="71205">
                  <c:v>15.591290000000001</c:v>
                </c:pt>
                <c:pt idx="71206">
                  <c:v>15.589665999999999</c:v>
                </c:pt>
                <c:pt idx="71207">
                  <c:v>15.595076000000001</c:v>
                </c:pt>
                <c:pt idx="71208">
                  <c:v>15.593838999999999</c:v>
                </c:pt>
                <c:pt idx="71209">
                  <c:v>15.590403999999999</c:v>
                </c:pt>
                <c:pt idx="71210">
                  <c:v>15.592828000000001</c:v>
                </c:pt>
                <c:pt idx="71211">
                  <c:v>15.594957000000001</c:v>
                </c:pt>
                <c:pt idx="71212">
                  <c:v>15.591552</c:v>
                </c:pt>
                <c:pt idx="71213">
                  <c:v>15.588200000000001</c:v>
                </c:pt>
                <c:pt idx="71214">
                  <c:v>15.589105</c:v>
                </c:pt>
                <c:pt idx="71215">
                  <c:v>15.591416000000001</c:v>
                </c:pt>
                <c:pt idx="71216">
                  <c:v>15.591722000000001</c:v>
                </c:pt>
                <c:pt idx="71217">
                  <c:v>15.589487999999999</c:v>
                </c:pt>
                <c:pt idx="71218">
                  <c:v>15.591797</c:v>
                </c:pt>
                <c:pt idx="71219">
                  <c:v>15.601974</c:v>
                </c:pt>
                <c:pt idx="71220">
                  <c:v>15.604328000000001</c:v>
                </c:pt>
                <c:pt idx="71221">
                  <c:v>15.599781</c:v>
                </c:pt>
                <c:pt idx="71222">
                  <c:v>15.599907</c:v>
                </c:pt>
                <c:pt idx="71223">
                  <c:v>15.599959</c:v>
                </c:pt>
                <c:pt idx="71224">
                  <c:v>15.599485</c:v>
                </c:pt>
                <c:pt idx="71225">
                  <c:v>15.601357</c:v>
                </c:pt>
                <c:pt idx="71226">
                  <c:v>15.602244000000001</c:v>
                </c:pt>
                <c:pt idx="71227">
                  <c:v>15.601399000000001</c:v>
                </c:pt>
                <c:pt idx="71228">
                  <c:v>15.60108</c:v>
                </c:pt>
                <c:pt idx="71229">
                  <c:v>15.598808</c:v>
                </c:pt>
                <c:pt idx="71230">
                  <c:v>15.597861999999999</c:v>
                </c:pt>
                <c:pt idx="71231">
                  <c:v>15.600434</c:v>
                </c:pt>
                <c:pt idx="71232">
                  <c:v>15.59989</c:v>
                </c:pt>
                <c:pt idx="71233">
                  <c:v>15.599532</c:v>
                </c:pt>
                <c:pt idx="71234">
                  <c:v>15.603266</c:v>
                </c:pt>
                <c:pt idx="71235">
                  <c:v>15.607288</c:v>
                </c:pt>
                <c:pt idx="71236">
                  <c:v>15.609420999999999</c:v>
                </c:pt>
                <c:pt idx="71237">
                  <c:v>15.609014999999999</c:v>
                </c:pt>
                <c:pt idx="71238">
                  <c:v>15.606460999999999</c:v>
                </c:pt>
                <c:pt idx="71239">
                  <c:v>15.606382999999999</c:v>
                </c:pt>
                <c:pt idx="71240">
                  <c:v>15.607004999999999</c:v>
                </c:pt>
                <c:pt idx="71241">
                  <c:v>15.604467</c:v>
                </c:pt>
                <c:pt idx="71242">
                  <c:v>15.603339</c:v>
                </c:pt>
                <c:pt idx="71243">
                  <c:v>15.60491</c:v>
                </c:pt>
                <c:pt idx="71244">
                  <c:v>15.604634000000001</c:v>
                </c:pt>
                <c:pt idx="71245">
                  <c:v>15.599674</c:v>
                </c:pt>
                <c:pt idx="71246">
                  <c:v>15.598031000000001</c:v>
                </c:pt>
                <c:pt idx="71247">
                  <c:v>15.601566999999999</c:v>
                </c:pt>
                <c:pt idx="71248">
                  <c:v>15.601611999999999</c:v>
                </c:pt>
                <c:pt idx="71249">
                  <c:v>15.600644000000001</c:v>
                </c:pt>
                <c:pt idx="71250">
                  <c:v>15.605012</c:v>
                </c:pt>
                <c:pt idx="71251">
                  <c:v>15.607397000000001</c:v>
                </c:pt>
                <c:pt idx="71252">
                  <c:v>15.604324</c:v>
                </c:pt>
                <c:pt idx="71253">
                  <c:v>15.605021000000001</c:v>
                </c:pt>
                <c:pt idx="71254">
                  <c:v>15.605188999999999</c:v>
                </c:pt>
                <c:pt idx="71255">
                  <c:v>15.603109999999999</c:v>
                </c:pt>
                <c:pt idx="71256">
                  <c:v>15.602857</c:v>
                </c:pt>
                <c:pt idx="71257">
                  <c:v>15.601229</c:v>
                </c:pt>
                <c:pt idx="71258">
                  <c:v>15.602398000000001</c:v>
                </c:pt>
                <c:pt idx="71259">
                  <c:v>15.609116</c:v>
                </c:pt>
                <c:pt idx="71260">
                  <c:v>15.612026</c:v>
                </c:pt>
                <c:pt idx="71261">
                  <c:v>15.608565</c:v>
                </c:pt>
                <c:pt idx="71262">
                  <c:v>15.610016</c:v>
                </c:pt>
                <c:pt idx="71263">
                  <c:v>15.611851</c:v>
                </c:pt>
                <c:pt idx="71264">
                  <c:v>15.611979</c:v>
                </c:pt>
                <c:pt idx="71265">
                  <c:v>15.613731</c:v>
                </c:pt>
                <c:pt idx="71266">
                  <c:v>15.611347</c:v>
                </c:pt>
                <c:pt idx="71267">
                  <c:v>15.610993000000001</c:v>
                </c:pt>
                <c:pt idx="71268">
                  <c:v>15.615354</c:v>
                </c:pt>
                <c:pt idx="71269">
                  <c:v>15.615418999999999</c:v>
                </c:pt>
                <c:pt idx="71270">
                  <c:v>15.611589</c:v>
                </c:pt>
                <c:pt idx="71271">
                  <c:v>15.613047</c:v>
                </c:pt>
                <c:pt idx="71272">
                  <c:v>15.61547</c:v>
                </c:pt>
                <c:pt idx="71273">
                  <c:v>15.612888</c:v>
                </c:pt>
                <c:pt idx="71274">
                  <c:v>15.611765</c:v>
                </c:pt>
                <c:pt idx="71275">
                  <c:v>15.61387</c:v>
                </c:pt>
                <c:pt idx="71276">
                  <c:v>15.612287</c:v>
                </c:pt>
                <c:pt idx="71277">
                  <c:v>15.610187</c:v>
                </c:pt>
                <c:pt idx="71278">
                  <c:v>15.61252</c:v>
                </c:pt>
                <c:pt idx="71279">
                  <c:v>15.613251</c:v>
                </c:pt>
                <c:pt idx="71280">
                  <c:v>15.610530000000001</c:v>
                </c:pt>
                <c:pt idx="71281">
                  <c:v>15.610963999999999</c:v>
                </c:pt>
                <c:pt idx="71282">
                  <c:v>15.614928000000001</c:v>
                </c:pt>
                <c:pt idx="71283">
                  <c:v>15.615516</c:v>
                </c:pt>
                <c:pt idx="71284">
                  <c:v>15.612310000000001</c:v>
                </c:pt>
                <c:pt idx="71285">
                  <c:v>15.611834</c:v>
                </c:pt>
                <c:pt idx="71286">
                  <c:v>15.612386000000001</c:v>
                </c:pt>
                <c:pt idx="71287">
                  <c:v>15.611340999999999</c:v>
                </c:pt>
                <c:pt idx="71288">
                  <c:v>15.612336000000001</c:v>
                </c:pt>
                <c:pt idx="71289">
                  <c:v>15.612429000000001</c:v>
                </c:pt>
                <c:pt idx="71290">
                  <c:v>15.608927</c:v>
                </c:pt>
                <c:pt idx="71291">
                  <c:v>15.612527</c:v>
                </c:pt>
                <c:pt idx="71292">
                  <c:v>15.615914</c:v>
                </c:pt>
                <c:pt idx="71293">
                  <c:v>15.606877000000001</c:v>
                </c:pt>
                <c:pt idx="71294">
                  <c:v>15.603782000000001</c:v>
                </c:pt>
                <c:pt idx="71295">
                  <c:v>15.611217999999999</c:v>
                </c:pt>
                <c:pt idx="71296">
                  <c:v>15.613493</c:v>
                </c:pt>
                <c:pt idx="71297">
                  <c:v>15.612987</c:v>
                </c:pt>
                <c:pt idx="71298">
                  <c:v>15.615218</c:v>
                </c:pt>
                <c:pt idx="71299">
                  <c:v>15.616493</c:v>
                </c:pt>
                <c:pt idx="71300">
                  <c:v>15.615330999999999</c:v>
                </c:pt>
                <c:pt idx="71301">
                  <c:v>15.614440999999999</c:v>
                </c:pt>
                <c:pt idx="71302">
                  <c:v>15.614689</c:v>
                </c:pt>
                <c:pt idx="71303">
                  <c:v>15.615497</c:v>
                </c:pt>
                <c:pt idx="71304">
                  <c:v>15.617368000000001</c:v>
                </c:pt>
                <c:pt idx="71305">
                  <c:v>15.62079</c:v>
                </c:pt>
                <c:pt idx="71306">
                  <c:v>15.624459999999999</c:v>
                </c:pt>
                <c:pt idx="71307">
                  <c:v>15.626013</c:v>
                </c:pt>
                <c:pt idx="71308">
                  <c:v>15.625920000000001</c:v>
                </c:pt>
                <c:pt idx="71309">
                  <c:v>15.624559</c:v>
                </c:pt>
                <c:pt idx="71310">
                  <c:v>15.622506</c:v>
                </c:pt>
                <c:pt idx="71311">
                  <c:v>15.621884</c:v>
                </c:pt>
                <c:pt idx="71312">
                  <c:v>15.622845</c:v>
                </c:pt>
                <c:pt idx="71313">
                  <c:v>15.621331</c:v>
                </c:pt>
                <c:pt idx="71314">
                  <c:v>15.62218</c:v>
                </c:pt>
                <c:pt idx="71315">
                  <c:v>15.628482999999999</c:v>
                </c:pt>
                <c:pt idx="71316">
                  <c:v>15.628757</c:v>
                </c:pt>
                <c:pt idx="71317">
                  <c:v>15.622328</c:v>
                </c:pt>
                <c:pt idx="71318">
                  <c:v>15.621613</c:v>
                </c:pt>
                <c:pt idx="71319">
                  <c:v>15.625387999999999</c:v>
                </c:pt>
                <c:pt idx="71320">
                  <c:v>15.626557999999999</c:v>
                </c:pt>
                <c:pt idx="71321">
                  <c:v>15.628333</c:v>
                </c:pt>
                <c:pt idx="71322">
                  <c:v>15.630443</c:v>
                </c:pt>
                <c:pt idx="71323">
                  <c:v>15.628807999999999</c:v>
                </c:pt>
                <c:pt idx="71324">
                  <c:v>15.626021</c:v>
                </c:pt>
                <c:pt idx="71325">
                  <c:v>15.623858999999999</c:v>
                </c:pt>
                <c:pt idx="71326">
                  <c:v>15.625311</c:v>
                </c:pt>
                <c:pt idx="71327">
                  <c:v>15.628458</c:v>
                </c:pt>
                <c:pt idx="71328">
                  <c:v>15.626915</c:v>
                </c:pt>
                <c:pt idx="71329">
                  <c:v>15.624929</c:v>
                </c:pt>
                <c:pt idx="71330">
                  <c:v>15.627159000000001</c:v>
                </c:pt>
                <c:pt idx="71331">
                  <c:v>15.628183999999999</c:v>
                </c:pt>
                <c:pt idx="71332">
                  <c:v>15.62481</c:v>
                </c:pt>
                <c:pt idx="71333">
                  <c:v>15.625043</c:v>
                </c:pt>
                <c:pt idx="71334">
                  <c:v>15.625363999999999</c:v>
                </c:pt>
                <c:pt idx="71335">
                  <c:v>15.620950000000001</c:v>
                </c:pt>
                <c:pt idx="71336">
                  <c:v>15.619296</c:v>
                </c:pt>
                <c:pt idx="71337">
                  <c:v>15.624947000000001</c:v>
                </c:pt>
                <c:pt idx="71338">
                  <c:v>15.628270000000001</c:v>
                </c:pt>
                <c:pt idx="71339">
                  <c:v>15.628363999999999</c:v>
                </c:pt>
                <c:pt idx="71340">
                  <c:v>15.632482</c:v>
                </c:pt>
                <c:pt idx="71341">
                  <c:v>15.631384000000001</c:v>
                </c:pt>
                <c:pt idx="71342">
                  <c:v>15.628249</c:v>
                </c:pt>
                <c:pt idx="71343">
                  <c:v>15.63026</c:v>
                </c:pt>
                <c:pt idx="71344">
                  <c:v>15.626863999999999</c:v>
                </c:pt>
                <c:pt idx="71345">
                  <c:v>15.622482</c:v>
                </c:pt>
                <c:pt idx="71346">
                  <c:v>15.625146000000001</c:v>
                </c:pt>
                <c:pt idx="71347">
                  <c:v>15.624962999999999</c:v>
                </c:pt>
                <c:pt idx="71348">
                  <c:v>15.620621</c:v>
                </c:pt>
                <c:pt idx="71349">
                  <c:v>15.621209</c:v>
                </c:pt>
                <c:pt idx="71350">
                  <c:v>15.627335</c:v>
                </c:pt>
                <c:pt idx="71351">
                  <c:v>15.630906</c:v>
                </c:pt>
                <c:pt idx="71352">
                  <c:v>15.630341</c:v>
                </c:pt>
                <c:pt idx="71353">
                  <c:v>15.628823000000001</c:v>
                </c:pt>
                <c:pt idx="71354">
                  <c:v>15.626624</c:v>
                </c:pt>
                <c:pt idx="71355">
                  <c:v>15.626284999999999</c:v>
                </c:pt>
                <c:pt idx="71356">
                  <c:v>15.630013</c:v>
                </c:pt>
                <c:pt idx="71357">
                  <c:v>15.634767</c:v>
                </c:pt>
                <c:pt idx="71358">
                  <c:v>15.635833</c:v>
                </c:pt>
                <c:pt idx="71359">
                  <c:v>15.632341</c:v>
                </c:pt>
                <c:pt idx="71360">
                  <c:v>15.63477</c:v>
                </c:pt>
                <c:pt idx="71361">
                  <c:v>15.641366</c:v>
                </c:pt>
                <c:pt idx="71362">
                  <c:v>15.640415000000001</c:v>
                </c:pt>
                <c:pt idx="71363">
                  <c:v>15.633706999999999</c:v>
                </c:pt>
                <c:pt idx="71364">
                  <c:v>15.632443</c:v>
                </c:pt>
                <c:pt idx="71365">
                  <c:v>15.637040000000001</c:v>
                </c:pt>
                <c:pt idx="71366">
                  <c:v>15.637562000000001</c:v>
                </c:pt>
                <c:pt idx="71367">
                  <c:v>15.634717999999999</c:v>
                </c:pt>
                <c:pt idx="71368">
                  <c:v>15.63092</c:v>
                </c:pt>
                <c:pt idx="71369">
                  <c:v>15.632451</c:v>
                </c:pt>
                <c:pt idx="71370">
                  <c:v>15.638019999999999</c:v>
                </c:pt>
                <c:pt idx="71371">
                  <c:v>15.636545999999999</c:v>
                </c:pt>
                <c:pt idx="71372">
                  <c:v>15.633656999999999</c:v>
                </c:pt>
                <c:pt idx="71373">
                  <c:v>15.632947</c:v>
                </c:pt>
                <c:pt idx="71374">
                  <c:v>15.633806999999999</c:v>
                </c:pt>
                <c:pt idx="71375">
                  <c:v>15.637900999999999</c:v>
                </c:pt>
                <c:pt idx="71376">
                  <c:v>15.640796</c:v>
                </c:pt>
                <c:pt idx="71377">
                  <c:v>15.640193999999999</c:v>
                </c:pt>
                <c:pt idx="71378">
                  <c:v>15.641728000000001</c:v>
                </c:pt>
                <c:pt idx="71379">
                  <c:v>15.643183000000001</c:v>
                </c:pt>
                <c:pt idx="71380">
                  <c:v>15.639483</c:v>
                </c:pt>
                <c:pt idx="71381">
                  <c:v>15.638078</c:v>
                </c:pt>
                <c:pt idx="71382">
                  <c:v>15.639262</c:v>
                </c:pt>
                <c:pt idx="71383">
                  <c:v>15.639821</c:v>
                </c:pt>
                <c:pt idx="71384">
                  <c:v>15.640943</c:v>
                </c:pt>
                <c:pt idx="71385">
                  <c:v>15.640381</c:v>
                </c:pt>
                <c:pt idx="71386">
                  <c:v>15.638588</c:v>
                </c:pt>
                <c:pt idx="71387">
                  <c:v>15.635557</c:v>
                </c:pt>
                <c:pt idx="71388">
                  <c:v>15.635767</c:v>
                </c:pt>
                <c:pt idx="71389">
                  <c:v>15.641022</c:v>
                </c:pt>
                <c:pt idx="71390">
                  <c:v>15.64339</c:v>
                </c:pt>
                <c:pt idx="71391">
                  <c:v>15.641767</c:v>
                </c:pt>
                <c:pt idx="71392">
                  <c:v>15.63893</c:v>
                </c:pt>
                <c:pt idx="71393">
                  <c:v>15.636155</c:v>
                </c:pt>
                <c:pt idx="71394">
                  <c:v>15.635789000000001</c:v>
                </c:pt>
                <c:pt idx="71395">
                  <c:v>15.637988</c:v>
                </c:pt>
                <c:pt idx="71396">
                  <c:v>15.643655000000001</c:v>
                </c:pt>
                <c:pt idx="71397">
                  <c:v>15.644078</c:v>
                </c:pt>
                <c:pt idx="71398">
                  <c:v>15.637508</c:v>
                </c:pt>
                <c:pt idx="71399">
                  <c:v>15.635762</c:v>
                </c:pt>
                <c:pt idx="71400">
                  <c:v>15.641479</c:v>
                </c:pt>
                <c:pt idx="71401">
                  <c:v>15.647755999999999</c:v>
                </c:pt>
                <c:pt idx="71402">
                  <c:v>15.646115</c:v>
                </c:pt>
                <c:pt idx="71403">
                  <c:v>15.644594</c:v>
                </c:pt>
                <c:pt idx="71404">
                  <c:v>15.651680000000001</c:v>
                </c:pt>
                <c:pt idx="71405">
                  <c:v>15.654261999999999</c:v>
                </c:pt>
                <c:pt idx="71406">
                  <c:v>15.651242999999999</c:v>
                </c:pt>
                <c:pt idx="71407">
                  <c:v>15.650290999999999</c:v>
                </c:pt>
                <c:pt idx="71408">
                  <c:v>15.652227</c:v>
                </c:pt>
                <c:pt idx="71409">
                  <c:v>15.651464000000001</c:v>
                </c:pt>
                <c:pt idx="71410">
                  <c:v>15.649542</c:v>
                </c:pt>
                <c:pt idx="71411">
                  <c:v>15.64838</c:v>
                </c:pt>
                <c:pt idx="71412">
                  <c:v>15.647466</c:v>
                </c:pt>
                <c:pt idx="71413">
                  <c:v>15.647627</c:v>
                </c:pt>
                <c:pt idx="71414">
                  <c:v>15.646321</c:v>
                </c:pt>
                <c:pt idx="71415">
                  <c:v>15.645187999999999</c:v>
                </c:pt>
                <c:pt idx="71416">
                  <c:v>15.645436</c:v>
                </c:pt>
                <c:pt idx="71417">
                  <c:v>15.644227000000001</c:v>
                </c:pt>
                <c:pt idx="71418">
                  <c:v>15.646333</c:v>
                </c:pt>
                <c:pt idx="71419">
                  <c:v>15.651026</c:v>
                </c:pt>
                <c:pt idx="71420">
                  <c:v>15.649450999999999</c:v>
                </c:pt>
                <c:pt idx="71421">
                  <c:v>15.646068</c:v>
                </c:pt>
                <c:pt idx="71422">
                  <c:v>15.645555999999999</c:v>
                </c:pt>
                <c:pt idx="71423">
                  <c:v>15.643727</c:v>
                </c:pt>
                <c:pt idx="71424">
                  <c:v>15.644762</c:v>
                </c:pt>
                <c:pt idx="71425">
                  <c:v>15.649279</c:v>
                </c:pt>
                <c:pt idx="71426">
                  <c:v>15.650302999999999</c:v>
                </c:pt>
                <c:pt idx="71427">
                  <c:v>15.648425</c:v>
                </c:pt>
                <c:pt idx="71428">
                  <c:v>15.646642</c:v>
                </c:pt>
                <c:pt idx="71429">
                  <c:v>15.645663000000001</c:v>
                </c:pt>
                <c:pt idx="71430">
                  <c:v>15.648251</c:v>
                </c:pt>
                <c:pt idx="71431">
                  <c:v>15.64991</c:v>
                </c:pt>
                <c:pt idx="71432">
                  <c:v>15.648121</c:v>
                </c:pt>
                <c:pt idx="71433">
                  <c:v>15.646315</c:v>
                </c:pt>
                <c:pt idx="71434">
                  <c:v>15.648076</c:v>
                </c:pt>
                <c:pt idx="71435">
                  <c:v>15.65035</c:v>
                </c:pt>
                <c:pt idx="71436">
                  <c:v>15.647982000000001</c:v>
                </c:pt>
                <c:pt idx="71437">
                  <c:v>15.644956000000001</c:v>
                </c:pt>
                <c:pt idx="71438">
                  <c:v>15.647797000000001</c:v>
                </c:pt>
                <c:pt idx="71439">
                  <c:v>15.648436999999999</c:v>
                </c:pt>
                <c:pt idx="71440">
                  <c:v>15.647550000000001</c:v>
                </c:pt>
                <c:pt idx="71441">
                  <c:v>15.649716</c:v>
                </c:pt>
                <c:pt idx="71442">
                  <c:v>15.651661000000001</c:v>
                </c:pt>
                <c:pt idx="71443">
                  <c:v>15.653938999999999</c:v>
                </c:pt>
                <c:pt idx="71444">
                  <c:v>15.654144000000001</c:v>
                </c:pt>
                <c:pt idx="71445">
                  <c:v>15.652801</c:v>
                </c:pt>
                <c:pt idx="71446">
                  <c:v>15.652752</c:v>
                </c:pt>
                <c:pt idx="71447">
                  <c:v>15.651241000000001</c:v>
                </c:pt>
                <c:pt idx="71448">
                  <c:v>15.650264</c:v>
                </c:pt>
                <c:pt idx="71449">
                  <c:v>15.653952</c:v>
                </c:pt>
                <c:pt idx="71450">
                  <c:v>15.658001000000001</c:v>
                </c:pt>
                <c:pt idx="71451">
                  <c:v>15.655011999999999</c:v>
                </c:pt>
                <c:pt idx="71452">
                  <c:v>15.653029999999999</c:v>
                </c:pt>
                <c:pt idx="71453">
                  <c:v>15.65817</c:v>
                </c:pt>
                <c:pt idx="71454">
                  <c:v>15.658187</c:v>
                </c:pt>
                <c:pt idx="71455">
                  <c:v>15.653003</c:v>
                </c:pt>
                <c:pt idx="71456">
                  <c:v>15.652894</c:v>
                </c:pt>
                <c:pt idx="71457">
                  <c:v>15.654104</c:v>
                </c:pt>
                <c:pt idx="71458">
                  <c:v>15.652803</c:v>
                </c:pt>
                <c:pt idx="71459">
                  <c:v>15.652737</c:v>
                </c:pt>
                <c:pt idx="71460">
                  <c:v>15.655671</c:v>
                </c:pt>
                <c:pt idx="71461">
                  <c:v>15.654127000000001</c:v>
                </c:pt>
                <c:pt idx="71462">
                  <c:v>15.649031000000001</c:v>
                </c:pt>
                <c:pt idx="71463">
                  <c:v>15.650727</c:v>
                </c:pt>
                <c:pt idx="71464">
                  <c:v>15.654925</c:v>
                </c:pt>
                <c:pt idx="71465">
                  <c:v>15.654508</c:v>
                </c:pt>
                <c:pt idx="71466">
                  <c:v>15.654645</c:v>
                </c:pt>
                <c:pt idx="71467">
                  <c:v>15.655450999999999</c:v>
                </c:pt>
                <c:pt idx="71468">
                  <c:v>15.655170999999999</c:v>
                </c:pt>
                <c:pt idx="71469">
                  <c:v>15.657776</c:v>
                </c:pt>
                <c:pt idx="71470">
                  <c:v>15.662141</c:v>
                </c:pt>
                <c:pt idx="71471">
                  <c:v>15.662737</c:v>
                </c:pt>
                <c:pt idx="71472">
                  <c:v>15.66239</c:v>
                </c:pt>
                <c:pt idx="71473">
                  <c:v>15.660926999999999</c:v>
                </c:pt>
                <c:pt idx="71474">
                  <c:v>15.659079999999999</c:v>
                </c:pt>
                <c:pt idx="71475">
                  <c:v>15.661002</c:v>
                </c:pt>
                <c:pt idx="71476">
                  <c:v>15.663793</c:v>
                </c:pt>
                <c:pt idx="71477">
                  <c:v>15.664083</c:v>
                </c:pt>
                <c:pt idx="71478">
                  <c:v>15.661548</c:v>
                </c:pt>
                <c:pt idx="71479">
                  <c:v>15.659952000000001</c:v>
                </c:pt>
                <c:pt idx="71480">
                  <c:v>15.663311</c:v>
                </c:pt>
                <c:pt idx="71481">
                  <c:v>15.667208</c:v>
                </c:pt>
                <c:pt idx="71482">
                  <c:v>15.664863</c:v>
                </c:pt>
                <c:pt idx="71483">
                  <c:v>15.660669</c:v>
                </c:pt>
                <c:pt idx="71484">
                  <c:v>15.662862000000001</c:v>
                </c:pt>
                <c:pt idx="71485">
                  <c:v>15.666391000000001</c:v>
                </c:pt>
                <c:pt idx="71486">
                  <c:v>15.667057</c:v>
                </c:pt>
                <c:pt idx="71487">
                  <c:v>15.667999999999999</c:v>
                </c:pt>
                <c:pt idx="71488">
                  <c:v>15.667214</c:v>
                </c:pt>
                <c:pt idx="71489">
                  <c:v>15.66526</c:v>
                </c:pt>
                <c:pt idx="71490">
                  <c:v>15.667052999999999</c:v>
                </c:pt>
                <c:pt idx="71491">
                  <c:v>15.668746000000001</c:v>
                </c:pt>
                <c:pt idx="71492">
                  <c:v>15.667256</c:v>
                </c:pt>
                <c:pt idx="71493">
                  <c:v>15.667118</c:v>
                </c:pt>
                <c:pt idx="71494">
                  <c:v>15.670093</c:v>
                </c:pt>
                <c:pt idx="71495">
                  <c:v>15.668791000000001</c:v>
                </c:pt>
                <c:pt idx="71496">
                  <c:v>15.665450999999999</c:v>
                </c:pt>
                <c:pt idx="71497">
                  <c:v>15.666465000000001</c:v>
                </c:pt>
                <c:pt idx="71498">
                  <c:v>15.667744000000001</c:v>
                </c:pt>
                <c:pt idx="71499">
                  <c:v>15.667396</c:v>
                </c:pt>
                <c:pt idx="71500">
                  <c:v>15.669009000000001</c:v>
                </c:pt>
                <c:pt idx="71501">
                  <c:v>15.671851</c:v>
                </c:pt>
                <c:pt idx="71502">
                  <c:v>15.674562</c:v>
                </c:pt>
                <c:pt idx="71503">
                  <c:v>15.674678</c:v>
                </c:pt>
                <c:pt idx="71504">
                  <c:v>15.67206</c:v>
                </c:pt>
                <c:pt idx="71505">
                  <c:v>15.668015</c:v>
                </c:pt>
                <c:pt idx="71506">
                  <c:v>15.666651</c:v>
                </c:pt>
                <c:pt idx="71507">
                  <c:v>15.670878999999999</c:v>
                </c:pt>
                <c:pt idx="71508">
                  <c:v>15.671614</c:v>
                </c:pt>
                <c:pt idx="71509">
                  <c:v>15.670506</c:v>
                </c:pt>
                <c:pt idx="71510">
                  <c:v>15.672962999999999</c:v>
                </c:pt>
                <c:pt idx="71511">
                  <c:v>15.670714</c:v>
                </c:pt>
                <c:pt idx="71512">
                  <c:v>15.668582000000001</c:v>
                </c:pt>
                <c:pt idx="71513">
                  <c:v>15.670273</c:v>
                </c:pt>
                <c:pt idx="71514">
                  <c:v>15.669608999999999</c:v>
                </c:pt>
                <c:pt idx="71515">
                  <c:v>15.671074000000001</c:v>
                </c:pt>
                <c:pt idx="71516">
                  <c:v>15.673589</c:v>
                </c:pt>
                <c:pt idx="71517">
                  <c:v>15.671117000000001</c:v>
                </c:pt>
                <c:pt idx="71518">
                  <c:v>15.672872999999999</c:v>
                </c:pt>
                <c:pt idx="71519">
                  <c:v>15.678976</c:v>
                </c:pt>
                <c:pt idx="71520">
                  <c:v>15.67756</c:v>
                </c:pt>
                <c:pt idx="71521">
                  <c:v>15.675782999999999</c:v>
                </c:pt>
                <c:pt idx="71522">
                  <c:v>15.67923</c:v>
                </c:pt>
                <c:pt idx="71523">
                  <c:v>15.674581</c:v>
                </c:pt>
                <c:pt idx="71524">
                  <c:v>15.672003</c:v>
                </c:pt>
                <c:pt idx="71525">
                  <c:v>15.680377</c:v>
                </c:pt>
                <c:pt idx="71526">
                  <c:v>15.680479</c:v>
                </c:pt>
                <c:pt idx="71527">
                  <c:v>15.672090000000001</c:v>
                </c:pt>
                <c:pt idx="71528">
                  <c:v>15.672245</c:v>
                </c:pt>
                <c:pt idx="71529">
                  <c:v>15.673829</c:v>
                </c:pt>
                <c:pt idx="71530">
                  <c:v>15.674747999999999</c:v>
                </c:pt>
                <c:pt idx="71531">
                  <c:v>15.680351999999999</c:v>
                </c:pt>
                <c:pt idx="71532">
                  <c:v>15.679482999999999</c:v>
                </c:pt>
                <c:pt idx="71533">
                  <c:v>15.674429999999999</c:v>
                </c:pt>
                <c:pt idx="71534">
                  <c:v>15.673994</c:v>
                </c:pt>
                <c:pt idx="71535">
                  <c:v>15.675427000000001</c:v>
                </c:pt>
                <c:pt idx="71536">
                  <c:v>15.676285999999999</c:v>
                </c:pt>
                <c:pt idx="71537">
                  <c:v>15.677802</c:v>
                </c:pt>
                <c:pt idx="71538">
                  <c:v>15.677315999999999</c:v>
                </c:pt>
                <c:pt idx="71539">
                  <c:v>15.677232</c:v>
                </c:pt>
                <c:pt idx="71540">
                  <c:v>15.679228999999999</c:v>
                </c:pt>
                <c:pt idx="71541">
                  <c:v>15.677954</c:v>
                </c:pt>
                <c:pt idx="71542">
                  <c:v>15.67826</c:v>
                </c:pt>
                <c:pt idx="71543">
                  <c:v>15.679881</c:v>
                </c:pt>
                <c:pt idx="71544">
                  <c:v>15.678677</c:v>
                </c:pt>
                <c:pt idx="71545">
                  <c:v>15.678419999999999</c:v>
                </c:pt>
                <c:pt idx="71546">
                  <c:v>15.679767999999999</c:v>
                </c:pt>
                <c:pt idx="71547">
                  <c:v>15.679682</c:v>
                </c:pt>
                <c:pt idx="71548">
                  <c:v>15.679233</c:v>
                </c:pt>
                <c:pt idx="71549">
                  <c:v>15.678909000000001</c:v>
                </c:pt>
                <c:pt idx="71550">
                  <c:v>15.677185</c:v>
                </c:pt>
                <c:pt idx="71551">
                  <c:v>15.675916000000001</c:v>
                </c:pt>
                <c:pt idx="71552">
                  <c:v>15.679600000000001</c:v>
                </c:pt>
                <c:pt idx="71553">
                  <c:v>15.683184000000001</c:v>
                </c:pt>
                <c:pt idx="71554">
                  <c:v>15.682986</c:v>
                </c:pt>
                <c:pt idx="71555">
                  <c:v>15.684021</c:v>
                </c:pt>
                <c:pt idx="71556">
                  <c:v>15.683956</c:v>
                </c:pt>
                <c:pt idx="71557">
                  <c:v>15.681165</c:v>
                </c:pt>
                <c:pt idx="71558">
                  <c:v>15.682696999999999</c:v>
                </c:pt>
                <c:pt idx="71559">
                  <c:v>15.684673999999999</c:v>
                </c:pt>
                <c:pt idx="71560">
                  <c:v>15.684089999999999</c:v>
                </c:pt>
                <c:pt idx="71561">
                  <c:v>15.684558000000001</c:v>
                </c:pt>
                <c:pt idx="71562">
                  <c:v>15.686723000000001</c:v>
                </c:pt>
                <c:pt idx="71563">
                  <c:v>15.687493999999999</c:v>
                </c:pt>
                <c:pt idx="71564">
                  <c:v>15.688736</c:v>
                </c:pt>
                <c:pt idx="71565">
                  <c:v>15.688768</c:v>
                </c:pt>
                <c:pt idx="71566">
                  <c:v>15.685679</c:v>
                </c:pt>
                <c:pt idx="71567">
                  <c:v>15.687621999999999</c:v>
                </c:pt>
                <c:pt idx="71568">
                  <c:v>15.689473</c:v>
                </c:pt>
                <c:pt idx="71569">
                  <c:v>15.683653</c:v>
                </c:pt>
                <c:pt idx="71570">
                  <c:v>15.681063</c:v>
                </c:pt>
                <c:pt idx="71571">
                  <c:v>15.682957999999999</c:v>
                </c:pt>
                <c:pt idx="71572">
                  <c:v>15.683668000000001</c:v>
                </c:pt>
                <c:pt idx="71573">
                  <c:v>15.687646000000001</c:v>
                </c:pt>
                <c:pt idx="71574">
                  <c:v>15.689223</c:v>
                </c:pt>
                <c:pt idx="71575">
                  <c:v>15.684794999999999</c:v>
                </c:pt>
                <c:pt idx="71576">
                  <c:v>15.685750000000001</c:v>
                </c:pt>
                <c:pt idx="71577">
                  <c:v>15.689786</c:v>
                </c:pt>
                <c:pt idx="71578">
                  <c:v>15.688674000000001</c:v>
                </c:pt>
                <c:pt idx="71579">
                  <c:v>15.688184</c:v>
                </c:pt>
                <c:pt idx="71580">
                  <c:v>15.686524</c:v>
                </c:pt>
                <c:pt idx="71581">
                  <c:v>15.682596999999999</c:v>
                </c:pt>
                <c:pt idx="71582">
                  <c:v>15.685701999999999</c:v>
                </c:pt>
                <c:pt idx="71583">
                  <c:v>15.690208</c:v>
                </c:pt>
                <c:pt idx="71584">
                  <c:v>15.688573999999999</c:v>
                </c:pt>
                <c:pt idx="71585">
                  <c:v>15.685775</c:v>
                </c:pt>
                <c:pt idx="71586">
                  <c:v>15.686192</c:v>
                </c:pt>
                <c:pt idx="71587">
                  <c:v>15.687872</c:v>
                </c:pt>
                <c:pt idx="71588">
                  <c:v>15.689093</c:v>
                </c:pt>
                <c:pt idx="71589">
                  <c:v>15.689511</c:v>
                </c:pt>
                <c:pt idx="71590">
                  <c:v>15.691208</c:v>
                </c:pt>
                <c:pt idx="71591">
                  <c:v>15.693635</c:v>
                </c:pt>
                <c:pt idx="71592">
                  <c:v>15.693391</c:v>
                </c:pt>
                <c:pt idx="71593">
                  <c:v>15.687778</c:v>
                </c:pt>
                <c:pt idx="71594">
                  <c:v>15.686199999999999</c:v>
                </c:pt>
                <c:pt idx="71595">
                  <c:v>15.688677999999999</c:v>
                </c:pt>
                <c:pt idx="71596">
                  <c:v>15.689859</c:v>
                </c:pt>
                <c:pt idx="71597">
                  <c:v>15.694546000000001</c:v>
                </c:pt>
                <c:pt idx="71598">
                  <c:v>15.69773</c:v>
                </c:pt>
                <c:pt idx="71599">
                  <c:v>15.695651</c:v>
                </c:pt>
                <c:pt idx="71600">
                  <c:v>15.698326</c:v>
                </c:pt>
                <c:pt idx="71601">
                  <c:v>15.702353</c:v>
                </c:pt>
                <c:pt idx="71602">
                  <c:v>15.700514</c:v>
                </c:pt>
                <c:pt idx="71603">
                  <c:v>15.697867</c:v>
                </c:pt>
                <c:pt idx="71604">
                  <c:v>15.695551999999999</c:v>
                </c:pt>
                <c:pt idx="71605">
                  <c:v>15.693901</c:v>
                </c:pt>
                <c:pt idx="71606">
                  <c:v>15.695516</c:v>
                </c:pt>
                <c:pt idx="71607">
                  <c:v>15.698302</c:v>
                </c:pt>
                <c:pt idx="71608">
                  <c:v>15.69881</c:v>
                </c:pt>
                <c:pt idx="71609">
                  <c:v>15.697443</c:v>
                </c:pt>
                <c:pt idx="71610">
                  <c:v>15.698057</c:v>
                </c:pt>
                <c:pt idx="71611">
                  <c:v>15.699681</c:v>
                </c:pt>
                <c:pt idx="71612">
                  <c:v>15.697105000000001</c:v>
                </c:pt>
                <c:pt idx="71613">
                  <c:v>15.694337000000001</c:v>
                </c:pt>
                <c:pt idx="71614">
                  <c:v>15.695442</c:v>
                </c:pt>
                <c:pt idx="71615">
                  <c:v>15.696493</c:v>
                </c:pt>
                <c:pt idx="71616">
                  <c:v>15.696031</c:v>
                </c:pt>
                <c:pt idx="71617">
                  <c:v>15.695731</c:v>
                </c:pt>
                <c:pt idx="71618">
                  <c:v>15.695811000000001</c:v>
                </c:pt>
                <c:pt idx="71619">
                  <c:v>15.694697</c:v>
                </c:pt>
                <c:pt idx="71620">
                  <c:v>15.694825</c:v>
                </c:pt>
                <c:pt idx="71621">
                  <c:v>15.693553</c:v>
                </c:pt>
                <c:pt idx="71622">
                  <c:v>15.690815000000001</c:v>
                </c:pt>
                <c:pt idx="71623">
                  <c:v>15.692538000000001</c:v>
                </c:pt>
                <c:pt idx="71624">
                  <c:v>15.693773999999999</c:v>
                </c:pt>
                <c:pt idx="71625">
                  <c:v>15.690537000000001</c:v>
                </c:pt>
                <c:pt idx="71626">
                  <c:v>15.690481</c:v>
                </c:pt>
                <c:pt idx="71627">
                  <c:v>15.694429</c:v>
                </c:pt>
                <c:pt idx="71628">
                  <c:v>15.697532000000001</c:v>
                </c:pt>
                <c:pt idx="71629">
                  <c:v>15.694758999999999</c:v>
                </c:pt>
                <c:pt idx="71630">
                  <c:v>15.691245</c:v>
                </c:pt>
                <c:pt idx="71631">
                  <c:v>15.694084</c:v>
                </c:pt>
                <c:pt idx="71632">
                  <c:v>15.698212</c:v>
                </c:pt>
                <c:pt idx="71633">
                  <c:v>15.695262</c:v>
                </c:pt>
                <c:pt idx="71634">
                  <c:v>15.692937000000001</c:v>
                </c:pt>
                <c:pt idx="71635">
                  <c:v>15.694758999999999</c:v>
                </c:pt>
                <c:pt idx="71636">
                  <c:v>15.694515000000001</c:v>
                </c:pt>
                <c:pt idx="71637">
                  <c:v>15.697376999999999</c:v>
                </c:pt>
                <c:pt idx="71638">
                  <c:v>15.700968</c:v>
                </c:pt>
                <c:pt idx="71639">
                  <c:v>15.6982</c:v>
                </c:pt>
                <c:pt idx="71640">
                  <c:v>15.695937000000001</c:v>
                </c:pt>
                <c:pt idx="71641">
                  <c:v>15.698389000000001</c:v>
                </c:pt>
                <c:pt idx="71642">
                  <c:v>15.697583</c:v>
                </c:pt>
                <c:pt idx="71643">
                  <c:v>15.694265</c:v>
                </c:pt>
                <c:pt idx="71644">
                  <c:v>15.693578</c:v>
                </c:pt>
                <c:pt idx="71645">
                  <c:v>15.694774000000001</c:v>
                </c:pt>
                <c:pt idx="71646">
                  <c:v>15.694903</c:v>
                </c:pt>
                <c:pt idx="71647">
                  <c:v>15.698301000000001</c:v>
                </c:pt>
                <c:pt idx="71648">
                  <c:v>15.703206</c:v>
                </c:pt>
                <c:pt idx="71649">
                  <c:v>15.705030000000001</c:v>
                </c:pt>
                <c:pt idx="71650">
                  <c:v>15.705514000000001</c:v>
                </c:pt>
                <c:pt idx="71651">
                  <c:v>15.706545999999999</c:v>
                </c:pt>
                <c:pt idx="71652">
                  <c:v>15.70989</c:v>
                </c:pt>
                <c:pt idx="71653">
                  <c:v>15.70767</c:v>
                </c:pt>
                <c:pt idx="71654">
                  <c:v>15.702182000000001</c:v>
                </c:pt>
                <c:pt idx="71655">
                  <c:v>15.701966000000001</c:v>
                </c:pt>
                <c:pt idx="71656">
                  <c:v>15.703773</c:v>
                </c:pt>
                <c:pt idx="71657">
                  <c:v>15.707171000000001</c:v>
                </c:pt>
                <c:pt idx="71658">
                  <c:v>15.708951000000001</c:v>
                </c:pt>
                <c:pt idx="71659">
                  <c:v>15.705807999999999</c:v>
                </c:pt>
                <c:pt idx="71660">
                  <c:v>15.707585</c:v>
                </c:pt>
                <c:pt idx="71661">
                  <c:v>15.708653999999999</c:v>
                </c:pt>
                <c:pt idx="71662">
                  <c:v>15.706872000000001</c:v>
                </c:pt>
                <c:pt idx="71663">
                  <c:v>15.706379</c:v>
                </c:pt>
                <c:pt idx="71664">
                  <c:v>15.704803</c:v>
                </c:pt>
                <c:pt idx="71665">
                  <c:v>15.704694999999999</c:v>
                </c:pt>
                <c:pt idx="71666">
                  <c:v>15.70729</c:v>
                </c:pt>
                <c:pt idx="71667">
                  <c:v>15.707668</c:v>
                </c:pt>
                <c:pt idx="71668">
                  <c:v>15.707932</c:v>
                </c:pt>
                <c:pt idx="71669">
                  <c:v>15.711178</c:v>
                </c:pt>
                <c:pt idx="71670">
                  <c:v>15.711211</c:v>
                </c:pt>
                <c:pt idx="71671">
                  <c:v>15.711406999999999</c:v>
                </c:pt>
                <c:pt idx="71672">
                  <c:v>15.713507999999999</c:v>
                </c:pt>
                <c:pt idx="71673">
                  <c:v>15.708444999999999</c:v>
                </c:pt>
                <c:pt idx="71674">
                  <c:v>15.706300000000001</c:v>
                </c:pt>
                <c:pt idx="71675">
                  <c:v>15.711133999999999</c:v>
                </c:pt>
                <c:pt idx="71676">
                  <c:v>15.710534000000001</c:v>
                </c:pt>
                <c:pt idx="71677">
                  <c:v>15.709351</c:v>
                </c:pt>
                <c:pt idx="71678">
                  <c:v>15.714073000000001</c:v>
                </c:pt>
                <c:pt idx="71679">
                  <c:v>15.715113000000001</c:v>
                </c:pt>
                <c:pt idx="71680">
                  <c:v>15.712948000000001</c:v>
                </c:pt>
                <c:pt idx="71681">
                  <c:v>15.711831999999999</c:v>
                </c:pt>
                <c:pt idx="71682">
                  <c:v>15.711226999999999</c:v>
                </c:pt>
                <c:pt idx="71683">
                  <c:v>15.714675</c:v>
                </c:pt>
                <c:pt idx="71684">
                  <c:v>15.718035</c:v>
                </c:pt>
                <c:pt idx="71685">
                  <c:v>15.712992</c:v>
                </c:pt>
                <c:pt idx="71686">
                  <c:v>15.711365000000001</c:v>
                </c:pt>
                <c:pt idx="71687">
                  <c:v>15.715809999999999</c:v>
                </c:pt>
                <c:pt idx="71688">
                  <c:v>15.713585</c:v>
                </c:pt>
                <c:pt idx="71689">
                  <c:v>15.711501</c:v>
                </c:pt>
                <c:pt idx="71690">
                  <c:v>15.712448999999999</c:v>
                </c:pt>
                <c:pt idx="71691">
                  <c:v>15.714375</c:v>
                </c:pt>
                <c:pt idx="71692">
                  <c:v>15.718204999999999</c:v>
                </c:pt>
                <c:pt idx="71693">
                  <c:v>15.718362000000001</c:v>
                </c:pt>
                <c:pt idx="71694">
                  <c:v>15.718202</c:v>
                </c:pt>
                <c:pt idx="71695">
                  <c:v>15.719906</c:v>
                </c:pt>
                <c:pt idx="71696">
                  <c:v>15.716533</c:v>
                </c:pt>
                <c:pt idx="71697">
                  <c:v>15.711220000000001</c:v>
                </c:pt>
                <c:pt idx="71698">
                  <c:v>15.712960000000001</c:v>
                </c:pt>
                <c:pt idx="71699">
                  <c:v>15.714850999999999</c:v>
                </c:pt>
                <c:pt idx="71700">
                  <c:v>15.712526</c:v>
                </c:pt>
                <c:pt idx="71701">
                  <c:v>15.713138000000001</c:v>
                </c:pt>
                <c:pt idx="71702">
                  <c:v>15.714221</c:v>
                </c:pt>
                <c:pt idx="71703">
                  <c:v>15.711466</c:v>
                </c:pt>
                <c:pt idx="71704">
                  <c:v>15.710919000000001</c:v>
                </c:pt>
                <c:pt idx="71705">
                  <c:v>15.711330999999999</c:v>
                </c:pt>
                <c:pt idx="71706">
                  <c:v>15.713206</c:v>
                </c:pt>
                <c:pt idx="71707">
                  <c:v>15.717269</c:v>
                </c:pt>
                <c:pt idx="71708">
                  <c:v>15.715809</c:v>
                </c:pt>
                <c:pt idx="71709">
                  <c:v>15.716832</c:v>
                </c:pt>
                <c:pt idx="71710">
                  <c:v>15.723455</c:v>
                </c:pt>
                <c:pt idx="71711">
                  <c:v>15.723801</c:v>
                </c:pt>
                <c:pt idx="71712">
                  <c:v>15.720904000000001</c:v>
                </c:pt>
                <c:pt idx="71713">
                  <c:v>15.721679</c:v>
                </c:pt>
                <c:pt idx="71714">
                  <c:v>15.723112</c:v>
                </c:pt>
                <c:pt idx="71715">
                  <c:v>15.722521</c:v>
                </c:pt>
                <c:pt idx="71716">
                  <c:v>15.721882000000001</c:v>
                </c:pt>
                <c:pt idx="71717">
                  <c:v>15.721399</c:v>
                </c:pt>
                <c:pt idx="71718">
                  <c:v>15.719168</c:v>
                </c:pt>
                <c:pt idx="71719">
                  <c:v>15.717039</c:v>
                </c:pt>
                <c:pt idx="71720">
                  <c:v>15.717689</c:v>
                </c:pt>
                <c:pt idx="71721">
                  <c:v>15.719713</c:v>
                </c:pt>
                <c:pt idx="71722">
                  <c:v>15.719473000000001</c:v>
                </c:pt>
                <c:pt idx="71723">
                  <c:v>15.720356000000001</c:v>
                </c:pt>
                <c:pt idx="71724">
                  <c:v>15.724869999999999</c:v>
                </c:pt>
                <c:pt idx="71725">
                  <c:v>15.723375000000001</c:v>
                </c:pt>
                <c:pt idx="71726">
                  <c:v>15.719325</c:v>
                </c:pt>
                <c:pt idx="71727">
                  <c:v>15.720011</c:v>
                </c:pt>
                <c:pt idx="71728">
                  <c:v>15.720529000000001</c:v>
                </c:pt>
                <c:pt idx="71729">
                  <c:v>15.720451000000001</c:v>
                </c:pt>
                <c:pt idx="71730">
                  <c:v>15.721856000000001</c:v>
                </c:pt>
                <c:pt idx="71731">
                  <c:v>15.721481000000001</c:v>
                </c:pt>
                <c:pt idx="71732">
                  <c:v>15.722160000000001</c:v>
                </c:pt>
                <c:pt idx="71733">
                  <c:v>15.722189999999999</c:v>
                </c:pt>
                <c:pt idx="71734">
                  <c:v>15.720200999999999</c:v>
                </c:pt>
                <c:pt idx="71735">
                  <c:v>15.720001999999999</c:v>
                </c:pt>
                <c:pt idx="71736">
                  <c:v>15.720622000000001</c:v>
                </c:pt>
                <c:pt idx="71737">
                  <c:v>15.721467000000001</c:v>
                </c:pt>
                <c:pt idx="71738">
                  <c:v>15.721111000000001</c:v>
                </c:pt>
                <c:pt idx="71739">
                  <c:v>15.719753000000001</c:v>
                </c:pt>
                <c:pt idx="71740">
                  <c:v>15.718055</c:v>
                </c:pt>
                <c:pt idx="71741">
                  <c:v>15.717247</c:v>
                </c:pt>
                <c:pt idx="71742">
                  <c:v>15.721467000000001</c:v>
                </c:pt>
                <c:pt idx="71743">
                  <c:v>15.726186</c:v>
                </c:pt>
                <c:pt idx="71744">
                  <c:v>15.725743</c:v>
                </c:pt>
                <c:pt idx="71745">
                  <c:v>15.725417</c:v>
                </c:pt>
                <c:pt idx="71746">
                  <c:v>15.72794</c:v>
                </c:pt>
                <c:pt idx="71747">
                  <c:v>15.725566000000001</c:v>
                </c:pt>
                <c:pt idx="71748">
                  <c:v>15.723056</c:v>
                </c:pt>
                <c:pt idx="71749">
                  <c:v>15.725591</c:v>
                </c:pt>
                <c:pt idx="71750">
                  <c:v>15.727845</c:v>
                </c:pt>
                <c:pt idx="71751">
                  <c:v>15.726544000000001</c:v>
                </c:pt>
                <c:pt idx="71752">
                  <c:v>15.723277</c:v>
                </c:pt>
                <c:pt idx="71753">
                  <c:v>15.725600999999999</c:v>
                </c:pt>
                <c:pt idx="71754">
                  <c:v>15.728113</c:v>
                </c:pt>
                <c:pt idx="71755">
                  <c:v>15.72608</c:v>
                </c:pt>
                <c:pt idx="71756">
                  <c:v>15.723962</c:v>
                </c:pt>
                <c:pt idx="71757">
                  <c:v>15.726665000000001</c:v>
                </c:pt>
                <c:pt idx="71758">
                  <c:v>15.728521000000001</c:v>
                </c:pt>
                <c:pt idx="71759">
                  <c:v>15.724537</c:v>
                </c:pt>
                <c:pt idx="71760">
                  <c:v>15.726054</c:v>
                </c:pt>
                <c:pt idx="71761">
                  <c:v>15.729404000000001</c:v>
                </c:pt>
                <c:pt idx="71762">
                  <c:v>15.726341</c:v>
                </c:pt>
                <c:pt idx="71763">
                  <c:v>15.725360999999999</c:v>
                </c:pt>
                <c:pt idx="71764">
                  <c:v>15.726248</c:v>
                </c:pt>
                <c:pt idx="71765">
                  <c:v>15.725269000000001</c:v>
                </c:pt>
                <c:pt idx="71766">
                  <c:v>15.722535000000001</c:v>
                </c:pt>
                <c:pt idx="71767">
                  <c:v>15.721499</c:v>
                </c:pt>
                <c:pt idx="71768">
                  <c:v>15.726642999999999</c:v>
                </c:pt>
                <c:pt idx="71769">
                  <c:v>15.731211999999999</c:v>
                </c:pt>
                <c:pt idx="71770">
                  <c:v>15.731902</c:v>
                </c:pt>
                <c:pt idx="71771">
                  <c:v>15.733458000000001</c:v>
                </c:pt>
                <c:pt idx="71772">
                  <c:v>15.736808999999999</c:v>
                </c:pt>
                <c:pt idx="71773">
                  <c:v>15.737071</c:v>
                </c:pt>
                <c:pt idx="71774">
                  <c:v>15.733247</c:v>
                </c:pt>
                <c:pt idx="71775">
                  <c:v>15.729474</c:v>
                </c:pt>
                <c:pt idx="71776">
                  <c:v>15.728755</c:v>
                </c:pt>
                <c:pt idx="71777">
                  <c:v>15.731064999999999</c:v>
                </c:pt>
                <c:pt idx="71778">
                  <c:v>15.730264</c:v>
                </c:pt>
                <c:pt idx="71779">
                  <c:v>15.730009000000001</c:v>
                </c:pt>
                <c:pt idx="71780">
                  <c:v>15.733717</c:v>
                </c:pt>
                <c:pt idx="71781">
                  <c:v>15.732842</c:v>
                </c:pt>
                <c:pt idx="71782">
                  <c:v>15.728593999999999</c:v>
                </c:pt>
                <c:pt idx="71783">
                  <c:v>15.729305999999999</c:v>
                </c:pt>
                <c:pt idx="71784">
                  <c:v>15.733086</c:v>
                </c:pt>
                <c:pt idx="71785">
                  <c:v>15.734749000000001</c:v>
                </c:pt>
                <c:pt idx="71786">
                  <c:v>15.736152000000001</c:v>
                </c:pt>
                <c:pt idx="71787">
                  <c:v>15.735537000000001</c:v>
                </c:pt>
                <c:pt idx="71788">
                  <c:v>15.73034</c:v>
                </c:pt>
                <c:pt idx="71789">
                  <c:v>15.728581999999999</c:v>
                </c:pt>
                <c:pt idx="71790">
                  <c:v>15.731531</c:v>
                </c:pt>
                <c:pt idx="71791">
                  <c:v>15.730371</c:v>
                </c:pt>
                <c:pt idx="71792">
                  <c:v>15.730650000000001</c:v>
                </c:pt>
                <c:pt idx="71793">
                  <c:v>15.733832</c:v>
                </c:pt>
                <c:pt idx="71794">
                  <c:v>15.732995000000001</c:v>
                </c:pt>
                <c:pt idx="71795">
                  <c:v>15.731567999999999</c:v>
                </c:pt>
                <c:pt idx="71796">
                  <c:v>15.730454999999999</c:v>
                </c:pt>
                <c:pt idx="71797">
                  <c:v>15.727874</c:v>
                </c:pt>
                <c:pt idx="71798">
                  <c:v>15.728113</c:v>
                </c:pt>
                <c:pt idx="71799">
                  <c:v>15.734095</c:v>
                </c:pt>
                <c:pt idx="71800">
                  <c:v>15.737152</c:v>
                </c:pt>
                <c:pt idx="71801">
                  <c:v>15.732469</c:v>
                </c:pt>
                <c:pt idx="71802">
                  <c:v>15.735517</c:v>
                </c:pt>
                <c:pt idx="71803">
                  <c:v>15.742426999999999</c:v>
                </c:pt>
                <c:pt idx="71804">
                  <c:v>15.737617</c:v>
                </c:pt>
                <c:pt idx="71805">
                  <c:v>15.735077</c:v>
                </c:pt>
                <c:pt idx="71806">
                  <c:v>15.740429000000001</c:v>
                </c:pt>
                <c:pt idx="71807">
                  <c:v>15.740220000000001</c:v>
                </c:pt>
                <c:pt idx="71808">
                  <c:v>15.739509999999999</c:v>
                </c:pt>
                <c:pt idx="71809">
                  <c:v>15.744704</c:v>
                </c:pt>
                <c:pt idx="71810">
                  <c:v>15.741541</c:v>
                </c:pt>
                <c:pt idx="71811">
                  <c:v>15.73748</c:v>
                </c:pt>
                <c:pt idx="71812">
                  <c:v>15.747798</c:v>
                </c:pt>
                <c:pt idx="71813">
                  <c:v>15.748932</c:v>
                </c:pt>
                <c:pt idx="71814">
                  <c:v>15.736914000000001</c:v>
                </c:pt>
                <c:pt idx="71815">
                  <c:v>15.741097999999999</c:v>
                </c:pt>
                <c:pt idx="71816">
                  <c:v>15.745685</c:v>
                </c:pt>
                <c:pt idx="71817">
                  <c:v>15.740339000000001</c:v>
                </c:pt>
                <c:pt idx="71818">
                  <c:v>15.74085</c:v>
                </c:pt>
                <c:pt idx="71819">
                  <c:v>15.742637999999999</c:v>
                </c:pt>
                <c:pt idx="71820">
                  <c:v>15.741203000000001</c:v>
                </c:pt>
                <c:pt idx="71821">
                  <c:v>15.744201</c:v>
                </c:pt>
                <c:pt idx="71822">
                  <c:v>15.747108000000001</c:v>
                </c:pt>
                <c:pt idx="71823">
                  <c:v>15.745302000000001</c:v>
                </c:pt>
                <c:pt idx="71824">
                  <c:v>15.745920999999999</c:v>
                </c:pt>
                <c:pt idx="71825">
                  <c:v>15.744481</c:v>
                </c:pt>
                <c:pt idx="71826">
                  <c:v>15.741645</c:v>
                </c:pt>
                <c:pt idx="71827">
                  <c:v>15.744341</c:v>
                </c:pt>
                <c:pt idx="71828">
                  <c:v>15.746168000000001</c:v>
                </c:pt>
                <c:pt idx="71829">
                  <c:v>15.743876999999999</c:v>
                </c:pt>
                <c:pt idx="71830">
                  <c:v>15.745848000000001</c:v>
                </c:pt>
                <c:pt idx="71831">
                  <c:v>15.749767</c:v>
                </c:pt>
                <c:pt idx="71832">
                  <c:v>15.751884</c:v>
                </c:pt>
                <c:pt idx="71833">
                  <c:v>15.755941</c:v>
                </c:pt>
                <c:pt idx="71834">
                  <c:v>15.757717</c:v>
                </c:pt>
                <c:pt idx="71835">
                  <c:v>15.757766999999999</c:v>
                </c:pt>
                <c:pt idx="71836">
                  <c:v>15.755269</c:v>
                </c:pt>
                <c:pt idx="71837">
                  <c:v>15.751374</c:v>
                </c:pt>
                <c:pt idx="71838">
                  <c:v>15.750887000000001</c:v>
                </c:pt>
                <c:pt idx="71839">
                  <c:v>15.748811</c:v>
                </c:pt>
                <c:pt idx="71840">
                  <c:v>15.745873</c:v>
                </c:pt>
                <c:pt idx="71841">
                  <c:v>15.746411999999999</c:v>
                </c:pt>
                <c:pt idx="71842">
                  <c:v>15.748626</c:v>
                </c:pt>
                <c:pt idx="71843">
                  <c:v>15.751173</c:v>
                </c:pt>
                <c:pt idx="71844">
                  <c:v>15.75285</c:v>
                </c:pt>
                <c:pt idx="71845">
                  <c:v>15.750937</c:v>
                </c:pt>
                <c:pt idx="71846">
                  <c:v>15.749689</c:v>
                </c:pt>
                <c:pt idx="71847">
                  <c:v>15.750546</c:v>
                </c:pt>
                <c:pt idx="71848">
                  <c:v>15.749040000000001</c:v>
                </c:pt>
                <c:pt idx="71849">
                  <c:v>15.748033</c:v>
                </c:pt>
                <c:pt idx="71850">
                  <c:v>15.749943999999999</c:v>
                </c:pt>
                <c:pt idx="71851">
                  <c:v>15.751818999999999</c:v>
                </c:pt>
                <c:pt idx="71852">
                  <c:v>15.754255000000001</c:v>
                </c:pt>
                <c:pt idx="71853">
                  <c:v>15.753821</c:v>
                </c:pt>
                <c:pt idx="71854">
                  <c:v>15.75088</c:v>
                </c:pt>
                <c:pt idx="71855">
                  <c:v>15.749931999999999</c:v>
                </c:pt>
                <c:pt idx="71856">
                  <c:v>15.750581</c:v>
                </c:pt>
                <c:pt idx="71857">
                  <c:v>15.752208</c:v>
                </c:pt>
                <c:pt idx="71858">
                  <c:v>15.754498</c:v>
                </c:pt>
                <c:pt idx="71859">
                  <c:v>15.752789</c:v>
                </c:pt>
                <c:pt idx="71860">
                  <c:v>15.750707999999999</c:v>
                </c:pt>
                <c:pt idx="71861">
                  <c:v>15.757063</c:v>
                </c:pt>
                <c:pt idx="71862">
                  <c:v>15.759466</c:v>
                </c:pt>
                <c:pt idx="71863">
                  <c:v>15.754801</c:v>
                </c:pt>
                <c:pt idx="71864">
                  <c:v>15.756492</c:v>
                </c:pt>
                <c:pt idx="71865">
                  <c:v>15.758424</c:v>
                </c:pt>
                <c:pt idx="71866">
                  <c:v>15.754778</c:v>
                </c:pt>
                <c:pt idx="71867">
                  <c:v>15.75276</c:v>
                </c:pt>
                <c:pt idx="71868">
                  <c:v>15.751858</c:v>
                </c:pt>
                <c:pt idx="71869">
                  <c:v>15.751852</c:v>
                </c:pt>
                <c:pt idx="71870">
                  <c:v>15.753448000000001</c:v>
                </c:pt>
                <c:pt idx="71871">
                  <c:v>15.757009</c:v>
                </c:pt>
                <c:pt idx="71872">
                  <c:v>15.755231</c:v>
                </c:pt>
                <c:pt idx="71873">
                  <c:v>15.750653</c:v>
                </c:pt>
                <c:pt idx="71874">
                  <c:v>15.752979</c:v>
                </c:pt>
                <c:pt idx="71875">
                  <c:v>15.755732999999999</c:v>
                </c:pt>
                <c:pt idx="71876">
                  <c:v>15.753954999999999</c:v>
                </c:pt>
                <c:pt idx="71877">
                  <c:v>15.752865999999999</c:v>
                </c:pt>
                <c:pt idx="71878">
                  <c:v>15.75432</c:v>
                </c:pt>
                <c:pt idx="71879">
                  <c:v>15.75714</c:v>
                </c:pt>
                <c:pt idx="71880">
                  <c:v>15.759245999999999</c:v>
                </c:pt>
                <c:pt idx="71881">
                  <c:v>15.758730999999999</c:v>
                </c:pt>
                <c:pt idx="71882">
                  <c:v>15.757453</c:v>
                </c:pt>
                <c:pt idx="71883">
                  <c:v>15.757821</c:v>
                </c:pt>
                <c:pt idx="71884">
                  <c:v>15.759663</c:v>
                </c:pt>
                <c:pt idx="71885">
                  <c:v>15.764055000000001</c:v>
                </c:pt>
                <c:pt idx="71886">
                  <c:v>15.767122000000001</c:v>
                </c:pt>
                <c:pt idx="71887">
                  <c:v>15.763101000000001</c:v>
                </c:pt>
                <c:pt idx="71888">
                  <c:v>15.762269</c:v>
                </c:pt>
                <c:pt idx="71889">
                  <c:v>15.767783</c:v>
                </c:pt>
                <c:pt idx="71890">
                  <c:v>15.767536</c:v>
                </c:pt>
                <c:pt idx="71891">
                  <c:v>15.763825000000001</c:v>
                </c:pt>
                <c:pt idx="71892">
                  <c:v>15.762562000000001</c:v>
                </c:pt>
                <c:pt idx="71893">
                  <c:v>15.764983000000001</c:v>
                </c:pt>
                <c:pt idx="71894">
                  <c:v>15.767932</c:v>
                </c:pt>
                <c:pt idx="71895">
                  <c:v>15.765316</c:v>
                </c:pt>
                <c:pt idx="71896">
                  <c:v>15.763114</c:v>
                </c:pt>
                <c:pt idx="71897">
                  <c:v>15.767196999999999</c:v>
                </c:pt>
                <c:pt idx="71898">
                  <c:v>15.766953000000001</c:v>
                </c:pt>
                <c:pt idx="71899">
                  <c:v>15.761289</c:v>
                </c:pt>
                <c:pt idx="71900">
                  <c:v>15.760059</c:v>
                </c:pt>
                <c:pt idx="71901">
                  <c:v>15.761379</c:v>
                </c:pt>
                <c:pt idx="71902">
                  <c:v>15.760400000000001</c:v>
                </c:pt>
                <c:pt idx="71903">
                  <c:v>15.759601</c:v>
                </c:pt>
                <c:pt idx="71904">
                  <c:v>15.762344000000001</c:v>
                </c:pt>
                <c:pt idx="71905">
                  <c:v>15.766137000000001</c:v>
                </c:pt>
                <c:pt idx="71906">
                  <c:v>15.765330000000001</c:v>
                </c:pt>
                <c:pt idx="71907">
                  <c:v>15.762683000000001</c:v>
                </c:pt>
                <c:pt idx="71908">
                  <c:v>15.761001</c:v>
                </c:pt>
                <c:pt idx="71909">
                  <c:v>15.760683</c:v>
                </c:pt>
                <c:pt idx="71910">
                  <c:v>15.761689000000001</c:v>
                </c:pt>
                <c:pt idx="71911">
                  <c:v>15.763002999999999</c:v>
                </c:pt>
                <c:pt idx="71912">
                  <c:v>15.764094</c:v>
                </c:pt>
                <c:pt idx="71913">
                  <c:v>15.761073</c:v>
                </c:pt>
                <c:pt idx="71914">
                  <c:v>15.757723</c:v>
                </c:pt>
                <c:pt idx="71915">
                  <c:v>15.763348000000001</c:v>
                </c:pt>
                <c:pt idx="71916">
                  <c:v>15.768314999999999</c:v>
                </c:pt>
                <c:pt idx="71917">
                  <c:v>15.765580999999999</c:v>
                </c:pt>
                <c:pt idx="71918">
                  <c:v>15.763984000000001</c:v>
                </c:pt>
                <c:pt idx="71919">
                  <c:v>15.763169</c:v>
                </c:pt>
                <c:pt idx="71920">
                  <c:v>15.762502</c:v>
                </c:pt>
                <c:pt idx="71921">
                  <c:v>15.767028</c:v>
                </c:pt>
                <c:pt idx="71922">
                  <c:v>15.769023000000001</c:v>
                </c:pt>
                <c:pt idx="71923">
                  <c:v>15.766316</c:v>
                </c:pt>
                <c:pt idx="71924">
                  <c:v>15.765472000000001</c:v>
                </c:pt>
                <c:pt idx="71925">
                  <c:v>15.765772999999999</c:v>
                </c:pt>
                <c:pt idx="71926">
                  <c:v>15.767391999999999</c:v>
                </c:pt>
                <c:pt idx="71927">
                  <c:v>15.770291</c:v>
                </c:pt>
                <c:pt idx="71928">
                  <c:v>15.77108</c:v>
                </c:pt>
                <c:pt idx="71929">
                  <c:v>15.771520000000001</c:v>
                </c:pt>
                <c:pt idx="71930">
                  <c:v>15.771139</c:v>
                </c:pt>
                <c:pt idx="71931">
                  <c:v>15.773854</c:v>
                </c:pt>
                <c:pt idx="71932">
                  <c:v>15.775563</c:v>
                </c:pt>
                <c:pt idx="71933">
                  <c:v>15.775219999999999</c:v>
                </c:pt>
                <c:pt idx="71934">
                  <c:v>15.776405</c:v>
                </c:pt>
                <c:pt idx="71935">
                  <c:v>15.774995000000001</c:v>
                </c:pt>
                <c:pt idx="71936">
                  <c:v>15.773446</c:v>
                </c:pt>
                <c:pt idx="71937">
                  <c:v>15.774976000000001</c:v>
                </c:pt>
                <c:pt idx="71938">
                  <c:v>15.774292000000001</c:v>
                </c:pt>
                <c:pt idx="71939">
                  <c:v>15.77191</c:v>
                </c:pt>
                <c:pt idx="71940">
                  <c:v>15.771345999999999</c:v>
                </c:pt>
                <c:pt idx="71941">
                  <c:v>15.770937999999999</c:v>
                </c:pt>
                <c:pt idx="71942">
                  <c:v>15.770238000000001</c:v>
                </c:pt>
                <c:pt idx="71943">
                  <c:v>15.771070999999999</c:v>
                </c:pt>
                <c:pt idx="71944">
                  <c:v>15.769633000000001</c:v>
                </c:pt>
                <c:pt idx="71945">
                  <c:v>15.771034</c:v>
                </c:pt>
                <c:pt idx="71946">
                  <c:v>15.775499999999999</c:v>
                </c:pt>
                <c:pt idx="71947">
                  <c:v>15.775945</c:v>
                </c:pt>
                <c:pt idx="71948">
                  <c:v>15.773933</c:v>
                </c:pt>
                <c:pt idx="71949">
                  <c:v>15.770657999999999</c:v>
                </c:pt>
                <c:pt idx="71950">
                  <c:v>15.770315999999999</c:v>
                </c:pt>
                <c:pt idx="71951">
                  <c:v>15.772257</c:v>
                </c:pt>
                <c:pt idx="71952">
                  <c:v>15.77173</c:v>
                </c:pt>
                <c:pt idx="71953">
                  <c:v>15.771223000000001</c:v>
                </c:pt>
                <c:pt idx="71954">
                  <c:v>15.770859</c:v>
                </c:pt>
                <c:pt idx="71955">
                  <c:v>15.773025000000001</c:v>
                </c:pt>
                <c:pt idx="71956">
                  <c:v>15.774426</c:v>
                </c:pt>
                <c:pt idx="71957">
                  <c:v>15.772220000000001</c:v>
                </c:pt>
                <c:pt idx="71958">
                  <c:v>15.771103</c:v>
                </c:pt>
                <c:pt idx="71959">
                  <c:v>15.771693000000001</c:v>
                </c:pt>
                <c:pt idx="71960">
                  <c:v>15.770543</c:v>
                </c:pt>
                <c:pt idx="71961">
                  <c:v>15.770629</c:v>
                </c:pt>
                <c:pt idx="71962">
                  <c:v>15.775594999999999</c:v>
                </c:pt>
                <c:pt idx="71963">
                  <c:v>15.779883</c:v>
                </c:pt>
                <c:pt idx="71964">
                  <c:v>15.777646000000001</c:v>
                </c:pt>
                <c:pt idx="71965">
                  <c:v>15.778383</c:v>
                </c:pt>
                <c:pt idx="71966">
                  <c:v>15.779977000000001</c:v>
                </c:pt>
                <c:pt idx="71967">
                  <c:v>15.777697</c:v>
                </c:pt>
                <c:pt idx="71968">
                  <c:v>15.778340999999999</c:v>
                </c:pt>
                <c:pt idx="71969">
                  <c:v>15.780207000000001</c:v>
                </c:pt>
                <c:pt idx="71970">
                  <c:v>15.779097999999999</c:v>
                </c:pt>
                <c:pt idx="71971">
                  <c:v>15.778696</c:v>
                </c:pt>
                <c:pt idx="71972">
                  <c:v>15.782342999999999</c:v>
                </c:pt>
                <c:pt idx="71973">
                  <c:v>15.784355</c:v>
                </c:pt>
                <c:pt idx="71974">
                  <c:v>15.783075</c:v>
                </c:pt>
                <c:pt idx="71975">
                  <c:v>15.783283000000001</c:v>
                </c:pt>
                <c:pt idx="71976">
                  <c:v>15.782791</c:v>
                </c:pt>
                <c:pt idx="71977">
                  <c:v>15.781601999999999</c:v>
                </c:pt>
                <c:pt idx="71978">
                  <c:v>15.783262000000001</c:v>
                </c:pt>
                <c:pt idx="71979">
                  <c:v>15.786638</c:v>
                </c:pt>
                <c:pt idx="71980">
                  <c:v>15.785701</c:v>
                </c:pt>
                <c:pt idx="71981">
                  <c:v>15.783868999999999</c:v>
                </c:pt>
                <c:pt idx="71982">
                  <c:v>15.783814</c:v>
                </c:pt>
                <c:pt idx="71983">
                  <c:v>15.780808</c:v>
                </c:pt>
                <c:pt idx="71984">
                  <c:v>15.779992</c:v>
                </c:pt>
                <c:pt idx="71985">
                  <c:v>15.783154</c:v>
                </c:pt>
                <c:pt idx="71986">
                  <c:v>15.782427</c:v>
                </c:pt>
                <c:pt idx="71987">
                  <c:v>15.784151</c:v>
                </c:pt>
                <c:pt idx="71988">
                  <c:v>15.787566</c:v>
                </c:pt>
                <c:pt idx="71989">
                  <c:v>15.785131</c:v>
                </c:pt>
                <c:pt idx="71990">
                  <c:v>15.786617</c:v>
                </c:pt>
                <c:pt idx="71991">
                  <c:v>15.792527</c:v>
                </c:pt>
                <c:pt idx="71992">
                  <c:v>15.793934</c:v>
                </c:pt>
                <c:pt idx="71993">
                  <c:v>15.789649000000001</c:v>
                </c:pt>
                <c:pt idx="71994">
                  <c:v>15.782342999999999</c:v>
                </c:pt>
                <c:pt idx="71995">
                  <c:v>15.783557</c:v>
                </c:pt>
                <c:pt idx="71996">
                  <c:v>15.791834</c:v>
                </c:pt>
                <c:pt idx="71997">
                  <c:v>15.793025999999999</c:v>
                </c:pt>
                <c:pt idx="71998">
                  <c:v>15.789911</c:v>
                </c:pt>
                <c:pt idx="71999">
                  <c:v>15.789935</c:v>
                </c:pt>
                <c:pt idx="72000">
                  <c:v>15.788671000000001</c:v>
                </c:pt>
                <c:pt idx="72001">
                  <c:v>15.786500999999999</c:v>
                </c:pt>
                <c:pt idx="72002">
                  <c:v>15.786799999999999</c:v>
                </c:pt>
                <c:pt idx="72003">
                  <c:v>15.788004000000001</c:v>
                </c:pt>
                <c:pt idx="72004">
                  <c:v>15.789393</c:v>
                </c:pt>
                <c:pt idx="72005">
                  <c:v>15.793103</c:v>
                </c:pt>
                <c:pt idx="72006">
                  <c:v>15.794428999999999</c:v>
                </c:pt>
                <c:pt idx="72007">
                  <c:v>15.792512</c:v>
                </c:pt>
                <c:pt idx="72008">
                  <c:v>15.789543</c:v>
                </c:pt>
                <c:pt idx="72009">
                  <c:v>15.784026000000001</c:v>
                </c:pt>
                <c:pt idx="72010">
                  <c:v>15.786432</c:v>
                </c:pt>
                <c:pt idx="72011">
                  <c:v>15.792714999999999</c:v>
                </c:pt>
                <c:pt idx="72012">
                  <c:v>15.789394</c:v>
                </c:pt>
                <c:pt idx="72013">
                  <c:v>15.789258999999999</c:v>
                </c:pt>
                <c:pt idx="72014">
                  <c:v>15.790615000000001</c:v>
                </c:pt>
                <c:pt idx="72015">
                  <c:v>15.786277999999999</c:v>
                </c:pt>
                <c:pt idx="72016">
                  <c:v>15.786496</c:v>
                </c:pt>
                <c:pt idx="72017">
                  <c:v>15.790241999999999</c:v>
                </c:pt>
                <c:pt idx="72018">
                  <c:v>15.789992</c:v>
                </c:pt>
                <c:pt idx="72019">
                  <c:v>15.788309999999999</c:v>
                </c:pt>
                <c:pt idx="72020">
                  <c:v>15.787224999999999</c:v>
                </c:pt>
                <c:pt idx="72021">
                  <c:v>15.789790999999999</c:v>
                </c:pt>
                <c:pt idx="72022">
                  <c:v>15.791684999999999</c:v>
                </c:pt>
                <c:pt idx="72023">
                  <c:v>15.78975</c:v>
                </c:pt>
                <c:pt idx="72024">
                  <c:v>15.792455</c:v>
                </c:pt>
                <c:pt idx="72025">
                  <c:v>15.79729</c:v>
                </c:pt>
                <c:pt idx="72026">
                  <c:v>15.792968999999999</c:v>
                </c:pt>
                <c:pt idx="72027">
                  <c:v>15.786557</c:v>
                </c:pt>
                <c:pt idx="72028">
                  <c:v>15.788694</c:v>
                </c:pt>
                <c:pt idx="72029">
                  <c:v>15.794416999999999</c:v>
                </c:pt>
                <c:pt idx="72030">
                  <c:v>15.797939</c:v>
                </c:pt>
                <c:pt idx="72031">
                  <c:v>15.795951000000001</c:v>
                </c:pt>
                <c:pt idx="72032">
                  <c:v>15.789322</c:v>
                </c:pt>
                <c:pt idx="72033">
                  <c:v>15.789873999999999</c:v>
                </c:pt>
                <c:pt idx="72034">
                  <c:v>15.793221000000001</c:v>
                </c:pt>
                <c:pt idx="72035">
                  <c:v>15.793307</c:v>
                </c:pt>
                <c:pt idx="72036">
                  <c:v>15.794980000000001</c:v>
                </c:pt>
                <c:pt idx="72037">
                  <c:v>15.793331999999999</c:v>
                </c:pt>
                <c:pt idx="72038">
                  <c:v>15.792363999999999</c:v>
                </c:pt>
                <c:pt idx="72039">
                  <c:v>15.795502000000001</c:v>
                </c:pt>
                <c:pt idx="72040">
                  <c:v>15.792443</c:v>
                </c:pt>
                <c:pt idx="72041">
                  <c:v>15.792930999999999</c:v>
                </c:pt>
                <c:pt idx="72042">
                  <c:v>15.798791</c:v>
                </c:pt>
                <c:pt idx="72043">
                  <c:v>15.801423</c:v>
                </c:pt>
                <c:pt idx="72044">
                  <c:v>15.798742000000001</c:v>
                </c:pt>
                <c:pt idx="72045">
                  <c:v>15.797257999999999</c:v>
                </c:pt>
                <c:pt idx="72046">
                  <c:v>15.802076</c:v>
                </c:pt>
                <c:pt idx="72047">
                  <c:v>15.804748</c:v>
                </c:pt>
                <c:pt idx="72048">
                  <c:v>15.805618000000001</c:v>
                </c:pt>
                <c:pt idx="72049">
                  <c:v>15.806611999999999</c:v>
                </c:pt>
                <c:pt idx="72050">
                  <c:v>15.805027000000001</c:v>
                </c:pt>
                <c:pt idx="72051">
                  <c:v>15.803858999999999</c:v>
                </c:pt>
                <c:pt idx="72052">
                  <c:v>15.803668999999999</c:v>
                </c:pt>
                <c:pt idx="72053">
                  <c:v>15.804187000000001</c:v>
                </c:pt>
                <c:pt idx="72054">
                  <c:v>15.803440999999999</c:v>
                </c:pt>
                <c:pt idx="72055">
                  <c:v>15.803012000000001</c:v>
                </c:pt>
                <c:pt idx="72056">
                  <c:v>15.804125000000001</c:v>
                </c:pt>
                <c:pt idx="72057">
                  <c:v>15.804024</c:v>
                </c:pt>
                <c:pt idx="72058">
                  <c:v>15.800966000000001</c:v>
                </c:pt>
                <c:pt idx="72059">
                  <c:v>15.799828</c:v>
                </c:pt>
                <c:pt idx="72060">
                  <c:v>15.800519</c:v>
                </c:pt>
                <c:pt idx="72061">
                  <c:v>15.802557999999999</c:v>
                </c:pt>
                <c:pt idx="72062">
                  <c:v>15.806108999999999</c:v>
                </c:pt>
                <c:pt idx="72063">
                  <c:v>15.808074</c:v>
                </c:pt>
                <c:pt idx="72064">
                  <c:v>15.806036000000001</c:v>
                </c:pt>
                <c:pt idx="72065">
                  <c:v>15.798615</c:v>
                </c:pt>
                <c:pt idx="72066">
                  <c:v>15.796604</c:v>
                </c:pt>
                <c:pt idx="72067">
                  <c:v>15.803767000000001</c:v>
                </c:pt>
                <c:pt idx="72068">
                  <c:v>15.806245000000001</c:v>
                </c:pt>
                <c:pt idx="72069">
                  <c:v>15.803177</c:v>
                </c:pt>
                <c:pt idx="72070">
                  <c:v>15.803252000000001</c:v>
                </c:pt>
                <c:pt idx="72071">
                  <c:v>15.803445999999999</c:v>
                </c:pt>
                <c:pt idx="72072">
                  <c:v>15.803293</c:v>
                </c:pt>
                <c:pt idx="72073">
                  <c:v>15.804658999999999</c:v>
                </c:pt>
                <c:pt idx="72074">
                  <c:v>15.80264</c:v>
                </c:pt>
                <c:pt idx="72075">
                  <c:v>15.802356</c:v>
                </c:pt>
                <c:pt idx="72076">
                  <c:v>15.806983000000001</c:v>
                </c:pt>
                <c:pt idx="72077">
                  <c:v>15.806131000000001</c:v>
                </c:pt>
                <c:pt idx="72078">
                  <c:v>15.803668999999999</c:v>
                </c:pt>
                <c:pt idx="72079">
                  <c:v>15.808142999999999</c:v>
                </c:pt>
                <c:pt idx="72080">
                  <c:v>15.811245</c:v>
                </c:pt>
                <c:pt idx="72081">
                  <c:v>15.808468</c:v>
                </c:pt>
                <c:pt idx="72082">
                  <c:v>15.806115</c:v>
                </c:pt>
                <c:pt idx="72083">
                  <c:v>15.804672999999999</c:v>
                </c:pt>
                <c:pt idx="72084">
                  <c:v>15.804069</c:v>
                </c:pt>
                <c:pt idx="72085">
                  <c:v>15.809202000000001</c:v>
                </c:pt>
                <c:pt idx="72086">
                  <c:v>15.813594999999999</c:v>
                </c:pt>
                <c:pt idx="72087">
                  <c:v>15.812241</c:v>
                </c:pt>
                <c:pt idx="72088">
                  <c:v>15.811455</c:v>
                </c:pt>
                <c:pt idx="72089">
                  <c:v>15.810822</c:v>
                </c:pt>
                <c:pt idx="72090">
                  <c:v>15.808968999999999</c:v>
                </c:pt>
                <c:pt idx="72091">
                  <c:v>15.8094</c:v>
                </c:pt>
                <c:pt idx="72092">
                  <c:v>15.810653</c:v>
                </c:pt>
                <c:pt idx="72093">
                  <c:v>15.808063000000001</c:v>
                </c:pt>
                <c:pt idx="72094">
                  <c:v>15.804974</c:v>
                </c:pt>
                <c:pt idx="72095">
                  <c:v>15.812321000000001</c:v>
                </c:pt>
                <c:pt idx="72096">
                  <c:v>15.818981000000001</c:v>
                </c:pt>
                <c:pt idx="72097">
                  <c:v>15.815332</c:v>
                </c:pt>
                <c:pt idx="72098">
                  <c:v>15.81169</c:v>
                </c:pt>
                <c:pt idx="72099">
                  <c:v>15.815111999999999</c:v>
                </c:pt>
                <c:pt idx="72100">
                  <c:v>15.81653</c:v>
                </c:pt>
                <c:pt idx="72101">
                  <c:v>15.81508</c:v>
                </c:pt>
                <c:pt idx="72102">
                  <c:v>15.816629000000001</c:v>
                </c:pt>
                <c:pt idx="72103">
                  <c:v>15.817958000000001</c:v>
                </c:pt>
                <c:pt idx="72104">
                  <c:v>15.815382</c:v>
                </c:pt>
                <c:pt idx="72105">
                  <c:v>15.815035999999999</c:v>
                </c:pt>
                <c:pt idx="72106">
                  <c:v>15.815586</c:v>
                </c:pt>
                <c:pt idx="72107">
                  <c:v>15.813639999999999</c:v>
                </c:pt>
                <c:pt idx="72108">
                  <c:v>15.814537</c:v>
                </c:pt>
                <c:pt idx="72109">
                  <c:v>15.816293</c:v>
                </c:pt>
                <c:pt idx="72110">
                  <c:v>15.814959</c:v>
                </c:pt>
                <c:pt idx="72111">
                  <c:v>15.813919</c:v>
                </c:pt>
                <c:pt idx="72112">
                  <c:v>15.811610999999999</c:v>
                </c:pt>
                <c:pt idx="72113">
                  <c:v>15.811377999999999</c:v>
                </c:pt>
                <c:pt idx="72114">
                  <c:v>15.818547000000001</c:v>
                </c:pt>
                <c:pt idx="72115">
                  <c:v>15.822616</c:v>
                </c:pt>
                <c:pt idx="72116">
                  <c:v>15.815144999999999</c:v>
                </c:pt>
                <c:pt idx="72117">
                  <c:v>15.810693000000001</c:v>
                </c:pt>
                <c:pt idx="72118">
                  <c:v>15.813029</c:v>
                </c:pt>
                <c:pt idx="72119">
                  <c:v>15.813433</c:v>
                </c:pt>
                <c:pt idx="72120">
                  <c:v>15.812775</c:v>
                </c:pt>
                <c:pt idx="72121">
                  <c:v>15.814729</c:v>
                </c:pt>
                <c:pt idx="72122">
                  <c:v>15.817774</c:v>
                </c:pt>
                <c:pt idx="72123">
                  <c:v>15.820294000000001</c:v>
                </c:pt>
                <c:pt idx="72124">
                  <c:v>15.819273000000001</c:v>
                </c:pt>
                <c:pt idx="72125">
                  <c:v>15.816939</c:v>
                </c:pt>
                <c:pt idx="72126">
                  <c:v>15.816913</c:v>
                </c:pt>
                <c:pt idx="72127">
                  <c:v>15.81831</c:v>
                </c:pt>
                <c:pt idx="72128">
                  <c:v>15.818334999999999</c:v>
                </c:pt>
                <c:pt idx="72129">
                  <c:v>15.814605999999999</c:v>
                </c:pt>
                <c:pt idx="72130">
                  <c:v>15.813938</c:v>
                </c:pt>
                <c:pt idx="72131">
                  <c:v>15.817599</c:v>
                </c:pt>
                <c:pt idx="72132">
                  <c:v>15.817162</c:v>
                </c:pt>
                <c:pt idx="72133">
                  <c:v>15.813884</c:v>
                </c:pt>
                <c:pt idx="72134">
                  <c:v>15.813245999999999</c:v>
                </c:pt>
                <c:pt idx="72135">
                  <c:v>15.813234</c:v>
                </c:pt>
                <c:pt idx="72136">
                  <c:v>15.811030000000001</c:v>
                </c:pt>
                <c:pt idx="72137">
                  <c:v>15.812516</c:v>
                </c:pt>
                <c:pt idx="72138">
                  <c:v>15.818256999999999</c:v>
                </c:pt>
                <c:pt idx="72139">
                  <c:v>15.821700999999999</c:v>
                </c:pt>
                <c:pt idx="72140">
                  <c:v>15.823903</c:v>
                </c:pt>
                <c:pt idx="72141">
                  <c:v>15.828922</c:v>
                </c:pt>
                <c:pt idx="72142">
                  <c:v>15.829324</c:v>
                </c:pt>
                <c:pt idx="72143">
                  <c:v>15.824954999999999</c:v>
                </c:pt>
                <c:pt idx="72144">
                  <c:v>15.827375</c:v>
                </c:pt>
                <c:pt idx="72145">
                  <c:v>15.831972</c:v>
                </c:pt>
                <c:pt idx="72146">
                  <c:v>15.83029</c:v>
                </c:pt>
                <c:pt idx="72147">
                  <c:v>15.828362</c:v>
                </c:pt>
                <c:pt idx="72148">
                  <c:v>15.828208999999999</c:v>
                </c:pt>
                <c:pt idx="72149">
                  <c:v>15.827030000000001</c:v>
                </c:pt>
                <c:pt idx="72150">
                  <c:v>15.827343000000001</c:v>
                </c:pt>
                <c:pt idx="72151">
                  <c:v>15.828249</c:v>
                </c:pt>
                <c:pt idx="72152">
                  <c:v>15.824116999999999</c:v>
                </c:pt>
                <c:pt idx="72153">
                  <c:v>15.821930999999999</c:v>
                </c:pt>
                <c:pt idx="72154">
                  <c:v>15.82287</c:v>
                </c:pt>
                <c:pt idx="72155">
                  <c:v>15.824652</c:v>
                </c:pt>
                <c:pt idx="72156">
                  <c:v>15.82687</c:v>
                </c:pt>
                <c:pt idx="72157">
                  <c:v>15.825996999999999</c:v>
                </c:pt>
                <c:pt idx="72158">
                  <c:v>15.826304</c:v>
                </c:pt>
                <c:pt idx="72159">
                  <c:v>15.828868999999999</c:v>
                </c:pt>
                <c:pt idx="72160">
                  <c:v>15.827244</c:v>
                </c:pt>
                <c:pt idx="72161">
                  <c:v>15.826203</c:v>
                </c:pt>
                <c:pt idx="72162">
                  <c:v>15.827170000000001</c:v>
                </c:pt>
                <c:pt idx="72163">
                  <c:v>15.827391</c:v>
                </c:pt>
                <c:pt idx="72164">
                  <c:v>15.829514</c:v>
                </c:pt>
                <c:pt idx="72165">
                  <c:v>15.829499999999999</c:v>
                </c:pt>
                <c:pt idx="72166">
                  <c:v>15.82521</c:v>
                </c:pt>
                <c:pt idx="72167">
                  <c:v>15.825241999999999</c:v>
                </c:pt>
                <c:pt idx="72168">
                  <c:v>15.828595999999999</c:v>
                </c:pt>
                <c:pt idx="72169">
                  <c:v>15.828091000000001</c:v>
                </c:pt>
                <c:pt idx="72170">
                  <c:v>15.828468000000001</c:v>
                </c:pt>
                <c:pt idx="72171">
                  <c:v>15.831637000000001</c:v>
                </c:pt>
                <c:pt idx="72172">
                  <c:v>15.829010999999999</c:v>
                </c:pt>
                <c:pt idx="72173">
                  <c:v>15.825386</c:v>
                </c:pt>
                <c:pt idx="72174">
                  <c:v>15.827116</c:v>
                </c:pt>
                <c:pt idx="72175">
                  <c:v>15.828118</c:v>
                </c:pt>
                <c:pt idx="72176">
                  <c:v>15.827368999999999</c:v>
                </c:pt>
                <c:pt idx="72177">
                  <c:v>15.829286</c:v>
                </c:pt>
                <c:pt idx="72178">
                  <c:v>15.829829</c:v>
                </c:pt>
                <c:pt idx="72179">
                  <c:v>15.828175</c:v>
                </c:pt>
                <c:pt idx="72180">
                  <c:v>15.828571</c:v>
                </c:pt>
                <c:pt idx="72181">
                  <c:v>15.827864999999999</c:v>
                </c:pt>
                <c:pt idx="72182">
                  <c:v>15.829527000000001</c:v>
                </c:pt>
                <c:pt idx="72183">
                  <c:v>15.832772</c:v>
                </c:pt>
                <c:pt idx="72184">
                  <c:v>15.832636000000001</c:v>
                </c:pt>
                <c:pt idx="72185">
                  <c:v>15.834697999999999</c:v>
                </c:pt>
                <c:pt idx="72186">
                  <c:v>15.839295</c:v>
                </c:pt>
                <c:pt idx="72187">
                  <c:v>15.84301</c:v>
                </c:pt>
                <c:pt idx="72188">
                  <c:v>15.841594000000001</c:v>
                </c:pt>
                <c:pt idx="72189">
                  <c:v>15.839546</c:v>
                </c:pt>
                <c:pt idx="72190">
                  <c:v>15.842497</c:v>
                </c:pt>
                <c:pt idx="72191">
                  <c:v>15.844162000000001</c:v>
                </c:pt>
                <c:pt idx="72192">
                  <c:v>15.844189999999999</c:v>
                </c:pt>
                <c:pt idx="72193">
                  <c:v>15.845302999999999</c:v>
                </c:pt>
                <c:pt idx="72194">
                  <c:v>15.843439</c:v>
                </c:pt>
                <c:pt idx="72195">
                  <c:v>15.840589</c:v>
                </c:pt>
                <c:pt idx="72196">
                  <c:v>15.842205</c:v>
                </c:pt>
                <c:pt idx="72197">
                  <c:v>15.842965</c:v>
                </c:pt>
                <c:pt idx="72198">
                  <c:v>15.838794999999999</c:v>
                </c:pt>
                <c:pt idx="72199">
                  <c:v>15.835373000000001</c:v>
                </c:pt>
                <c:pt idx="72200">
                  <c:v>15.837153000000001</c:v>
                </c:pt>
                <c:pt idx="72201">
                  <c:v>15.843680000000001</c:v>
                </c:pt>
                <c:pt idx="72202">
                  <c:v>15.843532</c:v>
                </c:pt>
                <c:pt idx="72203">
                  <c:v>15.833441000000001</c:v>
                </c:pt>
                <c:pt idx="72204">
                  <c:v>15.831377</c:v>
                </c:pt>
                <c:pt idx="72205">
                  <c:v>15.841238000000001</c:v>
                </c:pt>
                <c:pt idx="72206">
                  <c:v>15.8445</c:v>
                </c:pt>
                <c:pt idx="72207">
                  <c:v>15.840348000000001</c:v>
                </c:pt>
                <c:pt idx="72208">
                  <c:v>15.837505999999999</c:v>
                </c:pt>
                <c:pt idx="72209">
                  <c:v>15.838568</c:v>
                </c:pt>
                <c:pt idx="72210">
                  <c:v>15.839741</c:v>
                </c:pt>
                <c:pt idx="72211">
                  <c:v>15.836463999999999</c:v>
                </c:pt>
                <c:pt idx="72212">
                  <c:v>15.835414999999999</c:v>
                </c:pt>
                <c:pt idx="72213">
                  <c:v>15.838020999999999</c:v>
                </c:pt>
                <c:pt idx="72214">
                  <c:v>15.839563</c:v>
                </c:pt>
                <c:pt idx="72215">
                  <c:v>15.839236</c:v>
                </c:pt>
                <c:pt idx="72216">
                  <c:v>15.836358000000001</c:v>
                </c:pt>
                <c:pt idx="72217">
                  <c:v>15.832697</c:v>
                </c:pt>
                <c:pt idx="72218">
                  <c:v>15.833921999999999</c:v>
                </c:pt>
                <c:pt idx="72219">
                  <c:v>15.838604</c:v>
                </c:pt>
                <c:pt idx="72220">
                  <c:v>15.837721</c:v>
                </c:pt>
                <c:pt idx="72221">
                  <c:v>15.835966000000001</c:v>
                </c:pt>
                <c:pt idx="72222">
                  <c:v>15.840714</c:v>
                </c:pt>
                <c:pt idx="72223">
                  <c:v>15.843361</c:v>
                </c:pt>
                <c:pt idx="72224">
                  <c:v>15.842898</c:v>
                </c:pt>
                <c:pt idx="72225">
                  <c:v>15.844082999999999</c:v>
                </c:pt>
                <c:pt idx="72226">
                  <c:v>15.843698</c:v>
                </c:pt>
                <c:pt idx="72227">
                  <c:v>15.843964</c:v>
                </c:pt>
                <c:pt idx="72228">
                  <c:v>15.8462</c:v>
                </c:pt>
                <c:pt idx="72229">
                  <c:v>15.849458</c:v>
                </c:pt>
                <c:pt idx="72230">
                  <c:v>15.849608</c:v>
                </c:pt>
                <c:pt idx="72231">
                  <c:v>15.846686</c:v>
                </c:pt>
                <c:pt idx="72232">
                  <c:v>15.847346</c:v>
                </c:pt>
                <c:pt idx="72233">
                  <c:v>15.848541000000001</c:v>
                </c:pt>
                <c:pt idx="72234">
                  <c:v>15.846826</c:v>
                </c:pt>
                <c:pt idx="72235">
                  <c:v>15.844555</c:v>
                </c:pt>
                <c:pt idx="72236">
                  <c:v>15.843393000000001</c:v>
                </c:pt>
                <c:pt idx="72237">
                  <c:v>15.845817</c:v>
                </c:pt>
                <c:pt idx="72238">
                  <c:v>15.846805</c:v>
                </c:pt>
                <c:pt idx="72239">
                  <c:v>15.843517</c:v>
                </c:pt>
                <c:pt idx="72240">
                  <c:v>15.842063</c:v>
                </c:pt>
                <c:pt idx="72241">
                  <c:v>15.845032</c:v>
                </c:pt>
                <c:pt idx="72242">
                  <c:v>15.845646</c:v>
                </c:pt>
                <c:pt idx="72243">
                  <c:v>15.844282</c:v>
                </c:pt>
                <c:pt idx="72244">
                  <c:v>15.844923</c:v>
                </c:pt>
                <c:pt idx="72245">
                  <c:v>15.846583000000001</c:v>
                </c:pt>
                <c:pt idx="72246">
                  <c:v>15.849246000000001</c:v>
                </c:pt>
                <c:pt idx="72247">
                  <c:v>15.849835000000001</c:v>
                </c:pt>
                <c:pt idx="72248">
                  <c:v>15.849970000000001</c:v>
                </c:pt>
                <c:pt idx="72249">
                  <c:v>15.858613</c:v>
                </c:pt>
                <c:pt idx="72250">
                  <c:v>15.862212</c:v>
                </c:pt>
                <c:pt idx="72251">
                  <c:v>15.854953999999999</c:v>
                </c:pt>
                <c:pt idx="72252">
                  <c:v>15.85219</c:v>
                </c:pt>
                <c:pt idx="72253">
                  <c:v>15.853547000000001</c:v>
                </c:pt>
                <c:pt idx="72254">
                  <c:v>15.855161000000001</c:v>
                </c:pt>
                <c:pt idx="72255">
                  <c:v>15.854538</c:v>
                </c:pt>
                <c:pt idx="72256">
                  <c:v>15.849353000000001</c:v>
                </c:pt>
                <c:pt idx="72257">
                  <c:v>15.846450000000001</c:v>
                </c:pt>
                <c:pt idx="72258">
                  <c:v>15.85023</c:v>
                </c:pt>
                <c:pt idx="72259">
                  <c:v>15.852639</c:v>
                </c:pt>
                <c:pt idx="72260">
                  <c:v>15.848741</c:v>
                </c:pt>
                <c:pt idx="72261">
                  <c:v>15.845903</c:v>
                </c:pt>
                <c:pt idx="72262">
                  <c:v>15.846933999999999</c:v>
                </c:pt>
                <c:pt idx="72263">
                  <c:v>15.847415</c:v>
                </c:pt>
                <c:pt idx="72264">
                  <c:v>15.845784999999999</c:v>
                </c:pt>
                <c:pt idx="72265">
                  <c:v>15.846126</c:v>
                </c:pt>
                <c:pt idx="72266">
                  <c:v>15.847901</c:v>
                </c:pt>
                <c:pt idx="72267">
                  <c:v>15.844979</c:v>
                </c:pt>
                <c:pt idx="72268">
                  <c:v>15.845839</c:v>
                </c:pt>
                <c:pt idx="72269">
                  <c:v>15.853820000000001</c:v>
                </c:pt>
                <c:pt idx="72270">
                  <c:v>15.853154999999999</c:v>
                </c:pt>
                <c:pt idx="72271">
                  <c:v>15.84803</c:v>
                </c:pt>
                <c:pt idx="72272">
                  <c:v>15.850482</c:v>
                </c:pt>
                <c:pt idx="72273">
                  <c:v>15.853833</c:v>
                </c:pt>
                <c:pt idx="72274">
                  <c:v>15.854162000000001</c:v>
                </c:pt>
                <c:pt idx="72275">
                  <c:v>15.855057</c:v>
                </c:pt>
                <c:pt idx="72276">
                  <c:v>15.851430000000001</c:v>
                </c:pt>
                <c:pt idx="72277">
                  <c:v>15.849334000000001</c:v>
                </c:pt>
                <c:pt idx="72278">
                  <c:v>15.85577</c:v>
                </c:pt>
                <c:pt idx="72279">
                  <c:v>15.85999</c:v>
                </c:pt>
                <c:pt idx="72280">
                  <c:v>15.856922000000001</c:v>
                </c:pt>
                <c:pt idx="72281">
                  <c:v>15.852239000000001</c:v>
                </c:pt>
                <c:pt idx="72282">
                  <c:v>15.853865000000001</c:v>
                </c:pt>
                <c:pt idx="72283">
                  <c:v>15.857657</c:v>
                </c:pt>
                <c:pt idx="72284">
                  <c:v>15.854336</c:v>
                </c:pt>
                <c:pt idx="72285">
                  <c:v>15.853063000000001</c:v>
                </c:pt>
                <c:pt idx="72286">
                  <c:v>15.857112000000001</c:v>
                </c:pt>
                <c:pt idx="72287">
                  <c:v>15.856951</c:v>
                </c:pt>
                <c:pt idx="72288">
                  <c:v>15.857592</c:v>
                </c:pt>
                <c:pt idx="72289">
                  <c:v>15.863028</c:v>
                </c:pt>
                <c:pt idx="72290">
                  <c:v>15.867699999999999</c:v>
                </c:pt>
                <c:pt idx="72291">
                  <c:v>15.866834000000001</c:v>
                </c:pt>
                <c:pt idx="72292">
                  <c:v>15.862135</c:v>
                </c:pt>
                <c:pt idx="72293">
                  <c:v>15.857233000000001</c:v>
                </c:pt>
                <c:pt idx="72294">
                  <c:v>15.859083999999999</c:v>
                </c:pt>
                <c:pt idx="72295">
                  <c:v>15.863635</c:v>
                </c:pt>
                <c:pt idx="72296">
                  <c:v>15.864229999999999</c:v>
                </c:pt>
                <c:pt idx="72297">
                  <c:v>15.866277999999999</c:v>
                </c:pt>
                <c:pt idx="72298">
                  <c:v>15.86955</c:v>
                </c:pt>
                <c:pt idx="72299">
                  <c:v>15.867217</c:v>
                </c:pt>
                <c:pt idx="72300">
                  <c:v>15.866047999999999</c:v>
                </c:pt>
                <c:pt idx="72301">
                  <c:v>15.871130000000001</c:v>
                </c:pt>
                <c:pt idx="72302">
                  <c:v>15.873409000000001</c:v>
                </c:pt>
                <c:pt idx="72303">
                  <c:v>15.869011</c:v>
                </c:pt>
                <c:pt idx="72304">
                  <c:v>15.868294000000001</c:v>
                </c:pt>
                <c:pt idx="72305">
                  <c:v>15.872332</c:v>
                </c:pt>
                <c:pt idx="72306">
                  <c:v>15.871199000000001</c:v>
                </c:pt>
                <c:pt idx="72307">
                  <c:v>15.86576</c:v>
                </c:pt>
                <c:pt idx="72308">
                  <c:v>15.86542</c:v>
                </c:pt>
                <c:pt idx="72309">
                  <c:v>15.868122</c:v>
                </c:pt>
                <c:pt idx="72310">
                  <c:v>15.867153</c:v>
                </c:pt>
                <c:pt idx="72311">
                  <c:v>15.867742</c:v>
                </c:pt>
                <c:pt idx="72312">
                  <c:v>15.869806000000001</c:v>
                </c:pt>
                <c:pt idx="72313">
                  <c:v>15.866925999999999</c:v>
                </c:pt>
                <c:pt idx="72314">
                  <c:v>15.867205</c:v>
                </c:pt>
                <c:pt idx="72315">
                  <c:v>15.868748</c:v>
                </c:pt>
                <c:pt idx="72316">
                  <c:v>15.867072</c:v>
                </c:pt>
                <c:pt idx="72317">
                  <c:v>15.868539999999999</c:v>
                </c:pt>
                <c:pt idx="72318">
                  <c:v>15.868275000000001</c:v>
                </c:pt>
                <c:pt idx="72319">
                  <c:v>15.866733999999999</c:v>
                </c:pt>
                <c:pt idx="72320">
                  <c:v>15.868924</c:v>
                </c:pt>
                <c:pt idx="72321">
                  <c:v>15.869626999999999</c:v>
                </c:pt>
                <c:pt idx="72322">
                  <c:v>15.867884</c:v>
                </c:pt>
                <c:pt idx="72323">
                  <c:v>15.86758</c:v>
                </c:pt>
                <c:pt idx="72324">
                  <c:v>15.867229999999999</c:v>
                </c:pt>
                <c:pt idx="72325">
                  <c:v>15.865886</c:v>
                </c:pt>
                <c:pt idx="72326">
                  <c:v>15.867077</c:v>
                </c:pt>
                <c:pt idx="72327">
                  <c:v>15.867506000000001</c:v>
                </c:pt>
                <c:pt idx="72328">
                  <c:v>15.867364</c:v>
                </c:pt>
                <c:pt idx="72329">
                  <c:v>15.870578999999999</c:v>
                </c:pt>
                <c:pt idx="72330">
                  <c:v>15.871696999999999</c:v>
                </c:pt>
                <c:pt idx="72331">
                  <c:v>15.868596</c:v>
                </c:pt>
                <c:pt idx="72332">
                  <c:v>15.869363999999999</c:v>
                </c:pt>
                <c:pt idx="72333">
                  <c:v>15.870104</c:v>
                </c:pt>
                <c:pt idx="72334">
                  <c:v>15.866203000000001</c:v>
                </c:pt>
                <c:pt idx="72335">
                  <c:v>15.864138000000001</c:v>
                </c:pt>
                <c:pt idx="72336">
                  <c:v>15.868857</c:v>
                </c:pt>
                <c:pt idx="72337">
                  <c:v>15.87119</c:v>
                </c:pt>
                <c:pt idx="72338">
                  <c:v>15.868988</c:v>
                </c:pt>
                <c:pt idx="72339">
                  <c:v>15.868372000000001</c:v>
                </c:pt>
                <c:pt idx="72340">
                  <c:v>15.869421000000001</c:v>
                </c:pt>
                <c:pt idx="72341">
                  <c:v>15.871790000000001</c:v>
                </c:pt>
                <c:pt idx="72342">
                  <c:v>15.876128</c:v>
                </c:pt>
                <c:pt idx="72343">
                  <c:v>15.876891000000001</c:v>
                </c:pt>
                <c:pt idx="72344">
                  <c:v>15.873874000000001</c:v>
                </c:pt>
                <c:pt idx="72345">
                  <c:v>15.874696999999999</c:v>
                </c:pt>
                <c:pt idx="72346">
                  <c:v>15.877502</c:v>
                </c:pt>
                <c:pt idx="72347">
                  <c:v>15.875978999999999</c:v>
                </c:pt>
                <c:pt idx="72348">
                  <c:v>15.875444</c:v>
                </c:pt>
                <c:pt idx="72349">
                  <c:v>15.879102</c:v>
                </c:pt>
                <c:pt idx="72350">
                  <c:v>15.881622999999999</c:v>
                </c:pt>
                <c:pt idx="72351">
                  <c:v>15.880122999999999</c:v>
                </c:pt>
                <c:pt idx="72352">
                  <c:v>15.878787000000001</c:v>
                </c:pt>
                <c:pt idx="72353">
                  <c:v>15.876495999999999</c:v>
                </c:pt>
                <c:pt idx="72354">
                  <c:v>15.872303</c:v>
                </c:pt>
                <c:pt idx="72355">
                  <c:v>15.873231000000001</c:v>
                </c:pt>
                <c:pt idx="72356">
                  <c:v>15.877164</c:v>
                </c:pt>
                <c:pt idx="72357">
                  <c:v>15.878159999999999</c:v>
                </c:pt>
                <c:pt idx="72358">
                  <c:v>15.880750000000001</c:v>
                </c:pt>
                <c:pt idx="72359">
                  <c:v>15.880129999999999</c:v>
                </c:pt>
                <c:pt idx="72360">
                  <c:v>15.874663999999999</c:v>
                </c:pt>
                <c:pt idx="72361">
                  <c:v>15.872726999999999</c:v>
                </c:pt>
                <c:pt idx="72362">
                  <c:v>15.873780999999999</c:v>
                </c:pt>
                <c:pt idx="72363">
                  <c:v>15.874464</c:v>
                </c:pt>
                <c:pt idx="72364">
                  <c:v>15.872083999999999</c:v>
                </c:pt>
                <c:pt idx="72365">
                  <c:v>15.86936</c:v>
                </c:pt>
                <c:pt idx="72366">
                  <c:v>15.87302</c:v>
                </c:pt>
                <c:pt idx="72367">
                  <c:v>15.876886000000001</c:v>
                </c:pt>
                <c:pt idx="72368">
                  <c:v>15.876518000000001</c:v>
                </c:pt>
                <c:pt idx="72369">
                  <c:v>15.878809</c:v>
                </c:pt>
                <c:pt idx="72370">
                  <c:v>15.882894</c:v>
                </c:pt>
                <c:pt idx="72371">
                  <c:v>15.881273</c:v>
                </c:pt>
                <c:pt idx="72372">
                  <c:v>15.877996</c:v>
                </c:pt>
                <c:pt idx="72373">
                  <c:v>15.880966000000001</c:v>
                </c:pt>
                <c:pt idx="72374">
                  <c:v>15.883499</c:v>
                </c:pt>
                <c:pt idx="72375">
                  <c:v>15.882489</c:v>
                </c:pt>
                <c:pt idx="72376">
                  <c:v>15.884192000000001</c:v>
                </c:pt>
                <c:pt idx="72377">
                  <c:v>15.885766</c:v>
                </c:pt>
                <c:pt idx="72378">
                  <c:v>15.884898</c:v>
                </c:pt>
                <c:pt idx="72379">
                  <c:v>15.885553</c:v>
                </c:pt>
                <c:pt idx="72380">
                  <c:v>15.890758999999999</c:v>
                </c:pt>
                <c:pt idx="72381">
                  <c:v>15.891800999999999</c:v>
                </c:pt>
                <c:pt idx="72382">
                  <c:v>15.888019</c:v>
                </c:pt>
                <c:pt idx="72383">
                  <c:v>15.892326000000001</c:v>
                </c:pt>
                <c:pt idx="72384">
                  <c:v>15.895949999999999</c:v>
                </c:pt>
                <c:pt idx="72385">
                  <c:v>15.888583000000001</c:v>
                </c:pt>
                <c:pt idx="72386">
                  <c:v>15.884046</c:v>
                </c:pt>
                <c:pt idx="72387">
                  <c:v>15.887366999999999</c:v>
                </c:pt>
                <c:pt idx="72388">
                  <c:v>15.889559</c:v>
                </c:pt>
                <c:pt idx="72389">
                  <c:v>15.888275999999999</c:v>
                </c:pt>
                <c:pt idx="72390">
                  <c:v>15.886730999999999</c:v>
                </c:pt>
                <c:pt idx="72391">
                  <c:v>15.886176000000001</c:v>
                </c:pt>
                <c:pt idx="72392">
                  <c:v>15.887537999999999</c:v>
                </c:pt>
                <c:pt idx="72393">
                  <c:v>15.88949</c:v>
                </c:pt>
                <c:pt idx="72394">
                  <c:v>15.889906</c:v>
                </c:pt>
                <c:pt idx="72395">
                  <c:v>15.890999000000001</c:v>
                </c:pt>
                <c:pt idx="72396">
                  <c:v>15.891031</c:v>
                </c:pt>
                <c:pt idx="72397">
                  <c:v>15.888768000000001</c:v>
                </c:pt>
                <c:pt idx="72398">
                  <c:v>15.889048000000001</c:v>
                </c:pt>
                <c:pt idx="72399">
                  <c:v>15.892109</c:v>
                </c:pt>
                <c:pt idx="72400">
                  <c:v>15.890877</c:v>
                </c:pt>
                <c:pt idx="72401">
                  <c:v>15.888406</c:v>
                </c:pt>
                <c:pt idx="72402">
                  <c:v>15.890150999999999</c:v>
                </c:pt>
                <c:pt idx="72403">
                  <c:v>15.888040999999999</c:v>
                </c:pt>
                <c:pt idx="72404">
                  <c:v>15.886404000000001</c:v>
                </c:pt>
                <c:pt idx="72405">
                  <c:v>15.888733999999999</c:v>
                </c:pt>
                <c:pt idx="72406">
                  <c:v>15.889457</c:v>
                </c:pt>
                <c:pt idx="72407">
                  <c:v>15.889867000000001</c:v>
                </c:pt>
                <c:pt idx="72408">
                  <c:v>15.891415</c:v>
                </c:pt>
                <c:pt idx="72409">
                  <c:v>15.890404999999999</c:v>
                </c:pt>
                <c:pt idx="72410">
                  <c:v>15.886893000000001</c:v>
                </c:pt>
                <c:pt idx="72411">
                  <c:v>15.888116999999999</c:v>
                </c:pt>
                <c:pt idx="72412">
                  <c:v>15.89059</c:v>
                </c:pt>
                <c:pt idx="72413">
                  <c:v>15.891194</c:v>
                </c:pt>
                <c:pt idx="72414">
                  <c:v>15.892231000000001</c:v>
                </c:pt>
                <c:pt idx="72415">
                  <c:v>15.893109000000001</c:v>
                </c:pt>
                <c:pt idx="72416">
                  <c:v>15.896806</c:v>
                </c:pt>
                <c:pt idx="72417">
                  <c:v>15.899753</c:v>
                </c:pt>
                <c:pt idx="72418">
                  <c:v>15.898631</c:v>
                </c:pt>
                <c:pt idx="72419">
                  <c:v>15.897627</c:v>
                </c:pt>
                <c:pt idx="72420">
                  <c:v>15.900976999999999</c:v>
                </c:pt>
                <c:pt idx="72421">
                  <c:v>15.902758</c:v>
                </c:pt>
                <c:pt idx="72422">
                  <c:v>15.897421</c:v>
                </c:pt>
                <c:pt idx="72423">
                  <c:v>15.894194000000001</c:v>
                </c:pt>
                <c:pt idx="72424">
                  <c:v>15.898289</c:v>
                </c:pt>
                <c:pt idx="72425">
                  <c:v>15.89662</c:v>
                </c:pt>
                <c:pt idx="72426">
                  <c:v>15.890623</c:v>
                </c:pt>
                <c:pt idx="72427">
                  <c:v>15.892898000000001</c:v>
                </c:pt>
                <c:pt idx="72428">
                  <c:v>15.897650000000001</c:v>
                </c:pt>
                <c:pt idx="72429">
                  <c:v>15.896768</c:v>
                </c:pt>
                <c:pt idx="72430">
                  <c:v>15.894477</c:v>
                </c:pt>
                <c:pt idx="72431">
                  <c:v>15.895132</c:v>
                </c:pt>
                <c:pt idx="72432">
                  <c:v>15.894012</c:v>
                </c:pt>
                <c:pt idx="72433">
                  <c:v>15.890760999999999</c:v>
                </c:pt>
                <c:pt idx="72434">
                  <c:v>15.894078</c:v>
                </c:pt>
                <c:pt idx="72435">
                  <c:v>15.898861999999999</c:v>
                </c:pt>
                <c:pt idx="72436">
                  <c:v>15.896762000000001</c:v>
                </c:pt>
                <c:pt idx="72437">
                  <c:v>15.893708</c:v>
                </c:pt>
                <c:pt idx="72438">
                  <c:v>15.893113</c:v>
                </c:pt>
                <c:pt idx="72439">
                  <c:v>15.892054999999999</c:v>
                </c:pt>
                <c:pt idx="72440">
                  <c:v>15.894057</c:v>
                </c:pt>
                <c:pt idx="72441">
                  <c:v>15.896039999999999</c:v>
                </c:pt>
                <c:pt idx="72442">
                  <c:v>15.896602</c:v>
                </c:pt>
                <c:pt idx="72443">
                  <c:v>15.896659</c:v>
                </c:pt>
                <c:pt idx="72444">
                  <c:v>15.895077000000001</c:v>
                </c:pt>
                <c:pt idx="72445">
                  <c:v>15.893356000000001</c:v>
                </c:pt>
                <c:pt idx="72446">
                  <c:v>15.896711</c:v>
                </c:pt>
                <c:pt idx="72447">
                  <c:v>15.900421</c:v>
                </c:pt>
                <c:pt idx="72448">
                  <c:v>15.900259999999999</c:v>
                </c:pt>
                <c:pt idx="72449">
                  <c:v>15.900705</c:v>
                </c:pt>
                <c:pt idx="72450">
                  <c:v>15.901996</c:v>
                </c:pt>
                <c:pt idx="72451">
                  <c:v>15.902193</c:v>
                </c:pt>
                <c:pt idx="72452">
                  <c:v>15.905015000000001</c:v>
                </c:pt>
                <c:pt idx="72453">
                  <c:v>15.907609000000001</c:v>
                </c:pt>
                <c:pt idx="72454">
                  <c:v>15.908647</c:v>
                </c:pt>
                <c:pt idx="72455">
                  <c:v>15.910216999999999</c:v>
                </c:pt>
                <c:pt idx="72456">
                  <c:v>15.911322999999999</c:v>
                </c:pt>
                <c:pt idx="72457">
                  <c:v>15.908480000000001</c:v>
                </c:pt>
                <c:pt idx="72458">
                  <c:v>15.905383</c:v>
                </c:pt>
                <c:pt idx="72459">
                  <c:v>15.907287999999999</c:v>
                </c:pt>
                <c:pt idx="72460">
                  <c:v>15.908918999999999</c:v>
                </c:pt>
                <c:pt idx="72461">
                  <c:v>15.907211</c:v>
                </c:pt>
                <c:pt idx="72462">
                  <c:v>15.906703</c:v>
                </c:pt>
                <c:pt idx="72463">
                  <c:v>15.907073</c:v>
                </c:pt>
                <c:pt idx="72464">
                  <c:v>15.909984</c:v>
                </c:pt>
                <c:pt idx="72465">
                  <c:v>15.909363000000001</c:v>
                </c:pt>
                <c:pt idx="72466">
                  <c:v>15.906885000000001</c:v>
                </c:pt>
                <c:pt idx="72467">
                  <c:v>15.909527000000001</c:v>
                </c:pt>
                <c:pt idx="72468">
                  <c:v>15.910647000000001</c:v>
                </c:pt>
                <c:pt idx="72469">
                  <c:v>15.905222</c:v>
                </c:pt>
                <c:pt idx="72470">
                  <c:v>15.904907</c:v>
                </c:pt>
                <c:pt idx="72471">
                  <c:v>15.910962</c:v>
                </c:pt>
                <c:pt idx="72472">
                  <c:v>15.911094</c:v>
                </c:pt>
                <c:pt idx="72473">
                  <c:v>15.906065</c:v>
                </c:pt>
                <c:pt idx="72474">
                  <c:v>15.904045999999999</c:v>
                </c:pt>
                <c:pt idx="72475">
                  <c:v>15.902820999999999</c:v>
                </c:pt>
                <c:pt idx="72476">
                  <c:v>15.901156</c:v>
                </c:pt>
                <c:pt idx="72477">
                  <c:v>15.901540000000001</c:v>
                </c:pt>
                <c:pt idx="72478">
                  <c:v>15.904693999999999</c:v>
                </c:pt>
                <c:pt idx="72479">
                  <c:v>15.908808000000001</c:v>
                </c:pt>
                <c:pt idx="72480">
                  <c:v>15.910477</c:v>
                </c:pt>
                <c:pt idx="72481">
                  <c:v>15.908709</c:v>
                </c:pt>
                <c:pt idx="72482">
                  <c:v>15.909449</c:v>
                </c:pt>
                <c:pt idx="72483">
                  <c:v>15.912391</c:v>
                </c:pt>
                <c:pt idx="72484">
                  <c:v>15.909265</c:v>
                </c:pt>
                <c:pt idx="72485">
                  <c:v>15.904132000000001</c:v>
                </c:pt>
                <c:pt idx="72486">
                  <c:v>15.902620000000001</c:v>
                </c:pt>
                <c:pt idx="72487">
                  <c:v>15.905901999999999</c:v>
                </c:pt>
                <c:pt idx="72488">
                  <c:v>15.914049</c:v>
                </c:pt>
                <c:pt idx="72489">
                  <c:v>15.916192000000001</c:v>
                </c:pt>
                <c:pt idx="72490">
                  <c:v>15.909541000000001</c:v>
                </c:pt>
                <c:pt idx="72491">
                  <c:v>15.907030000000001</c:v>
                </c:pt>
                <c:pt idx="72492">
                  <c:v>15.912675999999999</c:v>
                </c:pt>
                <c:pt idx="72493">
                  <c:v>15.910323999999999</c:v>
                </c:pt>
                <c:pt idx="72494">
                  <c:v>15.905396</c:v>
                </c:pt>
                <c:pt idx="72495">
                  <c:v>15.908515</c:v>
                </c:pt>
                <c:pt idx="72496">
                  <c:v>15.91033</c:v>
                </c:pt>
                <c:pt idx="72497">
                  <c:v>15.910976</c:v>
                </c:pt>
                <c:pt idx="72498">
                  <c:v>15.911258999999999</c:v>
                </c:pt>
                <c:pt idx="72499">
                  <c:v>15.907698</c:v>
                </c:pt>
                <c:pt idx="72500">
                  <c:v>15.910242</c:v>
                </c:pt>
                <c:pt idx="72501">
                  <c:v>15.914951</c:v>
                </c:pt>
                <c:pt idx="72502">
                  <c:v>15.914895</c:v>
                </c:pt>
                <c:pt idx="72503">
                  <c:v>15.917332999999999</c:v>
                </c:pt>
                <c:pt idx="72504">
                  <c:v>15.918817000000001</c:v>
                </c:pt>
                <c:pt idx="72505">
                  <c:v>15.917237</c:v>
                </c:pt>
                <c:pt idx="72506">
                  <c:v>15.919252</c:v>
                </c:pt>
                <c:pt idx="72507">
                  <c:v>15.919480999999999</c:v>
                </c:pt>
                <c:pt idx="72508">
                  <c:v>15.91347</c:v>
                </c:pt>
                <c:pt idx="72509">
                  <c:v>15.913494999999999</c:v>
                </c:pt>
                <c:pt idx="72510">
                  <c:v>15.918824000000001</c:v>
                </c:pt>
                <c:pt idx="72511">
                  <c:v>15.917759999999999</c:v>
                </c:pt>
                <c:pt idx="72512">
                  <c:v>15.914866999999999</c:v>
                </c:pt>
                <c:pt idx="72513">
                  <c:v>15.917313</c:v>
                </c:pt>
                <c:pt idx="72514">
                  <c:v>15.919188</c:v>
                </c:pt>
                <c:pt idx="72515">
                  <c:v>15.918888000000001</c:v>
                </c:pt>
                <c:pt idx="72516">
                  <c:v>15.917645</c:v>
                </c:pt>
                <c:pt idx="72517">
                  <c:v>15.916319</c:v>
                </c:pt>
                <c:pt idx="72518">
                  <c:v>15.918238000000001</c:v>
                </c:pt>
                <c:pt idx="72519">
                  <c:v>15.916802000000001</c:v>
                </c:pt>
                <c:pt idx="72520">
                  <c:v>15.91277</c:v>
                </c:pt>
                <c:pt idx="72521">
                  <c:v>15.915654</c:v>
                </c:pt>
                <c:pt idx="72522">
                  <c:v>15.92013</c:v>
                </c:pt>
                <c:pt idx="72523">
                  <c:v>15.91994</c:v>
                </c:pt>
                <c:pt idx="72524">
                  <c:v>15.919371</c:v>
                </c:pt>
                <c:pt idx="72525">
                  <c:v>15.91672</c:v>
                </c:pt>
                <c:pt idx="72526">
                  <c:v>15.915041</c:v>
                </c:pt>
                <c:pt idx="72527">
                  <c:v>15.919141</c:v>
                </c:pt>
                <c:pt idx="72528">
                  <c:v>15.920216999999999</c:v>
                </c:pt>
                <c:pt idx="72529">
                  <c:v>15.918801999999999</c:v>
                </c:pt>
                <c:pt idx="72530">
                  <c:v>15.918183000000001</c:v>
                </c:pt>
                <c:pt idx="72531">
                  <c:v>15.917870000000001</c:v>
                </c:pt>
                <c:pt idx="72532">
                  <c:v>15.92123</c:v>
                </c:pt>
                <c:pt idx="72533">
                  <c:v>15.924709</c:v>
                </c:pt>
                <c:pt idx="72534">
                  <c:v>15.922312</c:v>
                </c:pt>
                <c:pt idx="72535">
                  <c:v>15.920394</c:v>
                </c:pt>
                <c:pt idx="72536">
                  <c:v>15.924417</c:v>
                </c:pt>
                <c:pt idx="72537">
                  <c:v>15.92412</c:v>
                </c:pt>
                <c:pt idx="72538">
                  <c:v>15.921561000000001</c:v>
                </c:pt>
                <c:pt idx="72539">
                  <c:v>15.921176000000001</c:v>
                </c:pt>
                <c:pt idx="72540">
                  <c:v>15.919973000000001</c:v>
                </c:pt>
                <c:pt idx="72541">
                  <c:v>15.924132</c:v>
                </c:pt>
                <c:pt idx="72542">
                  <c:v>15.927033</c:v>
                </c:pt>
                <c:pt idx="72543">
                  <c:v>15.924566</c:v>
                </c:pt>
                <c:pt idx="72544">
                  <c:v>15.930304</c:v>
                </c:pt>
                <c:pt idx="72545">
                  <c:v>15.932881</c:v>
                </c:pt>
                <c:pt idx="72546">
                  <c:v>15.926176999999999</c:v>
                </c:pt>
                <c:pt idx="72547">
                  <c:v>15.922456</c:v>
                </c:pt>
                <c:pt idx="72548">
                  <c:v>15.923311999999999</c:v>
                </c:pt>
                <c:pt idx="72549">
                  <c:v>15.924630000000001</c:v>
                </c:pt>
                <c:pt idx="72550">
                  <c:v>15.927071</c:v>
                </c:pt>
                <c:pt idx="72551">
                  <c:v>15.931027</c:v>
                </c:pt>
                <c:pt idx="72552">
                  <c:v>15.932501999999999</c:v>
                </c:pt>
                <c:pt idx="72553">
                  <c:v>15.930496</c:v>
                </c:pt>
                <c:pt idx="72554">
                  <c:v>15.929631000000001</c:v>
                </c:pt>
                <c:pt idx="72555">
                  <c:v>15.931429</c:v>
                </c:pt>
                <c:pt idx="72556">
                  <c:v>15.932561</c:v>
                </c:pt>
                <c:pt idx="72557">
                  <c:v>15.930809999999999</c:v>
                </c:pt>
                <c:pt idx="72558">
                  <c:v>15.933714999999999</c:v>
                </c:pt>
                <c:pt idx="72559">
                  <c:v>15.939059</c:v>
                </c:pt>
                <c:pt idx="72560">
                  <c:v>15.938788000000001</c:v>
                </c:pt>
                <c:pt idx="72561">
                  <c:v>15.933978</c:v>
                </c:pt>
                <c:pt idx="72562">
                  <c:v>15.929306</c:v>
                </c:pt>
                <c:pt idx="72563">
                  <c:v>15.927705</c:v>
                </c:pt>
                <c:pt idx="72564">
                  <c:v>15.927598</c:v>
                </c:pt>
                <c:pt idx="72565">
                  <c:v>15.929376</c:v>
                </c:pt>
                <c:pt idx="72566">
                  <c:v>15.932817999999999</c:v>
                </c:pt>
                <c:pt idx="72567">
                  <c:v>15.933253000000001</c:v>
                </c:pt>
                <c:pt idx="72568">
                  <c:v>15.934640999999999</c:v>
                </c:pt>
                <c:pt idx="72569">
                  <c:v>15.940009999999999</c:v>
                </c:pt>
                <c:pt idx="72570">
                  <c:v>15.940697999999999</c:v>
                </c:pt>
                <c:pt idx="72571">
                  <c:v>15.935247</c:v>
                </c:pt>
                <c:pt idx="72572">
                  <c:v>15.933794000000001</c:v>
                </c:pt>
                <c:pt idx="72573">
                  <c:v>15.936432999999999</c:v>
                </c:pt>
                <c:pt idx="72574">
                  <c:v>15.935271</c:v>
                </c:pt>
                <c:pt idx="72575">
                  <c:v>15.934694</c:v>
                </c:pt>
                <c:pt idx="72576">
                  <c:v>15.935472000000001</c:v>
                </c:pt>
                <c:pt idx="72577">
                  <c:v>15.935632999999999</c:v>
                </c:pt>
                <c:pt idx="72578">
                  <c:v>15.937060000000001</c:v>
                </c:pt>
                <c:pt idx="72579">
                  <c:v>15.936601</c:v>
                </c:pt>
                <c:pt idx="72580">
                  <c:v>15.936999</c:v>
                </c:pt>
                <c:pt idx="72581">
                  <c:v>15.938561999999999</c:v>
                </c:pt>
                <c:pt idx="72582">
                  <c:v>15.936546999999999</c:v>
                </c:pt>
                <c:pt idx="72583">
                  <c:v>15.936009</c:v>
                </c:pt>
                <c:pt idx="72584">
                  <c:v>15.939037000000001</c:v>
                </c:pt>
                <c:pt idx="72585">
                  <c:v>15.939234000000001</c:v>
                </c:pt>
                <c:pt idx="72586">
                  <c:v>15.936783999999999</c:v>
                </c:pt>
                <c:pt idx="72587">
                  <c:v>15.937288000000001</c:v>
                </c:pt>
                <c:pt idx="72588">
                  <c:v>15.93928</c:v>
                </c:pt>
                <c:pt idx="72589">
                  <c:v>15.938325000000001</c:v>
                </c:pt>
                <c:pt idx="72590">
                  <c:v>15.933703</c:v>
                </c:pt>
                <c:pt idx="72591">
                  <c:v>15.930794000000001</c:v>
                </c:pt>
                <c:pt idx="72592">
                  <c:v>15.932271</c:v>
                </c:pt>
                <c:pt idx="72593">
                  <c:v>15.936500000000001</c:v>
                </c:pt>
                <c:pt idx="72594">
                  <c:v>15.938872</c:v>
                </c:pt>
                <c:pt idx="72595">
                  <c:v>15.93749</c:v>
                </c:pt>
                <c:pt idx="72596">
                  <c:v>15.937685</c:v>
                </c:pt>
                <c:pt idx="72597">
                  <c:v>15.939731</c:v>
                </c:pt>
                <c:pt idx="72598">
                  <c:v>15.940469999999999</c:v>
                </c:pt>
                <c:pt idx="72599">
                  <c:v>15.940858</c:v>
                </c:pt>
                <c:pt idx="72600">
                  <c:v>15.944561999999999</c:v>
                </c:pt>
                <c:pt idx="72601">
                  <c:v>15.944984</c:v>
                </c:pt>
                <c:pt idx="72602">
                  <c:v>15.946759999999999</c:v>
                </c:pt>
                <c:pt idx="72603">
                  <c:v>15.949218999999999</c:v>
                </c:pt>
                <c:pt idx="72604">
                  <c:v>15.945893</c:v>
                </c:pt>
                <c:pt idx="72605">
                  <c:v>15.945269</c:v>
                </c:pt>
                <c:pt idx="72606">
                  <c:v>15.945365000000001</c:v>
                </c:pt>
                <c:pt idx="72607">
                  <c:v>15.940612</c:v>
                </c:pt>
                <c:pt idx="72608">
                  <c:v>15.938634</c:v>
                </c:pt>
                <c:pt idx="72609">
                  <c:v>15.940127</c:v>
                </c:pt>
                <c:pt idx="72610">
                  <c:v>15.943716999999999</c:v>
                </c:pt>
                <c:pt idx="72611">
                  <c:v>15.948676000000001</c:v>
                </c:pt>
                <c:pt idx="72612">
                  <c:v>15.94811</c:v>
                </c:pt>
                <c:pt idx="72613">
                  <c:v>15.946752999999999</c:v>
                </c:pt>
                <c:pt idx="72614">
                  <c:v>15.948594999999999</c:v>
                </c:pt>
                <c:pt idx="72615">
                  <c:v>15.946289</c:v>
                </c:pt>
                <c:pt idx="72616">
                  <c:v>15.941032999999999</c:v>
                </c:pt>
                <c:pt idx="72617">
                  <c:v>15.942515999999999</c:v>
                </c:pt>
                <c:pt idx="72618">
                  <c:v>15.947198</c:v>
                </c:pt>
                <c:pt idx="72619">
                  <c:v>15.945456999999999</c:v>
                </c:pt>
                <c:pt idx="72620">
                  <c:v>15.942463</c:v>
                </c:pt>
                <c:pt idx="72621">
                  <c:v>15.942117</c:v>
                </c:pt>
                <c:pt idx="72622">
                  <c:v>15.941568999999999</c:v>
                </c:pt>
                <c:pt idx="72623">
                  <c:v>15.941387000000001</c:v>
                </c:pt>
                <c:pt idx="72624">
                  <c:v>15.942657000000001</c:v>
                </c:pt>
                <c:pt idx="72625">
                  <c:v>15.947520000000001</c:v>
                </c:pt>
                <c:pt idx="72626">
                  <c:v>15.953996</c:v>
                </c:pt>
                <c:pt idx="72627">
                  <c:v>15.950949</c:v>
                </c:pt>
                <c:pt idx="72628">
                  <c:v>15.946319000000001</c:v>
                </c:pt>
                <c:pt idx="72629">
                  <c:v>15.949907</c:v>
                </c:pt>
                <c:pt idx="72630">
                  <c:v>15.950487000000001</c:v>
                </c:pt>
                <c:pt idx="72631">
                  <c:v>15.948565</c:v>
                </c:pt>
                <c:pt idx="72632">
                  <c:v>15.948931999999999</c:v>
                </c:pt>
                <c:pt idx="72633">
                  <c:v>15.950464</c:v>
                </c:pt>
                <c:pt idx="72634">
                  <c:v>15.949469000000001</c:v>
                </c:pt>
                <c:pt idx="72635">
                  <c:v>15.944993999999999</c:v>
                </c:pt>
                <c:pt idx="72636">
                  <c:v>15.947797</c:v>
                </c:pt>
                <c:pt idx="72637">
                  <c:v>15.951883</c:v>
                </c:pt>
                <c:pt idx="72638">
                  <c:v>15.949277</c:v>
                </c:pt>
                <c:pt idx="72639">
                  <c:v>15.948814</c:v>
                </c:pt>
                <c:pt idx="72640">
                  <c:v>15.950329999999999</c:v>
                </c:pt>
                <c:pt idx="72641">
                  <c:v>15.948320000000001</c:v>
                </c:pt>
                <c:pt idx="72642">
                  <c:v>15.945045</c:v>
                </c:pt>
                <c:pt idx="72643">
                  <c:v>15.943536</c:v>
                </c:pt>
                <c:pt idx="72644">
                  <c:v>15.945012</c:v>
                </c:pt>
                <c:pt idx="72645">
                  <c:v>15.946883</c:v>
                </c:pt>
                <c:pt idx="72646">
                  <c:v>15.948444</c:v>
                </c:pt>
                <c:pt idx="72647">
                  <c:v>15.945629</c:v>
                </c:pt>
                <c:pt idx="72648">
                  <c:v>15.942774</c:v>
                </c:pt>
                <c:pt idx="72649">
                  <c:v>15.946626999999999</c:v>
                </c:pt>
                <c:pt idx="72650">
                  <c:v>15.950585999999999</c:v>
                </c:pt>
                <c:pt idx="72651">
                  <c:v>15.948774</c:v>
                </c:pt>
                <c:pt idx="72652">
                  <c:v>15.949539</c:v>
                </c:pt>
                <c:pt idx="72653">
                  <c:v>15.953533999999999</c:v>
                </c:pt>
                <c:pt idx="72654">
                  <c:v>15.950100000000001</c:v>
                </c:pt>
                <c:pt idx="72655">
                  <c:v>15.946259</c:v>
                </c:pt>
                <c:pt idx="72656">
                  <c:v>15.950374999999999</c:v>
                </c:pt>
                <c:pt idx="72657">
                  <c:v>15.951978</c:v>
                </c:pt>
                <c:pt idx="72658">
                  <c:v>15.948997</c:v>
                </c:pt>
                <c:pt idx="72659">
                  <c:v>15.948504</c:v>
                </c:pt>
                <c:pt idx="72660">
                  <c:v>15.947858</c:v>
                </c:pt>
                <c:pt idx="72661">
                  <c:v>15.946655</c:v>
                </c:pt>
                <c:pt idx="72662">
                  <c:v>15.949211999999999</c:v>
                </c:pt>
                <c:pt idx="72663">
                  <c:v>15.952657</c:v>
                </c:pt>
                <c:pt idx="72664">
                  <c:v>15.950238000000001</c:v>
                </c:pt>
                <c:pt idx="72665">
                  <c:v>15.948168000000001</c:v>
                </c:pt>
                <c:pt idx="72666">
                  <c:v>15.951286</c:v>
                </c:pt>
                <c:pt idx="72667">
                  <c:v>15.948767999999999</c:v>
                </c:pt>
                <c:pt idx="72668">
                  <c:v>15.944951</c:v>
                </c:pt>
                <c:pt idx="72669">
                  <c:v>15.950226000000001</c:v>
                </c:pt>
                <c:pt idx="72670">
                  <c:v>15.955394999999999</c:v>
                </c:pt>
                <c:pt idx="72671">
                  <c:v>15.954717</c:v>
                </c:pt>
                <c:pt idx="72672">
                  <c:v>15.955249999999999</c:v>
                </c:pt>
                <c:pt idx="72673">
                  <c:v>15.957471999999999</c:v>
                </c:pt>
                <c:pt idx="72674">
                  <c:v>15.959932</c:v>
                </c:pt>
                <c:pt idx="72675">
                  <c:v>15.961242</c:v>
                </c:pt>
                <c:pt idx="72676">
                  <c:v>15.959861999999999</c:v>
                </c:pt>
                <c:pt idx="72677">
                  <c:v>15.959451</c:v>
                </c:pt>
                <c:pt idx="72678">
                  <c:v>15.960851</c:v>
                </c:pt>
                <c:pt idx="72679">
                  <c:v>15.960735</c:v>
                </c:pt>
                <c:pt idx="72680">
                  <c:v>15.958653</c:v>
                </c:pt>
                <c:pt idx="72681">
                  <c:v>15.957770999999999</c:v>
                </c:pt>
                <c:pt idx="72682">
                  <c:v>15.959498</c:v>
                </c:pt>
                <c:pt idx="72683">
                  <c:v>15.959210000000001</c:v>
                </c:pt>
                <c:pt idx="72684">
                  <c:v>15.958615999999999</c:v>
                </c:pt>
                <c:pt idx="72685">
                  <c:v>15.961584</c:v>
                </c:pt>
                <c:pt idx="72686">
                  <c:v>15.964783000000001</c:v>
                </c:pt>
                <c:pt idx="72687">
                  <c:v>15.96307</c:v>
                </c:pt>
                <c:pt idx="72688">
                  <c:v>15.960991</c:v>
                </c:pt>
                <c:pt idx="72689">
                  <c:v>15.960616</c:v>
                </c:pt>
                <c:pt idx="72690">
                  <c:v>15.960829</c:v>
                </c:pt>
                <c:pt idx="72691">
                  <c:v>15.964</c:v>
                </c:pt>
                <c:pt idx="72692">
                  <c:v>15.963485</c:v>
                </c:pt>
                <c:pt idx="72693">
                  <c:v>15.961194000000001</c:v>
                </c:pt>
                <c:pt idx="72694">
                  <c:v>15.962434</c:v>
                </c:pt>
                <c:pt idx="72695">
                  <c:v>15.960215</c:v>
                </c:pt>
                <c:pt idx="72696">
                  <c:v>15.956481</c:v>
                </c:pt>
                <c:pt idx="72697">
                  <c:v>15.958913000000001</c:v>
                </c:pt>
                <c:pt idx="72698">
                  <c:v>15.962691</c:v>
                </c:pt>
                <c:pt idx="72699">
                  <c:v>15.965259</c:v>
                </c:pt>
                <c:pt idx="72700">
                  <c:v>15.966571</c:v>
                </c:pt>
                <c:pt idx="72701">
                  <c:v>15.961252999999999</c:v>
                </c:pt>
                <c:pt idx="72702">
                  <c:v>15.95796</c:v>
                </c:pt>
                <c:pt idx="72703">
                  <c:v>15.963048000000001</c:v>
                </c:pt>
                <c:pt idx="72704">
                  <c:v>15.965214</c:v>
                </c:pt>
                <c:pt idx="72705">
                  <c:v>15.961847000000001</c:v>
                </c:pt>
                <c:pt idx="72706">
                  <c:v>15.963117</c:v>
                </c:pt>
                <c:pt idx="72707">
                  <c:v>15.968317000000001</c:v>
                </c:pt>
                <c:pt idx="72708">
                  <c:v>15.969275</c:v>
                </c:pt>
                <c:pt idx="72709">
                  <c:v>15.968253000000001</c:v>
                </c:pt>
                <c:pt idx="72710">
                  <c:v>15.970447</c:v>
                </c:pt>
                <c:pt idx="72711">
                  <c:v>15.971189000000001</c:v>
                </c:pt>
                <c:pt idx="72712">
                  <c:v>15.968845999999999</c:v>
                </c:pt>
                <c:pt idx="72713">
                  <c:v>15.971823000000001</c:v>
                </c:pt>
                <c:pt idx="72714">
                  <c:v>15.972915</c:v>
                </c:pt>
                <c:pt idx="72715">
                  <c:v>15.967333999999999</c:v>
                </c:pt>
                <c:pt idx="72716">
                  <c:v>15.96748</c:v>
                </c:pt>
                <c:pt idx="72717">
                  <c:v>15.970190000000001</c:v>
                </c:pt>
                <c:pt idx="72718">
                  <c:v>15.966684000000001</c:v>
                </c:pt>
                <c:pt idx="72719">
                  <c:v>15.965958000000001</c:v>
                </c:pt>
                <c:pt idx="72720">
                  <c:v>15.967235000000001</c:v>
                </c:pt>
                <c:pt idx="72721">
                  <c:v>15.966430000000001</c:v>
                </c:pt>
                <c:pt idx="72722">
                  <c:v>15.967362</c:v>
                </c:pt>
                <c:pt idx="72723">
                  <c:v>15.967038000000001</c:v>
                </c:pt>
                <c:pt idx="72724">
                  <c:v>15.965305000000001</c:v>
                </c:pt>
                <c:pt idx="72725">
                  <c:v>15.966148</c:v>
                </c:pt>
                <c:pt idx="72726">
                  <c:v>15.967957</c:v>
                </c:pt>
                <c:pt idx="72727">
                  <c:v>15.97085</c:v>
                </c:pt>
                <c:pt idx="72728">
                  <c:v>15.971935</c:v>
                </c:pt>
                <c:pt idx="72729">
                  <c:v>15.968556</c:v>
                </c:pt>
                <c:pt idx="72730">
                  <c:v>15.968108000000001</c:v>
                </c:pt>
                <c:pt idx="72731">
                  <c:v>15.970138</c:v>
                </c:pt>
                <c:pt idx="72732">
                  <c:v>15.967802000000001</c:v>
                </c:pt>
                <c:pt idx="72733">
                  <c:v>15.968261</c:v>
                </c:pt>
                <c:pt idx="72734">
                  <c:v>15.979215999999999</c:v>
                </c:pt>
                <c:pt idx="72735">
                  <c:v>15.982849</c:v>
                </c:pt>
                <c:pt idx="72736">
                  <c:v>15.976675</c:v>
                </c:pt>
                <c:pt idx="72737">
                  <c:v>15.976245</c:v>
                </c:pt>
                <c:pt idx="72738">
                  <c:v>15.975275999999999</c:v>
                </c:pt>
                <c:pt idx="72739">
                  <c:v>15.971489</c:v>
                </c:pt>
                <c:pt idx="72740">
                  <c:v>15.971996000000001</c:v>
                </c:pt>
                <c:pt idx="72741">
                  <c:v>15.973948</c:v>
                </c:pt>
                <c:pt idx="72742">
                  <c:v>15.972576999999999</c:v>
                </c:pt>
                <c:pt idx="72743">
                  <c:v>15.972282999999999</c:v>
                </c:pt>
                <c:pt idx="72744">
                  <c:v>15.973573999999999</c:v>
                </c:pt>
                <c:pt idx="72745">
                  <c:v>15.972522</c:v>
                </c:pt>
                <c:pt idx="72746">
                  <c:v>15.972576</c:v>
                </c:pt>
                <c:pt idx="72747">
                  <c:v>15.971596</c:v>
                </c:pt>
                <c:pt idx="72748">
                  <c:v>15.970535999999999</c:v>
                </c:pt>
                <c:pt idx="72749">
                  <c:v>15.972704</c:v>
                </c:pt>
                <c:pt idx="72750">
                  <c:v>15.973708999999999</c:v>
                </c:pt>
                <c:pt idx="72751">
                  <c:v>15.971609000000001</c:v>
                </c:pt>
                <c:pt idx="72752">
                  <c:v>15.967112</c:v>
                </c:pt>
                <c:pt idx="72753">
                  <c:v>15.968671000000001</c:v>
                </c:pt>
                <c:pt idx="72754">
                  <c:v>15.973710000000001</c:v>
                </c:pt>
                <c:pt idx="72755">
                  <c:v>15.970787</c:v>
                </c:pt>
                <c:pt idx="72756">
                  <c:v>15.969777000000001</c:v>
                </c:pt>
                <c:pt idx="72757">
                  <c:v>15.972379</c:v>
                </c:pt>
                <c:pt idx="72758">
                  <c:v>15.972109</c:v>
                </c:pt>
                <c:pt idx="72759">
                  <c:v>15.969386999999999</c:v>
                </c:pt>
                <c:pt idx="72760">
                  <c:v>15.966138000000001</c:v>
                </c:pt>
                <c:pt idx="72761">
                  <c:v>15.967858</c:v>
                </c:pt>
                <c:pt idx="72762">
                  <c:v>15.972970999999999</c:v>
                </c:pt>
                <c:pt idx="72763">
                  <c:v>15.972999</c:v>
                </c:pt>
                <c:pt idx="72764">
                  <c:v>15.97185</c:v>
                </c:pt>
                <c:pt idx="72765">
                  <c:v>15.974273999999999</c:v>
                </c:pt>
                <c:pt idx="72766">
                  <c:v>15.974233</c:v>
                </c:pt>
                <c:pt idx="72767">
                  <c:v>15.973817</c:v>
                </c:pt>
                <c:pt idx="72768">
                  <c:v>15.976455</c:v>
                </c:pt>
                <c:pt idx="72769">
                  <c:v>15.975091000000001</c:v>
                </c:pt>
                <c:pt idx="72770">
                  <c:v>15.974769999999999</c:v>
                </c:pt>
                <c:pt idx="72771">
                  <c:v>15.981304</c:v>
                </c:pt>
                <c:pt idx="72772">
                  <c:v>15.982001</c:v>
                </c:pt>
                <c:pt idx="72773">
                  <c:v>15.97972</c:v>
                </c:pt>
                <c:pt idx="72774">
                  <c:v>15.984256999999999</c:v>
                </c:pt>
                <c:pt idx="72775">
                  <c:v>15.988249</c:v>
                </c:pt>
                <c:pt idx="72776">
                  <c:v>15.9871</c:v>
                </c:pt>
                <c:pt idx="72777">
                  <c:v>15.985467999999999</c:v>
                </c:pt>
                <c:pt idx="72778">
                  <c:v>15.987212</c:v>
                </c:pt>
                <c:pt idx="72779">
                  <c:v>15.988013</c:v>
                </c:pt>
                <c:pt idx="72780">
                  <c:v>15.986166000000001</c:v>
                </c:pt>
                <c:pt idx="72781">
                  <c:v>15.986370000000001</c:v>
                </c:pt>
                <c:pt idx="72782">
                  <c:v>15.984899</c:v>
                </c:pt>
                <c:pt idx="72783">
                  <c:v>15.980765</c:v>
                </c:pt>
                <c:pt idx="72784">
                  <c:v>15.98409</c:v>
                </c:pt>
                <c:pt idx="72785">
                  <c:v>15.990665999999999</c:v>
                </c:pt>
                <c:pt idx="72786">
                  <c:v>15.987415</c:v>
                </c:pt>
                <c:pt idx="72787">
                  <c:v>15.981154999999999</c:v>
                </c:pt>
                <c:pt idx="72788">
                  <c:v>15.984731999999999</c:v>
                </c:pt>
                <c:pt idx="72789">
                  <c:v>15.991559000000001</c:v>
                </c:pt>
                <c:pt idx="72790">
                  <c:v>15.989663</c:v>
                </c:pt>
                <c:pt idx="72791">
                  <c:v>15.987921</c:v>
                </c:pt>
                <c:pt idx="72792">
                  <c:v>15.989903999999999</c:v>
                </c:pt>
                <c:pt idx="72793">
                  <c:v>15.98771</c:v>
                </c:pt>
                <c:pt idx="72794">
                  <c:v>15.984044000000001</c:v>
                </c:pt>
                <c:pt idx="72795">
                  <c:v>15.982773999999999</c:v>
                </c:pt>
                <c:pt idx="72796">
                  <c:v>15.982498</c:v>
                </c:pt>
                <c:pt idx="72797">
                  <c:v>15.981679</c:v>
                </c:pt>
                <c:pt idx="72798">
                  <c:v>15.982696000000001</c:v>
                </c:pt>
                <c:pt idx="72799">
                  <c:v>15.984636</c:v>
                </c:pt>
                <c:pt idx="72800">
                  <c:v>15.982111</c:v>
                </c:pt>
                <c:pt idx="72801">
                  <c:v>15.980361</c:v>
                </c:pt>
                <c:pt idx="72802">
                  <c:v>15.981108000000001</c:v>
                </c:pt>
                <c:pt idx="72803">
                  <c:v>15.980036999999999</c:v>
                </c:pt>
                <c:pt idx="72804">
                  <c:v>15.981816999999999</c:v>
                </c:pt>
                <c:pt idx="72805">
                  <c:v>15.986184</c:v>
                </c:pt>
                <c:pt idx="72806">
                  <c:v>15.985878</c:v>
                </c:pt>
                <c:pt idx="72807">
                  <c:v>15.986167999999999</c:v>
                </c:pt>
                <c:pt idx="72808">
                  <c:v>15.990612</c:v>
                </c:pt>
                <c:pt idx="72809">
                  <c:v>15.990442</c:v>
                </c:pt>
                <c:pt idx="72810">
                  <c:v>15.989105</c:v>
                </c:pt>
                <c:pt idx="72811">
                  <c:v>15.992100000000001</c:v>
                </c:pt>
                <c:pt idx="72812">
                  <c:v>15.993178</c:v>
                </c:pt>
                <c:pt idx="72813">
                  <c:v>15.989455</c:v>
                </c:pt>
                <c:pt idx="72814">
                  <c:v>15.991944999999999</c:v>
                </c:pt>
                <c:pt idx="72815">
                  <c:v>15.995993</c:v>
                </c:pt>
                <c:pt idx="72816">
                  <c:v>15.992214000000001</c:v>
                </c:pt>
                <c:pt idx="72817">
                  <c:v>15.993312</c:v>
                </c:pt>
                <c:pt idx="72818">
                  <c:v>15.998402</c:v>
                </c:pt>
                <c:pt idx="72819">
                  <c:v>15.997377999999999</c:v>
                </c:pt>
                <c:pt idx="72820">
                  <c:v>15.997616000000001</c:v>
                </c:pt>
                <c:pt idx="72821">
                  <c:v>15.999128000000001</c:v>
                </c:pt>
                <c:pt idx="72822">
                  <c:v>15.994921</c:v>
                </c:pt>
                <c:pt idx="72823">
                  <c:v>15.991289999999999</c:v>
                </c:pt>
                <c:pt idx="72824">
                  <c:v>15.994474</c:v>
                </c:pt>
                <c:pt idx="72825">
                  <c:v>16.000239000000001</c:v>
                </c:pt>
                <c:pt idx="72826">
                  <c:v>15.997856000000001</c:v>
                </c:pt>
                <c:pt idx="72827">
                  <c:v>15.993992</c:v>
                </c:pt>
                <c:pt idx="72828">
                  <c:v>15.99672</c:v>
                </c:pt>
                <c:pt idx="72829">
                  <c:v>15.998519</c:v>
                </c:pt>
                <c:pt idx="72830">
                  <c:v>15.994676</c:v>
                </c:pt>
                <c:pt idx="72831">
                  <c:v>15.993195</c:v>
                </c:pt>
                <c:pt idx="72832">
                  <c:v>15.996936</c:v>
                </c:pt>
                <c:pt idx="72833">
                  <c:v>15.995578</c:v>
                </c:pt>
                <c:pt idx="72834">
                  <c:v>15.992075</c:v>
                </c:pt>
                <c:pt idx="72835">
                  <c:v>15.995599</c:v>
                </c:pt>
                <c:pt idx="72836">
                  <c:v>15.999084</c:v>
                </c:pt>
                <c:pt idx="72837">
                  <c:v>15.996432</c:v>
                </c:pt>
                <c:pt idx="72838">
                  <c:v>15.996278</c:v>
                </c:pt>
                <c:pt idx="72839">
                  <c:v>15.999001</c:v>
                </c:pt>
                <c:pt idx="72840">
                  <c:v>15.997318</c:v>
                </c:pt>
                <c:pt idx="72841">
                  <c:v>15.998678999999999</c:v>
                </c:pt>
                <c:pt idx="72842">
                  <c:v>16.002700000000001</c:v>
                </c:pt>
                <c:pt idx="72843">
                  <c:v>16.001182</c:v>
                </c:pt>
                <c:pt idx="72844">
                  <c:v>15.99994</c:v>
                </c:pt>
                <c:pt idx="72845">
                  <c:v>16.004158</c:v>
                </c:pt>
                <c:pt idx="72846">
                  <c:v>16.006314</c:v>
                </c:pt>
                <c:pt idx="72847">
                  <c:v>16.003717999999999</c:v>
                </c:pt>
                <c:pt idx="72848">
                  <c:v>16.000942999999999</c:v>
                </c:pt>
                <c:pt idx="72849">
                  <c:v>16.001925</c:v>
                </c:pt>
                <c:pt idx="72850">
                  <c:v>16.003532</c:v>
                </c:pt>
                <c:pt idx="72851">
                  <c:v>16.004695999999999</c:v>
                </c:pt>
                <c:pt idx="72852">
                  <c:v>16.004912999999998</c:v>
                </c:pt>
                <c:pt idx="72853">
                  <c:v>16.003170000000001</c:v>
                </c:pt>
                <c:pt idx="72854">
                  <c:v>16.004975999999999</c:v>
                </c:pt>
                <c:pt idx="72855">
                  <c:v>16.006582000000002</c:v>
                </c:pt>
                <c:pt idx="72856">
                  <c:v>16.005490000000002</c:v>
                </c:pt>
                <c:pt idx="72857">
                  <c:v>16.008980999999999</c:v>
                </c:pt>
                <c:pt idx="72858">
                  <c:v>16.013729000000001</c:v>
                </c:pt>
                <c:pt idx="72859">
                  <c:v>16.012536000000001</c:v>
                </c:pt>
                <c:pt idx="72860">
                  <c:v>16.008216999999998</c:v>
                </c:pt>
                <c:pt idx="72861">
                  <c:v>16.006784</c:v>
                </c:pt>
                <c:pt idx="72862">
                  <c:v>16.007836000000001</c:v>
                </c:pt>
                <c:pt idx="72863">
                  <c:v>16.009663</c:v>
                </c:pt>
                <c:pt idx="72864">
                  <c:v>16.010189</c:v>
                </c:pt>
                <c:pt idx="72865">
                  <c:v>16.009482999999999</c:v>
                </c:pt>
                <c:pt idx="72866">
                  <c:v>16.01117</c:v>
                </c:pt>
                <c:pt idx="72867">
                  <c:v>16.012692999999999</c:v>
                </c:pt>
                <c:pt idx="72868">
                  <c:v>16.008227999999999</c:v>
                </c:pt>
                <c:pt idx="72869">
                  <c:v>16.006934999999999</c:v>
                </c:pt>
                <c:pt idx="72870">
                  <c:v>16.012958000000001</c:v>
                </c:pt>
                <c:pt idx="72871">
                  <c:v>16.012267999999999</c:v>
                </c:pt>
                <c:pt idx="72872">
                  <c:v>16.004511000000001</c:v>
                </c:pt>
                <c:pt idx="72873">
                  <c:v>16.007311999999999</c:v>
                </c:pt>
                <c:pt idx="72874">
                  <c:v>16.011492000000001</c:v>
                </c:pt>
                <c:pt idx="72875">
                  <c:v>16.007715000000001</c:v>
                </c:pt>
                <c:pt idx="72876">
                  <c:v>16.008880000000001</c:v>
                </c:pt>
                <c:pt idx="72877">
                  <c:v>16.009459</c:v>
                </c:pt>
                <c:pt idx="72878">
                  <c:v>16.002134999999999</c:v>
                </c:pt>
                <c:pt idx="72879">
                  <c:v>16.004044</c:v>
                </c:pt>
                <c:pt idx="72880">
                  <c:v>16.010812999999999</c:v>
                </c:pt>
                <c:pt idx="72881">
                  <c:v>16.005171000000001</c:v>
                </c:pt>
                <c:pt idx="72882">
                  <c:v>16.000349</c:v>
                </c:pt>
                <c:pt idx="72883">
                  <c:v>16.007940000000001</c:v>
                </c:pt>
                <c:pt idx="72884">
                  <c:v>16.009297</c:v>
                </c:pt>
                <c:pt idx="72885">
                  <c:v>16.004543000000002</c:v>
                </c:pt>
                <c:pt idx="72886">
                  <c:v>16.008303999999999</c:v>
                </c:pt>
                <c:pt idx="72887">
                  <c:v>16.010788999999999</c:v>
                </c:pt>
                <c:pt idx="72888">
                  <c:v>16.007279</c:v>
                </c:pt>
                <c:pt idx="72889">
                  <c:v>16.006423999999999</c:v>
                </c:pt>
                <c:pt idx="72890">
                  <c:v>16.007483000000001</c:v>
                </c:pt>
                <c:pt idx="72891">
                  <c:v>16.009298999999999</c:v>
                </c:pt>
                <c:pt idx="72892">
                  <c:v>16.011752999999999</c:v>
                </c:pt>
                <c:pt idx="72893">
                  <c:v>16.013387000000002</c:v>
                </c:pt>
                <c:pt idx="72894">
                  <c:v>16.015333999999999</c:v>
                </c:pt>
                <c:pt idx="72895">
                  <c:v>16.017809</c:v>
                </c:pt>
                <c:pt idx="72896">
                  <c:v>16.019763000000001</c:v>
                </c:pt>
                <c:pt idx="72897">
                  <c:v>16.021343000000002</c:v>
                </c:pt>
                <c:pt idx="72898">
                  <c:v>16.02224</c:v>
                </c:pt>
                <c:pt idx="72899">
                  <c:v>16.021084999999999</c:v>
                </c:pt>
                <c:pt idx="72900">
                  <c:v>16.020218</c:v>
                </c:pt>
                <c:pt idx="72901">
                  <c:v>16.019732000000001</c:v>
                </c:pt>
                <c:pt idx="72902">
                  <c:v>16.018550000000001</c:v>
                </c:pt>
                <c:pt idx="72903">
                  <c:v>16.020247999999999</c:v>
                </c:pt>
                <c:pt idx="72904">
                  <c:v>16.020282000000002</c:v>
                </c:pt>
                <c:pt idx="72905">
                  <c:v>16.016825999999998</c:v>
                </c:pt>
                <c:pt idx="72906">
                  <c:v>16.016106000000001</c:v>
                </c:pt>
                <c:pt idx="72907">
                  <c:v>16.017213000000002</c:v>
                </c:pt>
                <c:pt idx="72908">
                  <c:v>16.015886999999999</c:v>
                </c:pt>
                <c:pt idx="72909">
                  <c:v>16.015688000000001</c:v>
                </c:pt>
                <c:pt idx="72910">
                  <c:v>16.015965999999999</c:v>
                </c:pt>
                <c:pt idx="72911">
                  <c:v>16.014215</c:v>
                </c:pt>
                <c:pt idx="72912">
                  <c:v>16.013905000000001</c:v>
                </c:pt>
                <c:pt idx="72913">
                  <c:v>16.017607000000002</c:v>
                </c:pt>
                <c:pt idx="72914">
                  <c:v>16.017944</c:v>
                </c:pt>
                <c:pt idx="72915">
                  <c:v>16.013681999999999</c:v>
                </c:pt>
                <c:pt idx="72916">
                  <c:v>16.0138</c:v>
                </c:pt>
                <c:pt idx="72917">
                  <c:v>16.016857000000002</c:v>
                </c:pt>
                <c:pt idx="72918">
                  <c:v>16.01474</c:v>
                </c:pt>
                <c:pt idx="72919">
                  <c:v>16.015301999999998</c:v>
                </c:pt>
                <c:pt idx="72920">
                  <c:v>16.0213</c:v>
                </c:pt>
                <c:pt idx="72921">
                  <c:v>16.018459</c:v>
                </c:pt>
                <c:pt idx="72922">
                  <c:v>16.012829</c:v>
                </c:pt>
                <c:pt idx="72923">
                  <c:v>16.013038999999999</c:v>
                </c:pt>
                <c:pt idx="72924">
                  <c:v>16.014319</c:v>
                </c:pt>
                <c:pt idx="72925">
                  <c:v>16.016770000000001</c:v>
                </c:pt>
                <c:pt idx="72926">
                  <c:v>16.019831</c:v>
                </c:pt>
                <c:pt idx="72927">
                  <c:v>16.018888</c:v>
                </c:pt>
                <c:pt idx="72928">
                  <c:v>16.015211000000001</c:v>
                </c:pt>
                <c:pt idx="72929">
                  <c:v>16.017745999999999</c:v>
                </c:pt>
                <c:pt idx="72930">
                  <c:v>16.024557000000001</c:v>
                </c:pt>
                <c:pt idx="72931">
                  <c:v>16.025811999999998</c:v>
                </c:pt>
                <c:pt idx="72932">
                  <c:v>16.025493999999998</c:v>
                </c:pt>
                <c:pt idx="72933">
                  <c:v>16.023112000000001</c:v>
                </c:pt>
                <c:pt idx="72934">
                  <c:v>16.021269</c:v>
                </c:pt>
                <c:pt idx="72935">
                  <c:v>16.026702</c:v>
                </c:pt>
                <c:pt idx="72936">
                  <c:v>16.027176000000001</c:v>
                </c:pt>
                <c:pt idx="72937">
                  <c:v>16.022058999999999</c:v>
                </c:pt>
                <c:pt idx="72938">
                  <c:v>16.023375999999999</c:v>
                </c:pt>
                <c:pt idx="72939">
                  <c:v>16.028701000000002</c:v>
                </c:pt>
                <c:pt idx="72940">
                  <c:v>16.024303</c:v>
                </c:pt>
                <c:pt idx="72941">
                  <c:v>16.016680999999998</c:v>
                </c:pt>
                <c:pt idx="72942">
                  <c:v>16.019295</c:v>
                </c:pt>
                <c:pt idx="72943">
                  <c:v>16.024968000000001</c:v>
                </c:pt>
                <c:pt idx="72944">
                  <c:v>16.024398999999999</c:v>
                </c:pt>
                <c:pt idx="72945">
                  <c:v>16.024940999999998</c:v>
                </c:pt>
                <c:pt idx="72946">
                  <c:v>16.026332</c:v>
                </c:pt>
                <c:pt idx="72947">
                  <c:v>16.024156999999999</c:v>
                </c:pt>
                <c:pt idx="72948">
                  <c:v>16.025815999999999</c:v>
                </c:pt>
                <c:pt idx="72949">
                  <c:v>16.028383000000002</c:v>
                </c:pt>
                <c:pt idx="72950">
                  <c:v>16.022455999999998</c:v>
                </c:pt>
                <c:pt idx="72951">
                  <c:v>16.019908999999998</c:v>
                </c:pt>
                <c:pt idx="72952">
                  <c:v>16.024609999999999</c:v>
                </c:pt>
                <c:pt idx="72953">
                  <c:v>16.024891</c:v>
                </c:pt>
                <c:pt idx="72954">
                  <c:v>16.025048999999999</c:v>
                </c:pt>
                <c:pt idx="72955">
                  <c:v>16.028313000000001</c:v>
                </c:pt>
                <c:pt idx="72956">
                  <c:v>16.026620000000001</c:v>
                </c:pt>
                <c:pt idx="72957">
                  <c:v>16.026243000000001</c:v>
                </c:pt>
                <c:pt idx="72958">
                  <c:v>16.026644000000001</c:v>
                </c:pt>
                <c:pt idx="72959">
                  <c:v>16.024270999999999</c:v>
                </c:pt>
                <c:pt idx="72960">
                  <c:v>16.024301999999999</c:v>
                </c:pt>
                <c:pt idx="72961">
                  <c:v>16.026295999999999</c:v>
                </c:pt>
                <c:pt idx="72962">
                  <c:v>16.024766</c:v>
                </c:pt>
                <c:pt idx="72963">
                  <c:v>16.021414</c:v>
                </c:pt>
                <c:pt idx="72964">
                  <c:v>16.020617999999999</c:v>
                </c:pt>
                <c:pt idx="72965">
                  <c:v>16.023289999999999</c:v>
                </c:pt>
                <c:pt idx="72966">
                  <c:v>16.026862999999999</c:v>
                </c:pt>
                <c:pt idx="72967">
                  <c:v>16.026309000000001</c:v>
                </c:pt>
                <c:pt idx="72968">
                  <c:v>16.026102000000002</c:v>
                </c:pt>
                <c:pt idx="72969">
                  <c:v>16.033276999999998</c:v>
                </c:pt>
                <c:pt idx="72970">
                  <c:v>16.039104999999999</c:v>
                </c:pt>
                <c:pt idx="72971">
                  <c:v>16.038571000000001</c:v>
                </c:pt>
                <c:pt idx="72972">
                  <c:v>16.032843</c:v>
                </c:pt>
                <c:pt idx="72973">
                  <c:v>16.031386999999999</c:v>
                </c:pt>
                <c:pt idx="72974">
                  <c:v>16.035301</c:v>
                </c:pt>
                <c:pt idx="72975">
                  <c:v>16.033186000000001</c:v>
                </c:pt>
                <c:pt idx="72976">
                  <c:v>16.031468</c:v>
                </c:pt>
                <c:pt idx="72977">
                  <c:v>16.036134000000001</c:v>
                </c:pt>
                <c:pt idx="72978">
                  <c:v>16.036895000000001</c:v>
                </c:pt>
                <c:pt idx="72979">
                  <c:v>16.033141000000001</c:v>
                </c:pt>
                <c:pt idx="72980">
                  <c:v>16.033704</c:v>
                </c:pt>
                <c:pt idx="72981">
                  <c:v>16.036731</c:v>
                </c:pt>
                <c:pt idx="72982">
                  <c:v>16.034514999999999</c:v>
                </c:pt>
                <c:pt idx="72983">
                  <c:v>16.032726</c:v>
                </c:pt>
                <c:pt idx="72984">
                  <c:v>16.035149000000001</c:v>
                </c:pt>
                <c:pt idx="72985">
                  <c:v>16.034472000000001</c:v>
                </c:pt>
                <c:pt idx="72986">
                  <c:v>16.032947</c:v>
                </c:pt>
                <c:pt idx="72987">
                  <c:v>16.035876999999999</c:v>
                </c:pt>
                <c:pt idx="72988">
                  <c:v>16.037251999999999</c:v>
                </c:pt>
                <c:pt idx="72989">
                  <c:v>16.037507999999999</c:v>
                </c:pt>
                <c:pt idx="72990">
                  <c:v>16.034568</c:v>
                </c:pt>
                <c:pt idx="72991">
                  <c:v>16.030037</c:v>
                </c:pt>
                <c:pt idx="72992">
                  <c:v>16.032803000000001</c:v>
                </c:pt>
                <c:pt idx="72993">
                  <c:v>16.040468000000001</c:v>
                </c:pt>
                <c:pt idx="72994">
                  <c:v>16.040476999999999</c:v>
                </c:pt>
                <c:pt idx="72995">
                  <c:v>16.037569000000001</c:v>
                </c:pt>
                <c:pt idx="72996">
                  <c:v>16.041233999999999</c:v>
                </c:pt>
                <c:pt idx="72997">
                  <c:v>16.041519999999998</c:v>
                </c:pt>
                <c:pt idx="72998">
                  <c:v>16.037699</c:v>
                </c:pt>
                <c:pt idx="72999">
                  <c:v>16.040960999999999</c:v>
                </c:pt>
                <c:pt idx="73000">
                  <c:v>16.043043999999998</c:v>
                </c:pt>
                <c:pt idx="73001">
                  <c:v>16.041256000000001</c:v>
                </c:pt>
                <c:pt idx="73002">
                  <c:v>16.044509999999999</c:v>
                </c:pt>
                <c:pt idx="73003">
                  <c:v>16.046772000000001</c:v>
                </c:pt>
                <c:pt idx="73004">
                  <c:v>16.040351000000001</c:v>
                </c:pt>
                <c:pt idx="73005">
                  <c:v>16.037305</c:v>
                </c:pt>
                <c:pt idx="73006">
                  <c:v>16.040927</c:v>
                </c:pt>
                <c:pt idx="73007">
                  <c:v>16.040824000000001</c:v>
                </c:pt>
                <c:pt idx="73008">
                  <c:v>16.039100000000001</c:v>
                </c:pt>
                <c:pt idx="73009">
                  <c:v>16.043472999999999</c:v>
                </c:pt>
                <c:pt idx="73010">
                  <c:v>16.046609</c:v>
                </c:pt>
                <c:pt idx="73011">
                  <c:v>16.042102</c:v>
                </c:pt>
                <c:pt idx="73012">
                  <c:v>16.04064</c:v>
                </c:pt>
                <c:pt idx="73013">
                  <c:v>16.045582</c:v>
                </c:pt>
                <c:pt idx="73014">
                  <c:v>16.047681000000001</c:v>
                </c:pt>
                <c:pt idx="73015">
                  <c:v>16.045831</c:v>
                </c:pt>
                <c:pt idx="73016">
                  <c:v>16.042587999999999</c:v>
                </c:pt>
                <c:pt idx="73017">
                  <c:v>16.041432</c:v>
                </c:pt>
                <c:pt idx="73018">
                  <c:v>16.042394999999999</c:v>
                </c:pt>
                <c:pt idx="73019">
                  <c:v>16.045081</c:v>
                </c:pt>
                <c:pt idx="73020">
                  <c:v>16.046410000000002</c:v>
                </c:pt>
                <c:pt idx="73021">
                  <c:v>16.044658999999999</c:v>
                </c:pt>
                <c:pt idx="73022">
                  <c:v>16.043609</c:v>
                </c:pt>
                <c:pt idx="73023">
                  <c:v>16.042739000000001</c:v>
                </c:pt>
                <c:pt idx="73024">
                  <c:v>16.042373000000001</c:v>
                </c:pt>
                <c:pt idx="73025">
                  <c:v>16.044505999999998</c:v>
                </c:pt>
                <c:pt idx="73026">
                  <c:v>16.047332999999998</c:v>
                </c:pt>
                <c:pt idx="73027">
                  <c:v>16.049168999999999</c:v>
                </c:pt>
                <c:pt idx="73028">
                  <c:v>16.047142000000001</c:v>
                </c:pt>
                <c:pt idx="73029">
                  <c:v>16.049669999999999</c:v>
                </c:pt>
                <c:pt idx="73030">
                  <c:v>16.054195</c:v>
                </c:pt>
                <c:pt idx="73031">
                  <c:v>16.047937000000001</c:v>
                </c:pt>
                <c:pt idx="73032">
                  <c:v>16.040970000000002</c:v>
                </c:pt>
                <c:pt idx="73033">
                  <c:v>16.045411000000001</c:v>
                </c:pt>
                <c:pt idx="73034">
                  <c:v>16.051314000000001</c:v>
                </c:pt>
                <c:pt idx="73035">
                  <c:v>16.050910999999999</c:v>
                </c:pt>
                <c:pt idx="73036">
                  <c:v>16.047605999999998</c:v>
                </c:pt>
                <c:pt idx="73037">
                  <c:v>16.045949</c:v>
                </c:pt>
                <c:pt idx="73038">
                  <c:v>16.044421</c:v>
                </c:pt>
                <c:pt idx="73039">
                  <c:v>16.042586</c:v>
                </c:pt>
                <c:pt idx="73040">
                  <c:v>16.044060999999999</c:v>
                </c:pt>
                <c:pt idx="73041">
                  <c:v>16.048441</c:v>
                </c:pt>
                <c:pt idx="73042">
                  <c:v>16.050722</c:v>
                </c:pt>
                <c:pt idx="73043">
                  <c:v>16.049143999999998</c:v>
                </c:pt>
                <c:pt idx="73044">
                  <c:v>16.047968999999998</c:v>
                </c:pt>
                <c:pt idx="73045">
                  <c:v>16.049409000000001</c:v>
                </c:pt>
                <c:pt idx="73046">
                  <c:v>16.051492</c:v>
                </c:pt>
                <c:pt idx="73047">
                  <c:v>16.051909999999999</c:v>
                </c:pt>
                <c:pt idx="73048">
                  <c:v>16.049799</c:v>
                </c:pt>
                <c:pt idx="73049">
                  <c:v>16.049479000000002</c:v>
                </c:pt>
                <c:pt idx="73050">
                  <c:v>16.052900000000001</c:v>
                </c:pt>
                <c:pt idx="73051">
                  <c:v>16.051143</c:v>
                </c:pt>
                <c:pt idx="73052">
                  <c:v>16.042783</c:v>
                </c:pt>
                <c:pt idx="73053">
                  <c:v>16.042632999999999</c:v>
                </c:pt>
                <c:pt idx="73054">
                  <c:v>16.048424000000001</c:v>
                </c:pt>
                <c:pt idx="73055">
                  <c:v>16.050757999999998</c:v>
                </c:pt>
                <c:pt idx="73056">
                  <c:v>16.052040000000002</c:v>
                </c:pt>
                <c:pt idx="73057">
                  <c:v>16.052341999999999</c:v>
                </c:pt>
                <c:pt idx="73058">
                  <c:v>16.049785</c:v>
                </c:pt>
                <c:pt idx="73059">
                  <c:v>16.051037999999998</c:v>
                </c:pt>
                <c:pt idx="73060">
                  <c:v>16.054179999999999</c:v>
                </c:pt>
                <c:pt idx="73061">
                  <c:v>16.051345000000001</c:v>
                </c:pt>
                <c:pt idx="73062">
                  <c:v>16.052440000000001</c:v>
                </c:pt>
                <c:pt idx="73063">
                  <c:v>16.055653</c:v>
                </c:pt>
                <c:pt idx="73064">
                  <c:v>16.051189999999998</c:v>
                </c:pt>
                <c:pt idx="73065">
                  <c:v>16.051171</c:v>
                </c:pt>
                <c:pt idx="73066">
                  <c:v>16.056093000000001</c:v>
                </c:pt>
                <c:pt idx="73067">
                  <c:v>16.055878</c:v>
                </c:pt>
                <c:pt idx="73068">
                  <c:v>16.057548000000001</c:v>
                </c:pt>
                <c:pt idx="73069">
                  <c:v>16.060518999999999</c:v>
                </c:pt>
                <c:pt idx="73070">
                  <c:v>16.056605000000001</c:v>
                </c:pt>
                <c:pt idx="73071">
                  <c:v>16.055292999999999</c:v>
                </c:pt>
                <c:pt idx="73072">
                  <c:v>16.059971000000001</c:v>
                </c:pt>
                <c:pt idx="73073">
                  <c:v>16.061035</c:v>
                </c:pt>
                <c:pt idx="73074">
                  <c:v>16.058588</c:v>
                </c:pt>
                <c:pt idx="73075">
                  <c:v>16.057532999999999</c:v>
                </c:pt>
                <c:pt idx="73076">
                  <c:v>16.05716</c:v>
                </c:pt>
                <c:pt idx="73077">
                  <c:v>16.057908999999999</c:v>
                </c:pt>
                <c:pt idx="73078">
                  <c:v>16.059104000000001</c:v>
                </c:pt>
                <c:pt idx="73079">
                  <c:v>16.058482000000001</c:v>
                </c:pt>
                <c:pt idx="73080">
                  <c:v>16.056612999999999</c:v>
                </c:pt>
                <c:pt idx="73081">
                  <c:v>16.058510999999999</c:v>
                </c:pt>
                <c:pt idx="73082">
                  <c:v>16.058077000000001</c:v>
                </c:pt>
                <c:pt idx="73083">
                  <c:v>16.053757000000001</c:v>
                </c:pt>
                <c:pt idx="73084">
                  <c:v>16.055834000000001</c:v>
                </c:pt>
                <c:pt idx="73085">
                  <c:v>16.058876000000001</c:v>
                </c:pt>
                <c:pt idx="73086">
                  <c:v>16.056608000000001</c:v>
                </c:pt>
                <c:pt idx="73087">
                  <c:v>16.056697</c:v>
                </c:pt>
                <c:pt idx="73088">
                  <c:v>16.058962000000001</c:v>
                </c:pt>
                <c:pt idx="73089">
                  <c:v>16.059464999999999</c:v>
                </c:pt>
                <c:pt idx="73090">
                  <c:v>16.060434999999998</c:v>
                </c:pt>
                <c:pt idx="73091">
                  <c:v>16.065541</c:v>
                </c:pt>
                <c:pt idx="73092">
                  <c:v>16.065823999999999</c:v>
                </c:pt>
                <c:pt idx="73093">
                  <c:v>16.062483</c:v>
                </c:pt>
                <c:pt idx="73094">
                  <c:v>16.063071999999998</c:v>
                </c:pt>
                <c:pt idx="73095">
                  <c:v>16.063323</c:v>
                </c:pt>
                <c:pt idx="73096">
                  <c:v>16.060973000000001</c:v>
                </c:pt>
                <c:pt idx="73097">
                  <c:v>16.060877999999999</c:v>
                </c:pt>
                <c:pt idx="73098">
                  <c:v>16.063329</c:v>
                </c:pt>
                <c:pt idx="73099">
                  <c:v>16.066344999999998</c:v>
                </c:pt>
                <c:pt idx="73100">
                  <c:v>16.064495999999998</c:v>
                </c:pt>
                <c:pt idx="73101">
                  <c:v>16.062315999999999</c:v>
                </c:pt>
                <c:pt idx="73102">
                  <c:v>16.066336</c:v>
                </c:pt>
                <c:pt idx="73103">
                  <c:v>16.067056999999998</c:v>
                </c:pt>
                <c:pt idx="73104">
                  <c:v>16.063371</c:v>
                </c:pt>
                <c:pt idx="73105">
                  <c:v>16.064582999999999</c:v>
                </c:pt>
                <c:pt idx="73106">
                  <c:v>16.064357000000001</c:v>
                </c:pt>
                <c:pt idx="73107">
                  <c:v>16.06202</c:v>
                </c:pt>
                <c:pt idx="73108">
                  <c:v>16.06409</c:v>
                </c:pt>
                <c:pt idx="73109">
                  <c:v>16.065158</c:v>
                </c:pt>
                <c:pt idx="73110">
                  <c:v>16.063124999999999</c:v>
                </c:pt>
                <c:pt idx="73111">
                  <c:v>16.059941999999999</c:v>
                </c:pt>
                <c:pt idx="73112">
                  <c:v>16.058795</c:v>
                </c:pt>
                <c:pt idx="73113">
                  <c:v>16.060395</c:v>
                </c:pt>
                <c:pt idx="73114">
                  <c:v>16.063824</c:v>
                </c:pt>
                <c:pt idx="73115">
                  <c:v>16.067885</c:v>
                </c:pt>
                <c:pt idx="73116">
                  <c:v>16.065304000000001</c:v>
                </c:pt>
                <c:pt idx="73117">
                  <c:v>16.063158999999999</c:v>
                </c:pt>
                <c:pt idx="73118">
                  <c:v>16.063072999999999</c:v>
                </c:pt>
                <c:pt idx="73119">
                  <c:v>16.062048000000001</c:v>
                </c:pt>
                <c:pt idx="73120">
                  <c:v>16.066410999999999</c:v>
                </c:pt>
                <c:pt idx="73121">
                  <c:v>16.070067999999999</c:v>
                </c:pt>
                <c:pt idx="73122">
                  <c:v>16.067841000000001</c:v>
                </c:pt>
                <c:pt idx="73123">
                  <c:v>16.066542999999999</c:v>
                </c:pt>
                <c:pt idx="73124">
                  <c:v>16.066043000000001</c:v>
                </c:pt>
                <c:pt idx="73125">
                  <c:v>16.068307000000001</c:v>
                </c:pt>
                <c:pt idx="73126">
                  <c:v>16.072116999999999</c:v>
                </c:pt>
                <c:pt idx="73127">
                  <c:v>16.073381000000001</c:v>
                </c:pt>
                <c:pt idx="73128">
                  <c:v>16.075478</c:v>
                </c:pt>
                <c:pt idx="73129">
                  <c:v>16.073923000000001</c:v>
                </c:pt>
                <c:pt idx="73130">
                  <c:v>16.072996</c:v>
                </c:pt>
                <c:pt idx="73131">
                  <c:v>16.075308</c:v>
                </c:pt>
                <c:pt idx="73132">
                  <c:v>16.074705999999999</c:v>
                </c:pt>
                <c:pt idx="73133">
                  <c:v>16.074726999999999</c:v>
                </c:pt>
                <c:pt idx="73134">
                  <c:v>16.077798000000001</c:v>
                </c:pt>
                <c:pt idx="73135">
                  <c:v>16.078835000000002</c:v>
                </c:pt>
                <c:pt idx="73136">
                  <c:v>16.077594000000001</c:v>
                </c:pt>
                <c:pt idx="73137">
                  <c:v>16.074992999999999</c:v>
                </c:pt>
                <c:pt idx="73138">
                  <c:v>16.074542999999998</c:v>
                </c:pt>
                <c:pt idx="73139">
                  <c:v>16.077994</c:v>
                </c:pt>
                <c:pt idx="73140">
                  <c:v>16.07621</c:v>
                </c:pt>
                <c:pt idx="73141">
                  <c:v>16.073197</c:v>
                </c:pt>
                <c:pt idx="73142">
                  <c:v>16.074764999999999</c:v>
                </c:pt>
                <c:pt idx="73143">
                  <c:v>16.074406</c:v>
                </c:pt>
                <c:pt idx="73144">
                  <c:v>16.076333999999999</c:v>
                </c:pt>
                <c:pt idx="73145">
                  <c:v>16.078620000000001</c:v>
                </c:pt>
                <c:pt idx="73146">
                  <c:v>16.075745000000001</c:v>
                </c:pt>
                <c:pt idx="73147">
                  <c:v>16.075679999999998</c:v>
                </c:pt>
                <c:pt idx="73148">
                  <c:v>16.077314999999999</c:v>
                </c:pt>
                <c:pt idx="73149">
                  <c:v>16.076514</c:v>
                </c:pt>
                <c:pt idx="73150">
                  <c:v>16.077023000000001</c:v>
                </c:pt>
                <c:pt idx="73151">
                  <c:v>16.078355999999999</c:v>
                </c:pt>
                <c:pt idx="73152">
                  <c:v>16.077618999999999</c:v>
                </c:pt>
                <c:pt idx="73153">
                  <c:v>16.081688</c:v>
                </c:pt>
                <c:pt idx="73154">
                  <c:v>16.08708</c:v>
                </c:pt>
                <c:pt idx="73155">
                  <c:v>16.083638000000001</c:v>
                </c:pt>
                <c:pt idx="73156">
                  <c:v>16.0792</c:v>
                </c:pt>
                <c:pt idx="73157">
                  <c:v>16.083321000000002</c:v>
                </c:pt>
                <c:pt idx="73158">
                  <c:v>16.086248999999999</c:v>
                </c:pt>
                <c:pt idx="73159">
                  <c:v>16.080628999999998</c:v>
                </c:pt>
                <c:pt idx="73160">
                  <c:v>16.077041999999999</c:v>
                </c:pt>
                <c:pt idx="73161">
                  <c:v>16.082429000000001</c:v>
                </c:pt>
                <c:pt idx="73162">
                  <c:v>16.085172</c:v>
                </c:pt>
                <c:pt idx="73163">
                  <c:v>16.081755000000001</c:v>
                </c:pt>
                <c:pt idx="73164">
                  <c:v>16.081717000000001</c:v>
                </c:pt>
                <c:pt idx="73165">
                  <c:v>16.084477</c:v>
                </c:pt>
                <c:pt idx="73166">
                  <c:v>16.084147000000002</c:v>
                </c:pt>
                <c:pt idx="73167">
                  <c:v>16.079888</c:v>
                </c:pt>
                <c:pt idx="73168">
                  <c:v>16.075724000000001</c:v>
                </c:pt>
                <c:pt idx="73169">
                  <c:v>16.074629000000002</c:v>
                </c:pt>
                <c:pt idx="73170">
                  <c:v>16.077258</c:v>
                </c:pt>
                <c:pt idx="73171">
                  <c:v>16.079499999999999</c:v>
                </c:pt>
                <c:pt idx="73172">
                  <c:v>16.081119999999999</c:v>
                </c:pt>
                <c:pt idx="73173">
                  <c:v>16.085514</c:v>
                </c:pt>
                <c:pt idx="73174">
                  <c:v>16.085504</c:v>
                </c:pt>
                <c:pt idx="73175">
                  <c:v>16.082352</c:v>
                </c:pt>
                <c:pt idx="73176">
                  <c:v>16.086924</c:v>
                </c:pt>
                <c:pt idx="73177">
                  <c:v>16.089807</c:v>
                </c:pt>
                <c:pt idx="73178">
                  <c:v>16.087396999999999</c:v>
                </c:pt>
                <c:pt idx="73179">
                  <c:v>16.088260999999999</c:v>
                </c:pt>
                <c:pt idx="73180">
                  <c:v>16.092407999999999</c:v>
                </c:pt>
                <c:pt idx="73181">
                  <c:v>16.094730999999999</c:v>
                </c:pt>
                <c:pt idx="73182">
                  <c:v>16.091505000000002</c:v>
                </c:pt>
                <c:pt idx="73183">
                  <c:v>16.087892</c:v>
                </c:pt>
                <c:pt idx="73184">
                  <c:v>16.088207000000001</c:v>
                </c:pt>
                <c:pt idx="73185">
                  <c:v>16.087471000000001</c:v>
                </c:pt>
                <c:pt idx="73186">
                  <c:v>16.088117</c:v>
                </c:pt>
                <c:pt idx="73187">
                  <c:v>16.089721999999998</c:v>
                </c:pt>
                <c:pt idx="73188">
                  <c:v>16.088781000000001</c:v>
                </c:pt>
                <c:pt idx="73189">
                  <c:v>16.087499999999999</c:v>
                </c:pt>
                <c:pt idx="73190">
                  <c:v>16.086393999999999</c:v>
                </c:pt>
                <c:pt idx="73191">
                  <c:v>16.085374999999999</c:v>
                </c:pt>
                <c:pt idx="73192">
                  <c:v>16.085108999999999</c:v>
                </c:pt>
                <c:pt idx="73193">
                  <c:v>16.087159</c:v>
                </c:pt>
                <c:pt idx="73194">
                  <c:v>16.089452000000001</c:v>
                </c:pt>
                <c:pt idx="73195">
                  <c:v>16.084824999999999</c:v>
                </c:pt>
                <c:pt idx="73196">
                  <c:v>16.078413000000001</c:v>
                </c:pt>
                <c:pt idx="73197">
                  <c:v>16.083423</c:v>
                </c:pt>
                <c:pt idx="73198">
                  <c:v>16.08849</c:v>
                </c:pt>
                <c:pt idx="73199">
                  <c:v>16.084116000000002</c:v>
                </c:pt>
                <c:pt idx="73200">
                  <c:v>16.082422999999999</c:v>
                </c:pt>
                <c:pt idx="73201">
                  <c:v>16.084530000000001</c:v>
                </c:pt>
                <c:pt idx="73202">
                  <c:v>16.085038000000001</c:v>
                </c:pt>
                <c:pt idx="73203">
                  <c:v>16.08548</c:v>
                </c:pt>
                <c:pt idx="73204">
                  <c:v>16.085083000000001</c:v>
                </c:pt>
                <c:pt idx="73205">
                  <c:v>16.08381</c:v>
                </c:pt>
                <c:pt idx="73206">
                  <c:v>16.083769</c:v>
                </c:pt>
                <c:pt idx="73207">
                  <c:v>16.084997999999999</c:v>
                </c:pt>
                <c:pt idx="73208">
                  <c:v>16.084876999999999</c:v>
                </c:pt>
                <c:pt idx="73209">
                  <c:v>16.083089999999999</c:v>
                </c:pt>
                <c:pt idx="73210">
                  <c:v>16.085661000000002</c:v>
                </c:pt>
                <c:pt idx="73211">
                  <c:v>16.087931999999999</c:v>
                </c:pt>
                <c:pt idx="73212">
                  <c:v>16.086255999999999</c:v>
                </c:pt>
                <c:pt idx="73213">
                  <c:v>16.089960000000001</c:v>
                </c:pt>
                <c:pt idx="73214">
                  <c:v>16.092406</c:v>
                </c:pt>
                <c:pt idx="73215">
                  <c:v>16.089095</c:v>
                </c:pt>
                <c:pt idx="73216">
                  <c:v>16.089893</c:v>
                </c:pt>
                <c:pt idx="73217">
                  <c:v>16.090364999999998</c:v>
                </c:pt>
                <c:pt idx="73218">
                  <c:v>16.089991999999999</c:v>
                </c:pt>
                <c:pt idx="73219">
                  <c:v>16.092504999999999</c:v>
                </c:pt>
                <c:pt idx="73220">
                  <c:v>16.094936000000001</c:v>
                </c:pt>
                <c:pt idx="73221">
                  <c:v>16.096781</c:v>
                </c:pt>
                <c:pt idx="73222">
                  <c:v>16.096948999999999</c:v>
                </c:pt>
                <c:pt idx="73223">
                  <c:v>16.095828999999998</c:v>
                </c:pt>
                <c:pt idx="73224">
                  <c:v>16.097723999999999</c:v>
                </c:pt>
                <c:pt idx="73225">
                  <c:v>16.100691000000001</c:v>
                </c:pt>
                <c:pt idx="73226">
                  <c:v>16.096668999999999</c:v>
                </c:pt>
                <c:pt idx="73227">
                  <c:v>16.092604999999999</c:v>
                </c:pt>
                <c:pt idx="73228">
                  <c:v>16.098898999999999</c:v>
                </c:pt>
                <c:pt idx="73229">
                  <c:v>16.104305</c:v>
                </c:pt>
                <c:pt idx="73230">
                  <c:v>16.098686000000001</c:v>
                </c:pt>
                <c:pt idx="73231">
                  <c:v>16.093897999999999</c:v>
                </c:pt>
                <c:pt idx="73232">
                  <c:v>16.096862999999999</c:v>
                </c:pt>
                <c:pt idx="73233">
                  <c:v>16.097346000000002</c:v>
                </c:pt>
                <c:pt idx="73234">
                  <c:v>16.097391999999999</c:v>
                </c:pt>
                <c:pt idx="73235">
                  <c:v>16.097688000000002</c:v>
                </c:pt>
                <c:pt idx="73236">
                  <c:v>16.096012999999999</c:v>
                </c:pt>
                <c:pt idx="73237">
                  <c:v>16.097930000000002</c:v>
                </c:pt>
                <c:pt idx="73238">
                  <c:v>16.100379</c:v>
                </c:pt>
                <c:pt idx="73239">
                  <c:v>16.096882000000001</c:v>
                </c:pt>
                <c:pt idx="73240">
                  <c:v>16.092144999999999</c:v>
                </c:pt>
                <c:pt idx="73241">
                  <c:v>16.092310999999999</c:v>
                </c:pt>
                <c:pt idx="73242">
                  <c:v>16.095193999999999</c:v>
                </c:pt>
                <c:pt idx="73243">
                  <c:v>16.094118000000002</c:v>
                </c:pt>
                <c:pt idx="73244">
                  <c:v>16.094270999999999</c:v>
                </c:pt>
                <c:pt idx="73245">
                  <c:v>16.101649999999999</c:v>
                </c:pt>
                <c:pt idx="73246">
                  <c:v>16.103569</c:v>
                </c:pt>
                <c:pt idx="73247">
                  <c:v>16.097798000000001</c:v>
                </c:pt>
                <c:pt idx="73248">
                  <c:v>16.094635</c:v>
                </c:pt>
                <c:pt idx="73249">
                  <c:v>16.094850999999998</c:v>
                </c:pt>
                <c:pt idx="73250">
                  <c:v>16.097653999999999</c:v>
                </c:pt>
                <c:pt idx="73251">
                  <c:v>16.099979999999999</c:v>
                </c:pt>
                <c:pt idx="73252">
                  <c:v>16.100159999999999</c:v>
                </c:pt>
                <c:pt idx="73253">
                  <c:v>16.099494</c:v>
                </c:pt>
                <c:pt idx="73254">
                  <c:v>16.102488000000001</c:v>
                </c:pt>
                <c:pt idx="73255">
                  <c:v>16.105302999999999</c:v>
                </c:pt>
                <c:pt idx="73256">
                  <c:v>16.105969999999999</c:v>
                </c:pt>
                <c:pt idx="73257">
                  <c:v>16.108854000000001</c:v>
                </c:pt>
                <c:pt idx="73258">
                  <c:v>16.10679</c:v>
                </c:pt>
                <c:pt idx="73259">
                  <c:v>16.103843999999999</c:v>
                </c:pt>
                <c:pt idx="73260">
                  <c:v>16.106622000000002</c:v>
                </c:pt>
                <c:pt idx="73261">
                  <c:v>16.105564000000001</c:v>
                </c:pt>
                <c:pt idx="73262">
                  <c:v>16.103726000000002</c:v>
                </c:pt>
                <c:pt idx="73263">
                  <c:v>16.105354999999999</c:v>
                </c:pt>
                <c:pt idx="73264">
                  <c:v>16.103971000000001</c:v>
                </c:pt>
                <c:pt idx="73265">
                  <c:v>16.103553999999999</c:v>
                </c:pt>
                <c:pt idx="73266">
                  <c:v>16.108117</c:v>
                </c:pt>
                <c:pt idx="73267">
                  <c:v>16.107506999999998</c:v>
                </c:pt>
                <c:pt idx="73268">
                  <c:v>16.104493000000002</c:v>
                </c:pt>
                <c:pt idx="73269">
                  <c:v>16.108027</c:v>
                </c:pt>
                <c:pt idx="73270">
                  <c:v>16.108771000000001</c:v>
                </c:pt>
                <c:pt idx="73271">
                  <c:v>16.104130999999999</c:v>
                </c:pt>
                <c:pt idx="73272">
                  <c:v>16.106649999999998</c:v>
                </c:pt>
                <c:pt idx="73273">
                  <c:v>16.111077999999999</c:v>
                </c:pt>
                <c:pt idx="73274">
                  <c:v>16.108350999999999</c:v>
                </c:pt>
                <c:pt idx="73275">
                  <c:v>16.104012999999998</c:v>
                </c:pt>
                <c:pt idx="73276">
                  <c:v>16.104606</c:v>
                </c:pt>
                <c:pt idx="73277">
                  <c:v>16.106617</c:v>
                </c:pt>
                <c:pt idx="73278">
                  <c:v>16.106345999999998</c:v>
                </c:pt>
                <c:pt idx="73279">
                  <c:v>16.105951999999998</c:v>
                </c:pt>
                <c:pt idx="73280">
                  <c:v>16.107873000000001</c:v>
                </c:pt>
                <c:pt idx="73281">
                  <c:v>16.110697999999999</c:v>
                </c:pt>
                <c:pt idx="73282">
                  <c:v>16.111713000000002</c:v>
                </c:pt>
                <c:pt idx="73283">
                  <c:v>16.113334999999999</c:v>
                </c:pt>
                <c:pt idx="73284">
                  <c:v>16.11486</c:v>
                </c:pt>
                <c:pt idx="73285">
                  <c:v>16.113667</c:v>
                </c:pt>
                <c:pt idx="73286">
                  <c:v>16.114854999999999</c:v>
                </c:pt>
                <c:pt idx="73287">
                  <c:v>16.114578999999999</c:v>
                </c:pt>
                <c:pt idx="73288">
                  <c:v>16.109893</c:v>
                </c:pt>
                <c:pt idx="73289">
                  <c:v>16.111633999999999</c:v>
                </c:pt>
                <c:pt idx="73290">
                  <c:v>16.117398999999999</c:v>
                </c:pt>
                <c:pt idx="73291">
                  <c:v>16.116686000000001</c:v>
                </c:pt>
                <c:pt idx="73292">
                  <c:v>16.115195</c:v>
                </c:pt>
                <c:pt idx="73293">
                  <c:v>16.116667</c:v>
                </c:pt>
                <c:pt idx="73294">
                  <c:v>16.114455</c:v>
                </c:pt>
                <c:pt idx="73295">
                  <c:v>16.110935999999999</c:v>
                </c:pt>
                <c:pt idx="73296">
                  <c:v>16.110564</c:v>
                </c:pt>
                <c:pt idx="73297">
                  <c:v>16.111843</c:v>
                </c:pt>
                <c:pt idx="73298">
                  <c:v>16.115766000000001</c:v>
                </c:pt>
                <c:pt idx="73299">
                  <c:v>16.117681000000001</c:v>
                </c:pt>
                <c:pt idx="73300">
                  <c:v>16.11524</c:v>
                </c:pt>
                <c:pt idx="73301">
                  <c:v>16.11439</c:v>
                </c:pt>
                <c:pt idx="73302">
                  <c:v>16.114197000000001</c:v>
                </c:pt>
                <c:pt idx="73303">
                  <c:v>16.112490000000001</c:v>
                </c:pt>
                <c:pt idx="73304">
                  <c:v>16.113731999999999</c:v>
                </c:pt>
                <c:pt idx="73305">
                  <c:v>16.114367000000001</c:v>
                </c:pt>
                <c:pt idx="73306">
                  <c:v>16.112573999999999</c:v>
                </c:pt>
                <c:pt idx="73307">
                  <c:v>16.115169000000002</c:v>
                </c:pt>
                <c:pt idx="73308">
                  <c:v>16.117519000000001</c:v>
                </c:pt>
                <c:pt idx="73309">
                  <c:v>16.114664000000001</c:v>
                </c:pt>
                <c:pt idx="73310">
                  <c:v>16.11308</c:v>
                </c:pt>
                <c:pt idx="73311">
                  <c:v>16.117633000000001</c:v>
                </c:pt>
                <c:pt idx="73312">
                  <c:v>16.121552000000001</c:v>
                </c:pt>
                <c:pt idx="73313">
                  <c:v>16.119067999999999</c:v>
                </c:pt>
                <c:pt idx="73314">
                  <c:v>16.117657000000001</c:v>
                </c:pt>
                <c:pt idx="73315">
                  <c:v>16.120443000000002</c:v>
                </c:pt>
                <c:pt idx="73316">
                  <c:v>16.122878</c:v>
                </c:pt>
                <c:pt idx="73317">
                  <c:v>16.121193000000002</c:v>
                </c:pt>
                <c:pt idx="73318">
                  <c:v>16.116453</c:v>
                </c:pt>
                <c:pt idx="73319">
                  <c:v>16.114923999999998</c:v>
                </c:pt>
                <c:pt idx="73320">
                  <c:v>16.116377</c:v>
                </c:pt>
                <c:pt idx="73321">
                  <c:v>16.118300000000001</c:v>
                </c:pt>
                <c:pt idx="73322">
                  <c:v>16.122160000000001</c:v>
                </c:pt>
                <c:pt idx="73323">
                  <c:v>16.123042999999999</c:v>
                </c:pt>
                <c:pt idx="73324">
                  <c:v>16.122678000000001</c:v>
                </c:pt>
                <c:pt idx="73325">
                  <c:v>16.127210999999999</c:v>
                </c:pt>
                <c:pt idx="73326">
                  <c:v>16.126930000000002</c:v>
                </c:pt>
                <c:pt idx="73327">
                  <c:v>16.122658000000001</c:v>
                </c:pt>
                <c:pt idx="73328">
                  <c:v>16.121793</c:v>
                </c:pt>
                <c:pt idx="73329">
                  <c:v>16.122748999999999</c:v>
                </c:pt>
                <c:pt idx="73330">
                  <c:v>16.119706999999998</c:v>
                </c:pt>
                <c:pt idx="73331">
                  <c:v>16.116144999999999</c:v>
                </c:pt>
                <c:pt idx="73332">
                  <c:v>16.119602</c:v>
                </c:pt>
                <c:pt idx="73333">
                  <c:v>16.125336999999998</c:v>
                </c:pt>
                <c:pt idx="73334">
                  <c:v>16.126719999999999</c:v>
                </c:pt>
                <c:pt idx="73335">
                  <c:v>16.123943000000001</c:v>
                </c:pt>
                <c:pt idx="73336">
                  <c:v>16.121559000000001</c:v>
                </c:pt>
                <c:pt idx="73337">
                  <c:v>16.119731000000002</c:v>
                </c:pt>
                <c:pt idx="73338">
                  <c:v>16.118219</c:v>
                </c:pt>
                <c:pt idx="73339">
                  <c:v>16.119647000000001</c:v>
                </c:pt>
                <c:pt idx="73340">
                  <c:v>16.121493999999998</c:v>
                </c:pt>
                <c:pt idx="73341">
                  <c:v>16.122366</c:v>
                </c:pt>
                <c:pt idx="73342">
                  <c:v>16.124949000000001</c:v>
                </c:pt>
                <c:pt idx="73343">
                  <c:v>16.124269000000002</c:v>
                </c:pt>
                <c:pt idx="73344">
                  <c:v>16.125184999999998</c:v>
                </c:pt>
                <c:pt idx="73345">
                  <c:v>16.127510999999998</c:v>
                </c:pt>
                <c:pt idx="73346">
                  <c:v>16.121856999999999</c:v>
                </c:pt>
                <c:pt idx="73347">
                  <c:v>16.121704999999999</c:v>
                </c:pt>
                <c:pt idx="73348">
                  <c:v>16.129142000000002</c:v>
                </c:pt>
                <c:pt idx="73349">
                  <c:v>16.126687</c:v>
                </c:pt>
                <c:pt idx="73350">
                  <c:v>16.123771000000001</c:v>
                </c:pt>
                <c:pt idx="73351">
                  <c:v>16.128097</c:v>
                </c:pt>
                <c:pt idx="73352">
                  <c:v>16.128211</c:v>
                </c:pt>
                <c:pt idx="73353">
                  <c:v>16.121825999999999</c:v>
                </c:pt>
                <c:pt idx="73354">
                  <c:v>16.120101999999999</c:v>
                </c:pt>
                <c:pt idx="73355">
                  <c:v>16.124459999999999</c:v>
                </c:pt>
                <c:pt idx="73356">
                  <c:v>16.127808000000002</c:v>
                </c:pt>
                <c:pt idx="73357">
                  <c:v>16.126007000000001</c:v>
                </c:pt>
                <c:pt idx="73358">
                  <c:v>16.126068</c:v>
                </c:pt>
                <c:pt idx="73359">
                  <c:v>16.128111000000001</c:v>
                </c:pt>
                <c:pt idx="73360">
                  <c:v>16.125800999999999</c:v>
                </c:pt>
                <c:pt idx="73361">
                  <c:v>16.1267</c:v>
                </c:pt>
                <c:pt idx="73362">
                  <c:v>16.132705000000001</c:v>
                </c:pt>
                <c:pt idx="73363">
                  <c:v>16.133911999999999</c:v>
                </c:pt>
                <c:pt idx="73364">
                  <c:v>16.135914</c:v>
                </c:pt>
                <c:pt idx="73365">
                  <c:v>16.138217999999998</c:v>
                </c:pt>
                <c:pt idx="73366">
                  <c:v>16.136444000000001</c:v>
                </c:pt>
                <c:pt idx="73367">
                  <c:v>16.135390000000001</c:v>
                </c:pt>
                <c:pt idx="73368">
                  <c:v>16.135601999999999</c:v>
                </c:pt>
                <c:pt idx="73369">
                  <c:v>16.135354</c:v>
                </c:pt>
                <c:pt idx="73370">
                  <c:v>16.135079999999999</c:v>
                </c:pt>
                <c:pt idx="73371">
                  <c:v>16.135643000000002</c:v>
                </c:pt>
                <c:pt idx="73372">
                  <c:v>16.135541</c:v>
                </c:pt>
                <c:pt idx="73373">
                  <c:v>16.135166000000002</c:v>
                </c:pt>
                <c:pt idx="73374">
                  <c:v>16.133683000000001</c:v>
                </c:pt>
                <c:pt idx="73375">
                  <c:v>16.132217000000001</c:v>
                </c:pt>
                <c:pt idx="73376">
                  <c:v>16.133851</c:v>
                </c:pt>
                <c:pt idx="73377">
                  <c:v>16.13907</c:v>
                </c:pt>
                <c:pt idx="73378">
                  <c:v>16.141448</c:v>
                </c:pt>
                <c:pt idx="73379">
                  <c:v>16.136424000000002</c:v>
                </c:pt>
                <c:pt idx="73380">
                  <c:v>16.133870999999999</c:v>
                </c:pt>
                <c:pt idx="73381">
                  <c:v>16.136289999999999</c:v>
                </c:pt>
                <c:pt idx="73382">
                  <c:v>16.136502</c:v>
                </c:pt>
                <c:pt idx="73383">
                  <c:v>16.137036999999999</c:v>
                </c:pt>
                <c:pt idx="73384">
                  <c:v>16.138625999999999</c:v>
                </c:pt>
                <c:pt idx="73385">
                  <c:v>16.134846</c:v>
                </c:pt>
                <c:pt idx="73386">
                  <c:v>16.132963</c:v>
                </c:pt>
                <c:pt idx="73387">
                  <c:v>16.137941000000001</c:v>
                </c:pt>
                <c:pt idx="73388">
                  <c:v>16.138029</c:v>
                </c:pt>
                <c:pt idx="73389">
                  <c:v>16.133952000000001</c:v>
                </c:pt>
                <c:pt idx="73390">
                  <c:v>16.136267</c:v>
                </c:pt>
                <c:pt idx="73391">
                  <c:v>16.136095000000001</c:v>
                </c:pt>
                <c:pt idx="73392">
                  <c:v>16.135166000000002</c:v>
                </c:pt>
                <c:pt idx="73393">
                  <c:v>16.139119000000001</c:v>
                </c:pt>
                <c:pt idx="73394">
                  <c:v>16.139406999999999</c:v>
                </c:pt>
                <c:pt idx="73395">
                  <c:v>16.136044999999999</c:v>
                </c:pt>
                <c:pt idx="73396">
                  <c:v>16.13644</c:v>
                </c:pt>
                <c:pt idx="73397">
                  <c:v>16.134974</c:v>
                </c:pt>
                <c:pt idx="73398">
                  <c:v>16.134734000000002</c:v>
                </c:pt>
                <c:pt idx="73399">
                  <c:v>16.140567000000001</c:v>
                </c:pt>
                <c:pt idx="73400">
                  <c:v>16.143118999999999</c:v>
                </c:pt>
                <c:pt idx="73401">
                  <c:v>16.139215</c:v>
                </c:pt>
                <c:pt idx="73402">
                  <c:v>16.134792999999998</c:v>
                </c:pt>
                <c:pt idx="73403">
                  <c:v>16.136482000000001</c:v>
                </c:pt>
                <c:pt idx="73404">
                  <c:v>16.140705000000001</c:v>
                </c:pt>
                <c:pt idx="73405">
                  <c:v>16.138535999999998</c:v>
                </c:pt>
                <c:pt idx="73406">
                  <c:v>16.137540000000001</c:v>
                </c:pt>
                <c:pt idx="73407">
                  <c:v>16.142261000000001</c:v>
                </c:pt>
                <c:pt idx="73408">
                  <c:v>16.139790999999999</c:v>
                </c:pt>
                <c:pt idx="73409">
                  <c:v>16.133098</c:v>
                </c:pt>
                <c:pt idx="73410">
                  <c:v>16.137377000000001</c:v>
                </c:pt>
                <c:pt idx="73411">
                  <c:v>16.143152000000001</c:v>
                </c:pt>
                <c:pt idx="73412">
                  <c:v>16.141338999999999</c:v>
                </c:pt>
                <c:pt idx="73413">
                  <c:v>16.142289000000002</c:v>
                </c:pt>
                <c:pt idx="73414">
                  <c:v>16.145395000000001</c:v>
                </c:pt>
                <c:pt idx="73415">
                  <c:v>16.141869</c:v>
                </c:pt>
                <c:pt idx="73416">
                  <c:v>16.139723</c:v>
                </c:pt>
                <c:pt idx="73417">
                  <c:v>16.143360999999999</c:v>
                </c:pt>
                <c:pt idx="73418">
                  <c:v>16.143934000000002</c:v>
                </c:pt>
                <c:pt idx="73419">
                  <c:v>16.140547000000002</c:v>
                </c:pt>
                <c:pt idx="73420">
                  <c:v>16.142842999999999</c:v>
                </c:pt>
                <c:pt idx="73421">
                  <c:v>16.145515</c:v>
                </c:pt>
                <c:pt idx="73422">
                  <c:v>16.143837999999999</c:v>
                </c:pt>
                <c:pt idx="73423">
                  <c:v>16.142596000000001</c:v>
                </c:pt>
                <c:pt idx="73424">
                  <c:v>16.142825999999999</c:v>
                </c:pt>
                <c:pt idx="73425">
                  <c:v>16.142980000000001</c:v>
                </c:pt>
                <c:pt idx="73426">
                  <c:v>16.141577000000002</c:v>
                </c:pt>
                <c:pt idx="73427">
                  <c:v>16.140467000000001</c:v>
                </c:pt>
                <c:pt idx="73428">
                  <c:v>16.142627000000001</c:v>
                </c:pt>
                <c:pt idx="73429">
                  <c:v>16.141829000000001</c:v>
                </c:pt>
                <c:pt idx="73430">
                  <c:v>16.139265000000002</c:v>
                </c:pt>
                <c:pt idx="73431">
                  <c:v>16.141095</c:v>
                </c:pt>
                <c:pt idx="73432">
                  <c:v>16.142531000000002</c:v>
                </c:pt>
                <c:pt idx="73433">
                  <c:v>16.143787</c:v>
                </c:pt>
                <c:pt idx="73434">
                  <c:v>16.144213000000001</c:v>
                </c:pt>
                <c:pt idx="73435">
                  <c:v>16.140139999999999</c:v>
                </c:pt>
                <c:pt idx="73436">
                  <c:v>16.140215000000001</c:v>
                </c:pt>
                <c:pt idx="73437">
                  <c:v>16.145799</c:v>
                </c:pt>
                <c:pt idx="73438">
                  <c:v>16.146311000000001</c:v>
                </c:pt>
                <c:pt idx="73439">
                  <c:v>16.145181000000001</c:v>
                </c:pt>
                <c:pt idx="73440">
                  <c:v>16.147098</c:v>
                </c:pt>
                <c:pt idx="73441">
                  <c:v>16.147683000000001</c:v>
                </c:pt>
                <c:pt idx="73442">
                  <c:v>16.146032999999999</c:v>
                </c:pt>
                <c:pt idx="73443">
                  <c:v>16.143889999999999</c:v>
                </c:pt>
                <c:pt idx="73444">
                  <c:v>16.145095999999999</c:v>
                </c:pt>
                <c:pt idx="73445">
                  <c:v>16.145664</c:v>
                </c:pt>
                <c:pt idx="73446">
                  <c:v>16.148364000000001</c:v>
                </c:pt>
                <c:pt idx="73447">
                  <c:v>16.153832999999999</c:v>
                </c:pt>
                <c:pt idx="73448">
                  <c:v>16.151700000000002</c:v>
                </c:pt>
                <c:pt idx="73449">
                  <c:v>16.151145</c:v>
                </c:pt>
                <c:pt idx="73450">
                  <c:v>16.154793000000002</c:v>
                </c:pt>
                <c:pt idx="73451">
                  <c:v>16.150428000000002</c:v>
                </c:pt>
                <c:pt idx="73452">
                  <c:v>16.147355999999998</c:v>
                </c:pt>
                <c:pt idx="73453">
                  <c:v>16.153497999999999</c:v>
                </c:pt>
                <c:pt idx="73454">
                  <c:v>16.154138</c:v>
                </c:pt>
                <c:pt idx="73455">
                  <c:v>16.148444999999999</c:v>
                </c:pt>
                <c:pt idx="73456">
                  <c:v>16.148325</c:v>
                </c:pt>
                <c:pt idx="73457">
                  <c:v>16.151098999999999</c:v>
                </c:pt>
                <c:pt idx="73458">
                  <c:v>16.152957000000001</c:v>
                </c:pt>
                <c:pt idx="73459">
                  <c:v>16.153777000000002</c:v>
                </c:pt>
                <c:pt idx="73460">
                  <c:v>16.152895000000001</c:v>
                </c:pt>
                <c:pt idx="73461">
                  <c:v>16.152139999999999</c:v>
                </c:pt>
                <c:pt idx="73462">
                  <c:v>16.149844000000002</c:v>
                </c:pt>
                <c:pt idx="73463">
                  <c:v>16.149315999999999</c:v>
                </c:pt>
                <c:pt idx="73464">
                  <c:v>16.152083000000001</c:v>
                </c:pt>
                <c:pt idx="73465">
                  <c:v>16.152204999999999</c:v>
                </c:pt>
                <c:pt idx="73466">
                  <c:v>16.151029000000001</c:v>
                </c:pt>
                <c:pt idx="73467">
                  <c:v>16.150369000000001</c:v>
                </c:pt>
                <c:pt idx="73468">
                  <c:v>16.150428999999999</c:v>
                </c:pt>
                <c:pt idx="73469">
                  <c:v>16.150255000000001</c:v>
                </c:pt>
                <c:pt idx="73470">
                  <c:v>16.149706999999999</c:v>
                </c:pt>
                <c:pt idx="73471">
                  <c:v>16.153403999999998</c:v>
                </c:pt>
                <c:pt idx="73472">
                  <c:v>16.157684</c:v>
                </c:pt>
                <c:pt idx="73473">
                  <c:v>16.155888000000001</c:v>
                </c:pt>
                <c:pt idx="73474">
                  <c:v>16.155253999999999</c:v>
                </c:pt>
                <c:pt idx="73475">
                  <c:v>16.154919</c:v>
                </c:pt>
                <c:pt idx="73476">
                  <c:v>16.149607</c:v>
                </c:pt>
                <c:pt idx="73477">
                  <c:v>16.147753000000002</c:v>
                </c:pt>
                <c:pt idx="73478">
                  <c:v>16.151976999999999</c:v>
                </c:pt>
                <c:pt idx="73479">
                  <c:v>16.154599999999999</c:v>
                </c:pt>
                <c:pt idx="73480">
                  <c:v>16.152819999999998</c:v>
                </c:pt>
                <c:pt idx="73481">
                  <c:v>16.151344999999999</c:v>
                </c:pt>
                <c:pt idx="73482">
                  <c:v>16.152528</c:v>
                </c:pt>
                <c:pt idx="73483">
                  <c:v>16.150756999999999</c:v>
                </c:pt>
                <c:pt idx="73484">
                  <c:v>16.14967</c:v>
                </c:pt>
                <c:pt idx="73485">
                  <c:v>16.152922</c:v>
                </c:pt>
                <c:pt idx="73486">
                  <c:v>16.153603</c:v>
                </c:pt>
                <c:pt idx="73487">
                  <c:v>16.153455999999998</c:v>
                </c:pt>
                <c:pt idx="73488">
                  <c:v>16.156164</c:v>
                </c:pt>
                <c:pt idx="73489">
                  <c:v>16.159203999999999</c:v>
                </c:pt>
                <c:pt idx="73490">
                  <c:v>16.159203000000002</c:v>
                </c:pt>
                <c:pt idx="73491">
                  <c:v>16.157509000000001</c:v>
                </c:pt>
                <c:pt idx="73492">
                  <c:v>16.157658999999999</c:v>
                </c:pt>
                <c:pt idx="73493">
                  <c:v>16.161201999999999</c:v>
                </c:pt>
                <c:pt idx="73494">
                  <c:v>16.163784</c:v>
                </c:pt>
                <c:pt idx="73495">
                  <c:v>16.159396999999998</c:v>
                </c:pt>
                <c:pt idx="73496">
                  <c:v>16.159165999999999</c:v>
                </c:pt>
                <c:pt idx="73497">
                  <c:v>16.163858999999999</c:v>
                </c:pt>
                <c:pt idx="73498">
                  <c:v>16.162711999999999</c:v>
                </c:pt>
                <c:pt idx="73499">
                  <c:v>16.160598</c:v>
                </c:pt>
                <c:pt idx="73500">
                  <c:v>16.162824000000001</c:v>
                </c:pt>
                <c:pt idx="73501">
                  <c:v>16.164891000000001</c:v>
                </c:pt>
                <c:pt idx="73502">
                  <c:v>16.165047999999999</c:v>
                </c:pt>
                <c:pt idx="73503">
                  <c:v>16.166138</c:v>
                </c:pt>
                <c:pt idx="73504">
                  <c:v>16.166245</c:v>
                </c:pt>
                <c:pt idx="73505">
                  <c:v>16.164866</c:v>
                </c:pt>
                <c:pt idx="73506">
                  <c:v>16.164705000000001</c:v>
                </c:pt>
                <c:pt idx="73507">
                  <c:v>16.164432000000001</c:v>
                </c:pt>
                <c:pt idx="73508">
                  <c:v>16.166243999999999</c:v>
                </c:pt>
                <c:pt idx="73509">
                  <c:v>16.170912999999999</c:v>
                </c:pt>
                <c:pt idx="73510">
                  <c:v>16.171631000000001</c:v>
                </c:pt>
                <c:pt idx="73511">
                  <c:v>16.166256000000001</c:v>
                </c:pt>
                <c:pt idx="73512">
                  <c:v>16.166163999999998</c:v>
                </c:pt>
                <c:pt idx="73513">
                  <c:v>16.16864</c:v>
                </c:pt>
                <c:pt idx="73514">
                  <c:v>16.167604999999998</c:v>
                </c:pt>
                <c:pt idx="73515">
                  <c:v>16.167321999999999</c:v>
                </c:pt>
                <c:pt idx="73516">
                  <c:v>16.165109999999999</c:v>
                </c:pt>
                <c:pt idx="73517">
                  <c:v>16.15971</c:v>
                </c:pt>
                <c:pt idx="73518">
                  <c:v>16.161909000000001</c:v>
                </c:pt>
                <c:pt idx="73519">
                  <c:v>16.166840000000001</c:v>
                </c:pt>
                <c:pt idx="73520">
                  <c:v>16.166727999999999</c:v>
                </c:pt>
                <c:pt idx="73521">
                  <c:v>16.166467999999998</c:v>
                </c:pt>
                <c:pt idx="73522">
                  <c:v>16.164680000000001</c:v>
                </c:pt>
                <c:pt idx="73523">
                  <c:v>16.166677</c:v>
                </c:pt>
                <c:pt idx="73524">
                  <c:v>16.171759000000002</c:v>
                </c:pt>
                <c:pt idx="73525">
                  <c:v>16.166584</c:v>
                </c:pt>
                <c:pt idx="73526">
                  <c:v>16.163184000000001</c:v>
                </c:pt>
                <c:pt idx="73527">
                  <c:v>16.167992000000002</c:v>
                </c:pt>
                <c:pt idx="73528">
                  <c:v>16.164503</c:v>
                </c:pt>
                <c:pt idx="73529">
                  <c:v>16.162486999999999</c:v>
                </c:pt>
                <c:pt idx="73530">
                  <c:v>16.169941000000001</c:v>
                </c:pt>
                <c:pt idx="73531">
                  <c:v>16.173725000000001</c:v>
                </c:pt>
                <c:pt idx="73532">
                  <c:v>16.173261</c:v>
                </c:pt>
                <c:pt idx="73533">
                  <c:v>16.175429000000001</c:v>
                </c:pt>
                <c:pt idx="73534">
                  <c:v>16.175737000000002</c:v>
                </c:pt>
                <c:pt idx="73535">
                  <c:v>16.174885</c:v>
                </c:pt>
                <c:pt idx="73536">
                  <c:v>16.176497000000001</c:v>
                </c:pt>
                <c:pt idx="73537">
                  <c:v>16.176947999999999</c:v>
                </c:pt>
                <c:pt idx="73538">
                  <c:v>16.176672</c:v>
                </c:pt>
                <c:pt idx="73539">
                  <c:v>16.174807000000001</c:v>
                </c:pt>
                <c:pt idx="73540">
                  <c:v>16.173546000000002</c:v>
                </c:pt>
                <c:pt idx="73541">
                  <c:v>16.176244000000001</c:v>
                </c:pt>
                <c:pt idx="73542">
                  <c:v>16.180485999999998</c:v>
                </c:pt>
                <c:pt idx="73543">
                  <c:v>16.176196000000001</c:v>
                </c:pt>
                <c:pt idx="73544">
                  <c:v>16.169478999999999</c:v>
                </c:pt>
                <c:pt idx="73545">
                  <c:v>16.173366999999999</c:v>
                </c:pt>
                <c:pt idx="73546">
                  <c:v>16.179034000000001</c:v>
                </c:pt>
                <c:pt idx="73547">
                  <c:v>16.176376999999999</c:v>
                </c:pt>
                <c:pt idx="73548">
                  <c:v>16.177592000000001</c:v>
                </c:pt>
                <c:pt idx="73549">
                  <c:v>16.181972999999999</c:v>
                </c:pt>
                <c:pt idx="73550">
                  <c:v>16.179099000000001</c:v>
                </c:pt>
                <c:pt idx="73551">
                  <c:v>16.175022999999999</c:v>
                </c:pt>
                <c:pt idx="73552">
                  <c:v>16.172924999999999</c:v>
                </c:pt>
                <c:pt idx="73553">
                  <c:v>16.169281000000002</c:v>
                </c:pt>
                <c:pt idx="73554">
                  <c:v>16.173850000000002</c:v>
                </c:pt>
                <c:pt idx="73555">
                  <c:v>16.182877000000001</c:v>
                </c:pt>
                <c:pt idx="73556">
                  <c:v>16.182193999999999</c:v>
                </c:pt>
                <c:pt idx="73557">
                  <c:v>16.178622000000001</c:v>
                </c:pt>
                <c:pt idx="73558">
                  <c:v>16.179715999999999</c:v>
                </c:pt>
                <c:pt idx="73559">
                  <c:v>16.177523000000001</c:v>
                </c:pt>
                <c:pt idx="73560">
                  <c:v>16.172384999999998</c:v>
                </c:pt>
                <c:pt idx="73561">
                  <c:v>16.174377</c:v>
                </c:pt>
                <c:pt idx="73562">
                  <c:v>16.181177999999999</c:v>
                </c:pt>
                <c:pt idx="73563">
                  <c:v>16.182323</c:v>
                </c:pt>
                <c:pt idx="73564">
                  <c:v>16.177184</c:v>
                </c:pt>
                <c:pt idx="73565">
                  <c:v>16.177239</c:v>
                </c:pt>
                <c:pt idx="73566">
                  <c:v>16.182939999999999</c:v>
                </c:pt>
                <c:pt idx="73567">
                  <c:v>16.183588</c:v>
                </c:pt>
                <c:pt idx="73568">
                  <c:v>16.180472000000002</c:v>
                </c:pt>
                <c:pt idx="73569">
                  <c:v>16.178709000000001</c:v>
                </c:pt>
                <c:pt idx="73570">
                  <c:v>16.17764</c:v>
                </c:pt>
                <c:pt idx="73571">
                  <c:v>16.179846999999999</c:v>
                </c:pt>
                <c:pt idx="73572">
                  <c:v>16.182267</c:v>
                </c:pt>
                <c:pt idx="73573">
                  <c:v>16.179534</c:v>
                </c:pt>
                <c:pt idx="73574">
                  <c:v>16.179155999999999</c:v>
                </c:pt>
                <c:pt idx="73575">
                  <c:v>16.178080999999999</c:v>
                </c:pt>
                <c:pt idx="73576">
                  <c:v>16.172644999999999</c:v>
                </c:pt>
                <c:pt idx="73577">
                  <c:v>16.176674999999999</c:v>
                </c:pt>
                <c:pt idx="73578">
                  <c:v>16.183682999999998</c:v>
                </c:pt>
                <c:pt idx="73579">
                  <c:v>16.182303000000001</c:v>
                </c:pt>
                <c:pt idx="73580">
                  <c:v>16.184100000000001</c:v>
                </c:pt>
                <c:pt idx="73581">
                  <c:v>16.18619</c:v>
                </c:pt>
                <c:pt idx="73582">
                  <c:v>16.179445000000001</c:v>
                </c:pt>
                <c:pt idx="73583">
                  <c:v>16.177264999999998</c:v>
                </c:pt>
                <c:pt idx="73584">
                  <c:v>16.183395999999998</c:v>
                </c:pt>
                <c:pt idx="73585">
                  <c:v>16.185618000000002</c:v>
                </c:pt>
                <c:pt idx="73586">
                  <c:v>16.182283999999999</c:v>
                </c:pt>
                <c:pt idx="73587">
                  <c:v>16.178455</c:v>
                </c:pt>
                <c:pt idx="73588">
                  <c:v>16.177719</c:v>
                </c:pt>
                <c:pt idx="73589">
                  <c:v>16.182116000000001</c:v>
                </c:pt>
                <c:pt idx="73590">
                  <c:v>16.184757999999999</c:v>
                </c:pt>
                <c:pt idx="73591">
                  <c:v>16.184612999999999</c:v>
                </c:pt>
                <c:pt idx="73592">
                  <c:v>16.185364</c:v>
                </c:pt>
                <c:pt idx="73593">
                  <c:v>16.187609999999999</c:v>
                </c:pt>
                <c:pt idx="73594">
                  <c:v>16.186686000000002</c:v>
                </c:pt>
                <c:pt idx="73595">
                  <c:v>16.180724000000001</c:v>
                </c:pt>
                <c:pt idx="73596">
                  <c:v>16.18411</c:v>
                </c:pt>
                <c:pt idx="73597">
                  <c:v>16.191531000000001</c:v>
                </c:pt>
                <c:pt idx="73598">
                  <c:v>16.188647</c:v>
                </c:pt>
                <c:pt idx="73599">
                  <c:v>16.183658999999999</c:v>
                </c:pt>
                <c:pt idx="73600">
                  <c:v>16.187785999999999</c:v>
                </c:pt>
                <c:pt idx="73601">
                  <c:v>16.189176</c:v>
                </c:pt>
                <c:pt idx="73602">
                  <c:v>16.185327000000001</c:v>
                </c:pt>
                <c:pt idx="73603">
                  <c:v>16.189281999999999</c:v>
                </c:pt>
                <c:pt idx="73604">
                  <c:v>16.190785999999999</c:v>
                </c:pt>
                <c:pt idx="73605">
                  <c:v>16.185547</c:v>
                </c:pt>
                <c:pt idx="73606">
                  <c:v>16.186874</c:v>
                </c:pt>
                <c:pt idx="73607">
                  <c:v>16.192018000000001</c:v>
                </c:pt>
                <c:pt idx="73608">
                  <c:v>16.191789</c:v>
                </c:pt>
                <c:pt idx="73609">
                  <c:v>16.188562000000001</c:v>
                </c:pt>
                <c:pt idx="73610">
                  <c:v>16.187221999999998</c:v>
                </c:pt>
                <c:pt idx="73611">
                  <c:v>16.190930999999999</c:v>
                </c:pt>
                <c:pt idx="73612">
                  <c:v>16.192903000000001</c:v>
                </c:pt>
                <c:pt idx="73613">
                  <c:v>16.192074999999999</c:v>
                </c:pt>
                <c:pt idx="73614">
                  <c:v>16.19416</c:v>
                </c:pt>
                <c:pt idx="73615">
                  <c:v>16.193588999999999</c:v>
                </c:pt>
                <c:pt idx="73616">
                  <c:v>16.191727</c:v>
                </c:pt>
                <c:pt idx="73617">
                  <c:v>16.192132999999998</c:v>
                </c:pt>
                <c:pt idx="73618">
                  <c:v>16.196822999999998</c:v>
                </c:pt>
                <c:pt idx="73619">
                  <c:v>16.196771999999999</c:v>
                </c:pt>
                <c:pt idx="73620">
                  <c:v>16.191464</c:v>
                </c:pt>
                <c:pt idx="73621">
                  <c:v>16.190245999999998</c:v>
                </c:pt>
                <c:pt idx="73622">
                  <c:v>16.192816000000001</c:v>
                </c:pt>
                <c:pt idx="73623">
                  <c:v>16.193814</c:v>
                </c:pt>
                <c:pt idx="73624">
                  <c:v>16.192558999999999</c:v>
                </c:pt>
                <c:pt idx="73625">
                  <c:v>16.194773000000001</c:v>
                </c:pt>
                <c:pt idx="73626">
                  <c:v>16.199017000000001</c:v>
                </c:pt>
                <c:pt idx="73627">
                  <c:v>16.195059000000001</c:v>
                </c:pt>
                <c:pt idx="73628">
                  <c:v>16.191967999999999</c:v>
                </c:pt>
                <c:pt idx="73629">
                  <c:v>16.195671999999998</c:v>
                </c:pt>
                <c:pt idx="73630">
                  <c:v>16.195747000000001</c:v>
                </c:pt>
                <c:pt idx="73631">
                  <c:v>16.193338000000001</c:v>
                </c:pt>
                <c:pt idx="73632">
                  <c:v>16.194134999999999</c:v>
                </c:pt>
                <c:pt idx="73633">
                  <c:v>16.193950999999998</c:v>
                </c:pt>
                <c:pt idx="73634">
                  <c:v>16.192437999999999</c:v>
                </c:pt>
                <c:pt idx="73635">
                  <c:v>16.193124999999998</c:v>
                </c:pt>
                <c:pt idx="73636">
                  <c:v>16.194285000000001</c:v>
                </c:pt>
                <c:pt idx="73637">
                  <c:v>16.196186000000001</c:v>
                </c:pt>
                <c:pt idx="73638">
                  <c:v>16.198308999999998</c:v>
                </c:pt>
                <c:pt idx="73639">
                  <c:v>16.197807999999998</c:v>
                </c:pt>
                <c:pt idx="73640">
                  <c:v>16.196666</c:v>
                </c:pt>
                <c:pt idx="73641">
                  <c:v>16.196384999999999</c:v>
                </c:pt>
                <c:pt idx="73642">
                  <c:v>16.196743000000001</c:v>
                </c:pt>
                <c:pt idx="73643">
                  <c:v>16.198915</c:v>
                </c:pt>
                <c:pt idx="73644">
                  <c:v>16.203323000000001</c:v>
                </c:pt>
                <c:pt idx="73645">
                  <c:v>16.202970000000001</c:v>
                </c:pt>
                <c:pt idx="73646">
                  <c:v>16.199491999999999</c:v>
                </c:pt>
                <c:pt idx="73647">
                  <c:v>16.200707000000001</c:v>
                </c:pt>
                <c:pt idx="73648">
                  <c:v>16.199349000000002</c:v>
                </c:pt>
                <c:pt idx="73649">
                  <c:v>16.195955999999999</c:v>
                </c:pt>
                <c:pt idx="73650">
                  <c:v>16.197272000000002</c:v>
                </c:pt>
                <c:pt idx="73651">
                  <c:v>16.198575000000002</c:v>
                </c:pt>
                <c:pt idx="73652">
                  <c:v>16.199985999999999</c:v>
                </c:pt>
                <c:pt idx="73653">
                  <c:v>16.204460999999998</c:v>
                </c:pt>
                <c:pt idx="73654">
                  <c:v>16.205864999999999</c:v>
                </c:pt>
                <c:pt idx="73655">
                  <c:v>16.204536999999998</c:v>
                </c:pt>
                <c:pt idx="73656">
                  <c:v>16.205110999999999</c:v>
                </c:pt>
                <c:pt idx="73657">
                  <c:v>16.204910999999999</c:v>
                </c:pt>
                <c:pt idx="73658">
                  <c:v>16.203956999999999</c:v>
                </c:pt>
                <c:pt idx="73659">
                  <c:v>16.203443</c:v>
                </c:pt>
                <c:pt idx="73660">
                  <c:v>16.204957</c:v>
                </c:pt>
                <c:pt idx="73661">
                  <c:v>16.208354</c:v>
                </c:pt>
                <c:pt idx="73662">
                  <c:v>16.208466000000001</c:v>
                </c:pt>
                <c:pt idx="73663">
                  <c:v>16.205807</c:v>
                </c:pt>
                <c:pt idx="73664">
                  <c:v>16.206595</c:v>
                </c:pt>
                <c:pt idx="73665">
                  <c:v>16.208311999999999</c:v>
                </c:pt>
                <c:pt idx="73666">
                  <c:v>16.206467</c:v>
                </c:pt>
                <c:pt idx="73667">
                  <c:v>16.206790000000002</c:v>
                </c:pt>
                <c:pt idx="73668">
                  <c:v>16.211048000000002</c:v>
                </c:pt>
                <c:pt idx="73669">
                  <c:v>16.207975999999999</c:v>
                </c:pt>
                <c:pt idx="73670">
                  <c:v>16.206443</c:v>
                </c:pt>
                <c:pt idx="73671">
                  <c:v>16.213777</c:v>
                </c:pt>
                <c:pt idx="73672">
                  <c:v>16.211499</c:v>
                </c:pt>
                <c:pt idx="73673">
                  <c:v>16.202331000000001</c:v>
                </c:pt>
                <c:pt idx="73674">
                  <c:v>16.203989</c:v>
                </c:pt>
                <c:pt idx="73675">
                  <c:v>16.209152</c:v>
                </c:pt>
                <c:pt idx="73676">
                  <c:v>16.206446</c:v>
                </c:pt>
                <c:pt idx="73677">
                  <c:v>16.203081999999998</c:v>
                </c:pt>
                <c:pt idx="73678">
                  <c:v>16.204259</c:v>
                </c:pt>
                <c:pt idx="73679">
                  <c:v>16.203534000000001</c:v>
                </c:pt>
                <c:pt idx="73680">
                  <c:v>16.200679999999998</c:v>
                </c:pt>
                <c:pt idx="73681">
                  <c:v>16.1998</c:v>
                </c:pt>
                <c:pt idx="73682">
                  <c:v>16.203593999999999</c:v>
                </c:pt>
                <c:pt idx="73683">
                  <c:v>16.20851</c:v>
                </c:pt>
                <c:pt idx="73684">
                  <c:v>16.20823</c:v>
                </c:pt>
                <c:pt idx="73685">
                  <c:v>16.204491999999998</c:v>
                </c:pt>
                <c:pt idx="73686">
                  <c:v>16.206464</c:v>
                </c:pt>
                <c:pt idx="73687">
                  <c:v>16.209651999999998</c:v>
                </c:pt>
                <c:pt idx="73688">
                  <c:v>16.205368</c:v>
                </c:pt>
                <c:pt idx="73689">
                  <c:v>16.202683</c:v>
                </c:pt>
                <c:pt idx="73690">
                  <c:v>16.203358000000001</c:v>
                </c:pt>
                <c:pt idx="73691">
                  <c:v>16.202095</c:v>
                </c:pt>
                <c:pt idx="73692">
                  <c:v>16.201847999999998</c:v>
                </c:pt>
                <c:pt idx="73693">
                  <c:v>16.20345</c:v>
                </c:pt>
                <c:pt idx="73694">
                  <c:v>16.203444999999999</c:v>
                </c:pt>
                <c:pt idx="73695">
                  <c:v>16.206702</c:v>
                </c:pt>
                <c:pt idx="73696">
                  <c:v>16.209555999999999</c:v>
                </c:pt>
                <c:pt idx="73697">
                  <c:v>16.206097</c:v>
                </c:pt>
                <c:pt idx="73698">
                  <c:v>16.206724999999999</c:v>
                </c:pt>
                <c:pt idx="73699">
                  <c:v>16.212332</c:v>
                </c:pt>
                <c:pt idx="73700">
                  <c:v>16.210804</c:v>
                </c:pt>
                <c:pt idx="73701">
                  <c:v>16.210276</c:v>
                </c:pt>
                <c:pt idx="73702">
                  <c:v>16.215205999999998</c:v>
                </c:pt>
                <c:pt idx="73703">
                  <c:v>16.217258999999999</c:v>
                </c:pt>
                <c:pt idx="73704">
                  <c:v>16.216781999999998</c:v>
                </c:pt>
                <c:pt idx="73705">
                  <c:v>16.218686000000002</c:v>
                </c:pt>
                <c:pt idx="73706">
                  <c:v>16.220590999999999</c:v>
                </c:pt>
                <c:pt idx="73707">
                  <c:v>16.218233999999999</c:v>
                </c:pt>
                <c:pt idx="73708">
                  <c:v>16.216894</c:v>
                </c:pt>
                <c:pt idx="73709">
                  <c:v>16.220348000000001</c:v>
                </c:pt>
                <c:pt idx="73710">
                  <c:v>16.222940000000001</c:v>
                </c:pt>
                <c:pt idx="73711">
                  <c:v>16.220576999999999</c:v>
                </c:pt>
                <c:pt idx="73712">
                  <c:v>16.215378999999999</c:v>
                </c:pt>
                <c:pt idx="73713">
                  <c:v>16.211442000000002</c:v>
                </c:pt>
                <c:pt idx="73714">
                  <c:v>16.212665999999999</c:v>
                </c:pt>
                <c:pt idx="73715">
                  <c:v>16.213774999999998</c:v>
                </c:pt>
                <c:pt idx="73716">
                  <c:v>16.214511999999999</c:v>
                </c:pt>
                <c:pt idx="73717">
                  <c:v>16.217648000000001</c:v>
                </c:pt>
                <c:pt idx="73718">
                  <c:v>16.217224000000002</c:v>
                </c:pt>
                <c:pt idx="73719">
                  <c:v>16.217127999999999</c:v>
                </c:pt>
                <c:pt idx="73720">
                  <c:v>16.218737000000001</c:v>
                </c:pt>
                <c:pt idx="73721">
                  <c:v>16.217140000000001</c:v>
                </c:pt>
                <c:pt idx="73722">
                  <c:v>16.216491999999999</c:v>
                </c:pt>
                <c:pt idx="73723">
                  <c:v>16.218491</c:v>
                </c:pt>
                <c:pt idx="73724">
                  <c:v>16.216788000000001</c:v>
                </c:pt>
                <c:pt idx="73725">
                  <c:v>16.213417</c:v>
                </c:pt>
                <c:pt idx="73726">
                  <c:v>16.214206999999998</c:v>
                </c:pt>
                <c:pt idx="73727">
                  <c:v>16.215738000000002</c:v>
                </c:pt>
                <c:pt idx="73728">
                  <c:v>16.216975999999999</c:v>
                </c:pt>
                <c:pt idx="73729">
                  <c:v>16.216926999999998</c:v>
                </c:pt>
                <c:pt idx="73730">
                  <c:v>16.214369999999999</c:v>
                </c:pt>
                <c:pt idx="73731">
                  <c:v>16.211725999999999</c:v>
                </c:pt>
                <c:pt idx="73732">
                  <c:v>16.214176999999999</c:v>
                </c:pt>
                <c:pt idx="73733">
                  <c:v>16.216068</c:v>
                </c:pt>
                <c:pt idx="73734">
                  <c:v>16.214085000000001</c:v>
                </c:pt>
                <c:pt idx="73735">
                  <c:v>16.2134</c:v>
                </c:pt>
                <c:pt idx="73736">
                  <c:v>16.215277</c:v>
                </c:pt>
                <c:pt idx="73737">
                  <c:v>16.219114999999999</c:v>
                </c:pt>
                <c:pt idx="73738">
                  <c:v>16.221115000000001</c:v>
                </c:pt>
                <c:pt idx="73739">
                  <c:v>16.220050000000001</c:v>
                </c:pt>
                <c:pt idx="73740">
                  <c:v>16.221388999999999</c:v>
                </c:pt>
                <c:pt idx="73741">
                  <c:v>16.223061999999999</c:v>
                </c:pt>
                <c:pt idx="73742">
                  <c:v>16.220109000000001</c:v>
                </c:pt>
                <c:pt idx="73743">
                  <c:v>16.219861999999999</c:v>
                </c:pt>
                <c:pt idx="73744">
                  <c:v>16.223417000000001</c:v>
                </c:pt>
                <c:pt idx="73745">
                  <c:v>16.222525999999998</c:v>
                </c:pt>
                <c:pt idx="73746">
                  <c:v>16.22024</c:v>
                </c:pt>
                <c:pt idx="73747">
                  <c:v>16.224053999999999</c:v>
                </c:pt>
                <c:pt idx="73748">
                  <c:v>16.226970999999999</c:v>
                </c:pt>
                <c:pt idx="73749">
                  <c:v>16.222729999999999</c:v>
                </c:pt>
                <c:pt idx="73750">
                  <c:v>16.219244</c:v>
                </c:pt>
                <c:pt idx="73751">
                  <c:v>16.220613</c:v>
                </c:pt>
                <c:pt idx="73752">
                  <c:v>16.221896000000001</c:v>
                </c:pt>
                <c:pt idx="73753">
                  <c:v>16.223447</c:v>
                </c:pt>
                <c:pt idx="73754">
                  <c:v>16.224195999999999</c:v>
                </c:pt>
                <c:pt idx="73755">
                  <c:v>16.223624000000001</c:v>
                </c:pt>
                <c:pt idx="73756">
                  <c:v>16.222981999999998</c:v>
                </c:pt>
                <c:pt idx="73757">
                  <c:v>16.221167999999999</c:v>
                </c:pt>
                <c:pt idx="73758">
                  <c:v>16.221958999999998</c:v>
                </c:pt>
                <c:pt idx="73759">
                  <c:v>16.227962000000002</c:v>
                </c:pt>
                <c:pt idx="73760">
                  <c:v>16.230214</c:v>
                </c:pt>
                <c:pt idx="73761">
                  <c:v>16.226575</c:v>
                </c:pt>
                <c:pt idx="73762">
                  <c:v>16.226329</c:v>
                </c:pt>
                <c:pt idx="73763">
                  <c:v>16.230239999999998</c:v>
                </c:pt>
                <c:pt idx="73764">
                  <c:v>16.228831</c:v>
                </c:pt>
                <c:pt idx="73765">
                  <c:v>16.223793000000001</c:v>
                </c:pt>
                <c:pt idx="73766">
                  <c:v>16.224259</c:v>
                </c:pt>
                <c:pt idx="73767">
                  <c:v>16.224505000000001</c:v>
                </c:pt>
                <c:pt idx="73768">
                  <c:v>16.220085000000001</c:v>
                </c:pt>
                <c:pt idx="73769">
                  <c:v>16.221385000000001</c:v>
                </c:pt>
                <c:pt idx="73770">
                  <c:v>16.22681</c:v>
                </c:pt>
                <c:pt idx="73771">
                  <c:v>16.224115000000001</c:v>
                </c:pt>
                <c:pt idx="73772">
                  <c:v>16.221686999999999</c:v>
                </c:pt>
                <c:pt idx="73773">
                  <c:v>16.22775</c:v>
                </c:pt>
                <c:pt idx="73774">
                  <c:v>16.231079999999999</c:v>
                </c:pt>
                <c:pt idx="73775">
                  <c:v>16.228258</c:v>
                </c:pt>
                <c:pt idx="73776">
                  <c:v>16.228646999999999</c:v>
                </c:pt>
                <c:pt idx="73777">
                  <c:v>16.234059999999999</c:v>
                </c:pt>
                <c:pt idx="73778">
                  <c:v>16.237407999999999</c:v>
                </c:pt>
                <c:pt idx="73779">
                  <c:v>16.242006</c:v>
                </c:pt>
                <c:pt idx="73780">
                  <c:v>16.244634999999999</c:v>
                </c:pt>
                <c:pt idx="73781">
                  <c:v>16.240672</c:v>
                </c:pt>
                <c:pt idx="73782">
                  <c:v>16.239329000000001</c:v>
                </c:pt>
                <c:pt idx="73783">
                  <c:v>16.241693000000001</c:v>
                </c:pt>
                <c:pt idx="73784">
                  <c:v>16.241498</c:v>
                </c:pt>
                <c:pt idx="73785">
                  <c:v>16.240304999999999</c:v>
                </c:pt>
                <c:pt idx="73786">
                  <c:v>16.239585999999999</c:v>
                </c:pt>
                <c:pt idx="73787">
                  <c:v>16.238249</c:v>
                </c:pt>
                <c:pt idx="73788">
                  <c:v>16.238638999999999</c:v>
                </c:pt>
                <c:pt idx="73789">
                  <c:v>16.239267000000002</c:v>
                </c:pt>
                <c:pt idx="73790">
                  <c:v>16.239507</c:v>
                </c:pt>
                <c:pt idx="73791">
                  <c:v>16.238253</c:v>
                </c:pt>
                <c:pt idx="73792">
                  <c:v>16.236695000000001</c:v>
                </c:pt>
                <c:pt idx="73793">
                  <c:v>16.238125</c:v>
                </c:pt>
                <c:pt idx="73794">
                  <c:v>16.239159999999998</c:v>
                </c:pt>
                <c:pt idx="73795">
                  <c:v>16.234819000000002</c:v>
                </c:pt>
                <c:pt idx="73796">
                  <c:v>16.232154999999999</c:v>
                </c:pt>
                <c:pt idx="73797">
                  <c:v>16.234518999999999</c:v>
                </c:pt>
                <c:pt idx="73798">
                  <c:v>16.237144000000001</c:v>
                </c:pt>
                <c:pt idx="73799">
                  <c:v>16.237687000000001</c:v>
                </c:pt>
                <c:pt idx="73800">
                  <c:v>16.234605999999999</c:v>
                </c:pt>
                <c:pt idx="73801">
                  <c:v>16.232536</c:v>
                </c:pt>
                <c:pt idx="73802">
                  <c:v>16.234190999999999</c:v>
                </c:pt>
                <c:pt idx="73803">
                  <c:v>16.233018000000001</c:v>
                </c:pt>
                <c:pt idx="73804">
                  <c:v>16.232104</c:v>
                </c:pt>
                <c:pt idx="73805">
                  <c:v>16.237209</c:v>
                </c:pt>
                <c:pt idx="73806">
                  <c:v>16.236169</c:v>
                </c:pt>
                <c:pt idx="73807">
                  <c:v>16.231397999999999</c:v>
                </c:pt>
                <c:pt idx="73808">
                  <c:v>16.235914999999999</c:v>
                </c:pt>
                <c:pt idx="73809">
                  <c:v>16.240203000000001</c:v>
                </c:pt>
                <c:pt idx="73810">
                  <c:v>16.237631</c:v>
                </c:pt>
                <c:pt idx="73811">
                  <c:v>16.237401999999999</c:v>
                </c:pt>
                <c:pt idx="73812">
                  <c:v>16.240417999999998</c:v>
                </c:pt>
                <c:pt idx="73813">
                  <c:v>16.241781</c:v>
                </c:pt>
                <c:pt idx="73814">
                  <c:v>16.241662999999999</c:v>
                </c:pt>
                <c:pt idx="73815">
                  <c:v>16.239879999999999</c:v>
                </c:pt>
                <c:pt idx="73816">
                  <c:v>16.242003</c:v>
                </c:pt>
                <c:pt idx="73817">
                  <c:v>16.245560999999999</c:v>
                </c:pt>
                <c:pt idx="73818">
                  <c:v>16.244709</c:v>
                </c:pt>
                <c:pt idx="73819">
                  <c:v>16.245341</c:v>
                </c:pt>
                <c:pt idx="73820">
                  <c:v>16.245653000000001</c:v>
                </c:pt>
                <c:pt idx="73821">
                  <c:v>16.244997999999999</c:v>
                </c:pt>
                <c:pt idx="73822">
                  <c:v>16.246254</c:v>
                </c:pt>
                <c:pt idx="73823">
                  <c:v>16.24691</c:v>
                </c:pt>
                <c:pt idx="73824">
                  <c:v>16.246935000000001</c:v>
                </c:pt>
                <c:pt idx="73825">
                  <c:v>16.247002999999999</c:v>
                </c:pt>
                <c:pt idx="73826">
                  <c:v>16.246024999999999</c:v>
                </c:pt>
                <c:pt idx="73827">
                  <c:v>16.246395</c:v>
                </c:pt>
                <c:pt idx="73828">
                  <c:v>16.248842</c:v>
                </c:pt>
                <c:pt idx="73829">
                  <c:v>16.250222999999998</c:v>
                </c:pt>
                <c:pt idx="73830">
                  <c:v>16.250443000000001</c:v>
                </c:pt>
                <c:pt idx="73831">
                  <c:v>16.249742999999999</c:v>
                </c:pt>
                <c:pt idx="73832">
                  <c:v>16.249293000000002</c:v>
                </c:pt>
                <c:pt idx="73833">
                  <c:v>16.250318</c:v>
                </c:pt>
                <c:pt idx="73834">
                  <c:v>16.250665999999999</c:v>
                </c:pt>
                <c:pt idx="73835">
                  <c:v>16.248971000000001</c:v>
                </c:pt>
                <c:pt idx="73836">
                  <c:v>16.246839999999999</c:v>
                </c:pt>
                <c:pt idx="73837">
                  <c:v>16.248763</c:v>
                </c:pt>
                <c:pt idx="73838">
                  <c:v>16.250871</c:v>
                </c:pt>
                <c:pt idx="73839">
                  <c:v>16.249772</c:v>
                </c:pt>
                <c:pt idx="73840">
                  <c:v>16.248926999999998</c:v>
                </c:pt>
                <c:pt idx="73841">
                  <c:v>16.249548999999998</c:v>
                </c:pt>
                <c:pt idx="73842">
                  <c:v>16.250433999999998</c:v>
                </c:pt>
                <c:pt idx="73843">
                  <c:v>16.254349999999999</c:v>
                </c:pt>
                <c:pt idx="73844">
                  <c:v>16.254916000000001</c:v>
                </c:pt>
                <c:pt idx="73845">
                  <c:v>16.252946999999999</c:v>
                </c:pt>
                <c:pt idx="73846">
                  <c:v>16.255445000000002</c:v>
                </c:pt>
                <c:pt idx="73847">
                  <c:v>16.256924999999999</c:v>
                </c:pt>
                <c:pt idx="73848">
                  <c:v>16.254422999999999</c:v>
                </c:pt>
                <c:pt idx="73849">
                  <c:v>16.251628</c:v>
                </c:pt>
                <c:pt idx="73850">
                  <c:v>16.251812999999999</c:v>
                </c:pt>
                <c:pt idx="73851">
                  <c:v>16.253744000000001</c:v>
                </c:pt>
                <c:pt idx="73852">
                  <c:v>16.251083999999999</c:v>
                </c:pt>
                <c:pt idx="73853">
                  <c:v>16.250648000000002</c:v>
                </c:pt>
                <c:pt idx="73854">
                  <c:v>16.255797000000001</c:v>
                </c:pt>
                <c:pt idx="73855">
                  <c:v>16.255206000000001</c:v>
                </c:pt>
                <c:pt idx="73856">
                  <c:v>16.251657000000002</c:v>
                </c:pt>
                <c:pt idx="73857">
                  <c:v>16.252054999999999</c:v>
                </c:pt>
                <c:pt idx="73858">
                  <c:v>16.252426</c:v>
                </c:pt>
                <c:pt idx="73859">
                  <c:v>16.252571</c:v>
                </c:pt>
                <c:pt idx="73860">
                  <c:v>16.252611999999999</c:v>
                </c:pt>
                <c:pt idx="73861">
                  <c:v>16.254407</c:v>
                </c:pt>
                <c:pt idx="73862">
                  <c:v>16.257231999999998</c:v>
                </c:pt>
                <c:pt idx="73863">
                  <c:v>16.256907000000002</c:v>
                </c:pt>
                <c:pt idx="73864">
                  <c:v>16.254529000000002</c:v>
                </c:pt>
                <c:pt idx="73865">
                  <c:v>16.255744</c:v>
                </c:pt>
                <c:pt idx="73866">
                  <c:v>16.252970000000001</c:v>
                </c:pt>
                <c:pt idx="73867">
                  <c:v>16.249918999999998</c:v>
                </c:pt>
                <c:pt idx="73868">
                  <c:v>16.252813</c:v>
                </c:pt>
                <c:pt idx="73869">
                  <c:v>16.251674000000001</c:v>
                </c:pt>
                <c:pt idx="73870">
                  <c:v>16.248695999999999</c:v>
                </c:pt>
                <c:pt idx="73871">
                  <c:v>16.252047000000001</c:v>
                </c:pt>
                <c:pt idx="73872">
                  <c:v>16.252970999999999</c:v>
                </c:pt>
                <c:pt idx="73873">
                  <c:v>16.251258</c:v>
                </c:pt>
                <c:pt idx="73874">
                  <c:v>16.251774999999999</c:v>
                </c:pt>
                <c:pt idx="73875">
                  <c:v>16.252289000000001</c:v>
                </c:pt>
                <c:pt idx="73876">
                  <c:v>16.256077999999999</c:v>
                </c:pt>
                <c:pt idx="73877">
                  <c:v>16.261498</c:v>
                </c:pt>
                <c:pt idx="73878">
                  <c:v>16.260179999999998</c:v>
                </c:pt>
                <c:pt idx="73879">
                  <c:v>16.256057999999999</c:v>
                </c:pt>
                <c:pt idx="73880">
                  <c:v>16.256136000000001</c:v>
                </c:pt>
                <c:pt idx="73881">
                  <c:v>16.256494</c:v>
                </c:pt>
                <c:pt idx="73882">
                  <c:v>16.255707000000001</c:v>
                </c:pt>
                <c:pt idx="73883">
                  <c:v>16.257612999999999</c:v>
                </c:pt>
                <c:pt idx="73884">
                  <c:v>16.258382000000001</c:v>
                </c:pt>
                <c:pt idx="73885">
                  <c:v>16.254422000000002</c:v>
                </c:pt>
                <c:pt idx="73886">
                  <c:v>16.251387000000001</c:v>
                </c:pt>
                <c:pt idx="73887">
                  <c:v>16.253157999999999</c:v>
                </c:pt>
                <c:pt idx="73888">
                  <c:v>16.254511999999998</c:v>
                </c:pt>
                <c:pt idx="73889">
                  <c:v>16.254722999999998</c:v>
                </c:pt>
                <c:pt idx="73890">
                  <c:v>16.255825999999999</c:v>
                </c:pt>
                <c:pt idx="73891">
                  <c:v>16.255752000000001</c:v>
                </c:pt>
                <c:pt idx="73892">
                  <c:v>16.254498000000002</c:v>
                </c:pt>
                <c:pt idx="73893">
                  <c:v>16.255483999999999</c:v>
                </c:pt>
                <c:pt idx="73894">
                  <c:v>16.256136000000001</c:v>
                </c:pt>
                <c:pt idx="73895">
                  <c:v>16.257294000000002</c:v>
                </c:pt>
                <c:pt idx="73896">
                  <c:v>16.262172</c:v>
                </c:pt>
                <c:pt idx="73897">
                  <c:v>16.263504000000001</c:v>
                </c:pt>
                <c:pt idx="73898">
                  <c:v>16.260390000000001</c:v>
                </c:pt>
                <c:pt idx="73899">
                  <c:v>16.260078</c:v>
                </c:pt>
                <c:pt idx="73900">
                  <c:v>16.263145999999999</c:v>
                </c:pt>
                <c:pt idx="73901">
                  <c:v>16.265823000000001</c:v>
                </c:pt>
                <c:pt idx="73902">
                  <c:v>16.266691999999999</c:v>
                </c:pt>
                <c:pt idx="73903">
                  <c:v>16.268272</c:v>
                </c:pt>
                <c:pt idx="73904">
                  <c:v>16.266522999999999</c:v>
                </c:pt>
                <c:pt idx="73905">
                  <c:v>16.263846999999998</c:v>
                </c:pt>
                <c:pt idx="73906">
                  <c:v>16.265259</c:v>
                </c:pt>
                <c:pt idx="73907">
                  <c:v>16.264565999999999</c:v>
                </c:pt>
                <c:pt idx="73908">
                  <c:v>16.264754</c:v>
                </c:pt>
                <c:pt idx="73909">
                  <c:v>16.270130999999999</c:v>
                </c:pt>
                <c:pt idx="73910">
                  <c:v>16.269791999999999</c:v>
                </c:pt>
                <c:pt idx="73911">
                  <c:v>16.266684000000001</c:v>
                </c:pt>
                <c:pt idx="73912">
                  <c:v>16.266438000000001</c:v>
                </c:pt>
                <c:pt idx="73913">
                  <c:v>16.262640000000001</c:v>
                </c:pt>
                <c:pt idx="73914">
                  <c:v>16.260567000000002</c:v>
                </c:pt>
                <c:pt idx="73915">
                  <c:v>16.266428000000001</c:v>
                </c:pt>
                <c:pt idx="73916">
                  <c:v>16.267026999999999</c:v>
                </c:pt>
                <c:pt idx="73917">
                  <c:v>16.268312000000002</c:v>
                </c:pt>
                <c:pt idx="73918">
                  <c:v>16.273917999999998</c:v>
                </c:pt>
                <c:pt idx="73919">
                  <c:v>16.27243</c:v>
                </c:pt>
                <c:pt idx="73920">
                  <c:v>16.270174999999998</c:v>
                </c:pt>
                <c:pt idx="73921">
                  <c:v>16.274207000000001</c:v>
                </c:pt>
                <c:pt idx="73922">
                  <c:v>16.273765000000001</c:v>
                </c:pt>
                <c:pt idx="73923">
                  <c:v>16.26876</c:v>
                </c:pt>
                <c:pt idx="73924">
                  <c:v>16.269257</c:v>
                </c:pt>
                <c:pt idx="73925">
                  <c:v>16.269027999999999</c:v>
                </c:pt>
                <c:pt idx="73926">
                  <c:v>16.264374</c:v>
                </c:pt>
                <c:pt idx="73927">
                  <c:v>16.267188999999998</c:v>
                </c:pt>
                <c:pt idx="73928">
                  <c:v>16.272214000000002</c:v>
                </c:pt>
                <c:pt idx="73929">
                  <c:v>16.271065</c:v>
                </c:pt>
                <c:pt idx="73930">
                  <c:v>16.271951000000001</c:v>
                </c:pt>
                <c:pt idx="73931">
                  <c:v>16.275590000000001</c:v>
                </c:pt>
                <c:pt idx="73932">
                  <c:v>16.27468</c:v>
                </c:pt>
                <c:pt idx="73933">
                  <c:v>16.273610999999999</c:v>
                </c:pt>
                <c:pt idx="73934">
                  <c:v>16.272655</c:v>
                </c:pt>
                <c:pt idx="73935">
                  <c:v>16.272518999999999</c:v>
                </c:pt>
                <c:pt idx="73936">
                  <c:v>16.276244999999999</c:v>
                </c:pt>
                <c:pt idx="73937">
                  <c:v>16.276990000000001</c:v>
                </c:pt>
                <c:pt idx="73938">
                  <c:v>16.275677000000002</c:v>
                </c:pt>
                <c:pt idx="73939">
                  <c:v>16.278286000000001</c:v>
                </c:pt>
                <c:pt idx="73940">
                  <c:v>16.275414000000001</c:v>
                </c:pt>
                <c:pt idx="73941">
                  <c:v>16.267821999999999</c:v>
                </c:pt>
                <c:pt idx="73942">
                  <c:v>16.266932000000001</c:v>
                </c:pt>
                <c:pt idx="73943">
                  <c:v>16.269523</c:v>
                </c:pt>
                <c:pt idx="73944">
                  <c:v>16.270848000000001</c:v>
                </c:pt>
                <c:pt idx="73945">
                  <c:v>16.274640000000002</c:v>
                </c:pt>
                <c:pt idx="73946">
                  <c:v>16.276813000000001</c:v>
                </c:pt>
                <c:pt idx="73947">
                  <c:v>16.275666999999999</c:v>
                </c:pt>
                <c:pt idx="73948">
                  <c:v>16.275715000000002</c:v>
                </c:pt>
                <c:pt idx="73949">
                  <c:v>16.274961999999999</c:v>
                </c:pt>
                <c:pt idx="73950">
                  <c:v>16.27195</c:v>
                </c:pt>
                <c:pt idx="73951">
                  <c:v>16.271405000000001</c:v>
                </c:pt>
                <c:pt idx="73952">
                  <c:v>16.273845000000001</c:v>
                </c:pt>
                <c:pt idx="73953">
                  <c:v>16.272205</c:v>
                </c:pt>
                <c:pt idx="73954">
                  <c:v>16.265696999999999</c:v>
                </c:pt>
                <c:pt idx="73955">
                  <c:v>16.26634</c:v>
                </c:pt>
                <c:pt idx="73956">
                  <c:v>16.269442999999999</c:v>
                </c:pt>
                <c:pt idx="73957">
                  <c:v>16.268764999999998</c:v>
                </c:pt>
                <c:pt idx="73958">
                  <c:v>16.267751000000001</c:v>
                </c:pt>
                <c:pt idx="73959">
                  <c:v>16.268464000000002</c:v>
                </c:pt>
                <c:pt idx="73960">
                  <c:v>16.270211</c:v>
                </c:pt>
                <c:pt idx="73961">
                  <c:v>16.268032999999999</c:v>
                </c:pt>
                <c:pt idx="73962">
                  <c:v>16.265726000000001</c:v>
                </c:pt>
                <c:pt idx="73963">
                  <c:v>16.268521</c:v>
                </c:pt>
                <c:pt idx="73964">
                  <c:v>16.270309000000001</c:v>
                </c:pt>
                <c:pt idx="73965">
                  <c:v>16.271343000000002</c:v>
                </c:pt>
                <c:pt idx="73966">
                  <c:v>16.271699999999999</c:v>
                </c:pt>
                <c:pt idx="73967">
                  <c:v>16.269380999999999</c:v>
                </c:pt>
                <c:pt idx="73968">
                  <c:v>16.271277999999999</c:v>
                </c:pt>
                <c:pt idx="73969">
                  <c:v>16.276198000000001</c:v>
                </c:pt>
                <c:pt idx="73970">
                  <c:v>16.275016999999998</c:v>
                </c:pt>
                <c:pt idx="73971">
                  <c:v>16.277273999999998</c:v>
                </c:pt>
                <c:pt idx="73972">
                  <c:v>16.285271999999999</c:v>
                </c:pt>
                <c:pt idx="73973">
                  <c:v>16.283863</c:v>
                </c:pt>
                <c:pt idx="73974">
                  <c:v>16.278455999999998</c:v>
                </c:pt>
                <c:pt idx="73975">
                  <c:v>16.282731999999999</c:v>
                </c:pt>
                <c:pt idx="73976">
                  <c:v>16.286166999999999</c:v>
                </c:pt>
                <c:pt idx="73977">
                  <c:v>16.285146999999998</c:v>
                </c:pt>
                <c:pt idx="73978">
                  <c:v>16.287210000000002</c:v>
                </c:pt>
                <c:pt idx="73979">
                  <c:v>16.284887000000001</c:v>
                </c:pt>
                <c:pt idx="73980">
                  <c:v>16.279565000000002</c:v>
                </c:pt>
                <c:pt idx="73981">
                  <c:v>16.281946000000001</c:v>
                </c:pt>
                <c:pt idx="73982">
                  <c:v>16.284658</c:v>
                </c:pt>
                <c:pt idx="73983">
                  <c:v>16.284296000000001</c:v>
                </c:pt>
                <c:pt idx="73984">
                  <c:v>16.285743</c:v>
                </c:pt>
                <c:pt idx="73985">
                  <c:v>16.285712</c:v>
                </c:pt>
                <c:pt idx="73986">
                  <c:v>16.284831000000001</c:v>
                </c:pt>
                <c:pt idx="73987">
                  <c:v>16.286294000000002</c:v>
                </c:pt>
                <c:pt idx="73988">
                  <c:v>16.286904</c:v>
                </c:pt>
                <c:pt idx="73989">
                  <c:v>16.283736000000001</c:v>
                </c:pt>
                <c:pt idx="73990">
                  <c:v>16.280242999999999</c:v>
                </c:pt>
                <c:pt idx="73991">
                  <c:v>16.283949</c:v>
                </c:pt>
                <c:pt idx="73992">
                  <c:v>16.285829</c:v>
                </c:pt>
                <c:pt idx="73993">
                  <c:v>16.277639000000001</c:v>
                </c:pt>
                <c:pt idx="73994">
                  <c:v>16.276827000000001</c:v>
                </c:pt>
                <c:pt idx="73995">
                  <c:v>16.285869000000002</c:v>
                </c:pt>
                <c:pt idx="73996">
                  <c:v>16.28764</c:v>
                </c:pt>
                <c:pt idx="73997">
                  <c:v>16.284592</c:v>
                </c:pt>
                <c:pt idx="73998">
                  <c:v>16.281877999999999</c:v>
                </c:pt>
                <c:pt idx="73999">
                  <c:v>16.282022000000001</c:v>
                </c:pt>
                <c:pt idx="74000">
                  <c:v>16.285347000000002</c:v>
                </c:pt>
                <c:pt idx="74001">
                  <c:v>16.284796</c:v>
                </c:pt>
                <c:pt idx="74002">
                  <c:v>16.282316999999999</c:v>
                </c:pt>
                <c:pt idx="74003">
                  <c:v>16.282779999999999</c:v>
                </c:pt>
                <c:pt idx="74004">
                  <c:v>16.282066</c:v>
                </c:pt>
                <c:pt idx="74005">
                  <c:v>16.279464999999998</c:v>
                </c:pt>
                <c:pt idx="74006">
                  <c:v>16.283085</c:v>
                </c:pt>
                <c:pt idx="74007">
                  <c:v>16.291719000000001</c:v>
                </c:pt>
                <c:pt idx="74008">
                  <c:v>16.291612000000001</c:v>
                </c:pt>
                <c:pt idx="74009">
                  <c:v>16.285668999999999</c:v>
                </c:pt>
                <c:pt idx="74010">
                  <c:v>16.284475</c:v>
                </c:pt>
                <c:pt idx="74011">
                  <c:v>16.286601000000001</c:v>
                </c:pt>
                <c:pt idx="74012">
                  <c:v>16.289003000000001</c:v>
                </c:pt>
                <c:pt idx="74013">
                  <c:v>16.287410999999999</c:v>
                </c:pt>
                <c:pt idx="74014">
                  <c:v>16.283676</c:v>
                </c:pt>
                <c:pt idx="74015">
                  <c:v>16.288384000000001</c:v>
                </c:pt>
                <c:pt idx="74016">
                  <c:v>16.294529000000001</c:v>
                </c:pt>
                <c:pt idx="74017">
                  <c:v>16.291906000000001</c:v>
                </c:pt>
                <c:pt idx="74018">
                  <c:v>16.290913</c:v>
                </c:pt>
                <c:pt idx="74019">
                  <c:v>16.296303999999999</c:v>
                </c:pt>
                <c:pt idx="74020">
                  <c:v>16.296564</c:v>
                </c:pt>
                <c:pt idx="74021">
                  <c:v>16.295463000000002</c:v>
                </c:pt>
                <c:pt idx="74022">
                  <c:v>16.295812999999999</c:v>
                </c:pt>
                <c:pt idx="74023">
                  <c:v>16.294930000000001</c:v>
                </c:pt>
                <c:pt idx="74024">
                  <c:v>16.300082</c:v>
                </c:pt>
                <c:pt idx="74025">
                  <c:v>16.304233</c:v>
                </c:pt>
                <c:pt idx="74026">
                  <c:v>16.299596999999999</c:v>
                </c:pt>
                <c:pt idx="74027">
                  <c:v>16.297459</c:v>
                </c:pt>
                <c:pt idx="74028">
                  <c:v>16.299308</c:v>
                </c:pt>
                <c:pt idx="74029">
                  <c:v>16.300892999999999</c:v>
                </c:pt>
                <c:pt idx="74030">
                  <c:v>16.301048999999999</c:v>
                </c:pt>
                <c:pt idx="74031">
                  <c:v>16.302185999999999</c:v>
                </c:pt>
                <c:pt idx="74032">
                  <c:v>16.304516</c:v>
                </c:pt>
                <c:pt idx="74033">
                  <c:v>16.306290000000001</c:v>
                </c:pt>
                <c:pt idx="74034">
                  <c:v>16.304008</c:v>
                </c:pt>
                <c:pt idx="74035">
                  <c:v>16.301967000000001</c:v>
                </c:pt>
                <c:pt idx="74036">
                  <c:v>16.302961</c:v>
                </c:pt>
                <c:pt idx="74037">
                  <c:v>16.303545</c:v>
                </c:pt>
                <c:pt idx="74038">
                  <c:v>16.304247</c:v>
                </c:pt>
                <c:pt idx="74039">
                  <c:v>16.306528</c:v>
                </c:pt>
                <c:pt idx="74040">
                  <c:v>16.306685999999999</c:v>
                </c:pt>
                <c:pt idx="74041">
                  <c:v>16.304099999999998</c:v>
                </c:pt>
                <c:pt idx="74042">
                  <c:v>16.300460000000001</c:v>
                </c:pt>
                <c:pt idx="74043">
                  <c:v>16.301223</c:v>
                </c:pt>
                <c:pt idx="74044">
                  <c:v>16.30284</c:v>
                </c:pt>
                <c:pt idx="74045">
                  <c:v>16.305091000000001</c:v>
                </c:pt>
                <c:pt idx="74046">
                  <c:v>16.307777000000002</c:v>
                </c:pt>
                <c:pt idx="74047">
                  <c:v>16.306453000000001</c:v>
                </c:pt>
                <c:pt idx="74048">
                  <c:v>16.303832</c:v>
                </c:pt>
                <c:pt idx="74049">
                  <c:v>16.301276000000001</c:v>
                </c:pt>
                <c:pt idx="74050">
                  <c:v>16.299821000000001</c:v>
                </c:pt>
                <c:pt idx="74051">
                  <c:v>16.300464999999999</c:v>
                </c:pt>
                <c:pt idx="74052">
                  <c:v>16.300487</c:v>
                </c:pt>
                <c:pt idx="74053">
                  <c:v>16.302833</c:v>
                </c:pt>
                <c:pt idx="74054">
                  <c:v>16.306504</c:v>
                </c:pt>
                <c:pt idx="74055">
                  <c:v>16.304303000000001</c:v>
                </c:pt>
                <c:pt idx="74056">
                  <c:v>16.303583</c:v>
                </c:pt>
                <c:pt idx="74057">
                  <c:v>16.306058</c:v>
                </c:pt>
                <c:pt idx="74058">
                  <c:v>16.305325</c:v>
                </c:pt>
                <c:pt idx="74059">
                  <c:v>16.304144999999998</c:v>
                </c:pt>
                <c:pt idx="74060">
                  <c:v>16.303239999999999</c:v>
                </c:pt>
                <c:pt idx="74061">
                  <c:v>16.303726999999999</c:v>
                </c:pt>
                <c:pt idx="74062">
                  <c:v>16.305067000000001</c:v>
                </c:pt>
                <c:pt idx="74063">
                  <c:v>16.303297000000001</c:v>
                </c:pt>
                <c:pt idx="74064">
                  <c:v>16.301376000000001</c:v>
                </c:pt>
                <c:pt idx="74065">
                  <c:v>16.303338</c:v>
                </c:pt>
                <c:pt idx="74066">
                  <c:v>16.302865000000001</c:v>
                </c:pt>
                <c:pt idx="74067">
                  <c:v>16.303874</c:v>
                </c:pt>
                <c:pt idx="74068">
                  <c:v>16.306401999999999</c:v>
                </c:pt>
                <c:pt idx="74069">
                  <c:v>16.303839</c:v>
                </c:pt>
                <c:pt idx="74070">
                  <c:v>16.303630999999999</c:v>
                </c:pt>
                <c:pt idx="74071">
                  <c:v>16.309152999999998</c:v>
                </c:pt>
                <c:pt idx="74072">
                  <c:v>16.309501000000001</c:v>
                </c:pt>
                <c:pt idx="74073">
                  <c:v>16.306927000000002</c:v>
                </c:pt>
                <c:pt idx="74074">
                  <c:v>16.308667</c:v>
                </c:pt>
                <c:pt idx="74075">
                  <c:v>16.312933999999998</c:v>
                </c:pt>
                <c:pt idx="74076">
                  <c:v>16.315173999999999</c:v>
                </c:pt>
                <c:pt idx="74077">
                  <c:v>16.316329</c:v>
                </c:pt>
                <c:pt idx="74078">
                  <c:v>16.314522</c:v>
                </c:pt>
                <c:pt idx="74079">
                  <c:v>16.311734000000001</c:v>
                </c:pt>
                <c:pt idx="74080">
                  <c:v>16.312866</c:v>
                </c:pt>
                <c:pt idx="74081">
                  <c:v>16.312000999999999</c:v>
                </c:pt>
                <c:pt idx="74082">
                  <c:v>16.311273</c:v>
                </c:pt>
                <c:pt idx="74083">
                  <c:v>16.317595000000001</c:v>
                </c:pt>
                <c:pt idx="74084">
                  <c:v>16.321897</c:v>
                </c:pt>
                <c:pt idx="74085">
                  <c:v>16.314976999999999</c:v>
                </c:pt>
                <c:pt idx="74086">
                  <c:v>16.306761999999999</c:v>
                </c:pt>
                <c:pt idx="74087">
                  <c:v>16.311060000000001</c:v>
                </c:pt>
                <c:pt idx="74088">
                  <c:v>16.316683999999999</c:v>
                </c:pt>
                <c:pt idx="74089">
                  <c:v>16.315270000000002</c:v>
                </c:pt>
                <c:pt idx="74090">
                  <c:v>16.314344999999999</c:v>
                </c:pt>
                <c:pt idx="74091">
                  <c:v>16.312407</c:v>
                </c:pt>
                <c:pt idx="74092">
                  <c:v>16.310068999999999</c:v>
                </c:pt>
                <c:pt idx="74093">
                  <c:v>16.311734999999999</c:v>
                </c:pt>
                <c:pt idx="74094">
                  <c:v>16.312951999999999</c:v>
                </c:pt>
                <c:pt idx="74095">
                  <c:v>16.312381999999999</c:v>
                </c:pt>
                <c:pt idx="74096">
                  <c:v>16.310549999999999</c:v>
                </c:pt>
                <c:pt idx="74097">
                  <c:v>16.309681999999999</c:v>
                </c:pt>
                <c:pt idx="74098">
                  <c:v>16.308299999999999</c:v>
                </c:pt>
                <c:pt idx="74099">
                  <c:v>16.305356</c:v>
                </c:pt>
                <c:pt idx="74100">
                  <c:v>16.304926999999999</c:v>
                </c:pt>
                <c:pt idx="74101">
                  <c:v>16.308948999999998</c:v>
                </c:pt>
                <c:pt idx="74102">
                  <c:v>16.309892999999999</c:v>
                </c:pt>
                <c:pt idx="74103">
                  <c:v>16.307480999999999</c:v>
                </c:pt>
                <c:pt idx="74104">
                  <c:v>16.308743</c:v>
                </c:pt>
                <c:pt idx="74105">
                  <c:v>16.309896999999999</c:v>
                </c:pt>
                <c:pt idx="74106">
                  <c:v>16.312552</c:v>
                </c:pt>
                <c:pt idx="74107">
                  <c:v>16.314781</c:v>
                </c:pt>
                <c:pt idx="74108">
                  <c:v>16.311395999999998</c:v>
                </c:pt>
                <c:pt idx="74109">
                  <c:v>16.311979000000001</c:v>
                </c:pt>
                <c:pt idx="74110">
                  <c:v>16.314143999999999</c:v>
                </c:pt>
                <c:pt idx="74111">
                  <c:v>16.310618000000002</c:v>
                </c:pt>
                <c:pt idx="74112">
                  <c:v>16.312221999999998</c:v>
                </c:pt>
                <c:pt idx="74113">
                  <c:v>16.315615999999999</c:v>
                </c:pt>
                <c:pt idx="74114">
                  <c:v>16.309763</c:v>
                </c:pt>
                <c:pt idx="74115">
                  <c:v>16.310386999999999</c:v>
                </c:pt>
                <c:pt idx="74116">
                  <c:v>16.319717000000001</c:v>
                </c:pt>
                <c:pt idx="74117">
                  <c:v>16.320712</c:v>
                </c:pt>
                <c:pt idx="74118">
                  <c:v>16.317347999999999</c:v>
                </c:pt>
                <c:pt idx="74119">
                  <c:v>16.320112000000002</c:v>
                </c:pt>
                <c:pt idx="74120">
                  <c:v>16.320364999999999</c:v>
                </c:pt>
                <c:pt idx="74121">
                  <c:v>16.315455</c:v>
                </c:pt>
                <c:pt idx="74122">
                  <c:v>16.316637</c:v>
                </c:pt>
                <c:pt idx="74123">
                  <c:v>16.321155999999998</c:v>
                </c:pt>
                <c:pt idx="74124">
                  <c:v>16.319254999999998</c:v>
                </c:pt>
                <c:pt idx="74125">
                  <c:v>16.320018999999998</c:v>
                </c:pt>
                <c:pt idx="74126">
                  <c:v>16.322133000000001</c:v>
                </c:pt>
                <c:pt idx="74127">
                  <c:v>16.319953999999999</c:v>
                </c:pt>
                <c:pt idx="74128">
                  <c:v>16.318328000000001</c:v>
                </c:pt>
                <c:pt idx="74129">
                  <c:v>16.320426000000001</c:v>
                </c:pt>
                <c:pt idx="74130">
                  <c:v>16.323616000000001</c:v>
                </c:pt>
                <c:pt idx="74131">
                  <c:v>16.324328000000001</c:v>
                </c:pt>
                <c:pt idx="74132">
                  <c:v>16.324338999999998</c:v>
                </c:pt>
                <c:pt idx="74133">
                  <c:v>16.326132999999999</c:v>
                </c:pt>
                <c:pt idx="74134">
                  <c:v>16.327842</c:v>
                </c:pt>
                <c:pt idx="74135">
                  <c:v>16.324638</c:v>
                </c:pt>
                <c:pt idx="74136">
                  <c:v>16.322576999999999</c:v>
                </c:pt>
                <c:pt idx="74137">
                  <c:v>16.325924000000001</c:v>
                </c:pt>
                <c:pt idx="74138">
                  <c:v>16.323096</c:v>
                </c:pt>
                <c:pt idx="74139">
                  <c:v>16.318712000000001</c:v>
                </c:pt>
                <c:pt idx="74140">
                  <c:v>16.322354000000001</c:v>
                </c:pt>
                <c:pt idx="74141">
                  <c:v>16.327154</c:v>
                </c:pt>
                <c:pt idx="74142">
                  <c:v>16.327632000000001</c:v>
                </c:pt>
                <c:pt idx="74143">
                  <c:v>16.331613000000001</c:v>
                </c:pt>
                <c:pt idx="74144">
                  <c:v>16.334343000000001</c:v>
                </c:pt>
                <c:pt idx="74145">
                  <c:v>16.331043999999999</c:v>
                </c:pt>
                <c:pt idx="74146">
                  <c:v>16.332436000000001</c:v>
                </c:pt>
                <c:pt idx="74147">
                  <c:v>16.336314000000002</c:v>
                </c:pt>
                <c:pt idx="74148">
                  <c:v>16.333047000000001</c:v>
                </c:pt>
                <c:pt idx="74149">
                  <c:v>16.331879000000001</c:v>
                </c:pt>
                <c:pt idx="74150">
                  <c:v>16.338837999999999</c:v>
                </c:pt>
                <c:pt idx="74151">
                  <c:v>16.338011000000002</c:v>
                </c:pt>
                <c:pt idx="74152">
                  <c:v>16.329882999999999</c:v>
                </c:pt>
                <c:pt idx="74153">
                  <c:v>16.331572000000001</c:v>
                </c:pt>
                <c:pt idx="74154">
                  <c:v>16.333864999999999</c:v>
                </c:pt>
                <c:pt idx="74155">
                  <c:v>16.332643000000001</c:v>
                </c:pt>
                <c:pt idx="74156">
                  <c:v>16.336471</c:v>
                </c:pt>
                <c:pt idx="74157">
                  <c:v>16.337990999999999</c:v>
                </c:pt>
                <c:pt idx="74158">
                  <c:v>16.334543</c:v>
                </c:pt>
                <c:pt idx="74159">
                  <c:v>16.334098999999998</c:v>
                </c:pt>
                <c:pt idx="74160">
                  <c:v>16.33268</c:v>
                </c:pt>
                <c:pt idx="74161">
                  <c:v>16.330203999999998</c:v>
                </c:pt>
                <c:pt idx="74162">
                  <c:v>16.333897</c:v>
                </c:pt>
                <c:pt idx="74163">
                  <c:v>16.335671000000001</c:v>
                </c:pt>
                <c:pt idx="74164">
                  <c:v>16.329269</c:v>
                </c:pt>
                <c:pt idx="74165">
                  <c:v>16.328492000000001</c:v>
                </c:pt>
                <c:pt idx="74166">
                  <c:v>16.335372</c:v>
                </c:pt>
                <c:pt idx="74167">
                  <c:v>16.337821000000002</c:v>
                </c:pt>
                <c:pt idx="74168">
                  <c:v>16.335456000000001</c:v>
                </c:pt>
                <c:pt idx="74169">
                  <c:v>16.335377999999999</c:v>
                </c:pt>
                <c:pt idx="74170">
                  <c:v>16.335542</c:v>
                </c:pt>
                <c:pt idx="74171">
                  <c:v>16.335605000000001</c:v>
                </c:pt>
                <c:pt idx="74172">
                  <c:v>16.33802</c:v>
                </c:pt>
                <c:pt idx="74173">
                  <c:v>16.339183999999999</c:v>
                </c:pt>
                <c:pt idx="74174">
                  <c:v>16.335932</c:v>
                </c:pt>
                <c:pt idx="74175">
                  <c:v>16.336656999999999</c:v>
                </c:pt>
                <c:pt idx="74176">
                  <c:v>16.341249999999999</c:v>
                </c:pt>
                <c:pt idx="74177">
                  <c:v>16.339834</c:v>
                </c:pt>
                <c:pt idx="74178">
                  <c:v>16.338953</c:v>
                </c:pt>
                <c:pt idx="74179">
                  <c:v>16.336682</c:v>
                </c:pt>
                <c:pt idx="74180">
                  <c:v>16.32939</c:v>
                </c:pt>
                <c:pt idx="74181">
                  <c:v>16.330763999999999</c:v>
                </c:pt>
                <c:pt idx="74182">
                  <c:v>16.334123000000002</c:v>
                </c:pt>
                <c:pt idx="74183">
                  <c:v>16.328209000000001</c:v>
                </c:pt>
                <c:pt idx="74184">
                  <c:v>16.329964</c:v>
                </c:pt>
                <c:pt idx="74185">
                  <c:v>16.337637000000001</c:v>
                </c:pt>
                <c:pt idx="74186">
                  <c:v>16.336283999999999</c:v>
                </c:pt>
                <c:pt idx="74187">
                  <c:v>16.33466</c:v>
                </c:pt>
                <c:pt idx="74188">
                  <c:v>16.336169999999999</c:v>
                </c:pt>
                <c:pt idx="74189">
                  <c:v>16.338826000000001</c:v>
                </c:pt>
                <c:pt idx="74190">
                  <c:v>16.340658999999999</c:v>
                </c:pt>
                <c:pt idx="74191">
                  <c:v>16.339220000000001</c:v>
                </c:pt>
                <c:pt idx="74192">
                  <c:v>16.338158</c:v>
                </c:pt>
                <c:pt idx="74193">
                  <c:v>16.341277999999999</c:v>
                </c:pt>
                <c:pt idx="74194">
                  <c:v>16.340914999999999</c:v>
                </c:pt>
                <c:pt idx="74195">
                  <c:v>16.336542000000001</c:v>
                </c:pt>
                <c:pt idx="74196">
                  <c:v>16.338152000000001</c:v>
                </c:pt>
                <c:pt idx="74197">
                  <c:v>16.343056000000001</c:v>
                </c:pt>
                <c:pt idx="74198">
                  <c:v>16.340669999999999</c:v>
                </c:pt>
                <c:pt idx="74199">
                  <c:v>16.337392999999999</c:v>
                </c:pt>
                <c:pt idx="74200">
                  <c:v>16.339805999999999</c:v>
                </c:pt>
                <c:pt idx="74201">
                  <c:v>16.343941999999998</c:v>
                </c:pt>
                <c:pt idx="74202">
                  <c:v>16.345282999999998</c:v>
                </c:pt>
                <c:pt idx="74203">
                  <c:v>16.341125000000002</c:v>
                </c:pt>
                <c:pt idx="74204">
                  <c:v>16.342193999999999</c:v>
                </c:pt>
                <c:pt idx="74205">
                  <c:v>16.346274999999999</c:v>
                </c:pt>
                <c:pt idx="74206">
                  <c:v>16.342801999999999</c:v>
                </c:pt>
                <c:pt idx="74207">
                  <c:v>16.344349999999999</c:v>
                </c:pt>
                <c:pt idx="74208">
                  <c:v>16.346679999999999</c:v>
                </c:pt>
                <c:pt idx="74209">
                  <c:v>16.341702000000002</c:v>
                </c:pt>
                <c:pt idx="74210">
                  <c:v>16.341798000000001</c:v>
                </c:pt>
                <c:pt idx="74211">
                  <c:v>16.344685999999999</c:v>
                </c:pt>
                <c:pt idx="74212">
                  <c:v>16.345137999999999</c:v>
                </c:pt>
                <c:pt idx="74213">
                  <c:v>16.350109</c:v>
                </c:pt>
                <c:pt idx="74214">
                  <c:v>16.349962999999999</c:v>
                </c:pt>
                <c:pt idx="74215">
                  <c:v>16.342732999999999</c:v>
                </c:pt>
                <c:pt idx="74216">
                  <c:v>16.346008999999999</c:v>
                </c:pt>
                <c:pt idx="74217">
                  <c:v>16.349910999999999</c:v>
                </c:pt>
                <c:pt idx="74218">
                  <c:v>16.344514</c:v>
                </c:pt>
                <c:pt idx="74219">
                  <c:v>16.340517999999999</c:v>
                </c:pt>
                <c:pt idx="74220">
                  <c:v>16.341774999999998</c:v>
                </c:pt>
                <c:pt idx="74221">
                  <c:v>16.344407</c:v>
                </c:pt>
                <c:pt idx="74222">
                  <c:v>16.345236</c:v>
                </c:pt>
                <c:pt idx="74223">
                  <c:v>16.345721000000001</c:v>
                </c:pt>
                <c:pt idx="74224">
                  <c:v>16.348420000000001</c:v>
                </c:pt>
                <c:pt idx="74225">
                  <c:v>16.349121</c:v>
                </c:pt>
                <c:pt idx="74226">
                  <c:v>16.345625999999999</c:v>
                </c:pt>
                <c:pt idx="74227">
                  <c:v>16.343218</c:v>
                </c:pt>
                <c:pt idx="74228">
                  <c:v>16.343896000000001</c:v>
                </c:pt>
                <c:pt idx="74229">
                  <c:v>16.348756999999999</c:v>
                </c:pt>
                <c:pt idx="74230">
                  <c:v>16.349295999999999</c:v>
                </c:pt>
                <c:pt idx="74231">
                  <c:v>16.342310999999999</c:v>
                </c:pt>
                <c:pt idx="74232">
                  <c:v>16.342034999999999</c:v>
                </c:pt>
                <c:pt idx="74233">
                  <c:v>16.347749</c:v>
                </c:pt>
                <c:pt idx="74234">
                  <c:v>16.350950000000001</c:v>
                </c:pt>
                <c:pt idx="74235">
                  <c:v>16.352104000000001</c:v>
                </c:pt>
                <c:pt idx="74236">
                  <c:v>16.353200999999999</c:v>
                </c:pt>
                <c:pt idx="74237">
                  <c:v>16.353452999999998</c:v>
                </c:pt>
                <c:pt idx="74238">
                  <c:v>16.352501</c:v>
                </c:pt>
                <c:pt idx="74239">
                  <c:v>16.355181999999999</c:v>
                </c:pt>
                <c:pt idx="74240">
                  <c:v>16.356604999999998</c:v>
                </c:pt>
                <c:pt idx="74241">
                  <c:v>16.348768</c:v>
                </c:pt>
                <c:pt idx="74242">
                  <c:v>16.348457</c:v>
                </c:pt>
                <c:pt idx="74243">
                  <c:v>16.356110000000001</c:v>
                </c:pt>
                <c:pt idx="74244">
                  <c:v>16.354710000000001</c:v>
                </c:pt>
                <c:pt idx="74245">
                  <c:v>16.351989</c:v>
                </c:pt>
                <c:pt idx="74246">
                  <c:v>16.352332000000001</c:v>
                </c:pt>
                <c:pt idx="74247">
                  <c:v>16.350480000000001</c:v>
                </c:pt>
                <c:pt idx="74248">
                  <c:v>16.349979999999999</c:v>
                </c:pt>
                <c:pt idx="74249">
                  <c:v>16.34835</c:v>
                </c:pt>
                <c:pt idx="74250">
                  <c:v>16.347124000000001</c:v>
                </c:pt>
                <c:pt idx="74251">
                  <c:v>16.349682000000001</c:v>
                </c:pt>
                <c:pt idx="74252">
                  <c:v>16.352857</c:v>
                </c:pt>
                <c:pt idx="74253">
                  <c:v>16.355568999999999</c:v>
                </c:pt>
                <c:pt idx="74254">
                  <c:v>16.356971000000001</c:v>
                </c:pt>
                <c:pt idx="74255">
                  <c:v>16.359677999999999</c:v>
                </c:pt>
                <c:pt idx="74256">
                  <c:v>16.361143999999999</c:v>
                </c:pt>
                <c:pt idx="74257">
                  <c:v>16.356741</c:v>
                </c:pt>
                <c:pt idx="74258">
                  <c:v>16.354046</c:v>
                </c:pt>
                <c:pt idx="74259">
                  <c:v>16.358148</c:v>
                </c:pt>
                <c:pt idx="74260">
                  <c:v>16.357994999999999</c:v>
                </c:pt>
                <c:pt idx="74261">
                  <c:v>16.356624</c:v>
                </c:pt>
                <c:pt idx="74262">
                  <c:v>16.362832999999998</c:v>
                </c:pt>
                <c:pt idx="74263">
                  <c:v>16.365777999999999</c:v>
                </c:pt>
                <c:pt idx="74264">
                  <c:v>16.362573000000001</c:v>
                </c:pt>
                <c:pt idx="74265">
                  <c:v>16.363116000000002</c:v>
                </c:pt>
                <c:pt idx="74266">
                  <c:v>16.362568</c:v>
                </c:pt>
                <c:pt idx="74267">
                  <c:v>16.359852</c:v>
                </c:pt>
                <c:pt idx="74268">
                  <c:v>16.363416999999998</c:v>
                </c:pt>
                <c:pt idx="74269">
                  <c:v>16.364812000000001</c:v>
                </c:pt>
                <c:pt idx="74270">
                  <c:v>16.356971000000001</c:v>
                </c:pt>
                <c:pt idx="74271">
                  <c:v>16.356912999999999</c:v>
                </c:pt>
                <c:pt idx="74272">
                  <c:v>16.363989</c:v>
                </c:pt>
                <c:pt idx="74273">
                  <c:v>16.360938999999998</c:v>
                </c:pt>
                <c:pt idx="74274">
                  <c:v>16.358383</c:v>
                </c:pt>
                <c:pt idx="74275">
                  <c:v>16.361885000000001</c:v>
                </c:pt>
                <c:pt idx="74276">
                  <c:v>16.358467999999998</c:v>
                </c:pt>
                <c:pt idx="74277">
                  <c:v>16.355612000000001</c:v>
                </c:pt>
                <c:pt idx="74278">
                  <c:v>16.360946999999999</c:v>
                </c:pt>
                <c:pt idx="74279">
                  <c:v>16.360599000000001</c:v>
                </c:pt>
                <c:pt idx="74280">
                  <c:v>16.355509999999999</c:v>
                </c:pt>
                <c:pt idx="74281">
                  <c:v>16.357907999999998</c:v>
                </c:pt>
                <c:pt idx="74282">
                  <c:v>16.362466999999999</c:v>
                </c:pt>
                <c:pt idx="74283">
                  <c:v>16.363675000000001</c:v>
                </c:pt>
                <c:pt idx="74284">
                  <c:v>16.362665</c:v>
                </c:pt>
                <c:pt idx="74285">
                  <c:v>16.361972000000002</c:v>
                </c:pt>
                <c:pt idx="74286">
                  <c:v>16.366430999999999</c:v>
                </c:pt>
                <c:pt idx="74287">
                  <c:v>16.368091</c:v>
                </c:pt>
                <c:pt idx="74288">
                  <c:v>16.363564</c:v>
                </c:pt>
                <c:pt idx="74289">
                  <c:v>16.363931999999998</c:v>
                </c:pt>
                <c:pt idx="74290">
                  <c:v>16.366864</c:v>
                </c:pt>
                <c:pt idx="74291">
                  <c:v>16.365715999999999</c:v>
                </c:pt>
                <c:pt idx="74292">
                  <c:v>16.366553</c:v>
                </c:pt>
                <c:pt idx="74293">
                  <c:v>16.370038000000001</c:v>
                </c:pt>
                <c:pt idx="74294">
                  <c:v>16.370784</c:v>
                </c:pt>
                <c:pt idx="74295">
                  <c:v>16.369572000000002</c:v>
                </c:pt>
                <c:pt idx="74296">
                  <c:v>16.368794999999999</c:v>
                </c:pt>
                <c:pt idx="74297">
                  <c:v>16.367113</c:v>
                </c:pt>
                <c:pt idx="74298">
                  <c:v>16.363726</c:v>
                </c:pt>
                <c:pt idx="74299">
                  <c:v>16.362064</c:v>
                </c:pt>
                <c:pt idx="74300">
                  <c:v>16.364317</c:v>
                </c:pt>
                <c:pt idx="74301">
                  <c:v>16.367259000000001</c:v>
                </c:pt>
                <c:pt idx="74302">
                  <c:v>16.367222000000002</c:v>
                </c:pt>
                <c:pt idx="74303">
                  <c:v>16.366129999999998</c:v>
                </c:pt>
                <c:pt idx="74304">
                  <c:v>16.368067</c:v>
                </c:pt>
                <c:pt idx="74305">
                  <c:v>16.370660999999998</c:v>
                </c:pt>
                <c:pt idx="74306">
                  <c:v>16.368103000000001</c:v>
                </c:pt>
                <c:pt idx="74307">
                  <c:v>16.366672999999999</c:v>
                </c:pt>
                <c:pt idx="74308">
                  <c:v>16.370526999999999</c:v>
                </c:pt>
                <c:pt idx="74309">
                  <c:v>16.37162</c:v>
                </c:pt>
                <c:pt idx="74310">
                  <c:v>16.371324999999999</c:v>
                </c:pt>
                <c:pt idx="74311">
                  <c:v>16.373619000000001</c:v>
                </c:pt>
                <c:pt idx="74312">
                  <c:v>16.375616000000001</c:v>
                </c:pt>
                <c:pt idx="74313">
                  <c:v>16.376677000000001</c:v>
                </c:pt>
                <c:pt idx="74314">
                  <c:v>16.376702000000002</c:v>
                </c:pt>
                <c:pt idx="74315">
                  <c:v>16.375594</c:v>
                </c:pt>
                <c:pt idx="74316">
                  <c:v>16.376341</c:v>
                </c:pt>
                <c:pt idx="74317">
                  <c:v>16.377457</c:v>
                </c:pt>
                <c:pt idx="74318">
                  <c:v>16.375078999999999</c:v>
                </c:pt>
                <c:pt idx="74319">
                  <c:v>16.375070000000001</c:v>
                </c:pt>
                <c:pt idx="74320">
                  <c:v>16.373466000000001</c:v>
                </c:pt>
                <c:pt idx="74321">
                  <c:v>16.368292</c:v>
                </c:pt>
                <c:pt idx="74322">
                  <c:v>16.372232</c:v>
                </c:pt>
                <c:pt idx="74323">
                  <c:v>16.378126999999999</c:v>
                </c:pt>
                <c:pt idx="74324">
                  <c:v>16.376076999999999</c:v>
                </c:pt>
                <c:pt idx="74325">
                  <c:v>16.372781</c:v>
                </c:pt>
                <c:pt idx="74326">
                  <c:v>16.372734000000001</c:v>
                </c:pt>
                <c:pt idx="74327">
                  <c:v>16.372717000000002</c:v>
                </c:pt>
                <c:pt idx="74328">
                  <c:v>16.373792000000002</c:v>
                </c:pt>
                <c:pt idx="74329">
                  <c:v>16.374887000000001</c:v>
                </c:pt>
                <c:pt idx="74330">
                  <c:v>16.372928999999999</c:v>
                </c:pt>
                <c:pt idx="74331">
                  <c:v>16.370138000000001</c:v>
                </c:pt>
                <c:pt idx="74332">
                  <c:v>16.370123</c:v>
                </c:pt>
                <c:pt idx="74333">
                  <c:v>16.370303</c:v>
                </c:pt>
                <c:pt idx="74334">
                  <c:v>16.372727000000001</c:v>
                </c:pt>
                <c:pt idx="74335">
                  <c:v>16.377005</c:v>
                </c:pt>
                <c:pt idx="74336">
                  <c:v>16.373148</c:v>
                </c:pt>
                <c:pt idx="74337">
                  <c:v>16.367742</c:v>
                </c:pt>
                <c:pt idx="74338">
                  <c:v>16.372610000000002</c:v>
                </c:pt>
                <c:pt idx="74339">
                  <c:v>16.376080999999999</c:v>
                </c:pt>
                <c:pt idx="74340">
                  <c:v>16.373322000000002</c:v>
                </c:pt>
                <c:pt idx="74341">
                  <c:v>16.373031999999998</c:v>
                </c:pt>
                <c:pt idx="74342">
                  <c:v>16.373987</c:v>
                </c:pt>
                <c:pt idx="74343">
                  <c:v>16.371531000000001</c:v>
                </c:pt>
                <c:pt idx="74344">
                  <c:v>16.374722999999999</c:v>
                </c:pt>
                <c:pt idx="74345">
                  <c:v>16.382259999999999</c:v>
                </c:pt>
                <c:pt idx="74346">
                  <c:v>16.380077</c:v>
                </c:pt>
                <c:pt idx="74347">
                  <c:v>16.372045</c:v>
                </c:pt>
                <c:pt idx="74348">
                  <c:v>16.376045999999999</c:v>
                </c:pt>
                <c:pt idx="74349">
                  <c:v>16.384235</c:v>
                </c:pt>
                <c:pt idx="74350">
                  <c:v>16.381603999999999</c:v>
                </c:pt>
                <c:pt idx="74351">
                  <c:v>16.381561000000001</c:v>
                </c:pt>
                <c:pt idx="74352">
                  <c:v>16.390757000000001</c:v>
                </c:pt>
                <c:pt idx="74353">
                  <c:v>16.392585</c:v>
                </c:pt>
                <c:pt idx="74354">
                  <c:v>16.388331000000001</c:v>
                </c:pt>
                <c:pt idx="74355">
                  <c:v>16.390035999999998</c:v>
                </c:pt>
                <c:pt idx="74356">
                  <c:v>16.391068000000001</c:v>
                </c:pt>
                <c:pt idx="74357">
                  <c:v>16.388348000000001</c:v>
                </c:pt>
                <c:pt idx="74358">
                  <c:v>16.387270999999998</c:v>
                </c:pt>
                <c:pt idx="74359">
                  <c:v>16.387184000000001</c:v>
                </c:pt>
                <c:pt idx="74360">
                  <c:v>16.388573999999998</c:v>
                </c:pt>
                <c:pt idx="74361">
                  <c:v>16.388480000000001</c:v>
                </c:pt>
                <c:pt idx="74362">
                  <c:v>16.387996999999999</c:v>
                </c:pt>
                <c:pt idx="74363">
                  <c:v>16.390035000000001</c:v>
                </c:pt>
                <c:pt idx="74364">
                  <c:v>16.392320000000002</c:v>
                </c:pt>
                <c:pt idx="74365">
                  <c:v>16.393108999999999</c:v>
                </c:pt>
                <c:pt idx="74366">
                  <c:v>16.392320000000002</c:v>
                </c:pt>
                <c:pt idx="74367">
                  <c:v>16.388729000000001</c:v>
                </c:pt>
                <c:pt idx="74368">
                  <c:v>16.387225999999998</c:v>
                </c:pt>
                <c:pt idx="74369">
                  <c:v>16.388674999999999</c:v>
                </c:pt>
                <c:pt idx="74370">
                  <c:v>16.386378000000001</c:v>
                </c:pt>
                <c:pt idx="74371">
                  <c:v>16.381554999999999</c:v>
                </c:pt>
                <c:pt idx="74372">
                  <c:v>16.380013999999999</c:v>
                </c:pt>
                <c:pt idx="74373">
                  <c:v>16.381533999999998</c:v>
                </c:pt>
                <c:pt idx="74374">
                  <c:v>16.383960999999999</c:v>
                </c:pt>
                <c:pt idx="74375">
                  <c:v>16.384779000000002</c:v>
                </c:pt>
                <c:pt idx="74376">
                  <c:v>16.38504</c:v>
                </c:pt>
                <c:pt idx="74377">
                  <c:v>16.383702</c:v>
                </c:pt>
                <c:pt idx="74378">
                  <c:v>16.379154</c:v>
                </c:pt>
                <c:pt idx="74379">
                  <c:v>16.381485000000001</c:v>
                </c:pt>
                <c:pt idx="74380">
                  <c:v>16.388760999999999</c:v>
                </c:pt>
                <c:pt idx="74381">
                  <c:v>16.387343000000001</c:v>
                </c:pt>
                <c:pt idx="74382">
                  <c:v>16.383474</c:v>
                </c:pt>
                <c:pt idx="74383">
                  <c:v>16.385504000000001</c:v>
                </c:pt>
                <c:pt idx="74384">
                  <c:v>16.387101000000001</c:v>
                </c:pt>
                <c:pt idx="74385">
                  <c:v>16.387226999999999</c:v>
                </c:pt>
                <c:pt idx="74386">
                  <c:v>16.38626</c:v>
                </c:pt>
                <c:pt idx="74387">
                  <c:v>16.382154</c:v>
                </c:pt>
                <c:pt idx="74388">
                  <c:v>16.382187999999999</c:v>
                </c:pt>
                <c:pt idx="74389">
                  <c:v>16.385925</c:v>
                </c:pt>
                <c:pt idx="74390">
                  <c:v>16.382453999999999</c:v>
                </c:pt>
                <c:pt idx="74391">
                  <c:v>16.378746</c:v>
                </c:pt>
                <c:pt idx="74392">
                  <c:v>16.387972999999999</c:v>
                </c:pt>
                <c:pt idx="74393">
                  <c:v>16.392942999999999</c:v>
                </c:pt>
                <c:pt idx="74394">
                  <c:v>16.386222</c:v>
                </c:pt>
                <c:pt idx="74395">
                  <c:v>16.385850999999999</c:v>
                </c:pt>
                <c:pt idx="74396">
                  <c:v>16.391128999999999</c:v>
                </c:pt>
                <c:pt idx="74397">
                  <c:v>16.390827000000002</c:v>
                </c:pt>
                <c:pt idx="74398">
                  <c:v>16.389679000000001</c:v>
                </c:pt>
                <c:pt idx="74399">
                  <c:v>16.389395</c:v>
                </c:pt>
                <c:pt idx="74400">
                  <c:v>16.388742000000001</c:v>
                </c:pt>
                <c:pt idx="74401">
                  <c:v>16.390955999999999</c:v>
                </c:pt>
                <c:pt idx="74402">
                  <c:v>16.390827999999999</c:v>
                </c:pt>
                <c:pt idx="74403">
                  <c:v>16.386144000000002</c:v>
                </c:pt>
                <c:pt idx="74404">
                  <c:v>16.386706</c:v>
                </c:pt>
                <c:pt idx="74405">
                  <c:v>16.390678999999999</c:v>
                </c:pt>
                <c:pt idx="74406">
                  <c:v>16.391369000000001</c:v>
                </c:pt>
                <c:pt idx="74407">
                  <c:v>16.390063999999999</c:v>
                </c:pt>
                <c:pt idx="74408">
                  <c:v>16.390369</c:v>
                </c:pt>
                <c:pt idx="74409">
                  <c:v>16.391282</c:v>
                </c:pt>
                <c:pt idx="74410">
                  <c:v>16.394912999999999</c:v>
                </c:pt>
                <c:pt idx="74411">
                  <c:v>16.396775999999999</c:v>
                </c:pt>
                <c:pt idx="74412">
                  <c:v>16.394463999999999</c:v>
                </c:pt>
                <c:pt idx="74413">
                  <c:v>16.393267999999999</c:v>
                </c:pt>
                <c:pt idx="74414">
                  <c:v>16.391839999999998</c:v>
                </c:pt>
                <c:pt idx="74415">
                  <c:v>16.390332000000001</c:v>
                </c:pt>
                <c:pt idx="74416">
                  <c:v>16.392426</c:v>
                </c:pt>
                <c:pt idx="74417">
                  <c:v>16.396256999999999</c:v>
                </c:pt>
                <c:pt idx="74418">
                  <c:v>16.398530999999998</c:v>
                </c:pt>
                <c:pt idx="74419">
                  <c:v>16.398403999999999</c:v>
                </c:pt>
                <c:pt idx="74420">
                  <c:v>16.396498999999999</c:v>
                </c:pt>
                <c:pt idx="74421">
                  <c:v>16.396355</c:v>
                </c:pt>
                <c:pt idx="74422">
                  <c:v>16.399522999999999</c:v>
                </c:pt>
                <c:pt idx="74423">
                  <c:v>16.399889000000002</c:v>
                </c:pt>
                <c:pt idx="74424">
                  <c:v>16.398323999999999</c:v>
                </c:pt>
                <c:pt idx="74425">
                  <c:v>16.399516999999999</c:v>
                </c:pt>
                <c:pt idx="74426">
                  <c:v>16.401524999999999</c:v>
                </c:pt>
                <c:pt idx="74427">
                  <c:v>16.401523999999998</c:v>
                </c:pt>
                <c:pt idx="74428">
                  <c:v>16.399820999999999</c:v>
                </c:pt>
                <c:pt idx="74429">
                  <c:v>16.401976000000001</c:v>
                </c:pt>
                <c:pt idx="74430">
                  <c:v>16.403092999999998</c:v>
                </c:pt>
                <c:pt idx="74431">
                  <c:v>16.3978</c:v>
                </c:pt>
                <c:pt idx="74432">
                  <c:v>16.399294999999999</c:v>
                </c:pt>
                <c:pt idx="74433">
                  <c:v>16.402647000000002</c:v>
                </c:pt>
                <c:pt idx="74434">
                  <c:v>16.402781000000001</c:v>
                </c:pt>
                <c:pt idx="74435">
                  <c:v>16.403328999999999</c:v>
                </c:pt>
                <c:pt idx="74436">
                  <c:v>16.399183000000001</c:v>
                </c:pt>
                <c:pt idx="74437">
                  <c:v>16.397421999999999</c:v>
                </c:pt>
                <c:pt idx="74438">
                  <c:v>16.398396999999999</c:v>
                </c:pt>
                <c:pt idx="74439">
                  <c:v>16.397596</c:v>
                </c:pt>
                <c:pt idx="74440">
                  <c:v>16.400448000000001</c:v>
                </c:pt>
                <c:pt idx="74441">
                  <c:v>16.402266000000001</c:v>
                </c:pt>
                <c:pt idx="74442">
                  <c:v>16.398353</c:v>
                </c:pt>
                <c:pt idx="74443">
                  <c:v>16.398063</c:v>
                </c:pt>
                <c:pt idx="74444">
                  <c:v>16.402975000000001</c:v>
                </c:pt>
                <c:pt idx="74445">
                  <c:v>16.404029999999999</c:v>
                </c:pt>
                <c:pt idx="74446">
                  <c:v>16.401933</c:v>
                </c:pt>
                <c:pt idx="74447">
                  <c:v>16.402474999999999</c:v>
                </c:pt>
                <c:pt idx="74448">
                  <c:v>16.405131000000001</c:v>
                </c:pt>
                <c:pt idx="74449">
                  <c:v>16.405947000000001</c:v>
                </c:pt>
                <c:pt idx="74450">
                  <c:v>16.406689</c:v>
                </c:pt>
                <c:pt idx="74451">
                  <c:v>16.409444000000001</c:v>
                </c:pt>
                <c:pt idx="74452">
                  <c:v>16.409406000000001</c:v>
                </c:pt>
                <c:pt idx="74453">
                  <c:v>16.407813999999998</c:v>
                </c:pt>
                <c:pt idx="74454">
                  <c:v>16.407565000000002</c:v>
                </c:pt>
                <c:pt idx="74455">
                  <c:v>16.406317999999999</c:v>
                </c:pt>
                <c:pt idx="74456">
                  <c:v>16.405503</c:v>
                </c:pt>
                <c:pt idx="74457">
                  <c:v>16.405929</c:v>
                </c:pt>
                <c:pt idx="74458">
                  <c:v>16.406497000000002</c:v>
                </c:pt>
                <c:pt idx="74459">
                  <c:v>16.406759999999998</c:v>
                </c:pt>
                <c:pt idx="74460">
                  <c:v>16.407716000000001</c:v>
                </c:pt>
                <c:pt idx="74461">
                  <c:v>16.403586000000001</c:v>
                </c:pt>
                <c:pt idx="74462">
                  <c:v>16.400383000000001</c:v>
                </c:pt>
                <c:pt idx="74463">
                  <c:v>16.40343</c:v>
                </c:pt>
                <c:pt idx="74464">
                  <c:v>16.407183</c:v>
                </c:pt>
                <c:pt idx="74465">
                  <c:v>16.407195999999999</c:v>
                </c:pt>
                <c:pt idx="74466">
                  <c:v>16.404983000000001</c:v>
                </c:pt>
                <c:pt idx="74467">
                  <c:v>16.404247999999999</c:v>
                </c:pt>
                <c:pt idx="74468">
                  <c:v>16.406058999999999</c:v>
                </c:pt>
                <c:pt idx="74469">
                  <c:v>16.407316999999999</c:v>
                </c:pt>
                <c:pt idx="74470">
                  <c:v>16.405650999999999</c:v>
                </c:pt>
                <c:pt idx="74471">
                  <c:v>16.404862000000001</c:v>
                </c:pt>
                <c:pt idx="74472">
                  <c:v>16.406772</c:v>
                </c:pt>
                <c:pt idx="74473">
                  <c:v>16.408114000000001</c:v>
                </c:pt>
                <c:pt idx="74474">
                  <c:v>16.408968999999999</c:v>
                </c:pt>
                <c:pt idx="74475">
                  <c:v>16.411881000000001</c:v>
                </c:pt>
                <c:pt idx="74476">
                  <c:v>16.412322</c:v>
                </c:pt>
                <c:pt idx="74477">
                  <c:v>16.410546</c:v>
                </c:pt>
                <c:pt idx="74478">
                  <c:v>16.408621</c:v>
                </c:pt>
                <c:pt idx="74479">
                  <c:v>16.406815000000002</c:v>
                </c:pt>
                <c:pt idx="74480">
                  <c:v>16.407781</c:v>
                </c:pt>
                <c:pt idx="74481">
                  <c:v>16.407785000000001</c:v>
                </c:pt>
                <c:pt idx="74482">
                  <c:v>16.406547</c:v>
                </c:pt>
                <c:pt idx="74483">
                  <c:v>16.406285</c:v>
                </c:pt>
                <c:pt idx="74484">
                  <c:v>16.407143999999999</c:v>
                </c:pt>
                <c:pt idx="74485">
                  <c:v>16.408204000000001</c:v>
                </c:pt>
                <c:pt idx="74486">
                  <c:v>16.406510000000001</c:v>
                </c:pt>
                <c:pt idx="74487">
                  <c:v>16.406893</c:v>
                </c:pt>
                <c:pt idx="74488">
                  <c:v>16.41169</c:v>
                </c:pt>
                <c:pt idx="74489">
                  <c:v>16.407050000000002</c:v>
                </c:pt>
                <c:pt idx="74490">
                  <c:v>16.402093000000001</c:v>
                </c:pt>
                <c:pt idx="74491">
                  <c:v>16.409253</c:v>
                </c:pt>
                <c:pt idx="74492">
                  <c:v>16.412714000000001</c:v>
                </c:pt>
                <c:pt idx="74493">
                  <c:v>16.408259000000001</c:v>
                </c:pt>
                <c:pt idx="74494">
                  <c:v>16.410101000000001</c:v>
                </c:pt>
                <c:pt idx="74495">
                  <c:v>16.416181000000002</c:v>
                </c:pt>
                <c:pt idx="74496">
                  <c:v>16.420036</c:v>
                </c:pt>
                <c:pt idx="74497">
                  <c:v>16.421513000000001</c:v>
                </c:pt>
                <c:pt idx="74498">
                  <c:v>16.418115</c:v>
                </c:pt>
                <c:pt idx="74499">
                  <c:v>16.415906</c:v>
                </c:pt>
                <c:pt idx="74500">
                  <c:v>16.418854</c:v>
                </c:pt>
                <c:pt idx="74501">
                  <c:v>16.420292</c:v>
                </c:pt>
                <c:pt idx="74502">
                  <c:v>16.418310000000002</c:v>
                </c:pt>
                <c:pt idx="74503">
                  <c:v>16.418811000000002</c:v>
                </c:pt>
                <c:pt idx="74504">
                  <c:v>16.421938999999998</c:v>
                </c:pt>
                <c:pt idx="74505">
                  <c:v>16.421797999999999</c:v>
                </c:pt>
                <c:pt idx="74506">
                  <c:v>16.420442999999999</c:v>
                </c:pt>
                <c:pt idx="74507">
                  <c:v>16.42239</c:v>
                </c:pt>
                <c:pt idx="74508">
                  <c:v>16.422183</c:v>
                </c:pt>
                <c:pt idx="74509">
                  <c:v>16.420437</c:v>
                </c:pt>
                <c:pt idx="74510">
                  <c:v>16.419786999999999</c:v>
                </c:pt>
                <c:pt idx="74511">
                  <c:v>16.417940999999999</c:v>
                </c:pt>
                <c:pt idx="74512">
                  <c:v>16.422879999999999</c:v>
                </c:pt>
                <c:pt idx="74513">
                  <c:v>16.427738000000002</c:v>
                </c:pt>
                <c:pt idx="74514">
                  <c:v>16.422170999999999</c:v>
                </c:pt>
                <c:pt idx="74515">
                  <c:v>16.422415000000001</c:v>
                </c:pt>
                <c:pt idx="74516">
                  <c:v>16.428597</c:v>
                </c:pt>
                <c:pt idx="74517">
                  <c:v>16.423755</c:v>
                </c:pt>
                <c:pt idx="74518">
                  <c:v>16.421855999999998</c:v>
                </c:pt>
                <c:pt idx="74519">
                  <c:v>16.426917</c:v>
                </c:pt>
                <c:pt idx="74520">
                  <c:v>16.424613999999998</c:v>
                </c:pt>
                <c:pt idx="74521">
                  <c:v>16.420919000000001</c:v>
                </c:pt>
                <c:pt idx="74522">
                  <c:v>16.421189999999999</c:v>
                </c:pt>
                <c:pt idx="74523">
                  <c:v>16.421396000000001</c:v>
                </c:pt>
                <c:pt idx="74524">
                  <c:v>16.420131999999999</c:v>
                </c:pt>
                <c:pt idx="74525">
                  <c:v>16.420694999999998</c:v>
                </c:pt>
                <c:pt idx="74526">
                  <c:v>16.425463000000001</c:v>
                </c:pt>
                <c:pt idx="74527">
                  <c:v>16.425214</c:v>
                </c:pt>
                <c:pt idx="74528">
                  <c:v>16.42108</c:v>
                </c:pt>
                <c:pt idx="74529">
                  <c:v>16.422740999999998</c:v>
                </c:pt>
                <c:pt idx="74530">
                  <c:v>16.425629000000001</c:v>
                </c:pt>
                <c:pt idx="74531">
                  <c:v>16.424043999999999</c:v>
                </c:pt>
                <c:pt idx="74532">
                  <c:v>16.421346</c:v>
                </c:pt>
                <c:pt idx="74533">
                  <c:v>16.42108</c:v>
                </c:pt>
                <c:pt idx="74534">
                  <c:v>16.421372999999999</c:v>
                </c:pt>
                <c:pt idx="74535">
                  <c:v>16.420935</c:v>
                </c:pt>
                <c:pt idx="74536">
                  <c:v>16.418849999999999</c:v>
                </c:pt>
                <c:pt idx="74537">
                  <c:v>16.418005999999998</c:v>
                </c:pt>
                <c:pt idx="74538">
                  <c:v>16.419522000000001</c:v>
                </c:pt>
                <c:pt idx="74539">
                  <c:v>16.421609</c:v>
                </c:pt>
                <c:pt idx="74540">
                  <c:v>16.424541999999999</c:v>
                </c:pt>
                <c:pt idx="74541">
                  <c:v>16.423795999999999</c:v>
                </c:pt>
                <c:pt idx="74542">
                  <c:v>16.420418999999999</c:v>
                </c:pt>
                <c:pt idx="74543">
                  <c:v>16.422270999999999</c:v>
                </c:pt>
                <c:pt idx="74544">
                  <c:v>16.429385</c:v>
                </c:pt>
                <c:pt idx="74545">
                  <c:v>16.430899</c:v>
                </c:pt>
                <c:pt idx="74546">
                  <c:v>16.429414999999999</c:v>
                </c:pt>
                <c:pt idx="74547">
                  <c:v>16.432402</c:v>
                </c:pt>
                <c:pt idx="74548">
                  <c:v>16.430479999999999</c:v>
                </c:pt>
                <c:pt idx="74549">
                  <c:v>16.424474</c:v>
                </c:pt>
                <c:pt idx="74550">
                  <c:v>16.424990000000001</c:v>
                </c:pt>
                <c:pt idx="74551">
                  <c:v>16.430440000000001</c:v>
                </c:pt>
                <c:pt idx="74552">
                  <c:v>16.434128999999999</c:v>
                </c:pt>
                <c:pt idx="74553">
                  <c:v>16.433997000000002</c:v>
                </c:pt>
                <c:pt idx="74554">
                  <c:v>16.433218</c:v>
                </c:pt>
                <c:pt idx="74555">
                  <c:v>16.43618</c:v>
                </c:pt>
                <c:pt idx="74556">
                  <c:v>16.442408</c:v>
                </c:pt>
                <c:pt idx="74557">
                  <c:v>16.441389000000001</c:v>
                </c:pt>
                <c:pt idx="74558">
                  <c:v>16.436814999999999</c:v>
                </c:pt>
                <c:pt idx="74559">
                  <c:v>16.437947999999999</c:v>
                </c:pt>
                <c:pt idx="74560">
                  <c:v>16.438690999999999</c:v>
                </c:pt>
                <c:pt idx="74561">
                  <c:v>16.43581</c:v>
                </c:pt>
                <c:pt idx="74562">
                  <c:v>16.438908000000001</c:v>
                </c:pt>
                <c:pt idx="74563">
                  <c:v>16.445003</c:v>
                </c:pt>
                <c:pt idx="74564">
                  <c:v>16.443662</c:v>
                </c:pt>
                <c:pt idx="74565">
                  <c:v>16.440783</c:v>
                </c:pt>
                <c:pt idx="74566">
                  <c:v>16.438994999999998</c:v>
                </c:pt>
                <c:pt idx="74567">
                  <c:v>16.434847000000001</c:v>
                </c:pt>
                <c:pt idx="74568">
                  <c:v>16.436841000000001</c:v>
                </c:pt>
                <c:pt idx="74569">
                  <c:v>16.441683000000001</c:v>
                </c:pt>
                <c:pt idx="74570">
                  <c:v>16.440732000000001</c:v>
                </c:pt>
                <c:pt idx="74571">
                  <c:v>16.436461999999999</c:v>
                </c:pt>
                <c:pt idx="74572">
                  <c:v>16.434958999999999</c:v>
                </c:pt>
                <c:pt idx="74573">
                  <c:v>16.437061</c:v>
                </c:pt>
                <c:pt idx="74574">
                  <c:v>16.438887000000001</c:v>
                </c:pt>
                <c:pt idx="74575">
                  <c:v>16.438548999999998</c:v>
                </c:pt>
                <c:pt idx="74576">
                  <c:v>16.436343999999998</c:v>
                </c:pt>
                <c:pt idx="74577">
                  <c:v>16.436630999999998</c:v>
                </c:pt>
                <c:pt idx="74578">
                  <c:v>16.437293</c:v>
                </c:pt>
                <c:pt idx="74579">
                  <c:v>16.435697999999999</c:v>
                </c:pt>
                <c:pt idx="74580">
                  <c:v>16.435955</c:v>
                </c:pt>
                <c:pt idx="74581">
                  <c:v>16.438478</c:v>
                </c:pt>
                <c:pt idx="74582">
                  <c:v>16.440511999999998</c:v>
                </c:pt>
                <c:pt idx="74583">
                  <c:v>16.442329999999998</c:v>
                </c:pt>
                <c:pt idx="74584">
                  <c:v>16.444274</c:v>
                </c:pt>
                <c:pt idx="74585">
                  <c:v>16.447177</c:v>
                </c:pt>
                <c:pt idx="74586">
                  <c:v>16.445743</c:v>
                </c:pt>
                <c:pt idx="74587">
                  <c:v>16.439758000000001</c:v>
                </c:pt>
                <c:pt idx="74588">
                  <c:v>16.440984</c:v>
                </c:pt>
                <c:pt idx="74589">
                  <c:v>16.442957</c:v>
                </c:pt>
                <c:pt idx="74590">
                  <c:v>16.439955000000001</c:v>
                </c:pt>
                <c:pt idx="74591">
                  <c:v>16.440107999999999</c:v>
                </c:pt>
                <c:pt idx="74592">
                  <c:v>16.441141999999999</c:v>
                </c:pt>
                <c:pt idx="74593">
                  <c:v>16.439723999999998</c:v>
                </c:pt>
                <c:pt idx="74594">
                  <c:v>16.440072000000001</c:v>
                </c:pt>
                <c:pt idx="74595">
                  <c:v>16.442297</c:v>
                </c:pt>
                <c:pt idx="74596">
                  <c:v>16.440598000000001</c:v>
                </c:pt>
                <c:pt idx="74597">
                  <c:v>16.437747999999999</c:v>
                </c:pt>
                <c:pt idx="74598">
                  <c:v>16.441534999999998</c:v>
                </c:pt>
                <c:pt idx="74599">
                  <c:v>16.441222</c:v>
                </c:pt>
                <c:pt idx="74600">
                  <c:v>16.432794000000001</c:v>
                </c:pt>
                <c:pt idx="74601">
                  <c:v>16.433067000000001</c:v>
                </c:pt>
                <c:pt idx="74602">
                  <c:v>16.442118000000001</c:v>
                </c:pt>
                <c:pt idx="74603">
                  <c:v>16.445737000000001</c:v>
                </c:pt>
                <c:pt idx="74604">
                  <c:v>16.448632</c:v>
                </c:pt>
                <c:pt idx="74605">
                  <c:v>16.450559999999999</c:v>
                </c:pt>
                <c:pt idx="74606">
                  <c:v>16.446003999999999</c:v>
                </c:pt>
                <c:pt idx="74607">
                  <c:v>16.443041000000001</c:v>
                </c:pt>
                <c:pt idx="74608">
                  <c:v>16.443083000000001</c:v>
                </c:pt>
                <c:pt idx="74609">
                  <c:v>16.443169999999999</c:v>
                </c:pt>
                <c:pt idx="74610">
                  <c:v>16.445112000000002</c:v>
                </c:pt>
                <c:pt idx="74611">
                  <c:v>16.444137999999999</c:v>
                </c:pt>
                <c:pt idx="74612">
                  <c:v>16.440988999999998</c:v>
                </c:pt>
                <c:pt idx="74613">
                  <c:v>16.442779999999999</c:v>
                </c:pt>
                <c:pt idx="74614">
                  <c:v>16.444616</c:v>
                </c:pt>
                <c:pt idx="74615">
                  <c:v>16.444291</c:v>
                </c:pt>
                <c:pt idx="74616">
                  <c:v>16.445633000000001</c:v>
                </c:pt>
                <c:pt idx="74617">
                  <c:v>16.443709999999999</c:v>
                </c:pt>
                <c:pt idx="74618">
                  <c:v>16.440097000000002</c:v>
                </c:pt>
                <c:pt idx="74619">
                  <c:v>16.441538000000001</c:v>
                </c:pt>
                <c:pt idx="74620">
                  <c:v>16.443956</c:v>
                </c:pt>
                <c:pt idx="74621">
                  <c:v>16.443736999999999</c:v>
                </c:pt>
                <c:pt idx="74622">
                  <c:v>16.443631</c:v>
                </c:pt>
                <c:pt idx="74623">
                  <c:v>16.443491999999999</c:v>
                </c:pt>
                <c:pt idx="74624">
                  <c:v>16.446747999999999</c:v>
                </c:pt>
                <c:pt idx="74625">
                  <c:v>16.449155000000001</c:v>
                </c:pt>
                <c:pt idx="74626">
                  <c:v>16.445499000000002</c:v>
                </c:pt>
                <c:pt idx="74627">
                  <c:v>16.443985000000001</c:v>
                </c:pt>
                <c:pt idx="74628">
                  <c:v>16.447735000000002</c:v>
                </c:pt>
                <c:pt idx="74629">
                  <c:v>16.450965</c:v>
                </c:pt>
                <c:pt idx="74630">
                  <c:v>16.452484999999999</c:v>
                </c:pt>
                <c:pt idx="74631">
                  <c:v>16.450099999999999</c:v>
                </c:pt>
                <c:pt idx="74632">
                  <c:v>16.447369999999999</c:v>
                </c:pt>
                <c:pt idx="74633">
                  <c:v>16.449082000000001</c:v>
                </c:pt>
                <c:pt idx="74634">
                  <c:v>16.451450000000001</c:v>
                </c:pt>
                <c:pt idx="74635">
                  <c:v>16.451623999999999</c:v>
                </c:pt>
                <c:pt idx="74636">
                  <c:v>16.452259000000002</c:v>
                </c:pt>
                <c:pt idx="74637">
                  <c:v>16.452580999999999</c:v>
                </c:pt>
                <c:pt idx="74638">
                  <c:v>16.452363999999999</c:v>
                </c:pt>
                <c:pt idx="74639">
                  <c:v>16.453979</c:v>
                </c:pt>
                <c:pt idx="74640">
                  <c:v>16.454815</c:v>
                </c:pt>
                <c:pt idx="74641">
                  <c:v>16.451523000000002</c:v>
                </c:pt>
                <c:pt idx="74642">
                  <c:v>16.453374</c:v>
                </c:pt>
                <c:pt idx="74643">
                  <c:v>16.459434999999999</c:v>
                </c:pt>
                <c:pt idx="74644">
                  <c:v>16.457647000000001</c:v>
                </c:pt>
                <c:pt idx="74645">
                  <c:v>16.455081</c:v>
                </c:pt>
                <c:pt idx="74646">
                  <c:v>16.454886999999999</c:v>
                </c:pt>
                <c:pt idx="74647">
                  <c:v>16.451094000000001</c:v>
                </c:pt>
                <c:pt idx="74648">
                  <c:v>16.449299</c:v>
                </c:pt>
                <c:pt idx="74649">
                  <c:v>16.452513</c:v>
                </c:pt>
                <c:pt idx="74650">
                  <c:v>16.454978000000001</c:v>
                </c:pt>
                <c:pt idx="74651">
                  <c:v>16.454041</c:v>
                </c:pt>
                <c:pt idx="74652">
                  <c:v>16.451899999999998</c:v>
                </c:pt>
                <c:pt idx="74653">
                  <c:v>16.451986000000002</c:v>
                </c:pt>
                <c:pt idx="74654">
                  <c:v>16.452033</c:v>
                </c:pt>
                <c:pt idx="74655">
                  <c:v>16.451602000000001</c:v>
                </c:pt>
                <c:pt idx="74656">
                  <c:v>16.455124000000001</c:v>
                </c:pt>
                <c:pt idx="74657">
                  <c:v>16.456182999999999</c:v>
                </c:pt>
                <c:pt idx="74658">
                  <c:v>16.452483000000001</c:v>
                </c:pt>
                <c:pt idx="74659">
                  <c:v>16.449231999999999</c:v>
                </c:pt>
                <c:pt idx="74660">
                  <c:v>16.448630000000001</c:v>
                </c:pt>
                <c:pt idx="74661">
                  <c:v>16.451765000000002</c:v>
                </c:pt>
                <c:pt idx="74662">
                  <c:v>16.456098999999998</c:v>
                </c:pt>
                <c:pt idx="74663">
                  <c:v>16.456237999999999</c:v>
                </c:pt>
                <c:pt idx="74664">
                  <c:v>16.455760000000001</c:v>
                </c:pt>
                <c:pt idx="74665">
                  <c:v>16.460583</c:v>
                </c:pt>
                <c:pt idx="74666">
                  <c:v>16.462942999999999</c:v>
                </c:pt>
                <c:pt idx="74667">
                  <c:v>16.462313000000002</c:v>
                </c:pt>
                <c:pt idx="74668">
                  <c:v>16.468631999999999</c:v>
                </c:pt>
                <c:pt idx="74669">
                  <c:v>16.468202000000002</c:v>
                </c:pt>
                <c:pt idx="74670">
                  <c:v>16.460239999999999</c:v>
                </c:pt>
                <c:pt idx="74671">
                  <c:v>16.462942000000002</c:v>
                </c:pt>
                <c:pt idx="74672">
                  <c:v>16.467673999999999</c:v>
                </c:pt>
                <c:pt idx="74673">
                  <c:v>16.463208000000002</c:v>
                </c:pt>
                <c:pt idx="74674">
                  <c:v>16.459488</c:v>
                </c:pt>
                <c:pt idx="74675">
                  <c:v>16.464565</c:v>
                </c:pt>
                <c:pt idx="74676">
                  <c:v>16.467838</c:v>
                </c:pt>
                <c:pt idx="74677">
                  <c:v>16.463827999999999</c:v>
                </c:pt>
                <c:pt idx="74678">
                  <c:v>16.466128999999999</c:v>
                </c:pt>
                <c:pt idx="74679">
                  <c:v>16.468505</c:v>
                </c:pt>
                <c:pt idx="74680">
                  <c:v>16.460986999999999</c:v>
                </c:pt>
                <c:pt idx="74681">
                  <c:v>16.455638</c:v>
                </c:pt>
                <c:pt idx="74682">
                  <c:v>16.458629999999999</c:v>
                </c:pt>
                <c:pt idx="74683">
                  <c:v>16.459772999999998</c:v>
                </c:pt>
                <c:pt idx="74684">
                  <c:v>16.460032999999999</c:v>
                </c:pt>
                <c:pt idx="74685">
                  <c:v>16.463625</c:v>
                </c:pt>
                <c:pt idx="74686">
                  <c:v>16.465069</c:v>
                </c:pt>
                <c:pt idx="74687">
                  <c:v>16.462326000000001</c:v>
                </c:pt>
                <c:pt idx="74688">
                  <c:v>16.460963</c:v>
                </c:pt>
                <c:pt idx="74689">
                  <c:v>16.462423000000001</c:v>
                </c:pt>
                <c:pt idx="74690">
                  <c:v>16.461644</c:v>
                </c:pt>
                <c:pt idx="74691">
                  <c:v>16.459766999999999</c:v>
                </c:pt>
                <c:pt idx="74692">
                  <c:v>16.460569</c:v>
                </c:pt>
                <c:pt idx="74693">
                  <c:v>16.461109</c:v>
                </c:pt>
                <c:pt idx="74694">
                  <c:v>16.460882000000002</c:v>
                </c:pt>
                <c:pt idx="74695">
                  <c:v>16.463228000000001</c:v>
                </c:pt>
                <c:pt idx="74696">
                  <c:v>16.463511</c:v>
                </c:pt>
                <c:pt idx="74697">
                  <c:v>16.459596999999999</c:v>
                </c:pt>
                <c:pt idx="74698">
                  <c:v>16.458500000000001</c:v>
                </c:pt>
                <c:pt idx="74699">
                  <c:v>16.464447</c:v>
                </c:pt>
                <c:pt idx="74700">
                  <c:v>16.469871000000001</c:v>
                </c:pt>
                <c:pt idx="74701">
                  <c:v>16.469809000000001</c:v>
                </c:pt>
                <c:pt idx="74702">
                  <c:v>16.469421000000001</c:v>
                </c:pt>
                <c:pt idx="74703">
                  <c:v>16.467085999999998</c:v>
                </c:pt>
                <c:pt idx="74704">
                  <c:v>16.467234999999999</c:v>
                </c:pt>
                <c:pt idx="74705">
                  <c:v>16.471128</c:v>
                </c:pt>
                <c:pt idx="74706">
                  <c:v>16.471129000000001</c:v>
                </c:pt>
                <c:pt idx="74707">
                  <c:v>16.468425</c:v>
                </c:pt>
                <c:pt idx="74708">
                  <c:v>16.470499</c:v>
                </c:pt>
                <c:pt idx="74709">
                  <c:v>16.473479000000001</c:v>
                </c:pt>
                <c:pt idx="74710">
                  <c:v>16.473842000000001</c:v>
                </c:pt>
                <c:pt idx="74711">
                  <c:v>16.474074999999999</c:v>
                </c:pt>
                <c:pt idx="74712">
                  <c:v>16.474678000000001</c:v>
                </c:pt>
                <c:pt idx="74713">
                  <c:v>16.474708</c:v>
                </c:pt>
                <c:pt idx="74714">
                  <c:v>16.473955</c:v>
                </c:pt>
                <c:pt idx="74715">
                  <c:v>16.473807999999998</c:v>
                </c:pt>
                <c:pt idx="74716">
                  <c:v>16.475075</c:v>
                </c:pt>
                <c:pt idx="74717">
                  <c:v>16.474632</c:v>
                </c:pt>
                <c:pt idx="74718">
                  <c:v>16.472555</c:v>
                </c:pt>
                <c:pt idx="74719">
                  <c:v>16.470409</c:v>
                </c:pt>
                <c:pt idx="74720">
                  <c:v>16.471350000000001</c:v>
                </c:pt>
                <c:pt idx="74721">
                  <c:v>16.478664999999999</c:v>
                </c:pt>
                <c:pt idx="74722">
                  <c:v>16.478688999999999</c:v>
                </c:pt>
                <c:pt idx="74723">
                  <c:v>16.470580999999999</c:v>
                </c:pt>
                <c:pt idx="74724">
                  <c:v>16.471036000000002</c:v>
                </c:pt>
                <c:pt idx="74725">
                  <c:v>16.473870000000002</c:v>
                </c:pt>
                <c:pt idx="74726">
                  <c:v>16.468741999999999</c:v>
                </c:pt>
                <c:pt idx="74727">
                  <c:v>16.465185000000002</c:v>
                </c:pt>
                <c:pt idx="74728">
                  <c:v>16.468318</c:v>
                </c:pt>
                <c:pt idx="74729">
                  <c:v>16.470903</c:v>
                </c:pt>
                <c:pt idx="74730">
                  <c:v>16.472013</c:v>
                </c:pt>
                <c:pt idx="74731">
                  <c:v>16.470852000000001</c:v>
                </c:pt>
                <c:pt idx="74732">
                  <c:v>16.468997000000002</c:v>
                </c:pt>
                <c:pt idx="74733">
                  <c:v>16.471316999999999</c:v>
                </c:pt>
                <c:pt idx="74734">
                  <c:v>16.472313</c:v>
                </c:pt>
                <c:pt idx="74735">
                  <c:v>16.469925</c:v>
                </c:pt>
                <c:pt idx="74736">
                  <c:v>16.469193000000001</c:v>
                </c:pt>
                <c:pt idx="74737">
                  <c:v>16.470139</c:v>
                </c:pt>
                <c:pt idx="74738">
                  <c:v>16.473338999999999</c:v>
                </c:pt>
                <c:pt idx="74739">
                  <c:v>16.476431999999999</c:v>
                </c:pt>
                <c:pt idx="74740">
                  <c:v>16.474219999999999</c:v>
                </c:pt>
                <c:pt idx="74741">
                  <c:v>16.475614</c:v>
                </c:pt>
                <c:pt idx="74742">
                  <c:v>16.479614999999999</c:v>
                </c:pt>
                <c:pt idx="74743">
                  <c:v>16.476517999999999</c:v>
                </c:pt>
                <c:pt idx="74744">
                  <c:v>16.474250000000001</c:v>
                </c:pt>
                <c:pt idx="74745">
                  <c:v>16.474360999999998</c:v>
                </c:pt>
                <c:pt idx="74746">
                  <c:v>16.474143999999999</c:v>
                </c:pt>
                <c:pt idx="74747">
                  <c:v>16.475697</c:v>
                </c:pt>
                <c:pt idx="74748">
                  <c:v>16.475110999999998</c:v>
                </c:pt>
                <c:pt idx="74749">
                  <c:v>16.470220000000001</c:v>
                </c:pt>
                <c:pt idx="74750">
                  <c:v>16.469692999999999</c:v>
                </c:pt>
                <c:pt idx="74751">
                  <c:v>16.474416999999999</c:v>
                </c:pt>
                <c:pt idx="74752">
                  <c:v>16.472729999999999</c:v>
                </c:pt>
                <c:pt idx="74753">
                  <c:v>16.473603000000001</c:v>
                </c:pt>
                <c:pt idx="74754">
                  <c:v>16.482222</c:v>
                </c:pt>
                <c:pt idx="74755">
                  <c:v>16.480722</c:v>
                </c:pt>
                <c:pt idx="74756">
                  <c:v>16.478946000000001</c:v>
                </c:pt>
                <c:pt idx="74757">
                  <c:v>16.485292999999999</c:v>
                </c:pt>
                <c:pt idx="74758">
                  <c:v>16.482334999999999</c:v>
                </c:pt>
                <c:pt idx="74759">
                  <c:v>16.478529999999999</c:v>
                </c:pt>
                <c:pt idx="74760">
                  <c:v>16.485018</c:v>
                </c:pt>
                <c:pt idx="74761">
                  <c:v>16.489701</c:v>
                </c:pt>
                <c:pt idx="74762">
                  <c:v>16.488576999999999</c:v>
                </c:pt>
                <c:pt idx="74763">
                  <c:v>16.490721000000001</c:v>
                </c:pt>
                <c:pt idx="74764">
                  <c:v>16.494088999999999</c:v>
                </c:pt>
                <c:pt idx="74765">
                  <c:v>16.494554999999998</c:v>
                </c:pt>
                <c:pt idx="74766">
                  <c:v>16.492815</c:v>
                </c:pt>
                <c:pt idx="74767">
                  <c:v>16.492754999999999</c:v>
                </c:pt>
                <c:pt idx="74768">
                  <c:v>16.491067999999999</c:v>
                </c:pt>
                <c:pt idx="74769">
                  <c:v>16.489370000000001</c:v>
                </c:pt>
                <c:pt idx="74770">
                  <c:v>16.489798</c:v>
                </c:pt>
                <c:pt idx="74771">
                  <c:v>16.488899</c:v>
                </c:pt>
                <c:pt idx="74772">
                  <c:v>16.489277999999999</c:v>
                </c:pt>
                <c:pt idx="74773">
                  <c:v>16.490587999999999</c:v>
                </c:pt>
                <c:pt idx="74774">
                  <c:v>16.490672</c:v>
                </c:pt>
                <c:pt idx="74775">
                  <c:v>16.494154000000002</c:v>
                </c:pt>
                <c:pt idx="74776">
                  <c:v>16.496130999999998</c:v>
                </c:pt>
                <c:pt idx="74777">
                  <c:v>16.491291</c:v>
                </c:pt>
                <c:pt idx="74778">
                  <c:v>16.488582000000001</c:v>
                </c:pt>
                <c:pt idx="74779">
                  <c:v>16.491005999999999</c:v>
                </c:pt>
                <c:pt idx="74780">
                  <c:v>16.490653999999999</c:v>
                </c:pt>
                <c:pt idx="74781">
                  <c:v>16.489293</c:v>
                </c:pt>
                <c:pt idx="74782">
                  <c:v>16.492647999999999</c:v>
                </c:pt>
                <c:pt idx="74783">
                  <c:v>16.494232</c:v>
                </c:pt>
                <c:pt idx="74784">
                  <c:v>16.493442999999999</c:v>
                </c:pt>
                <c:pt idx="74785">
                  <c:v>16.495111999999999</c:v>
                </c:pt>
                <c:pt idx="74786">
                  <c:v>16.494989</c:v>
                </c:pt>
                <c:pt idx="74787">
                  <c:v>16.495429000000001</c:v>
                </c:pt>
                <c:pt idx="74788">
                  <c:v>16.496673999999999</c:v>
                </c:pt>
                <c:pt idx="74789">
                  <c:v>16.492533999999999</c:v>
                </c:pt>
                <c:pt idx="74790">
                  <c:v>16.487439999999999</c:v>
                </c:pt>
                <c:pt idx="74791">
                  <c:v>16.488655000000001</c:v>
                </c:pt>
                <c:pt idx="74792">
                  <c:v>16.492436999999999</c:v>
                </c:pt>
                <c:pt idx="74793">
                  <c:v>16.494834000000001</c:v>
                </c:pt>
                <c:pt idx="74794">
                  <c:v>16.494589999999999</c:v>
                </c:pt>
                <c:pt idx="74795">
                  <c:v>16.495141</c:v>
                </c:pt>
                <c:pt idx="74796">
                  <c:v>16.49774</c:v>
                </c:pt>
                <c:pt idx="74797">
                  <c:v>16.497361999999999</c:v>
                </c:pt>
                <c:pt idx="74798">
                  <c:v>16.496794000000001</c:v>
                </c:pt>
                <c:pt idx="74799">
                  <c:v>16.498874000000001</c:v>
                </c:pt>
                <c:pt idx="74800">
                  <c:v>16.499966000000001</c:v>
                </c:pt>
                <c:pt idx="74801">
                  <c:v>16.498815</c:v>
                </c:pt>
                <c:pt idx="74802">
                  <c:v>16.495622000000001</c:v>
                </c:pt>
                <c:pt idx="74803">
                  <c:v>16.491868</c:v>
                </c:pt>
                <c:pt idx="74804">
                  <c:v>16.491422</c:v>
                </c:pt>
                <c:pt idx="74805">
                  <c:v>16.495626000000001</c:v>
                </c:pt>
                <c:pt idx="74806">
                  <c:v>16.500900000000001</c:v>
                </c:pt>
                <c:pt idx="74807">
                  <c:v>16.498964999999998</c:v>
                </c:pt>
                <c:pt idx="74808">
                  <c:v>16.494249</c:v>
                </c:pt>
                <c:pt idx="74809">
                  <c:v>16.496504999999999</c:v>
                </c:pt>
                <c:pt idx="74810">
                  <c:v>16.499057000000001</c:v>
                </c:pt>
                <c:pt idx="74811">
                  <c:v>16.498403</c:v>
                </c:pt>
                <c:pt idx="74812">
                  <c:v>16.498224</c:v>
                </c:pt>
                <c:pt idx="74813">
                  <c:v>16.498584999999999</c:v>
                </c:pt>
                <c:pt idx="74814">
                  <c:v>16.498691000000001</c:v>
                </c:pt>
                <c:pt idx="74815">
                  <c:v>16.496601999999999</c:v>
                </c:pt>
                <c:pt idx="74816">
                  <c:v>16.492180999999999</c:v>
                </c:pt>
                <c:pt idx="74817">
                  <c:v>16.494396999999999</c:v>
                </c:pt>
                <c:pt idx="74818">
                  <c:v>16.499331000000002</c:v>
                </c:pt>
                <c:pt idx="74819">
                  <c:v>16.498756</c:v>
                </c:pt>
                <c:pt idx="74820">
                  <c:v>16.499307999999999</c:v>
                </c:pt>
                <c:pt idx="74821">
                  <c:v>16.502383999999999</c:v>
                </c:pt>
                <c:pt idx="74822">
                  <c:v>16.503316000000002</c:v>
                </c:pt>
                <c:pt idx="74823">
                  <c:v>16.503319999999999</c:v>
                </c:pt>
                <c:pt idx="74824">
                  <c:v>16.507131000000001</c:v>
                </c:pt>
                <c:pt idx="74825">
                  <c:v>16.505500000000001</c:v>
                </c:pt>
                <c:pt idx="74826">
                  <c:v>16.497646</c:v>
                </c:pt>
                <c:pt idx="74827">
                  <c:v>16.499894000000001</c:v>
                </c:pt>
                <c:pt idx="74828">
                  <c:v>16.508493000000001</c:v>
                </c:pt>
                <c:pt idx="74829">
                  <c:v>16.505669999999999</c:v>
                </c:pt>
                <c:pt idx="74830">
                  <c:v>16.500059</c:v>
                </c:pt>
                <c:pt idx="74831">
                  <c:v>16.504087999999999</c:v>
                </c:pt>
                <c:pt idx="74832">
                  <c:v>16.505209000000001</c:v>
                </c:pt>
                <c:pt idx="74833">
                  <c:v>16.501957999999998</c:v>
                </c:pt>
                <c:pt idx="74834">
                  <c:v>16.504550999999999</c:v>
                </c:pt>
                <c:pt idx="74835">
                  <c:v>16.506518</c:v>
                </c:pt>
                <c:pt idx="74836">
                  <c:v>16.504739000000001</c:v>
                </c:pt>
                <c:pt idx="74837">
                  <c:v>16.506253999999998</c:v>
                </c:pt>
                <c:pt idx="74838">
                  <c:v>16.507992999999999</c:v>
                </c:pt>
                <c:pt idx="74839">
                  <c:v>16.506135</c:v>
                </c:pt>
                <c:pt idx="74840">
                  <c:v>16.504956</c:v>
                </c:pt>
                <c:pt idx="74841">
                  <c:v>16.507275</c:v>
                </c:pt>
                <c:pt idx="74842">
                  <c:v>16.506568000000001</c:v>
                </c:pt>
                <c:pt idx="74843">
                  <c:v>16.505140999999998</c:v>
                </c:pt>
                <c:pt idx="74844">
                  <c:v>16.508664</c:v>
                </c:pt>
                <c:pt idx="74845">
                  <c:v>16.510995000000001</c:v>
                </c:pt>
                <c:pt idx="74846">
                  <c:v>16.509409999999999</c:v>
                </c:pt>
                <c:pt idx="74847">
                  <c:v>16.509001999999999</c:v>
                </c:pt>
                <c:pt idx="74848">
                  <c:v>16.511386999999999</c:v>
                </c:pt>
                <c:pt idx="74849">
                  <c:v>16.515118000000001</c:v>
                </c:pt>
                <c:pt idx="74850">
                  <c:v>16.513045999999999</c:v>
                </c:pt>
                <c:pt idx="74851">
                  <c:v>16.507981999999998</c:v>
                </c:pt>
                <c:pt idx="74852">
                  <c:v>16.508752999999999</c:v>
                </c:pt>
                <c:pt idx="74853">
                  <c:v>16.513907</c:v>
                </c:pt>
                <c:pt idx="74854">
                  <c:v>16.512757000000001</c:v>
                </c:pt>
                <c:pt idx="74855">
                  <c:v>16.507736000000001</c:v>
                </c:pt>
                <c:pt idx="74856">
                  <c:v>16.510845</c:v>
                </c:pt>
                <c:pt idx="74857">
                  <c:v>16.513061</c:v>
                </c:pt>
                <c:pt idx="74858">
                  <c:v>16.507418999999999</c:v>
                </c:pt>
                <c:pt idx="74859">
                  <c:v>16.509558999999999</c:v>
                </c:pt>
                <c:pt idx="74860">
                  <c:v>16.515336000000001</c:v>
                </c:pt>
                <c:pt idx="74861">
                  <c:v>16.511592</c:v>
                </c:pt>
                <c:pt idx="74862">
                  <c:v>16.507981999999998</c:v>
                </c:pt>
                <c:pt idx="74863">
                  <c:v>16.511548999999999</c:v>
                </c:pt>
                <c:pt idx="74864">
                  <c:v>16.513221999999999</c:v>
                </c:pt>
                <c:pt idx="74865">
                  <c:v>16.512885000000001</c:v>
                </c:pt>
                <c:pt idx="74866">
                  <c:v>16.513351</c:v>
                </c:pt>
                <c:pt idx="74867">
                  <c:v>16.514761</c:v>
                </c:pt>
                <c:pt idx="74868">
                  <c:v>16.514385000000001</c:v>
                </c:pt>
                <c:pt idx="74869">
                  <c:v>16.512013</c:v>
                </c:pt>
                <c:pt idx="74870">
                  <c:v>16.513453999999999</c:v>
                </c:pt>
                <c:pt idx="74871">
                  <c:v>16.518336999999999</c:v>
                </c:pt>
                <c:pt idx="74872">
                  <c:v>16.520337000000001</c:v>
                </c:pt>
                <c:pt idx="74873">
                  <c:v>16.522649999999999</c:v>
                </c:pt>
                <c:pt idx="74874">
                  <c:v>16.523378000000001</c:v>
                </c:pt>
                <c:pt idx="74875">
                  <c:v>16.520382000000001</c:v>
                </c:pt>
                <c:pt idx="74876">
                  <c:v>16.520500999999999</c:v>
                </c:pt>
                <c:pt idx="74877">
                  <c:v>16.521584000000001</c:v>
                </c:pt>
                <c:pt idx="74878">
                  <c:v>16.519037000000001</c:v>
                </c:pt>
                <c:pt idx="74879">
                  <c:v>16.516356999999999</c:v>
                </c:pt>
                <c:pt idx="74880">
                  <c:v>16.519421000000001</c:v>
                </c:pt>
                <c:pt idx="74881">
                  <c:v>16.523088000000001</c:v>
                </c:pt>
                <c:pt idx="74882">
                  <c:v>16.518888</c:v>
                </c:pt>
                <c:pt idx="74883">
                  <c:v>16.514436</c:v>
                </c:pt>
                <c:pt idx="74884">
                  <c:v>16.514759000000002</c:v>
                </c:pt>
                <c:pt idx="74885">
                  <c:v>16.515519999999999</c:v>
                </c:pt>
                <c:pt idx="74886">
                  <c:v>16.51519</c:v>
                </c:pt>
                <c:pt idx="74887">
                  <c:v>16.515039000000002</c:v>
                </c:pt>
                <c:pt idx="74888">
                  <c:v>16.515225000000001</c:v>
                </c:pt>
                <c:pt idx="74889">
                  <c:v>16.512235</c:v>
                </c:pt>
                <c:pt idx="74890">
                  <c:v>16.51042</c:v>
                </c:pt>
                <c:pt idx="74891">
                  <c:v>16.512550000000001</c:v>
                </c:pt>
                <c:pt idx="74892">
                  <c:v>16.514198</c:v>
                </c:pt>
                <c:pt idx="74893">
                  <c:v>16.51989</c:v>
                </c:pt>
                <c:pt idx="74894">
                  <c:v>16.521984</c:v>
                </c:pt>
                <c:pt idx="74895">
                  <c:v>16.515208000000001</c:v>
                </c:pt>
                <c:pt idx="74896">
                  <c:v>16.515470000000001</c:v>
                </c:pt>
                <c:pt idx="74897">
                  <c:v>16.521035999999999</c:v>
                </c:pt>
                <c:pt idx="74898">
                  <c:v>16.519327000000001</c:v>
                </c:pt>
                <c:pt idx="74899">
                  <c:v>16.518143999999999</c:v>
                </c:pt>
                <c:pt idx="74900">
                  <c:v>16.519480000000001</c:v>
                </c:pt>
                <c:pt idx="74901">
                  <c:v>16.519873</c:v>
                </c:pt>
                <c:pt idx="74902">
                  <c:v>16.521034</c:v>
                </c:pt>
                <c:pt idx="74903">
                  <c:v>16.521393</c:v>
                </c:pt>
                <c:pt idx="74904">
                  <c:v>16.520821000000002</c:v>
                </c:pt>
                <c:pt idx="74905">
                  <c:v>16.521135000000001</c:v>
                </c:pt>
                <c:pt idx="74906">
                  <c:v>16.519736000000002</c:v>
                </c:pt>
                <c:pt idx="74907">
                  <c:v>16.517623</c:v>
                </c:pt>
                <c:pt idx="74908">
                  <c:v>16.518937000000001</c:v>
                </c:pt>
                <c:pt idx="74909">
                  <c:v>16.520697999999999</c:v>
                </c:pt>
                <c:pt idx="74910">
                  <c:v>16.521466</c:v>
                </c:pt>
                <c:pt idx="74911">
                  <c:v>16.522524000000001</c:v>
                </c:pt>
                <c:pt idx="74912">
                  <c:v>16.523778</c:v>
                </c:pt>
                <c:pt idx="74913">
                  <c:v>16.523645999999999</c:v>
                </c:pt>
                <c:pt idx="74914">
                  <c:v>16.521840999999998</c:v>
                </c:pt>
                <c:pt idx="74915">
                  <c:v>16.522690999999998</c:v>
                </c:pt>
                <c:pt idx="74916">
                  <c:v>16.523458000000002</c:v>
                </c:pt>
                <c:pt idx="74917">
                  <c:v>16.523129000000001</c:v>
                </c:pt>
                <c:pt idx="74918">
                  <c:v>16.527296</c:v>
                </c:pt>
                <c:pt idx="74919">
                  <c:v>16.530982000000002</c:v>
                </c:pt>
                <c:pt idx="74920">
                  <c:v>16.527481000000002</c:v>
                </c:pt>
                <c:pt idx="74921">
                  <c:v>16.526765999999999</c:v>
                </c:pt>
                <c:pt idx="74922">
                  <c:v>16.528737</c:v>
                </c:pt>
                <c:pt idx="74923">
                  <c:v>16.530477000000001</c:v>
                </c:pt>
                <c:pt idx="74924">
                  <c:v>16.531447</c:v>
                </c:pt>
                <c:pt idx="74925">
                  <c:v>16.528659999999999</c:v>
                </c:pt>
                <c:pt idx="74926">
                  <c:v>16.528344000000001</c:v>
                </c:pt>
                <c:pt idx="74927">
                  <c:v>16.530608000000001</c:v>
                </c:pt>
                <c:pt idx="74928">
                  <c:v>16.526412000000001</c:v>
                </c:pt>
                <c:pt idx="74929">
                  <c:v>16.523298</c:v>
                </c:pt>
                <c:pt idx="74930">
                  <c:v>16.524281999999999</c:v>
                </c:pt>
                <c:pt idx="74931">
                  <c:v>16.529091000000001</c:v>
                </c:pt>
                <c:pt idx="74932">
                  <c:v>16.532861</c:v>
                </c:pt>
                <c:pt idx="74933">
                  <c:v>16.526440999999998</c:v>
                </c:pt>
                <c:pt idx="74934">
                  <c:v>16.522359999999999</c:v>
                </c:pt>
                <c:pt idx="74935">
                  <c:v>16.526357000000001</c:v>
                </c:pt>
                <c:pt idx="74936">
                  <c:v>16.525925999999998</c:v>
                </c:pt>
                <c:pt idx="74937">
                  <c:v>16.523465000000002</c:v>
                </c:pt>
                <c:pt idx="74938">
                  <c:v>16.524031999999998</c:v>
                </c:pt>
                <c:pt idx="74939">
                  <c:v>16.522624</c:v>
                </c:pt>
                <c:pt idx="74940">
                  <c:v>16.520392999999999</c:v>
                </c:pt>
                <c:pt idx="74941">
                  <c:v>16.524574999999999</c:v>
                </c:pt>
                <c:pt idx="74942">
                  <c:v>16.527384999999999</c:v>
                </c:pt>
                <c:pt idx="74943">
                  <c:v>16.525856999999998</c:v>
                </c:pt>
                <c:pt idx="74944">
                  <c:v>16.525953000000001</c:v>
                </c:pt>
                <c:pt idx="74945">
                  <c:v>16.525351000000001</c:v>
                </c:pt>
                <c:pt idx="74946">
                  <c:v>16.525286999999999</c:v>
                </c:pt>
                <c:pt idx="74947">
                  <c:v>16.528088</c:v>
                </c:pt>
                <c:pt idx="74948">
                  <c:v>16.528565</c:v>
                </c:pt>
                <c:pt idx="74949">
                  <c:v>16.527000999999998</c:v>
                </c:pt>
                <c:pt idx="74950">
                  <c:v>16.529302999999999</c:v>
                </c:pt>
                <c:pt idx="74951">
                  <c:v>16.533194999999999</c:v>
                </c:pt>
                <c:pt idx="74952">
                  <c:v>16.528108</c:v>
                </c:pt>
                <c:pt idx="74953">
                  <c:v>16.523222000000001</c:v>
                </c:pt>
                <c:pt idx="74954">
                  <c:v>16.528713</c:v>
                </c:pt>
                <c:pt idx="74955">
                  <c:v>16.532450000000001</c:v>
                </c:pt>
                <c:pt idx="74956">
                  <c:v>16.526810999999999</c:v>
                </c:pt>
                <c:pt idx="74957">
                  <c:v>16.525663999999999</c:v>
                </c:pt>
                <c:pt idx="74958">
                  <c:v>16.531458000000001</c:v>
                </c:pt>
                <c:pt idx="74959">
                  <c:v>16.535395000000001</c:v>
                </c:pt>
                <c:pt idx="74960">
                  <c:v>16.537327999999999</c:v>
                </c:pt>
                <c:pt idx="74961">
                  <c:v>16.539024000000001</c:v>
                </c:pt>
                <c:pt idx="74962">
                  <c:v>16.537053</c:v>
                </c:pt>
                <c:pt idx="74963">
                  <c:v>16.534662999999998</c:v>
                </c:pt>
                <c:pt idx="74964">
                  <c:v>16.535890999999999</c:v>
                </c:pt>
                <c:pt idx="74965">
                  <c:v>16.536256000000002</c:v>
                </c:pt>
                <c:pt idx="74966">
                  <c:v>16.532869999999999</c:v>
                </c:pt>
                <c:pt idx="74967">
                  <c:v>16.533065000000001</c:v>
                </c:pt>
                <c:pt idx="74968">
                  <c:v>16.535777</c:v>
                </c:pt>
                <c:pt idx="74969">
                  <c:v>16.531327999999998</c:v>
                </c:pt>
                <c:pt idx="74970">
                  <c:v>16.528257</c:v>
                </c:pt>
                <c:pt idx="74971">
                  <c:v>16.535539</c:v>
                </c:pt>
                <c:pt idx="74972">
                  <c:v>16.538025000000001</c:v>
                </c:pt>
                <c:pt idx="74973">
                  <c:v>16.534303999999999</c:v>
                </c:pt>
                <c:pt idx="74974">
                  <c:v>16.534272000000001</c:v>
                </c:pt>
                <c:pt idx="74975">
                  <c:v>16.536104000000002</c:v>
                </c:pt>
                <c:pt idx="74976">
                  <c:v>16.539947999999999</c:v>
                </c:pt>
                <c:pt idx="74977">
                  <c:v>16.542051000000001</c:v>
                </c:pt>
                <c:pt idx="74978">
                  <c:v>16.540407999999999</c:v>
                </c:pt>
                <c:pt idx="74979">
                  <c:v>16.543856999999999</c:v>
                </c:pt>
                <c:pt idx="74980">
                  <c:v>16.547733999999998</c:v>
                </c:pt>
                <c:pt idx="74981">
                  <c:v>16.544228</c:v>
                </c:pt>
                <c:pt idx="74982">
                  <c:v>16.543520000000001</c:v>
                </c:pt>
                <c:pt idx="74983">
                  <c:v>16.549582000000001</c:v>
                </c:pt>
                <c:pt idx="74984">
                  <c:v>16.546775</c:v>
                </c:pt>
                <c:pt idx="74985">
                  <c:v>16.541065</c:v>
                </c:pt>
                <c:pt idx="74986">
                  <c:v>16.544119999999999</c:v>
                </c:pt>
                <c:pt idx="74987">
                  <c:v>16.549408</c:v>
                </c:pt>
                <c:pt idx="74988">
                  <c:v>16.548486</c:v>
                </c:pt>
                <c:pt idx="74989">
                  <c:v>16.54476</c:v>
                </c:pt>
                <c:pt idx="74990">
                  <c:v>16.542387000000002</c:v>
                </c:pt>
                <c:pt idx="74991">
                  <c:v>16.542847999999999</c:v>
                </c:pt>
                <c:pt idx="74992">
                  <c:v>16.542342999999999</c:v>
                </c:pt>
                <c:pt idx="74993">
                  <c:v>16.539586</c:v>
                </c:pt>
                <c:pt idx="74994">
                  <c:v>16.541488000000001</c:v>
                </c:pt>
                <c:pt idx="74995">
                  <c:v>16.544536000000001</c:v>
                </c:pt>
                <c:pt idx="74996">
                  <c:v>16.544295999999999</c:v>
                </c:pt>
                <c:pt idx="74997">
                  <c:v>16.545224000000001</c:v>
                </c:pt>
                <c:pt idx="74998">
                  <c:v>16.545515999999999</c:v>
                </c:pt>
                <c:pt idx="74999">
                  <c:v>16.543324999999999</c:v>
                </c:pt>
                <c:pt idx="75000">
                  <c:v>16.543362999999999</c:v>
                </c:pt>
                <c:pt idx="75001">
                  <c:v>16.548176999999999</c:v>
                </c:pt>
                <c:pt idx="75002">
                  <c:v>16.547205999999999</c:v>
                </c:pt>
                <c:pt idx="75003">
                  <c:v>16.545107999999999</c:v>
                </c:pt>
                <c:pt idx="75004">
                  <c:v>16.547176</c:v>
                </c:pt>
                <c:pt idx="75005">
                  <c:v>16.543437999999998</c:v>
                </c:pt>
                <c:pt idx="75006">
                  <c:v>16.539563000000001</c:v>
                </c:pt>
                <c:pt idx="75007">
                  <c:v>16.545030000000001</c:v>
                </c:pt>
                <c:pt idx="75008">
                  <c:v>16.549641000000001</c:v>
                </c:pt>
                <c:pt idx="75009">
                  <c:v>16.546697000000002</c:v>
                </c:pt>
                <c:pt idx="75010">
                  <c:v>16.543113999999999</c:v>
                </c:pt>
                <c:pt idx="75011">
                  <c:v>16.544297</c:v>
                </c:pt>
                <c:pt idx="75012">
                  <c:v>16.547550999999999</c:v>
                </c:pt>
                <c:pt idx="75013">
                  <c:v>16.548741</c:v>
                </c:pt>
                <c:pt idx="75014">
                  <c:v>16.548031999999999</c:v>
                </c:pt>
                <c:pt idx="75015">
                  <c:v>16.546635999999999</c:v>
                </c:pt>
                <c:pt idx="75016">
                  <c:v>16.546595</c:v>
                </c:pt>
                <c:pt idx="75017">
                  <c:v>16.548013000000001</c:v>
                </c:pt>
                <c:pt idx="75018">
                  <c:v>16.546074000000001</c:v>
                </c:pt>
                <c:pt idx="75019">
                  <c:v>16.549150000000001</c:v>
                </c:pt>
                <c:pt idx="75020">
                  <c:v>16.550916000000001</c:v>
                </c:pt>
                <c:pt idx="75021">
                  <c:v>16.546099999999999</c:v>
                </c:pt>
                <c:pt idx="75022">
                  <c:v>16.547637000000002</c:v>
                </c:pt>
                <c:pt idx="75023">
                  <c:v>16.553763</c:v>
                </c:pt>
                <c:pt idx="75024">
                  <c:v>16.552462999999999</c:v>
                </c:pt>
                <c:pt idx="75025">
                  <c:v>16.550274999999999</c:v>
                </c:pt>
                <c:pt idx="75026">
                  <c:v>16.551378</c:v>
                </c:pt>
                <c:pt idx="75027">
                  <c:v>16.550111000000001</c:v>
                </c:pt>
                <c:pt idx="75028">
                  <c:v>16.548621000000001</c:v>
                </c:pt>
                <c:pt idx="75029">
                  <c:v>16.547166000000001</c:v>
                </c:pt>
                <c:pt idx="75030">
                  <c:v>16.544778000000001</c:v>
                </c:pt>
                <c:pt idx="75031">
                  <c:v>16.547993000000002</c:v>
                </c:pt>
                <c:pt idx="75032">
                  <c:v>16.550038000000001</c:v>
                </c:pt>
                <c:pt idx="75033">
                  <c:v>16.551269000000001</c:v>
                </c:pt>
                <c:pt idx="75034">
                  <c:v>16.554628000000001</c:v>
                </c:pt>
                <c:pt idx="75035">
                  <c:v>16.553608000000001</c:v>
                </c:pt>
                <c:pt idx="75036">
                  <c:v>16.552579999999999</c:v>
                </c:pt>
                <c:pt idx="75037">
                  <c:v>16.552423999999998</c:v>
                </c:pt>
                <c:pt idx="75038">
                  <c:v>16.550979000000002</c:v>
                </c:pt>
                <c:pt idx="75039">
                  <c:v>16.554304999999999</c:v>
                </c:pt>
                <c:pt idx="75040">
                  <c:v>16.554297999999999</c:v>
                </c:pt>
                <c:pt idx="75041">
                  <c:v>16.551290000000002</c:v>
                </c:pt>
                <c:pt idx="75042">
                  <c:v>16.554455000000001</c:v>
                </c:pt>
                <c:pt idx="75043">
                  <c:v>16.558606999999999</c:v>
                </c:pt>
                <c:pt idx="75044">
                  <c:v>16.561405000000001</c:v>
                </c:pt>
                <c:pt idx="75045">
                  <c:v>16.564487</c:v>
                </c:pt>
                <c:pt idx="75046">
                  <c:v>16.562083999999999</c:v>
                </c:pt>
                <c:pt idx="75047">
                  <c:v>16.558353</c:v>
                </c:pt>
                <c:pt idx="75048">
                  <c:v>16.557445999999999</c:v>
                </c:pt>
                <c:pt idx="75049">
                  <c:v>16.555512</c:v>
                </c:pt>
                <c:pt idx="75050">
                  <c:v>16.558520000000001</c:v>
                </c:pt>
                <c:pt idx="75051">
                  <c:v>16.561453</c:v>
                </c:pt>
                <c:pt idx="75052">
                  <c:v>16.558388000000001</c:v>
                </c:pt>
                <c:pt idx="75053">
                  <c:v>16.559135000000001</c:v>
                </c:pt>
                <c:pt idx="75054">
                  <c:v>16.561679000000002</c:v>
                </c:pt>
                <c:pt idx="75055">
                  <c:v>16.559708000000001</c:v>
                </c:pt>
                <c:pt idx="75056">
                  <c:v>16.559176999999998</c:v>
                </c:pt>
                <c:pt idx="75057">
                  <c:v>16.560366999999999</c:v>
                </c:pt>
                <c:pt idx="75058">
                  <c:v>16.560417000000001</c:v>
                </c:pt>
                <c:pt idx="75059">
                  <c:v>16.560957999999999</c:v>
                </c:pt>
                <c:pt idx="75060">
                  <c:v>16.562031000000001</c:v>
                </c:pt>
                <c:pt idx="75061">
                  <c:v>16.561257000000001</c:v>
                </c:pt>
                <c:pt idx="75062">
                  <c:v>16.556477999999998</c:v>
                </c:pt>
                <c:pt idx="75063">
                  <c:v>16.558738999999999</c:v>
                </c:pt>
                <c:pt idx="75064">
                  <c:v>16.566092000000001</c:v>
                </c:pt>
                <c:pt idx="75065">
                  <c:v>16.563987000000001</c:v>
                </c:pt>
                <c:pt idx="75066">
                  <c:v>16.561326000000001</c:v>
                </c:pt>
                <c:pt idx="75067">
                  <c:v>16.564875000000001</c:v>
                </c:pt>
                <c:pt idx="75068">
                  <c:v>16.563258999999999</c:v>
                </c:pt>
                <c:pt idx="75069">
                  <c:v>16.558464000000001</c:v>
                </c:pt>
                <c:pt idx="75070">
                  <c:v>16.560936999999999</c:v>
                </c:pt>
                <c:pt idx="75071">
                  <c:v>16.563601999999999</c:v>
                </c:pt>
                <c:pt idx="75072">
                  <c:v>16.559424</c:v>
                </c:pt>
                <c:pt idx="75073">
                  <c:v>16.556128999999999</c:v>
                </c:pt>
                <c:pt idx="75074">
                  <c:v>16.556560000000001</c:v>
                </c:pt>
                <c:pt idx="75075">
                  <c:v>16.560419</c:v>
                </c:pt>
                <c:pt idx="75076">
                  <c:v>16.562719999999999</c:v>
                </c:pt>
                <c:pt idx="75077">
                  <c:v>16.562394000000001</c:v>
                </c:pt>
                <c:pt idx="75078">
                  <c:v>16.559642</c:v>
                </c:pt>
                <c:pt idx="75079">
                  <c:v>16.55857</c:v>
                </c:pt>
                <c:pt idx="75080">
                  <c:v>16.563523</c:v>
                </c:pt>
                <c:pt idx="75081">
                  <c:v>16.565116</c:v>
                </c:pt>
                <c:pt idx="75082">
                  <c:v>16.561171999999999</c:v>
                </c:pt>
                <c:pt idx="75083">
                  <c:v>16.561812</c:v>
                </c:pt>
                <c:pt idx="75084">
                  <c:v>16.562929</c:v>
                </c:pt>
                <c:pt idx="75085">
                  <c:v>16.561705</c:v>
                </c:pt>
                <c:pt idx="75086">
                  <c:v>16.563941</c:v>
                </c:pt>
                <c:pt idx="75087">
                  <c:v>16.563427999999998</c:v>
                </c:pt>
                <c:pt idx="75088">
                  <c:v>16.558803000000001</c:v>
                </c:pt>
                <c:pt idx="75089">
                  <c:v>16.563580000000002</c:v>
                </c:pt>
                <c:pt idx="75090">
                  <c:v>16.569865</c:v>
                </c:pt>
                <c:pt idx="75091">
                  <c:v>16.567064999999999</c:v>
                </c:pt>
                <c:pt idx="75092">
                  <c:v>16.567311</c:v>
                </c:pt>
                <c:pt idx="75093">
                  <c:v>16.573596999999999</c:v>
                </c:pt>
                <c:pt idx="75094">
                  <c:v>16.571891000000001</c:v>
                </c:pt>
                <c:pt idx="75095">
                  <c:v>16.56231</c:v>
                </c:pt>
                <c:pt idx="75096">
                  <c:v>16.561506999999999</c:v>
                </c:pt>
                <c:pt idx="75097">
                  <c:v>16.570066000000001</c:v>
                </c:pt>
                <c:pt idx="75098">
                  <c:v>16.571435000000001</c:v>
                </c:pt>
                <c:pt idx="75099">
                  <c:v>16.567981</c:v>
                </c:pt>
                <c:pt idx="75100">
                  <c:v>16.567178999999999</c:v>
                </c:pt>
                <c:pt idx="75101">
                  <c:v>16.568524</c:v>
                </c:pt>
                <c:pt idx="75102">
                  <c:v>16.569545000000002</c:v>
                </c:pt>
                <c:pt idx="75103">
                  <c:v>16.566931</c:v>
                </c:pt>
                <c:pt idx="75104">
                  <c:v>16.56785</c:v>
                </c:pt>
                <c:pt idx="75105">
                  <c:v>16.571708000000001</c:v>
                </c:pt>
                <c:pt idx="75106">
                  <c:v>16.570488000000001</c:v>
                </c:pt>
                <c:pt idx="75107">
                  <c:v>16.570156000000001</c:v>
                </c:pt>
                <c:pt idx="75108">
                  <c:v>16.57225</c:v>
                </c:pt>
                <c:pt idx="75109">
                  <c:v>16.572272999999999</c:v>
                </c:pt>
                <c:pt idx="75110">
                  <c:v>16.573308999999998</c:v>
                </c:pt>
                <c:pt idx="75111">
                  <c:v>16.575420999999999</c:v>
                </c:pt>
                <c:pt idx="75112">
                  <c:v>16.575786999999998</c:v>
                </c:pt>
                <c:pt idx="75113">
                  <c:v>16.577372</c:v>
                </c:pt>
                <c:pt idx="75114">
                  <c:v>16.576847999999998</c:v>
                </c:pt>
                <c:pt idx="75115">
                  <c:v>16.574815000000001</c:v>
                </c:pt>
                <c:pt idx="75116">
                  <c:v>16.577776</c:v>
                </c:pt>
                <c:pt idx="75117">
                  <c:v>16.576954000000001</c:v>
                </c:pt>
                <c:pt idx="75118">
                  <c:v>16.571981999999998</c:v>
                </c:pt>
                <c:pt idx="75119">
                  <c:v>16.574736000000001</c:v>
                </c:pt>
                <c:pt idx="75120">
                  <c:v>16.578441000000002</c:v>
                </c:pt>
                <c:pt idx="75121">
                  <c:v>16.577622000000002</c:v>
                </c:pt>
                <c:pt idx="75122">
                  <c:v>16.574669</c:v>
                </c:pt>
                <c:pt idx="75123">
                  <c:v>16.571069999999999</c:v>
                </c:pt>
                <c:pt idx="75124">
                  <c:v>16.571874000000001</c:v>
                </c:pt>
                <c:pt idx="75125">
                  <c:v>16.579287999999998</c:v>
                </c:pt>
                <c:pt idx="75126">
                  <c:v>16.586919000000002</c:v>
                </c:pt>
                <c:pt idx="75127">
                  <c:v>16.586534</c:v>
                </c:pt>
                <c:pt idx="75128">
                  <c:v>16.583379999999998</c:v>
                </c:pt>
                <c:pt idx="75129">
                  <c:v>16.586825000000001</c:v>
                </c:pt>
                <c:pt idx="75130">
                  <c:v>16.589221999999999</c:v>
                </c:pt>
                <c:pt idx="75131">
                  <c:v>16.587166</c:v>
                </c:pt>
                <c:pt idx="75132">
                  <c:v>16.587522</c:v>
                </c:pt>
                <c:pt idx="75133">
                  <c:v>16.585671999999999</c:v>
                </c:pt>
                <c:pt idx="75134">
                  <c:v>16.582844000000001</c:v>
                </c:pt>
                <c:pt idx="75135">
                  <c:v>16.584645999999999</c:v>
                </c:pt>
                <c:pt idx="75136">
                  <c:v>16.585367999999999</c:v>
                </c:pt>
                <c:pt idx="75137">
                  <c:v>16.587392999999999</c:v>
                </c:pt>
                <c:pt idx="75138">
                  <c:v>16.590242</c:v>
                </c:pt>
                <c:pt idx="75139">
                  <c:v>16.586784000000002</c:v>
                </c:pt>
                <c:pt idx="75140">
                  <c:v>16.586713</c:v>
                </c:pt>
                <c:pt idx="75141">
                  <c:v>16.592009999999998</c:v>
                </c:pt>
                <c:pt idx="75142">
                  <c:v>16.591244</c:v>
                </c:pt>
                <c:pt idx="75143">
                  <c:v>16.585974</c:v>
                </c:pt>
                <c:pt idx="75144">
                  <c:v>16.585968000000001</c:v>
                </c:pt>
                <c:pt idx="75145">
                  <c:v>16.588529999999999</c:v>
                </c:pt>
                <c:pt idx="75146">
                  <c:v>16.586513</c:v>
                </c:pt>
                <c:pt idx="75147">
                  <c:v>16.58633</c:v>
                </c:pt>
                <c:pt idx="75148">
                  <c:v>16.587212999999998</c:v>
                </c:pt>
                <c:pt idx="75149">
                  <c:v>16.584676000000002</c:v>
                </c:pt>
                <c:pt idx="75150">
                  <c:v>16.583254</c:v>
                </c:pt>
                <c:pt idx="75151">
                  <c:v>16.585269</c:v>
                </c:pt>
                <c:pt idx="75152">
                  <c:v>16.587748999999999</c:v>
                </c:pt>
                <c:pt idx="75153">
                  <c:v>16.584852999999999</c:v>
                </c:pt>
                <c:pt idx="75154">
                  <c:v>16.582353999999999</c:v>
                </c:pt>
                <c:pt idx="75155">
                  <c:v>16.582612000000001</c:v>
                </c:pt>
                <c:pt idx="75156">
                  <c:v>16.581043000000001</c:v>
                </c:pt>
                <c:pt idx="75157">
                  <c:v>16.584311</c:v>
                </c:pt>
                <c:pt idx="75158">
                  <c:v>16.589572</c:v>
                </c:pt>
                <c:pt idx="75159">
                  <c:v>16.586848</c:v>
                </c:pt>
                <c:pt idx="75160">
                  <c:v>16.584139</c:v>
                </c:pt>
                <c:pt idx="75161">
                  <c:v>16.588089</c:v>
                </c:pt>
                <c:pt idx="75162">
                  <c:v>16.589230000000001</c:v>
                </c:pt>
                <c:pt idx="75163">
                  <c:v>16.587928000000002</c:v>
                </c:pt>
                <c:pt idx="75164">
                  <c:v>16.588442000000001</c:v>
                </c:pt>
                <c:pt idx="75165">
                  <c:v>16.587951</c:v>
                </c:pt>
                <c:pt idx="75166">
                  <c:v>16.585063000000002</c:v>
                </c:pt>
                <c:pt idx="75167">
                  <c:v>16.585778999999999</c:v>
                </c:pt>
                <c:pt idx="75168">
                  <c:v>16.592642999999999</c:v>
                </c:pt>
                <c:pt idx="75169">
                  <c:v>16.595334000000001</c:v>
                </c:pt>
                <c:pt idx="75170">
                  <c:v>16.589763999999999</c:v>
                </c:pt>
                <c:pt idx="75171">
                  <c:v>16.589252999999999</c:v>
                </c:pt>
                <c:pt idx="75172">
                  <c:v>16.592911999999998</c:v>
                </c:pt>
                <c:pt idx="75173">
                  <c:v>16.590762000000002</c:v>
                </c:pt>
                <c:pt idx="75174">
                  <c:v>16.589721000000001</c:v>
                </c:pt>
                <c:pt idx="75175">
                  <c:v>16.592694000000002</c:v>
                </c:pt>
                <c:pt idx="75176">
                  <c:v>16.594453000000001</c:v>
                </c:pt>
                <c:pt idx="75177">
                  <c:v>16.594159999999999</c:v>
                </c:pt>
                <c:pt idx="75178">
                  <c:v>16.592870999999999</c:v>
                </c:pt>
                <c:pt idx="75179">
                  <c:v>16.594595000000002</c:v>
                </c:pt>
                <c:pt idx="75180">
                  <c:v>16.594902999999999</c:v>
                </c:pt>
                <c:pt idx="75181">
                  <c:v>16.591169000000001</c:v>
                </c:pt>
                <c:pt idx="75182">
                  <c:v>16.590816</c:v>
                </c:pt>
                <c:pt idx="75183">
                  <c:v>16.593889000000001</c:v>
                </c:pt>
                <c:pt idx="75184">
                  <c:v>16.593648000000002</c:v>
                </c:pt>
                <c:pt idx="75185">
                  <c:v>16.593451000000002</c:v>
                </c:pt>
                <c:pt idx="75186">
                  <c:v>16.594435000000001</c:v>
                </c:pt>
                <c:pt idx="75187">
                  <c:v>16.592867999999999</c:v>
                </c:pt>
                <c:pt idx="75188">
                  <c:v>16.588812000000001</c:v>
                </c:pt>
                <c:pt idx="75189">
                  <c:v>16.588128000000001</c:v>
                </c:pt>
                <c:pt idx="75190">
                  <c:v>16.590461000000001</c:v>
                </c:pt>
                <c:pt idx="75191">
                  <c:v>16.590575999999999</c:v>
                </c:pt>
                <c:pt idx="75192">
                  <c:v>16.591750000000001</c:v>
                </c:pt>
                <c:pt idx="75193">
                  <c:v>16.595421999999999</c:v>
                </c:pt>
                <c:pt idx="75194">
                  <c:v>16.594653999999998</c:v>
                </c:pt>
                <c:pt idx="75195">
                  <c:v>16.589938</c:v>
                </c:pt>
                <c:pt idx="75196">
                  <c:v>16.590907999999999</c:v>
                </c:pt>
                <c:pt idx="75197">
                  <c:v>16.595358000000001</c:v>
                </c:pt>
                <c:pt idx="75198">
                  <c:v>16.598203999999999</c:v>
                </c:pt>
                <c:pt idx="75199">
                  <c:v>16.599021</c:v>
                </c:pt>
                <c:pt idx="75200">
                  <c:v>16.595725999999999</c:v>
                </c:pt>
                <c:pt idx="75201">
                  <c:v>16.589970999999998</c:v>
                </c:pt>
                <c:pt idx="75202">
                  <c:v>16.588338</c:v>
                </c:pt>
                <c:pt idx="75203">
                  <c:v>16.591448</c:v>
                </c:pt>
                <c:pt idx="75204">
                  <c:v>16.594528</c:v>
                </c:pt>
                <c:pt idx="75205">
                  <c:v>16.595027000000002</c:v>
                </c:pt>
                <c:pt idx="75206">
                  <c:v>16.597443999999999</c:v>
                </c:pt>
                <c:pt idx="75207">
                  <c:v>16.599433000000001</c:v>
                </c:pt>
                <c:pt idx="75208">
                  <c:v>16.597521</c:v>
                </c:pt>
                <c:pt idx="75209">
                  <c:v>16.59843</c:v>
                </c:pt>
                <c:pt idx="75210">
                  <c:v>16.601071000000001</c:v>
                </c:pt>
                <c:pt idx="75211">
                  <c:v>16.601246</c:v>
                </c:pt>
                <c:pt idx="75212">
                  <c:v>16.599886999999999</c:v>
                </c:pt>
                <c:pt idx="75213">
                  <c:v>16.603428999999998</c:v>
                </c:pt>
                <c:pt idx="75214">
                  <c:v>16.606576</c:v>
                </c:pt>
                <c:pt idx="75215">
                  <c:v>16.602862999999999</c:v>
                </c:pt>
                <c:pt idx="75216">
                  <c:v>16.598927</c:v>
                </c:pt>
                <c:pt idx="75217">
                  <c:v>16.601140999999998</c:v>
                </c:pt>
                <c:pt idx="75218">
                  <c:v>16.60304</c:v>
                </c:pt>
                <c:pt idx="75219">
                  <c:v>16.601274</c:v>
                </c:pt>
                <c:pt idx="75220">
                  <c:v>16.601053</c:v>
                </c:pt>
                <c:pt idx="75221">
                  <c:v>16.600186999999998</c:v>
                </c:pt>
                <c:pt idx="75222">
                  <c:v>16.596398000000001</c:v>
                </c:pt>
                <c:pt idx="75223">
                  <c:v>16.597840999999999</c:v>
                </c:pt>
                <c:pt idx="75224">
                  <c:v>16.601127999999999</c:v>
                </c:pt>
                <c:pt idx="75225">
                  <c:v>16.596917000000001</c:v>
                </c:pt>
                <c:pt idx="75226">
                  <c:v>16.596527999999999</c:v>
                </c:pt>
                <c:pt idx="75227">
                  <c:v>16.600477999999999</c:v>
                </c:pt>
                <c:pt idx="75228">
                  <c:v>16.601185999999998</c:v>
                </c:pt>
                <c:pt idx="75229">
                  <c:v>16.602920000000001</c:v>
                </c:pt>
                <c:pt idx="75230">
                  <c:v>16.601552999999999</c:v>
                </c:pt>
                <c:pt idx="75231">
                  <c:v>16.598009000000001</c:v>
                </c:pt>
                <c:pt idx="75232">
                  <c:v>16.601766000000001</c:v>
                </c:pt>
                <c:pt idx="75233">
                  <c:v>16.605858999999999</c:v>
                </c:pt>
                <c:pt idx="75234">
                  <c:v>16.604800999999998</c:v>
                </c:pt>
                <c:pt idx="75235">
                  <c:v>16.604675</c:v>
                </c:pt>
                <c:pt idx="75236">
                  <c:v>16.608613999999999</c:v>
                </c:pt>
                <c:pt idx="75237">
                  <c:v>16.611274999999999</c:v>
                </c:pt>
                <c:pt idx="75238">
                  <c:v>16.606342000000001</c:v>
                </c:pt>
                <c:pt idx="75239">
                  <c:v>16.606280000000002</c:v>
                </c:pt>
                <c:pt idx="75240">
                  <c:v>16.609984000000001</c:v>
                </c:pt>
                <c:pt idx="75241">
                  <c:v>16.609501999999999</c:v>
                </c:pt>
                <c:pt idx="75242">
                  <c:v>16.609783</c:v>
                </c:pt>
                <c:pt idx="75243">
                  <c:v>16.607811999999999</c:v>
                </c:pt>
                <c:pt idx="75244">
                  <c:v>16.603078</c:v>
                </c:pt>
                <c:pt idx="75245">
                  <c:v>16.605663</c:v>
                </c:pt>
                <c:pt idx="75246">
                  <c:v>16.609811000000001</c:v>
                </c:pt>
                <c:pt idx="75247">
                  <c:v>16.608946</c:v>
                </c:pt>
                <c:pt idx="75248">
                  <c:v>16.606114000000002</c:v>
                </c:pt>
                <c:pt idx="75249">
                  <c:v>16.606366999999999</c:v>
                </c:pt>
                <c:pt idx="75250">
                  <c:v>16.604118</c:v>
                </c:pt>
                <c:pt idx="75251">
                  <c:v>16.604226000000001</c:v>
                </c:pt>
                <c:pt idx="75252">
                  <c:v>16.609112</c:v>
                </c:pt>
                <c:pt idx="75253">
                  <c:v>16.606988999999999</c:v>
                </c:pt>
                <c:pt idx="75254">
                  <c:v>16.603631</c:v>
                </c:pt>
                <c:pt idx="75255">
                  <c:v>16.607678</c:v>
                </c:pt>
                <c:pt idx="75256">
                  <c:v>16.613142</c:v>
                </c:pt>
                <c:pt idx="75257">
                  <c:v>16.614967</c:v>
                </c:pt>
                <c:pt idx="75258">
                  <c:v>16.613772000000001</c:v>
                </c:pt>
                <c:pt idx="75259">
                  <c:v>16.612670999999999</c:v>
                </c:pt>
                <c:pt idx="75260">
                  <c:v>16.611881</c:v>
                </c:pt>
                <c:pt idx="75261">
                  <c:v>16.607130999999999</c:v>
                </c:pt>
                <c:pt idx="75262">
                  <c:v>16.603393000000001</c:v>
                </c:pt>
                <c:pt idx="75263">
                  <c:v>16.606694000000001</c:v>
                </c:pt>
                <c:pt idx="75264">
                  <c:v>16.611104000000001</c:v>
                </c:pt>
                <c:pt idx="75265">
                  <c:v>16.609173999999999</c:v>
                </c:pt>
                <c:pt idx="75266">
                  <c:v>16.60444</c:v>
                </c:pt>
                <c:pt idx="75267">
                  <c:v>16.604827</c:v>
                </c:pt>
                <c:pt idx="75268">
                  <c:v>16.608404</c:v>
                </c:pt>
                <c:pt idx="75269">
                  <c:v>16.608055</c:v>
                </c:pt>
                <c:pt idx="75270">
                  <c:v>16.606959</c:v>
                </c:pt>
                <c:pt idx="75271">
                  <c:v>16.610067000000001</c:v>
                </c:pt>
                <c:pt idx="75272">
                  <c:v>16.611291000000001</c:v>
                </c:pt>
                <c:pt idx="75273">
                  <c:v>16.609935</c:v>
                </c:pt>
                <c:pt idx="75274">
                  <c:v>16.615262000000001</c:v>
                </c:pt>
                <c:pt idx="75275">
                  <c:v>16.618513</c:v>
                </c:pt>
                <c:pt idx="75276">
                  <c:v>16.612971000000002</c:v>
                </c:pt>
                <c:pt idx="75277">
                  <c:v>16.609736999999999</c:v>
                </c:pt>
                <c:pt idx="75278">
                  <c:v>16.613588</c:v>
                </c:pt>
                <c:pt idx="75279">
                  <c:v>16.616095000000001</c:v>
                </c:pt>
                <c:pt idx="75280">
                  <c:v>16.613282999999999</c:v>
                </c:pt>
                <c:pt idx="75281">
                  <c:v>16.612568</c:v>
                </c:pt>
                <c:pt idx="75282">
                  <c:v>16.616074999999999</c:v>
                </c:pt>
                <c:pt idx="75283">
                  <c:v>16.617493</c:v>
                </c:pt>
                <c:pt idx="75284">
                  <c:v>16.617906000000001</c:v>
                </c:pt>
                <c:pt idx="75285">
                  <c:v>16.618942000000001</c:v>
                </c:pt>
                <c:pt idx="75286">
                  <c:v>16.617179</c:v>
                </c:pt>
                <c:pt idx="75287">
                  <c:v>16.615213000000001</c:v>
                </c:pt>
                <c:pt idx="75288">
                  <c:v>16.616605</c:v>
                </c:pt>
                <c:pt idx="75289">
                  <c:v>16.616910000000001</c:v>
                </c:pt>
                <c:pt idx="75290">
                  <c:v>16.616975</c:v>
                </c:pt>
                <c:pt idx="75291">
                  <c:v>16.619122000000001</c:v>
                </c:pt>
                <c:pt idx="75292">
                  <c:v>16.622115999999998</c:v>
                </c:pt>
                <c:pt idx="75293">
                  <c:v>16.624064000000001</c:v>
                </c:pt>
                <c:pt idx="75294">
                  <c:v>16.624452000000002</c:v>
                </c:pt>
                <c:pt idx="75295">
                  <c:v>16.622896000000001</c:v>
                </c:pt>
                <c:pt idx="75296">
                  <c:v>16.622572000000002</c:v>
                </c:pt>
                <c:pt idx="75297">
                  <c:v>16.623024999999998</c:v>
                </c:pt>
                <c:pt idx="75298">
                  <c:v>16.621596</c:v>
                </c:pt>
                <c:pt idx="75299">
                  <c:v>16.621552999999999</c:v>
                </c:pt>
                <c:pt idx="75300">
                  <c:v>16.623127</c:v>
                </c:pt>
                <c:pt idx="75301">
                  <c:v>16.622934999999998</c:v>
                </c:pt>
                <c:pt idx="75302">
                  <c:v>16.623469</c:v>
                </c:pt>
                <c:pt idx="75303">
                  <c:v>16.624528000000002</c:v>
                </c:pt>
                <c:pt idx="75304">
                  <c:v>16.623718</c:v>
                </c:pt>
                <c:pt idx="75305">
                  <c:v>16.625301</c:v>
                </c:pt>
                <c:pt idx="75306">
                  <c:v>16.627670999999999</c:v>
                </c:pt>
                <c:pt idx="75307">
                  <c:v>16.627275000000001</c:v>
                </c:pt>
                <c:pt idx="75308">
                  <c:v>16.625388000000001</c:v>
                </c:pt>
                <c:pt idx="75309">
                  <c:v>16.62144</c:v>
                </c:pt>
                <c:pt idx="75310">
                  <c:v>16.618856000000001</c:v>
                </c:pt>
                <c:pt idx="75311">
                  <c:v>16.620533000000002</c:v>
                </c:pt>
                <c:pt idx="75312">
                  <c:v>16.626353000000002</c:v>
                </c:pt>
                <c:pt idx="75313">
                  <c:v>16.629840999999999</c:v>
                </c:pt>
                <c:pt idx="75314">
                  <c:v>16.626601999999998</c:v>
                </c:pt>
                <c:pt idx="75315">
                  <c:v>16.625437000000002</c:v>
                </c:pt>
                <c:pt idx="75316">
                  <c:v>16.626581000000002</c:v>
                </c:pt>
                <c:pt idx="75317">
                  <c:v>16.624013999999999</c:v>
                </c:pt>
                <c:pt idx="75318">
                  <c:v>16.622471999999998</c:v>
                </c:pt>
                <c:pt idx="75319">
                  <c:v>16.626187999999999</c:v>
                </c:pt>
                <c:pt idx="75320">
                  <c:v>16.630973000000001</c:v>
                </c:pt>
                <c:pt idx="75321">
                  <c:v>16.630119000000001</c:v>
                </c:pt>
                <c:pt idx="75322">
                  <c:v>16.625245</c:v>
                </c:pt>
                <c:pt idx="75323">
                  <c:v>16.624355000000001</c:v>
                </c:pt>
                <c:pt idx="75324">
                  <c:v>16.624721999999998</c:v>
                </c:pt>
                <c:pt idx="75325">
                  <c:v>16.622959000000002</c:v>
                </c:pt>
                <c:pt idx="75326">
                  <c:v>16.626543999999999</c:v>
                </c:pt>
                <c:pt idx="75327">
                  <c:v>16.630409</c:v>
                </c:pt>
                <c:pt idx="75328">
                  <c:v>16.630171000000001</c:v>
                </c:pt>
                <c:pt idx="75329">
                  <c:v>16.628717999999999</c:v>
                </c:pt>
                <c:pt idx="75330">
                  <c:v>16.627444000000001</c:v>
                </c:pt>
                <c:pt idx="75331">
                  <c:v>16.626602999999999</c:v>
                </c:pt>
                <c:pt idx="75332">
                  <c:v>16.625223999999999</c:v>
                </c:pt>
                <c:pt idx="75333">
                  <c:v>16.626189</c:v>
                </c:pt>
                <c:pt idx="75334">
                  <c:v>16.630393000000002</c:v>
                </c:pt>
                <c:pt idx="75335">
                  <c:v>16.628181999999999</c:v>
                </c:pt>
                <c:pt idx="75336">
                  <c:v>16.622575999999999</c:v>
                </c:pt>
                <c:pt idx="75337">
                  <c:v>16.625361000000002</c:v>
                </c:pt>
                <c:pt idx="75338">
                  <c:v>16.62931</c:v>
                </c:pt>
                <c:pt idx="75339">
                  <c:v>16.626584999999999</c:v>
                </c:pt>
                <c:pt idx="75340">
                  <c:v>16.624894000000001</c:v>
                </c:pt>
                <c:pt idx="75341">
                  <c:v>16.624670999999999</c:v>
                </c:pt>
                <c:pt idx="75342">
                  <c:v>16.624811000000001</c:v>
                </c:pt>
                <c:pt idx="75343">
                  <c:v>16.627203000000002</c:v>
                </c:pt>
                <c:pt idx="75344">
                  <c:v>16.630206000000001</c:v>
                </c:pt>
                <c:pt idx="75345">
                  <c:v>16.632041999999998</c:v>
                </c:pt>
                <c:pt idx="75346">
                  <c:v>16.63026</c:v>
                </c:pt>
                <c:pt idx="75347">
                  <c:v>16.628074000000002</c:v>
                </c:pt>
                <c:pt idx="75348">
                  <c:v>16.630655999999998</c:v>
                </c:pt>
                <c:pt idx="75349">
                  <c:v>16.632496</c:v>
                </c:pt>
                <c:pt idx="75350">
                  <c:v>16.631883999999999</c:v>
                </c:pt>
                <c:pt idx="75351">
                  <c:v>16.632268</c:v>
                </c:pt>
                <c:pt idx="75352">
                  <c:v>16.631432</c:v>
                </c:pt>
                <c:pt idx="75353">
                  <c:v>16.630776000000001</c:v>
                </c:pt>
                <c:pt idx="75354">
                  <c:v>16.632242999999999</c:v>
                </c:pt>
                <c:pt idx="75355">
                  <c:v>16.634079</c:v>
                </c:pt>
                <c:pt idx="75356">
                  <c:v>16.636085999999999</c:v>
                </c:pt>
                <c:pt idx="75357">
                  <c:v>16.635877000000001</c:v>
                </c:pt>
                <c:pt idx="75358">
                  <c:v>16.638891999999998</c:v>
                </c:pt>
                <c:pt idx="75359">
                  <c:v>16.640066000000001</c:v>
                </c:pt>
                <c:pt idx="75360">
                  <c:v>16.632919999999999</c:v>
                </c:pt>
                <c:pt idx="75361">
                  <c:v>16.632276000000001</c:v>
                </c:pt>
                <c:pt idx="75362">
                  <c:v>16.639502</c:v>
                </c:pt>
                <c:pt idx="75363">
                  <c:v>16.641425999999999</c:v>
                </c:pt>
                <c:pt idx="75364">
                  <c:v>16.641701999999999</c:v>
                </c:pt>
                <c:pt idx="75365">
                  <c:v>16.640695000000001</c:v>
                </c:pt>
                <c:pt idx="75366">
                  <c:v>16.637575999999999</c:v>
                </c:pt>
                <c:pt idx="75367">
                  <c:v>16.641715999999999</c:v>
                </c:pt>
                <c:pt idx="75368">
                  <c:v>16.646757000000001</c:v>
                </c:pt>
                <c:pt idx="75369">
                  <c:v>16.643484999999998</c:v>
                </c:pt>
                <c:pt idx="75370">
                  <c:v>16.640114000000001</c:v>
                </c:pt>
                <c:pt idx="75371">
                  <c:v>16.64209</c:v>
                </c:pt>
                <c:pt idx="75372">
                  <c:v>16.643388999999999</c:v>
                </c:pt>
                <c:pt idx="75373">
                  <c:v>16.641646999999999</c:v>
                </c:pt>
                <c:pt idx="75374">
                  <c:v>16.644015</c:v>
                </c:pt>
                <c:pt idx="75375">
                  <c:v>16.650237000000001</c:v>
                </c:pt>
                <c:pt idx="75376">
                  <c:v>16.648329</c:v>
                </c:pt>
                <c:pt idx="75377">
                  <c:v>16.638218999999999</c:v>
                </c:pt>
                <c:pt idx="75378">
                  <c:v>16.636218</c:v>
                </c:pt>
                <c:pt idx="75379">
                  <c:v>16.640084000000002</c:v>
                </c:pt>
                <c:pt idx="75380">
                  <c:v>16.641439999999999</c:v>
                </c:pt>
                <c:pt idx="75381">
                  <c:v>16.641783</c:v>
                </c:pt>
                <c:pt idx="75382">
                  <c:v>16.641617</c:v>
                </c:pt>
                <c:pt idx="75383">
                  <c:v>16.640871000000001</c:v>
                </c:pt>
                <c:pt idx="75384">
                  <c:v>16.641093000000001</c:v>
                </c:pt>
                <c:pt idx="75385">
                  <c:v>16.641663999999999</c:v>
                </c:pt>
                <c:pt idx="75386">
                  <c:v>16.640170999999999</c:v>
                </c:pt>
                <c:pt idx="75387">
                  <c:v>16.637612000000001</c:v>
                </c:pt>
                <c:pt idx="75388">
                  <c:v>16.640155</c:v>
                </c:pt>
                <c:pt idx="75389">
                  <c:v>16.641446999999999</c:v>
                </c:pt>
                <c:pt idx="75390">
                  <c:v>16.639503999999999</c:v>
                </c:pt>
                <c:pt idx="75391">
                  <c:v>16.639844</c:v>
                </c:pt>
                <c:pt idx="75392">
                  <c:v>16.640968000000001</c:v>
                </c:pt>
                <c:pt idx="75393">
                  <c:v>16.642242</c:v>
                </c:pt>
                <c:pt idx="75394">
                  <c:v>16.642876000000001</c:v>
                </c:pt>
                <c:pt idx="75395">
                  <c:v>16.639516</c:v>
                </c:pt>
                <c:pt idx="75396">
                  <c:v>16.639219000000001</c:v>
                </c:pt>
                <c:pt idx="75397">
                  <c:v>16.643025999999999</c:v>
                </c:pt>
                <c:pt idx="75398">
                  <c:v>16.64554</c:v>
                </c:pt>
                <c:pt idx="75399">
                  <c:v>16.647417000000001</c:v>
                </c:pt>
                <c:pt idx="75400">
                  <c:v>16.647309</c:v>
                </c:pt>
                <c:pt idx="75401">
                  <c:v>16.645544999999998</c:v>
                </c:pt>
                <c:pt idx="75402">
                  <c:v>16.644435000000001</c:v>
                </c:pt>
                <c:pt idx="75403">
                  <c:v>16.645530999999998</c:v>
                </c:pt>
                <c:pt idx="75404">
                  <c:v>16.649464999999999</c:v>
                </c:pt>
                <c:pt idx="75405">
                  <c:v>16.649424</c:v>
                </c:pt>
                <c:pt idx="75406">
                  <c:v>16.646115000000002</c:v>
                </c:pt>
                <c:pt idx="75407">
                  <c:v>16.644839999999999</c:v>
                </c:pt>
                <c:pt idx="75408">
                  <c:v>16.645934</c:v>
                </c:pt>
                <c:pt idx="75409">
                  <c:v>16.649077999999999</c:v>
                </c:pt>
                <c:pt idx="75410">
                  <c:v>16.651755999999999</c:v>
                </c:pt>
                <c:pt idx="75411">
                  <c:v>16.651185999999999</c:v>
                </c:pt>
                <c:pt idx="75412">
                  <c:v>16.651662000000002</c:v>
                </c:pt>
                <c:pt idx="75413">
                  <c:v>16.653027999999999</c:v>
                </c:pt>
                <c:pt idx="75414">
                  <c:v>16.653448000000001</c:v>
                </c:pt>
                <c:pt idx="75415">
                  <c:v>16.653243</c:v>
                </c:pt>
                <c:pt idx="75416">
                  <c:v>16.651126000000001</c:v>
                </c:pt>
                <c:pt idx="75417">
                  <c:v>16.648057000000001</c:v>
                </c:pt>
                <c:pt idx="75418">
                  <c:v>16.648243999999998</c:v>
                </c:pt>
                <c:pt idx="75419">
                  <c:v>16.649972999999999</c:v>
                </c:pt>
                <c:pt idx="75420">
                  <c:v>16.649298999999999</c:v>
                </c:pt>
                <c:pt idx="75421">
                  <c:v>16.649003</c:v>
                </c:pt>
                <c:pt idx="75422">
                  <c:v>16.653168000000001</c:v>
                </c:pt>
                <c:pt idx="75423">
                  <c:v>16.653416</c:v>
                </c:pt>
                <c:pt idx="75424">
                  <c:v>16.65194</c:v>
                </c:pt>
                <c:pt idx="75425">
                  <c:v>16.656545000000001</c:v>
                </c:pt>
                <c:pt idx="75426">
                  <c:v>16.655974000000001</c:v>
                </c:pt>
                <c:pt idx="75427">
                  <c:v>16.651095000000002</c:v>
                </c:pt>
                <c:pt idx="75428">
                  <c:v>16.656130000000001</c:v>
                </c:pt>
                <c:pt idx="75429">
                  <c:v>16.662291</c:v>
                </c:pt>
                <c:pt idx="75430">
                  <c:v>16.658829999999998</c:v>
                </c:pt>
                <c:pt idx="75431">
                  <c:v>16.650834</c:v>
                </c:pt>
                <c:pt idx="75432">
                  <c:v>16.647869</c:v>
                </c:pt>
                <c:pt idx="75433">
                  <c:v>16.65005</c:v>
                </c:pt>
                <c:pt idx="75434">
                  <c:v>16.649839</c:v>
                </c:pt>
                <c:pt idx="75435">
                  <c:v>16.649491999999999</c:v>
                </c:pt>
                <c:pt idx="75436">
                  <c:v>16.653915999999999</c:v>
                </c:pt>
                <c:pt idx="75437">
                  <c:v>16.656293999999999</c:v>
                </c:pt>
                <c:pt idx="75438">
                  <c:v>16.655117000000001</c:v>
                </c:pt>
                <c:pt idx="75439">
                  <c:v>16.654264000000001</c:v>
                </c:pt>
                <c:pt idx="75440">
                  <c:v>16.655225999999999</c:v>
                </c:pt>
                <c:pt idx="75441">
                  <c:v>16.653942000000001</c:v>
                </c:pt>
                <c:pt idx="75442">
                  <c:v>16.647490000000001</c:v>
                </c:pt>
                <c:pt idx="75443">
                  <c:v>16.648512</c:v>
                </c:pt>
                <c:pt idx="75444">
                  <c:v>16.659016999999999</c:v>
                </c:pt>
                <c:pt idx="75445">
                  <c:v>16.659196000000001</c:v>
                </c:pt>
                <c:pt idx="75446">
                  <c:v>16.654529</c:v>
                </c:pt>
                <c:pt idx="75447">
                  <c:v>16.655684000000001</c:v>
                </c:pt>
                <c:pt idx="75448">
                  <c:v>16.656631999999998</c:v>
                </c:pt>
                <c:pt idx="75449">
                  <c:v>16.656832000000001</c:v>
                </c:pt>
                <c:pt idx="75450">
                  <c:v>16.656618000000002</c:v>
                </c:pt>
                <c:pt idx="75451">
                  <c:v>16.659469000000001</c:v>
                </c:pt>
                <c:pt idx="75452">
                  <c:v>16.662848</c:v>
                </c:pt>
                <c:pt idx="75453">
                  <c:v>16.659426</c:v>
                </c:pt>
                <c:pt idx="75454">
                  <c:v>16.659770999999999</c:v>
                </c:pt>
                <c:pt idx="75455">
                  <c:v>16.664947000000002</c:v>
                </c:pt>
                <c:pt idx="75456">
                  <c:v>16.66076</c:v>
                </c:pt>
                <c:pt idx="75457">
                  <c:v>16.654102999999999</c:v>
                </c:pt>
                <c:pt idx="75458">
                  <c:v>16.657816</c:v>
                </c:pt>
                <c:pt idx="75459">
                  <c:v>16.662416</c:v>
                </c:pt>
                <c:pt idx="75460">
                  <c:v>16.662822999999999</c:v>
                </c:pt>
                <c:pt idx="75461">
                  <c:v>16.661574999999999</c:v>
                </c:pt>
                <c:pt idx="75462">
                  <c:v>16.659396000000001</c:v>
                </c:pt>
                <c:pt idx="75463">
                  <c:v>16.657724999999999</c:v>
                </c:pt>
                <c:pt idx="75464">
                  <c:v>16.658937999999999</c:v>
                </c:pt>
                <c:pt idx="75465">
                  <c:v>16.661643999999999</c:v>
                </c:pt>
                <c:pt idx="75466">
                  <c:v>16.661725000000001</c:v>
                </c:pt>
                <c:pt idx="75467">
                  <c:v>16.661916999999999</c:v>
                </c:pt>
                <c:pt idx="75468">
                  <c:v>16.664632999999998</c:v>
                </c:pt>
                <c:pt idx="75469">
                  <c:v>16.663361999999999</c:v>
                </c:pt>
                <c:pt idx="75470">
                  <c:v>16.660221</c:v>
                </c:pt>
                <c:pt idx="75471">
                  <c:v>16.663062</c:v>
                </c:pt>
                <c:pt idx="75472">
                  <c:v>16.664636000000002</c:v>
                </c:pt>
                <c:pt idx="75473">
                  <c:v>16.662965</c:v>
                </c:pt>
                <c:pt idx="75474">
                  <c:v>16.664207999999999</c:v>
                </c:pt>
                <c:pt idx="75475">
                  <c:v>16.664182</c:v>
                </c:pt>
                <c:pt idx="75476">
                  <c:v>16.662068999999999</c:v>
                </c:pt>
                <c:pt idx="75477">
                  <c:v>16.663238</c:v>
                </c:pt>
                <c:pt idx="75478">
                  <c:v>16.664366000000001</c:v>
                </c:pt>
                <c:pt idx="75479">
                  <c:v>16.663761999999998</c:v>
                </c:pt>
                <c:pt idx="75480">
                  <c:v>16.665431999999999</c:v>
                </c:pt>
                <c:pt idx="75481">
                  <c:v>16.662161000000001</c:v>
                </c:pt>
                <c:pt idx="75482">
                  <c:v>16.657854</c:v>
                </c:pt>
                <c:pt idx="75483">
                  <c:v>16.661608999999999</c:v>
                </c:pt>
                <c:pt idx="75484">
                  <c:v>16.663494</c:v>
                </c:pt>
                <c:pt idx="75485">
                  <c:v>16.661951999999999</c:v>
                </c:pt>
                <c:pt idx="75486">
                  <c:v>16.66628</c:v>
                </c:pt>
                <c:pt idx="75487">
                  <c:v>16.665101</c:v>
                </c:pt>
                <c:pt idx="75488">
                  <c:v>16.662068000000001</c:v>
                </c:pt>
                <c:pt idx="75489">
                  <c:v>16.665036000000001</c:v>
                </c:pt>
                <c:pt idx="75490">
                  <c:v>16.663551999999999</c:v>
                </c:pt>
                <c:pt idx="75491">
                  <c:v>16.658783</c:v>
                </c:pt>
                <c:pt idx="75492">
                  <c:v>16.659064000000001</c:v>
                </c:pt>
                <c:pt idx="75493">
                  <c:v>16.662600000000001</c:v>
                </c:pt>
                <c:pt idx="75494">
                  <c:v>16.663297</c:v>
                </c:pt>
                <c:pt idx="75495">
                  <c:v>16.663898</c:v>
                </c:pt>
                <c:pt idx="75496">
                  <c:v>16.669350999999999</c:v>
                </c:pt>
                <c:pt idx="75497">
                  <c:v>16.672478000000002</c:v>
                </c:pt>
                <c:pt idx="75498">
                  <c:v>16.671693999999999</c:v>
                </c:pt>
                <c:pt idx="75499">
                  <c:v>16.671704999999999</c:v>
                </c:pt>
                <c:pt idx="75500">
                  <c:v>16.673818000000001</c:v>
                </c:pt>
                <c:pt idx="75501">
                  <c:v>16.672684</c:v>
                </c:pt>
                <c:pt idx="75502">
                  <c:v>16.669606999999999</c:v>
                </c:pt>
                <c:pt idx="75503">
                  <c:v>16.670456000000001</c:v>
                </c:pt>
                <c:pt idx="75504">
                  <c:v>16.673456000000002</c:v>
                </c:pt>
                <c:pt idx="75505">
                  <c:v>16.676871999999999</c:v>
                </c:pt>
                <c:pt idx="75506">
                  <c:v>16.675701</c:v>
                </c:pt>
                <c:pt idx="75507">
                  <c:v>16.670601999999999</c:v>
                </c:pt>
                <c:pt idx="75508">
                  <c:v>16.673888999999999</c:v>
                </c:pt>
                <c:pt idx="75509">
                  <c:v>16.680997000000001</c:v>
                </c:pt>
                <c:pt idx="75510">
                  <c:v>16.682853999999999</c:v>
                </c:pt>
                <c:pt idx="75511">
                  <c:v>16.683050000000001</c:v>
                </c:pt>
                <c:pt idx="75512">
                  <c:v>16.682091</c:v>
                </c:pt>
                <c:pt idx="75513">
                  <c:v>16.680116999999999</c:v>
                </c:pt>
                <c:pt idx="75514">
                  <c:v>16.680741999999999</c:v>
                </c:pt>
                <c:pt idx="75515">
                  <c:v>16.68008</c:v>
                </c:pt>
                <c:pt idx="75516">
                  <c:v>16.679127999999999</c:v>
                </c:pt>
                <c:pt idx="75517">
                  <c:v>16.682022</c:v>
                </c:pt>
                <c:pt idx="75518">
                  <c:v>16.682893</c:v>
                </c:pt>
                <c:pt idx="75519">
                  <c:v>16.677032000000001</c:v>
                </c:pt>
                <c:pt idx="75520">
                  <c:v>16.673683</c:v>
                </c:pt>
                <c:pt idx="75521">
                  <c:v>16.675733000000001</c:v>
                </c:pt>
                <c:pt idx="75522">
                  <c:v>16.675488999999999</c:v>
                </c:pt>
                <c:pt idx="75523">
                  <c:v>16.672561000000002</c:v>
                </c:pt>
                <c:pt idx="75524">
                  <c:v>16.675657999999999</c:v>
                </c:pt>
                <c:pt idx="75525">
                  <c:v>16.681054</c:v>
                </c:pt>
                <c:pt idx="75526">
                  <c:v>16.678477000000001</c:v>
                </c:pt>
                <c:pt idx="75527">
                  <c:v>16.671137999999999</c:v>
                </c:pt>
                <c:pt idx="75528">
                  <c:v>16.671603999999999</c:v>
                </c:pt>
                <c:pt idx="75529">
                  <c:v>16.675419999999999</c:v>
                </c:pt>
                <c:pt idx="75530">
                  <c:v>16.673321000000001</c:v>
                </c:pt>
                <c:pt idx="75531">
                  <c:v>16.671794999999999</c:v>
                </c:pt>
                <c:pt idx="75532">
                  <c:v>16.674071999999999</c:v>
                </c:pt>
                <c:pt idx="75533">
                  <c:v>16.677291</c:v>
                </c:pt>
                <c:pt idx="75534">
                  <c:v>16.679492</c:v>
                </c:pt>
                <c:pt idx="75535">
                  <c:v>16.678972999999999</c:v>
                </c:pt>
                <c:pt idx="75536">
                  <c:v>16.677883999999999</c:v>
                </c:pt>
                <c:pt idx="75537">
                  <c:v>16.679807</c:v>
                </c:pt>
                <c:pt idx="75538">
                  <c:v>16.684894</c:v>
                </c:pt>
                <c:pt idx="75539">
                  <c:v>16.687117000000001</c:v>
                </c:pt>
                <c:pt idx="75540">
                  <c:v>16.685970000000001</c:v>
                </c:pt>
                <c:pt idx="75541">
                  <c:v>16.686923</c:v>
                </c:pt>
                <c:pt idx="75542">
                  <c:v>16.689433999999999</c:v>
                </c:pt>
                <c:pt idx="75543">
                  <c:v>16.688077</c:v>
                </c:pt>
                <c:pt idx="75544">
                  <c:v>16.687846</c:v>
                </c:pt>
                <c:pt idx="75545">
                  <c:v>16.689129000000001</c:v>
                </c:pt>
                <c:pt idx="75546">
                  <c:v>16.683959999999999</c:v>
                </c:pt>
                <c:pt idx="75547">
                  <c:v>16.681322999999999</c:v>
                </c:pt>
                <c:pt idx="75548">
                  <c:v>16.683572999999999</c:v>
                </c:pt>
                <c:pt idx="75549">
                  <c:v>16.684168</c:v>
                </c:pt>
                <c:pt idx="75550">
                  <c:v>16.687504000000001</c:v>
                </c:pt>
                <c:pt idx="75551">
                  <c:v>16.687736999999998</c:v>
                </c:pt>
                <c:pt idx="75552">
                  <c:v>16.685272000000001</c:v>
                </c:pt>
                <c:pt idx="75553">
                  <c:v>16.686195999999999</c:v>
                </c:pt>
                <c:pt idx="75554">
                  <c:v>16.686724000000002</c:v>
                </c:pt>
                <c:pt idx="75555">
                  <c:v>16.683623000000001</c:v>
                </c:pt>
                <c:pt idx="75556">
                  <c:v>16.682884999999999</c:v>
                </c:pt>
                <c:pt idx="75557">
                  <c:v>16.685400999999999</c:v>
                </c:pt>
                <c:pt idx="75558">
                  <c:v>16.686496999999999</c:v>
                </c:pt>
                <c:pt idx="75559">
                  <c:v>16.685879</c:v>
                </c:pt>
                <c:pt idx="75560">
                  <c:v>16.687898000000001</c:v>
                </c:pt>
                <c:pt idx="75561">
                  <c:v>16.688141999999999</c:v>
                </c:pt>
                <c:pt idx="75562">
                  <c:v>16.686074000000001</c:v>
                </c:pt>
                <c:pt idx="75563">
                  <c:v>16.684805000000001</c:v>
                </c:pt>
                <c:pt idx="75564">
                  <c:v>16.683429</c:v>
                </c:pt>
                <c:pt idx="75565">
                  <c:v>16.683544999999999</c:v>
                </c:pt>
                <c:pt idx="75566">
                  <c:v>16.686532</c:v>
                </c:pt>
                <c:pt idx="75567">
                  <c:v>16.686171999999999</c:v>
                </c:pt>
                <c:pt idx="75568">
                  <c:v>16.682753999999999</c:v>
                </c:pt>
                <c:pt idx="75569">
                  <c:v>16.681567999999999</c:v>
                </c:pt>
                <c:pt idx="75570">
                  <c:v>16.681014999999999</c:v>
                </c:pt>
                <c:pt idx="75571">
                  <c:v>16.679324999999999</c:v>
                </c:pt>
                <c:pt idx="75572">
                  <c:v>16.679482</c:v>
                </c:pt>
                <c:pt idx="75573">
                  <c:v>16.680603999999999</c:v>
                </c:pt>
                <c:pt idx="75574">
                  <c:v>16.682981999999999</c:v>
                </c:pt>
                <c:pt idx="75575">
                  <c:v>16.684588999999999</c:v>
                </c:pt>
                <c:pt idx="75576">
                  <c:v>16.681431</c:v>
                </c:pt>
                <c:pt idx="75577">
                  <c:v>16.681124000000001</c:v>
                </c:pt>
                <c:pt idx="75578">
                  <c:v>16.684263999999999</c:v>
                </c:pt>
                <c:pt idx="75579">
                  <c:v>16.681833000000001</c:v>
                </c:pt>
                <c:pt idx="75580">
                  <c:v>16.68009</c:v>
                </c:pt>
                <c:pt idx="75581">
                  <c:v>16.682790000000001</c:v>
                </c:pt>
                <c:pt idx="75582">
                  <c:v>16.683236999999998</c:v>
                </c:pt>
                <c:pt idx="75583">
                  <c:v>16.680819</c:v>
                </c:pt>
                <c:pt idx="75584">
                  <c:v>16.682151000000001</c:v>
                </c:pt>
                <c:pt idx="75585">
                  <c:v>16.685469000000001</c:v>
                </c:pt>
                <c:pt idx="75586">
                  <c:v>16.685214999999999</c:v>
                </c:pt>
                <c:pt idx="75587">
                  <c:v>16.683727999999999</c:v>
                </c:pt>
                <c:pt idx="75588">
                  <c:v>16.684894</c:v>
                </c:pt>
                <c:pt idx="75589">
                  <c:v>16.684901</c:v>
                </c:pt>
                <c:pt idx="75590">
                  <c:v>16.684418999999998</c:v>
                </c:pt>
                <c:pt idx="75591">
                  <c:v>16.690028000000002</c:v>
                </c:pt>
                <c:pt idx="75592">
                  <c:v>16.694226</c:v>
                </c:pt>
                <c:pt idx="75593">
                  <c:v>16.691835999999999</c:v>
                </c:pt>
                <c:pt idx="75594">
                  <c:v>16.692529</c:v>
                </c:pt>
                <c:pt idx="75595">
                  <c:v>16.696573000000001</c:v>
                </c:pt>
                <c:pt idx="75596">
                  <c:v>16.698114</c:v>
                </c:pt>
                <c:pt idx="75597">
                  <c:v>16.696027000000001</c:v>
                </c:pt>
                <c:pt idx="75598">
                  <c:v>16.693006</c:v>
                </c:pt>
                <c:pt idx="75599">
                  <c:v>16.691407999999999</c:v>
                </c:pt>
                <c:pt idx="75600">
                  <c:v>16.690564999999999</c:v>
                </c:pt>
                <c:pt idx="75601">
                  <c:v>16.692572999999999</c:v>
                </c:pt>
                <c:pt idx="75602">
                  <c:v>16.696950000000001</c:v>
                </c:pt>
                <c:pt idx="75603">
                  <c:v>16.697365000000001</c:v>
                </c:pt>
                <c:pt idx="75604">
                  <c:v>16.697092000000001</c:v>
                </c:pt>
                <c:pt idx="75605">
                  <c:v>16.700164000000001</c:v>
                </c:pt>
                <c:pt idx="75606">
                  <c:v>16.699452000000001</c:v>
                </c:pt>
                <c:pt idx="75607">
                  <c:v>16.697742000000002</c:v>
                </c:pt>
                <c:pt idx="75608">
                  <c:v>16.702179999999998</c:v>
                </c:pt>
                <c:pt idx="75609">
                  <c:v>16.701771000000001</c:v>
                </c:pt>
                <c:pt idx="75610">
                  <c:v>16.695350999999999</c:v>
                </c:pt>
                <c:pt idx="75611">
                  <c:v>16.694254999999998</c:v>
                </c:pt>
                <c:pt idx="75612">
                  <c:v>16.696183000000001</c:v>
                </c:pt>
                <c:pt idx="75613">
                  <c:v>16.698598</c:v>
                </c:pt>
                <c:pt idx="75614">
                  <c:v>16.697001</c:v>
                </c:pt>
                <c:pt idx="75615">
                  <c:v>16.691922999999999</c:v>
                </c:pt>
                <c:pt idx="75616">
                  <c:v>16.694185999999998</c:v>
                </c:pt>
                <c:pt idx="75617">
                  <c:v>16.698566</c:v>
                </c:pt>
                <c:pt idx="75618">
                  <c:v>16.699019</c:v>
                </c:pt>
                <c:pt idx="75619">
                  <c:v>16.697220000000002</c:v>
                </c:pt>
                <c:pt idx="75620">
                  <c:v>16.696963</c:v>
                </c:pt>
                <c:pt idx="75621">
                  <c:v>16.698131</c:v>
                </c:pt>
                <c:pt idx="75622">
                  <c:v>16.697721000000001</c:v>
                </c:pt>
                <c:pt idx="75623">
                  <c:v>16.697543</c:v>
                </c:pt>
                <c:pt idx="75624">
                  <c:v>16.702849000000001</c:v>
                </c:pt>
                <c:pt idx="75625">
                  <c:v>16.702473000000001</c:v>
                </c:pt>
                <c:pt idx="75626">
                  <c:v>16.692613999999999</c:v>
                </c:pt>
                <c:pt idx="75627">
                  <c:v>16.691067</c:v>
                </c:pt>
                <c:pt idx="75628">
                  <c:v>16.695875999999998</c:v>
                </c:pt>
                <c:pt idx="75629">
                  <c:v>16.700745999999999</c:v>
                </c:pt>
                <c:pt idx="75630">
                  <c:v>16.703054000000002</c:v>
                </c:pt>
                <c:pt idx="75631">
                  <c:v>16.699204999999999</c:v>
                </c:pt>
                <c:pt idx="75632">
                  <c:v>16.701920999999999</c:v>
                </c:pt>
                <c:pt idx="75633">
                  <c:v>16.703006999999999</c:v>
                </c:pt>
                <c:pt idx="75634">
                  <c:v>16.698426000000001</c:v>
                </c:pt>
                <c:pt idx="75635">
                  <c:v>16.701049999999999</c:v>
                </c:pt>
                <c:pt idx="75636">
                  <c:v>16.701996999999999</c:v>
                </c:pt>
                <c:pt idx="75637">
                  <c:v>16.699503</c:v>
                </c:pt>
                <c:pt idx="75638">
                  <c:v>16.702294999999999</c:v>
                </c:pt>
                <c:pt idx="75639">
                  <c:v>16.703979</c:v>
                </c:pt>
                <c:pt idx="75640">
                  <c:v>16.703468999999998</c:v>
                </c:pt>
                <c:pt idx="75641">
                  <c:v>16.703406999999999</c:v>
                </c:pt>
                <c:pt idx="75642">
                  <c:v>16.704787</c:v>
                </c:pt>
                <c:pt idx="75643">
                  <c:v>16.707761999999999</c:v>
                </c:pt>
                <c:pt idx="75644">
                  <c:v>16.711345999999999</c:v>
                </c:pt>
                <c:pt idx="75645">
                  <c:v>16.711039</c:v>
                </c:pt>
                <c:pt idx="75646">
                  <c:v>16.706185999999999</c:v>
                </c:pt>
                <c:pt idx="75647">
                  <c:v>16.703811999999999</c:v>
                </c:pt>
                <c:pt idx="75648">
                  <c:v>16.705784000000001</c:v>
                </c:pt>
                <c:pt idx="75649">
                  <c:v>16.708691000000002</c:v>
                </c:pt>
                <c:pt idx="75650">
                  <c:v>16.710985000000001</c:v>
                </c:pt>
                <c:pt idx="75651">
                  <c:v>16.70797</c:v>
                </c:pt>
                <c:pt idx="75652">
                  <c:v>16.703158999999999</c:v>
                </c:pt>
                <c:pt idx="75653">
                  <c:v>16.703844</c:v>
                </c:pt>
                <c:pt idx="75654">
                  <c:v>16.707218000000001</c:v>
                </c:pt>
                <c:pt idx="75655">
                  <c:v>16.713001999999999</c:v>
                </c:pt>
                <c:pt idx="75656">
                  <c:v>16.718105999999999</c:v>
                </c:pt>
                <c:pt idx="75657">
                  <c:v>16.716470999999999</c:v>
                </c:pt>
                <c:pt idx="75658">
                  <c:v>16.711399</c:v>
                </c:pt>
                <c:pt idx="75659">
                  <c:v>16.709897000000002</c:v>
                </c:pt>
                <c:pt idx="75660">
                  <c:v>16.713170999999999</c:v>
                </c:pt>
                <c:pt idx="75661">
                  <c:v>16.715278999999999</c:v>
                </c:pt>
                <c:pt idx="75662">
                  <c:v>16.712764</c:v>
                </c:pt>
                <c:pt idx="75663">
                  <c:v>16.708548</c:v>
                </c:pt>
                <c:pt idx="75664">
                  <c:v>16.708593</c:v>
                </c:pt>
                <c:pt idx="75665">
                  <c:v>16.711532999999999</c:v>
                </c:pt>
                <c:pt idx="75666">
                  <c:v>16.713291000000002</c:v>
                </c:pt>
                <c:pt idx="75667">
                  <c:v>16.713436999999999</c:v>
                </c:pt>
                <c:pt idx="75668">
                  <c:v>16.716428000000001</c:v>
                </c:pt>
                <c:pt idx="75669">
                  <c:v>16.719777000000001</c:v>
                </c:pt>
                <c:pt idx="75670">
                  <c:v>16.716953</c:v>
                </c:pt>
                <c:pt idx="75671">
                  <c:v>16.715413999999999</c:v>
                </c:pt>
                <c:pt idx="75672">
                  <c:v>16.717493999999999</c:v>
                </c:pt>
                <c:pt idx="75673">
                  <c:v>16.717137000000001</c:v>
                </c:pt>
                <c:pt idx="75674">
                  <c:v>16.717565</c:v>
                </c:pt>
                <c:pt idx="75675">
                  <c:v>16.720092999999999</c:v>
                </c:pt>
                <c:pt idx="75676">
                  <c:v>16.721018999999998</c:v>
                </c:pt>
                <c:pt idx="75677">
                  <c:v>16.720329</c:v>
                </c:pt>
                <c:pt idx="75678">
                  <c:v>16.723718999999999</c:v>
                </c:pt>
                <c:pt idx="75679">
                  <c:v>16.724864</c:v>
                </c:pt>
                <c:pt idx="75680">
                  <c:v>16.719474000000002</c:v>
                </c:pt>
                <c:pt idx="75681">
                  <c:v>16.720054000000001</c:v>
                </c:pt>
                <c:pt idx="75682">
                  <c:v>16.726571</c:v>
                </c:pt>
                <c:pt idx="75683">
                  <c:v>16.727861000000001</c:v>
                </c:pt>
                <c:pt idx="75684">
                  <c:v>16.725449000000001</c:v>
                </c:pt>
                <c:pt idx="75685">
                  <c:v>16.724166</c:v>
                </c:pt>
                <c:pt idx="75686">
                  <c:v>16.722833999999999</c:v>
                </c:pt>
                <c:pt idx="75687">
                  <c:v>16.720873999999998</c:v>
                </c:pt>
                <c:pt idx="75688">
                  <c:v>16.721098999999999</c:v>
                </c:pt>
                <c:pt idx="75689">
                  <c:v>16.720887999999999</c:v>
                </c:pt>
                <c:pt idx="75690">
                  <c:v>16.719228000000001</c:v>
                </c:pt>
                <c:pt idx="75691">
                  <c:v>16.719507</c:v>
                </c:pt>
                <c:pt idx="75692">
                  <c:v>16.719176000000001</c:v>
                </c:pt>
                <c:pt idx="75693">
                  <c:v>16.720199000000001</c:v>
                </c:pt>
                <c:pt idx="75694">
                  <c:v>16.72288</c:v>
                </c:pt>
                <c:pt idx="75695">
                  <c:v>16.721109999999999</c:v>
                </c:pt>
                <c:pt idx="75696">
                  <c:v>16.719242999999999</c:v>
                </c:pt>
                <c:pt idx="75697">
                  <c:v>16.721511</c:v>
                </c:pt>
                <c:pt idx="75698">
                  <c:v>16.724806999999998</c:v>
                </c:pt>
                <c:pt idx="75699">
                  <c:v>16.724678000000001</c:v>
                </c:pt>
                <c:pt idx="75700">
                  <c:v>16.723514999999999</c:v>
                </c:pt>
                <c:pt idx="75701">
                  <c:v>16.724440000000001</c:v>
                </c:pt>
                <c:pt idx="75702">
                  <c:v>16.724779999999999</c:v>
                </c:pt>
                <c:pt idx="75703">
                  <c:v>16.728717</c:v>
                </c:pt>
                <c:pt idx="75704">
                  <c:v>16.732223999999999</c:v>
                </c:pt>
                <c:pt idx="75705">
                  <c:v>16.732334000000002</c:v>
                </c:pt>
                <c:pt idx="75706">
                  <c:v>16.735772999999998</c:v>
                </c:pt>
                <c:pt idx="75707">
                  <c:v>16.734639000000001</c:v>
                </c:pt>
                <c:pt idx="75708">
                  <c:v>16.731356999999999</c:v>
                </c:pt>
                <c:pt idx="75709">
                  <c:v>16.735603000000001</c:v>
                </c:pt>
                <c:pt idx="75710">
                  <c:v>16.734476000000001</c:v>
                </c:pt>
                <c:pt idx="75711">
                  <c:v>16.729413000000001</c:v>
                </c:pt>
                <c:pt idx="75712">
                  <c:v>16.731328000000001</c:v>
                </c:pt>
                <c:pt idx="75713">
                  <c:v>16.732731999999999</c:v>
                </c:pt>
                <c:pt idx="75714">
                  <c:v>16.727930000000001</c:v>
                </c:pt>
                <c:pt idx="75715">
                  <c:v>16.724685000000001</c:v>
                </c:pt>
                <c:pt idx="75716">
                  <c:v>16.729011</c:v>
                </c:pt>
                <c:pt idx="75717">
                  <c:v>16.729728999999999</c:v>
                </c:pt>
                <c:pt idx="75718">
                  <c:v>16.726151000000002</c:v>
                </c:pt>
                <c:pt idx="75719">
                  <c:v>16.728270999999999</c:v>
                </c:pt>
                <c:pt idx="75720">
                  <c:v>16.730557999999998</c:v>
                </c:pt>
                <c:pt idx="75721">
                  <c:v>16.728249000000002</c:v>
                </c:pt>
                <c:pt idx="75722">
                  <c:v>16.72766</c:v>
                </c:pt>
                <c:pt idx="75723">
                  <c:v>16.729659000000002</c:v>
                </c:pt>
                <c:pt idx="75724">
                  <c:v>16.729818000000002</c:v>
                </c:pt>
                <c:pt idx="75725">
                  <c:v>16.728701000000001</c:v>
                </c:pt>
                <c:pt idx="75726">
                  <c:v>16.727117</c:v>
                </c:pt>
                <c:pt idx="75727">
                  <c:v>16.728776</c:v>
                </c:pt>
                <c:pt idx="75728">
                  <c:v>16.733584</c:v>
                </c:pt>
                <c:pt idx="75729">
                  <c:v>16.73283</c:v>
                </c:pt>
                <c:pt idx="75730">
                  <c:v>16.729838000000001</c:v>
                </c:pt>
                <c:pt idx="75731">
                  <c:v>16.732468999999998</c:v>
                </c:pt>
                <c:pt idx="75732">
                  <c:v>16.732828999999999</c:v>
                </c:pt>
                <c:pt idx="75733">
                  <c:v>16.728926999999999</c:v>
                </c:pt>
                <c:pt idx="75734">
                  <c:v>16.729852000000001</c:v>
                </c:pt>
                <c:pt idx="75735">
                  <c:v>16.730917999999999</c:v>
                </c:pt>
                <c:pt idx="75736">
                  <c:v>16.729057999999998</c:v>
                </c:pt>
                <c:pt idx="75737">
                  <c:v>16.730077000000001</c:v>
                </c:pt>
                <c:pt idx="75738">
                  <c:v>16.732111</c:v>
                </c:pt>
                <c:pt idx="75739">
                  <c:v>16.728808000000001</c:v>
                </c:pt>
                <c:pt idx="75740">
                  <c:v>16.727934000000001</c:v>
                </c:pt>
                <c:pt idx="75741">
                  <c:v>16.731479</c:v>
                </c:pt>
                <c:pt idx="75742">
                  <c:v>16.728698999999999</c:v>
                </c:pt>
                <c:pt idx="75743">
                  <c:v>16.726410999999999</c:v>
                </c:pt>
                <c:pt idx="75744">
                  <c:v>16.730616000000001</c:v>
                </c:pt>
                <c:pt idx="75745">
                  <c:v>16.732531000000002</c:v>
                </c:pt>
                <c:pt idx="75746">
                  <c:v>16.731897</c:v>
                </c:pt>
                <c:pt idx="75747">
                  <c:v>16.732728000000002</c:v>
                </c:pt>
                <c:pt idx="75748">
                  <c:v>16.730969000000002</c:v>
                </c:pt>
                <c:pt idx="75749">
                  <c:v>16.730402999999999</c:v>
                </c:pt>
                <c:pt idx="75750">
                  <c:v>16.732870999999999</c:v>
                </c:pt>
                <c:pt idx="75751">
                  <c:v>16.733308000000001</c:v>
                </c:pt>
                <c:pt idx="75752">
                  <c:v>16.73593</c:v>
                </c:pt>
                <c:pt idx="75753">
                  <c:v>16.738406999999999</c:v>
                </c:pt>
                <c:pt idx="75754">
                  <c:v>16.734938</c:v>
                </c:pt>
                <c:pt idx="75755">
                  <c:v>16.731732000000001</c:v>
                </c:pt>
                <c:pt idx="75756">
                  <c:v>16.732925000000002</c:v>
                </c:pt>
                <c:pt idx="75757">
                  <c:v>16.732475999999998</c:v>
                </c:pt>
                <c:pt idx="75758">
                  <c:v>16.730636000000001</c:v>
                </c:pt>
                <c:pt idx="75759">
                  <c:v>16.733242000000001</c:v>
                </c:pt>
                <c:pt idx="75760">
                  <c:v>16.736467999999999</c:v>
                </c:pt>
                <c:pt idx="75761">
                  <c:v>16.736554000000002</c:v>
                </c:pt>
                <c:pt idx="75762">
                  <c:v>16.733388999999999</c:v>
                </c:pt>
                <c:pt idx="75763">
                  <c:v>16.732396999999999</c:v>
                </c:pt>
                <c:pt idx="75764">
                  <c:v>16.733964</c:v>
                </c:pt>
                <c:pt idx="75765">
                  <c:v>16.732115</c:v>
                </c:pt>
                <c:pt idx="75766">
                  <c:v>16.729479999999999</c:v>
                </c:pt>
                <c:pt idx="75767">
                  <c:v>16.734047</c:v>
                </c:pt>
                <c:pt idx="75768">
                  <c:v>16.740017000000002</c:v>
                </c:pt>
                <c:pt idx="75769">
                  <c:v>16.740715000000002</c:v>
                </c:pt>
                <c:pt idx="75770">
                  <c:v>16.741775000000001</c:v>
                </c:pt>
                <c:pt idx="75771">
                  <c:v>16.743448000000001</c:v>
                </c:pt>
                <c:pt idx="75772">
                  <c:v>16.742008999999999</c:v>
                </c:pt>
                <c:pt idx="75773">
                  <c:v>16.741955000000001</c:v>
                </c:pt>
                <c:pt idx="75774">
                  <c:v>16.746144999999999</c:v>
                </c:pt>
                <c:pt idx="75775">
                  <c:v>16.746185000000001</c:v>
                </c:pt>
                <c:pt idx="75776">
                  <c:v>16.741903000000001</c:v>
                </c:pt>
                <c:pt idx="75777">
                  <c:v>16.740918000000001</c:v>
                </c:pt>
                <c:pt idx="75778">
                  <c:v>16.739241</c:v>
                </c:pt>
                <c:pt idx="75779">
                  <c:v>16.740390999999999</c:v>
                </c:pt>
                <c:pt idx="75780">
                  <c:v>16.743727</c:v>
                </c:pt>
                <c:pt idx="75781">
                  <c:v>16.741371999999998</c:v>
                </c:pt>
                <c:pt idx="75782">
                  <c:v>16.738785</c:v>
                </c:pt>
                <c:pt idx="75783">
                  <c:v>16.741761</c:v>
                </c:pt>
                <c:pt idx="75784">
                  <c:v>16.743544</c:v>
                </c:pt>
                <c:pt idx="75785">
                  <c:v>16.741444999999999</c:v>
                </c:pt>
                <c:pt idx="75786">
                  <c:v>16.739564000000001</c:v>
                </c:pt>
                <c:pt idx="75787">
                  <c:v>16.739961000000001</c:v>
                </c:pt>
                <c:pt idx="75788">
                  <c:v>16.742767000000001</c:v>
                </c:pt>
                <c:pt idx="75789">
                  <c:v>16.74362</c:v>
                </c:pt>
                <c:pt idx="75790">
                  <c:v>16.742412000000002</c:v>
                </c:pt>
                <c:pt idx="75791">
                  <c:v>16.742083999999998</c:v>
                </c:pt>
                <c:pt idx="75792">
                  <c:v>16.740372000000001</c:v>
                </c:pt>
                <c:pt idx="75793">
                  <c:v>16.737819999999999</c:v>
                </c:pt>
                <c:pt idx="75794">
                  <c:v>16.737698999999999</c:v>
                </c:pt>
                <c:pt idx="75795">
                  <c:v>16.739379</c:v>
                </c:pt>
                <c:pt idx="75796">
                  <c:v>16.742892999999999</c:v>
                </c:pt>
                <c:pt idx="75797">
                  <c:v>16.747937</c:v>
                </c:pt>
                <c:pt idx="75798">
                  <c:v>16.748481999999999</c:v>
                </c:pt>
                <c:pt idx="75799">
                  <c:v>16.745315000000002</c:v>
                </c:pt>
                <c:pt idx="75800">
                  <c:v>16.745778999999999</c:v>
                </c:pt>
                <c:pt idx="75801">
                  <c:v>16.744736</c:v>
                </c:pt>
                <c:pt idx="75802">
                  <c:v>16.739801</c:v>
                </c:pt>
                <c:pt idx="75803">
                  <c:v>16.742925</c:v>
                </c:pt>
                <c:pt idx="75804">
                  <c:v>16.749268000000001</c:v>
                </c:pt>
                <c:pt idx="75805">
                  <c:v>16.747249</c:v>
                </c:pt>
                <c:pt idx="75806">
                  <c:v>16.745419999999999</c:v>
                </c:pt>
                <c:pt idx="75807">
                  <c:v>16.748823999999999</c:v>
                </c:pt>
                <c:pt idx="75808">
                  <c:v>16.749721000000001</c:v>
                </c:pt>
                <c:pt idx="75809">
                  <c:v>16.747596999999999</c:v>
                </c:pt>
                <c:pt idx="75810">
                  <c:v>16.745055000000001</c:v>
                </c:pt>
                <c:pt idx="75811">
                  <c:v>16.745284000000002</c:v>
                </c:pt>
                <c:pt idx="75812">
                  <c:v>16.749977000000001</c:v>
                </c:pt>
                <c:pt idx="75813">
                  <c:v>16.748894</c:v>
                </c:pt>
                <c:pt idx="75814">
                  <c:v>16.745760000000001</c:v>
                </c:pt>
                <c:pt idx="75815">
                  <c:v>16.751179</c:v>
                </c:pt>
                <c:pt idx="75816">
                  <c:v>16.760498999999999</c:v>
                </c:pt>
                <c:pt idx="75817">
                  <c:v>16.760662</c:v>
                </c:pt>
                <c:pt idx="75818">
                  <c:v>16.753433999999999</c:v>
                </c:pt>
                <c:pt idx="75819">
                  <c:v>16.750622</c:v>
                </c:pt>
                <c:pt idx="75820">
                  <c:v>16.753865000000001</c:v>
                </c:pt>
                <c:pt idx="75821">
                  <c:v>16.756461000000002</c:v>
                </c:pt>
                <c:pt idx="75822">
                  <c:v>16.755793000000001</c:v>
                </c:pt>
                <c:pt idx="75823">
                  <c:v>16.756539</c:v>
                </c:pt>
                <c:pt idx="75824">
                  <c:v>16.756879000000001</c:v>
                </c:pt>
                <c:pt idx="75825">
                  <c:v>16.752137999999999</c:v>
                </c:pt>
                <c:pt idx="75826">
                  <c:v>16.751518999999998</c:v>
                </c:pt>
                <c:pt idx="75827">
                  <c:v>16.754446999999999</c:v>
                </c:pt>
                <c:pt idx="75828">
                  <c:v>16.753285000000002</c:v>
                </c:pt>
                <c:pt idx="75829">
                  <c:v>16.755763999999999</c:v>
                </c:pt>
                <c:pt idx="75830">
                  <c:v>16.760242000000002</c:v>
                </c:pt>
                <c:pt idx="75831">
                  <c:v>16.757436999999999</c:v>
                </c:pt>
                <c:pt idx="75832">
                  <c:v>16.753706999999999</c:v>
                </c:pt>
                <c:pt idx="75833">
                  <c:v>16.754857000000001</c:v>
                </c:pt>
                <c:pt idx="75834">
                  <c:v>16.755202000000001</c:v>
                </c:pt>
                <c:pt idx="75835">
                  <c:v>16.753851000000001</c:v>
                </c:pt>
                <c:pt idx="75836">
                  <c:v>16.753945999999999</c:v>
                </c:pt>
                <c:pt idx="75837">
                  <c:v>16.753571000000001</c:v>
                </c:pt>
                <c:pt idx="75838">
                  <c:v>16.75273</c:v>
                </c:pt>
                <c:pt idx="75839">
                  <c:v>16.754621</c:v>
                </c:pt>
                <c:pt idx="75840">
                  <c:v>16.755379000000001</c:v>
                </c:pt>
                <c:pt idx="75841">
                  <c:v>16.755863999999999</c:v>
                </c:pt>
                <c:pt idx="75842">
                  <c:v>16.758308</c:v>
                </c:pt>
                <c:pt idx="75843">
                  <c:v>16.759025000000001</c:v>
                </c:pt>
                <c:pt idx="75844">
                  <c:v>16.757366999999999</c:v>
                </c:pt>
                <c:pt idx="75845">
                  <c:v>16.759653</c:v>
                </c:pt>
                <c:pt idx="75846">
                  <c:v>16.760854999999999</c:v>
                </c:pt>
                <c:pt idx="75847">
                  <c:v>16.757289</c:v>
                </c:pt>
                <c:pt idx="75848">
                  <c:v>16.756247999999999</c:v>
                </c:pt>
                <c:pt idx="75849">
                  <c:v>16.75592</c:v>
                </c:pt>
                <c:pt idx="75850">
                  <c:v>16.754311999999999</c:v>
                </c:pt>
                <c:pt idx="75851">
                  <c:v>16.755336</c:v>
                </c:pt>
                <c:pt idx="75852">
                  <c:v>16.755845000000001</c:v>
                </c:pt>
                <c:pt idx="75853">
                  <c:v>16.755520000000001</c:v>
                </c:pt>
                <c:pt idx="75854">
                  <c:v>16.756150999999999</c:v>
                </c:pt>
                <c:pt idx="75855">
                  <c:v>16.755654</c:v>
                </c:pt>
                <c:pt idx="75856">
                  <c:v>16.754662</c:v>
                </c:pt>
                <c:pt idx="75857">
                  <c:v>16.755806</c:v>
                </c:pt>
                <c:pt idx="75858">
                  <c:v>16.756098000000001</c:v>
                </c:pt>
                <c:pt idx="75859">
                  <c:v>16.752592</c:v>
                </c:pt>
                <c:pt idx="75860">
                  <c:v>16.750826</c:v>
                </c:pt>
                <c:pt idx="75861">
                  <c:v>16.753077000000001</c:v>
                </c:pt>
                <c:pt idx="75862">
                  <c:v>16.756446</c:v>
                </c:pt>
                <c:pt idx="75863">
                  <c:v>16.761399999999998</c:v>
                </c:pt>
                <c:pt idx="75864">
                  <c:v>16.764669000000001</c:v>
                </c:pt>
                <c:pt idx="75865">
                  <c:v>16.764742999999999</c:v>
                </c:pt>
                <c:pt idx="75866">
                  <c:v>16.76613</c:v>
                </c:pt>
                <c:pt idx="75867">
                  <c:v>16.765998</c:v>
                </c:pt>
                <c:pt idx="75868">
                  <c:v>16.764471</c:v>
                </c:pt>
                <c:pt idx="75869">
                  <c:v>16.767097</c:v>
                </c:pt>
                <c:pt idx="75870">
                  <c:v>16.767399999999999</c:v>
                </c:pt>
                <c:pt idx="75871">
                  <c:v>16.764353</c:v>
                </c:pt>
                <c:pt idx="75872">
                  <c:v>16.763317000000001</c:v>
                </c:pt>
                <c:pt idx="75873">
                  <c:v>16.763051000000001</c:v>
                </c:pt>
                <c:pt idx="75874">
                  <c:v>16.764513999999998</c:v>
                </c:pt>
                <c:pt idx="75875">
                  <c:v>16.766838</c:v>
                </c:pt>
                <c:pt idx="75876">
                  <c:v>16.763660999999999</c:v>
                </c:pt>
                <c:pt idx="75877">
                  <c:v>16.763400000000001</c:v>
                </c:pt>
                <c:pt idx="75878">
                  <c:v>16.766639000000001</c:v>
                </c:pt>
                <c:pt idx="75879">
                  <c:v>16.764275999999999</c:v>
                </c:pt>
                <c:pt idx="75880">
                  <c:v>16.760460999999999</c:v>
                </c:pt>
                <c:pt idx="75881">
                  <c:v>16.763020999999998</c:v>
                </c:pt>
                <c:pt idx="75882">
                  <c:v>16.767406000000001</c:v>
                </c:pt>
                <c:pt idx="75883">
                  <c:v>16.767361000000001</c:v>
                </c:pt>
                <c:pt idx="75884">
                  <c:v>16.766787999999998</c:v>
                </c:pt>
                <c:pt idx="75885">
                  <c:v>16.767427000000001</c:v>
                </c:pt>
                <c:pt idx="75886">
                  <c:v>16.763299</c:v>
                </c:pt>
                <c:pt idx="75887">
                  <c:v>16.762277000000001</c:v>
                </c:pt>
                <c:pt idx="75888">
                  <c:v>16.765673</c:v>
                </c:pt>
                <c:pt idx="75889">
                  <c:v>16.764291</c:v>
                </c:pt>
                <c:pt idx="75890">
                  <c:v>16.762007000000001</c:v>
                </c:pt>
                <c:pt idx="75891">
                  <c:v>16.763902999999999</c:v>
                </c:pt>
                <c:pt idx="75892">
                  <c:v>16.763777999999999</c:v>
                </c:pt>
                <c:pt idx="75893">
                  <c:v>16.763083999999999</c:v>
                </c:pt>
                <c:pt idx="75894">
                  <c:v>16.763491999999999</c:v>
                </c:pt>
                <c:pt idx="75895">
                  <c:v>16.761657</c:v>
                </c:pt>
                <c:pt idx="75896">
                  <c:v>16.762725</c:v>
                </c:pt>
                <c:pt idx="75897">
                  <c:v>16.766691999999999</c:v>
                </c:pt>
                <c:pt idx="75898">
                  <c:v>16.767668</c:v>
                </c:pt>
                <c:pt idx="75899">
                  <c:v>16.766544</c:v>
                </c:pt>
                <c:pt idx="75900">
                  <c:v>16.764092000000002</c:v>
                </c:pt>
                <c:pt idx="75901">
                  <c:v>16.764924000000001</c:v>
                </c:pt>
                <c:pt idx="75902">
                  <c:v>16.770105000000001</c:v>
                </c:pt>
                <c:pt idx="75903">
                  <c:v>16.774875000000002</c:v>
                </c:pt>
                <c:pt idx="75904">
                  <c:v>16.772434000000001</c:v>
                </c:pt>
                <c:pt idx="75905">
                  <c:v>16.772739999999999</c:v>
                </c:pt>
                <c:pt idx="75906">
                  <c:v>16.775490999999999</c:v>
                </c:pt>
                <c:pt idx="75907">
                  <c:v>16.774722000000001</c:v>
                </c:pt>
                <c:pt idx="75908">
                  <c:v>16.774813000000002</c:v>
                </c:pt>
                <c:pt idx="75909">
                  <c:v>16.776394</c:v>
                </c:pt>
                <c:pt idx="75910">
                  <c:v>16.776226000000001</c:v>
                </c:pt>
                <c:pt idx="75911">
                  <c:v>16.773676999999999</c:v>
                </c:pt>
                <c:pt idx="75912">
                  <c:v>16.772091</c:v>
                </c:pt>
                <c:pt idx="75913">
                  <c:v>16.773387</c:v>
                </c:pt>
                <c:pt idx="75914">
                  <c:v>16.774681000000001</c:v>
                </c:pt>
                <c:pt idx="75915">
                  <c:v>16.773292000000001</c:v>
                </c:pt>
                <c:pt idx="75916">
                  <c:v>16.774083999999998</c:v>
                </c:pt>
                <c:pt idx="75917">
                  <c:v>16.778890000000001</c:v>
                </c:pt>
                <c:pt idx="75918">
                  <c:v>16.777415999999999</c:v>
                </c:pt>
                <c:pt idx="75919">
                  <c:v>16.772068000000001</c:v>
                </c:pt>
                <c:pt idx="75920">
                  <c:v>16.773254000000001</c:v>
                </c:pt>
                <c:pt idx="75921">
                  <c:v>16.775151000000001</c:v>
                </c:pt>
                <c:pt idx="75922">
                  <c:v>16.771957</c:v>
                </c:pt>
                <c:pt idx="75923">
                  <c:v>16.771018999999999</c:v>
                </c:pt>
                <c:pt idx="75924">
                  <c:v>16.775465000000001</c:v>
                </c:pt>
                <c:pt idx="75925">
                  <c:v>16.777885999999999</c:v>
                </c:pt>
                <c:pt idx="75926">
                  <c:v>16.776254999999999</c:v>
                </c:pt>
                <c:pt idx="75927">
                  <c:v>16.775597000000001</c:v>
                </c:pt>
                <c:pt idx="75928">
                  <c:v>16.774813999999999</c:v>
                </c:pt>
                <c:pt idx="75929">
                  <c:v>16.775289999999998</c:v>
                </c:pt>
                <c:pt idx="75930">
                  <c:v>16.774788999999998</c:v>
                </c:pt>
                <c:pt idx="75931">
                  <c:v>16.772072999999999</c:v>
                </c:pt>
                <c:pt idx="75932">
                  <c:v>16.773069</c:v>
                </c:pt>
                <c:pt idx="75933">
                  <c:v>16.777149000000001</c:v>
                </c:pt>
                <c:pt idx="75934">
                  <c:v>16.778634</c:v>
                </c:pt>
                <c:pt idx="75935">
                  <c:v>16.778708000000002</c:v>
                </c:pt>
                <c:pt idx="75936">
                  <c:v>16.778214999999999</c:v>
                </c:pt>
                <c:pt idx="75937">
                  <c:v>16.779012000000002</c:v>
                </c:pt>
                <c:pt idx="75938">
                  <c:v>16.779883000000002</c:v>
                </c:pt>
                <c:pt idx="75939">
                  <c:v>16.779786000000001</c:v>
                </c:pt>
                <c:pt idx="75940">
                  <c:v>16.780049000000002</c:v>
                </c:pt>
                <c:pt idx="75941">
                  <c:v>16.781593999999998</c:v>
                </c:pt>
                <c:pt idx="75942">
                  <c:v>16.780707</c:v>
                </c:pt>
                <c:pt idx="75943">
                  <c:v>16.775956999999998</c:v>
                </c:pt>
                <c:pt idx="75944">
                  <c:v>16.77636</c:v>
                </c:pt>
                <c:pt idx="75945">
                  <c:v>16.780836000000001</c:v>
                </c:pt>
                <c:pt idx="75946">
                  <c:v>16.781310999999999</c:v>
                </c:pt>
                <c:pt idx="75947">
                  <c:v>16.782015000000001</c:v>
                </c:pt>
                <c:pt idx="75948">
                  <c:v>16.782007</c:v>
                </c:pt>
                <c:pt idx="75949">
                  <c:v>16.782993999999999</c:v>
                </c:pt>
                <c:pt idx="75950">
                  <c:v>16.784085000000001</c:v>
                </c:pt>
                <c:pt idx="75951">
                  <c:v>16.785291000000001</c:v>
                </c:pt>
                <c:pt idx="75952">
                  <c:v>16.788066000000001</c:v>
                </c:pt>
                <c:pt idx="75953">
                  <c:v>16.784082000000001</c:v>
                </c:pt>
                <c:pt idx="75954">
                  <c:v>16.779917999999999</c:v>
                </c:pt>
                <c:pt idx="75955">
                  <c:v>16.784224999999999</c:v>
                </c:pt>
                <c:pt idx="75956">
                  <c:v>16.784852000000001</c:v>
                </c:pt>
                <c:pt idx="75957">
                  <c:v>16.780759</c:v>
                </c:pt>
                <c:pt idx="75958">
                  <c:v>16.783114999999999</c:v>
                </c:pt>
                <c:pt idx="75959">
                  <c:v>16.786891000000001</c:v>
                </c:pt>
                <c:pt idx="75960">
                  <c:v>16.781130000000001</c:v>
                </c:pt>
                <c:pt idx="75961">
                  <c:v>16.778372999999998</c:v>
                </c:pt>
                <c:pt idx="75962">
                  <c:v>16.783003999999998</c:v>
                </c:pt>
                <c:pt idx="75963">
                  <c:v>16.782402999999999</c:v>
                </c:pt>
                <c:pt idx="75964">
                  <c:v>16.782540000000001</c:v>
                </c:pt>
                <c:pt idx="75965">
                  <c:v>16.786577999999999</c:v>
                </c:pt>
                <c:pt idx="75966">
                  <c:v>16.786462</c:v>
                </c:pt>
                <c:pt idx="75967">
                  <c:v>16.784161999999998</c:v>
                </c:pt>
                <c:pt idx="75968">
                  <c:v>16.783299</c:v>
                </c:pt>
                <c:pt idx="75969">
                  <c:v>16.786923000000002</c:v>
                </c:pt>
                <c:pt idx="75970">
                  <c:v>16.788512999999998</c:v>
                </c:pt>
                <c:pt idx="75971">
                  <c:v>16.785211</c:v>
                </c:pt>
                <c:pt idx="75972">
                  <c:v>16.784493000000001</c:v>
                </c:pt>
                <c:pt idx="75973">
                  <c:v>16.786294000000002</c:v>
                </c:pt>
                <c:pt idx="75974">
                  <c:v>16.786908</c:v>
                </c:pt>
                <c:pt idx="75975">
                  <c:v>16.785003</c:v>
                </c:pt>
                <c:pt idx="75976">
                  <c:v>16.782274000000001</c:v>
                </c:pt>
                <c:pt idx="75977">
                  <c:v>16.785913000000001</c:v>
                </c:pt>
                <c:pt idx="75978">
                  <c:v>16.789822000000001</c:v>
                </c:pt>
                <c:pt idx="75979">
                  <c:v>16.786746000000001</c:v>
                </c:pt>
                <c:pt idx="75980">
                  <c:v>16.785478000000001</c:v>
                </c:pt>
                <c:pt idx="75981">
                  <c:v>16.787699</c:v>
                </c:pt>
                <c:pt idx="75982">
                  <c:v>16.788481000000001</c:v>
                </c:pt>
                <c:pt idx="75983">
                  <c:v>16.791070999999999</c:v>
                </c:pt>
                <c:pt idx="75984">
                  <c:v>16.793099000000002</c:v>
                </c:pt>
                <c:pt idx="75985">
                  <c:v>16.794021999999998</c:v>
                </c:pt>
                <c:pt idx="75986">
                  <c:v>16.798033</c:v>
                </c:pt>
                <c:pt idx="75987">
                  <c:v>16.798114999999999</c:v>
                </c:pt>
                <c:pt idx="75988">
                  <c:v>16.792458</c:v>
                </c:pt>
                <c:pt idx="75989">
                  <c:v>16.791131</c:v>
                </c:pt>
                <c:pt idx="75990">
                  <c:v>16.794304</c:v>
                </c:pt>
                <c:pt idx="75991">
                  <c:v>16.795458</c:v>
                </c:pt>
                <c:pt idx="75992">
                  <c:v>16.798605999999999</c:v>
                </c:pt>
                <c:pt idx="75993">
                  <c:v>16.801739000000001</c:v>
                </c:pt>
                <c:pt idx="75994">
                  <c:v>16.796161000000001</c:v>
                </c:pt>
                <c:pt idx="75995">
                  <c:v>16.793875</c:v>
                </c:pt>
                <c:pt idx="75996">
                  <c:v>16.798499</c:v>
                </c:pt>
                <c:pt idx="75997">
                  <c:v>16.795531</c:v>
                </c:pt>
                <c:pt idx="75998">
                  <c:v>16.788136999999999</c:v>
                </c:pt>
                <c:pt idx="75999">
                  <c:v>16.788467000000001</c:v>
                </c:pt>
                <c:pt idx="76000">
                  <c:v>16.789277999999999</c:v>
                </c:pt>
                <c:pt idx="76001">
                  <c:v>16.790244000000001</c:v>
                </c:pt>
                <c:pt idx="76002">
                  <c:v>16.793597999999999</c:v>
                </c:pt>
                <c:pt idx="76003">
                  <c:v>16.796372000000002</c:v>
                </c:pt>
                <c:pt idx="76004">
                  <c:v>16.798147</c:v>
                </c:pt>
                <c:pt idx="76005">
                  <c:v>16.796652000000002</c:v>
                </c:pt>
                <c:pt idx="76006">
                  <c:v>16.794397</c:v>
                </c:pt>
                <c:pt idx="76007">
                  <c:v>16.794422000000001</c:v>
                </c:pt>
                <c:pt idx="76008">
                  <c:v>16.792245000000001</c:v>
                </c:pt>
                <c:pt idx="76009">
                  <c:v>16.790424999999999</c:v>
                </c:pt>
                <c:pt idx="76010">
                  <c:v>16.792631</c:v>
                </c:pt>
                <c:pt idx="76011">
                  <c:v>16.792916000000002</c:v>
                </c:pt>
                <c:pt idx="76012">
                  <c:v>16.790458999999998</c:v>
                </c:pt>
                <c:pt idx="76013">
                  <c:v>16.792717</c:v>
                </c:pt>
                <c:pt idx="76014">
                  <c:v>16.796620000000001</c:v>
                </c:pt>
                <c:pt idx="76015">
                  <c:v>16.795341000000001</c:v>
                </c:pt>
                <c:pt idx="76016">
                  <c:v>16.793835000000001</c:v>
                </c:pt>
                <c:pt idx="76017">
                  <c:v>16.795729999999999</c:v>
                </c:pt>
                <c:pt idx="76018">
                  <c:v>16.798233</c:v>
                </c:pt>
                <c:pt idx="76019">
                  <c:v>16.795106000000001</c:v>
                </c:pt>
                <c:pt idx="76020">
                  <c:v>16.790213999999999</c:v>
                </c:pt>
                <c:pt idx="76021">
                  <c:v>16.791084000000001</c:v>
                </c:pt>
                <c:pt idx="76022">
                  <c:v>16.792414999999998</c:v>
                </c:pt>
                <c:pt idx="76023">
                  <c:v>16.793828999999999</c:v>
                </c:pt>
                <c:pt idx="76024">
                  <c:v>16.793983000000001</c:v>
                </c:pt>
                <c:pt idx="76025">
                  <c:v>16.795086000000001</c:v>
                </c:pt>
                <c:pt idx="76026">
                  <c:v>16.799681</c:v>
                </c:pt>
                <c:pt idx="76027">
                  <c:v>16.801960000000001</c:v>
                </c:pt>
                <c:pt idx="76028">
                  <c:v>16.803211999999998</c:v>
                </c:pt>
                <c:pt idx="76029">
                  <c:v>16.807589</c:v>
                </c:pt>
                <c:pt idx="76030">
                  <c:v>16.809280999999999</c:v>
                </c:pt>
                <c:pt idx="76031">
                  <c:v>16.808038</c:v>
                </c:pt>
                <c:pt idx="76032">
                  <c:v>16.809446999999999</c:v>
                </c:pt>
                <c:pt idx="76033">
                  <c:v>16.811107</c:v>
                </c:pt>
                <c:pt idx="76034">
                  <c:v>16.812476</c:v>
                </c:pt>
                <c:pt idx="76035">
                  <c:v>16.812495999999999</c:v>
                </c:pt>
                <c:pt idx="76036">
                  <c:v>16.809846</c:v>
                </c:pt>
                <c:pt idx="76037">
                  <c:v>16.807580999999999</c:v>
                </c:pt>
                <c:pt idx="76038">
                  <c:v>16.80669</c:v>
                </c:pt>
                <c:pt idx="76039">
                  <c:v>16.808143000000001</c:v>
                </c:pt>
                <c:pt idx="76040">
                  <c:v>16.808799</c:v>
                </c:pt>
                <c:pt idx="76041">
                  <c:v>16.80734</c:v>
                </c:pt>
                <c:pt idx="76042">
                  <c:v>16.804470999999999</c:v>
                </c:pt>
                <c:pt idx="76043">
                  <c:v>16.804110999999999</c:v>
                </c:pt>
                <c:pt idx="76044">
                  <c:v>16.805928999999999</c:v>
                </c:pt>
                <c:pt idx="76045">
                  <c:v>16.803657999999999</c:v>
                </c:pt>
                <c:pt idx="76046">
                  <c:v>16.802700000000002</c:v>
                </c:pt>
                <c:pt idx="76047">
                  <c:v>16.807483999999999</c:v>
                </c:pt>
                <c:pt idx="76048">
                  <c:v>16.811544000000001</c:v>
                </c:pt>
                <c:pt idx="76049">
                  <c:v>16.809636999999999</c:v>
                </c:pt>
                <c:pt idx="76050">
                  <c:v>16.803729000000001</c:v>
                </c:pt>
                <c:pt idx="76051">
                  <c:v>16.802496999999999</c:v>
                </c:pt>
                <c:pt idx="76052">
                  <c:v>16.804245999999999</c:v>
                </c:pt>
                <c:pt idx="76053">
                  <c:v>16.806529999999999</c:v>
                </c:pt>
                <c:pt idx="76054">
                  <c:v>16.810072000000002</c:v>
                </c:pt>
                <c:pt idx="76055">
                  <c:v>16.809464999999999</c:v>
                </c:pt>
                <c:pt idx="76056">
                  <c:v>16.807679</c:v>
                </c:pt>
                <c:pt idx="76057">
                  <c:v>16.80939</c:v>
                </c:pt>
                <c:pt idx="76058">
                  <c:v>16.808081000000001</c:v>
                </c:pt>
                <c:pt idx="76059">
                  <c:v>16.805942000000002</c:v>
                </c:pt>
                <c:pt idx="76060">
                  <c:v>16.806491000000001</c:v>
                </c:pt>
                <c:pt idx="76061">
                  <c:v>16.808060999999999</c:v>
                </c:pt>
                <c:pt idx="76062">
                  <c:v>16.809922</c:v>
                </c:pt>
                <c:pt idx="76063">
                  <c:v>16.808945000000001</c:v>
                </c:pt>
                <c:pt idx="76064">
                  <c:v>16.808603000000002</c:v>
                </c:pt>
                <c:pt idx="76065">
                  <c:v>16.810435999999999</c:v>
                </c:pt>
                <c:pt idx="76066">
                  <c:v>16.809978999999998</c:v>
                </c:pt>
                <c:pt idx="76067">
                  <c:v>16.810707000000001</c:v>
                </c:pt>
                <c:pt idx="76068">
                  <c:v>16.812093999999998</c:v>
                </c:pt>
                <c:pt idx="76069">
                  <c:v>16.814084000000001</c:v>
                </c:pt>
                <c:pt idx="76070">
                  <c:v>16.813314999999999</c:v>
                </c:pt>
                <c:pt idx="76071">
                  <c:v>16.809864999999999</c:v>
                </c:pt>
                <c:pt idx="76072">
                  <c:v>16.813123999999998</c:v>
                </c:pt>
                <c:pt idx="76073">
                  <c:v>16.820881</c:v>
                </c:pt>
                <c:pt idx="76074">
                  <c:v>16.819894999999999</c:v>
                </c:pt>
                <c:pt idx="76075">
                  <c:v>16.814800000000002</c:v>
                </c:pt>
                <c:pt idx="76076">
                  <c:v>16.815069999999999</c:v>
                </c:pt>
                <c:pt idx="76077">
                  <c:v>16.818252000000001</c:v>
                </c:pt>
                <c:pt idx="76078">
                  <c:v>16.817724999999999</c:v>
                </c:pt>
                <c:pt idx="76079">
                  <c:v>16.815715000000001</c:v>
                </c:pt>
                <c:pt idx="76080">
                  <c:v>16.819292999999998</c:v>
                </c:pt>
                <c:pt idx="76081">
                  <c:v>16.822561</c:v>
                </c:pt>
                <c:pt idx="76082">
                  <c:v>16.818023</c:v>
                </c:pt>
                <c:pt idx="76083">
                  <c:v>16.814662999999999</c:v>
                </c:pt>
                <c:pt idx="76084">
                  <c:v>16.817491</c:v>
                </c:pt>
                <c:pt idx="76085">
                  <c:v>16.819890000000001</c:v>
                </c:pt>
                <c:pt idx="76086">
                  <c:v>16.818757000000002</c:v>
                </c:pt>
                <c:pt idx="76087">
                  <c:v>16.819682</c:v>
                </c:pt>
                <c:pt idx="76088">
                  <c:v>16.820409999999999</c:v>
                </c:pt>
                <c:pt idx="76089">
                  <c:v>16.816735000000001</c:v>
                </c:pt>
                <c:pt idx="76090">
                  <c:v>16.814943</c:v>
                </c:pt>
                <c:pt idx="76091">
                  <c:v>16.818327</c:v>
                </c:pt>
                <c:pt idx="76092">
                  <c:v>16.81936</c:v>
                </c:pt>
                <c:pt idx="76093">
                  <c:v>16.816400000000002</c:v>
                </c:pt>
                <c:pt idx="76094">
                  <c:v>16.817139999999998</c:v>
                </c:pt>
                <c:pt idx="76095">
                  <c:v>16.818398999999999</c:v>
                </c:pt>
                <c:pt idx="76096">
                  <c:v>16.816748</c:v>
                </c:pt>
                <c:pt idx="76097">
                  <c:v>16.817644999999999</c:v>
                </c:pt>
                <c:pt idx="76098">
                  <c:v>16.818137</c:v>
                </c:pt>
                <c:pt idx="76099">
                  <c:v>16.819588</c:v>
                </c:pt>
                <c:pt idx="76100">
                  <c:v>16.822209999999998</c:v>
                </c:pt>
                <c:pt idx="76101">
                  <c:v>16.821345000000001</c:v>
                </c:pt>
                <c:pt idx="76102">
                  <c:v>16.817046000000001</c:v>
                </c:pt>
                <c:pt idx="76103">
                  <c:v>16.817254999999999</c:v>
                </c:pt>
                <c:pt idx="76104">
                  <c:v>16.821076999999999</c:v>
                </c:pt>
                <c:pt idx="76105">
                  <c:v>16.821632000000001</c:v>
                </c:pt>
                <c:pt idx="76106">
                  <c:v>16.821653999999999</c:v>
                </c:pt>
                <c:pt idx="76107">
                  <c:v>16.823592999999999</c:v>
                </c:pt>
                <c:pt idx="76108">
                  <c:v>16.827455</c:v>
                </c:pt>
                <c:pt idx="76109">
                  <c:v>16.829733999999998</c:v>
                </c:pt>
                <c:pt idx="76110">
                  <c:v>16.830337</c:v>
                </c:pt>
                <c:pt idx="76111">
                  <c:v>16.830969</c:v>
                </c:pt>
                <c:pt idx="76112">
                  <c:v>16.828185999999999</c:v>
                </c:pt>
                <c:pt idx="76113">
                  <c:v>16.828264000000001</c:v>
                </c:pt>
                <c:pt idx="76114">
                  <c:v>16.832599999999999</c:v>
                </c:pt>
                <c:pt idx="76115">
                  <c:v>16.8325</c:v>
                </c:pt>
                <c:pt idx="76116">
                  <c:v>16.830324000000001</c:v>
                </c:pt>
                <c:pt idx="76117">
                  <c:v>16.830978000000002</c:v>
                </c:pt>
                <c:pt idx="76118">
                  <c:v>16.830670000000001</c:v>
                </c:pt>
                <c:pt idx="76119">
                  <c:v>16.828748999999998</c:v>
                </c:pt>
                <c:pt idx="76120">
                  <c:v>16.828447000000001</c:v>
                </c:pt>
                <c:pt idx="76121">
                  <c:v>16.829170000000001</c:v>
                </c:pt>
                <c:pt idx="76122">
                  <c:v>16.829775000000001</c:v>
                </c:pt>
                <c:pt idx="76123">
                  <c:v>16.832865000000002</c:v>
                </c:pt>
                <c:pt idx="76124">
                  <c:v>16.835025999999999</c:v>
                </c:pt>
                <c:pt idx="76125">
                  <c:v>16.830860000000001</c:v>
                </c:pt>
                <c:pt idx="76126">
                  <c:v>16.824131000000001</c:v>
                </c:pt>
                <c:pt idx="76127">
                  <c:v>16.824569</c:v>
                </c:pt>
                <c:pt idx="76128">
                  <c:v>16.826447999999999</c:v>
                </c:pt>
                <c:pt idx="76129">
                  <c:v>16.823678000000001</c:v>
                </c:pt>
                <c:pt idx="76130">
                  <c:v>16.826779999999999</c:v>
                </c:pt>
                <c:pt idx="76131">
                  <c:v>16.832628</c:v>
                </c:pt>
                <c:pt idx="76132">
                  <c:v>16.830043</c:v>
                </c:pt>
                <c:pt idx="76133">
                  <c:v>16.82846</c:v>
                </c:pt>
                <c:pt idx="76134">
                  <c:v>16.831997999999999</c:v>
                </c:pt>
                <c:pt idx="76135">
                  <c:v>16.833027999999999</c:v>
                </c:pt>
                <c:pt idx="76136">
                  <c:v>16.831157000000001</c:v>
                </c:pt>
                <c:pt idx="76137">
                  <c:v>16.830411999999999</c:v>
                </c:pt>
                <c:pt idx="76138">
                  <c:v>16.830670000000001</c:v>
                </c:pt>
                <c:pt idx="76139">
                  <c:v>16.832288999999999</c:v>
                </c:pt>
                <c:pt idx="76140">
                  <c:v>16.833442000000002</c:v>
                </c:pt>
                <c:pt idx="76141">
                  <c:v>16.831112000000001</c:v>
                </c:pt>
                <c:pt idx="76142">
                  <c:v>16.828702</c:v>
                </c:pt>
                <c:pt idx="76143">
                  <c:v>16.829872000000002</c:v>
                </c:pt>
                <c:pt idx="76144">
                  <c:v>16.832350000000002</c:v>
                </c:pt>
                <c:pt idx="76145">
                  <c:v>16.833359000000002</c:v>
                </c:pt>
                <c:pt idx="76146">
                  <c:v>16.830369000000001</c:v>
                </c:pt>
                <c:pt idx="76147">
                  <c:v>16.828039</c:v>
                </c:pt>
                <c:pt idx="76148">
                  <c:v>16.832851999999999</c:v>
                </c:pt>
                <c:pt idx="76149">
                  <c:v>16.836649999999999</c:v>
                </c:pt>
                <c:pt idx="76150">
                  <c:v>16.832439000000001</c:v>
                </c:pt>
                <c:pt idx="76151">
                  <c:v>16.827988999999999</c:v>
                </c:pt>
                <c:pt idx="76152">
                  <c:v>16.827988999999999</c:v>
                </c:pt>
                <c:pt idx="76153">
                  <c:v>16.829463000000001</c:v>
                </c:pt>
                <c:pt idx="76154">
                  <c:v>16.834648999999999</c:v>
                </c:pt>
                <c:pt idx="76155">
                  <c:v>16.839296000000001</c:v>
                </c:pt>
                <c:pt idx="76156">
                  <c:v>16.835422000000001</c:v>
                </c:pt>
                <c:pt idx="76157">
                  <c:v>16.833438000000001</c:v>
                </c:pt>
                <c:pt idx="76158">
                  <c:v>16.840757</c:v>
                </c:pt>
                <c:pt idx="76159">
                  <c:v>16.843938000000001</c:v>
                </c:pt>
                <c:pt idx="76160">
                  <c:v>16.838947000000001</c:v>
                </c:pt>
                <c:pt idx="76161">
                  <c:v>16.835842</c:v>
                </c:pt>
                <c:pt idx="76162">
                  <c:v>16.834413999999999</c:v>
                </c:pt>
                <c:pt idx="76163">
                  <c:v>16.832477999999998</c:v>
                </c:pt>
                <c:pt idx="76164">
                  <c:v>16.834883999999999</c:v>
                </c:pt>
                <c:pt idx="76165">
                  <c:v>16.837391</c:v>
                </c:pt>
                <c:pt idx="76166">
                  <c:v>16.835166000000001</c:v>
                </c:pt>
                <c:pt idx="76167">
                  <c:v>16.835995</c:v>
                </c:pt>
                <c:pt idx="76168">
                  <c:v>16.837978</c:v>
                </c:pt>
                <c:pt idx="76169">
                  <c:v>16.834426000000001</c:v>
                </c:pt>
                <c:pt idx="76170">
                  <c:v>16.832360999999999</c:v>
                </c:pt>
                <c:pt idx="76171">
                  <c:v>16.837354999999999</c:v>
                </c:pt>
                <c:pt idx="76172">
                  <c:v>16.841899000000002</c:v>
                </c:pt>
                <c:pt idx="76173">
                  <c:v>16.842735000000001</c:v>
                </c:pt>
                <c:pt idx="76174">
                  <c:v>16.848154000000001</c:v>
                </c:pt>
                <c:pt idx="76175">
                  <c:v>16.849347000000002</c:v>
                </c:pt>
                <c:pt idx="76176">
                  <c:v>16.843976999999999</c:v>
                </c:pt>
                <c:pt idx="76177">
                  <c:v>16.847404000000001</c:v>
                </c:pt>
                <c:pt idx="76178">
                  <c:v>16.853345999999998</c:v>
                </c:pt>
                <c:pt idx="76179">
                  <c:v>16.852874</c:v>
                </c:pt>
                <c:pt idx="76180">
                  <c:v>16.850452000000001</c:v>
                </c:pt>
                <c:pt idx="76181">
                  <c:v>16.84806</c:v>
                </c:pt>
                <c:pt idx="76182">
                  <c:v>16.848094</c:v>
                </c:pt>
                <c:pt idx="76183">
                  <c:v>16.851329</c:v>
                </c:pt>
                <c:pt idx="76184">
                  <c:v>16.849810000000002</c:v>
                </c:pt>
                <c:pt idx="76185">
                  <c:v>16.846259</c:v>
                </c:pt>
                <c:pt idx="76186">
                  <c:v>16.844290999999998</c:v>
                </c:pt>
                <c:pt idx="76187">
                  <c:v>16.842533</c:v>
                </c:pt>
                <c:pt idx="76188">
                  <c:v>16.845068999999999</c:v>
                </c:pt>
                <c:pt idx="76189">
                  <c:v>16.847363000000001</c:v>
                </c:pt>
                <c:pt idx="76190">
                  <c:v>16.84646</c:v>
                </c:pt>
                <c:pt idx="76191">
                  <c:v>16.847069000000001</c:v>
                </c:pt>
                <c:pt idx="76192">
                  <c:v>16.849488000000001</c:v>
                </c:pt>
                <c:pt idx="76193">
                  <c:v>16.849115999999999</c:v>
                </c:pt>
                <c:pt idx="76194">
                  <c:v>16.845578</c:v>
                </c:pt>
                <c:pt idx="76195">
                  <c:v>16.843837000000001</c:v>
                </c:pt>
                <c:pt idx="76196">
                  <c:v>16.845109000000001</c:v>
                </c:pt>
                <c:pt idx="76197">
                  <c:v>16.845179000000002</c:v>
                </c:pt>
                <c:pt idx="76198">
                  <c:v>16.844847999999999</c:v>
                </c:pt>
                <c:pt idx="76199">
                  <c:v>16.846972000000001</c:v>
                </c:pt>
                <c:pt idx="76200">
                  <c:v>16.847579</c:v>
                </c:pt>
                <c:pt idx="76201">
                  <c:v>16.845334999999999</c:v>
                </c:pt>
                <c:pt idx="76202">
                  <c:v>16.841633000000002</c:v>
                </c:pt>
                <c:pt idx="76203">
                  <c:v>16.841242999999999</c:v>
                </c:pt>
                <c:pt idx="76204">
                  <c:v>16.845075999999999</c:v>
                </c:pt>
                <c:pt idx="76205">
                  <c:v>16.847141000000001</c:v>
                </c:pt>
                <c:pt idx="76206">
                  <c:v>16.845306999999998</c:v>
                </c:pt>
                <c:pt idx="76207">
                  <c:v>16.842140000000001</c:v>
                </c:pt>
                <c:pt idx="76208">
                  <c:v>16.843043999999999</c:v>
                </c:pt>
                <c:pt idx="76209">
                  <c:v>16.847183000000001</c:v>
                </c:pt>
                <c:pt idx="76210">
                  <c:v>16.846091000000001</c:v>
                </c:pt>
                <c:pt idx="76211">
                  <c:v>16.841836000000001</c:v>
                </c:pt>
                <c:pt idx="76212">
                  <c:v>16.843778</c:v>
                </c:pt>
                <c:pt idx="76213">
                  <c:v>16.849373</c:v>
                </c:pt>
                <c:pt idx="76214">
                  <c:v>16.851472999999999</c:v>
                </c:pt>
                <c:pt idx="76215">
                  <c:v>16.852837999999998</c:v>
                </c:pt>
                <c:pt idx="76216">
                  <c:v>16.854524999999999</c:v>
                </c:pt>
                <c:pt idx="76217">
                  <c:v>16.852298000000001</c:v>
                </c:pt>
                <c:pt idx="76218">
                  <c:v>16.853180999999999</c:v>
                </c:pt>
                <c:pt idx="76219">
                  <c:v>16.856977000000001</c:v>
                </c:pt>
                <c:pt idx="76220">
                  <c:v>16.856223</c:v>
                </c:pt>
                <c:pt idx="76221">
                  <c:v>16.853705999999999</c:v>
                </c:pt>
                <c:pt idx="76222">
                  <c:v>16.851700000000001</c:v>
                </c:pt>
                <c:pt idx="76223">
                  <c:v>16.847231000000001</c:v>
                </c:pt>
                <c:pt idx="76224">
                  <c:v>16.848951</c:v>
                </c:pt>
                <c:pt idx="76225">
                  <c:v>16.856556999999999</c:v>
                </c:pt>
                <c:pt idx="76226">
                  <c:v>16.853355000000001</c:v>
                </c:pt>
                <c:pt idx="76227">
                  <c:v>16.849101999999998</c:v>
                </c:pt>
                <c:pt idx="76228">
                  <c:v>16.854056</c:v>
                </c:pt>
                <c:pt idx="76229">
                  <c:v>16.85529</c:v>
                </c:pt>
                <c:pt idx="76230">
                  <c:v>16.854261999999999</c:v>
                </c:pt>
                <c:pt idx="76231">
                  <c:v>16.855062</c:v>
                </c:pt>
                <c:pt idx="76232">
                  <c:v>16.854426</c:v>
                </c:pt>
                <c:pt idx="76233">
                  <c:v>16.854949000000001</c:v>
                </c:pt>
                <c:pt idx="76234">
                  <c:v>16.854693000000001</c:v>
                </c:pt>
                <c:pt idx="76235">
                  <c:v>16.852727000000002</c:v>
                </c:pt>
                <c:pt idx="76236">
                  <c:v>16.85238</c:v>
                </c:pt>
                <c:pt idx="76237">
                  <c:v>16.851499</c:v>
                </c:pt>
                <c:pt idx="76238">
                  <c:v>16.856411000000001</c:v>
                </c:pt>
                <c:pt idx="76239">
                  <c:v>16.86187</c:v>
                </c:pt>
                <c:pt idx="76240">
                  <c:v>16.857089999999999</c:v>
                </c:pt>
                <c:pt idx="76241">
                  <c:v>16.853805000000001</c:v>
                </c:pt>
                <c:pt idx="76242">
                  <c:v>16.857731000000001</c:v>
                </c:pt>
                <c:pt idx="76243">
                  <c:v>16.856266999999999</c:v>
                </c:pt>
                <c:pt idx="76244">
                  <c:v>16.853755</c:v>
                </c:pt>
                <c:pt idx="76245">
                  <c:v>16.857471</c:v>
                </c:pt>
                <c:pt idx="76246">
                  <c:v>16.858291999999999</c:v>
                </c:pt>
                <c:pt idx="76247">
                  <c:v>16.855923000000001</c:v>
                </c:pt>
                <c:pt idx="76248">
                  <c:v>16.856065000000001</c:v>
                </c:pt>
                <c:pt idx="76249">
                  <c:v>16.860178999999999</c:v>
                </c:pt>
                <c:pt idx="76250">
                  <c:v>16.864345</c:v>
                </c:pt>
                <c:pt idx="76251">
                  <c:v>16.863288000000001</c:v>
                </c:pt>
                <c:pt idx="76252">
                  <c:v>16.859680000000001</c:v>
                </c:pt>
                <c:pt idx="76253">
                  <c:v>16.859425000000002</c:v>
                </c:pt>
                <c:pt idx="76254">
                  <c:v>16.864443999999999</c:v>
                </c:pt>
                <c:pt idx="76255">
                  <c:v>16.866734000000001</c:v>
                </c:pt>
                <c:pt idx="76256">
                  <c:v>16.863526</c:v>
                </c:pt>
                <c:pt idx="76257">
                  <c:v>16.865385</c:v>
                </c:pt>
                <c:pt idx="76258">
                  <c:v>16.868694000000001</c:v>
                </c:pt>
                <c:pt idx="76259">
                  <c:v>16.86899</c:v>
                </c:pt>
                <c:pt idx="76260">
                  <c:v>16.868348000000001</c:v>
                </c:pt>
                <c:pt idx="76261">
                  <c:v>16.863081000000001</c:v>
                </c:pt>
                <c:pt idx="76262">
                  <c:v>16.858943</c:v>
                </c:pt>
                <c:pt idx="76263">
                  <c:v>16.861481000000001</c:v>
                </c:pt>
                <c:pt idx="76264">
                  <c:v>16.863382000000001</c:v>
                </c:pt>
                <c:pt idx="76265">
                  <c:v>16.861201999999999</c:v>
                </c:pt>
                <c:pt idx="76266">
                  <c:v>16.861428</c:v>
                </c:pt>
                <c:pt idx="76267">
                  <c:v>16.863202000000001</c:v>
                </c:pt>
                <c:pt idx="76268">
                  <c:v>16.862608000000002</c:v>
                </c:pt>
                <c:pt idx="76269">
                  <c:v>16.863216999999999</c:v>
                </c:pt>
                <c:pt idx="76270">
                  <c:v>16.865857999999999</c:v>
                </c:pt>
                <c:pt idx="76271">
                  <c:v>16.866136999999998</c:v>
                </c:pt>
                <c:pt idx="76272">
                  <c:v>16.863968</c:v>
                </c:pt>
                <c:pt idx="76273">
                  <c:v>16.861456</c:v>
                </c:pt>
                <c:pt idx="76274">
                  <c:v>16.862490999999999</c:v>
                </c:pt>
                <c:pt idx="76275">
                  <c:v>16.863921999999999</c:v>
                </c:pt>
                <c:pt idx="76276">
                  <c:v>16.864820999999999</c:v>
                </c:pt>
                <c:pt idx="76277">
                  <c:v>16.870709000000002</c:v>
                </c:pt>
                <c:pt idx="76278">
                  <c:v>16.872215000000001</c:v>
                </c:pt>
                <c:pt idx="76279">
                  <c:v>16.868068999999998</c:v>
                </c:pt>
                <c:pt idx="76280">
                  <c:v>16.867387999999998</c:v>
                </c:pt>
                <c:pt idx="76281">
                  <c:v>16.869727999999999</c:v>
                </c:pt>
                <c:pt idx="76282">
                  <c:v>16.870601000000001</c:v>
                </c:pt>
                <c:pt idx="76283">
                  <c:v>16.869731999999999</c:v>
                </c:pt>
                <c:pt idx="76284">
                  <c:v>16.865805000000002</c:v>
                </c:pt>
                <c:pt idx="76285">
                  <c:v>16.862645000000001</c:v>
                </c:pt>
                <c:pt idx="76286">
                  <c:v>16.865705999999999</c:v>
                </c:pt>
                <c:pt idx="76287">
                  <c:v>16.867591999999998</c:v>
                </c:pt>
                <c:pt idx="76288">
                  <c:v>16.865825999999998</c:v>
                </c:pt>
                <c:pt idx="76289">
                  <c:v>16.868137999999998</c:v>
                </c:pt>
                <c:pt idx="76290">
                  <c:v>16.870431</c:v>
                </c:pt>
                <c:pt idx="76291">
                  <c:v>16.869959999999999</c:v>
                </c:pt>
                <c:pt idx="76292">
                  <c:v>16.869814000000002</c:v>
                </c:pt>
                <c:pt idx="76293">
                  <c:v>16.870076999999998</c:v>
                </c:pt>
                <c:pt idx="76294">
                  <c:v>16.870493</c:v>
                </c:pt>
                <c:pt idx="76295">
                  <c:v>16.868051999999999</c:v>
                </c:pt>
                <c:pt idx="76296">
                  <c:v>16.867201000000001</c:v>
                </c:pt>
                <c:pt idx="76297">
                  <c:v>16.873477999999999</c:v>
                </c:pt>
                <c:pt idx="76298">
                  <c:v>16.878321</c:v>
                </c:pt>
                <c:pt idx="76299">
                  <c:v>16.872288000000001</c:v>
                </c:pt>
                <c:pt idx="76300">
                  <c:v>16.867068</c:v>
                </c:pt>
                <c:pt idx="76301">
                  <c:v>16.868625000000002</c:v>
                </c:pt>
                <c:pt idx="76302">
                  <c:v>16.869685</c:v>
                </c:pt>
                <c:pt idx="76303">
                  <c:v>16.870415999999999</c:v>
                </c:pt>
                <c:pt idx="76304">
                  <c:v>16.872340999999999</c:v>
                </c:pt>
                <c:pt idx="76305">
                  <c:v>16.872731000000002</c:v>
                </c:pt>
                <c:pt idx="76306">
                  <c:v>16.873145000000001</c:v>
                </c:pt>
                <c:pt idx="76307">
                  <c:v>16.874375000000001</c:v>
                </c:pt>
                <c:pt idx="76308">
                  <c:v>16.871504000000002</c:v>
                </c:pt>
                <c:pt idx="76309">
                  <c:v>16.869453</c:v>
                </c:pt>
                <c:pt idx="76310">
                  <c:v>16.872326000000001</c:v>
                </c:pt>
                <c:pt idx="76311">
                  <c:v>16.872979000000001</c:v>
                </c:pt>
                <c:pt idx="76312">
                  <c:v>16.871919999999999</c:v>
                </c:pt>
                <c:pt idx="76313">
                  <c:v>16.874295</c:v>
                </c:pt>
                <c:pt idx="76314">
                  <c:v>16.874351999999998</c:v>
                </c:pt>
                <c:pt idx="76315">
                  <c:v>16.871154000000001</c:v>
                </c:pt>
                <c:pt idx="76316">
                  <c:v>16.872699999999998</c:v>
                </c:pt>
                <c:pt idx="76317">
                  <c:v>16.873878999999999</c:v>
                </c:pt>
                <c:pt idx="76318">
                  <c:v>16.870388999999999</c:v>
                </c:pt>
                <c:pt idx="76319">
                  <c:v>16.870363999999999</c:v>
                </c:pt>
                <c:pt idx="76320">
                  <c:v>16.874793</c:v>
                </c:pt>
                <c:pt idx="76321">
                  <c:v>16.874497000000002</c:v>
                </c:pt>
                <c:pt idx="76322">
                  <c:v>16.871030000000001</c:v>
                </c:pt>
                <c:pt idx="76323">
                  <c:v>16.870874000000001</c:v>
                </c:pt>
                <c:pt idx="76324">
                  <c:v>16.872205000000001</c:v>
                </c:pt>
                <c:pt idx="76325">
                  <c:v>16.875451999999999</c:v>
                </c:pt>
                <c:pt idx="76326">
                  <c:v>16.877738999999998</c:v>
                </c:pt>
                <c:pt idx="76327">
                  <c:v>16.874751</c:v>
                </c:pt>
                <c:pt idx="76328">
                  <c:v>16.874037999999999</c:v>
                </c:pt>
                <c:pt idx="76329">
                  <c:v>16.875737999999998</c:v>
                </c:pt>
                <c:pt idx="76330">
                  <c:v>16.871169999999999</c:v>
                </c:pt>
                <c:pt idx="76331">
                  <c:v>16.869743</c:v>
                </c:pt>
                <c:pt idx="76332">
                  <c:v>16.875019000000002</c:v>
                </c:pt>
                <c:pt idx="76333">
                  <c:v>16.874585</c:v>
                </c:pt>
                <c:pt idx="76334">
                  <c:v>16.872494</c:v>
                </c:pt>
                <c:pt idx="76335">
                  <c:v>16.876927999999999</c:v>
                </c:pt>
                <c:pt idx="76336">
                  <c:v>16.881572999999999</c:v>
                </c:pt>
                <c:pt idx="76337">
                  <c:v>16.883482000000001</c:v>
                </c:pt>
                <c:pt idx="76338">
                  <c:v>16.882670999999998</c:v>
                </c:pt>
                <c:pt idx="76339">
                  <c:v>16.879300000000001</c:v>
                </c:pt>
                <c:pt idx="76340">
                  <c:v>16.881157000000002</c:v>
                </c:pt>
                <c:pt idx="76341">
                  <c:v>16.885127000000001</c:v>
                </c:pt>
                <c:pt idx="76342">
                  <c:v>16.880842000000001</c:v>
                </c:pt>
                <c:pt idx="76343">
                  <c:v>16.876669</c:v>
                </c:pt>
                <c:pt idx="76344">
                  <c:v>16.878048</c:v>
                </c:pt>
                <c:pt idx="76345">
                  <c:v>16.8794</c:v>
                </c:pt>
                <c:pt idx="76346">
                  <c:v>16.882262000000001</c:v>
                </c:pt>
                <c:pt idx="76347">
                  <c:v>16.882417</c:v>
                </c:pt>
                <c:pt idx="76348">
                  <c:v>16.880692</c:v>
                </c:pt>
                <c:pt idx="76349">
                  <c:v>16.879045999999999</c:v>
                </c:pt>
                <c:pt idx="76350">
                  <c:v>16.875442</c:v>
                </c:pt>
                <c:pt idx="76351">
                  <c:v>16.874154000000001</c:v>
                </c:pt>
                <c:pt idx="76352">
                  <c:v>16.879207000000001</c:v>
                </c:pt>
                <c:pt idx="76353">
                  <c:v>16.880278000000001</c:v>
                </c:pt>
                <c:pt idx="76354">
                  <c:v>16.880285000000001</c:v>
                </c:pt>
                <c:pt idx="76355">
                  <c:v>16.882932</c:v>
                </c:pt>
                <c:pt idx="76356">
                  <c:v>16.879187000000002</c:v>
                </c:pt>
                <c:pt idx="76357">
                  <c:v>16.874103000000002</c:v>
                </c:pt>
                <c:pt idx="76358">
                  <c:v>16.876438</c:v>
                </c:pt>
                <c:pt idx="76359">
                  <c:v>16.881626000000001</c:v>
                </c:pt>
                <c:pt idx="76360">
                  <c:v>16.882345999999998</c:v>
                </c:pt>
                <c:pt idx="76361">
                  <c:v>16.877872</c:v>
                </c:pt>
                <c:pt idx="76362">
                  <c:v>16.874869</c:v>
                </c:pt>
                <c:pt idx="76363">
                  <c:v>16.879147</c:v>
                </c:pt>
                <c:pt idx="76364">
                  <c:v>16.883903</c:v>
                </c:pt>
                <c:pt idx="76365">
                  <c:v>16.881115999999999</c:v>
                </c:pt>
                <c:pt idx="76366">
                  <c:v>16.877973999999998</c:v>
                </c:pt>
                <c:pt idx="76367">
                  <c:v>16.879363999999999</c:v>
                </c:pt>
                <c:pt idx="76368">
                  <c:v>16.878060999999999</c:v>
                </c:pt>
                <c:pt idx="76369">
                  <c:v>16.876089</c:v>
                </c:pt>
                <c:pt idx="76370">
                  <c:v>16.879729999999999</c:v>
                </c:pt>
                <c:pt idx="76371">
                  <c:v>16.880229</c:v>
                </c:pt>
                <c:pt idx="76372">
                  <c:v>16.877739999999999</c:v>
                </c:pt>
                <c:pt idx="76373">
                  <c:v>16.878602000000001</c:v>
                </c:pt>
                <c:pt idx="76374">
                  <c:v>16.88025</c:v>
                </c:pt>
                <c:pt idx="76375">
                  <c:v>16.881864</c:v>
                </c:pt>
                <c:pt idx="76376">
                  <c:v>16.881851000000001</c:v>
                </c:pt>
                <c:pt idx="76377">
                  <c:v>16.882062000000001</c:v>
                </c:pt>
                <c:pt idx="76378">
                  <c:v>16.883227000000002</c:v>
                </c:pt>
                <c:pt idx="76379">
                  <c:v>16.886956000000001</c:v>
                </c:pt>
                <c:pt idx="76380">
                  <c:v>16.890011999999999</c:v>
                </c:pt>
                <c:pt idx="76381">
                  <c:v>16.887861000000001</c:v>
                </c:pt>
                <c:pt idx="76382">
                  <c:v>16.887181000000002</c:v>
                </c:pt>
                <c:pt idx="76383">
                  <c:v>16.889286999999999</c:v>
                </c:pt>
                <c:pt idx="76384">
                  <c:v>16.889641999999998</c:v>
                </c:pt>
                <c:pt idx="76385">
                  <c:v>16.889001</c:v>
                </c:pt>
                <c:pt idx="76386">
                  <c:v>16.890779999999999</c:v>
                </c:pt>
                <c:pt idx="76387">
                  <c:v>16.892287</c:v>
                </c:pt>
                <c:pt idx="76388">
                  <c:v>16.891486</c:v>
                </c:pt>
                <c:pt idx="76389">
                  <c:v>16.895576999999999</c:v>
                </c:pt>
                <c:pt idx="76390">
                  <c:v>16.898842999999999</c:v>
                </c:pt>
                <c:pt idx="76391">
                  <c:v>16.894935</c:v>
                </c:pt>
                <c:pt idx="76392">
                  <c:v>16.892246</c:v>
                </c:pt>
                <c:pt idx="76393">
                  <c:v>16.893545</c:v>
                </c:pt>
                <c:pt idx="76394">
                  <c:v>16.894345000000001</c:v>
                </c:pt>
                <c:pt idx="76395">
                  <c:v>16.891812999999999</c:v>
                </c:pt>
                <c:pt idx="76396">
                  <c:v>16.892990999999999</c:v>
                </c:pt>
                <c:pt idx="76397">
                  <c:v>16.895061999999999</c:v>
                </c:pt>
                <c:pt idx="76398">
                  <c:v>16.893975000000001</c:v>
                </c:pt>
                <c:pt idx="76399">
                  <c:v>16.895716</c:v>
                </c:pt>
                <c:pt idx="76400">
                  <c:v>16.892614999999999</c:v>
                </c:pt>
                <c:pt idx="76401">
                  <c:v>16.887245</c:v>
                </c:pt>
                <c:pt idx="76402">
                  <c:v>16.892236</c:v>
                </c:pt>
                <c:pt idx="76403">
                  <c:v>16.893183000000001</c:v>
                </c:pt>
                <c:pt idx="76404">
                  <c:v>16.888697000000001</c:v>
                </c:pt>
                <c:pt idx="76405">
                  <c:v>16.890872000000002</c:v>
                </c:pt>
                <c:pt idx="76406">
                  <c:v>16.890421</c:v>
                </c:pt>
                <c:pt idx="76407">
                  <c:v>16.890188999999999</c:v>
                </c:pt>
                <c:pt idx="76408">
                  <c:v>16.890936</c:v>
                </c:pt>
                <c:pt idx="76409">
                  <c:v>16.886507000000002</c:v>
                </c:pt>
                <c:pt idx="76410">
                  <c:v>16.889258999999999</c:v>
                </c:pt>
                <c:pt idx="76411">
                  <c:v>16.893936</c:v>
                </c:pt>
                <c:pt idx="76412">
                  <c:v>16.889434999999999</c:v>
                </c:pt>
                <c:pt idx="76413">
                  <c:v>16.889066</c:v>
                </c:pt>
                <c:pt idx="76414">
                  <c:v>16.894293000000001</c:v>
                </c:pt>
                <c:pt idx="76415">
                  <c:v>16.893485999999999</c:v>
                </c:pt>
                <c:pt idx="76416">
                  <c:v>16.892142</c:v>
                </c:pt>
                <c:pt idx="76417">
                  <c:v>16.894289000000001</c:v>
                </c:pt>
                <c:pt idx="76418">
                  <c:v>16.893843</c:v>
                </c:pt>
                <c:pt idx="76419">
                  <c:v>16.894411000000002</c:v>
                </c:pt>
                <c:pt idx="76420">
                  <c:v>16.897950999999999</c:v>
                </c:pt>
                <c:pt idx="76421">
                  <c:v>16.898757</c:v>
                </c:pt>
                <c:pt idx="76422">
                  <c:v>16.896190000000001</c:v>
                </c:pt>
                <c:pt idx="76423">
                  <c:v>16.895195999999999</c:v>
                </c:pt>
                <c:pt idx="76424">
                  <c:v>16.895838999999999</c:v>
                </c:pt>
                <c:pt idx="76425">
                  <c:v>16.895157999999999</c:v>
                </c:pt>
                <c:pt idx="76426">
                  <c:v>16.896111000000001</c:v>
                </c:pt>
                <c:pt idx="76427">
                  <c:v>16.898868</c:v>
                </c:pt>
                <c:pt idx="76428">
                  <c:v>16.901250000000001</c:v>
                </c:pt>
                <c:pt idx="76429">
                  <c:v>16.899972999999999</c:v>
                </c:pt>
                <c:pt idx="76430">
                  <c:v>16.897839999999999</c:v>
                </c:pt>
                <c:pt idx="76431">
                  <c:v>16.899256999999999</c:v>
                </c:pt>
                <c:pt idx="76432">
                  <c:v>16.900677000000002</c:v>
                </c:pt>
                <c:pt idx="76433">
                  <c:v>16.902258</c:v>
                </c:pt>
                <c:pt idx="76434">
                  <c:v>16.903492</c:v>
                </c:pt>
                <c:pt idx="76435">
                  <c:v>16.903948</c:v>
                </c:pt>
                <c:pt idx="76436">
                  <c:v>16.902564999999999</c:v>
                </c:pt>
                <c:pt idx="76437">
                  <c:v>16.899951000000001</c:v>
                </c:pt>
                <c:pt idx="76438">
                  <c:v>16.903921</c:v>
                </c:pt>
                <c:pt idx="76439">
                  <c:v>16.905515000000001</c:v>
                </c:pt>
                <c:pt idx="76440">
                  <c:v>16.899808</c:v>
                </c:pt>
                <c:pt idx="76441">
                  <c:v>16.899179</c:v>
                </c:pt>
                <c:pt idx="76442">
                  <c:v>16.900573999999999</c:v>
                </c:pt>
                <c:pt idx="76443">
                  <c:v>16.899833999999998</c:v>
                </c:pt>
                <c:pt idx="76444">
                  <c:v>16.902042000000002</c:v>
                </c:pt>
                <c:pt idx="76445">
                  <c:v>16.902094000000002</c:v>
                </c:pt>
                <c:pt idx="76446">
                  <c:v>16.903247</c:v>
                </c:pt>
                <c:pt idx="76447">
                  <c:v>16.909310000000001</c:v>
                </c:pt>
                <c:pt idx="76448">
                  <c:v>16.908953</c:v>
                </c:pt>
                <c:pt idx="76449">
                  <c:v>16.906089999999999</c:v>
                </c:pt>
                <c:pt idx="76450">
                  <c:v>16.909238999999999</c:v>
                </c:pt>
                <c:pt idx="76451">
                  <c:v>16.910820999999999</c:v>
                </c:pt>
                <c:pt idx="76452">
                  <c:v>16.909186999999999</c:v>
                </c:pt>
                <c:pt idx="76453">
                  <c:v>16.908913999999999</c:v>
                </c:pt>
                <c:pt idx="76454">
                  <c:v>16.907799000000001</c:v>
                </c:pt>
                <c:pt idx="76455">
                  <c:v>16.905812000000001</c:v>
                </c:pt>
                <c:pt idx="76456">
                  <c:v>16.905363999999999</c:v>
                </c:pt>
                <c:pt idx="76457">
                  <c:v>16.905989999999999</c:v>
                </c:pt>
                <c:pt idx="76458">
                  <c:v>16.908929000000001</c:v>
                </c:pt>
                <c:pt idx="76459">
                  <c:v>16.908760000000001</c:v>
                </c:pt>
                <c:pt idx="76460">
                  <c:v>16.906278</c:v>
                </c:pt>
                <c:pt idx="76461">
                  <c:v>16.905543999999999</c:v>
                </c:pt>
                <c:pt idx="76462">
                  <c:v>16.905616999999999</c:v>
                </c:pt>
                <c:pt idx="76463">
                  <c:v>16.907671000000001</c:v>
                </c:pt>
                <c:pt idx="76464">
                  <c:v>16.911451</c:v>
                </c:pt>
                <c:pt idx="76465">
                  <c:v>16.912372999999999</c:v>
                </c:pt>
                <c:pt idx="76466">
                  <c:v>16.912434999999999</c:v>
                </c:pt>
                <c:pt idx="76467">
                  <c:v>16.913122000000001</c:v>
                </c:pt>
                <c:pt idx="76468">
                  <c:v>16.913111000000001</c:v>
                </c:pt>
                <c:pt idx="76469">
                  <c:v>16.913228</c:v>
                </c:pt>
                <c:pt idx="76470">
                  <c:v>16.911930999999999</c:v>
                </c:pt>
                <c:pt idx="76471">
                  <c:v>16.911239999999999</c:v>
                </c:pt>
                <c:pt idx="76472">
                  <c:v>16.912268000000001</c:v>
                </c:pt>
                <c:pt idx="76473">
                  <c:v>16.91028</c:v>
                </c:pt>
                <c:pt idx="76474">
                  <c:v>16.908632999999998</c:v>
                </c:pt>
                <c:pt idx="76475">
                  <c:v>16.912561</c:v>
                </c:pt>
                <c:pt idx="76476">
                  <c:v>16.916246000000001</c:v>
                </c:pt>
                <c:pt idx="76477">
                  <c:v>16.913771000000001</c:v>
                </c:pt>
                <c:pt idx="76478">
                  <c:v>16.912106000000001</c:v>
                </c:pt>
                <c:pt idx="76479">
                  <c:v>16.913361999999999</c:v>
                </c:pt>
                <c:pt idx="76480">
                  <c:v>16.91123</c:v>
                </c:pt>
                <c:pt idx="76481">
                  <c:v>16.907022999999999</c:v>
                </c:pt>
                <c:pt idx="76482">
                  <c:v>16.908144</c:v>
                </c:pt>
                <c:pt idx="76483">
                  <c:v>16.910270000000001</c:v>
                </c:pt>
                <c:pt idx="76484">
                  <c:v>16.909586999999998</c:v>
                </c:pt>
                <c:pt idx="76485">
                  <c:v>16.912983000000001</c:v>
                </c:pt>
                <c:pt idx="76486">
                  <c:v>16.919177000000001</c:v>
                </c:pt>
                <c:pt idx="76487">
                  <c:v>16.921040999999999</c:v>
                </c:pt>
                <c:pt idx="76488">
                  <c:v>16.920696</c:v>
                </c:pt>
                <c:pt idx="76489">
                  <c:v>16.920283000000001</c:v>
                </c:pt>
                <c:pt idx="76490">
                  <c:v>16.919516999999999</c:v>
                </c:pt>
                <c:pt idx="76491">
                  <c:v>16.922032999999999</c:v>
                </c:pt>
                <c:pt idx="76492">
                  <c:v>16.922711</c:v>
                </c:pt>
                <c:pt idx="76493">
                  <c:v>16.921592</c:v>
                </c:pt>
                <c:pt idx="76494">
                  <c:v>16.924837</c:v>
                </c:pt>
                <c:pt idx="76495">
                  <c:v>16.925021000000001</c:v>
                </c:pt>
                <c:pt idx="76496">
                  <c:v>16.920231999999999</c:v>
                </c:pt>
                <c:pt idx="76497">
                  <c:v>16.920016</c:v>
                </c:pt>
                <c:pt idx="76498">
                  <c:v>16.925180999999998</c:v>
                </c:pt>
                <c:pt idx="76499">
                  <c:v>16.922841999999999</c:v>
                </c:pt>
                <c:pt idx="76500">
                  <c:v>16.916716999999998</c:v>
                </c:pt>
                <c:pt idx="76501">
                  <c:v>16.918331999999999</c:v>
                </c:pt>
                <c:pt idx="76502">
                  <c:v>16.918195999999998</c:v>
                </c:pt>
                <c:pt idx="76503">
                  <c:v>16.916844999999999</c:v>
                </c:pt>
                <c:pt idx="76504">
                  <c:v>16.920348000000001</c:v>
                </c:pt>
                <c:pt idx="76505">
                  <c:v>16.920694000000001</c:v>
                </c:pt>
                <c:pt idx="76506">
                  <c:v>16.919188999999999</c:v>
                </c:pt>
                <c:pt idx="76507">
                  <c:v>16.918952000000001</c:v>
                </c:pt>
                <c:pt idx="76508">
                  <c:v>16.918794999999999</c:v>
                </c:pt>
                <c:pt idx="76509">
                  <c:v>16.921137000000002</c:v>
                </c:pt>
                <c:pt idx="76510">
                  <c:v>16.923251</c:v>
                </c:pt>
                <c:pt idx="76511">
                  <c:v>16.920688999999999</c:v>
                </c:pt>
                <c:pt idx="76512">
                  <c:v>16.922215999999999</c:v>
                </c:pt>
                <c:pt idx="76513">
                  <c:v>16.927754</c:v>
                </c:pt>
                <c:pt idx="76514">
                  <c:v>16.926933999999999</c:v>
                </c:pt>
                <c:pt idx="76515">
                  <c:v>16.923373000000002</c:v>
                </c:pt>
                <c:pt idx="76516">
                  <c:v>16.923342999999999</c:v>
                </c:pt>
                <c:pt idx="76517">
                  <c:v>16.920960999999998</c:v>
                </c:pt>
                <c:pt idx="76518">
                  <c:v>16.920134999999998</c:v>
                </c:pt>
                <c:pt idx="76519">
                  <c:v>16.924847</c:v>
                </c:pt>
                <c:pt idx="76520">
                  <c:v>16.928353000000001</c:v>
                </c:pt>
                <c:pt idx="76521">
                  <c:v>16.927658999999998</c:v>
                </c:pt>
                <c:pt idx="76522">
                  <c:v>16.928325000000001</c:v>
                </c:pt>
                <c:pt idx="76523">
                  <c:v>16.934028999999999</c:v>
                </c:pt>
                <c:pt idx="76524">
                  <c:v>16.934602000000002</c:v>
                </c:pt>
                <c:pt idx="76525">
                  <c:v>16.928905</c:v>
                </c:pt>
                <c:pt idx="76526">
                  <c:v>16.928694</c:v>
                </c:pt>
                <c:pt idx="76527">
                  <c:v>16.930589000000001</c:v>
                </c:pt>
                <c:pt idx="76528">
                  <c:v>16.928834999999999</c:v>
                </c:pt>
                <c:pt idx="76529">
                  <c:v>16.927444999999999</c:v>
                </c:pt>
                <c:pt idx="76530">
                  <c:v>16.926886</c:v>
                </c:pt>
                <c:pt idx="76531">
                  <c:v>16.925539000000001</c:v>
                </c:pt>
                <c:pt idx="76532">
                  <c:v>16.928605999999998</c:v>
                </c:pt>
                <c:pt idx="76533">
                  <c:v>16.930517999999999</c:v>
                </c:pt>
                <c:pt idx="76534">
                  <c:v>16.928462</c:v>
                </c:pt>
                <c:pt idx="76535">
                  <c:v>16.928335000000001</c:v>
                </c:pt>
                <c:pt idx="76536">
                  <c:v>16.927819</c:v>
                </c:pt>
                <c:pt idx="76537">
                  <c:v>16.926583000000001</c:v>
                </c:pt>
                <c:pt idx="76538">
                  <c:v>16.926176999999999</c:v>
                </c:pt>
                <c:pt idx="76539">
                  <c:v>16.926076999999999</c:v>
                </c:pt>
                <c:pt idx="76540">
                  <c:v>16.926666000000001</c:v>
                </c:pt>
                <c:pt idx="76541">
                  <c:v>16.925495999999999</c:v>
                </c:pt>
                <c:pt idx="76542">
                  <c:v>16.924620000000001</c:v>
                </c:pt>
                <c:pt idx="76543">
                  <c:v>16.92549</c:v>
                </c:pt>
                <c:pt idx="76544">
                  <c:v>16.926880000000001</c:v>
                </c:pt>
                <c:pt idx="76545">
                  <c:v>16.926295</c:v>
                </c:pt>
                <c:pt idx="76546">
                  <c:v>16.927769000000001</c:v>
                </c:pt>
                <c:pt idx="76547">
                  <c:v>16.931293</c:v>
                </c:pt>
                <c:pt idx="76548">
                  <c:v>16.928919</c:v>
                </c:pt>
                <c:pt idx="76549">
                  <c:v>16.929696</c:v>
                </c:pt>
                <c:pt idx="76550">
                  <c:v>16.935140000000001</c:v>
                </c:pt>
                <c:pt idx="76551">
                  <c:v>16.933295000000001</c:v>
                </c:pt>
                <c:pt idx="76552">
                  <c:v>16.932307000000002</c:v>
                </c:pt>
                <c:pt idx="76553">
                  <c:v>16.933039999999998</c:v>
                </c:pt>
                <c:pt idx="76554">
                  <c:v>16.932312</c:v>
                </c:pt>
                <c:pt idx="76555">
                  <c:v>16.933503000000002</c:v>
                </c:pt>
                <c:pt idx="76556">
                  <c:v>16.933685000000001</c:v>
                </c:pt>
                <c:pt idx="76557">
                  <c:v>16.933056000000001</c:v>
                </c:pt>
                <c:pt idx="76558">
                  <c:v>16.934526999999999</c:v>
                </c:pt>
                <c:pt idx="76559">
                  <c:v>16.934280999999999</c:v>
                </c:pt>
                <c:pt idx="76560">
                  <c:v>16.932780000000001</c:v>
                </c:pt>
                <c:pt idx="76561">
                  <c:v>16.934740000000001</c:v>
                </c:pt>
                <c:pt idx="76562">
                  <c:v>16.936205000000001</c:v>
                </c:pt>
                <c:pt idx="76563">
                  <c:v>16.932193999999999</c:v>
                </c:pt>
                <c:pt idx="76564">
                  <c:v>16.932434000000001</c:v>
                </c:pt>
                <c:pt idx="76565">
                  <c:v>16.935435999999999</c:v>
                </c:pt>
                <c:pt idx="76566">
                  <c:v>16.934818</c:v>
                </c:pt>
                <c:pt idx="76567">
                  <c:v>16.935230000000001</c:v>
                </c:pt>
                <c:pt idx="76568">
                  <c:v>16.935770999999999</c:v>
                </c:pt>
                <c:pt idx="76569">
                  <c:v>16.935670999999999</c:v>
                </c:pt>
                <c:pt idx="76570">
                  <c:v>16.935828000000001</c:v>
                </c:pt>
                <c:pt idx="76571">
                  <c:v>16.934709999999999</c:v>
                </c:pt>
                <c:pt idx="76572">
                  <c:v>16.933675999999998</c:v>
                </c:pt>
                <c:pt idx="76573">
                  <c:v>16.934383</c:v>
                </c:pt>
                <c:pt idx="76574">
                  <c:v>16.935299000000001</c:v>
                </c:pt>
                <c:pt idx="76575">
                  <c:v>16.936596000000002</c:v>
                </c:pt>
                <c:pt idx="76576">
                  <c:v>16.934707</c:v>
                </c:pt>
                <c:pt idx="76577">
                  <c:v>16.932200999999999</c:v>
                </c:pt>
                <c:pt idx="76578">
                  <c:v>16.934146999999999</c:v>
                </c:pt>
                <c:pt idx="76579">
                  <c:v>16.934560999999999</c:v>
                </c:pt>
                <c:pt idx="76580">
                  <c:v>16.931077999999999</c:v>
                </c:pt>
                <c:pt idx="76581">
                  <c:v>16.928733999999999</c:v>
                </c:pt>
                <c:pt idx="76582">
                  <c:v>16.931239000000001</c:v>
                </c:pt>
                <c:pt idx="76583">
                  <c:v>16.934550999999999</c:v>
                </c:pt>
                <c:pt idx="76584">
                  <c:v>16.934505999999999</c:v>
                </c:pt>
                <c:pt idx="76585">
                  <c:v>16.933482999999999</c:v>
                </c:pt>
                <c:pt idx="76586">
                  <c:v>16.932257</c:v>
                </c:pt>
                <c:pt idx="76587">
                  <c:v>16.931868999999999</c:v>
                </c:pt>
                <c:pt idx="76588">
                  <c:v>16.933686000000002</c:v>
                </c:pt>
                <c:pt idx="76589">
                  <c:v>16.93646</c:v>
                </c:pt>
                <c:pt idx="76590">
                  <c:v>16.936458999999999</c:v>
                </c:pt>
                <c:pt idx="76591">
                  <c:v>16.934124000000001</c:v>
                </c:pt>
                <c:pt idx="76592">
                  <c:v>16.933789000000001</c:v>
                </c:pt>
                <c:pt idx="76593">
                  <c:v>16.934232999999999</c:v>
                </c:pt>
                <c:pt idx="76594">
                  <c:v>16.934932</c:v>
                </c:pt>
                <c:pt idx="76595">
                  <c:v>16.937968999999999</c:v>
                </c:pt>
                <c:pt idx="76596">
                  <c:v>16.943539000000001</c:v>
                </c:pt>
                <c:pt idx="76597">
                  <c:v>16.945173</c:v>
                </c:pt>
                <c:pt idx="76598">
                  <c:v>16.938661</c:v>
                </c:pt>
                <c:pt idx="76599">
                  <c:v>16.938227000000001</c:v>
                </c:pt>
                <c:pt idx="76600">
                  <c:v>16.943180000000002</c:v>
                </c:pt>
                <c:pt idx="76601">
                  <c:v>16.941635000000002</c:v>
                </c:pt>
                <c:pt idx="76602">
                  <c:v>16.941174</c:v>
                </c:pt>
                <c:pt idx="76603">
                  <c:v>16.944970999999999</c:v>
                </c:pt>
                <c:pt idx="76604">
                  <c:v>16.945571000000001</c:v>
                </c:pt>
                <c:pt idx="76605">
                  <c:v>16.943532999999999</c:v>
                </c:pt>
                <c:pt idx="76606">
                  <c:v>16.942098999999999</c:v>
                </c:pt>
                <c:pt idx="76607">
                  <c:v>16.941032</c:v>
                </c:pt>
                <c:pt idx="76608">
                  <c:v>16.941973999999998</c:v>
                </c:pt>
                <c:pt idx="76609">
                  <c:v>16.940579</c:v>
                </c:pt>
                <c:pt idx="76610">
                  <c:v>16.939571000000001</c:v>
                </c:pt>
                <c:pt idx="76611">
                  <c:v>16.940987</c:v>
                </c:pt>
                <c:pt idx="76612">
                  <c:v>16.942689000000001</c:v>
                </c:pt>
                <c:pt idx="76613">
                  <c:v>16.944818000000001</c:v>
                </c:pt>
                <c:pt idx="76614">
                  <c:v>16.942882000000001</c:v>
                </c:pt>
                <c:pt idx="76615">
                  <c:v>16.937473000000001</c:v>
                </c:pt>
                <c:pt idx="76616">
                  <c:v>16.941953000000002</c:v>
                </c:pt>
                <c:pt idx="76617">
                  <c:v>16.948032999999999</c:v>
                </c:pt>
                <c:pt idx="76618">
                  <c:v>16.946923000000002</c:v>
                </c:pt>
                <c:pt idx="76619">
                  <c:v>16.947205</c:v>
                </c:pt>
                <c:pt idx="76620">
                  <c:v>16.950154000000001</c:v>
                </c:pt>
                <c:pt idx="76621">
                  <c:v>16.947634000000001</c:v>
                </c:pt>
                <c:pt idx="76622">
                  <c:v>16.944607000000001</c:v>
                </c:pt>
                <c:pt idx="76623">
                  <c:v>16.946127000000001</c:v>
                </c:pt>
                <c:pt idx="76624">
                  <c:v>16.945796000000001</c:v>
                </c:pt>
                <c:pt idx="76625">
                  <c:v>16.944409</c:v>
                </c:pt>
                <c:pt idx="76626">
                  <c:v>16.947621000000002</c:v>
                </c:pt>
                <c:pt idx="76627">
                  <c:v>16.952286000000001</c:v>
                </c:pt>
                <c:pt idx="76628">
                  <c:v>16.954336999999999</c:v>
                </c:pt>
                <c:pt idx="76629">
                  <c:v>16.949683</c:v>
                </c:pt>
                <c:pt idx="76630">
                  <c:v>16.945727000000002</c:v>
                </c:pt>
                <c:pt idx="76631">
                  <c:v>16.949549999999999</c:v>
                </c:pt>
                <c:pt idx="76632">
                  <c:v>16.952352000000001</c:v>
                </c:pt>
                <c:pt idx="76633">
                  <c:v>16.948308000000001</c:v>
                </c:pt>
                <c:pt idx="76634">
                  <c:v>16.949479</c:v>
                </c:pt>
                <c:pt idx="76635">
                  <c:v>16.957792999999999</c:v>
                </c:pt>
                <c:pt idx="76636">
                  <c:v>16.956347999999998</c:v>
                </c:pt>
                <c:pt idx="76637">
                  <c:v>16.952666000000001</c:v>
                </c:pt>
                <c:pt idx="76638">
                  <c:v>16.955307000000001</c:v>
                </c:pt>
                <c:pt idx="76639">
                  <c:v>16.954408999999998</c:v>
                </c:pt>
                <c:pt idx="76640">
                  <c:v>16.953147000000001</c:v>
                </c:pt>
                <c:pt idx="76641">
                  <c:v>16.954464999999999</c:v>
                </c:pt>
                <c:pt idx="76642">
                  <c:v>16.954616999999999</c:v>
                </c:pt>
                <c:pt idx="76643">
                  <c:v>16.954179</c:v>
                </c:pt>
                <c:pt idx="76644">
                  <c:v>16.955196000000001</c:v>
                </c:pt>
                <c:pt idx="76645">
                  <c:v>16.957702000000001</c:v>
                </c:pt>
                <c:pt idx="76646">
                  <c:v>16.959434999999999</c:v>
                </c:pt>
                <c:pt idx="76647">
                  <c:v>16.960425000000001</c:v>
                </c:pt>
                <c:pt idx="76648">
                  <c:v>16.962192000000002</c:v>
                </c:pt>
                <c:pt idx="76649">
                  <c:v>16.964476000000001</c:v>
                </c:pt>
                <c:pt idx="76650">
                  <c:v>16.964691999999999</c:v>
                </c:pt>
                <c:pt idx="76651">
                  <c:v>16.958559999999999</c:v>
                </c:pt>
                <c:pt idx="76652">
                  <c:v>16.954460000000001</c:v>
                </c:pt>
                <c:pt idx="76653">
                  <c:v>16.958075999999998</c:v>
                </c:pt>
                <c:pt idx="76654">
                  <c:v>16.95909</c:v>
                </c:pt>
                <c:pt idx="76655">
                  <c:v>16.958546999999999</c:v>
                </c:pt>
                <c:pt idx="76656">
                  <c:v>16.961549999999999</c:v>
                </c:pt>
                <c:pt idx="76657">
                  <c:v>16.960431</c:v>
                </c:pt>
                <c:pt idx="76658">
                  <c:v>16.956149</c:v>
                </c:pt>
                <c:pt idx="76659">
                  <c:v>16.958689</c:v>
                </c:pt>
                <c:pt idx="76660">
                  <c:v>16.963688000000001</c:v>
                </c:pt>
                <c:pt idx="76661">
                  <c:v>16.962584</c:v>
                </c:pt>
                <c:pt idx="76662">
                  <c:v>16.960232999999999</c:v>
                </c:pt>
                <c:pt idx="76663">
                  <c:v>16.956697999999999</c:v>
                </c:pt>
                <c:pt idx="76664">
                  <c:v>16.954581999999998</c:v>
                </c:pt>
                <c:pt idx="76665">
                  <c:v>16.957694</c:v>
                </c:pt>
                <c:pt idx="76666">
                  <c:v>16.958131999999999</c:v>
                </c:pt>
                <c:pt idx="76667">
                  <c:v>16.953855000000001</c:v>
                </c:pt>
                <c:pt idx="76668">
                  <c:v>16.955061000000001</c:v>
                </c:pt>
                <c:pt idx="76669">
                  <c:v>16.960538</c:v>
                </c:pt>
                <c:pt idx="76670">
                  <c:v>16.960128000000001</c:v>
                </c:pt>
                <c:pt idx="76671">
                  <c:v>16.955848</c:v>
                </c:pt>
                <c:pt idx="76672">
                  <c:v>16.956168000000002</c:v>
                </c:pt>
                <c:pt idx="76673">
                  <c:v>16.955950000000001</c:v>
                </c:pt>
                <c:pt idx="76674">
                  <c:v>16.954049000000001</c:v>
                </c:pt>
                <c:pt idx="76675">
                  <c:v>16.952607</c:v>
                </c:pt>
                <c:pt idx="76676">
                  <c:v>16.953695</c:v>
                </c:pt>
                <c:pt idx="76677">
                  <c:v>16.957432000000001</c:v>
                </c:pt>
                <c:pt idx="76678">
                  <c:v>16.958908999999998</c:v>
                </c:pt>
                <c:pt idx="76679">
                  <c:v>16.956613999999998</c:v>
                </c:pt>
                <c:pt idx="76680">
                  <c:v>16.953917000000001</c:v>
                </c:pt>
                <c:pt idx="76681">
                  <c:v>16.952857999999999</c:v>
                </c:pt>
                <c:pt idx="76682">
                  <c:v>16.955992999999999</c:v>
                </c:pt>
                <c:pt idx="76683">
                  <c:v>16.959686999999999</c:v>
                </c:pt>
                <c:pt idx="76684">
                  <c:v>16.959289999999999</c:v>
                </c:pt>
                <c:pt idx="76685">
                  <c:v>16.961112</c:v>
                </c:pt>
                <c:pt idx="76686">
                  <c:v>16.965741999999999</c:v>
                </c:pt>
                <c:pt idx="76687">
                  <c:v>16.965430000000001</c:v>
                </c:pt>
                <c:pt idx="76688">
                  <c:v>16.961960999999999</c:v>
                </c:pt>
                <c:pt idx="76689">
                  <c:v>16.96</c:v>
                </c:pt>
                <c:pt idx="76690">
                  <c:v>16.960944000000001</c:v>
                </c:pt>
                <c:pt idx="76691">
                  <c:v>16.964732999999999</c:v>
                </c:pt>
                <c:pt idx="76692">
                  <c:v>16.964451</c:v>
                </c:pt>
                <c:pt idx="76693">
                  <c:v>16.962057000000001</c:v>
                </c:pt>
                <c:pt idx="76694">
                  <c:v>16.964604999999999</c:v>
                </c:pt>
                <c:pt idx="76695">
                  <c:v>16.965077000000001</c:v>
                </c:pt>
                <c:pt idx="76696">
                  <c:v>16.961167</c:v>
                </c:pt>
                <c:pt idx="76697">
                  <c:v>16.962309000000001</c:v>
                </c:pt>
                <c:pt idx="76698">
                  <c:v>16.965454999999999</c:v>
                </c:pt>
                <c:pt idx="76699">
                  <c:v>16.964848</c:v>
                </c:pt>
                <c:pt idx="76700">
                  <c:v>16.965983000000001</c:v>
                </c:pt>
                <c:pt idx="76701">
                  <c:v>16.96547</c:v>
                </c:pt>
                <c:pt idx="76702">
                  <c:v>16.962931999999999</c:v>
                </c:pt>
                <c:pt idx="76703">
                  <c:v>16.964652000000001</c:v>
                </c:pt>
                <c:pt idx="76704">
                  <c:v>16.965357000000001</c:v>
                </c:pt>
                <c:pt idx="76705">
                  <c:v>16.964721999999998</c:v>
                </c:pt>
                <c:pt idx="76706">
                  <c:v>16.965924000000001</c:v>
                </c:pt>
                <c:pt idx="76707">
                  <c:v>16.965095999999999</c:v>
                </c:pt>
                <c:pt idx="76708">
                  <c:v>16.966778000000001</c:v>
                </c:pt>
                <c:pt idx="76709">
                  <c:v>16.966864999999999</c:v>
                </c:pt>
                <c:pt idx="76710">
                  <c:v>16.963298000000002</c:v>
                </c:pt>
                <c:pt idx="76711">
                  <c:v>16.966462</c:v>
                </c:pt>
                <c:pt idx="76712">
                  <c:v>16.968197</c:v>
                </c:pt>
                <c:pt idx="76713">
                  <c:v>16.963759</c:v>
                </c:pt>
                <c:pt idx="76714">
                  <c:v>16.967480999999999</c:v>
                </c:pt>
                <c:pt idx="76715">
                  <c:v>16.975574999999999</c:v>
                </c:pt>
                <c:pt idx="76716">
                  <c:v>16.972541</c:v>
                </c:pt>
                <c:pt idx="76717">
                  <c:v>16.964670999999999</c:v>
                </c:pt>
                <c:pt idx="76718">
                  <c:v>16.964538999999998</c:v>
                </c:pt>
                <c:pt idx="76719">
                  <c:v>16.969328000000001</c:v>
                </c:pt>
                <c:pt idx="76720">
                  <c:v>16.969844999999999</c:v>
                </c:pt>
                <c:pt idx="76721">
                  <c:v>16.966813999999999</c:v>
                </c:pt>
                <c:pt idx="76722">
                  <c:v>16.965703999999999</c:v>
                </c:pt>
                <c:pt idx="76723">
                  <c:v>16.964997</c:v>
                </c:pt>
                <c:pt idx="76724">
                  <c:v>16.964383000000002</c:v>
                </c:pt>
                <c:pt idx="76725">
                  <c:v>16.966443999999999</c:v>
                </c:pt>
                <c:pt idx="76726">
                  <c:v>16.968494</c:v>
                </c:pt>
                <c:pt idx="76727">
                  <c:v>16.966905000000001</c:v>
                </c:pt>
                <c:pt idx="76728">
                  <c:v>16.965664</c:v>
                </c:pt>
                <c:pt idx="76729">
                  <c:v>16.965847</c:v>
                </c:pt>
                <c:pt idx="76730">
                  <c:v>16.968609000000001</c:v>
                </c:pt>
                <c:pt idx="76731">
                  <c:v>16.970597999999999</c:v>
                </c:pt>
                <c:pt idx="76732">
                  <c:v>16.966526000000002</c:v>
                </c:pt>
                <c:pt idx="76733">
                  <c:v>16.964589</c:v>
                </c:pt>
                <c:pt idx="76734">
                  <c:v>16.96687</c:v>
                </c:pt>
                <c:pt idx="76735">
                  <c:v>16.970172000000002</c:v>
                </c:pt>
                <c:pt idx="76736">
                  <c:v>16.973600000000001</c:v>
                </c:pt>
                <c:pt idx="76737">
                  <c:v>16.975134000000001</c:v>
                </c:pt>
                <c:pt idx="76738">
                  <c:v>16.974260999999998</c:v>
                </c:pt>
                <c:pt idx="76739">
                  <c:v>16.972695999999999</c:v>
                </c:pt>
                <c:pt idx="76740">
                  <c:v>16.975179000000001</c:v>
                </c:pt>
                <c:pt idx="76741">
                  <c:v>16.977301000000001</c:v>
                </c:pt>
                <c:pt idx="76742">
                  <c:v>16.972110000000001</c:v>
                </c:pt>
                <c:pt idx="76743">
                  <c:v>16.970362000000002</c:v>
                </c:pt>
                <c:pt idx="76744">
                  <c:v>16.976590999999999</c:v>
                </c:pt>
                <c:pt idx="76745">
                  <c:v>16.978133</c:v>
                </c:pt>
                <c:pt idx="76746">
                  <c:v>16.976267</c:v>
                </c:pt>
                <c:pt idx="76747">
                  <c:v>16.974976000000002</c:v>
                </c:pt>
                <c:pt idx="76748">
                  <c:v>16.974567</c:v>
                </c:pt>
                <c:pt idx="76749">
                  <c:v>16.973628000000001</c:v>
                </c:pt>
                <c:pt idx="76750">
                  <c:v>16.971423999999999</c:v>
                </c:pt>
                <c:pt idx="76751">
                  <c:v>16.970904000000001</c:v>
                </c:pt>
                <c:pt idx="76752">
                  <c:v>16.971216999999999</c:v>
                </c:pt>
                <c:pt idx="76753">
                  <c:v>16.970676999999998</c:v>
                </c:pt>
                <c:pt idx="76754">
                  <c:v>16.973403000000001</c:v>
                </c:pt>
                <c:pt idx="76755">
                  <c:v>16.976832999999999</c:v>
                </c:pt>
                <c:pt idx="76756">
                  <c:v>16.976275000000001</c:v>
                </c:pt>
                <c:pt idx="76757">
                  <c:v>16.977</c:v>
                </c:pt>
                <c:pt idx="76758">
                  <c:v>16.978161</c:v>
                </c:pt>
                <c:pt idx="76759">
                  <c:v>16.973631000000001</c:v>
                </c:pt>
                <c:pt idx="76760">
                  <c:v>16.972104999999999</c:v>
                </c:pt>
                <c:pt idx="76761">
                  <c:v>16.974985</c:v>
                </c:pt>
                <c:pt idx="76762">
                  <c:v>16.974598</c:v>
                </c:pt>
                <c:pt idx="76763">
                  <c:v>16.976517000000001</c:v>
                </c:pt>
                <c:pt idx="76764">
                  <c:v>16.977764000000001</c:v>
                </c:pt>
                <c:pt idx="76765">
                  <c:v>16.980053000000002</c:v>
                </c:pt>
                <c:pt idx="76766">
                  <c:v>16.984701000000001</c:v>
                </c:pt>
                <c:pt idx="76767">
                  <c:v>16.986283</c:v>
                </c:pt>
                <c:pt idx="76768">
                  <c:v>16.985579999999999</c:v>
                </c:pt>
                <c:pt idx="76769">
                  <c:v>16.984770000000001</c:v>
                </c:pt>
                <c:pt idx="76770">
                  <c:v>16.982489999999999</c:v>
                </c:pt>
                <c:pt idx="76771">
                  <c:v>16.979576000000002</c:v>
                </c:pt>
                <c:pt idx="76772">
                  <c:v>16.979986</c:v>
                </c:pt>
                <c:pt idx="76773">
                  <c:v>16.983263000000001</c:v>
                </c:pt>
                <c:pt idx="76774">
                  <c:v>16.985527000000001</c:v>
                </c:pt>
                <c:pt idx="76775">
                  <c:v>16.985226000000001</c:v>
                </c:pt>
                <c:pt idx="76776">
                  <c:v>16.984525000000001</c:v>
                </c:pt>
                <c:pt idx="76777">
                  <c:v>16.984931</c:v>
                </c:pt>
                <c:pt idx="76778">
                  <c:v>16.987527</c:v>
                </c:pt>
                <c:pt idx="76779">
                  <c:v>16.988710000000001</c:v>
                </c:pt>
                <c:pt idx="76780">
                  <c:v>16.986467000000001</c:v>
                </c:pt>
                <c:pt idx="76781">
                  <c:v>16.986018999999999</c:v>
                </c:pt>
                <c:pt idx="76782">
                  <c:v>16.984711999999998</c:v>
                </c:pt>
                <c:pt idx="76783">
                  <c:v>16.981463999999999</c:v>
                </c:pt>
                <c:pt idx="76784">
                  <c:v>16.980360000000001</c:v>
                </c:pt>
                <c:pt idx="76785">
                  <c:v>16.980820000000001</c:v>
                </c:pt>
                <c:pt idx="76786">
                  <c:v>16.980948999999999</c:v>
                </c:pt>
                <c:pt idx="76787">
                  <c:v>16.981665</c:v>
                </c:pt>
                <c:pt idx="76788">
                  <c:v>16.981007999999999</c:v>
                </c:pt>
                <c:pt idx="76789">
                  <c:v>16.980906999999998</c:v>
                </c:pt>
                <c:pt idx="76790">
                  <c:v>16.984152999999999</c:v>
                </c:pt>
                <c:pt idx="76791">
                  <c:v>16.988520999999999</c:v>
                </c:pt>
                <c:pt idx="76792">
                  <c:v>16.991959999999999</c:v>
                </c:pt>
                <c:pt idx="76793">
                  <c:v>16.989151</c:v>
                </c:pt>
                <c:pt idx="76794">
                  <c:v>16.984925</c:v>
                </c:pt>
                <c:pt idx="76795">
                  <c:v>16.985996</c:v>
                </c:pt>
                <c:pt idx="76796">
                  <c:v>16.985030999999999</c:v>
                </c:pt>
                <c:pt idx="76797">
                  <c:v>16.983274000000002</c:v>
                </c:pt>
                <c:pt idx="76798">
                  <c:v>16.983342</c:v>
                </c:pt>
                <c:pt idx="76799">
                  <c:v>16.984325999999999</c:v>
                </c:pt>
                <c:pt idx="76800">
                  <c:v>16.985244999999999</c:v>
                </c:pt>
                <c:pt idx="76801">
                  <c:v>16.986283</c:v>
                </c:pt>
                <c:pt idx="76802">
                  <c:v>16.990639999999999</c:v>
                </c:pt>
                <c:pt idx="76803">
                  <c:v>16.995999999999999</c:v>
                </c:pt>
                <c:pt idx="76804">
                  <c:v>16.995684000000001</c:v>
                </c:pt>
                <c:pt idx="76805">
                  <c:v>16.992708</c:v>
                </c:pt>
                <c:pt idx="76806">
                  <c:v>16.993431000000001</c:v>
                </c:pt>
                <c:pt idx="76807">
                  <c:v>16.994985</c:v>
                </c:pt>
                <c:pt idx="76808">
                  <c:v>16.994948000000001</c:v>
                </c:pt>
                <c:pt idx="76809">
                  <c:v>16.993731</c:v>
                </c:pt>
                <c:pt idx="76810">
                  <c:v>16.992407</c:v>
                </c:pt>
                <c:pt idx="76811">
                  <c:v>16.994391</c:v>
                </c:pt>
                <c:pt idx="76812">
                  <c:v>16.997309999999999</c:v>
                </c:pt>
                <c:pt idx="76813">
                  <c:v>16.998469</c:v>
                </c:pt>
                <c:pt idx="76814">
                  <c:v>16.996435999999999</c:v>
                </c:pt>
                <c:pt idx="76815">
                  <c:v>16.991862999999999</c:v>
                </c:pt>
                <c:pt idx="76816">
                  <c:v>16.990157</c:v>
                </c:pt>
                <c:pt idx="76817">
                  <c:v>16.992757999999998</c:v>
                </c:pt>
                <c:pt idx="76818">
                  <c:v>16.992985999999998</c:v>
                </c:pt>
                <c:pt idx="76819">
                  <c:v>16.991166</c:v>
                </c:pt>
                <c:pt idx="76820">
                  <c:v>16.991340999999998</c:v>
                </c:pt>
                <c:pt idx="76821">
                  <c:v>16.992616000000002</c:v>
                </c:pt>
                <c:pt idx="76822">
                  <c:v>16.989623999999999</c:v>
                </c:pt>
                <c:pt idx="76823">
                  <c:v>16.989007000000001</c:v>
                </c:pt>
                <c:pt idx="76824">
                  <c:v>16.994909</c:v>
                </c:pt>
                <c:pt idx="76825">
                  <c:v>16.997771</c:v>
                </c:pt>
                <c:pt idx="76826">
                  <c:v>17.000067000000001</c:v>
                </c:pt>
                <c:pt idx="76827">
                  <c:v>17.002110999999999</c:v>
                </c:pt>
                <c:pt idx="76828">
                  <c:v>16.999406</c:v>
                </c:pt>
                <c:pt idx="76829">
                  <c:v>17.002020000000002</c:v>
                </c:pt>
                <c:pt idx="76830">
                  <c:v>17.004923999999999</c:v>
                </c:pt>
                <c:pt idx="76831">
                  <c:v>16.998707</c:v>
                </c:pt>
                <c:pt idx="76832">
                  <c:v>16.996192000000001</c:v>
                </c:pt>
                <c:pt idx="76833">
                  <c:v>17.000921999999999</c:v>
                </c:pt>
                <c:pt idx="76834">
                  <c:v>17.002979</c:v>
                </c:pt>
                <c:pt idx="76835">
                  <c:v>17.002227999999999</c:v>
                </c:pt>
                <c:pt idx="76836">
                  <c:v>17.000405000000001</c:v>
                </c:pt>
                <c:pt idx="76837">
                  <c:v>16.999303000000001</c:v>
                </c:pt>
                <c:pt idx="76838">
                  <c:v>16.998006</c:v>
                </c:pt>
                <c:pt idx="76839">
                  <c:v>16.995253000000002</c:v>
                </c:pt>
                <c:pt idx="76840">
                  <c:v>16.996532999999999</c:v>
                </c:pt>
                <c:pt idx="76841">
                  <c:v>17.000133000000002</c:v>
                </c:pt>
                <c:pt idx="76842">
                  <c:v>16.999362000000001</c:v>
                </c:pt>
                <c:pt idx="76843">
                  <c:v>16.997893000000001</c:v>
                </c:pt>
                <c:pt idx="76844">
                  <c:v>16.999769000000001</c:v>
                </c:pt>
                <c:pt idx="76845">
                  <c:v>16.998930000000001</c:v>
                </c:pt>
                <c:pt idx="76846">
                  <c:v>16.998273000000001</c:v>
                </c:pt>
                <c:pt idx="76847">
                  <c:v>17.003312999999999</c:v>
                </c:pt>
                <c:pt idx="76848">
                  <c:v>17.004949</c:v>
                </c:pt>
                <c:pt idx="76849">
                  <c:v>17.001279</c:v>
                </c:pt>
                <c:pt idx="76850">
                  <c:v>16.99888</c:v>
                </c:pt>
                <c:pt idx="76851">
                  <c:v>17.001389</c:v>
                </c:pt>
                <c:pt idx="76852">
                  <c:v>17.005189999999999</c:v>
                </c:pt>
                <c:pt idx="76853">
                  <c:v>17.004826000000001</c:v>
                </c:pt>
                <c:pt idx="76854">
                  <c:v>17.001868999999999</c:v>
                </c:pt>
                <c:pt idx="76855">
                  <c:v>17.002818000000001</c:v>
                </c:pt>
                <c:pt idx="76856">
                  <c:v>17.003087000000001</c:v>
                </c:pt>
                <c:pt idx="76857">
                  <c:v>17.000177999999998</c:v>
                </c:pt>
                <c:pt idx="76858">
                  <c:v>17.003381000000001</c:v>
                </c:pt>
                <c:pt idx="76859">
                  <c:v>17.008531000000001</c:v>
                </c:pt>
                <c:pt idx="76860">
                  <c:v>17.006692999999999</c:v>
                </c:pt>
                <c:pt idx="76861">
                  <c:v>17.004639999999998</c:v>
                </c:pt>
                <c:pt idx="76862">
                  <c:v>17.007698999999999</c:v>
                </c:pt>
                <c:pt idx="76863">
                  <c:v>17.011240999999998</c:v>
                </c:pt>
                <c:pt idx="76864">
                  <c:v>17.008714999999999</c:v>
                </c:pt>
                <c:pt idx="76865">
                  <c:v>17.003796999999999</c:v>
                </c:pt>
                <c:pt idx="76866">
                  <c:v>17.004239999999999</c:v>
                </c:pt>
                <c:pt idx="76867">
                  <c:v>17.004283999999998</c:v>
                </c:pt>
                <c:pt idx="76868">
                  <c:v>17.004062999999999</c:v>
                </c:pt>
                <c:pt idx="76869">
                  <c:v>17.008690999999999</c:v>
                </c:pt>
                <c:pt idx="76870">
                  <c:v>17.009194999999998</c:v>
                </c:pt>
                <c:pt idx="76871">
                  <c:v>17.009063999999999</c:v>
                </c:pt>
                <c:pt idx="76872">
                  <c:v>17.009667</c:v>
                </c:pt>
                <c:pt idx="76873">
                  <c:v>17.007401999999999</c:v>
                </c:pt>
                <c:pt idx="76874">
                  <c:v>17.007546999999999</c:v>
                </c:pt>
                <c:pt idx="76875">
                  <c:v>17.006671999999998</c:v>
                </c:pt>
                <c:pt idx="76876">
                  <c:v>17.00525</c:v>
                </c:pt>
                <c:pt idx="76877">
                  <c:v>17.009018999999999</c:v>
                </c:pt>
                <c:pt idx="76878">
                  <c:v>17.009022000000002</c:v>
                </c:pt>
                <c:pt idx="76879">
                  <c:v>17.005438000000002</c:v>
                </c:pt>
                <c:pt idx="76880">
                  <c:v>17.005725000000002</c:v>
                </c:pt>
                <c:pt idx="76881">
                  <c:v>17.007453999999999</c:v>
                </c:pt>
                <c:pt idx="76882">
                  <c:v>17.009743</c:v>
                </c:pt>
                <c:pt idx="76883">
                  <c:v>17.009208000000001</c:v>
                </c:pt>
                <c:pt idx="76884">
                  <c:v>17.00713</c:v>
                </c:pt>
                <c:pt idx="76885">
                  <c:v>17.008233000000001</c:v>
                </c:pt>
                <c:pt idx="76886">
                  <c:v>17.010869</c:v>
                </c:pt>
                <c:pt idx="76887">
                  <c:v>17.012985</c:v>
                </c:pt>
                <c:pt idx="76888">
                  <c:v>17.010925</c:v>
                </c:pt>
                <c:pt idx="76889">
                  <c:v>17.012149999999998</c:v>
                </c:pt>
                <c:pt idx="76890">
                  <c:v>17.014236</c:v>
                </c:pt>
                <c:pt idx="76891">
                  <c:v>17.012754999999999</c:v>
                </c:pt>
                <c:pt idx="76892">
                  <c:v>17.016268</c:v>
                </c:pt>
                <c:pt idx="76893">
                  <c:v>17.019210000000001</c:v>
                </c:pt>
                <c:pt idx="76894">
                  <c:v>17.014676000000001</c:v>
                </c:pt>
                <c:pt idx="76895">
                  <c:v>17.011377</c:v>
                </c:pt>
                <c:pt idx="76896">
                  <c:v>17.012015999999999</c:v>
                </c:pt>
                <c:pt idx="76897">
                  <c:v>17.009878</c:v>
                </c:pt>
                <c:pt idx="76898">
                  <c:v>17.009539</c:v>
                </c:pt>
                <c:pt idx="76899">
                  <c:v>17.013292</c:v>
                </c:pt>
                <c:pt idx="76900">
                  <c:v>17.011668</c:v>
                </c:pt>
                <c:pt idx="76901">
                  <c:v>17.008412</c:v>
                </c:pt>
                <c:pt idx="76902">
                  <c:v>17.010348</c:v>
                </c:pt>
                <c:pt idx="76903">
                  <c:v>17.012491000000001</c:v>
                </c:pt>
                <c:pt idx="76904">
                  <c:v>17.012551999999999</c:v>
                </c:pt>
                <c:pt idx="76905">
                  <c:v>17.015277999999999</c:v>
                </c:pt>
                <c:pt idx="76906">
                  <c:v>17.017129000000001</c:v>
                </c:pt>
                <c:pt idx="76907">
                  <c:v>17.013542000000001</c:v>
                </c:pt>
                <c:pt idx="76908">
                  <c:v>17.011938000000001</c:v>
                </c:pt>
                <c:pt idx="76909">
                  <c:v>17.01492</c:v>
                </c:pt>
                <c:pt idx="76910">
                  <c:v>17.015309999999999</c:v>
                </c:pt>
                <c:pt idx="76911">
                  <c:v>17.015809000000001</c:v>
                </c:pt>
                <c:pt idx="76912">
                  <c:v>17.018606999999999</c:v>
                </c:pt>
                <c:pt idx="76913">
                  <c:v>17.019904</c:v>
                </c:pt>
                <c:pt idx="76914">
                  <c:v>17.023548999999999</c:v>
                </c:pt>
                <c:pt idx="76915">
                  <c:v>17.029494</c:v>
                </c:pt>
                <c:pt idx="76916">
                  <c:v>17.027045000000001</c:v>
                </c:pt>
                <c:pt idx="76917">
                  <c:v>17.017285000000001</c:v>
                </c:pt>
                <c:pt idx="76918">
                  <c:v>17.016886</c:v>
                </c:pt>
                <c:pt idx="76919">
                  <c:v>17.020201</c:v>
                </c:pt>
                <c:pt idx="76920">
                  <c:v>17.019658</c:v>
                </c:pt>
                <c:pt idx="76921">
                  <c:v>17.021231</c:v>
                </c:pt>
                <c:pt idx="76922">
                  <c:v>17.020700000000001</c:v>
                </c:pt>
                <c:pt idx="76923">
                  <c:v>17.018691</c:v>
                </c:pt>
                <c:pt idx="76924">
                  <c:v>17.021926000000001</c:v>
                </c:pt>
                <c:pt idx="76925">
                  <c:v>17.024187000000001</c:v>
                </c:pt>
                <c:pt idx="76926">
                  <c:v>17.021688999999999</c:v>
                </c:pt>
                <c:pt idx="76927">
                  <c:v>17.020137999999999</c:v>
                </c:pt>
                <c:pt idx="76928">
                  <c:v>17.020994999999999</c:v>
                </c:pt>
                <c:pt idx="76929">
                  <c:v>17.024602000000002</c:v>
                </c:pt>
                <c:pt idx="76930">
                  <c:v>17.025245999999999</c:v>
                </c:pt>
                <c:pt idx="76931">
                  <c:v>17.024678000000002</c:v>
                </c:pt>
                <c:pt idx="76932">
                  <c:v>17.027108999999999</c:v>
                </c:pt>
                <c:pt idx="76933">
                  <c:v>17.028182999999999</c:v>
                </c:pt>
                <c:pt idx="76934">
                  <c:v>17.028988999999999</c:v>
                </c:pt>
                <c:pt idx="76935">
                  <c:v>17.032053000000001</c:v>
                </c:pt>
                <c:pt idx="76936">
                  <c:v>17.032119000000002</c:v>
                </c:pt>
                <c:pt idx="76937">
                  <c:v>17.028704999999999</c:v>
                </c:pt>
                <c:pt idx="76938">
                  <c:v>17.026340000000001</c:v>
                </c:pt>
                <c:pt idx="76939">
                  <c:v>17.029736</c:v>
                </c:pt>
                <c:pt idx="76940">
                  <c:v>17.034341000000001</c:v>
                </c:pt>
                <c:pt idx="76941">
                  <c:v>17.034382999999998</c:v>
                </c:pt>
                <c:pt idx="76942">
                  <c:v>17.032131</c:v>
                </c:pt>
                <c:pt idx="76943">
                  <c:v>17.030470000000001</c:v>
                </c:pt>
                <c:pt idx="76944">
                  <c:v>17.028285</c:v>
                </c:pt>
                <c:pt idx="76945">
                  <c:v>17.025345000000002</c:v>
                </c:pt>
                <c:pt idx="76946">
                  <c:v>17.024511</c:v>
                </c:pt>
                <c:pt idx="76947">
                  <c:v>17.026685000000001</c:v>
                </c:pt>
                <c:pt idx="76948">
                  <c:v>17.027752</c:v>
                </c:pt>
                <c:pt idx="76949">
                  <c:v>17.026513000000001</c:v>
                </c:pt>
                <c:pt idx="76950">
                  <c:v>17.025645999999998</c:v>
                </c:pt>
                <c:pt idx="76951">
                  <c:v>17.027121999999999</c:v>
                </c:pt>
                <c:pt idx="76952">
                  <c:v>17.029672999999999</c:v>
                </c:pt>
                <c:pt idx="76953">
                  <c:v>17.027018000000002</c:v>
                </c:pt>
                <c:pt idx="76954">
                  <c:v>17.021896000000002</c:v>
                </c:pt>
                <c:pt idx="76955">
                  <c:v>17.025971999999999</c:v>
                </c:pt>
                <c:pt idx="76956">
                  <c:v>17.029875000000001</c:v>
                </c:pt>
                <c:pt idx="76957">
                  <c:v>17.024187999999999</c:v>
                </c:pt>
                <c:pt idx="76958">
                  <c:v>17.022525999999999</c:v>
                </c:pt>
                <c:pt idx="76959">
                  <c:v>17.028708999999999</c:v>
                </c:pt>
                <c:pt idx="76960">
                  <c:v>17.031186999999999</c:v>
                </c:pt>
                <c:pt idx="76961">
                  <c:v>17.029358999999999</c:v>
                </c:pt>
                <c:pt idx="76962">
                  <c:v>17.027242999999999</c:v>
                </c:pt>
                <c:pt idx="76963">
                  <c:v>17.028345000000002</c:v>
                </c:pt>
                <c:pt idx="76964">
                  <c:v>17.031172999999999</c:v>
                </c:pt>
                <c:pt idx="76965">
                  <c:v>17.033355</c:v>
                </c:pt>
                <c:pt idx="76966">
                  <c:v>17.033553999999999</c:v>
                </c:pt>
                <c:pt idx="76967">
                  <c:v>17.032025999999998</c:v>
                </c:pt>
                <c:pt idx="76968">
                  <c:v>17.026851000000001</c:v>
                </c:pt>
                <c:pt idx="76969">
                  <c:v>17.025120999999999</c:v>
                </c:pt>
                <c:pt idx="76970">
                  <c:v>17.032319000000001</c:v>
                </c:pt>
                <c:pt idx="76971">
                  <c:v>17.033916000000001</c:v>
                </c:pt>
                <c:pt idx="76972">
                  <c:v>17.031191</c:v>
                </c:pt>
                <c:pt idx="76973">
                  <c:v>17.035325</c:v>
                </c:pt>
                <c:pt idx="76974">
                  <c:v>17.039781999999999</c:v>
                </c:pt>
                <c:pt idx="76975">
                  <c:v>17.037504999999999</c:v>
                </c:pt>
                <c:pt idx="76976">
                  <c:v>17.033688999999999</c:v>
                </c:pt>
                <c:pt idx="76977">
                  <c:v>17.034533</c:v>
                </c:pt>
                <c:pt idx="76978">
                  <c:v>17.033937999999999</c:v>
                </c:pt>
                <c:pt idx="76979">
                  <c:v>17.03462</c:v>
                </c:pt>
                <c:pt idx="76980">
                  <c:v>17.036197000000001</c:v>
                </c:pt>
                <c:pt idx="76981">
                  <c:v>17.035845999999999</c:v>
                </c:pt>
                <c:pt idx="76982">
                  <c:v>17.035854</c:v>
                </c:pt>
                <c:pt idx="76983">
                  <c:v>17.035557000000001</c:v>
                </c:pt>
                <c:pt idx="76984">
                  <c:v>17.033256999999999</c:v>
                </c:pt>
                <c:pt idx="76985">
                  <c:v>17.032813999999998</c:v>
                </c:pt>
                <c:pt idx="76986">
                  <c:v>17.036014000000002</c:v>
                </c:pt>
                <c:pt idx="76987">
                  <c:v>17.03753</c:v>
                </c:pt>
                <c:pt idx="76988">
                  <c:v>17.038046000000001</c:v>
                </c:pt>
                <c:pt idx="76989">
                  <c:v>17.039473000000001</c:v>
                </c:pt>
                <c:pt idx="76990">
                  <c:v>17.038167000000001</c:v>
                </c:pt>
                <c:pt idx="76991">
                  <c:v>17.037811999999999</c:v>
                </c:pt>
                <c:pt idx="76992">
                  <c:v>17.038698</c:v>
                </c:pt>
                <c:pt idx="76993">
                  <c:v>17.039719999999999</c:v>
                </c:pt>
                <c:pt idx="76994">
                  <c:v>17.038589999999999</c:v>
                </c:pt>
                <c:pt idx="76995">
                  <c:v>17.037167</c:v>
                </c:pt>
                <c:pt idx="76996">
                  <c:v>17.037049</c:v>
                </c:pt>
                <c:pt idx="76997">
                  <c:v>17.040783999999999</c:v>
                </c:pt>
                <c:pt idx="76998">
                  <c:v>17.042743000000002</c:v>
                </c:pt>
                <c:pt idx="76999">
                  <c:v>17.039707</c:v>
                </c:pt>
                <c:pt idx="77000">
                  <c:v>17.035830000000001</c:v>
                </c:pt>
                <c:pt idx="77001">
                  <c:v>17.034711999999999</c:v>
                </c:pt>
                <c:pt idx="77002">
                  <c:v>17.034827</c:v>
                </c:pt>
                <c:pt idx="77003">
                  <c:v>17.037075999999999</c:v>
                </c:pt>
                <c:pt idx="77004">
                  <c:v>17.040465000000001</c:v>
                </c:pt>
                <c:pt idx="77005">
                  <c:v>17.041087999999998</c:v>
                </c:pt>
                <c:pt idx="77006">
                  <c:v>17.041367999999999</c:v>
                </c:pt>
                <c:pt idx="77007">
                  <c:v>17.043419</c:v>
                </c:pt>
                <c:pt idx="77008">
                  <c:v>17.043043999999998</c:v>
                </c:pt>
                <c:pt idx="77009">
                  <c:v>17.041440000000001</c:v>
                </c:pt>
                <c:pt idx="77010">
                  <c:v>17.046454000000001</c:v>
                </c:pt>
                <c:pt idx="77011">
                  <c:v>17.049437999999999</c:v>
                </c:pt>
                <c:pt idx="77012">
                  <c:v>17.04073</c:v>
                </c:pt>
                <c:pt idx="77013">
                  <c:v>17.036929000000001</c:v>
                </c:pt>
                <c:pt idx="77014">
                  <c:v>17.042784000000001</c:v>
                </c:pt>
                <c:pt idx="77015">
                  <c:v>17.045233</c:v>
                </c:pt>
                <c:pt idx="77016">
                  <c:v>17.042983</c:v>
                </c:pt>
                <c:pt idx="77017">
                  <c:v>17.046334000000002</c:v>
                </c:pt>
                <c:pt idx="77018">
                  <c:v>17.053628</c:v>
                </c:pt>
                <c:pt idx="77019">
                  <c:v>17.053197999999998</c:v>
                </c:pt>
                <c:pt idx="77020">
                  <c:v>17.052296999999999</c:v>
                </c:pt>
                <c:pt idx="77021">
                  <c:v>17.05472</c:v>
                </c:pt>
                <c:pt idx="77022">
                  <c:v>17.053056999999999</c:v>
                </c:pt>
                <c:pt idx="77023">
                  <c:v>17.051248000000001</c:v>
                </c:pt>
                <c:pt idx="77024">
                  <c:v>17.050402999999999</c:v>
                </c:pt>
                <c:pt idx="77025">
                  <c:v>17.048681999999999</c:v>
                </c:pt>
                <c:pt idx="77026">
                  <c:v>17.052303999999999</c:v>
                </c:pt>
                <c:pt idx="77027">
                  <c:v>17.055263</c:v>
                </c:pt>
                <c:pt idx="77028">
                  <c:v>17.049005999999999</c:v>
                </c:pt>
                <c:pt idx="77029">
                  <c:v>17.04627</c:v>
                </c:pt>
                <c:pt idx="77030">
                  <c:v>17.052927</c:v>
                </c:pt>
                <c:pt idx="77031">
                  <c:v>17.053515000000001</c:v>
                </c:pt>
                <c:pt idx="77032">
                  <c:v>17.045490999999998</c:v>
                </c:pt>
                <c:pt idx="77033">
                  <c:v>17.045722999999999</c:v>
                </c:pt>
                <c:pt idx="77034">
                  <c:v>17.048452000000001</c:v>
                </c:pt>
                <c:pt idx="77035">
                  <c:v>17.047969999999999</c:v>
                </c:pt>
                <c:pt idx="77036">
                  <c:v>17.047564000000001</c:v>
                </c:pt>
                <c:pt idx="77037">
                  <c:v>17.046655999999999</c:v>
                </c:pt>
                <c:pt idx="77038">
                  <c:v>17.049448999999999</c:v>
                </c:pt>
                <c:pt idx="77039">
                  <c:v>17.052945000000001</c:v>
                </c:pt>
                <c:pt idx="77040">
                  <c:v>17.051110999999999</c:v>
                </c:pt>
                <c:pt idx="77041">
                  <c:v>17.048976</c:v>
                </c:pt>
                <c:pt idx="77042">
                  <c:v>17.051881999999999</c:v>
                </c:pt>
                <c:pt idx="77043">
                  <c:v>17.054058000000001</c:v>
                </c:pt>
                <c:pt idx="77044">
                  <c:v>17.050238</c:v>
                </c:pt>
                <c:pt idx="77045">
                  <c:v>17.047369</c:v>
                </c:pt>
                <c:pt idx="77046">
                  <c:v>17.049655000000001</c:v>
                </c:pt>
                <c:pt idx="77047">
                  <c:v>17.050478999999999</c:v>
                </c:pt>
                <c:pt idx="77048">
                  <c:v>17.051181</c:v>
                </c:pt>
                <c:pt idx="77049">
                  <c:v>17.053784</c:v>
                </c:pt>
                <c:pt idx="77050">
                  <c:v>17.050726000000001</c:v>
                </c:pt>
                <c:pt idx="77051">
                  <c:v>17.051279999999998</c:v>
                </c:pt>
                <c:pt idx="77052">
                  <c:v>17.054143</c:v>
                </c:pt>
                <c:pt idx="77053">
                  <c:v>17.049782</c:v>
                </c:pt>
                <c:pt idx="77054">
                  <c:v>17.050573</c:v>
                </c:pt>
                <c:pt idx="77055">
                  <c:v>17.058098999999999</c:v>
                </c:pt>
                <c:pt idx="77056">
                  <c:v>17.058342</c:v>
                </c:pt>
                <c:pt idx="77057">
                  <c:v>17.058396999999999</c:v>
                </c:pt>
                <c:pt idx="77058">
                  <c:v>17.062736000000001</c:v>
                </c:pt>
                <c:pt idx="77059">
                  <c:v>17.060029</c:v>
                </c:pt>
                <c:pt idx="77060">
                  <c:v>17.057659999999998</c:v>
                </c:pt>
                <c:pt idx="77061">
                  <c:v>17.060779</c:v>
                </c:pt>
                <c:pt idx="77062">
                  <c:v>17.059431</c:v>
                </c:pt>
                <c:pt idx="77063">
                  <c:v>17.057592</c:v>
                </c:pt>
                <c:pt idx="77064">
                  <c:v>17.06109</c:v>
                </c:pt>
                <c:pt idx="77065">
                  <c:v>17.060310000000001</c:v>
                </c:pt>
                <c:pt idx="77066">
                  <c:v>17.056065</c:v>
                </c:pt>
                <c:pt idx="77067">
                  <c:v>17.06101</c:v>
                </c:pt>
                <c:pt idx="77068">
                  <c:v>17.064191999999998</c:v>
                </c:pt>
                <c:pt idx="77069">
                  <c:v>17.062035999999999</c:v>
                </c:pt>
                <c:pt idx="77070">
                  <c:v>17.065992999999999</c:v>
                </c:pt>
                <c:pt idx="77071">
                  <c:v>17.066953000000002</c:v>
                </c:pt>
                <c:pt idx="77072">
                  <c:v>17.060365000000001</c:v>
                </c:pt>
                <c:pt idx="77073">
                  <c:v>17.061039999999998</c:v>
                </c:pt>
                <c:pt idx="77074">
                  <c:v>17.065163999999999</c:v>
                </c:pt>
                <c:pt idx="77075">
                  <c:v>17.062404000000001</c:v>
                </c:pt>
                <c:pt idx="77076">
                  <c:v>17.059280000000001</c:v>
                </c:pt>
                <c:pt idx="77077">
                  <c:v>17.061198999999998</c:v>
                </c:pt>
                <c:pt idx="77078">
                  <c:v>17.060001</c:v>
                </c:pt>
                <c:pt idx="77079">
                  <c:v>17.058157999999999</c:v>
                </c:pt>
                <c:pt idx="77080">
                  <c:v>17.059352000000001</c:v>
                </c:pt>
                <c:pt idx="77081">
                  <c:v>17.056954000000001</c:v>
                </c:pt>
                <c:pt idx="77082">
                  <c:v>17.056678999999999</c:v>
                </c:pt>
                <c:pt idx="77083">
                  <c:v>17.061060000000001</c:v>
                </c:pt>
                <c:pt idx="77084">
                  <c:v>17.062138000000001</c:v>
                </c:pt>
                <c:pt idx="77085">
                  <c:v>17.060663999999999</c:v>
                </c:pt>
                <c:pt idx="77086">
                  <c:v>17.060309</c:v>
                </c:pt>
                <c:pt idx="77087">
                  <c:v>17.062228999999999</c:v>
                </c:pt>
                <c:pt idx="77088">
                  <c:v>17.059961999999999</c:v>
                </c:pt>
                <c:pt idx="77089">
                  <c:v>17.054919999999999</c:v>
                </c:pt>
                <c:pt idx="77090">
                  <c:v>17.054259999999999</c:v>
                </c:pt>
                <c:pt idx="77091">
                  <c:v>17.052700000000002</c:v>
                </c:pt>
                <c:pt idx="77092">
                  <c:v>17.054237000000001</c:v>
                </c:pt>
                <c:pt idx="77093">
                  <c:v>17.060296999999998</c:v>
                </c:pt>
                <c:pt idx="77094">
                  <c:v>17.059343999999999</c:v>
                </c:pt>
                <c:pt idx="77095">
                  <c:v>17.056910999999999</c:v>
                </c:pt>
                <c:pt idx="77096">
                  <c:v>17.058857</c:v>
                </c:pt>
                <c:pt idx="77097">
                  <c:v>17.057452999999999</c:v>
                </c:pt>
                <c:pt idx="77098">
                  <c:v>17.058792</c:v>
                </c:pt>
                <c:pt idx="77099">
                  <c:v>17.063027000000002</c:v>
                </c:pt>
                <c:pt idx="77100">
                  <c:v>17.060207999999999</c:v>
                </c:pt>
                <c:pt idx="77101">
                  <c:v>17.057061000000001</c:v>
                </c:pt>
                <c:pt idx="77102">
                  <c:v>17.060994000000001</c:v>
                </c:pt>
                <c:pt idx="77103">
                  <c:v>17.063209000000001</c:v>
                </c:pt>
                <c:pt idx="77104">
                  <c:v>17.061191999999998</c:v>
                </c:pt>
                <c:pt idx="77105">
                  <c:v>17.059894</c:v>
                </c:pt>
                <c:pt idx="77106">
                  <c:v>17.057727</c:v>
                </c:pt>
                <c:pt idx="77107">
                  <c:v>17.058342</c:v>
                </c:pt>
                <c:pt idx="77108">
                  <c:v>17.060663000000002</c:v>
                </c:pt>
                <c:pt idx="77109">
                  <c:v>17.062687</c:v>
                </c:pt>
                <c:pt idx="77110">
                  <c:v>17.065504000000001</c:v>
                </c:pt>
                <c:pt idx="77111">
                  <c:v>17.068158</c:v>
                </c:pt>
                <c:pt idx="77112">
                  <c:v>17.069586999999999</c:v>
                </c:pt>
                <c:pt idx="77113">
                  <c:v>17.070350999999999</c:v>
                </c:pt>
                <c:pt idx="77114">
                  <c:v>17.069427999999998</c:v>
                </c:pt>
                <c:pt idx="77115">
                  <c:v>17.066634000000001</c:v>
                </c:pt>
                <c:pt idx="77116">
                  <c:v>17.067205000000001</c:v>
                </c:pt>
                <c:pt idx="77117">
                  <c:v>17.073283</c:v>
                </c:pt>
                <c:pt idx="77118">
                  <c:v>17.076865999999999</c:v>
                </c:pt>
                <c:pt idx="77119">
                  <c:v>17.074332999999999</c:v>
                </c:pt>
                <c:pt idx="77120">
                  <c:v>17.074104999999999</c:v>
                </c:pt>
                <c:pt idx="77121">
                  <c:v>17.076235</c:v>
                </c:pt>
                <c:pt idx="77122">
                  <c:v>17.073564000000001</c:v>
                </c:pt>
                <c:pt idx="77123">
                  <c:v>17.068736000000001</c:v>
                </c:pt>
                <c:pt idx="77124">
                  <c:v>17.068885000000002</c:v>
                </c:pt>
                <c:pt idx="77125">
                  <c:v>17.071594999999999</c:v>
                </c:pt>
                <c:pt idx="77126">
                  <c:v>17.071916999999999</c:v>
                </c:pt>
                <c:pt idx="77127">
                  <c:v>17.074517</c:v>
                </c:pt>
                <c:pt idx="77128">
                  <c:v>17.077124999999999</c:v>
                </c:pt>
                <c:pt idx="77129">
                  <c:v>17.075704999999999</c:v>
                </c:pt>
                <c:pt idx="77130">
                  <c:v>17.073083</c:v>
                </c:pt>
                <c:pt idx="77131">
                  <c:v>17.073065</c:v>
                </c:pt>
                <c:pt idx="77132">
                  <c:v>17.072443</c:v>
                </c:pt>
                <c:pt idx="77133">
                  <c:v>17.069292000000001</c:v>
                </c:pt>
                <c:pt idx="77134">
                  <c:v>17.067119000000002</c:v>
                </c:pt>
                <c:pt idx="77135">
                  <c:v>17.069058999999999</c:v>
                </c:pt>
                <c:pt idx="77136">
                  <c:v>17.074877000000001</c:v>
                </c:pt>
                <c:pt idx="77137">
                  <c:v>17.077258</c:v>
                </c:pt>
                <c:pt idx="77138">
                  <c:v>17.072914000000001</c:v>
                </c:pt>
                <c:pt idx="77139">
                  <c:v>17.075365999999999</c:v>
                </c:pt>
                <c:pt idx="77140">
                  <c:v>17.079906000000001</c:v>
                </c:pt>
                <c:pt idx="77141">
                  <c:v>17.076371000000002</c:v>
                </c:pt>
                <c:pt idx="77142">
                  <c:v>17.077259000000002</c:v>
                </c:pt>
                <c:pt idx="77143">
                  <c:v>17.082967</c:v>
                </c:pt>
                <c:pt idx="77144">
                  <c:v>17.08052</c:v>
                </c:pt>
                <c:pt idx="77145">
                  <c:v>17.077921</c:v>
                </c:pt>
                <c:pt idx="77146">
                  <c:v>17.081731000000001</c:v>
                </c:pt>
                <c:pt idx="77147">
                  <c:v>17.080919000000002</c:v>
                </c:pt>
                <c:pt idx="77148">
                  <c:v>17.077311999999999</c:v>
                </c:pt>
                <c:pt idx="77149">
                  <c:v>17.081126000000001</c:v>
                </c:pt>
                <c:pt idx="77150">
                  <c:v>17.080774000000002</c:v>
                </c:pt>
                <c:pt idx="77151">
                  <c:v>17.073512000000001</c:v>
                </c:pt>
                <c:pt idx="77152">
                  <c:v>17.073429999999998</c:v>
                </c:pt>
                <c:pt idx="77153">
                  <c:v>17.07891</c:v>
                </c:pt>
                <c:pt idx="77154">
                  <c:v>17.082673</c:v>
                </c:pt>
                <c:pt idx="77155">
                  <c:v>17.080862</c:v>
                </c:pt>
                <c:pt idx="77156">
                  <c:v>17.076771000000001</c:v>
                </c:pt>
                <c:pt idx="77157">
                  <c:v>17.080064</c:v>
                </c:pt>
                <c:pt idx="77158">
                  <c:v>17.084320999999999</c:v>
                </c:pt>
                <c:pt idx="77159">
                  <c:v>17.080431000000001</c:v>
                </c:pt>
                <c:pt idx="77160">
                  <c:v>17.076115000000001</c:v>
                </c:pt>
                <c:pt idx="77161">
                  <c:v>17.078738999999999</c:v>
                </c:pt>
                <c:pt idx="77162">
                  <c:v>17.083506</c:v>
                </c:pt>
                <c:pt idx="77163">
                  <c:v>17.083243</c:v>
                </c:pt>
                <c:pt idx="77164">
                  <c:v>17.080489</c:v>
                </c:pt>
                <c:pt idx="77165">
                  <c:v>17.080788999999999</c:v>
                </c:pt>
                <c:pt idx="77166">
                  <c:v>17.082104000000001</c:v>
                </c:pt>
                <c:pt idx="77167">
                  <c:v>17.083280999999999</c:v>
                </c:pt>
                <c:pt idx="77168">
                  <c:v>17.086708999999999</c:v>
                </c:pt>
                <c:pt idx="77169">
                  <c:v>17.087298000000001</c:v>
                </c:pt>
                <c:pt idx="77170">
                  <c:v>17.083666999999998</c:v>
                </c:pt>
                <c:pt idx="77171">
                  <c:v>17.082825</c:v>
                </c:pt>
                <c:pt idx="77172">
                  <c:v>17.086040000000001</c:v>
                </c:pt>
                <c:pt idx="77173">
                  <c:v>17.086855</c:v>
                </c:pt>
                <c:pt idx="77174">
                  <c:v>17.086865</c:v>
                </c:pt>
                <c:pt idx="77175">
                  <c:v>17.087873999999999</c:v>
                </c:pt>
                <c:pt idx="77176">
                  <c:v>17.08595</c:v>
                </c:pt>
                <c:pt idx="77177">
                  <c:v>17.082523999999999</c:v>
                </c:pt>
                <c:pt idx="77178">
                  <c:v>17.083413</c:v>
                </c:pt>
                <c:pt idx="77179">
                  <c:v>17.0898</c:v>
                </c:pt>
                <c:pt idx="77180">
                  <c:v>17.088505999999999</c:v>
                </c:pt>
                <c:pt idx="77181">
                  <c:v>17.079325999999998</c:v>
                </c:pt>
                <c:pt idx="77182">
                  <c:v>17.080477999999999</c:v>
                </c:pt>
                <c:pt idx="77183">
                  <c:v>17.087603000000001</c:v>
                </c:pt>
                <c:pt idx="77184">
                  <c:v>17.087474</c:v>
                </c:pt>
                <c:pt idx="77185">
                  <c:v>17.084239</c:v>
                </c:pt>
                <c:pt idx="77186">
                  <c:v>17.085543999999999</c:v>
                </c:pt>
                <c:pt idx="77187">
                  <c:v>17.088239999999999</c:v>
                </c:pt>
                <c:pt idx="77188">
                  <c:v>17.087671</c:v>
                </c:pt>
                <c:pt idx="77189">
                  <c:v>17.088660999999998</c:v>
                </c:pt>
                <c:pt idx="77190">
                  <c:v>17.087063000000001</c:v>
                </c:pt>
                <c:pt idx="77191">
                  <c:v>17.084144999999999</c:v>
                </c:pt>
                <c:pt idx="77192">
                  <c:v>17.086500999999998</c:v>
                </c:pt>
                <c:pt idx="77193">
                  <c:v>17.084792</c:v>
                </c:pt>
                <c:pt idx="77194">
                  <c:v>17.084078000000002</c:v>
                </c:pt>
                <c:pt idx="77195">
                  <c:v>17.093143000000001</c:v>
                </c:pt>
                <c:pt idx="77196">
                  <c:v>17.094579</c:v>
                </c:pt>
                <c:pt idx="77197">
                  <c:v>17.089219</c:v>
                </c:pt>
                <c:pt idx="77198">
                  <c:v>17.091289</c:v>
                </c:pt>
                <c:pt idx="77199">
                  <c:v>17.092548000000001</c:v>
                </c:pt>
                <c:pt idx="77200">
                  <c:v>17.091584000000001</c:v>
                </c:pt>
                <c:pt idx="77201">
                  <c:v>17.093820000000001</c:v>
                </c:pt>
                <c:pt idx="77202">
                  <c:v>17.095869</c:v>
                </c:pt>
                <c:pt idx="77203">
                  <c:v>17.094985000000001</c:v>
                </c:pt>
                <c:pt idx="77204">
                  <c:v>17.091911</c:v>
                </c:pt>
                <c:pt idx="77205">
                  <c:v>17.092172999999999</c:v>
                </c:pt>
                <c:pt idx="77206">
                  <c:v>17.095116999999998</c:v>
                </c:pt>
                <c:pt idx="77207">
                  <c:v>17.097754999999999</c:v>
                </c:pt>
                <c:pt idx="77208">
                  <c:v>17.098282999999999</c:v>
                </c:pt>
                <c:pt idx="77209">
                  <c:v>17.095099000000001</c:v>
                </c:pt>
                <c:pt idx="77210">
                  <c:v>17.093754000000001</c:v>
                </c:pt>
                <c:pt idx="77211">
                  <c:v>17.097942</c:v>
                </c:pt>
                <c:pt idx="77212">
                  <c:v>17.100747999999999</c:v>
                </c:pt>
                <c:pt idx="77213">
                  <c:v>17.097204000000001</c:v>
                </c:pt>
                <c:pt idx="77214">
                  <c:v>17.096713999999999</c:v>
                </c:pt>
                <c:pt idx="77215">
                  <c:v>17.098627</c:v>
                </c:pt>
                <c:pt idx="77216">
                  <c:v>17.097505000000002</c:v>
                </c:pt>
                <c:pt idx="77217">
                  <c:v>17.096627000000002</c:v>
                </c:pt>
                <c:pt idx="77218">
                  <c:v>17.097935</c:v>
                </c:pt>
                <c:pt idx="77219">
                  <c:v>17.103614</c:v>
                </c:pt>
                <c:pt idx="77220">
                  <c:v>17.103290999999999</c:v>
                </c:pt>
                <c:pt idx="77221">
                  <c:v>17.099031</c:v>
                </c:pt>
                <c:pt idx="77222">
                  <c:v>17.100762</c:v>
                </c:pt>
                <c:pt idx="77223">
                  <c:v>17.098652000000001</c:v>
                </c:pt>
                <c:pt idx="77224">
                  <c:v>17.093979000000001</c:v>
                </c:pt>
                <c:pt idx="77225">
                  <c:v>17.098357</c:v>
                </c:pt>
                <c:pt idx="77226">
                  <c:v>17.100937999999999</c:v>
                </c:pt>
                <c:pt idx="77227">
                  <c:v>17.096738999999999</c:v>
                </c:pt>
                <c:pt idx="77228">
                  <c:v>17.096712</c:v>
                </c:pt>
                <c:pt idx="77229">
                  <c:v>17.099356</c:v>
                </c:pt>
                <c:pt idx="77230">
                  <c:v>17.097328000000001</c:v>
                </c:pt>
                <c:pt idx="77231">
                  <c:v>17.095303000000001</c:v>
                </c:pt>
                <c:pt idx="77232">
                  <c:v>17.099039000000001</c:v>
                </c:pt>
                <c:pt idx="77233">
                  <c:v>17.100738</c:v>
                </c:pt>
                <c:pt idx="77234">
                  <c:v>17.095803</c:v>
                </c:pt>
                <c:pt idx="77235">
                  <c:v>17.094864999999999</c:v>
                </c:pt>
                <c:pt idx="77236">
                  <c:v>17.094422999999999</c:v>
                </c:pt>
                <c:pt idx="77237">
                  <c:v>17.091985999999999</c:v>
                </c:pt>
                <c:pt idx="77238">
                  <c:v>17.094950000000001</c:v>
                </c:pt>
                <c:pt idx="77239">
                  <c:v>17.098247000000001</c:v>
                </c:pt>
                <c:pt idx="77240">
                  <c:v>17.100397000000001</c:v>
                </c:pt>
                <c:pt idx="77241">
                  <c:v>17.102232000000001</c:v>
                </c:pt>
                <c:pt idx="77242">
                  <c:v>17.099533999999998</c:v>
                </c:pt>
                <c:pt idx="77243">
                  <c:v>17.094235999999999</c:v>
                </c:pt>
                <c:pt idx="77244">
                  <c:v>17.095230000000001</c:v>
                </c:pt>
                <c:pt idx="77245">
                  <c:v>17.098132</c:v>
                </c:pt>
                <c:pt idx="77246">
                  <c:v>17.095589</c:v>
                </c:pt>
                <c:pt idx="77247">
                  <c:v>17.095132</c:v>
                </c:pt>
                <c:pt idx="77248">
                  <c:v>17.099571999999998</c:v>
                </c:pt>
                <c:pt idx="77249">
                  <c:v>17.099558999999999</c:v>
                </c:pt>
                <c:pt idx="77250">
                  <c:v>17.097299</c:v>
                </c:pt>
                <c:pt idx="77251">
                  <c:v>17.099138</c:v>
                </c:pt>
                <c:pt idx="77252">
                  <c:v>17.100407000000001</c:v>
                </c:pt>
                <c:pt idx="77253">
                  <c:v>17.098935000000001</c:v>
                </c:pt>
                <c:pt idx="77254">
                  <c:v>17.099305000000001</c:v>
                </c:pt>
                <c:pt idx="77255">
                  <c:v>17.100852</c:v>
                </c:pt>
                <c:pt idx="77256">
                  <c:v>17.098725000000002</c:v>
                </c:pt>
                <c:pt idx="77257">
                  <c:v>17.098181</c:v>
                </c:pt>
                <c:pt idx="77258">
                  <c:v>17.103232999999999</c:v>
                </c:pt>
                <c:pt idx="77259">
                  <c:v>17.105782999999999</c:v>
                </c:pt>
                <c:pt idx="77260">
                  <c:v>17.099287</c:v>
                </c:pt>
                <c:pt idx="77261">
                  <c:v>17.096488000000001</c:v>
                </c:pt>
                <c:pt idx="77262">
                  <c:v>17.104012000000001</c:v>
                </c:pt>
                <c:pt idx="77263">
                  <c:v>17.106646999999999</c:v>
                </c:pt>
                <c:pt idx="77264">
                  <c:v>17.102976999999999</c:v>
                </c:pt>
                <c:pt idx="77265">
                  <c:v>17.103382</c:v>
                </c:pt>
                <c:pt idx="77266">
                  <c:v>17.107105000000001</c:v>
                </c:pt>
                <c:pt idx="77267">
                  <c:v>17.106766</c:v>
                </c:pt>
                <c:pt idx="77268">
                  <c:v>17.105829</c:v>
                </c:pt>
                <c:pt idx="77269">
                  <c:v>17.106452000000001</c:v>
                </c:pt>
                <c:pt idx="77270">
                  <c:v>17.103725000000001</c:v>
                </c:pt>
                <c:pt idx="77271">
                  <c:v>17.103746999999998</c:v>
                </c:pt>
                <c:pt idx="77272">
                  <c:v>17.107035</c:v>
                </c:pt>
                <c:pt idx="77273">
                  <c:v>17.106569</c:v>
                </c:pt>
                <c:pt idx="77274">
                  <c:v>17.104873999999999</c:v>
                </c:pt>
                <c:pt idx="77275">
                  <c:v>17.103120000000001</c:v>
                </c:pt>
                <c:pt idx="77276">
                  <c:v>17.099618</c:v>
                </c:pt>
                <c:pt idx="77277">
                  <c:v>17.101065999999999</c:v>
                </c:pt>
                <c:pt idx="77278">
                  <c:v>17.108411</c:v>
                </c:pt>
                <c:pt idx="77279">
                  <c:v>17.109673000000001</c:v>
                </c:pt>
                <c:pt idx="77280">
                  <c:v>17.106147</c:v>
                </c:pt>
                <c:pt idx="77281">
                  <c:v>17.107357</c:v>
                </c:pt>
                <c:pt idx="77282">
                  <c:v>17.110537999999998</c:v>
                </c:pt>
                <c:pt idx="77283">
                  <c:v>17.107116000000001</c:v>
                </c:pt>
                <c:pt idx="77284">
                  <c:v>17.10352</c:v>
                </c:pt>
                <c:pt idx="77285">
                  <c:v>17.107109999999999</c:v>
                </c:pt>
                <c:pt idx="77286">
                  <c:v>17.108117</c:v>
                </c:pt>
                <c:pt idx="77287">
                  <c:v>17.106085</c:v>
                </c:pt>
                <c:pt idx="77288">
                  <c:v>17.110816</c:v>
                </c:pt>
                <c:pt idx="77289">
                  <c:v>17.115563999999999</c:v>
                </c:pt>
                <c:pt idx="77290">
                  <c:v>17.112817</c:v>
                </c:pt>
                <c:pt idx="77291">
                  <c:v>17.112117000000001</c:v>
                </c:pt>
                <c:pt idx="77292">
                  <c:v>17.113821999999999</c:v>
                </c:pt>
                <c:pt idx="77293">
                  <c:v>17.113598</c:v>
                </c:pt>
                <c:pt idx="77294">
                  <c:v>17.111270000000001</c:v>
                </c:pt>
                <c:pt idx="77295">
                  <c:v>17.109065000000001</c:v>
                </c:pt>
                <c:pt idx="77296">
                  <c:v>17.110351999999999</c:v>
                </c:pt>
                <c:pt idx="77297">
                  <c:v>17.113139</c:v>
                </c:pt>
                <c:pt idx="77298">
                  <c:v>17.116455999999999</c:v>
                </c:pt>
                <c:pt idx="77299">
                  <c:v>17.116693999999999</c:v>
                </c:pt>
                <c:pt idx="77300">
                  <c:v>17.112006999999998</c:v>
                </c:pt>
                <c:pt idx="77301">
                  <c:v>17.108771000000001</c:v>
                </c:pt>
                <c:pt idx="77302">
                  <c:v>17.110488</c:v>
                </c:pt>
                <c:pt idx="77303">
                  <c:v>17.115566000000001</c:v>
                </c:pt>
                <c:pt idx="77304">
                  <c:v>17.117916000000001</c:v>
                </c:pt>
                <c:pt idx="77305">
                  <c:v>17.114882999999999</c:v>
                </c:pt>
                <c:pt idx="77306">
                  <c:v>17.113097</c:v>
                </c:pt>
                <c:pt idx="77307">
                  <c:v>17.114218000000001</c:v>
                </c:pt>
                <c:pt idx="77308">
                  <c:v>17.115749999999998</c:v>
                </c:pt>
                <c:pt idx="77309">
                  <c:v>17.117916999999998</c:v>
                </c:pt>
                <c:pt idx="77310">
                  <c:v>17.116453</c:v>
                </c:pt>
                <c:pt idx="77311">
                  <c:v>17.111868000000001</c:v>
                </c:pt>
                <c:pt idx="77312">
                  <c:v>17.113899</c:v>
                </c:pt>
                <c:pt idx="77313">
                  <c:v>17.119427000000002</c:v>
                </c:pt>
                <c:pt idx="77314">
                  <c:v>17.116174999999998</c:v>
                </c:pt>
                <c:pt idx="77315">
                  <c:v>17.111986999999999</c:v>
                </c:pt>
                <c:pt idx="77316">
                  <c:v>17.113717000000001</c:v>
                </c:pt>
                <c:pt idx="77317">
                  <c:v>17.113220999999999</c:v>
                </c:pt>
                <c:pt idx="77318">
                  <c:v>17.112074</c:v>
                </c:pt>
                <c:pt idx="77319">
                  <c:v>17.114397</c:v>
                </c:pt>
                <c:pt idx="77320">
                  <c:v>17.116154999999999</c:v>
                </c:pt>
                <c:pt idx="77321">
                  <c:v>17.115767999999999</c:v>
                </c:pt>
                <c:pt idx="77322">
                  <c:v>17.115939000000001</c:v>
                </c:pt>
                <c:pt idx="77323">
                  <c:v>17.115037000000001</c:v>
                </c:pt>
                <c:pt idx="77324">
                  <c:v>17.118255000000001</c:v>
                </c:pt>
                <c:pt idx="77325">
                  <c:v>17.123904</c:v>
                </c:pt>
                <c:pt idx="77326">
                  <c:v>17.127046</c:v>
                </c:pt>
                <c:pt idx="77327">
                  <c:v>17.128021</c:v>
                </c:pt>
                <c:pt idx="77328">
                  <c:v>17.12238</c:v>
                </c:pt>
                <c:pt idx="77329">
                  <c:v>17.119537000000001</c:v>
                </c:pt>
                <c:pt idx="77330">
                  <c:v>17.122525</c:v>
                </c:pt>
                <c:pt idx="77331">
                  <c:v>17.122630999999998</c:v>
                </c:pt>
                <c:pt idx="77332">
                  <c:v>17.121977999999999</c:v>
                </c:pt>
                <c:pt idx="77333">
                  <c:v>17.124921000000001</c:v>
                </c:pt>
                <c:pt idx="77334">
                  <c:v>17.128643</c:v>
                </c:pt>
                <c:pt idx="77335">
                  <c:v>17.127158999999999</c:v>
                </c:pt>
                <c:pt idx="77336">
                  <c:v>17.126329999999999</c:v>
                </c:pt>
                <c:pt idx="77337">
                  <c:v>17.128412999999998</c:v>
                </c:pt>
                <c:pt idx="77338">
                  <c:v>17.129061</c:v>
                </c:pt>
                <c:pt idx="77339">
                  <c:v>17.128536</c:v>
                </c:pt>
                <c:pt idx="77340">
                  <c:v>17.126262000000001</c:v>
                </c:pt>
                <c:pt idx="77341">
                  <c:v>17.124044999999999</c:v>
                </c:pt>
                <c:pt idx="77342">
                  <c:v>17.127924</c:v>
                </c:pt>
                <c:pt idx="77343">
                  <c:v>17.129536999999999</c:v>
                </c:pt>
                <c:pt idx="77344">
                  <c:v>17.127728999999999</c:v>
                </c:pt>
                <c:pt idx="77345">
                  <c:v>17.128871</c:v>
                </c:pt>
                <c:pt idx="77346">
                  <c:v>17.128509999999999</c:v>
                </c:pt>
                <c:pt idx="77347">
                  <c:v>17.126609999999999</c:v>
                </c:pt>
                <c:pt idx="77348">
                  <c:v>17.125719</c:v>
                </c:pt>
                <c:pt idx="77349">
                  <c:v>17.124423</c:v>
                </c:pt>
                <c:pt idx="77350">
                  <c:v>17.124562000000001</c:v>
                </c:pt>
                <c:pt idx="77351">
                  <c:v>17.125810999999999</c:v>
                </c:pt>
                <c:pt idx="77352">
                  <c:v>17.126425999999999</c:v>
                </c:pt>
                <c:pt idx="77353">
                  <c:v>17.127354</c:v>
                </c:pt>
                <c:pt idx="77354">
                  <c:v>17.128136999999999</c:v>
                </c:pt>
                <c:pt idx="77355">
                  <c:v>17.128754000000001</c:v>
                </c:pt>
                <c:pt idx="77356">
                  <c:v>17.130448000000001</c:v>
                </c:pt>
                <c:pt idx="77357">
                  <c:v>17.130103999999999</c:v>
                </c:pt>
                <c:pt idx="77358">
                  <c:v>17.130213999999999</c:v>
                </c:pt>
                <c:pt idx="77359">
                  <c:v>17.128671000000001</c:v>
                </c:pt>
                <c:pt idx="77360">
                  <c:v>17.123933000000001</c:v>
                </c:pt>
                <c:pt idx="77361">
                  <c:v>17.126042000000002</c:v>
                </c:pt>
                <c:pt idx="77362">
                  <c:v>17.132622999999999</c:v>
                </c:pt>
                <c:pt idx="77363">
                  <c:v>17.131945999999999</c:v>
                </c:pt>
                <c:pt idx="77364">
                  <c:v>17.127632999999999</c:v>
                </c:pt>
                <c:pt idx="77365">
                  <c:v>17.128392000000002</c:v>
                </c:pt>
                <c:pt idx="77366">
                  <c:v>17.130098</c:v>
                </c:pt>
                <c:pt idx="77367">
                  <c:v>17.127381</c:v>
                </c:pt>
                <c:pt idx="77368">
                  <c:v>17.125050999999999</c:v>
                </c:pt>
                <c:pt idx="77369">
                  <c:v>17.125973999999999</c:v>
                </c:pt>
                <c:pt idx="77370">
                  <c:v>17.130158000000002</c:v>
                </c:pt>
                <c:pt idx="77371">
                  <c:v>17.131239000000001</c:v>
                </c:pt>
                <c:pt idx="77372">
                  <c:v>17.125827000000001</c:v>
                </c:pt>
                <c:pt idx="77373">
                  <c:v>17.127552000000001</c:v>
                </c:pt>
                <c:pt idx="77374">
                  <c:v>17.132080999999999</c:v>
                </c:pt>
                <c:pt idx="77375">
                  <c:v>17.129573000000001</c:v>
                </c:pt>
                <c:pt idx="77376">
                  <c:v>17.132107000000001</c:v>
                </c:pt>
                <c:pt idx="77377">
                  <c:v>17.135655</c:v>
                </c:pt>
                <c:pt idx="77378">
                  <c:v>17.133343</c:v>
                </c:pt>
                <c:pt idx="77379">
                  <c:v>17.131557999999998</c:v>
                </c:pt>
                <c:pt idx="77380">
                  <c:v>17.132104999999999</c:v>
                </c:pt>
                <c:pt idx="77381">
                  <c:v>17.130583999999999</c:v>
                </c:pt>
                <c:pt idx="77382">
                  <c:v>17.132021999999999</c:v>
                </c:pt>
                <c:pt idx="77383">
                  <c:v>17.136188000000001</c:v>
                </c:pt>
                <c:pt idx="77384">
                  <c:v>17.134540000000001</c:v>
                </c:pt>
                <c:pt idx="77385">
                  <c:v>17.129961000000002</c:v>
                </c:pt>
                <c:pt idx="77386">
                  <c:v>17.131488999999998</c:v>
                </c:pt>
                <c:pt idx="77387">
                  <c:v>17.137084999999999</c:v>
                </c:pt>
                <c:pt idx="77388">
                  <c:v>17.136958</c:v>
                </c:pt>
                <c:pt idx="77389">
                  <c:v>17.138013000000001</c:v>
                </c:pt>
                <c:pt idx="77390">
                  <c:v>17.14481</c:v>
                </c:pt>
                <c:pt idx="77391">
                  <c:v>17.148116999999999</c:v>
                </c:pt>
                <c:pt idx="77392">
                  <c:v>17.146467999999999</c:v>
                </c:pt>
                <c:pt idx="77393">
                  <c:v>17.142817000000001</c:v>
                </c:pt>
                <c:pt idx="77394">
                  <c:v>17.143082</c:v>
                </c:pt>
                <c:pt idx="77395">
                  <c:v>17.146706999999999</c:v>
                </c:pt>
                <c:pt idx="77396">
                  <c:v>17.145109000000001</c:v>
                </c:pt>
                <c:pt idx="77397">
                  <c:v>17.141991000000001</c:v>
                </c:pt>
                <c:pt idx="77398">
                  <c:v>17.144057</c:v>
                </c:pt>
                <c:pt idx="77399">
                  <c:v>17.143858000000002</c:v>
                </c:pt>
                <c:pt idx="77400">
                  <c:v>17.142219000000001</c:v>
                </c:pt>
                <c:pt idx="77401">
                  <c:v>17.144193999999999</c:v>
                </c:pt>
                <c:pt idx="77402">
                  <c:v>17.145202999999999</c:v>
                </c:pt>
                <c:pt idx="77403">
                  <c:v>17.142928999999999</c:v>
                </c:pt>
                <c:pt idx="77404">
                  <c:v>17.142319000000001</c:v>
                </c:pt>
                <c:pt idx="77405">
                  <c:v>17.144857999999999</c:v>
                </c:pt>
                <c:pt idx="77406">
                  <c:v>17.146208999999999</c:v>
                </c:pt>
                <c:pt idx="77407">
                  <c:v>17.145579000000001</c:v>
                </c:pt>
                <c:pt idx="77408">
                  <c:v>17.142592</c:v>
                </c:pt>
                <c:pt idx="77409">
                  <c:v>17.140345</c:v>
                </c:pt>
                <c:pt idx="77410">
                  <c:v>17.143318000000001</c:v>
                </c:pt>
                <c:pt idx="77411">
                  <c:v>17.144876</c:v>
                </c:pt>
                <c:pt idx="77412">
                  <c:v>17.14115</c:v>
                </c:pt>
                <c:pt idx="77413">
                  <c:v>17.139794999999999</c:v>
                </c:pt>
                <c:pt idx="77414">
                  <c:v>17.142754</c:v>
                </c:pt>
                <c:pt idx="77415">
                  <c:v>17.144483000000001</c:v>
                </c:pt>
                <c:pt idx="77416">
                  <c:v>17.141787000000001</c:v>
                </c:pt>
                <c:pt idx="77417">
                  <c:v>17.140256000000001</c:v>
                </c:pt>
                <c:pt idx="77418">
                  <c:v>17.143135999999998</c:v>
                </c:pt>
                <c:pt idx="77419">
                  <c:v>17.142061999999999</c:v>
                </c:pt>
                <c:pt idx="77420">
                  <c:v>17.13908</c:v>
                </c:pt>
                <c:pt idx="77421">
                  <c:v>17.141863000000001</c:v>
                </c:pt>
                <c:pt idx="77422">
                  <c:v>17.142385999999998</c:v>
                </c:pt>
                <c:pt idx="77423">
                  <c:v>17.137575999999999</c:v>
                </c:pt>
                <c:pt idx="77424">
                  <c:v>17.139358000000001</c:v>
                </c:pt>
                <c:pt idx="77425">
                  <c:v>17.143280000000001</c:v>
                </c:pt>
                <c:pt idx="77426">
                  <c:v>17.140287000000001</c:v>
                </c:pt>
                <c:pt idx="77427">
                  <c:v>17.141452999999998</c:v>
                </c:pt>
                <c:pt idx="77428">
                  <c:v>17.144832999999998</c:v>
                </c:pt>
                <c:pt idx="77429">
                  <c:v>17.139575000000001</c:v>
                </c:pt>
                <c:pt idx="77430">
                  <c:v>17.136915999999999</c:v>
                </c:pt>
                <c:pt idx="77431">
                  <c:v>17.140305999999999</c:v>
                </c:pt>
                <c:pt idx="77432">
                  <c:v>17.140546000000001</c:v>
                </c:pt>
                <c:pt idx="77433">
                  <c:v>17.144227999999998</c:v>
                </c:pt>
                <c:pt idx="77434">
                  <c:v>17.148976000000001</c:v>
                </c:pt>
                <c:pt idx="77435">
                  <c:v>17.148737000000001</c:v>
                </c:pt>
                <c:pt idx="77436">
                  <c:v>17.155951999999999</c:v>
                </c:pt>
                <c:pt idx="77437">
                  <c:v>17.157274999999998</c:v>
                </c:pt>
                <c:pt idx="77438">
                  <c:v>17.149999999999999</c:v>
                </c:pt>
                <c:pt idx="77439">
                  <c:v>17.154406999999999</c:v>
                </c:pt>
                <c:pt idx="77440">
                  <c:v>17.156699</c:v>
                </c:pt>
                <c:pt idx="77441">
                  <c:v>17.150714000000001</c:v>
                </c:pt>
                <c:pt idx="77442">
                  <c:v>17.152443999999999</c:v>
                </c:pt>
                <c:pt idx="77443">
                  <c:v>17.156476999999999</c:v>
                </c:pt>
                <c:pt idx="77444">
                  <c:v>17.151447000000001</c:v>
                </c:pt>
                <c:pt idx="77445">
                  <c:v>17.149429000000001</c:v>
                </c:pt>
                <c:pt idx="77446">
                  <c:v>17.149868000000001</c:v>
                </c:pt>
                <c:pt idx="77447">
                  <c:v>17.147008</c:v>
                </c:pt>
                <c:pt idx="77448">
                  <c:v>17.150715000000002</c:v>
                </c:pt>
                <c:pt idx="77449">
                  <c:v>17.156870000000001</c:v>
                </c:pt>
                <c:pt idx="77450">
                  <c:v>17.155263000000001</c:v>
                </c:pt>
                <c:pt idx="77451">
                  <c:v>17.151683999999999</c:v>
                </c:pt>
                <c:pt idx="77452">
                  <c:v>17.153416</c:v>
                </c:pt>
                <c:pt idx="77453">
                  <c:v>17.154395000000001</c:v>
                </c:pt>
                <c:pt idx="77454">
                  <c:v>17.15362</c:v>
                </c:pt>
                <c:pt idx="77455">
                  <c:v>17.154575000000001</c:v>
                </c:pt>
                <c:pt idx="77456">
                  <c:v>17.154454000000001</c:v>
                </c:pt>
                <c:pt idx="77457">
                  <c:v>17.150838</c:v>
                </c:pt>
                <c:pt idx="77458">
                  <c:v>17.152182</c:v>
                </c:pt>
                <c:pt idx="77459">
                  <c:v>17.155207000000001</c:v>
                </c:pt>
                <c:pt idx="77460">
                  <c:v>17.154347999999999</c:v>
                </c:pt>
                <c:pt idx="77461">
                  <c:v>17.155645</c:v>
                </c:pt>
                <c:pt idx="77462">
                  <c:v>17.155806999999999</c:v>
                </c:pt>
                <c:pt idx="77463">
                  <c:v>17.152697</c:v>
                </c:pt>
                <c:pt idx="77464">
                  <c:v>17.151447000000001</c:v>
                </c:pt>
                <c:pt idx="77465">
                  <c:v>17.153307000000002</c:v>
                </c:pt>
                <c:pt idx="77466">
                  <c:v>17.156175999999999</c:v>
                </c:pt>
                <c:pt idx="77467">
                  <c:v>17.154931000000001</c:v>
                </c:pt>
                <c:pt idx="77468">
                  <c:v>17.152639000000001</c:v>
                </c:pt>
                <c:pt idx="77469">
                  <c:v>17.152898</c:v>
                </c:pt>
                <c:pt idx="77470">
                  <c:v>17.155474000000002</c:v>
                </c:pt>
                <c:pt idx="77471">
                  <c:v>17.159134999999999</c:v>
                </c:pt>
                <c:pt idx="77472">
                  <c:v>17.158953</c:v>
                </c:pt>
                <c:pt idx="77473">
                  <c:v>17.15652</c:v>
                </c:pt>
                <c:pt idx="77474">
                  <c:v>17.157672999999999</c:v>
                </c:pt>
                <c:pt idx="77475">
                  <c:v>17.159481</c:v>
                </c:pt>
                <c:pt idx="77476">
                  <c:v>17.159375000000001</c:v>
                </c:pt>
                <c:pt idx="77477">
                  <c:v>17.156362000000001</c:v>
                </c:pt>
                <c:pt idx="77478">
                  <c:v>17.158165</c:v>
                </c:pt>
                <c:pt idx="77479">
                  <c:v>17.165651</c:v>
                </c:pt>
                <c:pt idx="77480">
                  <c:v>17.165216999999998</c:v>
                </c:pt>
                <c:pt idx="77481">
                  <c:v>17.159749999999999</c:v>
                </c:pt>
                <c:pt idx="77482">
                  <c:v>17.160394</c:v>
                </c:pt>
                <c:pt idx="77483">
                  <c:v>17.160170000000001</c:v>
                </c:pt>
                <c:pt idx="77484">
                  <c:v>17.157820000000001</c:v>
                </c:pt>
                <c:pt idx="77485">
                  <c:v>17.159770000000002</c:v>
                </c:pt>
                <c:pt idx="77486">
                  <c:v>17.159175999999999</c:v>
                </c:pt>
                <c:pt idx="77487">
                  <c:v>17.155888000000001</c:v>
                </c:pt>
                <c:pt idx="77488">
                  <c:v>17.158619999999999</c:v>
                </c:pt>
                <c:pt idx="77489">
                  <c:v>17.16235</c:v>
                </c:pt>
                <c:pt idx="77490">
                  <c:v>17.162156</c:v>
                </c:pt>
                <c:pt idx="77491">
                  <c:v>17.159789</c:v>
                </c:pt>
                <c:pt idx="77492">
                  <c:v>17.163019999999999</c:v>
                </c:pt>
                <c:pt idx="77493">
                  <c:v>17.167235000000002</c:v>
                </c:pt>
                <c:pt idx="77494">
                  <c:v>17.164301999999999</c:v>
                </c:pt>
                <c:pt idx="77495">
                  <c:v>17.16282</c:v>
                </c:pt>
                <c:pt idx="77496">
                  <c:v>17.166285999999999</c:v>
                </c:pt>
                <c:pt idx="77497">
                  <c:v>17.167560999999999</c:v>
                </c:pt>
                <c:pt idx="77498">
                  <c:v>17.164795999999999</c:v>
                </c:pt>
                <c:pt idx="77499">
                  <c:v>17.161625999999998</c:v>
                </c:pt>
                <c:pt idx="77500">
                  <c:v>17.163157999999999</c:v>
                </c:pt>
                <c:pt idx="77501">
                  <c:v>17.166912</c:v>
                </c:pt>
                <c:pt idx="77502">
                  <c:v>17.167559000000001</c:v>
                </c:pt>
                <c:pt idx="77503">
                  <c:v>17.1662</c:v>
                </c:pt>
                <c:pt idx="77504">
                  <c:v>17.167110999999998</c:v>
                </c:pt>
                <c:pt idx="77505">
                  <c:v>17.167901000000001</c:v>
                </c:pt>
                <c:pt idx="77506">
                  <c:v>17.167082000000001</c:v>
                </c:pt>
                <c:pt idx="77507">
                  <c:v>17.168023000000002</c:v>
                </c:pt>
                <c:pt idx="77508">
                  <c:v>17.170235000000002</c:v>
                </c:pt>
                <c:pt idx="77509">
                  <c:v>17.169536000000001</c:v>
                </c:pt>
                <c:pt idx="77510">
                  <c:v>17.168426</c:v>
                </c:pt>
                <c:pt idx="77511">
                  <c:v>17.170907</c:v>
                </c:pt>
                <c:pt idx="77512">
                  <c:v>17.172986999999999</c:v>
                </c:pt>
                <c:pt idx="77513">
                  <c:v>17.170010000000001</c:v>
                </c:pt>
                <c:pt idx="77514">
                  <c:v>17.171415</c:v>
                </c:pt>
                <c:pt idx="77515">
                  <c:v>17.179327000000001</c:v>
                </c:pt>
                <c:pt idx="77516">
                  <c:v>17.178587</c:v>
                </c:pt>
                <c:pt idx="77517">
                  <c:v>17.170712000000002</c:v>
                </c:pt>
                <c:pt idx="77518">
                  <c:v>17.168942999999999</c:v>
                </c:pt>
                <c:pt idx="77519">
                  <c:v>17.168942000000001</c:v>
                </c:pt>
                <c:pt idx="77520">
                  <c:v>17.165707000000001</c:v>
                </c:pt>
                <c:pt idx="77521">
                  <c:v>17.166326000000002</c:v>
                </c:pt>
                <c:pt idx="77522">
                  <c:v>17.171562999999999</c:v>
                </c:pt>
                <c:pt idx="77523">
                  <c:v>17.170227000000001</c:v>
                </c:pt>
                <c:pt idx="77524">
                  <c:v>17.167914</c:v>
                </c:pt>
                <c:pt idx="77525">
                  <c:v>17.167870000000001</c:v>
                </c:pt>
                <c:pt idx="77526">
                  <c:v>17.167370999999999</c:v>
                </c:pt>
                <c:pt idx="77527">
                  <c:v>17.169405000000001</c:v>
                </c:pt>
                <c:pt idx="77528">
                  <c:v>17.169543000000001</c:v>
                </c:pt>
                <c:pt idx="77529">
                  <c:v>17.167065000000001</c:v>
                </c:pt>
                <c:pt idx="77530">
                  <c:v>17.167676</c:v>
                </c:pt>
                <c:pt idx="77531">
                  <c:v>17.166853</c:v>
                </c:pt>
                <c:pt idx="77532">
                  <c:v>17.167411999999999</c:v>
                </c:pt>
                <c:pt idx="77533">
                  <c:v>17.172260000000001</c:v>
                </c:pt>
                <c:pt idx="77534">
                  <c:v>17.175884</c:v>
                </c:pt>
                <c:pt idx="77535">
                  <c:v>17.173642999999998</c:v>
                </c:pt>
                <c:pt idx="77536">
                  <c:v>17.173089000000001</c:v>
                </c:pt>
                <c:pt idx="77537">
                  <c:v>17.174229</c:v>
                </c:pt>
                <c:pt idx="77538">
                  <c:v>17.173648</c:v>
                </c:pt>
                <c:pt idx="77539">
                  <c:v>17.177454000000001</c:v>
                </c:pt>
                <c:pt idx="77540">
                  <c:v>17.181757999999999</c:v>
                </c:pt>
                <c:pt idx="77541">
                  <c:v>17.178021000000001</c:v>
                </c:pt>
                <c:pt idx="77542">
                  <c:v>17.174285999999999</c:v>
                </c:pt>
                <c:pt idx="77543">
                  <c:v>17.178436999999999</c:v>
                </c:pt>
                <c:pt idx="77544">
                  <c:v>17.179169000000002</c:v>
                </c:pt>
                <c:pt idx="77545">
                  <c:v>17.174747</c:v>
                </c:pt>
                <c:pt idx="77546">
                  <c:v>17.176891999999999</c:v>
                </c:pt>
                <c:pt idx="77547">
                  <c:v>17.181096</c:v>
                </c:pt>
                <c:pt idx="77548">
                  <c:v>17.178737999999999</c:v>
                </c:pt>
                <c:pt idx="77549">
                  <c:v>17.177030999999999</c:v>
                </c:pt>
                <c:pt idx="77550">
                  <c:v>17.179462999999998</c:v>
                </c:pt>
                <c:pt idx="77551">
                  <c:v>17.181608000000001</c:v>
                </c:pt>
                <c:pt idx="77552">
                  <c:v>17.182153</c:v>
                </c:pt>
                <c:pt idx="77553">
                  <c:v>17.179078000000001</c:v>
                </c:pt>
                <c:pt idx="77554">
                  <c:v>17.179033</c:v>
                </c:pt>
                <c:pt idx="77555">
                  <c:v>17.179635999999999</c:v>
                </c:pt>
                <c:pt idx="77556">
                  <c:v>17.175874</c:v>
                </c:pt>
                <c:pt idx="77557">
                  <c:v>17.17493</c:v>
                </c:pt>
                <c:pt idx="77558">
                  <c:v>17.177064999999999</c:v>
                </c:pt>
                <c:pt idx="77559">
                  <c:v>17.178605000000001</c:v>
                </c:pt>
                <c:pt idx="77560">
                  <c:v>17.180917999999998</c:v>
                </c:pt>
                <c:pt idx="77561">
                  <c:v>17.180402000000001</c:v>
                </c:pt>
                <c:pt idx="77562">
                  <c:v>17.174825999999999</c:v>
                </c:pt>
                <c:pt idx="77563">
                  <c:v>17.175362</c:v>
                </c:pt>
                <c:pt idx="77564">
                  <c:v>17.180855000000001</c:v>
                </c:pt>
                <c:pt idx="77565">
                  <c:v>17.178284000000001</c:v>
                </c:pt>
                <c:pt idx="77566">
                  <c:v>17.174021</c:v>
                </c:pt>
                <c:pt idx="77567">
                  <c:v>17.179725000000001</c:v>
                </c:pt>
                <c:pt idx="77568">
                  <c:v>17.182872</c:v>
                </c:pt>
                <c:pt idx="77569">
                  <c:v>17.178584000000001</c:v>
                </c:pt>
                <c:pt idx="77570">
                  <c:v>17.179777999999999</c:v>
                </c:pt>
                <c:pt idx="77571">
                  <c:v>17.182821000000001</c:v>
                </c:pt>
                <c:pt idx="77572">
                  <c:v>17.183302999999999</c:v>
                </c:pt>
                <c:pt idx="77573">
                  <c:v>17.185096999999999</c:v>
                </c:pt>
                <c:pt idx="77574">
                  <c:v>17.185634</c:v>
                </c:pt>
                <c:pt idx="77575">
                  <c:v>17.183802</c:v>
                </c:pt>
                <c:pt idx="77576">
                  <c:v>17.184529000000001</c:v>
                </c:pt>
                <c:pt idx="77577">
                  <c:v>17.187259999999998</c:v>
                </c:pt>
                <c:pt idx="77578">
                  <c:v>17.187759</c:v>
                </c:pt>
                <c:pt idx="77579">
                  <c:v>17.185006000000001</c:v>
                </c:pt>
                <c:pt idx="77580">
                  <c:v>17.183461000000001</c:v>
                </c:pt>
                <c:pt idx="77581">
                  <c:v>17.185186000000002</c:v>
                </c:pt>
                <c:pt idx="77582">
                  <c:v>17.188192999999998</c:v>
                </c:pt>
                <c:pt idx="77583">
                  <c:v>17.188945</c:v>
                </c:pt>
                <c:pt idx="77584">
                  <c:v>17.187902000000001</c:v>
                </c:pt>
                <c:pt idx="77585">
                  <c:v>17.186105000000001</c:v>
                </c:pt>
                <c:pt idx="77586">
                  <c:v>17.181011999999999</c:v>
                </c:pt>
                <c:pt idx="77587">
                  <c:v>17.178549</c:v>
                </c:pt>
                <c:pt idx="77588">
                  <c:v>17.179946999999999</c:v>
                </c:pt>
                <c:pt idx="77589">
                  <c:v>17.178401999999998</c:v>
                </c:pt>
                <c:pt idx="77590">
                  <c:v>17.180855999999999</c:v>
                </c:pt>
                <c:pt idx="77591">
                  <c:v>17.185683999999998</c:v>
                </c:pt>
                <c:pt idx="77592">
                  <c:v>17.185224999999999</c:v>
                </c:pt>
                <c:pt idx="77593">
                  <c:v>17.183904999999999</c:v>
                </c:pt>
                <c:pt idx="77594">
                  <c:v>17.184163999999999</c:v>
                </c:pt>
                <c:pt idx="77595">
                  <c:v>17.183198999999998</c:v>
                </c:pt>
                <c:pt idx="77596">
                  <c:v>17.183205999999998</c:v>
                </c:pt>
                <c:pt idx="77597">
                  <c:v>17.185554</c:v>
                </c:pt>
                <c:pt idx="77598">
                  <c:v>17.184405999999999</c:v>
                </c:pt>
                <c:pt idx="77599">
                  <c:v>17.180695</c:v>
                </c:pt>
                <c:pt idx="77600">
                  <c:v>17.183171999999999</c:v>
                </c:pt>
                <c:pt idx="77601">
                  <c:v>17.187951999999999</c:v>
                </c:pt>
                <c:pt idx="77602">
                  <c:v>17.188794999999999</c:v>
                </c:pt>
                <c:pt idx="77603">
                  <c:v>17.188285</c:v>
                </c:pt>
                <c:pt idx="77604">
                  <c:v>17.187884</c:v>
                </c:pt>
                <c:pt idx="77605">
                  <c:v>17.188825999999999</c:v>
                </c:pt>
                <c:pt idx="77606">
                  <c:v>17.192962999999999</c:v>
                </c:pt>
                <c:pt idx="77607">
                  <c:v>17.195577</c:v>
                </c:pt>
                <c:pt idx="77608">
                  <c:v>17.195419000000001</c:v>
                </c:pt>
                <c:pt idx="77609">
                  <c:v>17.193709999999999</c:v>
                </c:pt>
                <c:pt idx="77610">
                  <c:v>17.190435999999998</c:v>
                </c:pt>
                <c:pt idx="77611">
                  <c:v>17.187996999999999</c:v>
                </c:pt>
                <c:pt idx="77612">
                  <c:v>17.188158999999999</c:v>
                </c:pt>
                <c:pt idx="77613">
                  <c:v>17.191448000000001</c:v>
                </c:pt>
                <c:pt idx="77614">
                  <c:v>17.196341</c:v>
                </c:pt>
                <c:pt idx="77615">
                  <c:v>17.196292</c:v>
                </c:pt>
                <c:pt idx="77616">
                  <c:v>17.190149000000002</c:v>
                </c:pt>
                <c:pt idx="77617">
                  <c:v>17.186817999999999</c:v>
                </c:pt>
                <c:pt idx="77618">
                  <c:v>17.189615</c:v>
                </c:pt>
                <c:pt idx="77619">
                  <c:v>17.192661999999999</c:v>
                </c:pt>
                <c:pt idx="77620">
                  <c:v>17.193438</c:v>
                </c:pt>
                <c:pt idx="77621">
                  <c:v>17.194147000000001</c:v>
                </c:pt>
                <c:pt idx="77622">
                  <c:v>17.195889999999999</c:v>
                </c:pt>
                <c:pt idx="77623">
                  <c:v>17.195568999999999</c:v>
                </c:pt>
                <c:pt idx="77624">
                  <c:v>17.193244</c:v>
                </c:pt>
                <c:pt idx="77625">
                  <c:v>17.192495000000001</c:v>
                </c:pt>
                <c:pt idx="77626">
                  <c:v>17.192948999999999</c:v>
                </c:pt>
                <c:pt idx="77627">
                  <c:v>17.194915999999999</c:v>
                </c:pt>
                <c:pt idx="77628">
                  <c:v>17.196721</c:v>
                </c:pt>
                <c:pt idx="77629">
                  <c:v>17.195702000000001</c:v>
                </c:pt>
                <c:pt idx="77630">
                  <c:v>17.192674</c:v>
                </c:pt>
                <c:pt idx="77631">
                  <c:v>17.191514999999999</c:v>
                </c:pt>
                <c:pt idx="77632">
                  <c:v>17.193370000000002</c:v>
                </c:pt>
                <c:pt idx="77633">
                  <c:v>17.193666</c:v>
                </c:pt>
                <c:pt idx="77634">
                  <c:v>17.194524000000001</c:v>
                </c:pt>
                <c:pt idx="77635">
                  <c:v>17.195819</c:v>
                </c:pt>
                <c:pt idx="77636">
                  <c:v>17.196266999999999</c:v>
                </c:pt>
                <c:pt idx="77637">
                  <c:v>17.199574999999999</c:v>
                </c:pt>
                <c:pt idx="77638">
                  <c:v>17.205113999999998</c:v>
                </c:pt>
                <c:pt idx="77639">
                  <c:v>17.205625000000001</c:v>
                </c:pt>
                <c:pt idx="77640">
                  <c:v>17.200309000000001</c:v>
                </c:pt>
                <c:pt idx="77641">
                  <c:v>17.198646</c:v>
                </c:pt>
                <c:pt idx="77642">
                  <c:v>17.201650000000001</c:v>
                </c:pt>
                <c:pt idx="77643">
                  <c:v>17.199967000000001</c:v>
                </c:pt>
                <c:pt idx="77644">
                  <c:v>17.198789000000001</c:v>
                </c:pt>
                <c:pt idx="77645">
                  <c:v>17.201331</c:v>
                </c:pt>
                <c:pt idx="77646">
                  <c:v>17.201442</c:v>
                </c:pt>
                <c:pt idx="77647">
                  <c:v>17.201060999999999</c:v>
                </c:pt>
                <c:pt idx="77648">
                  <c:v>17.204421</c:v>
                </c:pt>
                <c:pt idx="77649">
                  <c:v>17.202318999999999</c:v>
                </c:pt>
                <c:pt idx="77650">
                  <c:v>17.199831</c:v>
                </c:pt>
                <c:pt idx="77651">
                  <c:v>17.202090999999999</c:v>
                </c:pt>
                <c:pt idx="77652">
                  <c:v>17.204605999999998</c:v>
                </c:pt>
                <c:pt idx="77653">
                  <c:v>17.207697</c:v>
                </c:pt>
                <c:pt idx="77654">
                  <c:v>17.210730000000002</c:v>
                </c:pt>
                <c:pt idx="77655">
                  <c:v>17.20757</c:v>
                </c:pt>
                <c:pt idx="77656">
                  <c:v>17.203588</c:v>
                </c:pt>
                <c:pt idx="77657">
                  <c:v>17.204575999999999</c:v>
                </c:pt>
                <c:pt idx="77658">
                  <c:v>17.205916999999999</c:v>
                </c:pt>
                <c:pt idx="77659">
                  <c:v>17.204767</c:v>
                </c:pt>
                <c:pt idx="77660">
                  <c:v>17.201605000000001</c:v>
                </c:pt>
                <c:pt idx="77661">
                  <c:v>17.201450000000001</c:v>
                </c:pt>
                <c:pt idx="77662">
                  <c:v>17.205759</c:v>
                </c:pt>
                <c:pt idx="77663">
                  <c:v>17.203482000000001</c:v>
                </c:pt>
                <c:pt idx="77664">
                  <c:v>17.196923000000002</c:v>
                </c:pt>
                <c:pt idx="77665">
                  <c:v>17.200939999999999</c:v>
                </c:pt>
                <c:pt idx="77666">
                  <c:v>17.209596000000001</c:v>
                </c:pt>
                <c:pt idx="77667">
                  <c:v>17.210896999999999</c:v>
                </c:pt>
                <c:pt idx="77668">
                  <c:v>17.209468999999999</c:v>
                </c:pt>
                <c:pt idx="77669">
                  <c:v>17.204143999999999</c:v>
                </c:pt>
                <c:pt idx="77670">
                  <c:v>17.199978999999999</c:v>
                </c:pt>
                <c:pt idx="77671">
                  <c:v>17.206503000000001</c:v>
                </c:pt>
                <c:pt idx="77672">
                  <c:v>17.211393999999999</c:v>
                </c:pt>
                <c:pt idx="77673">
                  <c:v>17.206502</c:v>
                </c:pt>
                <c:pt idx="77674">
                  <c:v>17.203804999999999</c:v>
                </c:pt>
                <c:pt idx="77675">
                  <c:v>17.203949000000001</c:v>
                </c:pt>
                <c:pt idx="77676">
                  <c:v>17.203410000000002</c:v>
                </c:pt>
                <c:pt idx="77677">
                  <c:v>17.206412</c:v>
                </c:pt>
                <c:pt idx="77678">
                  <c:v>17.209717000000001</c:v>
                </c:pt>
                <c:pt idx="77679">
                  <c:v>17.206831000000001</c:v>
                </c:pt>
                <c:pt idx="77680">
                  <c:v>17.206892</c:v>
                </c:pt>
                <c:pt idx="77681">
                  <c:v>17.213194999999999</c:v>
                </c:pt>
                <c:pt idx="77682">
                  <c:v>17.215382999999999</c:v>
                </c:pt>
                <c:pt idx="77683">
                  <c:v>17.216183999999998</c:v>
                </c:pt>
                <c:pt idx="77684">
                  <c:v>17.217967999999999</c:v>
                </c:pt>
                <c:pt idx="77685">
                  <c:v>17.214587000000002</c:v>
                </c:pt>
                <c:pt idx="77686">
                  <c:v>17.210760000000001</c:v>
                </c:pt>
                <c:pt idx="77687">
                  <c:v>17.212475999999999</c:v>
                </c:pt>
                <c:pt idx="77688">
                  <c:v>17.215914999999999</c:v>
                </c:pt>
                <c:pt idx="77689">
                  <c:v>17.214447</c:v>
                </c:pt>
                <c:pt idx="77690">
                  <c:v>17.212724000000001</c:v>
                </c:pt>
                <c:pt idx="77691">
                  <c:v>17.215799000000001</c:v>
                </c:pt>
                <c:pt idx="77692">
                  <c:v>17.218776999999999</c:v>
                </c:pt>
                <c:pt idx="77693">
                  <c:v>17.215897999999999</c:v>
                </c:pt>
                <c:pt idx="77694">
                  <c:v>17.211943000000002</c:v>
                </c:pt>
                <c:pt idx="77695">
                  <c:v>17.213051</c:v>
                </c:pt>
                <c:pt idx="77696">
                  <c:v>17.214549999999999</c:v>
                </c:pt>
                <c:pt idx="77697">
                  <c:v>17.212197</c:v>
                </c:pt>
                <c:pt idx="77698">
                  <c:v>17.213823999999999</c:v>
                </c:pt>
                <c:pt idx="77699">
                  <c:v>17.216175</c:v>
                </c:pt>
                <c:pt idx="77700">
                  <c:v>17.213908</c:v>
                </c:pt>
                <c:pt idx="77701">
                  <c:v>17.214834</c:v>
                </c:pt>
                <c:pt idx="77702">
                  <c:v>17.216244</c:v>
                </c:pt>
                <c:pt idx="77703">
                  <c:v>17.213412000000002</c:v>
                </c:pt>
                <c:pt idx="77704">
                  <c:v>17.211130000000001</c:v>
                </c:pt>
                <c:pt idx="77705">
                  <c:v>17.210915</c:v>
                </c:pt>
                <c:pt idx="77706">
                  <c:v>17.211030000000001</c:v>
                </c:pt>
                <c:pt idx="77707">
                  <c:v>17.212347000000001</c:v>
                </c:pt>
                <c:pt idx="77708">
                  <c:v>17.212966000000002</c:v>
                </c:pt>
                <c:pt idx="77709">
                  <c:v>17.211791999999999</c:v>
                </c:pt>
                <c:pt idx="77710">
                  <c:v>17.212222000000001</c:v>
                </c:pt>
                <c:pt idx="77711">
                  <c:v>17.213795999999999</c:v>
                </c:pt>
                <c:pt idx="77712">
                  <c:v>17.215049</c:v>
                </c:pt>
                <c:pt idx="77713">
                  <c:v>17.215154999999999</c:v>
                </c:pt>
                <c:pt idx="77714">
                  <c:v>17.215672999999999</c:v>
                </c:pt>
                <c:pt idx="77715">
                  <c:v>17.215520000000001</c:v>
                </c:pt>
                <c:pt idx="77716">
                  <c:v>17.214434000000001</c:v>
                </c:pt>
                <c:pt idx="77717">
                  <c:v>17.214214999999999</c:v>
                </c:pt>
                <c:pt idx="77718">
                  <c:v>17.214655</c:v>
                </c:pt>
                <c:pt idx="77719">
                  <c:v>17.213674999999999</c:v>
                </c:pt>
                <c:pt idx="77720">
                  <c:v>17.213166000000001</c:v>
                </c:pt>
                <c:pt idx="77721">
                  <c:v>17.215167000000001</c:v>
                </c:pt>
                <c:pt idx="77722">
                  <c:v>17.217354</c:v>
                </c:pt>
                <c:pt idx="77723">
                  <c:v>17.215935000000002</c:v>
                </c:pt>
                <c:pt idx="77724">
                  <c:v>17.212872000000001</c:v>
                </c:pt>
                <c:pt idx="77725">
                  <c:v>17.213059999999999</c:v>
                </c:pt>
                <c:pt idx="77726">
                  <c:v>17.213636999999999</c:v>
                </c:pt>
                <c:pt idx="77727">
                  <c:v>17.215183</c:v>
                </c:pt>
                <c:pt idx="77728">
                  <c:v>17.21698</c:v>
                </c:pt>
                <c:pt idx="77729">
                  <c:v>17.217948</c:v>
                </c:pt>
                <c:pt idx="77730">
                  <c:v>17.221001000000001</c:v>
                </c:pt>
                <c:pt idx="77731">
                  <c:v>17.221115999999999</c:v>
                </c:pt>
                <c:pt idx="77732">
                  <c:v>17.222311999999999</c:v>
                </c:pt>
                <c:pt idx="77733">
                  <c:v>17.225524</c:v>
                </c:pt>
                <c:pt idx="77734">
                  <c:v>17.222398999999999</c:v>
                </c:pt>
                <c:pt idx="77735">
                  <c:v>17.219533999999999</c:v>
                </c:pt>
                <c:pt idx="77736">
                  <c:v>17.220386999999999</c:v>
                </c:pt>
                <c:pt idx="77737">
                  <c:v>17.219242000000001</c:v>
                </c:pt>
                <c:pt idx="77738">
                  <c:v>17.217608999999999</c:v>
                </c:pt>
                <c:pt idx="77739">
                  <c:v>17.219619999999999</c:v>
                </c:pt>
                <c:pt idx="77740">
                  <c:v>17.224181000000002</c:v>
                </c:pt>
                <c:pt idx="77741">
                  <c:v>17.225213</c:v>
                </c:pt>
                <c:pt idx="77742">
                  <c:v>17.222587999999998</c:v>
                </c:pt>
                <c:pt idx="77743">
                  <c:v>17.222871999999999</c:v>
                </c:pt>
                <c:pt idx="77744">
                  <c:v>17.224302999999999</c:v>
                </c:pt>
                <c:pt idx="77745">
                  <c:v>17.223300999999999</c:v>
                </c:pt>
                <c:pt idx="77746">
                  <c:v>17.224314</c:v>
                </c:pt>
                <c:pt idx="77747">
                  <c:v>17.224616000000001</c:v>
                </c:pt>
                <c:pt idx="77748">
                  <c:v>17.221613999999999</c:v>
                </c:pt>
                <c:pt idx="77749">
                  <c:v>17.223662999999998</c:v>
                </c:pt>
                <c:pt idx="77750">
                  <c:v>17.225988000000001</c:v>
                </c:pt>
                <c:pt idx="77751">
                  <c:v>17.222217000000001</c:v>
                </c:pt>
                <c:pt idx="77752">
                  <c:v>17.218422</c:v>
                </c:pt>
                <c:pt idx="77753">
                  <c:v>17.218298000000001</c:v>
                </c:pt>
                <c:pt idx="77754">
                  <c:v>17.219657000000002</c:v>
                </c:pt>
                <c:pt idx="77755">
                  <c:v>17.222667000000001</c:v>
                </c:pt>
                <c:pt idx="77756">
                  <c:v>17.225276999999998</c:v>
                </c:pt>
                <c:pt idx="77757">
                  <c:v>17.222607</c:v>
                </c:pt>
                <c:pt idx="77758">
                  <c:v>17.225883</c:v>
                </c:pt>
                <c:pt idx="77759">
                  <c:v>17.230298999999999</c:v>
                </c:pt>
                <c:pt idx="77760">
                  <c:v>17.225714</c:v>
                </c:pt>
                <c:pt idx="77761">
                  <c:v>17.224229000000001</c:v>
                </c:pt>
                <c:pt idx="77762">
                  <c:v>17.227997999999999</c:v>
                </c:pt>
                <c:pt idx="77763">
                  <c:v>17.227205999999999</c:v>
                </c:pt>
                <c:pt idx="77764">
                  <c:v>17.224936</c:v>
                </c:pt>
                <c:pt idx="77765">
                  <c:v>17.225954000000002</c:v>
                </c:pt>
                <c:pt idx="77766">
                  <c:v>17.227872000000001</c:v>
                </c:pt>
                <c:pt idx="77767">
                  <c:v>17.228971999999999</c:v>
                </c:pt>
                <c:pt idx="77768">
                  <c:v>17.229568</c:v>
                </c:pt>
                <c:pt idx="77769">
                  <c:v>17.229609</c:v>
                </c:pt>
                <c:pt idx="77770">
                  <c:v>17.228245999999999</c:v>
                </c:pt>
                <c:pt idx="77771">
                  <c:v>17.230297</c:v>
                </c:pt>
                <c:pt idx="77772">
                  <c:v>17.232054000000002</c:v>
                </c:pt>
                <c:pt idx="77773">
                  <c:v>17.229364</c:v>
                </c:pt>
                <c:pt idx="77774">
                  <c:v>17.229261000000001</c:v>
                </c:pt>
                <c:pt idx="77775">
                  <c:v>17.229925000000001</c:v>
                </c:pt>
                <c:pt idx="77776">
                  <c:v>17.230238</c:v>
                </c:pt>
                <c:pt idx="77777">
                  <c:v>17.232495</c:v>
                </c:pt>
                <c:pt idx="77778">
                  <c:v>17.233463</c:v>
                </c:pt>
                <c:pt idx="77779">
                  <c:v>17.232775</c:v>
                </c:pt>
                <c:pt idx="77780">
                  <c:v>17.233077999999999</c:v>
                </c:pt>
                <c:pt idx="77781">
                  <c:v>17.234563999999999</c:v>
                </c:pt>
                <c:pt idx="77782">
                  <c:v>17.232403999999999</c:v>
                </c:pt>
                <c:pt idx="77783">
                  <c:v>17.229178000000001</c:v>
                </c:pt>
                <c:pt idx="77784">
                  <c:v>17.233505000000001</c:v>
                </c:pt>
                <c:pt idx="77785">
                  <c:v>17.238067000000001</c:v>
                </c:pt>
                <c:pt idx="77786">
                  <c:v>17.232241999999999</c:v>
                </c:pt>
                <c:pt idx="77787">
                  <c:v>17.226918000000001</c:v>
                </c:pt>
                <c:pt idx="77788">
                  <c:v>17.22897</c:v>
                </c:pt>
                <c:pt idx="77789">
                  <c:v>17.227385000000002</c:v>
                </c:pt>
                <c:pt idx="77790">
                  <c:v>17.226938000000001</c:v>
                </c:pt>
                <c:pt idx="77791">
                  <c:v>17.232301</c:v>
                </c:pt>
                <c:pt idx="77792">
                  <c:v>17.230533000000001</c:v>
                </c:pt>
                <c:pt idx="77793">
                  <c:v>17.227302000000002</c:v>
                </c:pt>
                <c:pt idx="77794">
                  <c:v>17.232672000000001</c:v>
                </c:pt>
                <c:pt idx="77795">
                  <c:v>17.237836000000001</c:v>
                </c:pt>
                <c:pt idx="77796">
                  <c:v>17.237366000000002</c:v>
                </c:pt>
                <c:pt idx="77797">
                  <c:v>17.238218</c:v>
                </c:pt>
                <c:pt idx="77798">
                  <c:v>17.239072</c:v>
                </c:pt>
                <c:pt idx="77799">
                  <c:v>17.235233000000001</c:v>
                </c:pt>
                <c:pt idx="77800">
                  <c:v>17.234660999999999</c:v>
                </c:pt>
                <c:pt idx="77801">
                  <c:v>17.237328000000002</c:v>
                </c:pt>
                <c:pt idx="77802">
                  <c:v>17.237036</c:v>
                </c:pt>
                <c:pt idx="77803">
                  <c:v>17.236267000000002</c:v>
                </c:pt>
                <c:pt idx="77804">
                  <c:v>17.235669000000001</c:v>
                </c:pt>
                <c:pt idx="77805">
                  <c:v>17.236789000000002</c:v>
                </c:pt>
                <c:pt idx="77806">
                  <c:v>17.240310000000001</c:v>
                </c:pt>
                <c:pt idx="77807">
                  <c:v>17.2393</c:v>
                </c:pt>
                <c:pt idx="77808">
                  <c:v>17.238185999999999</c:v>
                </c:pt>
                <c:pt idx="77809">
                  <c:v>17.239704</c:v>
                </c:pt>
                <c:pt idx="77810">
                  <c:v>17.237431999999998</c:v>
                </c:pt>
                <c:pt idx="77811">
                  <c:v>17.238399000000001</c:v>
                </c:pt>
                <c:pt idx="77812">
                  <c:v>17.242031999999998</c:v>
                </c:pt>
                <c:pt idx="77813">
                  <c:v>17.240418999999999</c:v>
                </c:pt>
                <c:pt idx="77814">
                  <c:v>17.239754000000001</c:v>
                </c:pt>
                <c:pt idx="77815">
                  <c:v>17.238123999999999</c:v>
                </c:pt>
                <c:pt idx="77816">
                  <c:v>17.233476</c:v>
                </c:pt>
                <c:pt idx="77817">
                  <c:v>17.237378</c:v>
                </c:pt>
                <c:pt idx="77818">
                  <c:v>17.244325</c:v>
                </c:pt>
                <c:pt idx="77819">
                  <c:v>17.245087000000002</c:v>
                </c:pt>
                <c:pt idx="77820">
                  <c:v>17.241454999999998</c:v>
                </c:pt>
                <c:pt idx="77821">
                  <c:v>17.237137000000001</c:v>
                </c:pt>
                <c:pt idx="77822">
                  <c:v>17.239523999999999</c:v>
                </c:pt>
                <c:pt idx="77823">
                  <c:v>17.241769000000001</c:v>
                </c:pt>
                <c:pt idx="77824">
                  <c:v>17.238135</c:v>
                </c:pt>
                <c:pt idx="77825">
                  <c:v>17.239827999999999</c:v>
                </c:pt>
                <c:pt idx="77826">
                  <c:v>17.242070999999999</c:v>
                </c:pt>
                <c:pt idx="77827">
                  <c:v>17.236160999999999</c:v>
                </c:pt>
                <c:pt idx="77828">
                  <c:v>17.234189000000001</c:v>
                </c:pt>
                <c:pt idx="77829">
                  <c:v>17.235935999999999</c:v>
                </c:pt>
                <c:pt idx="77830">
                  <c:v>17.235135</c:v>
                </c:pt>
                <c:pt idx="77831">
                  <c:v>17.238477</c:v>
                </c:pt>
                <c:pt idx="77832">
                  <c:v>17.242649</c:v>
                </c:pt>
                <c:pt idx="77833">
                  <c:v>17.237811000000001</c:v>
                </c:pt>
                <c:pt idx="77834">
                  <c:v>17.236191999999999</c:v>
                </c:pt>
                <c:pt idx="77835">
                  <c:v>17.243887000000001</c:v>
                </c:pt>
                <c:pt idx="77836">
                  <c:v>17.245066999999999</c:v>
                </c:pt>
                <c:pt idx="77837">
                  <c:v>17.239455</c:v>
                </c:pt>
                <c:pt idx="77838">
                  <c:v>17.239159999999998</c:v>
                </c:pt>
                <c:pt idx="77839">
                  <c:v>17.242342000000001</c:v>
                </c:pt>
                <c:pt idx="77840">
                  <c:v>17.240905000000001</c:v>
                </c:pt>
                <c:pt idx="77841">
                  <c:v>17.240079000000001</c:v>
                </c:pt>
                <c:pt idx="77842">
                  <c:v>17.243777999999999</c:v>
                </c:pt>
                <c:pt idx="77843">
                  <c:v>17.243597000000001</c:v>
                </c:pt>
                <c:pt idx="77844">
                  <c:v>17.239944999999999</c:v>
                </c:pt>
                <c:pt idx="77845">
                  <c:v>17.237568</c:v>
                </c:pt>
                <c:pt idx="77846">
                  <c:v>17.235764</c:v>
                </c:pt>
                <c:pt idx="77847">
                  <c:v>17.239646</c:v>
                </c:pt>
                <c:pt idx="77848">
                  <c:v>17.245643000000001</c:v>
                </c:pt>
                <c:pt idx="77849">
                  <c:v>17.24532</c:v>
                </c:pt>
                <c:pt idx="77850">
                  <c:v>17.244492999999999</c:v>
                </c:pt>
                <c:pt idx="77851">
                  <c:v>17.252141000000002</c:v>
                </c:pt>
                <c:pt idx="77852">
                  <c:v>17.252922999999999</c:v>
                </c:pt>
                <c:pt idx="77853">
                  <c:v>17.246020000000001</c:v>
                </c:pt>
                <c:pt idx="77854">
                  <c:v>17.248318000000001</c:v>
                </c:pt>
                <c:pt idx="77855">
                  <c:v>17.249651</c:v>
                </c:pt>
                <c:pt idx="77856">
                  <c:v>17.245937999999999</c:v>
                </c:pt>
                <c:pt idx="77857">
                  <c:v>17.247976000000001</c:v>
                </c:pt>
                <c:pt idx="77858">
                  <c:v>17.248491000000001</c:v>
                </c:pt>
                <c:pt idx="77859">
                  <c:v>17.246290999999999</c:v>
                </c:pt>
                <c:pt idx="77860">
                  <c:v>17.247664</c:v>
                </c:pt>
                <c:pt idx="77861">
                  <c:v>17.247496999999999</c:v>
                </c:pt>
                <c:pt idx="77862">
                  <c:v>17.245961000000001</c:v>
                </c:pt>
                <c:pt idx="77863">
                  <c:v>17.250449</c:v>
                </c:pt>
                <c:pt idx="77864">
                  <c:v>17.253343999999998</c:v>
                </c:pt>
                <c:pt idx="77865">
                  <c:v>17.250602000000001</c:v>
                </c:pt>
                <c:pt idx="77866">
                  <c:v>17.249981999999999</c:v>
                </c:pt>
                <c:pt idx="77867">
                  <c:v>17.251386</c:v>
                </c:pt>
                <c:pt idx="77868">
                  <c:v>17.250005000000002</c:v>
                </c:pt>
                <c:pt idx="77869">
                  <c:v>17.244164000000001</c:v>
                </c:pt>
                <c:pt idx="77870">
                  <c:v>17.244571000000001</c:v>
                </c:pt>
                <c:pt idx="77871">
                  <c:v>17.249731000000001</c:v>
                </c:pt>
                <c:pt idx="77872">
                  <c:v>17.247664</c:v>
                </c:pt>
                <c:pt idx="77873">
                  <c:v>17.246760999999999</c:v>
                </c:pt>
                <c:pt idx="77874">
                  <c:v>17.250188000000001</c:v>
                </c:pt>
                <c:pt idx="77875">
                  <c:v>17.250698</c:v>
                </c:pt>
                <c:pt idx="77876">
                  <c:v>17.250423000000001</c:v>
                </c:pt>
                <c:pt idx="77877">
                  <c:v>17.252635000000001</c:v>
                </c:pt>
                <c:pt idx="77878">
                  <c:v>17.253070000000001</c:v>
                </c:pt>
                <c:pt idx="77879">
                  <c:v>17.250302000000001</c:v>
                </c:pt>
                <c:pt idx="77880">
                  <c:v>17.249806</c:v>
                </c:pt>
                <c:pt idx="77881">
                  <c:v>17.251950999999998</c:v>
                </c:pt>
                <c:pt idx="77882">
                  <c:v>17.250781</c:v>
                </c:pt>
                <c:pt idx="77883">
                  <c:v>17.250830000000001</c:v>
                </c:pt>
                <c:pt idx="77884">
                  <c:v>17.253564999999998</c:v>
                </c:pt>
                <c:pt idx="77885">
                  <c:v>17.255216999999998</c:v>
                </c:pt>
                <c:pt idx="77886">
                  <c:v>17.253416000000001</c:v>
                </c:pt>
                <c:pt idx="77887">
                  <c:v>17.25244</c:v>
                </c:pt>
                <c:pt idx="77888">
                  <c:v>17.255545000000001</c:v>
                </c:pt>
                <c:pt idx="77889">
                  <c:v>17.253188000000002</c:v>
                </c:pt>
                <c:pt idx="77890">
                  <c:v>17.253536</c:v>
                </c:pt>
                <c:pt idx="77891">
                  <c:v>17.260881000000001</c:v>
                </c:pt>
                <c:pt idx="77892">
                  <c:v>17.260712999999999</c:v>
                </c:pt>
                <c:pt idx="77893">
                  <c:v>17.257916000000002</c:v>
                </c:pt>
                <c:pt idx="77894">
                  <c:v>17.259001000000001</c:v>
                </c:pt>
                <c:pt idx="77895">
                  <c:v>17.257975999999999</c:v>
                </c:pt>
                <c:pt idx="77896">
                  <c:v>17.257256999999999</c:v>
                </c:pt>
                <c:pt idx="77897">
                  <c:v>17.258928000000001</c:v>
                </c:pt>
                <c:pt idx="77898">
                  <c:v>17.256754000000001</c:v>
                </c:pt>
                <c:pt idx="77899">
                  <c:v>17.254833999999999</c:v>
                </c:pt>
                <c:pt idx="77900">
                  <c:v>17.259004000000001</c:v>
                </c:pt>
                <c:pt idx="77901">
                  <c:v>17.258901999999999</c:v>
                </c:pt>
                <c:pt idx="77902">
                  <c:v>17.252147000000001</c:v>
                </c:pt>
                <c:pt idx="77903">
                  <c:v>17.247</c:v>
                </c:pt>
                <c:pt idx="77904">
                  <c:v>17.248267999999999</c:v>
                </c:pt>
                <c:pt idx="77905">
                  <c:v>17.253598</c:v>
                </c:pt>
                <c:pt idx="77906">
                  <c:v>17.255731000000001</c:v>
                </c:pt>
                <c:pt idx="77907">
                  <c:v>17.255766000000001</c:v>
                </c:pt>
                <c:pt idx="77908">
                  <c:v>17.258171999999998</c:v>
                </c:pt>
                <c:pt idx="77909">
                  <c:v>17.259460000000001</c:v>
                </c:pt>
                <c:pt idx="77910">
                  <c:v>17.258638999999999</c:v>
                </c:pt>
                <c:pt idx="77911">
                  <c:v>17.260292</c:v>
                </c:pt>
                <c:pt idx="77912">
                  <c:v>17.260762</c:v>
                </c:pt>
                <c:pt idx="77913">
                  <c:v>17.259267999999999</c:v>
                </c:pt>
                <c:pt idx="77914">
                  <c:v>17.263608999999999</c:v>
                </c:pt>
                <c:pt idx="77915">
                  <c:v>17.268196</c:v>
                </c:pt>
                <c:pt idx="77916">
                  <c:v>17.264827</c:v>
                </c:pt>
                <c:pt idx="77917">
                  <c:v>17.263552000000001</c:v>
                </c:pt>
                <c:pt idx="77918">
                  <c:v>17.268943</c:v>
                </c:pt>
                <c:pt idx="77919">
                  <c:v>17.272874999999999</c:v>
                </c:pt>
                <c:pt idx="77920">
                  <c:v>17.270154000000002</c:v>
                </c:pt>
                <c:pt idx="77921">
                  <c:v>17.266542999999999</c:v>
                </c:pt>
                <c:pt idx="77922">
                  <c:v>17.267282000000002</c:v>
                </c:pt>
                <c:pt idx="77923">
                  <c:v>17.268529999999998</c:v>
                </c:pt>
                <c:pt idx="77924">
                  <c:v>17.267019000000001</c:v>
                </c:pt>
                <c:pt idx="77925">
                  <c:v>17.267081999999998</c:v>
                </c:pt>
                <c:pt idx="77926">
                  <c:v>17.27007</c:v>
                </c:pt>
                <c:pt idx="77927">
                  <c:v>17.272323</c:v>
                </c:pt>
                <c:pt idx="77928">
                  <c:v>17.269513</c:v>
                </c:pt>
                <c:pt idx="77929">
                  <c:v>17.267378999999998</c:v>
                </c:pt>
                <c:pt idx="77930">
                  <c:v>17.271481999999999</c:v>
                </c:pt>
                <c:pt idx="77931">
                  <c:v>17.274280999999998</c:v>
                </c:pt>
                <c:pt idx="77932">
                  <c:v>17.270275000000002</c:v>
                </c:pt>
                <c:pt idx="77933">
                  <c:v>17.266686</c:v>
                </c:pt>
                <c:pt idx="77934">
                  <c:v>17.267095999999999</c:v>
                </c:pt>
                <c:pt idx="77935">
                  <c:v>17.265294000000001</c:v>
                </c:pt>
                <c:pt idx="77936">
                  <c:v>17.264147999999999</c:v>
                </c:pt>
                <c:pt idx="77937">
                  <c:v>17.269238999999999</c:v>
                </c:pt>
                <c:pt idx="77938">
                  <c:v>17.270593999999999</c:v>
                </c:pt>
                <c:pt idx="77939">
                  <c:v>17.270482999999999</c:v>
                </c:pt>
                <c:pt idx="77940">
                  <c:v>17.272421999999999</c:v>
                </c:pt>
                <c:pt idx="77941">
                  <c:v>17.269894000000001</c:v>
                </c:pt>
                <c:pt idx="77942">
                  <c:v>17.270505</c:v>
                </c:pt>
                <c:pt idx="77943">
                  <c:v>17.274996999999999</c:v>
                </c:pt>
                <c:pt idx="77944">
                  <c:v>17.272665</c:v>
                </c:pt>
                <c:pt idx="77945">
                  <c:v>17.268065</c:v>
                </c:pt>
                <c:pt idx="77946">
                  <c:v>17.266902000000002</c:v>
                </c:pt>
                <c:pt idx="77947">
                  <c:v>17.267699</c:v>
                </c:pt>
                <c:pt idx="77948">
                  <c:v>17.269499</c:v>
                </c:pt>
                <c:pt idx="77949">
                  <c:v>17.270627000000001</c:v>
                </c:pt>
                <c:pt idx="77950">
                  <c:v>17.272646999999999</c:v>
                </c:pt>
                <c:pt idx="77951">
                  <c:v>17.276029000000001</c:v>
                </c:pt>
                <c:pt idx="77952">
                  <c:v>17.275455999999998</c:v>
                </c:pt>
                <c:pt idx="77953">
                  <c:v>17.271715</c:v>
                </c:pt>
                <c:pt idx="77954">
                  <c:v>17.273558999999999</c:v>
                </c:pt>
                <c:pt idx="77955">
                  <c:v>17.278154000000001</c:v>
                </c:pt>
                <c:pt idx="77956">
                  <c:v>17.274974</c:v>
                </c:pt>
                <c:pt idx="77957">
                  <c:v>17.271933000000001</c:v>
                </c:pt>
                <c:pt idx="77958">
                  <c:v>17.274675999999999</c:v>
                </c:pt>
                <c:pt idx="77959">
                  <c:v>17.274751999999999</c:v>
                </c:pt>
                <c:pt idx="77960">
                  <c:v>17.272822000000001</c:v>
                </c:pt>
                <c:pt idx="77961">
                  <c:v>17.274336000000002</c:v>
                </c:pt>
                <c:pt idx="77962">
                  <c:v>17.272468</c:v>
                </c:pt>
                <c:pt idx="77963">
                  <c:v>17.270872000000001</c:v>
                </c:pt>
                <c:pt idx="77964">
                  <c:v>17.274279</c:v>
                </c:pt>
                <c:pt idx="77965">
                  <c:v>17.274878000000001</c:v>
                </c:pt>
                <c:pt idx="77966">
                  <c:v>17.274013</c:v>
                </c:pt>
                <c:pt idx="77967">
                  <c:v>17.277331</c:v>
                </c:pt>
                <c:pt idx="77968">
                  <c:v>17.278618000000002</c:v>
                </c:pt>
                <c:pt idx="77969">
                  <c:v>17.279195000000001</c:v>
                </c:pt>
                <c:pt idx="77970">
                  <c:v>17.280448</c:v>
                </c:pt>
                <c:pt idx="77971">
                  <c:v>17.279667</c:v>
                </c:pt>
                <c:pt idx="77972">
                  <c:v>17.279313999999999</c:v>
                </c:pt>
                <c:pt idx="77973">
                  <c:v>17.280688999999999</c:v>
                </c:pt>
                <c:pt idx="77974">
                  <c:v>17.283386</c:v>
                </c:pt>
                <c:pt idx="77975">
                  <c:v>17.286424</c:v>
                </c:pt>
                <c:pt idx="77976">
                  <c:v>17.287582</c:v>
                </c:pt>
                <c:pt idx="77977">
                  <c:v>17.287196000000002</c:v>
                </c:pt>
                <c:pt idx="77978">
                  <c:v>17.284583999999999</c:v>
                </c:pt>
                <c:pt idx="77979">
                  <c:v>17.279820999999998</c:v>
                </c:pt>
                <c:pt idx="77980">
                  <c:v>17.276499999999999</c:v>
                </c:pt>
                <c:pt idx="77981">
                  <c:v>17.276852000000002</c:v>
                </c:pt>
                <c:pt idx="77982">
                  <c:v>17.280246999999999</c:v>
                </c:pt>
                <c:pt idx="77983">
                  <c:v>17.281008</c:v>
                </c:pt>
                <c:pt idx="77984">
                  <c:v>17.278869</c:v>
                </c:pt>
                <c:pt idx="77985">
                  <c:v>17.277915</c:v>
                </c:pt>
                <c:pt idx="77986">
                  <c:v>17.279482999999999</c:v>
                </c:pt>
                <c:pt idx="77987">
                  <c:v>17.283432999999999</c:v>
                </c:pt>
                <c:pt idx="77988">
                  <c:v>17.281701000000002</c:v>
                </c:pt>
                <c:pt idx="77989">
                  <c:v>17.274761999999999</c:v>
                </c:pt>
                <c:pt idx="77990">
                  <c:v>17.275433</c:v>
                </c:pt>
                <c:pt idx="77991">
                  <c:v>17.282122000000001</c:v>
                </c:pt>
                <c:pt idx="77992">
                  <c:v>17.281839000000002</c:v>
                </c:pt>
                <c:pt idx="77993">
                  <c:v>17.280985000000001</c:v>
                </c:pt>
                <c:pt idx="77994">
                  <c:v>17.286973</c:v>
                </c:pt>
                <c:pt idx="77995">
                  <c:v>17.292767999999999</c:v>
                </c:pt>
                <c:pt idx="77996">
                  <c:v>17.291136999999999</c:v>
                </c:pt>
                <c:pt idx="77997">
                  <c:v>17.288983000000002</c:v>
                </c:pt>
                <c:pt idx="77998">
                  <c:v>17.294201999999999</c:v>
                </c:pt>
                <c:pt idx="77999">
                  <c:v>17.296567</c:v>
                </c:pt>
                <c:pt idx="78000">
                  <c:v>17.291948999999999</c:v>
                </c:pt>
                <c:pt idx="78001">
                  <c:v>17.293455000000002</c:v>
                </c:pt>
                <c:pt idx="78002">
                  <c:v>17.297356000000001</c:v>
                </c:pt>
                <c:pt idx="78003">
                  <c:v>17.296536</c:v>
                </c:pt>
                <c:pt idx="78004">
                  <c:v>17.295566000000001</c:v>
                </c:pt>
                <c:pt idx="78005">
                  <c:v>17.294129999999999</c:v>
                </c:pt>
                <c:pt idx="78006">
                  <c:v>17.289002</c:v>
                </c:pt>
                <c:pt idx="78007">
                  <c:v>17.289145000000001</c:v>
                </c:pt>
                <c:pt idx="78008">
                  <c:v>17.297315999999999</c:v>
                </c:pt>
                <c:pt idx="78009">
                  <c:v>17.296783000000001</c:v>
                </c:pt>
                <c:pt idx="78010">
                  <c:v>17.289000000000001</c:v>
                </c:pt>
                <c:pt idx="78011">
                  <c:v>17.289016</c:v>
                </c:pt>
                <c:pt idx="78012">
                  <c:v>17.290478</c:v>
                </c:pt>
                <c:pt idx="78013">
                  <c:v>17.290313000000001</c:v>
                </c:pt>
                <c:pt idx="78014">
                  <c:v>17.288920999999998</c:v>
                </c:pt>
                <c:pt idx="78015">
                  <c:v>17.287617000000001</c:v>
                </c:pt>
                <c:pt idx="78016">
                  <c:v>17.291665999999999</c:v>
                </c:pt>
                <c:pt idx="78017">
                  <c:v>17.295082000000001</c:v>
                </c:pt>
                <c:pt idx="78018">
                  <c:v>17.294056999999999</c:v>
                </c:pt>
                <c:pt idx="78019">
                  <c:v>17.294205999999999</c:v>
                </c:pt>
                <c:pt idx="78020">
                  <c:v>17.292525999999999</c:v>
                </c:pt>
                <c:pt idx="78021">
                  <c:v>17.291509000000001</c:v>
                </c:pt>
                <c:pt idx="78022">
                  <c:v>17.293581</c:v>
                </c:pt>
                <c:pt idx="78023">
                  <c:v>17.293382000000001</c:v>
                </c:pt>
                <c:pt idx="78024">
                  <c:v>17.292263999999999</c:v>
                </c:pt>
                <c:pt idx="78025">
                  <c:v>17.291163000000001</c:v>
                </c:pt>
                <c:pt idx="78026">
                  <c:v>17.290949000000001</c:v>
                </c:pt>
                <c:pt idx="78027">
                  <c:v>17.293752999999999</c:v>
                </c:pt>
                <c:pt idx="78028">
                  <c:v>17.292228000000001</c:v>
                </c:pt>
                <c:pt idx="78029">
                  <c:v>17.289019</c:v>
                </c:pt>
                <c:pt idx="78030">
                  <c:v>17.290997000000001</c:v>
                </c:pt>
                <c:pt idx="78031">
                  <c:v>17.296764</c:v>
                </c:pt>
                <c:pt idx="78032">
                  <c:v>17.299562999999999</c:v>
                </c:pt>
                <c:pt idx="78033">
                  <c:v>17.294854999999998</c:v>
                </c:pt>
                <c:pt idx="78034">
                  <c:v>17.290057000000001</c:v>
                </c:pt>
                <c:pt idx="78035">
                  <c:v>17.291703999999999</c:v>
                </c:pt>
                <c:pt idx="78036">
                  <c:v>17.293164999999998</c:v>
                </c:pt>
                <c:pt idx="78037">
                  <c:v>17.290941</c:v>
                </c:pt>
                <c:pt idx="78038">
                  <c:v>17.290478</c:v>
                </c:pt>
                <c:pt idx="78039">
                  <c:v>17.293516</c:v>
                </c:pt>
                <c:pt idx="78040">
                  <c:v>17.292155999999999</c:v>
                </c:pt>
                <c:pt idx="78041">
                  <c:v>17.288951000000001</c:v>
                </c:pt>
                <c:pt idx="78042">
                  <c:v>17.288938999999999</c:v>
                </c:pt>
                <c:pt idx="78043">
                  <c:v>17.291014000000001</c:v>
                </c:pt>
                <c:pt idx="78044">
                  <c:v>17.299092999999999</c:v>
                </c:pt>
                <c:pt idx="78045">
                  <c:v>17.301424000000001</c:v>
                </c:pt>
                <c:pt idx="78046">
                  <c:v>17.297267000000002</c:v>
                </c:pt>
                <c:pt idx="78047">
                  <c:v>17.299343</c:v>
                </c:pt>
                <c:pt idx="78048">
                  <c:v>17.298801000000001</c:v>
                </c:pt>
                <c:pt idx="78049">
                  <c:v>17.295580999999999</c:v>
                </c:pt>
                <c:pt idx="78050">
                  <c:v>17.298231999999999</c:v>
                </c:pt>
                <c:pt idx="78051">
                  <c:v>17.299789000000001</c:v>
                </c:pt>
                <c:pt idx="78052">
                  <c:v>17.296505</c:v>
                </c:pt>
                <c:pt idx="78053">
                  <c:v>17.292929000000001</c:v>
                </c:pt>
                <c:pt idx="78054">
                  <c:v>17.292732999999998</c:v>
                </c:pt>
                <c:pt idx="78055">
                  <c:v>17.296710999999998</c:v>
                </c:pt>
                <c:pt idx="78056">
                  <c:v>17.297229999999999</c:v>
                </c:pt>
                <c:pt idx="78057">
                  <c:v>17.291594</c:v>
                </c:pt>
                <c:pt idx="78058">
                  <c:v>17.291630000000001</c:v>
                </c:pt>
                <c:pt idx="78059">
                  <c:v>17.298559999999998</c:v>
                </c:pt>
                <c:pt idx="78060">
                  <c:v>17.299825999999999</c:v>
                </c:pt>
                <c:pt idx="78061">
                  <c:v>17.298413</c:v>
                </c:pt>
                <c:pt idx="78062">
                  <c:v>17.301511999999999</c:v>
                </c:pt>
                <c:pt idx="78063">
                  <c:v>17.302038</c:v>
                </c:pt>
                <c:pt idx="78064">
                  <c:v>17.298113000000001</c:v>
                </c:pt>
                <c:pt idx="78065">
                  <c:v>17.298622000000002</c:v>
                </c:pt>
                <c:pt idx="78066">
                  <c:v>17.300979999999999</c:v>
                </c:pt>
                <c:pt idx="78067">
                  <c:v>17.297794</c:v>
                </c:pt>
                <c:pt idx="78068">
                  <c:v>17.295437</c:v>
                </c:pt>
                <c:pt idx="78069">
                  <c:v>17.300592999999999</c:v>
                </c:pt>
                <c:pt idx="78070">
                  <c:v>17.30376</c:v>
                </c:pt>
                <c:pt idx="78071">
                  <c:v>17.302858000000001</c:v>
                </c:pt>
                <c:pt idx="78072">
                  <c:v>17.302019000000001</c:v>
                </c:pt>
                <c:pt idx="78073">
                  <c:v>17.302125</c:v>
                </c:pt>
                <c:pt idx="78074">
                  <c:v>17.306049000000002</c:v>
                </c:pt>
                <c:pt idx="78075">
                  <c:v>17.303274999999999</c:v>
                </c:pt>
                <c:pt idx="78076">
                  <c:v>17.292487000000001</c:v>
                </c:pt>
                <c:pt idx="78077">
                  <c:v>17.291326999999999</c:v>
                </c:pt>
                <c:pt idx="78078">
                  <c:v>17.300408999999998</c:v>
                </c:pt>
                <c:pt idx="78079">
                  <c:v>17.301679</c:v>
                </c:pt>
                <c:pt idx="78080">
                  <c:v>17.294934999999999</c:v>
                </c:pt>
                <c:pt idx="78081">
                  <c:v>17.296809</c:v>
                </c:pt>
                <c:pt idx="78082">
                  <c:v>17.301964999999999</c:v>
                </c:pt>
                <c:pt idx="78083">
                  <c:v>17.299057000000001</c:v>
                </c:pt>
                <c:pt idx="78084">
                  <c:v>17.295873</c:v>
                </c:pt>
                <c:pt idx="78085">
                  <c:v>17.30237</c:v>
                </c:pt>
                <c:pt idx="78086">
                  <c:v>17.310928000000001</c:v>
                </c:pt>
                <c:pt idx="78087">
                  <c:v>17.312190999999999</c:v>
                </c:pt>
                <c:pt idx="78088">
                  <c:v>17.311451000000002</c:v>
                </c:pt>
                <c:pt idx="78089">
                  <c:v>17.313065000000002</c:v>
                </c:pt>
                <c:pt idx="78090">
                  <c:v>17.311505</c:v>
                </c:pt>
                <c:pt idx="78091">
                  <c:v>17.310478</c:v>
                </c:pt>
                <c:pt idx="78092">
                  <c:v>17.311948999999998</c:v>
                </c:pt>
                <c:pt idx="78093">
                  <c:v>17.31072</c:v>
                </c:pt>
                <c:pt idx="78094">
                  <c:v>17.312161</c:v>
                </c:pt>
                <c:pt idx="78095">
                  <c:v>17.311623000000001</c:v>
                </c:pt>
                <c:pt idx="78096">
                  <c:v>17.305965</c:v>
                </c:pt>
                <c:pt idx="78097">
                  <c:v>17.307618000000002</c:v>
                </c:pt>
                <c:pt idx="78098">
                  <c:v>17.312004000000002</c:v>
                </c:pt>
                <c:pt idx="78099">
                  <c:v>17.309491000000001</c:v>
                </c:pt>
                <c:pt idx="78100">
                  <c:v>17.308297</c:v>
                </c:pt>
                <c:pt idx="78101">
                  <c:v>17.311195999999999</c:v>
                </c:pt>
                <c:pt idx="78102">
                  <c:v>17.312235000000001</c:v>
                </c:pt>
                <c:pt idx="78103">
                  <c:v>17.310804000000001</c:v>
                </c:pt>
                <c:pt idx="78104">
                  <c:v>17.313043</c:v>
                </c:pt>
                <c:pt idx="78105">
                  <c:v>17.316205</c:v>
                </c:pt>
                <c:pt idx="78106">
                  <c:v>17.309287000000001</c:v>
                </c:pt>
                <c:pt idx="78107">
                  <c:v>17.307193000000002</c:v>
                </c:pt>
                <c:pt idx="78108">
                  <c:v>17.313891000000002</c:v>
                </c:pt>
                <c:pt idx="78109">
                  <c:v>17.313655000000001</c:v>
                </c:pt>
                <c:pt idx="78110">
                  <c:v>17.310669000000001</c:v>
                </c:pt>
                <c:pt idx="78111">
                  <c:v>17.31185</c:v>
                </c:pt>
                <c:pt idx="78112">
                  <c:v>17.309797</c:v>
                </c:pt>
                <c:pt idx="78113">
                  <c:v>17.308820000000001</c:v>
                </c:pt>
                <c:pt idx="78114">
                  <c:v>17.313808999999999</c:v>
                </c:pt>
                <c:pt idx="78115">
                  <c:v>17.316775</c:v>
                </c:pt>
                <c:pt idx="78116">
                  <c:v>17.315228999999999</c:v>
                </c:pt>
                <c:pt idx="78117">
                  <c:v>17.313465000000001</c:v>
                </c:pt>
                <c:pt idx="78118">
                  <c:v>17.314874</c:v>
                </c:pt>
                <c:pt idx="78119">
                  <c:v>17.318453000000002</c:v>
                </c:pt>
                <c:pt idx="78120">
                  <c:v>17.317731999999999</c:v>
                </c:pt>
                <c:pt idx="78121">
                  <c:v>17.315182</c:v>
                </c:pt>
                <c:pt idx="78122">
                  <c:v>17.316596000000001</c:v>
                </c:pt>
                <c:pt idx="78123">
                  <c:v>17.318878999999999</c:v>
                </c:pt>
                <c:pt idx="78124">
                  <c:v>17.318428000000001</c:v>
                </c:pt>
                <c:pt idx="78125">
                  <c:v>17.318235999999999</c:v>
                </c:pt>
                <c:pt idx="78126">
                  <c:v>17.320312000000001</c:v>
                </c:pt>
                <c:pt idx="78127">
                  <c:v>17.321408999999999</c:v>
                </c:pt>
                <c:pt idx="78128">
                  <c:v>17.322111</c:v>
                </c:pt>
                <c:pt idx="78129">
                  <c:v>17.325074999999998</c:v>
                </c:pt>
                <c:pt idx="78130">
                  <c:v>17.32423</c:v>
                </c:pt>
                <c:pt idx="78131">
                  <c:v>17.318217000000001</c:v>
                </c:pt>
                <c:pt idx="78132">
                  <c:v>17.317558999999999</c:v>
                </c:pt>
                <c:pt idx="78133">
                  <c:v>17.318701999999998</c:v>
                </c:pt>
                <c:pt idx="78134">
                  <c:v>17.314882999999998</c:v>
                </c:pt>
                <c:pt idx="78135">
                  <c:v>17.314799000000001</c:v>
                </c:pt>
                <c:pt idx="78136">
                  <c:v>17.319777999999999</c:v>
                </c:pt>
                <c:pt idx="78137">
                  <c:v>17.321999999999999</c:v>
                </c:pt>
                <c:pt idx="78138">
                  <c:v>17.321825</c:v>
                </c:pt>
                <c:pt idx="78139">
                  <c:v>17.323585000000001</c:v>
                </c:pt>
                <c:pt idx="78140">
                  <c:v>17.321739999999998</c:v>
                </c:pt>
                <c:pt idx="78141">
                  <c:v>17.317540000000001</c:v>
                </c:pt>
                <c:pt idx="78142">
                  <c:v>17.317129999999999</c:v>
                </c:pt>
                <c:pt idx="78143">
                  <c:v>17.316117999999999</c:v>
                </c:pt>
                <c:pt idx="78144">
                  <c:v>17.319051999999999</c:v>
                </c:pt>
                <c:pt idx="78145">
                  <c:v>17.328061999999999</c:v>
                </c:pt>
                <c:pt idx="78146">
                  <c:v>17.328285999999999</c:v>
                </c:pt>
                <c:pt idx="78147">
                  <c:v>17.320761000000001</c:v>
                </c:pt>
                <c:pt idx="78148">
                  <c:v>17.320055</c:v>
                </c:pt>
                <c:pt idx="78149">
                  <c:v>17.321041000000001</c:v>
                </c:pt>
                <c:pt idx="78150">
                  <c:v>17.317350999999999</c:v>
                </c:pt>
                <c:pt idx="78151">
                  <c:v>17.318922000000001</c:v>
                </c:pt>
                <c:pt idx="78152">
                  <c:v>17.323616000000001</c:v>
                </c:pt>
                <c:pt idx="78153">
                  <c:v>17.321203000000001</c:v>
                </c:pt>
                <c:pt idx="78154">
                  <c:v>17.31897</c:v>
                </c:pt>
                <c:pt idx="78155">
                  <c:v>17.324027000000001</c:v>
                </c:pt>
                <c:pt idx="78156">
                  <c:v>17.323335</c:v>
                </c:pt>
                <c:pt idx="78157">
                  <c:v>17.318362</c:v>
                </c:pt>
                <c:pt idx="78158">
                  <c:v>17.320872999999999</c:v>
                </c:pt>
                <c:pt idx="78159">
                  <c:v>17.324981999999999</c:v>
                </c:pt>
                <c:pt idx="78160">
                  <c:v>17.323822</c:v>
                </c:pt>
                <c:pt idx="78161">
                  <c:v>17.321103999999998</c:v>
                </c:pt>
                <c:pt idx="78162">
                  <c:v>17.321121000000002</c:v>
                </c:pt>
                <c:pt idx="78163">
                  <c:v>17.322807999999998</c:v>
                </c:pt>
                <c:pt idx="78164">
                  <c:v>17.324262000000001</c:v>
                </c:pt>
                <c:pt idx="78165">
                  <c:v>17.325551000000001</c:v>
                </c:pt>
                <c:pt idx="78166">
                  <c:v>17.326612000000001</c:v>
                </c:pt>
                <c:pt idx="78167">
                  <c:v>17.327667999999999</c:v>
                </c:pt>
                <c:pt idx="78168">
                  <c:v>17.327309</c:v>
                </c:pt>
                <c:pt idx="78169">
                  <c:v>17.328135</c:v>
                </c:pt>
                <c:pt idx="78170">
                  <c:v>17.329032000000002</c:v>
                </c:pt>
                <c:pt idx="78171">
                  <c:v>17.327694999999999</c:v>
                </c:pt>
                <c:pt idx="78172">
                  <c:v>17.327113000000001</c:v>
                </c:pt>
                <c:pt idx="78173">
                  <c:v>17.325527999999998</c:v>
                </c:pt>
                <c:pt idx="78174">
                  <c:v>17.324687000000001</c:v>
                </c:pt>
                <c:pt idx="78175">
                  <c:v>17.327069000000002</c:v>
                </c:pt>
                <c:pt idx="78176">
                  <c:v>17.329695000000001</c:v>
                </c:pt>
                <c:pt idx="78177">
                  <c:v>17.330736000000002</c:v>
                </c:pt>
                <c:pt idx="78178">
                  <c:v>17.331683999999999</c:v>
                </c:pt>
                <c:pt idx="78179">
                  <c:v>17.335553999999998</c:v>
                </c:pt>
                <c:pt idx="78180">
                  <c:v>17.336148999999999</c:v>
                </c:pt>
                <c:pt idx="78181">
                  <c:v>17.333069999999999</c:v>
                </c:pt>
                <c:pt idx="78182">
                  <c:v>17.33201</c:v>
                </c:pt>
                <c:pt idx="78183">
                  <c:v>17.331917000000001</c:v>
                </c:pt>
                <c:pt idx="78184">
                  <c:v>17.334047000000002</c:v>
                </c:pt>
                <c:pt idx="78185">
                  <c:v>17.336542999999999</c:v>
                </c:pt>
                <c:pt idx="78186">
                  <c:v>17.334268999999999</c:v>
                </c:pt>
                <c:pt idx="78187">
                  <c:v>17.329892000000001</c:v>
                </c:pt>
                <c:pt idx="78188">
                  <c:v>17.326253000000001</c:v>
                </c:pt>
                <c:pt idx="78189">
                  <c:v>17.328994999999999</c:v>
                </c:pt>
                <c:pt idx="78190">
                  <c:v>17.337558000000001</c:v>
                </c:pt>
                <c:pt idx="78191">
                  <c:v>17.339155999999999</c:v>
                </c:pt>
                <c:pt idx="78192">
                  <c:v>17.334973000000002</c:v>
                </c:pt>
                <c:pt idx="78193">
                  <c:v>17.338539999999998</c:v>
                </c:pt>
                <c:pt idx="78194">
                  <c:v>17.339976</c:v>
                </c:pt>
                <c:pt idx="78195">
                  <c:v>17.333825999999998</c:v>
                </c:pt>
                <c:pt idx="78196">
                  <c:v>17.336715999999999</c:v>
                </c:pt>
                <c:pt idx="78197">
                  <c:v>17.341173000000001</c:v>
                </c:pt>
                <c:pt idx="78198">
                  <c:v>17.339103999999999</c:v>
                </c:pt>
                <c:pt idx="78199">
                  <c:v>17.339746000000002</c:v>
                </c:pt>
                <c:pt idx="78200">
                  <c:v>17.339348000000001</c:v>
                </c:pt>
                <c:pt idx="78201">
                  <c:v>17.337150000000001</c:v>
                </c:pt>
                <c:pt idx="78202">
                  <c:v>17.33681</c:v>
                </c:pt>
                <c:pt idx="78203">
                  <c:v>17.336145999999999</c:v>
                </c:pt>
                <c:pt idx="78204">
                  <c:v>17.334557</c:v>
                </c:pt>
                <c:pt idx="78205">
                  <c:v>17.337433000000001</c:v>
                </c:pt>
                <c:pt idx="78206">
                  <c:v>17.341643999999999</c:v>
                </c:pt>
                <c:pt idx="78207">
                  <c:v>17.338539999999998</c:v>
                </c:pt>
                <c:pt idx="78208">
                  <c:v>17.333361</c:v>
                </c:pt>
                <c:pt idx="78209">
                  <c:v>17.332923000000001</c:v>
                </c:pt>
                <c:pt idx="78210">
                  <c:v>17.338591000000001</c:v>
                </c:pt>
                <c:pt idx="78211">
                  <c:v>17.341263999999999</c:v>
                </c:pt>
                <c:pt idx="78212">
                  <c:v>17.340070999999998</c:v>
                </c:pt>
                <c:pt idx="78213">
                  <c:v>17.339987000000001</c:v>
                </c:pt>
                <c:pt idx="78214">
                  <c:v>17.33691</c:v>
                </c:pt>
                <c:pt idx="78215">
                  <c:v>17.336244000000001</c:v>
                </c:pt>
                <c:pt idx="78216">
                  <c:v>17.339565</c:v>
                </c:pt>
                <c:pt idx="78217">
                  <c:v>17.339634</c:v>
                </c:pt>
                <c:pt idx="78218">
                  <c:v>17.338571999999999</c:v>
                </c:pt>
                <c:pt idx="78219">
                  <c:v>17.340406999999999</c:v>
                </c:pt>
                <c:pt idx="78220">
                  <c:v>17.341677000000001</c:v>
                </c:pt>
                <c:pt idx="78221">
                  <c:v>17.341778000000001</c:v>
                </c:pt>
                <c:pt idx="78222">
                  <c:v>17.343986000000001</c:v>
                </c:pt>
                <c:pt idx="78223">
                  <c:v>17.343316000000002</c:v>
                </c:pt>
                <c:pt idx="78224">
                  <c:v>17.338256999999999</c:v>
                </c:pt>
                <c:pt idx="78225">
                  <c:v>17.337451000000001</c:v>
                </c:pt>
                <c:pt idx="78226">
                  <c:v>17.341483</c:v>
                </c:pt>
                <c:pt idx="78227">
                  <c:v>17.345732000000002</c:v>
                </c:pt>
                <c:pt idx="78228">
                  <c:v>17.347051</c:v>
                </c:pt>
                <c:pt idx="78229">
                  <c:v>17.344154</c:v>
                </c:pt>
                <c:pt idx="78230">
                  <c:v>17.344176999999998</c:v>
                </c:pt>
                <c:pt idx="78231">
                  <c:v>17.346108000000001</c:v>
                </c:pt>
                <c:pt idx="78232">
                  <c:v>17.347401999999999</c:v>
                </c:pt>
                <c:pt idx="78233">
                  <c:v>17.347611000000001</c:v>
                </c:pt>
                <c:pt idx="78234">
                  <c:v>17.343229999999998</c:v>
                </c:pt>
                <c:pt idx="78235">
                  <c:v>17.342866000000001</c:v>
                </c:pt>
                <c:pt idx="78236">
                  <c:v>17.348094</c:v>
                </c:pt>
                <c:pt idx="78237">
                  <c:v>17.349121</c:v>
                </c:pt>
                <c:pt idx="78238">
                  <c:v>17.344570000000001</c:v>
                </c:pt>
                <c:pt idx="78239">
                  <c:v>17.340968</c:v>
                </c:pt>
                <c:pt idx="78240">
                  <c:v>17.341473000000001</c:v>
                </c:pt>
                <c:pt idx="78241">
                  <c:v>17.342756000000001</c:v>
                </c:pt>
                <c:pt idx="78242">
                  <c:v>17.341539999999998</c:v>
                </c:pt>
                <c:pt idx="78243">
                  <c:v>17.340986000000001</c:v>
                </c:pt>
                <c:pt idx="78244">
                  <c:v>17.343198000000001</c:v>
                </c:pt>
                <c:pt idx="78245">
                  <c:v>17.346236999999999</c:v>
                </c:pt>
                <c:pt idx="78246">
                  <c:v>17.345023999999999</c:v>
                </c:pt>
                <c:pt idx="78247">
                  <c:v>17.342758</c:v>
                </c:pt>
                <c:pt idx="78248">
                  <c:v>17.345789</c:v>
                </c:pt>
                <c:pt idx="78249">
                  <c:v>17.344231000000001</c:v>
                </c:pt>
                <c:pt idx="78250">
                  <c:v>17.341411999999998</c:v>
                </c:pt>
                <c:pt idx="78251">
                  <c:v>17.34347</c:v>
                </c:pt>
                <c:pt idx="78252">
                  <c:v>17.344016</c:v>
                </c:pt>
                <c:pt idx="78253">
                  <c:v>17.342642000000001</c:v>
                </c:pt>
                <c:pt idx="78254">
                  <c:v>17.342482</c:v>
                </c:pt>
                <c:pt idx="78255">
                  <c:v>17.343800999999999</c:v>
                </c:pt>
                <c:pt idx="78256">
                  <c:v>17.345088000000001</c:v>
                </c:pt>
                <c:pt idx="78257">
                  <c:v>17.344812000000001</c:v>
                </c:pt>
                <c:pt idx="78258">
                  <c:v>17.346919</c:v>
                </c:pt>
                <c:pt idx="78259">
                  <c:v>17.349989999999998</c:v>
                </c:pt>
                <c:pt idx="78260">
                  <c:v>17.349224</c:v>
                </c:pt>
                <c:pt idx="78261">
                  <c:v>17.345054999999999</c:v>
                </c:pt>
                <c:pt idx="78262">
                  <c:v>17.344443999999999</c:v>
                </c:pt>
                <c:pt idx="78263">
                  <c:v>17.347867999999998</c:v>
                </c:pt>
                <c:pt idx="78264">
                  <c:v>17.346124</c:v>
                </c:pt>
                <c:pt idx="78265">
                  <c:v>17.344631</c:v>
                </c:pt>
                <c:pt idx="78266">
                  <c:v>17.347542000000001</c:v>
                </c:pt>
                <c:pt idx="78267">
                  <c:v>17.347007000000001</c:v>
                </c:pt>
                <c:pt idx="78268">
                  <c:v>17.347873</c:v>
                </c:pt>
                <c:pt idx="78269">
                  <c:v>17.354541999999999</c:v>
                </c:pt>
                <c:pt idx="78270">
                  <c:v>17.353354</c:v>
                </c:pt>
                <c:pt idx="78271">
                  <c:v>17.349167000000001</c:v>
                </c:pt>
                <c:pt idx="78272">
                  <c:v>17.353802000000002</c:v>
                </c:pt>
                <c:pt idx="78273">
                  <c:v>17.353317000000001</c:v>
                </c:pt>
                <c:pt idx="78274">
                  <c:v>17.350318000000001</c:v>
                </c:pt>
                <c:pt idx="78275">
                  <c:v>17.354817000000001</c:v>
                </c:pt>
                <c:pt idx="78276">
                  <c:v>17.357319</c:v>
                </c:pt>
                <c:pt idx="78277">
                  <c:v>17.353926999999999</c:v>
                </c:pt>
                <c:pt idx="78278">
                  <c:v>17.350514</c:v>
                </c:pt>
                <c:pt idx="78279">
                  <c:v>17.350936999999998</c:v>
                </c:pt>
                <c:pt idx="78280">
                  <c:v>17.356622000000002</c:v>
                </c:pt>
                <c:pt idx="78281">
                  <c:v>17.360033000000001</c:v>
                </c:pt>
                <c:pt idx="78282">
                  <c:v>17.356869</c:v>
                </c:pt>
                <c:pt idx="78283">
                  <c:v>17.354240000000001</c:v>
                </c:pt>
                <c:pt idx="78284">
                  <c:v>17.352876999999999</c:v>
                </c:pt>
                <c:pt idx="78285">
                  <c:v>17.351673000000002</c:v>
                </c:pt>
                <c:pt idx="78286">
                  <c:v>17.352833</c:v>
                </c:pt>
                <c:pt idx="78287">
                  <c:v>17.353085</c:v>
                </c:pt>
                <c:pt idx="78288">
                  <c:v>17.355497</c:v>
                </c:pt>
                <c:pt idx="78289">
                  <c:v>17.359570000000001</c:v>
                </c:pt>
                <c:pt idx="78290">
                  <c:v>17.361436999999999</c:v>
                </c:pt>
                <c:pt idx="78291">
                  <c:v>17.361184999999999</c:v>
                </c:pt>
                <c:pt idx="78292">
                  <c:v>17.360461000000001</c:v>
                </c:pt>
                <c:pt idx="78293">
                  <c:v>17.359881999999999</c:v>
                </c:pt>
                <c:pt idx="78294">
                  <c:v>17.361018999999999</c:v>
                </c:pt>
                <c:pt idx="78295">
                  <c:v>17.361646</c:v>
                </c:pt>
                <c:pt idx="78296">
                  <c:v>17.359746999999999</c:v>
                </c:pt>
                <c:pt idx="78297">
                  <c:v>17.358485999999999</c:v>
                </c:pt>
                <c:pt idx="78298">
                  <c:v>17.359914</c:v>
                </c:pt>
                <c:pt idx="78299">
                  <c:v>17.359030000000001</c:v>
                </c:pt>
                <c:pt idx="78300">
                  <c:v>17.359807</c:v>
                </c:pt>
                <c:pt idx="78301">
                  <c:v>17.365663999999999</c:v>
                </c:pt>
                <c:pt idx="78302">
                  <c:v>17.365003999999999</c:v>
                </c:pt>
                <c:pt idx="78303">
                  <c:v>17.361547000000002</c:v>
                </c:pt>
                <c:pt idx="78304">
                  <c:v>17.361867</c:v>
                </c:pt>
                <c:pt idx="78305">
                  <c:v>17.361377000000001</c:v>
                </c:pt>
                <c:pt idx="78306">
                  <c:v>17.360410999999999</c:v>
                </c:pt>
                <c:pt idx="78307">
                  <c:v>17.356100000000001</c:v>
                </c:pt>
                <c:pt idx="78308">
                  <c:v>17.352861999999998</c:v>
                </c:pt>
                <c:pt idx="78309">
                  <c:v>17.357524000000002</c:v>
                </c:pt>
                <c:pt idx="78310">
                  <c:v>17.359268</c:v>
                </c:pt>
                <c:pt idx="78311">
                  <c:v>17.357173</c:v>
                </c:pt>
                <c:pt idx="78312">
                  <c:v>17.357742999999999</c:v>
                </c:pt>
                <c:pt idx="78313">
                  <c:v>17.357818000000002</c:v>
                </c:pt>
                <c:pt idx="78314">
                  <c:v>17.359400999999998</c:v>
                </c:pt>
                <c:pt idx="78315">
                  <c:v>17.361772999999999</c:v>
                </c:pt>
                <c:pt idx="78316">
                  <c:v>17.362613</c:v>
                </c:pt>
                <c:pt idx="78317">
                  <c:v>17.365787000000001</c:v>
                </c:pt>
                <c:pt idx="78318">
                  <c:v>17.364253000000001</c:v>
                </c:pt>
                <c:pt idx="78319">
                  <c:v>17.360551999999998</c:v>
                </c:pt>
                <c:pt idx="78320">
                  <c:v>17.364218000000001</c:v>
                </c:pt>
                <c:pt idx="78321">
                  <c:v>17.368342999999999</c:v>
                </c:pt>
                <c:pt idx="78322">
                  <c:v>17.367536000000001</c:v>
                </c:pt>
                <c:pt idx="78323">
                  <c:v>17.364854000000001</c:v>
                </c:pt>
                <c:pt idx="78324">
                  <c:v>17.362964000000002</c:v>
                </c:pt>
                <c:pt idx="78325">
                  <c:v>17.364455</c:v>
                </c:pt>
                <c:pt idx="78326">
                  <c:v>17.366226000000001</c:v>
                </c:pt>
                <c:pt idx="78327">
                  <c:v>17.363191</c:v>
                </c:pt>
                <c:pt idx="78328">
                  <c:v>17.362171</c:v>
                </c:pt>
                <c:pt idx="78329">
                  <c:v>17.365773999999998</c:v>
                </c:pt>
                <c:pt idx="78330">
                  <c:v>17.365297999999999</c:v>
                </c:pt>
                <c:pt idx="78331">
                  <c:v>17.362165000000001</c:v>
                </c:pt>
                <c:pt idx="78332">
                  <c:v>17.365608999999999</c:v>
                </c:pt>
                <c:pt idx="78333">
                  <c:v>17.369855000000001</c:v>
                </c:pt>
                <c:pt idx="78334">
                  <c:v>17.370393</c:v>
                </c:pt>
                <c:pt idx="78335">
                  <c:v>17.371986</c:v>
                </c:pt>
                <c:pt idx="78336">
                  <c:v>17.372923</c:v>
                </c:pt>
                <c:pt idx="78337">
                  <c:v>17.369446</c:v>
                </c:pt>
                <c:pt idx="78338">
                  <c:v>17.366427999999999</c:v>
                </c:pt>
                <c:pt idx="78339">
                  <c:v>17.367760000000001</c:v>
                </c:pt>
                <c:pt idx="78340">
                  <c:v>17.373154</c:v>
                </c:pt>
                <c:pt idx="78341">
                  <c:v>17.374307999999999</c:v>
                </c:pt>
                <c:pt idx="78342">
                  <c:v>17.370664999999999</c:v>
                </c:pt>
                <c:pt idx="78343">
                  <c:v>17.371376999999999</c:v>
                </c:pt>
                <c:pt idx="78344">
                  <c:v>17.37546</c:v>
                </c:pt>
                <c:pt idx="78345">
                  <c:v>17.375931000000001</c:v>
                </c:pt>
                <c:pt idx="78346">
                  <c:v>17.375028</c:v>
                </c:pt>
                <c:pt idx="78347">
                  <c:v>17.372664</c:v>
                </c:pt>
                <c:pt idx="78348">
                  <c:v>17.368545000000001</c:v>
                </c:pt>
                <c:pt idx="78349">
                  <c:v>17.369015000000001</c:v>
                </c:pt>
                <c:pt idx="78350">
                  <c:v>17.372025000000001</c:v>
                </c:pt>
                <c:pt idx="78351">
                  <c:v>17.371096999999999</c:v>
                </c:pt>
                <c:pt idx="78352">
                  <c:v>17.370325999999999</c:v>
                </c:pt>
                <c:pt idx="78353">
                  <c:v>17.372700999999999</c:v>
                </c:pt>
                <c:pt idx="78354">
                  <c:v>17.373822000000001</c:v>
                </c:pt>
                <c:pt idx="78355">
                  <c:v>17.369544000000001</c:v>
                </c:pt>
                <c:pt idx="78356">
                  <c:v>17.365749999999998</c:v>
                </c:pt>
                <c:pt idx="78357">
                  <c:v>17.366014</c:v>
                </c:pt>
                <c:pt idx="78358">
                  <c:v>17.369371000000001</c:v>
                </c:pt>
                <c:pt idx="78359">
                  <c:v>17.370082</c:v>
                </c:pt>
                <c:pt idx="78360">
                  <c:v>17.368448000000001</c:v>
                </c:pt>
                <c:pt idx="78361">
                  <c:v>17.365525999999999</c:v>
                </c:pt>
                <c:pt idx="78362">
                  <c:v>17.361004000000001</c:v>
                </c:pt>
                <c:pt idx="78363">
                  <c:v>17.359833999999999</c:v>
                </c:pt>
                <c:pt idx="78364">
                  <c:v>17.365407999999999</c:v>
                </c:pt>
                <c:pt idx="78365">
                  <c:v>17.371281</c:v>
                </c:pt>
                <c:pt idx="78366">
                  <c:v>17.369385000000001</c:v>
                </c:pt>
                <c:pt idx="78367">
                  <c:v>17.365019</c:v>
                </c:pt>
                <c:pt idx="78368">
                  <c:v>17.367228000000001</c:v>
                </c:pt>
                <c:pt idx="78369">
                  <c:v>17.370626000000001</c:v>
                </c:pt>
                <c:pt idx="78370">
                  <c:v>17.369335</c:v>
                </c:pt>
                <c:pt idx="78371">
                  <c:v>17.369603000000001</c:v>
                </c:pt>
                <c:pt idx="78372">
                  <c:v>17.374085999999998</c:v>
                </c:pt>
                <c:pt idx="78373">
                  <c:v>17.376937999999999</c:v>
                </c:pt>
                <c:pt idx="78374">
                  <c:v>17.377967999999999</c:v>
                </c:pt>
                <c:pt idx="78375">
                  <c:v>17.379791999999998</c:v>
                </c:pt>
                <c:pt idx="78376">
                  <c:v>17.380862</c:v>
                </c:pt>
                <c:pt idx="78377">
                  <c:v>17.379446999999999</c:v>
                </c:pt>
                <c:pt idx="78378">
                  <c:v>17.384253000000001</c:v>
                </c:pt>
                <c:pt idx="78379">
                  <c:v>17.390242000000001</c:v>
                </c:pt>
                <c:pt idx="78380">
                  <c:v>17.388176000000001</c:v>
                </c:pt>
                <c:pt idx="78381">
                  <c:v>17.386292000000001</c:v>
                </c:pt>
                <c:pt idx="78382">
                  <c:v>17.386915999999999</c:v>
                </c:pt>
                <c:pt idx="78383">
                  <c:v>17.387125000000001</c:v>
                </c:pt>
                <c:pt idx="78384">
                  <c:v>17.386872</c:v>
                </c:pt>
                <c:pt idx="78385">
                  <c:v>17.386635999999999</c:v>
                </c:pt>
                <c:pt idx="78386">
                  <c:v>17.388615999999999</c:v>
                </c:pt>
                <c:pt idx="78387">
                  <c:v>17.388086999999999</c:v>
                </c:pt>
                <c:pt idx="78388">
                  <c:v>17.384350000000001</c:v>
                </c:pt>
                <c:pt idx="78389">
                  <c:v>17.384976000000002</c:v>
                </c:pt>
                <c:pt idx="78390">
                  <c:v>17.385648</c:v>
                </c:pt>
                <c:pt idx="78391">
                  <c:v>17.382836999999999</c:v>
                </c:pt>
                <c:pt idx="78392">
                  <c:v>17.383520000000001</c:v>
                </c:pt>
                <c:pt idx="78393">
                  <c:v>17.383953999999999</c:v>
                </c:pt>
                <c:pt idx="78394">
                  <c:v>17.379567999999999</c:v>
                </c:pt>
                <c:pt idx="78395">
                  <c:v>17.380732999999999</c:v>
                </c:pt>
                <c:pt idx="78396">
                  <c:v>17.384561999999999</c:v>
                </c:pt>
                <c:pt idx="78397">
                  <c:v>17.380281</c:v>
                </c:pt>
                <c:pt idx="78398">
                  <c:v>17.37867</c:v>
                </c:pt>
                <c:pt idx="78399">
                  <c:v>17.381658999999999</c:v>
                </c:pt>
                <c:pt idx="78400">
                  <c:v>17.380032</c:v>
                </c:pt>
                <c:pt idx="78401">
                  <c:v>17.380372000000001</c:v>
                </c:pt>
                <c:pt idx="78402">
                  <c:v>17.384675000000001</c:v>
                </c:pt>
                <c:pt idx="78403">
                  <c:v>17.382297000000001</c:v>
                </c:pt>
                <c:pt idx="78404">
                  <c:v>17.376655</c:v>
                </c:pt>
                <c:pt idx="78405">
                  <c:v>17.379379</c:v>
                </c:pt>
                <c:pt idx="78406">
                  <c:v>17.383984000000002</c:v>
                </c:pt>
                <c:pt idx="78407">
                  <c:v>17.382923999999999</c:v>
                </c:pt>
                <c:pt idx="78408">
                  <c:v>17.381069</c:v>
                </c:pt>
                <c:pt idx="78409">
                  <c:v>17.380963999999999</c:v>
                </c:pt>
                <c:pt idx="78410">
                  <c:v>17.383416</c:v>
                </c:pt>
                <c:pt idx="78411">
                  <c:v>17.383776000000001</c:v>
                </c:pt>
                <c:pt idx="78412">
                  <c:v>17.380689</c:v>
                </c:pt>
                <c:pt idx="78413">
                  <c:v>17.383109000000001</c:v>
                </c:pt>
                <c:pt idx="78414">
                  <c:v>17.388324000000001</c:v>
                </c:pt>
                <c:pt idx="78415">
                  <c:v>17.385162000000001</c:v>
                </c:pt>
                <c:pt idx="78416">
                  <c:v>17.381450000000001</c:v>
                </c:pt>
                <c:pt idx="78417">
                  <c:v>17.382362000000001</c:v>
                </c:pt>
                <c:pt idx="78418">
                  <c:v>17.381616999999999</c:v>
                </c:pt>
                <c:pt idx="78419">
                  <c:v>17.379957000000001</c:v>
                </c:pt>
                <c:pt idx="78420">
                  <c:v>17.381485000000001</c:v>
                </c:pt>
                <c:pt idx="78421">
                  <c:v>17.382133</c:v>
                </c:pt>
                <c:pt idx="78422">
                  <c:v>17.383313000000001</c:v>
                </c:pt>
                <c:pt idx="78423">
                  <c:v>17.38439</c:v>
                </c:pt>
                <c:pt idx="78424">
                  <c:v>17.384067999999999</c:v>
                </c:pt>
                <c:pt idx="78425">
                  <c:v>17.388185</c:v>
                </c:pt>
                <c:pt idx="78426">
                  <c:v>17.391282</c:v>
                </c:pt>
                <c:pt idx="78427">
                  <c:v>17.390550000000001</c:v>
                </c:pt>
                <c:pt idx="78428">
                  <c:v>17.389327999999999</c:v>
                </c:pt>
                <c:pt idx="78429">
                  <c:v>17.390779999999999</c:v>
                </c:pt>
                <c:pt idx="78430">
                  <c:v>17.390526000000001</c:v>
                </c:pt>
                <c:pt idx="78431">
                  <c:v>17.385254</c:v>
                </c:pt>
                <c:pt idx="78432">
                  <c:v>17.387809000000001</c:v>
                </c:pt>
                <c:pt idx="78433">
                  <c:v>17.394760999999999</c:v>
                </c:pt>
                <c:pt idx="78434">
                  <c:v>17.393554999999999</c:v>
                </c:pt>
                <c:pt idx="78435">
                  <c:v>17.389683000000002</c:v>
                </c:pt>
                <c:pt idx="78436">
                  <c:v>17.392887999999999</c:v>
                </c:pt>
                <c:pt idx="78437">
                  <c:v>17.393253999999999</c:v>
                </c:pt>
                <c:pt idx="78438">
                  <c:v>17.389272999999999</c:v>
                </c:pt>
                <c:pt idx="78439">
                  <c:v>17.390214</c:v>
                </c:pt>
                <c:pt idx="78440">
                  <c:v>17.391386000000001</c:v>
                </c:pt>
                <c:pt idx="78441">
                  <c:v>17.386870999999999</c:v>
                </c:pt>
                <c:pt idx="78442">
                  <c:v>17.388456999999999</c:v>
                </c:pt>
                <c:pt idx="78443">
                  <c:v>17.394974000000001</c:v>
                </c:pt>
                <c:pt idx="78444">
                  <c:v>17.389320000000001</c:v>
                </c:pt>
                <c:pt idx="78445">
                  <c:v>17.383396000000001</c:v>
                </c:pt>
                <c:pt idx="78446">
                  <c:v>17.388233</c:v>
                </c:pt>
                <c:pt idx="78447">
                  <c:v>17.390955999999999</c:v>
                </c:pt>
                <c:pt idx="78448">
                  <c:v>17.390419000000001</c:v>
                </c:pt>
                <c:pt idx="78449">
                  <c:v>17.390196</c:v>
                </c:pt>
                <c:pt idx="78450">
                  <c:v>17.393438</c:v>
                </c:pt>
                <c:pt idx="78451">
                  <c:v>17.395859000000002</c:v>
                </c:pt>
                <c:pt idx="78452">
                  <c:v>17.39085</c:v>
                </c:pt>
                <c:pt idx="78453">
                  <c:v>17.39106</c:v>
                </c:pt>
                <c:pt idx="78454">
                  <c:v>17.398593000000002</c:v>
                </c:pt>
                <c:pt idx="78455">
                  <c:v>17.399080999999999</c:v>
                </c:pt>
                <c:pt idx="78456">
                  <c:v>17.397790000000001</c:v>
                </c:pt>
                <c:pt idx="78457">
                  <c:v>17.400317000000001</c:v>
                </c:pt>
                <c:pt idx="78458">
                  <c:v>17.398686999999999</c:v>
                </c:pt>
                <c:pt idx="78459">
                  <c:v>17.397188</c:v>
                </c:pt>
                <c:pt idx="78460">
                  <c:v>17.400544</c:v>
                </c:pt>
                <c:pt idx="78461">
                  <c:v>17.398396999999999</c:v>
                </c:pt>
                <c:pt idx="78462">
                  <c:v>17.397694000000001</c:v>
                </c:pt>
                <c:pt idx="78463">
                  <c:v>17.401558999999999</c:v>
                </c:pt>
                <c:pt idx="78464">
                  <c:v>17.399478999999999</c:v>
                </c:pt>
                <c:pt idx="78465">
                  <c:v>17.399560000000001</c:v>
                </c:pt>
                <c:pt idx="78466">
                  <c:v>17.402525000000001</c:v>
                </c:pt>
                <c:pt idx="78467">
                  <c:v>17.398005999999999</c:v>
                </c:pt>
                <c:pt idx="78468">
                  <c:v>17.394866</c:v>
                </c:pt>
                <c:pt idx="78469">
                  <c:v>17.397127999999999</c:v>
                </c:pt>
                <c:pt idx="78470">
                  <c:v>17.396903999999999</c:v>
                </c:pt>
                <c:pt idx="78471">
                  <c:v>17.395171999999999</c:v>
                </c:pt>
                <c:pt idx="78472">
                  <c:v>17.393035000000001</c:v>
                </c:pt>
                <c:pt idx="78473">
                  <c:v>17.393104999999998</c:v>
                </c:pt>
                <c:pt idx="78474">
                  <c:v>17.394366999999999</c:v>
                </c:pt>
                <c:pt idx="78475">
                  <c:v>17.392962000000001</c:v>
                </c:pt>
                <c:pt idx="78476">
                  <c:v>17.394988000000001</c:v>
                </c:pt>
                <c:pt idx="78477">
                  <c:v>17.397091</c:v>
                </c:pt>
                <c:pt idx="78478">
                  <c:v>17.397805000000002</c:v>
                </c:pt>
                <c:pt idx="78479">
                  <c:v>17.398931000000001</c:v>
                </c:pt>
                <c:pt idx="78480">
                  <c:v>17.399270999999999</c:v>
                </c:pt>
                <c:pt idx="78481">
                  <c:v>17.400069999999999</c:v>
                </c:pt>
                <c:pt idx="78482">
                  <c:v>17.401577</c:v>
                </c:pt>
                <c:pt idx="78483">
                  <c:v>17.403276999999999</c:v>
                </c:pt>
                <c:pt idx="78484">
                  <c:v>17.406158000000001</c:v>
                </c:pt>
                <c:pt idx="78485">
                  <c:v>17.405667000000001</c:v>
                </c:pt>
                <c:pt idx="78486">
                  <c:v>17.401465000000002</c:v>
                </c:pt>
                <c:pt idx="78487">
                  <c:v>17.402166000000001</c:v>
                </c:pt>
                <c:pt idx="78488">
                  <c:v>17.406154000000001</c:v>
                </c:pt>
                <c:pt idx="78489">
                  <c:v>17.408586</c:v>
                </c:pt>
                <c:pt idx="78490">
                  <c:v>17.410473</c:v>
                </c:pt>
                <c:pt idx="78491">
                  <c:v>17.409234999999999</c:v>
                </c:pt>
                <c:pt idx="78492">
                  <c:v>17.404630999999998</c:v>
                </c:pt>
                <c:pt idx="78493">
                  <c:v>17.405556000000001</c:v>
                </c:pt>
                <c:pt idx="78494">
                  <c:v>17.411830999999999</c:v>
                </c:pt>
                <c:pt idx="78495">
                  <c:v>17.406828999999998</c:v>
                </c:pt>
                <c:pt idx="78496">
                  <c:v>17.39986</c:v>
                </c:pt>
                <c:pt idx="78497">
                  <c:v>17.405508999999999</c:v>
                </c:pt>
                <c:pt idx="78498">
                  <c:v>17.408504000000001</c:v>
                </c:pt>
                <c:pt idx="78499">
                  <c:v>17.405833000000001</c:v>
                </c:pt>
                <c:pt idx="78500">
                  <c:v>17.407381000000001</c:v>
                </c:pt>
                <c:pt idx="78501">
                  <c:v>17.407620999999999</c:v>
                </c:pt>
                <c:pt idx="78502">
                  <c:v>17.406742999999999</c:v>
                </c:pt>
                <c:pt idx="78503">
                  <c:v>17.410043999999999</c:v>
                </c:pt>
                <c:pt idx="78504">
                  <c:v>17.410135</c:v>
                </c:pt>
                <c:pt idx="78505">
                  <c:v>17.403825000000001</c:v>
                </c:pt>
                <c:pt idx="78506">
                  <c:v>17.405183999999998</c:v>
                </c:pt>
                <c:pt idx="78507">
                  <c:v>17.409112</c:v>
                </c:pt>
                <c:pt idx="78508">
                  <c:v>17.407713999999999</c:v>
                </c:pt>
                <c:pt idx="78509">
                  <c:v>17.409935999999998</c:v>
                </c:pt>
                <c:pt idx="78510">
                  <c:v>17.411873</c:v>
                </c:pt>
                <c:pt idx="78511">
                  <c:v>17.408047</c:v>
                </c:pt>
                <c:pt idx="78512">
                  <c:v>17.409797000000001</c:v>
                </c:pt>
                <c:pt idx="78513">
                  <c:v>17.412284</c:v>
                </c:pt>
                <c:pt idx="78514">
                  <c:v>17.410366</c:v>
                </c:pt>
                <c:pt idx="78515">
                  <c:v>17.410575000000001</c:v>
                </c:pt>
                <c:pt idx="78516">
                  <c:v>17.410837000000001</c:v>
                </c:pt>
                <c:pt idx="78517">
                  <c:v>17.410587</c:v>
                </c:pt>
                <c:pt idx="78518">
                  <c:v>17.412761</c:v>
                </c:pt>
                <c:pt idx="78519">
                  <c:v>17.41422</c:v>
                </c:pt>
                <c:pt idx="78520">
                  <c:v>17.415195000000001</c:v>
                </c:pt>
                <c:pt idx="78521">
                  <c:v>17.414742</c:v>
                </c:pt>
                <c:pt idx="78522">
                  <c:v>17.416715</c:v>
                </c:pt>
                <c:pt idx="78523">
                  <c:v>17.419134</c:v>
                </c:pt>
                <c:pt idx="78524">
                  <c:v>17.417036</c:v>
                </c:pt>
                <c:pt idx="78525">
                  <c:v>17.418174</c:v>
                </c:pt>
                <c:pt idx="78526">
                  <c:v>17.420836999999999</c:v>
                </c:pt>
                <c:pt idx="78527">
                  <c:v>17.417811</c:v>
                </c:pt>
                <c:pt idx="78528">
                  <c:v>17.417431000000001</c:v>
                </c:pt>
                <c:pt idx="78529">
                  <c:v>17.421942000000001</c:v>
                </c:pt>
                <c:pt idx="78530">
                  <c:v>17.421454000000001</c:v>
                </c:pt>
                <c:pt idx="78531">
                  <c:v>17.422073999999999</c:v>
                </c:pt>
                <c:pt idx="78532">
                  <c:v>17.42559</c:v>
                </c:pt>
                <c:pt idx="78533">
                  <c:v>17.420432000000002</c:v>
                </c:pt>
                <c:pt idx="78534">
                  <c:v>17.416436000000001</c:v>
                </c:pt>
                <c:pt idx="78535">
                  <c:v>17.421382999999999</c:v>
                </c:pt>
                <c:pt idx="78536">
                  <c:v>17.422720999999999</c:v>
                </c:pt>
                <c:pt idx="78537">
                  <c:v>17.419917000000002</c:v>
                </c:pt>
                <c:pt idx="78538">
                  <c:v>17.418861</c:v>
                </c:pt>
                <c:pt idx="78539">
                  <c:v>17.421099999999999</c:v>
                </c:pt>
                <c:pt idx="78540">
                  <c:v>17.423128999999999</c:v>
                </c:pt>
                <c:pt idx="78541">
                  <c:v>17.421368999999999</c:v>
                </c:pt>
                <c:pt idx="78542">
                  <c:v>17.422847000000001</c:v>
                </c:pt>
                <c:pt idx="78543">
                  <c:v>17.422070999999999</c:v>
                </c:pt>
                <c:pt idx="78544">
                  <c:v>17.418759999999999</c:v>
                </c:pt>
                <c:pt idx="78545">
                  <c:v>17.422089</c:v>
                </c:pt>
                <c:pt idx="78546">
                  <c:v>17.42558</c:v>
                </c:pt>
                <c:pt idx="78547">
                  <c:v>17.424403000000002</c:v>
                </c:pt>
                <c:pt idx="78548">
                  <c:v>17.424327000000002</c:v>
                </c:pt>
                <c:pt idx="78549">
                  <c:v>17.425522000000001</c:v>
                </c:pt>
                <c:pt idx="78550">
                  <c:v>17.423068000000001</c:v>
                </c:pt>
                <c:pt idx="78551">
                  <c:v>17.418393999999999</c:v>
                </c:pt>
                <c:pt idx="78552">
                  <c:v>17.418800999999998</c:v>
                </c:pt>
                <c:pt idx="78553">
                  <c:v>17.419505999999998</c:v>
                </c:pt>
                <c:pt idx="78554">
                  <c:v>17.418982</c:v>
                </c:pt>
                <c:pt idx="78555">
                  <c:v>17.420932000000001</c:v>
                </c:pt>
                <c:pt idx="78556">
                  <c:v>17.422263000000001</c:v>
                </c:pt>
                <c:pt idx="78557">
                  <c:v>17.422602000000001</c:v>
                </c:pt>
                <c:pt idx="78558">
                  <c:v>17.422644999999999</c:v>
                </c:pt>
                <c:pt idx="78559">
                  <c:v>17.419933</c:v>
                </c:pt>
                <c:pt idx="78560">
                  <c:v>17.418658000000001</c:v>
                </c:pt>
                <c:pt idx="78561">
                  <c:v>17.420480999999999</c:v>
                </c:pt>
                <c:pt idx="78562">
                  <c:v>17.423397000000001</c:v>
                </c:pt>
                <c:pt idx="78563">
                  <c:v>17.424018</c:v>
                </c:pt>
                <c:pt idx="78564">
                  <c:v>17.423010000000001</c:v>
                </c:pt>
                <c:pt idx="78565">
                  <c:v>17.426651</c:v>
                </c:pt>
                <c:pt idx="78566">
                  <c:v>17.430474</c:v>
                </c:pt>
                <c:pt idx="78567">
                  <c:v>17.428663</c:v>
                </c:pt>
                <c:pt idx="78568">
                  <c:v>17.427778</c:v>
                </c:pt>
                <c:pt idx="78569">
                  <c:v>17.431804</c:v>
                </c:pt>
                <c:pt idx="78570">
                  <c:v>17.430339</c:v>
                </c:pt>
                <c:pt idx="78571">
                  <c:v>17.426791000000001</c:v>
                </c:pt>
                <c:pt idx="78572">
                  <c:v>17.43206</c:v>
                </c:pt>
                <c:pt idx="78573">
                  <c:v>17.433249</c:v>
                </c:pt>
                <c:pt idx="78574">
                  <c:v>17.428065</c:v>
                </c:pt>
                <c:pt idx="78575">
                  <c:v>17.429220999999998</c:v>
                </c:pt>
                <c:pt idx="78576">
                  <c:v>17.431887</c:v>
                </c:pt>
                <c:pt idx="78577">
                  <c:v>17.428080999999999</c:v>
                </c:pt>
                <c:pt idx="78578">
                  <c:v>17.42417</c:v>
                </c:pt>
                <c:pt idx="78579">
                  <c:v>17.424444999999999</c:v>
                </c:pt>
                <c:pt idx="78580">
                  <c:v>17.428605000000001</c:v>
                </c:pt>
                <c:pt idx="78581">
                  <c:v>17.432431000000001</c:v>
                </c:pt>
                <c:pt idx="78582">
                  <c:v>17.428716000000001</c:v>
                </c:pt>
                <c:pt idx="78583">
                  <c:v>17.424976999999998</c:v>
                </c:pt>
                <c:pt idx="78584">
                  <c:v>17.429113000000001</c:v>
                </c:pt>
                <c:pt idx="78585">
                  <c:v>17.431408000000001</c:v>
                </c:pt>
                <c:pt idx="78586">
                  <c:v>17.431097000000001</c:v>
                </c:pt>
                <c:pt idx="78587">
                  <c:v>17.432736999999999</c:v>
                </c:pt>
                <c:pt idx="78588">
                  <c:v>17.429473000000002</c:v>
                </c:pt>
                <c:pt idx="78589">
                  <c:v>17.426088</c:v>
                </c:pt>
                <c:pt idx="78590">
                  <c:v>17.430872000000001</c:v>
                </c:pt>
                <c:pt idx="78591">
                  <c:v>17.430862000000001</c:v>
                </c:pt>
                <c:pt idx="78592">
                  <c:v>17.426824</c:v>
                </c:pt>
                <c:pt idx="78593">
                  <c:v>17.426601999999999</c:v>
                </c:pt>
                <c:pt idx="78594">
                  <c:v>17.425256999999998</c:v>
                </c:pt>
                <c:pt idx="78595">
                  <c:v>17.428314</c:v>
                </c:pt>
                <c:pt idx="78596">
                  <c:v>17.433433000000001</c:v>
                </c:pt>
                <c:pt idx="78597">
                  <c:v>17.430233999999999</c:v>
                </c:pt>
                <c:pt idx="78598">
                  <c:v>17.428705000000001</c:v>
                </c:pt>
                <c:pt idx="78599">
                  <c:v>17.430619</c:v>
                </c:pt>
                <c:pt idx="78600">
                  <c:v>17.431211000000001</c:v>
                </c:pt>
                <c:pt idx="78601">
                  <c:v>17.430095000000001</c:v>
                </c:pt>
                <c:pt idx="78602">
                  <c:v>17.427769000000001</c:v>
                </c:pt>
                <c:pt idx="78603">
                  <c:v>17.428699000000002</c:v>
                </c:pt>
                <c:pt idx="78604">
                  <c:v>17.431652</c:v>
                </c:pt>
                <c:pt idx="78605">
                  <c:v>17.435466000000002</c:v>
                </c:pt>
                <c:pt idx="78606">
                  <c:v>17.438692</c:v>
                </c:pt>
                <c:pt idx="78607">
                  <c:v>17.436011000000001</c:v>
                </c:pt>
                <c:pt idx="78608">
                  <c:v>17.432321999999999</c:v>
                </c:pt>
                <c:pt idx="78609">
                  <c:v>17.432963999999998</c:v>
                </c:pt>
                <c:pt idx="78610">
                  <c:v>17.43806</c:v>
                </c:pt>
                <c:pt idx="78611">
                  <c:v>17.440083000000001</c:v>
                </c:pt>
                <c:pt idx="78612">
                  <c:v>17.438379999999999</c:v>
                </c:pt>
                <c:pt idx="78613">
                  <c:v>17.441976</c:v>
                </c:pt>
                <c:pt idx="78614">
                  <c:v>17.443107999999999</c:v>
                </c:pt>
                <c:pt idx="78615">
                  <c:v>17.437259999999998</c:v>
                </c:pt>
                <c:pt idx="78616">
                  <c:v>17.434933000000001</c:v>
                </c:pt>
                <c:pt idx="78617">
                  <c:v>17.438155999999999</c:v>
                </c:pt>
                <c:pt idx="78618">
                  <c:v>17.441561</c:v>
                </c:pt>
                <c:pt idx="78619">
                  <c:v>17.441675</c:v>
                </c:pt>
                <c:pt idx="78620">
                  <c:v>17.438302</c:v>
                </c:pt>
                <c:pt idx="78621">
                  <c:v>17.434726000000001</c:v>
                </c:pt>
                <c:pt idx="78622">
                  <c:v>17.435829999999999</c:v>
                </c:pt>
                <c:pt idx="78623">
                  <c:v>17.439516000000001</c:v>
                </c:pt>
                <c:pt idx="78624">
                  <c:v>17.443401999999999</c:v>
                </c:pt>
                <c:pt idx="78625">
                  <c:v>17.444980000000001</c:v>
                </c:pt>
                <c:pt idx="78626">
                  <c:v>17.442184999999998</c:v>
                </c:pt>
                <c:pt idx="78627">
                  <c:v>17.439416999999999</c:v>
                </c:pt>
                <c:pt idx="78628">
                  <c:v>17.438793</c:v>
                </c:pt>
                <c:pt idx="78629">
                  <c:v>17.440863</c:v>
                </c:pt>
                <c:pt idx="78630">
                  <c:v>17.442064999999999</c:v>
                </c:pt>
                <c:pt idx="78631">
                  <c:v>17.439316999999999</c:v>
                </c:pt>
                <c:pt idx="78632">
                  <c:v>17.437358</c:v>
                </c:pt>
                <c:pt idx="78633">
                  <c:v>17.438165999999999</c:v>
                </c:pt>
                <c:pt idx="78634">
                  <c:v>17.437452</c:v>
                </c:pt>
                <c:pt idx="78635">
                  <c:v>17.436078999999999</c:v>
                </c:pt>
                <c:pt idx="78636">
                  <c:v>17.437473000000001</c:v>
                </c:pt>
                <c:pt idx="78637">
                  <c:v>17.437197999999999</c:v>
                </c:pt>
                <c:pt idx="78638">
                  <c:v>17.43601</c:v>
                </c:pt>
                <c:pt idx="78639">
                  <c:v>17.442634000000002</c:v>
                </c:pt>
                <c:pt idx="78640">
                  <c:v>17.447814000000001</c:v>
                </c:pt>
                <c:pt idx="78641">
                  <c:v>17.443988000000001</c:v>
                </c:pt>
                <c:pt idx="78642">
                  <c:v>17.445941000000001</c:v>
                </c:pt>
                <c:pt idx="78643">
                  <c:v>17.449763000000001</c:v>
                </c:pt>
                <c:pt idx="78644">
                  <c:v>17.445018000000001</c:v>
                </c:pt>
                <c:pt idx="78645">
                  <c:v>17.440042999999999</c:v>
                </c:pt>
                <c:pt idx="78646">
                  <c:v>17.442008000000001</c:v>
                </c:pt>
                <c:pt idx="78647">
                  <c:v>17.446475</c:v>
                </c:pt>
                <c:pt idx="78648">
                  <c:v>17.446432000000001</c:v>
                </c:pt>
                <c:pt idx="78649">
                  <c:v>17.443888000000001</c:v>
                </c:pt>
                <c:pt idx="78650">
                  <c:v>17.447293999999999</c:v>
                </c:pt>
                <c:pt idx="78651">
                  <c:v>17.449552000000001</c:v>
                </c:pt>
                <c:pt idx="78652">
                  <c:v>17.445188999999999</c:v>
                </c:pt>
                <c:pt idx="78653">
                  <c:v>17.442332</c:v>
                </c:pt>
                <c:pt idx="78654">
                  <c:v>17.445426000000001</c:v>
                </c:pt>
                <c:pt idx="78655">
                  <c:v>17.448746</c:v>
                </c:pt>
                <c:pt idx="78656">
                  <c:v>17.446359999999999</c:v>
                </c:pt>
                <c:pt idx="78657">
                  <c:v>17.44097</c:v>
                </c:pt>
                <c:pt idx="78658">
                  <c:v>17.439881</c:v>
                </c:pt>
                <c:pt idx="78659">
                  <c:v>17.44284</c:v>
                </c:pt>
                <c:pt idx="78660">
                  <c:v>17.445592999999999</c:v>
                </c:pt>
                <c:pt idx="78661">
                  <c:v>17.445778000000001</c:v>
                </c:pt>
                <c:pt idx="78662">
                  <c:v>17.444656999999999</c:v>
                </c:pt>
                <c:pt idx="78663">
                  <c:v>17.44304</c:v>
                </c:pt>
                <c:pt idx="78664">
                  <c:v>17.442708</c:v>
                </c:pt>
                <c:pt idx="78665">
                  <c:v>17.445449</c:v>
                </c:pt>
                <c:pt idx="78666">
                  <c:v>17.446252000000001</c:v>
                </c:pt>
                <c:pt idx="78667">
                  <c:v>17.445045</c:v>
                </c:pt>
                <c:pt idx="78668">
                  <c:v>17.444320000000001</c:v>
                </c:pt>
                <c:pt idx="78669">
                  <c:v>17.448734000000002</c:v>
                </c:pt>
                <c:pt idx="78670">
                  <c:v>17.452736000000002</c:v>
                </c:pt>
                <c:pt idx="78671">
                  <c:v>17.449648</c:v>
                </c:pt>
                <c:pt idx="78672">
                  <c:v>17.450848000000001</c:v>
                </c:pt>
                <c:pt idx="78673">
                  <c:v>17.454090000000001</c:v>
                </c:pt>
                <c:pt idx="78674">
                  <c:v>17.449687999999998</c:v>
                </c:pt>
                <c:pt idx="78675">
                  <c:v>17.446137</c:v>
                </c:pt>
                <c:pt idx="78676">
                  <c:v>17.451293</c:v>
                </c:pt>
                <c:pt idx="78677">
                  <c:v>17.454097000000001</c:v>
                </c:pt>
                <c:pt idx="78678">
                  <c:v>17.450581</c:v>
                </c:pt>
                <c:pt idx="78679">
                  <c:v>17.451267000000001</c:v>
                </c:pt>
                <c:pt idx="78680">
                  <c:v>17.456073</c:v>
                </c:pt>
                <c:pt idx="78681">
                  <c:v>17.454834000000002</c:v>
                </c:pt>
                <c:pt idx="78682">
                  <c:v>17.452093000000001</c:v>
                </c:pt>
                <c:pt idx="78683">
                  <c:v>17.454847000000001</c:v>
                </c:pt>
                <c:pt idx="78684">
                  <c:v>17.456792</c:v>
                </c:pt>
                <c:pt idx="78685">
                  <c:v>17.457193</c:v>
                </c:pt>
                <c:pt idx="78686">
                  <c:v>17.455371</c:v>
                </c:pt>
                <c:pt idx="78687">
                  <c:v>17.449985999999999</c:v>
                </c:pt>
                <c:pt idx="78688">
                  <c:v>17.452123</c:v>
                </c:pt>
                <c:pt idx="78689">
                  <c:v>17.458950000000002</c:v>
                </c:pt>
                <c:pt idx="78690">
                  <c:v>17.455659000000001</c:v>
                </c:pt>
                <c:pt idx="78691">
                  <c:v>17.456381</c:v>
                </c:pt>
                <c:pt idx="78692">
                  <c:v>17.466633999999999</c:v>
                </c:pt>
                <c:pt idx="78693">
                  <c:v>17.467172999999999</c:v>
                </c:pt>
                <c:pt idx="78694">
                  <c:v>17.458765</c:v>
                </c:pt>
                <c:pt idx="78695">
                  <c:v>17.459320999999999</c:v>
                </c:pt>
                <c:pt idx="78696">
                  <c:v>17.461583000000001</c:v>
                </c:pt>
                <c:pt idx="78697">
                  <c:v>17.457882000000001</c:v>
                </c:pt>
                <c:pt idx="78698">
                  <c:v>17.459555000000002</c:v>
                </c:pt>
                <c:pt idx="78699">
                  <c:v>17.463274999999999</c:v>
                </c:pt>
                <c:pt idx="78700">
                  <c:v>17.461098</c:v>
                </c:pt>
                <c:pt idx="78701">
                  <c:v>17.458179000000001</c:v>
                </c:pt>
                <c:pt idx="78702">
                  <c:v>17.457528</c:v>
                </c:pt>
                <c:pt idx="78703">
                  <c:v>17.459807000000001</c:v>
                </c:pt>
                <c:pt idx="78704">
                  <c:v>17.462349</c:v>
                </c:pt>
                <c:pt idx="78705">
                  <c:v>17.459897999999999</c:v>
                </c:pt>
                <c:pt idx="78706">
                  <c:v>17.456851</c:v>
                </c:pt>
                <c:pt idx="78707">
                  <c:v>17.455718999999998</c:v>
                </c:pt>
                <c:pt idx="78708">
                  <c:v>17.453399000000001</c:v>
                </c:pt>
                <c:pt idx="78709">
                  <c:v>17.452423</c:v>
                </c:pt>
                <c:pt idx="78710">
                  <c:v>17.452508000000002</c:v>
                </c:pt>
                <c:pt idx="78711">
                  <c:v>17.453493999999999</c:v>
                </c:pt>
                <c:pt idx="78712">
                  <c:v>17.456174000000001</c:v>
                </c:pt>
                <c:pt idx="78713">
                  <c:v>17.454678999999999</c:v>
                </c:pt>
                <c:pt idx="78714">
                  <c:v>17.454671000000001</c:v>
                </c:pt>
                <c:pt idx="78715">
                  <c:v>17.459606999999998</c:v>
                </c:pt>
                <c:pt idx="78716">
                  <c:v>17.461383999999999</c:v>
                </c:pt>
                <c:pt idx="78717">
                  <c:v>17.458079000000001</c:v>
                </c:pt>
                <c:pt idx="78718">
                  <c:v>17.459593000000002</c:v>
                </c:pt>
                <c:pt idx="78719">
                  <c:v>17.464808000000001</c:v>
                </c:pt>
                <c:pt idx="78720">
                  <c:v>17.462723</c:v>
                </c:pt>
                <c:pt idx="78721">
                  <c:v>17.46142</c:v>
                </c:pt>
                <c:pt idx="78722">
                  <c:v>17.467141999999999</c:v>
                </c:pt>
                <c:pt idx="78723">
                  <c:v>17.467856999999999</c:v>
                </c:pt>
                <c:pt idx="78724">
                  <c:v>17.463259999999998</c:v>
                </c:pt>
                <c:pt idx="78725">
                  <c:v>17.464388</c:v>
                </c:pt>
                <c:pt idx="78726">
                  <c:v>17.467479999999998</c:v>
                </c:pt>
                <c:pt idx="78727">
                  <c:v>17.466018999999999</c:v>
                </c:pt>
                <c:pt idx="78728">
                  <c:v>17.463153999999999</c:v>
                </c:pt>
                <c:pt idx="78729">
                  <c:v>17.464265999999999</c:v>
                </c:pt>
                <c:pt idx="78730">
                  <c:v>17.467095</c:v>
                </c:pt>
                <c:pt idx="78731">
                  <c:v>17.466711</c:v>
                </c:pt>
                <c:pt idx="78732">
                  <c:v>17.466809999999999</c:v>
                </c:pt>
                <c:pt idx="78733">
                  <c:v>17.467272000000001</c:v>
                </c:pt>
                <c:pt idx="78734">
                  <c:v>17.463773</c:v>
                </c:pt>
                <c:pt idx="78735">
                  <c:v>17.464096999999999</c:v>
                </c:pt>
                <c:pt idx="78736">
                  <c:v>17.466038000000001</c:v>
                </c:pt>
                <c:pt idx="78737">
                  <c:v>17.464558</c:v>
                </c:pt>
                <c:pt idx="78738">
                  <c:v>17.464210000000001</c:v>
                </c:pt>
                <c:pt idx="78739">
                  <c:v>17.464998000000001</c:v>
                </c:pt>
                <c:pt idx="78740">
                  <c:v>17.464962</c:v>
                </c:pt>
                <c:pt idx="78741">
                  <c:v>17.465285999999999</c:v>
                </c:pt>
                <c:pt idx="78742">
                  <c:v>17.467880000000001</c:v>
                </c:pt>
                <c:pt idx="78743">
                  <c:v>17.471209000000002</c:v>
                </c:pt>
                <c:pt idx="78744">
                  <c:v>17.466819000000001</c:v>
                </c:pt>
                <c:pt idx="78745">
                  <c:v>17.465446</c:v>
                </c:pt>
                <c:pt idx="78746">
                  <c:v>17.474153000000001</c:v>
                </c:pt>
                <c:pt idx="78747">
                  <c:v>17.478912000000001</c:v>
                </c:pt>
                <c:pt idx="78748">
                  <c:v>17.475453999999999</c:v>
                </c:pt>
                <c:pt idx="78749">
                  <c:v>17.472460000000002</c:v>
                </c:pt>
                <c:pt idx="78750">
                  <c:v>17.471488000000001</c:v>
                </c:pt>
                <c:pt idx="78751">
                  <c:v>17.473296999999999</c:v>
                </c:pt>
                <c:pt idx="78752">
                  <c:v>17.472750000000001</c:v>
                </c:pt>
                <c:pt idx="78753">
                  <c:v>17.470051000000002</c:v>
                </c:pt>
                <c:pt idx="78754">
                  <c:v>17.47091</c:v>
                </c:pt>
                <c:pt idx="78755">
                  <c:v>17.470631000000001</c:v>
                </c:pt>
                <c:pt idx="78756">
                  <c:v>17.466567000000001</c:v>
                </c:pt>
                <c:pt idx="78757">
                  <c:v>17.464030999999999</c:v>
                </c:pt>
                <c:pt idx="78758">
                  <c:v>17.464123000000001</c:v>
                </c:pt>
                <c:pt idx="78759">
                  <c:v>17.465077999999998</c:v>
                </c:pt>
                <c:pt idx="78760">
                  <c:v>17.468008000000001</c:v>
                </c:pt>
                <c:pt idx="78761">
                  <c:v>17.471115000000001</c:v>
                </c:pt>
                <c:pt idx="78762">
                  <c:v>17.471858999999998</c:v>
                </c:pt>
                <c:pt idx="78763">
                  <c:v>17.470732999999999</c:v>
                </c:pt>
                <c:pt idx="78764">
                  <c:v>17.468018000000001</c:v>
                </c:pt>
                <c:pt idx="78765">
                  <c:v>17.465353</c:v>
                </c:pt>
                <c:pt idx="78766">
                  <c:v>17.465886000000001</c:v>
                </c:pt>
                <c:pt idx="78767">
                  <c:v>17.468980999999999</c:v>
                </c:pt>
                <c:pt idx="78768">
                  <c:v>17.471271000000002</c:v>
                </c:pt>
                <c:pt idx="78769">
                  <c:v>17.468927000000001</c:v>
                </c:pt>
                <c:pt idx="78770">
                  <c:v>17.464935000000001</c:v>
                </c:pt>
                <c:pt idx="78771">
                  <c:v>17.466052999999999</c:v>
                </c:pt>
                <c:pt idx="78772">
                  <c:v>17.467770999999999</c:v>
                </c:pt>
                <c:pt idx="78773">
                  <c:v>17.468363</c:v>
                </c:pt>
                <c:pt idx="78774">
                  <c:v>17.470908999999999</c:v>
                </c:pt>
                <c:pt idx="78775">
                  <c:v>17.469628</c:v>
                </c:pt>
                <c:pt idx="78776">
                  <c:v>17.470427000000001</c:v>
                </c:pt>
                <c:pt idx="78777">
                  <c:v>17.474216999999999</c:v>
                </c:pt>
                <c:pt idx="78778">
                  <c:v>17.474727000000001</c:v>
                </c:pt>
                <c:pt idx="78779">
                  <c:v>17.476496999999998</c:v>
                </c:pt>
                <c:pt idx="78780">
                  <c:v>17.476534999999998</c:v>
                </c:pt>
                <c:pt idx="78781">
                  <c:v>17.476462999999999</c:v>
                </c:pt>
                <c:pt idx="78782">
                  <c:v>17.477976999999999</c:v>
                </c:pt>
                <c:pt idx="78783">
                  <c:v>17.477936</c:v>
                </c:pt>
                <c:pt idx="78784">
                  <c:v>17.480248</c:v>
                </c:pt>
                <c:pt idx="78785">
                  <c:v>17.480483</c:v>
                </c:pt>
                <c:pt idx="78786">
                  <c:v>17.478522999999999</c:v>
                </c:pt>
                <c:pt idx="78787">
                  <c:v>17.483550999999999</c:v>
                </c:pt>
                <c:pt idx="78788">
                  <c:v>17.488565000000001</c:v>
                </c:pt>
                <c:pt idx="78789">
                  <c:v>17.487165999999998</c:v>
                </c:pt>
                <c:pt idx="78790">
                  <c:v>17.483632</c:v>
                </c:pt>
                <c:pt idx="78791">
                  <c:v>17.482171000000001</c:v>
                </c:pt>
                <c:pt idx="78792">
                  <c:v>17.482251000000002</c:v>
                </c:pt>
                <c:pt idx="78793">
                  <c:v>17.482648000000001</c:v>
                </c:pt>
                <c:pt idx="78794">
                  <c:v>17.481812000000001</c:v>
                </c:pt>
                <c:pt idx="78795">
                  <c:v>17.483283</c:v>
                </c:pt>
                <c:pt idx="78796">
                  <c:v>17.485365000000002</c:v>
                </c:pt>
                <c:pt idx="78797">
                  <c:v>17.482206999999999</c:v>
                </c:pt>
                <c:pt idx="78798">
                  <c:v>17.478189</c:v>
                </c:pt>
                <c:pt idx="78799">
                  <c:v>17.477557000000001</c:v>
                </c:pt>
                <c:pt idx="78800">
                  <c:v>17.477134</c:v>
                </c:pt>
                <c:pt idx="78801">
                  <c:v>17.480015000000002</c:v>
                </c:pt>
                <c:pt idx="78802">
                  <c:v>17.486899999999999</c:v>
                </c:pt>
                <c:pt idx="78803">
                  <c:v>17.490342999999999</c:v>
                </c:pt>
                <c:pt idx="78804">
                  <c:v>17.487434</c:v>
                </c:pt>
                <c:pt idx="78805">
                  <c:v>17.489132999999999</c:v>
                </c:pt>
                <c:pt idx="78806">
                  <c:v>17.491786000000001</c:v>
                </c:pt>
                <c:pt idx="78807">
                  <c:v>17.487649000000001</c:v>
                </c:pt>
                <c:pt idx="78808">
                  <c:v>17.488182999999999</c:v>
                </c:pt>
                <c:pt idx="78809">
                  <c:v>17.487323</c:v>
                </c:pt>
                <c:pt idx="78810">
                  <c:v>17.480712</c:v>
                </c:pt>
                <c:pt idx="78811">
                  <c:v>17.484577000000002</c:v>
                </c:pt>
                <c:pt idx="78812">
                  <c:v>17.486153000000002</c:v>
                </c:pt>
                <c:pt idx="78813">
                  <c:v>17.476420000000001</c:v>
                </c:pt>
                <c:pt idx="78814">
                  <c:v>17.478507</c:v>
                </c:pt>
                <c:pt idx="78815">
                  <c:v>17.48687</c:v>
                </c:pt>
                <c:pt idx="78816">
                  <c:v>17.484780000000001</c:v>
                </c:pt>
                <c:pt idx="78817">
                  <c:v>17.482315</c:v>
                </c:pt>
                <c:pt idx="78818">
                  <c:v>17.485447000000001</c:v>
                </c:pt>
                <c:pt idx="78819">
                  <c:v>17.487504999999999</c:v>
                </c:pt>
                <c:pt idx="78820">
                  <c:v>17.487196999999998</c:v>
                </c:pt>
                <c:pt idx="78821">
                  <c:v>17.485811000000002</c:v>
                </c:pt>
                <c:pt idx="78822">
                  <c:v>17.483260999999999</c:v>
                </c:pt>
                <c:pt idx="78823">
                  <c:v>17.481345999999998</c:v>
                </c:pt>
                <c:pt idx="78824">
                  <c:v>17.483000000000001</c:v>
                </c:pt>
                <c:pt idx="78825">
                  <c:v>17.487316</c:v>
                </c:pt>
                <c:pt idx="78826">
                  <c:v>17.4876</c:v>
                </c:pt>
                <c:pt idx="78827">
                  <c:v>17.485334999999999</c:v>
                </c:pt>
                <c:pt idx="78828">
                  <c:v>17.486452</c:v>
                </c:pt>
                <c:pt idx="78829">
                  <c:v>17.487114999999999</c:v>
                </c:pt>
                <c:pt idx="78830">
                  <c:v>17.486447999999999</c:v>
                </c:pt>
                <c:pt idx="78831">
                  <c:v>17.48442</c:v>
                </c:pt>
                <c:pt idx="78832">
                  <c:v>17.482771</c:v>
                </c:pt>
                <c:pt idx="78833">
                  <c:v>17.486198000000002</c:v>
                </c:pt>
                <c:pt idx="78834">
                  <c:v>17.487383999999999</c:v>
                </c:pt>
                <c:pt idx="78835">
                  <c:v>17.486808</c:v>
                </c:pt>
                <c:pt idx="78836">
                  <c:v>17.490333</c:v>
                </c:pt>
                <c:pt idx="78837">
                  <c:v>17.492963</c:v>
                </c:pt>
                <c:pt idx="78838">
                  <c:v>17.494028</c:v>
                </c:pt>
                <c:pt idx="78839">
                  <c:v>17.490957000000002</c:v>
                </c:pt>
                <c:pt idx="78840">
                  <c:v>17.486412000000001</c:v>
                </c:pt>
                <c:pt idx="78841">
                  <c:v>17.490717</c:v>
                </c:pt>
                <c:pt idx="78842">
                  <c:v>17.494256</c:v>
                </c:pt>
                <c:pt idx="78843">
                  <c:v>17.493036</c:v>
                </c:pt>
                <c:pt idx="78844">
                  <c:v>17.495891</c:v>
                </c:pt>
                <c:pt idx="78845">
                  <c:v>17.502011</c:v>
                </c:pt>
                <c:pt idx="78846">
                  <c:v>17.498456999999998</c:v>
                </c:pt>
                <c:pt idx="78847">
                  <c:v>17.494752999999999</c:v>
                </c:pt>
                <c:pt idx="78848">
                  <c:v>17.498467000000002</c:v>
                </c:pt>
                <c:pt idx="78849">
                  <c:v>17.496120000000001</c:v>
                </c:pt>
                <c:pt idx="78850">
                  <c:v>17.491264999999999</c:v>
                </c:pt>
                <c:pt idx="78851">
                  <c:v>17.495031000000001</c:v>
                </c:pt>
                <c:pt idx="78852">
                  <c:v>17.499455999999999</c:v>
                </c:pt>
                <c:pt idx="78853">
                  <c:v>17.499645999999998</c:v>
                </c:pt>
                <c:pt idx="78854">
                  <c:v>17.498577000000001</c:v>
                </c:pt>
                <c:pt idx="78855">
                  <c:v>17.493857999999999</c:v>
                </c:pt>
                <c:pt idx="78856">
                  <c:v>17.491558999999999</c:v>
                </c:pt>
                <c:pt idx="78857">
                  <c:v>17.496310999999999</c:v>
                </c:pt>
                <c:pt idx="78858">
                  <c:v>17.498014999999999</c:v>
                </c:pt>
                <c:pt idx="78859">
                  <c:v>17.498747999999999</c:v>
                </c:pt>
                <c:pt idx="78860">
                  <c:v>17.498856</c:v>
                </c:pt>
                <c:pt idx="78861">
                  <c:v>17.497088000000002</c:v>
                </c:pt>
                <c:pt idx="78862">
                  <c:v>17.498403</c:v>
                </c:pt>
                <c:pt idx="78863">
                  <c:v>17.501085</c:v>
                </c:pt>
                <c:pt idx="78864">
                  <c:v>17.500743</c:v>
                </c:pt>
                <c:pt idx="78865">
                  <c:v>17.499085999999998</c:v>
                </c:pt>
                <c:pt idx="78866">
                  <c:v>17.501861999999999</c:v>
                </c:pt>
                <c:pt idx="78867">
                  <c:v>17.506709000000001</c:v>
                </c:pt>
                <c:pt idx="78868">
                  <c:v>17.50609</c:v>
                </c:pt>
                <c:pt idx="78869">
                  <c:v>17.503672000000002</c:v>
                </c:pt>
                <c:pt idx="78870">
                  <c:v>17.503713999999999</c:v>
                </c:pt>
                <c:pt idx="78871">
                  <c:v>17.502134999999999</c:v>
                </c:pt>
                <c:pt idx="78872">
                  <c:v>17.498574000000001</c:v>
                </c:pt>
                <c:pt idx="78873">
                  <c:v>17.500039000000001</c:v>
                </c:pt>
                <c:pt idx="78874">
                  <c:v>17.501767999999998</c:v>
                </c:pt>
                <c:pt idx="78875">
                  <c:v>17.500636</c:v>
                </c:pt>
                <c:pt idx="78876">
                  <c:v>17.500547000000001</c:v>
                </c:pt>
                <c:pt idx="78877">
                  <c:v>17.500896000000001</c:v>
                </c:pt>
                <c:pt idx="78878">
                  <c:v>17.501290000000001</c:v>
                </c:pt>
                <c:pt idx="78879">
                  <c:v>17.500229000000001</c:v>
                </c:pt>
                <c:pt idx="78880">
                  <c:v>17.49596</c:v>
                </c:pt>
                <c:pt idx="78881">
                  <c:v>17.495605000000001</c:v>
                </c:pt>
                <c:pt idx="78882">
                  <c:v>17.498584000000001</c:v>
                </c:pt>
                <c:pt idx="78883">
                  <c:v>17.499652000000001</c:v>
                </c:pt>
                <c:pt idx="78884">
                  <c:v>17.499829999999999</c:v>
                </c:pt>
                <c:pt idx="78885">
                  <c:v>17.497928999999999</c:v>
                </c:pt>
                <c:pt idx="78886">
                  <c:v>17.500941999999998</c:v>
                </c:pt>
                <c:pt idx="78887">
                  <c:v>17.506436000000001</c:v>
                </c:pt>
                <c:pt idx="78888">
                  <c:v>17.502483000000002</c:v>
                </c:pt>
                <c:pt idx="78889">
                  <c:v>17.496024999999999</c:v>
                </c:pt>
                <c:pt idx="78890">
                  <c:v>17.498470000000001</c:v>
                </c:pt>
                <c:pt idx="78891">
                  <c:v>17.503433999999999</c:v>
                </c:pt>
                <c:pt idx="78892">
                  <c:v>17.500855999999999</c:v>
                </c:pt>
                <c:pt idx="78893">
                  <c:v>17.498263000000001</c:v>
                </c:pt>
                <c:pt idx="78894">
                  <c:v>17.502006999999999</c:v>
                </c:pt>
                <c:pt idx="78895">
                  <c:v>17.504784000000001</c:v>
                </c:pt>
                <c:pt idx="78896">
                  <c:v>17.506305999999999</c:v>
                </c:pt>
                <c:pt idx="78897">
                  <c:v>17.509861000000001</c:v>
                </c:pt>
                <c:pt idx="78898">
                  <c:v>17.507677999999999</c:v>
                </c:pt>
                <c:pt idx="78899">
                  <c:v>17.502303000000001</c:v>
                </c:pt>
                <c:pt idx="78900">
                  <c:v>17.506087000000001</c:v>
                </c:pt>
                <c:pt idx="78901">
                  <c:v>17.513007000000002</c:v>
                </c:pt>
                <c:pt idx="78902">
                  <c:v>17.509813999999999</c:v>
                </c:pt>
                <c:pt idx="78903">
                  <c:v>17.505071000000001</c:v>
                </c:pt>
                <c:pt idx="78904">
                  <c:v>17.507636999999999</c:v>
                </c:pt>
                <c:pt idx="78905">
                  <c:v>17.511721999999999</c:v>
                </c:pt>
                <c:pt idx="78906">
                  <c:v>17.508993</c:v>
                </c:pt>
                <c:pt idx="78907">
                  <c:v>17.504300000000001</c:v>
                </c:pt>
                <c:pt idx="78908">
                  <c:v>17.506073000000001</c:v>
                </c:pt>
                <c:pt idx="78909">
                  <c:v>17.509768999999999</c:v>
                </c:pt>
                <c:pt idx="78910">
                  <c:v>17.508188000000001</c:v>
                </c:pt>
                <c:pt idx="78911">
                  <c:v>17.505687000000002</c:v>
                </c:pt>
                <c:pt idx="78912">
                  <c:v>17.50591</c:v>
                </c:pt>
                <c:pt idx="78913">
                  <c:v>17.506817999999999</c:v>
                </c:pt>
                <c:pt idx="78914">
                  <c:v>17.507332000000002</c:v>
                </c:pt>
                <c:pt idx="78915">
                  <c:v>17.507694000000001</c:v>
                </c:pt>
                <c:pt idx="78916">
                  <c:v>17.508873999999999</c:v>
                </c:pt>
                <c:pt idx="78917">
                  <c:v>17.509748999999999</c:v>
                </c:pt>
                <c:pt idx="78918">
                  <c:v>17.507833999999999</c:v>
                </c:pt>
                <c:pt idx="78919">
                  <c:v>17.505535999999999</c:v>
                </c:pt>
                <c:pt idx="78920">
                  <c:v>17.508261999999998</c:v>
                </c:pt>
                <c:pt idx="78921">
                  <c:v>17.511686999999998</c:v>
                </c:pt>
                <c:pt idx="78922">
                  <c:v>17.507992999999999</c:v>
                </c:pt>
                <c:pt idx="78923">
                  <c:v>17.505520000000001</c:v>
                </c:pt>
                <c:pt idx="78924">
                  <c:v>17.506674</c:v>
                </c:pt>
                <c:pt idx="78925">
                  <c:v>17.508441000000001</c:v>
                </c:pt>
                <c:pt idx="78926">
                  <c:v>17.510421999999998</c:v>
                </c:pt>
                <c:pt idx="78927">
                  <c:v>17.513496</c:v>
                </c:pt>
                <c:pt idx="78928">
                  <c:v>17.515039000000002</c:v>
                </c:pt>
                <c:pt idx="78929">
                  <c:v>17.516266000000002</c:v>
                </c:pt>
                <c:pt idx="78930">
                  <c:v>17.5181</c:v>
                </c:pt>
                <c:pt idx="78931">
                  <c:v>17.518042000000001</c:v>
                </c:pt>
                <c:pt idx="78932">
                  <c:v>17.518844000000001</c:v>
                </c:pt>
                <c:pt idx="78933">
                  <c:v>17.515847000000001</c:v>
                </c:pt>
                <c:pt idx="78934">
                  <c:v>17.511320999999999</c:v>
                </c:pt>
                <c:pt idx="78935">
                  <c:v>17.513334</c:v>
                </c:pt>
                <c:pt idx="78936">
                  <c:v>17.514552999999999</c:v>
                </c:pt>
                <c:pt idx="78937">
                  <c:v>17.513406</c:v>
                </c:pt>
                <c:pt idx="78938">
                  <c:v>17.513373999999999</c:v>
                </c:pt>
                <c:pt idx="78939">
                  <c:v>17.513268</c:v>
                </c:pt>
                <c:pt idx="78940">
                  <c:v>17.515141</c:v>
                </c:pt>
                <c:pt idx="78941">
                  <c:v>17.517075999999999</c:v>
                </c:pt>
                <c:pt idx="78942">
                  <c:v>17.516074</c:v>
                </c:pt>
                <c:pt idx="78943">
                  <c:v>17.517793999999999</c:v>
                </c:pt>
                <c:pt idx="78944">
                  <c:v>17.515374000000001</c:v>
                </c:pt>
                <c:pt idx="78945">
                  <c:v>17.510434</c:v>
                </c:pt>
                <c:pt idx="78946">
                  <c:v>17.513065999999998</c:v>
                </c:pt>
                <c:pt idx="78947">
                  <c:v>17.515756</c:v>
                </c:pt>
                <c:pt idx="78948">
                  <c:v>17.512936</c:v>
                </c:pt>
                <c:pt idx="78949">
                  <c:v>17.511702</c:v>
                </c:pt>
                <c:pt idx="78950">
                  <c:v>17.512903999999999</c:v>
                </c:pt>
                <c:pt idx="78951">
                  <c:v>17.516625999999999</c:v>
                </c:pt>
                <c:pt idx="78952">
                  <c:v>17.521815</c:v>
                </c:pt>
                <c:pt idx="78953">
                  <c:v>17.519504000000001</c:v>
                </c:pt>
                <c:pt idx="78954">
                  <c:v>17.515103</c:v>
                </c:pt>
                <c:pt idx="78955">
                  <c:v>17.518357000000002</c:v>
                </c:pt>
                <c:pt idx="78956">
                  <c:v>17.520396000000002</c:v>
                </c:pt>
                <c:pt idx="78957">
                  <c:v>17.518114000000001</c:v>
                </c:pt>
                <c:pt idx="78958">
                  <c:v>17.520164999999999</c:v>
                </c:pt>
                <c:pt idx="78959">
                  <c:v>17.522162000000002</c:v>
                </c:pt>
                <c:pt idx="78960">
                  <c:v>17.516656000000001</c:v>
                </c:pt>
                <c:pt idx="78961">
                  <c:v>17.513341</c:v>
                </c:pt>
                <c:pt idx="78962">
                  <c:v>17.513231000000001</c:v>
                </c:pt>
                <c:pt idx="78963">
                  <c:v>17.514775</c:v>
                </c:pt>
                <c:pt idx="78964">
                  <c:v>17.517897000000001</c:v>
                </c:pt>
                <c:pt idx="78965">
                  <c:v>17.519534</c:v>
                </c:pt>
                <c:pt idx="78966">
                  <c:v>17.51633</c:v>
                </c:pt>
                <c:pt idx="78967">
                  <c:v>17.513798999999999</c:v>
                </c:pt>
                <c:pt idx="78968">
                  <c:v>17.518478999999999</c:v>
                </c:pt>
                <c:pt idx="78969">
                  <c:v>17.521125999999999</c:v>
                </c:pt>
                <c:pt idx="78970">
                  <c:v>17.519183000000002</c:v>
                </c:pt>
                <c:pt idx="78971">
                  <c:v>17.520516000000001</c:v>
                </c:pt>
                <c:pt idx="78972">
                  <c:v>17.526865999999998</c:v>
                </c:pt>
                <c:pt idx="78973">
                  <c:v>17.530614</c:v>
                </c:pt>
                <c:pt idx="78974">
                  <c:v>17.524815</c:v>
                </c:pt>
                <c:pt idx="78975">
                  <c:v>17.522147</c:v>
                </c:pt>
                <c:pt idx="78976">
                  <c:v>17.525371</c:v>
                </c:pt>
                <c:pt idx="78977">
                  <c:v>17.529177000000001</c:v>
                </c:pt>
                <c:pt idx="78978">
                  <c:v>17.529318</c:v>
                </c:pt>
                <c:pt idx="78979">
                  <c:v>17.528888999999999</c:v>
                </c:pt>
                <c:pt idx="78980">
                  <c:v>17.530628</c:v>
                </c:pt>
                <c:pt idx="78981">
                  <c:v>17.527474000000002</c:v>
                </c:pt>
                <c:pt idx="78982">
                  <c:v>17.526789000000001</c:v>
                </c:pt>
                <c:pt idx="78983">
                  <c:v>17.529724999999999</c:v>
                </c:pt>
                <c:pt idx="78984">
                  <c:v>17.529882000000001</c:v>
                </c:pt>
                <c:pt idx="78985">
                  <c:v>17.531025</c:v>
                </c:pt>
                <c:pt idx="78986">
                  <c:v>17.530783</c:v>
                </c:pt>
                <c:pt idx="78987">
                  <c:v>17.530059999999999</c:v>
                </c:pt>
                <c:pt idx="78988">
                  <c:v>17.532454000000001</c:v>
                </c:pt>
                <c:pt idx="78989">
                  <c:v>17.533650999999999</c:v>
                </c:pt>
                <c:pt idx="78990">
                  <c:v>17.533878999999999</c:v>
                </c:pt>
                <c:pt idx="78991">
                  <c:v>17.534676999999999</c:v>
                </c:pt>
                <c:pt idx="78992">
                  <c:v>17.532841000000001</c:v>
                </c:pt>
                <c:pt idx="78993">
                  <c:v>17.532895</c:v>
                </c:pt>
                <c:pt idx="78994">
                  <c:v>17.533435999999998</c:v>
                </c:pt>
                <c:pt idx="78995">
                  <c:v>17.530396</c:v>
                </c:pt>
                <c:pt idx="78996">
                  <c:v>17.528656000000002</c:v>
                </c:pt>
                <c:pt idx="78997">
                  <c:v>17.530094999999999</c:v>
                </c:pt>
                <c:pt idx="78998">
                  <c:v>17.530121999999999</c:v>
                </c:pt>
                <c:pt idx="78999">
                  <c:v>17.529554999999998</c:v>
                </c:pt>
                <c:pt idx="79000">
                  <c:v>17.528886</c:v>
                </c:pt>
                <c:pt idx="79001">
                  <c:v>17.527553999999999</c:v>
                </c:pt>
                <c:pt idx="79002">
                  <c:v>17.527186</c:v>
                </c:pt>
                <c:pt idx="79003">
                  <c:v>17.527436999999999</c:v>
                </c:pt>
                <c:pt idx="79004">
                  <c:v>17.526834999999998</c:v>
                </c:pt>
                <c:pt idx="79005">
                  <c:v>17.530232999999999</c:v>
                </c:pt>
                <c:pt idx="79006">
                  <c:v>17.533487000000001</c:v>
                </c:pt>
                <c:pt idx="79007">
                  <c:v>17.527144</c:v>
                </c:pt>
                <c:pt idx="79008">
                  <c:v>17.523413000000001</c:v>
                </c:pt>
                <c:pt idx="79009">
                  <c:v>17.531347</c:v>
                </c:pt>
                <c:pt idx="79010">
                  <c:v>17.533576</c:v>
                </c:pt>
                <c:pt idx="79011">
                  <c:v>17.526933</c:v>
                </c:pt>
                <c:pt idx="79012">
                  <c:v>17.525656000000001</c:v>
                </c:pt>
                <c:pt idx="79013">
                  <c:v>17.531533</c:v>
                </c:pt>
                <c:pt idx="79014">
                  <c:v>17.533957999999998</c:v>
                </c:pt>
                <c:pt idx="79015">
                  <c:v>17.534451000000001</c:v>
                </c:pt>
                <c:pt idx="79016">
                  <c:v>17.539656000000001</c:v>
                </c:pt>
                <c:pt idx="79017">
                  <c:v>17.537701999999999</c:v>
                </c:pt>
                <c:pt idx="79018">
                  <c:v>17.527609000000002</c:v>
                </c:pt>
                <c:pt idx="79019">
                  <c:v>17.527626999999999</c:v>
                </c:pt>
                <c:pt idx="79020">
                  <c:v>17.5303</c:v>
                </c:pt>
                <c:pt idx="79021">
                  <c:v>17.530097999999999</c:v>
                </c:pt>
                <c:pt idx="79022">
                  <c:v>17.534127000000002</c:v>
                </c:pt>
                <c:pt idx="79023">
                  <c:v>17.536546000000001</c:v>
                </c:pt>
                <c:pt idx="79024">
                  <c:v>17.535876999999999</c:v>
                </c:pt>
                <c:pt idx="79025">
                  <c:v>17.538974</c:v>
                </c:pt>
                <c:pt idx="79026">
                  <c:v>17.542197999999999</c:v>
                </c:pt>
                <c:pt idx="79027">
                  <c:v>17.543008</c:v>
                </c:pt>
                <c:pt idx="79028">
                  <c:v>17.546133000000001</c:v>
                </c:pt>
                <c:pt idx="79029">
                  <c:v>17.546842999999999</c:v>
                </c:pt>
                <c:pt idx="79030">
                  <c:v>17.542711000000001</c:v>
                </c:pt>
                <c:pt idx="79031">
                  <c:v>17.543085000000001</c:v>
                </c:pt>
                <c:pt idx="79032">
                  <c:v>17.545995000000001</c:v>
                </c:pt>
                <c:pt idx="79033">
                  <c:v>17.544004000000001</c:v>
                </c:pt>
                <c:pt idx="79034">
                  <c:v>17.542148000000001</c:v>
                </c:pt>
                <c:pt idx="79035">
                  <c:v>17.540379000000001</c:v>
                </c:pt>
                <c:pt idx="79036">
                  <c:v>17.540119000000001</c:v>
                </c:pt>
                <c:pt idx="79037">
                  <c:v>17.546073</c:v>
                </c:pt>
                <c:pt idx="79038">
                  <c:v>17.544544999999999</c:v>
                </c:pt>
                <c:pt idx="79039">
                  <c:v>17.537891999999999</c:v>
                </c:pt>
                <c:pt idx="79040">
                  <c:v>17.538964</c:v>
                </c:pt>
                <c:pt idx="79041">
                  <c:v>17.540116000000001</c:v>
                </c:pt>
                <c:pt idx="79042">
                  <c:v>17.538169</c:v>
                </c:pt>
                <c:pt idx="79043">
                  <c:v>17.538060000000002</c:v>
                </c:pt>
                <c:pt idx="79044">
                  <c:v>17.540348999999999</c:v>
                </c:pt>
                <c:pt idx="79045">
                  <c:v>17.541875000000001</c:v>
                </c:pt>
                <c:pt idx="79046">
                  <c:v>17.541191000000001</c:v>
                </c:pt>
                <c:pt idx="79047">
                  <c:v>17.540837</c:v>
                </c:pt>
                <c:pt idx="79048">
                  <c:v>17.53886</c:v>
                </c:pt>
                <c:pt idx="79049">
                  <c:v>17.536211999999999</c:v>
                </c:pt>
                <c:pt idx="79050">
                  <c:v>17.538371999999999</c:v>
                </c:pt>
                <c:pt idx="79051">
                  <c:v>17.541599000000001</c:v>
                </c:pt>
                <c:pt idx="79052">
                  <c:v>17.539541</c:v>
                </c:pt>
                <c:pt idx="79053">
                  <c:v>17.540908000000002</c:v>
                </c:pt>
                <c:pt idx="79054">
                  <c:v>17.545560999999999</c:v>
                </c:pt>
                <c:pt idx="79055">
                  <c:v>17.540441000000001</c:v>
                </c:pt>
                <c:pt idx="79056">
                  <c:v>17.533729000000001</c:v>
                </c:pt>
                <c:pt idx="79057">
                  <c:v>17.537057999999998</c:v>
                </c:pt>
                <c:pt idx="79058">
                  <c:v>17.5425</c:v>
                </c:pt>
                <c:pt idx="79059">
                  <c:v>17.543171000000001</c:v>
                </c:pt>
                <c:pt idx="79060">
                  <c:v>17.544771999999998</c:v>
                </c:pt>
                <c:pt idx="79061">
                  <c:v>17.548007999999999</c:v>
                </c:pt>
                <c:pt idx="79062">
                  <c:v>17.546655999999999</c:v>
                </c:pt>
                <c:pt idx="79063">
                  <c:v>17.546624999999999</c:v>
                </c:pt>
                <c:pt idx="79064">
                  <c:v>17.552036000000001</c:v>
                </c:pt>
                <c:pt idx="79065">
                  <c:v>17.553236999999999</c:v>
                </c:pt>
                <c:pt idx="79066">
                  <c:v>17.549420999999999</c:v>
                </c:pt>
                <c:pt idx="79067">
                  <c:v>17.549137999999999</c:v>
                </c:pt>
                <c:pt idx="79068">
                  <c:v>17.55209</c:v>
                </c:pt>
                <c:pt idx="79069">
                  <c:v>17.549586000000001</c:v>
                </c:pt>
                <c:pt idx="79070">
                  <c:v>17.549685</c:v>
                </c:pt>
                <c:pt idx="79071">
                  <c:v>17.554622999999999</c:v>
                </c:pt>
                <c:pt idx="79072">
                  <c:v>17.55076</c:v>
                </c:pt>
                <c:pt idx="79073">
                  <c:v>17.547937999999998</c:v>
                </c:pt>
                <c:pt idx="79074">
                  <c:v>17.552586999999999</c:v>
                </c:pt>
                <c:pt idx="79075">
                  <c:v>17.551767999999999</c:v>
                </c:pt>
                <c:pt idx="79076">
                  <c:v>17.546862000000001</c:v>
                </c:pt>
                <c:pt idx="79077">
                  <c:v>17.549077</c:v>
                </c:pt>
                <c:pt idx="79078">
                  <c:v>17.554262999999999</c:v>
                </c:pt>
                <c:pt idx="79079">
                  <c:v>17.552743</c:v>
                </c:pt>
                <c:pt idx="79080">
                  <c:v>17.549206999999999</c:v>
                </c:pt>
                <c:pt idx="79081">
                  <c:v>17.549852999999999</c:v>
                </c:pt>
                <c:pt idx="79082">
                  <c:v>17.551635000000001</c:v>
                </c:pt>
                <c:pt idx="79083">
                  <c:v>17.549529</c:v>
                </c:pt>
                <c:pt idx="79084">
                  <c:v>17.549862000000001</c:v>
                </c:pt>
                <c:pt idx="79085">
                  <c:v>17.555454000000001</c:v>
                </c:pt>
                <c:pt idx="79086">
                  <c:v>17.556222999999999</c:v>
                </c:pt>
                <c:pt idx="79087">
                  <c:v>17.553795999999998</c:v>
                </c:pt>
                <c:pt idx="79088">
                  <c:v>17.557105</c:v>
                </c:pt>
                <c:pt idx="79089">
                  <c:v>17.557032</c:v>
                </c:pt>
                <c:pt idx="79090">
                  <c:v>17.551362999999998</c:v>
                </c:pt>
                <c:pt idx="79091">
                  <c:v>17.549828999999999</c:v>
                </c:pt>
                <c:pt idx="79092">
                  <c:v>17.552195000000001</c:v>
                </c:pt>
                <c:pt idx="79093">
                  <c:v>17.553674000000001</c:v>
                </c:pt>
                <c:pt idx="79094">
                  <c:v>17.55498</c:v>
                </c:pt>
                <c:pt idx="79095">
                  <c:v>17.553384999999999</c:v>
                </c:pt>
                <c:pt idx="79096">
                  <c:v>17.552320999999999</c:v>
                </c:pt>
                <c:pt idx="79097">
                  <c:v>17.556813999999999</c:v>
                </c:pt>
                <c:pt idx="79098">
                  <c:v>17.557286999999999</c:v>
                </c:pt>
                <c:pt idx="79099">
                  <c:v>17.556943</c:v>
                </c:pt>
                <c:pt idx="79100">
                  <c:v>17.560828000000001</c:v>
                </c:pt>
                <c:pt idx="79101">
                  <c:v>17.557437</c:v>
                </c:pt>
                <c:pt idx="79102">
                  <c:v>17.553377999999999</c:v>
                </c:pt>
                <c:pt idx="79103">
                  <c:v>17.557891000000001</c:v>
                </c:pt>
                <c:pt idx="79104">
                  <c:v>17.562235999999999</c:v>
                </c:pt>
                <c:pt idx="79105">
                  <c:v>17.563872</c:v>
                </c:pt>
                <c:pt idx="79106">
                  <c:v>17.56625</c:v>
                </c:pt>
                <c:pt idx="79107">
                  <c:v>17.565227</c:v>
                </c:pt>
                <c:pt idx="79108">
                  <c:v>17.559716000000002</c:v>
                </c:pt>
                <c:pt idx="79109">
                  <c:v>17.558335</c:v>
                </c:pt>
                <c:pt idx="79110">
                  <c:v>17.559985999999999</c:v>
                </c:pt>
                <c:pt idx="79111">
                  <c:v>17.557915999999999</c:v>
                </c:pt>
                <c:pt idx="79112">
                  <c:v>17.556173999999999</c:v>
                </c:pt>
                <c:pt idx="79113">
                  <c:v>17.558927000000001</c:v>
                </c:pt>
                <c:pt idx="79114">
                  <c:v>17.562313</c:v>
                </c:pt>
                <c:pt idx="79115">
                  <c:v>17.563879</c:v>
                </c:pt>
                <c:pt idx="79116">
                  <c:v>17.563106999999999</c:v>
                </c:pt>
                <c:pt idx="79117">
                  <c:v>17.564108000000001</c:v>
                </c:pt>
                <c:pt idx="79118">
                  <c:v>17.567219999999999</c:v>
                </c:pt>
                <c:pt idx="79119">
                  <c:v>17.563863000000001</c:v>
                </c:pt>
                <c:pt idx="79120">
                  <c:v>17.560549999999999</c:v>
                </c:pt>
                <c:pt idx="79121">
                  <c:v>17.563886</c:v>
                </c:pt>
                <c:pt idx="79122">
                  <c:v>17.563955</c:v>
                </c:pt>
                <c:pt idx="79123">
                  <c:v>17.562429999999999</c:v>
                </c:pt>
                <c:pt idx="79124">
                  <c:v>17.564095999999999</c:v>
                </c:pt>
                <c:pt idx="79125">
                  <c:v>17.564892</c:v>
                </c:pt>
                <c:pt idx="79126">
                  <c:v>17.567055</c:v>
                </c:pt>
                <c:pt idx="79127">
                  <c:v>17.568021999999999</c:v>
                </c:pt>
                <c:pt idx="79128">
                  <c:v>17.562360999999999</c:v>
                </c:pt>
                <c:pt idx="79129">
                  <c:v>17.559431</c:v>
                </c:pt>
                <c:pt idx="79130">
                  <c:v>17.561002999999999</c:v>
                </c:pt>
                <c:pt idx="79131">
                  <c:v>17.562474000000002</c:v>
                </c:pt>
                <c:pt idx="79132">
                  <c:v>17.565246999999999</c:v>
                </c:pt>
                <c:pt idx="79133">
                  <c:v>17.566641000000001</c:v>
                </c:pt>
                <c:pt idx="79134">
                  <c:v>17.565836000000001</c:v>
                </c:pt>
                <c:pt idx="79135">
                  <c:v>17.569075000000002</c:v>
                </c:pt>
                <c:pt idx="79136">
                  <c:v>17.570822</c:v>
                </c:pt>
                <c:pt idx="79137">
                  <c:v>17.566299000000001</c:v>
                </c:pt>
                <c:pt idx="79138">
                  <c:v>17.565555</c:v>
                </c:pt>
                <c:pt idx="79139">
                  <c:v>17.567549</c:v>
                </c:pt>
                <c:pt idx="79140">
                  <c:v>17.568864000000001</c:v>
                </c:pt>
                <c:pt idx="79141">
                  <c:v>17.569016000000001</c:v>
                </c:pt>
                <c:pt idx="79142">
                  <c:v>17.565999000000001</c:v>
                </c:pt>
                <c:pt idx="79143">
                  <c:v>17.564263</c:v>
                </c:pt>
                <c:pt idx="79144">
                  <c:v>17.566898999999999</c:v>
                </c:pt>
                <c:pt idx="79145">
                  <c:v>17.566759000000001</c:v>
                </c:pt>
                <c:pt idx="79146">
                  <c:v>17.563904999999998</c:v>
                </c:pt>
                <c:pt idx="79147">
                  <c:v>17.565370999999999</c:v>
                </c:pt>
                <c:pt idx="79148">
                  <c:v>17.568753999999998</c:v>
                </c:pt>
                <c:pt idx="79149">
                  <c:v>17.567097</c:v>
                </c:pt>
                <c:pt idx="79150">
                  <c:v>17.563251000000001</c:v>
                </c:pt>
                <c:pt idx="79151">
                  <c:v>17.566398</c:v>
                </c:pt>
                <c:pt idx="79152">
                  <c:v>17.570170000000001</c:v>
                </c:pt>
                <c:pt idx="79153">
                  <c:v>17.565913999999999</c:v>
                </c:pt>
                <c:pt idx="79154">
                  <c:v>17.563412</c:v>
                </c:pt>
                <c:pt idx="79155">
                  <c:v>17.571055000000001</c:v>
                </c:pt>
                <c:pt idx="79156">
                  <c:v>17.576606000000002</c:v>
                </c:pt>
                <c:pt idx="79157">
                  <c:v>17.578624000000001</c:v>
                </c:pt>
                <c:pt idx="79158">
                  <c:v>17.576646</c:v>
                </c:pt>
                <c:pt idx="79159">
                  <c:v>17.57403</c:v>
                </c:pt>
                <c:pt idx="79160">
                  <c:v>17.581495</c:v>
                </c:pt>
                <c:pt idx="79161">
                  <c:v>17.585077999999999</c:v>
                </c:pt>
                <c:pt idx="79162">
                  <c:v>17.579153000000002</c:v>
                </c:pt>
                <c:pt idx="79163">
                  <c:v>17.581848999999998</c:v>
                </c:pt>
                <c:pt idx="79164">
                  <c:v>17.586016000000001</c:v>
                </c:pt>
                <c:pt idx="79165">
                  <c:v>17.580987</c:v>
                </c:pt>
                <c:pt idx="79166">
                  <c:v>17.576855999999999</c:v>
                </c:pt>
                <c:pt idx="79167">
                  <c:v>17.575828000000001</c:v>
                </c:pt>
                <c:pt idx="79168">
                  <c:v>17.575676000000001</c:v>
                </c:pt>
                <c:pt idx="79169">
                  <c:v>17.577902999999999</c:v>
                </c:pt>
                <c:pt idx="79170">
                  <c:v>17.577666000000001</c:v>
                </c:pt>
                <c:pt idx="79171">
                  <c:v>17.574797</c:v>
                </c:pt>
                <c:pt idx="79172">
                  <c:v>17.574216</c:v>
                </c:pt>
                <c:pt idx="79173">
                  <c:v>17.577439999999999</c:v>
                </c:pt>
                <c:pt idx="79174">
                  <c:v>17.579308999999999</c:v>
                </c:pt>
                <c:pt idx="79175">
                  <c:v>17.57413</c:v>
                </c:pt>
                <c:pt idx="79176">
                  <c:v>17.571304999999999</c:v>
                </c:pt>
                <c:pt idx="79177">
                  <c:v>17.574973</c:v>
                </c:pt>
                <c:pt idx="79178">
                  <c:v>17.576249000000001</c:v>
                </c:pt>
                <c:pt idx="79179">
                  <c:v>17.575385000000001</c:v>
                </c:pt>
                <c:pt idx="79180">
                  <c:v>17.575951</c:v>
                </c:pt>
                <c:pt idx="79181">
                  <c:v>17.573212000000002</c:v>
                </c:pt>
                <c:pt idx="79182">
                  <c:v>17.574369000000001</c:v>
                </c:pt>
                <c:pt idx="79183">
                  <c:v>17.577559999999998</c:v>
                </c:pt>
                <c:pt idx="79184">
                  <c:v>17.57715</c:v>
                </c:pt>
                <c:pt idx="79185">
                  <c:v>17.577487999999999</c:v>
                </c:pt>
                <c:pt idx="79186">
                  <c:v>17.576862999999999</c:v>
                </c:pt>
                <c:pt idx="79187">
                  <c:v>17.575379999999999</c:v>
                </c:pt>
                <c:pt idx="79188">
                  <c:v>17.577437</c:v>
                </c:pt>
                <c:pt idx="79189">
                  <c:v>17.579055</c:v>
                </c:pt>
                <c:pt idx="79190">
                  <c:v>17.579547000000002</c:v>
                </c:pt>
                <c:pt idx="79191">
                  <c:v>17.583338000000001</c:v>
                </c:pt>
                <c:pt idx="79192">
                  <c:v>17.583674999999999</c:v>
                </c:pt>
                <c:pt idx="79193">
                  <c:v>17.580196000000001</c:v>
                </c:pt>
                <c:pt idx="79194">
                  <c:v>17.582927000000002</c:v>
                </c:pt>
                <c:pt idx="79195">
                  <c:v>17.583044999999998</c:v>
                </c:pt>
                <c:pt idx="79196">
                  <c:v>17.575883000000001</c:v>
                </c:pt>
                <c:pt idx="79197">
                  <c:v>17.579217</c:v>
                </c:pt>
                <c:pt idx="79198">
                  <c:v>17.584942000000002</c:v>
                </c:pt>
                <c:pt idx="79199">
                  <c:v>17.581838999999999</c:v>
                </c:pt>
                <c:pt idx="79200">
                  <c:v>17.581122000000001</c:v>
                </c:pt>
                <c:pt idx="79201">
                  <c:v>17.582910999999999</c:v>
                </c:pt>
                <c:pt idx="79202">
                  <c:v>17.582602999999999</c:v>
                </c:pt>
                <c:pt idx="79203">
                  <c:v>17.582075</c:v>
                </c:pt>
                <c:pt idx="79204">
                  <c:v>17.582948999999999</c:v>
                </c:pt>
                <c:pt idx="79205">
                  <c:v>17.580991999999998</c:v>
                </c:pt>
                <c:pt idx="79206">
                  <c:v>17.579677</c:v>
                </c:pt>
                <c:pt idx="79207">
                  <c:v>17.583005</c:v>
                </c:pt>
                <c:pt idx="79208">
                  <c:v>17.582916999999998</c:v>
                </c:pt>
                <c:pt idx="79209">
                  <c:v>17.580898000000001</c:v>
                </c:pt>
                <c:pt idx="79210">
                  <c:v>17.580196999999998</c:v>
                </c:pt>
                <c:pt idx="79211">
                  <c:v>17.577362000000001</c:v>
                </c:pt>
                <c:pt idx="79212">
                  <c:v>17.577476999999998</c:v>
                </c:pt>
                <c:pt idx="79213">
                  <c:v>17.581845000000001</c:v>
                </c:pt>
                <c:pt idx="79214">
                  <c:v>17.583492</c:v>
                </c:pt>
                <c:pt idx="79215">
                  <c:v>17.581813</c:v>
                </c:pt>
                <c:pt idx="79216">
                  <c:v>17.584311</c:v>
                </c:pt>
                <c:pt idx="79217">
                  <c:v>17.587519</c:v>
                </c:pt>
                <c:pt idx="79218">
                  <c:v>17.583864999999999</c:v>
                </c:pt>
                <c:pt idx="79219">
                  <c:v>17.582087000000001</c:v>
                </c:pt>
                <c:pt idx="79220">
                  <c:v>17.585925</c:v>
                </c:pt>
                <c:pt idx="79221">
                  <c:v>17.585951999999999</c:v>
                </c:pt>
                <c:pt idx="79222">
                  <c:v>17.583770999999999</c:v>
                </c:pt>
                <c:pt idx="79223">
                  <c:v>17.587008000000001</c:v>
                </c:pt>
                <c:pt idx="79224">
                  <c:v>17.590647000000001</c:v>
                </c:pt>
                <c:pt idx="79225">
                  <c:v>17.589963999999998</c:v>
                </c:pt>
                <c:pt idx="79226">
                  <c:v>17.589929000000001</c:v>
                </c:pt>
                <c:pt idx="79227">
                  <c:v>17.588239000000002</c:v>
                </c:pt>
                <c:pt idx="79228">
                  <c:v>17.585728</c:v>
                </c:pt>
                <c:pt idx="79229">
                  <c:v>17.590199999999999</c:v>
                </c:pt>
                <c:pt idx="79230">
                  <c:v>17.592248000000001</c:v>
                </c:pt>
                <c:pt idx="79231">
                  <c:v>17.591189</c:v>
                </c:pt>
                <c:pt idx="79232">
                  <c:v>17.595457</c:v>
                </c:pt>
                <c:pt idx="79233">
                  <c:v>17.597567000000002</c:v>
                </c:pt>
                <c:pt idx="79234">
                  <c:v>17.593281000000001</c:v>
                </c:pt>
                <c:pt idx="79235">
                  <c:v>17.591113</c:v>
                </c:pt>
                <c:pt idx="79236">
                  <c:v>17.593554999999999</c:v>
                </c:pt>
                <c:pt idx="79237">
                  <c:v>17.596968</c:v>
                </c:pt>
                <c:pt idx="79238">
                  <c:v>17.595112</c:v>
                </c:pt>
                <c:pt idx="79239">
                  <c:v>17.592853000000002</c:v>
                </c:pt>
                <c:pt idx="79240">
                  <c:v>17.597086999999998</c:v>
                </c:pt>
                <c:pt idx="79241">
                  <c:v>17.597166000000001</c:v>
                </c:pt>
                <c:pt idx="79242">
                  <c:v>17.592265999999999</c:v>
                </c:pt>
                <c:pt idx="79243">
                  <c:v>17.591277999999999</c:v>
                </c:pt>
                <c:pt idx="79244">
                  <c:v>17.592538000000001</c:v>
                </c:pt>
                <c:pt idx="79245">
                  <c:v>17.593233000000001</c:v>
                </c:pt>
                <c:pt idx="79246">
                  <c:v>17.595023999999999</c:v>
                </c:pt>
                <c:pt idx="79247">
                  <c:v>17.595527000000001</c:v>
                </c:pt>
                <c:pt idx="79248">
                  <c:v>17.596841999999999</c:v>
                </c:pt>
                <c:pt idx="79249">
                  <c:v>17.599088999999999</c:v>
                </c:pt>
                <c:pt idx="79250">
                  <c:v>17.595628999999999</c:v>
                </c:pt>
                <c:pt idx="79251">
                  <c:v>17.594218000000001</c:v>
                </c:pt>
                <c:pt idx="79252">
                  <c:v>17.597287000000001</c:v>
                </c:pt>
                <c:pt idx="79253">
                  <c:v>17.593805</c:v>
                </c:pt>
                <c:pt idx="79254">
                  <c:v>17.594570000000001</c:v>
                </c:pt>
                <c:pt idx="79255">
                  <c:v>17.603366000000001</c:v>
                </c:pt>
                <c:pt idx="79256">
                  <c:v>17.603542000000001</c:v>
                </c:pt>
                <c:pt idx="79257">
                  <c:v>17.594059000000001</c:v>
                </c:pt>
                <c:pt idx="79258">
                  <c:v>17.592542999999999</c:v>
                </c:pt>
                <c:pt idx="79259">
                  <c:v>17.59694</c:v>
                </c:pt>
                <c:pt idx="79260">
                  <c:v>17.595724000000001</c:v>
                </c:pt>
                <c:pt idx="79261">
                  <c:v>17.594401999999999</c:v>
                </c:pt>
                <c:pt idx="79262">
                  <c:v>17.597367999999999</c:v>
                </c:pt>
                <c:pt idx="79263">
                  <c:v>17.596124</c:v>
                </c:pt>
                <c:pt idx="79264">
                  <c:v>17.594314000000001</c:v>
                </c:pt>
                <c:pt idx="79265">
                  <c:v>17.594398000000002</c:v>
                </c:pt>
                <c:pt idx="79266">
                  <c:v>17.590305000000001</c:v>
                </c:pt>
                <c:pt idx="79267">
                  <c:v>17.591775999999999</c:v>
                </c:pt>
                <c:pt idx="79268">
                  <c:v>17.598839000000002</c:v>
                </c:pt>
                <c:pt idx="79269">
                  <c:v>17.599045</c:v>
                </c:pt>
                <c:pt idx="79270">
                  <c:v>17.598783000000001</c:v>
                </c:pt>
                <c:pt idx="79271">
                  <c:v>17.600926000000001</c:v>
                </c:pt>
                <c:pt idx="79272">
                  <c:v>17.602236000000001</c:v>
                </c:pt>
                <c:pt idx="79273">
                  <c:v>17.600680000000001</c:v>
                </c:pt>
                <c:pt idx="79274">
                  <c:v>17.600660999999999</c:v>
                </c:pt>
                <c:pt idx="79275">
                  <c:v>17.604013999999999</c:v>
                </c:pt>
                <c:pt idx="79276">
                  <c:v>17.606351</c:v>
                </c:pt>
                <c:pt idx="79277">
                  <c:v>17.612058999999999</c:v>
                </c:pt>
                <c:pt idx="79278">
                  <c:v>17.613831999999999</c:v>
                </c:pt>
                <c:pt idx="79279">
                  <c:v>17.609731</c:v>
                </c:pt>
                <c:pt idx="79280">
                  <c:v>17.612470999999999</c:v>
                </c:pt>
                <c:pt idx="79281">
                  <c:v>17.613806</c:v>
                </c:pt>
                <c:pt idx="79282">
                  <c:v>17.609038999999999</c:v>
                </c:pt>
                <c:pt idx="79283">
                  <c:v>17.610907999999998</c:v>
                </c:pt>
                <c:pt idx="79284">
                  <c:v>17.615651</c:v>
                </c:pt>
                <c:pt idx="79285">
                  <c:v>17.614796999999999</c:v>
                </c:pt>
                <c:pt idx="79286">
                  <c:v>17.614744999999999</c:v>
                </c:pt>
                <c:pt idx="79287">
                  <c:v>17.619985</c:v>
                </c:pt>
                <c:pt idx="79288">
                  <c:v>17.620307</c:v>
                </c:pt>
                <c:pt idx="79289">
                  <c:v>17.613254999999999</c:v>
                </c:pt>
                <c:pt idx="79290">
                  <c:v>17.613244000000002</c:v>
                </c:pt>
                <c:pt idx="79291">
                  <c:v>17.616596000000001</c:v>
                </c:pt>
                <c:pt idx="79292">
                  <c:v>17.614087999999999</c:v>
                </c:pt>
                <c:pt idx="79293">
                  <c:v>17.613166</c:v>
                </c:pt>
                <c:pt idx="79294">
                  <c:v>17.613657</c:v>
                </c:pt>
                <c:pt idx="79295">
                  <c:v>17.611325999999998</c:v>
                </c:pt>
                <c:pt idx="79296">
                  <c:v>17.612673999999998</c:v>
                </c:pt>
                <c:pt idx="79297">
                  <c:v>17.612145000000002</c:v>
                </c:pt>
                <c:pt idx="79298">
                  <c:v>17.609874000000001</c:v>
                </c:pt>
                <c:pt idx="79299">
                  <c:v>17.609938</c:v>
                </c:pt>
                <c:pt idx="79300">
                  <c:v>17.609344</c:v>
                </c:pt>
                <c:pt idx="79301">
                  <c:v>17.609991999999998</c:v>
                </c:pt>
                <c:pt idx="79302">
                  <c:v>17.610233999999998</c:v>
                </c:pt>
                <c:pt idx="79303">
                  <c:v>17.612110000000001</c:v>
                </c:pt>
                <c:pt idx="79304">
                  <c:v>17.612051000000001</c:v>
                </c:pt>
                <c:pt idx="79305">
                  <c:v>17.607285999999998</c:v>
                </c:pt>
                <c:pt idx="79306">
                  <c:v>17.606589</c:v>
                </c:pt>
                <c:pt idx="79307">
                  <c:v>17.607624999999999</c:v>
                </c:pt>
                <c:pt idx="79308">
                  <c:v>17.607745000000001</c:v>
                </c:pt>
                <c:pt idx="79309">
                  <c:v>17.608898</c:v>
                </c:pt>
                <c:pt idx="79310">
                  <c:v>17.611246999999999</c:v>
                </c:pt>
                <c:pt idx="79311">
                  <c:v>17.611573</c:v>
                </c:pt>
                <c:pt idx="79312">
                  <c:v>17.60735</c:v>
                </c:pt>
                <c:pt idx="79313">
                  <c:v>17.607662000000001</c:v>
                </c:pt>
                <c:pt idx="79314">
                  <c:v>17.613019999999999</c:v>
                </c:pt>
                <c:pt idx="79315">
                  <c:v>17.61149</c:v>
                </c:pt>
                <c:pt idx="79316">
                  <c:v>17.608937000000001</c:v>
                </c:pt>
                <c:pt idx="79317">
                  <c:v>17.609390000000001</c:v>
                </c:pt>
                <c:pt idx="79318">
                  <c:v>17.606221000000001</c:v>
                </c:pt>
                <c:pt idx="79319">
                  <c:v>17.606255999999998</c:v>
                </c:pt>
                <c:pt idx="79320">
                  <c:v>17.609003999999999</c:v>
                </c:pt>
                <c:pt idx="79321">
                  <c:v>17.609908000000001</c:v>
                </c:pt>
                <c:pt idx="79322">
                  <c:v>17.612676</c:v>
                </c:pt>
                <c:pt idx="79323">
                  <c:v>17.614149000000001</c:v>
                </c:pt>
                <c:pt idx="79324">
                  <c:v>17.613257999999998</c:v>
                </c:pt>
                <c:pt idx="79325">
                  <c:v>17.614205999999999</c:v>
                </c:pt>
                <c:pt idx="79326">
                  <c:v>17.617695000000001</c:v>
                </c:pt>
                <c:pt idx="79327">
                  <c:v>17.617158</c:v>
                </c:pt>
                <c:pt idx="79328">
                  <c:v>17.618233</c:v>
                </c:pt>
                <c:pt idx="79329">
                  <c:v>17.620564999999999</c:v>
                </c:pt>
                <c:pt idx="79330">
                  <c:v>17.621675</c:v>
                </c:pt>
                <c:pt idx="79331">
                  <c:v>17.622228</c:v>
                </c:pt>
                <c:pt idx="79332">
                  <c:v>17.618634</c:v>
                </c:pt>
                <c:pt idx="79333">
                  <c:v>17.616275999999999</c:v>
                </c:pt>
                <c:pt idx="79334">
                  <c:v>17.61788</c:v>
                </c:pt>
                <c:pt idx="79335">
                  <c:v>17.617324</c:v>
                </c:pt>
                <c:pt idx="79336">
                  <c:v>17.617668999999999</c:v>
                </c:pt>
                <c:pt idx="79337">
                  <c:v>17.616551000000001</c:v>
                </c:pt>
                <c:pt idx="79338">
                  <c:v>17.613202000000001</c:v>
                </c:pt>
                <c:pt idx="79339">
                  <c:v>17.616540000000001</c:v>
                </c:pt>
                <c:pt idx="79340">
                  <c:v>17.619564</c:v>
                </c:pt>
                <c:pt idx="79341">
                  <c:v>17.615960999999999</c:v>
                </c:pt>
                <c:pt idx="79342">
                  <c:v>17.615065999999999</c:v>
                </c:pt>
                <c:pt idx="79343">
                  <c:v>17.616385999999999</c:v>
                </c:pt>
                <c:pt idx="79344">
                  <c:v>17.619226999999999</c:v>
                </c:pt>
                <c:pt idx="79345">
                  <c:v>17.624727</c:v>
                </c:pt>
                <c:pt idx="79346">
                  <c:v>17.622889000000001</c:v>
                </c:pt>
                <c:pt idx="79347">
                  <c:v>17.617374999999999</c:v>
                </c:pt>
                <c:pt idx="79348">
                  <c:v>17.620479</c:v>
                </c:pt>
                <c:pt idx="79349">
                  <c:v>17.626338000000001</c:v>
                </c:pt>
                <c:pt idx="79350">
                  <c:v>17.626785000000002</c:v>
                </c:pt>
                <c:pt idx="79351">
                  <c:v>17.624654</c:v>
                </c:pt>
                <c:pt idx="79352">
                  <c:v>17.625253000000001</c:v>
                </c:pt>
                <c:pt idx="79353">
                  <c:v>17.624348000000001</c:v>
                </c:pt>
                <c:pt idx="79354">
                  <c:v>17.620519000000002</c:v>
                </c:pt>
                <c:pt idx="79355">
                  <c:v>17.621226</c:v>
                </c:pt>
                <c:pt idx="79356">
                  <c:v>17.625162</c:v>
                </c:pt>
                <c:pt idx="79357">
                  <c:v>17.624866000000001</c:v>
                </c:pt>
                <c:pt idx="79358">
                  <c:v>17.623768999999999</c:v>
                </c:pt>
                <c:pt idx="79359">
                  <c:v>17.625015000000001</c:v>
                </c:pt>
                <c:pt idx="79360">
                  <c:v>17.627572000000001</c:v>
                </c:pt>
                <c:pt idx="79361">
                  <c:v>17.627886</c:v>
                </c:pt>
                <c:pt idx="79362">
                  <c:v>17.626664000000002</c:v>
                </c:pt>
                <c:pt idx="79363">
                  <c:v>17.626031000000001</c:v>
                </c:pt>
                <c:pt idx="79364">
                  <c:v>17.624715999999999</c:v>
                </c:pt>
                <c:pt idx="79365">
                  <c:v>17.620723000000002</c:v>
                </c:pt>
                <c:pt idx="79366">
                  <c:v>17.619685</c:v>
                </c:pt>
                <c:pt idx="79367">
                  <c:v>17.624866999999998</c:v>
                </c:pt>
                <c:pt idx="79368">
                  <c:v>17.628443000000001</c:v>
                </c:pt>
                <c:pt idx="79369">
                  <c:v>17.627981999999999</c:v>
                </c:pt>
                <c:pt idx="79370">
                  <c:v>17.626973</c:v>
                </c:pt>
                <c:pt idx="79371">
                  <c:v>17.627783000000001</c:v>
                </c:pt>
                <c:pt idx="79372">
                  <c:v>17.629283999999998</c:v>
                </c:pt>
                <c:pt idx="79373">
                  <c:v>17.629066000000002</c:v>
                </c:pt>
                <c:pt idx="79374">
                  <c:v>17.629556999999998</c:v>
                </c:pt>
                <c:pt idx="79375">
                  <c:v>17.631665000000002</c:v>
                </c:pt>
                <c:pt idx="79376">
                  <c:v>17.630375000000001</c:v>
                </c:pt>
                <c:pt idx="79377">
                  <c:v>17.622577</c:v>
                </c:pt>
                <c:pt idx="79378">
                  <c:v>17.619599999999998</c:v>
                </c:pt>
                <c:pt idx="79379">
                  <c:v>17.622937</c:v>
                </c:pt>
                <c:pt idx="79380">
                  <c:v>17.625879000000001</c:v>
                </c:pt>
                <c:pt idx="79381">
                  <c:v>17.628378999999999</c:v>
                </c:pt>
                <c:pt idx="79382">
                  <c:v>17.630521999999999</c:v>
                </c:pt>
                <c:pt idx="79383">
                  <c:v>17.629367999999999</c:v>
                </c:pt>
                <c:pt idx="79384">
                  <c:v>17.629097000000002</c:v>
                </c:pt>
                <c:pt idx="79385">
                  <c:v>17.630189000000001</c:v>
                </c:pt>
                <c:pt idx="79386">
                  <c:v>17.627839999999999</c:v>
                </c:pt>
                <c:pt idx="79387">
                  <c:v>17.625567</c:v>
                </c:pt>
                <c:pt idx="79388">
                  <c:v>17.628544999999999</c:v>
                </c:pt>
                <c:pt idx="79389">
                  <c:v>17.632089000000001</c:v>
                </c:pt>
                <c:pt idx="79390">
                  <c:v>17.629991</c:v>
                </c:pt>
                <c:pt idx="79391">
                  <c:v>17.628401</c:v>
                </c:pt>
                <c:pt idx="79392">
                  <c:v>17.631401</c:v>
                </c:pt>
                <c:pt idx="79393">
                  <c:v>17.632477000000002</c:v>
                </c:pt>
                <c:pt idx="79394">
                  <c:v>17.630175000000001</c:v>
                </c:pt>
                <c:pt idx="79395">
                  <c:v>17.628648999999999</c:v>
                </c:pt>
                <c:pt idx="79396">
                  <c:v>17.631152</c:v>
                </c:pt>
                <c:pt idx="79397">
                  <c:v>17.633338999999999</c:v>
                </c:pt>
                <c:pt idx="79398">
                  <c:v>17.631830999999998</c:v>
                </c:pt>
                <c:pt idx="79399">
                  <c:v>17.632417</c:v>
                </c:pt>
                <c:pt idx="79400">
                  <c:v>17.634941000000001</c:v>
                </c:pt>
                <c:pt idx="79401">
                  <c:v>17.639778</c:v>
                </c:pt>
                <c:pt idx="79402">
                  <c:v>17.643453999999998</c:v>
                </c:pt>
                <c:pt idx="79403">
                  <c:v>17.635421000000001</c:v>
                </c:pt>
                <c:pt idx="79404">
                  <c:v>17.631412999999998</c:v>
                </c:pt>
                <c:pt idx="79405">
                  <c:v>17.639420000000001</c:v>
                </c:pt>
                <c:pt idx="79406">
                  <c:v>17.641045999999999</c:v>
                </c:pt>
                <c:pt idx="79407">
                  <c:v>17.63796</c:v>
                </c:pt>
                <c:pt idx="79408">
                  <c:v>17.639382999999999</c:v>
                </c:pt>
                <c:pt idx="79409">
                  <c:v>17.637364999999999</c:v>
                </c:pt>
                <c:pt idx="79410">
                  <c:v>17.633375999999998</c:v>
                </c:pt>
                <c:pt idx="79411">
                  <c:v>17.634229999999999</c:v>
                </c:pt>
                <c:pt idx="79412">
                  <c:v>17.635504000000001</c:v>
                </c:pt>
                <c:pt idx="79413">
                  <c:v>17.635764000000002</c:v>
                </c:pt>
                <c:pt idx="79414">
                  <c:v>17.640297</c:v>
                </c:pt>
                <c:pt idx="79415">
                  <c:v>17.641203999999998</c:v>
                </c:pt>
                <c:pt idx="79416">
                  <c:v>17.634606999999999</c:v>
                </c:pt>
                <c:pt idx="79417">
                  <c:v>17.634360000000001</c:v>
                </c:pt>
                <c:pt idx="79418">
                  <c:v>17.642600999999999</c:v>
                </c:pt>
                <c:pt idx="79419">
                  <c:v>17.643184000000002</c:v>
                </c:pt>
                <c:pt idx="79420">
                  <c:v>17.636661</c:v>
                </c:pt>
                <c:pt idx="79421">
                  <c:v>17.636299000000001</c:v>
                </c:pt>
                <c:pt idx="79422">
                  <c:v>17.638978000000002</c:v>
                </c:pt>
                <c:pt idx="79423">
                  <c:v>17.639925000000002</c:v>
                </c:pt>
                <c:pt idx="79424">
                  <c:v>17.644742999999998</c:v>
                </c:pt>
                <c:pt idx="79425">
                  <c:v>17.645318</c:v>
                </c:pt>
                <c:pt idx="79426">
                  <c:v>17.639942999999999</c:v>
                </c:pt>
                <c:pt idx="79427">
                  <c:v>17.637474000000001</c:v>
                </c:pt>
                <c:pt idx="79428">
                  <c:v>17.638959</c:v>
                </c:pt>
                <c:pt idx="79429">
                  <c:v>17.639011</c:v>
                </c:pt>
                <c:pt idx="79430">
                  <c:v>17.638307999999999</c:v>
                </c:pt>
                <c:pt idx="79431">
                  <c:v>17.641283999999999</c:v>
                </c:pt>
                <c:pt idx="79432">
                  <c:v>17.642240000000001</c:v>
                </c:pt>
                <c:pt idx="79433">
                  <c:v>17.639254000000001</c:v>
                </c:pt>
                <c:pt idx="79434">
                  <c:v>17.640318000000001</c:v>
                </c:pt>
                <c:pt idx="79435">
                  <c:v>17.642177</c:v>
                </c:pt>
                <c:pt idx="79436">
                  <c:v>17.641863000000001</c:v>
                </c:pt>
                <c:pt idx="79437">
                  <c:v>17.642555000000002</c:v>
                </c:pt>
                <c:pt idx="79438">
                  <c:v>17.646291999999999</c:v>
                </c:pt>
                <c:pt idx="79439">
                  <c:v>17.646197000000001</c:v>
                </c:pt>
                <c:pt idx="79440">
                  <c:v>17.642174000000001</c:v>
                </c:pt>
                <c:pt idx="79441">
                  <c:v>17.644786</c:v>
                </c:pt>
                <c:pt idx="79442">
                  <c:v>17.646635</c:v>
                </c:pt>
                <c:pt idx="79443">
                  <c:v>17.644396</c:v>
                </c:pt>
                <c:pt idx="79444">
                  <c:v>17.646145000000001</c:v>
                </c:pt>
                <c:pt idx="79445">
                  <c:v>17.646101999999999</c:v>
                </c:pt>
                <c:pt idx="79446">
                  <c:v>17.644680999999999</c:v>
                </c:pt>
                <c:pt idx="79447">
                  <c:v>17.645007</c:v>
                </c:pt>
                <c:pt idx="79448">
                  <c:v>17.643995</c:v>
                </c:pt>
                <c:pt idx="79449">
                  <c:v>17.644527</c:v>
                </c:pt>
                <c:pt idx="79450">
                  <c:v>17.645489999999999</c:v>
                </c:pt>
                <c:pt idx="79451">
                  <c:v>17.642683000000002</c:v>
                </c:pt>
                <c:pt idx="79452">
                  <c:v>17.642137000000002</c:v>
                </c:pt>
                <c:pt idx="79453">
                  <c:v>17.642610999999999</c:v>
                </c:pt>
                <c:pt idx="79454">
                  <c:v>17.644673999999998</c:v>
                </c:pt>
                <c:pt idx="79455">
                  <c:v>17.649222000000002</c:v>
                </c:pt>
                <c:pt idx="79456">
                  <c:v>17.649985999999998</c:v>
                </c:pt>
                <c:pt idx="79457">
                  <c:v>17.647783</c:v>
                </c:pt>
                <c:pt idx="79458">
                  <c:v>17.647686</c:v>
                </c:pt>
                <c:pt idx="79459">
                  <c:v>17.648330000000001</c:v>
                </c:pt>
                <c:pt idx="79460">
                  <c:v>17.647095</c:v>
                </c:pt>
                <c:pt idx="79461">
                  <c:v>17.645924999999998</c:v>
                </c:pt>
                <c:pt idx="79462">
                  <c:v>17.643578999999999</c:v>
                </c:pt>
                <c:pt idx="79463">
                  <c:v>17.640899000000001</c:v>
                </c:pt>
                <c:pt idx="79464">
                  <c:v>17.640557999999999</c:v>
                </c:pt>
                <c:pt idx="79465">
                  <c:v>17.643068</c:v>
                </c:pt>
                <c:pt idx="79466">
                  <c:v>17.645783000000002</c:v>
                </c:pt>
                <c:pt idx="79467">
                  <c:v>17.647786</c:v>
                </c:pt>
                <c:pt idx="79468">
                  <c:v>17.648506000000001</c:v>
                </c:pt>
                <c:pt idx="79469">
                  <c:v>17.646552</c:v>
                </c:pt>
                <c:pt idx="79470">
                  <c:v>17.646678999999999</c:v>
                </c:pt>
                <c:pt idx="79471">
                  <c:v>17.648900000000001</c:v>
                </c:pt>
                <c:pt idx="79472">
                  <c:v>17.651036000000001</c:v>
                </c:pt>
                <c:pt idx="79473">
                  <c:v>17.653002000000001</c:v>
                </c:pt>
                <c:pt idx="79474">
                  <c:v>17.655850999999998</c:v>
                </c:pt>
                <c:pt idx="79475">
                  <c:v>17.656289000000001</c:v>
                </c:pt>
                <c:pt idx="79476">
                  <c:v>17.654017</c:v>
                </c:pt>
                <c:pt idx="79477">
                  <c:v>17.654831999999999</c:v>
                </c:pt>
                <c:pt idx="79478">
                  <c:v>17.657073</c:v>
                </c:pt>
                <c:pt idx="79479">
                  <c:v>17.659255999999999</c:v>
                </c:pt>
                <c:pt idx="79480">
                  <c:v>17.662462999999999</c:v>
                </c:pt>
                <c:pt idx="79481">
                  <c:v>17.662393000000002</c:v>
                </c:pt>
                <c:pt idx="79482">
                  <c:v>17.659537</c:v>
                </c:pt>
                <c:pt idx="79483">
                  <c:v>17.657961</c:v>
                </c:pt>
                <c:pt idx="79484">
                  <c:v>17.657159</c:v>
                </c:pt>
                <c:pt idx="79485">
                  <c:v>17.658147</c:v>
                </c:pt>
                <c:pt idx="79486">
                  <c:v>17.660613999999999</c:v>
                </c:pt>
                <c:pt idx="79487">
                  <c:v>17.65775</c:v>
                </c:pt>
                <c:pt idx="79488">
                  <c:v>17.655495999999999</c:v>
                </c:pt>
                <c:pt idx="79489">
                  <c:v>17.658256999999999</c:v>
                </c:pt>
                <c:pt idx="79490">
                  <c:v>17.660080000000001</c:v>
                </c:pt>
                <c:pt idx="79491">
                  <c:v>17.662347</c:v>
                </c:pt>
                <c:pt idx="79492">
                  <c:v>17.662710000000001</c:v>
                </c:pt>
                <c:pt idx="79493">
                  <c:v>17.658486</c:v>
                </c:pt>
                <c:pt idx="79494">
                  <c:v>17.655939</c:v>
                </c:pt>
                <c:pt idx="79495">
                  <c:v>17.656043</c:v>
                </c:pt>
                <c:pt idx="79496">
                  <c:v>17.657439</c:v>
                </c:pt>
                <c:pt idx="79497">
                  <c:v>17.661825</c:v>
                </c:pt>
                <c:pt idx="79498">
                  <c:v>17.661508999999999</c:v>
                </c:pt>
                <c:pt idx="79499">
                  <c:v>17.657879000000001</c:v>
                </c:pt>
                <c:pt idx="79500">
                  <c:v>17.658256000000002</c:v>
                </c:pt>
                <c:pt idx="79501">
                  <c:v>17.656507999999999</c:v>
                </c:pt>
                <c:pt idx="79502">
                  <c:v>17.653976</c:v>
                </c:pt>
                <c:pt idx="79503">
                  <c:v>17.655463000000001</c:v>
                </c:pt>
                <c:pt idx="79504">
                  <c:v>17.659873000000001</c:v>
                </c:pt>
                <c:pt idx="79505">
                  <c:v>17.657164000000002</c:v>
                </c:pt>
                <c:pt idx="79506">
                  <c:v>17.652429000000001</c:v>
                </c:pt>
                <c:pt idx="79507">
                  <c:v>17.656679</c:v>
                </c:pt>
                <c:pt idx="79508">
                  <c:v>17.660626000000001</c:v>
                </c:pt>
                <c:pt idx="79509">
                  <c:v>17.661390999999998</c:v>
                </c:pt>
                <c:pt idx="79510">
                  <c:v>17.660267999999999</c:v>
                </c:pt>
                <c:pt idx="79511">
                  <c:v>17.657737999999998</c:v>
                </c:pt>
                <c:pt idx="79512">
                  <c:v>17.661047</c:v>
                </c:pt>
                <c:pt idx="79513">
                  <c:v>17.665116999999999</c:v>
                </c:pt>
                <c:pt idx="79514">
                  <c:v>17.665700999999999</c:v>
                </c:pt>
                <c:pt idx="79515">
                  <c:v>17.667567999999999</c:v>
                </c:pt>
                <c:pt idx="79516">
                  <c:v>17.668189999999999</c:v>
                </c:pt>
                <c:pt idx="79517">
                  <c:v>17.661653999999999</c:v>
                </c:pt>
                <c:pt idx="79518">
                  <c:v>17.658448</c:v>
                </c:pt>
                <c:pt idx="79519">
                  <c:v>17.663239000000001</c:v>
                </c:pt>
                <c:pt idx="79520">
                  <c:v>17.667480999999999</c:v>
                </c:pt>
                <c:pt idx="79521">
                  <c:v>17.667195</c:v>
                </c:pt>
                <c:pt idx="79522">
                  <c:v>17.665631999999999</c:v>
                </c:pt>
                <c:pt idx="79523">
                  <c:v>17.665611999999999</c:v>
                </c:pt>
                <c:pt idx="79524">
                  <c:v>17.664888999999999</c:v>
                </c:pt>
                <c:pt idx="79525">
                  <c:v>17.666146000000001</c:v>
                </c:pt>
                <c:pt idx="79526">
                  <c:v>17.668554</c:v>
                </c:pt>
                <c:pt idx="79527">
                  <c:v>17.664521000000001</c:v>
                </c:pt>
                <c:pt idx="79528">
                  <c:v>17.662710000000001</c:v>
                </c:pt>
                <c:pt idx="79529">
                  <c:v>17.664636000000002</c:v>
                </c:pt>
                <c:pt idx="79530">
                  <c:v>17.662077</c:v>
                </c:pt>
                <c:pt idx="79531">
                  <c:v>17.661235999999999</c:v>
                </c:pt>
                <c:pt idx="79532">
                  <c:v>17.661133</c:v>
                </c:pt>
                <c:pt idx="79533">
                  <c:v>17.660257999999999</c:v>
                </c:pt>
                <c:pt idx="79534">
                  <c:v>17.662324000000002</c:v>
                </c:pt>
                <c:pt idx="79535">
                  <c:v>17.664677000000001</c:v>
                </c:pt>
                <c:pt idx="79536">
                  <c:v>17.666495000000001</c:v>
                </c:pt>
                <c:pt idx="79537">
                  <c:v>17.667361</c:v>
                </c:pt>
                <c:pt idx="79538">
                  <c:v>17.667462</c:v>
                </c:pt>
                <c:pt idx="79539">
                  <c:v>17.668296000000002</c:v>
                </c:pt>
                <c:pt idx="79540">
                  <c:v>17.665557</c:v>
                </c:pt>
                <c:pt idx="79541">
                  <c:v>17.664394999999999</c:v>
                </c:pt>
                <c:pt idx="79542">
                  <c:v>17.669501</c:v>
                </c:pt>
                <c:pt idx="79543">
                  <c:v>17.669927000000001</c:v>
                </c:pt>
                <c:pt idx="79544">
                  <c:v>17.665441999999999</c:v>
                </c:pt>
                <c:pt idx="79545">
                  <c:v>17.664981000000001</c:v>
                </c:pt>
                <c:pt idx="79546">
                  <c:v>17.665735999999999</c:v>
                </c:pt>
                <c:pt idx="79547">
                  <c:v>17.664881000000001</c:v>
                </c:pt>
                <c:pt idx="79548">
                  <c:v>17.667648</c:v>
                </c:pt>
                <c:pt idx="79549">
                  <c:v>17.672187000000001</c:v>
                </c:pt>
                <c:pt idx="79550">
                  <c:v>17.672101000000001</c:v>
                </c:pt>
                <c:pt idx="79551">
                  <c:v>17.668420000000001</c:v>
                </c:pt>
                <c:pt idx="79552">
                  <c:v>17.665184</c:v>
                </c:pt>
                <c:pt idx="79553">
                  <c:v>17.669077000000001</c:v>
                </c:pt>
                <c:pt idx="79554">
                  <c:v>17.673306</c:v>
                </c:pt>
                <c:pt idx="79555">
                  <c:v>17.666903999999999</c:v>
                </c:pt>
                <c:pt idx="79556">
                  <c:v>17.665780999999999</c:v>
                </c:pt>
                <c:pt idx="79557">
                  <c:v>17.671391</c:v>
                </c:pt>
                <c:pt idx="79558">
                  <c:v>17.667285</c:v>
                </c:pt>
                <c:pt idx="79559">
                  <c:v>17.662686000000001</c:v>
                </c:pt>
                <c:pt idx="79560">
                  <c:v>17.662928999999998</c:v>
                </c:pt>
                <c:pt idx="79561">
                  <c:v>17.663063999999999</c:v>
                </c:pt>
                <c:pt idx="79562">
                  <c:v>17.666428</c:v>
                </c:pt>
                <c:pt idx="79563">
                  <c:v>17.667553000000002</c:v>
                </c:pt>
                <c:pt idx="79564">
                  <c:v>17.665908999999999</c:v>
                </c:pt>
                <c:pt idx="79565">
                  <c:v>17.667514000000001</c:v>
                </c:pt>
                <c:pt idx="79566">
                  <c:v>17.667786</c:v>
                </c:pt>
                <c:pt idx="79567">
                  <c:v>17.666568999999999</c:v>
                </c:pt>
                <c:pt idx="79568">
                  <c:v>17.666677</c:v>
                </c:pt>
                <c:pt idx="79569">
                  <c:v>17.665417000000001</c:v>
                </c:pt>
                <c:pt idx="79570">
                  <c:v>17.665686000000001</c:v>
                </c:pt>
                <c:pt idx="79571">
                  <c:v>17.669415999999998</c:v>
                </c:pt>
                <c:pt idx="79572">
                  <c:v>17.669896000000001</c:v>
                </c:pt>
                <c:pt idx="79573">
                  <c:v>17.672193</c:v>
                </c:pt>
                <c:pt idx="79574">
                  <c:v>17.676759000000001</c:v>
                </c:pt>
                <c:pt idx="79575">
                  <c:v>17.674648000000001</c:v>
                </c:pt>
                <c:pt idx="79576">
                  <c:v>17.672944000000001</c:v>
                </c:pt>
                <c:pt idx="79577">
                  <c:v>17.675280000000001</c:v>
                </c:pt>
                <c:pt idx="79578">
                  <c:v>17.675816000000001</c:v>
                </c:pt>
                <c:pt idx="79579">
                  <c:v>17.675854000000001</c:v>
                </c:pt>
                <c:pt idx="79580">
                  <c:v>17.679569999999998</c:v>
                </c:pt>
                <c:pt idx="79581">
                  <c:v>17.681356000000001</c:v>
                </c:pt>
                <c:pt idx="79582">
                  <c:v>17.677053999999998</c:v>
                </c:pt>
                <c:pt idx="79583">
                  <c:v>17.672744999999999</c:v>
                </c:pt>
                <c:pt idx="79584">
                  <c:v>17.673670999999999</c:v>
                </c:pt>
                <c:pt idx="79585">
                  <c:v>17.678473</c:v>
                </c:pt>
                <c:pt idx="79586">
                  <c:v>17.681858999999999</c:v>
                </c:pt>
                <c:pt idx="79587">
                  <c:v>17.682873000000001</c:v>
                </c:pt>
                <c:pt idx="79588">
                  <c:v>17.680326999999998</c:v>
                </c:pt>
                <c:pt idx="79589">
                  <c:v>17.678433999999999</c:v>
                </c:pt>
                <c:pt idx="79590">
                  <c:v>17.679679</c:v>
                </c:pt>
                <c:pt idx="79591">
                  <c:v>17.679207999999999</c:v>
                </c:pt>
                <c:pt idx="79592">
                  <c:v>17.678681000000001</c:v>
                </c:pt>
                <c:pt idx="79593">
                  <c:v>17.680298000000001</c:v>
                </c:pt>
                <c:pt idx="79594">
                  <c:v>17.682183999999999</c:v>
                </c:pt>
                <c:pt idx="79595">
                  <c:v>17.682845</c:v>
                </c:pt>
                <c:pt idx="79596">
                  <c:v>17.683696999999999</c:v>
                </c:pt>
                <c:pt idx="79597">
                  <c:v>17.685541000000001</c:v>
                </c:pt>
                <c:pt idx="79598">
                  <c:v>17.685222</c:v>
                </c:pt>
                <c:pt idx="79599">
                  <c:v>17.683330999999999</c:v>
                </c:pt>
                <c:pt idx="79600">
                  <c:v>17.683049</c:v>
                </c:pt>
                <c:pt idx="79601">
                  <c:v>17.683911999999999</c:v>
                </c:pt>
                <c:pt idx="79602">
                  <c:v>17.683318</c:v>
                </c:pt>
                <c:pt idx="79603">
                  <c:v>17.683890999999999</c:v>
                </c:pt>
                <c:pt idx="79604">
                  <c:v>17.686724000000002</c:v>
                </c:pt>
                <c:pt idx="79605">
                  <c:v>17.683164000000001</c:v>
                </c:pt>
                <c:pt idx="79606">
                  <c:v>17.675573</c:v>
                </c:pt>
                <c:pt idx="79607">
                  <c:v>17.677620000000001</c:v>
                </c:pt>
                <c:pt idx="79608">
                  <c:v>17.685278</c:v>
                </c:pt>
                <c:pt idx="79609">
                  <c:v>17.684072</c:v>
                </c:pt>
                <c:pt idx="79610">
                  <c:v>17.680264000000001</c:v>
                </c:pt>
                <c:pt idx="79611">
                  <c:v>17.681004999999999</c:v>
                </c:pt>
                <c:pt idx="79612">
                  <c:v>17.683050999999999</c:v>
                </c:pt>
                <c:pt idx="79613">
                  <c:v>17.684660999999998</c:v>
                </c:pt>
                <c:pt idx="79614">
                  <c:v>17.685594999999999</c:v>
                </c:pt>
                <c:pt idx="79615">
                  <c:v>17.684660000000001</c:v>
                </c:pt>
                <c:pt idx="79616">
                  <c:v>17.684242999999999</c:v>
                </c:pt>
                <c:pt idx="79617">
                  <c:v>17.684339999999999</c:v>
                </c:pt>
                <c:pt idx="79618">
                  <c:v>17.682136</c:v>
                </c:pt>
                <c:pt idx="79619">
                  <c:v>17.681756</c:v>
                </c:pt>
                <c:pt idx="79620">
                  <c:v>17.682832999999999</c:v>
                </c:pt>
                <c:pt idx="79621">
                  <c:v>17.679380999999999</c:v>
                </c:pt>
                <c:pt idx="79622">
                  <c:v>17.676829999999999</c:v>
                </c:pt>
                <c:pt idx="79623">
                  <c:v>17.680657</c:v>
                </c:pt>
                <c:pt idx="79624">
                  <c:v>17.682922000000001</c:v>
                </c:pt>
                <c:pt idx="79625">
                  <c:v>17.68177</c:v>
                </c:pt>
                <c:pt idx="79626">
                  <c:v>17.686509999999998</c:v>
                </c:pt>
                <c:pt idx="79627">
                  <c:v>17.691278000000001</c:v>
                </c:pt>
                <c:pt idx="79628">
                  <c:v>17.690553999999999</c:v>
                </c:pt>
                <c:pt idx="79629">
                  <c:v>17.691782</c:v>
                </c:pt>
                <c:pt idx="79630">
                  <c:v>17.690508999999999</c:v>
                </c:pt>
                <c:pt idx="79631">
                  <c:v>17.685575</c:v>
                </c:pt>
                <c:pt idx="79632">
                  <c:v>17.687935</c:v>
                </c:pt>
                <c:pt idx="79633">
                  <c:v>17.692067999999999</c:v>
                </c:pt>
                <c:pt idx="79634">
                  <c:v>17.687131999999998</c:v>
                </c:pt>
                <c:pt idx="79635">
                  <c:v>17.683757</c:v>
                </c:pt>
                <c:pt idx="79636">
                  <c:v>17.688618000000002</c:v>
                </c:pt>
                <c:pt idx="79637">
                  <c:v>17.69061</c:v>
                </c:pt>
                <c:pt idx="79638">
                  <c:v>17.688745000000001</c:v>
                </c:pt>
                <c:pt idx="79639">
                  <c:v>17.686114</c:v>
                </c:pt>
                <c:pt idx="79640">
                  <c:v>17.683139000000001</c:v>
                </c:pt>
                <c:pt idx="79641">
                  <c:v>17.691528000000002</c:v>
                </c:pt>
                <c:pt idx="79642">
                  <c:v>17.699750999999999</c:v>
                </c:pt>
                <c:pt idx="79643">
                  <c:v>17.695872000000001</c:v>
                </c:pt>
                <c:pt idx="79644">
                  <c:v>17.694842000000001</c:v>
                </c:pt>
                <c:pt idx="79645">
                  <c:v>17.697631999999999</c:v>
                </c:pt>
                <c:pt idx="79646">
                  <c:v>17.695688000000001</c:v>
                </c:pt>
                <c:pt idx="79647">
                  <c:v>17.694585</c:v>
                </c:pt>
                <c:pt idx="79648">
                  <c:v>17.695419999999999</c:v>
                </c:pt>
                <c:pt idx="79649">
                  <c:v>17.694372000000001</c:v>
                </c:pt>
                <c:pt idx="79650">
                  <c:v>17.694666999999999</c:v>
                </c:pt>
                <c:pt idx="79651">
                  <c:v>17.697921000000001</c:v>
                </c:pt>
                <c:pt idx="79652">
                  <c:v>17.697323999999998</c:v>
                </c:pt>
                <c:pt idx="79653">
                  <c:v>17.695259</c:v>
                </c:pt>
                <c:pt idx="79654">
                  <c:v>17.696345000000001</c:v>
                </c:pt>
                <c:pt idx="79655">
                  <c:v>17.694627000000001</c:v>
                </c:pt>
                <c:pt idx="79656">
                  <c:v>17.692046999999999</c:v>
                </c:pt>
                <c:pt idx="79657">
                  <c:v>17.691158999999999</c:v>
                </c:pt>
                <c:pt idx="79658">
                  <c:v>17.689143000000001</c:v>
                </c:pt>
                <c:pt idx="79659">
                  <c:v>17.689951000000001</c:v>
                </c:pt>
                <c:pt idx="79660">
                  <c:v>17.690232999999999</c:v>
                </c:pt>
                <c:pt idx="79661">
                  <c:v>17.688804999999999</c:v>
                </c:pt>
                <c:pt idx="79662">
                  <c:v>17.691822999999999</c:v>
                </c:pt>
                <c:pt idx="79663">
                  <c:v>17.691887000000001</c:v>
                </c:pt>
                <c:pt idx="79664">
                  <c:v>17.691240000000001</c:v>
                </c:pt>
                <c:pt idx="79665">
                  <c:v>17.695947</c:v>
                </c:pt>
                <c:pt idx="79666">
                  <c:v>17.695281000000001</c:v>
                </c:pt>
                <c:pt idx="79667">
                  <c:v>17.691322</c:v>
                </c:pt>
                <c:pt idx="79668">
                  <c:v>17.690695000000002</c:v>
                </c:pt>
                <c:pt idx="79669">
                  <c:v>17.692672000000002</c:v>
                </c:pt>
                <c:pt idx="79670">
                  <c:v>17.696538</c:v>
                </c:pt>
                <c:pt idx="79671">
                  <c:v>17.695723000000001</c:v>
                </c:pt>
                <c:pt idx="79672">
                  <c:v>17.692461000000002</c:v>
                </c:pt>
                <c:pt idx="79673">
                  <c:v>17.690539000000001</c:v>
                </c:pt>
                <c:pt idx="79674">
                  <c:v>17.688607999999999</c:v>
                </c:pt>
                <c:pt idx="79675">
                  <c:v>17.692193</c:v>
                </c:pt>
                <c:pt idx="79676">
                  <c:v>17.699871999999999</c:v>
                </c:pt>
                <c:pt idx="79677">
                  <c:v>17.703299000000001</c:v>
                </c:pt>
                <c:pt idx="79678">
                  <c:v>17.703548000000001</c:v>
                </c:pt>
                <c:pt idx="79679">
                  <c:v>17.706281000000001</c:v>
                </c:pt>
                <c:pt idx="79680">
                  <c:v>17.708997</c:v>
                </c:pt>
                <c:pt idx="79681">
                  <c:v>17.709116000000002</c:v>
                </c:pt>
                <c:pt idx="79682">
                  <c:v>17.710484000000001</c:v>
                </c:pt>
                <c:pt idx="79683">
                  <c:v>17.710722000000001</c:v>
                </c:pt>
                <c:pt idx="79684">
                  <c:v>17.708400000000001</c:v>
                </c:pt>
                <c:pt idx="79685">
                  <c:v>17.706634000000001</c:v>
                </c:pt>
                <c:pt idx="79686">
                  <c:v>17.704409999999999</c:v>
                </c:pt>
                <c:pt idx="79687">
                  <c:v>17.703678</c:v>
                </c:pt>
                <c:pt idx="79688">
                  <c:v>17.704861000000001</c:v>
                </c:pt>
                <c:pt idx="79689">
                  <c:v>17.705251000000001</c:v>
                </c:pt>
                <c:pt idx="79690">
                  <c:v>17.706994999999999</c:v>
                </c:pt>
                <c:pt idx="79691">
                  <c:v>17.709067000000001</c:v>
                </c:pt>
                <c:pt idx="79692">
                  <c:v>17.705656999999999</c:v>
                </c:pt>
                <c:pt idx="79693">
                  <c:v>17.702480999999999</c:v>
                </c:pt>
                <c:pt idx="79694">
                  <c:v>17.704685999999999</c:v>
                </c:pt>
                <c:pt idx="79695">
                  <c:v>17.703106999999999</c:v>
                </c:pt>
                <c:pt idx="79696">
                  <c:v>17.700264000000001</c:v>
                </c:pt>
                <c:pt idx="79697">
                  <c:v>17.701667</c:v>
                </c:pt>
                <c:pt idx="79698">
                  <c:v>17.701501</c:v>
                </c:pt>
                <c:pt idx="79699">
                  <c:v>17.701644000000002</c:v>
                </c:pt>
                <c:pt idx="79700">
                  <c:v>17.702970000000001</c:v>
                </c:pt>
                <c:pt idx="79701">
                  <c:v>17.700444999999998</c:v>
                </c:pt>
                <c:pt idx="79702">
                  <c:v>17.698236000000001</c:v>
                </c:pt>
                <c:pt idx="79703">
                  <c:v>17.703572999999999</c:v>
                </c:pt>
                <c:pt idx="79704">
                  <c:v>17.706178999999999</c:v>
                </c:pt>
                <c:pt idx="79705">
                  <c:v>17.703178000000001</c:v>
                </c:pt>
                <c:pt idx="79706">
                  <c:v>17.703602</c:v>
                </c:pt>
                <c:pt idx="79707">
                  <c:v>17.704359</c:v>
                </c:pt>
                <c:pt idx="79708">
                  <c:v>17.702082999999998</c:v>
                </c:pt>
                <c:pt idx="79709">
                  <c:v>17.703149</c:v>
                </c:pt>
                <c:pt idx="79710">
                  <c:v>17.706161999999999</c:v>
                </c:pt>
                <c:pt idx="79711">
                  <c:v>17.705898000000001</c:v>
                </c:pt>
                <c:pt idx="79712">
                  <c:v>17.705425999999999</c:v>
                </c:pt>
                <c:pt idx="79713">
                  <c:v>17.704419999999999</c:v>
                </c:pt>
                <c:pt idx="79714">
                  <c:v>17.702590000000001</c:v>
                </c:pt>
                <c:pt idx="79715">
                  <c:v>17.704972000000001</c:v>
                </c:pt>
                <c:pt idx="79716">
                  <c:v>17.708853000000001</c:v>
                </c:pt>
                <c:pt idx="79717">
                  <c:v>17.708971999999999</c:v>
                </c:pt>
                <c:pt idx="79718">
                  <c:v>17.707115999999999</c:v>
                </c:pt>
                <c:pt idx="79719">
                  <c:v>17.709069</c:v>
                </c:pt>
                <c:pt idx="79720">
                  <c:v>17.711804999999998</c:v>
                </c:pt>
                <c:pt idx="79721">
                  <c:v>17.710128999999998</c:v>
                </c:pt>
                <c:pt idx="79722">
                  <c:v>17.710252000000001</c:v>
                </c:pt>
                <c:pt idx="79723">
                  <c:v>17.713201999999999</c:v>
                </c:pt>
                <c:pt idx="79724">
                  <c:v>17.713076000000001</c:v>
                </c:pt>
                <c:pt idx="79725">
                  <c:v>17.711321999999999</c:v>
                </c:pt>
                <c:pt idx="79726">
                  <c:v>17.711552000000001</c:v>
                </c:pt>
                <c:pt idx="79727">
                  <c:v>17.712592000000001</c:v>
                </c:pt>
                <c:pt idx="79728">
                  <c:v>17.713460000000001</c:v>
                </c:pt>
                <c:pt idx="79729">
                  <c:v>17.717146</c:v>
                </c:pt>
                <c:pt idx="79730">
                  <c:v>17.718388999999998</c:v>
                </c:pt>
                <c:pt idx="79731">
                  <c:v>17.717303000000001</c:v>
                </c:pt>
                <c:pt idx="79732">
                  <c:v>17.716514</c:v>
                </c:pt>
                <c:pt idx="79733">
                  <c:v>17.715074999999999</c:v>
                </c:pt>
                <c:pt idx="79734">
                  <c:v>17.716127</c:v>
                </c:pt>
                <c:pt idx="79735">
                  <c:v>17.720724000000001</c:v>
                </c:pt>
                <c:pt idx="79736">
                  <c:v>17.722093000000001</c:v>
                </c:pt>
                <c:pt idx="79737">
                  <c:v>17.722038000000001</c:v>
                </c:pt>
                <c:pt idx="79738">
                  <c:v>17.722390999999998</c:v>
                </c:pt>
                <c:pt idx="79739">
                  <c:v>17.721458999999999</c:v>
                </c:pt>
                <c:pt idx="79740">
                  <c:v>17.721962000000001</c:v>
                </c:pt>
                <c:pt idx="79741">
                  <c:v>17.722671999999999</c:v>
                </c:pt>
                <c:pt idx="79742">
                  <c:v>17.717884999999999</c:v>
                </c:pt>
                <c:pt idx="79743">
                  <c:v>17.714959</c:v>
                </c:pt>
                <c:pt idx="79744">
                  <c:v>17.716737999999999</c:v>
                </c:pt>
                <c:pt idx="79745">
                  <c:v>17.716616999999999</c:v>
                </c:pt>
                <c:pt idx="79746">
                  <c:v>17.715433000000001</c:v>
                </c:pt>
                <c:pt idx="79747">
                  <c:v>17.716657000000001</c:v>
                </c:pt>
                <c:pt idx="79748">
                  <c:v>17.719256999999999</c:v>
                </c:pt>
                <c:pt idx="79749">
                  <c:v>17.719501000000001</c:v>
                </c:pt>
                <c:pt idx="79750">
                  <c:v>17.717874999999999</c:v>
                </c:pt>
                <c:pt idx="79751">
                  <c:v>17.716694</c:v>
                </c:pt>
                <c:pt idx="79752">
                  <c:v>17.714155000000002</c:v>
                </c:pt>
                <c:pt idx="79753">
                  <c:v>17.712826</c:v>
                </c:pt>
                <c:pt idx="79754">
                  <c:v>17.716170999999999</c:v>
                </c:pt>
                <c:pt idx="79755">
                  <c:v>17.715140999999999</c:v>
                </c:pt>
                <c:pt idx="79756">
                  <c:v>17.713356999999998</c:v>
                </c:pt>
                <c:pt idx="79757">
                  <c:v>17.716011999999999</c:v>
                </c:pt>
                <c:pt idx="79758">
                  <c:v>17.715582999999999</c:v>
                </c:pt>
                <c:pt idx="79759">
                  <c:v>17.714399</c:v>
                </c:pt>
                <c:pt idx="79760">
                  <c:v>17.715456</c:v>
                </c:pt>
                <c:pt idx="79761">
                  <c:v>17.717351000000001</c:v>
                </c:pt>
                <c:pt idx="79762">
                  <c:v>17.718025000000001</c:v>
                </c:pt>
                <c:pt idx="79763">
                  <c:v>17.715609000000001</c:v>
                </c:pt>
                <c:pt idx="79764">
                  <c:v>17.713822</c:v>
                </c:pt>
                <c:pt idx="79765">
                  <c:v>17.715845000000002</c:v>
                </c:pt>
                <c:pt idx="79766">
                  <c:v>17.717502</c:v>
                </c:pt>
                <c:pt idx="79767">
                  <c:v>17.715783999999999</c:v>
                </c:pt>
                <c:pt idx="79768">
                  <c:v>17.713843000000001</c:v>
                </c:pt>
                <c:pt idx="79769">
                  <c:v>17.714793</c:v>
                </c:pt>
                <c:pt idx="79770">
                  <c:v>17.713153999999999</c:v>
                </c:pt>
                <c:pt idx="79771">
                  <c:v>17.712389000000002</c:v>
                </c:pt>
                <c:pt idx="79772">
                  <c:v>17.713598000000001</c:v>
                </c:pt>
                <c:pt idx="79773">
                  <c:v>17.715579000000002</c:v>
                </c:pt>
                <c:pt idx="79774">
                  <c:v>17.71687</c:v>
                </c:pt>
                <c:pt idx="79775">
                  <c:v>17.717140000000001</c:v>
                </c:pt>
                <c:pt idx="79776">
                  <c:v>17.716360000000002</c:v>
                </c:pt>
                <c:pt idx="79777">
                  <c:v>17.717409</c:v>
                </c:pt>
                <c:pt idx="79778">
                  <c:v>17.724741999999999</c:v>
                </c:pt>
                <c:pt idx="79779">
                  <c:v>17.725885000000002</c:v>
                </c:pt>
                <c:pt idx="79780">
                  <c:v>17.722047</c:v>
                </c:pt>
                <c:pt idx="79781">
                  <c:v>17.726714999999999</c:v>
                </c:pt>
                <c:pt idx="79782">
                  <c:v>17.727412000000001</c:v>
                </c:pt>
                <c:pt idx="79783">
                  <c:v>17.721019999999999</c:v>
                </c:pt>
                <c:pt idx="79784">
                  <c:v>17.720234999999999</c:v>
                </c:pt>
                <c:pt idx="79785">
                  <c:v>17.727295000000002</c:v>
                </c:pt>
                <c:pt idx="79786">
                  <c:v>17.730681000000001</c:v>
                </c:pt>
                <c:pt idx="79787">
                  <c:v>17.727755999999999</c:v>
                </c:pt>
                <c:pt idx="79788">
                  <c:v>17.725282</c:v>
                </c:pt>
                <c:pt idx="79789">
                  <c:v>17.724844000000001</c:v>
                </c:pt>
                <c:pt idx="79790">
                  <c:v>17.724899000000001</c:v>
                </c:pt>
                <c:pt idx="79791">
                  <c:v>17.728081</c:v>
                </c:pt>
                <c:pt idx="79792">
                  <c:v>17.729602</c:v>
                </c:pt>
                <c:pt idx="79793">
                  <c:v>17.727066000000001</c:v>
                </c:pt>
                <c:pt idx="79794">
                  <c:v>17.730736</c:v>
                </c:pt>
                <c:pt idx="79795">
                  <c:v>17.736056000000001</c:v>
                </c:pt>
                <c:pt idx="79796">
                  <c:v>17.731916999999999</c:v>
                </c:pt>
                <c:pt idx="79797">
                  <c:v>17.727164999999999</c:v>
                </c:pt>
                <c:pt idx="79798">
                  <c:v>17.728428999999998</c:v>
                </c:pt>
                <c:pt idx="79799">
                  <c:v>17.729531999999999</c:v>
                </c:pt>
                <c:pt idx="79800">
                  <c:v>17.72927</c:v>
                </c:pt>
                <c:pt idx="79801">
                  <c:v>17.728591000000002</c:v>
                </c:pt>
                <c:pt idx="79802">
                  <c:v>17.728247</c:v>
                </c:pt>
                <c:pt idx="79803">
                  <c:v>17.730747999999998</c:v>
                </c:pt>
                <c:pt idx="79804">
                  <c:v>17.732572000000001</c:v>
                </c:pt>
                <c:pt idx="79805">
                  <c:v>17.731705000000002</c:v>
                </c:pt>
                <c:pt idx="79806">
                  <c:v>17.728016</c:v>
                </c:pt>
                <c:pt idx="79807">
                  <c:v>17.727228</c:v>
                </c:pt>
                <c:pt idx="79808">
                  <c:v>17.732441999999999</c:v>
                </c:pt>
                <c:pt idx="79809">
                  <c:v>17.735285999999999</c:v>
                </c:pt>
                <c:pt idx="79810">
                  <c:v>17.731432000000002</c:v>
                </c:pt>
                <c:pt idx="79811">
                  <c:v>17.726987000000001</c:v>
                </c:pt>
                <c:pt idx="79812">
                  <c:v>17.727364999999999</c:v>
                </c:pt>
                <c:pt idx="79813">
                  <c:v>17.731532000000001</c:v>
                </c:pt>
                <c:pt idx="79814">
                  <c:v>17.734766</c:v>
                </c:pt>
                <c:pt idx="79815">
                  <c:v>17.733142000000001</c:v>
                </c:pt>
                <c:pt idx="79816">
                  <c:v>17.726745000000001</c:v>
                </c:pt>
                <c:pt idx="79817">
                  <c:v>17.725704</c:v>
                </c:pt>
                <c:pt idx="79818">
                  <c:v>17.730502000000001</c:v>
                </c:pt>
                <c:pt idx="79819">
                  <c:v>17.736988</c:v>
                </c:pt>
                <c:pt idx="79820">
                  <c:v>17.74089</c:v>
                </c:pt>
                <c:pt idx="79821">
                  <c:v>17.739318000000001</c:v>
                </c:pt>
                <c:pt idx="79822">
                  <c:v>17.736037</c:v>
                </c:pt>
                <c:pt idx="79823">
                  <c:v>17.73481</c:v>
                </c:pt>
                <c:pt idx="79824">
                  <c:v>17.738453</c:v>
                </c:pt>
                <c:pt idx="79825">
                  <c:v>17.743807</c:v>
                </c:pt>
                <c:pt idx="79826">
                  <c:v>17.744741999999999</c:v>
                </c:pt>
                <c:pt idx="79827">
                  <c:v>17.745092</c:v>
                </c:pt>
                <c:pt idx="79828">
                  <c:v>17.747274999999998</c:v>
                </c:pt>
                <c:pt idx="79829">
                  <c:v>17.746714999999998</c:v>
                </c:pt>
                <c:pt idx="79830">
                  <c:v>17.744371000000001</c:v>
                </c:pt>
                <c:pt idx="79831">
                  <c:v>17.743924</c:v>
                </c:pt>
                <c:pt idx="79832">
                  <c:v>17.742560000000001</c:v>
                </c:pt>
                <c:pt idx="79833">
                  <c:v>17.742842</c:v>
                </c:pt>
                <c:pt idx="79834">
                  <c:v>17.744864</c:v>
                </c:pt>
                <c:pt idx="79835">
                  <c:v>17.74417</c:v>
                </c:pt>
                <c:pt idx="79836">
                  <c:v>17.742234</c:v>
                </c:pt>
                <c:pt idx="79837">
                  <c:v>17.743787000000001</c:v>
                </c:pt>
                <c:pt idx="79838">
                  <c:v>17.745262</c:v>
                </c:pt>
                <c:pt idx="79839">
                  <c:v>17.743289999999998</c:v>
                </c:pt>
                <c:pt idx="79840">
                  <c:v>17.740760000000002</c:v>
                </c:pt>
                <c:pt idx="79841">
                  <c:v>17.739746</c:v>
                </c:pt>
                <c:pt idx="79842">
                  <c:v>17.739833000000001</c:v>
                </c:pt>
                <c:pt idx="79843">
                  <c:v>17.741902</c:v>
                </c:pt>
                <c:pt idx="79844">
                  <c:v>17.743324000000001</c:v>
                </c:pt>
                <c:pt idx="79845">
                  <c:v>17.742578000000002</c:v>
                </c:pt>
                <c:pt idx="79846">
                  <c:v>17.743538000000001</c:v>
                </c:pt>
                <c:pt idx="79847">
                  <c:v>17.745802000000001</c:v>
                </c:pt>
                <c:pt idx="79848">
                  <c:v>17.742017000000001</c:v>
                </c:pt>
                <c:pt idx="79849">
                  <c:v>17.736716999999999</c:v>
                </c:pt>
                <c:pt idx="79850">
                  <c:v>17.738876000000001</c:v>
                </c:pt>
                <c:pt idx="79851">
                  <c:v>17.743725999999999</c:v>
                </c:pt>
                <c:pt idx="79852">
                  <c:v>17.739301000000001</c:v>
                </c:pt>
                <c:pt idx="79853">
                  <c:v>17.735237999999999</c:v>
                </c:pt>
                <c:pt idx="79854">
                  <c:v>17.73976</c:v>
                </c:pt>
                <c:pt idx="79855">
                  <c:v>17.743226</c:v>
                </c:pt>
                <c:pt idx="79856">
                  <c:v>17.745605999999999</c:v>
                </c:pt>
                <c:pt idx="79857">
                  <c:v>17.748131000000001</c:v>
                </c:pt>
                <c:pt idx="79858">
                  <c:v>17.745388999999999</c:v>
                </c:pt>
                <c:pt idx="79859">
                  <c:v>17.742425000000001</c:v>
                </c:pt>
                <c:pt idx="79860">
                  <c:v>17.744720000000001</c:v>
                </c:pt>
                <c:pt idx="79861">
                  <c:v>17.747744999999998</c:v>
                </c:pt>
                <c:pt idx="79862">
                  <c:v>17.746099999999998</c:v>
                </c:pt>
                <c:pt idx="79863">
                  <c:v>17.746646999999999</c:v>
                </c:pt>
                <c:pt idx="79864">
                  <c:v>17.752514000000001</c:v>
                </c:pt>
                <c:pt idx="79865">
                  <c:v>17.752738999999998</c:v>
                </c:pt>
                <c:pt idx="79866">
                  <c:v>17.748850000000001</c:v>
                </c:pt>
                <c:pt idx="79867">
                  <c:v>17.750312000000001</c:v>
                </c:pt>
                <c:pt idx="79868">
                  <c:v>17.751864000000001</c:v>
                </c:pt>
                <c:pt idx="79869">
                  <c:v>17.749752999999998</c:v>
                </c:pt>
                <c:pt idx="79870">
                  <c:v>17.750651000000001</c:v>
                </c:pt>
                <c:pt idx="79871">
                  <c:v>17.751722000000001</c:v>
                </c:pt>
                <c:pt idx="79872">
                  <c:v>17.751339999999999</c:v>
                </c:pt>
                <c:pt idx="79873">
                  <c:v>17.753913000000001</c:v>
                </c:pt>
                <c:pt idx="79874">
                  <c:v>17.752154999999998</c:v>
                </c:pt>
                <c:pt idx="79875">
                  <c:v>17.747834999999998</c:v>
                </c:pt>
                <c:pt idx="79876">
                  <c:v>17.750250000000001</c:v>
                </c:pt>
                <c:pt idx="79877">
                  <c:v>17.751470000000001</c:v>
                </c:pt>
                <c:pt idx="79878">
                  <c:v>17.750897999999999</c:v>
                </c:pt>
                <c:pt idx="79879">
                  <c:v>17.753844000000001</c:v>
                </c:pt>
                <c:pt idx="79880">
                  <c:v>17.752051000000002</c:v>
                </c:pt>
                <c:pt idx="79881">
                  <c:v>17.748964000000001</c:v>
                </c:pt>
                <c:pt idx="79882">
                  <c:v>17.750544999999999</c:v>
                </c:pt>
                <c:pt idx="79883">
                  <c:v>17.749182999999999</c:v>
                </c:pt>
                <c:pt idx="79884">
                  <c:v>17.747772000000001</c:v>
                </c:pt>
                <c:pt idx="79885">
                  <c:v>17.751156000000002</c:v>
                </c:pt>
                <c:pt idx="79886">
                  <c:v>17.749986</c:v>
                </c:pt>
                <c:pt idx="79887">
                  <c:v>17.746877999999999</c:v>
                </c:pt>
                <c:pt idx="79888">
                  <c:v>17.74962</c:v>
                </c:pt>
                <c:pt idx="79889">
                  <c:v>17.751412999999999</c:v>
                </c:pt>
                <c:pt idx="79890">
                  <c:v>17.746326</c:v>
                </c:pt>
                <c:pt idx="79891">
                  <c:v>17.743905999999999</c:v>
                </c:pt>
                <c:pt idx="79892">
                  <c:v>17.749133</c:v>
                </c:pt>
                <c:pt idx="79893">
                  <c:v>17.751919000000001</c:v>
                </c:pt>
                <c:pt idx="79894">
                  <c:v>17.7517</c:v>
                </c:pt>
                <c:pt idx="79895">
                  <c:v>17.754052000000001</c:v>
                </c:pt>
                <c:pt idx="79896">
                  <c:v>17.753602000000001</c:v>
                </c:pt>
                <c:pt idx="79897">
                  <c:v>17.749721000000001</c:v>
                </c:pt>
                <c:pt idx="79898">
                  <c:v>17.745303</c:v>
                </c:pt>
                <c:pt idx="79899">
                  <c:v>17.744648999999999</c:v>
                </c:pt>
                <c:pt idx="79900">
                  <c:v>17.749525999999999</c:v>
                </c:pt>
                <c:pt idx="79901">
                  <c:v>17.750775999999998</c:v>
                </c:pt>
                <c:pt idx="79902">
                  <c:v>17.748536000000001</c:v>
                </c:pt>
                <c:pt idx="79903">
                  <c:v>17.751822000000001</c:v>
                </c:pt>
                <c:pt idx="79904">
                  <c:v>17.755355000000002</c:v>
                </c:pt>
                <c:pt idx="79905">
                  <c:v>17.753601</c:v>
                </c:pt>
                <c:pt idx="79906">
                  <c:v>17.751280999999999</c:v>
                </c:pt>
                <c:pt idx="79907">
                  <c:v>17.752749000000001</c:v>
                </c:pt>
                <c:pt idx="79908">
                  <c:v>17.754866</c:v>
                </c:pt>
                <c:pt idx="79909">
                  <c:v>17.753625</c:v>
                </c:pt>
                <c:pt idx="79910">
                  <c:v>17.753315000000001</c:v>
                </c:pt>
                <c:pt idx="79911">
                  <c:v>17.756031</c:v>
                </c:pt>
                <c:pt idx="79912">
                  <c:v>17.757721</c:v>
                </c:pt>
                <c:pt idx="79913">
                  <c:v>17.757743999999999</c:v>
                </c:pt>
                <c:pt idx="79914">
                  <c:v>17.758161999999999</c:v>
                </c:pt>
                <c:pt idx="79915">
                  <c:v>17.757639999999999</c:v>
                </c:pt>
                <c:pt idx="79916">
                  <c:v>17.759231</c:v>
                </c:pt>
                <c:pt idx="79917">
                  <c:v>17.76268</c:v>
                </c:pt>
                <c:pt idx="79918">
                  <c:v>17.760241000000001</c:v>
                </c:pt>
                <c:pt idx="79919">
                  <c:v>17.757335000000001</c:v>
                </c:pt>
                <c:pt idx="79920">
                  <c:v>17.758465000000001</c:v>
                </c:pt>
                <c:pt idx="79921">
                  <c:v>17.760764999999999</c:v>
                </c:pt>
                <c:pt idx="79922">
                  <c:v>17.761151999999999</c:v>
                </c:pt>
                <c:pt idx="79923">
                  <c:v>17.759042000000001</c:v>
                </c:pt>
                <c:pt idx="79924">
                  <c:v>17.756979000000001</c:v>
                </c:pt>
                <c:pt idx="79925">
                  <c:v>17.758220999999999</c:v>
                </c:pt>
                <c:pt idx="79926">
                  <c:v>17.757598999999999</c:v>
                </c:pt>
                <c:pt idx="79927">
                  <c:v>17.757332999999999</c:v>
                </c:pt>
                <c:pt idx="79928">
                  <c:v>17.762152</c:v>
                </c:pt>
                <c:pt idx="79929">
                  <c:v>17.762604</c:v>
                </c:pt>
                <c:pt idx="79930">
                  <c:v>17.761816</c:v>
                </c:pt>
                <c:pt idx="79931">
                  <c:v>17.765550000000001</c:v>
                </c:pt>
                <c:pt idx="79932">
                  <c:v>17.763680000000001</c:v>
                </c:pt>
                <c:pt idx="79933">
                  <c:v>17.760479</c:v>
                </c:pt>
                <c:pt idx="79934">
                  <c:v>17.763774999999999</c:v>
                </c:pt>
                <c:pt idx="79935">
                  <c:v>17.766514000000001</c:v>
                </c:pt>
                <c:pt idx="79936">
                  <c:v>17.763452999999998</c:v>
                </c:pt>
                <c:pt idx="79937">
                  <c:v>17.762560000000001</c:v>
                </c:pt>
                <c:pt idx="79938">
                  <c:v>17.764316000000001</c:v>
                </c:pt>
                <c:pt idx="79939">
                  <c:v>17.763276000000001</c:v>
                </c:pt>
                <c:pt idx="79940">
                  <c:v>17.763079999999999</c:v>
                </c:pt>
                <c:pt idx="79941">
                  <c:v>17.767475000000001</c:v>
                </c:pt>
                <c:pt idx="79942">
                  <c:v>17.770053999999998</c:v>
                </c:pt>
                <c:pt idx="79943">
                  <c:v>17.768183000000001</c:v>
                </c:pt>
                <c:pt idx="79944">
                  <c:v>17.764758</c:v>
                </c:pt>
                <c:pt idx="79945">
                  <c:v>17.764689000000001</c:v>
                </c:pt>
                <c:pt idx="79946">
                  <c:v>17.768001999999999</c:v>
                </c:pt>
                <c:pt idx="79947">
                  <c:v>17.768726000000001</c:v>
                </c:pt>
                <c:pt idx="79948">
                  <c:v>17.768340999999999</c:v>
                </c:pt>
                <c:pt idx="79949">
                  <c:v>17.769732999999999</c:v>
                </c:pt>
                <c:pt idx="79950">
                  <c:v>17.768405999999999</c:v>
                </c:pt>
                <c:pt idx="79951">
                  <c:v>17.768405000000001</c:v>
                </c:pt>
                <c:pt idx="79952">
                  <c:v>17.774972000000002</c:v>
                </c:pt>
                <c:pt idx="79953">
                  <c:v>17.780847000000001</c:v>
                </c:pt>
                <c:pt idx="79954">
                  <c:v>17.781483000000001</c:v>
                </c:pt>
                <c:pt idx="79955">
                  <c:v>17.776444999999999</c:v>
                </c:pt>
                <c:pt idx="79956">
                  <c:v>17.770949000000002</c:v>
                </c:pt>
                <c:pt idx="79957">
                  <c:v>17.772390000000001</c:v>
                </c:pt>
                <c:pt idx="79958">
                  <c:v>17.774315000000001</c:v>
                </c:pt>
                <c:pt idx="79959">
                  <c:v>17.774455</c:v>
                </c:pt>
                <c:pt idx="79960">
                  <c:v>17.770910000000001</c:v>
                </c:pt>
                <c:pt idx="79961">
                  <c:v>17.764816</c:v>
                </c:pt>
                <c:pt idx="79962">
                  <c:v>17.765788000000001</c:v>
                </c:pt>
                <c:pt idx="79963">
                  <c:v>17.768457000000001</c:v>
                </c:pt>
                <c:pt idx="79964">
                  <c:v>17.767393999999999</c:v>
                </c:pt>
                <c:pt idx="79965">
                  <c:v>17.768909000000001</c:v>
                </c:pt>
                <c:pt idx="79966">
                  <c:v>17.767544999999998</c:v>
                </c:pt>
                <c:pt idx="79967">
                  <c:v>17.764638999999999</c:v>
                </c:pt>
                <c:pt idx="79968">
                  <c:v>17.768391000000001</c:v>
                </c:pt>
                <c:pt idx="79969">
                  <c:v>17.769321000000001</c:v>
                </c:pt>
                <c:pt idx="79970">
                  <c:v>17.767064999999999</c:v>
                </c:pt>
                <c:pt idx="79971">
                  <c:v>17.771643999999998</c:v>
                </c:pt>
                <c:pt idx="79972">
                  <c:v>17.774155</c:v>
                </c:pt>
                <c:pt idx="79973">
                  <c:v>17.770952999999999</c:v>
                </c:pt>
                <c:pt idx="79974">
                  <c:v>17.769195</c:v>
                </c:pt>
                <c:pt idx="79975">
                  <c:v>17.769005</c:v>
                </c:pt>
                <c:pt idx="79976">
                  <c:v>17.770105999999998</c:v>
                </c:pt>
                <c:pt idx="79977">
                  <c:v>17.769988999999999</c:v>
                </c:pt>
                <c:pt idx="79978">
                  <c:v>17.768944999999999</c:v>
                </c:pt>
                <c:pt idx="79979">
                  <c:v>17.769013999999999</c:v>
                </c:pt>
                <c:pt idx="79980">
                  <c:v>17.766897</c:v>
                </c:pt>
                <c:pt idx="79981">
                  <c:v>17.765743000000001</c:v>
                </c:pt>
                <c:pt idx="79982">
                  <c:v>17.768639</c:v>
                </c:pt>
                <c:pt idx="79983">
                  <c:v>17.770675000000001</c:v>
                </c:pt>
                <c:pt idx="79984">
                  <c:v>17.770862999999999</c:v>
                </c:pt>
                <c:pt idx="79985">
                  <c:v>17.773275999999999</c:v>
                </c:pt>
                <c:pt idx="79986">
                  <c:v>17.775241000000001</c:v>
                </c:pt>
                <c:pt idx="79987">
                  <c:v>17.776831000000001</c:v>
                </c:pt>
                <c:pt idx="79988">
                  <c:v>17.778227999999999</c:v>
                </c:pt>
                <c:pt idx="79989">
                  <c:v>17.778908000000001</c:v>
                </c:pt>
                <c:pt idx="79990">
                  <c:v>17.781922000000002</c:v>
                </c:pt>
                <c:pt idx="79991">
                  <c:v>17.779985</c:v>
                </c:pt>
                <c:pt idx="79992">
                  <c:v>17.773108000000001</c:v>
                </c:pt>
                <c:pt idx="79993">
                  <c:v>17.777753000000001</c:v>
                </c:pt>
                <c:pt idx="79994">
                  <c:v>17.782889000000001</c:v>
                </c:pt>
                <c:pt idx="79995">
                  <c:v>17.776751999999998</c:v>
                </c:pt>
                <c:pt idx="79996">
                  <c:v>17.777121000000001</c:v>
                </c:pt>
                <c:pt idx="79997">
                  <c:v>17.784775</c:v>
                </c:pt>
                <c:pt idx="79998">
                  <c:v>17.782318</c:v>
                </c:pt>
                <c:pt idx="79999">
                  <c:v>17.777172</c:v>
                </c:pt>
                <c:pt idx="80000">
                  <c:v>17.782146000000001</c:v>
                </c:pt>
                <c:pt idx="80001">
                  <c:v>17.785212999999999</c:v>
                </c:pt>
                <c:pt idx="80002">
                  <c:v>17.782689999999999</c:v>
                </c:pt>
                <c:pt idx="80003">
                  <c:v>17.782731999999999</c:v>
                </c:pt>
                <c:pt idx="80004">
                  <c:v>17.782951000000001</c:v>
                </c:pt>
                <c:pt idx="80005">
                  <c:v>17.782996000000001</c:v>
                </c:pt>
                <c:pt idx="80006">
                  <c:v>17.781396999999998</c:v>
                </c:pt>
                <c:pt idx="80007">
                  <c:v>17.779828999999999</c:v>
                </c:pt>
                <c:pt idx="80008">
                  <c:v>17.780747000000002</c:v>
                </c:pt>
                <c:pt idx="80009">
                  <c:v>17.782126000000002</c:v>
                </c:pt>
                <c:pt idx="80010">
                  <c:v>17.783442000000001</c:v>
                </c:pt>
                <c:pt idx="80011">
                  <c:v>17.785793000000002</c:v>
                </c:pt>
                <c:pt idx="80012">
                  <c:v>17.786819999999999</c:v>
                </c:pt>
                <c:pt idx="80013">
                  <c:v>17.785664000000001</c:v>
                </c:pt>
                <c:pt idx="80014">
                  <c:v>17.786107999999999</c:v>
                </c:pt>
                <c:pt idx="80015">
                  <c:v>17.789138999999999</c:v>
                </c:pt>
                <c:pt idx="80016">
                  <c:v>17.789504000000001</c:v>
                </c:pt>
                <c:pt idx="80017">
                  <c:v>17.786360999999999</c:v>
                </c:pt>
                <c:pt idx="80018">
                  <c:v>17.783852</c:v>
                </c:pt>
                <c:pt idx="80019">
                  <c:v>17.786086000000001</c:v>
                </c:pt>
                <c:pt idx="80020">
                  <c:v>17.785938999999999</c:v>
                </c:pt>
                <c:pt idx="80021">
                  <c:v>17.783408999999999</c:v>
                </c:pt>
                <c:pt idx="80022">
                  <c:v>17.788087000000001</c:v>
                </c:pt>
                <c:pt idx="80023">
                  <c:v>17.79074</c:v>
                </c:pt>
                <c:pt idx="80024">
                  <c:v>17.787483000000002</c:v>
                </c:pt>
                <c:pt idx="80025">
                  <c:v>17.788612000000001</c:v>
                </c:pt>
                <c:pt idx="80026">
                  <c:v>17.789162999999999</c:v>
                </c:pt>
                <c:pt idx="80027">
                  <c:v>17.784880000000001</c:v>
                </c:pt>
                <c:pt idx="80028">
                  <c:v>17.786214999999999</c:v>
                </c:pt>
                <c:pt idx="80029">
                  <c:v>17.791639</c:v>
                </c:pt>
                <c:pt idx="80030">
                  <c:v>17.791508</c:v>
                </c:pt>
                <c:pt idx="80031">
                  <c:v>17.792814</c:v>
                </c:pt>
                <c:pt idx="80032">
                  <c:v>17.798285</c:v>
                </c:pt>
                <c:pt idx="80033">
                  <c:v>17.796084</c:v>
                </c:pt>
                <c:pt idx="80034">
                  <c:v>17.791696000000002</c:v>
                </c:pt>
                <c:pt idx="80035">
                  <c:v>17.793783999999999</c:v>
                </c:pt>
                <c:pt idx="80036">
                  <c:v>17.796607000000002</c:v>
                </c:pt>
                <c:pt idx="80037">
                  <c:v>17.802423000000001</c:v>
                </c:pt>
                <c:pt idx="80038">
                  <c:v>17.803711</c:v>
                </c:pt>
                <c:pt idx="80039">
                  <c:v>17.797032999999999</c:v>
                </c:pt>
                <c:pt idx="80040">
                  <c:v>17.797632</c:v>
                </c:pt>
                <c:pt idx="80041">
                  <c:v>17.799119999999998</c:v>
                </c:pt>
                <c:pt idx="80042">
                  <c:v>17.792534</c:v>
                </c:pt>
                <c:pt idx="80043">
                  <c:v>17.793040999999999</c:v>
                </c:pt>
                <c:pt idx="80044">
                  <c:v>17.798188</c:v>
                </c:pt>
                <c:pt idx="80045">
                  <c:v>17.797346999999998</c:v>
                </c:pt>
                <c:pt idx="80046">
                  <c:v>17.795622999999999</c:v>
                </c:pt>
                <c:pt idx="80047">
                  <c:v>17.795847999999999</c:v>
                </c:pt>
                <c:pt idx="80048">
                  <c:v>17.795455</c:v>
                </c:pt>
                <c:pt idx="80049">
                  <c:v>17.795112</c:v>
                </c:pt>
                <c:pt idx="80050">
                  <c:v>17.797872000000002</c:v>
                </c:pt>
                <c:pt idx="80051">
                  <c:v>17.800425000000001</c:v>
                </c:pt>
                <c:pt idx="80052">
                  <c:v>17.800726999999998</c:v>
                </c:pt>
                <c:pt idx="80053">
                  <c:v>17.801238999999999</c:v>
                </c:pt>
                <c:pt idx="80054">
                  <c:v>17.798199</c:v>
                </c:pt>
                <c:pt idx="80055">
                  <c:v>17.796198</c:v>
                </c:pt>
                <c:pt idx="80056">
                  <c:v>17.797308999999998</c:v>
                </c:pt>
                <c:pt idx="80057">
                  <c:v>17.796420999999999</c:v>
                </c:pt>
                <c:pt idx="80058">
                  <c:v>17.793688</c:v>
                </c:pt>
                <c:pt idx="80059">
                  <c:v>17.793772000000001</c:v>
                </c:pt>
                <c:pt idx="80060">
                  <c:v>17.795646000000001</c:v>
                </c:pt>
                <c:pt idx="80061">
                  <c:v>17.795114000000002</c:v>
                </c:pt>
                <c:pt idx="80062">
                  <c:v>17.795476000000001</c:v>
                </c:pt>
                <c:pt idx="80063">
                  <c:v>17.795798000000001</c:v>
                </c:pt>
                <c:pt idx="80064">
                  <c:v>17.794550000000001</c:v>
                </c:pt>
                <c:pt idx="80065">
                  <c:v>17.795788999999999</c:v>
                </c:pt>
                <c:pt idx="80066">
                  <c:v>17.797979999999999</c:v>
                </c:pt>
                <c:pt idx="80067">
                  <c:v>17.797478000000002</c:v>
                </c:pt>
                <c:pt idx="80068">
                  <c:v>17.795743000000002</c:v>
                </c:pt>
                <c:pt idx="80069">
                  <c:v>17.795262999999998</c:v>
                </c:pt>
                <c:pt idx="80070">
                  <c:v>17.797049000000001</c:v>
                </c:pt>
                <c:pt idx="80071">
                  <c:v>17.796538000000002</c:v>
                </c:pt>
                <c:pt idx="80072">
                  <c:v>17.794711</c:v>
                </c:pt>
                <c:pt idx="80073">
                  <c:v>17.795446999999999</c:v>
                </c:pt>
                <c:pt idx="80074">
                  <c:v>17.794556</c:v>
                </c:pt>
                <c:pt idx="80075">
                  <c:v>17.794495999999999</c:v>
                </c:pt>
                <c:pt idx="80076">
                  <c:v>17.79946</c:v>
                </c:pt>
                <c:pt idx="80077">
                  <c:v>17.804313</c:v>
                </c:pt>
                <c:pt idx="80078">
                  <c:v>17.805790999999999</c:v>
                </c:pt>
                <c:pt idx="80079">
                  <c:v>17.805671</c:v>
                </c:pt>
                <c:pt idx="80080">
                  <c:v>17.804957000000002</c:v>
                </c:pt>
                <c:pt idx="80081">
                  <c:v>17.805143999999999</c:v>
                </c:pt>
                <c:pt idx="80082">
                  <c:v>17.803840999999998</c:v>
                </c:pt>
                <c:pt idx="80083">
                  <c:v>17.803083999999998</c:v>
                </c:pt>
                <c:pt idx="80084">
                  <c:v>17.803581999999999</c:v>
                </c:pt>
                <c:pt idx="80085">
                  <c:v>17.801659999999998</c:v>
                </c:pt>
                <c:pt idx="80086">
                  <c:v>17.801722999999999</c:v>
                </c:pt>
                <c:pt idx="80087">
                  <c:v>17.804801999999999</c:v>
                </c:pt>
                <c:pt idx="80088">
                  <c:v>17.803863</c:v>
                </c:pt>
                <c:pt idx="80089">
                  <c:v>17.803079</c:v>
                </c:pt>
                <c:pt idx="80090">
                  <c:v>17.804431999999998</c:v>
                </c:pt>
                <c:pt idx="80091">
                  <c:v>17.805812</c:v>
                </c:pt>
                <c:pt idx="80092">
                  <c:v>17.809691999999998</c:v>
                </c:pt>
                <c:pt idx="80093">
                  <c:v>17.811067999999999</c:v>
                </c:pt>
                <c:pt idx="80094">
                  <c:v>17.809539999999998</c:v>
                </c:pt>
                <c:pt idx="80095">
                  <c:v>17.808810000000001</c:v>
                </c:pt>
                <c:pt idx="80096">
                  <c:v>17.806111999999999</c:v>
                </c:pt>
                <c:pt idx="80097">
                  <c:v>17.804297999999999</c:v>
                </c:pt>
                <c:pt idx="80098">
                  <c:v>17.805288000000001</c:v>
                </c:pt>
                <c:pt idx="80099">
                  <c:v>17.805869000000001</c:v>
                </c:pt>
                <c:pt idx="80100">
                  <c:v>17.807627</c:v>
                </c:pt>
                <c:pt idx="80101">
                  <c:v>17.809066999999999</c:v>
                </c:pt>
                <c:pt idx="80102">
                  <c:v>17.811803000000001</c:v>
                </c:pt>
                <c:pt idx="80103">
                  <c:v>17.812199</c:v>
                </c:pt>
                <c:pt idx="80104">
                  <c:v>17.811440999999999</c:v>
                </c:pt>
                <c:pt idx="80105">
                  <c:v>17.815905999999998</c:v>
                </c:pt>
                <c:pt idx="80106">
                  <c:v>17.815548</c:v>
                </c:pt>
                <c:pt idx="80107">
                  <c:v>17.812239999999999</c:v>
                </c:pt>
                <c:pt idx="80108">
                  <c:v>17.813867999999999</c:v>
                </c:pt>
                <c:pt idx="80109">
                  <c:v>17.814364999999999</c:v>
                </c:pt>
                <c:pt idx="80110">
                  <c:v>17.813122</c:v>
                </c:pt>
                <c:pt idx="80111">
                  <c:v>17.812721</c:v>
                </c:pt>
                <c:pt idx="80112">
                  <c:v>17.811378999999999</c:v>
                </c:pt>
                <c:pt idx="80113">
                  <c:v>17.815200999999998</c:v>
                </c:pt>
                <c:pt idx="80114">
                  <c:v>17.819618999999999</c:v>
                </c:pt>
                <c:pt idx="80115">
                  <c:v>17.815479</c:v>
                </c:pt>
                <c:pt idx="80116">
                  <c:v>17.811924999999999</c:v>
                </c:pt>
                <c:pt idx="80117">
                  <c:v>17.811404</c:v>
                </c:pt>
                <c:pt idx="80118">
                  <c:v>17.808835999999999</c:v>
                </c:pt>
                <c:pt idx="80119">
                  <c:v>17.809042999999999</c:v>
                </c:pt>
                <c:pt idx="80120">
                  <c:v>17.810863000000001</c:v>
                </c:pt>
                <c:pt idx="80121">
                  <c:v>17.809923000000001</c:v>
                </c:pt>
                <c:pt idx="80122">
                  <c:v>17.809065</c:v>
                </c:pt>
                <c:pt idx="80123">
                  <c:v>17.80875</c:v>
                </c:pt>
                <c:pt idx="80124">
                  <c:v>17.808229999999998</c:v>
                </c:pt>
                <c:pt idx="80125">
                  <c:v>17.809697</c:v>
                </c:pt>
                <c:pt idx="80126">
                  <c:v>17.813234000000001</c:v>
                </c:pt>
                <c:pt idx="80127">
                  <c:v>17.813566000000002</c:v>
                </c:pt>
                <c:pt idx="80128">
                  <c:v>17.808396999999999</c:v>
                </c:pt>
                <c:pt idx="80129">
                  <c:v>17.80621</c:v>
                </c:pt>
                <c:pt idx="80130">
                  <c:v>17.810403000000001</c:v>
                </c:pt>
                <c:pt idx="80131">
                  <c:v>17.810102000000001</c:v>
                </c:pt>
                <c:pt idx="80132">
                  <c:v>17.808577</c:v>
                </c:pt>
                <c:pt idx="80133">
                  <c:v>17.812594000000001</c:v>
                </c:pt>
                <c:pt idx="80134">
                  <c:v>17.812549000000001</c:v>
                </c:pt>
                <c:pt idx="80135">
                  <c:v>17.810095</c:v>
                </c:pt>
                <c:pt idx="80136">
                  <c:v>17.812387000000001</c:v>
                </c:pt>
                <c:pt idx="80137">
                  <c:v>17.813015</c:v>
                </c:pt>
                <c:pt idx="80138">
                  <c:v>17.811945000000001</c:v>
                </c:pt>
                <c:pt idx="80139">
                  <c:v>17.811934999999998</c:v>
                </c:pt>
                <c:pt idx="80140">
                  <c:v>17.811790999999999</c:v>
                </c:pt>
                <c:pt idx="80141">
                  <c:v>17.813317999999999</c:v>
                </c:pt>
                <c:pt idx="80142">
                  <c:v>17.815412999999999</c:v>
                </c:pt>
                <c:pt idx="80143">
                  <c:v>17.816973000000001</c:v>
                </c:pt>
                <c:pt idx="80144">
                  <c:v>17.817767</c:v>
                </c:pt>
                <c:pt idx="80145">
                  <c:v>17.816904000000001</c:v>
                </c:pt>
                <c:pt idx="80146">
                  <c:v>17.818925</c:v>
                </c:pt>
                <c:pt idx="80147">
                  <c:v>17.822073</c:v>
                </c:pt>
                <c:pt idx="80148">
                  <c:v>17.820927999999999</c:v>
                </c:pt>
                <c:pt idx="80149">
                  <c:v>17.818991</c:v>
                </c:pt>
                <c:pt idx="80150">
                  <c:v>17.820671999999998</c:v>
                </c:pt>
                <c:pt idx="80151">
                  <c:v>17.818728</c:v>
                </c:pt>
                <c:pt idx="80152">
                  <c:v>17.815393</c:v>
                </c:pt>
                <c:pt idx="80153">
                  <c:v>17.81578</c:v>
                </c:pt>
                <c:pt idx="80154">
                  <c:v>17.816451000000001</c:v>
                </c:pt>
                <c:pt idx="80155">
                  <c:v>17.819095000000001</c:v>
                </c:pt>
                <c:pt idx="80156">
                  <c:v>17.821162000000001</c:v>
                </c:pt>
                <c:pt idx="80157">
                  <c:v>17.817900000000002</c:v>
                </c:pt>
                <c:pt idx="80158">
                  <c:v>17.816700000000001</c:v>
                </c:pt>
                <c:pt idx="80159">
                  <c:v>17.819499</c:v>
                </c:pt>
                <c:pt idx="80160">
                  <c:v>17.821486</c:v>
                </c:pt>
                <c:pt idx="80161">
                  <c:v>17.821981999999998</c:v>
                </c:pt>
                <c:pt idx="80162">
                  <c:v>17.819343</c:v>
                </c:pt>
                <c:pt idx="80163">
                  <c:v>17.816687999999999</c:v>
                </c:pt>
                <c:pt idx="80164">
                  <c:v>17.816903</c:v>
                </c:pt>
                <c:pt idx="80165">
                  <c:v>17.816927</c:v>
                </c:pt>
                <c:pt idx="80166">
                  <c:v>17.816580999999999</c:v>
                </c:pt>
                <c:pt idx="80167">
                  <c:v>17.816452000000002</c:v>
                </c:pt>
                <c:pt idx="80168">
                  <c:v>17.817401</c:v>
                </c:pt>
                <c:pt idx="80169">
                  <c:v>17.820893000000002</c:v>
                </c:pt>
                <c:pt idx="80170">
                  <c:v>17.824652</c:v>
                </c:pt>
                <c:pt idx="80171">
                  <c:v>17.825813</c:v>
                </c:pt>
                <c:pt idx="80172">
                  <c:v>17.824061</c:v>
                </c:pt>
                <c:pt idx="80173">
                  <c:v>17.825115</c:v>
                </c:pt>
                <c:pt idx="80174">
                  <c:v>17.826544999999999</c:v>
                </c:pt>
                <c:pt idx="80175">
                  <c:v>17.82273</c:v>
                </c:pt>
                <c:pt idx="80176">
                  <c:v>17.820502000000001</c:v>
                </c:pt>
                <c:pt idx="80177">
                  <c:v>17.822064999999998</c:v>
                </c:pt>
                <c:pt idx="80178">
                  <c:v>17.822244999999999</c:v>
                </c:pt>
                <c:pt idx="80179">
                  <c:v>17.821252999999999</c:v>
                </c:pt>
                <c:pt idx="80180">
                  <c:v>17.819309000000001</c:v>
                </c:pt>
                <c:pt idx="80181">
                  <c:v>17.822538000000002</c:v>
                </c:pt>
                <c:pt idx="80182">
                  <c:v>17.826036999999999</c:v>
                </c:pt>
                <c:pt idx="80183">
                  <c:v>17.822851</c:v>
                </c:pt>
                <c:pt idx="80184">
                  <c:v>17.82414</c:v>
                </c:pt>
                <c:pt idx="80185">
                  <c:v>17.828765000000001</c:v>
                </c:pt>
                <c:pt idx="80186">
                  <c:v>17.824733999999999</c:v>
                </c:pt>
                <c:pt idx="80187">
                  <c:v>17.817162</c:v>
                </c:pt>
                <c:pt idx="80188">
                  <c:v>17.820366</c:v>
                </c:pt>
                <c:pt idx="80189">
                  <c:v>17.823765000000002</c:v>
                </c:pt>
                <c:pt idx="80190">
                  <c:v>17.819538000000001</c:v>
                </c:pt>
                <c:pt idx="80191">
                  <c:v>17.819799</c:v>
                </c:pt>
                <c:pt idx="80192">
                  <c:v>17.823340000000002</c:v>
                </c:pt>
                <c:pt idx="80193">
                  <c:v>17.822199000000001</c:v>
                </c:pt>
                <c:pt idx="80194">
                  <c:v>17.821199</c:v>
                </c:pt>
                <c:pt idx="80195">
                  <c:v>17.824697</c:v>
                </c:pt>
                <c:pt idx="80196">
                  <c:v>17.826903999999999</c:v>
                </c:pt>
                <c:pt idx="80197">
                  <c:v>17.824342999999999</c:v>
                </c:pt>
                <c:pt idx="80198">
                  <c:v>17.823782999999999</c:v>
                </c:pt>
                <c:pt idx="80199">
                  <c:v>17.829215000000001</c:v>
                </c:pt>
                <c:pt idx="80200">
                  <c:v>17.829312999999999</c:v>
                </c:pt>
                <c:pt idx="80201">
                  <c:v>17.821138000000001</c:v>
                </c:pt>
                <c:pt idx="80202">
                  <c:v>17.821183000000001</c:v>
                </c:pt>
                <c:pt idx="80203">
                  <c:v>17.827245999999999</c:v>
                </c:pt>
                <c:pt idx="80204">
                  <c:v>17.827843000000001</c:v>
                </c:pt>
                <c:pt idx="80205">
                  <c:v>17.827862</c:v>
                </c:pt>
                <c:pt idx="80206">
                  <c:v>17.828935999999999</c:v>
                </c:pt>
                <c:pt idx="80207">
                  <c:v>17.831111</c:v>
                </c:pt>
                <c:pt idx="80208">
                  <c:v>17.836281</c:v>
                </c:pt>
                <c:pt idx="80209">
                  <c:v>17.834157999999999</c:v>
                </c:pt>
                <c:pt idx="80210">
                  <c:v>17.82957</c:v>
                </c:pt>
                <c:pt idx="80211">
                  <c:v>17.834833</c:v>
                </c:pt>
                <c:pt idx="80212">
                  <c:v>17.836600000000001</c:v>
                </c:pt>
                <c:pt idx="80213">
                  <c:v>17.832068</c:v>
                </c:pt>
                <c:pt idx="80214">
                  <c:v>17.832826000000001</c:v>
                </c:pt>
                <c:pt idx="80215">
                  <c:v>17.834236000000001</c:v>
                </c:pt>
                <c:pt idx="80216">
                  <c:v>17.833092000000001</c:v>
                </c:pt>
                <c:pt idx="80217">
                  <c:v>17.832792000000001</c:v>
                </c:pt>
                <c:pt idx="80218">
                  <c:v>17.831396000000002</c:v>
                </c:pt>
                <c:pt idx="80219">
                  <c:v>17.829332999999998</c:v>
                </c:pt>
                <c:pt idx="80220">
                  <c:v>17.831157999999999</c:v>
                </c:pt>
                <c:pt idx="80221">
                  <c:v>17.833071</c:v>
                </c:pt>
                <c:pt idx="80222">
                  <c:v>17.830306</c:v>
                </c:pt>
                <c:pt idx="80223">
                  <c:v>17.826530000000002</c:v>
                </c:pt>
                <c:pt idx="80224">
                  <c:v>17.829609000000001</c:v>
                </c:pt>
                <c:pt idx="80225">
                  <c:v>17.834785</c:v>
                </c:pt>
                <c:pt idx="80226">
                  <c:v>17.835719000000001</c:v>
                </c:pt>
                <c:pt idx="80227">
                  <c:v>17.835464999999999</c:v>
                </c:pt>
                <c:pt idx="80228">
                  <c:v>17.834109999999999</c:v>
                </c:pt>
                <c:pt idx="80229">
                  <c:v>17.830425000000002</c:v>
                </c:pt>
                <c:pt idx="80230">
                  <c:v>17.827586</c:v>
                </c:pt>
                <c:pt idx="80231">
                  <c:v>17.829118999999999</c:v>
                </c:pt>
                <c:pt idx="80232">
                  <c:v>17.836668</c:v>
                </c:pt>
                <c:pt idx="80233">
                  <c:v>17.838864000000001</c:v>
                </c:pt>
                <c:pt idx="80234">
                  <c:v>17.833832999999998</c:v>
                </c:pt>
                <c:pt idx="80235">
                  <c:v>17.833442999999999</c:v>
                </c:pt>
                <c:pt idx="80236">
                  <c:v>17.835722000000001</c:v>
                </c:pt>
                <c:pt idx="80237">
                  <c:v>17.838121000000001</c:v>
                </c:pt>
                <c:pt idx="80238">
                  <c:v>17.839272000000001</c:v>
                </c:pt>
                <c:pt idx="80239">
                  <c:v>17.837347999999999</c:v>
                </c:pt>
                <c:pt idx="80240">
                  <c:v>17.836445000000001</c:v>
                </c:pt>
                <c:pt idx="80241">
                  <c:v>17.839303000000001</c:v>
                </c:pt>
                <c:pt idx="80242">
                  <c:v>17.842434999999998</c:v>
                </c:pt>
                <c:pt idx="80243">
                  <c:v>17.839192000000001</c:v>
                </c:pt>
                <c:pt idx="80244">
                  <c:v>17.837703999999999</c:v>
                </c:pt>
                <c:pt idx="80245">
                  <c:v>17.842775</c:v>
                </c:pt>
                <c:pt idx="80246">
                  <c:v>17.847055000000001</c:v>
                </c:pt>
                <c:pt idx="80247">
                  <c:v>17.847538</c:v>
                </c:pt>
                <c:pt idx="80248">
                  <c:v>17.844617</c:v>
                </c:pt>
                <c:pt idx="80249">
                  <c:v>17.839459000000002</c:v>
                </c:pt>
                <c:pt idx="80250">
                  <c:v>17.839075000000001</c:v>
                </c:pt>
                <c:pt idx="80251">
                  <c:v>17.842310999999999</c:v>
                </c:pt>
                <c:pt idx="80252">
                  <c:v>17.841429999999999</c:v>
                </c:pt>
                <c:pt idx="80253">
                  <c:v>17.843620000000001</c:v>
                </c:pt>
                <c:pt idx="80254">
                  <c:v>17.850187999999999</c:v>
                </c:pt>
                <c:pt idx="80255">
                  <c:v>17.847833000000001</c:v>
                </c:pt>
                <c:pt idx="80256">
                  <c:v>17.842694000000002</c:v>
                </c:pt>
                <c:pt idx="80257">
                  <c:v>17.844702999999999</c:v>
                </c:pt>
                <c:pt idx="80258">
                  <c:v>17.845624999999998</c:v>
                </c:pt>
                <c:pt idx="80259">
                  <c:v>17.840961</c:v>
                </c:pt>
                <c:pt idx="80260">
                  <c:v>17.840865000000001</c:v>
                </c:pt>
                <c:pt idx="80261">
                  <c:v>17.846108000000001</c:v>
                </c:pt>
                <c:pt idx="80262">
                  <c:v>17.845548000000001</c:v>
                </c:pt>
                <c:pt idx="80263">
                  <c:v>17.843696000000001</c:v>
                </c:pt>
                <c:pt idx="80264">
                  <c:v>17.845991000000001</c:v>
                </c:pt>
                <c:pt idx="80265">
                  <c:v>17.845669999999998</c:v>
                </c:pt>
                <c:pt idx="80266">
                  <c:v>17.844723999999999</c:v>
                </c:pt>
                <c:pt idx="80267">
                  <c:v>17.844615000000001</c:v>
                </c:pt>
                <c:pt idx="80268">
                  <c:v>17.845600999999998</c:v>
                </c:pt>
                <c:pt idx="80269">
                  <c:v>17.845188</c:v>
                </c:pt>
                <c:pt idx="80270">
                  <c:v>17.841028999999999</c:v>
                </c:pt>
                <c:pt idx="80271">
                  <c:v>17.839883</c:v>
                </c:pt>
                <c:pt idx="80272">
                  <c:v>17.843038</c:v>
                </c:pt>
                <c:pt idx="80273">
                  <c:v>17.841763</c:v>
                </c:pt>
                <c:pt idx="80274">
                  <c:v>17.842054000000001</c:v>
                </c:pt>
                <c:pt idx="80275">
                  <c:v>17.848443</c:v>
                </c:pt>
                <c:pt idx="80276">
                  <c:v>17.849872999999999</c:v>
                </c:pt>
                <c:pt idx="80277">
                  <c:v>17.848444000000001</c:v>
                </c:pt>
                <c:pt idx="80278">
                  <c:v>17.852826</c:v>
                </c:pt>
                <c:pt idx="80279">
                  <c:v>17.856915000000001</c:v>
                </c:pt>
                <c:pt idx="80280">
                  <c:v>17.852774</c:v>
                </c:pt>
                <c:pt idx="80281">
                  <c:v>17.848329</c:v>
                </c:pt>
                <c:pt idx="80282">
                  <c:v>17.850822000000001</c:v>
                </c:pt>
                <c:pt idx="80283">
                  <c:v>17.851931</c:v>
                </c:pt>
                <c:pt idx="80284">
                  <c:v>17.851406999999998</c:v>
                </c:pt>
                <c:pt idx="80285">
                  <c:v>17.851637</c:v>
                </c:pt>
                <c:pt idx="80286">
                  <c:v>17.849463</c:v>
                </c:pt>
                <c:pt idx="80287">
                  <c:v>17.849568000000001</c:v>
                </c:pt>
                <c:pt idx="80288">
                  <c:v>17.852456</c:v>
                </c:pt>
                <c:pt idx="80289">
                  <c:v>17.851748000000001</c:v>
                </c:pt>
                <c:pt idx="80290">
                  <c:v>17.850999000000002</c:v>
                </c:pt>
                <c:pt idx="80291">
                  <c:v>17.851381</c:v>
                </c:pt>
                <c:pt idx="80292">
                  <c:v>17.850197000000001</c:v>
                </c:pt>
                <c:pt idx="80293">
                  <c:v>17.852588000000001</c:v>
                </c:pt>
                <c:pt idx="80294">
                  <c:v>17.856995000000001</c:v>
                </c:pt>
                <c:pt idx="80295">
                  <c:v>17.859107999999999</c:v>
                </c:pt>
                <c:pt idx="80296">
                  <c:v>17.857137999999999</c:v>
                </c:pt>
                <c:pt idx="80297">
                  <c:v>17.851205</c:v>
                </c:pt>
                <c:pt idx="80298">
                  <c:v>17.85079</c:v>
                </c:pt>
                <c:pt idx="80299">
                  <c:v>17.853518999999999</c:v>
                </c:pt>
                <c:pt idx="80300">
                  <c:v>17.852900999999999</c:v>
                </c:pt>
                <c:pt idx="80301">
                  <c:v>17.852371000000002</c:v>
                </c:pt>
                <c:pt idx="80302">
                  <c:v>17.855896999999999</c:v>
                </c:pt>
                <c:pt idx="80303">
                  <c:v>17.860899</c:v>
                </c:pt>
                <c:pt idx="80304">
                  <c:v>17.861463000000001</c:v>
                </c:pt>
                <c:pt idx="80305">
                  <c:v>17.857502</c:v>
                </c:pt>
                <c:pt idx="80306">
                  <c:v>17.856027000000001</c:v>
                </c:pt>
                <c:pt idx="80307">
                  <c:v>17.856901000000001</c:v>
                </c:pt>
                <c:pt idx="80308">
                  <c:v>17.857095000000001</c:v>
                </c:pt>
                <c:pt idx="80309">
                  <c:v>17.854085000000001</c:v>
                </c:pt>
                <c:pt idx="80310">
                  <c:v>17.854455000000002</c:v>
                </c:pt>
                <c:pt idx="80311">
                  <c:v>17.857869000000001</c:v>
                </c:pt>
                <c:pt idx="80312">
                  <c:v>17.856272000000001</c:v>
                </c:pt>
                <c:pt idx="80313">
                  <c:v>17.856703</c:v>
                </c:pt>
                <c:pt idx="80314">
                  <c:v>17.859749000000001</c:v>
                </c:pt>
                <c:pt idx="80315">
                  <c:v>17.855995</c:v>
                </c:pt>
                <c:pt idx="80316">
                  <c:v>17.852315999999998</c:v>
                </c:pt>
                <c:pt idx="80317">
                  <c:v>17.855228</c:v>
                </c:pt>
                <c:pt idx="80318">
                  <c:v>17.856649000000001</c:v>
                </c:pt>
                <c:pt idx="80319">
                  <c:v>17.855698</c:v>
                </c:pt>
                <c:pt idx="80320">
                  <c:v>17.855142000000001</c:v>
                </c:pt>
                <c:pt idx="80321">
                  <c:v>17.854309000000001</c:v>
                </c:pt>
                <c:pt idx="80322">
                  <c:v>17.855039000000001</c:v>
                </c:pt>
                <c:pt idx="80323">
                  <c:v>17.856798999999999</c:v>
                </c:pt>
                <c:pt idx="80324">
                  <c:v>17.858232000000001</c:v>
                </c:pt>
                <c:pt idx="80325">
                  <c:v>17.858352</c:v>
                </c:pt>
                <c:pt idx="80326">
                  <c:v>17.859518999999999</c:v>
                </c:pt>
                <c:pt idx="80327">
                  <c:v>17.859933000000002</c:v>
                </c:pt>
                <c:pt idx="80328">
                  <c:v>17.856173999999999</c:v>
                </c:pt>
                <c:pt idx="80329">
                  <c:v>17.856000999999999</c:v>
                </c:pt>
                <c:pt idx="80330">
                  <c:v>17.865977999999998</c:v>
                </c:pt>
                <c:pt idx="80331">
                  <c:v>17.868065999999999</c:v>
                </c:pt>
                <c:pt idx="80332">
                  <c:v>17.861139000000001</c:v>
                </c:pt>
                <c:pt idx="80333">
                  <c:v>17.861571000000001</c:v>
                </c:pt>
                <c:pt idx="80334">
                  <c:v>17.865010999999999</c:v>
                </c:pt>
                <c:pt idx="80335">
                  <c:v>17.862926999999999</c:v>
                </c:pt>
                <c:pt idx="80336">
                  <c:v>17.862545999999998</c:v>
                </c:pt>
                <c:pt idx="80337">
                  <c:v>17.863503000000001</c:v>
                </c:pt>
                <c:pt idx="80338">
                  <c:v>17.866378999999998</c:v>
                </c:pt>
                <c:pt idx="80339">
                  <c:v>17.869515</c:v>
                </c:pt>
                <c:pt idx="80340">
                  <c:v>17.866966000000001</c:v>
                </c:pt>
                <c:pt idx="80341">
                  <c:v>17.863648000000001</c:v>
                </c:pt>
                <c:pt idx="80342">
                  <c:v>17.864947999999998</c:v>
                </c:pt>
                <c:pt idx="80343">
                  <c:v>17.865397000000002</c:v>
                </c:pt>
                <c:pt idx="80344">
                  <c:v>17.862684000000002</c:v>
                </c:pt>
                <c:pt idx="80345">
                  <c:v>17.863357000000001</c:v>
                </c:pt>
                <c:pt idx="80346">
                  <c:v>17.865029</c:v>
                </c:pt>
                <c:pt idx="80347">
                  <c:v>17.862969</c:v>
                </c:pt>
                <c:pt idx="80348">
                  <c:v>17.862728000000001</c:v>
                </c:pt>
                <c:pt idx="80349">
                  <c:v>17.864291999999999</c:v>
                </c:pt>
                <c:pt idx="80350">
                  <c:v>17.861525</c:v>
                </c:pt>
                <c:pt idx="80351">
                  <c:v>17.858271999999999</c:v>
                </c:pt>
                <c:pt idx="80352">
                  <c:v>17.860731000000001</c:v>
                </c:pt>
                <c:pt idx="80353">
                  <c:v>17.866593999999999</c:v>
                </c:pt>
                <c:pt idx="80354">
                  <c:v>17.869782000000001</c:v>
                </c:pt>
                <c:pt idx="80355">
                  <c:v>17.865943000000001</c:v>
                </c:pt>
                <c:pt idx="80356">
                  <c:v>17.861803999999999</c:v>
                </c:pt>
                <c:pt idx="80357">
                  <c:v>17.862017999999999</c:v>
                </c:pt>
                <c:pt idx="80358">
                  <c:v>17.862658</c:v>
                </c:pt>
                <c:pt idx="80359">
                  <c:v>17.863551000000001</c:v>
                </c:pt>
                <c:pt idx="80360">
                  <c:v>17.866242</c:v>
                </c:pt>
                <c:pt idx="80361">
                  <c:v>17.868670000000002</c:v>
                </c:pt>
                <c:pt idx="80362">
                  <c:v>17.867000999999998</c:v>
                </c:pt>
                <c:pt idx="80363">
                  <c:v>17.867819999999998</c:v>
                </c:pt>
                <c:pt idx="80364">
                  <c:v>17.871041999999999</c:v>
                </c:pt>
                <c:pt idx="80365">
                  <c:v>17.868547</c:v>
                </c:pt>
                <c:pt idx="80366">
                  <c:v>17.87227</c:v>
                </c:pt>
                <c:pt idx="80367">
                  <c:v>17.877075999999999</c:v>
                </c:pt>
                <c:pt idx="80368">
                  <c:v>17.872174000000001</c:v>
                </c:pt>
                <c:pt idx="80369">
                  <c:v>17.868054000000001</c:v>
                </c:pt>
                <c:pt idx="80370">
                  <c:v>17.864339999999999</c:v>
                </c:pt>
                <c:pt idx="80371">
                  <c:v>17.862521999999998</c:v>
                </c:pt>
                <c:pt idx="80372">
                  <c:v>17.865141999999999</c:v>
                </c:pt>
                <c:pt idx="80373">
                  <c:v>17.867713999999999</c:v>
                </c:pt>
                <c:pt idx="80374">
                  <c:v>17.871496</c:v>
                </c:pt>
                <c:pt idx="80375">
                  <c:v>17.871113000000001</c:v>
                </c:pt>
                <c:pt idx="80376">
                  <c:v>17.866218</c:v>
                </c:pt>
                <c:pt idx="80377">
                  <c:v>17.865845</c:v>
                </c:pt>
                <c:pt idx="80378">
                  <c:v>17.868780000000001</c:v>
                </c:pt>
                <c:pt idx="80379">
                  <c:v>17.867321</c:v>
                </c:pt>
                <c:pt idx="80380">
                  <c:v>17.864578999999999</c:v>
                </c:pt>
                <c:pt idx="80381">
                  <c:v>17.866472000000002</c:v>
                </c:pt>
                <c:pt idx="80382">
                  <c:v>17.868856000000001</c:v>
                </c:pt>
                <c:pt idx="80383">
                  <c:v>17.867915</c:v>
                </c:pt>
                <c:pt idx="80384">
                  <c:v>17.868106000000001</c:v>
                </c:pt>
                <c:pt idx="80385">
                  <c:v>17.868808000000001</c:v>
                </c:pt>
                <c:pt idx="80386">
                  <c:v>17.866223999999999</c:v>
                </c:pt>
                <c:pt idx="80387">
                  <c:v>17.863545999999999</c:v>
                </c:pt>
                <c:pt idx="80388">
                  <c:v>17.865124999999999</c:v>
                </c:pt>
                <c:pt idx="80389">
                  <c:v>17.866769999999999</c:v>
                </c:pt>
                <c:pt idx="80390">
                  <c:v>17.865517000000001</c:v>
                </c:pt>
                <c:pt idx="80391">
                  <c:v>17.865186000000001</c:v>
                </c:pt>
                <c:pt idx="80392">
                  <c:v>17.867079</c:v>
                </c:pt>
                <c:pt idx="80393">
                  <c:v>17.867991</c:v>
                </c:pt>
                <c:pt idx="80394">
                  <c:v>17.86515</c:v>
                </c:pt>
                <c:pt idx="80395">
                  <c:v>17.863503999999999</c:v>
                </c:pt>
                <c:pt idx="80396">
                  <c:v>17.864999000000001</c:v>
                </c:pt>
                <c:pt idx="80397">
                  <c:v>17.867932</c:v>
                </c:pt>
                <c:pt idx="80398">
                  <c:v>17.870408000000001</c:v>
                </c:pt>
                <c:pt idx="80399">
                  <c:v>17.868227000000001</c:v>
                </c:pt>
                <c:pt idx="80400">
                  <c:v>17.870526000000002</c:v>
                </c:pt>
                <c:pt idx="80401">
                  <c:v>17.875319999999999</c:v>
                </c:pt>
                <c:pt idx="80402">
                  <c:v>17.875938000000001</c:v>
                </c:pt>
                <c:pt idx="80403">
                  <c:v>17.874825999999999</c:v>
                </c:pt>
                <c:pt idx="80404">
                  <c:v>17.871372000000001</c:v>
                </c:pt>
                <c:pt idx="80405">
                  <c:v>17.872890999999999</c:v>
                </c:pt>
                <c:pt idx="80406">
                  <c:v>17.878428</c:v>
                </c:pt>
                <c:pt idx="80407">
                  <c:v>17.877592</c:v>
                </c:pt>
                <c:pt idx="80408">
                  <c:v>17.876614</c:v>
                </c:pt>
                <c:pt idx="80409">
                  <c:v>17.877289999999999</c:v>
                </c:pt>
                <c:pt idx="80410">
                  <c:v>17.875747</c:v>
                </c:pt>
                <c:pt idx="80411">
                  <c:v>17.876321999999998</c:v>
                </c:pt>
                <c:pt idx="80412">
                  <c:v>17.881228</c:v>
                </c:pt>
                <c:pt idx="80413">
                  <c:v>17.88279</c:v>
                </c:pt>
                <c:pt idx="80414">
                  <c:v>17.881979000000001</c:v>
                </c:pt>
                <c:pt idx="80415">
                  <c:v>17.882740999999999</c:v>
                </c:pt>
                <c:pt idx="80416">
                  <c:v>17.880865</c:v>
                </c:pt>
                <c:pt idx="80417">
                  <c:v>17.879528000000001</c:v>
                </c:pt>
                <c:pt idx="80418">
                  <c:v>17.881551999999999</c:v>
                </c:pt>
                <c:pt idx="80419">
                  <c:v>17.883286999999999</c:v>
                </c:pt>
                <c:pt idx="80420">
                  <c:v>17.883399000000001</c:v>
                </c:pt>
                <c:pt idx="80421">
                  <c:v>17.881674</c:v>
                </c:pt>
                <c:pt idx="80422">
                  <c:v>17.880320000000001</c:v>
                </c:pt>
                <c:pt idx="80423">
                  <c:v>17.881408</c:v>
                </c:pt>
                <c:pt idx="80424">
                  <c:v>17.884836</c:v>
                </c:pt>
                <c:pt idx="80425">
                  <c:v>17.885601999999999</c:v>
                </c:pt>
                <c:pt idx="80426">
                  <c:v>17.882773</c:v>
                </c:pt>
                <c:pt idx="80427">
                  <c:v>17.880220999999999</c:v>
                </c:pt>
                <c:pt idx="80428">
                  <c:v>17.881397</c:v>
                </c:pt>
                <c:pt idx="80429">
                  <c:v>17.888003999999999</c:v>
                </c:pt>
                <c:pt idx="80430">
                  <c:v>17.887038</c:v>
                </c:pt>
                <c:pt idx="80431">
                  <c:v>17.879073000000002</c:v>
                </c:pt>
                <c:pt idx="80432">
                  <c:v>17.879465</c:v>
                </c:pt>
                <c:pt idx="80433">
                  <c:v>17.882393</c:v>
                </c:pt>
                <c:pt idx="80434">
                  <c:v>17.881889000000001</c:v>
                </c:pt>
                <c:pt idx="80435">
                  <c:v>17.881629</c:v>
                </c:pt>
                <c:pt idx="80436">
                  <c:v>17.883009000000001</c:v>
                </c:pt>
                <c:pt idx="80437">
                  <c:v>17.882864000000001</c:v>
                </c:pt>
                <c:pt idx="80438">
                  <c:v>17.881789999999999</c:v>
                </c:pt>
                <c:pt idx="80439">
                  <c:v>17.882332000000002</c:v>
                </c:pt>
                <c:pt idx="80440">
                  <c:v>17.884260999999999</c:v>
                </c:pt>
                <c:pt idx="80441">
                  <c:v>17.882885000000002</c:v>
                </c:pt>
                <c:pt idx="80442">
                  <c:v>17.880172000000002</c:v>
                </c:pt>
                <c:pt idx="80443">
                  <c:v>17.881603999999999</c:v>
                </c:pt>
                <c:pt idx="80444">
                  <c:v>17.883668</c:v>
                </c:pt>
                <c:pt idx="80445">
                  <c:v>17.880883000000001</c:v>
                </c:pt>
                <c:pt idx="80446">
                  <c:v>17.883913</c:v>
                </c:pt>
                <c:pt idx="80447">
                  <c:v>17.889108</c:v>
                </c:pt>
                <c:pt idx="80448">
                  <c:v>17.886644</c:v>
                </c:pt>
                <c:pt idx="80449">
                  <c:v>17.889412</c:v>
                </c:pt>
                <c:pt idx="80450">
                  <c:v>17.894086999999999</c:v>
                </c:pt>
                <c:pt idx="80451">
                  <c:v>17.890179</c:v>
                </c:pt>
                <c:pt idx="80452">
                  <c:v>17.889457</c:v>
                </c:pt>
                <c:pt idx="80453">
                  <c:v>17.891760999999999</c:v>
                </c:pt>
                <c:pt idx="80454">
                  <c:v>17.890733999999998</c:v>
                </c:pt>
                <c:pt idx="80455">
                  <c:v>17.892097</c:v>
                </c:pt>
                <c:pt idx="80456">
                  <c:v>17.894863999999998</c:v>
                </c:pt>
                <c:pt idx="80457">
                  <c:v>17.893191999999999</c:v>
                </c:pt>
                <c:pt idx="80458">
                  <c:v>17.890785999999999</c:v>
                </c:pt>
                <c:pt idx="80459">
                  <c:v>17.890813000000001</c:v>
                </c:pt>
                <c:pt idx="80460">
                  <c:v>17.890909000000001</c:v>
                </c:pt>
                <c:pt idx="80461">
                  <c:v>17.890502000000001</c:v>
                </c:pt>
                <c:pt idx="80462">
                  <c:v>17.888864999999999</c:v>
                </c:pt>
                <c:pt idx="80463">
                  <c:v>17.886773000000002</c:v>
                </c:pt>
                <c:pt idx="80464">
                  <c:v>17.888628000000001</c:v>
                </c:pt>
                <c:pt idx="80465">
                  <c:v>17.888031000000002</c:v>
                </c:pt>
                <c:pt idx="80466">
                  <c:v>17.884243000000001</c:v>
                </c:pt>
                <c:pt idx="80467">
                  <c:v>17.885321000000001</c:v>
                </c:pt>
                <c:pt idx="80468">
                  <c:v>17.887958999999999</c:v>
                </c:pt>
                <c:pt idx="80469">
                  <c:v>17.887789999999999</c:v>
                </c:pt>
                <c:pt idx="80470">
                  <c:v>17.890280000000001</c:v>
                </c:pt>
                <c:pt idx="80471">
                  <c:v>17.893889000000001</c:v>
                </c:pt>
                <c:pt idx="80472">
                  <c:v>17.891186999999999</c:v>
                </c:pt>
                <c:pt idx="80473">
                  <c:v>17.886932000000002</c:v>
                </c:pt>
                <c:pt idx="80474">
                  <c:v>17.885273999999999</c:v>
                </c:pt>
                <c:pt idx="80475">
                  <c:v>17.886410000000001</c:v>
                </c:pt>
                <c:pt idx="80476">
                  <c:v>17.889324999999999</c:v>
                </c:pt>
                <c:pt idx="80477">
                  <c:v>17.888824</c:v>
                </c:pt>
                <c:pt idx="80478">
                  <c:v>17.887609999999999</c:v>
                </c:pt>
                <c:pt idx="80479">
                  <c:v>17.887778000000001</c:v>
                </c:pt>
                <c:pt idx="80480">
                  <c:v>17.887288999999999</c:v>
                </c:pt>
                <c:pt idx="80481">
                  <c:v>17.888448</c:v>
                </c:pt>
                <c:pt idx="80482">
                  <c:v>17.890557000000001</c:v>
                </c:pt>
                <c:pt idx="80483">
                  <c:v>17.890834000000002</c:v>
                </c:pt>
                <c:pt idx="80484">
                  <c:v>17.891783</c:v>
                </c:pt>
                <c:pt idx="80485">
                  <c:v>17.889648000000001</c:v>
                </c:pt>
                <c:pt idx="80486">
                  <c:v>17.885988999999999</c:v>
                </c:pt>
                <c:pt idx="80487">
                  <c:v>17.887879999999999</c:v>
                </c:pt>
                <c:pt idx="80488">
                  <c:v>17.890879999999999</c:v>
                </c:pt>
                <c:pt idx="80489">
                  <c:v>17.889565999999999</c:v>
                </c:pt>
                <c:pt idx="80490">
                  <c:v>17.890111000000001</c:v>
                </c:pt>
                <c:pt idx="80491">
                  <c:v>17.891776</c:v>
                </c:pt>
                <c:pt idx="80492">
                  <c:v>17.893473</c:v>
                </c:pt>
                <c:pt idx="80493">
                  <c:v>17.897798999999999</c:v>
                </c:pt>
                <c:pt idx="80494">
                  <c:v>17.896743000000001</c:v>
                </c:pt>
                <c:pt idx="80495">
                  <c:v>17.892453</c:v>
                </c:pt>
                <c:pt idx="80496">
                  <c:v>17.898216000000001</c:v>
                </c:pt>
                <c:pt idx="80497">
                  <c:v>17.903475</c:v>
                </c:pt>
                <c:pt idx="80498">
                  <c:v>17.898904000000002</c:v>
                </c:pt>
                <c:pt idx="80499">
                  <c:v>17.898032000000001</c:v>
                </c:pt>
                <c:pt idx="80500">
                  <c:v>17.900676000000001</c:v>
                </c:pt>
                <c:pt idx="80501">
                  <c:v>17.898790000000002</c:v>
                </c:pt>
                <c:pt idx="80502">
                  <c:v>17.898678</c:v>
                </c:pt>
                <c:pt idx="80503">
                  <c:v>17.900887999999998</c:v>
                </c:pt>
                <c:pt idx="80504">
                  <c:v>17.900869</c:v>
                </c:pt>
                <c:pt idx="80505">
                  <c:v>17.899978000000001</c:v>
                </c:pt>
                <c:pt idx="80506">
                  <c:v>17.898365999999999</c:v>
                </c:pt>
                <c:pt idx="80507">
                  <c:v>17.898609</c:v>
                </c:pt>
                <c:pt idx="80508">
                  <c:v>17.898257999999998</c:v>
                </c:pt>
                <c:pt idx="80509">
                  <c:v>17.898741000000001</c:v>
                </c:pt>
                <c:pt idx="80510">
                  <c:v>17.899756</c:v>
                </c:pt>
                <c:pt idx="80511">
                  <c:v>17.898143000000001</c:v>
                </c:pt>
                <c:pt idx="80512">
                  <c:v>17.903193000000002</c:v>
                </c:pt>
                <c:pt idx="80513">
                  <c:v>17.906797999999998</c:v>
                </c:pt>
                <c:pt idx="80514">
                  <c:v>17.900531999999998</c:v>
                </c:pt>
                <c:pt idx="80515">
                  <c:v>17.90118</c:v>
                </c:pt>
                <c:pt idx="80516">
                  <c:v>17.905950000000001</c:v>
                </c:pt>
                <c:pt idx="80517">
                  <c:v>17.906407999999999</c:v>
                </c:pt>
                <c:pt idx="80518">
                  <c:v>17.905114999999999</c:v>
                </c:pt>
                <c:pt idx="80519">
                  <c:v>17.903694000000002</c:v>
                </c:pt>
                <c:pt idx="80520">
                  <c:v>17.904257000000001</c:v>
                </c:pt>
                <c:pt idx="80521">
                  <c:v>17.903524999999998</c:v>
                </c:pt>
                <c:pt idx="80522">
                  <c:v>17.900641</c:v>
                </c:pt>
                <c:pt idx="80523">
                  <c:v>17.899666</c:v>
                </c:pt>
                <c:pt idx="80524">
                  <c:v>17.900828000000001</c:v>
                </c:pt>
                <c:pt idx="80525">
                  <c:v>17.902676</c:v>
                </c:pt>
                <c:pt idx="80526">
                  <c:v>17.904484</c:v>
                </c:pt>
                <c:pt idx="80527">
                  <c:v>17.904451000000002</c:v>
                </c:pt>
                <c:pt idx="80528">
                  <c:v>17.903573000000002</c:v>
                </c:pt>
                <c:pt idx="80529">
                  <c:v>17.903098</c:v>
                </c:pt>
                <c:pt idx="80530">
                  <c:v>17.904658999999999</c:v>
                </c:pt>
                <c:pt idx="80531">
                  <c:v>17.908656000000001</c:v>
                </c:pt>
                <c:pt idx="80532">
                  <c:v>17.909796</c:v>
                </c:pt>
                <c:pt idx="80533">
                  <c:v>17.90653</c:v>
                </c:pt>
                <c:pt idx="80534">
                  <c:v>17.906466999999999</c:v>
                </c:pt>
                <c:pt idx="80535">
                  <c:v>17.908721</c:v>
                </c:pt>
                <c:pt idx="80536">
                  <c:v>17.912607000000001</c:v>
                </c:pt>
                <c:pt idx="80537">
                  <c:v>17.918057999999998</c:v>
                </c:pt>
                <c:pt idx="80538">
                  <c:v>17.915604999999999</c:v>
                </c:pt>
                <c:pt idx="80539">
                  <c:v>17.911286</c:v>
                </c:pt>
                <c:pt idx="80540">
                  <c:v>17.912407999999999</c:v>
                </c:pt>
                <c:pt idx="80541">
                  <c:v>17.910764</c:v>
                </c:pt>
                <c:pt idx="80542">
                  <c:v>17.910637999999999</c:v>
                </c:pt>
                <c:pt idx="80543">
                  <c:v>17.915818999999999</c:v>
                </c:pt>
                <c:pt idx="80544">
                  <c:v>17.917698999999999</c:v>
                </c:pt>
                <c:pt idx="80545">
                  <c:v>17.912932000000001</c:v>
                </c:pt>
                <c:pt idx="80546">
                  <c:v>17.909555000000001</c:v>
                </c:pt>
                <c:pt idx="80547">
                  <c:v>17.910820999999999</c:v>
                </c:pt>
                <c:pt idx="80548">
                  <c:v>17.909167</c:v>
                </c:pt>
                <c:pt idx="80549">
                  <c:v>17.908854999999999</c:v>
                </c:pt>
                <c:pt idx="80550">
                  <c:v>17.914952</c:v>
                </c:pt>
                <c:pt idx="80551">
                  <c:v>17.915143</c:v>
                </c:pt>
                <c:pt idx="80552">
                  <c:v>17.912157000000001</c:v>
                </c:pt>
                <c:pt idx="80553">
                  <c:v>17.916757</c:v>
                </c:pt>
                <c:pt idx="80554">
                  <c:v>17.919592000000002</c:v>
                </c:pt>
                <c:pt idx="80555">
                  <c:v>17.913086</c:v>
                </c:pt>
                <c:pt idx="80556">
                  <c:v>17.909838000000001</c:v>
                </c:pt>
                <c:pt idx="80557">
                  <c:v>17.914437</c:v>
                </c:pt>
                <c:pt idx="80558">
                  <c:v>17.915265999999999</c:v>
                </c:pt>
                <c:pt idx="80559">
                  <c:v>17.915471</c:v>
                </c:pt>
                <c:pt idx="80560">
                  <c:v>17.920131000000001</c:v>
                </c:pt>
                <c:pt idx="80561">
                  <c:v>17.922191000000002</c:v>
                </c:pt>
                <c:pt idx="80562">
                  <c:v>17.919191999999999</c:v>
                </c:pt>
                <c:pt idx="80563">
                  <c:v>17.91799</c:v>
                </c:pt>
                <c:pt idx="80564">
                  <c:v>17.918778</c:v>
                </c:pt>
                <c:pt idx="80565">
                  <c:v>17.914677000000001</c:v>
                </c:pt>
                <c:pt idx="80566">
                  <c:v>17.912932000000001</c:v>
                </c:pt>
                <c:pt idx="80567">
                  <c:v>17.918322</c:v>
                </c:pt>
                <c:pt idx="80568">
                  <c:v>17.919018999999999</c:v>
                </c:pt>
                <c:pt idx="80569">
                  <c:v>17.917086999999999</c:v>
                </c:pt>
                <c:pt idx="80570">
                  <c:v>17.919502000000001</c:v>
                </c:pt>
                <c:pt idx="80571">
                  <c:v>17.918068000000002</c:v>
                </c:pt>
                <c:pt idx="80572">
                  <c:v>17.913076</c:v>
                </c:pt>
                <c:pt idx="80573">
                  <c:v>17.916207</c:v>
                </c:pt>
                <c:pt idx="80574">
                  <c:v>17.919366</c:v>
                </c:pt>
                <c:pt idx="80575">
                  <c:v>17.915575</c:v>
                </c:pt>
                <c:pt idx="80576">
                  <c:v>17.916625</c:v>
                </c:pt>
                <c:pt idx="80577">
                  <c:v>17.920680000000001</c:v>
                </c:pt>
                <c:pt idx="80578">
                  <c:v>17.920824</c:v>
                </c:pt>
                <c:pt idx="80579">
                  <c:v>17.922179</c:v>
                </c:pt>
                <c:pt idx="80580">
                  <c:v>17.919881</c:v>
                </c:pt>
                <c:pt idx="80581">
                  <c:v>17.917432000000002</c:v>
                </c:pt>
                <c:pt idx="80582">
                  <c:v>17.920237</c:v>
                </c:pt>
                <c:pt idx="80583">
                  <c:v>17.921676999999999</c:v>
                </c:pt>
                <c:pt idx="80584">
                  <c:v>17.919332000000001</c:v>
                </c:pt>
                <c:pt idx="80585">
                  <c:v>17.919232000000001</c:v>
                </c:pt>
                <c:pt idx="80586">
                  <c:v>17.920703</c:v>
                </c:pt>
                <c:pt idx="80587">
                  <c:v>17.919968000000001</c:v>
                </c:pt>
                <c:pt idx="80588">
                  <c:v>17.921873999999999</c:v>
                </c:pt>
                <c:pt idx="80589">
                  <c:v>17.923286999999998</c:v>
                </c:pt>
                <c:pt idx="80590">
                  <c:v>17.92174</c:v>
                </c:pt>
                <c:pt idx="80591">
                  <c:v>17.919349</c:v>
                </c:pt>
                <c:pt idx="80592">
                  <c:v>17.919117</c:v>
                </c:pt>
                <c:pt idx="80593">
                  <c:v>17.923041999999999</c:v>
                </c:pt>
                <c:pt idx="80594">
                  <c:v>17.925878000000001</c:v>
                </c:pt>
                <c:pt idx="80595">
                  <c:v>17.926152999999999</c:v>
                </c:pt>
                <c:pt idx="80596">
                  <c:v>17.924764</c:v>
                </c:pt>
                <c:pt idx="80597">
                  <c:v>17.922383</c:v>
                </c:pt>
                <c:pt idx="80598">
                  <c:v>17.921381</c:v>
                </c:pt>
                <c:pt idx="80599">
                  <c:v>17.922992000000001</c:v>
                </c:pt>
                <c:pt idx="80600">
                  <c:v>17.927427999999999</c:v>
                </c:pt>
                <c:pt idx="80601">
                  <c:v>17.929227000000001</c:v>
                </c:pt>
                <c:pt idx="80602">
                  <c:v>17.924213999999999</c:v>
                </c:pt>
                <c:pt idx="80603">
                  <c:v>17.923476000000001</c:v>
                </c:pt>
                <c:pt idx="80604">
                  <c:v>17.929618999999999</c:v>
                </c:pt>
                <c:pt idx="80605">
                  <c:v>17.928737000000002</c:v>
                </c:pt>
                <c:pt idx="80606">
                  <c:v>17.922564000000001</c:v>
                </c:pt>
                <c:pt idx="80607">
                  <c:v>17.924627999999998</c:v>
                </c:pt>
                <c:pt idx="80608">
                  <c:v>17.930264999999999</c:v>
                </c:pt>
                <c:pt idx="80609">
                  <c:v>17.927841000000001</c:v>
                </c:pt>
                <c:pt idx="80610">
                  <c:v>17.923235999999999</c:v>
                </c:pt>
                <c:pt idx="80611">
                  <c:v>17.924911000000002</c:v>
                </c:pt>
                <c:pt idx="80612">
                  <c:v>17.925386</c:v>
                </c:pt>
                <c:pt idx="80613">
                  <c:v>17.923362000000001</c:v>
                </c:pt>
                <c:pt idx="80614">
                  <c:v>17.924188999999998</c:v>
                </c:pt>
                <c:pt idx="80615">
                  <c:v>17.924233000000001</c:v>
                </c:pt>
                <c:pt idx="80616">
                  <c:v>17.924797999999999</c:v>
                </c:pt>
                <c:pt idx="80617">
                  <c:v>17.926034999999999</c:v>
                </c:pt>
                <c:pt idx="80618">
                  <c:v>17.923397000000001</c:v>
                </c:pt>
                <c:pt idx="80619">
                  <c:v>17.923041000000001</c:v>
                </c:pt>
                <c:pt idx="80620">
                  <c:v>17.927216999999999</c:v>
                </c:pt>
                <c:pt idx="80621">
                  <c:v>17.929282000000001</c:v>
                </c:pt>
                <c:pt idx="80622">
                  <c:v>17.930147999999999</c:v>
                </c:pt>
                <c:pt idx="80623">
                  <c:v>17.931514</c:v>
                </c:pt>
                <c:pt idx="80624">
                  <c:v>17.930261999999999</c:v>
                </c:pt>
                <c:pt idx="80625">
                  <c:v>17.926486000000001</c:v>
                </c:pt>
                <c:pt idx="80626">
                  <c:v>17.922725</c:v>
                </c:pt>
                <c:pt idx="80627">
                  <c:v>17.923698999999999</c:v>
                </c:pt>
                <c:pt idx="80628">
                  <c:v>17.928249000000001</c:v>
                </c:pt>
                <c:pt idx="80629">
                  <c:v>17.931709000000001</c:v>
                </c:pt>
                <c:pt idx="80630">
                  <c:v>17.929141999999999</c:v>
                </c:pt>
                <c:pt idx="80631">
                  <c:v>17.924579000000001</c:v>
                </c:pt>
                <c:pt idx="80632">
                  <c:v>17.927472999999999</c:v>
                </c:pt>
                <c:pt idx="80633">
                  <c:v>17.931972999999999</c:v>
                </c:pt>
                <c:pt idx="80634">
                  <c:v>17.930067999999999</c:v>
                </c:pt>
                <c:pt idx="80635">
                  <c:v>17.927178000000001</c:v>
                </c:pt>
                <c:pt idx="80636">
                  <c:v>17.930047999999999</c:v>
                </c:pt>
                <c:pt idx="80637">
                  <c:v>17.930174000000001</c:v>
                </c:pt>
                <c:pt idx="80638">
                  <c:v>17.925488999999999</c:v>
                </c:pt>
                <c:pt idx="80639">
                  <c:v>17.927349</c:v>
                </c:pt>
                <c:pt idx="80640">
                  <c:v>17.932644</c:v>
                </c:pt>
                <c:pt idx="80641">
                  <c:v>17.931163999999999</c:v>
                </c:pt>
                <c:pt idx="80642">
                  <c:v>17.928927999999999</c:v>
                </c:pt>
                <c:pt idx="80643">
                  <c:v>17.928560999999998</c:v>
                </c:pt>
                <c:pt idx="80644">
                  <c:v>17.930174999999998</c:v>
                </c:pt>
                <c:pt idx="80645">
                  <c:v>17.934255</c:v>
                </c:pt>
                <c:pt idx="80646">
                  <c:v>17.934950000000001</c:v>
                </c:pt>
                <c:pt idx="80647">
                  <c:v>17.934543000000001</c:v>
                </c:pt>
                <c:pt idx="80648">
                  <c:v>17.935231000000002</c:v>
                </c:pt>
                <c:pt idx="80649">
                  <c:v>17.936295000000001</c:v>
                </c:pt>
                <c:pt idx="80650">
                  <c:v>17.936888</c:v>
                </c:pt>
                <c:pt idx="80651">
                  <c:v>17.937619000000002</c:v>
                </c:pt>
                <c:pt idx="80652">
                  <c:v>17.93965</c:v>
                </c:pt>
                <c:pt idx="80653">
                  <c:v>17.939596000000002</c:v>
                </c:pt>
                <c:pt idx="80654">
                  <c:v>17.937315000000002</c:v>
                </c:pt>
                <c:pt idx="80655">
                  <c:v>17.937753000000001</c:v>
                </c:pt>
                <c:pt idx="80656">
                  <c:v>17.938344000000001</c:v>
                </c:pt>
                <c:pt idx="80657">
                  <c:v>17.934581999999999</c:v>
                </c:pt>
                <c:pt idx="80658">
                  <c:v>17.932918000000001</c:v>
                </c:pt>
                <c:pt idx="80659">
                  <c:v>17.936851000000001</c:v>
                </c:pt>
                <c:pt idx="80660">
                  <c:v>17.938424000000001</c:v>
                </c:pt>
                <c:pt idx="80661">
                  <c:v>17.938623</c:v>
                </c:pt>
                <c:pt idx="80662">
                  <c:v>17.940892000000002</c:v>
                </c:pt>
                <c:pt idx="80663">
                  <c:v>17.939043000000002</c:v>
                </c:pt>
                <c:pt idx="80664">
                  <c:v>17.936147999999999</c:v>
                </c:pt>
                <c:pt idx="80665">
                  <c:v>17.936776999999999</c:v>
                </c:pt>
                <c:pt idx="80666">
                  <c:v>17.937666</c:v>
                </c:pt>
                <c:pt idx="80667">
                  <c:v>17.937557000000002</c:v>
                </c:pt>
                <c:pt idx="80668">
                  <c:v>17.939304</c:v>
                </c:pt>
                <c:pt idx="80669">
                  <c:v>17.939834000000001</c:v>
                </c:pt>
                <c:pt idx="80670">
                  <c:v>17.938269999999999</c:v>
                </c:pt>
                <c:pt idx="80671">
                  <c:v>17.94145</c:v>
                </c:pt>
                <c:pt idx="80672">
                  <c:v>17.945149000000001</c:v>
                </c:pt>
                <c:pt idx="80673">
                  <c:v>17.944732999999999</c:v>
                </c:pt>
                <c:pt idx="80674">
                  <c:v>17.942238</c:v>
                </c:pt>
                <c:pt idx="80675">
                  <c:v>17.944583000000002</c:v>
                </c:pt>
                <c:pt idx="80676">
                  <c:v>17.948936</c:v>
                </c:pt>
                <c:pt idx="80677">
                  <c:v>17.945387</c:v>
                </c:pt>
                <c:pt idx="80678">
                  <c:v>17.941955</c:v>
                </c:pt>
                <c:pt idx="80679">
                  <c:v>17.944803</c:v>
                </c:pt>
                <c:pt idx="80680">
                  <c:v>17.948143999999999</c:v>
                </c:pt>
                <c:pt idx="80681">
                  <c:v>17.948038</c:v>
                </c:pt>
                <c:pt idx="80682">
                  <c:v>17.947524000000001</c:v>
                </c:pt>
                <c:pt idx="80683">
                  <c:v>17.951432</c:v>
                </c:pt>
                <c:pt idx="80684">
                  <c:v>17.950088000000001</c:v>
                </c:pt>
                <c:pt idx="80685">
                  <c:v>17.948224</c:v>
                </c:pt>
                <c:pt idx="80686">
                  <c:v>17.952302</c:v>
                </c:pt>
                <c:pt idx="80687">
                  <c:v>17.952164</c:v>
                </c:pt>
                <c:pt idx="80688">
                  <c:v>17.950614999999999</c:v>
                </c:pt>
                <c:pt idx="80689">
                  <c:v>17.953081999999998</c:v>
                </c:pt>
                <c:pt idx="80690">
                  <c:v>17.954201000000001</c:v>
                </c:pt>
                <c:pt idx="80691">
                  <c:v>17.950322</c:v>
                </c:pt>
                <c:pt idx="80692">
                  <c:v>17.948097000000001</c:v>
                </c:pt>
                <c:pt idx="80693">
                  <c:v>17.952041000000001</c:v>
                </c:pt>
                <c:pt idx="80694">
                  <c:v>17.951491000000001</c:v>
                </c:pt>
                <c:pt idx="80695">
                  <c:v>17.945906999999998</c:v>
                </c:pt>
                <c:pt idx="80696">
                  <c:v>17.947386999999999</c:v>
                </c:pt>
                <c:pt idx="80697">
                  <c:v>17.951941999999999</c:v>
                </c:pt>
                <c:pt idx="80698">
                  <c:v>17.950509</c:v>
                </c:pt>
                <c:pt idx="80699">
                  <c:v>17.947496999999998</c:v>
                </c:pt>
                <c:pt idx="80700">
                  <c:v>17.948277000000001</c:v>
                </c:pt>
                <c:pt idx="80701">
                  <c:v>17.949847999999999</c:v>
                </c:pt>
                <c:pt idx="80702">
                  <c:v>17.950278999999998</c:v>
                </c:pt>
                <c:pt idx="80703">
                  <c:v>17.951108999999999</c:v>
                </c:pt>
                <c:pt idx="80704">
                  <c:v>17.950292000000001</c:v>
                </c:pt>
                <c:pt idx="80705">
                  <c:v>17.948886000000002</c:v>
                </c:pt>
                <c:pt idx="80706">
                  <c:v>17.951266</c:v>
                </c:pt>
                <c:pt idx="80707">
                  <c:v>17.953043999999998</c:v>
                </c:pt>
                <c:pt idx="80708">
                  <c:v>17.953059</c:v>
                </c:pt>
                <c:pt idx="80709">
                  <c:v>17.955141000000001</c:v>
                </c:pt>
                <c:pt idx="80710">
                  <c:v>17.953302999999998</c:v>
                </c:pt>
                <c:pt idx="80711">
                  <c:v>17.949591000000002</c:v>
                </c:pt>
                <c:pt idx="80712">
                  <c:v>17.951882000000001</c:v>
                </c:pt>
                <c:pt idx="80713">
                  <c:v>17.952904</c:v>
                </c:pt>
                <c:pt idx="80714">
                  <c:v>17.948497</c:v>
                </c:pt>
                <c:pt idx="80715">
                  <c:v>17.948157999999999</c:v>
                </c:pt>
                <c:pt idx="80716">
                  <c:v>17.951339999999998</c:v>
                </c:pt>
                <c:pt idx="80717">
                  <c:v>17.953748999999998</c:v>
                </c:pt>
                <c:pt idx="80718">
                  <c:v>17.954941000000002</c:v>
                </c:pt>
                <c:pt idx="80719">
                  <c:v>17.954788000000001</c:v>
                </c:pt>
                <c:pt idx="80720">
                  <c:v>17.953585</c:v>
                </c:pt>
                <c:pt idx="80721">
                  <c:v>17.951136000000002</c:v>
                </c:pt>
                <c:pt idx="80722">
                  <c:v>17.951597</c:v>
                </c:pt>
                <c:pt idx="80723">
                  <c:v>17.952185</c:v>
                </c:pt>
                <c:pt idx="80724">
                  <c:v>17.950462999999999</c:v>
                </c:pt>
                <c:pt idx="80725">
                  <c:v>17.953775</c:v>
                </c:pt>
                <c:pt idx="80726">
                  <c:v>17.959282999999999</c:v>
                </c:pt>
                <c:pt idx="80727">
                  <c:v>17.958521999999999</c:v>
                </c:pt>
                <c:pt idx="80728">
                  <c:v>17.957435</c:v>
                </c:pt>
                <c:pt idx="80729">
                  <c:v>17.961449999999999</c:v>
                </c:pt>
                <c:pt idx="80730">
                  <c:v>17.962337999999999</c:v>
                </c:pt>
                <c:pt idx="80731">
                  <c:v>17.961846000000001</c:v>
                </c:pt>
                <c:pt idx="80732">
                  <c:v>17.964348000000001</c:v>
                </c:pt>
                <c:pt idx="80733">
                  <c:v>17.963349999999998</c:v>
                </c:pt>
                <c:pt idx="80734">
                  <c:v>17.962104</c:v>
                </c:pt>
                <c:pt idx="80735">
                  <c:v>17.965678</c:v>
                </c:pt>
                <c:pt idx="80736">
                  <c:v>17.966556000000001</c:v>
                </c:pt>
                <c:pt idx="80737">
                  <c:v>17.967375000000001</c:v>
                </c:pt>
                <c:pt idx="80738">
                  <c:v>17.968755000000002</c:v>
                </c:pt>
                <c:pt idx="80739">
                  <c:v>17.964690999999998</c:v>
                </c:pt>
                <c:pt idx="80740">
                  <c:v>17.960667000000001</c:v>
                </c:pt>
                <c:pt idx="80741">
                  <c:v>17.962865000000001</c:v>
                </c:pt>
                <c:pt idx="80742">
                  <c:v>17.966204000000001</c:v>
                </c:pt>
                <c:pt idx="80743">
                  <c:v>17.968177000000001</c:v>
                </c:pt>
                <c:pt idx="80744">
                  <c:v>17.966156999999999</c:v>
                </c:pt>
                <c:pt idx="80745">
                  <c:v>17.960685000000002</c:v>
                </c:pt>
                <c:pt idx="80746">
                  <c:v>17.960706999999999</c:v>
                </c:pt>
                <c:pt idx="80747">
                  <c:v>17.961919999999999</c:v>
                </c:pt>
                <c:pt idx="80748">
                  <c:v>17.960184999999999</c:v>
                </c:pt>
                <c:pt idx="80749">
                  <c:v>17.959979000000001</c:v>
                </c:pt>
                <c:pt idx="80750">
                  <c:v>17.957787</c:v>
                </c:pt>
                <c:pt idx="80751">
                  <c:v>17.955674999999999</c:v>
                </c:pt>
                <c:pt idx="80752">
                  <c:v>17.954048</c:v>
                </c:pt>
                <c:pt idx="80753">
                  <c:v>17.958601999999999</c:v>
                </c:pt>
                <c:pt idx="80754">
                  <c:v>17.966377000000001</c:v>
                </c:pt>
                <c:pt idx="80755">
                  <c:v>17.967082000000001</c:v>
                </c:pt>
                <c:pt idx="80756">
                  <c:v>17.966002</c:v>
                </c:pt>
                <c:pt idx="80757">
                  <c:v>17.967898999999999</c:v>
                </c:pt>
                <c:pt idx="80758">
                  <c:v>17.967682</c:v>
                </c:pt>
                <c:pt idx="80759">
                  <c:v>17.967592</c:v>
                </c:pt>
                <c:pt idx="80760">
                  <c:v>17.967790000000001</c:v>
                </c:pt>
                <c:pt idx="80761">
                  <c:v>17.966379</c:v>
                </c:pt>
                <c:pt idx="80762">
                  <c:v>17.966214999999998</c:v>
                </c:pt>
                <c:pt idx="80763">
                  <c:v>17.965961</c:v>
                </c:pt>
                <c:pt idx="80764">
                  <c:v>17.962596000000001</c:v>
                </c:pt>
                <c:pt idx="80765">
                  <c:v>17.962935000000002</c:v>
                </c:pt>
                <c:pt idx="80766">
                  <c:v>17.966936</c:v>
                </c:pt>
                <c:pt idx="80767">
                  <c:v>17.966736999999998</c:v>
                </c:pt>
                <c:pt idx="80768">
                  <c:v>17.966843999999998</c:v>
                </c:pt>
                <c:pt idx="80769">
                  <c:v>17.968941999999998</c:v>
                </c:pt>
                <c:pt idx="80770">
                  <c:v>17.965790999999999</c:v>
                </c:pt>
                <c:pt idx="80771">
                  <c:v>17.961134000000001</c:v>
                </c:pt>
                <c:pt idx="80772">
                  <c:v>17.964331000000001</c:v>
                </c:pt>
                <c:pt idx="80773">
                  <c:v>17.968997999999999</c:v>
                </c:pt>
                <c:pt idx="80774">
                  <c:v>17.966479</c:v>
                </c:pt>
                <c:pt idx="80775">
                  <c:v>17.963446999999999</c:v>
                </c:pt>
                <c:pt idx="80776">
                  <c:v>17.963972999999999</c:v>
                </c:pt>
                <c:pt idx="80777">
                  <c:v>17.964759000000001</c:v>
                </c:pt>
                <c:pt idx="80778">
                  <c:v>17.968202000000002</c:v>
                </c:pt>
                <c:pt idx="80779">
                  <c:v>17.969532000000001</c:v>
                </c:pt>
                <c:pt idx="80780">
                  <c:v>17.964853000000002</c:v>
                </c:pt>
                <c:pt idx="80781">
                  <c:v>17.96219</c:v>
                </c:pt>
                <c:pt idx="80782">
                  <c:v>17.965387</c:v>
                </c:pt>
                <c:pt idx="80783">
                  <c:v>17.96949</c:v>
                </c:pt>
                <c:pt idx="80784">
                  <c:v>17.969974000000001</c:v>
                </c:pt>
                <c:pt idx="80785">
                  <c:v>17.972452000000001</c:v>
                </c:pt>
                <c:pt idx="80786">
                  <c:v>17.974352</c:v>
                </c:pt>
                <c:pt idx="80787">
                  <c:v>17.97129</c:v>
                </c:pt>
                <c:pt idx="80788">
                  <c:v>17.970603000000001</c:v>
                </c:pt>
                <c:pt idx="80789">
                  <c:v>17.970929999999999</c:v>
                </c:pt>
                <c:pt idx="80790">
                  <c:v>17.968879999999999</c:v>
                </c:pt>
                <c:pt idx="80791">
                  <c:v>17.971634000000002</c:v>
                </c:pt>
                <c:pt idx="80792">
                  <c:v>17.974712</c:v>
                </c:pt>
                <c:pt idx="80793">
                  <c:v>17.970431999999999</c:v>
                </c:pt>
                <c:pt idx="80794">
                  <c:v>17.969442999999998</c:v>
                </c:pt>
                <c:pt idx="80795">
                  <c:v>17.976199000000001</c:v>
                </c:pt>
                <c:pt idx="80796">
                  <c:v>17.977015000000002</c:v>
                </c:pt>
                <c:pt idx="80797">
                  <c:v>17.972556999999998</c:v>
                </c:pt>
                <c:pt idx="80798">
                  <c:v>17.971330999999999</c:v>
                </c:pt>
                <c:pt idx="80799">
                  <c:v>17.972393</c:v>
                </c:pt>
                <c:pt idx="80800">
                  <c:v>17.972978000000001</c:v>
                </c:pt>
                <c:pt idx="80801">
                  <c:v>17.972477999999999</c:v>
                </c:pt>
                <c:pt idx="80802">
                  <c:v>17.969664999999999</c:v>
                </c:pt>
                <c:pt idx="80803">
                  <c:v>17.967858</c:v>
                </c:pt>
                <c:pt idx="80804">
                  <c:v>17.970853000000002</c:v>
                </c:pt>
                <c:pt idx="80805">
                  <c:v>17.974983999999999</c:v>
                </c:pt>
                <c:pt idx="80806">
                  <c:v>17.975328999999999</c:v>
                </c:pt>
                <c:pt idx="80807">
                  <c:v>17.973379999999999</c:v>
                </c:pt>
                <c:pt idx="80808">
                  <c:v>17.970790000000001</c:v>
                </c:pt>
                <c:pt idx="80809">
                  <c:v>17.966667000000001</c:v>
                </c:pt>
                <c:pt idx="80810">
                  <c:v>17.964092000000001</c:v>
                </c:pt>
                <c:pt idx="80811">
                  <c:v>17.969718</c:v>
                </c:pt>
                <c:pt idx="80812">
                  <c:v>17.974512000000001</c:v>
                </c:pt>
                <c:pt idx="80813">
                  <c:v>17.971257000000001</c:v>
                </c:pt>
                <c:pt idx="80814">
                  <c:v>17.970020999999999</c:v>
                </c:pt>
                <c:pt idx="80815">
                  <c:v>17.973981999999999</c:v>
                </c:pt>
                <c:pt idx="80816">
                  <c:v>17.976682</c:v>
                </c:pt>
                <c:pt idx="80817">
                  <c:v>17.976569000000001</c:v>
                </c:pt>
                <c:pt idx="80818">
                  <c:v>17.977231</c:v>
                </c:pt>
                <c:pt idx="80819">
                  <c:v>17.979555000000001</c:v>
                </c:pt>
                <c:pt idx="80820">
                  <c:v>17.982095000000001</c:v>
                </c:pt>
                <c:pt idx="80821">
                  <c:v>17.981425000000002</c:v>
                </c:pt>
                <c:pt idx="80822">
                  <c:v>17.978663999999998</c:v>
                </c:pt>
                <c:pt idx="80823">
                  <c:v>17.979825000000002</c:v>
                </c:pt>
                <c:pt idx="80824">
                  <c:v>17.982191</c:v>
                </c:pt>
                <c:pt idx="80825">
                  <c:v>17.980778000000001</c:v>
                </c:pt>
                <c:pt idx="80826">
                  <c:v>17.977730999999999</c:v>
                </c:pt>
                <c:pt idx="80827">
                  <c:v>17.979033000000001</c:v>
                </c:pt>
                <c:pt idx="80828">
                  <c:v>17.978968999999999</c:v>
                </c:pt>
                <c:pt idx="80829">
                  <c:v>17.979054999999999</c:v>
                </c:pt>
                <c:pt idx="80830">
                  <c:v>17.982437999999998</c:v>
                </c:pt>
                <c:pt idx="80831">
                  <c:v>17.981242999999999</c:v>
                </c:pt>
                <c:pt idx="80832">
                  <c:v>17.977872000000001</c:v>
                </c:pt>
                <c:pt idx="80833">
                  <c:v>17.979724000000001</c:v>
                </c:pt>
                <c:pt idx="80834">
                  <c:v>17.983506999999999</c:v>
                </c:pt>
                <c:pt idx="80835">
                  <c:v>17.984548</c:v>
                </c:pt>
                <c:pt idx="80836">
                  <c:v>17.979263</c:v>
                </c:pt>
                <c:pt idx="80837">
                  <c:v>17.972719999999999</c:v>
                </c:pt>
                <c:pt idx="80838">
                  <c:v>17.973386000000001</c:v>
                </c:pt>
                <c:pt idx="80839">
                  <c:v>17.974869999999999</c:v>
                </c:pt>
                <c:pt idx="80840">
                  <c:v>17.974374999999998</c:v>
                </c:pt>
                <c:pt idx="80841">
                  <c:v>17.978978000000001</c:v>
                </c:pt>
                <c:pt idx="80842">
                  <c:v>17.982388</c:v>
                </c:pt>
                <c:pt idx="80843">
                  <c:v>17.979624000000001</c:v>
                </c:pt>
                <c:pt idx="80844">
                  <c:v>17.978194999999999</c:v>
                </c:pt>
                <c:pt idx="80845">
                  <c:v>17.980260999999999</c:v>
                </c:pt>
                <c:pt idx="80846">
                  <c:v>17.978914</c:v>
                </c:pt>
                <c:pt idx="80847">
                  <c:v>17.975981999999998</c:v>
                </c:pt>
                <c:pt idx="80848">
                  <c:v>17.975919000000001</c:v>
                </c:pt>
                <c:pt idx="80849">
                  <c:v>17.976527000000001</c:v>
                </c:pt>
                <c:pt idx="80850">
                  <c:v>17.978102</c:v>
                </c:pt>
                <c:pt idx="80851">
                  <c:v>17.980674</c:v>
                </c:pt>
                <c:pt idx="80852">
                  <c:v>17.982047000000001</c:v>
                </c:pt>
                <c:pt idx="80853">
                  <c:v>17.981369999999998</c:v>
                </c:pt>
                <c:pt idx="80854">
                  <c:v>17.980509999999999</c:v>
                </c:pt>
                <c:pt idx="80855">
                  <c:v>17.982413000000001</c:v>
                </c:pt>
                <c:pt idx="80856">
                  <c:v>17.982424000000002</c:v>
                </c:pt>
                <c:pt idx="80857">
                  <c:v>17.980426000000001</c:v>
                </c:pt>
                <c:pt idx="80858">
                  <c:v>17.980979999999999</c:v>
                </c:pt>
                <c:pt idx="80859">
                  <c:v>17.982213000000002</c:v>
                </c:pt>
                <c:pt idx="80860">
                  <c:v>17.980165</c:v>
                </c:pt>
                <c:pt idx="80861">
                  <c:v>17.980954000000001</c:v>
                </c:pt>
                <c:pt idx="80862">
                  <c:v>17.983535</c:v>
                </c:pt>
                <c:pt idx="80863">
                  <c:v>17.983575999999999</c:v>
                </c:pt>
                <c:pt idx="80864">
                  <c:v>17.986778999999999</c:v>
                </c:pt>
                <c:pt idx="80865">
                  <c:v>17.989830000000001</c:v>
                </c:pt>
                <c:pt idx="80866">
                  <c:v>17.9877</c:v>
                </c:pt>
                <c:pt idx="80867">
                  <c:v>17.988157999999999</c:v>
                </c:pt>
                <c:pt idx="80868">
                  <c:v>17.988606999999998</c:v>
                </c:pt>
                <c:pt idx="80869">
                  <c:v>17.985313000000001</c:v>
                </c:pt>
                <c:pt idx="80870">
                  <c:v>17.985482999999999</c:v>
                </c:pt>
                <c:pt idx="80871">
                  <c:v>17.989212999999999</c:v>
                </c:pt>
                <c:pt idx="80872">
                  <c:v>17.991503000000002</c:v>
                </c:pt>
                <c:pt idx="80873">
                  <c:v>17.989303</c:v>
                </c:pt>
                <c:pt idx="80874">
                  <c:v>17.986207</c:v>
                </c:pt>
                <c:pt idx="80875">
                  <c:v>17.987686</c:v>
                </c:pt>
                <c:pt idx="80876">
                  <c:v>17.989208999999999</c:v>
                </c:pt>
                <c:pt idx="80877">
                  <c:v>17.990767999999999</c:v>
                </c:pt>
                <c:pt idx="80878">
                  <c:v>17.993679</c:v>
                </c:pt>
                <c:pt idx="80879">
                  <c:v>17.992546999999998</c:v>
                </c:pt>
                <c:pt idx="80880">
                  <c:v>17.991228</c:v>
                </c:pt>
                <c:pt idx="80881">
                  <c:v>17.992442</c:v>
                </c:pt>
                <c:pt idx="80882">
                  <c:v>17.989367999999999</c:v>
                </c:pt>
                <c:pt idx="80883">
                  <c:v>17.989829</c:v>
                </c:pt>
                <c:pt idx="80884">
                  <c:v>17.991941000000001</c:v>
                </c:pt>
                <c:pt idx="80885">
                  <c:v>17.988489999999999</c:v>
                </c:pt>
                <c:pt idx="80886">
                  <c:v>17.987686</c:v>
                </c:pt>
                <c:pt idx="80887">
                  <c:v>17.990566000000001</c:v>
                </c:pt>
                <c:pt idx="80888">
                  <c:v>17.992515999999998</c:v>
                </c:pt>
                <c:pt idx="80889">
                  <c:v>17.993528000000001</c:v>
                </c:pt>
                <c:pt idx="80890">
                  <c:v>17.992187999999999</c:v>
                </c:pt>
                <c:pt idx="80891">
                  <c:v>17.994413999999999</c:v>
                </c:pt>
                <c:pt idx="80892">
                  <c:v>17.997541999999999</c:v>
                </c:pt>
                <c:pt idx="80893">
                  <c:v>17.996355000000001</c:v>
                </c:pt>
                <c:pt idx="80894">
                  <c:v>17.995547999999999</c:v>
                </c:pt>
                <c:pt idx="80895">
                  <c:v>17.996849000000001</c:v>
                </c:pt>
                <c:pt idx="80896">
                  <c:v>17.995418999999998</c:v>
                </c:pt>
                <c:pt idx="80897">
                  <c:v>17.993770999999999</c:v>
                </c:pt>
                <c:pt idx="80898">
                  <c:v>17.992335000000001</c:v>
                </c:pt>
                <c:pt idx="80899">
                  <c:v>17.991907999999999</c:v>
                </c:pt>
                <c:pt idx="80900">
                  <c:v>17.996041000000002</c:v>
                </c:pt>
                <c:pt idx="80901">
                  <c:v>17.996314000000002</c:v>
                </c:pt>
                <c:pt idx="80902">
                  <c:v>17.994869999999999</c:v>
                </c:pt>
                <c:pt idx="80903">
                  <c:v>18.001148000000001</c:v>
                </c:pt>
                <c:pt idx="80904">
                  <c:v>18.001902000000001</c:v>
                </c:pt>
                <c:pt idx="80905">
                  <c:v>17.997022999999999</c:v>
                </c:pt>
                <c:pt idx="80906">
                  <c:v>17.999524999999998</c:v>
                </c:pt>
                <c:pt idx="80907">
                  <c:v>18.004753000000001</c:v>
                </c:pt>
                <c:pt idx="80908">
                  <c:v>18.00413</c:v>
                </c:pt>
                <c:pt idx="80909">
                  <c:v>17.999877000000001</c:v>
                </c:pt>
                <c:pt idx="80910">
                  <c:v>17.996490000000001</c:v>
                </c:pt>
                <c:pt idx="80911">
                  <c:v>17.996238999999999</c:v>
                </c:pt>
                <c:pt idx="80912">
                  <c:v>17.997029999999999</c:v>
                </c:pt>
                <c:pt idx="80913">
                  <c:v>17.995940999999998</c:v>
                </c:pt>
                <c:pt idx="80914">
                  <c:v>17.996006000000001</c:v>
                </c:pt>
                <c:pt idx="80915">
                  <c:v>17.999146</c:v>
                </c:pt>
                <c:pt idx="80916">
                  <c:v>17.996953000000001</c:v>
                </c:pt>
                <c:pt idx="80917">
                  <c:v>17.994332</c:v>
                </c:pt>
                <c:pt idx="80918">
                  <c:v>17.998158</c:v>
                </c:pt>
                <c:pt idx="80919">
                  <c:v>17.999725000000002</c:v>
                </c:pt>
                <c:pt idx="80920">
                  <c:v>17.999559999999999</c:v>
                </c:pt>
                <c:pt idx="80921">
                  <c:v>17.997814999999999</c:v>
                </c:pt>
                <c:pt idx="80922">
                  <c:v>17.994862000000001</c:v>
                </c:pt>
                <c:pt idx="80923">
                  <c:v>17.998719000000001</c:v>
                </c:pt>
                <c:pt idx="80924">
                  <c:v>18.000903999999998</c:v>
                </c:pt>
                <c:pt idx="80925">
                  <c:v>17.997302999999999</c:v>
                </c:pt>
                <c:pt idx="80926">
                  <c:v>17.996039</c:v>
                </c:pt>
                <c:pt idx="80927">
                  <c:v>18.000658999999999</c:v>
                </c:pt>
                <c:pt idx="80928">
                  <c:v>18.003616999999998</c:v>
                </c:pt>
                <c:pt idx="80929">
                  <c:v>17.998733000000001</c:v>
                </c:pt>
                <c:pt idx="80930">
                  <c:v>17.997329000000001</c:v>
                </c:pt>
                <c:pt idx="80931">
                  <c:v>18.000899</c:v>
                </c:pt>
                <c:pt idx="80932">
                  <c:v>18.001996999999999</c:v>
                </c:pt>
                <c:pt idx="80933">
                  <c:v>18.001909000000001</c:v>
                </c:pt>
                <c:pt idx="80934">
                  <c:v>18.001795000000001</c:v>
                </c:pt>
                <c:pt idx="80935">
                  <c:v>18.002338000000002</c:v>
                </c:pt>
                <c:pt idx="80936">
                  <c:v>18.000692999999998</c:v>
                </c:pt>
                <c:pt idx="80937">
                  <c:v>17.997540000000001</c:v>
                </c:pt>
                <c:pt idx="80938">
                  <c:v>17.998823000000002</c:v>
                </c:pt>
                <c:pt idx="80939">
                  <c:v>18.001204000000001</c:v>
                </c:pt>
                <c:pt idx="80940">
                  <c:v>18.00217</c:v>
                </c:pt>
                <c:pt idx="80941">
                  <c:v>18.001913999999999</c:v>
                </c:pt>
                <c:pt idx="80942">
                  <c:v>18.001073000000002</c:v>
                </c:pt>
                <c:pt idx="80943">
                  <c:v>18.000869000000002</c:v>
                </c:pt>
                <c:pt idx="80944">
                  <c:v>18.004337</c:v>
                </c:pt>
                <c:pt idx="80945">
                  <c:v>18.006834000000001</c:v>
                </c:pt>
                <c:pt idx="80946">
                  <c:v>18.005808999999999</c:v>
                </c:pt>
                <c:pt idx="80947">
                  <c:v>18.00299</c:v>
                </c:pt>
                <c:pt idx="80948">
                  <c:v>18.002123000000001</c:v>
                </c:pt>
                <c:pt idx="80949">
                  <c:v>18.005020999999999</c:v>
                </c:pt>
                <c:pt idx="80950">
                  <c:v>18.006513999999999</c:v>
                </c:pt>
                <c:pt idx="80951">
                  <c:v>18.007297000000001</c:v>
                </c:pt>
                <c:pt idx="80952">
                  <c:v>18.008537</c:v>
                </c:pt>
                <c:pt idx="80953">
                  <c:v>18.011554</c:v>
                </c:pt>
                <c:pt idx="80954">
                  <c:v>18.010432999999999</c:v>
                </c:pt>
                <c:pt idx="80955">
                  <c:v>18.003301</c:v>
                </c:pt>
                <c:pt idx="80956">
                  <c:v>18.005165999999999</c:v>
                </c:pt>
                <c:pt idx="80957">
                  <c:v>18.010584000000001</c:v>
                </c:pt>
                <c:pt idx="80958">
                  <c:v>18.006623999999999</c:v>
                </c:pt>
                <c:pt idx="80959">
                  <c:v>18.00761</c:v>
                </c:pt>
                <c:pt idx="80960">
                  <c:v>18.015312999999999</c:v>
                </c:pt>
                <c:pt idx="80961">
                  <c:v>18.015307</c:v>
                </c:pt>
                <c:pt idx="80962">
                  <c:v>18.008420000000001</c:v>
                </c:pt>
                <c:pt idx="80963">
                  <c:v>18.006965000000001</c:v>
                </c:pt>
                <c:pt idx="80964">
                  <c:v>18.009083</c:v>
                </c:pt>
                <c:pt idx="80965">
                  <c:v>18.010562</c:v>
                </c:pt>
                <c:pt idx="80966">
                  <c:v>18.008838000000001</c:v>
                </c:pt>
                <c:pt idx="80967">
                  <c:v>18.007532999999999</c:v>
                </c:pt>
                <c:pt idx="80968">
                  <c:v>18.012791</c:v>
                </c:pt>
                <c:pt idx="80969">
                  <c:v>18.013013000000001</c:v>
                </c:pt>
                <c:pt idx="80970">
                  <c:v>18.006853</c:v>
                </c:pt>
                <c:pt idx="80971">
                  <c:v>18.009754000000001</c:v>
                </c:pt>
                <c:pt idx="80972">
                  <c:v>18.015028999999998</c:v>
                </c:pt>
                <c:pt idx="80973">
                  <c:v>18.014192000000001</c:v>
                </c:pt>
                <c:pt idx="80974">
                  <c:v>18.012439000000001</c:v>
                </c:pt>
                <c:pt idx="80975">
                  <c:v>18.009886999999999</c:v>
                </c:pt>
                <c:pt idx="80976">
                  <c:v>18.007287000000002</c:v>
                </c:pt>
                <c:pt idx="80977">
                  <c:v>18.007113</c:v>
                </c:pt>
                <c:pt idx="80978">
                  <c:v>18.007434</c:v>
                </c:pt>
                <c:pt idx="80979">
                  <c:v>18.006995</c:v>
                </c:pt>
                <c:pt idx="80980">
                  <c:v>18.007341</c:v>
                </c:pt>
                <c:pt idx="80981">
                  <c:v>18.008578</c:v>
                </c:pt>
                <c:pt idx="80982">
                  <c:v>18.009259</c:v>
                </c:pt>
                <c:pt idx="80983">
                  <c:v>18.009163999999998</c:v>
                </c:pt>
                <c:pt idx="80984">
                  <c:v>18.007829000000001</c:v>
                </c:pt>
                <c:pt idx="80985">
                  <c:v>18.010155999999998</c:v>
                </c:pt>
                <c:pt idx="80986">
                  <c:v>18.016655</c:v>
                </c:pt>
                <c:pt idx="80987">
                  <c:v>18.016024000000002</c:v>
                </c:pt>
                <c:pt idx="80988">
                  <c:v>18.012062</c:v>
                </c:pt>
                <c:pt idx="80989">
                  <c:v>18.015405999999999</c:v>
                </c:pt>
                <c:pt idx="80990">
                  <c:v>18.019065999999999</c:v>
                </c:pt>
                <c:pt idx="80991">
                  <c:v>18.016382</c:v>
                </c:pt>
                <c:pt idx="80992">
                  <c:v>18.015872000000002</c:v>
                </c:pt>
                <c:pt idx="80993">
                  <c:v>18.017441999999999</c:v>
                </c:pt>
                <c:pt idx="80994">
                  <c:v>18.014769000000001</c:v>
                </c:pt>
                <c:pt idx="80995">
                  <c:v>18.013539999999999</c:v>
                </c:pt>
                <c:pt idx="80996">
                  <c:v>18.016041000000001</c:v>
                </c:pt>
                <c:pt idx="80997">
                  <c:v>18.017398</c:v>
                </c:pt>
                <c:pt idx="80998">
                  <c:v>18.016846999999999</c:v>
                </c:pt>
                <c:pt idx="80999">
                  <c:v>18.017787999999999</c:v>
                </c:pt>
                <c:pt idx="81000">
                  <c:v>18.022783</c:v>
                </c:pt>
                <c:pt idx="81001">
                  <c:v>18.024715</c:v>
                </c:pt>
                <c:pt idx="81002">
                  <c:v>18.020485999999998</c:v>
                </c:pt>
                <c:pt idx="81003">
                  <c:v>18.021305000000002</c:v>
                </c:pt>
                <c:pt idx="81004">
                  <c:v>18.022375</c:v>
                </c:pt>
                <c:pt idx="81005">
                  <c:v>18.019383999999999</c:v>
                </c:pt>
                <c:pt idx="81006">
                  <c:v>18.023617000000002</c:v>
                </c:pt>
                <c:pt idx="81007">
                  <c:v>18.027576</c:v>
                </c:pt>
                <c:pt idx="81008">
                  <c:v>18.022513</c:v>
                </c:pt>
                <c:pt idx="81009">
                  <c:v>18.021225000000001</c:v>
                </c:pt>
                <c:pt idx="81010">
                  <c:v>18.023225</c:v>
                </c:pt>
                <c:pt idx="81011">
                  <c:v>18.022157</c:v>
                </c:pt>
                <c:pt idx="81012">
                  <c:v>18.024280999999998</c:v>
                </c:pt>
                <c:pt idx="81013">
                  <c:v>18.029377</c:v>
                </c:pt>
                <c:pt idx="81014">
                  <c:v>18.029302000000001</c:v>
                </c:pt>
                <c:pt idx="81015">
                  <c:v>18.024267999999999</c:v>
                </c:pt>
                <c:pt idx="81016">
                  <c:v>18.020264000000001</c:v>
                </c:pt>
                <c:pt idx="81017">
                  <c:v>18.018616000000002</c:v>
                </c:pt>
                <c:pt idx="81018">
                  <c:v>18.018671000000001</c:v>
                </c:pt>
                <c:pt idx="81019">
                  <c:v>18.018692000000001</c:v>
                </c:pt>
                <c:pt idx="81020">
                  <c:v>18.018284000000001</c:v>
                </c:pt>
                <c:pt idx="81021">
                  <c:v>18.019541</c:v>
                </c:pt>
                <c:pt idx="81022">
                  <c:v>18.018815</c:v>
                </c:pt>
                <c:pt idx="81023">
                  <c:v>18.017358000000002</c:v>
                </c:pt>
                <c:pt idx="81024">
                  <c:v>18.020223999999999</c:v>
                </c:pt>
                <c:pt idx="81025">
                  <c:v>18.019736000000002</c:v>
                </c:pt>
                <c:pt idx="81026">
                  <c:v>18.015394000000001</c:v>
                </c:pt>
                <c:pt idx="81027">
                  <c:v>18.017731000000001</c:v>
                </c:pt>
                <c:pt idx="81028">
                  <c:v>18.020486999999999</c:v>
                </c:pt>
                <c:pt idx="81029">
                  <c:v>18.020583999999999</c:v>
                </c:pt>
                <c:pt idx="81030">
                  <c:v>18.024863</c:v>
                </c:pt>
                <c:pt idx="81031">
                  <c:v>18.02468</c:v>
                </c:pt>
                <c:pt idx="81032">
                  <c:v>18.019919000000002</c:v>
                </c:pt>
                <c:pt idx="81033">
                  <c:v>18.020309999999998</c:v>
                </c:pt>
                <c:pt idx="81034">
                  <c:v>18.021802999999998</c:v>
                </c:pt>
                <c:pt idx="81035">
                  <c:v>18.023647</c:v>
                </c:pt>
                <c:pt idx="81036">
                  <c:v>18.026018000000001</c:v>
                </c:pt>
                <c:pt idx="81037">
                  <c:v>18.024218999999999</c:v>
                </c:pt>
                <c:pt idx="81038">
                  <c:v>18.026482999999999</c:v>
                </c:pt>
                <c:pt idx="81039">
                  <c:v>18.032243000000001</c:v>
                </c:pt>
                <c:pt idx="81040">
                  <c:v>18.031977999999999</c:v>
                </c:pt>
                <c:pt idx="81041">
                  <c:v>18.032026999999999</c:v>
                </c:pt>
                <c:pt idx="81042">
                  <c:v>18.032843</c:v>
                </c:pt>
                <c:pt idx="81043">
                  <c:v>18.028189999999999</c:v>
                </c:pt>
                <c:pt idx="81044">
                  <c:v>18.027401999999999</c:v>
                </c:pt>
                <c:pt idx="81045">
                  <c:v>18.030867000000001</c:v>
                </c:pt>
                <c:pt idx="81046">
                  <c:v>18.029761000000001</c:v>
                </c:pt>
                <c:pt idx="81047">
                  <c:v>18.027315999999999</c:v>
                </c:pt>
                <c:pt idx="81048">
                  <c:v>18.030829000000001</c:v>
                </c:pt>
                <c:pt idx="81049">
                  <c:v>18.032254999999999</c:v>
                </c:pt>
                <c:pt idx="81050">
                  <c:v>18.027660000000001</c:v>
                </c:pt>
                <c:pt idx="81051">
                  <c:v>18.029788</c:v>
                </c:pt>
                <c:pt idx="81052">
                  <c:v>18.032261999999999</c:v>
                </c:pt>
                <c:pt idx="81053">
                  <c:v>18.028130000000001</c:v>
                </c:pt>
                <c:pt idx="81054">
                  <c:v>18.030263999999999</c:v>
                </c:pt>
                <c:pt idx="81055">
                  <c:v>18.033042999999999</c:v>
                </c:pt>
                <c:pt idx="81056">
                  <c:v>18.029502000000001</c:v>
                </c:pt>
                <c:pt idx="81057">
                  <c:v>18.029018000000001</c:v>
                </c:pt>
                <c:pt idx="81058">
                  <c:v>18.031891000000002</c:v>
                </c:pt>
                <c:pt idx="81059">
                  <c:v>18.035070000000001</c:v>
                </c:pt>
                <c:pt idx="81060">
                  <c:v>18.036949</c:v>
                </c:pt>
                <c:pt idx="81061">
                  <c:v>18.032468999999999</c:v>
                </c:pt>
                <c:pt idx="81062">
                  <c:v>18.030476</c:v>
                </c:pt>
                <c:pt idx="81063">
                  <c:v>18.033731</c:v>
                </c:pt>
                <c:pt idx="81064">
                  <c:v>18.031987999999998</c:v>
                </c:pt>
                <c:pt idx="81065">
                  <c:v>18.029219999999999</c:v>
                </c:pt>
                <c:pt idx="81066">
                  <c:v>18.031943999999999</c:v>
                </c:pt>
                <c:pt idx="81067">
                  <c:v>18.033784000000001</c:v>
                </c:pt>
                <c:pt idx="81068">
                  <c:v>18.032696999999999</c:v>
                </c:pt>
                <c:pt idx="81069">
                  <c:v>18.036339000000002</c:v>
                </c:pt>
                <c:pt idx="81070">
                  <c:v>18.040565000000001</c:v>
                </c:pt>
                <c:pt idx="81071">
                  <c:v>18.03931</c:v>
                </c:pt>
                <c:pt idx="81072">
                  <c:v>18.037413999999998</c:v>
                </c:pt>
                <c:pt idx="81073">
                  <c:v>18.038643</c:v>
                </c:pt>
                <c:pt idx="81074">
                  <c:v>18.040163</c:v>
                </c:pt>
                <c:pt idx="81075">
                  <c:v>18.039173000000002</c:v>
                </c:pt>
                <c:pt idx="81076">
                  <c:v>18.037709</c:v>
                </c:pt>
                <c:pt idx="81077">
                  <c:v>18.039159000000001</c:v>
                </c:pt>
                <c:pt idx="81078">
                  <c:v>18.045458</c:v>
                </c:pt>
                <c:pt idx="81079">
                  <c:v>18.046140000000001</c:v>
                </c:pt>
                <c:pt idx="81080">
                  <c:v>18.038080000000001</c:v>
                </c:pt>
                <c:pt idx="81081">
                  <c:v>18.036062999999999</c:v>
                </c:pt>
                <c:pt idx="81082">
                  <c:v>18.041207</c:v>
                </c:pt>
                <c:pt idx="81083">
                  <c:v>18.043593000000001</c:v>
                </c:pt>
                <c:pt idx="81084">
                  <c:v>18.043389999999999</c:v>
                </c:pt>
                <c:pt idx="81085">
                  <c:v>18.042532999999999</c:v>
                </c:pt>
                <c:pt idx="81086">
                  <c:v>18.040566999999999</c:v>
                </c:pt>
                <c:pt idx="81087">
                  <c:v>18.038819</c:v>
                </c:pt>
                <c:pt idx="81088">
                  <c:v>18.03904</c:v>
                </c:pt>
                <c:pt idx="81089">
                  <c:v>18.039663000000001</c:v>
                </c:pt>
                <c:pt idx="81090">
                  <c:v>18.039262999999998</c:v>
                </c:pt>
                <c:pt idx="81091">
                  <c:v>18.038961</c:v>
                </c:pt>
                <c:pt idx="81092">
                  <c:v>18.040013999999999</c:v>
                </c:pt>
                <c:pt idx="81093">
                  <c:v>18.040216000000001</c:v>
                </c:pt>
                <c:pt idx="81094">
                  <c:v>18.038967</c:v>
                </c:pt>
                <c:pt idx="81095">
                  <c:v>18.036574999999999</c:v>
                </c:pt>
                <c:pt idx="81096">
                  <c:v>18.035540000000001</c:v>
                </c:pt>
                <c:pt idx="81097">
                  <c:v>18.037299999999998</c:v>
                </c:pt>
                <c:pt idx="81098">
                  <c:v>18.039904</c:v>
                </c:pt>
                <c:pt idx="81099">
                  <c:v>18.041357999999999</c:v>
                </c:pt>
                <c:pt idx="81100">
                  <c:v>18.040627000000001</c:v>
                </c:pt>
                <c:pt idx="81101">
                  <c:v>18.040299999999998</c:v>
                </c:pt>
                <c:pt idx="81102">
                  <c:v>18.041664000000001</c:v>
                </c:pt>
                <c:pt idx="81103">
                  <c:v>18.044726000000001</c:v>
                </c:pt>
                <c:pt idx="81104">
                  <c:v>18.048390999999999</c:v>
                </c:pt>
                <c:pt idx="81105">
                  <c:v>18.051632999999999</c:v>
                </c:pt>
                <c:pt idx="81106">
                  <c:v>18.050750000000001</c:v>
                </c:pt>
                <c:pt idx="81107">
                  <c:v>18.047298999999999</c:v>
                </c:pt>
                <c:pt idx="81108">
                  <c:v>18.048500000000001</c:v>
                </c:pt>
                <c:pt idx="81109">
                  <c:v>18.048096000000001</c:v>
                </c:pt>
                <c:pt idx="81110">
                  <c:v>18.044072</c:v>
                </c:pt>
                <c:pt idx="81111">
                  <c:v>18.04439</c:v>
                </c:pt>
                <c:pt idx="81112">
                  <c:v>18.047722</c:v>
                </c:pt>
                <c:pt idx="81113">
                  <c:v>18.046596000000001</c:v>
                </c:pt>
                <c:pt idx="81114">
                  <c:v>18.048416</c:v>
                </c:pt>
                <c:pt idx="81115">
                  <c:v>18.053086</c:v>
                </c:pt>
                <c:pt idx="81116">
                  <c:v>18.049963999999999</c:v>
                </c:pt>
                <c:pt idx="81117">
                  <c:v>18.044756</c:v>
                </c:pt>
                <c:pt idx="81118">
                  <c:v>18.044101999999999</c:v>
                </c:pt>
                <c:pt idx="81119">
                  <c:v>18.046893000000001</c:v>
                </c:pt>
                <c:pt idx="81120">
                  <c:v>18.050364999999999</c:v>
                </c:pt>
                <c:pt idx="81121">
                  <c:v>18.048919999999999</c:v>
                </c:pt>
                <c:pt idx="81122">
                  <c:v>18.047685000000001</c:v>
                </c:pt>
                <c:pt idx="81123">
                  <c:v>18.048318999999999</c:v>
                </c:pt>
                <c:pt idx="81124">
                  <c:v>18.048878999999999</c:v>
                </c:pt>
                <c:pt idx="81125">
                  <c:v>18.050553000000001</c:v>
                </c:pt>
                <c:pt idx="81126">
                  <c:v>18.053293</c:v>
                </c:pt>
                <c:pt idx="81127">
                  <c:v>18.051354</c:v>
                </c:pt>
                <c:pt idx="81128">
                  <c:v>18.046175000000002</c:v>
                </c:pt>
                <c:pt idx="81129">
                  <c:v>18.045839999999998</c:v>
                </c:pt>
                <c:pt idx="81130">
                  <c:v>18.048786</c:v>
                </c:pt>
                <c:pt idx="81131">
                  <c:v>18.049085000000002</c:v>
                </c:pt>
                <c:pt idx="81132">
                  <c:v>18.049222</c:v>
                </c:pt>
                <c:pt idx="81133">
                  <c:v>18.048494999999999</c:v>
                </c:pt>
                <c:pt idx="81134">
                  <c:v>18.047878000000001</c:v>
                </c:pt>
                <c:pt idx="81135">
                  <c:v>18.049392999999998</c:v>
                </c:pt>
                <c:pt idx="81136">
                  <c:v>18.047024</c:v>
                </c:pt>
                <c:pt idx="81137">
                  <c:v>18.046282999999999</c:v>
                </c:pt>
                <c:pt idx="81138">
                  <c:v>18.050083000000001</c:v>
                </c:pt>
                <c:pt idx="81139">
                  <c:v>18.050051</c:v>
                </c:pt>
                <c:pt idx="81140">
                  <c:v>18.050996000000001</c:v>
                </c:pt>
                <c:pt idx="81141">
                  <c:v>18.053909000000001</c:v>
                </c:pt>
                <c:pt idx="81142">
                  <c:v>18.051732999999999</c:v>
                </c:pt>
                <c:pt idx="81143">
                  <c:v>18.050602999999999</c:v>
                </c:pt>
                <c:pt idx="81144">
                  <c:v>18.052506999999999</c:v>
                </c:pt>
                <c:pt idx="81145">
                  <c:v>18.051221000000002</c:v>
                </c:pt>
                <c:pt idx="81146">
                  <c:v>18.055405</c:v>
                </c:pt>
                <c:pt idx="81147">
                  <c:v>18.063483999999999</c:v>
                </c:pt>
                <c:pt idx="81148">
                  <c:v>18.064602000000001</c:v>
                </c:pt>
                <c:pt idx="81149">
                  <c:v>18.061195999999999</c:v>
                </c:pt>
                <c:pt idx="81150">
                  <c:v>18.057763999999999</c:v>
                </c:pt>
                <c:pt idx="81151">
                  <c:v>18.055662999999999</c:v>
                </c:pt>
                <c:pt idx="81152">
                  <c:v>18.057867999999999</c:v>
                </c:pt>
                <c:pt idx="81153">
                  <c:v>18.060842000000001</c:v>
                </c:pt>
                <c:pt idx="81154">
                  <c:v>18.060480999999999</c:v>
                </c:pt>
                <c:pt idx="81155">
                  <c:v>18.056746</c:v>
                </c:pt>
                <c:pt idx="81156">
                  <c:v>18.053754000000001</c:v>
                </c:pt>
                <c:pt idx="81157">
                  <c:v>18.05359</c:v>
                </c:pt>
                <c:pt idx="81158">
                  <c:v>18.059004999999999</c:v>
                </c:pt>
                <c:pt idx="81159">
                  <c:v>18.064858999999998</c:v>
                </c:pt>
                <c:pt idx="81160">
                  <c:v>18.061170000000001</c:v>
                </c:pt>
                <c:pt idx="81161">
                  <c:v>18.057964999999999</c:v>
                </c:pt>
                <c:pt idx="81162">
                  <c:v>18.061222000000001</c:v>
                </c:pt>
                <c:pt idx="81163">
                  <c:v>18.063578</c:v>
                </c:pt>
                <c:pt idx="81164">
                  <c:v>18.064329000000001</c:v>
                </c:pt>
                <c:pt idx="81165">
                  <c:v>18.063375000000001</c:v>
                </c:pt>
                <c:pt idx="81166">
                  <c:v>18.061233999999999</c:v>
                </c:pt>
                <c:pt idx="81167">
                  <c:v>18.061382999999999</c:v>
                </c:pt>
                <c:pt idx="81168">
                  <c:v>18.064549</c:v>
                </c:pt>
                <c:pt idx="81169">
                  <c:v>18.063023000000001</c:v>
                </c:pt>
                <c:pt idx="81170">
                  <c:v>18.059677000000001</c:v>
                </c:pt>
                <c:pt idx="81171">
                  <c:v>18.060486000000001</c:v>
                </c:pt>
                <c:pt idx="81172">
                  <c:v>18.059638</c:v>
                </c:pt>
                <c:pt idx="81173">
                  <c:v>18.056633999999999</c:v>
                </c:pt>
                <c:pt idx="81174">
                  <c:v>18.058160999999998</c:v>
                </c:pt>
                <c:pt idx="81175">
                  <c:v>18.064530999999999</c:v>
                </c:pt>
                <c:pt idx="81176">
                  <c:v>18.064294</c:v>
                </c:pt>
                <c:pt idx="81177">
                  <c:v>18.058762999999999</c:v>
                </c:pt>
                <c:pt idx="81178">
                  <c:v>18.059816000000001</c:v>
                </c:pt>
                <c:pt idx="81179">
                  <c:v>18.060608999999999</c:v>
                </c:pt>
                <c:pt idx="81180">
                  <c:v>18.059842</c:v>
                </c:pt>
                <c:pt idx="81181">
                  <c:v>18.062106</c:v>
                </c:pt>
                <c:pt idx="81182">
                  <c:v>18.063130999999998</c:v>
                </c:pt>
                <c:pt idx="81183">
                  <c:v>18.059542</c:v>
                </c:pt>
                <c:pt idx="81184">
                  <c:v>18.062702000000002</c:v>
                </c:pt>
                <c:pt idx="81185">
                  <c:v>18.068546999999999</c:v>
                </c:pt>
                <c:pt idx="81186">
                  <c:v>18.066369999999999</c:v>
                </c:pt>
                <c:pt idx="81187">
                  <c:v>18.062685999999999</c:v>
                </c:pt>
                <c:pt idx="81188">
                  <c:v>18.063744</c:v>
                </c:pt>
                <c:pt idx="81189">
                  <c:v>18.065024999999999</c:v>
                </c:pt>
                <c:pt idx="81190">
                  <c:v>18.064807999999999</c:v>
                </c:pt>
                <c:pt idx="81191">
                  <c:v>18.066665</c:v>
                </c:pt>
                <c:pt idx="81192">
                  <c:v>18.06898</c:v>
                </c:pt>
                <c:pt idx="81193">
                  <c:v>18.065650000000002</c:v>
                </c:pt>
                <c:pt idx="81194">
                  <c:v>18.062411000000001</c:v>
                </c:pt>
                <c:pt idx="81195">
                  <c:v>18.065221999999999</c:v>
                </c:pt>
                <c:pt idx="81196">
                  <c:v>18.068904</c:v>
                </c:pt>
                <c:pt idx="81197">
                  <c:v>18.070798</c:v>
                </c:pt>
                <c:pt idx="81198">
                  <c:v>18.071684000000001</c:v>
                </c:pt>
                <c:pt idx="81199">
                  <c:v>18.067440000000001</c:v>
                </c:pt>
                <c:pt idx="81200">
                  <c:v>18.065231000000001</c:v>
                </c:pt>
                <c:pt idx="81201">
                  <c:v>18.065764999999999</c:v>
                </c:pt>
                <c:pt idx="81202">
                  <c:v>18.065127</c:v>
                </c:pt>
                <c:pt idx="81203">
                  <c:v>18.068850000000001</c:v>
                </c:pt>
                <c:pt idx="81204">
                  <c:v>18.070494</c:v>
                </c:pt>
                <c:pt idx="81205">
                  <c:v>18.068398999999999</c:v>
                </c:pt>
                <c:pt idx="81206">
                  <c:v>18.071397999999999</c:v>
                </c:pt>
                <c:pt idx="81207">
                  <c:v>18.070858000000001</c:v>
                </c:pt>
                <c:pt idx="81208">
                  <c:v>18.066672000000001</c:v>
                </c:pt>
                <c:pt idx="81209">
                  <c:v>18.069075000000002</c:v>
                </c:pt>
                <c:pt idx="81210">
                  <c:v>18.071773</c:v>
                </c:pt>
                <c:pt idx="81211">
                  <c:v>18.070862999999999</c:v>
                </c:pt>
                <c:pt idx="81212">
                  <c:v>18.071318999999999</c:v>
                </c:pt>
                <c:pt idx="81213">
                  <c:v>18.071196</c:v>
                </c:pt>
                <c:pt idx="81214">
                  <c:v>18.067931000000002</c:v>
                </c:pt>
                <c:pt idx="81215">
                  <c:v>18.066130999999999</c:v>
                </c:pt>
                <c:pt idx="81216">
                  <c:v>18.071103999999998</c:v>
                </c:pt>
                <c:pt idx="81217">
                  <c:v>18.071815000000001</c:v>
                </c:pt>
                <c:pt idx="81218">
                  <c:v>18.064488999999998</c:v>
                </c:pt>
                <c:pt idx="81219">
                  <c:v>18.067696999999999</c:v>
                </c:pt>
                <c:pt idx="81220">
                  <c:v>18.077141000000001</c:v>
                </c:pt>
                <c:pt idx="81221">
                  <c:v>18.073899999999998</c:v>
                </c:pt>
                <c:pt idx="81222">
                  <c:v>18.06663</c:v>
                </c:pt>
                <c:pt idx="81223">
                  <c:v>18.066351000000001</c:v>
                </c:pt>
                <c:pt idx="81224">
                  <c:v>18.070229000000001</c:v>
                </c:pt>
                <c:pt idx="81225">
                  <c:v>18.072133999999998</c:v>
                </c:pt>
                <c:pt idx="81226">
                  <c:v>18.068588999999999</c:v>
                </c:pt>
                <c:pt idx="81227">
                  <c:v>18.067979000000001</c:v>
                </c:pt>
                <c:pt idx="81228">
                  <c:v>18.074501000000001</c:v>
                </c:pt>
                <c:pt idx="81229">
                  <c:v>18.076968999999998</c:v>
                </c:pt>
                <c:pt idx="81230">
                  <c:v>18.074237</c:v>
                </c:pt>
                <c:pt idx="81231">
                  <c:v>18.075621000000002</c:v>
                </c:pt>
                <c:pt idx="81232">
                  <c:v>18.077307000000001</c:v>
                </c:pt>
                <c:pt idx="81233">
                  <c:v>18.074973</c:v>
                </c:pt>
                <c:pt idx="81234">
                  <c:v>18.076025999999999</c:v>
                </c:pt>
                <c:pt idx="81235">
                  <c:v>18.079516000000002</c:v>
                </c:pt>
                <c:pt idx="81236">
                  <c:v>18.081709</c:v>
                </c:pt>
                <c:pt idx="81237">
                  <c:v>18.081023999999999</c:v>
                </c:pt>
                <c:pt idx="81238">
                  <c:v>18.077638</c:v>
                </c:pt>
                <c:pt idx="81239">
                  <c:v>18.074459000000001</c:v>
                </c:pt>
                <c:pt idx="81240">
                  <c:v>18.074413</c:v>
                </c:pt>
                <c:pt idx="81241">
                  <c:v>18.074422999999999</c:v>
                </c:pt>
                <c:pt idx="81242">
                  <c:v>18.073822</c:v>
                </c:pt>
                <c:pt idx="81243">
                  <c:v>18.073124</c:v>
                </c:pt>
                <c:pt idx="81244">
                  <c:v>18.075647</c:v>
                </c:pt>
                <c:pt idx="81245">
                  <c:v>18.077542000000001</c:v>
                </c:pt>
                <c:pt idx="81246">
                  <c:v>18.073022000000002</c:v>
                </c:pt>
                <c:pt idx="81247">
                  <c:v>18.071949</c:v>
                </c:pt>
                <c:pt idx="81248">
                  <c:v>18.073913000000001</c:v>
                </c:pt>
                <c:pt idx="81249">
                  <c:v>18.072624999999999</c:v>
                </c:pt>
                <c:pt idx="81250">
                  <c:v>18.076156000000001</c:v>
                </c:pt>
                <c:pt idx="81251">
                  <c:v>18.080428000000001</c:v>
                </c:pt>
                <c:pt idx="81252">
                  <c:v>18.080058999999999</c:v>
                </c:pt>
                <c:pt idx="81253">
                  <c:v>18.079505000000001</c:v>
                </c:pt>
                <c:pt idx="81254">
                  <c:v>18.079977</c:v>
                </c:pt>
                <c:pt idx="81255">
                  <c:v>18.078309999999998</c:v>
                </c:pt>
                <c:pt idx="81256">
                  <c:v>18.076366</c:v>
                </c:pt>
                <c:pt idx="81257">
                  <c:v>18.080310000000001</c:v>
                </c:pt>
                <c:pt idx="81258">
                  <c:v>18.081851</c:v>
                </c:pt>
                <c:pt idx="81259">
                  <c:v>18.077938</c:v>
                </c:pt>
                <c:pt idx="81260">
                  <c:v>18.081299000000001</c:v>
                </c:pt>
                <c:pt idx="81261">
                  <c:v>18.083848</c:v>
                </c:pt>
                <c:pt idx="81262">
                  <c:v>18.079049000000001</c:v>
                </c:pt>
                <c:pt idx="81263">
                  <c:v>18.079001999999999</c:v>
                </c:pt>
                <c:pt idx="81264">
                  <c:v>18.079660000000001</c:v>
                </c:pt>
                <c:pt idx="81265">
                  <c:v>18.074905000000001</c:v>
                </c:pt>
                <c:pt idx="81266">
                  <c:v>18.078251000000002</c:v>
                </c:pt>
                <c:pt idx="81267">
                  <c:v>18.082557000000001</c:v>
                </c:pt>
                <c:pt idx="81268">
                  <c:v>18.081292999999999</c:v>
                </c:pt>
                <c:pt idx="81269">
                  <c:v>18.082736000000001</c:v>
                </c:pt>
                <c:pt idx="81270">
                  <c:v>18.083261</c:v>
                </c:pt>
                <c:pt idx="81271">
                  <c:v>18.082001999999999</c:v>
                </c:pt>
                <c:pt idx="81272">
                  <c:v>18.086469000000001</c:v>
                </c:pt>
                <c:pt idx="81273">
                  <c:v>18.092113999999999</c:v>
                </c:pt>
                <c:pt idx="81274">
                  <c:v>18.091681000000001</c:v>
                </c:pt>
                <c:pt idx="81275">
                  <c:v>18.089672</c:v>
                </c:pt>
                <c:pt idx="81276">
                  <c:v>18.086459000000001</c:v>
                </c:pt>
                <c:pt idx="81277">
                  <c:v>18.082992000000001</c:v>
                </c:pt>
                <c:pt idx="81278">
                  <c:v>18.085851999999999</c:v>
                </c:pt>
                <c:pt idx="81279">
                  <c:v>18.088636000000001</c:v>
                </c:pt>
                <c:pt idx="81280">
                  <c:v>18.088661999999999</c:v>
                </c:pt>
                <c:pt idx="81281">
                  <c:v>18.089925000000001</c:v>
                </c:pt>
                <c:pt idx="81282">
                  <c:v>18.089742999999999</c:v>
                </c:pt>
                <c:pt idx="81283">
                  <c:v>18.087935999999999</c:v>
                </c:pt>
                <c:pt idx="81284">
                  <c:v>18.086231000000002</c:v>
                </c:pt>
                <c:pt idx="81285">
                  <c:v>18.084793000000001</c:v>
                </c:pt>
                <c:pt idx="81286">
                  <c:v>18.084136999999998</c:v>
                </c:pt>
                <c:pt idx="81287">
                  <c:v>18.084634999999999</c:v>
                </c:pt>
                <c:pt idx="81288">
                  <c:v>18.087724000000001</c:v>
                </c:pt>
                <c:pt idx="81289">
                  <c:v>18.089407000000001</c:v>
                </c:pt>
                <c:pt idx="81290">
                  <c:v>18.088370999999999</c:v>
                </c:pt>
                <c:pt idx="81291">
                  <c:v>18.087271999999999</c:v>
                </c:pt>
                <c:pt idx="81292">
                  <c:v>18.088926000000001</c:v>
                </c:pt>
                <c:pt idx="81293">
                  <c:v>18.088750000000001</c:v>
                </c:pt>
                <c:pt idx="81294">
                  <c:v>18.086410000000001</c:v>
                </c:pt>
                <c:pt idx="81295">
                  <c:v>18.087197</c:v>
                </c:pt>
                <c:pt idx="81296">
                  <c:v>18.090983000000001</c:v>
                </c:pt>
                <c:pt idx="81297">
                  <c:v>18.089493000000001</c:v>
                </c:pt>
                <c:pt idx="81298">
                  <c:v>18.085896000000002</c:v>
                </c:pt>
                <c:pt idx="81299">
                  <c:v>18.087890999999999</c:v>
                </c:pt>
                <c:pt idx="81300">
                  <c:v>18.087872999999998</c:v>
                </c:pt>
                <c:pt idx="81301">
                  <c:v>18.087691</c:v>
                </c:pt>
                <c:pt idx="81302">
                  <c:v>18.089753000000002</c:v>
                </c:pt>
                <c:pt idx="81303">
                  <c:v>18.087302000000001</c:v>
                </c:pt>
                <c:pt idx="81304">
                  <c:v>18.083686</c:v>
                </c:pt>
                <c:pt idx="81305">
                  <c:v>18.084292000000001</c:v>
                </c:pt>
                <c:pt idx="81306">
                  <c:v>18.088932</c:v>
                </c:pt>
                <c:pt idx="81307">
                  <c:v>18.089784999999999</c:v>
                </c:pt>
                <c:pt idx="81308">
                  <c:v>18.087444999999999</c:v>
                </c:pt>
                <c:pt idx="81309">
                  <c:v>18.088242999999999</c:v>
                </c:pt>
                <c:pt idx="81310">
                  <c:v>18.087081000000001</c:v>
                </c:pt>
                <c:pt idx="81311">
                  <c:v>18.086136</c:v>
                </c:pt>
                <c:pt idx="81312">
                  <c:v>18.091017999999998</c:v>
                </c:pt>
                <c:pt idx="81313">
                  <c:v>18.090478999999998</c:v>
                </c:pt>
                <c:pt idx="81314">
                  <c:v>18.089866000000001</c:v>
                </c:pt>
                <c:pt idx="81315">
                  <c:v>18.095645999999999</c:v>
                </c:pt>
                <c:pt idx="81316">
                  <c:v>18.096920000000001</c:v>
                </c:pt>
                <c:pt idx="81317">
                  <c:v>18.094456000000001</c:v>
                </c:pt>
                <c:pt idx="81318">
                  <c:v>18.092813</c:v>
                </c:pt>
                <c:pt idx="81319">
                  <c:v>18.094753000000001</c:v>
                </c:pt>
                <c:pt idx="81320">
                  <c:v>18.097308999999999</c:v>
                </c:pt>
                <c:pt idx="81321">
                  <c:v>18.098443</c:v>
                </c:pt>
                <c:pt idx="81322">
                  <c:v>18.101323000000001</c:v>
                </c:pt>
                <c:pt idx="81323">
                  <c:v>18.102778000000001</c:v>
                </c:pt>
                <c:pt idx="81324">
                  <c:v>18.100550999999999</c:v>
                </c:pt>
                <c:pt idx="81325">
                  <c:v>18.100681999999999</c:v>
                </c:pt>
                <c:pt idx="81326">
                  <c:v>18.102122999999999</c:v>
                </c:pt>
                <c:pt idx="81327">
                  <c:v>18.098714000000001</c:v>
                </c:pt>
                <c:pt idx="81328">
                  <c:v>18.099899000000001</c:v>
                </c:pt>
                <c:pt idx="81329">
                  <c:v>18.102316999999999</c:v>
                </c:pt>
                <c:pt idx="81330">
                  <c:v>18.096768999999998</c:v>
                </c:pt>
                <c:pt idx="81331">
                  <c:v>18.095690999999999</c:v>
                </c:pt>
                <c:pt idx="81332">
                  <c:v>18.103760000000001</c:v>
                </c:pt>
                <c:pt idx="81333">
                  <c:v>18.106821</c:v>
                </c:pt>
                <c:pt idx="81334">
                  <c:v>18.103483000000001</c:v>
                </c:pt>
                <c:pt idx="81335">
                  <c:v>18.099102999999999</c:v>
                </c:pt>
                <c:pt idx="81336">
                  <c:v>18.098224999999999</c:v>
                </c:pt>
                <c:pt idx="81337">
                  <c:v>18.099885</c:v>
                </c:pt>
                <c:pt idx="81338">
                  <c:v>18.097131999999998</c:v>
                </c:pt>
                <c:pt idx="81339">
                  <c:v>18.097977</c:v>
                </c:pt>
                <c:pt idx="81340">
                  <c:v>18.104085999999999</c:v>
                </c:pt>
                <c:pt idx="81341">
                  <c:v>18.101486999999999</c:v>
                </c:pt>
                <c:pt idx="81342">
                  <c:v>18.098842999999999</c:v>
                </c:pt>
                <c:pt idx="81343">
                  <c:v>18.102633999999998</c:v>
                </c:pt>
                <c:pt idx="81344">
                  <c:v>18.102197</c:v>
                </c:pt>
                <c:pt idx="81345">
                  <c:v>18.097135000000002</c:v>
                </c:pt>
                <c:pt idx="81346">
                  <c:v>18.096202999999999</c:v>
                </c:pt>
                <c:pt idx="81347">
                  <c:v>18.098054999999999</c:v>
                </c:pt>
                <c:pt idx="81348">
                  <c:v>18.100432999999999</c:v>
                </c:pt>
                <c:pt idx="81349">
                  <c:v>18.102703999999999</c:v>
                </c:pt>
                <c:pt idx="81350">
                  <c:v>18.102550000000001</c:v>
                </c:pt>
                <c:pt idx="81351">
                  <c:v>18.102129000000001</c:v>
                </c:pt>
                <c:pt idx="81352">
                  <c:v>18.104717000000001</c:v>
                </c:pt>
                <c:pt idx="81353">
                  <c:v>18.106643999999999</c:v>
                </c:pt>
                <c:pt idx="81354">
                  <c:v>18.106854999999999</c:v>
                </c:pt>
                <c:pt idx="81355">
                  <c:v>18.107319</c:v>
                </c:pt>
                <c:pt idx="81356">
                  <c:v>18.107112000000001</c:v>
                </c:pt>
                <c:pt idx="81357">
                  <c:v>18.108992000000001</c:v>
                </c:pt>
                <c:pt idx="81358">
                  <c:v>18.111720999999999</c:v>
                </c:pt>
                <c:pt idx="81359">
                  <c:v>18.110519</c:v>
                </c:pt>
                <c:pt idx="81360">
                  <c:v>18.110295000000001</c:v>
                </c:pt>
                <c:pt idx="81361">
                  <c:v>18.110799</c:v>
                </c:pt>
                <c:pt idx="81362">
                  <c:v>18.108798</c:v>
                </c:pt>
                <c:pt idx="81363">
                  <c:v>18.106358</c:v>
                </c:pt>
                <c:pt idx="81364">
                  <c:v>18.108544999999999</c:v>
                </c:pt>
                <c:pt idx="81365">
                  <c:v>18.11299</c:v>
                </c:pt>
                <c:pt idx="81366">
                  <c:v>18.113765999999998</c:v>
                </c:pt>
                <c:pt idx="81367">
                  <c:v>18.110908999999999</c:v>
                </c:pt>
                <c:pt idx="81368">
                  <c:v>18.108789000000002</c:v>
                </c:pt>
                <c:pt idx="81369">
                  <c:v>18.106393000000001</c:v>
                </c:pt>
                <c:pt idx="81370">
                  <c:v>18.106354</c:v>
                </c:pt>
                <c:pt idx="81371">
                  <c:v>18.110994999999999</c:v>
                </c:pt>
                <c:pt idx="81372">
                  <c:v>18.11093</c:v>
                </c:pt>
                <c:pt idx="81373">
                  <c:v>18.108309999999999</c:v>
                </c:pt>
                <c:pt idx="81374">
                  <c:v>18.110340999999998</c:v>
                </c:pt>
                <c:pt idx="81375">
                  <c:v>18.11373</c:v>
                </c:pt>
                <c:pt idx="81376">
                  <c:v>18.116125</c:v>
                </c:pt>
                <c:pt idx="81377">
                  <c:v>18.114965000000002</c:v>
                </c:pt>
                <c:pt idx="81378">
                  <c:v>18.110913</c:v>
                </c:pt>
                <c:pt idx="81379">
                  <c:v>18.110520000000001</c:v>
                </c:pt>
                <c:pt idx="81380">
                  <c:v>18.111998</c:v>
                </c:pt>
                <c:pt idx="81381">
                  <c:v>18.110661</c:v>
                </c:pt>
                <c:pt idx="81382">
                  <c:v>18.113308</c:v>
                </c:pt>
                <c:pt idx="81383">
                  <c:v>18.116392000000001</c:v>
                </c:pt>
                <c:pt idx="81384">
                  <c:v>18.113614999999999</c:v>
                </c:pt>
                <c:pt idx="81385">
                  <c:v>18.110786999999998</c:v>
                </c:pt>
                <c:pt idx="81386">
                  <c:v>18.112300999999999</c:v>
                </c:pt>
                <c:pt idx="81387">
                  <c:v>18.113837</c:v>
                </c:pt>
                <c:pt idx="81388">
                  <c:v>18.116703000000001</c:v>
                </c:pt>
                <c:pt idx="81389">
                  <c:v>18.119547000000001</c:v>
                </c:pt>
                <c:pt idx="81390">
                  <c:v>18.116107</c:v>
                </c:pt>
                <c:pt idx="81391">
                  <c:v>18.115798000000002</c:v>
                </c:pt>
                <c:pt idx="81392">
                  <c:v>18.121084</c:v>
                </c:pt>
                <c:pt idx="81393">
                  <c:v>18.122353</c:v>
                </c:pt>
                <c:pt idx="81394">
                  <c:v>18.124514999999999</c:v>
                </c:pt>
                <c:pt idx="81395">
                  <c:v>18.126532000000001</c:v>
                </c:pt>
                <c:pt idx="81396">
                  <c:v>18.124177</c:v>
                </c:pt>
                <c:pt idx="81397">
                  <c:v>18.123190999999998</c:v>
                </c:pt>
                <c:pt idx="81398">
                  <c:v>18.123391000000002</c:v>
                </c:pt>
                <c:pt idx="81399">
                  <c:v>18.122095999999999</c:v>
                </c:pt>
                <c:pt idx="81400">
                  <c:v>18.122935999999999</c:v>
                </c:pt>
                <c:pt idx="81401">
                  <c:v>18.123998</c:v>
                </c:pt>
                <c:pt idx="81402">
                  <c:v>18.123277999999999</c:v>
                </c:pt>
                <c:pt idx="81403">
                  <c:v>18.123822000000001</c:v>
                </c:pt>
                <c:pt idx="81404">
                  <c:v>18.124891000000002</c:v>
                </c:pt>
                <c:pt idx="81405">
                  <c:v>18.123515000000001</c:v>
                </c:pt>
                <c:pt idx="81406">
                  <c:v>18.121117999999999</c:v>
                </c:pt>
                <c:pt idx="81407">
                  <c:v>18.120858999999999</c:v>
                </c:pt>
                <c:pt idx="81408">
                  <c:v>18.123075</c:v>
                </c:pt>
                <c:pt idx="81409">
                  <c:v>18.121279000000001</c:v>
                </c:pt>
                <c:pt idx="81410">
                  <c:v>18.118105</c:v>
                </c:pt>
                <c:pt idx="81411">
                  <c:v>18.122719</c:v>
                </c:pt>
                <c:pt idx="81412">
                  <c:v>18.124438000000001</c:v>
                </c:pt>
                <c:pt idx="81413">
                  <c:v>18.118836999999999</c:v>
                </c:pt>
                <c:pt idx="81414">
                  <c:v>18.117477000000001</c:v>
                </c:pt>
                <c:pt idx="81415">
                  <c:v>18.118131999999999</c:v>
                </c:pt>
                <c:pt idx="81416">
                  <c:v>18.116333000000001</c:v>
                </c:pt>
                <c:pt idx="81417">
                  <c:v>18.116557</c:v>
                </c:pt>
                <c:pt idx="81418">
                  <c:v>18.120667999999998</c:v>
                </c:pt>
                <c:pt idx="81419">
                  <c:v>18.122727999999999</c:v>
                </c:pt>
                <c:pt idx="81420">
                  <c:v>18.120408000000001</c:v>
                </c:pt>
                <c:pt idx="81421">
                  <c:v>18.119575999999999</c:v>
                </c:pt>
                <c:pt idx="81422">
                  <c:v>18.120971999999998</c:v>
                </c:pt>
                <c:pt idx="81423">
                  <c:v>18.119917000000001</c:v>
                </c:pt>
                <c:pt idx="81424">
                  <c:v>18.119333000000001</c:v>
                </c:pt>
                <c:pt idx="81425">
                  <c:v>18.120792000000002</c:v>
                </c:pt>
                <c:pt idx="81426">
                  <c:v>18.120200000000001</c:v>
                </c:pt>
                <c:pt idx="81427">
                  <c:v>18.11899</c:v>
                </c:pt>
                <c:pt idx="81428">
                  <c:v>18.121220000000001</c:v>
                </c:pt>
                <c:pt idx="81429">
                  <c:v>18.122391</c:v>
                </c:pt>
                <c:pt idx="81430">
                  <c:v>18.121777000000002</c:v>
                </c:pt>
                <c:pt idx="81431">
                  <c:v>18.124745999999998</c:v>
                </c:pt>
                <c:pt idx="81432">
                  <c:v>18.126234</c:v>
                </c:pt>
                <c:pt idx="81433">
                  <c:v>18.124579000000001</c:v>
                </c:pt>
                <c:pt idx="81434">
                  <c:v>18.125623000000001</c:v>
                </c:pt>
                <c:pt idx="81435">
                  <c:v>18.125292000000002</c:v>
                </c:pt>
                <c:pt idx="81436">
                  <c:v>18.122561999999999</c:v>
                </c:pt>
                <c:pt idx="81437">
                  <c:v>18.125978</c:v>
                </c:pt>
                <c:pt idx="81438">
                  <c:v>18.127521999999999</c:v>
                </c:pt>
                <c:pt idx="81439">
                  <c:v>18.123352000000001</c:v>
                </c:pt>
                <c:pt idx="81440">
                  <c:v>18.126571999999999</c:v>
                </c:pt>
                <c:pt idx="81441">
                  <c:v>18.128447000000001</c:v>
                </c:pt>
                <c:pt idx="81442">
                  <c:v>18.126629999999999</c:v>
                </c:pt>
                <c:pt idx="81443">
                  <c:v>18.127994000000001</c:v>
                </c:pt>
                <c:pt idx="81444">
                  <c:v>18.128433999999999</c:v>
                </c:pt>
                <c:pt idx="81445">
                  <c:v>18.130291</c:v>
                </c:pt>
                <c:pt idx="81446">
                  <c:v>18.132750000000001</c:v>
                </c:pt>
                <c:pt idx="81447">
                  <c:v>18.129597</c:v>
                </c:pt>
                <c:pt idx="81448">
                  <c:v>18.128682999999999</c:v>
                </c:pt>
                <c:pt idx="81449">
                  <c:v>18.132850000000001</c:v>
                </c:pt>
                <c:pt idx="81450">
                  <c:v>18.133288</c:v>
                </c:pt>
                <c:pt idx="81451">
                  <c:v>18.128655999999999</c:v>
                </c:pt>
                <c:pt idx="81452">
                  <c:v>18.125871</c:v>
                </c:pt>
                <c:pt idx="81453">
                  <c:v>18.124683000000001</c:v>
                </c:pt>
                <c:pt idx="81454">
                  <c:v>18.123971999999998</c:v>
                </c:pt>
                <c:pt idx="81455">
                  <c:v>18.127352999999999</c:v>
                </c:pt>
                <c:pt idx="81456">
                  <c:v>18.129127</c:v>
                </c:pt>
                <c:pt idx="81457">
                  <c:v>18.127925000000001</c:v>
                </c:pt>
                <c:pt idx="81458">
                  <c:v>18.128893999999999</c:v>
                </c:pt>
                <c:pt idx="81459">
                  <c:v>18.129090999999999</c:v>
                </c:pt>
                <c:pt idx="81460">
                  <c:v>18.130977000000001</c:v>
                </c:pt>
                <c:pt idx="81461">
                  <c:v>18.132615999999999</c:v>
                </c:pt>
                <c:pt idx="81462">
                  <c:v>18.130741</c:v>
                </c:pt>
                <c:pt idx="81463">
                  <c:v>18.130694999999999</c:v>
                </c:pt>
                <c:pt idx="81464">
                  <c:v>18.136144000000002</c:v>
                </c:pt>
                <c:pt idx="81465">
                  <c:v>18.140753</c:v>
                </c:pt>
                <c:pt idx="81466">
                  <c:v>18.138010999999999</c:v>
                </c:pt>
                <c:pt idx="81467">
                  <c:v>18.134840000000001</c:v>
                </c:pt>
                <c:pt idx="81468">
                  <c:v>18.13523</c:v>
                </c:pt>
                <c:pt idx="81469">
                  <c:v>18.132791999999998</c:v>
                </c:pt>
                <c:pt idx="81470">
                  <c:v>18.130925999999999</c:v>
                </c:pt>
                <c:pt idx="81471">
                  <c:v>18.131768999999998</c:v>
                </c:pt>
                <c:pt idx="81472">
                  <c:v>18.132234</c:v>
                </c:pt>
                <c:pt idx="81473">
                  <c:v>18.134840000000001</c:v>
                </c:pt>
                <c:pt idx="81474">
                  <c:v>18.136406999999998</c:v>
                </c:pt>
                <c:pt idx="81475">
                  <c:v>18.134008999999999</c:v>
                </c:pt>
                <c:pt idx="81476">
                  <c:v>18.132952</c:v>
                </c:pt>
                <c:pt idx="81477">
                  <c:v>18.1325</c:v>
                </c:pt>
                <c:pt idx="81478">
                  <c:v>18.129705999999999</c:v>
                </c:pt>
                <c:pt idx="81479">
                  <c:v>18.132425999999999</c:v>
                </c:pt>
                <c:pt idx="81480">
                  <c:v>18.136500000000002</c:v>
                </c:pt>
                <c:pt idx="81481">
                  <c:v>18.131433000000001</c:v>
                </c:pt>
                <c:pt idx="81482">
                  <c:v>18.128215999999998</c:v>
                </c:pt>
                <c:pt idx="81483">
                  <c:v>18.133800999999998</c:v>
                </c:pt>
                <c:pt idx="81484">
                  <c:v>18.135127000000001</c:v>
                </c:pt>
                <c:pt idx="81485">
                  <c:v>18.130248000000002</c:v>
                </c:pt>
                <c:pt idx="81486">
                  <c:v>18.129829000000001</c:v>
                </c:pt>
                <c:pt idx="81487">
                  <c:v>18.133386000000002</c:v>
                </c:pt>
                <c:pt idx="81488">
                  <c:v>18.134412000000001</c:v>
                </c:pt>
                <c:pt idx="81489">
                  <c:v>18.131903999999999</c:v>
                </c:pt>
                <c:pt idx="81490">
                  <c:v>18.133123999999999</c:v>
                </c:pt>
                <c:pt idx="81491">
                  <c:v>18.136928000000001</c:v>
                </c:pt>
                <c:pt idx="81492">
                  <c:v>18.136357</c:v>
                </c:pt>
                <c:pt idx="81493">
                  <c:v>18.136127999999999</c:v>
                </c:pt>
                <c:pt idx="81494">
                  <c:v>18.136489000000001</c:v>
                </c:pt>
                <c:pt idx="81495">
                  <c:v>18.133216000000001</c:v>
                </c:pt>
                <c:pt idx="81496">
                  <c:v>18.131686999999999</c:v>
                </c:pt>
                <c:pt idx="81497">
                  <c:v>18.133711000000002</c:v>
                </c:pt>
                <c:pt idx="81498">
                  <c:v>18.135745</c:v>
                </c:pt>
                <c:pt idx="81499">
                  <c:v>18.134492000000002</c:v>
                </c:pt>
                <c:pt idx="81500">
                  <c:v>18.133776000000001</c:v>
                </c:pt>
                <c:pt idx="81501">
                  <c:v>18.138662</c:v>
                </c:pt>
                <c:pt idx="81502">
                  <c:v>18.142364000000001</c:v>
                </c:pt>
                <c:pt idx="81503">
                  <c:v>18.141287999999999</c:v>
                </c:pt>
                <c:pt idx="81504">
                  <c:v>18.143108999999999</c:v>
                </c:pt>
                <c:pt idx="81505">
                  <c:v>18.145676999999999</c:v>
                </c:pt>
                <c:pt idx="81506">
                  <c:v>18.142655000000001</c:v>
                </c:pt>
                <c:pt idx="81507">
                  <c:v>18.137684</c:v>
                </c:pt>
                <c:pt idx="81508">
                  <c:v>18.138252000000001</c:v>
                </c:pt>
                <c:pt idx="81509">
                  <c:v>18.143660000000001</c:v>
                </c:pt>
                <c:pt idx="81510">
                  <c:v>18.146201000000001</c:v>
                </c:pt>
                <c:pt idx="81511">
                  <c:v>18.143678999999999</c:v>
                </c:pt>
                <c:pt idx="81512">
                  <c:v>18.139016999999999</c:v>
                </c:pt>
                <c:pt idx="81513">
                  <c:v>18.140955000000002</c:v>
                </c:pt>
                <c:pt idx="81514">
                  <c:v>18.142059</c:v>
                </c:pt>
                <c:pt idx="81515">
                  <c:v>18.138379</c:v>
                </c:pt>
                <c:pt idx="81516">
                  <c:v>18.139792</c:v>
                </c:pt>
                <c:pt idx="81517">
                  <c:v>18.140544999999999</c:v>
                </c:pt>
                <c:pt idx="81518">
                  <c:v>18.136635999999999</c:v>
                </c:pt>
                <c:pt idx="81519">
                  <c:v>18.135764000000002</c:v>
                </c:pt>
                <c:pt idx="81520">
                  <c:v>18.139824000000001</c:v>
                </c:pt>
                <c:pt idx="81521">
                  <c:v>18.140566</c:v>
                </c:pt>
                <c:pt idx="81522">
                  <c:v>18.139371000000001</c:v>
                </c:pt>
                <c:pt idx="81523">
                  <c:v>18.144401999999999</c:v>
                </c:pt>
                <c:pt idx="81524">
                  <c:v>18.145544999999998</c:v>
                </c:pt>
                <c:pt idx="81525">
                  <c:v>18.141795999999999</c:v>
                </c:pt>
                <c:pt idx="81526">
                  <c:v>18.142458999999999</c:v>
                </c:pt>
                <c:pt idx="81527">
                  <c:v>18.142610999999999</c:v>
                </c:pt>
                <c:pt idx="81528">
                  <c:v>18.141621000000001</c:v>
                </c:pt>
                <c:pt idx="81529">
                  <c:v>18.143719999999998</c:v>
                </c:pt>
                <c:pt idx="81530">
                  <c:v>18.146383</c:v>
                </c:pt>
                <c:pt idx="81531">
                  <c:v>18.144147</c:v>
                </c:pt>
                <c:pt idx="81532">
                  <c:v>18.142409000000001</c:v>
                </c:pt>
                <c:pt idx="81533">
                  <c:v>18.144314999999999</c:v>
                </c:pt>
                <c:pt idx="81534">
                  <c:v>18.143187000000001</c:v>
                </c:pt>
                <c:pt idx="81535">
                  <c:v>18.143028000000001</c:v>
                </c:pt>
                <c:pt idx="81536">
                  <c:v>18.148340000000001</c:v>
                </c:pt>
                <c:pt idx="81537">
                  <c:v>18.151858000000001</c:v>
                </c:pt>
                <c:pt idx="81538">
                  <c:v>18.149377999999999</c:v>
                </c:pt>
                <c:pt idx="81539">
                  <c:v>18.147883</c:v>
                </c:pt>
                <c:pt idx="81540">
                  <c:v>18.148845000000001</c:v>
                </c:pt>
                <c:pt idx="81541">
                  <c:v>18.147967000000001</c:v>
                </c:pt>
                <c:pt idx="81542">
                  <c:v>18.146152000000001</c:v>
                </c:pt>
                <c:pt idx="81543">
                  <c:v>18.147369000000001</c:v>
                </c:pt>
                <c:pt idx="81544">
                  <c:v>18.148674</c:v>
                </c:pt>
                <c:pt idx="81545">
                  <c:v>18.146674999999998</c:v>
                </c:pt>
                <c:pt idx="81546">
                  <c:v>18.14602</c:v>
                </c:pt>
                <c:pt idx="81547">
                  <c:v>18.148682000000001</c:v>
                </c:pt>
                <c:pt idx="81548">
                  <c:v>18.149419999999999</c:v>
                </c:pt>
                <c:pt idx="81549">
                  <c:v>18.147787999999998</c:v>
                </c:pt>
                <c:pt idx="81550">
                  <c:v>18.148285999999999</c:v>
                </c:pt>
                <c:pt idx="81551">
                  <c:v>18.151437000000001</c:v>
                </c:pt>
                <c:pt idx="81552">
                  <c:v>18.150213999999998</c:v>
                </c:pt>
                <c:pt idx="81553">
                  <c:v>18.148378000000001</c:v>
                </c:pt>
                <c:pt idx="81554">
                  <c:v>18.151287</c:v>
                </c:pt>
                <c:pt idx="81555">
                  <c:v>18.149493</c:v>
                </c:pt>
                <c:pt idx="81556">
                  <c:v>18.146032000000002</c:v>
                </c:pt>
                <c:pt idx="81557">
                  <c:v>18.148253</c:v>
                </c:pt>
                <c:pt idx="81558">
                  <c:v>18.149422999999999</c:v>
                </c:pt>
                <c:pt idx="81559">
                  <c:v>18.147691999999999</c:v>
                </c:pt>
                <c:pt idx="81560">
                  <c:v>18.148022999999998</c:v>
                </c:pt>
                <c:pt idx="81561">
                  <c:v>18.150704999999999</c:v>
                </c:pt>
                <c:pt idx="81562">
                  <c:v>18.150632999999999</c:v>
                </c:pt>
                <c:pt idx="81563">
                  <c:v>18.149173000000001</c:v>
                </c:pt>
                <c:pt idx="81564">
                  <c:v>18.150808999999999</c:v>
                </c:pt>
                <c:pt idx="81565">
                  <c:v>18.153541000000001</c:v>
                </c:pt>
                <c:pt idx="81566">
                  <c:v>18.153238999999999</c:v>
                </c:pt>
                <c:pt idx="81567">
                  <c:v>18.153196999999999</c:v>
                </c:pt>
                <c:pt idx="81568">
                  <c:v>18.154230999999999</c:v>
                </c:pt>
                <c:pt idx="81569">
                  <c:v>18.151375999999999</c:v>
                </c:pt>
                <c:pt idx="81570">
                  <c:v>18.153641</c:v>
                </c:pt>
                <c:pt idx="81571">
                  <c:v>18.156402</c:v>
                </c:pt>
                <c:pt idx="81572">
                  <c:v>18.150403000000001</c:v>
                </c:pt>
                <c:pt idx="81573">
                  <c:v>18.150687999999999</c:v>
                </c:pt>
                <c:pt idx="81574">
                  <c:v>18.156358000000001</c:v>
                </c:pt>
                <c:pt idx="81575">
                  <c:v>18.154972000000001</c:v>
                </c:pt>
                <c:pt idx="81576">
                  <c:v>18.152742</c:v>
                </c:pt>
                <c:pt idx="81577">
                  <c:v>18.157858000000001</c:v>
                </c:pt>
                <c:pt idx="81578">
                  <c:v>18.158072000000001</c:v>
                </c:pt>
                <c:pt idx="81579">
                  <c:v>18.154606999999999</c:v>
                </c:pt>
                <c:pt idx="81580">
                  <c:v>18.158843999999998</c:v>
                </c:pt>
                <c:pt idx="81581">
                  <c:v>18.159706</c:v>
                </c:pt>
                <c:pt idx="81582">
                  <c:v>18.154919</c:v>
                </c:pt>
                <c:pt idx="81583">
                  <c:v>18.156020000000002</c:v>
                </c:pt>
                <c:pt idx="81584">
                  <c:v>18.159396999999998</c:v>
                </c:pt>
                <c:pt idx="81585">
                  <c:v>18.157371000000001</c:v>
                </c:pt>
                <c:pt idx="81586">
                  <c:v>18.156717</c:v>
                </c:pt>
                <c:pt idx="81587">
                  <c:v>18.163416000000002</c:v>
                </c:pt>
                <c:pt idx="81588">
                  <c:v>18.164822000000001</c:v>
                </c:pt>
                <c:pt idx="81589">
                  <c:v>18.161743999999999</c:v>
                </c:pt>
                <c:pt idx="81590">
                  <c:v>18.162013000000002</c:v>
                </c:pt>
                <c:pt idx="81591">
                  <c:v>18.162953000000002</c:v>
                </c:pt>
                <c:pt idx="81592">
                  <c:v>18.163495999999999</c:v>
                </c:pt>
                <c:pt idx="81593">
                  <c:v>18.163751999999999</c:v>
                </c:pt>
                <c:pt idx="81594">
                  <c:v>18.166180000000001</c:v>
                </c:pt>
                <c:pt idx="81595">
                  <c:v>18.167801999999998</c:v>
                </c:pt>
                <c:pt idx="81596">
                  <c:v>18.165717999999998</c:v>
                </c:pt>
                <c:pt idx="81597">
                  <c:v>18.166326000000002</c:v>
                </c:pt>
                <c:pt idx="81598">
                  <c:v>18.163281999999999</c:v>
                </c:pt>
                <c:pt idx="81599">
                  <c:v>18.160005999999999</c:v>
                </c:pt>
                <c:pt idx="81600">
                  <c:v>18.166535</c:v>
                </c:pt>
                <c:pt idx="81601">
                  <c:v>18.166855999999999</c:v>
                </c:pt>
                <c:pt idx="81602">
                  <c:v>18.160157999999999</c:v>
                </c:pt>
                <c:pt idx="81603">
                  <c:v>18.161263000000002</c:v>
                </c:pt>
                <c:pt idx="81604">
                  <c:v>18.163754000000001</c:v>
                </c:pt>
                <c:pt idx="81605">
                  <c:v>18.166073999999998</c:v>
                </c:pt>
                <c:pt idx="81606">
                  <c:v>18.170771999999999</c:v>
                </c:pt>
                <c:pt idx="81607">
                  <c:v>18.169585000000001</c:v>
                </c:pt>
                <c:pt idx="81608">
                  <c:v>18.165331999999999</c:v>
                </c:pt>
                <c:pt idx="81609">
                  <c:v>18.166277999999998</c:v>
                </c:pt>
                <c:pt idx="81610">
                  <c:v>18.165369999999999</c:v>
                </c:pt>
                <c:pt idx="81611">
                  <c:v>18.164760999999999</c:v>
                </c:pt>
                <c:pt idx="81612">
                  <c:v>18.164522000000002</c:v>
                </c:pt>
                <c:pt idx="81613">
                  <c:v>18.16104</c:v>
                </c:pt>
                <c:pt idx="81614">
                  <c:v>18.161207000000001</c:v>
                </c:pt>
                <c:pt idx="81615">
                  <c:v>18.162419</c:v>
                </c:pt>
                <c:pt idx="81616">
                  <c:v>18.160937000000001</c:v>
                </c:pt>
                <c:pt idx="81617">
                  <c:v>18.161774999999999</c:v>
                </c:pt>
                <c:pt idx="81618">
                  <c:v>18.164453999999999</c:v>
                </c:pt>
                <c:pt idx="81619">
                  <c:v>18.165759000000001</c:v>
                </c:pt>
                <c:pt idx="81620">
                  <c:v>18.164916000000002</c:v>
                </c:pt>
                <c:pt idx="81621">
                  <c:v>18.162517000000001</c:v>
                </c:pt>
                <c:pt idx="81622">
                  <c:v>18.163347000000002</c:v>
                </c:pt>
                <c:pt idx="81623">
                  <c:v>18.168514999999999</c:v>
                </c:pt>
                <c:pt idx="81624">
                  <c:v>18.172540000000001</c:v>
                </c:pt>
                <c:pt idx="81625">
                  <c:v>18.170566000000001</c:v>
                </c:pt>
                <c:pt idx="81626">
                  <c:v>18.165799</c:v>
                </c:pt>
                <c:pt idx="81627">
                  <c:v>18.168880000000001</c:v>
                </c:pt>
                <c:pt idx="81628">
                  <c:v>18.173110000000001</c:v>
                </c:pt>
                <c:pt idx="81629">
                  <c:v>18.171004</c:v>
                </c:pt>
                <c:pt idx="81630">
                  <c:v>18.171147999999999</c:v>
                </c:pt>
                <c:pt idx="81631">
                  <c:v>18.171980000000001</c:v>
                </c:pt>
                <c:pt idx="81632">
                  <c:v>18.166235</c:v>
                </c:pt>
                <c:pt idx="81633">
                  <c:v>18.165656999999999</c:v>
                </c:pt>
                <c:pt idx="81634">
                  <c:v>18.172132999999999</c:v>
                </c:pt>
                <c:pt idx="81635">
                  <c:v>18.174806</c:v>
                </c:pt>
                <c:pt idx="81636">
                  <c:v>18.174441000000002</c:v>
                </c:pt>
                <c:pt idx="81637">
                  <c:v>18.171420000000001</c:v>
                </c:pt>
                <c:pt idx="81638">
                  <c:v>18.168710000000001</c:v>
                </c:pt>
                <c:pt idx="81639">
                  <c:v>18.171987000000001</c:v>
                </c:pt>
                <c:pt idx="81640">
                  <c:v>18.175232000000001</c:v>
                </c:pt>
                <c:pt idx="81641">
                  <c:v>18.172564000000001</c:v>
                </c:pt>
                <c:pt idx="81642">
                  <c:v>18.171192999999999</c:v>
                </c:pt>
                <c:pt idx="81643">
                  <c:v>18.174803000000001</c:v>
                </c:pt>
                <c:pt idx="81644">
                  <c:v>18.17736</c:v>
                </c:pt>
                <c:pt idx="81645">
                  <c:v>18.177067000000001</c:v>
                </c:pt>
                <c:pt idx="81646">
                  <c:v>18.176528999999999</c:v>
                </c:pt>
                <c:pt idx="81647">
                  <c:v>18.178058</c:v>
                </c:pt>
                <c:pt idx="81648">
                  <c:v>18.176120000000001</c:v>
                </c:pt>
                <c:pt idx="81649">
                  <c:v>18.173435000000001</c:v>
                </c:pt>
                <c:pt idx="81650">
                  <c:v>18.173936999999999</c:v>
                </c:pt>
                <c:pt idx="81651">
                  <c:v>18.174167000000001</c:v>
                </c:pt>
                <c:pt idx="81652">
                  <c:v>18.173931</c:v>
                </c:pt>
                <c:pt idx="81653">
                  <c:v>18.174036999999998</c:v>
                </c:pt>
                <c:pt idx="81654">
                  <c:v>18.171862000000001</c:v>
                </c:pt>
                <c:pt idx="81655">
                  <c:v>18.169509999999999</c:v>
                </c:pt>
                <c:pt idx="81656">
                  <c:v>18.170798999999999</c:v>
                </c:pt>
                <c:pt idx="81657">
                  <c:v>18.178087000000001</c:v>
                </c:pt>
                <c:pt idx="81658">
                  <c:v>18.181643000000001</c:v>
                </c:pt>
                <c:pt idx="81659">
                  <c:v>18.176946000000001</c:v>
                </c:pt>
                <c:pt idx="81660">
                  <c:v>18.174014</c:v>
                </c:pt>
                <c:pt idx="81661">
                  <c:v>18.174416999999998</c:v>
                </c:pt>
                <c:pt idx="81662">
                  <c:v>18.176545000000001</c:v>
                </c:pt>
                <c:pt idx="81663">
                  <c:v>18.180530999999998</c:v>
                </c:pt>
                <c:pt idx="81664">
                  <c:v>18.183599000000001</c:v>
                </c:pt>
                <c:pt idx="81665">
                  <c:v>18.184213</c:v>
                </c:pt>
                <c:pt idx="81666">
                  <c:v>18.184578999999999</c:v>
                </c:pt>
                <c:pt idx="81667">
                  <c:v>18.187571999999999</c:v>
                </c:pt>
                <c:pt idx="81668">
                  <c:v>18.186371999999999</c:v>
                </c:pt>
                <c:pt idx="81669">
                  <c:v>18.179614999999998</c:v>
                </c:pt>
                <c:pt idx="81670">
                  <c:v>18.179202</c:v>
                </c:pt>
                <c:pt idx="81671">
                  <c:v>18.187152999999999</c:v>
                </c:pt>
                <c:pt idx="81672">
                  <c:v>18.188659999999999</c:v>
                </c:pt>
                <c:pt idx="81673">
                  <c:v>18.183634000000001</c:v>
                </c:pt>
                <c:pt idx="81674">
                  <c:v>18.182842000000001</c:v>
                </c:pt>
                <c:pt idx="81675">
                  <c:v>18.185552000000001</c:v>
                </c:pt>
                <c:pt idx="81676">
                  <c:v>18.183989</c:v>
                </c:pt>
                <c:pt idx="81677">
                  <c:v>18.181477999999998</c:v>
                </c:pt>
                <c:pt idx="81678">
                  <c:v>18.183437000000001</c:v>
                </c:pt>
                <c:pt idx="81679">
                  <c:v>18.184394999999999</c:v>
                </c:pt>
                <c:pt idx="81680">
                  <c:v>18.182874999999999</c:v>
                </c:pt>
                <c:pt idx="81681">
                  <c:v>18.183971</c:v>
                </c:pt>
                <c:pt idx="81682">
                  <c:v>18.186926</c:v>
                </c:pt>
                <c:pt idx="81683">
                  <c:v>18.183437999999999</c:v>
                </c:pt>
                <c:pt idx="81684">
                  <c:v>18.176959</c:v>
                </c:pt>
                <c:pt idx="81685">
                  <c:v>18.180506999999999</c:v>
                </c:pt>
                <c:pt idx="81686">
                  <c:v>18.188324000000001</c:v>
                </c:pt>
                <c:pt idx="81687">
                  <c:v>18.188898999999999</c:v>
                </c:pt>
                <c:pt idx="81688">
                  <c:v>18.185870000000001</c:v>
                </c:pt>
                <c:pt idx="81689">
                  <c:v>18.186311</c:v>
                </c:pt>
                <c:pt idx="81690">
                  <c:v>18.188281</c:v>
                </c:pt>
                <c:pt idx="81691">
                  <c:v>18.188967999999999</c:v>
                </c:pt>
                <c:pt idx="81692">
                  <c:v>18.188628999999999</c:v>
                </c:pt>
                <c:pt idx="81693">
                  <c:v>18.187147</c:v>
                </c:pt>
                <c:pt idx="81694">
                  <c:v>18.185625000000002</c:v>
                </c:pt>
                <c:pt idx="81695">
                  <c:v>18.188099000000001</c:v>
                </c:pt>
                <c:pt idx="81696">
                  <c:v>18.190626000000002</c:v>
                </c:pt>
                <c:pt idx="81697">
                  <c:v>18.191299999999998</c:v>
                </c:pt>
                <c:pt idx="81698">
                  <c:v>18.190543999999999</c:v>
                </c:pt>
                <c:pt idx="81699">
                  <c:v>18.189537000000001</c:v>
                </c:pt>
                <c:pt idx="81700">
                  <c:v>18.189820000000001</c:v>
                </c:pt>
                <c:pt idx="81701">
                  <c:v>18.190588999999999</c:v>
                </c:pt>
                <c:pt idx="81702">
                  <c:v>18.191752999999999</c:v>
                </c:pt>
                <c:pt idx="81703">
                  <c:v>18.193985000000001</c:v>
                </c:pt>
                <c:pt idx="81704">
                  <c:v>18.191872</c:v>
                </c:pt>
                <c:pt idx="81705">
                  <c:v>18.189215999999998</c:v>
                </c:pt>
                <c:pt idx="81706">
                  <c:v>18.191478</c:v>
                </c:pt>
                <c:pt idx="81707">
                  <c:v>18.194699</c:v>
                </c:pt>
                <c:pt idx="81708">
                  <c:v>18.193566000000001</c:v>
                </c:pt>
                <c:pt idx="81709">
                  <c:v>18.192565999999999</c:v>
                </c:pt>
                <c:pt idx="81710">
                  <c:v>18.194915000000002</c:v>
                </c:pt>
                <c:pt idx="81711">
                  <c:v>18.196048999999999</c:v>
                </c:pt>
                <c:pt idx="81712">
                  <c:v>18.192879999999999</c:v>
                </c:pt>
                <c:pt idx="81713">
                  <c:v>18.191635999999999</c:v>
                </c:pt>
                <c:pt idx="81714">
                  <c:v>18.193483000000001</c:v>
                </c:pt>
                <c:pt idx="81715">
                  <c:v>18.195599000000001</c:v>
                </c:pt>
                <c:pt idx="81716">
                  <c:v>18.198181999999999</c:v>
                </c:pt>
                <c:pt idx="81717">
                  <c:v>18.196292</c:v>
                </c:pt>
                <c:pt idx="81718">
                  <c:v>18.191582</c:v>
                </c:pt>
                <c:pt idx="81719">
                  <c:v>18.192163999999998</c:v>
                </c:pt>
                <c:pt idx="81720">
                  <c:v>18.193909999999999</c:v>
                </c:pt>
                <c:pt idx="81721">
                  <c:v>18.192211</c:v>
                </c:pt>
                <c:pt idx="81722">
                  <c:v>18.190574000000002</c:v>
                </c:pt>
                <c:pt idx="81723">
                  <c:v>18.191188</c:v>
                </c:pt>
                <c:pt idx="81724">
                  <c:v>18.193071</c:v>
                </c:pt>
                <c:pt idx="81725">
                  <c:v>18.194454</c:v>
                </c:pt>
                <c:pt idx="81726">
                  <c:v>18.195086</c:v>
                </c:pt>
                <c:pt idx="81727">
                  <c:v>18.19387</c:v>
                </c:pt>
                <c:pt idx="81728">
                  <c:v>18.193629999999999</c:v>
                </c:pt>
                <c:pt idx="81729">
                  <c:v>18.193960000000001</c:v>
                </c:pt>
                <c:pt idx="81730">
                  <c:v>18.191545999999999</c:v>
                </c:pt>
                <c:pt idx="81731">
                  <c:v>18.192463</c:v>
                </c:pt>
                <c:pt idx="81732">
                  <c:v>18.194655000000001</c:v>
                </c:pt>
                <c:pt idx="81733">
                  <c:v>18.194647</c:v>
                </c:pt>
                <c:pt idx="81734">
                  <c:v>18.195032999999999</c:v>
                </c:pt>
                <c:pt idx="81735">
                  <c:v>18.193912000000001</c:v>
                </c:pt>
                <c:pt idx="81736">
                  <c:v>18.191858</c:v>
                </c:pt>
                <c:pt idx="81737">
                  <c:v>18.193366999999999</c:v>
                </c:pt>
                <c:pt idx="81738">
                  <c:v>18.197713</c:v>
                </c:pt>
                <c:pt idx="81739">
                  <c:v>18.200115</c:v>
                </c:pt>
                <c:pt idx="81740">
                  <c:v>18.198277999999998</c:v>
                </c:pt>
                <c:pt idx="81741">
                  <c:v>18.196016</c:v>
                </c:pt>
                <c:pt idx="81742">
                  <c:v>18.195564000000001</c:v>
                </c:pt>
                <c:pt idx="81743">
                  <c:v>18.197534000000001</c:v>
                </c:pt>
                <c:pt idx="81744">
                  <c:v>18.201702000000001</c:v>
                </c:pt>
                <c:pt idx="81745">
                  <c:v>18.204236000000002</c:v>
                </c:pt>
                <c:pt idx="81746">
                  <c:v>18.202255999999998</c:v>
                </c:pt>
                <c:pt idx="81747">
                  <c:v>18.200189999999999</c:v>
                </c:pt>
                <c:pt idx="81748">
                  <c:v>18.203184</c:v>
                </c:pt>
                <c:pt idx="81749">
                  <c:v>18.203137000000002</c:v>
                </c:pt>
                <c:pt idx="81750">
                  <c:v>18.201691</c:v>
                </c:pt>
                <c:pt idx="81751">
                  <c:v>18.203341000000002</c:v>
                </c:pt>
                <c:pt idx="81752">
                  <c:v>18.201371000000002</c:v>
                </c:pt>
                <c:pt idx="81753">
                  <c:v>18.202190999999999</c:v>
                </c:pt>
                <c:pt idx="81754">
                  <c:v>18.206389999999999</c:v>
                </c:pt>
                <c:pt idx="81755">
                  <c:v>18.202755</c:v>
                </c:pt>
                <c:pt idx="81756">
                  <c:v>18.199110999999998</c:v>
                </c:pt>
                <c:pt idx="81757">
                  <c:v>18.203430999999998</c:v>
                </c:pt>
                <c:pt idx="81758">
                  <c:v>18.205705999999999</c:v>
                </c:pt>
                <c:pt idx="81759">
                  <c:v>18.203288000000001</c:v>
                </c:pt>
                <c:pt idx="81760">
                  <c:v>18.203937</c:v>
                </c:pt>
                <c:pt idx="81761">
                  <c:v>18.204750000000001</c:v>
                </c:pt>
                <c:pt idx="81762">
                  <c:v>18.204307</c:v>
                </c:pt>
                <c:pt idx="81763">
                  <c:v>18.209816</c:v>
                </c:pt>
                <c:pt idx="81764">
                  <c:v>18.211514999999999</c:v>
                </c:pt>
                <c:pt idx="81765">
                  <c:v>18.207587</c:v>
                </c:pt>
                <c:pt idx="81766">
                  <c:v>18.209955000000001</c:v>
                </c:pt>
                <c:pt idx="81767">
                  <c:v>18.212513999999999</c:v>
                </c:pt>
                <c:pt idx="81768">
                  <c:v>18.205967999999999</c:v>
                </c:pt>
                <c:pt idx="81769">
                  <c:v>18.203225</c:v>
                </c:pt>
                <c:pt idx="81770">
                  <c:v>18.208482</c:v>
                </c:pt>
                <c:pt idx="81771">
                  <c:v>18.207984</c:v>
                </c:pt>
                <c:pt idx="81772">
                  <c:v>18.201598000000001</c:v>
                </c:pt>
                <c:pt idx="81773">
                  <c:v>18.204412999999999</c:v>
                </c:pt>
                <c:pt idx="81774">
                  <c:v>18.211131000000002</c:v>
                </c:pt>
                <c:pt idx="81775">
                  <c:v>18.209382000000002</c:v>
                </c:pt>
                <c:pt idx="81776">
                  <c:v>18.207139999999999</c:v>
                </c:pt>
                <c:pt idx="81777">
                  <c:v>18.211009000000001</c:v>
                </c:pt>
                <c:pt idx="81778">
                  <c:v>18.209914999999999</c:v>
                </c:pt>
                <c:pt idx="81779">
                  <c:v>18.205953000000001</c:v>
                </c:pt>
                <c:pt idx="81780">
                  <c:v>18.211283000000002</c:v>
                </c:pt>
                <c:pt idx="81781">
                  <c:v>18.213266999999998</c:v>
                </c:pt>
                <c:pt idx="81782">
                  <c:v>18.209978</c:v>
                </c:pt>
                <c:pt idx="81783">
                  <c:v>18.213808</c:v>
                </c:pt>
                <c:pt idx="81784">
                  <c:v>18.214777999999999</c:v>
                </c:pt>
                <c:pt idx="81785">
                  <c:v>18.209596000000001</c:v>
                </c:pt>
                <c:pt idx="81786">
                  <c:v>18.211148999999999</c:v>
                </c:pt>
                <c:pt idx="81787">
                  <c:v>18.215489999999999</c:v>
                </c:pt>
                <c:pt idx="81788">
                  <c:v>18.213747999999999</c:v>
                </c:pt>
                <c:pt idx="81789">
                  <c:v>18.213816000000001</c:v>
                </c:pt>
                <c:pt idx="81790">
                  <c:v>18.215413999999999</c:v>
                </c:pt>
                <c:pt idx="81791">
                  <c:v>18.213272</c:v>
                </c:pt>
                <c:pt idx="81792">
                  <c:v>18.211572</c:v>
                </c:pt>
                <c:pt idx="81793">
                  <c:v>18.211496</c:v>
                </c:pt>
                <c:pt idx="81794">
                  <c:v>18.210426999999999</c:v>
                </c:pt>
                <c:pt idx="81795">
                  <c:v>18.209655000000001</c:v>
                </c:pt>
                <c:pt idx="81796">
                  <c:v>18.212852999999999</c:v>
                </c:pt>
                <c:pt idx="81797">
                  <c:v>18.213605000000001</c:v>
                </c:pt>
                <c:pt idx="81798">
                  <c:v>18.210329999999999</c:v>
                </c:pt>
                <c:pt idx="81799">
                  <c:v>18.213087000000002</c:v>
                </c:pt>
                <c:pt idx="81800">
                  <c:v>18.214797999999998</c:v>
                </c:pt>
                <c:pt idx="81801">
                  <c:v>18.211860999999999</c:v>
                </c:pt>
                <c:pt idx="81802">
                  <c:v>18.211955</c:v>
                </c:pt>
                <c:pt idx="81803">
                  <c:v>18.21669</c:v>
                </c:pt>
                <c:pt idx="81804">
                  <c:v>18.218916</c:v>
                </c:pt>
                <c:pt idx="81805">
                  <c:v>18.217763000000001</c:v>
                </c:pt>
                <c:pt idx="81806">
                  <c:v>18.216272</c:v>
                </c:pt>
                <c:pt idx="81807">
                  <c:v>18.213045000000001</c:v>
                </c:pt>
                <c:pt idx="81808">
                  <c:v>18.210947999999998</c:v>
                </c:pt>
                <c:pt idx="81809">
                  <c:v>18.211635999999999</c:v>
                </c:pt>
                <c:pt idx="81810">
                  <c:v>18.208627</c:v>
                </c:pt>
                <c:pt idx="81811">
                  <c:v>18.206897999999999</c:v>
                </c:pt>
                <c:pt idx="81812">
                  <c:v>18.213279</c:v>
                </c:pt>
                <c:pt idx="81813">
                  <c:v>18.215662999999999</c:v>
                </c:pt>
                <c:pt idx="81814">
                  <c:v>18.212097</c:v>
                </c:pt>
                <c:pt idx="81815">
                  <c:v>18.216163000000002</c:v>
                </c:pt>
                <c:pt idx="81816">
                  <c:v>18.219275</c:v>
                </c:pt>
                <c:pt idx="81817">
                  <c:v>18.215513999999999</c:v>
                </c:pt>
                <c:pt idx="81818">
                  <c:v>18.214649000000001</c:v>
                </c:pt>
                <c:pt idx="81819">
                  <c:v>18.219168</c:v>
                </c:pt>
                <c:pt idx="81820">
                  <c:v>18.218889999999998</c:v>
                </c:pt>
                <c:pt idx="81821">
                  <c:v>18.219663000000001</c:v>
                </c:pt>
                <c:pt idx="81822">
                  <c:v>18.222579</c:v>
                </c:pt>
                <c:pt idx="81823">
                  <c:v>18.219448</c:v>
                </c:pt>
                <c:pt idx="81824">
                  <c:v>18.215671</c:v>
                </c:pt>
                <c:pt idx="81825">
                  <c:v>18.220578</c:v>
                </c:pt>
                <c:pt idx="81826">
                  <c:v>18.225201999999999</c:v>
                </c:pt>
                <c:pt idx="81827">
                  <c:v>18.220724000000001</c:v>
                </c:pt>
                <c:pt idx="81828">
                  <c:v>18.215031</c:v>
                </c:pt>
                <c:pt idx="81829">
                  <c:v>18.215571000000001</c:v>
                </c:pt>
                <c:pt idx="81830">
                  <c:v>18.219265</c:v>
                </c:pt>
                <c:pt idx="81831">
                  <c:v>18.219249999999999</c:v>
                </c:pt>
                <c:pt idx="81832">
                  <c:v>18.216781999999998</c:v>
                </c:pt>
                <c:pt idx="81833">
                  <c:v>18.219996999999999</c:v>
                </c:pt>
                <c:pt idx="81834">
                  <c:v>18.222414000000001</c:v>
                </c:pt>
                <c:pt idx="81835">
                  <c:v>18.21977</c:v>
                </c:pt>
                <c:pt idx="81836">
                  <c:v>18.219935</c:v>
                </c:pt>
                <c:pt idx="81837">
                  <c:v>18.222418000000001</c:v>
                </c:pt>
                <c:pt idx="81838">
                  <c:v>18.224143999999999</c:v>
                </c:pt>
                <c:pt idx="81839">
                  <c:v>18.223231999999999</c:v>
                </c:pt>
                <c:pt idx="81840">
                  <c:v>18.221501</c:v>
                </c:pt>
                <c:pt idx="81841">
                  <c:v>18.222553000000001</c:v>
                </c:pt>
                <c:pt idx="81842">
                  <c:v>18.224677</c:v>
                </c:pt>
                <c:pt idx="81843">
                  <c:v>18.227602999999998</c:v>
                </c:pt>
                <c:pt idx="81844">
                  <c:v>18.226146</c:v>
                </c:pt>
                <c:pt idx="81845">
                  <c:v>18.221775999999998</c:v>
                </c:pt>
                <c:pt idx="81846">
                  <c:v>18.223903</c:v>
                </c:pt>
                <c:pt idx="81847">
                  <c:v>18.228183999999999</c:v>
                </c:pt>
                <c:pt idx="81848">
                  <c:v>18.226461</c:v>
                </c:pt>
                <c:pt idx="81849">
                  <c:v>18.226693999999998</c:v>
                </c:pt>
                <c:pt idx="81850">
                  <c:v>18.227252</c:v>
                </c:pt>
                <c:pt idx="81851">
                  <c:v>18.224395000000001</c:v>
                </c:pt>
                <c:pt idx="81852">
                  <c:v>18.228017000000001</c:v>
                </c:pt>
                <c:pt idx="81853">
                  <c:v>18.232032</c:v>
                </c:pt>
                <c:pt idx="81854">
                  <c:v>18.230090000000001</c:v>
                </c:pt>
                <c:pt idx="81855">
                  <c:v>18.229016000000001</c:v>
                </c:pt>
                <c:pt idx="81856">
                  <c:v>18.231560999999999</c:v>
                </c:pt>
                <c:pt idx="81857">
                  <c:v>18.235493999999999</c:v>
                </c:pt>
                <c:pt idx="81858">
                  <c:v>18.234404999999999</c:v>
                </c:pt>
                <c:pt idx="81859">
                  <c:v>18.233736</c:v>
                </c:pt>
                <c:pt idx="81860">
                  <c:v>18.236923999999998</c:v>
                </c:pt>
                <c:pt idx="81861">
                  <c:v>18.238351000000002</c:v>
                </c:pt>
                <c:pt idx="81862">
                  <c:v>18.240010000000002</c:v>
                </c:pt>
                <c:pt idx="81863">
                  <c:v>18.242142000000001</c:v>
                </c:pt>
                <c:pt idx="81864">
                  <c:v>18.237424000000001</c:v>
                </c:pt>
                <c:pt idx="81865">
                  <c:v>18.234387000000002</c:v>
                </c:pt>
                <c:pt idx="81866">
                  <c:v>18.236625</c:v>
                </c:pt>
                <c:pt idx="81867">
                  <c:v>18.233504</c:v>
                </c:pt>
                <c:pt idx="81868">
                  <c:v>18.231480999999999</c:v>
                </c:pt>
                <c:pt idx="81869">
                  <c:v>18.23499</c:v>
                </c:pt>
                <c:pt idx="81870">
                  <c:v>18.236581000000001</c:v>
                </c:pt>
                <c:pt idx="81871">
                  <c:v>18.235866999999999</c:v>
                </c:pt>
                <c:pt idx="81872">
                  <c:v>18.233719000000001</c:v>
                </c:pt>
                <c:pt idx="81873">
                  <c:v>18.229678</c:v>
                </c:pt>
                <c:pt idx="81874">
                  <c:v>18.230515</c:v>
                </c:pt>
                <c:pt idx="81875">
                  <c:v>18.235265999999999</c:v>
                </c:pt>
                <c:pt idx="81876">
                  <c:v>18.236204000000001</c:v>
                </c:pt>
                <c:pt idx="81877">
                  <c:v>18.235602</c:v>
                </c:pt>
                <c:pt idx="81878">
                  <c:v>18.236462</c:v>
                </c:pt>
                <c:pt idx="81879">
                  <c:v>18.23413</c:v>
                </c:pt>
                <c:pt idx="81880">
                  <c:v>18.229431999999999</c:v>
                </c:pt>
                <c:pt idx="81881">
                  <c:v>18.230537999999999</c:v>
                </c:pt>
                <c:pt idx="81882">
                  <c:v>18.231096000000001</c:v>
                </c:pt>
                <c:pt idx="81883">
                  <c:v>18.229901000000002</c:v>
                </c:pt>
                <c:pt idx="81884">
                  <c:v>18.236529000000001</c:v>
                </c:pt>
                <c:pt idx="81885">
                  <c:v>18.239505000000001</c:v>
                </c:pt>
                <c:pt idx="81886">
                  <c:v>18.232289000000002</c:v>
                </c:pt>
                <c:pt idx="81887">
                  <c:v>18.230501</c:v>
                </c:pt>
                <c:pt idx="81888">
                  <c:v>18.234596</c:v>
                </c:pt>
                <c:pt idx="81889">
                  <c:v>18.236357999999999</c:v>
                </c:pt>
                <c:pt idx="81890">
                  <c:v>18.232802</c:v>
                </c:pt>
                <c:pt idx="81891">
                  <c:v>18.229475999999998</c:v>
                </c:pt>
                <c:pt idx="81892">
                  <c:v>18.231714</c:v>
                </c:pt>
                <c:pt idx="81893">
                  <c:v>18.233712000000001</c:v>
                </c:pt>
                <c:pt idx="81894">
                  <c:v>18.233111000000001</c:v>
                </c:pt>
                <c:pt idx="81895">
                  <c:v>18.233425</c:v>
                </c:pt>
                <c:pt idx="81896">
                  <c:v>18.235146</c:v>
                </c:pt>
                <c:pt idx="81897">
                  <c:v>18.236979999999999</c:v>
                </c:pt>
                <c:pt idx="81898">
                  <c:v>18.236163999999999</c:v>
                </c:pt>
                <c:pt idx="81899">
                  <c:v>18.237560999999999</c:v>
                </c:pt>
                <c:pt idx="81900">
                  <c:v>18.241786999999999</c:v>
                </c:pt>
                <c:pt idx="81901">
                  <c:v>18.240555000000001</c:v>
                </c:pt>
                <c:pt idx="81902">
                  <c:v>18.240134000000001</c:v>
                </c:pt>
                <c:pt idx="81903">
                  <c:v>18.242031999999998</c:v>
                </c:pt>
                <c:pt idx="81904">
                  <c:v>18.242874</c:v>
                </c:pt>
                <c:pt idx="81905">
                  <c:v>18.243942000000001</c:v>
                </c:pt>
                <c:pt idx="81906">
                  <c:v>18.241793000000001</c:v>
                </c:pt>
                <c:pt idx="81907">
                  <c:v>18.240998000000001</c:v>
                </c:pt>
                <c:pt idx="81908">
                  <c:v>18.241417999999999</c:v>
                </c:pt>
                <c:pt idx="81909">
                  <c:v>18.237756000000001</c:v>
                </c:pt>
                <c:pt idx="81910">
                  <c:v>18.240421000000001</c:v>
                </c:pt>
                <c:pt idx="81911">
                  <c:v>18.245325999999999</c:v>
                </c:pt>
                <c:pt idx="81912">
                  <c:v>18.241737000000001</c:v>
                </c:pt>
                <c:pt idx="81913">
                  <c:v>18.242930999999999</c:v>
                </c:pt>
                <c:pt idx="81914">
                  <c:v>18.246967999999999</c:v>
                </c:pt>
                <c:pt idx="81915">
                  <c:v>18.245377000000001</c:v>
                </c:pt>
                <c:pt idx="81916">
                  <c:v>18.246103999999999</c:v>
                </c:pt>
                <c:pt idx="81917">
                  <c:v>18.248840000000001</c:v>
                </c:pt>
                <c:pt idx="81918">
                  <c:v>18.248393</c:v>
                </c:pt>
                <c:pt idx="81919">
                  <c:v>18.250378999999999</c:v>
                </c:pt>
                <c:pt idx="81920">
                  <c:v>18.252486000000001</c:v>
                </c:pt>
                <c:pt idx="81921">
                  <c:v>18.250672000000002</c:v>
                </c:pt>
                <c:pt idx="81922">
                  <c:v>18.250409999999999</c:v>
                </c:pt>
                <c:pt idx="81923">
                  <c:v>18.253052</c:v>
                </c:pt>
                <c:pt idx="81924">
                  <c:v>18.252299000000001</c:v>
                </c:pt>
                <c:pt idx="81925">
                  <c:v>18.248228000000001</c:v>
                </c:pt>
                <c:pt idx="81926">
                  <c:v>18.246198</c:v>
                </c:pt>
                <c:pt idx="81927">
                  <c:v>18.250941000000001</c:v>
                </c:pt>
                <c:pt idx="81928">
                  <c:v>18.255803</c:v>
                </c:pt>
                <c:pt idx="81929">
                  <c:v>18.253285000000002</c:v>
                </c:pt>
                <c:pt idx="81930">
                  <c:v>18.251567000000001</c:v>
                </c:pt>
                <c:pt idx="81931">
                  <c:v>18.253888</c:v>
                </c:pt>
                <c:pt idx="81932">
                  <c:v>18.251128000000001</c:v>
                </c:pt>
                <c:pt idx="81933">
                  <c:v>18.246447</c:v>
                </c:pt>
                <c:pt idx="81934">
                  <c:v>18.248891</c:v>
                </c:pt>
                <c:pt idx="81935">
                  <c:v>18.25357</c:v>
                </c:pt>
                <c:pt idx="81936">
                  <c:v>18.251728</c:v>
                </c:pt>
                <c:pt idx="81937">
                  <c:v>18.247176</c:v>
                </c:pt>
                <c:pt idx="81938">
                  <c:v>18.247641000000002</c:v>
                </c:pt>
                <c:pt idx="81939">
                  <c:v>18.250419999999998</c:v>
                </c:pt>
                <c:pt idx="81940">
                  <c:v>18.247648999999999</c:v>
                </c:pt>
                <c:pt idx="81941">
                  <c:v>18.245754000000002</c:v>
                </c:pt>
                <c:pt idx="81942">
                  <c:v>18.248835</c:v>
                </c:pt>
                <c:pt idx="81943">
                  <c:v>18.253291999999998</c:v>
                </c:pt>
                <c:pt idx="81944">
                  <c:v>18.256333999999999</c:v>
                </c:pt>
                <c:pt idx="81945">
                  <c:v>18.253212000000001</c:v>
                </c:pt>
                <c:pt idx="81946">
                  <c:v>18.248691000000001</c:v>
                </c:pt>
                <c:pt idx="81947">
                  <c:v>18.251999000000001</c:v>
                </c:pt>
                <c:pt idx="81948">
                  <c:v>18.257846000000001</c:v>
                </c:pt>
                <c:pt idx="81949">
                  <c:v>18.255177</c:v>
                </c:pt>
                <c:pt idx="81950">
                  <c:v>18.248642</c:v>
                </c:pt>
                <c:pt idx="81951">
                  <c:v>18.250829</c:v>
                </c:pt>
                <c:pt idx="81952">
                  <c:v>18.255814999999998</c:v>
                </c:pt>
                <c:pt idx="81953">
                  <c:v>18.255447</c:v>
                </c:pt>
                <c:pt idx="81954">
                  <c:v>18.253788</c:v>
                </c:pt>
                <c:pt idx="81955">
                  <c:v>18.255818999999999</c:v>
                </c:pt>
                <c:pt idx="81956">
                  <c:v>18.257543999999999</c:v>
                </c:pt>
                <c:pt idx="81957">
                  <c:v>18.256845999999999</c:v>
                </c:pt>
                <c:pt idx="81958">
                  <c:v>18.257339999999999</c:v>
                </c:pt>
                <c:pt idx="81959">
                  <c:v>18.258303999999999</c:v>
                </c:pt>
                <c:pt idx="81960">
                  <c:v>18.254982999999999</c:v>
                </c:pt>
                <c:pt idx="81961">
                  <c:v>18.250360000000001</c:v>
                </c:pt>
                <c:pt idx="81962">
                  <c:v>18.252148999999999</c:v>
                </c:pt>
                <c:pt idx="81963">
                  <c:v>18.256587</c:v>
                </c:pt>
                <c:pt idx="81964">
                  <c:v>18.257231999999998</c:v>
                </c:pt>
                <c:pt idx="81965">
                  <c:v>18.255997000000001</c:v>
                </c:pt>
                <c:pt idx="81966">
                  <c:v>18.257784000000001</c:v>
                </c:pt>
                <c:pt idx="81967">
                  <c:v>18.256423999999999</c:v>
                </c:pt>
                <c:pt idx="81968">
                  <c:v>18.252568</c:v>
                </c:pt>
                <c:pt idx="81969">
                  <c:v>18.253995</c:v>
                </c:pt>
                <c:pt idx="81970">
                  <c:v>18.258106999999999</c:v>
                </c:pt>
                <c:pt idx="81971">
                  <c:v>18.258361000000001</c:v>
                </c:pt>
                <c:pt idx="81972">
                  <c:v>18.257189</c:v>
                </c:pt>
                <c:pt idx="81973">
                  <c:v>18.258807999999998</c:v>
                </c:pt>
                <c:pt idx="81974">
                  <c:v>18.261409</c:v>
                </c:pt>
                <c:pt idx="81975">
                  <c:v>18.259160000000001</c:v>
                </c:pt>
                <c:pt idx="81976">
                  <c:v>18.253599000000001</c:v>
                </c:pt>
                <c:pt idx="81977">
                  <c:v>18.254442000000001</c:v>
                </c:pt>
                <c:pt idx="81978">
                  <c:v>18.257960000000001</c:v>
                </c:pt>
                <c:pt idx="81979">
                  <c:v>18.254121999999999</c:v>
                </c:pt>
                <c:pt idx="81980">
                  <c:v>18.253484</c:v>
                </c:pt>
                <c:pt idx="81981">
                  <c:v>18.259170000000001</c:v>
                </c:pt>
                <c:pt idx="81982">
                  <c:v>18.259467000000001</c:v>
                </c:pt>
                <c:pt idx="81983">
                  <c:v>18.257116</c:v>
                </c:pt>
                <c:pt idx="81984">
                  <c:v>18.260750999999999</c:v>
                </c:pt>
                <c:pt idx="81985">
                  <c:v>18.261389000000001</c:v>
                </c:pt>
                <c:pt idx="81986">
                  <c:v>18.256941000000001</c:v>
                </c:pt>
                <c:pt idx="81987">
                  <c:v>18.258759999999999</c:v>
                </c:pt>
                <c:pt idx="81988">
                  <c:v>18.263434</c:v>
                </c:pt>
                <c:pt idx="81989">
                  <c:v>18.265435</c:v>
                </c:pt>
                <c:pt idx="81990">
                  <c:v>18.263905000000001</c:v>
                </c:pt>
                <c:pt idx="81991">
                  <c:v>18.263648</c:v>
                </c:pt>
                <c:pt idx="81992">
                  <c:v>18.266114999999999</c:v>
                </c:pt>
                <c:pt idx="81993">
                  <c:v>18.264089999999999</c:v>
                </c:pt>
                <c:pt idx="81994">
                  <c:v>18.261844</c:v>
                </c:pt>
                <c:pt idx="81995">
                  <c:v>18.261787999999999</c:v>
                </c:pt>
                <c:pt idx="81996">
                  <c:v>18.261666000000002</c:v>
                </c:pt>
                <c:pt idx="81997">
                  <c:v>18.262867</c:v>
                </c:pt>
                <c:pt idx="81998">
                  <c:v>18.264633</c:v>
                </c:pt>
                <c:pt idx="81999">
                  <c:v>18.262748999999999</c:v>
                </c:pt>
                <c:pt idx="82000">
                  <c:v>18.261092000000001</c:v>
                </c:pt>
                <c:pt idx="82001">
                  <c:v>18.264572000000001</c:v>
                </c:pt>
                <c:pt idx="82002">
                  <c:v>18.264852999999999</c:v>
                </c:pt>
                <c:pt idx="82003">
                  <c:v>18.262416000000002</c:v>
                </c:pt>
                <c:pt idx="82004">
                  <c:v>18.260460999999999</c:v>
                </c:pt>
                <c:pt idx="82005">
                  <c:v>18.258065999999999</c:v>
                </c:pt>
                <c:pt idx="82006">
                  <c:v>18.261258000000002</c:v>
                </c:pt>
                <c:pt idx="82007">
                  <c:v>18.265431</c:v>
                </c:pt>
                <c:pt idx="82008">
                  <c:v>18.264917000000001</c:v>
                </c:pt>
                <c:pt idx="82009">
                  <c:v>18.264127999999999</c:v>
                </c:pt>
                <c:pt idx="82010">
                  <c:v>18.263359999999999</c:v>
                </c:pt>
                <c:pt idx="82011">
                  <c:v>18.261707999999999</c:v>
                </c:pt>
                <c:pt idx="82012">
                  <c:v>18.264431999999999</c:v>
                </c:pt>
                <c:pt idx="82013">
                  <c:v>18.267101</c:v>
                </c:pt>
                <c:pt idx="82014">
                  <c:v>18.264648000000001</c:v>
                </c:pt>
                <c:pt idx="82015">
                  <c:v>18.264286999999999</c:v>
                </c:pt>
                <c:pt idx="82016">
                  <c:v>18.268163999999999</c:v>
                </c:pt>
                <c:pt idx="82017">
                  <c:v>18.267859000000001</c:v>
                </c:pt>
                <c:pt idx="82018">
                  <c:v>18.265588999999999</c:v>
                </c:pt>
                <c:pt idx="82019">
                  <c:v>18.266812999999999</c:v>
                </c:pt>
                <c:pt idx="82020">
                  <c:v>18.268643999999998</c:v>
                </c:pt>
                <c:pt idx="82021">
                  <c:v>18.270326000000001</c:v>
                </c:pt>
                <c:pt idx="82022">
                  <c:v>18.271514</c:v>
                </c:pt>
                <c:pt idx="82023">
                  <c:v>18.272483000000001</c:v>
                </c:pt>
                <c:pt idx="82024">
                  <c:v>18.273375999999999</c:v>
                </c:pt>
                <c:pt idx="82025">
                  <c:v>18.274463999999998</c:v>
                </c:pt>
                <c:pt idx="82026">
                  <c:v>18.271737999999999</c:v>
                </c:pt>
                <c:pt idx="82027">
                  <c:v>18.26681</c:v>
                </c:pt>
                <c:pt idx="82028">
                  <c:v>18.268613999999999</c:v>
                </c:pt>
                <c:pt idx="82029">
                  <c:v>18.275068000000001</c:v>
                </c:pt>
                <c:pt idx="82030">
                  <c:v>18.276789999999998</c:v>
                </c:pt>
                <c:pt idx="82031">
                  <c:v>18.276188999999999</c:v>
                </c:pt>
                <c:pt idx="82032">
                  <c:v>18.276897000000002</c:v>
                </c:pt>
                <c:pt idx="82033">
                  <c:v>18.275328999999999</c:v>
                </c:pt>
                <c:pt idx="82034">
                  <c:v>18.274611</c:v>
                </c:pt>
                <c:pt idx="82035">
                  <c:v>18.276167000000001</c:v>
                </c:pt>
                <c:pt idx="82036">
                  <c:v>18.276018000000001</c:v>
                </c:pt>
                <c:pt idx="82037">
                  <c:v>18.276446</c:v>
                </c:pt>
                <c:pt idx="82038">
                  <c:v>18.275687000000001</c:v>
                </c:pt>
                <c:pt idx="82039">
                  <c:v>18.271654000000002</c:v>
                </c:pt>
                <c:pt idx="82040">
                  <c:v>18.270980999999999</c:v>
                </c:pt>
                <c:pt idx="82041">
                  <c:v>18.271065</c:v>
                </c:pt>
                <c:pt idx="82042">
                  <c:v>18.271284000000001</c:v>
                </c:pt>
                <c:pt idx="82043">
                  <c:v>18.276233999999999</c:v>
                </c:pt>
                <c:pt idx="82044">
                  <c:v>18.278545999999999</c:v>
                </c:pt>
                <c:pt idx="82045">
                  <c:v>18.276786999999999</c:v>
                </c:pt>
                <c:pt idx="82046">
                  <c:v>18.277972999999999</c:v>
                </c:pt>
                <c:pt idx="82047">
                  <c:v>18.278231000000002</c:v>
                </c:pt>
                <c:pt idx="82048">
                  <c:v>18.276889000000001</c:v>
                </c:pt>
                <c:pt idx="82049">
                  <c:v>18.277069999999998</c:v>
                </c:pt>
                <c:pt idx="82050">
                  <c:v>18.279049000000001</c:v>
                </c:pt>
                <c:pt idx="82051">
                  <c:v>18.278641</c:v>
                </c:pt>
                <c:pt idx="82052">
                  <c:v>18.277785999999999</c:v>
                </c:pt>
                <c:pt idx="82053">
                  <c:v>18.280353000000002</c:v>
                </c:pt>
                <c:pt idx="82054">
                  <c:v>18.276693000000002</c:v>
                </c:pt>
                <c:pt idx="82055">
                  <c:v>18.271609999999999</c:v>
                </c:pt>
                <c:pt idx="82056">
                  <c:v>18.275770000000001</c:v>
                </c:pt>
                <c:pt idx="82057">
                  <c:v>18.277681999999999</c:v>
                </c:pt>
                <c:pt idx="82058">
                  <c:v>18.275575</c:v>
                </c:pt>
                <c:pt idx="82059">
                  <c:v>18.273973000000002</c:v>
                </c:pt>
                <c:pt idx="82060">
                  <c:v>18.273102000000002</c:v>
                </c:pt>
                <c:pt idx="82061">
                  <c:v>18.276236000000001</c:v>
                </c:pt>
                <c:pt idx="82062">
                  <c:v>18.280162000000001</c:v>
                </c:pt>
                <c:pt idx="82063">
                  <c:v>18.280017000000001</c:v>
                </c:pt>
                <c:pt idx="82064">
                  <c:v>18.277947999999999</c:v>
                </c:pt>
                <c:pt idx="82065">
                  <c:v>18.277621</c:v>
                </c:pt>
                <c:pt idx="82066">
                  <c:v>18.27918</c:v>
                </c:pt>
                <c:pt idx="82067">
                  <c:v>18.277206</c:v>
                </c:pt>
                <c:pt idx="82068">
                  <c:v>18.275418999999999</c:v>
                </c:pt>
                <c:pt idx="82069">
                  <c:v>18.27824</c:v>
                </c:pt>
                <c:pt idx="82070">
                  <c:v>18.283429999999999</c:v>
                </c:pt>
                <c:pt idx="82071">
                  <c:v>18.28434</c:v>
                </c:pt>
                <c:pt idx="82072">
                  <c:v>18.279722</c:v>
                </c:pt>
                <c:pt idx="82073">
                  <c:v>18.273651000000001</c:v>
                </c:pt>
                <c:pt idx="82074">
                  <c:v>18.275939999999999</c:v>
                </c:pt>
                <c:pt idx="82075">
                  <c:v>18.283246999999999</c:v>
                </c:pt>
                <c:pt idx="82076">
                  <c:v>18.284618999999999</c:v>
                </c:pt>
                <c:pt idx="82077">
                  <c:v>18.284478</c:v>
                </c:pt>
                <c:pt idx="82078">
                  <c:v>18.284617999999998</c:v>
                </c:pt>
                <c:pt idx="82079">
                  <c:v>18.286608999999999</c:v>
                </c:pt>
                <c:pt idx="82080">
                  <c:v>18.289493</c:v>
                </c:pt>
                <c:pt idx="82081">
                  <c:v>18.285817999999999</c:v>
                </c:pt>
                <c:pt idx="82082">
                  <c:v>18.283493</c:v>
                </c:pt>
                <c:pt idx="82083">
                  <c:v>18.286757999999999</c:v>
                </c:pt>
                <c:pt idx="82084">
                  <c:v>18.286297000000001</c:v>
                </c:pt>
                <c:pt idx="82085">
                  <c:v>18.283307000000001</c:v>
                </c:pt>
                <c:pt idx="82086">
                  <c:v>18.285122999999999</c:v>
                </c:pt>
                <c:pt idx="82087">
                  <c:v>18.287558000000001</c:v>
                </c:pt>
                <c:pt idx="82088">
                  <c:v>18.283177999999999</c:v>
                </c:pt>
                <c:pt idx="82089">
                  <c:v>18.281651</c:v>
                </c:pt>
                <c:pt idx="82090">
                  <c:v>18.286615999999999</c:v>
                </c:pt>
                <c:pt idx="82091">
                  <c:v>18.289615000000001</c:v>
                </c:pt>
                <c:pt idx="82092">
                  <c:v>18.292109</c:v>
                </c:pt>
                <c:pt idx="82093">
                  <c:v>18.293597999999999</c:v>
                </c:pt>
                <c:pt idx="82094">
                  <c:v>18.289688999999999</c:v>
                </c:pt>
                <c:pt idx="82095">
                  <c:v>18.285945999999999</c:v>
                </c:pt>
                <c:pt idx="82096">
                  <c:v>18.288782999999999</c:v>
                </c:pt>
                <c:pt idx="82097">
                  <c:v>18.289311999999999</c:v>
                </c:pt>
                <c:pt idx="82098">
                  <c:v>18.285672999999999</c:v>
                </c:pt>
                <c:pt idx="82099">
                  <c:v>18.286622999999999</c:v>
                </c:pt>
                <c:pt idx="82100">
                  <c:v>18.289618000000001</c:v>
                </c:pt>
                <c:pt idx="82101">
                  <c:v>18.290907000000001</c:v>
                </c:pt>
                <c:pt idx="82102">
                  <c:v>18.293461000000001</c:v>
                </c:pt>
                <c:pt idx="82103">
                  <c:v>18.294312999999999</c:v>
                </c:pt>
                <c:pt idx="82104">
                  <c:v>18.293443</c:v>
                </c:pt>
                <c:pt idx="82105">
                  <c:v>18.290569000000001</c:v>
                </c:pt>
                <c:pt idx="82106">
                  <c:v>18.288874</c:v>
                </c:pt>
                <c:pt idx="82107">
                  <c:v>18.289344</c:v>
                </c:pt>
                <c:pt idx="82108">
                  <c:v>18.290213000000001</c:v>
                </c:pt>
                <c:pt idx="82109">
                  <c:v>18.294301999999998</c:v>
                </c:pt>
                <c:pt idx="82110">
                  <c:v>18.297847000000001</c:v>
                </c:pt>
                <c:pt idx="82111">
                  <c:v>18.298204999999999</c:v>
                </c:pt>
                <c:pt idx="82112">
                  <c:v>18.297878999999998</c:v>
                </c:pt>
                <c:pt idx="82113">
                  <c:v>18.297011999999999</c:v>
                </c:pt>
                <c:pt idx="82114">
                  <c:v>18.295414999999998</c:v>
                </c:pt>
                <c:pt idx="82115">
                  <c:v>18.293220000000002</c:v>
                </c:pt>
                <c:pt idx="82116">
                  <c:v>18.292463999999999</c:v>
                </c:pt>
                <c:pt idx="82117">
                  <c:v>18.293323999999998</c:v>
                </c:pt>
                <c:pt idx="82118">
                  <c:v>18.292859</c:v>
                </c:pt>
                <c:pt idx="82119">
                  <c:v>18.291315999999998</c:v>
                </c:pt>
                <c:pt idx="82120">
                  <c:v>18.292992999999999</c:v>
                </c:pt>
                <c:pt idx="82121">
                  <c:v>18.297688999999998</c:v>
                </c:pt>
                <c:pt idx="82122">
                  <c:v>18.296541999999999</c:v>
                </c:pt>
                <c:pt idx="82123">
                  <c:v>18.292693</c:v>
                </c:pt>
                <c:pt idx="82124">
                  <c:v>18.294287000000001</c:v>
                </c:pt>
                <c:pt idx="82125">
                  <c:v>18.294459</c:v>
                </c:pt>
                <c:pt idx="82126">
                  <c:v>18.290543</c:v>
                </c:pt>
                <c:pt idx="82127">
                  <c:v>18.290492</c:v>
                </c:pt>
                <c:pt idx="82128">
                  <c:v>18.294201999999999</c:v>
                </c:pt>
                <c:pt idx="82129">
                  <c:v>18.295321000000001</c:v>
                </c:pt>
                <c:pt idx="82130">
                  <c:v>18.296364000000001</c:v>
                </c:pt>
                <c:pt idx="82131">
                  <c:v>18.295324000000001</c:v>
                </c:pt>
                <c:pt idx="82132">
                  <c:v>18.291661000000001</c:v>
                </c:pt>
                <c:pt idx="82133">
                  <c:v>18.293510000000001</c:v>
                </c:pt>
                <c:pt idx="82134">
                  <c:v>18.295338999999998</c:v>
                </c:pt>
                <c:pt idx="82135">
                  <c:v>18.292487000000001</c:v>
                </c:pt>
                <c:pt idx="82136">
                  <c:v>18.292341</c:v>
                </c:pt>
                <c:pt idx="82137">
                  <c:v>18.294463</c:v>
                </c:pt>
                <c:pt idx="82138">
                  <c:v>18.297014999999998</c:v>
                </c:pt>
                <c:pt idx="82139">
                  <c:v>18.295767999999999</c:v>
                </c:pt>
                <c:pt idx="82140">
                  <c:v>18.292131000000001</c:v>
                </c:pt>
                <c:pt idx="82141">
                  <c:v>18.296747</c:v>
                </c:pt>
                <c:pt idx="82142">
                  <c:v>18.299762000000001</c:v>
                </c:pt>
                <c:pt idx="82143">
                  <c:v>18.296980000000001</c:v>
                </c:pt>
                <c:pt idx="82144">
                  <c:v>18.300052000000001</c:v>
                </c:pt>
                <c:pt idx="82145">
                  <c:v>18.302906</c:v>
                </c:pt>
                <c:pt idx="82146">
                  <c:v>18.298518999999999</c:v>
                </c:pt>
                <c:pt idx="82147">
                  <c:v>18.296362999999999</c:v>
                </c:pt>
                <c:pt idx="82148">
                  <c:v>18.299814000000001</c:v>
                </c:pt>
                <c:pt idx="82149">
                  <c:v>18.303666</c:v>
                </c:pt>
                <c:pt idx="82150">
                  <c:v>18.305534999999999</c:v>
                </c:pt>
                <c:pt idx="82151">
                  <c:v>18.304265999999998</c:v>
                </c:pt>
                <c:pt idx="82152">
                  <c:v>18.303543000000001</c:v>
                </c:pt>
                <c:pt idx="82153">
                  <c:v>18.304708999999999</c:v>
                </c:pt>
                <c:pt idx="82154">
                  <c:v>18.308655999999999</c:v>
                </c:pt>
                <c:pt idx="82155">
                  <c:v>18.309858999999999</c:v>
                </c:pt>
                <c:pt idx="82156">
                  <c:v>18.305454999999998</c:v>
                </c:pt>
                <c:pt idx="82157">
                  <c:v>18.301424999999998</c:v>
                </c:pt>
                <c:pt idx="82158">
                  <c:v>18.302375000000001</c:v>
                </c:pt>
                <c:pt idx="82159">
                  <c:v>18.309054</c:v>
                </c:pt>
                <c:pt idx="82160">
                  <c:v>18.312483</c:v>
                </c:pt>
                <c:pt idx="82161">
                  <c:v>18.306141</c:v>
                </c:pt>
                <c:pt idx="82162">
                  <c:v>18.303431</c:v>
                </c:pt>
                <c:pt idx="82163">
                  <c:v>18.306697</c:v>
                </c:pt>
                <c:pt idx="82164">
                  <c:v>18.304794000000001</c:v>
                </c:pt>
                <c:pt idx="82165">
                  <c:v>18.302205000000001</c:v>
                </c:pt>
                <c:pt idx="82166">
                  <c:v>18.304808999999999</c:v>
                </c:pt>
                <c:pt idx="82167">
                  <c:v>18.302159</c:v>
                </c:pt>
                <c:pt idx="82168">
                  <c:v>18.297449</c:v>
                </c:pt>
                <c:pt idx="82169">
                  <c:v>18.302430999999999</c:v>
                </c:pt>
                <c:pt idx="82170">
                  <c:v>18.306647000000002</c:v>
                </c:pt>
                <c:pt idx="82171">
                  <c:v>18.301973</c:v>
                </c:pt>
                <c:pt idx="82172">
                  <c:v>18.299878</c:v>
                </c:pt>
                <c:pt idx="82173">
                  <c:v>18.302707999999999</c:v>
                </c:pt>
                <c:pt idx="82174">
                  <c:v>18.303231</c:v>
                </c:pt>
                <c:pt idx="82175">
                  <c:v>18.303744999999999</c:v>
                </c:pt>
                <c:pt idx="82176">
                  <c:v>18.304376999999999</c:v>
                </c:pt>
                <c:pt idx="82177">
                  <c:v>18.307106999999998</c:v>
                </c:pt>
                <c:pt idx="82178">
                  <c:v>18.313969</c:v>
                </c:pt>
                <c:pt idx="82179">
                  <c:v>18.312397000000001</c:v>
                </c:pt>
                <c:pt idx="82180">
                  <c:v>18.307116000000001</c:v>
                </c:pt>
                <c:pt idx="82181">
                  <c:v>18.308691</c:v>
                </c:pt>
                <c:pt idx="82182">
                  <c:v>18.307769</c:v>
                </c:pt>
                <c:pt idx="82183">
                  <c:v>18.303242000000001</c:v>
                </c:pt>
                <c:pt idx="82184">
                  <c:v>18.304563000000002</c:v>
                </c:pt>
                <c:pt idx="82185">
                  <c:v>18.307312</c:v>
                </c:pt>
                <c:pt idx="82186">
                  <c:v>18.308008999999998</c:v>
                </c:pt>
                <c:pt idx="82187">
                  <c:v>18.310659999999999</c:v>
                </c:pt>
                <c:pt idx="82188">
                  <c:v>18.31184</c:v>
                </c:pt>
                <c:pt idx="82189">
                  <c:v>18.309863</c:v>
                </c:pt>
                <c:pt idx="82190">
                  <c:v>18.309687</c:v>
                </c:pt>
                <c:pt idx="82191">
                  <c:v>18.313803</c:v>
                </c:pt>
                <c:pt idx="82192">
                  <c:v>18.317831000000002</c:v>
                </c:pt>
                <c:pt idx="82193">
                  <c:v>18.314208000000001</c:v>
                </c:pt>
                <c:pt idx="82194">
                  <c:v>18.309892000000001</c:v>
                </c:pt>
                <c:pt idx="82195">
                  <c:v>18.312162000000001</c:v>
                </c:pt>
                <c:pt idx="82196">
                  <c:v>18.315705000000001</c:v>
                </c:pt>
                <c:pt idx="82197">
                  <c:v>18.316168999999999</c:v>
                </c:pt>
                <c:pt idx="82198">
                  <c:v>18.312750999999999</c:v>
                </c:pt>
                <c:pt idx="82199">
                  <c:v>18.311601</c:v>
                </c:pt>
                <c:pt idx="82200">
                  <c:v>18.314277000000001</c:v>
                </c:pt>
                <c:pt idx="82201">
                  <c:v>18.314333000000001</c:v>
                </c:pt>
                <c:pt idx="82202">
                  <c:v>18.314679000000002</c:v>
                </c:pt>
                <c:pt idx="82203">
                  <c:v>18.316330000000001</c:v>
                </c:pt>
                <c:pt idx="82204">
                  <c:v>18.316192000000001</c:v>
                </c:pt>
                <c:pt idx="82205">
                  <c:v>18.315576</c:v>
                </c:pt>
                <c:pt idx="82206">
                  <c:v>18.315673</c:v>
                </c:pt>
                <c:pt idx="82207">
                  <c:v>18.312881000000001</c:v>
                </c:pt>
                <c:pt idx="82208">
                  <c:v>18.309833000000001</c:v>
                </c:pt>
                <c:pt idx="82209">
                  <c:v>18.310093999999999</c:v>
                </c:pt>
                <c:pt idx="82210">
                  <c:v>18.309248</c:v>
                </c:pt>
                <c:pt idx="82211">
                  <c:v>18.308243000000001</c:v>
                </c:pt>
                <c:pt idx="82212">
                  <c:v>18.311633</c:v>
                </c:pt>
                <c:pt idx="82213">
                  <c:v>18.315217000000001</c:v>
                </c:pt>
                <c:pt idx="82214">
                  <c:v>18.314518</c:v>
                </c:pt>
                <c:pt idx="82215">
                  <c:v>18.308805</c:v>
                </c:pt>
                <c:pt idx="82216">
                  <c:v>18.307148000000002</c:v>
                </c:pt>
                <c:pt idx="82217">
                  <c:v>18.312553999999999</c:v>
                </c:pt>
                <c:pt idx="82218">
                  <c:v>18.315576</c:v>
                </c:pt>
                <c:pt idx="82219">
                  <c:v>18.314015999999999</c:v>
                </c:pt>
                <c:pt idx="82220">
                  <c:v>18.316569999999999</c:v>
                </c:pt>
                <c:pt idx="82221">
                  <c:v>18.321138999999999</c:v>
                </c:pt>
                <c:pt idx="82222">
                  <c:v>18.318581999999999</c:v>
                </c:pt>
                <c:pt idx="82223">
                  <c:v>18.314014</c:v>
                </c:pt>
                <c:pt idx="82224">
                  <c:v>18.318033</c:v>
                </c:pt>
                <c:pt idx="82225">
                  <c:v>18.319224999999999</c:v>
                </c:pt>
                <c:pt idx="82226">
                  <c:v>18.314591</c:v>
                </c:pt>
                <c:pt idx="82227">
                  <c:v>18.317015999999999</c:v>
                </c:pt>
                <c:pt idx="82228">
                  <c:v>18.319302</c:v>
                </c:pt>
                <c:pt idx="82229">
                  <c:v>18.312508999999999</c:v>
                </c:pt>
                <c:pt idx="82230">
                  <c:v>18.311007</c:v>
                </c:pt>
                <c:pt idx="82231">
                  <c:v>18.316662000000001</c:v>
                </c:pt>
                <c:pt idx="82232">
                  <c:v>18.319042</c:v>
                </c:pt>
                <c:pt idx="82233">
                  <c:v>18.317150000000002</c:v>
                </c:pt>
                <c:pt idx="82234">
                  <c:v>18.316869000000001</c:v>
                </c:pt>
                <c:pt idx="82235">
                  <c:v>18.318565</c:v>
                </c:pt>
                <c:pt idx="82236">
                  <c:v>18.317851999999998</c:v>
                </c:pt>
                <c:pt idx="82237">
                  <c:v>18.318006</c:v>
                </c:pt>
                <c:pt idx="82238">
                  <c:v>18.319571</c:v>
                </c:pt>
                <c:pt idx="82239">
                  <c:v>18.315031000000001</c:v>
                </c:pt>
                <c:pt idx="82240">
                  <c:v>18.311778</c:v>
                </c:pt>
                <c:pt idx="82241">
                  <c:v>18.318856</c:v>
                </c:pt>
                <c:pt idx="82242">
                  <c:v>18.322279000000002</c:v>
                </c:pt>
                <c:pt idx="82243">
                  <c:v>18.3171</c:v>
                </c:pt>
                <c:pt idx="82244">
                  <c:v>18.316106999999999</c:v>
                </c:pt>
                <c:pt idx="82245">
                  <c:v>18.316064999999998</c:v>
                </c:pt>
                <c:pt idx="82246">
                  <c:v>18.314012000000002</c:v>
                </c:pt>
                <c:pt idx="82247">
                  <c:v>18.317336000000001</c:v>
                </c:pt>
                <c:pt idx="82248">
                  <c:v>18.318276000000001</c:v>
                </c:pt>
                <c:pt idx="82249">
                  <c:v>18.313237000000001</c:v>
                </c:pt>
                <c:pt idx="82250">
                  <c:v>18.315964999999998</c:v>
                </c:pt>
                <c:pt idx="82251">
                  <c:v>18.322616</c:v>
                </c:pt>
                <c:pt idx="82252">
                  <c:v>18.320551999999999</c:v>
                </c:pt>
                <c:pt idx="82253">
                  <c:v>18.316237999999998</c:v>
                </c:pt>
                <c:pt idx="82254">
                  <c:v>18.320112999999999</c:v>
                </c:pt>
                <c:pt idx="82255">
                  <c:v>18.325949999999999</c:v>
                </c:pt>
                <c:pt idx="82256">
                  <c:v>18.327241999999998</c:v>
                </c:pt>
                <c:pt idx="82257">
                  <c:v>18.324010999999999</c:v>
                </c:pt>
                <c:pt idx="82258">
                  <c:v>18.322758</c:v>
                </c:pt>
                <c:pt idx="82259">
                  <c:v>18.325638999999999</c:v>
                </c:pt>
                <c:pt idx="82260">
                  <c:v>18.326689999999999</c:v>
                </c:pt>
                <c:pt idx="82261">
                  <c:v>18.324144</c:v>
                </c:pt>
                <c:pt idx="82262">
                  <c:v>18.323626999999998</c:v>
                </c:pt>
                <c:pt idx="82263">
                  <c:v>18.325683000000001</c:v>
                </c:pt>
                <c:pt idx="82264">
                  <c:v>18.328023999999999</c:v>
                </c:pt>
                <c:pt idx="82265">
                  <c:v>18.329754000000001</c:v>
                </c:pt>
                <c:pt idx="82266">
                  <c:v>18.331160000000001</c:v>
                </c:pt>
                <c:pt idx="82267">
                  <c:v>18.330372000000001</c:v>
                </c:pt>
                <c:pt idx="82268">
                  <c:v>18.328873999999999</c:v>
                </c:pt>
                <c:pt idx="82269">
                  <c:v>18.32835</c:v>
                </c:pt>
                <c:pt idx="82270">
                  <c:v>18.326294000000001</c:v>
                </c:pt>
                <c:pt idx="82271">
                  <c:v>18.322676999999999</c:v>
                </c:pt>
                <c:pt idx="82272">
                  <c:v>18.324577000000001</c:v>
                </c:pt>
                <c:pt idx="82273">
                  <c:v>18.327925</c:v>
                </c:pt>
                <c:pt idx="82274">
                  <c:v>18.326059999999998</c:v>
                </c:pt>
                <c:pt idx="82275">
                  <c:v>18.323059000000001</c:v>
                </c:pt>
                <c:pt idx="82276">
                  <c:v>18.326459</c:v>
                </c:pt>
                <c:pt idx="82277">
                  <c:v>18.329483</c:v>
                </c:pt>
                <c:pt idx="82278">
                  <c:v>18.326618</c:v>
                </c:pt>
                <c:pt idx="82279">
                  <c:v>18.325645999999999</c:v>
                </c:pt>
                <c:pt idx="82280">
                  <c:v>18.325510000000001</c:v>
                </c:pt>
                <c:pt idx="82281">
                  <c:v>18.324936999999998</c:v>
                </c:pt>
                <c:pt idx="82282">
                  <c:v>18.327089000000001</c:v>
                </c:pt>
                <c:pt idx="82283">
                  <c:v>18.329784</c:v>
                </c:pt>
                <c:pt idx="82284">
                  <c:v>18.329256999999998</c:v>
                </c:pt>
                <c:pt idx="82285">
                  <c:v>18.326452</c:v>
                </c:pt>
                <c:pt idx="82286">
                  <c:v>18.326692000000001</c:v>
                </c:pt>
                <c:pt idx="82287">
                  <c:v>18.328211</c:v>
                </c:pt>
                <c:pt idx="82288">
                  <c:v>18.328592</c:v>
                </c:pt>
                <c:pt idx="82289">
                  <c:v>18.325710999999998</c:v>
                </c:pt>
                <c:pt idx="82290">
                  <c:v>18.322617999999999</c:v>
                </c:pt>
                <c:pt idx="82291">
                  <c:v>18.323384999999998</c:v>
                </c:pt>
                <c:pt idx="82292">
                  <c:v>18.325061999999999</c:v>
                </c:pt>
                <c:pt idx="82293">
                  <c:v>18.322665000000001</c:v>
                </c:pt>
                <c:pt idx="82294">
                  <c:v>18.325606000000001</c:v>
                </c:pt>
                <c:pt idx="82295">
                  <c:v>18.33267</c:v>
                </c:pt>
                <c:pt idx="82296">
                  <c:v>18.330507999999998</c:v>
                </c:pt>
                <c:pt idx="82297">
                  <c:v>18.329450000000001</c:v>
                </c:pt>
                <c:pt idx="82298">
                  <c:v>18.333202</c:v>
                </c:pt>
                <c:pt idx="82299">
                  <c:v>18.332550000000001</c:v>
                </c:pt>
                <c:pt idx="82300">
                  <c:v>18.330833999999999</c:v>
                </c:pt>
                <c:pt idx="82301">
                  <c:v>18.329367000000001</c:v>
                </c:pt>
                <c:pt idx="82302">
                  <c:v>18.331817999999998</c:v>
                </c:pt>
                <c:pt idx="82303">
                  <c:v>18.336680000000001</c:v>
                </c:pt>
                <c:pt idx="82304">
                  <c:v>18.337374000000001</c:v>
                </c:pt>
                <c:pt idx="82305">
                  <c:v>18.338726000000001</c:v>
                </c:pt>
                <c:pt idx="82306">
                  <c:v>18.339435999999999</c:v>
                </c:pt>
                <c:pt idx="82307">
                  <c:v>18.335297000000001</c:v>
                </c:pt>
                <c:pt idx="82308">
                  <c:v>18.335999000000001</c:v>
                </c:pt>
                <c:pt idx="82309">
                  <c:v>18.337481</c:v>
                </c:pt>
                <c:pt idx="82310">
                  <c:v>18.333528999999999</c:v>
                </c:pt>
                <c:pt idx="82311">
                  <c:v>18.332961999999998</c:v>
                </c:pt>
                <c:pt idx="82312">
                  <c:v>18.334496999999999</c:v>
                </c:pt>
                <c:pt idx="82313">
                  <c:v>18.331401</c:v>
                </c:pt>
                <c:pt idx="82314">
                  <c:v>18.331941</c:v>
                </c:pt>
                <c:pt idx="82315">
                  <c:v>18.335432999999998</c:v>
                </c:pt>
                <c:pt idx="82316">
                  <c:v>18.335667000000001</c:v>
                </c:pt>
                <c:pt idx="82317">
                  <c:v>18.338080999999999</c:v>
                </c:pt>
                <c:pt idx="82318">
                  <c:v>18.339558</c:v>
                </c:pt>
                <c:pt idx="82319">
                  <c:v>18.335294999999999</c:v>
                </c:pt>
                <c:pt idx="82320">
                  <c:v>18.336607999999998</c:v>
                </c:pt>
                <c:pt idx="82321">
                  <c:v>18.340129999999998</c:v>
                </c:pt>
                <c:pt idx="82322">
                  <c:v>18.338653999999998</c:v>
                </c:pt>
                <c:pt idx="82323">
                  <c:v>18.336510000000001</c:v>
                </c:pt>
                <c:pt idx="82324">
                  <c:v>18.337513999999999</c:v>
                </c:pt>
                <c:pt idx="82325">
                  <c:v>18.341778000000001</c:v>
                </c:pt>
                <c:pt idx="82326">
                  <c:v>18.343152</c:v>
                </c:pt>
                <c:pt idx="82327">
                  <c:v>18.337741000000001</c:v>
                </c:pt>
                <c:pt idx="82328">
                  <c:v>18.336607999999998</c:v>
                </c:pt>
                <c:pt idx="82329">
                  <c:v>18.338576</c:v>
                </c:pt>
                <c:pt idx="82330">
                  <c:v>18.335115999999999</c:v>
                </c:pt>
                <c:pt idx="82331">
                  <c:v>18.335837000000001</c:v>
                </c:pt>
                <c:pt idx="82332">
                  <c:v>18.340305000000001</c:v>
                </c:pt>
                <c:pt idx="82333">
                  <c:v>18.340188000000001</c:v>
                </c:pt>
                <c:pt idx="82334">
                  <c:v>18.34179</c:v>
                </c:pt>
                <c:pt idx="82335">
                  <c:v>18.347193000000001</c:v>
                </c:pt>
                <c:pt idx="82336">
                  <c:v>18.348478</c:v>
                </c:pt>
                <c:pt idx="82337">
                  <c:v>18.346024</c:v>
                </c:pt>
                <c:pt idx="82338">
                  <c:v>18.343689000000001</c:v>
                </c:pt>
                <c:pt idx="82339">
                  <c:v>18.341135000000001</c:v>
                </c:pt>
                <c:pt idx="82340">
                  <c:v>18.339189999999999</c:v>
                </c:pt>
                <c:pt idx="82341">
                  <c:v>18.339656000000002</c:v>
                </c:pt>
                <c:pt idx="82342">
                  <c:v>18.341823000000002</c:v>
                </c:pt>
                <c:pt idx="82343">
                  <c:v>18.347061</c:v>
                </c:pt>
                <c:pt idx="82344">
                  <c:v>18.349198000000001</c:v>
                </c:pt>
                <c:pt idx="82345">
                  <c:v>18.347186000000001</c:v>
                </c:pt>
                <c:pt idx="82346">
                  <c:v>18.348915000000002</c:v>
                </c:pt>
                <c:pt idx="82347">
                  <c:v>18.349456</c:v>
                </c:pt>
                <c:pt idx="82348">
                  <c:v>18.349981</c:v>
                </c:pt>
                <c:pt idx="82349">
                  <c:v>18.350255000000001</c:v>
                </c:pt>
                <c:pt idx="82350">
                  <c:v>18.349398000000001</c:v>
                </c:pt>
                <c:pt idx="82351">
                  <c:v>18.351103999999999</c:v>
                </c:pt>
                <c:pt idx="82352">
                  <c:v>18.350971999999999</c:v>
                </c:pt>
                <c:pt idx="82353">
                  <c:v>18.348457</c:v>
                </c:pt>
                <c:pt idx="82354">
                  <c:v>18.346118000000001</c:v>
                </c:pt>
                <c:pt idx="82355">
                  <c:v>18.343139000000001</c:v>
                </c:pt>
                <c:pt idx="82356">
                  <c:v>18.349326999999999</c:v>
                </c:pt>
                <c:pt idx="82357">
                  <c:v>18.354251000000001</c:v>
                </c:pt>
                <c:pt idx="82358">
                  <c:v>18.347836000000001</c:v>
                </c:pt>
                <c:pt idx="82359">
                  <c:v>18.345662000000001</c:v>
                </c:pt>
                <c:pt idx="82360">
                  <c:v>18.348064000000001</c:v>
                </c:pt>
                <c:pt idx="82361">
                  <c:v>18.346392999999999</c:v>
                </c:pt>
                <c:pt idx="82362">
                  <c:v>18.345393999999999</c:v>
                </c:pt>
                <c:pt idx="82363">
                  <c:v>18.347366999999998</c:v>
                </c:pt>
                <c:pt idx="82364">
                  <c:v>18.346913000000001</c:v>
                </c:pt>
                <c:pt idx="82365">
                  <c:v>18.343366</c:v>
                </c:pt>
                <c:pt idx="82366">
                  <c:v>18.34404</c:v>
                </c:pt>
                <c:pt idx="82367">
                  <c:v>18.348825000000001</c:v>
                </c:pt>
                <c:pt idx="82368">
                  <c:v>18.348592</c:v>
                </c:pt>
                <c:pt idx="82369">
                  <c:v>18.347973</c:v>
                </c:pt>
                <c:pt idx="82370">
                  <c:v>18.349169</c:v>
                </c:pt>
                <c:pt idx="82371">
                  <c:v>18.347197000000001</c:v>
                </c:pt>
                <c:pt idx="82372">
                  <c:v>18.347325999999999</c:v>
                </c:pt>
                <c:pt idx="82373">
                  <c:v>18.347156999999999</c:v>
                </c:pt>
                <c:pt idx="82374">
                  <c:v>18.342459000000002</c:v>
                </c:pt>
                <c:pt idx="82375">
                  <c:v>18.340488000000001</c:v>
                </c:pt>
                <c:pt idx="82376">
                  <c:v>18.346686999999999</c:v>
                </c:pt>
                <c:pt idx="82377">
                  <c:v>18.350625000000001</c:v>
                </c:pt>
                <c:pt idx="82378">
                  <c:v>18.345312</c:v>
                </c:pt>
                <c:pt idx="82379">
                  <c:v>18.342030000000001</c:v>
                </c:pt>
                <c:pt idx="82380">
                  <c:v>18.346578000000001</c:v>
                </c:pt>
                <c:pt idx="82381">
                  <c:v>18.346350000000001</c:v>
                </c:pt>
                <c:pt idx="82382">
                  <c:v>18.343610999999999</c:v>
                </c:pt>
                <c:pt idx="82383">
                  <c:v>18.348717000000001</c:v>
                </c:pt>
                <c:pt idx="82384">
                  <c:v>18.352359</c:v>
                </c:pt>
                <c:pt idx="82385">
                  <c:v>18.348876000000001</c:v>
                </c:pt>
                <c:pt idx="82386">
                  <c:v>18.348956999999999</c:v>
                </c:pt>
                <c:pt idx="82387">
                  <c:v>18.352464000000001</c:v>
                </c:pt>
                <c:pt idx="82388">
                  <c:v>18.352937000000001</c:v>
                </c:pt>
                <c:pt idx="82389">
                  <c:v>18.354552000000002</c:v>
                </c:pt>
                <c:pt idx="82390">
                  <c:v>18.355843</c:v>
                </c:pt>
                <c:pt idx="82391">
                  <c:v>18.351029</c:v>
                </c:pt>
                <c:pt idx="82392">
                  <c:v>18.350745</c:v>
                </c:pt>
                <c:pt idx="82393">
                  <c:v>18.353549999999998</c:v>
                </c:pt>
                <c:pt idx="82394">
                  <c:v>18.348351999999998</c:v>
                </c:pt>
                <c:pt idx="82395">
                  <c:v>18.348362000000002</c:v>
                </c:pt>
                <c:pt idx="82396">
                  <c:v>18.354814999999999</c:v>
                </c:pt>
                <c:pt idx="82397">
                  <c:v>18.354134999999999</c:v>
                </c:pt>
                <c:pt idx="82398">
                  <c:v>18.349392999999999</c:v>
                </c:pt>
                <c:pt idx="82399">
                  <c:v>18.349668000000001</c:v>
                </c:pt>
                <c:pt idx="82400">
                  <c:v>18.350324000000001</c:v>
                </c:pt>
                <c:pt idx="82401">
                  <c:v>18.351561</c:v>
                </c:pt>
                <c:pt idx="82402">
                  <c:v>18.353964999999999</c:v>
                </c:pt>
                <c:pt idx="82403">
                  <c:v>18.356377999999999</c:v>
                </c:pt>
                <c:pt idx="82404">
                  <c:v>18.360817999999998</c:v>
                </c:pt>
                <c:pt idx="82405">
                  <c:v>18.363363</c:v>
                </c:pt>
                <c:pt idx="82406">
                  <c:v>18.363544000000001</c:v>
                </c:pt>
                <c:pt idx="82407">
                  <c:v>18.363237000000002</c:v>
                </c:pt>
                <c:pt idx="82408">
                  <c:v>18.360651000000001</c:v>
                </c:pt>
                <c:pt idx="82409">
                  <c:v>18.360628999999999</c:v>
                </c:pt>
                <c:pt idx="82410">
                  <c:v>18.362238999999999</c:v>
                </c:pt>
                <c:pt idx="82411">
                  <c:v>18.363602</c:v>
                </c:pt>
                <c:pt idx="82412">
                  <c:v>18.364419000000002</c:v>
                </c:pt>
                <c:pt idx="82413">
                  <c:v>18.360378000000001</c:v>
                </c:pt>
                <c:pt idx="82414">
                  <c:v>18.357461000000001</c:v>
                </c:pt>
                <c:pt idx="82415">
                  <c:v>18.361632</c:v>
                </c:pt>
                <c:pt idx="82416">
                  <c:v>18.362836999999999</c:v>
                </c:pt>
                <c:pt idx="82417">
                  <c:v>18.358288999999999</c:v>
                </c:pt>
                <c:pt idx="82418">
                  <c:v>18.359995000000001</c:v>
                </c:pt>
                <c:pt idx="82419">
                  <c:v>18.362586</c:v>
                </c:pt>
                <c:pt idx="82420">
                  <c:v>18.360251999999999</c:v>
                </c:pt>
                <c:pt idx="82421">
                  <c:v>18.362727</c:v>
                </c:pt>
                <c:pt idx="82422">
                  <c:v>18.363841000000001</c:v>
                </c:pt>
                <c:pt idx="82423">
                  <c:v>18.358446000000001</c:v>
                </c:pt>
                <c:pt idx="82424">
                  <c:v>18.360652000000002</c:v>
                </c:pt>
                <c:pt idx="82425">
                  <c:v>18.366712</c:v>
                </c:pt>
                <c:pt idx="82426">
                  <c:v>18.365295</c:v>
                </c:pt>
                <c:pt idx="82427">
                  <c:v>18.361682999999999</c:v>
                </c:pt>
                <c:pt idx="82428">
                  <c:v>18.361006</c:v>
                </c:pt>
                <c:pt idx="82429">
                  <c:v>18.361274999999999</c:v>
                </c:pt>
                <c:pt idx="82430">
                  <c:v>18.362985999999999</c:v>
                </c:pt>
                <c:pt idx="82431">
                  <c:v>18.362755</c:v>
                </c:pt>
                <c:pt idx="82432">
                  <c:v>18.360578</c:v>
                </c:pt>
                <c:pt idx="82433">
                  <c:v>18.359743999999999</c:v>
                </c:pt>
                <c:pt idx="82434">
                  <c:v>18.359770999999999</c:v>
                </c:pt>
                <c:pt idx="82435">
                  <c:v>18.360896</c:v>
                </c:pt>
                <c:pt idx="82436">
                  <c:v>18.359117999999999</c:v>
                </c:pt>
                <c:pt idx="82437">
                  <c:v>18.358059999999998</c:v>
                </c:pt>
                <c:pt idx="82438">
                  <c:v>18.362535000000001</c:v>
                </c:pt>
                <c:pt idx="82439">
                  <c:v>18.362522999999999</c:v>
                </c:pt>
                <c:pt idx="82440">
                  <c:v>18.360111</c:v>
                </c:pt>
                <c:pt idx="82441">
                  <c:v>18.362689</c:v>
                </c:pt>
                <c:pt idx="82442">
                  <c:v>18.360931999999998</c:v>
                </c:pt>
                <c:pt idx="82443">
                  <c:v>18.360057999999999</c:v>
                </c:pt>
                <c:pt idx="82444">
                  <c:v>18.364377000000001</c:v>
                </c:pt>
                <c:pt idx="82445">
                  <c:v>18.367322000000001</c:v>
                </c:pt>
                <c:pt idx="82446">
                  <c:v>18.367605999999999</c:v>
                </c:pt>
                <c:pt idx="82447">
                  <c:v>18.366271999999999</c:v>
                </c:pt>
                <c:pt idx="82448">
                  <c:v>18.365770000000001</c:v>
                </c:pt>
                <c:pt idx="82449">
                  <c:v>18.366517000000002</c:v>
                </c:pt>
                <c:pt idx="82450">
                  <c:v>18.367577000000001</c:v>
                </c:pt>
                <c:pt idx="82451">
                  <c:v>18.370540999999999</c:v>
                </c:pt>
                <c:pt idx="82452">
                  <c:v>18.372181000000001</c:v>
                </c:pt>
                <c:pt idx="82453">
                  <c:v>18.373224</c:v>
                </c:pt>
                <c:pt idx="82454">
                  <c:v>18.377348999999999</c:v>
                </c:pt>
                <c:pt idx="82455">
                  <c:v>18.378775000000001</c:v>
                </c:pt>
                <c:pt idx="82456">
                  <c:v>18.374106000000001</c:v>
                </c:pt>
                <c:pt idx="82457">
                  <c:v>18.367985000000001</c:v>
                </c:pt>
                <c:pt idx="82458">
                  <c:v>18.371808999999999</c:v>
                </c:pt>
                <c:pt idx="82459">
                  <c:v>18.379033</c:v>
                </c:pt>
                <c:pt idx="82460">
                  <c:v>18.376401000000001</c:v>
                </c:pt>
                <c:pt idx="82461">
                  <c:v>18.374262000000002</c:v>
                </c:pt>
                <c:pt idx="82462">
                  <c:v>18.374459999999999</c:v>
                </c:pt>
                <c:pt idx="82463">
                  <c:v>18.372601</c:v>
                </c:pt>
                <c:pt idx="82464">
                  <c:v>18.374737</c:v>
                </c:pt>
                <c:pt idx="82465">
                  <c:v>18.377420000000001</c:v>
                </c:pt>
                <c:pt idx="82466">
                  <c:v>18.377286999999999</c:v>
                </c:pt>
                <c:pt idx="82467">
                  <c:v>18.376079000000001</c:v>
                </c:pt>
                <c:pt idx="82468">
                  <c:v>18.375366</c:v>
                </c:pt>
                <c:pt idx="82469">
                  <c:v>18.377896</c:v>
                </c:pt>
                <c:pt idx="82470">
                  <c:v>18.380103999999999</c:v>
                </c:pt>
                <c:pt idx="82471">
                  <c:v>18.375319000000001</c:v>
                </c:pt>
                <c:pt idx="82472">
                  <c:v>18.372745999999999</c:v>
                </c:pt>
                <c:pt idx="82473">
                  <c:v>18.375990000000002</c:v>
                </c:pt>
                <c:pt idx="82474">
                  <c:v>18.373919999999998</c:v>
                </c:pt>
                <c:pt idx="82475">
                  <c:v>18.371756000000001</c:v>
                </c:pt>
                <c:pt idx="82476">
                  <c:v>18.379891000000001</c:v>
                </c:pt>
                <c:pt idx="82477">
                  <c:v>18.386002999999999</c:v>
                </c:pt>
                <c:pt idx="82478">
                  <c:v>18.379182</c:v>
                </c:pt>
                <c:pt idx="82479">
                  <c:v>18.374352999999999</c:v>
                </c:pt>
                <c:pt idx="82480">
                  <c:v>18.376961000000001</c:v>
                </c:pt>
                <c:pt idx="82481">
                  <c:v>18.376933999999999</c:v>
                </c:pt>
                <c:pt idx="82482">
                  <c:v>18.377832999999999</c:v>
                </c:pt>
                <c:pt idx="82483">
                  <c:v>18.380004</c:v>
                </c:pt>
                <c:pt idx="82484">
                  <c:v>18.376016</c:v>
                </c:pt>
                <c:pt idx="82485">
                  <c:v>18.376300000000001</c:v>
                </c:pt>
                <c:pt idx="82486">
                  <c:v>18.379963</c:v>
                </c:pt>
                <c:pt idx="82487">
                  <c:v>18.376964000000001</c:v>
                </c:pt>
                <c:pt idx="82488">
                  <c:v>18.376650999999999</c:v>
                </c:pt>
                <c:pt idx="82489">
                  <c:v>18.379511000000001</c:v>
                </c:pt>
                <c:pt idx="82490">
                  <c:v>18.378972999999998</c:v>
                </c:pt>
                <c:pt idx="82491">
                  <c:v>18.37651</c:v>
                </c:pt>
                <c:pt idx="82492">
                  <c:v>18.378373</c:v>
                </c:pt>
                <c:pt idx="82493">
                  <c:v>18.382864000000001</c:v>
                </c:pt>
                <c:pt idx="82494">
                  <c:v>18.379442999999998</c:v>
                </c:pt>
                <c:pt idx="82495">
                  <c:v>18.376346000000002</c:v>
                </c:pt>
                <c:pt idx="82496">
                  <c:v>18.379753999999998</c:v>
                </c:pt>
                <c:pt idx="82497">
                  <c:v>18.382232999999999</c:v>
                </c:pt>
                <c:pt idx="82498">
                  <c:v>18.379435999999998</c:v>
                </c:pt>
                <c:pt idx="82499">
                  <c:v>18.378616000000001</c:v>
                </c:pt>
                <c:pt idx="82500">
                  <c:v>18.383185999999998</c:v>
                </c:pt>
                <c:pt idx="82501">
                  <c:v>18.385787000000001</c:v>
                </c:pt>
                <c:pt idx="82502">
                  <c:v>18.383258999999999</c:v>
                </c:pt>
                <c:pt idx="82503">
                  <c:v>18.38062</c:v>
                </c:pt>
                <c:pt idx="82504">
                  <c:v>18.385044000000001</c:v>
                </c:pt>
                <c:pt idx="82505">
                  <c:v>18.389468999999998</c:v>
                </c:pt>
                <c:pt idx="82506">
                  <c:v>18.385411000000001</c:v>
                </c:pt>
                <c:pt idx="82507">
                  <c:v>18.384079</c:v>
                </c:pt>
                <c:pt idx="82508">
                  <c:v>18.384806999999999</c:v>
                </c:pt>
                <c:pt idx="82509">
                  <c:v>18.382850999999999</c:v>
                </c:pt>
                <c:pt idx="82510">
                  <c:v>18.385203000000001</c:v>
                </c:pt>
                <c:pt idx="82511">
                  <c:v>18.384755999999999</c:v>
                </c:pt>
                <c:pt idx="82512">
                  <c:v>18.380341000000001</c:v>
                </c:pt>
                <c:pt idx="82513">
                  <c:v>18.383341999999999</c:v>
                </c:pt>
                <c:pt idx="82514">
                  <c:v>18.388759</c:v>
                </c:pt>
                <c:pt idx="82515">
                  <c:v>18.390080999999999</c:v>
                </c:pt>
                <c:pt idx="82516">
                  <c:v>18.388503</c:v>
                </c:pt>
                <c:pt idx="82517">
                  <c:v>18.388839000000001</c:v>
                </c:pt>
                <c:pt idx="82518">
                  <c:v>18.387595000000001</c:v>
                </c:pt>
                <c:pt idx="82519">
                  <c:v>18.382836000000001</c:v>
                </c:pt>
                <c:pt idx="82520">
                  <c:v>18.384636</c:v>
                </c:pt>
                <c:pt idx="82521">
                  <c:v>18.389531000000002</c:v>
                </c:pt>
                <c:pt idx="82522">
                  <c:v>18.386880999999999</c:v>
                </c:pt>
                <c:pt idx="82523">
                  <c:v>18.385361</c:v>
                </c:pt>
                <c:pt idx="82524">
                  <c:v>18.387319000000002</c:v>
                </c:pt>
                <c:pt idx="82525">
                  <c:v>18.385746000000001</c:v>
                </c:pt>
                <c:pt idx="82526">
                  <c:v>18.381095999999999</c:v>
                </c:pt>
                <c:pt idx="82527">
                  <c:v>18.379145999999999</c:v>
                </c:pt>
                <c:pt idx="82528">
                  <c:v>18.382753999999998</c:v>
                </c:pt>
                <c:pt idx="82529">
                  <c:v>18.387187000000001</c:v>
                </c:pt>
                <c:pt idx="82530">
                  <c:v>18.384941000000001</c:v>
                </c:pt>
                <c:pt idx="82531">
                  <c:v>18.383189999999999</c:v>
                </c:pt>
                <c:pt idx="82532">
                  <c:v>18.388500000000001</c:v>
                </c:pt>
                <c:pt idx="82533">
                  <c:v>18.389499000000001</c:v>
                </c:pt>
                <c:pt idx="82534">
                  <c:v>18.389434000000001</c:v>
                </c:pt>
                <c:pt idx="82535">
                  <c:v>18.392133000000001</c:v>
                </c:pt>
                <c:pt idx="82536">
                  <c:v>18.390203</c:v>
                </c:pt>
                <c:pt idx="82537">
                  <c:v>18.389192000000001</c:v>
                </c:pt>
                <c:pt idx="82538">
                  <c:v>18.393322000000001</c:v>
                </c:pt>
                <c:pt idx="82539">
                  <c:v>18.393774000000001</c:v>
                </c:pt>
                <c:pt idx="82540">
                  <c:v>18.391221000000002</c:v>
                </c:pt>
                <c:pt idx="82541">
                  <c:v>18.392372000000002</c:v>
                </c:pt>
                <c:pt idx="82542">
                  <c:v>18.393227</c:v>
                </c:pt>
                <c:pt idx="82543">
                  <c:v>18.391383999999999</c:v>
                </c:pt>
                <c:pt idx="82544">
                  <c:v>18.390263000000001</c:v>
                </c:pt>
                <c:pt idx="82545">
                  <c:v>18.391670000000001</c:v>
                </c:pt>
                <c:pt idx="82546">
                  <c:v>18.390409999999999</c:v>
                </c:pt>
                <c:pt idx="82547">
                  <c:v>18.391542000000001</c:v>
                </c:pt>
                <c:pt idx="82548">
                  <c:v>18.393671999999999</c:v>
                </c:pt>
                <c:pt idx="82549">
                  <c:v>18.392641999999999</c:v>
                </c:pt>
                <c:pt idx="82550">
                  <c:v>18.396215999999999</c:v>
                </c:pt>
                <c:pt idx="82551">
                  <c:v>18.398157999999999</c:v>
                </c:pt>
                <c:pt idx="82552">
                  <c:v>18.393346999999999</c:v>
                </c:pt>
                <c:pt idx="82553">
                  <c:v>18.392233000000001</c:v>
                </c:pt>
                <c:pt idx="82554">
                  <c:v>18.393131</c:v>
                </c:pt>
                <c:pt idx="82555">
                  <c:v>18.391110000000001</c:v>
                </c:pt>
                <c:pt idx="82556">
                  <c:v>18.390944999999999</c:v>
                </c:pt>
                <c:pt idx="82557">
                  <c:v>18.390802000000001</c:v>
                </c:pt>
                <c:pt idx="82558">
                  <c:v>18.391134999999998</c:v>
                </c:pt>
                <c:pt idx="82559">
                  <c:v>18.393794</c:v>
                </c:pt>
                <c:pt idx="82560">
                  <c:v>18.392545999999999</c:v>
                </c:pt>
                <c:pt idx="82561">
                  <c:v>18.392904000000001</c:v>
                </c:pt>
                <c:pt idx="82562">
                  <c:v>18.394600000000001</c:v>
                </c:pt>
                <c:pt idx="82563">
                  <c:v>18.392500999999999</c:v>
                </c:pt>
                <c:pt idx="82564">
                  <c:v>18.392132</c:v>
                </c:pt>
                <c:pt idx="82565">
                  <c:v>18.395548999999999</c:v>
                </c:pt>
                <c:pt idx="82566">
                  <c:v>18.395538999999999</c:v>
                </c:pt>
                <c:pt idx="82567">
                  <c:v>18.393401000000001</c:v>
                </c:pt>
                <c:pt idx="82568">
                  <c:v>18.391950000000001</c:v>
                </c:pt>
                <c:pt idx="82569">
                  <c:v>18.389856000000002</c:v>
                </c:pt>
                <c:pt idx="82570">
                  <c:v>18.388736000000002</c:v>
                </c:pt>
                <c:pt idx="82571">
                  <c:v>18.389842000000002</c:v>
                </c:pt>
                <c:pt idx="82572">
                  <c:v>18.391755</c:v>
                </c:pt>
                <c:pt idx="82573">
                  <c:v>18.396826000000001</c:v>
                </c:pt>
                <c:pt idx="82574">
                  <c:v>18.400575</c:v>
                </c:pt>
                <c:pt idx="82575">
                  <c:v>18.398699000000001</c:v>
                </c:pt>
                <c:pt idx="82576">
                  <c:v>18.397535999999999</c:v>
                </c:pt>
                <c:pt idx="82577">
                  <c:v>18.400865</c:v>
                </c:pt>
                <c:pt idx="82578">
                  <c:v>18.401268000000002</c:v>
                </c:pt>
                <c:pt idx="82579">
                  <c:v>18.397873000000001</c:v>
                </c:pt>
                <c:pt idx="82580">
                  <c:v>18.399384999999999</c:v>
                </c:pt>
                <c:pt idx="82581">
                  <c:v>18.404820999999998</c:v>
                </c:pt>
                <c:pt idx="82582">
                  <c:v>18.404629</c:v>
                </c:pt>
                <c:pt idx="82583">
                  <c:v>18.402426999999999</c:v>
                </c:pt>
                <c:pt idx="82584">
                  <c:v>18.401589999999999</c:v>
                </c:pt>
                <c:pt idx="82585">
                  <c:v>18.399201000000001</c:v>
                </c:pt>
                <c:pt idx="82586">
                  <c:v>18.400003999999999</c:v>
                </c:pt>
                <c:pt idx="82587">
                  <c:v>18.405014000000001</c:v>
                </c:pt>
                <c:pt idx="82588">
                  <c:v>18.404019000000002</c:v>
                </c:pt>
                <c:pt idx="82589">
                  <c:v>18.402754999999999</c:v>
                </c:pt>
                <c:pt idx="82590">
                  <c:v>18.406343</c:v>
                </c:pt>
                <c:pt idx="82591">
                  <c:v>18.405206</c:v>
                </c:pt>
                <c:pt idx="82592">
                  <c:v>18.401574</c:v>
                </c:pt>
                <c:pt idx="82593">
                  <c:v>18.404328</c:v>
                </c:pt>
                <c:pt idx="82594">
                  <c:v>18.405895000000001</c:v>
                </c:pt>
                <c:pt idx="82595">
                  <c:v>18.40372</c:v>
                </c:pt>
                <c:pt idx="82596">
                  <c:v>18.404146999999998</c:v>
                </c:pt>
                <c:pt idx="82597">
                  <c:v>18.403458000000001</c:v>
                </c:pt>
                <c:pt idx="82598">
                  <c:v>18.399733000000001</c:v>
                </c:pt>
                <c:pt idx="82599">
                  <c:v>18.402615999999998</c:v>
                </c:pt>
                <c:pt idx="82600">
                  <c:v>18.405664000000002</c:v>
                </c:pt>
                <c:pt idx="82601">
                  <c:v>18.400568</c:v>
                </c:pt>
                <c:pt idx="82602">
                  <c:v>18.399988</c:v>
                </c:pt>
                <c:pt idx="82603">
                  <c:v>18.404475000000001</c:v>
                </c:pt>
                <c:pt idx="82604">
                  <c:v>18.402524</c:v>
                </c:pt>
                <c:pt idx="82605">
                  <c:v>18.401114</c:v>
                </c:pt>
                <c:pt idx="82606">
                  <c:v>18.402775999999999</c:v>
                </c:pt>
                <c:pt idx="82607">
                  <c:v>18.405214999999998</c:v>
                </c:pt>
                <c:pt idx="82608">
                  <c:v>18.406036</c:v>
                </c:pt>
                <c:pt idx="82609">
                  <c:v>18.403970000000001</c:v>
                </c:pt>
                <c:pt idx="82610">
                  <c:v>18.404237999999999</c:v>
                </c:pt>
                <c:pt idx="82611">
                  <c:v>18.410513999999999</c:v>
                </c:pt>
                <c:pt idx="82612">
                  <c:v>18.415475000000001</c:v>
                </c:pt>
                <c:pt idx="82613">
                  <c:v>18.415050000000001</c:v>
                </c:pt>
                <c:pt idx="82614">
                  <c:v>18.413717999999999</c:v>
                </c:pt>
                <c:pt idx="82615">
                  <c:v>18.413039000000001</c:v>
                </c:pt>
                <c:pt idx="82616">
                  <c:v>18.409635000000002</c:v>
                </c:pt>
                <c:pt idx="82617">
                  <c:v>18.408617</c:v>
                </c:pt>
                <c:pt idx="82618">
                  <c:v>18.410602999999998</c:v>
                </c:pt>
                <c:pt idx="82619">
                  <c:v>18.408823000000002</c:v>
                </c:pt>
                <c:pt idx="82620">
                  <c:v>18.407851999999998</c:v>
                </c:pt>
                <c:pt idx="82621">
                  <c:v>18.409296000000001</c:v>
                </c:pt>
                <c:pt idx="82622">
                  <c:v>18.410892</c:v>
                </c:pt>
                <c:pt idx="82623">
                  <c:v>18.412413000000001</c:v>
                </c:pt>
                <c:pt idx="82624">
                  <c:v>18.409873999999999</c:v>
                </c:pt>
                <c:pt idx="82625">
                  <c:v>18.410658000000002</c:v>
                </c:pt>
                <c:pt idx="82626">
                  <c:v>18.413627999999999</c:v>
                </c:pt>
                <c:pt idx="82627">
                  <c:v>18.411033</c:v>
                </c:pt>
                <c:pt idx="82628">
                  <c:v>18.413354999999999</c:v>
                </c:pt>
                <c:pt idx="82629">
                  <c:v>18.419644999999999</c:v>
                </c:pt>
                <c:pt idx="82630">
                  <c:v>18.416134</c:v>
                </c:pt>
                <c:pt idx="82631">
                  <c:v>18.410962999999999</c:v>
                </c:pt>
                <c:pt idx="82632">
                  <c:v>18.412983000000001</c:v>
                </c:pt>
                <c:pt idx="82633">
                  <c:v>18.413996999999998</c:v>
                </c:pt>
                <c:pt idx="82634">
                  <c:v>18.412462000000001</c:v>
                </c:pt>
                <c:pt idx="82635">
                  <c:v>18.415762999999998</c:v>
                </c:pt>
                <c:pt idx="82636">
                  <c:v>18.416785999999998</c:v>
                </c:pt>
                <c:pt idx="82637">
                  <c:v>18.414868999999999</c:v>
                </c:pt>
                <c:pt idx="82638">
                  <c:v>18.417687000000001</c:v>
                </c:pt>
                <c:pt idx="82639">
                  <c:v>18.419611</c:v>
                </c:pt>
                <c:pt idx="82640">
                  <c:v>18.417726999999999</c:v>
                </c:pt>
                <c:pt idx="82641">
                  <c:v>18.419274999999999</c:v>
                </c:pt>
                <c:pt idx="82642">
                  <c:v>18.420468</c:v>
                </c:pt>
                <c:pt idx="82643">
                  <c:v>18.416281999999999</c:v>
                </c:pt>
                <c:pt idx="82644">
                  <c:v>18.41564</c:v>
                </c:pt>
                <c:pt idx="82645">
                  <c:v>18.418915999999999</c:v>
                </c:pt>
                <c:pt idx="82646">
                  <c:v>18.417815999999998</c:v>
                </c:pt>
                <c:pt idx="82647">
                  <c:v>18.414072999999998</c:v>
                </c:pt>
                <c:pt idx="82648">
                  <c:v>18.413594</c:v>
                </c:pt>
                <c:pt idx="82649">
                  <c:v>18.416993000000002</c:v>
                </c:pt>
                <c:pt idx="82650">
                  <c:v>18.416961000000001</c:v>
                </c:pt>
                <c:pt idx="82651">
                  <c:v>18.412901000000002</c:v>
                </c:pt>
                <c:pt idx="82652">
                  <c:v>18.412883999999998</c:v>
                </c:pt>
                <c:pt idx="82653">
                  <c:v>18.418766000000002</c:v>
                </c:pt>
                <c:pt idx="82654">
                  <c:v>18.420105</c:v>
                </c:pt>
                <c:pt idx="82655">
                  <c:v>18.418479999999999</c:v>
                </c:pt>
                <c:pt idx="82656">
                  <c:v>18.420705000000002</c:v>
                </c:pt>
                <c:pt idx="82657">
                  <c:v>18.423233</c:v>
                </c:pt>
                <c:pt idx="82658">
                  <c:v>18.420034000000001</c:v>
                </c:pt>
                <c:pt idx="82659">
                  <c:v>18.419339000000001</c:v>
                </c:pt>
                <c:pt idx="82660">
                  <c:v>18.421309000000001</c:v>
                </c:pt>
                <c:pt idx="82661">
                  <c:v>18.422847999999998</c:v>
                </c:pt>
                <c:pt idx="82662">
                  <c:v>18.427799</c:v>
                </c:pt>
                <c:pt idx="82663">
                  <c:v>18.426445999999999</c:v>
                </c:pt>
                <c:pt idx="82664">
                  <c:v>18.424226999999998</c:v>
                </c:pt>
                <c:pt idx="82665">
                  <c:v>18.430016999999999</c:v>
                </c:pt>
                <c:pt idx="82666">
                  <c:v>18.431436000000001</c:v>
                </c:pt>
                <c:pt idx="82667">
                  <c:v>18.431363999999999</c:v>
                </c:pt>
                <c:pt idx="82668">
                  <c:v>18.433602</c:v>
                </c:pt>
                <c:pt idx="82669">
                  <c:v>18.431363000000001</c:v>
                </c:pt>
                <c:pt idx="82670">
                  <c:v>18.430133999999999</c:v>
                </c:pt>
                <c:pt idx="82671">
                  <c:v>18.431339000000001</c:v>
                </c:pt>
                <c:pt idx="82672">
                  <c:v>18.430496999999999</c:v>
                </c:pt>
                <c:pt idx="82673">
                  <c:v>18.430923</c:v>
                </c:pt>
                <c:pt idx="82674">
                  <c:v>18.430313000000002</c:v>
                </c:pt>
                <c:pt idx="82675">
                  <c:v>18.431346000000001</c:v>
                </c:pt>
                <c:pt idx="82676">
                  <c:v>18.435383999999999</c:v>
                </c:pt>
                <c:pt idx="82677">
                  <c:v>18.433865999999998</c:v>
                </c:pt>
                <c:pt idx="82678">
                  <c:v>18.428588000000001</c:v>
                </c:pt>
                <c:pt idx="82679">
                  <c:v>18.427627000000001</c:v>
                </c:pt>
                <c:pt idx="82680">
                  <c:v>18.429331999999999</c:v>
                </c:pt>
                <c:pt idx="82681">
                  <c:v>18.430631999999999</c:v>
                </c:pt>
                <c:pt idx="82682">
                  <c:v>18.431407</c:v>
                </c:pt>
                <c:pt idx="82683">
                  <c:v>18.429603</c:v>
                </c:pt>
                <c:pt idx="82684">
                  <c:v>18.424112999999998</c:v>
                </c:pt>
                <c:pt idx="82685">
                  <c:v>18.423845</c:v>
                </c:pt>
                <c:pt idx="82686">
                  <c:v>18.427247000000001</c:v>
                </c:pt>
                <c:pt idx="82687">
                  <c:v>18.427716</c:v>
                </c:pt>
                <c:pt idx="82688">
                  <c:v>18.428196</c:v>
                </c:pt>
                <c:pt idx="82689">
                  <c:v>18.427627999999999</c:v>
                </c:pt>
                <c:pt idx="82690">
                  <c:v>18.427153000000001</c:v>
                </c:pt>
                <c:pt idx="82691">
                  <c:v>18.429759000000001</c:v>
                </c:pt>
                <c:pt idx="82692">
                  <c:v>18.429061999999998</c:v>
                </c:pt>
                <c:pt idx="82693">
                  <c:v>18.426521999999999</c:v>
                </c:pt>
                <c:pt idx="82694">
                  <c:v>18.426908999999998</c:v>
                </c:pt>
                <c:pt idx="82695">
                  <c:v>18.428881000000001</c:v>
                </c:pt>
                <c:pt idx="82696">
                  <c:v>18.429012</c:v>
                </c:pt>
                <c:pt idx="82697">
                  <c:v>18.426962</c:v>
                </c:pt>
                <c:pt idx="82698">
                  <c:v>18.427790000000002</c:v>
                </c:pt>
                <c:pt idx="82699">
                  <c:v>18.429590000000001</c:v>
                </c:pt>
                <c:pt idx="82700">
                  <c:v>18.428249999999998</c:v>
                </c:pt>
                <c:pt idx="82701">
                  <c:v>18.429172000000001</c:v>
                </c:pt>
                <c:pt idx="82702">
                  <c:v>18.430983000000001</c:v>
                </c:pt>
                <c:pt idx="82703">
                  <c:v>18.429732999999999</c:v>
                </c:pt>
                <c:pt idx="82704">
                  <c:v>18.427949000000002</c:v>
                </c:pt>
                <c:pt idx="82705">
                  <c:v>18.428031000000001</c:v>
                </c:pt>
                <c:pt idx="82706">
                  <c:v>18.431198999999999</c:v>
                </c:pt>
                <c:pt idx="82707">
                  <c:v>18.436069</c:v>
                </c:pt>
                <c:pt idx="82708">
                  <c:v>18.436903999999998</c:v>
                </c:pt>
                <c:pt idx="82709">
                  <c:v>18.437014999999999</c:v>
                </c:pt>
                <c:pt idx="82710">
                  <c:v>18.440147</c:v>
                </c:pt>
                <c:pt idx="82711">
                  <c:v>18.439346</c:v>
                </c:pt>
                <c:pt idx="82712">
                  <c:v>18.438555999999998</c:v>
                </c:pt>
                <c:pt idx="82713">
                  <c:v>18.441478</c:v>
                </c:pt>
                <c:pt idx="82714">
                  <c:v>18.440964999999998</c:v>
                </c:pt>
                <c:pt idx="82715">
                  <c:v>18.437141</c:v>
                </c:pt>
                <c:pt idx="82716">
                  <c:v>18.435784000000002</c:v>
                </c:pt>
                <c:pt idx="82717">
                  <c:v>18.438282999999998</c:v>
                </c:pt>
                <c:pt idx="82718">
                  <c:v>18.442471999999999</c:v>
                </c:pt>
                <c:pt idx="82719">
                  <c:v>18.447600999999999</c:v>
                </c:pt>
                <c:pt idx="82720">
                  <c:v>18.446591999999999</c:v>
                </c:pt>
                <c:pt idx="82721">
                  <c:v>18.443028999999999</c:v>
                </c:pt>
                <c:pt idx="82722">
                  <c:v>18.445526999999998</c:v>
                </c:pt>
                <c:pt idx="82723">
                  <c:v>18.444908000000002</c:v>
                </c:pt>
                <c:pt idx="82724">
                  <c:v>18.443881999999999</c:v>
                </c:pt>
                <c:pt idx="82725">
                  <c:v>18.448909</c:v>
                </c:pt>
                <c:pt idx="82726">
                  <c:v>18.445170000000001</c:v>
                </c:pt>
                <c:pt idx="82727">
                  <c:v>18.441106999999999</c:v>
                </c:pt>
                <c:pt idx="82728">
                  <c:v>18.445253999999998</c:v>
                </c:pt>
                <c:pt idx="82729">
                  <c:v>18.444040000000001</c:v>
                </c:pt>
                <c:pt idx="82730">
                  <c:v>18.442556</c:v>
                </c:pt>
                <c:pt idx="82731">
                  <c:v>18.444918000000001</c:v>
                </c:pt>
                <c:pt idx="82732">
                  <c:v>18.441451000000001</c:v>
                </c:pt>
                <c:pt idx="82733">
                  <c:v>18.442353000000001</c:v>
                </c:pt>
                <c:pt idx="82734">
                  <c:v>18.446660999999999</c:v>
                </c:pt>
                <c:pt idx="82735">
                  <c:v>18.443795999999999</c:v>
                </c:pt>
                <c:pt idx="82736">
                  <c:v>18.440920999999999</c:v>
                </c:pt>
                <c:pt idx="82737">
                  <c:v>18.442775000000001</c:v>
                </c:pt>
                <c:pt idx="82738">
                  <c:v>18.443598999999999</c:v>
                </c:pt>
                <c:pt idx="82739">
                  <c:v>18.441271</c:v>
                </c:pt>
                <c:pt idx="82740">
                  <c:v>18.436243000000001</c:v>
                </c:pt>
                <c:pt idx="82741">
                  <c:v>18.437180000000001</c:v>
                </c:pt>
                <c:pt idx="82742">
                  <c:v>18.442079</c:v>
                </c:pt>
                <c:pt idx="82743">
                  <c:v>18.442392000000002</c:v>
                </c:pt>
                <c:pt idx="82744">
                  <c:v>18.440251</c:v>
                </c:pt>
                <c:pt idx="82745">
                  <c:v>18.439371000000001</c:v>
                </c:pt>
                <c:pt idx="82746">
                  <c:v>18.442257999999999</c:v>
                </c:pt>
                <c:pt idx="82747">
                  <c:v>18.44359</c:v>
                </c:pt>
                <c:pt idx="82748">
                  <c:v>18.442785000000001</c:v>
                </c:pt>
                <c:pt idx="82749">
                  <c:v>18.445952999999999</c:v>
                </c:pt>
                <c:pt idx="82750">
                  <c:v>18.447243</c:v>
                </c:pt>
                <c:pt idx="82751">
                  <c:v>18.443251</c:v>
                </c:pt>
                <c:pt idx="82752">
                  <c:v>18.444040999999999</c:v>
                </c:pt>
                <c:pt idx="82753">
                  <c:v>18.446292</c:v>
                </c:pt>
                <c:pt idx="82754">
                  <c:v>18.441711000000002</c:v>
                </c:pt>
                <c:pt idx="82755">
                  <c:v>18.440778000000002</c:v>
                </c:pt>
                <c:pt idx="82756">
                  <c:v>18.450060000000001</c:v>
                </c:pt>
                <c:pt idx="82757">
                  <c:v>18.454673</c:v>
                </c:pt>
                <c:pt idx="82758">
                  <c:v>18.450341999999999</c:v>
                </c:pt>
                <c:pt idx="82759">
                  <c:v>18.452414000000001</c:v>
                </c:pt>
                <c:pt idx="82760">
                  <c:v>18.456171000000001</c:v>
                </c:pt>
                <c:pt idx="82761">
                  <c:v>18.454377999999998</c:v>
                </c:pt>
                <c:pt idx="82762">
                  <c:v>18.455033</c:v>
                </c:pt>
                <c:pt idx="82763">
                  <c:v>18.455938</c:v>
                </c:pt>
                <c:pt idx="82764">
                  <c:v>18.452309</c:v>
                </c:pt>
                <c:pt idx="82765">
                  <c:v>18.451920000000001</c:v>
                </c:pt>
                <c:pt idx="82766">
                  <c:v>18.455615000000002</c:v>
                </c:pt>
                <c:pt idx="82767">
                  <c:v>18.459523999999998</c:v>
                </c:pt>
                <c:pt idx="82768">
                  <c:v>18.457505000000001</c:v>
                </c:pt>
                <c:pt idx="82769">
                  <c:v>18.454470000000001</c:v>
                </c:pt>
                <c:pt idx="82770">
                  <c:v>18.456285000000001</c:v>
                </c:pt>
                <c:pt idx="82771">
                  <c:v>18.457279</c:v>
                </c:pt>
                <c:pt idx="82772">
                  <c:v>18.454808</c:v>
                </c:pt>
                <c:pt idx="82773">
                  <c:v>18.454491000000001</c:v>
                </c:pt>
                <c:pt idx="82774">
                  <c:v>18.454612999999998</c:v>
                </c:pt>
                <c:pt idx="82775">
                  <c:v>18.454896000000002</c:v>
                </c:pt>
                <c:pt idx="82776">
                  <c:v>18.453302999999998</c:v>
                </c:pt>
                <c:pt idx="82777">
                  <c:v>18.453831999999998</c:v>
                </c:pt>
                <c:pt idx="82778">
                  <c:v>18.456029999999998</c:v>
                </c:pt>
                <c:pt idx="82779">
                  <c:v>18.453415</c:v>
                </c:pt>
                <c:pt idx="82780">
                  <c:v>18.453927</c:v>
                </c:pt>
                <c:pt idx="82781">
                  <c:v>18.457576</c:v>
                </c:pt>
                <c:pt idx="82782">
                  <c:v>18.455196000000001</c:v>
                </c:pt>
                <c:pt idx="82783">
                  <c:v>18.450811999999999</c:v>
                </c:pt>
                <c:pt idx="82784">
                  <c:v>18.448882999999999</c:v>
                </c:pt>
                <c:pt idx="82785">
                  <c:v>18.448892000000001</c:v>
                </c:pt>
                <c:pt idx="82786">
                  <c:v>18.451837000000001</c:v>
                </c:pt>
                <c:pt idx="82787">
                  <c:v>18.455473999999999</c:v>
                </c:pt>
                <c:pt idx="82788">
                  <c:v>18.454875999999999</c:v>
                </c:pt>
                <c:pt idx="82789">
                  <c:v>18.452860999999999</c:v>
                </c:pt>
                <c:pt idx="82790">
                  <c:v>18.453332</c:v>
                </c:pt>
                <c:pt idx="82791">
                  <c:v>18.454825</c:v>
                </c:pt>
                <c:pt idx="82792">
                  <c:v>18.455006999999998</c:v>
                </c:pt>
                <c:pt idx="82793">
                  <c:v>18.454359</c:v>
                </c:pt>
                <c:pt idx="82794">
                  <c:v>18.454021999999998</c:v>
                </c:pt>
                <c:pt idx="82795">
                  <c:v>18.457408999999998</c:v>
                </c:pt>
                <c:pt idx="82796">
                  <c:v>18.458815999999999</c:v>
                </c:pt>
                <c:pt idx="82797">
                  <c:v>18.457452</c:v>
                </c:pt>
                <c:pt idx="82798">
                  <c:v>18.457203</c:v>
                </c:pt>
                <c:pt idx="82799">
                  <c:v>18.456548000000002</c:v>
                </c:pt>
                <c:pt idx="82800">
                  <c:v>18.459392999999999</c:v>
                </c:pt>
                <c:pt idx="82801">
                  <c:v>18.462827000000001</c:v>
                </c:pt>
                <c:pt idx="82802">
                  <c:v>18.460255</c:v>
                </c:pt>
                <c:pt idx="82803">
                  <c:v>18.462527999999999</c:v>
                </c:pt>
                <c:pt idx="82804">
                  <c:v>18.464583000000001</c:v>
                </c:pt>
                <c:pt idx="82805">
                  <c:v>18.459377</c:v>
                </c:pt>
                <c:pt idx="82806">
                  <c:v>18.460806999999999</c:v>
                </c:pt>
                <c:pt idx="82807">
                  <c:v>18.466514</c:v>
                </c:pt>
                <c:pt idx="82808">
                  <c:v>18.466548</c:v>
                </c:pt>
                <c:pt idx="82809">
                  <c:v>18.463839</c:v>
                </c:pt>
                <c:pt idx="82810">
                  <c:v>18.463795999999999</c:v>
                </c:pt>
                <c:pt idx="82811">
                  <c:v>18.464675</c:v>
                </c:pt>
                <c:pt idx="82812">
                  <c:v>18.465374000000001</c:v>
                </c:pt>
                <c:pt idx="82813">
                  <c:v>18.464424000000001</c:v>
                </c:pt>
                <c:pt idx="82814">
                  <c:v>18.462934000000001</c:v>
                </c:pt>
                <c:pt idx="82815">
                  <c:v>18.464580000000002</c:v>
                </c:pt>
                <c:pt idx="82816">
                  <c:v>18.462980999999999</c:v>
                </c:pt>
                <c:pt idx="82817">
                  <c:v>18.460621</c:v>
                </c:pt>
                <c:pt idx="82818">
                  <c:v>18.464638000000001</c:v>
                </c:pt>
                <c:pt idx="82819">
                  <c:v>18.468321</c:v>
                </c:pt>
                <c:pt idx="82820">
                  <c:v>18.465658000000001</c:v>
                </c:pt>
                <c:pt idx="82821">
                  <c:v>18.465029000000001</c:v>
                </c:pt>
                <c:pt idx="82822">
                  <c:v>18.468603999999999</c:v>
                </c:pt>
                <c:pt idx="82823">
                  <c:v>18.46472</c:v>
                </c:pt>
                <c:pt idx="82824">
                  <c:v>18.460552</c:v>
                </c:pt>
                <c:pt idx="82825">
                  <c:v>18.465554000000001</c:v>
                </c:pt>
                <c:pt idx="82826">
                  <c:v>18.464158000000001</c:v>
                </c:pt>
                <c:pt idx="82827">
                  <c:v>18.460958000000002</c:v>
                </c:pt>
                <c:pt idx="82828">
                  <c:v>18.466439999999999</c:v>
                </c:pt>
                <c:pt idx="82829">
                  <c:v>18.465485000000001</c:v>
                </c:pt>
                <c:pt idx="82830">
                  <c:v>18.461905999999999</c:v>
                </c:pt>
                <c:pt idx="82831">
                  <c:v>18.462658999999999</c:v>
                </c:pt>
                <c:pt idx="82832">
                  <c:v>18.460366</c:v>
                </c:pt>
                <c:pt idx="82833">
                  <c:v>18.462554000000001</c:v>
                </c:pt>
                <c:pt idx="82834">
                  <c:v>18.465869000000001</c:v>
                </c:pt>
                <c:pt idx="82835">
                  <c:v>18.463428</c:v>
                </c:pt>
                <c:pt idx="82836">
                  <c:v>18.463961999999999</c:v>
                </c:pt>
                <c:pt idx="82837">
                  <c:v>18.466707</c:v>
                </c:pt>
                <c:pt idx="82838">
                  <c:v>18.466801</c:v>
                </c:pt>
                <c:pt idx="82839">
                  <c:v>18.463417</c:v>
                </c:pt>
                <c:pt idx="82840">
                  <c:v>18.460386</c:v>
                </c:pt>
                <c:pt idx="82841">
                  <c:v>18.463518000000001</c:v>
                </c:pt>
                <c:pt idx="82842">
                  <c:v>18.466881999999998</c:v>
                </c:pt>
                <c:pt idx="82843">
                  <c:v>18.466998</c:v>
                </c:pt>
                <c:pt idx="82844">
                  <c:v>18.467859000000001</c:v>
                </c:pt>
                <c:pt idx="82845">
                  <c:v>18.468509000000001</c:v>
                </c:pt>
                <c:pt idx="82846">
                  <c:v>18.466193000000001</c:v>
                </c:pt>
                <c:pt idx="82847">
                  <c:v>18.467914</c:v>
                </c:pt>
                <c:pt idx="82848">
                  <c:v>18.470744</c:v>
                </c:pt>
                <c:pt idx="82849">
                  <c:v>18.471159</c:v>
                </c:pt>
                <c:pt idx="82850">
                  <c:v>18.471267999999998</c:v>
                </c:pt>
                <c:pt idx="82851">
                  <c:v>18.471990000000002</c:v>
                </c:pt>
                <c:pt idx="82852">
                  <c:v>18.469902000000001</c:v>
                </c:pt>
                <c:pt idx="82853">
                  <c:v>18.466076000000001</c:v>
                </c:pt>
                <c:pt idx="82854">
                  <c:v>18.467887999999999</c:v>
                </c:pt>
                <c:pt idx="82855">
                  <c:v>18.470945</c:v>
                </c:pt>
                <c:pt idx="82856">
                  <c:v>18.469411000000001</c:v>
                </c:pt>
                <c:pt idx="82857">
                  <c:v>18.470616</c:v>
                </c:pt>
                <c:pt idx="82858">
                  <c:v>18.473441000000001</c:v>
                </c:pt>
                <c:pt idx="82859">
                  <c:v>18.472062000000001</c:v>
                </c:pt>
                <c:pt idx="82860">
                  <c:v>18.471737000000001</c:v>
                </c:pt>
                <c:pt idx="82861">
                  <c:v>18.473091</c:v>
                </c:pt>
                <c:pt idx="82862">
                  <c:v>18.472117000000001</c:v>
                </c:pt>
                <c:pt idx="82863">
                  <c:v>18.470708999999999</c:v>
                </c:pt>
                <c:pt idx="82864">
                  <c:v>18.472432000000001</c:v>
                </c:pt>
                <c:pt idx="82865">
                  <c:v>18.475656000000001</c:v>
                </c:pt>
                <c:pt idx="82866">
                  <c:v>18.474754999999998</c:v>
                </c:pt>
                <c:pt idx="82867">
                  <c:v>18.471381000000001</c:v>
                </c:pt>
                <c:pt idx="82868">
                  <c:v>18.472217000000001</c:v>
                </c:pt>
                <c:pt idx="82869">
                  <c:v>18.474696999999999</c:v>
                </c:pt>
                <c:pt idx="82870">
                  <c:v>18.474565999999999</c:v>
                </c:pt>
                <c:pt idx="82871">
                  <c:v>18.472401999999999</c:v>
                </c:pt>
                <c:pt idx="82872">
                  <c:v>18.471798</c:v>
                </c:pt>
                <c:pt idx="82873">
                  <c:v>18.47212</c:v>
                </c:pt>
                <c:pt idx="82874">
                  <c:v>18.471245</c:v>
                </c:pt>
                <c:pt idx="82875">
                  <c:v>18.473056</c:v>
                </c:pt>
                <c:pt idx="82876">
                  <c:v>18.477401</c:v>
                </c:pt>
                <c:pt idx="82877">
                  <c:v>18.477005999999999</c:v>
                </c:pt>
                <c:pt idx="82878">
                  <c:v>18.471931000000001</c:v>
                </c:pt>
                <c:pt idx="82879">
                  <c:v>18.470666999999999</c:v>
                </c:pt>
                <c:pt idx="82880">
                  <c:v>18.473807999999998</c:v>
                </c:pt>
                <c:pt idx="82881">
                  <c:v>18.475826000000001</c:v>
                </c:pt>
                <c:pt idx="82882">
                  <c:v>18.474081999999999</c:v>
                </c:pt>
                <c:pt idx="82883">
                  <c:v>18.474966999999999</c:v>
                </c:pt>
                <c:pt idx="82884">
                  <c:v>18.480354999999999</c:v>
                </c:pt>
                <c:pt idx="82885">
                  <c:v>18.481843000000001</c:v>
                </c:pt>
                <c:pt idx="82886">
                  <c:v>18.478173000000002</c:v>
                </c:pt>
                <c:pt idx="82887">
                  <c:v>18.476118</c:v>
                </c:pt>
                <c:pt idx="82888">
                  <c:v>18.477944999999998</c:v>
                </c:pt>
                <c:pt idx="82889">
                  <c:v>18.479364</c:v>
                </c:pt>
                <c:pt idx="82890">
                  <c:v>18.478166999999999</c:v>
                </c:pt>
                <c:pt idx="82891">
                  <c:v>18.478784999999998</c:v>
                </c:pt>
                <c:pt idx="82892">
                  <c:v>18.481287999999999</c:v>
                </c:pt>
                <c:pt idx="82893">
                  <c:v>18.483132999999999</c:v>
                </c:pt>
                <c:pt idx="82894">
                  <c:v>18.483619000000001</c:v>
                </c:pt>
                <c:pt idx="82895">
                  <c:v>18.484542000000001</c:v>
                </c:pt>
                <c:pt idx="82896">
                  <c:v>18.484152000000002</c:v>
                </c:pt>
                <c:pt idx="82897">
                  <c:v>18.480302999999999</c:v>
                </c:pt>
                <c:pt idx="82898">
                  <c:v>18.477741999999999</c:v>
                </c:pt>
                <c:pt idx="82899">
                  <c:v>18.479624000000001</c:v>
                </c:pt>
                <c:pt idx="82900">
                  <c:v>18.480727999999999</c:v>
                </c:pt>
                <c:pt idx="82901">
                  <c:v>18.48019</c:v>
                </c:pt>
                <c:pt idx="82902">
                  <c:v>18.482026000000001</c:v>
                </c:pt>
                <c:pt idx="82903">
                  <c:v>18.483909000000001</c:v>
                </c:pt>
                <c:pt idx="82904">
                  <c:v>18.482692</c:v>
                </c:pt>
                <c:pt idx="82905">
                  <c:v>18.482319</c:v>
                </c:pt>
                <c:pt idx="82906">
                  <c:v>18.483046000000002</c:v>
                </c:pt>
                <c:pt idx="82907">
                  <c:v>18.483370000000001</c:v>
                </c:pt>
                <c:pt idx="82908">
                  <c:v>18.482773000000002</c:v>
                </c:pt>
                <c:pt idx="82909">
                  <c:v>18.481062999999999</c:v>
                </c:pt>
                <c:pt idx="82910">
                  <c:v>18.481363999999999</c:v>
                </c:pt>
                <c:pt idx="82911">
                  <c:v>18.485966000000001</c:v>
                </c:pt>
                <c:pt idx="82912">
                  <c:v>18.489844000000002</c:v>
                </c:pt>
                <c:pt idx="82913">
                  <c:v>18.487677999999999</c:v>
                </c:pt>
                <c:pt idx="82914">
                  <c:v>18.486995</c:v>
                </c:pt>
                <c:pt idx="82915">
                  <c:v>18.487119</c:v>
                </c:pt>
                <c:pt idx="82916">
                  <c:v>18.483830000000001</c:v>
                </c:pt>
                <c:pt idx="82917">
                  <c:v>18.482626</c:v>
                </c:pt>
                <c:pt idx="82918">
                  <c:v>18.483321</c:v>
                </c:pt>
                <c:pt idx="82919">
                  <c:v>18.48237</c:v>
                </c:pt>
                <c:pt idx="82920">
                  <c:v>18.482527000000001</c:v>
                </c:pt>
                <c:pt idx="82921">
                  <c:v>18.484491999999999</c:v>
                </c:pt>
                <c:pt idx="82922">
                  <c:v>18.487635000000001</c:v>
                </c:pt>
                <c:pt idx="82923">
                  <c:v>18.490220999999998</c:v>
                </c:pt>
                <c:pt idx="82924">
                  <c:v>18.488568000000001</c:v>
                </c:pt>
                <c:pt idx="82925">
                  <c:v>18.489706999999999</c:v>
                </c:pt>
                <c:pt idx="82926">
                  <c:v>18.494809</c:v>
                </c:pt>
                <c:pt idx="82927">
                  <c:v>18.496911000000001</c:v>
                </c:pt>
                <c:pt idx="82928">
                  <c:v>18.498311999999999</c:v>
                </c:pt>
                <c:pt idx="82929">
                  <c:v>18.501076000000001</c:v>
                </c:pt>
                <c:pt idx="82930">
                  <c:v>18.500616999999998</c:v>
                </c:pt>
                <c:pt idx="82931">
                  <c:v>18.496852000000001</c:v>
                </c:pt>
                <c:pt idx="82932">
                  <c:v>18.493790000000001</c:v>
                </c:pt>
                <c:pt idx="82933">
                  <c:v>18.493967000000001</c:v>
                </c:pt>
                <c:pt idx="82934">
                  <c:v>18.497001000000001</c:v>
                </c:pt>
                <c:pt idx="82935">
                  <c:v>18.499206000000001</c:v>
                </c:pt>
                <c:pt idx="82936">
                  <c:v>18.499371</c:v>
                </c:pt>
                <c:pt idx="82937">
                  <c:v>18.496659000000001</c:v>
                </c:pt>
                <c:pt idx="82938">
                  <c:v>18.492315000000001</c:v>
                </c:pt>
                <c:pt idx="82939">
                  <c:v>18.492832</c:v>
                </c:pt>
                <c:pt idx="82940">
                  <c:v>18.492816000000001</c:v>
                </c:pt>
                <c:pt idx="82941">
                  <c:v>18.48948</c:v>
                </c:pt>
                <c:pt idx="82942">
                  <c:v>18.495350999999999</c:v>
                </c:pt>
                <c:pt idx="82943">
                  <c:v>18.500678000000001</c:v>
                </c:pt>
                <c:pt idx="82944">
                  <c:v>18.495062000000001</c:v>
                </c:pt>
                <c:pt idx="82945">
                  <c:v>18.494357999999998</c:v>
                </c:pt>
                <c:pt idx="82946">
                  <c:v>18.496738000000001</c:v>
                </c:pt>
                <c:pt idx="82947">
                  <c:v>18.492521</c:v>
                </c:pt>
                <c:pt idx="82948">
                  <c:v>18.492355</c:v>
                </c:pt>
                <c:pt idx="82949">
                  <c:v>18.497945999999999</c:v>
                </c:pt>
                <c:pt idx="82950">
                  <c:v>18.497264000000001</c:v>
                </c:pt>
                <c:pt idx="82951">
                  <c:v>18.495228999999998</c:v>
                </c:pt>
                <c:pt idx="82952">
                  <c:v>18.497496999999999</c:v>
                </c:pt>
                <c:pt idx="82953">
                  <c:v>18.495509999999999</c:v>
                </c:pt>
                <c:pt idx="82954">
                  <c:v>18.490037999999998</c:v>
                </c:pt>
                <c:pt idx="82955">
                  <c:v>18.489781000000001</c:v>
                </c:pt>
                <c:pt idx="82956">
                  <c:v>18.495374999999999</c:v>
                </c:pt>
                <c:pt idx="82957">
                  <c:v>18.497215000000001</c:v>
                </c:pt>
                <c:pt idx="82958">
                  <c:v>18.495289</c:v>
                </c:pt>
                <c:pt idx="82959">
                  <c:v>18.494437999999999</c:v>
                </c:pt>
                <c:pt idx="82960">
                  <c:v>18.492415000000001</c:v>
                </c:pt>
                <c:pt idx="82961">
                  <c:v>18.489986999999999</c:v>
                </c:pt>
                <c:pt idx="82962">
                  <c:v>18.494315</c:v>
                </c:pt>
                <c:pt idx="82963">
                  <c:v>18.49869</c:v>
                </c:pt>
                <c:pt idx="82964">
                  <c:v>18.495560000000001</c:v>
                </c:pt>
                <c:pt idx="82965">
                  <c:v>18.495581000000001</c:v>
                </c:pt>
                <c:pt idx="82966">
                  <c:v>18.502088000000001</c:v>
                </c:pt>
                <c:pt idx="82967">
                  <c:v>18.499846000000002</c:v>
                </c:pt>
                <c:pt idx="82968">
                  <c:v>18.490957000000002</c:v>
                </c:pt>
                <c:pt idx="82969">
                  <c:v>18.492204999999998</c:v>
                </c:pt>
                <c:pt idx="82970">
                  <c:v>18.498092</c:v>
                </c:pt>
                <c:pt idx="82971">
                  <c:v>18.496089000000001</c:v>
                </c:pt>
                <c:pt idx="82972">
                  <c:v>18.491848000000001</c:v>
                </c:pt>
                <c:pt idx="82973">
                  <c:v>18.493932999999998</c:v>
                </c:pt>
                <c:pt idx="82974">
                  <c:v>18.496675</c:v>
                </c:pt>
                <c:pt idx="82975">
                  <c:v>18.498201999999999</c:v>
                </c:pt>
                <c:pt idx="82976">
                  <c:v>18.497843</c:v>
                </c:pt>
                <c:pt idx="82977">
                  <c:v>18.491745999999999</c:v>
                </c:pt>
                <c:pt idx="82978">
                  <c:v>18.492882999999999</c:v>
                </c:pt>
                <c:pt idx="82979">
                  <c:v>18.501670000000001</c:v>
                </c:pt>
                <c:pt idx="82980">
                  <c:v>18.504322999999999</c:v>
                </c:pt>
                <c:pt idx="82981">
                  <c:v>18.504968999999999</c:v>
                </c:pt>
                <c:pt idx="82982">
                  <c:v>18.50582</c:v>
                </c:pt>
                <c:pt idx="82983">
                  <c:v>18.505244999999999</c:v>
                </c:pt>
                <c:pt idx="82984">
                  <c:v>18.503413999999999</c:v>
                </c:pt>
                <c:pt idx="82985">
                  <c:v>18.502507000000001</c:v>
                </c:pt>
                <c:pt idx="82986">
                  <c:v>18.503401</c:v>
                </c:pt>
                <c:pt idx="82987">
                  <c:v>18.502970000000001</c:v>
                </c:pt>
                <c:pt idx="82988">
                  <c:v>18.502548000000001</c:v>
                </c:pt>
                <c:pt idx="82989">
                  <c:v>18.505037999999999</c:v>
                </c:pt>
                <c:pt idx="82990">
                  <c:v>18.509837000000001</c:v>
                </c:pt>
                <c:pt idx="82991">
                  <c:v>18.510117999999999</c:v>
                </c:pt>
                <c:pt idx="82992">
                  <c:v>18.508143</c:v>
                </c:pt>
                <c:pt idx="82993">
                  <c:v>18.511671</c:v>
                </c:pt>
                <c:pt idx="82994">
                  <c:v>18.514424999999999</c:v>
                </c:pt>
                <c:pt idx="82995">
                  <c:v>18.513921</c:v>
                </c:pt>
                <c:pt idx="82996">
                  <c:v>18.512781</c:v>
                </c:pt>
                <c:pt idx="82997">
                  <c:v>18.511752000000001</c:v>
                </c:pt>
                <c:pt idx="82998">
                  <c:v>18.510853000000001</c:v>
                </c:pt>
                <c:pt idx="82999">
                  <c:v>18.508734</c:v>
                </c:pt>
                <c:pt idx="83000">
                  <c:v>18.50872</c:v>
                </c:pt>
                <c:pt idx="83001">
                  <c:v>18.511427000000001</c:v>
                </c:pt>
                <c:pt idx="83002">
                  <c:v>18.511399999999998</c:v>
                </c:pt>
                <c:pt idx="83003">
                  <c:v>18.508279000000002</c:v>
                </c:pt>
                <c:pt idx="83004">
                  <c:v>18.508617999999998</c:v>
                </c:pt>
                <c:pt idx="83005">
                  <c:v>18.509454999999999</c:v>
                </c:pt>
                <c:pt idx="83006">
                  <c:v>18.508171000000001</c:v>
                </c:pt>
                <c:pt idx="83007">
                  <c:v>18.509111999999998</c:v>
                </c:pt>
                <c:pt idx="83008">
                  <c:v>18.507166999999999</c:v>
                </c:pt>
                <c:pt idx="83009">
                  <c:v>18.503889999999998</c:v>
                </c:pt>
                <c:pt idx="83010">
                  <c:v>18.507176000000001</c:v>
                </c:pt>
                <c:pt idx="83011">
                  <c:v>18.510272000000001</c:v>
                </c:pt>
                <c:pt idx="83012">
                  <c:v>18.509511</c:v>
                </c:pt>
                <c:pt idx="83013">
                  <c:v>18.510656999999998</c:v>
                </c:pt>
                <c:pt idx="83014">
                  <c:v>18.512149999999998</c:v>
                </c:pt>
                <c:pt idx="83015">
                  <c:v>18.509519000000001</c:v>
                </c:pt>
                <c:pt idx="83016">
                  <c:v>18.508596000000001</c:v>
                </c:pt>
                <c:pt idx="83017">
                  <c:v>18.510442000000001</c:v>
                </c:pt>
                <c:pt idx="83018">
                  <c:v>18.511970999999999</c:v>
                </c:pt>
                <c:pt idx="83019">
                  <c:v>18.513172999999998</c:v>
                </c:pt>
                <c:pt idx="83020">
                  <c:v>18.515505999999998</c:v>
                </c:pt>
                <c:pt idx="83021">
                  <c:v>18.516933999999999</c:v>
                </c:pt>
                <c:pt idx="83022">
                  <c:v>18.514738000000001</c:v>
                </c:pt>
                <c:pt idx="83023">
                  <c:v>18.509751000000001</c:v>
                </c:pt>
                <c:pt idx="83024">
                  <c:v>18.508496999999998</c:v>
                </c:pt>
                <c:pt idx="83025">
                  <c:v>18.509466</c:v>
                </c:pt>
                <c:pt idx="83026">
                  <c:v>18.511485</c:v>
                </c:pt>
                <c:pt idx="83027">
                  <c:v>18.514721999999999</c:v>
                </c:pt>
                <c:pt idx="83028">
                  <c:v>18.513234000000001</c:v>
                </c:pt>
                <c:pt idx="83029">
                  <c:v>18.509611</c:v>
                </c:pt>
                <c:pt idx="83030">
                  <c:v>18.511679000000001</c:v>
                </c:pt>
                <c:pt idx="83031">
                  <c:v>18.517517000000002</c:v>
                </c:pt>
                <c:pt idx="83032">
                  <c:v>18.515191999999999</c:v>
                </c:pt>
                <c:pt idx="83033">
                  <c:v>18.512162</c:v>
                </c:pt>
                <c:pt idx="83034">
                  <c:v>18.517692</c:v>
                </c:pt>
                <c:pt idx="83035">
                  <c:v>18.520177</c:v>
                </c:pt>
                <c:pt idx="83036">
                  <c:v>18.517001</c:v>
                </c:pt>
                <c:pt idx="83037">
                  <c:v>18.512772999999999</c:v>
                </c:pt>
                <c:pt idx="83038">
                  <c:v>18.511842999999999</c:v>
                </c:pt>
                <c:pt idx="83039">
                  <c:v>18.512277999999998</c:v>
                </c:pt>
                <c:pt idx="83040">
                  <c:v>18.513355000000001</c:v>
                </c:pt>
                <c:pt idx="83041">
                  <c:v>18.516304999999999</c:v>
                </c:pt>
                <c:pt idx="83042">
                  <c:v>18.520780999999999</c:v>
                </c:pt>
                <c:pt idx="83043">
                  <c:v>18.521958999999999</c:v>
                </c:pt>
                <c:pt idx="83044">
                  <c:v>18.518857000000001</c:v>
                </c:pt>
                <c:pt idx="83045">
                  <c:v>18.518272</c:v>
                </c:pt>
                <c:pt idx="83046">
                  <c:v>18.519003000000001</c:v>
                </c:pt>
                <c:pt idx="83047">
                  <c:v>18.519911</c:v>
                </c:pt>
                <c:pt idx="83048">
                  <c:v>18.521764000000001</c:v>
                </c:pt>
                <c:pt idx="83049">
                  <c:v>18.520837</c:v>
                </c:pt>
                <c:pt idx="83050">
                  <c:v>18.518419000000002</c:v>
                </c:pt>
                <c:pt idx="83051">
                  <c:v>18.518742</c:v>
                </c:pt>
                <c:pt idx="83052">
                  <c:v>18.521629999999998</c:v>
                </c:pt>
                <c:pt idx="83053">
                  <c:v>18.523817999999999</c:v>
                </c:pt>
                <c:pt idx="83054">
                  <c:v>18.522952</c:v>
                </c:pt>
                <c:pt idx="83055">
                  <c:v>18.522694000000001</c:v>
                </c:pt>
                <c:pt idx="83056">
                  <c:v>18.523667</c:v>
                </c:pt>
                <c:pt idx="83057">
                  <c:v>18.524415000000001</c:v>
                </c:pt>
                <c:pt idx="83058">
                  <c:v>18.52749</c:v>
                </c:pt>
                <c:pt idx="83059">
                  <c:v>18.528168999999998</c:v>
                </c:pt>
                <c:pt idx="83060">
                  <c:v>18.527322999999999</c:v>
                </c:pt>
                <c:pt idx="83061">
                  <c:v>18.526962000000001</c:v>
                </c:pt>
                <c:pt idx="83062">
                  <c:v>18.525711999999999</c:v>
                </c:pt>
                <c:pt idx="83063">
                  <c:v>18.525949000000001</c:v>
                </c:pt>
                <c:pt idx="83064">
                  <c:v>18.527723000000002</c:v>
                </c:pt>
                <c:pt idx="83065">
                  <c:v>18.527034</c:v>
                </c:pt>
                <c:pt idx="83066">
                  <c:v>18.526405</c:v>
                </c:pt>
                <c:pt idx="83067">
                  <c:v>18.526108000000001</c:v>
                </c:pt>
                <c:pt idx="83068">
                  <c:v>18.527415000000001</c:v>
                </c:pt>
                <c:pt idx="83069">
                  <c:v>18.528271</c:v>
                </c:pt>
                <c:pt idx="83070">
                  <c:v>18.526968</c:v>
                </c:pt>
                <c:pt idx="83071">
                  <c:v>18.52769</c:v>
                </c:pt>
                <c:pt idx="83072">
                  <c:v>18.528689</c:v>
                </c:pt>
                <c:pt idx="83073">
                  <c:v>18.528326</c:v>
                </c:pt>
                <c:pt idx="83074">
                  <c:v>18.533069000000001</c:v>
                </c:pt>
                <c:pt idx="83075">
                  <c:v>18.536048999999998</c:v>
                </c:pt>
                <c:pt idx="83076">
                  <c:v>18.532274000000001</c:v>
                </c:pt>
                <c:pt idx="83077">
                  <c:v>18.532547000000001</c:v>
                </c:pt>
                <c:pt idx="83078">
                  <c:v>18.535913999999998</c:v>
                </c:pt>
                <c:pt idx="83079">
                  <c:v>18.531666000000001</c:v>
                </c:pt>
                <c:pt idx="83080">
                  <c:v>18.530895000000001</c:v>
                </c:pt>
                <c:pt idx="83081">
                  <c:v>18.533749</c:v>
                </c:pt>
                <c:pt idx="83082">
                  <c:v>18.530265</c:v>
                </c:pt>
                <c:pt idx="83083">
                  <c:v>18.532086</c:v>
                </c:pt>
                <c:pt idx="83084">
                  <c:v>18.536584999999999</c:v>
                </c:pt>
                <c:pt idx="83085">
                  <c:v>18.532976999999999</c:v>
                </c:pt>
                <c:pt idx="83086">
                  <c:v>18.532349</c:v>
                </c:pt>
                <c:pt idx="83087">
                  <c:v>18.534942999999998</c:v>
                </c:pt>
                <c:pt idx="83088">
                  <c:v>18.531960999999999</c:v>
                </c:pt>
                <c:pt idx="83089">
                  <c:v>18.530788000000001</c:v>
                </c:pt>
                <c:pt idx="83090">
                  <c:v>18.532540999999998</c:v>
                </c:pt>
                <c:pt idx="83091">
                  <c:v>18.529461000000001</c:v>
                </c:pt>
                <c:pt idx="83092">
                  <c:v>18.527206</c:v>
                </c:pt>
                <c:pt idx="83093">
                  <c:v>18.527315000000002</c:v>
                </c:pt>
                <c:pt idx="83094">
                  <c:v>18.527365</c:v>
                </c:pt>
                <c:pt idx="83095">
                  <c:v>18.531279000000001</c:v>
                </c:pt>
                <c:pt idx="83096">
                  <c:v>18.534749999999999</c:v>
                </c:pt>
                <c:pt idx="83097">
                  <c:v>18.530688000000001</c:v>
                </c:pt>
                <c:pt idx="83098">
                  <c:v>18.529593999999999</c:v>
                </c:pt>
                <c:pt idx="83099">
                  <c:v>18.533487000000001</c:v>
                </c:pt>
                <c:pt idx="83100">
                  <c:v>18.534497000000002</c:v>
                </c:pt>
                <c:pt idx="83101">
                  <c:v>18.533597</c:v>
                </c:pt>
                <c:pt idx="83102">
                  <c:v>18.532450999999998</c:v>
                </c:pt>
                <c:pt idx="83103">
                  <c:v>18.533871000000001</c:v>
                </c:pt>
                <c:pt idx="83104">
                  <c:v>18.536697</c:v>
                </c:pt>
                <c:pt idx="83105">
                  <c:v>18.534261000000001</c:v>
                </c:pt>
                <c:pt idx="83106">
                  <c:v>18.530431</c:v>
                </c:pt>
                <c:pt idx="83107">
                  <c:v>18.529762000000002</c:v>
                </c:pt>
                <c:pt idx="83108">
                  <c:v>18.532176</c:v>
                </c:pt>
                <c:pt idx="83109">
                  <c:v>18.535247999999999</c:v>
                </c:pt>
                <c:pt idx="83110">
                  <c:v>18.534631000000001</c:v>
                </c:pt>
                <c:pt idx="83111">
                  <c:v>18.533791999999998</c:v>
                </c:pt>
                <c:pt idx="83112">
                  <c:v>18.539026</c:v>
                </c:pt>
                <c:pt idx="83113">
                  <c:v>18.543537000000001</c:v>
                </c:pt>
                <c:pt idx="83114">
                  <c:v>18.542743000000002</c:v>
                </c:pt>
                <c:pt idx="83115">
                  <c:v>18.540991999999999</c:v>
                </c:pt>
                <c:pt idx="83116">
                  <c:v>18.541971</c:v>
                </c:pt>
                <c:pt idx="83117">
                  <c:v>18.545309</c:v>
                </c:pt>
                <c:pt idx="83118">
                  <c:v>18.543662999999999</c:v>
                </c:pt>
                <c:pt idx="83119">
                  <c:v>18.540206999999999</c:v>
                </c:pt>
                <c:pt idx="83120">
                  <c:v>18.543295000000001</c:v>
                </c:pt>
                <c:pt idx="83121">
                  <c:v>18.543735999999999</c:v>
                </c:pt>
                <c:pt idx="83122">
                  <c:v>18.539918</c:v>
                </c:pt>
                <c:pt idx="83123">
                  <c:v>18.540675</c:v>
                </c:pt>
                <c:pt idx="83124">
                  <c:v>18.541145</c:v>
                </c:pt>
                <c:pt idx="83125">
                  <c:v>18.539048999999999</c:v>
                </c:pt>
                <c:pt idx="83126">
                  <c:v>18.537382000000001</c:v>
                </c:pt>
                <c:pt idx="83127">
                  <c:v>18.538685000000001</c:v>
                </c:pt>
                <c:pt idx="83128">
                  <c:v>18.542111999999999</c:v>
                </c:pt>
                <c:pt idx="83129">
                  <c:v>18.541011999999998</c:v>
                </c:pt>
                <c:pt idx="83130">
                  <c:v>18.542249999999999</c:v>
                </c:pt>
                <c:pt idx="83131">
                  <c:v>18.544008000000002</c:v>
                </c:pt>
                <c:pt idx="83132">
                  <c:v>18.542749000000001</c:v>
                </c:pt>
                <c:pt idx="83133">
                  <c:v>18.543683000000001</c:v>
                </c:pt>
                <c:pt idx="83134">
                  <c:v>18.541582999999999</c:v>
                </c:pt>
                <c:pt idx="83135">
                  <c:v>18.539653000000001</c:v>
                </c:pt>
                <c:pt idx="83136">
                  <c:v>18.543234999999999</c:v>
                </c:pt>
                <c:pt idx="83137">
                  <c:v>18.541646</c:v>
                </c:pt>
                <c:pt idx="83138">
                  <c:v>18.535046999999999</c:v>
                </c:pt>
                <c:pt idx="83139">
                  <c:v>18.537492</c:v>
                </c:pt>
                <c:pt idx="83140">
                  <c:v>18.546461999999998</c:v>
                </c:pt>
                <c:pt idx="83141">
                  <c:v>18.546410000000002</c:v>
                </c:pt>
                <c:pt idx="83142">
                  <c:v>18.541658000000002</c:v>
                </c:pt>
                <c:pt idx="83143">
                  <c:v>18.539401000000002</c:v>
                </c:pt>
                <c:pt idx="83144">
                  <c:v>18.541377000000001</c:v>
                </c:pt>
                <c:pt idx="83145">
                  <c:v>18.543402</c:v>
                </c:pt>
                <c:pt idx="83146">
                  <c:v>18.544543000000001</c:v>
                </c:pt>
                <c:pt idx="83147">
                  <c:v>18.547751000000002</c:v>
                </c:pt>
                <c:pt idx="83148">
                  <c:v>18.548424000000001</c:v>
                </c:pt>
                <c:pt idx="83149">
                  <c:v>18.543582000000001</c:v>
                </c:pt>
                <c:pt idx="83150">
                  <c:v>18.546130999999999</c:v>
                </c:pt>
                <c:pt idx="83151">
                  <c:v>18.554279000000001</c:v>
                </c:pt>
                <c:pt idx="83152">
                  <c:v>18.550587</c:v>
                </c:pt>
                <c:pt idx="83153">
                  <c:v>18.544262</c:v>
                </c:pt>
                <c:pt idx="83154">
                  <c:v>18.547725</c:v>
                </c:pt>
                <c:pt idx="83155">
                  <c:v>18.551655</c:v>
                </c:pt>
                <c:pt idx="83156">
                  <c:v>18.552513999999999</c:v>
                </c:pt>
                <c:pt idx="83157">
                  <c:v>18.552019999999999</c:v>
                </c:pt>
                <c:pt idx="83158">
                  <c:v>18.548565</c:v>
                </c:pt>
                <c:pt idx="83159">
                  <c:v>18.545031000000002</c:v>
                </c:pt>
                <c:pt idx="83160">
                  <c:v>18.547338</c:v>
                </c:pt>
                <c:pt idx="83161">
                  <c:v>18.552876999999999</c:v>
                </c:pt>
                <c:pt idx="83162">
                  <c:v>18.554137000000001</c:v>
                </c:pt>
                <c:pt idx="83163">
                  <c:v>18.553367000000001</c:v>
                </c:pt>
                <c:pt idx="83164">
                  <c:v>18.553895000000001</c:v>
                </c:pt>
                <c:pt idx="83165">
                  <c:v>18.551091</c:v>
                </c:pt>
                <c:pt idx="83166">
                  <c:v>18.550509999999999</c:v>
                </c:pt>
                <c:pt idx="83167">
                  <c:v>18.555482999999999</c:v>
                </c:pt>
                <c:pt idx="83168">
                  <c:v>18.554485</c:v>
                </c:pt>
                <c:pt idx="83169">
                  <c:v>18.55096</c:v>
                </c:pt>
                <c:pt idx="83170">
                  <c:v>18.552235</c:v>
                </c:pt>
                <c:pt idx="83171">
                  <c:v>18.552202999999999</c:v>
                </c:pt>
                <c:pt idx="83172">
                  <c:v>18.551912000000002</c:v>
                </c:pt>
                <c:pt idx="83173">
                  <c:v>18.554428999999999</c:v>
                </c:pt>
                <c:pt idx="83174">
                  <c:v>18.553954999999998</c:v>
                </c:pt>
                <c:pt idx="83175">
                  <c:v>18.548687000000001</c:v>
                </c:pt>
                <c:pt idx="83176">
                  <c:v>18.548556000000001</c:v>
                </c:pt>
                <c:pt idx="83177">
                  <c:v>18.551672</c:v>
                </c:pt>
                <c:pt idx="83178">
                  <c:v>18.549641999999999</c:v>
                </c:pt>
                <c:pt idx="83179">
                  <c:v>18.548945</c:v>
                </c:pt>
                <c:pt idx="83180">
                  <c:v>18.552416000000001</c:v>
                </c:pt>
                <c:pt idx="83181">
                  <c:v>18.552669000000002</c:v>
                </c:pt>
                <c:pt idx="83182">
                  <c:v>18.552686999999999</c:v>
                </c:pt>
                <c:pt idx="83183">
                  <c:v>18.554051000000001</c:v>
                </c:pt>
                <c:pt idx="83184">
                  <c:v>18.550360999999999</c:v>
                </c:pt>
                <c:pt idx="83185">
                  <c:v>18.545666000000001</c:v>
                </c:pt>
                <c:pt idx="83186">
                  <c:v>18.547984</c:v>
                </c:pt>
                <c:pt idx="83187">
                  <c:v>18.552820000000001</c:v>
                </c:pt>
                <c:pt idx="83188">
                  <c:v>18.552658000000001</c:v>
                </c:pt>
                <c:pt idx="83189">
                  <c:v>18.551448000000001</c:v>
                </c:pt>
                <c:pt idx="83190">
                  <c:v>18.55189</c:v>
                </c:pt>
                <c:pt idx="83191">
                  <c:v>18.554945</c:v>
                </c:pt>
                <c:pt idx="83192">
                  <c:v>18.557793</c:v>
                </c:pt>
                <c:pt idx="83193">
                  <c:v>18.553882999999999</c:v>
                </c:pt>
                <c:pt idx="83194">
                  <c:v>18.551894999999998</c:v>
                </c:pt>
                <c:pt idx="83195">
                  <c:v>18.555334999999999</c:v>
                </c:pt>
                <c:pt idx="83196">
                  <c:v>18.556087999999999</c:v>
                </c:pt>
                <c:pt idx="83197">
                  <c:v>18.556826999999998</c:v>
                </c:pt>
                <c:pt idx="83198">
                  <c:v>18.560179000000002</c:v>
                </c:pt>
                <c:pt idx="83199">
                  <c:v>18.559322000000002</c:v>
                </c:pt>
                <c:pt idx="83200">
                  <c:v>18.556058</c:v>
                </c:pt>
                <c:pt idx="83201">
                  <c:v>18.556795000000001</c:v>
                </c:pt>
                <c:pt idx="83202">
                  <c:v>18.559373999999998</c:v>
                </c:pt>
                <c:pt idx="83203">
                  <c:v>18.560579000000001</c:v>
                </c:pt>
                <c:pt idx="83204">
                  <c:v>18.561508</c:v>
                </c:pt>
                <c:pt idx="83205">
                  <c:v>18.558195000000001</c:v>
                </c:pt>
                <c:pt idx="83206">
                  <c:v>18.554365000000001</c:v>
                </c:pt>
                <c:pt idx="83207">
                  <c:v>18.556135000000001</c:v>
                </c:pt>
                <c:pt idx="83208">
                  <c:v>18.556198999999999</c:v>
                </c:pt>
                <c:pt idx="83209">
                  <c:v>18.554220000000001</c:v>
                </c:pt>
                <c:pt idx="83210">
                  <c:v>18.556144</c:v>
                </c:pt>
                <c:pt idx="83211">
                  <c:v>18.557711999999999</c:v>
                </c:pt>
                <c:pt idx="83212">
                  <c:v>18.555736</c:v>
                </c:pt>
                <c:pt idx="83213">
                  <c:v>18.555492999999998</c:v>
                </c:pt>
                <c:pt idx="83214">
                  <c:v>18.559854999999999</c:v>
                </c:pt>
                <c:pt idx="83215">
                  <c:v>18.559127</c:v>
                </c:pt>
                <c:pt idx="83216">
                  <c:v>18.554458</c:v>
                </c:pt>
                <c:pt idx="83217">
                  <c:v>18.557078000000001</c:v>
                </c:pt>
                <c:pt idx="83218">
                  <c:v>18.557836000000002</c:v>
                </c:pt>
                <c:pt idx="83219">
                  <c:v>18.551780999999998</c:v>
                </c:pt>
                <c:pt idx="83220">
                  <c:v>18.554656999999999</c:v>
                </c:pt>
                <c:pt idx="83221">
                  <c:v>18.561357000000001</c:v>
                </c:pt>
                <c:pt idx="83222">
                  <c:v>18.557016999999998</c:v>
                </c:pt>
                <c:pt idx="83223">
                  <c:v>18.553156000000001</c:v>
                </c:pt>
                <c:pt idx="83224">
                  <c:v>18.559773</c:v>
                </c:pt>
                <c:pt idx="83225">
                  <c:v>18.561312000000001</c:v>
                </c:pt>
                <c:pt idx="83226">
                  <c:v>18.554746000000002</c:v>
                </c:pt>
                <c:pt idx="83227">
                  <c:v>18.558648999999999</c:v>
                </c:pt>
                <c:pt idx="83228">
                  <c:v>18.565899000000002</c:v>
                </c:pt>
                <c:pt idx="83229">
                  <c:v>18.560227000000001</c:v>
                </c:pt>
                <c:pt idx="83230">
                  <c:v>18.554093999999999</c:v>
                </c:pt>
                <c:pt idx="83231">
                  <c:v>18.557169999999999</c:v>
                </c:pt>
                <c:pt idx="83232">
                  <c:v>18.561406999999999</c:v>
                </c:pt>
                <c:pt idx="83233">
                  <c:v>18.563838000000001</c:v>
                </c:pt>
                <c:pt idx="83234">
                  <c:v>18.565172</c:v>
                </c:pt>
                <c:pt idx="83235">
                  <c:v>18.563984000000001</c:v>
                </c:pt>
                <c:pt idx="83236">
                  <c:v>18.563769000000001</c:v>
                </c:pt>
                <c:pt idx="83237">
                  <c:v>18.565335000000001</c:v>
                </c:pt>
                <c:pt idx="83238">
                  <c:v>18.566662999999998</c:v>
                </c:pt>
                <c:pt idx="83239">
                  <c:v>18.566814999999998</c:v>
                </c:pt>
                <c:pt idx="83240">
                  <c:v>18.567443000000001</c:v>
                </c:pt>
                <c:pt idx="83241">
                  <c:v>18.565912000000001</c:v>
                </c:pt>
                <c:pt idx="83242">
                  <c:v>18.567744000000001</c:v>
                </c:pt>
                <c:pt idx="83243">
                  <c:v>18.571680000000001</c:v>
                </c:pt>
                <c:pt idx="83244">
                  <c:v>18.572566999999999</c:v>
                </c:pt>
                <c:pt idx="83245">
                  <c:v>18.573530999999999</c:v>
                </c:pt>
                <c:pt idx="83246">
                  <c:v>18.576219999999999</c:v>
                </c:pt>
                <c:pt idx="83247">
                  <c:v>18.576753</c:v>
                </c:pt>
                <c:pt idx="83248">
                  <c:v>18.574746999999999</c:v>
                </c:pt>
                <c:pt idx="83249">
                  <c:v>18.573126999999999</c:v>
                </c:pt>
                <c:pt idx="83250">
                  <c:v>18.571612999999999</c:v>
                </c:pt>
                <c:pt idx="83251">
                  <c:v>18.569686000000001</c:v>
                </c:pt>
                <c:pt idx="83252">
                  <c:v>18.569672000000001</c:v>
                </c:pt>
                <c:pt idx="83253">
                  <c:v>18.572068999999999</c:v>
                </c:pt>
                <c:pt idx="83254">
                  <c:v>18.570838999999999</c:v>
                </c:pt>
                <c:pt idx="83255">
                  <c:v>18.566004</c:v>
                </c:pt>
                <c:pt idx="83256">
                  <c:v>18.567916</c:v>
                </c:pt>
                <c:pt idx="83257">
                  <c:v>18.570962999999999</c:v>
                </c:pt>
                <c:pt idx="83258">
                  <c:v>18.569177</c:v>
                </c:pt>
                <c:pt idx="83259">
                  <c:v>18.572094</c:v>
                </c:pt>
                <c:pt idx="83260">
                  <c:v>18.575679999999998</c:v>
                </c:pt>
                <c:pt idx="83261">
                  <c:v>18.571169000000001</c:v>
                </c:pt>
                <c:pt idx="83262">
                  <c:v>18.567011999999998</c:v>
                </c:pt>
                <c:pt idx="83263">
                  <c:v>18.568961000000002</c:v>
                </c:pt>
                <c:pt idx="83264">
                  <c:v>18.572868</c:v>
                </c:pt>
                <c:pt idx="83265">
                  <c:v>18.57235</c:v>
                </c:pt>
                <c:pt idx="83266">
                  <c:v>18.567064999999999</c:v>
                </c:pt>
                <c:pt idx="83267">
                  <c:v>18.565453000000002</c:v>
                </c:pt>
                <c:pt idx="83268">
                  <c:v>18.569296000000001</c:v>
                </c:pt>
                <c:pt idx="83269">
                  <c:v>18.570181000000002</c:v>
                </c:pt>
                <c:pt idx="83270">
                  <c:v>18.570467000000001</c:v>
                </c:pt>
                <c:pt idx="83271">
                  <c:v>18.572118</c:v>
                </c:pt>
                <c:pt idx="83272">
                  <c:v>18.571033</c:v>
                </c:pt>
                <c:pt idx="83273">
                  <c:v>18.569472999999999</c:v>
                </c:pt>
                <c:pt idx="83274">
                  <c:v>18.57086</c:v>
                </c:pt>
                <c:pt idx="83275">
                  <c:v>18.571403</c:v>
                </c:pt>
                <c:pt idx="83276">
                  <c:v>18.571805999999999</c:v>
                </c:pt>
                <c:pt idx="83277">
                  <c:v>18.572718999999999</c:v>
                </c:pt>
                <c:pt idx="83278">
                  <c:v>18.570036000000002</c:v>
                </c:pt>
                <c:pt idx="83279">
                  <c:v>18.567475000000002</c:v>
                </c:pt>
                <c:pt idx="83280">
                  <c:v>18.573371999999999</c:v>
                </c:pt>
                <c:pt idx="83281">
                  <c:v>18.576908</c:v>
                </c:pt>
                <c:pt idx="83282">
                  <c:v>18.575237999999999</c:v>
                </c:pt>
                <c:pt idx="83283">
                  <c:v>18.578018</c:v>
                </c:pt>
                <c:pt idx="83284">
                  <c:v>18.579979000000002</c:v>
                </c:pt>
                <c:pt idx="83285">
                  <c:v>18.578952000000001</c:v>
                </c:pt>
                <c:pt idx="83286">
                  <c:v>18.581931999999998</c:v>
                </c:pt>
                <c:pt idx="83287">
                  <c:v>18.584263</c:v>
                </c:pt>
                <c:pt idx="83288">
                  <c:v>18.584192000000002</c:v>
                </c:pt>
                <c:pt idx="83289">
                  <c:v>18.586707000000001</c:v>
                </c:pt>
                <c:pt idx="83290">
                  <c:v>18.586227999999998</c:v>
                </c:pt>
                <c:pt idx="83291">
                  <c:v>18.581520999999999</c:v>
                </c:pt>
                <c:pt idx="83292">
                  <c:v>18.581779000000001</c:v>
                </c:pt>
                <c:pt idx="83293">
                  <c:v>18.585533999999999</c:v>
                </c:pt>
                <c:pt idx="83294">
                  <c:v>18.586848</c:v>
                </c:pt>
                <c:pt idx="83295">
                  <c:v>18.588232999999999</c:v>
                </c:pt>
                <c:pt idx="83296">
                  <c:v>18.588108999999999</c:v>
                </c:pt>
                <c:pt idx="83297">
                  <c:v>18.584105000000001</c:v>
                </c:pt>
                <c:pt idx="83298">
                  <c:v>18.584038</c:v>
                </c:pt>
                <c:pt idx="83299">
                  <c:v>18.586555000000001</c:v>
                </c:pt>
                <c:pt idx="83300">
                  <c:v>18.585248</c:v>
                </c:pt>
                <c:pt idx="83301">
                  <c:v>18.584119000000001</c:v>
                </c:pt>
                <c:pt idx="83302">
                  <c:v>18.587501</c:v>
                </c:pt>
                <c:pt idx="83303">
                  <c:v>18.587213999999999</c:v>
                </c:pt>
                <c:pt idx="83304">
                  <c:v>18.582218999999998</c:v>
                </c:pt>
                <c:pt idx="83305">
                  <c:v>18.584239</c:v>
                </c:pt>
                <c:pt idx="83306">
                  <c:v>18.589898999999999</c:v>
                </c:pt>
                <c:pt idx="83307">
                  <c:v>18.585106</c:v>
                </c:pt>
                <c:pt idx="83308">
                  <c:v>18.579775000000001</c:v>
                </c:pt>
                <c:pt idx="83309">
                  <c:v>18.581928000000001</c:v>
                </c:pt>
                <c:pt idx="83310">
                  <c:v>18.584689000000001</c:v>
                </c:pt>
                <c:pt idx="83311">
                  <c:v>18.582083999999998</c:v>
                </c:pt>
                <c:pt idx="83312">
                  <c:v>18.579536000000001</c:v>
                </c:pt>
                <c:pt idx="83313">
                  <c:v>18.584088000000001</c:v>
                </c:pt>
                <c:pt idx="83314">
                  <c:v>18.587101000000001</c:v>
                </c:pt>
                <c:pt idx="83315">
                  <c:v>18.582000000000001</c:v>
                </c:pt>
                <c:pt idx="83316">
                  <c:v>18.579901</c:v>
                </c:pt>
                <c:pt idx="83317">
                  <c:v>18.584627999999999</c:v>
                </c:pt>
                <c:pt idx="83318">
                  <c:v>18.585799000000002</c:v>
                </c:pt>
                <c:pt idx="83319">
                  <c:v>18.582567999999998</c:v>
                </c:pt>
                <c:pt idx="83320">
                  <c:v>18.582246999999999</c:v>
                </c:pt>
                <c:pt idx="83321">
                  <c:v>18.582896999999999</c:v>
                </c:pt>
                <c:pt idx="83322">
                  <c:v>18.582854999999999</c:v>
                </c:pt>
                <c:pt idx="83323">
                  <c:v>18.583846000000001</c:v>
                </c:pt>
                <c:pt idx="83324">
                  <c:v>18.586237000000001</c:v>
                </c:pt>
                <c:pt idx="83325">
                  <c:v>18.587713999999998</c:v>
                </c:pt>
                <c:pt idx="83326">
                  <c:v>18.58764</c:v>
                </c:pt>
                <c:pt idx="83327">
                  <c:v>18.585460999999999</c:v>
                </c:pt>
                <c:pt idx="83328">
                  <c:v>18.585834999999999</c:v>
                </c:pt>
                <c:pt idx="83329">
                  <c:v>18.591182</c:v>
                </c:pt>
                <c:pt idx="83330">
                  <c:v>18.594598000000001</c:v>
                </c:pt>
                <c:pt idx="83331">
                  <c:v>18.592227000000001</c:v>
                </c:pt>
                <c:pt idx="83332">
                  <c:v>18.590910000000001</c:v>
                </c:pt>
                <c:pt idx="83333">
                  <c:v>18.590834000000001</c:v>
                </c:pt>
                <c:pt idx="83334">
                  <c:v>18.590178999999999</c:v>
                </c:pt>
                <c:pt idx="83335">
                  <c:v>18.590160999999998</c:v>
                </c:pt>
                <c:pt idx="83336">
                  <c:v>18.590427999999999</c:v>
                </c:pt>
                <c:pt idx="83337">
                  <c:v>18.592637</c:v>
                </c:pt>
                <c:pt idx="83338">
                  <c:v>18.593347000000001</c:v>
                </c:pt>
                <c:pt idx="83339">
                  <c:v>18.588218000000001</c:v>
                </c:pt>
                <c:pt idx="83340">
                  <c:v>18.587607999999999</c:v>
                </c:pt>
                <c:pt idx="83341">
                  <c:v>18.591244</c:v>
                </c:pt>
                <c:pt idx="83342">
                  <c:v>18.591787</c:v>
                </c:pt>
                <c:pt idx="83343">
                  <c:v>18.591180999999999</c:v>
                </c:pt>
                <c:pt idx="83344">
                  <c:v>18.591642</c:v>
                </c:pt>
                <c:pt idx="83345">
                  <c:v>18.590952000000001</c:v>
                </c:pt>
                <c:pt idx="83346">
                  <c:v>18.589666999999999</c:v>
                </c:pt>
                <c:pt idx="83347">
                  <c:v>18.588111000000001</c:v>
                </c:pt>
                <c:pt idx="83348">
                  <c:v>18.584992</c:v>
                </c:pt>
                <c:pt idx="83349">
                  <c:v>18.583356999999999</c:v>
                </c:pt>
                <c:pt idx="83350">
                  <c:v>18.585255</c:v>
                </c:pt>
                <c:pt idx="83351">
                  <c:v>18.589214999999999</c:v>
                </c:pt>
                <c:pt idx="83352">
                  <c:v>18.594328000000001</c:v>
                </c:pt>
                <c:pt idx="83353">
                  <c:v>18.595050000000001</c:v>
                </c:pt>
                <c:pt idx="83354">
                  <c:v>18.590800999999999</c:v>
                </c:pt>
                <c:pt idx="83355">
                  <c:v>18.588975999999999</c:v>
                </c:pt>
                <c:pt idx="83356">
                  <c:v>18.590935000000002</c:v>
                </c:pt>
                <c:pt idx="83357">
                  <c:v>18.595368000000001</c:v>
                </c:pt>
                <c:pt idx="83358">
                  <c:v>18.59515</c:v>
                </c:pt>
                <c:pt idx="83359">
                  <c:v>18.593927000000001</c:v>
                </c:pt>
                <c:pt idx="83360">
                  <c:v>18.599021</c:v>
                </c:pt>
                <c:pt idx="83361">
                  <c:v>18.600341</c:v>
                </c:pt>
                <c:pt idx="83362">
                  <c:v>18.593563</c:v>
                </c:pt>
                <c:pt idx="83363">
                  <c:v>18.593101999999998</c:v>
                </c:pt>
                <c:pt idx="83364">
                  <c:v>18.599008000000001</c:v>
                </c:pt>
                <c:pt idx="83365">
                  <c:v>18.597625000000001</c:v>
                </c:pt>
                <c:pt idx="83366">
                  <c:v>18.594028000000002</c:v>
                </c:pt>
                <c:pt idx="83367">
                  <c:v>18.593762000000002</c:v>
                </c:pt>
                <c:pt idx="83368">
                  <c:v>18.596413999999999</c:v>
                </c:pt>
                <c:pt idx="83369">
                  <c:v>18.59741</c:v>
                </c:pt>
                <c:pt idx="83370">
                  <c:v>18.594846</c:v>
                </c:pt>
                <c:pt idx="83371">
                  <c:v>18.592953999999999</c:v>
                </c:pt>
                <c:pt idx="83372">
                  <c:v>18.592247</c:v>
                </c:pt>
                <c:pt idx="83373">
                  <c:v>18.593050999999999</c:v>
                </c:pt>
                <c:pt idx="83374">
                  <c:v>18.593702</c:v>
                </c:pt>
                <c:pt idx="83375">
                  <c:v>18.595026000000001</c:v>
                </c:pt>
                <c:pt idx="83376">
                  <c:v>18.598212</c:v>
                </c:pt>
                <c:pt idx="83377">
                  <c:v>18.597204999999999</c:v>
                </c:pt>
                <c:pt idx="83378">
                  <c:v>18.595663999999999</c:v>
                </c:pt>
                <c:pt idx="83379">
                  <c:v>18.599395999999999</c:v>
                </c:pt>
                <c:pt idx="83380">
                  <c:v>18.599014</c:v>
                </c:pt>
                <c:pt idx="83381">
                  <c:v>18.5991</c:v>
                </c:pt>
                <c:pt idx="83382">
                  <c:v>18.602906000000001</c:v>
                </c:pt>
                <c:pt idx="83383">
                  <c:v>18.600303</c:v>
                </c:pt>
                <c:pt idx="83384">
                  <c:v>18.597266000000001</c:v>
                </c:pt>
                <c:pt idx="83385">
                  <c:v>18.601564</c:v>
                </c:pt>
                <c:pt idx="83386">
                  <c:v>18.603401999999999</c:v>
                </c:pt>
                <c:pt idx="83387">
                  <c:v>18.600307999999998</c:v>
                </c:pt>
                <c:pt idx="83388">
                  <c:v>18.601676000000001</c:v>
                </c:pt>
                <c:pt idx="83389">
                  <c:v>18.605976999999999</c:v>
                </c:pt>
                <c:pt idx="83390">
                  <c:v>18.604942999999999</c:v>
                </c:pt>
                <c:pt idx="83391">
                  <c:v>18.600536000000002</c:v>
                </c:pt>
                <c:pt idx="83392">
                  <c:v>18.601095000000001</c:v>
                </c:pt>
                <c:pt idx="83393">
                  <c:v>18.602931999999999</c:v>
                </c:pt>
                <c:pt idx="83394">
                  <c:v>18.600027000000001</c:v>
                </c:pt>
                <c:pt idx="83395">
                  <c:v>18.599</c:v>
                </c:pt>
                <c:pt idx="83396">
                  <c:v>18.600778999999999</c:v>
                </c:pt>
                <c:pt idx="83397">
                  <c:v>18.603190999999999</c:v>
                </c:pt>
                <c:pt idx="83398">
                  <c:v>18.606103999999998</c:v>
                </c:pt>
                <c:pt idx="83399">
                  <c:v>18.604161999999999</c:v>
                </c:pt>
                <c:pt idx="83400">
                  <c:v>18.602603999999999</c:v>
                </c:pt>
                <c:pt idx="83401">
                  <c:v>18.603109</c:v>
                </c:pt>
                <c:pt idx="83402">
                  <c:v>18.603261</c:v>
                </c:pt>
                <c:pt idx="83403">
                  <c:v>18.605017</c:v>
                </c:pt>
                <c:pt idx="83404">
                  <c:v>18.60622</c:v>
                </c:pt>
                <c:pt idx="83405">
                  <c:v>18.605039999999999</c:v>
                </c:pt>
                <c:pt idx="83406">
                  <c:v>18.605727999999999</c:v>
                </c:pt>
                <c:pt idx="83407">
                  <c:v>18.609197999999999</c:v>
                </c:pt>
                <c:pt idx="83408">
                  <c:v>18.613206000000002</c:v>
                </c:pt>
                <c:pt idx="83409">
                  <c:v>18.611619000000001</c:v>
                </c:pt>
                <c:pt idx="83410">
                  <c:v>18.607688</c:v>
                </c:pt>
                <c:pt idx="83411">
                  <c:v>18.609307000000001</c:v>
                </c:pt>
                <c:pt idx="83412">
                  <c:v>18.614193</c:v>
                </c:pt>
                <c:pt idx="83413">
                  <c:v>18.614723000000001</c:v>
                </c:pt>
                <c:pt idx="83414">
                  <c:v>18.613454999999998</c:v>
                </c:pt>
                <c:pt idx="83415">
                  <c:v>18.612390999999999</c:v>
                </c:pt>
                <c:pt idx="83416">
                  <c:v>18.609559999999998</c:v>
                </c:pt>
                <c:pt idx="83417">
                  <c:v>18.607776000000001</c:v>
                </c:pt>
                <c:pt idx="83418">
                  <c:v>18.608222000000001</c:v>
                </c:pt>
                <c:pt idx="83419">
                  <c:v>18.607507999999999</c:v>
                </c:pt>
                <c:pt idx="83420">
                  <c:v>18.607189000000002</c:v>
                </c:pt>
                <c:pt idx="83421">
                  <c:v>18.607344999999999</c:v>
                </c:pt>
                <c:pt idx="83422">
                  <c:v>18.609276000000001</c:v>
                </c:pt>
                <c:pt idx="83423">
                  <c:v>18.612027000000001</c:v>
                </c:pt>
                <c:pt idx="83424">
                  <c:v>18.608761000000001</c:v>
                </c:pt>
                <c:pt idx="83425">
                  <c:v>18.604058999999999</c:v>
                </c:pt>
                <c:pt idx="83426">
                  <c:v>18.604534000000001</c:v>
                </c:pt>
                <c:pt idx="83427">
                  <c:v>18.605312000000001</c:v>
                </c:pt>
                <c:pt idx="83428">
                  <c:v>18.600717</c:v>
                </c:pt>
                <c:pt idx="83429">
                  <c:v>18.598566000000002</c:v>
                </c:pt>
                <c:pt idx="83430">
                  <c:v>18.602509000000001</c:v>
                </c:pt>
                <c:pt idx="83431">
                  <c:v>18.604762999999998</c:v>
                </c:pt>
                <c:pt idx="83432">
                  <c:v>18.607856000000002</c:v>
                </c:pt>
                <c:pt idx="83433">
                  <c:v>18.609838</c:v>
                </c:pt>
                <c:pt idx="83434">
                  <c:v>18.608564000000001</c:v>
                </c:pt>
                <c:pt idx="83435">
                  <c:v>18.606960999999998</c:v>
                </c:pt>
                <c:pt idx="83436">
                  <c:v>18.602689000000002</c:v>
                </c:pt>
                <c:pt idx="83437">
                  <c:v>18.602326000000001</c:v>
                </c:pt>
                <c:pt idx="83438">
                  <c:v>18.607455000000002</c:v>
                </c:pt>
                <c:pt idx="83439">
                  <c:v>18.611415999999998</c:v>
                </c:pt>
                <c:pt idx="83440">
                  <c:v>18.61467</c:v>
                </c:pt>
                <c:pt idx="83441">
                  <c:v>18.615310000000001</c:v>
                </c:pt>
                <c:pt idx="83442">
                  <c:v>18.60998</c:v>
                </c:pt>
                <c:pt idx="83443">
                  <c:v>18.609186000000001</c:v>
                </c:pt>
                <c:pt idx="83444">
                  <c:v>18.615103000000001</c:v>
                </c:pt>
                <c:pt idx="83445">
                  <c:v>18.619699000000001</c:v>
                </c:pt>
                <c:pt idx="83446">
                  <c:v>18.621392</c:v>
                </c:pt>
                <c:pt idx="83447">
                  <c:v>18.620799000000002</c:v>
                </c:pt>
                <c:pt idx="83448">
                  <c:v>18.619285000000001</c:v>
                </c:pt>
                <c:pt idx="83449">
                  <c:v>18.619724000000001</c:v>
                </c:pt>
                <c:pt idx="83450">
                  <c:v>18.619862999999999</c:v>
                </c:pt>
                <c:pt idx="83451">
                  <c:v>18.616464000000001</c:v>
                </c:pt>
                <c:pt idx="83452">
                  <c:v>18.616077000000001</c:v>
                </c:pt>
                <c:pt idx="83453">
                  <c:v>18.619484</c:v>
                </c:pt>
                <c:pt idx="83454">
                  <c:v>18.616205999999998</c:v>
                </c:pt>
                <c:pt idx="83455">
                  <c:v>18.610744</c:v>
                </c:pt>
                <c:pt idx="83456">
                  <c:v>18.614183000000001</c:v>
                </c:pt>
                <c:pt idx="83457">
                  <c:v>18.619378000000001</c:v>
                </c:pt>
                <c:pt idx="83458">
                  <c:v>18.620757999999999</c:v>
                </c:pt>
                <c:pt idx="83459">
                  <c:v>18.620047</c:v>
                </c:pt>
                <c:pt idx="83460">
                  <c:v>18.617311999999998</c:v>
                </c:pt>
                <c:pt idx="83461">
                  <c:v>18.615026</c:v>
                </c:pt>
                <c:pt idx="83462">
                  <c:v>18.614601</c:v>
                </c:pt>
                <c:pt idx="83463">
                  <c:v>18.61637</c:v>
                </c:pt>
                <c:pt idx="83464">
                  <c:v>18.615704999999998</c:v>
                </c:pt>
                <c:pt idx="83465">
                  <c:v>18.615991999999999</c:v>
                </c:pt>
                <c:pt idx="83466">
                  <c:v>18.620426999999999</c:v>
                </c:pt>
                <c:pt idx="83467">
                  <c:v>18.618941</c:v>
                </c:pt>
                <c:pt idx="83468">
                  <c:v>18.614463000000001</c:v>
                </c:pt>
                <c:pt idx="83469">
                  <c:v>18.615597000000001</c:v>
                </c:pt>
                <c:pt idx="83470">
                  <c:v>18.619278000000001</c:v>
                </c:pt>
                <c:pt idx="83471">
                  <c:v>18.620260999999999</c:v>
                </c:pt>
                <c:pt idx="83472">
                  <c:v>18.616363</c:v>
                </c:pt>
                <c:pt idx="83473">
                  <c:v>18.614843</c:v>
                </c:pt>
                <c:pt idx="83474">
                  <c:v>18.619945999999999</c:v>
                </c:pt>
                <c:pt idx="83475">
                  <c:v>18.623526999999999</c:v>
                </c:pt>
                <c:pt idx="83476">
                  <c:v>18.622584</c:v>
                </c:pt>
                <c:pt idx="83477">
                  <c:v>18.622881</c:v>
                </c:pt>
                <c:pt idx="83478">
                  <c:v>18.621258999999998</c:v>
                </c:pt>
                <c:pt idx="83479">
                  <c:v>18.618079000000002</c:v>
                </c:pt>
                <c:pt idx="83480">
                  <c:v>18.619837</c:v>
                </c:pt>
                <c:pt idx="83481">
                  <c:v>18.624427000000001</c:v>
                </c:pt>
                <c:pt idx="83482">
                  <c:v>18.626417</c:v>
                </c:pt>
                <c:pt idx="83483">
                  <c:v>18.626246999999999</c:v>
                </c:pt>
                <c:pt idx="83484">
                  <c:v>18.626382</c:v>
                </c:pt>
                <c:pt idx="83485">
                  <c:v>18.626303</c:v>
                </c:pt>
                <c:pt idx="83486">
                  <c:v>18.625675000000001</c:v>
                </c:pt>
                <c:pt idx="83487">
                  <c:v>18.623616999999999</c:v>
                </c:pt>
                <c:pt idx="83488">
                  <c:v>18.620363999999999</c:v>
                </c:pt>
                <c:pt idx="83489">
                  <c:v>18.619243000000001</c:v>
                </c:pt>
                <c:pt idx="83490">
                  <c:v>18.620024999999998</c:v>
                </c:pt>
                <c:pt idx="83491">
                  <c:v>18.620512000000002</c:v>
                </c:pt>
                <c:pt idx="83492">
                  <c:v>18.622039000000001</c:v>
                </c:pt>
                <c:pt idx="83493">
                  <c:v>18.627751</c:v>
                </c:pt>
                <c:pt idx="83494">
                  <c:v>18.629314999999998</c:v>
                </c:pt>
                <c:pt idx="83495">
                  <c:v>18.625588</c:v>
                </c:pt>
                <c:pt idx="83496">
                  <c:v>18.624492</c:v>
                </c:pt>
                <c:pt idx="83497">
                  <c:v>18.622851000000001</c:v>
                </c:pt>
                <c:pt idx="83498">
                  <c:v>18.623495999999999</c:v>
                </c:pt>
                <c:pt idx="83499">
                  <c:v>18.628295000000001</c:v>
                </c:pt>
                <c:pt idx="83500">
                  <c:v>18.626106</c:v>
                </c:pt>
                <c:pt idx="83501">
                  <c:v>18.62152</c:v>
                </c:pt>
                <c:pt idx="83502">
                  <c:v>18.623864000000001</c:v>
                </c:pt>
                <c:pt idx="83503">
                  <c:v>18.628</c:v>
                </c:pt>
                <c:pt idx="83504">
                  <c:v>18.631309000000002</c:v>
                </c:pt>
                <c:pt idx="83505">
                  <c:v>18.635945</c:v>
                </c:pt>
                <c:pt idx="83506">
                  <c:v>18.635587999999998</c:v>
                </c:pt>
                <c:pt idx="83507">
                  <c:v>18.632407000000001</c:v>
                </c:pt>
                <c:pt idx="83508">
                  <c:v>18.633731000000001</c:v>
                </c:pt>
                <c:pt idx="83509">
                  <c:v>18.634119999999999</c:v>
                </c:pt>
                <c:pt idx="83510">
                  <c:v>18.630027999999999</c:v>
                </c:pt>
                <c:pt idx="83511">
                  <c:v>18.628775000000001</c:v>
                </c:pt>
                <c:pt idx="83512">
                  <c:v>18.629987</c:v>
                </c:pt>
                <c:pt idx="83513">
                  <c:v>18.631207</c:v>
                </c:pt>
                <c:pt idx="83514">
                  <c:v>18.631019999999999</c:v>
                </c:pt>
                <c:pt idx="83515">
                  <c:v>18.628177999999998</c:v>
                </c:pt>
                <c:pt idx="83516">
                  <c:v>18.628608</c:v>
                </c:pt>
                <c:pt idx="83517">
                  <c:v>18.632802999999999</c:v>
                </c:pt>
                <c:pt idx="83518">
                  <c:v>18.630483000000002</c:v>
                </c:pt>
                <c:pt idx="83519">
                  <c:v>18.628565999999999</c:v>
                </c:pt>
                <c:pt idx="83520">
                  <c:v>18.632840000000002</c:v>
                </c:pt>
                <c:pt idx="83521">
                  <c:v>18.632736000000001</c:v>
                </c:pt>
                <c:pt idx="83522">
                  <c:v>18.632919999999999</c:v>
                </c:pt>
                <c:pt idx="83523">
                  <c:v>18.634326000000001</c:v>
                </c:pt>
                <c:pt idx="83524">
                  <c:v>18.631098999999999</c:v>
                </c:pt>
                <c:pt idx="83525">
                  <c:v>18.630220999999999</c:v>
                </c:pt>
                <c:pt idx="83526">
                  <c:v>18.633977000000002</c:v>
                </c:pt>
                <c:pt idx="83527">
                  <c:v>18.635038999999999</c:v>
                </c:pt>
                <c:pt idx="83528">
                  <c:v>18.630374</c:v>
                </c:pt>
                <c:pt idx="83529">
                  <c:v>18.630756000000002</c:v>
                </c:pt>
                <c:pt idx="83530">
                  <c:v>18.634498000000001</c:v>
                </c:pt>
                <c:pt idx="83531">
                  <c:v>18.631962000000001</c:v>
                </c:pt>
                <c:pt idx="83532">
                  <c:v>18.632280999999999</c:v>
                </c:pt>
                <c:pt idx="83533">
                  <c:v>18.636602</c:v>
                </c:pt>
                <c:pt idx="83534">
                  <c:v>18.633666999999999</c:v>
                </c:pt>
                <c:pt idx="83535">
                  <c:v>18.631055</c:v>
                </c:pt>
                <c:pt idx="83536">
                  <c:v>18.635501999999999</c:v>
                </c:pt>
                <c:pt idx="83537">
                  <c:v>18.637540999999999</c:v>
                </c:pt>
                <c:pt idx="83538">
                  <c:v>18.636286999999999</c:v>
                </c:pt>
                <c:pt idx="83539">
                  <c:v>18.638793</c:v>
                </c:pt>
                <c:pt idx="83540">
                  <c:v>18.641914</c:v>
                </c:pt>
                <c:pt idx="83541">
                  <c:v>18.641348000000001</c:v>
                </c:pt>
                <c:pt idx="83542">
                  <c:v>18.639157000000001</c:v>
                </c:pt>
                <c:pt idx="83543">
                  <c:v>18.637362</c:v>
                </c:pt>
                <c:pt idx="83544">
                  <c:v>18.636958</c:v>
                </c:pt>
                <c:pt idx="83545">
                  <c:v>18.637858000000001</c:v>
                </c:pt>
                <c:pt idx="83546">
                  <c:v>18.637522000000001</c:v>
                </c:pt>
                <c:pt idx="83547">
                  <c:v>18.636679000000001</c:v>
                </c:pt>
                <c:pt idx="83548">
                  <c:v>18.639413999999999</c:v>
                </c:pt>
                <c:pt idx="83549">
                  <c:v>18.644210999999999</c:v>
                </c:pt>
                <c:pt idx="83550">
                  <c:v>18.639720000000001</c:v>
                </c:pt>
                <c:pt idx="83551">
                  <c:v>18.631542</c:v>
                </c:pt>
                <c:pt idx="83552">
                  <c:v>18.632698000000001</c:v>
                </c:pt>
                <c:pt idx="83553">
                  <c:v>18.638888000000001</c:v>
                </c:pt>
                <c:pt idx="83554">
                  <c:v>18.639963000000002</c:v>
                </c:pt>
                <c:pt idx="83555">
                  <c:v>18.636652999999999</c:v>
                </c:pt>
                <c:pt idx="83556">
                  <c:v>18.635752</c:v>
                </c:pt>
                <c:pt idx="83557">
                  <c:v>18.638475</c:v>
                </c:pt>
                <c:pt idx="83558">
                  <c:v>18.639053000000001</c:v>
                </c:pt>
                <c:pt idx="83559">
                  <c:v>18.640681000000001</c:v>
                </c:pt>
                <c:pt idx="83560">
                  <c:v>18.641175</c:v>
                </c:pt>
                <c:pt idx="83561">
                  <c:v>18.638780000000001</c:v>
                </c:pt>
                <c:pt idx="83562">
                  <c:v>18.638501999999999</c:v>
                </c:pt>
                <c:pt idx="83563">
                  <c:v>18.639112000000001</c:v>
                </c:pt>
                <c:pt idx="83564">
                  <c:v>18.642382999999999</c:v>
                </c:pt>
                <c:pt idx="83565">
                  <c:v>18.647333</c:v>
                </c:pt>
                <c:pt idx="83566">
                  <c:v>18.647634</c:v>
                </c:pt>
                <c:pt idx="83567">
                  <c:v>18.648700999999999</c:v>
                </c:pt>
                <c:pt idx="83568">
                  <c:v>18.650791999999999</c:v>
                </c:pt>
                <c:pt idx="83569">
                  <c:v>18.647017999999999</c:v>
                </c:pt>
                <c:pt idx="83570">
                  <c:v>18.641818000000001</c:v>
                </c:pt>
                <c:pt idx="83571">
                  <c:v>18.645104</c:v>
                </c:pt>
                <c:pt idx="83572">
                  <c:v>18.647513</c:v>
                </c:pt>
                <c:pt idx="83573">
                  <c:v>18.644846999999999</c:v>
                </c:pt>
                <c:pt idx="83574">
                  <c:v>18.647969</c:v>
                </c:pt>
                <c:pt idx="83575">
                  <c:v>18.648800999999999</c:v>
                </c:pt>
                <c:pt idx="83576">
                  <c:v>18.644494999999999</c:v>
                </c:pt>
                <c:pt idx="83577">
                  <c:v>18.646671999999999</c:v>
                </c:pt>
                <c:pt idx="83578">
                  <c:v>18.647275</c:v>
                </c:pt>
                <c:pt idx="83579">
                  <c:v>18.645212000000001</c:v>
                </c:pt>
                <c:pt idx="83580">
                  <c:v>18.650352000000002</c:v>
                </c:pt>
                <c:pt idx="83581">
                  <c:v>18.651868</c:v>
                </c:pt>
                <c:pt idx="83582">
                  <c:v>18.646111999999999</c:v>
                </c:pt>
                <c:pt idx="83583">
                  <c:v>18.645444999999999</c:v>
                </c:pt>
                <c:pt idx="83584">
                  <c:v>18.647822999999999</c:v>
                </c:pt>
                <c:pt idx="83585">
                  <c:v>18.645575000000001</c:v>
                </c:pt>
                <c:pt idx="83586">
                  <c:v>18.642745999999999</c:v>
                </c:pt>
                <c:pt idx="83587">
                  <c:v>18.645705</c:v>
                </c:pt>
                <c:pt idx="83588">
                  <c:v>18.647158000000001</c:v>
                </c:pt>
                <c:pt idx="83589">
                  <c:v>18.644601999999999</c:v>
                </c:pt>
                <c:pt idx="83590">
                  <c:v>18.644763999999999</c:v>
                </c:pt>
                <c:pt idx="83591">
                  <c:v>18.647898000000001</c:v>
                </c:pt>
                <c:pt idx="83592">
                  <c:v>18.648911999999999</c:v>
                </c:pt>
                <c:pt idx="83593">
                  <c:v>18.647576000000001</c:v>
                </c:pt>
                <c:pt idx="83594">
                  <c:v>18.643878000000001</c:v>
                </c:pt>
                <c:pt idx="83595">
                  <c:v>18.642278000000001</c:v>
                </c:pt>
                <c:pt idx="83596">
                  <c:v>18.647704999999998</c:v>
                </c:pt>
                <c:pt idx="83597">
                  <c:v>18.650981999999999</c:v>
                </c:pt>
                <c:pt idx="83598">
                  <c:v>18.647708000000002</c:v>
                </c:pt>
                <c:pt idx="83599">
                  <c:v>18.647379999999998</c:v>
                </c:pt>
                <c:pt idx="83600">
                  <c:v>18.648935000000002</c:v>
                </c:pt>
                <c:pt idx="83601">
                  <c:v>18.651720999999998</c:v>
                </c:pt>
                <c:pt idx="83602">
                  <c:v>18.654254000000002</c:v>
                </c:pt>
                <c:pt idx="83603">
                  <c:v>18.656068000000001</c:v>
                </c:pt>
                <c:pt idx="83604">
                  <c:v>18.656382000000001</c:v>
                </c:pt>
                <c:pt idx="83605">
                  <c:v>18.655493</c:v>
                </c:pt>
                <c:pt idx="83606">
                  <c:v>18.656597999999999</c:v>
                </c:pt>
                <c:pt idx="83607">
                  <c:v>18.657304</c:v>
                </c:pt>
                <c:pt idx="83608">
                  <c:v>18.657841999999999</c:v>
                </c:pt>
                <c:pt idx="83609">
                  <c:v>18.660488999999998</c:v>
                </c:pt>
                <c:pt idx="83610">
                  <c:v>18.660170999999998</c:v>
                </c:pt>
                <c:pt idx="83611">
                  <c:v>18.655529000000001</c:v>
                </c:pt>
                <c:pt idx="83612">
                  <c:v>18.651767</c:v>
                </c:pt>
                <c:pt idx="83613">
                  <c:v>18.656117999999999</c:v>
                </c:pt>
                <c:pt idx="83614">
                  <c:v>18.658715999999998</c:v>
                </c:pt>
                <c:pt idx="83615">
                  <c:v>18.655443000000002</c:v>
                </c:pt>
                <c:pt idx="83616">
                  <c:v>18.657665999999999</c:v>
                </c:pt>
                <c:pt idx="83617">
                  <c:v>18.657548999999999</c:v>
                </c:pt>
                <c:pt idx="83618">
                  <c:v>18.655241</c:v>
                </c:pt>
                <c:pt idx="83619">
                  <c:v>18.656692</c:v>
                </c:pt>
                <c:pt idx="83620">
                  <c:v>18.657247999999999</c:v>
                </c:pt>
                <c:pt idx="83621">
                  <c:v>18.657816</c:v>
                </c:pt>
                <c:pt idx="83622">
                  <c:v>18.656506</c:v>
                </c:pt>
                <c:pt idx="83623">
                  <c:v>18.658494000000001</c:v>
                </c:pt>
                <c:pt idx="83624">
                  <c:v>18.660295999999999</c:v>
                </c:pt>
                <c:pt idx="83625">
                  <c:v>18.658895000000001</c:v>
                </c:pt>
                <c:pt idx="83626">
                  <c:v>18.660761999999998</c:v>
                </c:pt>
                <c:pt idx="83627">
                  <c:v>18.659454</c:v>
                </c:pt>
                <c:pt idx="83628">
                  <c:v>18.655315000000002</c:v>
                </c:pt>
                <c:pt idx="83629">
                  <c:v>18.660022999999999</c:v>
                </c:pt>
                <c:pt idx="83630">
                  <c:v>18.663125000000001</c:v>
                </c:pt>
                <c:pt idx="83631">
                  <c:v>18.658652</c:v>
                </c:pt>
                <c:pt idx="83632">
                  <c:v>18.65795</c:v>
                </c:pt>
                <c:pt idx="83633">
                  <c:v>18.660084000000001</c:v>
                </c:pt>
                <c:pt idx="83634">
                  <c:v>18.658874999999998</c:v>
                </c:pt>
                <c:pt idx="83635">
                  <c:v>18.659355000000001</c:v>
                </c:pt>
                <c:pt idx="83636">
                  <c:v>18.659276999999999</c:v>
                </c:pt>
                <c:pt idx="83637">
                  <c:v>18.657</c:v>
                </c:pt>
                <c:pt idx="83638">
                  <c:v>18.657236999999999</c:v>
                </c:pt>
                <c:pt idx="83639">
                  <c:v>18.661474999999999</c:v>
                </c:pt>
                <c:pt idx="83640">
                  <c:v>18.662866000000001</c:v>
                </c:pt>
                <c:pt idx="83641">
                  <c:v>18.659316</c:v>
                </c:pt>
                <c:pt idx="83642">
                  <c:v>18.658781000000001</c:v>
                </c:pt>
                <c:pt idx="83643">
                  <c:v>18.662773999999999</c:v>
                </c:pt>
                <c:pt idx="83644">
                  <c:v>18.663495999999999</c:v>
                </c:pt>
                <c:pt idx="83645">
                  <c:v>18.659255999999999</c:v>
                </c:pt>
                <c:pt idx="83646">
                  <c:v>18.662136</c:v>
                </c:pt>
                <c:pt idx="83647">
                  <c:v>18.669703999999999</c:v>
                </c:pt>
                <c:pt idx="83648">
                  <c:v>18.666461000000002</c:v>
                </c:pt>
                <c:pt idx="83649">
                  <c:v>18.664272</c:v>
                </c:pt>
                <c:pt idx="83650">
                  <c:v>18.667176999999999</c:v>
                </c:pt>
                <c:pt idx="83651">
                  <c:v>18.664514</c:v>
                </c:pt>
                <c:pt idx="83652">
                  <c:v>18.662167</c:v>
                </c:pt>
                <c:pt idx="83653">
                  <c:v>18.663181999999999</c:v>
                </c:pt>
                <c:pt idx="83654">
                  <c:v>18.663549</c:v>
                </c:pt>
                <c:pt idx="83655">
                  <c:v>18.664954000000002</c:v>
                </c:pt>
                <c:pt idx="83656">
                  <c:v>18.664377000000002</c:v>
                </c:pt>
                <c:pt idx="83657">
                  <c:v>18.664173000000002</c:v>
                </c:pt>
                <c:pt idx="83658">
                  <c:v>18.666167999999999</c:v>
                </c:pt>
                <c:pt idx="83659">
                  <c:v>18.667663999999998</c:v>
                </c:pt>
                <c:pt idx="83660">
                  <c:v>18.668192000000001</c:v>
                </c:pt>
                <c:pt idx="83661">
                  <c:v>18.666345</c:v>
                </c:pt>
                <c:pt idx="83662">
                  <c:v>18.663132000000001</c:v>
                </c:pt>
                <c:pt idx="83663">
                  <c:v>18.663343999999999</c:v>
                </c:pt>
                <c:pt idx="83664">
                  <c:v>18.667437</c:v>
                </c:pt>
                <c:pt idx="83665">
                  <c:v>18.666204</c:v>
                </c:pt>
                <c:pt idx="83666">
                  <c:v>18.660847</c:v>
                </c:pt>
                <c:pt idx="83667">
                  <c:v>18.661663999999998</c:v>
                </c:pt>
                <c:pt idx="83668">
                  <c:v>18.664342000000001</c:v>
                </c:pt>
                <c:pt idx="83669">
                  <c:v>18.664026</c:v>
                </c:pt>
                <c:pt idx="83670">
                  <c:v>18.661175</c:v>
                </c:pt>
                <c:pt idx="83671">
                  <c:v>18.661809999999999</c:v>
                </c:pt>
                <c:pt idx="83672">
                  <c:v>18.659993</c:v>
                </c:pt>
                <c:pt idx="83673">
                  <c:v>18.656022</c:v>
                </c:pt>
                <c:pt idx="83674">
                  <c:v>18.661386</c:v>
                </c:pt>
                <c:pt idx="83675">
                  <c:v>18.667763999999998</c:v>
                </c:pt>
                <c:pt idx="83676">
                  <c:v>18.663072</c:v>
                </c:pt>
                <c:pt idx="83677">
                  <c:v>18.660727999999999</c:v>
                </c:pt>
                <c:pt idx="83678">
                  <c:v>18.665369999999999</c:v>
                </c:pt>
                <c:pt idx="83679">
                  <c:v>18.664826000000001</c:v>
                </c:pt>
                <c:pt idx="83680">
                  <c:v>18.661591999999999</c:v>
                </c:pt>
                <c:pt idx="83681">
                  <c:v>18.666971</c:v>
                </c:pt>
                <c:pt idx="83682">
                  <c:v>18.673981000000001</c:v>
                </c:pt>
                <c:pt idx="83683">
                  <c:v>18.672906999999999</c:v>
                </c:pt>
                <c:pt idx="83684">
                  <c:v>18.671074000000001</c:v>
                </c:pt>
                <c:pt idx="83685">
                  <c:v>18.673995999999999</c:v>
                </c:pt>
                <c:pt idx="83686">
                  <c:v>18.673791000000001</c:v>
                </c:pt>
                <c:pt idx="83687">
                  <c:v>18.672394000000001</c:v>
                </c:pt>
                <c:pt idx="83688">
                  <c:v>18.673289</c:v>
                </c:pt>
                <c:pt idx="83689">
                  <c:v>18.675982999999999</c:v>
                </c:pt>
                <c:pt idx="83690">
                  <c:v>18.679072999999999</c:v>
                </c:pt>
                <c:pt idx="83691">
                  <c:v>18.677212000000001</c:v>
                </c:pt>
                <c:pt idx="83692">
                  <c:v>18.674630000000001</c:v>
                </c:pt>
                <c:pt idx="83693">
                  <c:v>18.679262000000001</c:v>
                </c:pt>
                <c:pt idx="83694">
                  <c:v>18.68207</c:v>
                </c:pt>
                <c:pt idx="83695">
                  <c:v>18.678426000000002</c:v>
                </c:pt>
                <c:pt idx="83696">
                  <c:v>18.676936000000001</c:v>
                </c:pt>
                <c:pt idx="83697">
                  <c:v>18.679631000000001</c:v>
                </c:pt>
                <c:pt idx="83698">
                  <c:v>18.679673999999999</c:v>
                </c:pt>
                <c:pt idx="83699">
                  <c:v>18.677568000000001</c:v>
                </c:pt>
                <c:pt idx="83700">
                  <c:v>18.675626999999999</c:v>
                </c:pt>
                <c:pt idx="83701">
                  <c:v>18.675854999999999</c:v>
                </c:pt>
                <c:pt idx="83702">
                  <c:v>18.676192</c:v>
                </c:pt>
                <c:pt idx="83703">
                  <c:v>18.677036999999999</c:v>
                </c:pt>
                <c:pt idx="83704">
                  <c:v>18.683716</c:v>
                </c:pt>
                <c:pt idx="83705">
                  <c:v>18.684746000000001</c:v>
                </c:pt>
                <c:pt idx="83706">
                  <c:v>18.676870000000001</c:v>
                </c:pt>
                <c:pt idx="83707">
                  <c:v>18.675979000000002</c:v>
                </c:pt>
                <c:pt idx="83708">
                  <c:v>18.679680000000001</c:v>
                </c:pt>
                <c:pt idx="83709">
                  <c:v>18.677921000000001</c:v>
                </c:pt>
                <c:pt idx="83710">
                  <c:v>18.675856</c:v>
                </c:pt>
                <c:pt idx="83711">
                  <c:v>18.680873999999999</c:v>
                </c:pt>
                <c:pt idx="83712">
                  <c:v>18.682168000000001</c:v>
                </c:pt>
                <c:pt idx="83713">
                  <c:v>18.679473000000002</c:v>
                </c:pt>
                <c:pt idx="83714">
                  <c:v>18.681958000000002</c:v>
                </c:pt>
                <c:pt idx="83715">
                  <c:v>18.683475999999999</c:v>
                </c:pt>
                <c:pt idx="83716">
                  <c:v>18.681813999999999</c:v>
                </c:pt>
                <c:pt idx="83717">
                  <c:v>18.686491</c:v>
                </c:pt>
                <c:pt idx="83718">
                  <c:v>18.690935</c:v>
                </c:pt>
                <c:pt idx="83719">
                  <c:v>18.685592</c:v>
                </c:pt>
                <c:pt idx="83720">
                  <c:v>18.682238999999999</c:v>
                </c:pt>
                <c:pt idx="83721">
                  <c:v>18.685357</c:v>
                </c:pt>
                <c:pt idx="83722">
                  <c:v>18.682849999999998</c:v>
                </c:pt>
                <c:pt idx="83723">
                  <c:v>18.677529</c:v>
                </c:pt>
                <c:pt idx="83724">
                  <c:v>18.679825000000001</c:v>
                </c:pt>
                <c:pt idx="83725">
                  <c:v>18.681813999999999</c:v>
                </c:pt>
                <c:pt idx="83726">
                  <c:v>18.679454</c:v>
                </c:pt>
                <c:pt idx="83727">
                  <c:v>18.678720999999999</c:v>
                </c:pt>
                <c:pt idx="83728">
                  <c:v>18.679486000000001</c:v>
                </c:pt>
                <c:pt idx="83729">
                  <c:v>18.683501</c:v>
                </c:pt>
                <c:pt idx="83730">
                  <c:v>18.685400000000001</c:v>
                </c:pt>
                <c:pt idx="83731">
                  <c:v>18.682338999999999</c:v>
                </c:pt>
                <c:pt idx="83732">
                  <c:v>18.681638</c:v>
                </c:pt>
                <c:pt idx="83733">
                  <c:v>18.683326999999998</c:v>
                </c:pt>
                <c:pt idx="83734">
                  <c:v>18.68412</c:v>
                </c:pt>
                <c:pt idx="83735">
                  <c:v>18.690217000000001</c:v>
                </c:pt>
                <c:pt idx="83736">
                  <c:v>18.691410999999999</c:v>
                </c:pt>
                <c:pt idx="83737">
                  <c:v>18.682606</c:v>
                </c:pt>
                <c:pt idx="83738">
                  <c:v>18.680346</c:v>
                </c:pt>
                <c:pt idx="83739">
                  <c:v>18.687155000000001</c:v>
                </c:pt>
                <c:pt idx="83740">
                  <c:v>18.688922999999999</c:v>
                </c:pt>
                <c:pt idx="83741">
                  <c:v>18.687217</c:v>
                </c:pt>
                <c:pt idx="83742">
                  <c:v>18.688389000000001</c:v>
                </c:pt>
                <c:pt idx="83743">
                  <c:v>18.687616999999999</c:v>
                </c:pt>
                <c:pt idx="83744">
                  <c:v>18.685258000000001</c:v>
                </c:pt>
                <c:pt idx="83745">
                  <c:v>18.686603999999999</c:v>
                </c:pt>
                <c:pt idx="83746">
                  <c:v>18.685599</c:v>
                </c:pt>
                <c:pt idx="83747">
                  <c:v>18.686284000000001</c:v>
                </c:pt>
                <c:pt idx="83748">
                  <c:v>18.691379999999999</c:v>
                </c:pt>
                <c:pt idx="83749">
                  <c:v>18.690204999999999</c:v>
                </c:pt>
                <c:pt idx="83750">
                  <c:v>18.6904</c:v>
                </c:pt>
                <c:pt idx="83751">
                  <c:v>18.69745</c:v>
                </c:pt>
                <c:pt idx="83752">
                  <c:v>18.697423000000001</c:v>
                </c:pt>
                <c:pt idx="83753">
                  <c:v>18.691051000000002</c:v>
                </c:pt>
                <c:pt idx="83754">
                  <c:v>18.689513999999999</c:v>
                </c:pt>
                <c:pt idx="83755">
                  <c:v>18.691573999999999</c:v>
                </c:pt>
                <c:pt idx="83756">
                  <c:v>18.692397</c:v>
                </c:pt>
                <c:pt idx="83757">
                  <c:v>18.692882999999998</c:v>
                </c:pt>
                <c:pt idx="83758">
                  <c:v>18.690904</c:v>
                </c:pt>
                <c:pt idx="83759">
                  <c:v>18.690166000000001</c:v>
                </c:pt>
                <c:pt idx="83760">
                  <c:v>18.691884999999999</c:v>
                </c:pt>
                <c:pt idx="83761">
                  <c:v>18.693225000000002</c:v>
                </c:pt>
                <c:pt idx="83762">
                  <c:v>18.694199000000001</c:v>
                </c:pt>
                <c:pt idx="83763">
                  <c:v>18.693315999999999</c:v>
                </c:pt>
                <c:pt idx="83764">
                  <c:v>18.690916999999999</c:v>
                </c:pt>
                <c:pt idx="83765">
                  <c:v>18.690405999999999</c:v>
                </c:pt>
                <c:pt idx="83766">
                  <c:v>18.690586</c:v>
                </c:pt>
                <c:pt idx="83767">
                  <c:v>18.691020999999999</c:v>
                </c:pt>
                <c:pt idx="83768">
                  <c:v>18.692363</c:v>
                </c:pt>
                <c:pt idx="83769">
                  <c:v>18.693746999999998</c:v>
                </c:pt>
                <c:pt idx="83770">
                  <c:v>18.692153999999999</c:v>
                </c:pt>
                <c:pt idx="83771">
                  <c:v>18.69013</c:v>
                </c:pt>
                <c:pt idx="83772">
                  <c:v>18.690998</c:v>
                </c:pt>
                <c:pt idx="83773">
                  <c:v>18.692426999999999</c:v>
                </c:pt>
                <c:pt idx="83774">
                  <c:v>18.697049</c:v>
                </c:pt>
                <c:pt idx="83775">
                  <c:v>18.701771000000001</c:v>
                </c:pt>
                <c:pt idx="83776">
                  <c:v>18.698485999999999</c:v>
                </c:pt>
                <c:pt idx="83777">
                  <c:v>18.691813</c:v>
                </c:pt>
                <c:pt idx="83778">
                  <c:v>18.691299000000001</c:v>
                </c:pt>
                <c:pt idx="83779">
                  <c:v>18.694279999999999</c:v>
                </c:pt>
                <c:pt idx="83780">
                  <c:v>18.693750000000001</c:v>
                </c:pt>
                <c:pt idx="83781">
                  <c:v>18.694224999999999</c:v>
                </c:pt>
                <c:pt idx="83782">
                  <c:v>18.696812000000001</c:v>
                </c:pt>
                <c:pt idx="83783">
                  <c:v>18.697987999999999</c:v>
                </c:pt>
                <c:pt idx="83784">
                  <c:v>18.698219999999999</c:v>
                </c:pt>
                <c:pt idx="83785">
                  <c:v>18.699242000000002</c:v>
                </c:pt>
                <c:pt idx="83786">
                  <c:v>18.699134000000001</c:v>
                </c:pt>
                <c:pt idx="83787">
                  <c:v>18.696542999999998</c:v>
                </c:pt>
                <c:pt idx="83788">
                  <c:v>18.692471999999999</c:v>
                </c:pt>
                <c:pt idx="83789">
                  <c:v>18.694019000000001</c:v>
                </c:pt>
                <c:pt idx="83790">
                  <c:v>18.702002</c:v>
                </c:pt>
                <c:pt idx="83791">
                  <c:v>18.706220999999999</c:v>
                </c:pt>
                <c:pt idx="83792">
                  <c:v>18.703173</c:v>
                </c:pt>
                <c:pt idx="83793">
                  <c:v>18.701125000000001</c:v>
                </c:pt>
                <c:pt idx="83794">
                  <c:v>18.701450000000001</c:v>
                </c:pt>
                <c:pt idx="83795">
                  <c:v>18.699918</c:v>
                </c:pt>
                <c:pt idx="83796">
                  <c:v>18.699224999999998</c:v>
                </c:pt>
                <c:pt idx="83797">
                  <c:v>18.698459</c:v>
                </c:pt>
                <c:pt idx="83798">
                  <c:v>18.695708</c:v>
                </c:pt>
                <c:pt idx="83799">
                  <c:v>18.698492000000002</c:v>
                </c:pt>
                <c:pt idx="83800">
                  <c:v>18.703603999999999</c:v>
                </c:pt>
                <c:pt idx="83801">
                  <c:v>18.702658</c:v>
                </c:pt>
                <c:pt idx="83802">
                  <c:v>18.69961</c:v>
                </c:pt>
                <c:pt idx="83803">
                  <c:v>18.701087000000001</c:v>
                </c:pt>
                <c:pt idx="83804">
                  <c:v>18.703146</c:v>
                </c:pt>
                <c:pt idx="83805">
                  <c:v>18.701841000000002</c:v>
                </c:pt>
                <c:pt idx="83806">
                  <c:v>18.700382000000001</c:v>
                </c:pt>
                <c:pt idx="83807">
                  <c:v>18.700790999999999</c:v>
                </c:pt>
                <c:pt idx="83808">
                  <c:v>18.707902000000001</c:v>
                </c:pt>
                <c:pt idx="83809">
                  <c:v>18.714577999999999</c:v>
                </c:pt>
                <c:pt idx="83810">
                  <c:v>18.71012</c:v>
                </c:pt>
                <c:pt idx="83811">
                  <c:v>18.707946</c:v>
                </c:pt>
                <c:pt idx="83812">
                  <c:v>18.711359999999999</c:v>
                </c:pt>
                <c:pt idx="83813">
                  <c:v>18.710445</c:v>
                </c:pt>
                <c:pt idx="83814">
                  <c:v>18.706789000000001</c:v>
                </c:pt>
                <c:pt idx="83815">
                  <c:v>18.705041999999999</c:v>
                </c:pt>
                <c:pt idx="83816">
                  <c:v>18.706381</c:v>
                </c:pt>
                <c:pt idx="83817">
                  <c:v>18.710971000000001</c:v>
                </c:pt>
                <c:pt idx="83818">
                  <c:v>18.710069000000001</c:v>
                </c:pt>
                <c:pt idx="83819">
                  <c:v>18.706977999999999</c:v>
                </c:pt>
                <c:pt idx="83820">
                  <c:v>18.70879</c:v>
                </c:pt>
                <c:pt idx="83821">
                  <c:v>18.707236999999999</c:v>
                </c:pt>
                <c:pt idx="83822">
                  <c:v>18.706116000000002</c:v>
                </c:pt>
                <c:pt idx="83823">
                  <c:v>18.708798000000002</c:v>
                </c:pt>
                <c:pt idx="83824">
                  <c:v>18.70636</c:v>
                </c:pt>
                <c:pt idx="83825">
                  <c:v>18.703645999999999</c:v>
                </c:pt>
                <c:pt idx="83826">
                  <c:v>18.705765</c:v>
                </c:pt>
                <c:pt idx="83827">
                  <c:v>18.707402999999999</c:v>
                </c:pt>
                <c:pt idx="83828">
                  <c:v>18.704376</c:v>
                </c:pt>
                <c:pt idx="83829">
                  <c:v>18.703371000000001</c:v>
                </c:pt>
                <c:pt idx="83830">
                  <c:v>18.707373</c:v>
                </c:pt>
                <c:pt idx="83831">
                  <c:v>18.705587000000001</c:v>
                </c:pt>
                <c:pt idx="83832">
                  <c:v>18.700747</c:v>
                </c:pt>
                <c:pt idx="83833">
                  <c:v>18.705634</c:v>
                </c:pt>
                <c:pt idx="83834">
                  <c:v>18.709042</c:v>
                </c:pt>
                <c:pt idx="83835">
                  <c:v>18.704257999999999</c:v>
                </c:pt>
                <c:pt idx="83836">
                  <c:v>18.701578999999999</c:v>
                </c:pt>
                <c:pt idx="83837">
                  <c:v>18.703400999999999</c:v>
                </c:pt>
                <c:pt idx="83838">
                  <c:v>18.704689999999999</c:v>
                </c:pt>
                <c:pt idx="83839">
                  <c:v>18.705501999999999</c:v>
                </c:pt>
                <c:pt idx="83840">
                  <c:v>18.708452999999999</c:v>
                </c:pt>
                <c:pt idx="83841">
                  <c:v>18.709385000000001</c:v>
                </c:pt>
                <c:pt idx="83842">
                  <c:v>18.710716000000001</c:v>
                </c:pt>
                <c:pt idx="83843">
                  <c:v>18.711493999999998</c:v>
                </c:pt>
                <c:pt idx="83844">
                  <c:v>18.705625999999999</c:v>
                </c:pt>
                <c:pt idx="83845">
                  <c:v>18.703593999999999</c:v>
                </c:pt>
                <c:pt idx="83846">
                  <c:v>18.708022</c:v>
                </c:pt>
                <c:pt idx="83847">
                  <c:v>18.709403999999999</c:v>
                </c:pt>
                <c:pt idx="83848">
                  <c:v>18.708601000000002</c:v>
                </c:pt>
                <c:pt idx="83849">
                  <c:v>18.710007999999998</c:v>
                </c:pt>
                <c:pt idx="83850">
                  <c:v>18.709468999999999</c:v>
                </c:pt>
                <c:pt idx="83851">
                  <c:v>18.709976000000001</c:v>
                </c:pt>
                <c:pt idx="83852">
                  <c:v>18.711348000000001</c:v>
                </c:pt>
                <c:pt idx="83853">
                  <c:v>18.709212000000001</c:v>
                </c:pt>
                <c:pt idx="83854">
                  <c:v>18.709199000000002</c:v>
                </c:pt>
                <c:pt idx="83855">
                  <c:v>18.715071999999999</c:v>
                </c:pt>
                <c:pt idx="83856">
                  <c:v>18.715630000000001</c:v>
                </c:pt>
                <c:pt idx="83857">
                  <c:v>18.710103</c:v>
                </c:pt>
                <c:pt idx="83858">
                  <c:v>18.711886</c:v>
                </c:pt>
                <c:pt idx="83859">
                  <c:v>18.71433</c:v>
                </c:pt>
                <c:pt idx="83860">
                  <c:v>18.712714999999999</c:v>
                </c:pt>
                <c:pt idx="83861">
                  <c:v>18.715579000000002</c:v>
                </c:pt>
                <c:pt idx="83862">
                  <c:v>18.717091</c:v>
                </c:pt>
                <c:pt idx="83863">
                  <c:v>18.717324000000001</c:v>
                </c:pt>
                <c:pt idx="83864">
                  <c:v>18.71715</c:v>
                </c:pt>
                <c:pt idx="83865">
                  <c:v>18.714212</c:v>
                </c:pt>
                <c:pt idx="83866">
                  <c:v>18.714981999999999</c:v>
                </c:pt>
                <c:pt idx="83867">
                  <c:v>18.717043</c:v>
                </c:pt>
                <c:pt idx="83868">
                  <c:v>18.715285999999999</c:v>
                </c:pt>
                <c:pt idx="83869">
                  <c:v>18.719218000000001</c:v>
                </c:pt>
                <c:pt idx="83870">
                  <c:v>18.724276</c:v>
                </c:pt>
                <c:pt idx="83871">
                  <c:v>18.722110000000001</c:v>
                </c:pt>
                <c:pt idx="83872">
                  <c:v>18.721111000000001</c:v>
                </c:pt>
                <c:pt idx="83873">
                  <c:v>18.718989000000001</c:v>
                </c:pt>
                <c:pt idx="83874">
                  <c:v>18.715755999999999</c:v>
                </c:pt>
                <c:pt idx="83875">
                  <c:v>18.717755</c:v>
                </c:pt>
                <c:pt idx="83876">
                  <c:v>18.718924000000001</c:v>
                </c:pt>
                <c:pt idx="83877">
                  <c:v>18.718764</c:v>
                </c:pt>
                <c:pt idx="83878">
                  <c:v>18.720181</c:v>
                </c:pt>
                <c:pt idx="83879">
                  <c:v>18.717514000000001</c:v>
                </c:pt>
                <c:pt idx="83880">
                  <c:v>18.714894999999999</c:v>
                </c:pt>
                <c:pt idx="83881">
                  <c:v>18.719801</c:v>
                </c:pt>
                <c:pt idx="83882">
                  <c:v>18.724298999999998</c:v>
                </c:pt>
                <c:pt idx="83883">
                  <c:v>18.721599999999999</c:v>
                </c:pt>
                <c:pt idx="83884">
                  <c:v>18.717296999999999</c:v>
                </c:pt>
                <c:pt idx="83885">
                  <c:v>18.716929</c:v>
                </c:pt>
                <c:pt idx="83886">
                  <c:v>18.717585</c:v>
                </c:pt>
                <c:pt idx="83887">
                  <c:v>18.717970999999999</c:v>
                </c:pt>
                <c:pt idx="83888">
                  <c:v>18.719705000000001</c:v>
                </c:pt>
                <c:pt idx="83889">
                  <c:v>18.720842999999999</c:v>
                </c:pt>
                <c:pt idx="83890">
                  <c:v>18.7193</c:v>
                </c:pt>
                <c:pt idx="83891">
                  <c:v>18.718316000000002</c:v>
                </c:pt>
                <c:pt idx="83892">
                  <c:v>18.716522999999999</c:v>
                </c:pt>
                <c:pt idx="83893">
                  <c:v>18.714645000000001</c:v>
                </c:pt>
                <c:pt idx="83894">
                  <c:v>18.717511999999999</c:v>
                </c:pt>
                <c:pt idx="83895">
                  <c:v>18.717867999999999</c:v>
                </c:pt>
                <c:pt idx="83896">
                  <c:v>18.718942999999999</c:v>
                </c:pt>
                <c:pt idx="83897">
                  <c:v>18.722923999999999</c:v>
                </c:pt>
                <c:pt idx="83898">
                  <c:v>18.721008000000001</c:v>
                </c:pt>
                <c:pt idx="83899">
                  <c:v>18.719187000000002</c:v>
                </c:pt>
                <c:pt idx="83900">
                  <c:v>18.719726000000001</c:v>
                </c:pt>
                <c:pt idx="83901">
                  <c:v>18.718275999999999</c:v>
                </c:pt>
                <c:pt idx="83902">
                  <c:v>18.718689000000001</c:v>
                </c:pt>
                <c:pt idx="83903">
                  <c:v>18.720199000000001</c:v>
                </c:pt>
                <c:pt idx="83904">
                  <c:v>18.719244</c:v>
                </c:pt>
                <c:pt idx="83905">
                  <c:v>18.719832</c:v>
                </c:pt>
                <c:pt idx="83906">
                  <c:v>18.725314000000001</c:v>
                </c:pt>
                <c:pt idx="83907">
                  <c:v>18.724329999999998</c:v>
                </c:pt>
                <c:pt idx="83908">
                  <c:v>18.719131999999998</c:v>
                </c:pt>
                <c:pt idx="83909">
                  <c:v>18.724043000000002</c:v>
                </c:pt>
                <c:pt idx="83910">
                  <c:v>18.729219000000001</c:v>
                </c:pt>
                <c:pt idx="83911">
                  <c:v>18.727097000000001</c:v>
                </c:pt>
                <c:pt idx="83912">
                  <c:v>18.727177000000001</c:v>
                </c:pt>
                <c:pt idx="83913">
                  <c:v>18.733350000000002</c:v>
                </c:pt>
                <c:pt idx="83914">
                  <c:v>18.734784999999999</c:v>
                </c:pt>
                <c:pt idx="83915">
                  <c:v>18.730930000000001</c:v>
                </c:pt>
                <c:pt idx="83916">
                  <c:v>18.731653999999999</c:v>
                </c:pt>
                <c:pt idx="83917">
                  <c:v>18.731034999999999</c:v>
                </c:pt>
                <c:pt idx="83918">
                  <c:v>18.726593000000001</c:v>
                </c:pt>
                <c:pt idx="83919">
                  <c:v>18.727387</c:v>
                </c:pt>
                <c:pt idx="83920">
                  <c:v>18.732196999999999</c:v>
                </c:pt>
                <c:pt idx="83921">
                  <c:v>18.728529000000002</c:v>
                </c:pt>
                <c:pt idx="83922">
                  <c:v>18.724807999999999</c:v>
                </c:pt>
                <c:pt idx="83923">
                  <c:v>18.729376999999999</c:v>
                </c:pt>
                <c:pt idx="83924">
                  <c:v>18.729175000000001</c:v>
                </c:pt>
                <c:pt idx="83925">
                  <c:v>18.726804000000001</c:v>
                </c:pt>
                <c:pt idx="83926">
                  <c:v>18.729565000000001</c:v>
                </c:pt>
                <c:pt idx="83927">
                  <c:v>18.730519999999999</c:v>
                </c:pt>
                <c:pt idx="83928">
                  <c:v>18.729337000000001</c:v>
                </c:pt>
                <c:pt idx="83929">
                  <c:v>18.730087000000001</c:v>
                </c:pt>
                <c:pt idx="83930">
                  <c:v>18.729288</c:v>
                </c:pt>
                <c:pt idx="83931">
                  <c:v>18.726298</c:v>
                </c:pt>
                <c:pt idx="83932">
                  <c:v>18.72739</c:v>
                </c:pt>
                <c:pt idx="83933">
                  <c:v>18.731843000000001</c:v>
                </c:pt>
                <c:pt idx="83934">
                  <c:v>18.735146</c:v>
                </c:pt>
                <c:pt idx="83935">
                  <c:v>18.734631</c:v>
                </c:pt>
                <c:pt idx="83936">
                  <c:v>18.733751000000002</c:v>
                </c:pt>
                <c:pt idx="83937">
                  <c:v>18.73517</c:v>
                </c:pt>
                <c:pt idx="83938">
                  <c:v>18.734155999999999</c:v>
                </c:pt>
                <c:pt idx="83939">
                  <c:v>18.734552999999998</c:v>
                </c:pt>
                <c:pt idx="83940">
                  <c:v>18.736675000000002</c:v>
                </c:pt>
                <c:pt idx="83941">
                  <c:v>18.733298000000001</c:v>
                </c:pt>
                <c:pt idx="83942">
                  <c:v>18.730471000000001</c:v>
                </c:pt>
                <c:pt idx="83943">
                  <c:v>18.733381000000001</c:v>
                </c:pt>
                <c:pt idx="83944">
                  <c:v>18.734351</c:v>
                </c:pt>
                <c:pt idx="83945">
                  <c:v>18.731532000000001</c:v>
                </c:pt>
                <c:pt idx="83946">
                  <c:v>18.731223</c:v>
                </c:pt>
                <c:pt idx="83947">
                  <c:v>18.734534</c:v>
                </c:pt>
                <c:pt idx="83948">
                  <c:v>18.737015</c:v>
                </c:pt>
                <c:pt idx="83949">
                  <c:v>18.736355</c:v>
                </c:pt>
                <c:pt idx="83950">
                  <c:v>18.735410999999999</c:v>
                </c:pt>
                <c:pt idx="83951">
                  <c:v>18.733560000000001</c:v>
                </c:pt>
                <c:pt idx="83952">
                  <c:v>18.731231999999999</c:v>
                </c:pt>
                <c:pt idx="83953">
                  <c:v>18.731733999999999</c:v>
                </c:pt>
                <c:pt idx="83954">
                  <c:v>18.735593000000001</c:v>
                </c:pt>
                <c:pt idx="83955">
                  <c:v>18.737354</c:v>
                </c:pt>
                <c:pt idx="83956">
                  <c:v>18.738595</c:v>
                </c:pt>
                <c:pt idx="83957">
                  <c:v>18.743369999999999</c:v>
                </c:pt>
                <c:pt idx="83958">
                  <c:v>18.743328999999999</c:v>
                </c:pt>
                <c:pt idx="83959">
                  <c:v>18.741123999999999</c:v>
                </c:pt>
                <c:pt idx="83960">
                  <c:v>18.744513999999999</c:v>
                </c:pt>
                <c:pt idx="83961">
                  <c:v>18.745062000000001</c:v>
                </c:pt>
                <c:pt idx="83962">
                  <c:v>18.739671000000001</c:v>
                </c:pt>
                <c:pt idx="83963">
                  <c:v>18.737351</c:v>
                </c:pt>
                <c:pt idx="83964">
                  <c:v>18.740601000000002</c:v>
                </c:pt>
                <c:pt idx="83965">
                  <c:v>18.741548999999999</c:v>
                </c:pt>
                <c:pt idx="83966">
                  <c:v>18.738764</c:v>
                </c:pt>
                <c:pt idx="83967">
                  <c:v>18.737273999999999</c:v>
                </c:pt>
                <c:pt idx="83968">
                  <c:v>18.741204</c:v>
                </c:pt>
                <c:pt idx="83969">
                  <c:v>18.742317</c:v>
                </c:pt>
                <c:pt idx="83970">
                  <c:v>18.737583000000001</c:v>
                </c:pt>
                <c:pt idx="83971">
                  <c:v>18.736621</c:v>
                </c:pt>
                <c:pt idx="83972">
                  <c:v>18.738112999999998</c:v>
                </c:pt>
                <c:pt idx="83973">
                  <c:v>18.741143999999998</c:v>
                </c:pt>
                <c:pt idx="83974">
                  <c:v>18.745348</c:v>
                </c:pt>
                <c:pt idx="83975">
                  <c:v>18.744786999999999</c:v>
                </c:pt>
                <c:pt idx="83976">
                  <c:v>18.741318</c:v>
                </c:pt>
                <c:pt idx="83977">
                  <c:v>18.738918999999999</c:v>
                </c:pt>
                <c:pt idx="83978">
                  <c:v>18.738133999999999</c:v>
                </c:pt>
                <c:pt idx="83979">
                  <c:v>18.737774000000002</c:v>
                </c:pt>
                <c:pt idx="83980">
                  <c:v>18.738038</c:v>
                </c:pt>
                <c:pt idx="83981">
                  <c:v>18.738751000000001</c:v>
                </c:pt>
                <c:pt idx="83982">
                  <c:v>18.739023</c:v>
                </c:pt>
                <c:pt idx="83983">
                  <c:v>18.73949</c:v>
                </c:pt>
                <c:pt idx="83984">
                  <c:v>18.741136999999998</c:v>
                </c:pt>
                <c:pt idx="83985">
                  <c:v>18.743392</c:v>
                </c:pt>
                <c:pt idx="83986">
                  <c:v>18.746119</c:v>
                </c:pt>
                <c:pt idx="83987">
                  <c:v>18.746993</c:v>
                </c:pt>
                <c:pt idx="83988">
                  <c:v>18.744444999999999</c:v>
                </c:pt>
                <c:pt idx="83989">
                  <c:v>18.744764</c:v>
                </c:pt>
                <c:pt idx="83990">
                  <c:v>18.747440000000001</c:v>
                </c:pt>
                <c:pt idx="83991">
                  <c:v>18.746441999999998</c:v>
                </c:pt>
                <c:pt idx="83992">
                  <c:v>18.745338</c:v>
                </c:pt>
                <c:pt idx="83993">
                  <c:v>18.743801999999999</c:v>
                </c:pt>
                <c:pt idx="83994">
                  <c:v>18.743178</c:v>
                </c:pt>
                <c:pt idx="83995">
                  <c:v>18.743891000000001</c:v>
                </c:pt>
                <c:pt idx="83996">
                  <c:v>18.745426999999999</c:v>
                </c:pt>
                <c:pt idx="83997">
                  <c:v>18.748916999999999</c:v>
                </c:pt>
                <c:pt idx="83998">
                  <c:v>18.750164999999999</c:v>
                </c:pt>
                <c:pt idx="83999">
                  <c:v>18.749960999999999</c:v>
                </c:pt>
                <c:pt idx="84000">
                  <c:v>18.750897999999999</c:v>
                </c:pt>
                <c:pt idx="84001">
                  <c:v>18.748339000000001</c:v>
                </c:pt>
                <c:pt idx="84002">
                  <c:v>18.746203999999999</c:v>
                </c:pt>
                <c:pt idx="84003">
                  <c:v>18.749458000000001</c:v>
                </c:pt>
                <c:pt idx="84004">
                  <c:v>18.752034999999999</c:v>
                </c:pt>
                <c:pt idx="84005">
                  <c:v>18.751252000000001</c:v>
                </c:pt>
                <c:pt idx="84006">
                  <c:v>18.751128000000001</c:v>
                </c:pt>
                <c:pt idx="84007">
                  <c:v>18.753271999999999</c:v>
                </c:pt>
                <c:pt idx="84008">
                  <c:v>18.753710999999999</c:v>
                </c:pt>
                <c:pt idx="84009">
                  <c:v>18.749623</c:v>
                </c:pt>
                <c:pt idx="84010">
                  <c:v>18.749728999999999</c:v>
                </c:pt>
                <c:pt idx="84011">
                  <c:v>18.754797</c:v>
                </c:pt>
                <c:pt idx="84012">
                  <c:v>18.754321000000001</c:v>
                </c:pt>
                <c:pt idx="84013">
                  <c:v>18.750219999999999</c:v>
                </c:pt>
                <c:pt idx="84014">
                  <c:v>18.749970999999999</c:v>
                </c:pt>
                <c:pt idx="84015">
                  <c:v>18.750786999999999</c:v>
                </c:pt>
                <c:pt idx="84016">
                  <c:v>18.753295000000001</c:v>
                </c:pt>
                <c:pt idx="84017">
                  <c:v>18.756266</c:v>
                </c:pt>
                <c:pt idx="84018">
                  <c:v>18.754117000000001</c:v>
                </c:pt>
                <c:pt idx="84019">
                  <c:v>18.752707000000001</c:v>
                </c:pt>
                <c:pt idx="84020">
                  <c:v>18.754370999999999</c:v>
                </c:pt>
                <c:pt idx="84021">
                  <c:v>18.751415000000001</c:v>
                </c:pt>
                <c:pt idx="84022">
                  <c:v>18.749531000000001</c:v>
                </c:pt>
                <c:pt idx="84023">
                  <c:v>18.753983999999999</c:v>
                </c:pt>
                <c:pt idx="84024">
                  <c:v>18.756034</c:v>
                </c:pt>
                <c:pt idx="84025">
                  <c:v>18.754508000000001</c:v>
                </c:pt>
                <c:pt idx="84026">
                  <c:v>18.759276</c:v>
                </c:pt>
                <c:pt idx="84027">
                  <c:v>18.760107999999999</c:v>
                </c:pt>
                <c:pt idx="84028">
                  <c:v>18.755261000000001</c:v>
                </c:pt>
                <c:pt idx="84029">
                  <c:v>18.758102999999998</c:v>
                </c:pt>
                <c:pt idx="84030">
                  <c:v>18.758606</c:v>
                </c:pt>
                <c:pt idx="84031">
                  <c:v>18.750554999999999</c:v>
                </c:pt>
                <c:pt idx="84032">
                  <c:v>18.750025000000001</c:v>
                </c:pt>
                <c:pt idx="84033">
                  <c:v>18.755818999999999</c:v>
                </c:pt>
                <c:pt idx="84034">
                  <c:v>18.755013000000002</c:v>
                </c:pt>
                <c:pt idx="84035">
                  <c:v>18.754866</c:v>
                </c:pt>
                <c:pt idx="84036">
                  <c:v>18.759739</c:v>
                </c:pt>
                <c:pt idx="84037">
                  <c:v>18.759468999999999</c:v>
                </c:pt>
                <c:pt idx="84038">
                  <c:v>18.755223999999998</c:v>
                </c:pt>
                <c:pt idx="84039">
                  <c:v>18.754698000000001</c:v>
                </c:pt>
                <c:pt idx="84040">
                  <c:v>18.756618</c:v>
                </c:pt>
                <c:pt idx="84041">
                  <c:v>18.756219999999999</c:v>
                </c:pt>
                <c:pt idx="84042">
                  <c:v>18.752984000000001</c:v>
                </c:pt>
                <c:pt idx="84043">
                  <c:v>18.752628000000001</c:v>
                </c:pt>
                <c:pt idx="84044">
                  <c:v>18.755002999999999</c:v>
                </c:pt>
                <c:pt idx="84045">
                  <c:v>18.756485999999999</c:v>
                </c:pt>
                <c:pt idx="84046">
                  <c:v>18.758841</c:v>
                </c:pt>
                <c:pt idx="84047">
                  <c:v>18.760192</c:v>
                </c:pt>
                <c:pt idx="84048">
                  <c:v>18.760424</c:v>
                </c:pt>
                <c:pt idx="84049">
                  <c:v>18.760065999999998</c:v>
                </c:pt>
                <c:pt idx="84050">
                  <c:v>18.757594000000001</c:v>
                </c:pt>
                <c:pt idx="84051">
                  <c:v>18.757458</c:v>
                </c:pt>
                <c:pt idx="84052">
                  <c:v>18.759484</c:v>
                </c:pt>
                <c:pt idx="84053">
                  <c:v>18.762774</c:v>
                </c:pt>
                <c:pt idx="84054">
                  <c:v>18.76474</c:v>
                </c:pt>
                <c:pt idx="84055">
                  <c:v>18.76079</c:v>
                </c:pt>
                <c:pt idx="84056">
                  <c:v>18.759301000000001</c:v>
                </c:pt>
                <c:pt idx="84057">
                  <c:v>18.76268</c:v>
                </c:pt>
                <c:pt idx="84058">
                  <c:v>18.765491999999998</c:v>
                </c:pt>
                <c:pt idx="84059">
                  <c:v>18.765416999999999</c:v>
                </c:pt>
                <c:pt idx="84060">
                  <c:v>18.76125</c:v>
                </c:pt>
                <c:pt idx="84061">
                  <c:v>18.756891</c:v>
                </c:pt>
                <c:pt idx="84062">
                  <c:v>18.757778999999999</c:v>
                </c:pt>
                <c:pt idx="84063">
                  <c:v>18.762475999999999</c:v>
                </c:pt>
                <c:pt idx="84064">
                  <c:v>18.763805000000001</c:v>
                </c:pt>
                <c:pt idx="84065">
                  <c:v>18.761596000000001</c:v>
                </c:pt>
                <c:pt idx="84066">
                  <c:v>18.761742999999999</c:v>
                </c:pt>
                <c:pt idx="84067">
                  <c:v>18.763762</c:v>
                </c:pt>
                <c:pt idx="84068">
                  <c:v>18.762301000000001</c:v>
                </c:pt>
                <c:pt idx="84069">
                  <c:v>18.757935</c:v>
                </c:pt>
                <c:pt idx="84070">
                  <c:v>18.758271000000001</c:v>
                </c:pt>
                <c:pt idx="84071">
                  <c:v>18.760884000000001</c:v>
                </c:pt>
                <c:pt idx="84072">
                  <c:v>18.759298999999999</c:v>
                </c:pt>
                <c:pt idx="84073">
                  <c:v>18.757304999999999</c:v>
                </c:pt>
                <c:pt idx="84074">
                  <c:v>18.760311999999999</c:v>
                </c:pt>
                <c:pt idx="84075">
                  <c:v>18.759931999999999</c:v>
                </c:pt>
                <c:pt idx="84076">
                  <c:v>18.757839000000001</c:v>
                </c:pt>
                <c:pt idx="84077">
                  <c:v>18.762789999999999</c:v>
                </c:pt>
                <c:pt idx="84078">
                  <c:v>18.767372999999999</c:v>
                </c:pt>
                <c:pt idx="84079">
                  <c:v>18.771075</c:v>
                </c:pt>
                <c:pt idx="84080">
                  <c:v>18.777411000000001</c:v>
                </c:pt>
                <c:pt idx="84081">
                  <c:v>18.773886000000001</c:v>
                </c:pt>
                <c:pt idx="84082">
                  <c:v>18.769196999999998</c:v>
                </c:pt>
                <c:pt idx="84083">
                  <c:v>18.773064000000002</c:v>
                </c:pt>
                <c:pt idx="84084">
                  <c:v>18.773213999999999</c:v>
                </c:pt>
                <c:pt idx="84085">
                  <c:v>18.772068999999998</c:v>
                </c:pt>
                <c:pt idx="84086">
                  <c:v>18.773267000000001</c:v>
                </c:pt>
                <c:pt idx="84087">
                  <c:v>18.769552000000001</c:v>
                </c:pt>
                <c:pt idx="84088">
                  <c:v>18.768086</c:v>
                </c:pt>
                <c:pt idx="84089">
                  <c:v>18.774084999999999</c:v>
                </c:pt>
                <c:pt idx="84090">
                  <c:v>18.77617</c:v>
                </c:pt>
                <c:pt idx="84091">
                  <c:v>18.772074</c:v>
                </c:pt>
                <c:pt idx="84092">
                  <c:v>18.769442000000002</c:v>
                </c:pt>
                <c:pt idx="84093">
                  <c:v>18.768713000000002</c:v>
                </c:pt>
                <c:pt idx="84094">
                  <c:v>18.769621999999998</c:v>
                </c:pt>
                <c:pt idx="84095">
                  <c:v>18.770057000000001</c:v>
                </c:pt>
                <c:pt idx="84096">
                  <c:v>18.768744999999999</c:v>
                </c:pt>
                <c:pt idx="84097">
                  <c:v>18.769783</c:v>
                </c:pt>
                <c:pt idx="84098">
                  <c:v>18.772074</c:v>
                </c:pt>
                <c:pt idx="84099">
                  <c:v>18.769714</c:v>
                </c:pt>
                <c:pt idx="84100">
                  <c:v>18.769812000000002</c:v>
                </c:pt>
                <c:pt idx="84101">
                  <c:v>18.771981</c:v>
                </c:pt>
                <c:pt idx="84102">
                  <c:v>18.771301000000001</c:v>
                </c:pt>
                <c:pt idx="84103">
                  <c:v>18.778281</c:v>
                </c:pt>
                <c:pt idx="84104">
                  <c:v>18.783183999999999</c:v>
                </c:pt>
                <c:pt idx="84105">
                  <c:v>18.777501999999998</c:v>
                </c:pt>
                <c:pt idx="84106">
                  <c:v>18.779492000000001</c:v>
                </c:pt>
                <c:pt idx="84107">
                  <c:v>18.783477999999999</c:v>
                </c:pt>
                <c:pt idx="84108">
                  <c:v>18.781677999999999</c:v>
                </c:pt>
                <c:pt idx="84109">
                  <c:v>18.781573999999999</c:v>
                </c:pt>
                <c:pt idx="84110">
                  <c:v>18.783459000000001</c:v>
                </c:pt>
                <c:pt idx="84111">
                  <c:v>18.782817000000001</c:v>
                </c:pt>
                <c:pt idx="84112">
                  <c:v>18.778148999999999</c:v>
                </c:pt>
                <c:pt idx="84113">
                  <c:v>18.775292</c:v>
                </c:pt>
                <c:pt idx="84114">
                  <c:v>18.776707999999999</c:v>
                </c:pt>
                <c:pt idx="84115">
                  <c:v>18.776492000000001</c:v>
                </c:pt>
                <c:pt idx="84116">
                  <c:v>18.775655</c:v>
                </c:pt>
                <c:pt idx="84117">
                  <c:v>18.775600000000001</c:v>
                </c:pt>
                <c:pt idx="84118">
                  <c:v>18.775583999999998</c:v>
                </c:pt>
                <c:pt idx="84119">
                  <c:v>18.776123999999999</c:v>
                </c:pt>
                <c:pt idx="84120">
                  <c:v>18.777246000000002</c:v>
                </c:pt>
                <c:pt idx="84121">
                  <c:v>18.775770000000001</c:v>
                </c:pt>
                <c:pt idx="84122">
                  <c:v>18.773301</c:v>
                </c:pt>
                <c:pt idx="84123">
                  <c:v>18.773820000000001</c:v>
                </c:pt>
                <c:pt idx="84124">
                  <c:v>18.775898000000002</c:v>
                </c:pt>
                <c:pt idx="84125">
                  <c:v>18.775651</c:v>
                </c:pt>
                <c:pt idx="84126">
                  <c:v>18.775395</c:v>
                </c:pt>
                <c:pt idx="84127">
                  <c:v>18.777723000000002</c:v>
                </c:pt>
                <c:pt idx="84128">
                  <c:v>18.783611000000001</c:v>
                </c:pt>
                <c:pt idx="84129">
                  <c:v>18.783055000000001</c:v>
                </c:pt>
                <c:pt idx="84130">
                  <c:v>18.777325000000001</c:v>
                </c:pt>
                <c:pt idx="84131">
                  <c:v>18.781558</c:v>
                </c:pt>
                <c:pt idx="84132">
                  <c:v>18.786781000000001</c:v>
                </c:pt>
                <c:pt idx="84133">
                  <c:v>18.782146999999998</c:v>
                </c:pt>
                <c:pt idx="84134">
                  <c:v>18.781010999999999</c:v>
                </c:pt>
                <c:pt idx="84135">
                  <c:v>18.784942999999998</c:v>
                </c:pt>
                <c:pt idx="84136">
                  <c:v>18.783885999999999</c:v>
                </c:pt>
                <c:pt idx="84137">
                  <c:v>18.781355999999999</c:v>
                </c:pt>
                <c:pt idx="84138">
                  <c:v>18.779332</c:v>
                </c:pt>
                <c:pt idx="84139">
                  <c:v>18.777711</c:v>
                </c:pt>
                <c:pt idx="84140">
                  <c:v>18.780085</c:v>
                </c:pt>
                <c:pt idx="84141">
                  <c:v>18.782468999999999</c:v>
                </c:pt>
                <c:pt idx="84142">
                  <c:v>18.781330000000001</c:v>
                </c:pt>
                <c:pt idx="84143">
                  <c:v>18.779771</c:v>
                </c:pt>
                <c:pt idx="84144">
                  <c:v>18.783002</c:v>
                </c:pt>
                <c:pt idx="84145">
                  <c:v>18.786868999999999</c:v>
                </c:pt>
                <c:pt idx="84146">
                  <c:v>18.787465000000001</c:v>
                </c:pt>
                <c:pt idx="84147">
                  <c:v>18.789411999999999</c:v>
                </c:pt>
                <c:pt idx="84148">
                  <c:v>18.792469000000001</c:v>
                </c:pt>
                <c:pt idx="84149">
                  <c:v>18.790897999999999</c:v>
                </c:pt>
                <c:pt idx="84150">
                  <c:v>18.790118</c:v>
                </c:pt>
                <c:pt idx="84151">
                  <c:v>18.792784000000001</c:v>
                </c:pt>
                <c:pt idx="84152">
                  <c:v>18.793410000000002</c:v>
                </c:pt>
                <c:pt idx="84153">
                  <c:v>18.790220999999999</c:v>
                </c:pt>
                <c:pt idx="84154">
                  <c:v>18.789528000000001</c:v>
                </c:pt>
                <c:pt idx="84155">
                  <c:v>18.790977999999999</c:v>
                </c:pt>
                <c:pt idx="84156">
                  <c:v>18.789458</c:v>
                </c:pt>
                <c:pt idx="84157">
                  <c:v>18.788741999999999</c:v>
                </c:pt>
                <c:pt idx="84158">
                  <c:v>18.790600999999999</c:v>
                </c:pt>
                <c:pt idx="84159">
                  <c:v>18.788864</c:v>
                </c:pt>
                <c:pt idx="84160">
                  <c:v>18.788053000000001</c:v>
                </c:pt>
                <c:pt idx="84161">
                  <c:v>18.788478000000001</c:v>
                </c:pt>
                <c:pt idx="84162">
                  <c:v>18.789016</c:v>
                </c:pt>
                <c:pt idx="84163">
                  <c:v>18.790016999999999</c:v>
                </c:pt>
                <c:pt idx="84164">
                  <c:v>18.790171000000001</c:v>
                </c:pt>
                <c:pt idx="84165">
                  <c:v>18.791329999999999</c:v>
                </c:pt>
                <c:pt idx="84166">
                  <c:v>18.793520999999998</c:v>
                </c:pt>
                <c:pt idx="84167">
                  <c:v>18.795045999999999</c:v>
                </c:pt>
                <c:pt idx="84168">
                  <c:v>18.795088</c:v>
                </c:pt>
                <c:pt idx="84169">
                  <c:v>18.796171999999999</c:v>
                </c:pt>
                <c:pt idx="84170">
                  <c:v>18.798916999999999</c:v>
                </c:pt>
                <c:pt idx="84171">
                  <c:v>18.799398</c:v>
                </c:pt>
                <c:pt idx="84172">
                  <c:v>18.797713999999999</c:v>
                </c:pt>
                <c:pt idx="84173">
                  <c:v>18.795694000000001</c:v>
                </c:pt>
                <c:pt idx="84174">
                  <c:v>18.796583999999999</c:v>
                </c:pt>
                <c:pt idx="84175">
                  <c:v>18.797528</c:v>
                </c:pt>
                <c:pt idx="84176">
                  <c:v>18.794625</c:v>
                </c:pt>
                <c:pt idx="84177">
                  <c:v>18.793859000000001</c:v>
                </c:pt>
                <c:pt idx="84178">
                  <c:v>18.794461999999999</c:v>
                </c:pt>
                <c:pt idx="84179">
                  <c:v>18.793761</c:v>
                </c:pt>
                <c:pt idx="84180">
                  <c:v>18.795491999999999</c:v>
                </c:pt>
                <c:pt idx="84181">
                  <c:v>18.793787999999999</c:v>
                </c:pt>
                <c:pt idx="84182">
                  <c:v>18.791032999999999</c:v>
                </c:pt>
                <c:pt idx="84183">
                  <c:v>18.795061</c:v>
                </c:pt>
                <c:pt idx="84184">
                  <c:v>18.800927000000001</c:v>
                </c:pt>
                <c:pt idx="84185">
                  <c:v>18.799963000000002</c:v>
                </c:pt>
                <c:pt idx="84186">
                  <c:v>18.794377999999998</c:v>
                </c:pt>
                <c:pt idx="84187">
                  <c:v>18.794225999999998</c:v>
                </c:pt>
                <c:pt idx="84188">
                  <c:v>18.798186000000001</c:v>
                </c:pt>
                <c:pt idx="84189">
                  <c:v>18.796112000000001</c:v>
                </c:pt>
                <c:pt idx="84190">
                  <c:v>18.793835999999999</c:v>
                </c:pt>
                <c:pt idx="84191">
                  <c:v>18.796676000000001</c:v>
                </c:pt>
                <c:pt idx="84192">
                  <c:v>18.798551</c:v>
                </c:pt>
                <c:pt idx="84193">
                  <c:v>18.799779000000001</c:v>
                </c:pt>
                <c:pt idx="84194">
                  <c:v>18.801559999999998</c:v>
                </c:pt>
                <c:pt idx="84195">
                  <c:v>18.800816999999999</c:v>
                </c:pt>
                <c:pt idx="84196">
                  <c:v>18.797743000000001</c:v>
                </c:pt>
                <c:pt idx="84197">
                  <c:v>18.797937000000001</c:v>
                </c:pt>
                <c:pt idx="84198">
                  <c:v>18.801580000000001</c:v>
                </c:pt>
                <c:pt idx="84199">
                  <c:v>18.800816999999999</c:v>
                </c:pt>
                <c:pt idx="84200">
                  <c:v>18.798524</c:v>
                </c:pt>
                <c:pt idx="84201">
                  <c:v>18.799759000000002</c:v>
                </c:pt>
                <c:pt idx="84202">
                  <c:v>18.799557</c:v>
                </c:pt>
                <c:pt idx="84203">
                  <c:v>18.797604</c:v>
                </c:pt>
                <c:pt idx="84204">
                  <c:v>18.800619000000001</c:v>
                </c:pt>
                <c:pt idx="84205">
                  <c:v>18.802285999999999</c:v>
                </c:pt>
                <c:pt idx="84206">
                  <c:v>18.801812000000002</c:v>
                </c:pt>
                <c:pt idx="84207">
                  <c:v>18.805012999999999</c:v>
                </c:pt>
                <c:pt idx="84208">
                  <c:v>18.803609999999999</c:v>
                </c:pt>
                <c:pt idx="84209">
                  <c:v>18.803826000000001</c:v>
                </c:pt>
                <c:pt idx="84210">
                  <c:v>18.809239999999999</c:v>
                </c:pt>
                <c:pt idx="84211">
                  <c:v>18.810549999999999</c:v>
                </c:pt>
                <c:pt idx="84212">
                  <c:v>18.810435999999999</c:v>
                </c:pt>
                <c:pt idx="84213">
                  <c:v>18.809325000000001</c:v>
                </c:pt>
                <c:pt idx="84214">
                  <c:v>18.808942999999999</c:v>
                </c:pt>
                <c:pt idx="84215">
                  <c:v>18.810618999999999</c:v>
                </c:pt>
                <c:pt idx="84216">
                  <c:v>18.811786000000001</c:v>
                </c:pt>
                <c:pt idx="84217">
                  <c:v>18.812435000000001</c:v>
                </c:pt>
                <c:pt idx="84218">
                  <c:v>18.8127</c:v>
                </c:pt>
                <c:pt idx="84219">
                  <c:v>18.81108</c:v>
                </c:pt>
                <c:pt idx="84220">
                  <c:v>18.812282</c:v>
                </c:pt>
                <c:pt idx="84221">
                  <c:v>18.812177999999999</c:v>
                </c:pt>
                <c:pt idx="84222">
                  <c:v>18.806373000000001</c:v>
                </c:pt>
                <c:pt idx="84223">
                  <c:v>18.804897</c:v>
                </c:pt>
                <c:pt idx="84224">
                  <c:v>18.812843000000001</c:v>
                </c:pt>
                <c:pt idx="84225">
                  <c:v>18.812093999999998</c:v>
                </c:pt>
                <c:pt idx="84226">
                  <c:v>18.802088999999999</c:v>
                </c:pt>
                <c:pt idx="84227">
                  <c:v>18.802771</c:v>
                </c:pt>
                <c:pt idx="84228">
                  <c:v>18.807548000000001</c:v>
                </c:pt>
                <c:pt idx="84229">
                  <c:v>18.807717</c:v>
                </c:pt>
                <c:pt idx="84230">
                  <c:v>18.808876999999999</c:v>
                </c:pt>
                <c:pt idx="84231">
                  <c:v>18.809483</c:v>
                </c:pt>
                <c:pt idx="84232">
                  <c:v>18.807005</c:v>
                </c:pt>
                <c:pt idx="84233">
                  <c:v>18.805824000000001</c:v>
                </c:pt>
                <c:pt idx="84234">
                  <c:v>18.807773999999998</c:v>
                </c:pt>
                <c:pt idx="84235">
                  <c:v>18.808805</c:v>
                </c:pt>
                <c:pt idx="84236">
                  <c:v>18.811700999999999</c:v>
                </c:pt>
                <c:pt idx="84237">
                  <c:v>18.811105000000001</c:v>
                </c:pt>
                <c:pt idx="84238">
                  <c:v>18.807814</c:v>
                </c:pt>
                <c:pt idx="84239">
                  <c:v>18.811639</c:v>
                </c:pt>
                <c:pt idx="84240">
                  <c:v>18.815346000000002</c:v>
                </c:pt>
                <c:pt idx="84241">
                  <c:v>18.814257999999999</c:v>
                </c:pt>
                <c:pt idx="84242">
                  <c:v>18.811364000000001</c:v>
                </c:pt>
                <c:pt idx="84243">
                  <c:v>18.806571999999999</c:v>
                </c:pt>
                <c:pt idx="84244">
                  <c:v>18.807337</c:v>
                </c:pt>
                <c:pt idx="84245">
                  <c:v>18.808958000000001</c:v>
                </c:pt>
                <c:pt idx="84246">
                  <c:v>18.806768000000002</c:v>
                </c:pt>
                <c:pt idx="84247">
                  <c:v>18.807138999999999</c:v>
                </c:pt>
                <c:pt idx="84248">
                  <c:v>18.810946000000001</c:v>
                </c:pt>
                <c:pt idx="84249">
                  <c:v>18.814112000000002</c:v>
                </c:pt>
                <c:pt idx="84250">
                  <c:v>18.814499999999999</c:v>
                </c:pt>
                <c:pt idx="84251">
                  <c:v>18.812004000000002</c:v>
                </c:pt>
                <c:pt idx="84252">
                  <c:v>18.812082</c:v>
                </c:pt>
                <c:pt idx="84253">
                  <c:v>18.811409000000001</c:v>
                </c:pt>
                <c:pt idx="84254">
                  <c:v>18.811309999999999</c:v>
                </c:pt>
                <c:pt idx="84255">
                  <c:v>18.815225999999999</c:v>
                </c:pt>
                <c:pt idx="84256">
                  <c:v>18.817699999999999</c:v>
                </c:pt>
                <c:pt idx="84257">
                  <c:v>18.815809000000002</c:v>
                </c:pt>
                <c:pt idx="84258">
                  <c:v>18.812498999999999</c:v>
                </c:pt>
                <c:pt idx="84259">
                  <c:v>18.812199</c:v>
                </c:pt>
                <c:pt idx="84260">
                  <c:v>18.813991999999999</c:v>
                </c:pt>
                <c:pt idx="84261">
                  <c:v>18.813627</c:v>
                </c:pt>
                <c:pt idx="84262">
                  <c:v>18.814924000000001</c:v>
                </c:pt>
                <c:pt idx="84263">
                  <c:v>18.819237000000001</c:v>
                </c:pt>
                <c:pt idx="84264">
                  <c:v>18.820706999999999</c:v>
                </c:pt>
                <c:pt idx="84265">
                  <c:v>18.818359000000001</c:v>
                </c:pt>
                <c:pt idx="84266">
                  <c:v>18.816799</c:v>
                </c:pt>
                <c:pt idx="84267">
                  <c:v>18.816628999999999</c:v>
                </c:pt>
                <c:pt idx="84268">
                  <c:v>18.816780000000001</c:v>
                </c:pt>
                <c:pt idx="84269">
                  <c:v>18.819054000000001</c:v>
                </c:pt>
                <c:pt idx="84270">
                  <c:v>18.82639</c:v>
                </c:pt>
                <c:pt idx="84271">
                  <c:v>18.827055999999999</c:v>
                </c:pt>
                <c:pt idx="84272">
                  <c:v>18.822185999999999</c:v>
                </c:pt>
                <c:pt idx="84273">
                  <c:v>18.823723999999999</c:v>
                </c:pt>
                <c:pt idx="84274">
                  <c:v>18.826840000000001</c:v>
                </c:pt>
                <c:pt idx="84275">
                  <c:v>18.824555</c:v>
                </c:pt>
                <c:pt idx="84276">
                  <c:v>18.822545999999999</c:v>
                </c:pt>
                <c:pt idx="84277">
                  <c:v>18.821667999999999</c:v>
                </c:pt>
                <c:pt idx="84278">
                  <c:v>18.819838000000001</c:v>
                </c:pt>
                <c:pt idx="84279">
                  <c:v>18.819586999999999</c:v>
                </c:pt>
                <c:pt idx="84280">
                  <c:v>18.818664999999999</c:v>
                </c:pt>
                <c:pt idx="84281">
                  <c:v>18.818135999999999</c:v>
                </c:pt>
                <c:pt idx="84282">
                  <c:v>18.822327999999999</c:v>
                </c:pt>
                <c:pt idx="84283">
                  <c:v>18.824729000000001</c:v>
                </c:pt>
                <c:pt idx="84284">
                  <c:v>18.821003000000001</c:v>
                </c:pt>
                <c:pt idx="84285">
                  <c:v>18.818472</c:v>
                </c:pt>
                <c:pt idx="84286">
                  <c:v>18.820488000000001</c:v>
                </c:pt>
                <c:pt idx="84287">
                  <c:v>18.821943999999998</c:v>
                </c:pt>
                <c:pt idx="84288">
                  <c:v>18.822872</c:v>
                </c:pt>
                <c:pt idx="84289">
                  <c:v>18.822831000000001</c:v>
                </c:pt>
                <c:pt idx="84290">
                  <c:v>18.822724000000001</c:v>
                </c:pt>
                <c:pt idx="84291">
                  <c:v>18.823481999999998</c:v>
                </c:pt>
                <c:pt idx="84292">
                  <c:v>18.821985999999999</c:v>
                </c:pt>
                <c:pt idx="84293">
                  <c:v>18.823153999999999</c:v>
                </c:pt>
                <c:pt idx="84294">
                  <c:v>18.825654</c:v>
                </c:pt>
                <c:pt idx="84295">
                  <c:v>18.822975</c:v>
                </c:pt>
                <c:pt idx="84296">
                  <c:v>18.822779000000001</c:v>
                </c:pt>
                <c:pt idx="84297">
                  <c:v>18.823011000000001</c:v>
                </c:pt>
                <c:pt idx="84298">
                  <c:v>18.821384999999999</c:v>
                </c:pt>
                <c:pt idx="84299">
                  <c:v>18.825032</c:v>
                </c:pt>
                <c:pt idx="84300">
                  <c:v>18.825870999999999</c:v>
                </c:pt>
                <c:pt idx="84301">
                  <c:v>18.817885</c:v>
                </c:pt>
                <c:pt idx="84302">
                  <c:v>18.817789999999999</c:v>
                </c:pt>
                <c:pt idx="84303">
                  <c:v>18.822372999999999</c:v>
                </c:pt>
                <c:pt idx="84304">
                  <c:v>18.820558999999999</c:v>
                </c:pt>
                <c:pt idx="84305">
                  <c:v>18.821437</c:v>
                </c:pt>
                <c:pt idx="84306">
                  <c:v>18.823976999999999</c:v>
                </c:pt>
                <c:pt idx="84307">
                  <c:v>18.821878999999999</c:v>
                </c:pt>
                <c:pt idx="84308">
                  <c:v>18.822959000000001</c:v>
                </c:pt>
                <c:pt idx="84309">
                  <c:v>18.827328999999999</c:v>
                </c:pt>
                <c:pt idx="84310">
                  <c:v>18.828426</c:v>
                </c:pt>
                <c:pt idx="84311">
                  <c:v>18.827977000000001</c:v>
                </c:pt>
                <c:pt idx="84312">
                  <c:v>18.825382999999999</c:v>
                </c:pt>
                <c:pt idx="84313">
                  <c:v>18.822603000000001</c:v>
                </c:pt>
                <c:pt idx="84314">
                  <c:v>18.822721000000001</c:v>
                </c:pt>
                <c:pt idx="84315">
                  <c:v>18.820906999999998</c:v>
                </c:pt>
                <c:pt idx="84316">
                  <c:v>18.822194</c:v>
                </c:pt>
                <c:pt idx="84317">
                  <c:v>18.827604999999998</c:v>
                </c:pt>
                <c:pt idx="84318">
                  <c:v>18.827998999999998</c:v>
                </c:pt>
                <c:pt idx="84319">
                  <c:v>18.830144000000001</c:v>
                </c:pt>
                <c:pt idx="84320">
                  <c:v>18.8338</c:v>
                </c:pt>
                <c:pt idx="84321">
                  <c:v>18.830521000000001</c:v>
                </c:pt>
                <c:pt idx="84322">
                  <c:v>18.830594999999999</c:v>
                </c:pt>
                <c:pt idx="84323">
                  <c:v>18.832117</c:v>
                </c:pt>
                <c:pt idx="84324">
                  <c:v>18.829937000000001</c:v>
                </c:pt>
                <c:pt idx="84325">
                  <c:v>18.832080000000001</c:v>
                </c:pt>
                <c:pt idx="84326">
                  <c:v>18.834565999999999</c:v>
                </c:pt>
                <c:pt idx="84327">
                  <c:v>18.831751000000001</c:v>
                </c:pt>
                <c:pt idx="84328">
                  <c:v>18.831081999999999</c:v>
                </c:pt>
                <c:pt idx="84329">
                  <c:v>18.832816000000001</c:v>
                </c:pt>
                <c:pt idx="84330">
                  <c:v>18.830632000000001</c:v>
                </c:pt>
                <c:pt idx="84331">
                  <c:v>18.828719</c:v>
                </c:pt>
                <c:pt idx="84332">
                  <c:v>18.831603999999999</c:v>
                </c:pt>
                <c:pt idx="84333">
                  <c:v>18.833805999999999</c:v>
                </c:pt>
                <c:pt idx="84334">
                  <c:v>18.83164</c:v>
                </c:pt>
                <c:pt idx="84335">
                  <c:v>18.832849</c:v>
                </c:pt>
                <c:pt idx="84336">
                  <c:v>18.834458000000001</c:v>
                </c:pt>
                <c:pt idx="84337">
                  <c:v>18.832775999999999</c:v>
                </c:pt>
                <c:pt idx="84338">
                  <c:v>18.835449000000001</c:v>
                </c:pt>
                <c:pt idx="84339">
                  <c:v>18.836507999999998</c:v>
                </c:pt>
                <c:pt idx="84340">
                  <c:v>18.834268999999999</c:v>
                </c:pt>
                <c:pt idx="84341">
                  <c:v>18.834143000000001</c:v>
                </c:pt>
                <c:pt idx="84342">
                  <c:v>18.833694000000001</c:v>
                </c:pt>
                <c:pt idx="84343">
                  <c:v>18.833451</c:v>
                </c:pt>
                <c:pt idx="84344">
                  <c:v>18.831983000000001</c:v>
                </c:pt>
                <c:pt idx="84345">
                  <c:v>18.829432000000001</c:v>
                </c:pt>
                <c:pt idx="84346">
                  <c:v>18.831040000000002</c:v>
                </c:pt>
                <c:pt idx="84347">
                  <c:v>18.833079000000001</c:v>
                </c:pt>
                <c:pt idx="84348">
                  <c:v>18.830041999999999</c:v>
                </c:pt>
                <c:pt idx="84349">
                  <c:v>18.830234000000001</c:v>
                </c:pt>
                <c:pt idx="84350">
                  <c:v>18.836078000000001</c:v>
                </c:pt>
                <c:pt idx="84351">
                  <c:v>18.836141999999999</c:v>
                </c:pt>
                <c:pt idx="84352">
                  <c:v>18.835148</c:v>
                </c:pt>
                <c:pt idx="84353">
                  <c:v>18.839690000000001</c:v>
                </c:pt>
                <c:pt idx="84354">
                  <c:v>18.840377</c:v>
                </c:pt>
                <c:pt idx="84355">
                  <c:v>18.838006</c:v>
                </c:pt>
                <c:pt idx="84356">
                  <c:v>18.838573</c:v>
                </c:pt>
                <c:pt idx="84357">
                  <c:v>18.837439</c:v>
                </c:pt>
                <c:pt idx="84358">
                  <c:v>18.840537000000001</c:v>
                </c:pt>
                <c:pt idx="84359">
                  <c:v>18.845205</c:v>
                </c:pt>
                <c:pt idx="84360">
                  <c:v>18.84131</c:v>
                </c:pt>
                <c:pt idx="84361">
                  <c:v>18.838571000000002</c:v>
                </c:pt>
                <c:pt idx="84362">
                  <c:v>18.841234</c:v>
                </c:pt>
                <c:pt idx="84363">
                  <c:v>18.83765</c:v>
                </c:pt>
                <c:pt idx="84364">
                  <c:v>18.833290000000002</c:v>
                </c:pt>
                <c:pt idx="84365">
                  <c:v>18.840128</c:v>
                </c:pt>
                <c:pt idx="84366">
                  <c:v>18.846325</c:v>
                </c:pt>
                <c:pt idx="84367">
                  <c:v>18.842324000000001</c:v>
                </c:pt>
                <c:pt idx="84368">
                  <c:v>18.837779000000001</c:v>
                </c:pt>
                <c:pt idx="84369">
                  <c:v>18.839676000000001</c:v>
                </c:pt>
                <c:pt idx="84370">
                  <c:v>18.843715</c:v>
                </c:pt>
                <c:pt idx="84371">
                  <c:v>18.844037</c:v>
                </c:pt>
                <c:pt idx="84372">
                  <c:v>18.841491000000001</c:v>
                </c:pt>
                <c:pt idx="84373">
                  <c:v>18.839338000000001</c:v>
                </c:pt>
                <c:pt idx="84374">
                  <c:v>18.835964000000001</c:v>
                </c:pt>
                <c:pt idx="84375">
                  <c:v>18.836970999999998</c:v>
                </c:pt>
                <c:pt idx="84376">
                  <c:v>18.84254</c:v>
                </c:pt>
                <c:pt idx="84377">
                  <c:v>18.841801</c:v>
                </c:pt>
                <c:pt idx="84378">
                  <c:v>18.840831999999999</c:v>
                </c:pt>
                <c:pt idx="84379">
                  <c:v>18.843219000000001</c:v>
                </c:pt>
                <c:pt idx="84380">
                  <c:v>18.842808000000002</c:v>
                </c:pt>
                <c:pt idx="84381">
                  <c:v>18.843426999999998</c:v>
                </c:pt>
                <c:pt idx="84382">
                  <c:v>18.845870999999999</c:v>
                </c:pt>
                <c:pt idx="84383">
                  <c:v>18.842527</c:v>
                </c:pt>
                <c:pt idx="84384">
                  <c:v>18.840890000000002</c:v>
                </c:pt>
                <c:pt idx="84385">
                  <c:v>18.846785000000001</c:v>
                </c:pt>
                <c:pt idx="84386">
                  <c:v>18.852352</c:v>
                </c:pt>
                <c:pt idx="84387">
                  <c:v>18.850504000000001</c:v>
                </c:pt>
                <c:pt idx="84388">
                  <c:v>18.845186000000002</c:v>
                </c:pt>
                <c:pt idx="84389">
                  <c:v>18.846081999999999</c:v>
                </c:pt>
                <c:pt idx="84390">
                  <c:v>18.848368000000001</c:v>
                </c:pt>
                <c:pt idx="84391">
                  <c:v>18.846958999999998</c:v>
                </c:pt>
                <c:pt idx="84392">
                  <c:v>18.847635</c:v>
                </c:pt>
                <c:pt idx="84393">
                  <c:v>18.849862999999999</c:v>
                </c:pt>
                <c:pt idx="84394">
                  <c:v>18.847054</c:v>
                </c:pt>
                <c:pt idx="84395">
                  <c:v>18.846699000000001</c:v>
                </c:pt>
                <c:pt idx="84396">
                  <c:v>18.850930999999999</c:v>
                </c:pt>
                <c:pt idx="84397">
                  <c:v>18.848821999999998</c:v>
                </c:pt>
                <c:pt idx="84398">
                  <c:v>18.846170999999998</c:v>
                </c:pt>
                <c:pt idx="84399">
                  <c:v>18.845652999999999</c:v>
                </c:pt>
                <c:pt idx="84400">
                  <c:v>18.844345000000001</c:v>
                </c:pt>
                <c:pt idx="84401">
                  <c:v>18.846097</c:v>
                </c:pt>
                <c:pt idx="84402">
                  <c:v>18.848299000000001</c:v>
                </c:pt>
                <c:pt idx="84403">
                  <c:v>18.847621</c:v>
                </c:pt>
                <c:pt idx="84404">
                  <c:v>18.846689999999999</c:v>
                </c:pt>
                <c:pt idx="84405">
                  <c:v>18.850148000000001</c:v>
                </c:pt>
                <c:pt idx="84406">
                  <c:v>18.850339999999999</c:v>
                </c:pt>
                <c:pt idx="84407">
                  <c:v>18.846724999999999</c:v>
                </c:pt>
                <c:pt idx="84408">
                  <c:v>18.846945999999999</c:v>
                </c:pt>
                <c:pt idx="84409">
                  <c:v>18.847429000000002</c:v>
                </c:pt>
                <c:pt idx="84410">
                  <c:v>18.844239999999999</c:v>
                </c:pt>
                <c:pt idx="84411">
                  <c:v>18.845082999999999</c:v>
                </c:pt>
                <c:pt idx="84412">
                  <c:v>18.851006999999999</c:v>
                </c:pt>
                <c:pt idx="84413">
                  <c:v>18.849885</c:v>
                </c:pt>
                <c:pt idx="84414">
                  <c:v>18.848179999999999</c:v>
                </c:pt>
                <c:pt idx="84415">
                  <c:v>18.851642999999999</c:v>
                </c:pt>
                <c:pt idx="84416">
                  <c:v>18.851443</c:v>
                </c:pt>
                <c:pt idx="84417">
                  <c:v>18.852605000000001</c:v>
                </c:pt>
                <c:pt idx="84418">
                  <c:v>18.855665999999999</c:v>
                </c:pt>
                <c:pt idx="84419">
                  <c:v>18.851655999999998</c:v>
                </c:pt>
                <c:pt idx="84420">
                  <c:v>18.849571999999998</c:v>
                </c:pt>
                <c:pt idx="84421">
                  <c:v>18.853480000000001</c:v>
                </c:pt>
                <c:pt idx="84422">
                  <c:v>18.854309000000001</c:v>
                </c:pt>
                <c:pt idx="84423">
                  <c:v>18.853482</c:v>
                </c:pt>
                <c:pt idx="84424">
                  <c:v>18.857095000000001</c:v>
                </c:pt>
                <c:pt idx="84425">
                  <c:v>18.861153999999999</c:v>
                </c:pt>
                <c:pt idx="84426">
                  <c:v>18.862069000000002</c:v>
                </c:pt>
                <c:pt idx="84427">
                  <c:v>18.861094000000001</c:v>
                </c:pt>
                <c:pt idx="84428">
                  <c:v>18.859781999999999</c:v>
                </c:pt>
                <c:pt idx="84429">
                  <c:v>18.857842999999999</c:v>
                </c:pt>
                <c:pt idx="84430">
                  <c:v>18.856397999999999</c:v>
                </c:pt>
                <c:pt idx="84431">
                  <c:v>18.856911</c:v>
                </c:pt>
                <c:pt idx="84432">
                  <c:v>18.861564999999999</c:v>
                </c:pt>
                <c:pt idx="84433">
                  <c:v>18.864530999999999</c:v>
                </c:pt>
                <c:pt idx="84434">
                  <c:v>18.859055999999999</c:v>
                </c:pt>
                <c:pt idx="84435">
                  <c:v>18.855582999999999</c:v>
                </c:pt>
                <c:pt idx="84436">
                  <c:v>18.857955</c:v>
                </c:pt>
                <c:pt idx="84437">
                  <c:v>18.858179</c:v>
                </c:pt>
                <c:pt idx="84438">
                  <c:v>18.860142</c:v>
                </c:pt>
                <c:pt idx="84439">
                  <c:v>18.862756999999998</c:v>
                </c:pt>
                <c:pt idx="84440">
                  <c:v>18.860181999999998</c:v>
                </c:pt>
                <c:pt idx="84441">
                  <c:v>18.861089</c:v>
                </c:pt>
                <c:pt idx="84442">
                  <c:v>18.864231</c:v>
                </c:pt>
                <c:pt idx="84443">
                  <c:v>18.866869000000001</c:v>
                </c:pt>
                <c:pt idx="84444">
                  <c:v>18.867792000000001</c:v>
                </c:pt>
                <c:pt idx="84445">
                  <c:v>18.862901000000001</c:v>
                </c:pt>
                <c:pt idx="84446">
                  <c:v>18.861398000000001</c:v>
                </c:pt>
                <c:pt idx="84447">
                  <c:v>18.863871</c:v>
                </c:pt>
                <c:pt idx="84448">
                  <c:v>18.865282000000001</c:v>
                </c:pt>
                <c:pt idx="84449">
                  <c:v>18.867877</c:v>
                </c:pt>
                <c:pt idx="84450">
                  <c:v>18.86702</c:v>
                </c:pt>
                <c:pt idx="84451">
                  <c:v>18.865079999999999</c:v>
                </c:pt>
                <c:pt idx="84452">
                  <c:v>18.867760000000001</c:v>
                </c:pt>
                <c:pt idx="84453">
                  <c:v>18.869367</c:v>
                </c:pt>
                <c:pt idx="84454">
                  <c:v>18.867595999999999</c:v>
                </c:pt>
                <c:pt idx="84455">
                  <c:v>18.868541</c:v>
                </c:pt>
                <c:pt idx="84456">
                  <c:v>18.871110000000002</c:v>
                </c:pt>
                <c:pt idx="84457">
                  <c:v>18.867137</c:v>
                </c:pt>
                <c:pt idx="84458">
                  <c:v>18.866665999999999</c:v>
                </c:pt>
                <c:pt idx="84459">
                  <c:v>18.873100999999998</c:v>
                </c:pt>
                <c:pt idx="84460">
                  <c:v>18.872340999999999</c:v>
                </c:pt>
                <c:pt idx="84461">
                  <c:v>18.871300000000002</c:v>
                </c:pt>
                <c:pt idx="84462">
                  <c:v>18.874224000000002</c:v>
                </c:pt>
                <c:pt idx="84463">
                  <c:v>18.872077999999998</c:v>
                </c:pt>
                <c:pt idx="84464">
                  <c:v>18.867660999999998</c:v>
                </c:pt>
                <c:pt idx="84465">
                  <c:v>18.866524999999999</c:v>
                </c:pt>
                <c:pt idx="84466">
                  <c:v>18.864073999999999</c:v>
                </c:pt>
                <c:pt idx="84467">
                  <c:v>18.864101000000002</c:v>
                </c:pt>
                <c:pt idx="84468">
                  <c:v>18.869906</c:v>
                </c:pt>
                <c:pt idx="84469">
                  <c:v>18.872005000000001</c:v>
                </c:pt>
                <c:pt idx="84470">
                  <c:v>18.869555999999999</c:v>
                </c:pt>
                <c:pt idx="84471">
                  <c:v>18.870432000000001</c:v>
                </c:pt>
                <c:pt idx="84472">
                  <c:v>18.871537</c:v>
                </c:pt>
                <c:pt idx="84473">
                  <c:v>18.869568000000001</c:v>
                </c:pt>
                <c:pt idx="84474">
                  <c:v>18.869198000000001</c:v>
                </c:pt>
                <c:pt idx="84475">
                  <c:v>18.870497</c:v>
                </c:pt>
                <c:pt idx="84476">
                  <c:v>18.872322</c:v>
                </c:pt>
                <c:pt idx="84477">
                  <c:v>18.873555</c:v>
                </c:pt>
                <c:pt idx="84478">
                  <c:v>18.871555000000001</c:v>
                </c:pt>
                <c:pt idx="84479">
                  <c:v>18.870906999999999</c:v>
                </c:pt>
                <c:pt idx="84480">
                  <c:v>18.868561</c:v>
                </c:pt>
                <c:pt idx="84481">
                  <c:v>18.865879</c:v>
                </c:pt>
                <c:pt idx="84482">
                  <c:v>18.872914000000002</c:v>
                </c:pt>
                <c:pt idx="84483">
                  <c:v>18.876477999999999</c:v>
                </c:pt>
                <c:pt idx="84484">
                  <c:v>18.871345000000002</c:v>
                </c:pt>
                <c:pt idx="84485">
                  <c:v>18.870685000000002</c:v>
                </c:pt>
                <c:pt idx="84486">
                  <c:v>18.872135</c:v>
                </c:pt>
                <c:pt idx="84487">
                  <c:v>18.869277</c:v>
                </c:pt>
                <c:pt idx="84488">
                  <c:v>18.867394999999998</c:v>
                </c:pt>
                <c:pt idx="84489">
                  <c:v>18.86919</c:v>
                </c:pt>
                <c:pt idx="84490">
                  <c:v>18.869335</c:v>
                </c:pt>
                <c:pt idx="84491">
                  <c:v>18.869071999999999</c:v>
                </c:pt>
                <c:pt idx="84492">
                  <c:v>18.872447000000001</c:v>
                </c:pt>
                <c:pt idx="84493">
                  <c:v>18.873896999999999</c:v>
                </c:pt>
                <c:pt idx="84494">
                  <c:v>18.870483</c:v>
                </c:pt>
                <c:pt idx="84495">
                  <c:v>18.869644999999998</c:v>
                </c:pt>
                <c:pt idx="84496">
                  <c:v>18.872076</c:v>
                </c:pt>
                <c:pt idx="84497">
                  <c:v>18.873222999999999</c:v>
                </c:pt>
                <c:pt idx="84498">
                  <c:v>18.870187000000001</c:v>
                </c:pt>
                <c:pt idx="84499">
                  <c:v>18.869786999999999</c:v>
                </c:pt>
                <c:pt idx="84500">
                  <c:v>18.874784999999999</c:v>
                </c:pt>
                <c:pt idx="84501">
                  <c:v>18.875765000000001</c:v>
                </c:pt>
                <c:pt idx="84502">
                  <c:v>18.875036999999999</c:v>
                </c:pt>
                <c:pt idx="84503">
                  <c:v>18.879038000000001</c:v>
                </c:pt>
                <c:pt idx="84504">
                  <c:v>18.879695999999999</c:v>
                </c:pt>
                <c:pt idx="84505">
                  <c:v>18.875361000000002</c:v>
                </c:pt>
                <c:pt idx="84506">
                  <c:v>18.878865999999999</c:v>
                </c:pt>
                <c:pt idx="84507">
                  <c:v>18.884298000000001</c:v>
                </c:pt>
                <c:pt idx="84508">
                  <c:v>18.879570999999999</c:v>
                </c:pt>
                <c:pt idx="84509">
                  <c:v>18.878204</c:v>
                </c:pt>
                <c:pt idx="84510">
                  <c:v>18.884415000000001</c:v>
                </c:pt>
                <c:pt idx="84511">
                  <c:v>18.884986999999999</c:v>
                </c:pt>
                <c:pt idx="84512">
                  <c:v>18.881143000000002</c:v>
                </c:pt>
                <c:pt idx="84513">
                  <c:v>18.881363</c:v>
                </c:pt>
                <c:pt idx="84514">
                  <c:v>18.882494000000001</c:v>
                </c:pt>
                <c:pt idx="84515">
                  <c:v>18.881989999999998</c:v>
                </c:pt>
                <c:pt idx="84516">
                  <c:v>18.882283000000001</c:v>
                </c:pt>
                <c:pt idx="84517">
                  <c:v>18.880818000000001</c:v>
                </c:pt>
                <c:pt idx="84518">
                  <c:v>18.877023999999999</c:v>
                </c:pt>
                <c:pt idx="84519">
                  <c:v>18.878824000000002</c:v>
                </c:pt>
                <c:pt idx="84520">
                  <c:v>18.881063999999999</c:v>
                </c:pt>
                <c:pt idx="84521">
                  <c:v>18.879593</c:v>
                </c:pt>
                <c:pt idx="84522">
                  <c:v>18.880880999999999</c:v>
                </c:pt>
                <c:pt idx="84523">
                  <c:v>18.881333000000001</c:v>
                </c:pt>
                <c:pt idx="84524">
                  <c:v>18.879204999999999</c:v>
                </c:pt>
                <c:pt idx="84525">
                  <c:v>18.880600000000001</c:v>
                </c:pt>
                <c:pt idx="84526">
                  <c:v>18.882584000000001</c:v>
                </c:pt>
                <c:pt idx="84527">
                  <c:v>18.882258</c:v>
                </c:pt>
                <c:pt idx="84528">
                  <c:v>18.883690000000001</c:v>
                </c:pt>
                <c:pt idx="84529">
                  <c:v>18.885368</c:v>
                </c:pt>
                <c:pt idx="84530">
                  <c:v>18.884616999999999</c:v>
                </c:pt>
                <c:pt idx="84531">
                  <c:v>18.886355999999999</c:v>
                </c:pt>
                <c:pt idx="84532">
                  <c:v>18.888788999999999</c:v>
                </c:pt>
                <c:pt idx="84533">
                  <c:v>18.886797000000001</c:v>
                </c:pt>
                <c:pt idx="84534">
                  <c:v>18.88335</c:v>
                </c:pt>
                <c:pt idx="84535">
                  <c:v>18.882545</c:v>
                </c:pt>
                <c:pt idx="84536">
                  <c:v>18.883026999999998</c:v>
                </c:pt>
                <c:pt idx="84537">
                  <c:v>18.883956000000001</c:v>
                </c:pt>
                <c:pt idx="84538">
                  <c:v>18.883706</c:v>
                </c:pt>
                <c:pt idx="84539">
                  <c:v>18.884395000000001</c:v>
                </c:pt>
                <c:pt idx="84540">
                  <c:v>18.887732</c:v>
                </c:pt>
                <c:pt idx="84541">
                  <c:v>18.887056999999999</c:v>
                </c:pt>
                <c:pt idx="84542">
                  <c:v>18.884315000000001</c:v>
                </c:pt>
                <c:pt idx="84543">
                  <c:v>18.887663</c:v>
                </c:pt>
                <c:pt idx="84544">
                  <c:v>18.893474000000001</c:v>
                </c:pt>
                <c:pt idx="84545">
                  <c:v>18.894704999999998</c:v>
                </c:pt>
                <c:pt idx="84546">
                  <c:v>18.890463</c:v>
                </c:pt>
                <c:pt idx="84547">
                  <c:v>18.888034999999999</c:v>
                </c:pt>
                <c:pt idx="84548">
                  <c:v>18.891545000000001</c:v>
                </c:pt>
                <c:pt idx="84549">
                  <c:v>18.896163000000001</c:v>
                </c:pt>
                <c:pt idx="84550">
                  <c:v>18.894096000000001</c:v>
                </c:pt>
                <c:pt idx="84551">
                  <c:v>18.889485000000001</c:v>
                </c:pt>
                <c:pt idx="84552">
                  <c:v>18.890163000000001</c:v>
                </c:pt>
                <c:pt idx="84553">
                  <c:v>18.891296000000001</c:v>
                </c:pt>
                <c:pt idx="84554">
                  <c:v>18.889616</c:v>
                </c:pt>
                <c:pt idx="84555">
                  <c:v>18.890243000000002</c:v>
                </c:pt>
                <c:pt idx="84556">
                  <c:v>18.895154000000002</c:v>
                </c:pt>
                <c:pt idx="84557">
                  <c:v>18.896491000000001</c:v>
                </c:pt>
                <c:pt idx="84558">
                  <c:v>18.890872999999999</c:v>
                </c:pt>
                <c:pt idx="84559">
                  <c:v>18.892728999999999</c:v>
                </c:pt>
                <c:pt idx="84560">
                  <c:v>18.895847</c:v>
                </c:pt>
                <c:pt idx="84561">
                  <c:v>18.890537999999999</c:v>
                </c:pt>
                <c:pt idx="84562">
                  <c:v>18.889635999999999</c:v>
                </c:pt>
                <c:pt idx="84563">
                  <c:v>18.894933000000002</c:v>
                </c:pt>
                <c:pt idx="84564">
                  <c:v>18.894386999999998</c:v>
                </c:pt>
                <c:pt idx="84565">
                  <c:v>18.890687</c:v>
                </c:pt>
                <c:pt idx="84566">
                  <c:v>18.892305</c:v>
                </c:pt>
                <c:pt idx="84567">
                  <c:v>18.893623999999999</c:v>
                </c:pt>
                <c:pt idx="84568">
                  <c:v>18.890681000000001</c:v>
                </c:pt>
                <c:pt idx="84569">
                  <c:v>18.890259</c:v>
                </c:pt>
                <c:pt idx="84570">
                  <c:v>18.892706</c:v>
                </c:pt>
                <c:pt idx="84571">
                  <c:v>18.891114999999999</c:v>
                </c:pt>
                <c:pt idx="84572">
                  <c:v>18.888966</c:v>
                </c:pt>
                <c:pt idx="84573">
                  <c:v>18.891086999999999</c:v>
                </c:pt>
                <c:pt idx="84574">
                  <c:v>18.892284</c:v>
                </c:pt>
                <c:pt idx="84575">
                  <c:v>18.892102000000001</c:v>
                </c:pt>
                <c:pt idx="84576">
                  <c:v>18.89423</c:v>
                </c:pt>
                <c:pt idx="84577">
                  <c:v>18.896221000000001</c:v>
                </c:pt>
                <c:pt idx="84578">
                  <c:v>18.895447999999998</c:v>
                </c:pt>
                <c:pt idx="84579">
                  <c:v>18.896163000000001</c:v>
                </c:pt>
                <c:pt idx="84580">
                  <c:v>18.898724999999999</c:v>
                </c:pt>
                <c:pt idx="84581">
                  <c:v>18.899711</c:v>
                </c:pt>
                <c:pt idx="84582">
                  <c:v>18.901713999999998</c:v>
                </c:pt>
                <c:pt idx="84583">
                  <c:v>18.902550000000002</c:v>
                </c:pt>
                <c:pt idx="84584">
                  <c:v>18.901085999999999</c:v>
                </c:pt>
                <c:pt idx="84585">
                  <c:v>18.902161</c:v>
                </c:pt>
                <c:pt idx="84586">
                  <c:v>18.903158000000001</c:v>
                </c:pt>
                <c:pt idx="84587">
                  <c:v>18.903993</c:v>
                </c:pt>
                <c:pt idx="84588">
                  <c:v>18.904446</c:v>
                </c:pt>
                <c:pt idx="84589">
                  <c:v>18.902438</c:v>
                </c:pt>
                <c:pt idx="84590">
                  <c:v>18.903742000000001</c:v>
                </c:pt>
                <c:pt idx="84591">
                  <c:v>18.907188000000001</c:v>
                </c:pt>
                <c:pt idx="84592">
                  <c:v>18.908141000000001</c:v>
                </c:pt>
                <c:pt idx="84593">
                  <c:v>18.906127000000001</c:v>
                </c:pt>
                <c:pt idx="84594">
                  <c:v>18.903032</c:v>
                </c:pt>
                <c:pt idx="84595">
                  <c:v>18.902918</c:v>
                </c:pt>
                <c:pt idx="84596">
                  <c:v>18.905560000000001</c:v>
                </c:pt>
                <c:pt idx="84597">
                  <c:v>18.903852000000001</c:v>
                </c:pt>
                <c:pt idx="84598">
                  <c:v>18.898724000000001</c:v>
                </c:pt>
                <c:pt idx="84599">
                  <c:v>18.901506999999999</c:v>
                </c:pt>
                <c:pt idx="84600">
                  <c:v>18.907069</c:v>
                </c:pt>
                <c:pt idx="84601">
                  <c:v>18.908784000000001</c:v>
                </c:pt>
                <c:pt idx="84602">
                  <c:v>18.907692000000001</c:v>
                </c:pt>
                <c:pt idx="84603">
                  <c:v>18.907636</c:v>
                </c:pt>
                <c:pt idx="84604">
                  <c:v>18.907854</c:v>
                </c:pt>
                <c:pt idx="84605">
                  <c:v>18.907786000000002</c:v>
                </c:pt>
                <c:pt idx="84606">
                  <c:v>18.908571999999999</c:v>
                </c:pt>
                <c:pt idx="84607">
                  <c:v>18.906998000000002</c:v>
                </c:pt>
                <c:pt idx="84608">
                  <c:v>18.905951999999999</c:v>
                </c:pt>
                <c:pt idx="84609">
                  <c:v>18.906638000000001</c:v>
                </c:pt>
                <c:pt idx="84610">
                  <c:v>18.905018999999999</c:v>
                </c:pt>
                <c:pt idx="84611">
                  <c:v>18.905321000000001</c:v>
                </c:pt>
                <c:pt idx="84612">
                  <c:v>18.907626</c:v>
                </c:pt>
                <c:pt idx="84613">
                  <c:v>18.906445999999999</c:v>
                </c:pt>
                <c:pt idx="84614">
                  <c:v>18.902287999999999</c:v>
                </c:pt>
                <c:pt idx="84615">
                  <c:v>18.904392999999999</c:v>
                </c:pt>
                <c:pt idx="84616">
                  <c:v>18.908024000000001</c:v>
                </c:pt>
                <c:pt idx="84617">
                  <c:v>18.907229000000001</c:v>
                </c:pt>
                <c:pt idx="84618">
                  <c:v>18.906534000000001</c:v>
                </c:pt>
                <c:pt idx="84619">
                  <c:v>18.907008999999999</c:v>
                </c:pt>
                <c:pt idx="84620">
                  <c:v>18.9086</c:v>
                </c:pt>
                <c:pt idx="84621">
                  <c:v>18.908470999999999</c:v>
                </c:pt>
                <c:pt idx="84622">
                  <c:v>18.900986</c:v>
                </c:pt>
                <c:pt idx="84623">
                  <c:v>18.899927000000002</c:v>
                </c:pt>
                <c:pt idx="84624">
                  <c:v>18.904899</c:v>
                </c:pt>
                <c:pt idx="84625">
                  <c:v>18.904247000000002</c:v>
                </c:pt>
                <c:pt idx="84626">
                  <c:v>18.907322000000001</c:v>
                </c:pt>
                <c:pt idx="84627">
                  <c:v>18.908453999999999</c:v>
                </c:pt>
                <c:pt idx="84628">
                  <c:v>18.902564000000002</c:v>
                </c:pt>
                <c:pt idx="84629">
                  <c:v>18.903918999999998</c:v>
                </c:pt>
                <c:pt idx="84630">
                  <c:v>18.906185000000001</c:v>
                </c:pt>
                <c:pt idx="84631">
                  <c:v>18.905908</c:v>
                </c:pt>
                <c:pt idx="84632">
                  <c:v>18.905885000000001</c:v>
                </c:pt>
                <c:pt idx="84633">
                  <c:v>18.904159</c:v>
                </c:pt>
                <c:pt idx="84634">
                  <c:v>18.901997999999999</c:v>
                </c:pt>
                <c:pt idx="84635">
                  <c:v>18.903003999999999</c:v>
                </c:pt>
                <c:pt idx="84636">
                  <c:v>18.904032999999998</c:v>
                </c:pt>
                <c:pt idx="84637">
                  <c:v>18.904188999999999</c:v>
                </c:pt>
                <c:pt idx="84638">
                  <c:v>18.9085</c:v>
                </c:pt>
                <c:pt idx="84639">
                  <c:v>18.910706000000001</c:v>
                </c:pt>
                <c:pt idx="84640">
                  <c:v>18.907679999999999</c:v>
                </c:pt>
                <c:pt idx="84641">
                  <c:v>18.907257999999999</c:v>
                </c:pt>
                <c:pt idx="84642">
                  <c:v>18.907889999999998</c:v>
                </c:pt>
                <c:pt idx="84643">
                  <c:v>18.910254999999999</c:v>
                </c:pt>
                <c:pt idx="84644">
                  <c:v>18.914556999999999</c:v>
                </c:pt>
                <c:pt idx="84645">
                  <c:v>18.915672000000001</c:v>
                </c:pt>
                <c:pt idx="84646">
                  <c:v>18.915326</c:v>
                </c:pt>
                <c:pt idx="84647">
                  <c:v>18.911608000000001</c:v>
                </c:pt>
                <c:pt idx="84648">
                  <c:v>18.910798</c:v>
                </c:pt>
                <c:pt idx="84649">
                  <c:v>18.918792</c:v>
                </c:pt>
                <c:pt idx="84650">
                  <c:v>18.921686999999999</c:v>
                </c:pt>
                <c:pt idx="84651">
                  <c:v>18.918783999999999</c:v>
                </c:pt>
                <c:pt idx="84652">
                  <c:v>18.916249000000001</c:v>
                </c:pt>
                <c:pt idx="84653">
                  <c:v>18.915175000000001</c:v>
                </c:pt>
                <c:pt idx="84654">
                  <c:v>18.914776</c:v>
                </c:pt>
                <c:pt idx="84655">
                  <c:v>18.913609999999998</c:v>
                </c:pt>
                <c:pt idx="84656">
                  <c:v>18.912642000000002</c:v>
                </c:pt>
                <c:pt idx="84657">
                  <c:v>18.915967999999999</c:v>
                </c:pt>
                <c:pt idx="84658">
                  <c:v>18.921484</c:v>
                </c:pt>
                <c:pt idx="84659">
                  <c:v>18.921520000000001</c:v>
                </c:pt>
                <c:pt idx="84660">
                  <c:v>18.917276000000001</c:v>
                </c:pt>
                <c:pt idx="84661">
                  <c:v>18.915672000000001</c:v>
                </c:pt>
                <c:pt idx="84662">
                  <c:v>18.911401000000001</c:v>
                </c:pt>
                <c:pt idx="84663">
                  <c:v>18.910533999999998</c:v>
                </c:pt>
                <c:pt idx="84664">
                  <c:v>18.916905</c:v>
                </c:pt>
                <c:pt idx="84665">
                  <c:v>18.918590999999999</c:v>
                </c:pt>
                <c:pt idx="84666">
                  <c:v>18.915503999999999</c:v>
                </c:pt>
                <c:pt idx="84667">
                  <c:v>18.916695000000001</c:v>
                </c:pt>
                <c:pt idx="84668">
                  <c:v>18.917702999999999</c:v>
                </c:pt>
                <c:pt idx="84669">
                  <c:v>18.915119000000001</c:v>
                </c:pt>
                <c:pt idx="84670">
                  <c:v>18.913762999999999</c:v>
                </c:pt>
                <c:pt idx="84671">
                  <c:v>18.914397999999998</c:v>
                </c:pt>
                <c:pt idx="84672">
                  <c:v>18.913057999999999</c:v>
                </c:pt>
                <c:pt idx="84673">
                  <c:v>18.911335999999999</c:v>
                </c:pt>
                <c:pt idx="84674">
                  <c:v>18.912295</c:v>
                </c:pt>
                <c:pt idx="84675">
                  <c:v>18.915227999999999</c:v>
                </c:pt>
                <c:pt idx="84676">
                  <c:v>18.914308999999999</c:v>
                </c:pt>
                <c:pt idx="84677">
                  <c:v>18.912609</c:v>
                </c:pt>
                <c:pt idx="84678">
                  <c:v>18.916566</c:v>
                </c:pt>
                <c:pt idx="84679">
                  <c:v>18.921050000000001</c:v>
                </c:pt>
                <c:pt idx="84680">
                  <c:v>18.921078999999999</c:v>
                </c:pt>
                <c:pt idx="84681">
                  <c:v>18.91808</c:v>
                </c:pt>
                <c:pt idx="84682">
                  <c:v>18.914283999999999</c:v>
                </c:pt>
                <c:pt idx="84683">
                  <c:v>18.916094000000001</c:v>
                </c:pt>
                <c:pt idx="84684">
                  <c:v>18.922004000000001</c:v>
                </c:pt>
                <c:pt idx="84685">
                  <c:v>18.925554000000002</c:v>
                </c:pt>
                <c:pt idx="84686">
                  <c:v>18.921493000000002</c:v>
                </c:pt>
                <c:pt idx="84687">
                  <c:v>18.921218</c:v>
                </c:pt>
                <c:pt idx="84688">
                  <c:v>18.924050000000001</c:v>
                </c:pt>
                <c:pt idx="84689">
                  <c:v>18.922575999999999</c:v>
                </c:pt>
                <c:pt idx="84690">
                  <c:v>18.924043999999999</c:v>
                </c:pt>
                <c:pt idx="84691">
                  <c:v>18.924392999999998</c:v>
                </c:pt>
                <c:pt idx="84692">
                  <c:v>18.923382</c:v>
                </c:pt>
                <c:pt idx="84693">
                  <c:v>18.924040999999999</c:v>
                </c:pt>
                <c:pt idx="84694">
                  <c:v>18.919</c:v>
                </c:pt>
                <c:pt idx="84695">
                  <c:v>18.915828999999999</c:v>
                </c:pt>
                <c:pt idx="84696">
                  <c:v>18.919114</c:v>
                </c:pt>
                <c:pt idx="84697">
                  <c:v>18.919848000000002</c:v>
                </c:pt>
                <c:pt idx="84698">
                  <c:v>18.920175</c:v>
                </c:pt>
                <c:pt idx="84699">
                  <c:v>18.921633</c:v>
                </c:pt>
                <c:pt idx="84700">
                  <c:v>18.92146</c:v>
                </c:pt>
                <c:pt idx="84701">
                  <c:v>18.921832999999999</c:v>
                </c:pt>
                <c:pt idx="84702">
                  <c:v>18.922360999999999</c:v>
                </c:pt>
                <c:pt idx="84703">
                  <c:v>18.921382999999999</c:v>
                </c:pt>
                <c:pt idx="84704">
                  <c:v>18.924061999999999</c:v>
                </c:pt>
                <c:pt idx="84705">
                  <c:v>18.927268999999999</c:v>
                </c:pt>
                <c:pt idx="84706">
                  <c:v>18.922519999999999</c:v>
                </c:pt>
                <c:pt idx="84707">
                  <c:v>18.918700000000001</c:v>
                </c:pt>
                <c:pt idx="84708">
                  <c:v>18.918512</c:v>
                </c:pt>
                <c:pt idx="84709">
                  <c:v>18.922077000000002</c:v>
                </c:pt>
                <c:pt idx="84710">
                  <c:v>18.92754</c:v>
                </c:pt>
                <c:pt idx="84711">
                  <c:v>18.926984999999998</c:v>
                </c:pt>
                <c:pt idx="84712">
                  <c:v>18.924865</c:v>
                </c:pt>
                <c:pt idx="84713">
                  <c:v>18.927161999999999</c:v>
                </c:pt>
                <c:pt idx="84714">
                  <c:v>18.927379999999999</c:v>
                </c:pt>
                <c:pt idx="84715">
                  <c:v>18.923864999999999</c:v>
                </c:pt>
                <c:pt idx="84716">
                  <c:v>18.923286000000001</c:v>
                </c:pt>
                <c:pt idx="84717">
                  <c:v>18.925515999999998</c:v>
                </c:pt>
                <c:pt idx="84718">
                  <c:v>18.928117</c:v>
                </c:pt>
                <c:pt idx="84719">
                  <c:v>18.929309</c:v>
                </c:pt>
                <c:pt idx="84720">
                  <c:v>18.929736999999999</c:v>
                </c:pt>
                <c:pt idx="84721">
                  <c:v>18.933136000000001</c:v>
                </c:pt>
                <c:pt idx="84722">
                  <c:v>18.933637999999998</c:v>
                </c:pt>
                <c:pt idx="84723">
                  <c:v>18.930695</c:v>
                </c:pt>
                <c:pt idx="84724">
                  <c:v>18.931576</c:v>
                </c:pt>
                <c:pt idx="84725">
                  <c:v>18.932749999999999</c:v>
                </c:pt>
                <c:pt idx="84726">
                  <c:v>18.930765999999998</c:v>
                </c:pt>
                <c:pt idx="84727">
                  <c:v>18.931398999999999</c:v>
                </c:pt>
                <c:pt idx="84728">
                  <c:v>18.933246</c:v>
                </c:pt>
                <c:pt idx="84729">
                  <c:v>18.933852000000002</c:v>
                </c:pt>
                <c:pt idx="84730">
                  <c:v>18.93262</c:v>
                </c:pt>
                <c:pt idx="84731">
                  <c:v>18.930478000000001</c:v>
                </c:pt>
                <c:pt idx="84732">
                  <c:v>18.93149</c:v>
                </c:pt>
                <c:pt idx="84733">
                  <c:v>18.935787999999999</c:v>
                </c:pt>
                <c:pt idx="84734">
                  <c:v>18.938285</c:v>
                </c:pt>
                <c:pt idx="84735">
                  <c:v>18.939067000000001</c:v>
                </c:pt>
                <c:pt idx="84736">
                  <c:v>18.938094</c:v>
                </c:pt>
                <c:pt idx="84737">
                  <c:v>18.935046</c:v>
                </c:pt>
                <c:pt idx="84738">
                  <c:v>18.934101999999999</c:v>
                </c:pt>
                <c:pt idx="84739">
                  <c:v>18.934979999999999</c:v>
                </c:pt>
                <c:pt idx="84740">
                  <c:v>18.936544999999999</c:v>
                </c:pt>
                <c:pt idx="84741">
                  <c:v>18.936373</c:v>
                </c:pt>
                <c:pt idx="84742">
                  <c:v>18.933060000000001</c:v>
                </c:pt>
                <c:pt idx="84743">
                  <c:v>18.93618</c:v>
                </c:pt>
                <c:pt idx="84744">
                  <c:v>18.940746000000001</c:v>
                </c:pt>
                <c:pt idx="84745">
                  <c:v>18.93657</c:v>
                </c:pt>
                <c:pt idx="84746">
                  <c:v>18.932673000000001</c:v>
                </c:pt>
                <c:pt idx="84747">
                  <c:v>18.935176999999999</c:v>
                </c:pt>
                <c:pt idx="84748">
                  <c:v>18.936318</c:v>
                </c:pt>
                <c:pt idx="84749">
                  <c:v>18.934228999999998</c:v>
                </c:pt>
                <c:pt idx="84750">
                  <c:v>18.933098000000001</c:v>
                </c:pt>
                <c:pt idx="84751">
                  <c:v>18.936903999999998</c:v>
                </c:pt>
                <c:pt idx="84752">
                  <c:v>18.940850999999999</c:v>
                </c:pt>
                <c:pt idx="84753">
                  <c:v>18.937768999999999</c:v>
                </c:pt>
                <c:pt idx="84754">
                  <c:v>18.935473000000002</c:v>
                </c:pt>
                <c:pt idx="84755">
                  <c:v>18.939723999999998</c:v>
                </c:pt>
                <c:pt idx="84756">
                  <c:v>18.941237999999998</c:v>
                </c:pt>
                <c:pt idx="84757">
                  <c:v>18.938265999999999</c:v>
                </c:pt>
                <c:pt idx="84758">
                  <c:v>18.939274000000001</c:v>
                </c:pt>
                <c:pt idx="84759">
                  <c:v>18.946009</c:v>
                </c:pt>
                <c:pt idx="84760">
                  <c:v>18.945962999999999</c:v>
                </c:pt>
                <c:pt idx="84761">
                  <c:v>18.939648999999999</c:v>
                </c:pt>
                <c:pt idx="84762">
                  <c:v>18.938901999999999</c:v>
                </c:pt>
                <c:pt idx="84763">
                  <c:v>18.940434</c:v>
                </c:pt>
                <c:pt idx="84764">
                  <c:v>18.939242</c:v>
                </c:pt>
                <c:pt idx="84765">
                  <c:v>18.938368000000001</c:v>
                </c:pt>
                <c:pt idx="84766">
                  <c:v>18.935464</c:v>
                </c:pt>
                <c:pt idx="84767">
                  <c:v>18.933772000000001</c:v>
                </c:pt>
                <c:pt idx="84768">
                  <c:v>18.937844999999999</c:v>
                </c:pt>
                <c:pt idx="84769">
                  <c:v>18.941991000000002</c:v>
                </c:pt>
                <c:pt idx="84770">
                  <c:v>18.941808999999999</c:v>
                </c:pt>
                <c:pt idx="84771">
                  <c:v>18.940460000000002</c:v>
                </c:pt>
                <c:pt idx="84772">
                  <c:v>18.942135</c:v>
                </c:pt>
                <c:pt idx="84773">
                  <c:v>18.943529999999999</c:v>
                </c:pt>
                <c:pt idx="84774">
                  <c:v>18.943556000000001</c:v>
                </c:pt>
                <c:pt idx="84775">
                  <c:v>18.94605</c:v>
                </c:pt>
                <c:pt idx="84776">
                  <c:v>18.944299000000001</c:v>
                </c:pt>
                <c:pt idx="84777">
                  <c:v>18.939352</c:v>
                </c:pt>
                <c:pt idx="84778">
                  <c:v>18.943259999999999</c:v>
                </c:pt>
                <c:pt idx="84779">
                  <c:v>18.950248999999999</c:v>
                </c:pt>
                <c:pt idx="84780">
                  <c:v>18.947773999999999</c:v>
                </c:pt>
                <c:pt idx="84781">
                  <c:v>18.944393000000002</c:v>
                </c:pt>
                <c:pt idx="84782">
                  <c:v>18.947068999999999</c:v>
                </c:pt>
                <c:pt idx="84783">
                  <c:v>18.946719000000002</c:v>
                </c:pt>
                <c:pt idx="84784">
                  <c:v>18.944869000000001</c:v>
                </c:pt>
                <c:pt idx="84785">
                  <c:v>18.946342999999999</c:v>
                </c:pt>
                <c:pt idx="84786">
                  <c:v>18.946905000000001</c:v>
                </c:pt>
                <c:pt idx="84787">
                  <c:v>18.947171999999998</c:v>
                </c:pt>
                <c:pt idx="84788">
                  <c:v>18.948461999999999</c:v>
                </c:pt>
                <c:pt idx="84789">
                  <c:v>18.947526</c:v>
                </c:pt>
                <c:pt idx="84790">
                  <c:v>18.95008</c:v>
                </c:pt>
                <c:pt idx="84791">
                  <c:v>18.956676999999999</c:v>
                </c:pt>
                <c:pt idx="84792">
                  <c:v>18.953741000000001</c:v>
                </c:pt>
                <c:pt idx="84793">
                  <c:v>18.947967999999999</c:v>
                </c:pt>
                <c:pt idx="84794">
                  <c:v>18.947631999999999</c:v>
                </c:pt>
                <c:pt idx="84795">
                  <c:v>18.946902000000001</c:v>
                </c:pt>
                <c:pt idx="84796">
                  <c:v>18.949352999999999</c:v>
                </c:pt>
                <c:pt idx="84797">
                  <c:v>18.953992</c:v>
                </c:pt>
                <c:pt idx="84798">
                  <c:v>18.951114</c:v>
                </c:pt>
                <c:pt idx="84799">
                  <c:v>18.948626999999998</c:v>
                </c:pt>
                <c:pt idx="84800">
                  <c:v>18.950696000000001</c:v>
                </c:pt>
                <c:pt idx="84801">
                  <c:v>18.949248999999998</c:v>
                </c:pt>
                <c:pt idx="84802">
                  <c:v>18.947178999999998</c:v>
                </c:pt>
                <c:pt idx="84803">
                  <c:v>18.948546</c:v>
                </c:pt>
                <c:pt idx="84804">
                  <c:v>18.947552000000002</c:v>
                </c:pt>
                <c:pt idx="84805">
                  <c:v>18.946348</c:v>
                </c:pt>
                <c:pt idx="84806">
                  <c:v>18.948864</c:v>
                </c:pt>
                <c:pt idx="84807">
                  <c:v>18.949172000000001</c:v>
                </c:pt>
                <c:pt idx="84808">
                  <c:v>18.947399000000001</c:v>
                </c:pt>
                <c:pt idx="84809">
                  <c:v>18.949441</c:v>
                </c:pt>
                <c:pt idx="84810">
                  <c:v>18.952576000000001</c:v>
                </c:pt>
                <c:pt idx="84811">
                  <c:v>18.952514999999998</c:v>
                </c:pt>
                <c:pt idx="84812">
                  <c:v>18.950140999999999</c:v>
                </c:pt>
                <c:pt idx="84813">
                  <c:v>18.948615</c:v>
                </c:pt>
                <c:pt idx="84814">
                  <c:v>18.948623999999999</c:v>
                </c:pt>
                <c:pt idx="84815">
                  <c:v>18.950793000000001</c:v>
                </c:pt>
                <c:pt idx="84816">
                  <c:v>18.954998</c:v>
                </c:pt>
                <c:pt idx="84817">
                  <c:v>18.955884000000001</c:v>
                </c:pt>
                <c:pt idx="84818">
                  <c:v>18.953589999999998</c:v>
                </c:pt>
                <c:pt idx="84819">
                  <c:v>18.954699000000002</c:v>
                </c:pt>
                <c:pt idx="84820">
                  <c:v>18.955898999999999</c:v>
                </c:pt>
                <c:pt idx="84821">
                  <c:v>18.960004999999999</c:v>
                </c:pt>
                <c:pt idx="84822">
                  <c:v>18.963099</c:v>
                </c:pt>
                <c:pt idx="84823">
                  <c:v>18.957699000000002</c:v>
                </c:pt>
                <c:pt idx="84824">
                  <c:v>18.960189</c:v>
                </c:pt>
                <c:pt idx="84825">
                  <c:v>18.963906999999999</c:v>
                </c:pt>
                <c:pt idx="84826">
                  <c:v>18.957449</c:v>
                </c:pt>
                <c:pt idx="84827">
                  <c:v>18.9575</c:v>
                </c:pt>
                <c:pt idx="84828">
                  <c:v>18.961390000000002</c:v>
                </c:pt>
                <c:pt idx="84829">
                  <c:v>18.959705</c:v>
                </c:pt>
                <c:pt idx="84830">
                  <c:v>18.959330999999999</c:v>
                </c:pt>
                <c:pt idx="84831">
                  <c:v>18.960265</c:v>
                </c:pt>
                <c:pt idx="84832">
                  <c:v>18.960564000000002</c:v>
                </c:pt>
                <c:pt idx="84833">
                  <c:v>18.962761</c:v>
                </c:pt>
                <c:pt idx="84834">
                  <c:v>18.960891</c:v>
                </c:pt>
                <c:pt idx="84835">
                  <c:v>18.959596000000001</c:v>
                </c:pt>
                <c:pt idx="84836">
                  <c:v>18.962067999999999</c:v>
                </c:pt>
                <c:pt idx="84837">
                  <c:v>18.962223999999999</c:v>
                </c:pt>
                <c:pt idx="84838">
                  <c:v>18.961168000000001</c:v>
                </c:pt>
                <c:pt idx="84839">
                  <c:v>18.959713000000001</c:v>
                </c:pt>
                <c:pt idx="84840">
                  <c:v>18.958691000000002</c:v>
                </c:pt>
                <c:pt idx="84841">
                  <c:v>18.962175999999999</c:v>
                </c:pt>
                <c:pt idx="84842">
                  <c:v>18.963902999999998</c:v>
                </c:pt>
                <c:pt idx="84843">
                  <c:v>18.959699000000001</c:v>
                </c:pt>
                <c:pt idx="84844">
                  <c:v>18.958648</c:v>
                </c:pt>
                <c:pt idx="84845">
                  <c:v>18.965547000000001</c:v>
                </c:pt>
                <c:pt idx="84846">
                  <c:v>18.968978</c:v>
                </c:pt>
                <c:pt idx="84847">
                  <c:v>18.964905999999999</c:v>
                </c:pt>
                <c:pt idx="84848">
                  <c:v>18.962463</c:v>
                </c:pt>
                <c:pt idx="84849">
                  <c:v>18.963823000000001</c:v>
                </c:pt>
                <c:pt idx="84850">
                  <c:v>18.963961999999999</c:v>
                </c:pt>
                <c:pt idx="84851">
                  <c:v>18.963452</c:v>
                </c:pt>
                <c:pt idx="84852">
                  <c:v>18.966411000000001</c:v>
                </c:pt>
                <c:pt idx="84853">
                  <c:v>18.96442</c:v>
                </c:pt>
                <c:pt idx="84854">
                  <c:v>18.959582000000001</c:v>
                </c:pt>
                <c:pt idx="84855">
                  <c:v>18.965517999999999</c:v>
                </c:pt>
                <c:pt idx="84856">
                  <c:v>18.973849000000001</c:v>
                </c:pt>
                <c:pt idx="84857">
                  <c:v>18.973140000000001</c:v>
                </c:pt>
                <c:pt idx="84858">
                  <c:v>18.967939000000001</c:v>
                </c:pt>
                <c:pt idx="84859">
                  <c:v>18.967579000000001</c:v>
                </c:pt>
                <c:pt idx="84860">
                  <c:v>18.971671000000001</c:v>
                </c:pt>
                <c:pt idx="84861">
                  <c:v>18.973983</c:v>
                </c:pt>
                <c:pt idx="84862">
                  <c:v>18.970884000000002</c:v>
                </c:pt>
                <c:pt idx="84863">
                  <c:v>18.968311</c:v>
                </c:pt>
                <c:pt idx="84864">
                  <c:v>18.973020999999999</c:v>
                </c:pt>
                <c:pt idx="84865">
                  <c:v>18.976682</c:v>
                </c:pt>
                <c:pt idx="84866">
                  <c:v>18.973130999999999</c:v>
                </c:pt>
                <c:pt idx="84867">
                  <c:v>18.972363000000001</c:v>
                </c:pt>
                <c:pt idx="84868">
                  <c:v>18.975840000000002</c:v>
                </c:pt>
                <c:pt idx="84869">
                  <c:v>18.972766</c:v>
                </c:pt>
                <c:pt idx="84870">
                  <c:v>18.969443999999999</c:v>
                </c:pt>
                <c:pt idx="84871">
                  <c:v>18.973019000000001</c:v>
                </c:pt>
                <c:pt idx="84872">
                  <c:v>18.972619999999999</c:v>
                </c:pt>
                <c:pt idx="84873">
                  <c:v>18.970164</c:v>
                </c:pt>
                <c:pt idx="84874">
                  <c:v>18.974385999999999</c:v>
                </c:pt>
                <c:pt idx="84875">
                  <c:v>18.976714999999999</c:v>
                </c:pt>
                <c:pt idx="84876">
                  <c:v>18.970182999999999</c:v>
                </c:pt>
                <c:pt idx="84877">
                  <c:v>18.967299000000001</c:v>
                </c:pt>
                <c:pt idx="84878">
                  <c:v>18.974795</c:v>
                </c:pt>
                <c:pt idx="84879">
                  <c:v>18.976447</c:v>
                </c:pt>
                <c:pt idx="84880">
                  <c:v>18.973927</c:v>
                </c:pt>
                <c:pt idx="84881">
                  <c:v>18.976489000000001</c:v>
                </c:pt>
                <c:pt idx="84882">
                  <c:v>18.977125000000001</c:v>
                </c:pt>
                <c:pt idx="84883">
                  <c:v>18.976344999999998</c:v>
                </c:pt>
                <c:pt idx="84884">
                  <c:v>18.974482999999999</c:v>
                </c:pt>
                <c:pt idx="84885">
                  <c:v>18.969214999999998</c:v>
                </c:pt>
                <c:pt idx="84886">
                  <c:v>18.971197</c:v>
                </c:pt>
                <c:pt idx="84887">
                  <c:v>18.976946000000002</c:v>
                </c:pt>
                <c:pt idx="84888">
                  <c:v>18.976282999999999</c:v>
                </c:pt>
                <c:pt idx="84889">
                  <c:v>18.976413000000001</c:v>
                </c:pt>
                <c:pt idx="84890">
                  <c:v>18.977875000000001</c:v>
                </c:pt>
                <c:pt idx="84891">
                  <c:v>18.974784</c:v>
                </c:pt>
                <c:pt idx="84892">
                  <c:v>18.975721</c:v>
                </c:pt>
                <c:pt idx="84893">
                  <c:v>18.981589</c:v>
                </c:pt>
                <c:pt idx="84894">
                  <c:v>18.980333999999999</c:v>
                </c:pt>
                <c:pt idx="84895">
                  <c:v>18.973482000000001</c:v>
                </c:pt>
                <c:pt idx="84896">
                  <c:v>18.971250999999999</c:v>
                </c:pt>
                <c:pt idx="84897">
                  <c:v>18.971506999999999</c:v>
                </c:pt>
                <c:pt idx="84898">
                  <c:v>18.970572000000001</c:v>
                </c:pt>
                <c:pt idx="84899">
                  <c:v>18.974062</c:v>
                </c:pt>
                <c:pt idx="84900">
                  <c:v>18.975496</c:v>
                </c:pt>
                <c:pt idx="84901">
                  <c:v>18.967994999999998</c:v>
                </c:pt>
                <c:pt idx="84902">
                  <c:v>18.968207</c:v>
                </c:pt>
                <c:pt idx="84903">
                  <c:v>18.976151000000002</c:v>
                </c:pt>
                <c:pt idx="84904">
                  <c:v>18.975085</c:v>
                </c:pt>
                <c:pt idx="84905">
                  <c:v>18.971551999999999</c:v>
                </c:pt>
                <c:pt idx="84906">
                  <c:v>18.976617999999998</c:v>
                </c:pt>
                <c:pt idx="84907">
                  <c:v>18.980392999999999</c:v>
                </c:pt>
                <c:pt idx="84908">
                  <c:v>18.975059999999999</c:v>
                </c:pt>
                <c:pt idx="84909">
                  <c:v>18.973762000000001</c:v>
                </c:pt>
                <c:pt idx="84910">
                  <c:v>18.98002</c:v>
                </c:pt>
                <c:pt idx="84911">
                  <c:v>18.981804</c:v>
                </c:pt>
                <c:pt idx="84912">
                  <c:v>18.979711999999999</c:v>
                </c:pt>
                <c:pt idx="84913">
                  <c:v>18.982126000000001</c:v>
                </c:pt>
                <c:pt idx="84914">
                  <c:v>18.987064</c:v>
                </c:pt>
                <c:pt idx="84915">
                  <c:v>18.987031000000002</c:v>
                </c:pt>
                <c:pt idx="84916">
                  <c:v>18.985334999999999</c:v>
                </c:pt>
                <c:pt idx="84917">
                  <c:v>18.986688999999998</c:v>
                </c:pt>
                <c:pt idx="84918">
                  <c:v>18.987238999999999</c:v>
                </c:pt>
                <c:pt idx="84919">
                  <c:v>18.986896000000002</c:v>
                </c:pt>
                <c:pt idx="84920">
                  <c:v>18.987894000000001</c:v>
                </c:pt>
                <c:pt idx="84921">
                  <c:v>18.989104999999999</c:v>
                </c:pt>
                <c:pt idx="84922">
                  <c:v>18.988568999999998</c:v>
                </c:pt>
                <c:pt idx="84923">
                  <c:v>18.987238999999999</c:v>
                </c:pt>
                <c:pt idx="84924">
                  <c:v>18.985011</c:v>
                </c:pt>
                <c:pt idx="84925">
                  <c:v>18.981601000000001</c:v>
                </c:pt>
                <c:pt idx="84926">
                  <c:v>18.980308000000001</c:v>
                </c:pt>
                <c:pt idx="84927">
                  <c:v>18.982022000000001</c:v>
                </c:pt>
                <c:pt idx="84928">
                  <c:v>18.982661</c:v>
                </c:pt>
                <c:pt idx="84929">
                  <c:v>18.983539</c:v>
                </c:pt>
                <c:pt idx="84930">
                  <c:v>18.983678000000001</c:v>
                </c:pt>
                <c:pt idx="84931">
                  <c:v>18.981919000000001</c:v>
                </c:pt>
                <c:pt idx="84932">
                  <c:v>18.982856999999999</c:v>
                </c:pt>
                <c:pt idx="84933">
                  <c:v>18.984594000000001</c:v>
                </c:pt>
                <c:pt idx="84934">
                  <c:v>18.983360000000001</c:v>
                </c:pt>
                <c:pt idx="84935">
                  <c:v>18.982478</c:v>
                </c:pt>
                <c:pt idx="84936">
                  <c:v>18.983784</c:v>
                </c:pt>
                <c:pt idx="84937">
                  <c:v>18.984109</c:v>
                </c:pt>
                <c:pt idx="84938">
                  <c:v>18.981193999999999</c:v>
                </c:pt>
                <c:pt idx="84939">
                  <c:v>18.979492</c:v>
                </c:pt>
                <c:pt idx="84940">
                  <c:v>18.982631999999999</c:v>
                </c:pt>
                <c:pt idx="84941">
                  <c:v>18.985374</c:v>
                </c:pt>
                <c:pt idx="84942">
                  <c:v>18.985413999999999</c:v>
                </c:pt>
                <c:pt idx="84943">
                  <c:v>18.983843</c:v>
                </c:pt>
                <c:pt idx="84944">
                  <c:v>18.982061000000002</c:v>
                </c:pt>
                <c:pt idx="84945">
                  <c:v>18.984007999999999</c:v>
                </c:pt>
                <c:pt idx="84946">
                  <c:v>18.984345000000001</c:v>
                </c:pt>
                <c:pt idx="84947">
                  <c:v>18.975158</c:v>
                </c:pt>
                <c:pt idx="84948">
                  <c:v>18.974008999999999</c:v>
                </c:pt>
                <c:pt idx="84949">
                  <c:v>18.983816000000001</c:v>
                </c:pt>
                <c:pt idx="84950">
                  <c:v>18.985161000000002</c:v>
                </c:pt>
                <c:pt idx="84951">
                  <c:v>18.977889000000001</c:v>
                </c:pt>
                <c:pt idx="84952">
                  <c:v>18.975134000000001</c:v>
                </c:pt>
                <c:pt idx="84953">
                  <c:v>18.980041</c:v>
                </c:pt>
                <c:pt idx="84954">
                  <c:v>18.983332999999998</c:v>
                </c:pt>
                <c:pt idx="84955">
                  <c:v>18.982106000000002</c:v>
                </c:pt>
                <c:pt idx="84956">
                  <c:v>18.986317</c:v>
                </c:pt>
                <c:pt idx="84957">
                  <c:v>18.990556000000002</c:v>
                </c:pt>
                <c:pt idx="84958">
                  <c:v>18.989332999999998</c:v>
                </c:pt>
                <c:pt idx="84959">
                  <c:v>18.989021999999999</c:v>
                </c:pt>
                <c:pt idx="84960">
                  <c:v>18.987224999999999</c:v>
                </c:pt>
                <c:pt idx="84961">
                  <c:v>18.984871999999999</c:v>
                </c:pt>
                <c:pt idx="84962">
                  <c:v>18.984501000000002</c:v>
                </c:pt>
                <c:pt idx="84963">
                  <c:v>18.985175000000002</c:v>
                </c:pt>
                <c:pt idx="84964">
                  <c:v>18.988419</c:v>
                </c:pt>
                <c:pt idx="84965">
                  <c:v>18.991319000000001</c:v>
                </c:pt>
                <c:pt idx="84966">
                  <c:v>18.988505</c:v>
                </c:pt>
                <c:pt idx="84967">
                  <c:v>18.983468999999999</c:v>
                </c:pt>
                <c:pt idx="84968">
                  <c:v>18.984949</c:v>
                </c:pt>
                <c:pt idx="84969">
                  <c:v>18.987780000000001</c:v>
                </c:pt>
                <c:pt idx="84970">
                  <c:v>18.987337</c:v>
                </c:pt>
                <c:pt idx="84971">
                  <c:v>18.988973000000001</c:v>
                </c:pt>
                <c:pt idx="84972">
                  <c:v>18.993746999999999</c:v>
                </c:pt>
                <c:pt idx="84973">
                  <c:v>18.993289000000001</c:v>
                </c:pt>
                <c:pt idx="84974">
                  <c:v>18.988036000000001</c:v>
                </c:pt>
                <c:pt idx="84975">
                  <c:v>18.989660000000001</c:v>
                </c:pt>
                <c:pt idx="84976">
                  <c:v>18.993766999999998</c:v>
                </c:pt>
                <c:pt idx="84977">
                  <c:v>18.992927000000002</c:v>
                </c:pt>
                <c:pt idx="84978">
                  <c:v>18.996547</c:v>
                </c:pt>
                <c:pt idx="84979">
                  <c:v>18.999051999999999</c:v>
                </c:pt>
                <c:pt idx="84980">
                  <c:v>18.995691999999998</c:v>
                </c:pt>
                <c:pt idx="84981">
                  <c:v>18.996587999999999</c:v>
                </c:pt>
                <c:pt idx="84982">
                  <c:v>18.998249000000001</c:v>
                </c:pt>
                <c:pt idx="84983">
                  <c:v>18.998871000000001</c:v>
                </c:pt>
                <c:pt idx="84984">
                  <c:v>19.000951000000001</c:v>
                </c:pt>
                <c:pt idx="84985">
                  <c:v>18.997757</c:v>
                </c:pt>
                <c:pt idx="84986">
                  <c:v>18.992338</c:v>
                </c:pt>
                <c:pt idx="84987">
                  <c:v>18.991973000000002</c:v>
                </c:pt>
                <c:pt idx="84988">
                  <c:v>18.992505999999999</c:v>
                </c:pt>
                <c:pt idx="84989">
                  <c:v>18.991250999999998</c:v>
                </c:pt>
                <c:pt idx="84990">
                  <c:v>18.993447</c:v>
                </c:pt>
                <c:pt idx="84991">
                  <c:v>18.997226000000001</c:v>
                </c:pt>
                <c:pt idx="84992">
                  <c:v>18.995615000000001</c:v>
                </c:pt>
                <c:pt idx="84993">
                  <c:v>18.991492999999998</c:v>
                </c:pt>
                <c:pt idx="84994">
                  <c:v>18.993880999999998</c:v>
                </c:pt>
                <c:pt idx="84995">
                  <c:v>18.997847</c:v>
                </c:pt>
                <c:pt idx="84996">
                  <c:v>18.997481000000001</c:v>
                </c:pt>
                <c:pt idx="84997">
                  <c:v>18.995227</c:v>
                </c:pt>
                <c:pt idx="84998">
                  <c:v>18.994396999999999</c:v>
                </c:pt>
                <c:pt idx="84999">
                  <c:v>18.998339000000001</c:v>
                </c:pt>
                <c:pt idx="85000">
                  <c:v>19.000575999999999</c:v>
                </c:pt>
                <c:pt idx="85001">
                  <c:v>18.995501000000001</c:v>
                </c:pt>
                <c:pt idx="85002">
                  <c:v>18.994712</c:v>
                </c:pt>
                <c:pt idx="85003">
                  <c:v>19.000067999999999</c:v>
                </c:pt>
                <c:pt idx="85004">
                  <c:v>19.001321999999998</c:v>
                </c:pt>
                <c:pt idx="85005">
                  <c:v>18.999935000000001</c:v>
                </c:pt>
                <c:pt idx="85006">
                  <c:v>19.004612000000002</c:v>
                </c:pt>
                <c:pt idx="85007">
                  <c:v>19.007750999999999</c:v>
                </c:pt>
                <c:pt idx="85008">
                  <c:v>19.001201999999999</c:v>
                </c:pt>
                <c:pt idx="85009">
                  <c:v>18.995956</c:v>
                </c:pt>
                <c:pt idx="85010">
                  <c:v>18.998007000000001</c:v>
                </c:pt>
                <c:pt idx="85011">
                  <c:v>19.0029</c:v>
                </c:pt>
                <c:pt idx="85012">
                  <c:v>19.005945000000001</c:v>
                </c:pt>
                <c:pt idx="85013">
                  <c:v>19.003105999999999</c:v>
                </c:pt>
                <c:pt idx="85014">
                  <c:v>19.000017</c:v>
                </c:pt>
                <c:pt idx="85015">
                  <c:v>19.000205999999999</c:v>
                </c:pt>
                <c:pt idx="85016">
                  <c:v>19.000591</c:v>
                </c:pt>
                <c:pt idx="85017">
                  <c:v>18.998812999999998</c:v>
                </c:pt>
                <c:pt idx="85018">
                  <c:v>19.001954999999999</c:v>
                </c:pt>
                <c:pt idx="85019">
                  <c:v>19.005379000000001</c:v>
                </c:pt>
                <c:pt idx="85020">
                  <c:v>19.003359</c:v>
                </c:pt>
                <c:pt idx="85021">
                  <c:v>19.003896999999998</c:v>
                </c:pt>
                <c:pt idx="85022">
                  <c:v>19.009076</c:v>
                </c:pt>
                <c:pt idx="85023">
                  <c:v>19.006995</c:v>
                </c:pt>
                <c:pt idx="85024">
                  <c:v>19.001926000000001</c:v>
                </c:pt>
                <c:pt idx="85025">
                  <c:v>19.003461999999999</c:v>
                </c:pt>
                <c:pt idx="85026">
                  <c:v>19.004746000000001</c:v>
                </c:pt>
                <c:pt idx="85027">
                  <c:v>19.003751999999999</c:v>
                </c:pt>
                <c:pt idx="85028">
                  <c:v>19.005053</c:v>
                </c:pt>
                <c:pt idx="85029">
                  <c:v>19.006004999999998</c:v>
                </c:pt>
                <c:pt idx="85030">
                  <c:v>19.005528000000002</c:v>
                </c:pt>
                <c:pt idx="85031">
                  <c:v>19.007292</c:v>
                </c:pt>
                <c:pt idx="85032">
                  <c:v>19.007873</c:v>
                </c:pt>
                <c:pt idx="85033">
                  <c:v>19.007883</c:v>
                </c:pt>
                <c:pt idx="85034">
                  <c:v>19.009771000000001</c:v>
                </c:pt>
                <c:pt idx="85035">
                  <c:v>19.008458999999998</c:v>
                </c:pt>
                <c:pt idx="85036">
                  <c:v>19.005445999999999</c:v>
                </c:pt>
                <c:pt idx="85037">
                  <c:v>19.002870999999999</c:v>
                </c:pt>
                <c:pt idx="85038">
                  <c:v>19.001566</c:v>
                </c:pt>
                <c:pt idx="85039">
                  <c:v>19.006497</c:v>
                </c:pt>
                <c:pt idx="85040">
                  <c:v>19.008991000000002</c:v>
                </c:pt>
                <c:pt idx="85041">
                  <c:v>19.008137000000001</c:v>
                </c:pt>
                <c:pt idx="85042">
                  <c:v>19.013218999999999</c:v>
                </c:pt>
                <c:pt idx="85043">
                  <c:v>19.013935</c:v>
                </c:pt>
                <c:pt idx="85044">
                  <c:v>19.010341</c:v>
                </c:pt>
                <c:pt idx="85045">
                  <c:v>19.012771000000001</c:v>
                </c:pt>
                <c:pt idx="85046">
                  <c:v>19.016938</c:v>
                </c:pt>
                <c:pt idx="85047">
                  <c:v>19.01519</c:v>
                </c:pt>
                <c:pt idx="85048">
                  <c:v>19.011510000000001</c:v>
                </c:pt>
                <c:pt idx="85049">
                  <c:v>19.011558000000001</c:v>
                </c:pt>
                <c:pt idx="85050">
                  <c:v>19.013912999999999</c:v>
                </c:pt>
                <c:pt idx="85051">
                  <c:v>19.014914999999998</c:v>
                </c:pt>
                <c:pt idx="85052">
                  <c:v>19.014607999999999</c:v>
                </c:pt>
                <c:pt idx="85053">
                  <c:v>19.014257000000001</c:v>
                </c:pt>
                <c:pt idx="85054">
                  <c:v>19.015214</c:v>
                </c:pt>
                <c:pt idx="85055">
                  <c:v>19.012423999999999</c:v>
                </c:pt>
                <c:pt idx="85056">
                  <c:v>19.009354999999999</c:v>
                </c:pt>
                <c:pt idx="85057">
                  <c:v>19.012604</c:v>
                </c:pt>
                <c:pt idx="85058">
                  <c:v>19.015218000000001</c:v>
                </c:pt>
                <c:pt idx="85059">
                  <c:v>19.013213</c:v>
                </c:pt>
                <c:pt idx="85060">
                  <c:v>19.012343000000001</c:v>
                </c:pt>
                <c:pt idx="85061">
                  <c:v>19.014137000000002</c:v>
                </c:pt>
                <c:pt idx="85062">
                  <c:v>19.014451000000001</c:v>
                </c:pt>
                <c:pt idx="85063">
                  <c:v>19.014288000000001</c:v>
                </c:pt>
                <c:pt idx="85064">
                  <c:v>19.016366000000001</c:v>
                </c:pt>
                <c:pt idx="85065">
                  <c:v>19.020492999999998</c:v>
                </c:pt>
                <c:pt idx="85066">
                  <c:v>19.025231999999999</c:v>
                </c:pt>
                <c:pt idx="85067">
                  <c:v>19.028054000000001</c:v>
                </c:pt>
                <c:pt idx="85068">
                  <c:v>19.026947</c:v>
                </c:pt>
                <c:pt idx="85069">
                  <c:v>19.022380999999999</c:v>
                </c:pt>
                <c:pt idx="85070">
                  <c:v>19.022442999999999</c:v>
                </c:pt>
                <c:pt idx="85071">
                  <c:v>19.023125</c:v>
                </c:pt>
                <c:pt idx="85072">
                  <c:v>19.018172</c:v>
                </c:pt>
                <c:pt idx="85073">
                  <c:v>19.017517999999999</c:v>
                </c:pt>
                <c:pt idx="85074">
                  <c:v>19.021974</c:v>
                </c:pt>
                <c:pt idx="85075">
                  <c:v>19.022316</c:v>
                </c:pt>
                <c:pt idx="85076">
                  <c:v>19.020662000000002</c:v>
                </c:pt>
                <c:pt idx="85077">
                  <c:v>19.020195000000001</c:v>
                </c:pt>
                <c:pt idx="85078">
                  <c:v>19.019347</c:v>
                </c:pt>
                <c:pt idx="85079">
                  <c:v>19.018687</c:v>
                </c:pt>
                <c:pt idx="85080">
                  <c:v>19.020565999999999</c:v>
                </c:pt>
                <c:pt idx="85081">
                  <c:v>19.020012999999999</c:v>
                </c:pt>
                <c:pt idx="85082">
                  <c:v>19.019659999999998</c:v>
                </c:pt>
                <c:pt idx="85083">
                  <c:v>19.019676</c:v>
                </c:pt>
                <c:pt idx="85084">
                  <c:v>19.017569000000002</c:v>
                </c:pt>
                <c:pt idx="85085">
                  <c:v>19.019587000000001</c:v>
                </c:pt>
                <c:pt idx="85086">
                  <c:v>19.023806</c:v>
                </c:pt>
                <c:pt idx="85087">
                  <c:v>19.027522000000001</c:v>
                </c:pt>
                <c:pt idx="85088">
                  <c:v>19.031026000000001</c:v>
                </c:pt>
                <c:pt idx="85089">
                  <c:v>19.031752999999998</c:v>
                </c:pt>
                <c:pt idx="85090">
                  <c:v>19.029627000000001</c:v>
                </c:pt>
                <c:pt idx="85091">
                  <c:v>19.027615000000001</c:v>
                </c:pt>
                <c:pt idx="85092">
                  <c:v>19.028167</c:v>
                </c:pt>
                <c:pt idx="85093">
                  <c:v>19.026631999999999</c:v>
                </c:pt>
                <c:pt idx="85094">
                  <c:v>19.026166</c:v>
                </c:pt>
                <c:pt idx="85095">
                  <c:v>19.029585999999998</c:v>
                </c:pt>
                <c:pt idx="85096">
                  <c:v>19.031402</c:v>
                </c:pt>
                <c:pt idx="85097">
                  <c:v>19.030578999999999</c:v>
                </c:pt>
                <c:pt idx="85098">
                  <c:v>19.03126</c:v>
                </c:pt>
                <c:pt idx="85099">
                  <c:v>19.029733</c:v>
                </c:pt>
                <c:pt idx="85100">
                  <c:v>19.028030999999999</c:v>
                </c:pt>
                <c:pt idx="85101">
                  <c:v>19.030567999999999</c:v>
                </c:pt>
                <c:pt idx="85102">
                  <c:v>19.031079999999999</c:v>
                </c:pt>
                <c:pt idx="85103">
                  <c:v>19.027301999999999</c:v>
                </c:pt>
                <c:pt idx="85104">
                  <c:v>19.025932999999998</c:v>
                </c:pt>
                <c:pt idx="85105">
                  <c:v>19.027346000000001</c:v>
                </c:pt>
                <c:pt idx="85106">
                  <c:v>19.029636</c:v>
                </c:pt>
                <c:pt idx="85107">
                  <c:v>19.030304000000001</c:v>
                </c:pt>
                <c:pt idx="85108">
                  <c:v>19.030373999999998</c:v>
                </c:pt>
                <c:pt idx="85109">
                  <c:v>19.033065000000001</c:v>
                </c:pt>
                <c:pt idx="85110">
                  <c:v>19.034317000000001</c:v>
                </c:pt>
                <c:pt idx="85111">
                  <c:v>19.029623999999998</c:v>
                </c:pt>
                <c:pt idx="85112">
                  <c:v>19.027100000000001</c:v>
                </c:pt>
                <c:pt idx="85113">
                  <c:v>19.029157999999999</c:v>
                </c:pt>
                <c:pt idx="85114">
                  <c:v>19.030322999999999</c:v>
                </c:pt>
                <c:pt idx="85115">
                  <c:v>19.031082999999999</c:v>
                </c:pt>
                <c:pt idx="85116">
                  <c:v>19.031759000000001</c:v>
                </c:pt>
                <c:pt idx="85117">
                  <c:v>19.029492999999999</c:v>
                </c:pt>
                <c:pt idx="85118">
                  <c:v>19.026223999999999</c:v>
                </c:pt>
                <c:pt idx="85119">
                  <c:v>19.024916000000001</c:v>
                </c:pt>
                <c:pt idx="85120">
                  <c:v>19.026579999999999</c:v>
                </c:pt>
                <c:pt idx="85121">
                  <c:v>19.027267999999999</c:v>
                </c:pt>
                <c:pt idx="85122">
                  <c:v>19.024944000000001</c:v>
                </c:pt>
                <c:pt idx="85123">
                  <c:v>19.023703999999999</c:v>
                </c:pt>
                <c:pt idx="85124">
                  <c:v>19.027521</c:v>
                </c:pt>
                <c:pt idx="85125">
                  <c:v>19.028654</c:v>
                </c:pt>
                <c:pt idx="85126">
                  <c:v>19.026689999999999</c:v>
                </c:pt>
                <c:pt idx="85127">
                  <c:v>19.031234000000001</c:v>
                </c:pt>
                <c:pt idx="85128">
                  <c:v>19.036999999999999</c:v>
                </c:pt>
                <c:pt idx="85129">
                  <c:v>19.035025000000001</c:v>
                </c:pt>
                <c:pt idx="85130">
                  <c:v>19.033180000000002</c:v>
                </c:pt>
                <c:pt idx="85131">
                  <c:v>19.037742000000001</c:v>
                </c:pt>
                <c:pt idx="85132">
                  <c:v>19.035789000000001</c:v>
                </c:pt>
                <c:pt idx="85133">
                  <c:v>19.028804000000001</c:v>
                </c:pt>
                <c:pt idx="85134">
                  <c:v>19.032398000000001</c:v>
                </c:pt>
                <c:pt idx="85135">
                  <c:v>19.035556</c:v>
                </c:pt>
                <c:pt idx="85136">
                  <c:v>19.033653999999999</c:v>
                </c:pt>
                <c:pt idx="85137">
                  <c:v>19.035274000000001</c:v>
                </c:pt>
                <c:pt idx="85138">
                  <c:v>19.034468</c:v>
                </c:pt>
                <c:pt idx="85139">
                  <c:v>19.031516</c:v>
                </c:pt>
                <c:pt idx="85140">
                  <c:v>19.030750000000001</c:v>
                </c:pt>
                <c:pt idx="85141">
                  <c:v>19.031018</c:v>
                </c:pt>
                <c:pt idx="85142">
                  <c:v>19.032526000000001</c:v>
                </c:pt>
                <c:pt idx="85143">
                  <c:v>19.034002999999998</c:v>
                </c:pt>
                <c:pt idx="85144">
                  <c:v>19.037272999999999</c:v>
                </c:pt>
                <c:pt idx="85145">
                  <c:v>19.039161</c:v>
                </c:pt>
                <c:pt idx="85146">
                  <c:v>19.037506</c:v>
                </c:pt>
                <c:pt idx="85147">
                  <c:v>19.036548</c:v>
                </c:pt>
                <c:pt idx="85148">
                  <c:v>19.038046000000001</c:v>
                </c:pt>
                <c:pt idx="85149">
                  <c:v>19.034896</c:v>
                </c:pt>
                <c:pt idx="85150">
                  <c:v>19.032637000000001</c:v>
                </c:pt>
                <c:pt idx="85151">
                  <c:v>19.034046</c:v>
                </c:pt>
                <c:pt idx="85152">
                  <c:v>19.037696</c:v>
                </c:pt>
                <c:pt idx="85153">
                  <c:v>19.043852999999999</c:v>
                </c:pt>
                <c:pt idx="85154">
                  <c:v>19.046664</c:v>
                </c:pt>
                <c:pt idx="85155">
                  <c:v>19.042795000000002</c:v>
                </c:pt>
                <c:pt idx="85156">
                  <c:v>19.041595000000001</c:v>
                </c:pt>
                <c:pt idx="85157">
                  <c:v>19.043348999999999</c:v>
                </c:pt>
                <c:pt idx="85158">
                  <c:v>19.041626999999998</c:v>
                </c:pt>
                <c:pt idx="85159">
                  <c:v>19.040883999999998</c:v>
                </c:pt>
                <c:pt idx="85160">
                  <c:v>19.042038999999999</c:v>
                </c:pt>
                <c:pt idx="85161">
                  <c:v>19.041485000000002</c:v>
                </c:pt>
                <c:pt idx="85162">
                  <c:v>19.042577999999999</c:v>
                </c:pt>
                <c:pt idx="85163">
                  <c:v>19.04242</c:v>
                </c:pt>
                <c:pt idx="85164">
                  <c:v>19.038097</c:v>
                </c:pt>
                <c:pt idx="85165">
                  <c:v>19.041087999999998</c:v>
                </c:pt>
                <c:pt idx="85166">
                  <c:v>19.045634</c:v>
                </c:pt>
                <c:pt idx="85167">
                  <c:v>19.041841000000002</c:v>
                </c:pt>
                <c:pt idx="85168">
                  <c:v>19.038032000000001</c:v>
                </c:pt>
                <c:pt idx="85169">
                  <c:v>19.035419999999998</c:v>
                </c:pt>
                <c:pt idx="85170">
                  <c:v>19.037291</c:v>
                </c:pt>
                <c:pt idx="85171">
                  <c:v>19.041765999999999</c:v>
                </c:pt>
                <c:pt idx="85172">
                  <c:v>19.038923</c:v>
                </c:pt>
                <c:pt idx="85173">
                  <c:v>19.036171</c:v>
                </c:pt>
                <c:pt idx="85174">
                  <c:v>19.042580999999998</c:v>
                </c:pt>
                <c:pt idx="85175">
                  <c:v>19.044350000000001</c:v>
                </c:pt>
                <c:pt idx="85176">
                  <c:v>19.040807999999998</c:v>
                </c:pt>
                <c:pt idx="85177">
                  <c:v>19.044041</c:v>
                </c:pt>
                <c:pt idx="85178">
                  <c:v>19.04429</c:v>
                </c:pt>
                <c:pt idx="85179">
                  <c:v>19.038091999999999</c:v>
                </c:pt>
                <c:pt idx="85180">
                  <c:v>19.038754999999998</c:v>
                </c:pt>
                <c:pt idx="85181">
                  <c:v>19.042769</c:v>
                </c:pt>
                <c:pt idx="85182">
                  <c:v>19.042987</c:v>
                </c:pt>
                <c:pt idx="85183">
                  <c:v>19.04233</c:v>
                </c:pt>
                <c:pt idx="85184">
                  <c:v>19.043156</c:v>
                </c:pt>
                <c:pt idx="85185">
                  <c:v>19.046368000000001</c:v>
                </c:pt>
                <c:pt idx="85186">
                  <c:v>19.048916999999999</c:v>
                </c:pt>
                <c:pt idx="85187">
                  <c:v>19.043934</c:v>
                </c:pt>
                <c:pt idx="85188">
                  <c:v>19.043475999999998</c:v>
                </c:pt>
                <c:pt idx="85189">
                  <c:v>19.047847999999998</c:v>
                </c:pt>
                <c:pt idx="85190">
                  <c:v>19.045898000000001</c:v>
                </c:pt>
                <c:pt idx="85191">
                  <c:v>19.044091000000002</c:v>
                </c:pt>
                <c:pt idx="85192">
                  <c:v>19.048483000000001</c:v>
                </c:pt>
                <c:pt idx="85193">
                  <c:v>19.050488999999999</c:v>
                </c:pt>
                <c:pt idx="85194">
                  <c:v>19.048303000000001</c:v>
                </c:pt>
                <c:pt idx="85195">
                  <c:v>19.048124999999999</c:v>
                </c:pt>
                <c:pt idx="85196">
                  <c:v>19.049634999999999</c:v>
                </c:pt>
                <c:pt idx="85197">
                  <c:v>19.051397000000001</c:v>
                </c:pt>
                <c:pt idx="85198">
                  <c:v>19.053470999999998</c:v>
                </c:pt>
                <c:pt idx="85199">
                  <c:v>19.049814000000001</c:v>
                </c:pt>
                <c:pt idx="85200">
                  <c:v>19.046486999999999</c:v>
                </c:pt>
                <c:pt idx="85201">
                  <c:v>19.047692000000001</c:v>
                </c:pt>
                <c:pt idx="85202">
                  <c:v>19.048594999999999</c:v>
                </c:pt>
                <c:pt idx="85203">
                  <c:v>19.048249999999999</c:v>
                </c:pt>
                <c:pt idx="85204">
                  <c:v>19.049426</c:v>
                </c:pt>
                <c:pt idx="85205">
                  <c:v>19.052631999999999</c:v>
                </c:pt>
                <c:pt idx="85206">
                  <c:v>19.054203000000001</c:v>
                </c:pt>
                <c:pt idx="85207">
                  <c:v>19.052437000000001</c:v>
                </c:pt>
                <c:pt idx="85208">
                  <c:v>19.053522999999998</c:v>
                </c:pt>
                <c:pt idx="85209">
                  <c:v>19.054380999999999</c:v>
                </c:pt>
                <c:pt idx="85210">
                  <c:v>19.048953999999998</c:v>
                </c:pt>
                <c:pt idx="85211">
                  <c:v>19.046944</c:v>
                </c:pt>
                <c:pt idx="85212">
                  <c:v>19.051804000000001</c:v>
                </c:pt>
                <c:pt idx="85213">
                  <c:v>19.052572000000001</c:v>
                </c:pt>
                <c:pt idx="85214">
                  <c:v>19.049665999999998</c:v>
                </c:pt>
                <c:pt idx="85215">
                  <c:v>19.04804</c:v>
                </c:pt>
                <c:pt idx="85216">
                  <c:v>19.048694000000001</c:v>
                </c:pt>
                <c:pt idx="85217">
                  <c:v>19.048945</c:v>
                </c:pt>
                <c:pt idx="85218">
                  <c:v>19.050619000000001</c:v>
                </c:pt>
                <c:pt idx="85219">
                  <c:v>19.054247</c:v>
                </c:pt>
                <c:pt idx="85220">
                  <c:v>19.054672</c:v>
                </c:pt>
                <c:pt idx="85221">
                  <c:v>19.052121</c:v>
                </c:pt>
                <c:pt idx="85222">
                  <c:v>19.051572</c:v>
                </c:pt>
                <c:pt idx="85223">
                  <c:v>19.05236</c:v>
                </c:pt>
                <c:pt idx="85224">
                  <c:v>19.053646000000001</c:v>
                </c:pt>
                <c:pt idx="85225">
                  <c:v>19.054013999999999</c:v>
                </c:pt>
                <c:pt idx="85226">
                  <c:v>19.05386</c:v>
                </c:pt>
                <c:pt idx="85227">
                  <c:v>19.057268000000001</c:v>
                </c:pt>
                <c:pt idx="85228">
                  <c:v>19.058260000000001</c:v>
                </c:pt>
                <c:pt idx="85229">
                  <c:v>19.052341999999999</c:v>
                </c:pt>
                <c:pt idx="85230">
                  <c:v>19.052975</c:v>
                </c:pt>
                <c:pt idx="85231">
                  <c:v>19.058622</c:v>
                </c:pt>
                <c:pt idx="85232">
                  <c:v>19.056818</c:v>
                </c:pt>
                <c:pt idx="85233">
                  <c:v>19.053473</c:v>
                </c:pt>
                <c:pt idx="85234">
                  <c:v>19.055771</c:v>
                </c:pt>
                <c:pt idx="85235">
                  <c:v>19.057642999999999</c:v>
                </c:pt>
                <c:pt idx="85236">
                  <c:v>19.058619</c:v>
                </c:pt>
                <c:pt idx="85237">
                  <c:v>19.060939999999999</c:v>
                </c:pt>
                <c:pt idx="85238">
                  <c:v>19.061295999999999</c:v>
                </c:pt>
                <c:pt idx="85239">
                  <c:v>19.059313</c:v>
                </c:pt>
                <c:pt idx="85240">
                  <c:v>19.060006000000001</c:v>
                </c:pt>
                <c:pt idx="85241">
                  <c:v>19.061934000000001</c:v>
                </c:pt>
                <c:pt idx="85242">
                  <c:v>19.061575999999999</c:v>
                </c:pt>
                <c:pt idx="85243">
                  <c:v>19.062462</c:v>
                </c:pt>
                <c:pt idx="85244">
                  <c:v>19.067536</c:v>
                </c:pt>
                <c:pt idx="85245">
                  <c:v>19.068342000000001</c:v>
                </c:pt>
                <c:pt idx="85246">
                  <c:v>19.065605000000001</c:v>
                </c:pt>
                <c:pt idx="85247">
                  <c:v>19.063389999999998</c:v>
                </c:pt>
                <c:pt idx="85248">
                  <c:v>19.061250999999999</c:v>
                </c:pt>
                <c:pt idx="85249">
                  <c:v>19.060631999999998</c:v>
                </c:pt>
                <c:pt idx="85250">
                  <c:v>19.060649999999999</c:v>
                </c:pt>
                <c:pt idx="85251">
                  <c:v>19.059816999999999</c:v>
                </c:pt>
                <c:pt idx="85252">
                  <c:v>19.061166</c:v>
                </c:pt>
                <c:pt idx="85253">
                  <c:v>19.060233</c:v>
                </c:pt>
                <c:pt idx="85254">
                  <c:v>19.056432000000001</c:v>
                </c:pt>
                <c:pt idx="85255">
                  <c:v>19.054065000000001</c:v>
                </c:pt>
                <c:pt idx="85256">
                  <c:v>19.054380999999999</c:v>
                </c:pt>
                <c:pt idx="85257">
                  <c:v>19.056906000000001</c:v>
                </c:pt>
                <c:pt idx="85258">
                  <c:v>19.057040000000001</c:v>
                </c:pt>
                <c:pt idx="85259">
                  <c:v>19.055607999999999</c:v>
                </c:pt>
                <c:pt idx="85260">
                  <c:v>19.058050000000001</c:v>
                </c:pt>
                <c:pt idx="85261">
                  <c:v>19.058395000000001</c:v>
                </c:pt>
                <c:pt idx="85262">
                  <c:v>19.057279999999999</c:v>
                </c:pt>
                <c:pt idx="85263">
                  <c:v>19.060306000000001</c:v>
                </c:pt>
                <c:pt idx="85264">
                  <c:v>19.059934999999999</c:v>
                </c:pt>
                <c:pt idx="85265">
                  <c:v>19.056077999999999</c:v>
                </c:pt>
                <c:pt idx="85266">
                  <c:v>19.055143000000001</c:v>
                </c:pt>
                <c:pt idx="85267">
                  <c:v>19.054212</c:v>
                </c:pt>
                <c:pt idx="85268">
                  <c:v>19.056328000000001</c:v>
                </c:pt>
                <c:pt idx="85269">
                  <c:v>19.063027999999999</c:v>
                </c:pt>
                <c:pt idx="85270">
                  <c:v>19.066158999999999</c:v>
                </c:pt>
                <c:pt idx="85271">
                  <c:v>19.064876999999999</c:v>
                </c:pt>
                <c:pt idx="85272">
                  <c:v>19.063157</c:v>
                </c:pt>
                <c:pt idx="85273">
                  <c:v>19.060752000000001</c:v>
                </c:pt>
                <c:pt idx="85274">
                  <c:v>19.061692000000001</c:v>
                </c:pt>
                <c:pt idx="85275">
                  <c:v>19.064253000000001</c:v>
                </c:pt>
                <c:pt idx="85276">
                  <c:v>19.064546</c:v>
                </c:pt>
                <c:pt idx="85277">
                  <c:v>19.065875999999999</c:v>
                </c:pt>
                <c:pt idx="85278">
                  <c:v>19.066371</c:v>
                </c:pt>
                <c:pt idx="85279">
                  <c:v>19.065014999999999</c:v>
                </c:pt>
                <c:pt idx="85280">
                  <c:v>19.068024999999999</c:v>
                </c:pt>
                <c:pt idx="85281">
                  <c:v>19.069161000000001</c:v>
                </c:pt>
                <c:pt idx="85282">
                  <c:v>19.064188000000001</c:v>
                </c:pt>
                <c:pt idx="85283">
                  <c:v>19.065522999999999</c:v>
                </c:pt>
                <c:pt idx="85284">
                  <c:v>19.072319</c:v>
                </c:pt>
                <c:pt idx="85285">
                  <c:v>19.072514999999999</c:v>
                </c:pt>
                <c:pt idx="85286">
                  <c:v>19.072029000000001</c:v>
                </c:pt>
                <c:pt idx="85287">
                  <c:v>19.074210000000001</c:v>
                </c:pt>
                <c:pt idx="85288">
                  <c:v>19.073550000000001</c:v>
                </c:pt>
                <c:pt idx="85289">
                  <c:v>19.067131</c:v>
                </c:pt>
                <c:pt idx="85290">
                  <c:v>19.065719000000001</c:v>
                </c:pt>
                <c:pt idx="85291">
                  <c:v>19.070015999999999</c:v>
                </c:pt>
                <c:pt idx="85292">
                  <c:v>19.071973</c:v>
                </c:pt>
                <c:pt idx="85293">
                  <c:v>19.069938</c:v>
                </c:pt>
                <c:pt idx="85294">
                  <c:v>19.065391000000002</c:v>
                </c:pt>
                <c:pt idx="85295">
                  <c:v>19.064592999999999</c:v>
                </c:pt>
                <c:pt idx="85296">
                  <c:v>19.067309000000002</c:v>
                </c:pt>
                <c:pt idx="85297">
                  <c:v>19.068439000000001</c:v>
                </c:pt>
                <c:pt idx="85298">
                  <c:v>19.068114999999999</c:v>
                </c:pt>
                <c:pt idx="85299">
                  <c:v>19.071159000000002</c:v>
                </c:pt>
                <c:pt idx="85300">
                  <c:v>19.076387</c:v>
                </c:pt>
                <c:pt idx="85301">
                  <c:v>19.074432999999999</c:v>
                </c:pt>
                <c:pt idx="85302">
                  <c:v>19.070968000000001</c:v>
                </c:pt>
                <c:pt idx="85303">
                  <c:v>19.070056000000001</c:v>
                </c:pt>
                <c:pt idx="85304">
                  <c:v>19.071065000000001</c:v>
                </c:pt>
                <c:pt idx="85305">
                  <c:v>19.073163999999998</c:v>
                </c:pt>
                <c:pt idx="85306">
                  <c:v>19.071732999999998</c:v>
                </c:pt>
                <c:pt idx="85307">
                  <c:v>19.069873000000001</c:v>
                </c:pt>
                <c:pt idx="85308">
                  <c:v>19.073028999999998</c:v>
                </c:pt>
                <c:pt idx="85309">
                  <c:v>19.076511</c:v>
                </c:pt>
                <c:pt idx="85310">
                  <c:v>19.074189000000001</c:v>
                </c:pt>
                <c:pt idx="85311">
                  <c:v>19.069091</c:v>
                </c:pt>
                <c:pt idx="85312">
                  <c:v>19.068128000000002</c:v>
                </c:pt>
                <c:pt idx="85313">
                  <c:v>19.06983</c:v>
                </c:pt>
                <c:pt idx="85314">
                  <c:v>19.070771000000001</c:v>
                </c:pt>
                <c:pt idx="85315">
                  <c:v>19.072407999999999</c:v>
                </c:pt>
                <c:pt idx="85316">
                  <c:v>19.073881</c:v>
                </c:pt>
                <c:pt idx="85317">
                  <c:v>19.074787000000001</c:v>
                </c:pt>
                <c:pt idx="85318">
                  <c:v>19.075329</c:v>
                </c:pt>
                <c:pt idx="85319">
                  <c:v>19.076969999999999</c:v>
                </c:pt>
                <c:pt idx="85320">
                  <c:v>19.079419000000001</c:v>
                </c:pt>
                <c:pt idx="85321">
                  <c:v>19.079397</c:v>
                </c:pt>
                <c:pt idx="85322">
                  <c:v>19.079975000000001</c:v>
                </c:pt>
                <c:pt idx="85323">
                  <c:v>19.081758000000001</c:v>
                </c:pt>
                <c:pt idx="85324">
                  <c:v>19.081191</c:v>
                </c:pt>
                <c:pt idx="85325">
                  <c:v>19.081651000000001</c:v>
                </c:pt>
                <c:pt idx="85326">
                  <c:v>19.082849</c:v>
                </c:pt>
                <c:pt idx="85327">
                  <c:v>19.079618</c:v>
                </c:pt>
                <c:pt idx="85328">
                  <c:v>19.079864000000001</c:v>
                </c:pt>
                <c:pt idx="85329">
                  <c:v>19.081472000000002</c:v>
                </c:pt>
                <c:pt idx="85330">
                  <c:v>19.080494999999999</c:v>
                </c:pt>
                <c:pt idx="85331">
                  <c:v>19.082062000000001</c:v>
                </c:pt>
                <c:pt idx="85332">
                  <c:v>19.081911999999999</c:v>
                </c:pt>
                <c:pt idx="85333">
                  <c:v>19.077531</c:v>
                </c:pt>
                <c:pt idx="85334">
                  <c:v>19.077054</c:v>
                </c:pt>
                <c:pt idx="85335">
                  <c:v>19.078108</c:v>
                </c:pt>
                <c:pt idx="85336">
                  <c:v>19.075969000000001</c:v>
                </c:pt>
                <c:pt idx="85337">
                  <c:v>19.074735</c:v>
                </c:pt>
                <c:pt idx="85338">
                  <c:v>19.079242000000001</c:v>
                </c:pt>
                <c:pt idx="85339">
                  <c:v>19.081678</c:v>
                </c:pt>
                <c:pt idx="85340">
                  <c:v>19.078136000000001</c:v>
                </c:pt>
                <c:pt idx="85341">
                  <c:v>19.078400999999999</c:v>
                </c:pt>
                <c:pt idx="85342">
                  <c:v>19.081112999999998</c:v>
                </c:pt>
                <c:pt idx="85343">
                  <c:v>19.081896</c:v>
                </c:pt>
                <c:pt idx="85344">
                  <c:v>19.083224999999999</c:v>
                </c:pt>
                <c:pt idx="85345">
                  <c:v>19.081747</c:v>
                </c:pt>
                <c:pt idx="85346">
                  <c:v>19.079893999999999</c:v>
                </c:pt>
                <c:pt idx="85347">
                  <c:v>19.081879000000001</c:v>
                </c:pt>
                <c:pt idx="85348">
                  <c:v>19.080297000000002</c:v>
                </c:pt>
                <c:pt idx="85349">
                  <c:v>19.078233999999998</c:v>
                </c:pt>
                <c:pt idx="85350">
                  <c:v>19.082163000000001</c:v>
                </c:pt>
                <c:pt idx="85351">
                  <c:v>19.082431</c:v>
                </c:pt>
                <c:pt idx="85352">
                  <c:v>19.079022999999999</c:v>
                </c:pt>
                <c:pt idx="85353">
                  <c:v>19.078333000000001</c:v>
                </c:pt>
                <c:pt idx="85354">
                  <c:v>19.079604</c:v>
                </c:pt>
                <c:pt idx="85355">
                  <c:v>19.079267999999999</c:v>
                </c:pt>
                <c:pt idx="85356">
                  <c:v>19.07891</c:v>
                </c:pt>
                <c:pt idx="85357">
                  <c:v>19.080259999999999</c:v>
                </c:pt>
                <c:pt idx="85358">
                  <c:v>19.082663</c:v>
                </c:pt>
                <c:pt idx="85359">
                  <c:v>19.087239</c:v>
                </c:pt>
                <c:pt idx="85360">
                  <c:v>19.086224000000001</c:v>
                </c:pt>
                <c:pt idx="85361">
                  <c:v>19.082906000000001</c:v>
                </c:pt>
                <c:pt idx="85362">
                  <c:v>19.087318</c:v>
                </c:pt>
                <c:pt idx="85363">
                  <c:v>19.088609000000002</c:v>
                </c:pt>
                <c:pt idx="85364">
                  <c:v>19.088438</c:v>
                </c:pt>
                <c:pt idx="85365">
                  <c:v>19.091027</c:v>
                </c:pt>
                <c:pt idx="85366">
                  <c:v>19.087692000000001</c:v>
                </c:pt>
                <c:pt idx="85367">
                  <c:v>19.084144999999999</c:v>
                </c:pt>
                <c:pt idx="85368">
                  <c:v>19.087973000000002</c:v>
                </c:pt>
                <c:pt idx="85369">
                  <c:v>19.091916000000001</c:v>
                </c:pt>
                <c:pt idx="85370">
                  <c:v>19.088892000000001</c:v>
                </c:pt>
                <c:pt idx="85371">
                  <c:v>19.086248000000001</c:v>
                </c:pt>
                <c:pt idx="85372">
                  <c:v>19.087479999999999</c:v>
                </c:pt>
                <c:pt idx="85373">
                  <c:v>19.088194999999999</c:v>
                </c:pt>
                <c:pt idx="85374">
                  <c:v>19.091443000000002</c:v>
                </c:pt>
                <c:pt idx="85375">
                  <c:v>19.093826</c:v>
                </c:pt>
                <c:pt idx="85376">
                  <c:v>19.090837000000001</c:v>
                </c:pt>
                <c:pt idx="85377">
                  <c:v>19.089165999999999</c:v>
                </c:pt>
                <c:pt idx="85378">
                  <c:v>19.090838999999999</c:v>
                </c:pt>
                <c:pt idx="85379">
                  <c:v>19.089842000000001</c:v>
                </c:pt>
                <c:pt idx="85380">
                  <c:v>19.089606</c:v>
                </c:pt>
                <c:pt idx="85381">
                  <c:v>19.089305</c:v>
                </c:pt>
                <c:pt idx="85382">
                  <c:v>19.087</c:v>
                </c:pt>
                <c:pt idx="85383">
                  <c:v>19.091138999999998</c:v>
                </c:pt>
                <c:pt idx="85384">
                  <c:v>19.095480999999999</c:v>
                </c:pt>
                <c:pt idx="85385">
                  <c:v>19.0915</c:v>
                </c:pt>
                <c:pt idx="85386">
                  <c:v>19.088598000000001</c:v>
                </c:pt>
                <c:pt idx="85387">
                  <c:v>19.091994</c:v>
                </c:pt>
                <c:pt idx="85388">
                  <c:v>19.094542000000001</c:v>
                </c:pt>
                <c:pt idx="85389">
                  <c:v>19.094239000000002</c:v>
                </c:pt>
                <c:pt idx="85390">
                  <c:v>19.096019999999999</c:v>
                </c:pt>
                <c:pt idx="85391">
                  <c:v>19.094373000000001</c:v>
                </c:pt>
                <c:pt idx="85392">
                  <c:v>19.091916000000001</c:v>
                </c:pt>
                <c:pt idx="85393">
                  <c:v>19.094524</c:v>
                </c:pt>
                <c:pt idx="85394">
                  <c:v>19.094518000000001</c:v>
                </c:pt>
                <c:pt idx="85395">
                  <c:v>19.091839</c:v>
                </c:pt>
                <c:pt idx="85396">
                  <c:v>19.092030000000001</c:v>
                </c:pt>
                <c:pt idx="85397">
                  <c:v>19.093689999999999</c:v>
                </c:pt>
                <c:pt idx="85398">
                  <c:v>19.095393000000001</c:v>
                </c:pt>
                <c:pt idx="85399">
                  <c:v>19.094203</c:v>
                </c:pt>
                <c:pt idx="85400">
                  <c:v>19.093651000000001</c:v>
                </c:pt>
                <c:pt idx="85401">
                  <c:v>19.094556000000001</c:v>
                </c:pt>
                <c:pt idx="85402">
                  <c:v>19.091846</c:v>
                </c:pt>
                <c:pt idx="85403">
                  <c:v>19.091228999999998</c:v>
                </c:pt>
                <c:pt idx="85404">
                  <c:v>19.098030999999999</c:v>
                </c:pt>
                <c:pt idx="85405">
                  <c:v>19.101738999999998</c:v>
                </c:pt>
                <c:pt idx="85406">
                  <c:v>19.099595999999998</c:v>
                </c:pt>
                <c:pt idx="85407">
                  <c:v>19.097597</c:v>
                </c:pt>
                <c:pt idx="85408">
                  <c:v>19.097037</c:v>
                </c:pt>
                <c:pt idx="85409">
                  <c:v>19.096596999999999</c:v>
                </c:pt>
                <c:pt idx="85410">
                  <c:v>19.092869</c:v>
                </c:pt>
                <c:pt idx="85411">
                  <c:v>19.093332</c:v>
                </c:pt>
                <c:pt idx="85412">
                  <c:v>19.099810000000002</c:v>
                </c:pt>
                <c:pt idx="85413">
                  <c:v>19.100276999999998</c:v>
                </c:pt>
                <c:pt idx="85414">
                  <c:v>19.097276000000001</c:v>
                </c:pt>
                <c:pt idx="85415">
                  <c:v>19.09563</c:v>
                </c:pt>
                <c:pt idx="85416">
                  <c:v>19.094650999999999</c:v>
                </c:pt>
                <c:pt idx="85417">
                  <c:v>19.098511999999999</c:v>
                </c:pt>
                <c:pt idx="85418">
                  <c:v>19.102516999999999</c:v>
                </c:pt>
                <c:pt idx="85419">
                  <c:v>19.102412000000001</c:v>
                </c:pt>
                <c:pt idx="85420">
                  <c:v>19.102267000000001</c:v>
                </c:pt>
                <c:pt idx="85421">
                  <c:v>19.103496</c:v>
                </c:pt>
                <c:pt idx="85422">
                  <c:v>19.103770000000001</c:v>
                </c:pt>
                <c:pt idx="85423">
                  <c:v>19.102906000000001</c:v>
                </c:pt>
                <c:pt idx="85424">
                  <c:v>19.100847000000002</c:v>
                </c:pt>
                <c:pt idx="85425">
                  <c:v>19.099174000000001</c:v>
                </c:pt>
                <c:pt idx="85426">
                  <c:v>19.101897000000001</c:v>
                </c:pt>
                <c:pt idx="85427">
                  <c:v>19.102547999999999</c:v>
                </c:pt>
                <c:pt idx="85428">
                  <c:v>19.100193999999998</c:v>
                </c:pt>
                <c:pt idx="85429">
                  <c:v>19.100536999999999</c:v>
                </c:pt>
                <c:pt idx="85430">
                  <c:v>19.101189000000002</c:v>
                </c:pt>
                <c:pt idx="85431">
                  <c:v>19.100470999999999</c:v>
                </c:pt>
                <c:pt idx="85432">
                  <c:v>19.100269999999998</c:v>
                </c:pt>
                <c:pt idx="85433">
                  <c:v>19.099928999999999</c:v>
                </c:pt>
                <c:pt idx="85434">
                  <c:v>19.097726000000002</c:v>
                </c:pt>
                <c:pt idx="85435">
                  <c:v>19.096534999999999</c:v>
                </c:pt>
                <c:pt idx="85436">
                  <c:v>19.097574999999999</c:v>
                </c:pt>
                <c:pt idx="85437">
                  <c:v>19.095842999999999</c:v>
                </c:pt>
                <c:pt idx="85438">
                  <c:v>19.094849</c:v>
                </c:pt>
                <c:pt idx="85439">
                  <c:v>19.10182</c:v>
                </c:pt>
                <c:pt idx="85440">
                  <c:v>19.104588</c:v>
                </c:pt>
                <c:pt idx="85441">
                  <c:v>19.102029999999999</c:v>
                </c:pt>
                <c:pt idx="85442">
                  <c:v>19.104982</c:v>
                </c:pt>
                <c:pt idx="85443">
                  <c:v>19.106074</c:v>
                </c:pt>
                <c:pt idx="85444">
                  <c:v>19.101175000000001</c:v>
                </c:pt>
                <c:pt idx="85445">
                  <c:v>19.098972</c:v>
                </c:pt>
                <c:pt idx="85446">
                  <c:v>19.100538</c:v>
                </c:pt>
                <c:pt idx="85447">
                  <c:v>19.102146000000001</c:v>
                </c:pt>
                <c:pt idx="85448">
                  <c:v>19.104754</c:v>
                </c:pt>
                <c:pt idx="85449">
                  <c:v>19.104588</c:v>
                </c:pt>
                <c:pt idx="85450">
                  <c:v>19.100076999999999</c:v>
                </c:pt>
                <c:pt idx="85451">
                  <c:v>19.099481999999998</c:v>
                </c:pt>
                <c:pt idx="85452">
                  <c:v>19.101469000000002</c:v>
                </c:pt>
                <c:pt idx="85453">
                  <c:v>19.101835999999999</c:v>
                </c:pt>
                <c:pt idx="85454">
                  <c:v>19.101178000000001</c:v>
                </c:pt>
                <c:pt idx="85455">
                  <c:v>19.100542999999998</c:v>
                </c:pt>
                <c:pt idx="85456">
                  <c:v>19.102944999999998</c:v>
                </c:pt>
                <c:pt idx="85457">
                  <c:v>19.106659000000001</c:v>
                </c:pt>
                <c:pt idx="85458">
                  <c:v>19.107106000000002</c:v>
                </c:pt>
                <c:pt idx="85459">
                  <c:v>19.106674999999999</c:v>
                </c:pt>
                <c:pt idx="85460">
                  <c:v>19.107341000000002</c:v>
                </c:pt>
                <c:pt idx="85461">
                  <c:v>19.111661000000002</c:v>
                </c:pt>
                <c:pt idx="85462">
                  <c:v>19.112286000000001</c:v>
                </c:pt>
                <c:pt idx="85463">
                  <c:v>19.107844</c:v>
                </c:pt>
                <c:pt idx="85464">
                  <c:v>19.109206</c:v>
                </c:pt>
                <c:pt idx="85465">
                  <c:v>19.112403</c:v>
                </c:pt>
                <c:pt idx="85466">
                  <c:v>19.113629</c:v>
                </c:pt>
                <c:pt idx="85467">
                  <c:v>19.115033</c:v>
                </c:pt>
                <c:pt idx="85468">
                  <c:v>19.115607000000001</c:v>
                </c:pt>
                <c:pt idx="85469">
                  <c:v>19.115701999999999</c:v>
                </c:pt>
                <c:pt idx="85470">
                  <c:v>19.113109999999999</c:v>
                </c:pt>
                <c:pt idx="85471">
                  <c:v>19.11364</c:v>
                </c:pt>
                <c:pt idx="85472">
                  <c:v>19.116498</c:v>
                </c:pt>
                <c:pt idx="85473">
                  <c:v>19.113579000000001</c:v>
                </c:pt>
                <c:pt idx="85474">
                  <c:v>19.113337999999999</c:v>
                </c:pt>
                <c:pt idx="85475">
                  <c:v>19.117988</c:v>
                </c:pt>
                <c:pt idx="85476">
                  <c:v>19.114656</c:v>
                </c:pt>
                <c:pt idx="85477">
                  <c:v>19.112463000000002</c:v>
                </c:pt>
                <c:pt idx="85478">
                  <c:v>19.114522999999998</c:v>
                </c:pt>
                <c:pt idx="85479">
                  <c:v>19.111384999999999</c:v>
                </c:pt>
                <c:pt idx="85480">
                  <c:v>19.112303000000001</c:v>
                </c:pt>
                <c:pt idx="85481">
                  <c:v>19.11797</c:v>
                </c:pt>
                <c:pt idx="85482">
                  <c:v>19.117635</c:v>
                </c:pt>
                <c:pt idx="85483">
                  <c:v>19.113484</c:v>
                </c:pt>
                <c:pt idx="85484">
                  <c:v>19.112382</c:v>
                </c:pt>
                <c:pt idx="85485">
                  <c:v>19.112904</c:v>
                </c:pt>
                <c:pt idx="85486">
                  <c:v>19.113800999999999</c:v>
                </c:pt>
                <c:pt idx="85487">
                  <c:v>19.116137999999999</c:v>
                </c:pt>
                <c:pt idx="85488">
                  <c:v>19.115745</c:v>
                </c:pt>
                <c:pt idx="85489">
                  <c:v>19.114574000000001</c:v>
                </c:pt>
                <c:pt idx="85490">
                  <c:v>19.116191000000001</c:v>
                </c:pt>
                <c:pt idx="85491">
                  <c:v>19.116492000000001</c:v>
                </c:pt>
                <c:pt idx="85492">
                  <c:v>19.115017999999999</c:v>
                </c:pt>
                <c:pt idx="85493">
                  <c:v>19.117217</c:v>
                </c:pt>
                <c:pt idx="85494">
                  <c:v>19.119174000000001</c:v>
                </c:pt>
                <c:pt idx="85495">
                  <c:v>19.116993999999998</c:v>
                </c:pt>
                <c:pt idx="85496">
                  <c:v>19.116672000000001</c:v>
                </c:pt>
                <c:pt idx="85497">
                  <c:v>19.117934999999999</c:v>
                </c:pt>
                <c:pt idx="85498">
                  <c:v>19.118953000000001</c:v>
                </c:pt>
                <c:pt idx="85499">
                  <c:v>19.117750999999998</c:v>
                </c:pt>
                <c:pt idx="85500">
                  <c:v>19.114321</c:v>
                </c:pt>
                <c:pt idx="85501">
                  <c:v>19.115805999999999</c:v>
                </c:pt>
                <c:pt idx="85502">
                  <c:v>19.120017000000001</c:v>
                </c:pt>
                <c:pt idx="85503">
                  <c:v>19.119647000000001</c:v>
                </c:pt>
                <c:pt idx="85504">
                  <c:v>19.118043</c:v>
                </c:pt>
                <c:pt idx="85505">
                  <c:v>19.119042</c:v>
                </c:pt>
                <c:pt idx="85506">
                  <c:v>19.121789</c:v>
                </c:pt>
                <c:pt idx="85507">
                  <c:v>19.127061000000001</c:v>
                </c:pt>
                <c:pt idx="85508">
                  <c:v>19.129746999999998</c:v>
                </c:pt>
                <c:pt idx="85509">
                  <c:v>19.124974999999999</c:v>
                </c:pt>
                <c:pt idx="85510">
                  <c:v>19.123799999999999</c:v>
                </c:pt>
                <c:pt idx="85511">
                  <c:v>19.130427000000001</c:v>
                </c:pt>
                <c:pt idx="85512">
                  <c:v>19.128736</c:v>
                </c:pt>
                <c:pt idx="85513">
                  <c:v>19.121888999999999</c:v>
                </c:pt>
                <c:pt idx="85514">
                  <c:v>19.125508</c:v>
                </c:pt>
                <c:pt idx="85515">
                  <c:v>19.128122999999999</c:v>
                </c:pt>
                <c:pt idx="85516">
                  <c:v>19.121426</c:v>
                </c:pt>
                <c:pt idx="85517">
                  <c:v>19.120667000000001</c:v>
                </c:pt>
                <c:pt idx="85518">
                  <c:v>19.124041999999999</c:v>
                </c:pt>
                <c:pt idx="85519">
                  <c:v>19.122377</c:v>
                </c:pt>
                <c:pt idx="85520">
                  <c:v>19.121024999999999</c:v>
                </c:pt>
                <c:pt idx="85521">
                  <c:v>19.122304</c:v>
                </c:pt>
                <c:pt idx="85522">
                  <c:v>19.124098</c:v>
                </c:pt>
                <c:pt idx="85523">
                  <c:v>19.124839999999999</c:v>
                </c:pt>
                <c:pt idx="85524">
                  <c:v>19.124749000000001</c:v>
                </c:pt>
                <c:pt idx="85525">
                  <c:v>19.123826999999999</c:v>
                </c:pt>
                <c:pt idx="85526">
                  <c:v>19.121893</c:v>
                </c:pt>
                <c:pt idx="85527">
                  <c:v>19.12096</c:v>
                </c:pt>
                <c:pt idx="85528">
                  <c:v>19.121624000000001</c:v>
                </c:pt>
                <c:pt idx="85529">
                  <c:v>19.121079000000002</c:v>
                </c:pt>
                <c:pt idx="85530">
                  <c:v>19.118041999999999</c:v>
                </c:pt>
                <c:pt idx="85531">
                  <c:v>19.114798</c:v>
                </c:pt>
                <c:pt idx="85532">
                  <c:v>19.113810000000001</c:v>
                </c:pt>
                <c:pt idx="85533">
                  <c:v>19.117678000000002</c:v>
                </c:pt>
                <c:pt idx="85534">
                  <c:v>19.121835999999998</c:v>
                </c:pt>
                <c:pt idx="85535">
                  <c:v>19.120486</c:v>
                </c:pt>
                <c:pt idx="85536">
                  <c:v>19.120574999999999</c:v>
                </c:pt>
                <c:pt idx="85537">
                  <c:v>19.124734</c:v>
                </c:pt>
                <c:pt idx="85538">
                  <c:v>19.124943999999999</c:v>
                </c:pt>
                <c:pt idx="85539">
                  <c:v>19.124578</c:v>
                </c:pt>
                <c:pt idx="85540">
                  <c:v>19.12519</c:v>
                </c:pt>
                <c:pt idx="85541">
                  <c:v>19.122924000000001</c:v>
                </c:pt>
                <c:pt idx="85542">
                  <c:v>19.119785</c:v>
                </c:pt>
                <c:pt idx="85543">
                  <c:v>19.119236000000001</c:v>
                </c:pt>
                <c:pt idx="85544">
                  <c:v>19.122263</c:v>
                </c:pt>
                <c:pt idx="85545">
                  <c:v>19.123906000000002</c:v>
                </c:pt>
                <c:pt idx="85546">
                  <c:v>19.123339999999999</c:v>
                </c:pt>
                <c:pt idx="85547">
                  <c:v>19.12509</c:v>
                </c:pt>
                <c:pt idx="85548">
                  <c:v>19.127762000000001</c:v>
                </c:pt>
                <c:pt idx="85549">
                  <c:v>19.128074000000002</c:v>
                </c:pt>
                <c:pt idx="85550">
                  <c:v>19.127354</c:v>
                </c:pt>
                <c:pt idx="85551">
                  <c:v>19.133741000000001</c:v>
                </c:pt>
                <c:pt idx="85552">
                  <c:v>19.13768</c:v>
                </c:pt>
                <c:pt idx="85553">
                  <c:v>19.130634000000001</c:v>
                </c:pt>
                <c:pt idx="85554">
                  <c:v>19.127016999999999</c:v>
                </c:pt>
                <c:pt idx="85555">
                  <c:v>19.131827000000001</c:v>
                </c:pt>
                <c:pt idx="85556">
                  <c:v>19.138168</c:v>
                </c:pt>
                <c:pt idx="85557">
                  <c:v>19.141067</c:v>
                </c:pt>
                <c:pt idx="85558">
                  <c:v>19.136548999999999</c:v>
                </c:pt>
                <c:pt idx="85559">
                  <c:v>19.130980000000001</c:v>
                </c:pt>
                <c:pt idx="85560">
                  <c:v>19.131287</c:v>
                </c:pt>
                <c:pt idx="85561">
                  <c:v>19.135145999999999</c:v>
                </c:pt>
                <c:pt idx="85562">
                  <c:v>19.136361999999998</c:v>
                </c:pt>
                <c:pt idx="85563">
                  <c:v>19.134325</c:v>
                </c:pt>
                <c:pt idx="85564">
                  <c:v>19.134416000000002</c:v>
                </c:pt>
                <c:pt idx="85565">
                  <c:v>19.135000000000002</c:v>
                </c:pt>
                <c:pt idx="85566">
                  <c:v>19.131958000000001</c:v>
                </c:pt>
                <c:pt idx="85567">
                  <c:v>19.131955000000001</c:v>
                </c:pt>
                <c:pt idx="85568">
                  <c:v>19.136783000000001</c:v>
                </c:pt>
                <c:pt idx="85569">
                  <c:v>19.136875</c:v>
                </c:pt>
                <c:pt idx="85570">
                  <c:v>19.135670000000001</c:v>
                </c:pt>
                <c:pt idx="85571">
                  <c:v>19.142151999999999</c:v>
                </c:pt>
                <c:pt idx="85572">
                  <c:v>19.143885000000001</c:v>
                </c:pt>
                <c:pt idx="85573">
                  <c:v>19.139001</c:v>
                </c:pt>
                <c:pt idx="85574">
                  <c:v>19.139028</c:v>
                </c:pt>
                <c:pt idx="85575">
                  <c:v>19.142330999999999</c:v>
                </c:pt>
                <c:pt idx="85576">
                  <c:v>19.141307000000001</c:v>
                </c:pt>
                <c:pt idx="85577">
                  <c:v>19.136980000000001</c:v>
                </c:pt>
                <c:pt idx="85578">
                  <c:v>19.137287000000001</c:v>
                </c:pt>
                <c:pt idx="85579">
                  <c:v>19.141639000000001</c:v>
                </c:pt>
                <c:pt idx="85580">
                  <c:v>19.139296000000002</c:v>
                </c:pt>
                <c:pt idx="85581">
                  <c:v>19.136707999999999</c:v>
                </c:pt>
                <c:pt idx="85582">
                  <c:v>19.141656999999999</c:v>
                </c:pt>
                <c:pt idx="85583">
                  <c:v>19.142678</c:v>
                </c:pt>
                <c:pt idx="85584">
                  <c:v>19.138081</c:v>
                </c:pt>
                <c:pt idx="85585">
                  <c:v>19.140274999999999</c:v>
                </c:pt>
                <c:pt idx="85586">
                  <c:v>19.145512</c:v>
                </c:pt>
                <c:pt idx="85587">
                  <c:v>19.144608000000002</c:v>
                </c:pt>
                <c:pt idx="85588">
                  <c:v>19.141642999999998</c:v>
                </c:pt>
                <c:pt idx="85589">
                  <c:v>19.143035999999999</c:v>
                </c:pt>
                <c:pt idx="85590">
                  <c:v>19.146464000000002</c:v>
                </c:pt>
                <c:pt idx="85591">
                  <c:v>19.145233999999999</c:v>
                </c:pt>
                <c:pt idx="85592">
                  <c:v>19.144746999999999</c:v>
                </c:pt>
                <c:pt idx="85593">
                  <c:v>19.146543000000001</c:v>
                </c:pt>
                <c:pt idx="85594">
                  <c:v>19.145395000000001</c:v>
                </c:pt>
                <c:pt idx="85595">
                  <c:v>19.145114</c:v>
                </c:pt>
                <c:pt idx="85596">
                  <c:v>19.145443</c:v>
                </c:pt>
                <c:pt idx="85597">
                  <c:v>19.142368999999999</c:v>
                </c:pt>
                <c:pt idx="85598">
                  <c:v>19.141145999999999</c:v>
                </c:pt>
                <c:pt idx="85599">
                  <c:v>19.143021000000001</c:v>
                </c:pt>
                <c:pt idx="85600">
                  <c:v>19.137464000000001</c:v>
                </c:pt>
                <c:pt idx="85601">
                  <c:v>19.135228999999999</c:v>
                </c:pt>
                <c:pt idx="85602">
                  <c:v>19.143211999999998</c:v>
                </c:pt>
                <c:pt idx="85603">
                  <c:v>19.143059000000001</c:v>
                </c:pt>
                <c:pt idx="85604">
                  <c:v>19.136854</c:v>
                </c:pt>
                <c:pt idx="85605">
                  <c:v>19.140201999999999</c:v>
                </c:pt>
                <c:pt idx="85606">
                  <c:v>19.145154000000002</c:v>
                </c:pt>
                <c:pt idx="85607">
                  <c:v>19.142634000000001</c:v>
                </c:pt>
                <c:pt idx="85608">
                  <c:v>19.141680000000001</c:v>
                </c:pt>
                <c:pt idx="85609">
                  <c:v>19.145693999999999</c:v>
                </c:pt>
                <c:pt idx="85610">
                  <c:v>19.149481000000002</c:v>
                </c:pt>
                <c:pt idx="85611">
                  <c:v>19.148992</c:v>
                </c:pt>
                <c:pt idx="85612">
                  <c:v>19.144667999999999</c:v>
                </c:pt>
                <c:pt idx="85613">
                  <c:v>19.144545999999998</c:v>
                </c:pt>
                <c:pt idx="85614">
                  <c:v>19.149791</c:v>
                </c:pt>
                <c:pt idx="85615">
                  <c:v>19.15268</c:v>
                </c:pt>
                <c:pt idx="85616">
                  <c:v>19.148992</c:v>
                </c:pt>
                <c:pt idx="85617">
                  <c:v>19.148296999999999</c:v>
                </c:pt>
                <c:pt idx="85618">
                  <c:v>19.152002</c:v>
                </c:pt>
                <c:pt idx="85619">
                  <c:v>19.150359999999999</c:v>
                </c:pt>
                <c:pt idx="85620">
                  <c:v>19.148315</c:v>
                </c:pt>
                <c:pt idx="85621">
                  <c:v>19.150030999999998</c:v>
                </c:pt>
                <c:pt idx="85622">
                  <c:v>19.151529</c:v>
                </c:pt>
                <c:pt idx="85623">
                  <c:v>19.149576</c:v>
                </c:pt>
                <c:pt idx="85624">
                  <c:v>19.146446999999998</c:v>
                </c:pt>
                <c:pt idx="85625">
                  <c:v>19.146888000000001</c:v>
                </c:pt>
                <c:pt idx="85626">
                  <c:v>19.148128</c:v>
                </c:pt>
                <c:pt idx="85627">
                  <c:v>19.146616000000002</c:v>
                </c:pt>
                <c:pt idx="85628">
                  <c:v>19.147593000000001</c:v>
                </c:pt>
                <c:pt idx="85629">
                  <c:v>19.149256000000001</c:v>
                </c:pt>
                <c:pt idx="85630">
                  <c:v>19.145785</c:v>
                </c:pt>
                <c:pt idx="85631">
                  <c:v>19.144791000000001</c:v>
                </c:pt>
                <c:pt idx="85632">
                  <c:v>19.149894</c:v>
                </c:pt>
                <c:pt idx="85633">
                  <c:v>19.150670000000002</c:v>
                </c:pt>
                <c:pt idx="85634">
                  <c:v>19.147272000000001</c:v>
                </c:pt>
                <c:pt idx="85635">
                  <c:v>19.148603000000001</c:v>
                </c:pt>
                <c:pt idx="85636">
                  <c:v>19.148040000000002</c:v>
                </c:pt>
                <c:pt idx="85637">
                  <c:v>19.147832999999999</c:v>
                </c:pt>
                <c:pt idx="85638">
                  <c:v>19.152819999999998</c:v>
                </c:pt>
                <c:pt idx="85639">
                  <c:v>19.154917000000001</c:v>
                </c:pt>
                <c:pt idx="85640">
                  <c:v>19.152025999999999</c:v>
                </c:pt>
                <c:pt idx="85641">
                  <c:v>19.150983</c:v>
                </c:pt>
                <c:pt idx="85642">
                  <c:v>19.155829000000001</c:v>
                </c:pt>
                <c:pt idx="85643">
                  <c:v>19.160874</c:v>
                </c:pt>
                <c:pt idx="85644">
                  <c:v>19.156317999999999</c:v>
                </c:pt>
                <c:pt idx="85645">
                  <c:v>19.150513</c:v>
                </c:pt>
                <c:pt idx="85646">
                  <c:v>19.152933000000001</c:v>
                </c:pt>
                <c:pt idx="85647">
                  <c:v>19.154865999999998</c:v>
                </c:pt>
                <c:pt idx="85648">
                  <c:v>19.155425000000001</c:v>
                </c:pt>
                <c:pt idx="85649">
                  <c:v>19.158522000000001</c:v>
                </c:pt>
                <c:pt idx="85650">
                  <c:v>19.154702</c:v>
                </c:pt>
                <c:pt idx="85651">
                  <c:v>19.152569</c:v>
                </c:pt>
                <c:pt idx="85652">
                  <c:v>19.160892</c:v>
                </c:pt>
                <c:pt idx="85653">
                  <c:v>19.16122</c:v>
                </c:pt>
                <c:pt idx="85654">
                  <c:v>19.153578</c:v>
                </c:pt>
                <c:pt idx="85655">
                  <c:v>19.153663000000002</c:v>
                </c:pt>
                <c:pt idx="85656">
                  <c:v>19.157796000000001</c:v>
                </c:pt>
                <c:pt idx="85657">
                  <c:v>19.161114000000001</c:v>
                </c:pt>
                <c:pt idx="85658">
                  <c:v>19.163536000000001</c:v>
                </c:pt>
                <c:pt idx="85659">
                  <c:v>19.161783</c:v>
                </c:pt>
                <c:pt idx="85660">
                  <c:v>19.158016</c:v>
                </c:pt>
                <c:pt idx="85661">
                  <c:v>19.159669999999998</c:v>
                </c:pt>
                <c:pt idx="85662">
                  <c:v>19.161985999999999</c:v>
                </c:pt>
                <c:pt idx="85663">
                  <c:v>19.160439</c:v>
                </c:pt>
                <c:pt idx="85664">
                  <c:v>19.160920999999998</c:v>
                </c:pt>
                <c:pt idx="85665">
                  <c:v>19.160782999999999</c:v>
                </c:pt>
                <c:pt idx="85666">
                  <c:v>19.159203000000002</c:v>
                </c:pt>
                <c:pt idx="85667">
                  <c:v>19.162153</c:v>
                </c:pt>
                <c:pt idx="85668">
                  <c:v>19.163968000000001</c:v>
                </c:pt>
                <c:pt idx="85669">
                  <c:v>19.160402000000001</c:v>
                </c:pt>
                <c:pt idx="85670">
                  <c:v>19.156873000000001</c:v>
                </c:pt>
                <c:pt idx="85671">
                  <c:v>19.160019999999999</c:v>
                </c:pt>
                <c:pt idx="85672">
                  <c:v>19.165058999999999</c:v>
                </c:pt>
                <c:pt idx="85673">
                  <c:v>19.163356</c:v>
                </c:pt>
                <c:pt idx="85674">
                  <c:v>19.162268999999998</c:v>
                </c:pt>
                <c:pt idx="85675">
                  <c:v>19.164446999999999</c:v>
                </c:pt>
                <c:pt idx="85676">
                  <c:v>19.164982999999999</c:v>
                </c:pt>
                <c:pt idx="85677">
                  <c:v>19.167726999999999</c:v>
                </c:pt>
                <c:pt idx="85678">
                  <c:v>19.168956999999999</c:v>
                </c:pt>
                <c:pt idx="85679">
                  <c:v>19.161593</c:v>
                </c:pt>
                <c:pt idx="85680">
                  <c:v>19.159908999999999</c:v>
                </c:pt>
                <c:pt idx="85681">
                  <c:v>19.164173000000002</c:v>
                </c:pt>
                <c:pt idx="85682">
                  <c:v>19.161688000000002</c:v>
                </c:pt>
                <c:pt idx="85683">
                  <c:v>19.161833000000001</c:v>
                </c:pt>
                <c:pt idx="85684">
                  <c:v>19.164695999999999</c:v>
                </c:pt>
                <c:pt idx="85685">
                  <c:v>19.160658000000002</c:v>
                </c:pt>
                <c:pt idx="85686">
                  <c:v>19.159697999999999</c:v>
                </c:pt>
                <c:pt idx="85687">
                  <c:v>19.164121999999999</c:v>
                </c:pt>
                <c:pt idx="85688">
                  <c:v>19.163416000000002</c:v>
                </c:pt>
                <c:pt idx="85689">
                  <c:v>19.162357</c:v>
                </c:pt>
                <c:pt idx="85690">
                  <c:v>19.162866000000001</c:v>
                </c:pt>
                <c:pt idx="85691">
                  <c:v>19.16037</c:v>
                </c:pt>
                <c:pt idx="85692">
                  <c:v>19.160588000000001</c:v>
                </c:pt>
                <c:pt idx="85693">
                  <c:v>19.166119999999999</c:v>
                </c:pt>
                <c:pt idx="85694">
                  <c:v>19.168168999999999</c:v>
                </c:pt>
                <c:pt idx="85695">
                  <c:v>19.167037000000001</c:v>
                </c:pt>
                <c:pt idx="85696">
                  <c:v>19.165951</c:v>
                </c:pt>
                <c:pt idx="85697">
                  <c:v>19.167894</c:v>
                </c:pt>
                <c:pt idx="85698">
                  <c:v>19.170362999999998</c:v>
                </c:pt>
                <c:pt idx="85699">
                  <c:v>19.170694999999998</c:v>
                </c:pt>
                <c:pt idx="85700">
                  <c:v>19.174313000000001</c:v>
                </c:pt>
                <c:pt idx="85701">
                  <c:v>19.176362000000001</c:v>
                </c:pt>
                <c:pt idx="85702">
                  <c:v>19.170048000000001</c:v>
                </c:pt>
                <c:pt idx="85703">
                  <c:v>19.166986000000001</c:v>
                </c:pt>
                <c:pt idx="85704">
                  <c:v>19.171375000000001</c:v>
                </c:pt>
                <c:pt idx="85705">
                  <c:v>19.171036999999998</c:v>
                </c:pt>
                <c:pt idx="85706">
                  <c:v>19.168163</c:v>
                </c:pt>
                <c:pt idx="85707">
                  <c:v>19.171282999999999</c:v>
                </c:pt>
                <c:pt idx="85708">
                  <c:v>19.171264000000001</c:v>
                </c:pt>
                <c:pt idx="85709">
                  <c:v>19.169079</c:v>
                </c:pt>
                <c:pt idx="85710">
                  <c:v>19.17099</c:v>
                </c:pt>
                <c:pt idx="85711">
                  <c:v>19.172401000000001</c:v>
                </c:pt>
                <c:pt idx="85712">
                  <c:v>19.170916999999999</c:v>
                </c:pt>
                <c:pt idx="85713">
                  <c:v>19.170261</c:v>
                </c:pt>
                <c:pt idx="85714">
                  <c:v>19.171522</c:v>
                </c:pt>
                <c:pt idx="85715">
                  <c:v>19.173568</c:v>
                </c:pt>
                <c:pt idx="85716">
                  <c:v>19.172675999999999</c:v>
                </c:pt>
                <c:pt idx="85717">
                  <c:v>19.170563999999999</c:v>
                </c:pt>
                <c:pt idx="85718">
                  <c:v>19.170929999999998</c:v>
                </c:pt>
                <c:pt idx="85719">
                  <c:v>19.168089999999999</c:v>
                </c:pt>
                <c:pt idx="85720">
                  <c:v>19.165065999999999</c:v>
                </c:pt>
                <c:pt idx="85721">
                  <c:v>19.169485999999999</c:v>
                </c:pt>
                <c:pt idx="85722">
                  <c:v>19.171493000000002</c:v>
                </c:pt>
                <c:pt idx="85723">
                  <c:v>19.167238999999999</c:v>
                </c:pt>
                <c:pt idx="85724">
                  <c:v>19.167726999999999</c:v>
                </c:pt>
                <c:pt idx="85725">
                  <c:v>19.172032999999999</c:v>
                </c:pt>
                <c:pt idx="85726">
                  <c:v>19.172369</c:v>
                </c:pt>
                <c:pt idx="85727">
                  <c:v>19.172505000000001</c:v>
                </c:pt>
                <c:pt idx="85728">
                  <c:v>19.171323999999998</c:v>
                </c:pt>
                <c:pt idx="85729">
                  <c:v>19.170052999999999</c:v>
                </c:pt>
                <c:pt idx="85730">
                  <c:v>19.172388000000002</c:v>
                </c:pt>
                <c:pt idx="85731">
                  <c:v>19.171486000000002</c:v>
                </c:pt>
                <c:pt idx="85732">
                  <c:v>19.170428000000001</c:v>
                </c:pt>
                <c:pt idx="85733">
                  <c:v>19.172878999999998</c:v>
                </c:pt>
                <c:pt idx="85734">
                  <c:v>19.174697999999999</c:v>
                </c:pt>
                <c:pt idx="85735">
                  <c:v>19.176029</c:v>
                </c:pt>
                <c:pt idx="85736">
                  <c:v>19.17323</c:v>
                </c:pt>
                <c:pt idx="85737">
                  <c:v>19.168210999999999</c:v>
                </c:pt>
                <c:pt idx="85738">
                  <c:v>19.16938</c:v>
                </c:pt>
                <c:pt idx="85739">
                  <c:v>19.172609999999999</c:v>
                </c:pt>
                <c:pt idx="85740">
                  <c:v>19.173352000000001</c:v>
                </c:pt>
                <c:pt idx="85741">
                  <c:v>19.175550999999999</c:v>
                </c:pt>
                <c:pt idx="85742">
                  <c:v>19.172436999999999</c:v>
                </c:pt>
                <c:pt idx="85743">
                  <c:v>19.167121999999999</c:v>
                </c:pt>
                <c:pt idx="85744">
                  <c:v>19.171178999999999</c:v>
                </c:pt>
                <c:pt idx="85745">
                  <c:v>19.178227</c:v>
                </c:pt>
                <c:pt idx="85746">
                  <c:v>19.178207</c:v>
                </c:pt>
                <c:pt idx="85747">
                  <c:v>19.178201000000001</c:v>
                </c:pt>
                <c:pt idx="85748">
                  <c:v>19.180897999999999</c:v>
                </c:pt>
                <c:pt idx="85749">
                  <c:v>19.181373000000001</c:v>
                </c:pt>
                <c:pt idx="85750">
                  <c:v>19.180230000000002</c:v>
                </c:pt>
                <c:pt idx="85751">
                  <c:v>19.181493</c:v>
                </c:pt>
                <c:pt idx="85752">
                  <c:v>19.183924999999999</c:v>
                </c:pt>
                <c:pt idx="85753">
                  <c:v>19.183817000000001</c:v>
                </c:pt>
                <c:pt idx="85754">
                  <c:v>19.181705999999998</c:v>
                </c:pt>
                <c:pt idx="85755">
                  <c:v>19.180112999999999</c:v>
                </c:pt>
                <c:pt idx="85756">
                  <c:v>19.180716</c:v>
                </c:pt>
                <c:pt idx="85757">
                  <c:v>19.180999</c:v>
                </c:pt>
                <c:pt idx="85758">
                  <c:v>19.178836</c:v>
                </c:pt>
                <c:pt idx="85759">
                  <c:v>19.179497999999999</c:v>
                </c:pt>
                <c:pt idx="85760">
                  <c:v>19.179912000000002</c:v>
                </c:pt>
                <c:pt idx="85761">
                  <c:v>19.179600000000001</c:v>
                </c:pt>
                <c:pt idx="85762">
                  <c:v>19.182746999999999</c:v>
                </c:pt>
                <c:pt idx="85763">
                  <c:v>19.182269999999999</c:v>
                </c:pt>
                <c:pt idx="85764">
                  <c:v>19.176846999999999</c:v>
                </c:pt>
                <c:pt idx="85765">
                  <c:v>19.179203999999999</c:v>
                </c:pt>
                <c:pt idx="85766">
                  <c:v>19.184355</c:v>
                </c:pt>
                <c:pt idx="85767">
                  <c:v>19.180554000000001</c:v>
                </c:pt>
                <c:pt idx="85768">
                  <c:v>19.175962999999999</c:v>
                </c:pt>
                <c:pt idx="85769">
                  <c:v>19.179376999999999</c:v>
                </c:pt>
                <c:pt idx="85770">
                  <c:v>19.179998999999999</c:v>
                </c:pt>
                <c:pt idx="85771">
                  <c:v>19.176257</c:v>
                </c:pt>
                <c:pt idx="85772">
                  <c:v>19.179452000000001</c:v>
                </c:pt>
                <c:pt idx="85773">
                  <c:v>19.182594999999999</c:v>
                </c:pt>
                <c:pt idx="85774">
                  <c:v>19.181173999999999</c:v>
                </c:pt>
                <c:pt idx="85775">
                  <c:v>19.181678000000002</c:v>
                </c:pt>
                <c:pt idx="85776">
                  <c:v>19.185621000000001</c:v>
                </c:pt>
                <c:pt idx="85777">
                  <c:v>19.189187</c:v>
                </c:pt>
                <c:pt idx="85778">
                  <c:v>19.186057999999999</c:v>
                </c:pt>
                <c:pt idx="85779">
                  <c:v>19.182915000000001</c:v>
                </c:pt>
                <c:pt idx="85780">
                  <c:v>19.185655000000001</c:v>
                </c:pt>
                <c:pt idx="85781">
                  <c:v>19.188410000000001</c:v>
                </c:pt>
                <c:pt idx="85782">
                  <c:v>19.187072000000001</c:v>
                </c:pt>
                <c:pt idx="85783">
                  <c:v>19.184602000000002</c:v>
                </c:pt>
                <c:pt idx="85784">
                  <c:v>19.185137999999998</c:v>
                </c:pt>
                <c:pt idx="85785">
                  <c:v>19.187971999999998</c:v>
                </c:pt>
                <c:pt idx="85786">
                  <c:v>19.187004000000002</c:v>
                </c:pt>
                <c:pt idx="85787">
                  <c:v>19.183819</c:v>
                </c:pt>
                <c:pt idx="85788">
                  <c:v>19.184985000000001</c:v>
                </c:pt>
                <c:pt idx="85789">
                  <c:v>19.187511000000001</c:v>
                </c:pt>
                <c:pt idx="85790">
                  <c:v>19.188331000000002</c:v>
                </c:pt>
                <c:pt idx="85791">
                  <c:v>19.192513999999999</c:v>
                </c:pt>
                <c:pt idx="85792">
                  <c:v>19.193102</c:v>
                </c:pt>
                <c:pt idx="85793">
                  <c:v>19.187951999999999</c:v>
                </c:pt>
                <c:pt idx="85794">
                  <c:v>19.188987999999998</c:v>
                </c:pt>
                <c:pt idx="85795">
                  <c:v>19.192833</c:v>
                </c:pt>
                <c:pt idx="85796">
                  <c:v>19.192706999999999</c:v>
                </c:pt>
                <c:pt idx="85797">
                  <c:v>19.188645000000001</c:v>
                </c:pt>
                <c:pt idx="85798">
                  <c:v>19.184778000000001</c:v>
                </c:pt>
                <c:pt idx="85799">
                  <c:v>19.187116</c:v>
                </c:pt>
                <c:pt idx="85800">
                  <c:v>19.189311</c:v>
                </c:pt>
                <c:pt idx="85801">
                  <c:v>19.189743</c:v>
                </c:pt>
                <c:pt idx="85802">
                  <c:v>19.191642000000002</c:v>
                </c:pt>
                <c:pt idx="85803">
                  <c:v>19.191623</c:v>
                </c:pt>
                <c:pt idx="85804">
                  <c:v>19.189623999999998</c:v>
                </c:pt>
                <c:pt idx="85805">
                  <c:v>19.188555000000001</c:v>
                </c:pt>
                <c:pt idx="85806">
                  <c:v>19.192152</c:v>
                </c:pt>
                <c:pt idx="85807">
                  <c:v>19.194168000000001</c:v>
                </c:pt>
                <c:pt idx="85808">
                  <c:v>19.187607</c:v>
                </c:pt>
                <c:pt idx="85809">
                  <c:v>19.186107</c:v>
                </c:pt>
                <c:pt idx="85810">
                  <c:v>19.191168999999999</c:v>
                </c:pt>
                <c:pt idx="85811">
                  <c:v>19.188656000000002</c:v>
                </c:pt>
                <c:pt idx="85812">
                  <c:v>19.187360999999999</c:v>
                </c:pt>
                <c:pt idx="85813">
                  <c:v>19.193270999999999</c:v>
                </c:pt>
                <c:pt idx="85814">
                  <c:v>19.195129999999999</c:v>
                </c:pt>
                <c:pt idx="85815">
                  <c:v>19.192864</c:v>
                </c:pt>
                <c:pt idx="85816">
                  <c:v>19.190463000000001</c:v>
                </c:pt>
                <c:pt idx="85817">
                  <c:v>19.187854000000002</c:v>
                </c:pt>
                <c:pt idx="85818">
                  <c:v>19.189726</c:v>
                </c:pt>
                <c:pt idx="85819">
                  <c:v>19.194835999999999</c:v>
                </c:pt>
                <c:pt idx="85820">
                  <c:v>19.196885999999999</c:v>
                </c:pt>
                <c:pt idx="85821">
                  <c:v>19.197292999999998</c:v>
                </c:pt>
                <c:pt idx="85822">
                  <c:v>19.196646000000001</c:v>
                </c:pt>
                <c:pt idx="85823">
                  <c:v>19.193984</c:v>
                </c:pt>
                <c:pt idx="85824">
                  <c:v>19.191987000000001</c:v>
                </c:pt>
                <c:pt idx="85825">
                  <c:v>19.193922000000001</c:v>
                </c:pt>
                <c:pt idx="85826">
                  <c:v>19.195774</c:v>
                </c:pt>
                <c:pt idx="85827">
                  <c:v>19.194683999999999</c:v>
                </c:pt>
                <c:pt idx="85828">
                  <c:v>19.192720000000001</c:v>
                </c:pt>
                <c:pt idx="85829">
                  <c:v>19.193142000000002</c:v>
                </c:pt>
                <c:pt idx="85830">
                  <c:v>19.193422000000002</c:v>
                </c:pt>
                <c:pt idx="85831">
                  <c:v>19.193774999999999</c:v>
                </c:pt>
                <c:pt idx="85832">
                  <c:v>19.194932000000001</c:v>
                </c:pt>
                <c:pt idx="85833">
                  <c:v>19.195848999999999</c:v>
                </c:pt>
                <c:pt idx="85834">
                  <c:v>19.195263000000001</c:v>
                </c:pt>
                <c:pt idx="85835">
                  <c:v>19.193660000000001</c:v>
                </c:pt>
                <c:pt idx="85836">
                  <c:v>19.194338999999999</c:v>
                </c:pt>
                <c:pt idx="85837">
                  <c:v>19.197776000000001</c:v>
                </c:pt>
                <c:pt idx="85838">
                  <c:v>19.196434</c:v>
                </c:pt>
                <c:pt idx="85839">
                  <c:v>19.194368000000001</c:v>
                </c:pt>
                <c:pt idx="85840">
                  <c:v>19.198298999999999</c:v>
                </c:pt>
                <c:pt idx="85841">
                  <c:v>19.198834999999999</c:v>
                </c:pt>
                <c:pt idx="85842">
                  <c:v>19.197109999999999</c:v>
                </c:pt>
                <c:pt idx="85843">
                  <c:v>19.198246000000001</c:v>
                </c:pt>
                <c:pt idx="85844">
                  <c:v>19.199546000000002</c:v>
                </c:pt>
                <c:pt idx="85845">
                  <c:v>19.201917999999999</c:v>
                </c:pt>
                <c:pt idx="85846">
                  <c:v>19.201055</c:v>
                </c:pt>
                <c:pt idx="85847">
                  <c:v>19.201132000000001</c:v>
                </c:pt>
                <c:pt idx="85848">
                  <c:v>19.204407</c:v>
                </c:pt>
                <c:pt idx="85849">
                  <c:v>19.202204999999999</c:v>
                </c:pt>
                <c:pt idx="85850">
                  <c:v>19.200126999999998</c:v>
                </c:pt>
                <c:pt idx="85851">
                  <c:v>19.20318</c:v>
                </c:pt>
                <c:pt idx="85852">
                  <c:v>19.201031</c:v>
                </c:pt>
                <c:pt idx="85853">
                  <c:v>19.198421</c:v>
                </c:pt>
                <c:pt idx="85854">
                  <c:v>19.201103</c:v>
                </c:pt>
                <c:pt idx="85855">
                  <c:v>19.200572000000001</c:v>
                </c:pt>
                <c:pt idx="85856">
                  <c:v>19.201568999999999</c:v>
                </c:pt>
                <c:pt idx="85857">
                  <c:v>19.204792999999999</c:v>
                </c:pt>
                <c:pt idx="85858">
                  <c:v>19.202715000000001</c:v>
                </c:pt>
                <c:pt idx="85859">
                  <c:v>19.203261000000001</c:v>
                </c:pt>
                <c:pt idx="85860">
                  <c:v>19.205804000000001</c:v>
                </c:pt>
                <c:pt idx="85861">
                  <c:v>19.203361999999998</c:v>
                </c:pt>
                <c:pt idx="85862">
                  <c:v>19.201115999999999</c:v>
                </c:pt>
                <c:pt idx="85863">
                  <c:v>19.202988000000001</c:v>
                </c:pt>
                <c:pt idx="85864">
                  <c:v>19.206551999999999</c:v>
                </c:pt>
                <c:pt idx="85865">
                  <c:v>19.209958</c:v>
                </c:pt>
                <c:pt idx="85866">
                  <c:v>19.209676999999999</c:v>
                </c:pt>
                <c:pt idx="85867">
                  <c:v>19.200769999999999</c:v>
                </c:pt>
                <c:pt idx="85868">
                  <c:v>19.199023</c:v>
                </c:pt>
                <c:pt idx="85869">
                  <c:v>19.209392999999999</c:v>
                </c:pt>
                <c:pt idx="85870">
                  <c:v>19.212371999999998</c:v>
                </c:pt>
                <c:pt idx="85871">
                  <c:v>19.212617999999999</c:v>
                </c:pt>
                <c:pt idx="85872">
                  <c:v>19.213438</c:v>
                </c:pt>
                <c:pt idx="85873">
                  <c:v>19.210151</c:v>
                </c:pt>
                <c:pt idx="85874">
                  <c:v>19.209261000000001</c:v>
                </c:pt>
                <c:pt idx="85875">
                  <c:v>19.209610000000001</c:v>
                </c:pt>
                <c:pt idx="85876">
                  <c:v>19.208389</c:v>
                </c:pt>
                <c:pt idx="85877">
                  <c:v>19.209835999999999</c:v>
                </c:pt>
                <c:pt idx="85878">
                  <c:v>19.210891</c:v>
                </c:pt>
                <c:pt idx="85879">
                  <c:v>19.208925000000001</c:v>
                </c:pt>
                <c:pt idx="85880">
                  <c:v>19.209533</c:v>
                </c:pt>
                <c:pt idx="85881">
                  <c:v>19.210977</c:v>
                </c:pt>
                <c:pt idx="85882">
                  <c:v>19.207694</c:v>
                </c:pt>
                <c:pt idx="85883">
                  <c:v>19.209624000000002</c:v>
                </c:pt>
                <c:pt idx="85884">
                  <c:v>19.217794000000001</c:v>
                </c:pt>
                <c:pt idx="85885">
                  <c:v>19.213950000000001</c:v>
                </c:pt>
                <c:pt idx="85886">
                  <c:v>19.206401</c:v>
                </c:pt>
                <c:pt idx="85887">
                  <c:v>19.208508999999999</c:v>
                </c:pt>
                <c:pt idx="85888">
                  <c:v>19.213474999999999</c:v>
                </c:pt>
                <c:pt idx="85889">
                  <c:v>19.213114000000001</c:v>
                </c:pt>
                <c:pt idx="85890">
                  <c:v>19.208024000000002</c:v>
                </c:pt>
                <c:pt idx="85891">
                  <c:v>19.204583</c:v>
                </c:pt>
                <c:pt idx="85892">
                  <c:v>19.207753</c:v>
                </c:pt>
                <c:pt idx="85893">
                  <c:v>19.210792000000001</c:v>
                </c:pt>
                <c:pt idx="85894">
                  <c:v>19.209101</c:v>
                </c:pt>
                <c:pt idx="85895">
                  <c:v>19.210090000000001</c:v>
                </c:pt>
                <c:pt idx="85896">
                  <c:v>19.212503999999999</c:v>
                </c:pt>
                <c:pt idx="85897">
                  <c:v>19.213062000000001</c:v>
                </c:pt>
                <c:pt idx="85898">
                  <c:v>19.216076000000001</c:v>
                </c:pt>
                <c:pt idx="85899">
                  <c:v>19.217317000000001</c:v>
                </c:pt>
                <c:pt idx="85900">
                  <c:v>19.214302</c:v>
                </c:pt>
                <c:pt idx="85901">
                  <c:v>19.214279999999999</c:v>
                </c:pt>
                <c:pt idx="85902">
                  <c:v>19.214393000000001</c:v>
                </c:pt>
                <c:pt idx="85903">
                  <c:v>19.213628</c:v>
                </c:pt>
                <c:pt idx="85904">
                  <c:v>19.214596</c:v>
                </c:pt>
                <c:pt idx="85905">
                  <c:v>19.215026999999999</c:v>
                </c:pt>
                <c:pt idx="85906">
                  <c:v>19.216123</c:v>
                </c:pt>
                <c:pt idx="85907">
                  <c:v>19.215495000000001</c:v>
                </c:pt>
                <c:pt idx="85908">
                  <c:v>19.212536</c:v>
                </c:pt>
                <c:pt idx="85909">
                  <c:v>19.214206999999998</c:v>
                </c:pt>
                <c:pt idx="85910">
                  <c:v>19.218212999999999</c:v>
                </c:pt>
                <c:pt idx="85911">
                  <c:v>19.218563</c:v>
                </c:pt>
                <c:pt idx="85912">
                  <c:v>19.217717</c:v>
                </c:pt>
                <c:pt idx="85913">
                  <c:v>19.219116</c:v>
                </c:pt>
                <c:pt idx="85914">
                  <c:v>19.219660999999999</c:v>
                </c:pt>
                <c:pt idx="85915">
                  <c:v>19.216066000000001</c:v>
                </c:pt>
                <c:pt idx="85916">
                  <c:v>19.214856999999999</c:v>
                </c:pt>
                <c:pt idx="85917">
                  <c:v>19.219588999999999</c:v>
                </c:pt>
                <c:pt idx="85918">
                  <c:v>19.21688</c:v>
                </c:pt>
                <c:pt idx="85919">
                  <c:v>19.211030999999998</c:v>
                </c:pt>
                <c:pt idx="85920">
                  <c:v>19.213014000000001</c:v>
                </c:pt>
                <c:pt idx="85921">
                  <c:v>19.214303000000001</c:v>
                </c:pt>
                <c:pt idx="85922">
                  <c:v>19.214285</c:v>
                </c:pt>
                <c:pt idx="85923">
                  <c:v>19.214807</c:v>
                </c:pt>
                <c:pt idx="85924">
                  <c:v>19.214337</c:v>
                </c:pt>
                <c:pt idx="85925">
                  <c:v>19.216208999999999</c:v>
                </c:pt>
                <c:pt idx="85926">
                  <c:v>19.216425000000001</c:v>
                </c:pt>
                <c:pt idx="85927">
                  <c:v>19.213317</c:v>
                </c:pt>
                <c:pt idx="85928">
                  <c:v>19.214468</c:v>
                </c:pt>
                <c:pt idx="85929">
                  <c:v>19.215371999999999</c:v>
                </c:pt>
                <c:pt idx="85930">
                  <c:v>19.214824</c:v>
                </c:pt>
                <c:pt idx="85931">
                  <c:v>19.216730999999999</c:v>
                </c:pt>
                <c:pt idx="85932">
                  <c:v>19.217264</c:v>
                </c:pt>
                <c:pt idx="85933">
                  <c:v>19.215848000000001</c:v>
                </c:pt>
                <c:pt idx="85934">
                  <c:v>19.215883000000002</c:v>
                </c:pt>
                <c:pt idx="85935">
                  <c:v>19.217721000000001</c:v>
                </c:pt>
                <c:pt idx="85936">
                  <c:v>19.218627999999999</c:v>
                </c:pt>
                <c:pt idx="85937">
                  <c:v>19.216180000000001</c:v>
                </c:pt>
                <c:pt idx="85938">
                  <c:v>19.212895</c:v>
                </c:pt>
                <c:pt idx="85939">
                  <c:v>19.214565</c:v>
                </c:pt>
                <c:pt idx="85940">
                  <c:v>19.219311000000001</c:v>
                </c:pt>
                <c:pt idx="85941">
                  <c:v>19.220123000000001</c:v>
                </c:pt>
                <c:pt idx="85942">
                  <c:v>19.218043000000002</c:v>
                </c:pt>
                <c:pt idx="85943">
                  <c:v>19.220293999999999</c:v>
                </c:pt>
                <c:pt idx="85944">
                  <c:v>19.222769</c:v>
                </c:pt>
                <c:pt idx="85945">
                  <c:v>19.224882999999998</c:v>
                </c:pt>
                <c:pt idx="85946">
                  <c:v>19.224907999999999</c:v>
                </c:pt>
                <c:pt idx="85947">
                  <c:v>19.219365</c:v>
                </c:pt>
                <c:pt idx="85948">
                  <c:v>19.217168999999998</c:v>
                </c:pt>
                <c:pt idx="85949">
                  <c:v>19.216705999999999</c:v>
                </c:pt>
                <c:pt idx="85950">
                  <c:v>19.215463</c:v>
                </c:pt>
                <c:pt idx="85951">
                  <c:v>19.221295000000001</c:v>
                </c:pt>
                <c:pt idx="85952">
                  <c:v>19.224912</c:v>
                </c:pt>
                <c:pt idx="85953">
                  <c:v>19.219809000000001</c:v>
                </c:pt>
                <c:pt idx="85954">
                  <c:v>19.219746000000001</c:v>
                </c:pt>
                <c:pt idx="85955">
                  <c:v>19.221132999999998</c:v>
                </c:pt>
                <c:pt idx="85956">
                  <c:v>19.218357000000001</c:v>
                </c:pt>
                <c:pt idx="85957">
                  <c:v>19.220282000000001</c:v>
                </c:pt>
                <c:pt idx="85958">
                  <c:v>19.222415999999999</c:v>
                </c:pt>
                <c:pt idx="85959">
                  <c:v>19.22082</c:v>
                </c:pt>
                <c:pt idx="85960">
                  <c:v>19.221299999999999</c:v>
                </c:pt>
                <c:pt idx="85961">
                  <c:v>19.221581</c:v>
                </c:pt>
                <c:pt idx="85962">
                  <c:v>19.218703999999999</c:v>
                </c:pt>
                <c:pt idx="85963">
                  <c:v>19.217849000000001</c:v>
                </c:pt>
                <c:pt idx="85964">
                  <c:v>19.217302</c:v>
                </c:pt>
                <c:pt idx="85965">
                  <c:v>19.215994999999999</c:v>
                </c:pt>
                <c:pt idx="85966">
                  <c:v>19.219234</c:v>
                </c:pt>
                <c:pt idx="85967">
                  <c:v>19.221892</c:v>
                </c:pt>
                <c:pt idx="85968">
                  <c:v>19.221060999999999</c:v>
                </c:pt>
                <c:pt idx="85969">
                  <c:v>19.223979</c:v>
                </c:pt>
                <c:pt idx="85970">
                  <c:v>19.227101999999999</c:v>
                </c:pt>
                <c:pt idx="85971">
                  <c:v>19.227284999999998</c:v>
                </c:pt>
                <c:pt idx="85972">
                  <c:v>19.229157000000001</c:v>
                </c:pt>
                <c:pt idx="85973">
                  <c:v>19.228505999999999</c:v>
                </c:pt>
                <c:pt idx="85974">
                  <c:v>19.224824999999999</c:v>
                </c:pt>
                <c:pt idx="85975">
                  <c:v>19.222725000000001</c:v>
                </c:pt>
                <c:pt idx="85976">
                  <c:v>19.226624999999999</c:v>
                </c:pt>
                <c:pt idx="85977">
                  <c:v>19.231794000000001</c:v>
                </c:pt>
                <c:pt idx="85978">
                  <c:v>19.230761999999999</c:v>
                </c:pt>
                <c:pt idx="85979">
                  <c:v>19.228292</c:v>
                </c:pt>
                <c:pt idx="85980">
                  <c:v>19.227727999999999</c:v>
                </c:pt>
                <c:pt idx="85981">
                  <c:v>19.226925999999999</c:v>
                </c:pt>
                <c:pt idx="85982">
                  <c:v>19.230571999999999</c:v>
                </c:pt>
                <c:pt idx="85983">
                  <c:v>19.235194</c:v>
                </c:pt>
                <c:pt idx="85984">
                  <c:v>19.233664999999998</c:v>
                </c:pt>
                <c:pt idx="85985">
                  <c:v>19.233861000000001</c:v>
                </c:pt>
                <c:pt idx="85986">
                  <c:v>19.237161</c:v>
                </c:pt>
                <c:pt idx="85987">
                  <c:v>19.234041000000001</c:v>
                </c:pt>
                <c:pt idx="85988">
                  <c:v>19.232783999999999</c:v>
                </c:pt>
                <c:pt idx="85989">
                  <c:v>19.236992000000001</c:v>
                </c:pt>
                <c:pt idx="85990">
                  <c:v>19.238848000000001</c:v>
                </c:pt>
                <c:pt idx="85991">
                  <c:v>19.236588999999999</c:v>
                </c:pt>
                <c:pt idx="85992">
                  <c:v>19.235399999999998</c:v>
                </c:pt>
                <c:pt idx="85993">
                  <c:v>19.235434999999999</c:v>
                </c:pt>
                <c:pt idx="85994">
                  <c:v>19.235337000000001</c:v>
                </c:pt>
                <c:pt idx="85995">
                  <c:v>19.234957999999999</c:v>
                </c:pt>
                <c:pt idx="85996">
                  <c:v>19.234798999999999</c:v>
                </c:pt>
                <c:pt idx="85997">
                  <c:v>19.237317999999998</c:v>
                </c:pt>
                <c:pt idx="85998">
                  <c:v>19.237410000000001</c:v>
                </c:pt>
                <c:pt idx="85999">
                  <c:v>19.233954000000001</c:v>
                </c:pt>
                <c:pt idx="86000">
                  <c:v>19.234798000000001</c:v>
                </c:pt>
                <c:pt idx="86001">
                  <c:v>19.236187000000001</c:v>
                </c:pt>
                <c:pt idx="86002">
                  <c:v>19.234141999999999</c:v>
                </c:pt>
                <c:pt idx="86003">
                  <c:v>19.231361</c:v>
                </c:pt>
                <c:pt idx="86004">
                  <c:v>19.231110000000001</c:v>
                </c:pt>
                <c:pt idx="86005">
                  <c:v>19.233526000000001</c:v>
                </c:pt>
                <c:pt idx="86006">
                  <c:v>19.230809000000001</c:v>
                </c:pt>
                <c:pt idx="86007">
                  <c:v>19.230345</c:v>
                </c:pt>
                <c:pt idx="86008">
                  <c:v>19.237333</c:v>
                </c:pt>
                <c:pt idx="86009">
                  <c:v>19.237119</c:v>
                </c:pt>
                <c:pt idx="86010">
                  <c:v>19.233111999999998</c:v>
                </c:pt>
                <c:pt idx="86011">
                  <c:v>19.235012999999999</c:v>
                </c:pt>
                <c:pt idx="86012">
                  <c:v>19.238610999999999</c:v>
                </c:pt>
                <c:pt idx="86013">
                  <c:v>19.239197000000001</c:v>
                </c:pt>
                <c:pt idx="86014">
                  <c:v>19.237458</c:v>
                </c:pt>
                <c:pt idx="86015">
                  <c:v>19.236643999999998</c:v>
                </c:pt>
                <c:pt idx="86016">
                  <c:v>19.2363</c:v>
                </c:pt>
                <c:pt idx="86017">
                  <c:v>19.234707</c:v>
                </c:pt>
                <c:pt idx="86018">
                  <c:v>19.236801</c:v>
                </c:pt>
                <c:pt idx="86019">
                  <c:v>19.238517000000002</c:v>
                </c:pt>
                <c:pt idx="86020">
                  <c:v>19.237642000000001</c:v>
                </c:pt>
                <c:pt idx="86021">
                  <c:v>19.239778999999999</c:v>
                </c:pt>
                <c:pt idx="86022">
                  <c:v>19.23987</c:v>
                </c:pt>
                <c:pt idx="86023">
                  <c:v>19.234394000000002</c:v>
                </c:pt>
                <c:pt idx="86024">
                  <c:v>19.236158</c:v>
                </c:pt>
                <c:pt idx="86025">
                  <c:v>19.242362</c:v>
                </c:pt>
                <c:pt idx="86026">
                  <c:v>19.239898</c:v>
                </c:pt>
                <c:pt idx="86027">
                  <c:v>19.239692999999999</c:v>
                </c:pt>
                <c:pt idx="86028">
                  <c:v>19.246058999999999</c:v>
                </c:pt>
                <c:pt idx="86029">
                  <c:v>19.247762999999999</c:v>
                </c:pt>
                <c:pt idx="86030">
                  <c:v>19.245683</c:v>
                </c:pt>
                <c:pt idx="86031">
                  <c:v>19.245732</c:v>
                </c:pt>
                <c:pt idx="86032">
                  <c:v>19.247123999999999</c:v>
                </c:pt>
                <c:pt idx="86033">
                  <c:v>19.245932</c:v>
                </c:pt>
                <c:pt idx="86034">
                  <c:v>19.245868999999999</c:v>
                </c:pt>
                <c:pt idx="86035">
                  <c:v>19.249219</c:v>
                </c:pt>
                <c:pt idx="86036">
                  <c:v>19.24746</c:v>
                </c:pt>
                <c:pt idx="86037">
                  <c:v>19.244606999999998</c:v>
                </c:pt>
                <c:pt idx="86038">
                  <c:v>19.248308000000002</c:v>
                </c:pt>
                <c:pt idx="86039">
                  <c:v>19.248709999999999</c:v>
                </c:pt>
                <c:pt idx="86040">
                  <c:v>19.245124000000001</c:v>
                </c:pt>
                <c:pt idx="86041">
                  <c:v>19.244401</c:v>
                </c:pt>
                <c:pt idx="86042">
                  <c:v>19.24456</c:v>
                </c:pt>
                <c:pt idx="86043">
                  <c:v>19.240950999999999</c:v>
                </c:pt>
                <c:pt idx="86044">
                  <c:v>19.240379999999998</c:v>
                </c:pt>
                <c:pt idx="86045">
                  <c:v>19.243746999999999</c:v>
                </c:pt>
                <c:pt idx="86046">
                  <c:v>19.240029</c:v>
                </c:pt>
                <c:pt idx="86047">
                  <c:v>19.235727000000001</c:v>
                </c:pt>
                <c:pt idx="86048">
                  <c:v>19.242201999999999</c:v>
                </c:pt>
                <c:pt idx="86049">
                  <c:v>19.246858</c:v>
                </c:pt>
                <c:pt idx="86050">
                  <c:v>19.244880999999999</c:v>
                </c:pt>
                <c:pt idx="86051">
                  <c:v>19.245615000000001</c:v>
                </c:pt>
                <c:pt idx="86052">
                  <c:v>19.244865000000001</c:v>
                </c:pt>
                <c:pt idx="86053">
                  <c:v>19.242428</c:v>
                </c:pt>
                <c:pt idx="86054">
                  <c:v>19.246459000000002</c:v>
                </c:pt>
                <c:pt idx="86055">
                  <c:v>19.247727000000001</c:v>
                </c:pt>
                <c:pt idx="86056">
                  <c:v>19.243836999999999</c:v>
                </c:pt>
                <c:pt idx="86057">
                  <c:v>19.246181</c:v>
                </c:pt>
                <c:pt idx="86058">
                  <c:v>19.24765</c:v>
                </c:pt>
                <c:pt idx="86059">
                  <c:v>19.241398</c:v>
                </c:pt>
                <c:pt idx="86060">
                  <c:v>19.242923999999999</c:v>
                </c:pt>
                <c:pt idx="86061">
                  <c:v>19.247243000000001</c:v>
                </c:pt>
                <c:pt idx="86062">
                  <c:v>19.244851000000001</c:v>
                </c:pt>
                <c:pt idx="86063">
                  <c:v>19.244168999999999</c:v>
                </c:pt>
                <c:pt idx="86064">
                  <c:v>19.247402000000001</c:v>
                </c:pt>
                <c:pt idx="86065">
                  <c:v>19.246494999999999</c:v>
                </c:pt>
                <c:pt idx="86066">
                  <c:v>19.242813999999999</c:v>
                </c:pt>
                <c:pt idx="86067">
                  <c:v>19.242747000000001</c:v>
                </c:pt>
                <c:pt idx="86068">
                  <c:v>19.246383000000002</c:v>
                </c:pt>
                <c:pt idx="86069">
                  <c:v>19.249949000000001</c:v>
                </c:pt>
                <c:pt idx="86070">
                  <c:v>19.250692999999998</c:v>
                </c:pt>
                <c:pt idx="86071">
                  <c:v>19.251128999999999</c:v>
                </c:pt>
                <c:pt idx="86072">
                  <c:v>19.254749</c:v>
                </c:pt>
                <c:pt idx="86073">
                  <c:v>19.254560999999999</c:v>
                </c:pt>
                <c:pt idx="86074">
                  <c:v>19.249058999999999</c:v>
                </c:pt>
                <c:pt idx="86075">
                  <c:v>19.24933</c:v>
                </c:pt>
                <c:pt idx="86076">
                  <c:v>19.252607000000001</c:v>
                </c:pt>
                <c:pt idx="86077">
                  <c:v>19.248387000000001</c:v>
                </c:pt>
                <c:pt idx="86078">
                  <c:v>19.249078999999998</c:v>
                </c:pt>
                <c:pt idx="86079">
                  <c:v>19.253965999999998</c:v>
                </c:pt>
                <c:pt idx="86080">
                  <c:v>19.253119999999999</c:v>
                </c:pt>
                <c:pt idx="86081">
                  <c:v>19.255908000000002</c:v>
                </c:pt>
                <c:pt idx="86082">
                  <c:v>19.260853000000001</c:v>
                </c:pt>
                <c:pt idx="86083">
                  <c:v>19.259629</c:v>
                </c:pt>
                <c:pt idx="86084">
                  <c:v>19.255939000000001</c:v>
                </c:pt>
                <c:pt idx="86085">
                  <c:v>19.255307999999999</c:v>
                </c:pt>
                <c:pt idx="86086">
                  <c:v>19.258251000000001</c:v>
                </c:pt>
                <c:pt idx="86087">
                  <c:v>19.259779999999999</c:v>
                </c:pt>
                <c:pt idx="86088">
                  <c:v>19.259260999999999</c:v>
                </c:pt>
                <c:pt idx="86089">
                  <c:v>19.260259000000001</c:v>
                </c:pt>
                <c:pt idx="86090">
                  <c:v>19.262038</c:v>
                </c:pt>
                <c:pt idx="86091">
                  <c:v>19.265046999999999</c:v>
                </c:pt>
                <c:pt idx="86092">
                  <c:v>19.267510999999999</c:v>
                </c:pt>
                <c:pt idx="86093">
                  <c:v>19.266486</c:v>
                </c:pt>
                <c:pt idx="86094">
                  <c:v>19.268426999999999</c:v>
                </c:pt>
                <c:pt idx="86095">
                  <c:v>19.268502999999999</c:v>
                </c:pt>
                <c:pt idx="86096">
                  <c:v>19.264682000000001</c:v>
                </c:pt>
                <c:pt idx="86097">
                  <c:v>19.262905</c:v>
                </c:pt>
                <c:pt idx="86098">
                  <c:v>19.264271000000001</c:v>
                </c:pt>
                <c:pt idx="86099">
                  <c:v>19.265205999999999</c:v>
                </c:pt>
                <c:pt idx="86100">
                  <c:v>19.261230000000001</c:v>
                </c:pt>
                <c:pt idx="86101">
                  <c:v>19.257854999999999</c:v>
                </c:pt>
                <c:pt idx="86102">
                  <c:v>19.260192</c:v>
                </c:pt>
                <c:pt idx="86103">
                  <c:v>19.260414000000001</c:v>
                </c:pt>
                <c:pt idx="86104">
                  <c:v>19.256712</c:v>
                </c:pt>
                <c:pt idx="86105">
                  <c:v>19.259477</c:v>
                </c:pt>
                <c:pt idx="86106">
                  <c:v>19.263928</c:v>
                </c:pt>
                <c:pt idx="86107">
                  <c:v>19.261500999999999</c:v>
                </c:pt>
                <c:pt idx="86108">
                  <c:v>19.259523000000002</c:v>
                </c:pt>
                <c:pt idx="86109">
                  <c:v>19.260532000000001</c:v>
                </c:pt>
                <c:pt idx="86110">
                  <c:v>19.260705999999999</c:v>
                </c:pt>
                <c:pt idx="86111">
                  <c:v>19.262571999999999</c:v>
                </c:pt>
                <c:pt idx="86112">
                  <c:v>19.264887999999999</c:v>
                </c:pt>
                <c:pt idx="86113">
                  <c:v>19.262029999999999</c:v>
                </c:pt>
                <c:pt idx="86114">
                  <c:v>19.259226999999999</c:v>
                </c:pt>
                <c:pt idx="86115">
                  <c:v>19.260819000000001</c:v>
                </c:pt>
                <c:pt idx="86116">
                  <c:v>19.262953</c:v>
                </c:pt>
                <c:pt idx="86117">
                  <c:v>19.262618</c:v>
                </c:pt>
                <c:pt idx="86118">
                  <c:v>19.263645</c:v>
                </c:pt>
                <c:pt idx="86119">
                  <c:v>19.264607999999999</c:v>
                </c:pt>
                <c:pt idx="86120">
                  <c:v>19.260532999999999</c:v>
                </c:pt>
                <c:pt idx="86121">
                  <c:v>19.259709000000001</c:v>
                </c:pt>
                <c:pt idx="86122">
                  <c:v>19.265826000000001</c:v>
                </c:pt>
                <c:pt idx="86123">
                  <c:v>19.266321000000001</c:v>
                </c:pt>
                <c:pt idx="86124">
                  <c:v>19.263708999999999</c:v>
                </c:pt>
                <c:pt idx="86125">
                  <c:v>19.265072</c:v>
                </c:pt>
                <c:pt idx="86126">
                  <c:v>19.267216000000001</c:v>
                </c:pt>
                <c:pt idx="86127">
                  <c:v>19.268204000000001</c:v>
                </c:pt>
                <c:pt idx="86128">
                  <c:v>19.272736999999999</c:v>
                </c:pt>
                <c:pt idx="86129">
                  <c:v>19.273858000000001</c:v>
                </c:pt>
                <c:pt idx="86130">
                  <c:v>19.270105999999998</c:v>
                </c:pt>
                <c:pt idx="86131">
                  <c:v>19.269760999999999</c:v>
                </c:pt>
                <c:pt idx="86132">
                  <c:v>19.271933000000001</c:v>
                </c:pt>
                <c:pt idx="86133">
                  <c:v>19.271735</c:v>
                </c:pt>
                <c:pt idx="86134">
                  <c:v>19.274231</c:v>
                </c:pt>
                <c:pt idx="86135">
                  <c:v>19.276866999999999</c:v>
                </c:pt>
                <c:pt idx="86136">
                  <c:v>19.275236</c:v>
                </c:pt>
                <c:pt idx="86137">
                  <c:v>19.275147</c:v>
                </c:pt>
                <c:pt idx="86138">
                  <c:v>19.275417000000001</c:v>
                </c:pt>
                <c:pt idx="86139">
                  <c:v>19.273665999999999</c:v>
                </c:pt>
                <c:pt idx="86140">
                  <c:v>19.272843000000002</c:v>
                </c:pt>
                <c:pt idx="86141">
                  <c:v>19.273834999999998</c:v>
                </c:pt>
                <c:pt idx="86142">
                  <c:v>19.275185</c:v>
                </c:pt>
                <c:pt idx="86143">
                  <c:v>19.274194000000001</c:v>
                </c:pt>
                <c:pt idx="86144">
                  <c:v>19.275423</c:v>
                </c:pt>
                <c:pt idx="86145">
                  <c:v>19.276771</c:v>
                </c:pt>
                <c:pt idx="86146">
                  <c:v>19.272590999999998</c:v>
                </c:pt>
                <c:pt idx="86147">
                  <c:v>19.269119</c:v>
                </c:pt>
                <c:pt idx="86148">
                  <c:v>19.269082999999998</c:v>
                </c:pt>
                <c:pt idx="86149">
                  <c:v>19.268682999999999</c:v>
                </c:pt>
                <c:pt idx="86150">
                  <c:v>19.271502999999999</c:v>
                </c:pt>
                <c:pt idx="86151">
                  <c:v>19.275365000000001</c:v>
                </c:pt>
                <c:pt idx="86152">
                  <c:v>19.273395000000001</c:v>
                </c:pt>
                <c:pt idx="86153">
                  <c:v>19.270864</c:v>
                </c:pt>
                <c:pt idx="86154">
                  <c:v>19.273637999999998</c:v>
                </c:pt>
                <c:pt idx="86155">
                  <c:v>19.275507000000001</c:v>
                </c:pt>
                <c:pt idx="86156">
                  <c:v>19.272693</c:v>
                </c:pt>
                <c:pt idx="86157">
                  <c:v>19.268737000000002</c:v>
                </c:pt>
                <c:pt idx="86158">
                  <c:v>19.269960999999999</c:v>
                </c:pt>
                <c:pt idx="86159">
                  <c:v>19.271367999999999</c:v>
                </c:pt>
                <c:pt idx="86160">
                  <c:v>19.270606000000001</c:v>
                </c:pt>
                <c:pt idx="86161">
                  <c:v>19.271058</c:v>
                </c:pt>
                <c:pt idx="86162">
                  <c:v>19.272355000000001</c:v>
                </c:pt>
                <c:pt idx="86163">
                  <c:v>19.275929999999999</c:v>
                </c:pt>
                <c:pt idx="86164">
                  <c:v>19.280546999999999</c:v>
                </c:pt>
                <c:pt idx="86165">
                  <c:v>19.279229000000001</c:v>
                </c:pt>
                <c:pt idx="86166">
                  <c:v>19.275672</c:v>
                </c:pt>
                <c:pt idx="86167">
                  <c:v>19.279945000000001</c:v>
                </c:pt>
                <c:pt idx="86168">
                  <c:v>19.279323999999999</c:v>
                </c:pt>
                <c:pt idx="86169">
                  <c:v>19.273409000000001</c:v>
                </c:pt>
                <c:pt idx="86170">
                  <c:v>19.279112000000001</c:v>
                </c:pt>
                <c:pt idx="86171">
                  <c:v>19.281948</c:v>
                </c:pt>
                <c:pt idx="86172">
                  <c:v>19.275894000000001</c:v>
                </c:pt>
                <c:pt idx="86173">
                  <c:v>19.276154999999999</c:v>
                </c:pt>
                <c:pt idx="86174">
                  <c:v>19.278411999999999</c:v>
                </c:pt>
                <c:pt idx="86175">
                  <c:v>19.278687000000001</c:v>
                </c:pt>
                <c:pt idx="86176">
                  <c:v>19.280891</c:v>
                </c:pt>
                <c:pt idx="86177">
                  <c:v>19.282253999999998</c:v>
                </c:pt>
                <c:pt idx="86178">
                  <c:v>19.280601999999998</c:v>
                </c:pt>
                <c:pt idx="86179">
                  <c:v>19.279772000000001</c:v>
                </c:pt>
                <c:pt idx="86180">
                  <c:v>19.284334999999999</c:v>
                </c:pt>
                <c:pt idx="86181">
                  <c:v>19.285882999999998</c:v>
                </c:pt>
                <c:pt idx="86182">
                  <c:v>19.282285000000002</c:v>
                </c:pt>
                <c:pt idx="86183">
                  <c:v>19.281714999999998</c:v>
                </c:pt>
                <c:pt idx="86184">
                  <c:v>19.281952</c:v>
                </c:pt>
                <c:pt idx="86185">
                  <c:v>19.281361</c:v>
                </c:pt>
                <c:pt idx="86186">
                  <c:v>19.284597000000002</c:v>
                </c:pt>
                <c:pt idx="86187">
                  <c:v>19.282571999999998</c:v>
                </c:pt>
                <c:pt idx="86188">
                  <c:v>19.275658</c:v>
                </c:pt>
                <c:pt idx="86189">
                  <c:v>19.274746</c:v>
                </c:pt>
                <c:pt idx="86190">
                  <c:v>19.279245</c:v>
                </c:pt>
                <c:pt idx="86191">
                  <c:v>19.281782</c:v>
                </c:pt>
                <c:pt idx="86192">
                  <c:v>19.281030000000001</c:v>
                </c:pt>
                <c:pt idx="86193">
                  <c:v>19.279979999999998</c:v>
                </c:pt>
                <c:pt idx="86194">
                  <c:v>19.281737</c:v>
                </c:pt>
                <c:pt idx="86195">
                  <c:v>19.283766</c:v>
                </c:pt>
                <c:pt idx="86196">
                  <c:v>19.285975000000001</c:v>
                </c:pt>
                <c:pt idx="86197">
                  <c:v>19.287424999999999</c:v>
                </c:pt>
                <c:pt idx="86198">
                  <c:v>19.285585999999999</c:v>
                </c:pt>
                <c:pt idx="86199">
                  <c:v>19.285022000000001</c:v>
                </c:pt>
                <c:pt idx="86200">
                  <c:v>19.285473</c:v>
                </c:pt>
                <c:pt idx="86201">
                  <c:v>19.285430999999999</c:v>
                </c:pt>
                <c:pt idx="86202">
                  <c:v>19.286763000000001</c:v>
                </c:pt>
                <c:pt idx="86203">
                  <c:v>19.283677000000001</c:v>
                </c:pt>
                <c:pt idx="86204">
                  <c:v>19.278504000000002</c:v>
                </c:pt>
                <c:pt idx="86205">
                  <c:v>19.280707</c:v>
                </c:pt>
                <c:pt idx="86206">
                  <c:v>19.287642999999999</c:v>
                </c:pt>
                <c:pt idx="86207">
                  <c:v>19.287406000000001</c:v>
                </c:pt>
                <c:pt idx="86208">
                  <c:v>19.283221000000001</c:v>
                </c:pt>
                <c:pt idx="86209">
                  <c:v>19.283656000000001</c:v>
                </c:pt>
                <c:pt idx="86210">
                  <c:v>19.284675</c:v>
                </c:pt>
                <c:pt idx="86211">
                  <c:v>19.284984999999999</c:v>
                </c:pt>
                <c:pt idx="86212">
                  <c:v>19.284656999999999</c:v>
                </c:pt>
                <c:pt idx="86213">
                  <c:v>19.283629000000001</c:v>
                </c:pt>
                <c:pt idx="86214">
                  <c:v>19.283576</c:v>
                </c:pt>
                <c:pt idx="86215">
                  <c:v>19.284337000000001</c:v>
                </c:pt>
                <c:pt idx="86216">
                  <c:v>19.284941</c:v>
                </c:pt>
                <c:pt idx="86217">
                  <c:v>19.282655999999999</c:v>
                </c:pt>
                <c:pt idx="86218">
                  <c:v>19.282146000000001</c:v>
                </c:pt>
                <c:pt idx="86219">
                  <c:v>19.286625999999998</c:v>
                </c:pt>
                <c:pt idx="86220">
                  <c:v>19.288696000000002</c:v>
                </c:pt>
                <c:pt idx="86221">
                  <c:v>19.285855999999999</c:v>
                </c:pt>
                <c:pt idx="86222">
                  <c:v>19.286128999999999</c:v>
                </c:pt>
                <c:pt idx="86223">
                  <c:v>19.289870000000001</c:v>
                </c:pt>
                <c:pt idx="86224">
                  <c:v>19.291276</c:v>
                </c:pt>
                <c:pt idx="86225">
                  <c:v>19.292697</c:v>
                </c:pt>
                <c:pt idx="86226">
                  <c:v>19.296329</c:v>
                </c:pt>
                <c:pt idx="86227">
                  <c:v>19.294854000000001</c:v>
                </c:pt>
                <c:pt idx="86228">
                  <c:v>19.292213</c:v>
                </c:pt>
                <c:pt idx="86229">
                  <c:v>19.293047000000001</c:v>
                </c:pt>
                <c:pt idx="86230">
                  <c:v>19.294789999999999</c:v>
                </c:pt>
                <c:pt idx="86231">
                  <c:v>19.295282</c:v>
                </c:pt>
                <c:pt idx="86232">
                  <c:v>19.296754</c:v>
                </c:pt>
                <c:pt idx="86233">
                  <c:v>19.296970000000002</c:v>
                </c:pt>
                <c:pt idx="86234">
                  <c:v>19.295688999999999</c:v>
                </c:pt>
                <c:pt idx="86235">
                  <c:v>19.295857000000002</c:v>
                </c:pt>
                <c:pt idx="86236">
                  <c:v>19.295696</c:v>
                </c:pt>
                <c:pt idx="86237">
                  <c:v>19.295121000000002</c:v>
                </c:pt>
                <c:pt idx="86238">
                  <c:v>19.295404000000001</c:v>
                </c:pt>
                <c:pt idx="86239">
                  <c:v>19.296479000000001</c:v>
                </c:pt>
                <c:pt idx="86240">
                  <c:v>19.297542</c:v>
                </c:pt>
                <c:pt idx="86241">
                  <c:v>19.298463999999999</c:v>
                </c:pt>
                <c:pt idx="86242">
                  <c:v>19.297359</c:v>
                </c:pt>
                <c:pt idx="86243">
                  <c:v>19.292731</c:v>
                </c:pt>
                <c:pt idx="86244">
                  <c:v>19.291796999999999</c:v>
                </c:pt>
                <c:pt idx="86245">
                  <c:v>19.295034999999999</c:v>
                </c:pt>
                <c:pt idx="86246">
                  <c:v>19.296986</c:v>
                </c:pt>
                <c:pt idx="86247">
                  <c:v>19.296775</c:v>
                </c:pt>
                <c:pt idx="86248">
                  <c:v>19.296607000000002</c:v>
                </c:pt>
                <c:pt idx="86249">
                  <c:v>19.300654999999999</c:v>
                </c:pt>
                <c:pt idx="86250">
                  <c:v>19.302717999999999</c:v>
                </c:pt>
                <c:pt idx="86251">
                  <c:v>19.296790999999999</c:v>
                </c:pt>
                <c:pt idx="86252">
                  <c:v>19.293621000000002</c:v>
                </c:pt>
                <c:pt idx="86253">
                  <c:v>19.296182000000002</c:v>
                </c:pt>
                <c:pt idx="86254">
                  <c:v>19.296565000000001</c:v>
                </c:pt>
                <c:pt idx="86255">
                  <c:v>19.29787</c:v>
                </c:pt>
                <c:pt idx="86256">
                  <c:v>19.301589</c:v>
                </c:pt>
                <c:pt idx="86257">
                  <c:v>19.299403999999999</c:v>
                </c:pt>
                <c:pt idx="86258">
                  <c:v>19.298262999999999</c:v>
                </c:pt>
                <c:pt idx="86259">
                  <c:v>19.300691</c:v>
                </c:pt>
                <c:pt idx="86260">
                  <c:v>19.298921</c:v>
                </c:pt>
                <c:pt idx="86261">
                  <c:v>19.298062999999999</c:v>
                </c:pt>
                <c:pt idx="86262">
                  <c:v>19.299866000000002</c:v>
                </c:pt>
                <c:pt idx="86263">
                  <c:v>19.298102</c:v>
                </c:pt>
                <c:pt idx="86264">
                  <c:v>19.299016999999999</c:v>
                </c:pt>
                <c:pt idx="86265">
                  <c:v>19.299835000000002</c:v>
                </c:pt>
                <c:pt idx="86266">
                  <c:v>19.294774</c:v>
                </c:pt>
                <c:pt idx="86267">
                  <c:v>19.295905999999999</c:v>
                </c:pt>
                <c:pt idx="86268">
                  <c:v>19.300716999999999</c:v>
                </c:pt>
                <c:pt idx="86269">
                  <c:v>19.302965</c:v>
                </c:pt>
                <c:pt idx="86270">
                  <c:v>19.304366000000002</c:v>
                </c:pt>
                <c:pt idx="86271">
                  <c:v>19.299319000000001</c:v>
                </c:pt>
                <c:pt idx="86272">
                  <c:v>19.297940000000001</c:v>
                </c:pt>
                <c:pt idx="86273">
                  <c:v>19.302579000000001</c:v>
                </c:pt>
                <c:pt idx="86274">
                  <c:v>19.301736999999999</c:v>
                </c:pt>
                <c:pt idx="86275">
                  <c:v>19.302585000000001</c:v>
                </c:pt>
                <c:pt idx="86276">
                  <c:v>19.304048999999999</c:v>
                </c:pt>
                <c:pt idx="86277">
                  <c:v>19.303422000000001</c:v>
                </c:pt>
                <c:pt idx="86278">
                  <c:v>19.305029000000001</c:v>
                </c:pt>
                <c:pt idx="86279">
                  <c:v>19.30367</c:v>
                </c:pt>
                <c:pt idx="86280">
                  <c:v>19.3048</c:v>
                </c:pt>
                <c:pt idx="86281">
                  <c:v>19.310759000000001</c:v>
                </c:pt>
                <c:pt idx="86282">
                  <c:v>19.309125000000002</c:v>
                </c:pt>
                <c:pt idx="86283">
                  <c:v>19.307138999999999</c:v>
                </c:pt>
                <c:pt idx="86284">
                  <c:v>19.312142000000001</c:v>
                </c:pt>
                <c:pt idx="86285">
                  <c:v>19.311758999999999</c:v>
                </c:pt>
                <c:pt idx="86286">
                  <c:v>19.310126</c:v>
                </c:pt>
                <c:pt idx="86287">
                  <c:v>19.314734999999999</c:v>
                </c:pt>
                <c:pt idx="86288">
                  <c:v>19.315607</c:v>
                </c:pt>
                <c:pt idx="86289">
                  <c:v>19.314067000000001</c:v>
                </c:pt>
                <c:pt idx="86290">
                  <c:v>19.315428000000001</c:v>
                </c:pt>
                <c:pt idx="86291">
                  <c:v>19.314768000000001</c:v>
                </c:pt>
                <c:pt idx="86292">
                  <c:v>19.313227999999999</c:v>
                </c:pt>
                <c:pt idx="86293">
                  <c:v>19.313845000000001</c:v>
                </c:pt>
                <c:pt idx="86294">
                  <c:v>19.313706</c:v>
                </c:pt>
                <c:pt idx="86295">
                  <c:v>19.313361</c:v>
                </c:pt>
                <c:pt idx="86296">
                  <c:v>19.312446999999999</c:v>
                </c:pt>
                <c:pt idx="86297">
                  <c:v>19.31268</c:v>
                </c:pt>
                <c:pt idx="86298">
                  <c:v>19.314506999999999</c:v>
                </c:pt>
                <c:pt idx="86299">
                  <c:v>19.312808</c:v>
                </c:pt>
                <c:pt idx="86300">
                  <c:v>19.312767000000001</c:v>
                </c:pt>
                <c:pt idx="86301">
                  <c:v>19.315619000000002</c:v>
                </c:pt>
                <c:pt idx="86302">
                  <c:v>19.315588999999999</c:v>
                </c:pt>
                <c:pt idx="86303">
                  <c:v>19.314167000000001</c:v>
                </c:pt>
                <c:pt idx="86304">
                  <c:v>19.311595000000001</c:v>
                </c:pt>
                <c:pt idx="86305">
                  <c:v>19.306664999999999</c:v>
                </c:pt>
                <c:pt idx="86306">
                  <c:v>19.308547000000001</c:v>
                </c:pt>
                <c:pt idx="86307">
                  <c:v>19.316898999999999</c:v>
                </c:pt>
                <c:pt idx="86308">
                  <c:v>19.320568999999999</c:v>
                </c:pt>
                <c:pt idx="86309">
                  <c:v>19.318225999999999</c:v>
                </c:pt>
                <c:pt idx="86310">
                  <c:v>19.316251999999999</c:v>
                </c:pt>
                <c:pt idx="86311">
                  <c:v>19.319112000000001</c:v>
                </c:pt>
                <c:pt idx="86312">
                  <c:v>19.319177</c:v>
                </c:pt>
                <c:pt idx="86313">
                  <c:v>19.312628</c:v>
                </c:pt>
                <c:pt idx="86314">
                  <c:v>19.311907000000001</c:v>
                </c:pt>
                <c:pt idx="86315">
                  <c:v>19.313918999999999</c:v>
                </c:pt>
                <c:pt idx="86316">
                  <c:v>19.311834000000001</c:v>
                </c:pt>
                <c:pt idx="86317">
                  <c:v>19.310911000000001</c:v>
                </c:pt>
                <c:pt idx="86318">
                  <c:v>19.312214999999998</c:v>
                </c:pt>
                <c:pt idx="86319">
                  <c:v>19.313414999999999</c:v>
                </c:pt>
                <c:pt idx="86320">
                  <c:v>19.315742</c:v>
                </c:pt>
                <c:pt idx="86321">
                  <c:v>19.314862000000002</c:v>
                </c:pt>
                <c:pt idx="86322">
                  <c:v>19.312227</c:v>
                </c:pt>
                <c:pt idx="86323">
                  <c:v>19.312457999999999</c:v>
                </c:pt>
                <c:pt idx="86324">
                  <c:v>19.312659</c:v>
                </c:pt>
                <c:pt idx="86325">
                  <c:v>19.312201000000002</c:v>
                </c:pt>
                <c:pt idx="86326">
                  <c:v>19.308644000000001</c:v>
                </c:pt>
                <c:pt idx="86327">
                  <c:v>19.308955000000001</c:v>
                </c:pt>
                <c:pt idx="86328">
                  <c:v>19.317095999999999</c:v>
                </c:pt>
                <c:pt idx="86329">
                  <c:v>19.316065999999999</c:v>
                </c:pt>
                <c:pt idx="86330">
                  <c:v>19.310621999999999</c:v>
                </c:pt>
                <c:pt idx="86331">
                  <c:v>19.31503</c:v>
                </c:pt>
                <c:pt idx="86332">
                  <c:v>19.318155000000001</c:v>
                </c:pt>
                <c:pt idx="86333">
                  <c:v>19.314916</c:v>
                </c:pt>
                <c:pt idx="86334">
                  <c:v>19.319064000000001</c:v>
                </c:pt>
                <c:pt idx="86335">
                  <c:v>19.32612</c:v>
                </c:pt>
                <c:pt idx="86336">
                  <c:v>19.323816000000001</c:v>
                </c:pt>
                <c:pt idx="86337">
                  <c:v>19.320374000000001</c:v>
                </c:pt>
                <c:pt idx="86338">
                  <c:v>19.319851</c:v>
                </c:pt>
                <c:pt idx="86339">
                  <c:v>19.317074000000002</c:v>
                </c:pt>
                <c:pt idx="86340">
                  <c:v>19.318377999999999</c:v>
                </c:pt>
                <c:pt idx="86341">
                  <c:v>19.319973999999998</c:v>
                </c:pt>
                <c:pt idx="86342">
                  <c:v>19.318594000000001</c:v>
                </c:pt>
                <c:pt idx="86343">
                  <c:v>19.318460000000002</c:v>
                </c:pt>
                <c:pt idx="86344">
                  <c:v>19.317457999999998</c:v>
                </c:pt>
                <c:pt idx="86345">
                  <c:v>19.315947000000001</c:v>
                </c:pt>
                <c:pt idx="86346">
                  <c:v>19.317322999999998</c:v>
                </c:pt>
                <c:pt idx="86347">
                  <c:v>19.319523</c:v>
                </c:pt>
                <c:pt idx="86348">
                  <c:v>19.321757999999999</c:v>
                </c:pt>
                <c:pt idx="86349">
                  <c:v>19.323467000000001</c:v>
                </c:pt>
                <c:pt idx="86350">
                  <c:v>19.324663999999999</c:v>
                </c:pt>
                <c:pt idx="86351">
                  <c:v>19.325037999999999</c:v>
                </c:pt>
                <c:pt idx="86352">
                  <c:v>19.322161000000001</c:v>
                </c:pt>
                <c:pt idx="86353">
                  <c:v>19.320599999999999</c:v>
                </c:pt>
                <c:pt idx="86354">
                  <c:v>19.322201</c:v>
                </c:pt>
                <c:pt idx="86355">
                  <c:v>19.322654</c:v>
                </c:pt>
                <c:pt idx="86356">
                  <c:v>19.324511999999999</c:v>
                </c:pt>
                <c:pt idx="86357">
                  <c:v>19.325415</c:v>
                </c:pt>
                <c:pt idx="86358">
                  <c:v>19.323125999999998</c:v>
                </c:pt>
                <c:pt idx="86359">
                  <c:v>19.320060000000002</c:v>
                </c:pt>
                <c:pt idx="86360">
                  <c:v>19.319654</c:v>
                </c:pt>
                <c:pt idx="86361">
                  <c:v>19.322386000000002</c:v>
                </c:pt>
                <c:pt idx="86362">
                  <c:v>19.32281</c:v>
                </c:pt>
                <c:pt idx="86363">
                  <c:v>19.321445000000001</c:v>
                </c:pt>
                <c:pt idx="86364">
                  <c:v>19.321776</c:v>
                </c:pt>
                <c:pt idx="86365">
                  <c:v>19.318203</c:v>
                </c:pt>
                <c:pt idx="86366">
                  <c:v>19.318921</c:v>
                </c:pt>
                <c:pt idx="86367">
                  <c:v>19.331346</c:v>
                </c:pt>
                <c:pt idx="86368">
                  <c:v>19.334099999999999</c:v>
                </c:pt>
                <c:pt idx="86369">
                  <c:v>19.328893000000001</c:v>
                </c:pt>
                <c:pt idx="86370">
                  <c:v>19.333545000000001</c:v>
                </c:pt>
                <c:pt idx="86371">
                  <c:v>19.336172000000001</c:v>
                </c:pt>
                <c:pt idx="86372">
                  <c:v>19.332170999999999</c:v>
                </c:pt>
                <c:pt idx="86373">
                  <c:v>19.334924999999998</c:v>
                </c:pt>
                <c:pt idx="86374">
                  <c:v>19.337249</c:v>
                </c:pt>
                <c:pt idx="86375">
                  <c:v>19.332343000000002</c:v>
                </c:pt>
                <c:pt idx="86376">
                  <c:v>19.332162</c:v>
                </c:pt>
                <c:pt idx="86377">
                  <c:v>19.334401</c:v>
                </c:pt>
                <c:pt idx="86378">
                  <c:v>19.333531000000001</c:v>
                </c:pt>
                <c:pt idx="86379">
                  <c:v>19.334538999999999</c:v>
                </c:pt>
                <c:pt idx="86380">
                  <c:v>19.336670999999999</c:v>
                </c:pt>
                <c:pt idx="86381">
                  <c:v>19.33466</c:v>
                </c:pt>
                <c:pt idx="86382">
                  <c:v>19.331195999999998</c:v>
                </c:pt>
                <c:pt idx="86383">
                  <c:v>19.330922000000001</c:v>
                </c:pt>
                <c:pt idx="86384">
                  <c:v>19.330546999999999</c:v>
                </c:pt>
                <c:pt idx="86385">
                  <c:v>19.327418000000002</c:v>
                </c:pt>
                <c:pt idx="86386">
                  <c:v>19.328759000000002</c:v>
                </c:pt>
                <c:pt idx="86387">
                  <c:v>19.333559000000001</c:v>
                </c:pt>
                <c:pt idx="86388">
                  <c:v>19.330266999999999</c:v>
                </c:pt>
                <c:pt idx="86389">
                  <c:v>19.326969999999999</c:v>
                </c:pt>
                <c:pt idx="86390">
                  <c:v>19.331344000000001</c:v>
                </c:pt>
                <c:pt idx="86391">
                  <c:v>19.332719000000001</c:v>
                </c:pt>
                <c:pt idx="86392">
                  <c:v>19.329438</c:v>
                </c:pt>
                <c:pt idx="86393">
                  <c:v>19.330107999999999</c:v>
                </c:pt>
                <c:pt idx="86394">
                  <c:v>19.332744999999999</c:v>
                </c:pt>
                <c:pt idx="86395">
                  <c:v>19.331419</c:v>
                </c:pt>
                <c:pt idx="86396">
                  <c:v>19.331741000000001</c:v>
                </c:pt>
                <c:pt idx="86397">
                  <c:v>19.333826999999999</c:v>
                </c:pt>
                <c:pt idx="86398">
                  <c:v>19.333826999999999</c:v>
                </c:pt>
                <c:pt idx="86399">
                  <c:v>19.333832000000001</c:v>
                </c:pt>
                <c:pt idx="86400">
                  <c:v>19.332809000000001</c:v>
                </c:pt>
                <c:pt idx="86401">
                  <c:v>19.331322</c:v>
                </c:pt>
                <c:pt idx="86402">
                  <c:v>19.332487</c:v>
                </c:pt>
                <c:pt idx="86403">
                  <c:v>19.331230000000001</c:v>
                </c:pt>
                <c:pt idx="86404">
                  <c:v>19.326264999999999</c:v>
                </c:pt>
                <c:pt idx="86405">
                  <c:v>19.327542000000001</c:v>
                </c:pt>
                <c:pt idx="86406">
                  <c:v>19.336774999999999</c:v>
                </c:pt>
                <c:pt idx="86407">
                  <c:v>19.342984000000001</c:v>
                </c:pt>
                <c:pt idx="86408">
                  <c:v>19.340088000000002</c:v>
                </c:pt>
                <c:pt idx="86409">
                  <c:v>19.339707000000001</c:v>
                </c:pt>
                <c:pt idx="86410">
                  <c:v>19.344346000000002</c:v>
                </c:pt>
                <c:pt idx="86411">
                  <c:v>19.346008999999999</c:v>
                </c:pt>
                <c:pt idx="86412">
                  <c:v>19.344374999999999</c:v>
                </c:pt>
                <c:pt idx="86413">
                  <c:v>19.342421999999999</c:v>
                </c:pt>
                <c:pt idx="86414">
                  <c:v>19.340038</c:v>
                </c:pt>
                <c:pt idx="86415">
                  <c:v>19.340989</c:v>
                </c:pt>
                <c:pt idx="86416">
                  <c:v>19.346357999999999</c:v>
                </c:pt>
                <c:pt idx="86417">
                  <c:v>19.34599</c:v>
                </c:pt>
                <c:pt idx="86418">
                  <c:v>19.341041000000001</c:v>
                </c:pt>
                <c:pt idx="86419">
                  <c:v>19.339812999999999</c:v>
                </c:pt>
                <c:pt idx="86420">
                  <c:v>19.336587000000002</c:v>
                </c:pt>
                <c:pt idx="86421">
                  <c:v>19.334340999999998</c:v>
                </c:pt>
                <c:pt idx="86422">
                  <c:v>19.339797999999998</c:v>
                </c:pt>
                <c:pt idx="86423">
                  <c:v>19.343513999999999</c:v>
                </c:pt>
                <c:pt idx="86424">
                  <c:v>19.342182999999999</c:v>
                </c:pt>
                <c:pt idx="86425">
                  <c:v>19.342597000000001</c:v>
                </c:pt>
                <c:pt idx="86426">
                  <c:v>19.343187</c:v>
                </c:pt>
                <c:pt idx="86427">
                  <c:v>19.341826999999999</c:v>
                </c:pt>
                <c:pt idx="86428">
                  <c:v>19.343377</c:v>
                </c:pt>
                <c:pt idx="86429">
                  <c:v>19.345177</c:v>
                </c:pt>
                <c:pt idx="86430">
                  <c:v>19.341878999999999</c:v>
                </c:pt>
                <c:pt idx="86431">
                  <c:v>19.340491</c:v>
                </c:pt>
                <c:pt idx="86432">
                  <c:v>19.340005999999999</c:v>
                </c:pt>
                <c:pt idx="86433">
                  <c:v>19.339181</c:v>
                </c:pt>
                <c:pt idx="86434">
                  <c:v>19.342713</c:v>
                </c:pt>
                <c:pt idx="86435">
                  <c:v>19.347337</c:v>
                </c:pt>
                <c:pt idx="86436">
                  <c:v>19.34742</c:v>
                </c:pt>
                <c:pt idx="86437">
                  <c:v>19.345527000000001</c:v>
                </c:pt>
                <c:pt idx="86438">
                  <c:v>19.343491</c:v>
                </c:pt>
                <c:pt idx="86439">
                  <c:v>19.343695</c:v>
                </c:pt>
                <c:pt idx="86440">
                  <c:v>19.346605</c:v>
                </c:pt>
                <c:pt idx="86441">
                  <c:v>19.343990000000002</c:v>
                </c:pt>
                <c:pt idx="86442">
                  <c:v>19.339950000000002</c:v>
                </c:pt>
                <c:pt idx="86443">
                  <c:v>19.341477999999999</c:v>
                </c:pt>
                <c:pt idx="86444">
                  <c:v>19.340102000000002</c:v>
                </c:pt>
                <c:pt idx="86445">
                  <c:v>19.340820999999998</c:v>
                </c:pt>
                <c:pt idx="86446">
                  <c:v>19.345396000000001</c:v>
                </c:pt>
                <c:pt idx="86447">
                  <c:v>19.345521999999999</c:v>
                </c:pt>
                <c:pt idx="86448">
                  <c:v>19.345638000000001</c:v>
                </c:pt>
                <c:pt idx="86449">
                  <c:v>19.348393999999999</c:v>
                </c:pt>
                <c:pt idx="86450">
                  <c:v>19.345723</c:v>
                </c:pt>
                <c:pt idx="86451">
                  <c:v>19.342858</c:v>
                </c:pt>
                <c:pt idx="86452">
                  <c:v>19.344715000000001</c:v>
                </c:pt>
                <c:pt idx="86453">
                  <c:v>19.345797999999998</c:v>
                </c:pt>
                <c:pt idx="86454">
                  <c:v>19.346471000000001</c:v>
                </c:pt>
                <c:pt idx="86455">
                  <c:v>19.348853999999999</c:v>
                </c:pt>
                <c:pt idx="86456">
                  <c:v>19.349663</c:v>
                </c:pt>
                <c:pt idx="86457">
                  <c:v>19.348555000000001</c:v>
                </c:pt>
                <c:pt idx="86458">
                  <c:v>19.346473</c:v>
                </c:pt>
                <c:pt idx="86459">
                  <c:v>19.346886999999999</c:v>
                </c:pt>
                <c:pt idx="86460">
                  <c:v>19.346993999999999</c:v>
                </c:pt>
                <c:pt idx="86461">
                  <c:v>19.346523999999999</c:v>
                </c:pt>
                <c:pt idx="86462">
                  <c:v>19.344501999999999</c:v>
                </c:pt>
                <c:pt idx="86463">
                  <c:v>19.342704000000001</c:v>
                </c:pt>
                <c:pt idx="86464">
                  <c:v>19.345179000000002</c:v>
                </c:pt>
                <c:pt idx="86465">
                  <c:v>19.345412</c:v>
                </c:pt>
                <c:pt idx="86466">
                  <c:v>19.345444000000001</c:v>
                </c:pt>
                <c:pt idx="86467">
                  <c:v>19.350919999999999</c:v>
                </c:pt>
                <c:pt idx="86468">
                  <c:v>19.351455000000001</c:v>
                </c:pt>
                <c:pt idx="86469">
                  <c:v>19.351247000000001</c:v>
                </c:pt>
                <c:pt idx="86470">
                  <c:v>19.356828</c:v>
                </c:pt>
                <c:pt idx="86471">
                  <c:v>19.359227000000001</c:v>
                </c:pt>
                <c:pt idx="86472">
                  <c:v>19.358074999999999</c:v>
                </c:pt>
                <c:pt idx="86473">
                  <c:v>19.359029</c:v>
                </c:pt>
                <c:pt idx="86474">
                  <c:v>19.357818000000002</c:v>
                </c:pt>
                <c:pt idx="86475">
                  <c:v>19.357215</c:v>
                </c:pt>
                <c:pt idx="86476">
                  <c:v>19.358094000000001</c:v>
                </c:pt>
                <c:pt idx="86477">
                  <c:v>19.355609999999999</c:v>
                </c:pt>
                <c:pt idx="86478">
                  <c:v>19.354263</c:v>
                </c:pt>
                <c:pt idx="86479">
                  <c:v>19.357226000000001</c:v>
                </c:pt>
                <c:pt idx="86480">
                  <c:v>19.354455999999999</c:v>
                </c:pt>
                <c:pt idx="86481">
                  <c:v>19.352367000000001</c:v>
                </c:pt>
                <c:pt idx="86482">
                  <c:v>19.358304</c:v>
                </c:pt>
                <c:pt idx="86483">
                  <c:v>19.354710000000001</c:v>
                </c:pt>
                <c:pt idx="86484">
                  <c:v>19.346581</c:v>
                </c:pt>
                <c:pt idx="86485">
                  <c:v>19.348887000000001</c:v>
                </c:pt>
                <c:pt idx="86486">
                  <c:v>19.351727</c:v>
                </c:pt>
                <c:pt idx="86487">
                  <c:v>19.353511999999998</c:v>
                </c:pt>
                <c:pt idx="86488">
                  <c:v>19.355391000000001</c:v>
                </c:pt>
                <c:pt idx="86489">
                  <c:v>19.354747</c:v>
                </c:pt>
                <c:pt idx="86490">
                  <c:v>19.352582999999999</c:v>
                </c:pt>
                <c:pt idx="86491">
                  <c:v>19.349312999999999</c:v>
                </c:pt>
                <c:pt idx="86492">
                  <c:v>19.349440000000001</c:v>
                </c:pt>
                <c:pt idx="86493">
                  <c:v>19.352497</c:v>
                </c:pt>
                <c:pt idx="86494">
                  <c:v>19.352900000000002</c:v>
                </c:pt>
                <c:pt idx="86495">
                  <c:v>19.354054000000001</c:v>
                </c:pt>
                <c:pt idx="86496">
                  <c:v>19.353406</c:v>
                </c:pt>
                <c:pt idx="86497">
                  <c:v>19.350269000000001</c:v>
                </c:pt>
                <c:pt idx="86498">
                  <c:v>19.35173</c:v>
                </c:pt>
                <c:pt idx="86499">
                  <c:v>19.352616000000001</c:v>
                </c:pt>
                <c:pt idx="86500">
                  <c:v>19.349024</c:v>
                </c:pt>
                <c:pt idx="86501">
                  <c:v>19.347403</c:v>
                </c:pt>
                <c:pt idx="86502">
                  <c:v>19.346632</c:v>
                </c:pt>
                <c:pt idx="86503">
                  <c:v>19.346788</c:v>
                </c:pt>
                <c:pt idx="86504">
                  <c:v>19.349595999999998</c:v>
                </c:pt>
                <c:pt idx="86505">
                  <c:v>19.353076000000001</c:v>
                </c:pt>
                <c:pt idx="86506">
                  <c:v>19.355976999999999</c:v>
                </c:pt>
                <c:pt idx="86507">
                  <c:v>19.356297999999999</c:v>
                </c:pt>
                <c:pt idx="86508">
                  <c:v>19.355385999999999</c:v>
                </c:pt>
                <c:pt idx="86509">
                  <c:v>19.356135999999999</c:v>
                </c:pt>
                <c:pt idx="86510">
                  <c:v>19.356802999999999</c:v>
                </c:pt>
                <c:pt idx="86511">
                  <c:v>19.358516999999999</c:v>
                </c:pt>
                <c:pt idx="86512">
                  <c:v>19.358250999999999</c:v>
                </c:pt>
                <c:pt idx="86513">
                  <c:v>19.354602</c:v>
                </c:pt>
                <c:pt idx="86514">
                  <c:v>19.352979999999999</c:v>
                </c:pt>
                <c:pt idx="86515">
                  <c:v>19.353308999999999</c:v>
                </c:pt>
                <c:pt idx="86516">
                  <c:v>19.354744</c:v>
                </c:pt>
                <c:pt idx="86517">
                  <c:v>19.357309999999998</c:v>
                </c:pt>
                <c:pt idx="86518">
                  <c:v>19.357097</c:v>
                </c:pt>
                <c:pt idx="86519">
                  <c:v>19.355066000000001</c:v>
                </c:pt>
                <c:pt idx="86520">
                  <c:v>19.355554999999999</c:v>
                </c:pt>
                <c:pt idx="86521">
                  <c:v>19.356943000000001</c:v>
                </c:pt>
                <c:pt idx="86522">
                  <c:v>19.356497000000001</c:v>
                </c:pt>
                <c:pt idx="86523">
                  <c:v>19.358277999999999</c:v>
                </c:pt>
                <c:pt idx="86524">
                  <c:v>19.36082</c:v>
                </c:pt>
                <c:pt idx="86525">
                  <c:v>19.361356000000001</c:v>
                </c:pt>
                <c:pt idx="86526">
                  <c:v>19.360890000000001</c:v>
                </c:pt>
                <c:pt idx="86527">
                  <c:v>19.361348</c:v>
                </c:pt>
                <c:pt idx="86528">
                  <c:v>19.362822000000001</c:v>
                </c:pt>
                <c:pt idx="86529">
                  <c:v>19.364246999999999</c:v>
                </c:pt>
                <c:pt idx="86530">
                  <c:v>19.364913000000001</c:v>
                </c:pt>
                <c:pt idx="86531">
                  <c:v>19.363693999999999</c:v>
                </c:pt>
                <c:pt idx="86532">
                  <c:v>19.358421</c:v>
                </c:pt>
                <c:pt idx="86533">
                  <c:v>19.356636999999999</c:v>
                </c:pt>
                <c:pt idx="86534">
                  <c:v>19.360150000000001</c:v>
                </c:pt>
                <c:pt idx="86535">
                  <c:v>19.362286999999998</c:v>
                </c:pt>
                <c:pt idx="86536">
                  <c:v>19.363948000000001</c:v>
                </c:pt>
                <c:pt idx="86537">
                  <c:v>19.366897999999999</c:v>
                </c:pt>
                <c:pt idx="86538">
                  <c:v>19.362921</c:v>
                </c:pt>
                <c:pt idx="86539">
                  <c:v>19.36027</c:v>
                </c:pt>
                <c:pt idx="86540">
                  <c:v>19.366705</c:v>
                </c:pt>
                <c:pt idx="86541">
                  <c:v>19.369574</c:v>
                </c:pt>
                <c:pt idx="86542">
                  <c:v>19.365537</c:v>
                </c:pt>
                <c:pt idx="86543">
                  <c:v>19.362095</c:v>
                </c:pt>
                <c:pt idx="86544">
                  <c:v>19.363780999999999</c:v>
                </c:pt>
                <c:pt idx="86545">
                  <c:v>19.366429</c:v>
                </c:pt>
                <c:pt idx="86546">
                  <c:v>19.362687000000001</c:v>
                </c:pt>
                <c:pt idx="86547">
                  <c:v>19.362276999999999</c:v>
                </c:pt>
                <c:pt idx="86548">
                  <c:v>19.365442999999999</c:v>
                </c:pt>
                <c:pt idx="86549">
                  <c:v>19.361791</c:v>
                </c:pt>
                <c:pt idx="86550">
                  <c:v>19.357761</c:v>
                </c:pt>
                <c:pt idx="86551">
                  <c:v>19.361514</c:v>
                </c:pt>
                <c:pt idx="86552">
                  <c:v>19.368559000000001</c:v>
                </c:pt>
                <c:pt idx="86553">
                  <c:v>19.371355999999999</c:v>
                </c:pt>
                <c:pt idx="86554">
                  <c:v>19.368805999999999</c:v>
                </c:pt>
                <c:pt idx="86555">
                  <c:v>19.369702</c:v>
                </c:pt>
                <c:pt idx="86556">
                  <c:v>19.372855000000001</c:v>
                </c:pt>
                <c:pt idx="86557">
                  <c:v>19.372647000000001</c:v>
                </c:pt>
                <c:pt idx="86558">
                  <c:v>19.371344000000001</c:v>
                </c:pt>
                <c:pt idx="86559">
                  <c:v>19.371988000000002</c:v>
                </c:pt>
                <c:pt idx="86560">
                  <c:v>19.371503000000001</c:v>
                </c:pt>
                <c:pt idx="86561">
                  <c:v>19.368158999999999</c:v>
                </c:pt>
                <c:pt idx="86562">
                  <c:v>19.369828999999999</c:v>
                </c:pt>
                <c:pt idx="86563">
                  <c:v>19.375761000000001</c:v>
                </c:pt>
                <c:pt idx="86564">
                  <c:v>19.375432</c:v>
                </c:pt>
                <c:pt idx="86565">
                  <c:v>19.369374000000001</c:v>
                </c:pt>
                <c:pt idx="86566">
                  <c:v>19.370526999999999</c:v>
                </c:pt>
                <c:pt idx="86567">
                  <c:v>19.376117000000001</c:v>
                </c:pt>
                <c:pt idx="86568">
                  <c:v>19.373963</c:v>
                </c:pt>
                <c:pt idx="86569">
                  <c:v>19.372534999999999</c:v>
                </c:pt>
                <c:pt idx="86570">
                  <c:v>19.375558999999999</c:v>
                </c:pt>
                <c:pt idx="86571">
                  <c:v>19.375595000000001</c:v>
                </c:pt>
                <c:pt idx="86572">
                  <c:v>19.373393</c:v>
                </c:pt>
                <c:pt idx="86573">
                  <c:v>19.372800999999999</c:v>
                </c:pt>
                <c:pt idx="86574">
                  <c:v>19.372741000000001</c:v>
                </c:pt>
                <c:pt idx="86575">
                  <c:v>19.372716</c:v>
                </c:pt>
                <c:pt idx="86576">
                  <c:v>19.373291999999999</c:v>
                </c:pt>
                <c:pt idx="86577">
                  <c:v>19.374345999999999</c:v>
                </c:pt>
                <c:pt idx="86578">
                  <c:v>19.377210999999999</c:v>
                </c:pt>
                <c:pt idx="86579">
                  <c:v>19.381661000000001</c:v>
                </c:pt>
                <c:pt idx="86580">
                  <c:v>19.380607000000001</c:v>
                </c:pt>
                <c:pt idx="86581">
                  <c:v>19.373619999999999</c:v>
                </c:pt>
                <c:pt idx="86582">
                  <c:v>19.371001</c:v>
                </c:pt>
                <c:pt idx="86583">
                  <c:v>19.374568</c:v>
                </c:pt>
                <c:pt idx="86584">
                  <c:v>19.375444000000002</c:v>
                </c:pt>
                <c:pt idx="86585">
                  <c:v>19.375309999999999</c:v>
                </c:pt>
                <c:pt idx="86586">
                  <c:v>19.377320000000001</c:v>
                </c:pt>
                <c:pt idx="86587">
                  <c:v>19.378112000000002</c:v>
                </c:pt>
                <c:pt idx="86588">
                  <c:v>19.376114000000001</c:v>
                </c:pt>
                <c:pt idx="86589">
                  <c:v>19.376180000000002</c:v>
                </c:pt>
                <c:pt idx="86590">
                  <c:v>19.375876000000002</c:v>
                </c:pt>
                <c:pt idx="86591">
                  <c:v>19.375032000000001</c:v>
                </c:pt>
                <c:pt idx="86592">
                  <c:v>19.377103000000002</c:v>
                </c:pt>
                <c:pt idx="86593">
                  <c:v>19.376010999999998</c:v>
                </c:pt>
                <c:pt idx="86594">
                  <c:v>19.378273</c:v>
                </c:pt>
                <c:pt idx="86595">
                  <c:v>19.385978999999999</c:v>
                </c:pt>
                <c:pt idx="86596">
                  <c:v>19.385023</c:v>
                </c:pt>
                <c:pt idx="86597">
                  <c:v>19.383063</c:v>
                </c:pt>
                <c:pt idx="86598">
                  <c:v>19.386692</c:v>
                </c:pt>
                <c:pt idx="86599">
                  <c:v>19.386654</c:v>
                </c:pt>
                <c:pt idx="86600">
                  <c:v>19.387822</c:v>
                </c:pt>
                <c:pt idx="86601">
                  <c:v>19.391978999999999</c:v>
                </c:pt>
                <c:pt idx="86602">
                  <c:v>19.387217</c:v>
                </c:pt>
                <c:pt idx="86603">
                  <c:v>19.383618999999999</c:v>
                </c:pt>
                <c:pt idx="86604">
                  <c:v>19.384737999999999</c:v>
                </c:pt>
                <c:pt idx="86605">
                  <c:v>19.380628999999999</c:v>
                </c:pt>
                <c:pt idx="86606">
                  <c:v>19.378865000000001</c:v>
                </c:pt>
                <c:pt idx="86607">
                  <c:v>19.385231000000001</c:v>
                </c:pt>
                <c:pt idx="86608">
                  <c:v>19.387354999999999</c:v>
                </c:pt>
                <c:pt idx="86609">
                  <c:v>19.383555000000001</c:v>
                </c:pt>
                <c:pt idx="86610">
                  <c:v>19.383641999999998</c:v>
                </c:pt>
                <c:pt idx="86611">
                  <c:v>19.381491</c:v>
                </c:pt>
                <c:pt idx="86612">
                  <c:v>19.379125999999999</c:v>
                </c:pt>
                <c:pt idx="86613">
                  <c:v>19.385342999999999</c:v>
                </c:pt>
                <c:pt idx="86614">
                  <c:v>19.389227000000002</c:v>
                </c:pt>
                <c:pt idx="86615">
                  <c:v>19.389989</c:v>
                </c:pt>
                <c:pt idx="86616">
                  <c:v>19.389537000000001</c:v>
                </c:pt>
                <c:pt idx="86617">
                  <c:v>19.385483000000001</c:v>
                </c:pt>
                <c:pt idx="86618">
                  <c:v>19.385228999999999</c:v>
                </c:pt>
                <c:pt idx="86619">
                  <c:v>19.390008000000002</c:v>
                </c:pt>
                <c:pt idx="86620">
                  <c:v>19.391746999999999</c:v>
                </c:pt>
                <c:pt idx="86621">
                  <c:v>19.389555999999999</c:v>
                </c:pt>
                <c:pt idx="86622">
                  <c:v>19.388328000000001</c:v>
                </c:pt>
                <c:pt idx="86623">
                  <c:v>19.388895999999999</c:v>
                </c:pt>
                <c:pt idx="86624">
                  <c:v>19.387689999999999</c:v>
                </c:pt>
                <c:pt idx="86625">
                  <c:v>19.385577000000001</c:v>
                </c:pt>
                <c:pt idx="86626">
                  <c:v>19.386604999999999</c:v>
                </c:pt>
                <c:pt idx="86627">
                  <c:v>19.386866000000001</c:v>
                </c:pt>
                <c:pt idx="86628">
                  <c:v>19.387829</c:v>
                </c:pt>
                <c:pt idx="86629">
                  <c:v>19.390934999999999</c:v>
                </c:pt>
                <c:pt idx="86630">
                  <c:v>19.389199999999999</c:v>
                </c:pt>
                <c:pt idx="86631">
                  <c:v>19.388387999999999</c:v>
                </c:pt>
                <c:pt idx="86632">
                  <c:v>19.391938</c:v>
                </c:pt>
                <c:pt idx="86633">
                  <c:v>19.393834999999999</c:v>
                </c:pt>
                <c:pt idx="86634">
                  <c:v>19.393498000000001</c:v>
                </c:pt>
                <c:pt idx="86635">
                  <c:v>19.393416999999999</c:v>
                </c:pt>
                <c:pt idx="86636">
                  <c:v>19.390474000000001</c:v>
                </c:pt>
                <c:pt idx="86637">
                  <c:v>19.390215999999999</c:v>
                </c:pt>
                <c:pt idx="86638">
                  <c:v>19.392144999999999</c:v>
                </c:pt>
                <c:pt idx="86639">
                  <c:v>19.391026</c:v>
                </c:pt>
                <c:pt idx="86640">
                  <c:v>19.390771999999998</c:v>
                </c:pt>
                <c:pt idx="86641">
                  <c:v>19.391019</c:v>
                </c:pt>
                <c:pt idx="86642">
                  <c:v>19.388432000000002</c:v>
                </c:pt>
                <c:pt idx="86643">
                  <c:v>19.388093000000001</c:v>
                </c:pt>
                <c:pt idx="86644">
                  <c:v>19.390270999999998</c:v>
                </c:pt>
                <c:pt idx="86645">
                  <c:v>19.387903000000001</c:v>
                </c:pt>
                <c:pt idx="86646">
                  <c:v>19.38719</c:v>
                </c:pt>
                <c:pt idx="86647">
                  <c:v>19.392799</c:v>
                </c:pt>
                <c:pt idx="86648">
                  <c:v>19.394607000000001</c:v>
                </c:pt>
                <c:pt idx="86649">
                  <c:v>19.391244</c:v>
                </c:pt>
                <c:pt idx="86650">
                  <c:v>19.387221</c:v>
                </c:pt>
                <c:pt idx="86651">
                  <c:v>19.385307000000001</c:v>
                </c:pt>
                <c:pt idx="86652">
                  <c:v>19.389738000000001</c:v>
                </c:pt>
                <c:pt idx="86653">
                  <c:v>19.394849000000001</c:v>
                </c:pt>
                <c:pt idx="86654">
                  <c:v>19.388354</c:v>
                </c:pt>
                <c:pt idx="86655">
                  <c:v>19.384236999999999</c:v>
                </c:pt>
                <c:pt idx="86656">
                  <c:v>19.390703999999999</c:v>
                </c:pt>
                <c:pt idx="86657">
                  <c:v>19.391127999999998</c:v>
                </c:pt>
                <c:pt idx="86658">
                  <c:v>19.389681</c:v>
                </c:pt>
                <c:pt idx="86659">
                  <c:v>19.394635999999998</c:v>
                </c:pt>
                <c:pt idx="86660">
                  <c:v>19.394079000000001</c:v>
                </c:pt>
                <c:pt idx="86661">
                  <c:v>19.388679</c:v>
                </c:pt>
                <c:pt idx="86662">
                  <c:v>19.388840999999999</c:v>
                </c:pt>
                <c:pt idx="86663">
                  <c:v>19.392852999999999</c:v>
                </c:pt>
                <c:pt idx="86664">
                  <c:v>19.392897000000001</c:v>
                </c:pt>
                <c:pt idx="86665">
                  <c:v>19.394646999999999</c:v>
                </c:pt>
                <c:pt idx="86666">
                  <c:v>19.397559999999999</c:v>
                </c:pt>
                <c:pt idx="86667">
                  <c:v>19.398254999999999</c:v>
                </c:pt>
                <c:pt idx="86668">
                  <c:v>19.398961</c:v>
                </c:pt>
                <c:pt idx="86669">
                  <c:v>19.397817</c:v>
                </c:pt>
                <c:pt idx="86670">
                  <c:v>19.395937</c:v>
                </c:pt>
                <c:pt idx="86671">
                  <c:v>19.395621999999999</c:v>
                </c:pt>
                <c:pt idx="86672">
                  <c:v>19.391127999999998</c:v>
                </c:pt>
                <c:pt idx="86673">
                  <c:v>19.386346</c:v>
                </c:pt>
                <c:pt idx="86674">
                  <c:v>19.390995</c:v>
                </c:pt>
                <c:pt idx="86675">
                  <c:v>19.396467000000001</c:v>
                </c:pt>
                <c:pt idx="86676">
                  <c:v>19.396103</c:v>
                </c:pt>
                <c:pt idx="86677">
                  <c:v>19.396598999999998</c:v>
                </c:pt>
                <c:pt idx="86678">
                  <c:v>19.396915</c:v>
                </c:pt>
                <c:pt idx="86679">
                  <c:v>19.395575999999998</c:v>
                </c:pt>
                <c:pt idx="86680">
                  <c:v>19.397704999999998</c:v>
                </c:pt>
                <c:pt idx="86681">
                  <c:v>19.400859000000001</c:v>
                </c:pt>
                <c:pt idx="86682">
                  <c:v>19.396709000000001</c:v>
                </c:pt>
                <c:pt idx="86683">
                  <c:v>19.397632999999999</c:v>
                </c:pt>
                <c:pt idx="86684">
                  <c:v>19.403991000000001</c:v>
                </c:pt>
                <c:pt idx="86685">
                  <c:v>19.400302</c:v>
                </c:pt>
                <c:pt idx="86686">
                  <c:v>19.395564</c:v>
                </c:pt>
                <c:pt idx="86687">
                  <c:v>19.399055000000001</c:v>
                </c:pt>
                <c:pt idx="86688">
                  <c:v>19.401373</c:v>
                </c:pt>
                <c:pt idx="86689">
                  <c:v>19.401237999999999</c:v>
                </c:pt>
                <c:pt idx="86690">
                  <c:v>19.402522999999999</c:v>
                </c:pt>
                <c:pt idx="86691">
                  <c:v>19.402214000000001</c:v>
                </c:pt>
                <c:pt idx="86692">
                  <c:v>19.400499</c:v>
                </c:pt>
                <c:pt idx="86693">
                  <c:v>19.399775999999999</c:v>
                </c:pt>
                <c:pt idx="86694">
                  <c:v>19.398779000000001</c:v>
                </c:pt>
                <c:pt idx="86695">
                  <c:v>19.400165999999999</c:v>
                </c:pt>
                <c:pt idx="86696">
                  <c:v>19.402940999999998</c:v>
                </c:pt>
                <c:pt idx="86697">
                  <c:v>19.406272999999999</c:v>
                </c:pt>
                <c:pt idx="86698">
                  <c:v>19.407952999999999</c:v>
                </c:pt>
                <c:pt idx="86699">
                  <c:v>19.405532999999998</c:v>
                </c:pt>
                <c:pt idx="86700">
                  <c:v>19.402825</c:v>
                </c:pt>
                <c:pt idx="86701">
                  <c:v>19.403461</c:v>
                </c:pt>
                <c:pt idx="86702">
                  <c:v>19.405290000000001</c:v>
                </c:pt>
                <c:pt idx="86703">
                  <c:v>19.404571000000001</c:v>
                </c:pt>
                <c:pt idx="86704">
                  <c:v>19.403676000000001</c:v>
                </c:pt>
                <c:pt idx="86705">
                  <c:v>19.404781</c:v>
                </c:pt>
                <c:pt idx="86706">
                  <c:v>19.403583000000001</c:v>
                </c:pt>
                <c:pt idx="86707">
                  <c:v>19.403202</c:v>
                </c:pt>
                <c:pt idx="86708">
                  <c:v>19.404598</c:v>
                </c:pt>
                <c:pt idx="86709">
                  <c:v>19.404703999999999</c:v>
                </c:pt>
                <c:pt idx="86710">
                  <c:v>19.405567999999999</c:v>
                </c:pt>
                <c:pt idx="86711">
                  <c:v>19.405455</c:v>
                </c:pt>
                <c:pt idx="86712">
                  <c:v>19.404119000000001</c:v>
                </c:pt>
                <c:pt idx="86713">
                  <c:v>19.407049000000001</c:v>
                </c:pt>
                <c:pt idx="86714">
                  <c:v>19.411508000000001</c:v>
                </c:pt>
                <c:pt idx="86715">
                  <c:v>19.410468999999999</c:v>
                </c:pt>
                <c:pt idx="86716">
                  <c:v>19.409497999999999</c:v>
                </c:pt>
                <c:pt idx="86717">
                  <c:v>19.412493000000001</c:v>
                </c:pt>
                <c:pt idx="86718">
                  <c:v>19.410871</c:v>
                </c:pt>
                <c:pt idx="86719">
                  <c:v>19.407872000000001</c:v>
                </c:pt>
                <c:pt idx="86720">
                  <c:v>19.413551999999999</c:v>
                </c:pt>
                <c:pt idx="86721">
                  <c:v>19.416091000000002</c:v>
                </c:pt>
                <c:pt idx="86722">
                  <c:v>19.410436000000001</c:v>
                </c:pt>
                <c:pt idx="86723">
                  <c:v>19.413125999999998</c:v>
                </c:pt>
                <c:pt idx="86724">
                  <c:v>19.419761000000001</c:v>
                </c:pt>
                <c:pt idx="86725">
                  <c:v>19.417559000000001</c:v>
                </c:pt>
                <c:pt idx="86726">
                  <c:v>19.415897999999999</c:v>
                </c:pt>
                <c:pt idx="86727">
                  <c:v>19.415875</c:v>
                </c:pt>
                <c:pt idx="86728">
                  <c:v>19.413416999999999</c:v>
                </c:pt>
                <c:pt idx="86729">
                  <c:v>19.412756999999999</c:v>
                </c:pt>
                <c:pt idx="86730">
                  <c:v>19.41375</c:v>
                </c:pt>
                <c:pt idx="86731">
                  <c:v>19.410492999999999</c:v>
                </c:pt>
                <c:pt idx="86732">
                  <c:v>19.406293999999999</c:v>
                </c:pt>
                <c:pt idx="86733">
                  <c:v>19.409310000000001</c:v>
                </c:pt>
                <c:pt idx="86734">
                  <c:v>19.413077000000001</c:v>
                </c:pt>
                <c:pt idx="86735">
                  <c:v>19.411486</c:v>
                </c:pt>
                <c:pt idx="86736">
                  <c:v>19.409578</c:v>
                </c:pt>
                <c:pt idx="86737">
                  <c:v>19.411099</c:v>
                </c:pt>
                <c:pt idx="86738">
                  <c:v>19.414262999999998</c:v>
                </c:pt>
                <c:pt idx="86739">
                  <c:v>19.413596999999999</c:v>
                </c:pt>
                <c:pt idx="86740">
                  <c:v>19.410647000000001</c:v>
                </c:pt>
                <c:pt idx="86741">
                  <c:v>19.408496</c:v>
                </c:pt>
                <c:pt idx="86742">
                  <c:v>19.408473999999998</c:v>
                </c:pt>
                <c:pt idx="86743">
                  <c:v>19.410692999999998</c:v>
                </c:pt>
                <c:pt idx="86744">
                  <c:v>19.410957</c:v>
                </c:pt>
                <c:pt idx="86745">
                  <c:v>19.407678000000001</c:v>
                </c:pt>
                <c:pt idx="86746">
                  <c:v>19.408670999999998</c:v>
                </c:pt>
                <c:pt idx="86747">
                  <c:v>19.412948</c:v>
                </c:pt>
                <c:pt idx="86748">
                  <c:v>19.414466000000001</c:v>
                </c:pt>
                <c:pt idx="86749">
                  <c:v>19.413933</c:v>
                </c:pt>
                <c:pt idx="86750">
                  <c:v>19.414714</c:v>
                </c:pt>
                <c:pt idx="86751">
                  <c:v>19.418389999999999</c:v>
                </c:pt>
                <c:pt idx="86752">
                  <c:v>19.418858</c:v>
                </c:pt>
                <c:pt idx="86753">
                  <c:v>19.416349</c:v>
                </c:pt>
                <c:pt idx="86754">
                  <c:v>19.418030000000002</c:v>
                </c:pt>
                <c:pt idx="86755">
                  <c:v>19.420387999999999</c:v>
                </c:pt>
                <c:pt idx="86756">
                  <c:v>19.41564</c:v>
                </c:pt>
                <c:pt idx="86757">
                  <c:v>19.413788</c:v>
                </c:pt>
                <c:pt idx="86758">
                  <c:v>19.417245999999999</c:v>
                </c:pt>
                <c:pt idx="86759">
                  <c:v>19.417000999999999</c:v>
                </c:pt>
                <c:pt idx="86760">
                  <c:v>19.418185000000001</c:v>
                </c:pt>
                <c:pt idx="86761">
                  <c:v>19.420370999999999</c:v>
                </c:pt>
                <c:pt idx="86762">
                  <c:v>19.418153</c:v>
                </c:pt>
                <c:pt idx="86763">
                  <c:v>19.417922000000001</c:v>
                </c:pt>
                <c:pt idx="86764">
                  <c:v>19.422336999999999</c:v>
                </c:pt>
                <c:pt idx="86765">
                  <c:v>19.425505999999999</c:v>
                </c:pt>
                <c:pt idx="86766">
                  <c:v>19.420731</c:v>
                </c:pt>
                <c:pt idx="86767">
                  <c:v>19.416582999999999</c:v>
                </c:pt>
                <c:pt idx="86768">
                  <c:v>19.420881999999999</c:v>
                </c:pt>
                <c:pt idx="86769">
                  <c:v>19.422308000000001</c:v>
                </c:pt>
                <c:pt idx="86770">
                  <c:v>19.420223</c:v>
                </c:pt>
                <c:pt idx="86771">
                  <c:v>19.420643999999999</c:v>
                </c:pt>
                <c:pt idx="86772">
                  <c:v>19.419474000000001</c:v>
                </c:pt>
                <c:pt idx="86773">
                  <c:v>19.417905999999999</c:v>
                </c:pt>
                <c:pt idx="86774">
                  <c:v>19.418285999999998</c:v>
                </c:pt>
                <c:pt idx="86775">
                  <c:v>19.420365</c:v>
                </c:pt>
                <c:pt idx="86776">
                  <c:v>19.421357</c:v>
                </c:pt>
                <c:pt idx="86777">
                  <c:v>19.418232</c:v>
                </c:pt>
                <c:pt idx="86778">
                  <c:v>19.418215</c:v>
                </c:pt>
                <c:pt idx="86779">
                  <c:v>19.421481</c:v>
                </c:pt>
                <c:pt idx="86780">
                  <c:v>19.420591000000002</c:v>
                </c:pt>
                <c:pt idx="86781">
                  <c:v>19.418859000000001</c:v>
                </c:pt>
                <c:pt idx="86782">
                  <c:v>19.421125</c:v>
                </c:pt>
                <c:pt idx="86783">
                  <c:v>19.423648</c:v>
                </c:pt>
                <c:pt idx="86784">
                  <c:v>19.423026</c:v>
                </c:pt>
                <c:pt idx="86785">
                  <c:v>19.421417000000002</c:v>
                </c:pt>
                <c:pt idx="86786">
                  <c:v>19.419232000000001</c:v>
                </c:pt>
                <c:pt idx="86787">
                  <c:v>19.419262</c:v>
                </c:pt>
                <c:pt idx="86788">
                  <c:v>19.423573999999999</c:v>
                </c:pt>
                <c:pt idx="86789">
                  <c:v>19.425543999999999</c:v>
                </c:pt>
                <c:pt idx="86790">
                  <c:v>19.424234999999999</c:v>
                </c:pt>
                <c:pt idx="86791">
                  <c:v>19.424078999999999</c:v>
                </c:pt>
                <c:pt idx="86792">
                  <c:v>19.423186999999999</c:v>
                </c:pt>
                <c:pt idx="86793">
                  <c:v>19.42342</c:v>
                </c:pt>
                <c:pt idx="86794">
                  <c:v>19.426054000000001</c:v>
                </c:pt>
                <c:pt idx="86795">
                  <c:v>19.424292999999999</c:v>
                </c:pt>
                <c:pt idx="86796">
                  <c:v>19.421835000000002</c:v>
                </c:pt>
                <c:pt idx="86797">
                  <c:v>19.424515</c:v>
                </c:pt>
                <c:pt idx="86798">
                  <c:v>19.425405000000001</c:v>
                </c:pt>
                <c:pt idx="86799">
                  <c:v>19.423397999999999</c:v>
                </c:pt>
                <c:pt idx="86800">
                  <c:v>19.427565999999999</c:v>
                </c:pt>
                <c:pt idx="86801">
                  <c:v>19.430658999999999</c:v>
                </c:pt>
                <c:pt idx="86802">
                  <c:v>19.427054999999999</c:v>
                </c:pt>
                <c:pt idx="86803">
                  <c:v>19.426573999999999</c:v>
                </c:pt>
                <c:pt idx="86804">
                  <c:v>19.427782000000001</c:v>
                </c:pt>
                <c:pt idx="86805">
                  <c:v>19.426570000000002</c:v>
                </c:pt>
                <c:pt idx="86806">
                  <c:v>19.424277</c:v>
                </c:pt>
                <c:pt idx="86807">
                  <c:v>19.422979999999999</c:v>
                </c:pt>
                <c:pt idx="86808">
                  <c:v>19.426853999999999</c:v>
                </c:pt>
                <c:pt idx="86809">
                  <c:v>19.428587</c:v>
                </c:pt>
                <c:pt idx="86810">
                  <c:v>19.426708000000001</c:v>
                </c:pt>
                <c:pt idx="86811">
                  <c:v>19.431933999999998</c:v>
                </c:pt>
                <c:pt idx="86812">
                  <c:v>19.438811999999999</c:v>
                </c:pt>
                <c:pt idx="86813">
                  <c:v>19.438313000000001</c:v>
                </c:pt>
                <c:pt idx="86814">
                  <c:v>19.436360000000001</c:v>
                </c:pt>
                <c:pt idx="86815">
                  <c:v>19.43571</c:v>
                </c:pt>
                <c:pt idx="86816">
                  <c:v>19.435372000000001</c:v>
                </c:pt>
                <c:pt idx="86817">
                  <c:v>19.434165</c:v>
                </c:pt>
                <c:pt idx="86818">
                  <c:v>19.434453000000001</c:v>
                </c:pt>
                <c:pt idx="86819">
                  <c:v>19.438397999999999</c:v>
                </c:pt>
                <c:pt idx="86820">
                  <c:v>19.441557</c:v>
                </c:pt>
                <c:pt idx="86821">
                  <c:v>19.44126</c:v>
                </c:pt>
                <c:pt idx="86822">
                  <c:v>19.439335</c:v>
                </c:pt>
                <c:pt idx="86823">
                  <c:v>19.438984000000001</c:v>
                </c:pt>
                <c:pt idx="86824">
                  <c:v>19.439468000000002</c:v>
                </c:pt>
                <c:pt idx="86825">
                  <c:v>19.439966999999999</c:v>
                </c:pt>
                <c:pt idx="86826">
                  <c:v>19.437954999999999</c:v>
                </c:pt>
                <c:pt idx="86827">
                  <c:v>19.433969000000001</c:v>
                </c:pt>
                <c:pt idx="86828">
                  <c:v>19.432296000000001</c:v>
                </c:pt>
                <c:pt idx="86829">
                  <c:v>19.434719000000001</c:v>
                </c:pt>
                <c:pt idx="86830">
                  <c:v>19.435192000000001</c:v>
                </c:pt>
                <c:pt idx="86831">
                  <c:v>19.429265999999998</c:v>
                </c:pt>
                <c:pt idx="86832">
                  <c:v>19.425599999999999</c:v>
                </c:pt>
                <c:pt idx="86833">
                  <c:v>19.431180999999999</c:v>
                </c:pt>
                <c:pt idx="86834">
                  <c:v>19.437695999999999</c:v>
                </c:pt>
                <c:pt idx="86835">
                  <c:v>19.436014</c:v>
                </c:pt>
                <c:pt idx="86836">
                  <c:v>19.436571000000001</c:v>
                </c:pt>
                <c:pt idx="86837">
                  <c:v>19.438548000000001</c:v>
                </c:pt>
                <c:pt idx="86838">
                  <c:v>19.433873999999999</c:v>
                </c:pt>
                <c:pt idx="86839">
                  <c:v>19.434280000000001</c:v>
                </c:pt>
                <c:pt idx="86840">
                  <c:v>19.438967000000002</c:v>
                </c:pt>
                <c:pt idx="86841">
                  <c:v>19.439173</c:v>
                </c:pt>
                <c:pt idx="86842">
                  <c:v>19.439378000000001</c:v>
                </c:pt>
                <c:pt idx="86843">
                  <c:v>19.439585999999998</c:v>
                </c:pt>
                <c:pt idx="86844">
                  <c:v>19.440382</c:v>
                </c:pt>
                <c:pt idx="86845">
                  <c:v>19.441783000000001</c:v>
                </c:pt>
                <c:pt idx="86846">
                  <c:v>19.439646</c:v>
                </c:pt>
                <c:pt idx="86847">
                  <c:v>19.437048999999998</c:v>
                </c:pt>
                <c:pt idx="86848">
                  <c:v>19.438106999999999</c:v>
                </c:pt>
                <c:pt idx="86849">
                  <c:v>19.442394</c:v>
                </c:pt>
                <c:pt idx="86850">
                  <c:v>19.442609999999998</c:v>
                </c:pt>
                <c:pt idx="86851">
                  <c:v>19.439473</c:v>
                </c:pt>
                <c:pt idx="86852">
                  <c:v>19.440377999999999</c:v>
                </c:pt>
                <c:pt idx="86853">
                  <c:v>19.444172999999999</c:v>
                </c:pt>
                <c:pt idx="86854">
                  <c:v>19.444963000000001</c:v>
                </c:pt>
                <c:pt idx="86855">
                  <c:v>19.446376000000001</c:v>
                </c:pt>
                <c:pt idx="86856">
                  <c:v>19.449213</c:v>
                </c:pt>
                <c:pt idx="86857">
                  <c:v>19.444645999999999</c:v>
                </c:pt>
                <c:pt idx="86858">
                  <c:v>19.440799999999999</c:v>
                </c:pt>
                <c:pt idx="86859">
                  <c:v>19.444282000000001</c:v>
                </c:pt>
                <c:pt idx="86860">
                  <c:v>19.443552</c:v>
                </c:pt>
                <c:pt idx="86861">
                  <c:v>19.440467000000002</c:v>
                </c:pt>
                <c:pt idx="86862">
                  <c:v>19.442319999999999</c:v>
                </c:pt>
                <c:pt idx="86863">
                  <c:v>19.443293000000001</c:v>
                </c:pt>
                <c:pt idx="86864">
                  <c:v>19.438846000000002</c:v>
                </c:pt>
                <c:pt idx="86865">
                  <c:v>19.436111</c:v>
                </c:pt>
                <c:pt idx="86866">
                  <c:v>19.441806</c:v>
                </c:pt>
                <c:pt idx="86867">
                  <c:v>19.444486999999999</c:v>
                </c:pt>
                <c:pt idx="86868">
                  <c:v>19.440902999999999</c:v>
                </c:pt>
                <c:pt idx="86869">
                  <c:v>19.443007999999999</c:v>
                </c:pt>
                <c:pt idx="86870">
                  <c:v>19.448145</c:v>
                </c:pt>
                <c:pt idx="86871">
                  <c:v>19.445681</c:v>
                </c:pt>
                <c:pt idx="86872">
                  <c:v>19.445876999999999</c:v>
                </c:pt>
                <c:pt idx="86873">
                  <c:v>19.451675999999999</c:v>
                </c:pt>
                <c:pt idx="86874">
                  <c:v>19.449292</c:v>
                </c:pt>
                <c:pt idx="86875">
                  <c:v>19.447299999999998</c:v>
                </c:pt>
                <c:pt idx="86876">
                  <c:v>19.451440000000002</c:v>
                </c:pt>
                <c:pt idx="86877">
                  <c:v>19.449221999999999</c:v>
                </c:pt>
                <c:pt idx="86878">
                  <c:v>19.445616000000001</c:v>
                </c:pt>
                <c:pt idx="86879">
                  <c:v>19.450603000000001</c:v>
                </c:pt>
                <c:pt idx="86880">
                  <c:v>19.452839999999998</c:v>
                </c:pt>
                <c:pt idx="86881">
                  <c:v>19.447068000000002</c:v>
                </c:pt>
                <c:pt idx="86882">
                  <c:v>19.446652</c:v>
                </c:pt>
                <c:pt idx="86883">
                  <c:v>19.448944999999998</c:v>
                </c:pt>
                <c:pt idx="86884">
                  <c:v>19.446784999999998</c:v>
                </c:pt>
                <c:pt idx="86885">
                  <c:v>19.445981</c:v>
                </c:pt>
                <c:pt idx="86886">
                  <c:v>19.448117</c:v>
                </c:pt>
                <c:pt idx="86887">
                  <c:v>19.449383000000001</c:v>
                </c:pt>
                <c:pt idx="86888">
                  <c:v>19.448519999999998</c:v>
                </c:pt>
                <c:pt idx="86889">
                  <c:v>19.446508999999999</c:v>
                </c:pt>
                <c:pt idx="86890">
                  <c:v>19.443588999999999</c:v>
                </c:pt>
                <c:pt idx="86891">
                  <c:v>19.443816999999999</c:v>
                </c:pt>
                <c:pt idx="86892">
                  <c:v>19.445288999999999</c:v>
                </c:pt>
                <c:pt idx="86893">
                  <c:v>19.444472000000001</c:v>
                </c:pt>
                <c:pt idx="86894">
                  <c:v>19.446853999999998</c:v>
                </c:pt>
                <c:pt idx="86895">
                  <c:v>19.450301</c:v>
                </c:pt>
                <c:pt idx="86896">
                  <c:v>19.450498</c:v>
                </c:pt>
                <c:pt idx="86897">
                  <c:v>19.448696999999999</c:v>
                </c:pt>
                <c:pt idx="86898">
                  <c:v>19.448868000000001</c:v>
                </c:pt>
                <c:pt idx="86899">
                  <c:v>19.451917000000002</c:v>
                </c:pt>
                <c:pt idx="86900">
                  <c:v>19.452677999999999</c:v>
                </c:pt>
                <c:pt idx="86901">
                  <c:v>19.450344000000001</c:v>
                </c:pt>
                <c:pt idx="86902">
                  <c:v>19.452021999999999</c:v>
                </c:pt>
                <c:pt idx="86903">
                  <c:v>19.453911999999999</c:v>
                </c:pt>
                <c:pt idx="86904">
                  <c:v>19.453438999999999</c:v>
                </c:pt>
                <c:pt idx="86905">
                  <c:v>19.451274999999999</c:v>
                </c:pt>
                <c:pt idx="86906">
                  <c:v>19.449849</c:v>
                </c:pt>
                <c:pt idx="86907">
                  <c:v>19.448912</c:v>
                </c:pt>
                <c:pt idx="86908">
                  <c:v>19.448174000000002</c:v>
                </c:pt>
                <c:pt idx="86909">
                  <c:v>19.452939000000001</c:v>
                </c:pt>
                <c:pt idx="86910">
                  <c:v>19.455387999999999</c:v>
                </c:pt>
                <c:pt idx="86911">
                  <c:v>19.450603000000001</c:v>
                </c:pt>
                <c:pt idx="86912">
                  <c:v>19.453043999999998</c:v>
                </c:pt>
                <c:pt idx="86913">
                  <c:v>19.458826999999999</c:v>
                </c:pt>
                <c:pt idx="86914">
                  <c:v>19.456852999999999</c:v>
                </c:pt>
                <c:pt idx="86915">
                  <c:v>19.454094999999999</c:v>
                </c:pt>
                <c:pt idx="86916">
                  <c:v>19.457629000000001</c:v>
                </c:pt>
                <c:pt idx="86917">
                  <c:v>19.461646000000002</c:v>
                </c:pt>
                <c:pt idx="86918">
                  <c:v>19.459071000000002</c:v>
                </c:pt>
                <c:pt idx="86919">
                  <c:v>19.454256000000001</c:v>
                </c:pt>
                <c:pt idx="86920">
                  <c:v>19.456067999999998</c:v>
                </c:pt>
                <c:pt idx="86921">
                  <c:v>19.457796999999999</c:v>
                </c:pt>
                <c:pt idx="86922">
                  <c:v>19.45477</c:v>
                </c:pt>
                <c:pt idx="86923">
                  <c:v>19.453970000000002</c:v>
                </c:pt>
                <c:pt idx="86924">
                  <c:v>19.453522</c:v>
                </c:pt>
                <c:pt idx="86925">
                  <c:v>19.450766000000002</c:v>
                </c:pt>
                <c:pt idx="86926">
                  <c:v>19.451671000000001</c:v>
                </c:pt>
                <c:pt idx="86927">
                  <c:v>19.456233999999998</c:v>
                </c:pt>
                <c:pt idx="86928">
                  <c:v>19.457450000000001</c:v>
                </c:pt>
                <c:pt idx="86929">
                  <c:v>19.453742999999999</c:v>
                </c:pt>
                <c:pt idx="86930">
                  <c:v>19.450181000000001</c:v>
                </c:pt>
                <c:pt idx="86931">
                  <c:v>19.452947999999999</c:v>
                </c:pt>
                <c:pt idx="86932">
                  <c:v>19.460197999999998</c:v>
                </c:pt>
                <c:pt idx="86933">
                  <c:v>19.459828999999999</c:v>
                </c:pt>
                <c:pt idx="86934">
                  <c:v>19.454287999999998</c:v>
                </c:pt>
                <c:pt idx="86935">
                  <c:v>19.454688999999998</c:v>
                </c:pt>
                <c:pt idx="86936">
                  <c:v>19.456766999999999</c:v>
                </c:pt>
                <c:pt idx="86937">
                  <c:v>19.455528000000001</c:v>
                </c:pt>
                <c:pt idx="86938">
                  <c:v>19.458085000000001</c:v>
                </c:pt>
                <c:pt idx="86939">
                  <c:v>19.46031</c:v>
                </c:pt>
                <c:pt idx="86940">
                  <c:v>19.459816</c:v>
                </c:pt>
                <c:pt idx="86941">
                  <c:v>19.458881000000002</c:v>
                </c:pt>
                <c:pt idx="86942">
                  <c:v>19.456422</c:v>
                </c:pt>
                <c:pt idx="86943">
                  <c:v>19.458003000000001</c:v>
                </c:pt>
                <c:pt idx="86944">
                  <c:v>19.460688999999999</c:v>
                </c:pt>
                <c:pt idx="86945">
                  <c:v>19.458445000000001</c:v>
                </c:pt>
                <c:pt idx="86946">
                  <c:v>19.457255</c:v>
                </c:pt>
                <c:pt idx="86947">
                  <c:v>19.460691000000001</c:v>
                </c:pt>
                <c:pt idx="86948">
                  <c:v>19.46641</c:v>
                </c:pt>
                <c:pt idx="86949">
                  <c:v>19.466266999999998</c:v>
                </c:pt>
                <c:pt idx="86950">
                  <c:v>19.465502000000001</c:v>
                </c:pt>
                <c:pt idx="86951">
                  <c:v>19.467921</c:v>
                </c:pt>
                <c:pt idx="86952">
                  <c:v>19.468830000000001</c:v>
                </c:pt>
                <c:pt idx="86953">
                  <c:v>19.468235</c:v>
                </c:pt>
                <c:pt idx="86954">
                  <c:v>19.469325999999999</c:v>
                </c:pt>
                <c:pt idx="86955">
                  <c:v>19.470904000000001</c:v>
                </c:pt>
                <c:pt idx="86956">
                  <c:v>19.468312000000001</c:v>
                </c:pt>
                <c:pt idx="86957">
                  <c:v>19.464659999999999</c:v>
                </c:pt>
                <c:pt idx="86958">
                  <c:v>19.469127</c:v>
                </c:pt>
                <c:pt idx="86959">
                  <c:v>19.473112</c:v>
                </c:pt>
                <c:pt idx="86960">
                  <c:v>19.47024</c:v>
                </c:pt>
                <c:pt idx="86961">
                  <c:v>19.469618000000001</c:v>
                </c:pt>
                <c:pt idx="86962">
                  <c:v>19.471513000000002</c:v>
                </c:pt>
                <c:pt idx="86963">
                  <c:v>19.472214000000001</c:v>
                </c:pt>
                <c:pt idx="86964">
                  <c:v>19.474442</c:v>
                </c:pt>
                <c:pt idx="86965">
                  <c:v>19.472574000000002</c:v>
                </c:pt>
                <c:pt idx="86966">
                  <c:v>19.468036999999999</c:v>
                </c:pt>
                <c:pt idx="86967">
                  <c:v>19.469740000000002</c:v>
                </c:pt>
                <c:pt idx="86968">
                  <c:v>19.475631</c:v>
                </c:pt>
                <c:pt idx="86969">
                  <c:v>19.476455999999999</c:v>
                </c:pt>
                <c:pt idx="86970">
                  <c:v>19.472916999999999</c:v>
                </c:pt>
                <c:pt idx="86971">
                  <c:v>19.47364</c:v>
                </c:pt>
                <c:pt idx="86972">
                  <c:v>19.476754</c:v>
                </c:pt>
                <c:pt idx="86973">
                  <c:v>19.473493000000001</c:v>
                </c:pt>
                <c:pt idx="86974">
                  <c:v>19.469093000000001</c:v>
                </c:pt>
                <c:pt idx="86975">
                  <c:v>19.469221000000001</c:v>
                </c:pt>
                <c:pt idx="86976">
                  <c:v>19.470330000000001</c:v>
                </c:pt>
                <c:pt idx="86977">
                  <c:v>19.471523999999999</c:v>
                </c:pt>
                <c:pt idx="86978">
                  <c:v>19.473161000000001</c:v>
                </c:pt>
                <c:pt idx="86979">
                  <c:v>19.473602</c:v>
                </c:pt>
                <c:pt idx="86980">
                  <c:v>19.469211000000001</c:v>
                </c:pt>
                <c:pt idx="86981">
                  <c:v>19.465994999999999</c:v>
                </c:pt>
                <c:pt idx="86982">
                  <c:v>19.469033</c:v>
                </c:pt>
                <c:pt idx="86983">
                  <c:v>19.471041</c:v>
                </c:pt>
                <c:pt idx="86984">
                  <c:v>19.470589</c:v>
                </c:pt>
                <c:pt idx="86985">
                  <c:v>19.471613000000001</c:v>
                </c:pt>
                <c:pt idx="86986">
                  <c:v>19.470025</c:v>
                </c:pt>
                <c:pt idx="86987">
                  <c:v>19.468734000000001</c:v>
                </c:pt>
                <c:pt idx="86988">
                  <c:v>19.468978</c:v>
                </c:pt>
                <c:pt idx="86989">
                  <c:v>19.46697</c:v>
                </c:pt>
                <c:pt idx="86990">
                  <c:v>19.468312999999998</c:v>
                </c:pt>
                <c:pt idx="86991">
                  <c:v>19.469598000000001</c:v>
                </c:pt>
                <c:pt idx="86992">
                  <c:v>19.467039</c:v>
                </c:pt>
                <c:pt idx="86993">
                  <c:v>19.468098999999999</c:v>
                </c:pt>
                <c:pt idx="86994">
                  <c:v>19.475090000000002</c:v>
                </c:pt>
                <c:pt idx="86995">
                  <c:v>19.477295000000002</c:v>
                </c:pt>
                <c:pt idx="86996">
                  <c:v>19.47411</c:v>
                </c:pt>
                <c:pt idx="86997">
                  <c:v>19.477367000000001</c:v>
                </c:pt>
                <c:pt idx="86998">
                  <c:v>19.479827</c:v>
                </c:pt>
                <c:pt idx="86999">
                  <c:v>19.475290000000001</c:v>
                </c:pt>
                <c:pt idx="87000">
                  <c:v>19.476761</c:v>
                </c:pt>
                <c:pt idx="87001">
                  <c:v>19.479254000000001</c:v>
                </c:pt>
                <c:pt idx="87002">
                  <c:v>19.475332000000002</c:v>
                </c:pt>
                <c:pt idx="87003">
                  <c:v>19.473946999999999</c:v>
                </c:pt>
                <c:pt idx="87004">
                  <c:v>19.478680000000001</c:v>
                </c:pt>
                <c:pt idx="87005">
                  <c:v>19.479292999999998</c:v>
                </c:pt>
                <c:pt idx="87006">
                  <c:v>19.476548000000001</c:v>
                </c:pt>
                <c:pt idx="87007">
                  <c:v>19.475725000000001</c:v>
                </c:pt>
                <c:pt idx="87008">
                  <c:v>19.474948000000001</c:v>
                </c:pt>
                <c:pt idx="87009">
                  <c:v>19.474931999999999</c:v>
                </c:pt>
                <c:pt idx="87010">
                  <c:v>19.475391999999999</c:v>
                </c:pt>
                <c:pt idx="87011">
                  <c:v>19.475251</c:v>
                </c:pt>
                <c:pt idx="87012">
                  <c:v>19.478169999999999</c:v>
                </c:pt>
                <c:pt idx="87013">
                  <c:v>19.478431</c:v>
                </c:pt>
                <c:pt idx="87014">
                  <c:v>19.476240000000001</c:v>
                </c:pt>
                <c:pt idx="87015">
                  <c:v>19.478345999999998</c:v>
                </c:pt>
                <c:pt idx="87016">
                  <c:v>19.479854</c:v>
                </c:pt>
                <c:pt idx="87017">
                  <c:v>19.478922000000001</c:v>
                </c:pt>
                <c:pt idx="87018">
                  <c:v>19.479638999999999</c:v>
                </c:pt>
                <c:pt idx="87019">
                  <c:v>19.477575000000002</c:v>
                </c:pt>
                <c:pt idx="87020">
                  <c:v>19.477677</c:v>
                </c:pt>
                <c:pt idx="87021">
                  <c:v>19.483526000000001</c:v>
                </c:pt>
                <c:pt idx="87022">
                  <c:v>19.483177000000001</c:v>
                </c:pt>
                <c:pt idx="87023">
                  <c:v>19.481013000000001</c:v>
                </c:pt>
                <c:pt idx="87024">
                  <c:v>19.482797000000001</c:v>
                </c:pt>
                <c:pt idx="87025">
                  <c:v>19.481432999999999</c:v>
                </c:pt>
                <c:pt idx="87026">
                  <c:v>19.482748999999998</c:v>
                </c:pt>
                <c:pt idx="87027">
                  <c:v>19.485372000000002</c:v>
                </c:pt>
                <c:pt idx="87028">
                  <c:v>19.485206000000002</c:v>
                </c:pt>
                <c:pt idx="87029">
                  <c:v>19.484680000000001</c:v>
                </c:pt>
                <c:pt idx="87030">
                  <c:v>19.482586999999999</c:v>
                </c:pt>
                <c:pt idx="87031">
                  <c:v>19.483871000000001</c:v>
                </c:pt>
                <c:pt idx="87032">
                  <c:v>19.487739999999999</c:v>
                </c:pt>
                <c:pt idx="87033">
                  <c:v>19.490168000000001</c:v>
                </c:pt>
                <c:pt idx="87034">
                  <c:v>19.490489</c:v>
                </c:pt>
                <c:pt idx="87035">
                  <c:v>19.487020000000001</c:v>
                </c:pt>
                <c:pt idx="87036">
                  <c:v>19.485817999999998</c:v>
                </c:pt>
                <c:pt idx="87037">
                  <c:v>19.488350000000001</c:v>
                </c:pt>
                <c:pt idx="87038">
                  <c:v>19.489505000000001</c:v>
                </c:pt>
                <c:pt idx="87039">
                  <c:v>19.486712000000001</c:v>
                </c:pt>
                <c:pt idx="87040">
                  <c:v>19.484317000000001</c:v>
                </c:pt>
                <c:pt idx="87041">
                  <c:v>19.485617999999999</c:v>
                </c:pt>
                <c:pt idx="87042">
                  <c:v>19.487749999999998</c:v>
                </c:pt>
                <c:pt idx="87043">
                  <c:v>19.487348999999998</c:v>
                </c:pt>
                <c:pt idx="87044">
                  <c:v>19.487193000000001</c:v>
                </c:pt>
                <c:pt idx="87045">
                  <c:v>19.487088</c:v>
                </c:pt>
                <c:pt idx="87046">
                  <c:v>19.486325000000001</c:v>
                </c:pt>
                <c:pt idx="87047">
                  <c:v>19.489070000000002</c:v>
                </c:pt>
                <c:pt idx="87048">
                  <c:v>19.493928</c:v>
                </c:pt>
                <c:pt idx="87049">
                  <c:v>19.495035999999999</c:v>
                </c:pt>
                <c:pt idx="87050">
                  <c:v>19.492042999999999</c:v>
                </c:pt>
                <c:pt idx="87051">
                  <c:v>19.490393999999998</c:v>
                </c:pt>
                <c:pt idx="87052">
                  <c:v>19.492906999999999</c:v>
                </c:pt>
                <c:pt idx="87053">
                  <c:v>19.495894</c:v>
                </c:pt>
                <c:pt idx="87054">
                  <c:v>19.493773999999998</c:v>
                </c:pt>
                <c:pt idx="87055">
                  <c:v>19.49089</c:v>
                </c:pt>
                <c:pt idx="87056">
                  <c:v>19.492398000000001</c:v>
                </c:pt>
                <c:pt idx="87057">
                  <c:v>19.491501</c:v>
                </c:pt>
                <c:pt idx="87058">
                  <c:v>19.487539999999999</c:v>
                </c:pt>
                <c:pt idx="87059">
                  <c:v>19.489384000000001</c:v>
                </c:pt>
                <c:pt idx="87060">
                  <c:v>19.492412999999999</c:v>
                </c:pt>
                <c:pt idx="87061">
                  <c:v>19.486588999999999</c:v>
                </c:pt>
                <c:pt idx="87062">
                  <c:v>19.481133</c:v>
                </c:pt>
                <c:pt idx="87063">
                  <c:v>19.484521999999998</c:v>
                </c:pt>
                <c:pt idx="87064">
                  <c:v>19.486253000000001</c:v>
                </c:pt>
                <c:pt idx="87065">
                  <c:v>19.485181999999998</c:v>
                </c:pt>
                <c:pt idx="87066">
                  <c:v>19.48771</c:v>
                </c:pt>
                <c:pt idx="87067">
                  <c:v>19.490946000000001</c:v>
                </c:pt>
                <c:pt idx="87068">
                  <c:v>19.491388000000001</c:v>
                </c:pt>
                <c:pt idx="87069">
                  <c:v>19.489246999999999</c:v>
                </c:pt>
                <c:pt idx="87070">
                  <c:v>19.490410000000001</c:v>
                </c:pt>
                <c:pt idx="87071">
                  <c:v>19.492757000000001</c:v>
                </c:pt>
                <c:pt idx="87072">
                  <c:v>19.493282000000001</c:v>
                </c:pt>
                <c:pt idx="87073">
                  <c:v>19.494457000000001</c:v>
                </c:pt>
                <c:pt idx="87074">
                  <c:v>19.492819000000001</c:v>
                </c:pt>
                <c:pt idx="87075">
                  <c:v>19.489177999999999</c:v>
                </c:pt>
                <c:pt idx="87076">
                  <c:v>19.491344000000002</c:v>
                </c:pt>
                <c:pt idx="87077">
                  <c:v>19.491036999999999</c:v>
                </c:pt>
                <c:pt idx="87078">
                  <c:v>19.485717999999999</c:v>
                </c:pt>
                <c:pt idx="87079">
                  <c:v>19.488859000000001</c:v>
                </c:pt>
                <c:pt idx="87080">
                  <c:v>19.494689000000001</c:v>
                </c:pt>
                <c:pt idx="87081">
                  <c:v>19.495484000000001</c:v>
                </c:pt>
                <c:pt idx="87082">
                  <c:v>19.498642</c:v>
                </c:pt>
                <c:pt idx="87083">
                  <c:v>19.496475</c:v>
                </c:pt>
                <c:pt idx="87084">
                  <c:v>19.493279000000001</c:v>
                </c:pt>
                <c:pt idx="87085">
                  <c:v>19.499151999999999</c:v>
                </c:pt>
                <c:pt idx="87086">
                  <c:v>19.501669</c:v>
                </c:pt>
                <c:pt idx="87087">
                  <c:v>19.495571000000002</c:v>
                </c:pt>
                <c:pt idx="87088">
                  <c:v>19.490310000000001</c:v>
                </c:pt>
                <c:pt idx="87089">
                  <c:v>19.492041</c:v>
                </c:pt>
                <c:pt idx="87090">
                  <c:v>19.497916</c:v>
                </c:pt>
                <c:pt idx="87091">
                  <c:v>19.502867999999999</c:v>
                </c:pt>
                <c:pt idx="87092">
                  <c:v>19.501097000000001</c:v>
                </c:pt>
                <c:pt idx="87093">
                  <c:v>19.496888999999999</c:v>
                </c:pt>
                <c:pt idx="87094">
                  <c:v>19.498176000000001</c:v>
                </c:pt>
                <c:pt idx="87095">
                  <c:v>19.498636999999999</c:v>
                </c:pt>
                <c:pt idx="87096">
                  <c:v>19.497503999999999</c:v>
                </c:pt>
                <c:pt idx="87097">
                  <c:v>19.501045999999999</c:v>
                </c:pt>
                <c:pt idx="87098">
                  <c:v>19.502573999999999</c:v>
                </c:pt>
                <c:pt idx="87099">
                  <c:v>19.499894000000001</c:v>
                </c:pt>
                <c:pt idx="87100">
                  <c:v>19.497838999999999</c:v>
                </c:pt>
                <c:pt idx="87101">
                  <c:v>19.497402999999998</c:v>
                </c:pt>
                <c:pt idx="87102">
                  <c:v>19.500205000000001</c:v>
                </c:pt>
                <c:pt idx="87103">
                  <c:v>19.502839000000002</c:v>
                </c:pt>
                <c:pt idx="87104">
                  <c:v>19.501169000000001</c:v>
                </c:pt>
                <c:pt idx="87105">
                  <c:v>19.497792</c:v>
                </c:pt>
                <c:pt idx="87106">
                  <c:v>19.496607999999998</c:v>
                </c:pt>
                <c:pt idx="87107">
                  <c:v>19.49718</c:v>
                </c:pt>
                <c:pt idx="87108">
                  <c:v>19.496566000000001</c:v>
                </c:pt>
                <c:pt idx="87109">
                  <c:v>19.497002999999999</c:v>
                </c:pt>
                <c:pt idx="87110">
                  <c:v>19.500080000000001</c:v>
                </c:pt>
                <c:pt idx="87111">
                  <c:v>19.50282</c:v>
                </c:pt>
                <c:pt idx="87112">
                  <c:v>19.502600000000001</c:v>
                </c:pt>
                <c:pt idx="87113">
                  <c:v>19.501985000000001</c:v>
                </c:pt>
                <c:pt idx="87114">
                  <c:v>19.504408999999999</c:v>
                </c:pt>
                <c:pt idx="87115">
                  <c:v>19.503191000000001</c:v>
                </c:pt>
                <c:pt idx="87116">
                  <c:v>19.500456</c:v>
                </c:pt>
                <c:pt idx="87117">
                  <c:v>19.501825</c:v>
                </c:pt>
                <c:pt idx="87118">
                  <c:v>19.501816000000002</c:v>
                </c:pt>
                <c:pt idx="87119">
                  <c:v>19.501681999999999</c:v>
                </c:pt>
                <c:pt idx="87120">
                  <c:v>19.504525000000001</c:v>
                </c:pt>
                <c:pt idx="87121">
                  <c:v>19.504556000000001</c:v>
                </c:pt>
                <c:pt idx="87122">
                  <c:v>19.502682</c:v>
                </c:pt>
                <c:pt idx="87123">
                  <c:v>19.504951999999999</c:v>
                </c:pt>
                <c:pt idx="87124">
                  <c:v>19.508109999999999</c:v>
                </c:pt>
                <c:pt idx="87125">
                  <c:v>19.504922000000001</c:v>
                </c:pt>
                <c:pt idx="87126">
                  <c:v>19.502649000000002</c:v>
                </c:pt>
                <c:pt idx="87127">
                  <c:v>19.506938000000002</c:v>
                </c:pt>
                <c:pt idx="87128">
                  <c:v>19.509602000000001</c:v>
                </c:pt>
                <c:pt idx="87129">
                  <c:v>19.505869000000001</c:v>
                </c:pt>
                <c:pt idx="87130">
                  <c:v>19.503025000000001</c:v>
                </c:pt>
                <c:pt idx="87131">
                  <c:v>19.504902000000001</c:v>
                </c:pt>
                <c:pt idx="87132">
                  <c:v>19.507428999999998</c:v>
                </c:pt>
                <c:pt idx="87133">
                  <c:v>19.508804000000001</c:v>
                </c:pt>
                <c:pt idx="87134">
                  <c:v>19.509383</c:v>
                </c:pt>
                <c:pt idx="87135">
                  <c:v>19.508735999999999</c:v>
                </c:pt>
                <c:pt idx="87136">
                  <c:v>19.508614000000001</c:v>
                </c:pt>
                <c:pt idx="87137">
                  <c:v>19.509215000000001</c:v>
                </c:pt>
                <c:pt idx="87138">
                  <c:v>19.50722</c:v>
                </c:pt>
                <c:pt idx="87139">
                  <c:v>19.507117999999998</c:v>
                </c:pt>
                <c:pt idx="87140">
                  <c:v>19.508610000000001</c:v>
                </c:pt>
                <c:pt idx="87141">
                  <c:v>19.507639999999999</c:v>
                </c:pt>
                <c:pt idx="87142">
                  <c:v>19.505037999999999</c:v>
                </c:pt>
                <c:pt idx="87143">
                  <c:v>19.5061</c:v>
                </c:pt>
                <c:pt idx="87144">
                  <c:v>19.511104</c:v>
                </c:pt>
                <c:pt idx="87145">
                  <c:v>19.510874999999999</c:v>
                </c:pt>
                <c:pt idx="87146">
                  <c:v>19.508385000000001</c:v>
                </c:pt>
                <c:pt idx="87147">
                  <c:v>19.510524</c:v>
                </c:pt>
                <c:pt idx="87148">
                  <c:v>19.514430000000001</c:v>
                </c:pt>
                <c:pt idx="87149">
                  <c:v>19.515581999999998</c:v>
                </c:pt>
                <c:pt idx="87150">
                  <c:v>19.515224</c:v>
                </c:pt>
                <c:pt idx="87151">
                  <c:v>19.518851999999999</c:v>
                </c:pt>
                <c:pt idx="87152">
                  <c:v>19.520454999999998</c:v>
                </c:pt>
                <c:pt idx="87153">
                  <c:v>19.515039999999999</c:v>
                </c:pt>
                <c:pt idx="87154">
                  <c:v>19.514779000000001</c:v>
                </c:pt>
                <c:pt idx="87155">
                  <c:v>19.51782</c:v>
                </c:pt>
                <c:pt idx="87156">
                  <c:v>19.514448999999999</c:v>
                </c:pt>
                <c:pt idx="87157">
                  <c:v>19.514524999999999</c:v>
                </c:pt>
                <c:pt idx="87158">
                  <c:v>19.519791999999999</c:v>
                </c:pt>
                <c:pt idx="87159">
                  <c:v>19.516886</c:v>
                </c:pt>
                <c:pt idx="87160">
                  <c:v>19.511151999999999</c:v>
                </c:pt>
                <c:pt idx="87161">
                  <c:v>19.512884</c:v>
                </c:pt>
                <c:pt idx="87162">
                  <c:v>19.515370999999998</c:v>
                </c:pt>
                <c:pt idx="87163">
                  <c:v>19.513338999999998</c:v>
                </c:pt>
                <c:pt idx="87164">
                  <c:v>19.516862</c:v>
                </c:pt>
                <c:pt idx="87165">
                  <c:v>19.519517</c:v>
                </c:pt>
                <c:pt idx="87166">
                  <c:v>19.514692</c:v>
                </c:pt>
                <c:pt idx="87167">
                  <c:v>19.515746</c:v>
                </c:pt>
                <c:pt idx="87168">
                  <c:v>19.519562000000001</c:v>
                </c:pt>
                <c:pt idx="87169">
                  <c:v>19.517303999999999</c:v>
                </c:pt>
                <c:pt idx="87170">
                  <c:v>19.514697000000002</c:v>
                </c:pt>
                <c:pt idx="87171">
                  <c:v>19.513290000000001</c:v>
                </c:pt>
                <c:pt idx="87172">
                  <c:v>19.511842999999999</c:v>
                </c:pt>
                <c:pt idx="87173">
                  <c:v>19.512678999999999</c:v>
                </c:pt>
                <c:pt idx="87174">
                  <c:v>19.512274999999999</c:v>
                </c:pt>
                <c:pt idx="87175">
                  <c:v>19.511341000000002</c:v>
                </c:pt>
                <c:pt idx="87176">
                  <c:v>19.513876</c:v>
                </c:pt>
                <c:pt idx="87177">
                  <c:v>19.516815000000001</c:v>
                </c:pt>
                <c:pt idx="87178">
                  <c:v>19.515796000000002</c:v>
                </c:pt>
                <c:pt idx="87179">
                  <c:v>19.513293000000001</c:v>
                </c:pt>
                <c:pt idx="87180">
                  <c:v>19.514764</c:v>
                </c:pt>
                <c:pt idx="87181">
                  <c:v>19.518954999999998</c:v>
                </c:pt>
                <c:pt idx="87182">
                  <c:v>19.521324</c:v>
                </c:pt>
                <c:pt idx="87183">
                  <c:v>19.518782999999999</c:v>
                </c:pt>
                <c:pt idx="87184">
                  <c:v>19.516203000000001</c:v>
                </c:pt>
                <c:pt idx="87185">
                  <c:v>19.520282000000002</c:v>
                </c:pt>
                <c:pt idx="87186">
                  <c:v>19.524885000000001</c:v>
                </c:pt>
                <c:pt idx="87187">
                  <c:v>19.522741</c:v>
                </c:pt>
                <c:pt idx="87188">
                  <c:v>19.520073</c:v>
                </c:pt>
                <c:pt idx="87189">
                  <c:v>19.522697999999998</c:v>
                </c:pt>
                <c:pt idx="87190">
                  <c:v>19.524875000000002</c:v>
                </c:pt>
                <c:pt idx="87191">
                  <c:v>19.524173999999999</c:v>
                </c:pt>
                <c:pt idx="87192">
                  <c:v>19.525952</c:v>
                </c:pt>
                <c:pt idx="87193">
                  <c:v>19.530141</c:v>
                </c:pt>
                <c:pt idx="87194">
                  <c:v>19.528535999999999</c:v>
                </c:pt>
                <c:pt idx="87195">
                  <c:v>19.523168999999999</c:v>
                </c:pt>
                <c:pt idx="87196">
                  <c:v>19.527108999999999</c:v>
                </c:pt>
                <c:pt idx="87197">
                  <c:v>19.531929999999999</c:v>
                </c:pt>
                <c:pt idx="87198">
                  <c:v>19.526983000000001</c:v>
                </c:pt>
                <c:pt idx="87199">
                  <c:v>19.526028</c:v>
                </c:pt>
                <c:pt idx="87200">
                  <c:v>19.527419999999999</c:v>
                </c:pt>
                <c:pt idx="87201">
                  <c:v>19.52129</c:v>
                </c:pt>
                <c:pt idx="87202">
                  <c:v>19.519611000000001</c:v>
                </c:pt>
                <c:pt idx="87203">
                  <c:v>19.523531999999999</c:v>
                </c:pt>
                <c:pt idx="87204">
                  <c:v>19.522928</c:v>
                </c:pt>
                <c:pt idx="87205">
                  <c:v>19.519257</c:v>
                </c:pt>
                <c:pt idx="87206">
                  <c:v>19.519926000000002</c:v>
                </c:pt>
                <c:pt idx="87207">
                  <c:v>19.522818000000001</c:v>
                </c:pt>
                <c:pt idx="87208">
                  <c:v>19.524425999999998</c:v>
                </c:pt>
                <c:pt idx="87209">
                  <c:v>19.523802</c:v>
                </c:pt>
                <c:pt idx="87210">
                  <c:v>19.524467999999999</c:v>
                </c:pt>
                <c:pt idx="87211">
                  <c:v>19.526242</c:v>
                </c:pt>
                <c:pt idx="87212">
                  <c:v>19.523465000000002</c:v>
                </c:pt>
                <c:pt idx="87213">
                  <c:v>19.521231</c:v>
                </c:pt>
                <c:pt idx="87214">
                  <c:v>19.523754</c:v>
                </c:pt>
                <c:pt idx="87215">
                  <c:v>19.523852000000002</c:v>
                </c:pt>
                <c:pt idx="87216">
                  <c:v>19.521459</c:v>
                </c:pt>
                <c:pt idx="87217">
                  <c:v>19.522943000000001</c:v>
                </c:pt>
                <c:pt idx="87218">
                  <c:v>19.521678999999999</c:v>
                </c:pt>
                <c:pt idx="87219">
                  <c:v>19.516632999999999</c:v>
                </c:pt>
                <c:pt idx="87220">
                  <c:v>19.518063999999999</c:v>
                </c:pt>
                <c:pt idx="87221">
                  <c:v>19.519437</c:v>
                </c:pt>
                <c:pt idx="87222">
                  <c:v>19.520178000000001</c:v>
                </c:pt>
                <c:pt idx="87223">
                  <c:v>19.524894</c:v>
                </c:pt>
                <c:pt idx="87224">
                  <c:v>19.525058000000001</c:v>
                </c:pt>
                <c:pt idx="87225">
                  <c:v>19.522645000000001</c:v>
                </c:pt>
                <c:pt idx="87226">
                  <c:v>19.527598999999999</c:v>
                </c:pt>
                <c:pt idx="87227">
                  <c:v>19.532575999999999</c:v>
                </c:pt>
                <c:pt idx="87228">
                  <c:v>19.530702000000002</c:v>
                </c:pt>
                <c:pt idx="87229">
                  <c:v>19.534379000000001</c:v>
                </c:pt>
                <c:pt idx="87230">
                  <c:v>19.537728000000001</c:v>
                </c:pt>
                <c:pt idx="87231">
                  <c:v>19.535522</c:v>
                </c:pt>
                <c:pt idx="87232">
                  <c:v>19.535563</c:v>
                </c:pt>
                <c:pt idx="87233">
                  <c:v>19.53595</c:v>
                </c:pt>
                <c:pt idx="87234">
                  <c:v>19.533715000000001</c:v>
                </c:pt>
                <c:pt idx="87235">
                  <c:v>19.533013</c:v>
                </c:pt>
                <c:pt idx="87236">
                  <c:v>19.535475000000002</c:v>
                </c:pt>
                <c:pt idx="87237">
                  <c:v>19.535388000000001</c:v>
                </c:pt>
                <c:pt idx="87238">
                  <c:v>19.532492999999999</c:v>
                </c:pt>
                <c:pt idx="87239">
                  <c:v>19.532695</c:v>
                </c:pt>
                <c:pt idx="87240">
                  <c:v>19.535862000000002</c:v>
                </c:pt>
                <c:pt idx="87241">
                  <c:v>19.535592999999999</c:v>
                </c:pt>
                <c:pt idx="87242">
                  <c:v>19.534870999999999</c:v>
                </c:pt>
                <c:pt idx="87243">
                  <c:v>19.537873000000001</c:v>
                </c:pt>
                <c:pt idx="87244">
                  <c:v>19.540158000000002</c:v>
                </c:pt>
                <c:pt idx="87245">
                  <c:v>19.538170999999998</c:v>
                </c:pt>
                <c:pt idx="87246">
                  <c:v>19.535325</c:v>
                </c:pt>
                <c:pt idx="87247">
                  <c:v>19.535433000000001</c:v>
                </c:pt>
                <c:pt idx="87248">
                  <c:v>19.53651</c:v>
                </c:pt>
                <c:pt idx="87249">
                  <c:v>19.536052999999999</c:v>
                </c:pt>
                <c:pt idx="87250">
                  <c:v>19.536961999999999</c:v>
                </c:pt>
                <c:pt idx="87251">
                  <c:v>19.537738999999998</c:v>
                </c:pt>
                <c:pt idx="87252">
                  <c:v>19.534255000000002</c:v>
                </c:pt>
                <c:pt idx="87253">
                  <c:v>19.535768000000001</c:v>
                </c:pt>
                <c:pt idx="87254">
                  <c:v>19.540020999999999</c:v>
                </c:pt>
                <c:pt idx="87255">
                  <c:v>19.538758999999999</c:v>
                </c:pt>
                <c:pt idx="87256">
                  <c:v>19.538395999999999</c:v>
                </c:pt>
                <c:pt idx="87257">
                  <c:v>19.539572</c:v>
                </c:pt>
                <c:pt idx="87258">
                  <c:v>19.537790999999999</c:v>
                </c:pt>
                <c:pt idx="87259">
                  <c:v>19.535218</c:v>
                </c:pt>
                <c:pt idx="87260">
                  <c:v>19.534141999999999</c:v>
                </c:pt>
                <c:pt idx="87261">
                  <c:v>19.535005999999999</c:v>
                </c:pt>
                <c:pt idx="87262">
                  <c:v>19.536525999999999</c:v>
                </c:pt>
                <c:pt idx="87263">
                  <c:v>19.537582</c:v>
                </c:pt>
                <c:pt idx="87264">
                  <c:v>19.537863000000002</c:v>
                </c:pt>
                <c:pt idx="87265">
                  <c:v>19.541497</c:v>
                </c:pt>
                <c:pt idx="87266">
                  <c:v>19.544425</c:v>
                </c:pt>
                <c:pt idx="87267">
                  <c:v>19.540413999999998</c:v>
                </c:pt>
                <c:pt idx="87268">
                  <c:v>19.540721000000001</c:v>
                </c:pt>
                <c:pt idx="87269">
                  <c:v>19.545551</c:v>
                </c:pt>
                <c:pt idx="87270">
                  <c:v>19.542476000000001</c:v>
                </c:pt>
                <c:pt idx="87271">
                  <c:v>19.538212999999999</c:v>
                </c:pt>
                <c:pt idx="87272">
                  <c:v>19.540265000000002</c:v>
                </c:pt>
                <c:pt idx="87273">
                  <c:v>19.544910000000002</c:v>
                </c:pt>
                <c:pt idx="87274">
                  <c:v>19.542172999999998</c:v>
                </c:pt>
                <c:pt idx="87275">
                  <c:v>19.542255999999998</c:v>
                </c:pt>
                <c:pt idx="87276">
                  <c:v>19.546868</c:v>
                </c:pt>
                <c:pt idx="87277">
                  <c:v>19.544953</c:v>
                </c:pt>
                <c:pt idx="87278">
                  <c:v>19.543174</c:v>
                </c:pt>
                <c:pt idx="87279">
                  <c:v>19.54449</c:v>
                </c:pt>
                <c:pt idx="87280">
                  <c:v>19.545424000000001</c:v>
                </c:pt>
                <c:pt idx="87281">
                  <c:v>19.546733</c:v>
                </c:pt>
                <c:pt idx="87282">
                  <c:v>19.546931000000001</c:v>
                </c:pt>
                <c:pt idx="87283">
                  <c:v>19.54787</c:v>
                </c:pt>
                <c:pt idx="87284">
                  <c:v>19.546472000000001</c:v>
                </c:pt>
                <c:pt idx="87285">
                  <c:v>19.545577000000002</c:v>
                </c:pt>
                <c:pt idx="87286">
                  <c:v>19.548131999999999</c:v>
                </c:pt>
                <c:pt idx="87287">
                  <c:v>19.550357999999999</c:v>
                </c:pt>
                <c:pt idx="87288">
                  <c:v>19.550072</c:v>
                </c:pt>
                <c:pt idx="87289">
                  <c:v>19.547626999999999</c:v>
                </c:pt>
                <c:pt idx="87290">
                  <c:v>19.549811999999999</c:v>
                </c:pt>
                <c:pt idx="87291">
                  <c:v>19.553377999999999</c:v>
                </c:pt>
                <c:pt idx="87292">
                  <c:v>19.548694999999999</c:v>
                </c:pt>
                <c:pt idx="87293">
                  <c:v>19.546742999999999</c:v>
                </c:pt>
                <c:pt idx="87294">
                  <c:v>19.551955</c:v>
                </c:pt>
                <c:pt idx="87295">
                  <c:v>19.552699</c:v>
                </c:pt>
                <c:pt idx="87296">
                  <c:v>19.549824999999998</c:v>
                </c:pt>
                <c:pt idx="87297">
                  <c:v>19.550559</c:v>
                </c:pt>
                <c:pt idx="87298">
                  <c:v>19.550481999999999</c:v>
                </c:pt>
                <c:pt idx="87299">
                  <c:v>19.549762000000001</c:v>
                </c:pt>
                <c:pt idx="87300">
                  <c:v>19.554527</c:v>
                </c:pt>
                <c:pt idx="87301">
                  <c:v>19.559504</c:v>
                </c:pt>
                <c:pt idx="87302">
                  <c:v>19.553968000000001</c:v>
                </c:pt>
                <c:pt idx="87303">
                  <c:v>19.547657000000001</c:v>
                </c:pt>
                <c:pt idx="87304">
                  <c:v>19.552440000000001</c:v>
                </c:pt>
                <c:pt idx="87305">
                  <c:v>19.554524000000001</c:v>
                </c:pt>
                <c:pt idx="87306">
                  <c:v>19.548594000000001</c:v>
                </c:pt>
                <c:pt idx="87307">
                  <c:v>19.546444000000001</c:v>
                </c:pt>
                <c:pt idx="87308">
                  <c:v>19.546870999999999</c:v>
                </c:pt>
                <c:pt idx="87309">
                  <c:v>19.541679999999999</c:v>
                </c:pt>
                <c:pt idx="87310">
                  <c:v>19.538699000000001</c:v>
                </c:pt>
                <c:pt idx="87311">
                  <c:v>19.543189999999999</c:v>
                </c:pt>
                <c:pt idx="87312">
                  <c:v>19.546410000000002</c:v>
                </c:pt>
                <c:pt idx="87313">
                  <c:v>19.547343999999999</c:v>
                </c:pt>
                <c:pt idx="87314">
                  <c:v>19.548992999999999</c:v>
                </c:pt>
                <c:pt idx="87315">
                  <c:v>19.546766000000002</c:v>
                </c:pt>
                <c:pt idx="87316">
                  <c:v>19.543285000000001</c:v>
                </c:pt>
                <c:pt idx="87317">
                  <c:v>19.543634999999998</c:v>
                </c:pt>
                <c:pt idx="87318">
                  <c:v>19.544359</c:v>
                </c:pt>
                <c:pt idx="87319">
                  <c:v>19.544129000000002</c:v>
                </c:pt>
                <c:pt idx="87320">
                  <c:v>19.545953999999998</c:v>
                </c:pt>
                <c:pt idx="87321">
                  <c:v>19.546755000000001</c:v>
                </c:pt>
                <c:pt idx="87322">
                  <c:v>19.545714</c:v>
                </c:pt>
                <c:pt idx="87323">
                  <c:v>19.546358999999999</c:v>
                </c:pt>
                <c:pt idx="87324">
                  <c:v>19.549569000000002</c:v>
                </c:pt>
                <c:pt idx="87325">
                  <c:v>19.551083999999999</c:v>
                </c:pt>
                <c:pt idx="87326">
                  <c:v>19.549303999999999</c:v>
                </c:pt>
                <c:pt idx="87327">
                  <c:v>19.551145000000002</c:v>
                </c:pt>
                <c:pt idx="87328">
                  <c:v>19.550954000000001</c:v>
                </c:pt>
                <c:pt idx="87329">
                  <c:v>19.548310000000001</c:v>
                </c:pt>
                <c:pt idx="87330">
                  <c:v>19.550765999999999</c:v>
                </c:pt>
                <c:pt idx="87331">
                  <c:v>19.555606999999998</c:v>
                </c:pt>
                <c:pt idx="87332">
                  <c:v>19.555748000000001</c:v>
                </c:pt>
                <c:pt idx="87333">
                  <c:v>19.55322</c:v>
                </c:pt>
                <c:pt idx="87334">
                  <c:v>19.557513</c:v>
                </c:pt>
                <c:pt idx="87335">
                  <c:v>19.560403000000001</c:v>
                </c:pt>
                <c:pt idx="87336">
                  <c:v>19.558329000000001</c:v>
                </c:pt>
                <c:pt idx="87337">
                  <c:v>19.566102000000001</c:v>
                </c:pt>
                <c:pt idx="87338">
                  <c:v>19.569334999999999</c:v>
                </c:pt>
                <c:pt idx="87339">
                  <c:v>19.558717000000001</c:v>
                </c:pt>
                <c:pt idx="87340">
                  <c:v>19.555526</c:v>
                </c:pt>
                <c:pt idx="87341">
                  <c:v>19.560632999999999</c:v>
                </c:pt>
                <c:pt idx="87342">
                  <c:v>19.558843</c:v>
                </c:pt>
                <c:pt idx="87343">
                  <c:v>19.559103</c:v>
                </c:pt>
                <c:pt idx="87344">
                  <c:v>19.560445999999999</c:v>
                </c:pt>
                <c:pt idx="87345">
                  <c:v>19.559531</c:v>
                </c:pt>
                <c:pt idx="87346">
                  <c:v>19.562633999999999</c:v>
                </c:pt>
                <c:pt idx="87347">
                  <c:v>19.563873999999998</c:v>
                </c:pt>
                <c:pt idx="87348">
                  <c:v>19.561422</c:v>
                </c:pt>
                <c:pt idx="87349">
                  <c:v>19.560241000000001</c:v>
                </c:pt>
                <c:pt idx="87350">
                  <c:v>19.560108</c:v>
                </c:pt>
                <c:pt idx="87351">
                  <c:v>19.560251000000001</c:v>
                </c:pt>
                <c:pt idx="87352">
                  <c:v>19.559626999999999</c:v>
                </c:pt>
                <c:pt idx="87353">
                  <c:v>19.5596</c:v>
                </c:pt>
                <c:pt idx="87354">
                  <c:v>19.557960999999999</c:v>
                </c:pt>
                <c:pt idx="87355">
                  <c:v>19.556422999999999</c:v>
                </c:pt>
                <c:pt idx="87356">
                  <c:v>19.559667000000001</c:v>
                </c:pt>
                <c:pt idx="87357">
                  <c:v>19.562047</c:v>
                </c:pt>
                <c:pt idx="87358">
                  <c:v>19.557497999999999</c:v>
                </c:pt>
                <c:pt idx="87359">
                  <c:v>19.559388999999999</c:v>
                </c:pt>
                <c:pt idx="87360">
                  <c:v>19.566873000000001</c:v>
                </c:pt>
                <c:pt idx="87361">
                  <c:v>19.565787</c:v>
                </c:pt>
                <c:pt idx="87362">
                  <c:v>19.564070999999998</c:v>
                </c:pt>
                <c:pt idx="87363">
                  <c:v>19.566813</c:v>
                </c:pt>
                <c:pt idx="87364">
                  <c:v>19.563950999999999</c:v>
                </c:pt>
                <c:pt idx="87365">
                  <c:v>19.559937000000001</c:v>
                </c:pt>
                <c:pt idx="87366">
                  <c:v>19.563994999999998</c:v>
                </c:pt>
                <c:pt idx="87367">
                  <c:v>19.56711</c:v>
                </c:pt>
                <c:pt idx="87368">
                  <c:v>19.561858999999998</c:v>
                </c:pt>
                <c:pt idx="87369">
                  <c:v>19.556874000000001</c:v>
                </c:pt>
                <c:pt idx="87370">
                  <c:v>19.557994000000001</c:v>
                </c:pt>
                <c:pt idx="87371">
                  <c:v>19.559168</c:v>
                </c:pt>
                <c:pt idx="87372">
                  <c:v>19.557386000000001</c:v>
                </c:pt>
                <c:pt idx="87373">
                  <c:v>19.558987999999999</c:v>
                </c:pt>
                <c:pt idx="87374">
                  <c:v>19.564257999999999</c:v>
                </c:pt>
                <c:pt idx="87375">
                  <c:v>19.565823999999999</c:v>
                </c:pt>
                <c:pt idx="87376">
                  <c:v>19.561219000000001</c:v>
                </c:pt>
                <c:pt idx="87377">
                  <c:v>19.560352000000002</c:v>
                </c:pt>
                <c:pt idx="87378">
                  <c:v>19.563064000000001</c:v>
                </c:pt>
                <c:pt idx="87379">
                  <c:v>19.562016</c:v>
                </c:pt>
                <c:pt idx="87380">
                  <c:v>19.561302000000001</c:v>
                </c:pt>
                <c:pt idx="87381">
                  <c:v>19.564682000000001</c:v>
                </c:pt>
                <c:pt idx="87382">
                  <c:v>19.569984000000002</c:v>
                </c:pt>
                <c:pt idx="87383">
                  <c:v>19.569496999999998</c:v>
                </c:pt>
                <c:pt idx="87384">
                  <c:v>19.566889</c:v>
                </c:pt>
                <c:pt idx="87385">
                  <c:v>19.568648</c:v>
                </c:pt>
                <c:pt idx="87386">
                  <c:v>19.567996999999998</c:v>
                </c:pt>
                <c:pt idx="87387">
                  <c:v>19.566490999999999</c:v>
                </c:pt>
                <c:pt idx="87388">
                  <c:v>19.567294</c:v>
                </c:pt>
                <c:pt idx="87389">
                  <c:v>19.567568000000001</c:v>
                </c:pt>
                <c:pt idx="87390">
                  <c:v>19.566565000000001</c:v>
                </c:pt>
                <c:pt idx="87391">
                  <c:v>19.564278000000002</c:v>
                </c:pt>
                <c:pt idx="87392">
                  <c:v>19.565460999999999</c:v>
                </c:pt>
                <c:pt idx="87393">
                  <c:v>19.572044999999999</c:v>
                </c:pt>
                <c:pt idx="87394">
                  <c:v>19.574027999999998</c:v>
                </c:pt>
                <c:pt idx="87395">
                  <c:v>19.573494</c:v>
                </c:pt>
                <c:pt idx="87396">
                  <c:v>19.575747</c:v>
                </c:pt>
                <c:pt idx="87397">
                  <c:v>19.576688999999998</c:v>
                </c:pt>
                <c:pt idx="87398">
                  <c:v>19.574021999999999</c:v>
                </c:pt>
                <c:pt idx="87399">
                  <c:v>19.571615000000001</c:v>
                </c:pt>
                <c:pt idx="87400">
                  <c:v>19.574985000000002</c:v>
                </c:pt>
                <c:pt idx="87401">
                  <c:v>19.579307</c:v>
                </c:pt>
                <c:pt idx="87402">
                  <c:v>19.577735000000001</c:v>
                </c:pt>
                <c:pt idx="87403">
                  <c:v>19.574601999999999</c:v>
                </c:pt>
                <c:pt idx="87404">
                  <c:v>19.574591999999999</c:v>
                </c:pt>
                <c:pt idx="87405">
                  <c:v>19.574694999999998</c:v>
                </c:pt>
                <c:pt idx="87406">
                  <c:v>19.574074</c:v>
                </c:pt>
                <c:pt idx="87407">
                  <c:v>19.576971</c:v>
                </c:pt>
                <c:pt idx="87408">
                  <c:v>19.580860000000001</c:v>
                </c:pt>
                <c:pt idx="87409">
                  <c:v>19.579726000000001</c:v>
                </c:pt>
                <c:pt idx="87410">
                  <c:v>19.576626999999998</c:v>
                </c:pt>
                <c:pt idx="87411">
                  <c:v>19.576589999999999</c:v>
                </c:pt>
                <c:pt idx="87412">
                  <c:v>19.580967000000001</c:v>
                </c:pt>
                <c:pt idx="87413">
                  <c:v>19.582894</c:v>
                </c:pt>
                <c:pt idx="87414">
                  <c:v>19.578600999999999</c:v>
                </c:pt>
                <c:pt idx="87415">
                  <c:v>19.575308</c:v>
                </c:pt>
                <c:pt idx="87416">
                  <c:v>19.575054000000002</c:v>
                </c:pt>
                <c:pt idx="87417">
                  <c:v>19.575039</c:v>
                </c:pt>
                <c:pt idx="87418">
                  <c:v>19.575458000000001</c:v>
                </c:pt>
                <c:pt idx="87419">
                  <c:v>19.576353000000001</c:v>
                </c:pt>
                <c:pt idx="87420">
                  <c:v>19.575738999999999</c:v>
                </c:pt>
                <c:pt idx="87421">
                  <c:v>19.575030999999999</c:v>
                </c:pt>
                <c:pt idx="87422">
                  <c:v>19.576461999999999</c:v>
                </c:pt>
                <c:pt idx="87423">
                  <c:v>19.579249999999998</c:v>
                </c:pt>
                <c:pt idx="87424">
                  <c:v>19.580178</c:v>
                </c:pt>
                <c:pt idx="87425">
                  <c:v>19.580840999999999</c:v>
                </c:pt>
                <c:pt idx="87426">
                  <c:v>19.580404000000001</c:v>
                </c:pt>
                <c:pt idx="87427">
                  <c:v>19.577491999999999</c:v>
                </c:pt>
                <c:pt idx="87428">
                  <c:v>19.575248999999999</c:v>
                </c:pt>
                <c:pt idx="87429">
                  <c:v>19.573924999999999</c:v>
                </c:pt>
                <c:pt idx="87430">
                  <c:v>19.575996</c:v>
                </c:pt>
                <c:pt idx="87431">
                  <c:v>19.581168999999999</c:v>
                </c:pt>
                <c:pt idx="87432">
                  <c:v>19.582215000000001</c:v>
                </c:pt>
                <c:pt idx="87433">
                  <c:v>19.583459000000001</c:v>
                </c:pt>
                <c:pt idx="87434">
                  <c:v>19.586652000000001</c:v>
                </c:pt>
                <c:pt idx="87435">
                  <c:v>19.586977000000001</c:v>
                </c:pt>
                <c:pt idx="87436">
                  <c:v>19.584266</c:v>
                </c:pt>
                <c:pt idx="87437">
                  <c:v>19.582408000000001</c:v>
                </c:pt>
                <c:pt idx="87438">
                  <c:v>19.584071000000002</c:v>
                </c:pt>
                <c:pt idx="87439">
                  <c:v>19.58539</c:v>
                </c:pt>
                <c:pt idx="87440">
                  <c:v>19.585173999999999</c:v>
                </c:pt>
                <c:pt idx="87441">
                  <c:v>19.589175999999998</c:v>
                </c:pt>
                <c:pt idx="87442">
                  <c:v>19.588343999999999</c:v>
                </c:pt>
                <c:pt idx="87443">
                  <c:v>19.583911000000001</c:v>
                </c:pt>
                <c:pt idx="87444">
                  <c:v>19.585353999999999</c:v>
                </c:pt>
                <c:pt idx="87445">
                  <c:v>19.581613000000001</c:v>
                </c:pt>
                <c:pt idx="87446">
                  <c:v>19.575989</c:v>
                </c:pt>
                <c:pt idx="87447">
                  <c:v>19.580041999999999</c:v>
                </c:pt>
                <c:pt idx="87448">
                  <c:v>19.584318</c:v>
                </c:pt>
                <c:pt idx="87449">
                  <c:v>19.584057999999999</c:v>
                </c:pt>
                <c:pt idx="87450">
                  <c:v>19.585550000000001</c:v>
                </c:pt>
                <c:pt idx="87451">
                  <c:v>19.585519999999999</c:v>
                </c:pt>
                <c:pt idx="87452">
                  <c:v>19.583356999999999</c:v>
                </c:pt>
                <c:pt idx="87453">
                  <c:v>19.585342000000001</c:v>
                </c:pt>
                <c:pt idx="87454">
                  <c:v>19.584748999999999</c:v>
                </c:pt>
                <c:pt idx="87455">
                  <c:v>19.581962999999998</c:v>
                </c:pt>
                <c:pt idx="87456">
                  <c:v>19.584078000000002</c:v>
                </c:pt>
                <c:pt idx="87457">
                  <c:v>19.586836999999999</c:v>
                </c:pt>
                <c:pt idx="87458">
                  <c:v>19.585736000000001</c:v>
                </c:pt>
                <c:pt idx="87459">
                  <c:v>19.587664</c:v>
                </c:pt>
                <c:pt idx="87460">
                  <c:v>19.588294999999999</c:v>
                </c:pt>
                <c:pt idx="87461">
                  <c:v>19.584900000000001</c:v>
                </c:pt>
                <c:pt idx="87462">
                  <c:v>19.585663</c:v>
                </c:pt>
                <c:pt idx="87463">
                  <c:v>19.587178000000002</c:v>
                </c:pt>
                <c:pt idx="87464">
                  <c:v>19.584474</c:v>
                </c:pt>
                <c:pt idx="87465">
                  <c:v>19.587785</c:v>
                </c:pt>
                <c:pt idx="87466">
                  <c:v>19.591457999999999</c:v>
                </c:pt>
                <c:pt idx="87467">
                  <c:v>19.585674999999998</c:v>
                </c:pt>
                <c:pt idx="87468">
                  <c:v>19.583576000000001</c:v>
                </c:pt>
                <c:pt idx="87469">
                  <c:v>19.589538999999998</c:v>
                </c:pt>
                <c:pt idx="87470">
                  <c:v>19.590782999999998</c:v>
                </c:pt>
                <c:pt idx="87471">
                  <c:v>19.586431000000001</c:v>
                </c:pt>
                <c:pt idx="87472">
                  <c:v>19.586946999999999</c:v>
                </c:pt>
                <c:pt idx="87473">
                  <c:v>19.590195000000001</c:v>
                </c:pt>
                <c:pt idx="87474">
                  <c:v>19.591882999999999</c:v>
                </c:pt>
                <c:pt idx="87475">
                  <c:v>19.594472</c:v>
                </c:pt>
                <c:pt idx="87476">
                  <c:v>19.594113</c:v>
                </c:pt>
                <c:pt idx="87477">
                  <c:v>19.591847000000001</c:v>
                </c:pt>
                <c:pt idx="87478">
                  <c:v>19.592216000000001</c:v>
                </c:pt>
                <c:pt idx="87479">
                  <c:v>19.591145000000001</c:v>
                </c:pt>
                <c:pt idx="87480">
                  <c:v>19.589749999999999</c:v>
                </c:pt>
                <c:pt idx="87481">
                  <c:v>19.592955</c:v>
                </c:pt>
                <c:pt idx="87482">
                  <c:v>19.595414000000002</c:v>
                </c:pt>
                <c:pt idx="87483">
                  <c:v>19.593392000000001</c:v>
                </c:pt>
                <c:pt idx="87484">
                  <c:v>19.594556000000001</c:v>
                </c:pt>
                <c:pt idx="87485">
                  <c:v>19.601101</c:v>
                </c:pt>
                <c:pt idx="87486">
                  <c:v>19.599102999999999</c:v>
                </c:pt>
                <c:pt idx="87487">
                  <c:v>19.593413000000002</c:v>
                </c:pt>
                <c:pt idx="87488">
                  <c:v>19.594238000000001</c:v>
                </c:pt>
                <c:pt idx="87489">
                  <c:v>19.596796999999999</c:v>
                </c:pt>
                <c:pt idx="87490">
                  <c:v>19.599948000000001</c:v>
                </c:pt>
                <c:pt idx="87491">
                  <c:v>19.602180000000001</c:v>
                </c:pt>
                <c:pt idx="87492">
                  <c:v>19.598863999999999</c:v>
                </c:pt>
                <c:pt idx="87493">
                  <c:v>19.596506999999999</c:v>
                </c:pt>
                <c:pt idx="87494">
                  <c:v>19.598289999999999</c:v>
                </c:pt>
                <c:pt idx="87495">
                  <c:v>19.597356999999999</c:v>
                </c:pt>
                <c:pt idx="87496">
                  <c:v>19.595179000000002</c:v>
                </c:pt>
                <c:pt idx="87497">
                  <c:v>19.595431000000001</c:v>
                </c:pt>
                <c:pt idx="87498">
                  <c:v>19.596312999999999</c:v>
                </c:pt>
                <c:pt idx="87499">
                  <c:v>19.599363</c:v>
                </c:pt>
                <c:pt idx="87500">
                  <c:v>19.599267999999999</c:v>
                </c:pt>
                <c:pt idx="87501">
                  <c:v>19.595383999999999</c:v>
                </c:pt>
                <c:pt idx="87502">
                  <c:v>19.595510000000001</c:v>
                </c:pt>
                <c:pt idx="87503">
                  <c:v>19.600988999999998</c:v>
                </c:pt>
                <c:pt idx="87504">
                  <c:v>19.602896000000001</c:v>
                </c:pt>
                <c:pt idx="87505">
                  <c:v>19.597922000000001</c:v>
                </c:pt>
                <c:pt idx="87506">
                  <c:v>19.595966000000001</c:v>
                </c:pt>
                <c:pt idx="87507">
                  <c:v>19.598780000000001</c:v>
                </c:pt>
                <c:pt idx="87508">
                  <c:v>19.598001</c:v>
                </c:pt>
                <c:pt idx="87509">
                  <c:v>19.599969999999999</c:v>
                </c:pt>
                <c:pt idx="87510">
                  <c:v>19.603639000000001</c:v>
                </c:pt>
                <c:pt idx="87511">
                  <c:v>19.599665000000002</c:v>
                </c:pt>
                <c:pt idx="87512">
                  <c:v>19.598873000000001</c:v>
                </c:pt>
                <c:pt idx="87513">
                  <c:v>19.603770000000001</c:v>
                </c:pt>
                <c:pt idx="87514">
                  <c:v>19.60313</c:v>
                </c:pt>
                <c:pt idx="87515">
                  <c:v>19.602411</c:v>
                </c:pt>
                <c:pt idx="87516">
                  <c:v>19.605291999999999</c:v>
                </c:pt>
                <c:pt idx="87517">
                  <c:v>19.605566</c:v>
                </c:pt>
                <c:pt idx="87518">
                  <c:v>19.602983999999999</c:v>
                </c:pt>
                <c:pt idx="87519">
                  <c:v>19.606224999999998</c:v>
                </c:pt>
                <c:pt idx="87520">
                  <c:v>19.612432999999999</c:v>
                </c:pt>
                <c:pt idx="87521">
                  <c:v>19.614179</c:v>
                </c:pt>
                <c:pt idx="87522">
                  <c:v>19.614232999999999</c:v>
                </c:pt>
                <c:pt idx="87523">
                  <c:v>19.613451999999999</c:v>
                </c:pt>
                <c:pt idx="87524">
                  <c:v>19.612828</c:v>
                </c:pt>
                <c:pt idx="87525">
                  <c:v>19.613333000000001</c:v>
                </c:pt>
                <c:pt idx="87526">
                  <c:v>19.610657</c:v>
                </c:pt>
                <c:pt idx="87527">
                  <c:v>19.609069000000002</c:v>
                </c:pt>
                <c:pt idx="87528">
                  <c:v>19.612069000000002</c:v>
                </c:pt>
                <c:pt idx="87529">
                  <c:v>19.612106000000001</c:v>
                </c:pt>
                <c:pt idx="87530">
                  <c:v>19.606316</c:v>
                </c:pt>
                <c:pt idx="87531">
                  <c:v>19.604818000000002</c:v>
                </c:pt>
                <c:pt idx="87532">
                  <c:v>19.607391</c:v>
                </c:pt>
                <c:pt idx="87533">
                  <c:v>19.608104000000001</c:v>
                </c:pt>
                <c:pt idx="87534">
                  <c:v>19.60812</c:v>
                </c:pt>
                <c:pt idx="87535">
                  <c:v>19.605643000000001</c:v>
                </c:pt>
                <c:pt idx="87536">
                  <c:v>19.602656</c:v>
                </c:pt>
                <c:pt idx="87537">
                  <c:v>19.604074000000001</c:v>
                </c:pt>
                <c:pt idx="87538">
                  <c:v>19.606501999999999</c:v>
                </c:pt>
                <c:pt idx="87539">
                  <c:v>19.605975999999998</c:v>
                </c:pt>
                <c:pt idx="87540">
                  <c:v>19.605833000000001</c:v>
                </c:pt>
                <c:pt idx="87541">
                  <c:v>19.605125000000001</c:v>
                </c:pt>
                <c:pt idx="87542">
                  <c:v>19.604177</c:v>
                </c:pt>
                <c:pt idx="87543">
                  <c:v>19.607717000000001</c:v>
                </c:pt>
                <c:pt idx="87544">
                  <c:v>19.607343</c:v>
                </c:pt>
                <c:pt idx="87545">
                  <c:v>19.605896000000001</c:v>
                </c:pt>
                <c:pt idx="87546">
                  <c:v>19.611412000000001</c:v>
                </c:pt>
                <c:pt idx="87547">
                  <c:v>19.612045999999999</c:v>
                </c:pt>
                <c:pt idx="87548">
                  <c:v>19.606145999999999</c:v>
                </c:pt>
                <c:pt idx="87549">
                  <c:v>19.605886999999999</c:v>
                </c:pt>
                <c:pt idx="87550">
                  <c:v>19.609563000000001</c:v>
                </c:pt>
                <c:pt idx="87551">
                  <c:v>19.607693000000001</c:v>
                </c:pt>
                <c:pt idx="87552">
                  <c:v>19.601727</c:v>
                </c:pt>
                <c:pt idx="87553">
                  <c:v>19.60388</c:v>
                </c:pt>
                <c:pt idx="87554">
                  <c:v>19.607741000000001</c:v>
                </c:pt>
                <c:pt idx="87555">
                  <c:v>19.604063</c:v>
                </c:pt>
                <c:pt idx="87556">
                  <c:v>19.602606000000002</c:v>
                </c:pt>
                <c:pt idx="87557">
                  <c:v>19.605691</c:v>
                </c:pt>
                <c:pt idx="87558">
                  <c:v>19.606885999999999</c:v>
                </c:pt>
                <c:pt idx="87559">
                  <c:v>19.609928</c:v>
                </c:pt>
                <c:pt idx="87560">
                  <c:v>19.613142</c:v>
                </c:pt>
                <c:pt idx="87561">
                  <c:v>19.609304000000002</c:v>
                </c:pt>
                <c:pt idx="87562">
                  <c:v>19.607102000000001</c:v>
                </c:pt>
                <c:pt idx="87563">
                  <c:v>19.610060000000001</c:v>
                </c:pt>
                <c:pt idx="87564">
                  <c:v>19.608646</c:v>
                </c:pt>
                <c:pt idx="87565">
                  <c:v>19.609541</c:v>
                </c:pt>
                <c:pt idx="87566">
                  <c:v>19.614221000000001</c:v>
                </c:pt>
                <c:pt idx="87567">
                  <c:v>19.611414</c:v>
                </c:pt>
                <c:pt idx="87568">
                  <c:v>19.612276000000001</c:v>
                </c:pt>
                <c:pt idx="87569">
                  <c:v>19.619071000000002</c:v>
                </c:pt>
                <c:pt idx="87570">
                  <c:v>19.615905000000001</c:v>
                </c:pt>
                <c:pt idx="87571">
                  <c:v>19.612397999999999</c:v>
                </c:pt>
                <c:pt idx="87572">
                  <c:v>19.617118000000001</c:v>
                </c:pt>
                <c:pt idx="87573">
                  <c:v>19.616975</c:v>
                </c:pt>
                <c:pt idx="87574">
                  <c:v>19.610319</c:v>
                </c:pt>
                <c:pt idx="87575">
                  <c:v>19.607814000000001</c:v>
                </c:pt>
                <c:pt idx="87576">
                  <c:v>19.611478999999999</c:v>
                </c:pt>
                <c:pt idx="87577">
                  <c:v>19.614324</c:v>
                </c:pt>
                <c:pt idx="87578">
                  <c:v>19.612690000000001</c:v>
                </c:pt>
                <c:pt idx="87579">
                  <c:v>19.610990000000001</c:v>
                </c:pt>
                <c:pt idx="87580">
                  <c:v>19.611287000000001</c:v>
                </c:pt>
                <c:pt idx="87581">
                  <c:v>19.612995999999999</c:v>
                </c:pt>
                <c:pt idx="87582">
                  <c:v>19.614765999999999</c:v>
                </c:pt>
                <c:pt idx="87583">
                  <c:v>19.614808</c:v>
                </c:pt>
                <c:pt idx="87584">
                  <c:v>19.614483</c:v>
                </c:pt>
                <c:pt idx="87585">
                  <c:v>19.612528999999999</c:v>
                </c:pt>
                <c:pt idx="87586">
                  <c:v>19.611930999999998</c:v>
                </c:pt>
                <c:pt idx="87587">
                  <c:v>19.611560999999998</c:v>
                </c:pt>
                <c:pt idx="87588">
                  <c:v>19.607306999999999</c:v>
                </c:pt>
                <c:pt idx="87589">
                  <c:v>19.611246000000001</c:v>
                </c:pt>
                <c:pt idx="87590">
                  <c:v>19.617018999999999</c:v>
                </c:pt>
                <c:pt idx="87591">
                  <c:v>19.615137000000001</c:v>
                </c:pt>
                <c:pt idx="87592">
                  <c:v>19.616895</c:v>
                </c:pt>
                <c:pt idx="87593">
                  <c:v>19.621062999999999</c:v>
                </c:pt>
                <c:pt idx="87594">
                  <c:v>19.620849</c:v>
                </c:pt>
                <c:pt idx="87595">
                  <c:v>19.61871</c:v>
                </c:pt>
                <c:pt idx="87596">
                  <c:v>19.616973999999999</c:v>
                </c:pt>
                <c:pt idx="87597">
                  <c:v>19.619053999999998</c:v>
                </c:pt>
                <c:pt idx="87598">
                  <c:v>19.622176</c:v>
                </c:pt>
                <c:pt idx="87599">
                  <c:v>19.62013</c:v>
                </c:pt>
                <c:pt idx="87600">
                  <c:v>19.618182999999998</c:v>
                </c:pt>
                <c:pt idx="87601">
                  <c:v>19.621158000000001</c:v>
                </c:pt>
                <c:pt idx="87602">
                  <c:v>19.621748</c:v>
                </c:pt>
                <c:pt idx="87603">
                  <c:v>19.619523999999998</c:v>
                </c:pt>
                <c:pt idx="87604">
                  <c:v>19.620712999999999</c:v>
                </c:pt>
                <c:pt idx="87605">
                  <c:v>19.620318999999999</c:v>
                </c:pt>
                <c:pt idx="87606">
                  <c:v>19.618544</c:v>
                </c:pt>
                <c:pt idx="87607">
                  <c:v>19.618759000000001</c:v>
                </c:pt>
                <c:pt idx="87608">
                  <c:v>19.618371</c:v>
                </c:pt>
                <c:pt idx="87609">
                  <c:v>19.621200999999999</c:v>
                </c:pt>
                <c:pt idx="87610">
                  <c:v>19.623887</c:v>
                </c:pt>
                <c:pt idx="87611">
                  <c:v>19.619667</c:v>
                </c:pt>
                <c:pt idx="87612">
                  <c:v>19.615931</c:v>
                </c:pt>
                <c:pt idx="87613">
                  <c:v>19.616655999999999</c:v>
                </c:pt>
                <c:pt idx="87614">
                  <c:v>19.619444000000001</c:v>
                </c:pt>
                <c:pt idx="87615">
                  <c:v>19.622478999999998</c:v>
                </c:pt>
                <c:pt idx="87616">
                  <c:v>19.621863000000001</c:v>
                </c:pt>
                <c:pt idx="87617">
                  <c:v>19.619890000000002</c:v>
                </c:pt>
                <c:pt idx="87618">
                  <c:v>19.620512999999999</c:v>
                </c:pt>
                <c:pt idx="87619">
                  <c:v>19.623504000000001</c:v>
                </c:pt>
                <c:pt idx="87620">
                  <c:v>19.626732000000001</c:v>
                </c:pt>
                <c:pt idx="87621">
                  <c:v>19.626401999999999</c:v>
                </c:pt>
                <c:pt idx="87622">
                  <c:v>19.622161999999999</c:v>
                </c:pt>
                <c:pt idx="87623">
                  <c:v>19.623175</c:v>
                </c:pt>
                <c:pt idx="87624">
                  <c:v>19.628965999999998</c:v>
                </c:pt>
                <c:pt idx="87625">
                  <c:v>19.627192000000001</c:v>
                </c:pt>
                <c:pt idx="87626">
                  <c:v>19.620498999999999</c:v>
                </c:pt>
                <c:pt idx="87627">
                  <c:v>19.619698</c:v>
                </c:pt>
                <c:pt idx="87628">
                  <c:v>19.624037000000001</c:v>
                </c:pt>
                <c:pt idx="87629">
                  <c:v>19.625028</c:v>
                </c:pt>
                <c:pt idx="87630">
                  <c:v>19.622788</c:v>
                </c:pt>
                <c:pt idx="87631">
                  <c:v>19.623930000000001</c:v>
                </c:pt>
                <c:pt idx="87632">
                  <c:v>19.624970000000001</c:v>
                </c:pt>
                <c:pt idx="87633">
                  <c:v>19.625233000000001</c:v>
                </c:pt>
                <c:pt idx="87634">
                  <c:v>19.625626</c:v>
                </c:pt>
                <c:pt idx="87635">
                  <c:v>19.623372</c:v>
                </c:pt>
                <c:pt idx="87636">
                  <c:v>19.624731000000001</c:v>
                </c:pt>
                <c:pt idx="87637">
                  <c:v>19.628374999999998</c:v>
                </c:pt>
                <c:pt idx="87638">
                  <c:v>19.626992999999999</c:v>
                </c:pt>
                <c:pt idx="87639">
                  <c:v>19.625323999999999</c:v>
                </c:pt>
                <c:pt idx="87640">
                  <c:v>19.626287999999999</c:v>
                </c:pt>
                <c:pt idx="87641">
                  <c:v>19.628689999999999</c:v>
                </c:pt>
                <c:pt idx="87642">
                  <c:v>19.6313</c:v>
                </c:pt>
                <c:pt idx="87643">
                  <c:v>19.631594</c:v>
                </c:pt>
                <c:pt idx="87644">
                  <c:v>19.631271999999999</c:v>
                </c:pt>
                <c:pt idx="87645">
                  <c:v>19.628706999999999</c:v>
                </c:pt>
                <c:pt idx="87646">
                  <c:v>19.628568999999999</c:v>
                </c:pt>
                <c:pt idx="87647">
                  <c:v>19.635573999999998</c:v>
                </c:pt>
                <c:pt idx="87648">
                  <c:v>19.634025999999999</c:v>
                </c:pt>
                <c:pt idx="87649">
                  <c:v>19.629926999999999</c:v>
                </c:pt>
                <c:pt idx="87650">
                  <c:v>19.636536</c:v>
                </c:pt>
                <c:pt idx="87651">
                  <c:v>19.639735000000002</c:v>
                </c:pt>
                <c:pt idx="87652">
                  <c:v>19.635964000000001</c:v>
                </c:pt>
                <c:pt idx="87653">
                  <c:v>19.637512000000001</c:v>
                </c:pt>
                <c:pt idx="87654">
                  <c:v>19.642548999999999</c:v>
                </c:pt>
                <c:pt idx="87655">
                  <c:v>19.641248000000001</c:v>
                </c:pt>
                <c:pt idx="87656">
                  <c:v>19.638549000000001</c:v>
                </c:pt>
                <c:pt idx="87657">
                  <c:v>19.640366</c:v>
                </c:pt>
                <c:pt idx="87658">
                  <c:v>19.640741999999999</c:v>
                </c:pt>
                <c:pt idx="87659">
                  <c:v>19.637504</c:v>
                </c:pt>
                <c:pt idx="87660">
                  <c:v>19.635275</c:v>
                </c:pt>
                <c:pt idx="87661">
                  <c:v>19.634639</c:v>
                </c:pt>
                <c:pt idx="87662">
                  <c:v>19.632058000000001</c:v>
                </c:pt>
                <c:pt idx="87663">
                  <c:v>19.631889999999999</c:v>
                </c:pt>
                <c:pt idx="87664">
                  <c:v>19.634727999999999</c:v>
                </c:pt>
                <c:pt idx="87665">
                  <c:v>19.633220999999999</c:v>
                </c:pt>
                <c:pt idx="87666">
                  <c:v>19.629999000000002</c:v>
                </c:pt>
                <c:pt idx="87667">
                  <c:v>19.633773999999999</c:v>
                </c:pt>
                <c:pt idx="87668">
                  <c:v>19.638096999999998</c:v>
                </c:pt>
                <c:pt idx="87669">
                  <c:v>19.636367</c:v>
                </c:pt>
                <c:pt idx="87670">
                  <c:v>19.637429000000001</c:v>
                </c:pt>
                <c:pt idx="87671">
                  <c:v>19.638777000000001</c:v>
                </c:pt>
                <c:pt idx="87672">
                  <c:v>19.633476000000002</c:v>
                </c:pt>
                <c:pt idx="87673">
                  <c:v>19.632567000000002</c:v>
                </c:pt>
                <c:pt idx="87674">
                  <c:v>19.635819999999999</c:v>
                </c:pt>
                <c:pt idx="87675">
                  <c:v>19.636420999999999</c:v>
                </c:pt>
                <c:pt idx="87676">
                  <c:v>19.634540999999999</c:v>
                </c:pt>
                <c:pt idx="87677">
                  <c:v>19.635465</c:v>
                </c:pt>
                <c:pt idx="87678">
                  <c:v>19.640533999999999</c:v>
                </c:pt>
                <c:pt idx="87679">
                  <c:v>19.638418999999999</c:v>
                </c:pt>
                <c:pt idx="87680">
                  <c:v>19.633973000000001</c:v>
                </c:pt>
                <c:pt idx="87681">
                  <c:v>19.636723</c:v>
                </c:pt>
                <c:pt idx="87682">
                  <c:v>19.637661000000001</c:v>
                </c:pt>
                <c:pt idx="87683">
                  <c:v>19.635698000000001</c:v>
                </c:pt>
                <c:pt idx="87684">
                  <c:v>19.638103000000001</c:v>
                </c:pt>
                <c:pt idx="87685">
                  <c:v>19.639669000000001</c:v>
                </c:pt>
                <c:pt idx="87686">
                  <c:v>19.640740000000001</c:v>
                </c:pt>
                <c:pt idx="87687">
                  <c:v>19.643536000000001</c:v>
                </c:pt>
                <c:pt idx="87688">
                  <c:v>19.640920999999999</c:v>
                </c:pt>
                <c:pt idx="87689">
                  <c:v>19.638033</c:v>
                </c:pt>
                <c:pt idx="87690">
                  <c:v>19.646674999999998</c:v>
                </c:pt>
                <c:pt idx="87691">
                  <c:v>19.651088000000001</c:v>
                </c:pt>
                <c:pt idx="87692">
                  <c:v>19.643405000000001</c:v>
                </c:pt>
                <c:pt idx="87693">
                  <c:v>19.642790000000002</c:v>
                </c:pt>
                <c:pt idx="87694">
                  <c:v>19.649412000000002</c:v>
                </c:pt>
                <c:pt idx="87695">
                  <c:v>19.650928</c:v>
                </c:pt>
                <c:pt idx="87696">
                  <c:v>19.648464000000001</c:v>
                </c:pt>
                <c:pt idx="87697">
                  <c:v>19.645676999999999</c:v>
                </c:pt>
                <c:pt idx="87698">
                  <c:v>19.645204</c:v>
                </c:pt>
                <c:pt idx="87699">
                  <c:v>19.647953999999999</c:v>
                </c:pt>
                <c:pt idx="87700">
                  <c:v>19.648173</c:v>
                </c:pt>
                <c:pt idx="87701">
                  <c:v>19.644486000000001</c:v>
                </c:pt>
                <c:pt idx="87702">
                  <c:v>19.646190000000001</c:v>
                </c:pt>
                <c:pt idx="87703">
                  <c:v>19.650872</c:v>
                </c:pt>
                <c:pt idx="87704">
                  <c:v>19.648837</c:v>
                </c:pt>
                <c:pt idx="87705">
                  <c:v>19.644774000000002</c:v>
                </c:pt>
                <c:pt idx="87706">
                  <c:v>19.647254</c:v>
                </c:pt>
                <c:pt idx="87707">
                  <c:v>19.648989</c:v>
                </c:pt>
                <c:pt idx="87708">
                  <c:v>19.647126</c:v>
                </c:pt>
                <c:pt idx="87709">
                  <c:v>19.647409</c:v>
                </c:pt>
                <c:pt idx="87710">
                  <c:v>19.646422000000001</c:v>
                </c:pt>
                <c:pt idx="87711">
                  <c:v>19.645705</c:v>
                </c:pt>
                <c:pt idx="87712">
                  <c:v>19.649795000000001</c:v>
                </c:pt>
                <c:pt idx="87713">
                  <c:v>19.649097000000001</c:v>
                </c:pt>
                <c:pt idx="87714">
                  <c:v>19.643787</c:v>
                </c:pt>
                <c:pt idx="87715">
                  <c:v>19.644068000000001</c:v>
                </c:pt>
                <c:pt idx="87716">
                  <c:v>19.647746000000001</c:v>
                </c:pt>
                <c:pt idx="87717">
                  <c:v>19.647386999999998</c:v>
                </c:pt>
                <c:pt idx="87718">
                  <c:v>19.644285</c:v>
                </c:pt>
                <c:pt idx="87719">
                  <c:v>19.642948000000001</c:v>
                </c:pt>
                <c:pt idx="87720">
                  <c:v>19.647521999999999</c:v>
                </c:pt>
                <c:pt idx="87721">
                  <c:v>19.650143</c:v>
                </c:pt>
                <c:pt idx="87722">
                  <c:v>19.646457999999999</c:v>
                </c:pt>
                <c:pt idx="87723">
                  <c:v>19.647061999999998</c:v>
                </c:pt>
                <c:pt idx="87724">
                  <c:v>19.648052</c:v>
                </c:pt>
                <c:pt idx="87725">
                  <c:v>19.644622999999999</c:v>
                </c:pt>
                <c:pt idx="87726">
                  <c:v>19.645714000000002</c:v>
                </c:pt>
                <c:pt idx="87727">
                  <c:v>19.647217999999999</c:v>
                </c:pt>
                <c:pt idx="87728">
                  <c:v>19.645965</c:v>
                </c:pt>
                <c:pt idx="87729">
                  <c:v>19.649301999999999</c:v>
                </c:pt>
                <c:pt idx="87730">
                  <c:v>19.651686000000002</c:v>
                </c:pt>
                <c:pt idx="87731">
                  <c:v>19.649992999999998</c:v>
                </c:pt>
                <c:pt idx="87732">
                  <c:v>19.654157999999999</c:v>
                </c:pt>
                <c:pt idx="87733">
                  <c:v>19.655999999999999</c:v>
                </c:pt>
                <c:pt idx="87734">
                  <c:v>19.655387000000001</c:v>
                </c:pt>
                <c:pt idx="87735">
                  <c:v>19.656873000000001</c:v>
                </c:pt>
                <c:pt idx="87736">
                  <c:v>19.653457</c:v>
                </c:pt>
                <c:pt idx="87737">
                  <c:v>19.650797000000001</c:v>
                </c:pt>
                <c:pt idx="87738">
                  <c:v>19.652075</c:v>
                </c:pt>
                <c:pt idx="87739">
                  <c:v>19.651253000000001</c:v>
                </c:pt>
                <c:pt idx="87740">
                  <c:v>19.651395999999998</c:v>
                </c:pt>
                <c:pt idx="87741">
                  <c:v>19.651399999999999</c:v>
                </c:pt>
                <c:pt idx="87742">
                  <c:v>19.652854999999999</c:v>
                </c:pt>
                <c:pt idx="87743">
                  <c:v>19.655270000000002</c:v>
                </c:pt>
                <c:pt idx="87744">
                  <c:v>19.653627</c:v>
                </c:pt>
                <c:pt idx="87745">
                  <c:v>19.655484999999999</c:v>
                </c:pt>
                <c:pt idx="87746">
                  <c:v>19.660387</c:v>
                </c:pt>
                <c:pt idx="87747">
                  <c:v>19.655915</c:v>
                </c:pt>
                <c:pt idx="87748">
                  <c:v>19.650041999999999</c:v>
                </c:pt>
                <c:pt idx="87749">
                  <c:v>19.652463000000001</c:v>
                </c:pt>
                <c:pt idx="87750">
                  <c:v>19.653590999999999</c:v>
                </c:pt>
                <c:pt idx="87751">
                  <c:v>19.650886</c:v>
                </c:pt>
                <c:pt idx="87752">
                  <c:v>19.652719000000001</c:v>
                </c:pt>
                <c:pt idx="87753">
                  <c:v>19.654366</c:v>
                </c:pt>
                <c:pt idx="87754">
                  <c:v>19.651896000000001</c:v>
                </c:pt>
                <c:pt idx="87755">
                  <c:v>19.652221000000001</c:v>
                </c:pt>
                <c:pt idx="87756">
                  <c:v>19.655985999999999</c:v>
                </c:pt>
                <c:pt idx="87757">
                  <c:v>19.656739999999999</c:v>
                </c:pt>
                <c:pt idx="87758">
                  <c:v>19.655108999999999</c:v>
                </c:pt>
                <c:pt idx="87759">
                  <c:v>19.657036000000002</c:v>
                </c:pt>
                <c:pt idx="87760">
                  <c:v>19.66095</c:v>
                </c:pt>
                <c:pt idx="87761">
                  <c:v>19.658930999999999</c:v>
                </c:pt>
                <c:pt idx="87762">
                  <c:v>19.656275000000001</c:v>
                </c:pt>
                <c:pt idx="87763">
                  <c:v>19.658238000000001</c:v>
                </c:pt>
                <c:pt idx="87764">
                  <c:v>19.659312</c:v>
                </c:pt>
                <c:pt idx="87765">
                  <c:v>19.658055999999998</c:v>
                </c:pt>
                <c:pt idx="87766">
                  <c:v>19.658104000000002</c:v>
                </c:pt>
                <c:pt idx="87767">
                  <c:v>19.659481</c:v>
                </c:pt>
                <c:pt idx="87768">
                  <c:v>19.661086000000001</c:v>
                </c:pt>
                <c:pt idx="87769">
                  <c:v>19.664774999999999</c:v>
                </c:pt>
                <c:pt idx="87770">
                  <c:v>19.668558000000001</c:v>
                </c:pt>
                <c:pt idx="87771">
                  <c:v>19.668088999999998</c:v>
                </c:pt>
                <c:pt idx="87772">
                  <c:v>19.665679000000001</c:v>
                </c:pt>
                <c:pt idx="87773">
                  <c:v>19.664252000000001</c:v>
                </c:pt>
                <c:pt idx="87774">
                  <c:v>19.665292000000001</c:v>
                </c:pt>
                <c:pt idx="87775">
                  <c:v>19.665800000000001</c:v>
                </c:pt>
                <c:pt idx="87776">
                  <c:v>19.662040999999999</c:v>
                </c:pt>
                <c:pt idx="87777">
                  <c:v>19.659502</c:v>
                </c:pt>
                <c:pt idx="87778">
                  <c:v>19.663509999999999</c:v>
                </c:pt>
                <c:pt idx="87779">
                  <c:v>19.665047000000001</c:v>
                </c:pt>
                <c:pt idx="87780">
                  <c:v>19.662538999999999</c:v>
                </c:pt>
                <c:pt idx="87781">
                  <c:v>19.661916000000002</c:v>
                </c:pt>
                <c:pt idx="87782">
                  <c:v>19.664055999999999</c:v>
                </c:pt>
                <c:pt idx="87783">
                  <c:v>19.663202999999999</c:v>
                </c:pt>
                <c:pt idx="87784">
                  <c:v>19.661441</c:v>
                </c:pt>
                <c:pt idx="87785">
                  <c:v>19.665147000000001</c:v>
                </c:pt>
                <c:pt idx="87786">
                  <c:v>19.664707</c:v>
                </c:pt>
                <c:pt idx="87787">
                  <c:v>19.659599</c:v>
                </c:pt>
                <c:pt idx="87788">
                  <c:v>19.664372</c:v>
                </c:pt>
                <c:pt idx="87789">
                  <c:v>19.670408999999999</c:v>
                </c:pt>
                <c:pt idx="87790">
                  <c:v>19.669474000000001</c:v>
                </c:pt>
                <c:pt idx="87791">
                  <c:v>19.671555000000001</c:v>
                </c:pt>
                <c:pt idx="87792">
                  <c:v>19.669837000000001</c:v>
                </c:pt>
                <c:pt idx="87793">
                  <c:v>19.663836</c:v>
                </c:pt>
                <c:pt idx="87794">
                  <c:v>19.669162</c:v>
                </c:pt>
                <c:pt idx="87795">
                  <c:v>19.670414000000001</c:v>
                </c:pt>
                <c:pt idx="87796">
                  <c:v>19.665845000000001</c:v>
                </c:pt>
                <c:pt idx="87797">
                  <c:v>19.670946000000001</c:v>
                </c:pt>
                <c:pt idx="87798">
                  <c:v>19.671489000000001</c:v>
                </c:pt>
                <c:pt idx="87799">
                  <c:v>19.665167</c:v>
                </c:pt>
                <c:pt idx="87800">
                  <c:v>19.667992000000002</c:v>
                </c:pt>
                <c:pt idx="87801">
                  <c:v>19.669356000000001</c:v>
                </c:pt>
                <c:pt idx="87802">
                  <c:v>19.664224000000001</c:v>
                </c:pt>
                <c:pt idx="87803">
                  <c:v>19.665077</c:v>
                </c:pt>
                <c:pt idx="87804">
                  <c:v>19.665343</c:v>
                </c:pt>
                <c:pt idx="87805">
                  <c:v>19.659257</c:v>
                </c:pt>
                <c:pt idx="87806">
                  <c:v>19.658867999999998</c:v>
                </c:pt>
                <c:pt idx="87807">
                  <c:v>19.664107000000001</c:v>
                </c:pt>
                <c:pt idx="87808">
                  <c:v>19.659776000000001</c:v>
                </c:pt>
                <c:pt idx="87809">
                  <c:v>19.655573</c:v>
                </c:pt>
                <c:pt idx="87810">
                  <c:v>19.664819999999999</c:v>
                </c:pt>
                <c:pt idx="87811">
                  <c:v>19.669145</c:v>
                </c:pt>
                <c:pt idx="87812">
                  <c:v>19.665015</c:v>
                </c:pt>
                <c:pt idx="87813">
                  <c:v>19.666827000000001</c:v>
                </c:pt>
                <c:pt idx="87814">
                  <c:v>19.669066999999998</c:v>
                </c:pt>
                <c:pt idx="87815">
                  <c:v>19.666492999999999</c:v>
                </c:pt>
                <c:pt idx="87816">
                  <c:v>19.665816</c:v>
                </c:pt>
                <c:pt idx="87817">
                  <c:v>19.666996000000001</c:v>
                </c:pt>
                <c:pt idx="87818">
                  <c:v>19.668586000000001</c:v>
                </c:pt>
                <c:pt idx="87819">
                  <c:v>19.668403999999999</c:v>
                </c:pt>
                <c:pt idx="87820">
                  <c:v>19.667107000000001</c:v>
                </c:pt>
                <c:pt idx="87821">
                  <c:v>19.669854999999998</c:v>
                </c:pt>
                <c:pt idx="87822">
                  <c:v>19.674519</c:v>
                </c:pt>
                <c:pt idx="87823">
                  <c:v>19.671882</c:v>
                </c:pt>
                <c:pt idx="87824">
                  <c:v>19.670079000000001</c:v>
                </c:pt>
                <c:pt idx="87825">
                  <c:v>19.673642999999998</c:v>
                </c:pt>
                <c:pt idx="87826">
                  <c:v>19.674171999999999</c:v>
                </c:pt>
                <c:pt idx="87827">
                  <c:v>19.672601</c:v>
                </c:pt>
                <c:pt idx="87828">
                  <c:v>19.673369000000001</c:v>
                </c:pt>
                <c:pt idx="87829">
                  <c:v>19.675630999999999</c:v>
                </c:pt>
                <c:pt idx="87830">
                  <c:v>19.67773</c:v>
                </c:pt>
                <c:pt idx="87831">
                  <c:v>19.677358000000002</c:v>
                </c:pt>
                <c:pt idx="87832">
                  <c:v>19.677700000000002</c:v>
                </c:pt>
                <c:pt idx="87833">
                  <c:v>19.681932</c:v>
                </c:pt>
                <c:pt idx="87834">
                  <c:v>19.685348000000001</c:v>
                </c:pt>
                <c:pt idx="87835">
                  <c:v>19.684536999999999</c:v>
                </c:pt>
                <c:pt idx="87836">
                  <c:v>19.681850000000001</c:v>
                </c:pt>
                <c:pt idx="87837">
                  <c:v>19.680748000000001</c:v>
                </c:pt>
                <c:pt idx="87838">
                  <c:v>19.68543</c:v>
                </c:pt>
                <c:pt idx="87839">
                  <c:v>19.689291000000001</c:v>
                </c:pt>
                <c:pt idx="87840">
                  <c:v>19.684716000000002</c:v>
                </c:pt>
                <c:pt idx="87841">
                  <c:v>19.682024999999999</c:v>
                </c:pt>
                <c:pt idx="87842">
                  <c:v>19.680337999999999</c:v>
                </c:pt>
                <c:pt idx="87843">
                  <c:v>19.675425000000001</c:v>
                </c:pt>
                <c:pt idx="87844">
                  <c:v>19.678742</c:v>
                </c:pt>
                <c:pt idx="87845">
                  <c:v>19.686608</c:v>
                </c:pt>
                <c:pt idx="87846">
                  <c:v>19.684709999999999</c:v>
                </c:pt>
                <c:pt idx="87847">
                  <c:v>19.677714999999999</c:v>
                </c:pt>
                <c:pt idx="87848">
                  <c:v>19.677747</c:v>
                </c:pt>
                <c:pt idx="87849">
                  <c:v>19.679293000000001</c:v>
                </c:pt>
                <c:pt idx="87850">
                  <c:v>19.679960999999999</c:v>
                </c:pt>
                <c:pt idx="87851">
                  <c:v>19.683928999999999</c:v>
                </c:pt>
                <c:pt idx="87852">
                  <c:v>19.681460000000001</c:v>
                </c:pt>
                <c:pt idx="87853">
                  <c:v>19.673736999999999</c:v>
                </c:pt>
                <c:pt idx="87854">
                  <c:v>19.677578</c:v>
                </c:pt>
                <c:pt idx="87855">
                  <c:v>19.68281</c:v>
                </c:pt>
                <c:pt idx="87856">
                  <c:v>19.679244000000001</c:v>
                </c:pt>
                <c:pt idx="87857">
                  <c:v>19.678726000000001</c:v>
                </c:pt>
                <c:pt idx="87858">
                  <c:v>19.68103</c:v>
                </c:pt>
                <c:pt idx="87859">
                  <c:v>19.679226</c:v>
                </c:pt>
                <c:pt idx="87860">
                  <c:v>19.680325</c:v>
                </c:pt>
                <c:pt idx="87861">
                  <c:v>19.686174000000001</c:v>
                </c:pt>
                <c:pt idx="87862">
                  <c:v>19.686837000000001</c:v>
                </c:pt>
                <c:pt idx="87863">
                  <c:v>19.68665</c:v>
                </c:pt>
                <c:pt idx="87864">
                  <c:v>19.690249000000001</c:v>
                </c:pt>
                <c:pt idx="87865">
                  <c:v>19.685371</c:v>
                </c:pt>
                <c:pt idx="87866">
                  <c:v>19.677918999999999</c:v>
                </c:pt>
                <c:pt idx="87867">
                  <c:v>19.679293000000001</c:v>
                </c:pt>
                <c:pt idx="87868">
                  <c:v>19.685265000000001</c:v>
                </c:pt>
                <c:pt idx="87869">
                  <c:v>19.686404</c:v>
                </c:pt>
                <c:pt idx="87870">
                  <c:v>19.687719000000001</c:v>
                </c:pt>
                <c:pt idx="87871">
                  <c:v>19.689855000000001</c:v>
                </c:pt>
                <c:pt idx="87872">
                  <c:v>19.687750999999999</c:v>
                </c:pt>
                <c:pt idx="87873">
                  <c:v>19.684486</c:v>
                </c:pt>
                <c:pt idx="87874">
                  <c:v>19.687839</c:v>
                </c:pt>
                <c:pt idx="87875">
                  <c:v>19.69153</c:v>
                </c:pt>
                <c:pt idx="87876">
                  <c:v>19.688768</c:v>
                </c:pt>
                <c:pt idx="87877">
                  <c:v>19.684252000000001</c:v>
                </c:pt>
                <c:pt idx="87878">
                  <c:v>19.685037000000001</c:v>
                </c:pt>
                <c:pt idx="87879">
                  <c:v>19.688659999999999</c:v>
                </c:pt>
                <c:pt idx="87880">
                  <c:v>19.689318</c:v>
                </c:pt>
                <c:pt idx="87881">
                  <c:v>19.688210000000002</c:v>
                </c:pt>
                <c:pt idx="87882">
                  <c:v>19.684521</c:v>
                </c:pt>
                <c:pt idx="87883">
                  <c:v>19.682746000000002</c:v>
                </c:pt>
                <c:pt idx="87884">
                  <c:v>19.68807</c:v>
                </c:pt>
                <c:pt idx="87885">
                  <c:v>19.688157</c:v>
                </c:pt>
                <c:pt idx="87886">
                  <c:v>19.683769999999999</c:v>
                </c:pt>
                <c:pt idx="87887">
                  <c:v>19.684895000000001</c:v>
                </c:pt>
                <c:pt idx="87888">
                  <c:v>19.684318999999999</c:v>
                </c:pt>
                <c:pt idx="87889">
                  <c:v>19.680423000000001</c:v>
                </c:pt>
                <c:pt idx="87890">
                  <c:v>19.684923999999999</c:v>
                </c:pt>
                <c:pt idx="87891">
                  <c:v>19.690759</c:v>
                </c:pt>
                <c:pt idx="87892">
                  <c:v>19.687781999999999</c:v>
                </c:pt>
                <c:pt idx="87893">
                  <c:v>19.681812999999998</c:v>
                </c:pt>
                <c:pt idx="87894">
                  <c:v>19.682179000000001</c:v>
                </c:pt>
                <c:pt idx="87895">
                  <c:v>19.686330000000002</c:v>
                </c:pt>
                <c:pt idx="87896">
                  <c:v>19.688606</c:v>
                </c:pt>
                <c:pt idx="87897">
                  <c:v>19.691113999999999</c:v>
                </c:pt>
                <c:pt idx="87898">
                  <c:v>19.692900999999999</c:v>
                </c:pt>
                <c:pt idx="87899">
                  <c:v>19.690567999999999</c:v>
                </c:pt>
                <c:pt idx="87900">
                  <c:v>19.691396999999998</c:v>
                </c:pt>
                <c:pt idx="87901">
                  <c:v>19.695136000000002</c:v>
                </c:pt>
                <c:pt idx="87902">
                  <c:v>19.693294999999999</c:v>
                </c:pt>
                <c:pt idx="87903">
                  <c:v>19.692371999999999</c:v>
                </c:pt>
                <c:pt idx="87904">
                  <c:v>19.693954000000002</c:v>
                </c:pt>
                <c:pt idx="87905">
                  <c:v>19.690169000000001</c:v>
                </c:pt>
                <c:pt idx="87906">
                  <c:v>19.692663</c:v>
                </c:pt>
                <c:pt idx="87907">
                  <c:v>19.700106000000002</c:v>
                </c:pt>
                <c:pt idx="87908">
                  <c:v>19.696144</c:v>
                </c:pt>
                <c:pt idx="87909">
                  <c:v>19.691859999999998</c:v>
                </c:pt>
                <c:pt idx="87910">
                  <c:v>19.695025999999999</c:v>
                </c:pt>
                <c:pt idx="87911">
                  <c:v>19.694597000000002</c:v>
                </c:pt>
                <c:pt idx="87912">
                  <c:v>19.693652</c:v>
                </c:pt>
                <c:pt idx="87913">
                  <c:v>19.696292</c:v>
                </c:pt>
                <c:pt idx="87914">
                  <c:v>19.697424000000002</c:v>
                </c:pt>
                <c:pt idx="87915">
                  <c:v>19.698108000000001</c:v>
                </c:pt>
                <c:pt idx="87916">
                  <c:v>19.701664000000001</c:v>
                </c:pt>
                <c:pt idx="87917">
                  <c:v>19.700215</c:v>
                </c:pt>
                <c:pt idx="87918">
                  <c:v>19.693923999999999</c:v>
                </c:pt>
                <c:pt idx="87919">
                  <c:v>19.692011000000001</c:v>
                </c:pt>
                <c:pt idx="87920">
                  <c:v>19.694417999999999</c:v>
                </c:pt>
                <c:pt idx="87921">
                  <c:v>19.691264</c:v>
                </c:pt>
                <c:pt idx="87922">
                  <c:v>19.691096999999999</c:v>
                </c:pt>
                <c:pt idx="87923">
                  <c:v>19.697510999999999</c:v>
                </c:pt>
                <c:pt idx="87924">
                  <c:v>19.698741999999999</c:v>
                </c:pt>
                <c:pt idx="87925">
                  <c:v>19.695872999999999</c:v>
                </c:pt>
                <c:pt idx="87926">
                  <c:v>19.696431</c:v>
                </c:pt>
                <c:pt idx="87927">
                  <c:v>19.696577999999999</c:v>
                </c:pt>
                <c:pt idx="87928">
                  <c:v>19.695346000000001</c:v>
                </c:pt>
                <c:pt idx="87929">
                  <c:v>19.695989999999998</c:v>
                </c:pt>
                <c:pt idx="87930">
                  <c:v>19.693601000000001</c:v>
                </c:pt>
                <c:pt idx="87931">
                  <c:v>19.6934</c:v>
                </c:pt>
                <c:pt idx="87932">
                  <c:v>19.697748000000001</c:v>
                </c:pt>
                <c:pt idx="87933">
                  <c:v>19.69483</c:v>
                </c:pt>
                <c:pt idx="87934">
                  <c:v>19.690090999999999</c:v>
                </c:pt>
                <c:pt idx="87935">
                  <c:v>19.695616999999999</c:v>
                </c:pt>
                <c:pt idx="87936">
                  <c:v>19.701415999999998</c:v>
                </c:pt>
                <c:pt idx="87937">
                  <c:v>19.701837000000001</c:v>
                </c:pt>
                <c:pt idx="87938">
                  <c:v>19.703834000000001</c:v>
                </c:pt>
                <c:pt idx="87939">
                  <c:v>19.705985999999999</c:v>
                </c:pt>
                <c:pt idx="87940">
                  <c:v>19.705884000000001</c:v>
                </c:pt>
                <c:pt idx="87941">
                  <c:v>19.703417999999999</c:v>
                </c:pt>
                <c:pt idx="87942">
                  <c:v>19.702463000000002</c:v>
                </c:pt>
                <c:pt idx="87943">
                  <c:v>19.702988000000001</c:v>
                </c:pt>
                <c:pt idx="87944">
                  <c:v>19.699898000000001</c:v>
                </c:pt>
                <c:pt idx="87945">
                  <c:v>19.697202000000001</c:v>
                </c:pt>
                <c:pt idx="87946">
                  <c:v>19.700185000000001</c:v>
                </c:pt>
                <c:pt idx="87947">
                  <c:v>19.701066000000001</c:v>
                </c:pt>
                <c:pt idx="87948">
                  <c:v>19.697561</c:v>
                </c:pt>
                <c:pt idx="87949">
                  <c:v>19.699878999999999</c:v>
                </c:pt>
                <c:pt idx="87950">
                  <c:v>19.702857999999999</c:v>
                </c:pt>
                <c:pt idx="87951">
                  <c:v>19.701702999999998</c:v>
                </c:pt>
                <c:pt idx="87952">
                  <c:v>19.700583000000002</c:v>
                </c:pt>
                <c:pt idx="87953">
                  <c:v>19.697631999999999</c:v>
                </c:pt>
                <c:pt idx="87954">
                  <c:v>19.696396</c:v>
                </c:pt>
                <c:pt idx="87955">
                  <c:v>19.701332000000001</c:v>
                </c:pt>
                <c:pt idx="87956">
                  <c:v>19.706028</c:v>
                </c:pt>
                <c:pt idx="87957">
                  <c:v>19.703203999999999</c:v>
                </c:pt>
                <c:pt idx="87958">
                  <c:v>19.700445999999999</c:v>
                </c:pt>
                <c:pt idx="87959">
                  <c:v>19.706598</c:v>
                </c:pt>
                <c:pt idx="87960">
                  <c:v>19.709942000000002</c:v>
                </c:pt>
                <c:pt idx="87961">
                  <c:v>19.707090999999998</c:v>
                </c:pt>
                <c:pt idx="87962">
                  <c:v>19.705660999999999</c:v>
                </c:pt>
                <c:pt idx="87963">
                  <c:v>19.706289999999999</c:v>
                </c:pt>
                <c:pt idx="87964">
                  <c:v>19.708168000000001</c:v>
                </c:pt>
                <c:pt idx="87965">
                  <c:v>19.711013999999999</c:v>
                </c:pt>
                <c:pt idx="87966">
                  <c:v>19.712064999999999</c:v>
                </c:pt>
                <c:pt idx="87967">
                  <c:v>19.711479000000001</c:v>
                </c:pt>
                <c:pt idx="87968">
                  <c:v>19.711537</c:v>
                </c:pt>
                <c:pt idx="87969">
                  <c:v>19.708002</c:v>
                </c:pt>
                <c:pt idx="87970">
                  <c:v>19.706385999999998</c:v>
                </c:pt>
                <c:pt idx="87971">
                  <c:v>19.711908000000001</c:v>
                </c:pt>
                <c:pt idx="87972">
                  <c:v>19.711957000000002</c:v>
                </c:pt>
                <c:pt idx="87973">
                  <c:v>19.706724000000001</c:v>
                </c:pt>
                <c:pt idx="87974">
                  <c:v>19.709987999999999</c:v>
                </c:pt>
                <c:pt idx="87975">
                  <c:v>19.715848999999999</c:v>
                </c:pt>
                <c:pt idx="87976">
                  <c:v>19.713835</c:v>
                </c:pt>
                <c:pt idx="87977">
                  <c:v>19.709209999999999</c:v>
                </c:pt>
                <c:pt idx="87978">
                  <c:v>19.709997999999999</c:v>
                </c:pt>
                <c:pt idx="87979">
                  <c:v>19.710856</c:v>
                </c:pt>
                <c:pt idx="87980">
                  <c:v>19.708003000000001</c:v>
                </c:pt>
                <c:pt idx="87981">
                  <c:v>19.707166000000001</c:v>
                </c:pt>
                <c:pt idx="87982">
                  <c:v>19.707042999999999</c:v>
                </c:pt>
                <c:pt idx="87983">
                  <c:v>19.704505999999999</c:v>
                </c:pt>
                <c:pt idx="87984">
                  <c:v>19.706662000000001</c:v>
                </c:pt>
                <c:pt idx="87985">
                  <c:v>19.710646000000001</c:v>
                </c:pt>
                <c:pt idx="87986">
                  <c:v>19.709955000000001</c:v>
                </c:pt>
                <c:pt idx="87987">
                  <c:v>19.70562</c:v>
                </c:pt>
                <c:pt idx="87988">
                  <c:v>19.706194</c:v>
                </c:pt>
                <c:pt idx="87989">
                  <c:v>19.711174</c:v>
                </c:pt>
                <c:pt idx="87990">
                  <c:v>19.712291</c:v>
                </c:pt>
                <c:pt idx="87991">
                  <c:v>19.710121999999998</c:v>
                </c:pt>
                <c:pt idx="87992">
                  <c:v>19.713289</c:v>
                </c:pt>
                <c:pt idx="87993">
                  <c:v>19.717849999999999</c:v>
                </c:pt>
                <c:pt idx="87994">
                  <c:v>19.716542</c:v>
                </c:pt>
                <c:pt idx="87995">
                  <c:v>19.712803999999998</c:v>
                </c:pt>
                <c:pt idx="87996">
                  <c:v>19.713376</c:v>
                </c:pt>
                <c:pt idx="87997">
                  <c:v>19.718893000000001</c:v>
                </c:pt>
                <c:pt idx="87998">
                  <c:v>19.719995000000001</c:v>
                </c:pt>
                <c:pt idx="87999">
                  <c:v>19.712461999999999</c:v>
                </c:pt>
                <c:pt idx="88000">
                  <c:v>19.710421</c:v>
                </c:pt>
                <c:pt idx="88001">
                  <c:v>19.715522</c:v>
                </c:pt>
                <c:pt idx="88002">
                  <c:v>19.714507999999999</c:v>
                </c:pt>
                <c:pt idx="88003">
                  <c:v>19.711786</c:v>
                </c:pt>
                <c:pt idx="88004">
                  <c:v>19.714725999999999</c:v>
                </c:pt>
                <c:pt idx="88005">
                  <c:v>19.719161</c:v>
                </c:pt>
                <c:pt idx="88006">
                  <c:v>19.721554999999999</c:v>
                </c:pt>
                <c:pt idx="88007">
                  <c:v>19.719621</c:v>
                </c:pt>
                <c:pt idx="88008">
                  <c:v>19.715609000000001</c:v>
                </c:pt>
                <c:pt idx="88009">
                  <c:v>19.716090000000001</c:v>
                </c:pt>
                <c:pt idx="88010">
                  <c:v>19.717096000000002</c:v>
                </c:pt>
                <c:pt idx="88011">
                  <c:v>19.715526000000001</c:v>
                </c:pt>
                <c:pt idx="88012">
                  <c:v>19.714348999999999</c:v>
                </c:pt>
                <c:pt idx="88013">
                  <c:v>19.713365</c:v>
                </c:pt>
                <c:pt idx="88014">
                  <c:v>19.715788</c:v>
                </c:pt>
                <c:pt idx="88015">
                  <c:v>19.721015999999999</c:v>
                </c:pt>
                <c:pt idx="88016">
                  <c:v>19.720531999999999</c:v>
                </c:pt>
                <c:pt idx="88017">
                  <c:v>19.713633000000002</c:v>
                </c:pt>
                <c:pt idx="88018">
                  <c:v>19.710594</c:v>
                </c:pt>
                <c:pt idx="88019">
                  <c:v>19.714455999999998</c:v>
                </c:pt>
                <c:pt idx="88020">
                  <c:v>19.719218000000001</c:v>
                </c:pt>
                <c:pt idx="88021">
                  <c:v>19.719110000000001</c:v>
                </c:pt>
                <c:pt idx="88022">
                  <c:v>19.716977</c:v>
                </c:pt>
                <c:pt idx="88023">
                  <c:v>19.716636000000001</c:v>
                </c:pt>
                <c:pt idx="88024">
                  <c:v>19.718464999999998</c:v>
                </c:pt>
                <c:pt idx="88025">
                  <c:v>19.721022999999999</c:v>
                </c:pt>
                <c:pt idx="88026">
                  <c:v>19.720127999999999</c:v>
                </c:pt>
                <c:pt idx="88027">
                  <c:v>19.722097999999999</c:v>
                </c:pt>
                <c:pt idx="88028">
                  <c:v>19.726265999999999</c:v>
                </c:pt>
                <c:pt idx="88029">
                  <c:v>19.725562</c:v>
                </c:pt>
                <c:pt idx="88030">
                  <c:v>19.722660999999999</c:v>
                </c:pt>
                <c:pt idx="88031">
                  <c:v>19.719435000000001</c:v>
                </c:pt>
                <c:pt idx="88032">
                  <c:v>19.721730999999998</c:v>
                </c:pt>
                <c:pt idx="88033">
                  <c:v>19.726993</c:v>
                </c:pt>
                <c:pt idx="88034">
                  <c:v>19.72756</c:v>
                </c:pt>
                <c:pt idx="88035">
                  <c:v>19.726419</c:v>
                </c:pt>
                <c:pt idx="88036">
                  <c:v>19.723163</c:v>
                </c:pt>
                <c:pt idx="88037">
                  <c:v>19.719504000000001</c:v>
                </c:pt>
                <c:pt idx="88038">
                  <c:v>19.72024</c:v>
                </c:pt>
                <c:pt idx="88039">
                  <c:v>19.722681999999999</c:v>
                </c:pt>
                <c:pt idx="88040">
                  <c:v>19.723669000000001</c:v>
                </c:pt>
                <c:pt idx="88041">
                  <c:v>19.721837000000001</c:v>
                </c:pt>
                <c:pt idx="88042">
                  <c:v>19.720889</c:v>
                </c:pt>
                <c:pt idx="88043">
                  <c:v>19.721851999999998</c:v>
                </c:pt>
                <c:pt idx="88044">
                  <c:v>19.720994999999998</c:v>
                </c:pt>
                <c:pt idx="88045">
                  <c:v>19.719100999999998</c:v>
                </c:pt>
                <c:pt idx="88046">
                  <c:v>19.718423000000001</c:v>
                </c:pt>
                <c:pt idx="88047">
                  <c:v>19.718423000000001</c:v>
                </c:pt>
                <c:pt idx="88048">
                  <c:v>19.719667999999999</c:v>
                </c:pt>
                <c:pt idx="88049">
                  <c:v>19.723371</c:v>
                </c:pt>
                <c:pt idx="88050">
                  <c:v>19.722923000000002</c:v>
                </c:pt>
                <c:pt idx="88051">
                  <c:v>19.7197</c:v>
                </c:pt>
                <c:pt idx="88052">
                  <c:v>19.722076000000001</c:v>
                </c:pt>
                <c:pt idx="88053">
                  <c:v>19.724584</c:v>
                </c:pt>
                <c:pt idx="88054">
                  <c:v>19.724021</c:v>
                </c:pt>
                <c:pt idx="88055">
                  <c:v>19.724347999999999</c:v>
                </c:pt>
                <c:pt idx="88056">
                  <c:v>19.720628000000001</c:v>
                </c:pt>
                <c:pt idx="88057">
                  <c:v>19.717089999999999</c:v>
                </c:pt>
                <c:pt idx="88058">
                  <c:v>19.722000999999999</c:v>
                </c:pt>
                <c:pt idx="88059">
                  <c:v>19.727703000000002</c:v>
                </c:pt>
                <c:pt idx="88060">
                  <c:v>19.727359</c:v>
                </c:pt>
                <c:pt idx="88061">
                  <c:v>19.727944999999998</c:v>
                </c:pt>
                <c:pt idx="88062">
                  <c:v>19.728213</c:v>
                </c:pt>
                <c:pt idx="88063">
                  <c:v>19.728475</c:v>
                </c:pt>
                <c:pt idx="88064">
                  <c:v>19.730803000000002</c:v>
                </c:pt>
                <c:pt idx="88065">
                  <c:v>19.729285000000001</c:v>
                </c:pt>
                <c:pt idx="88066">
                  <c:v>19.726610000000001</c:v>
                </c:pt>
                <c:pt idx="88067">
                  <c:v>19.727869999999999</c:v>
                </c:pt>
                <c:pt idx="88068">
                  <c:v>19.731857000000002</c:v>
                </c:pt>
                <c:pt idx="88069">
                  <c:v>19.734178</c:v>
                </c:pt>
                <c:pt idx="88070">
                  <c:v>19.734065000000001</c:v>
                </c:pt>
                <c:pt idx="88071">
                  <c:v>19.735054000000002</c:v>
                </c:pt>
                <c:pt idx="88072">
                  <c:v>19.735775</c:v>
                </c:pt>
                <c:pt idx="88073">
                  <c:v>19.737590999999998</c:v>
                </c:pt>
                <c:pt idx="88074">
                  <c:v>19.737985999999999</c:v>
                </c:pt>
                <c:pt idx="88075">
                  <c:v>19.736312000000002</c:v>
                </c:pt>
                <c:pt idx="88076">
                  <c:v>19.736388000000002</c:v>
                </c:pt>
                <c:pt idx="88077">
                  <c:v>19.736408000000001</c:v>
                </c:pt>
                <c:pt idx="88078">
                  <c:v>19.735194</c:v>
                </c:pt>
                <c:pt idx="88079">
                  <c:v>19.731801000000001</c:v>
                </c:pt>
                <c:pt idx="88080">
                  <c:v>19.731791000000001</c:v>
                </c:pt>
                <c:pt idx="88081">
                  <c:v>19.737504000000001</c:v>
                </c:pt>
                <c:pt idx="88082">
                  <c:v>19.74006</c:v>
                </c:pt>
                <c:pt idx="88083">
                  <c:v>19.739623000000002</c:v>
                </c:pt>
                <c:pt idx="88084">
                  <c:v>19.738327999999999</c:v>
                </c:pt>
                <c:pt idx="88085">
                  <c:v>19.737544</c:v>
                </c:pt>
                <c:pt idx="88086">
                  <c:v>19.738942000000002</c:v>
                </c:pt>
                <c:pt idx="88087">
                  <c:v>19.732316000000001</c:v>
                </c:pt>
                <c:pt idx="88088">
                  <c:v>19.725242999999999</c:v>
                </c:pt>
                <c:pt idx="88089">
                  <c:v>19.730657000000001</c:v>
                </c:pt>
                <c:pt idx="88090">
                  <c:v>19.735692</c:v>
                </c:pt>
                <c:pt idx="88091">
                  <c:v>19.735033000000001</c:v>
                </c:pt>
                <c:pt idx="88092">
                  <c:v>19.735249</c:v>
                </c:pt>
                <c:pt idx="88093">
                  <c:v>19.736174999999999</c:v>
                </c:pt>
                <c:pt idx="88094">
                  <c:v>19.738330000000001</c:v>
                </c:pt>
                <c:pt idx="88095">
                  <c:v>19.738885</c:v>
                </c:pt>
                <c:pt idx="88096">
                  <c:v>19.735037999999999</c:v>
                </c:pt>
                <c:pt idx="88097">
                  <c:v>19.731929999999998</c:v>
                </c:pt>
                <c:pt idx="88098">
                  <c:v>19.733777</c:v>
                </c:pt>
                <c:pt idx="88099">
                  <c:v>19.735026999999999</c:v>
                </c:pt>
                <c:pt idx="88100">
                  <c:v>19.735593999999999</c:v>
                </c:pt>
                <c:pt idx="88101">
                  <c:v>19.738886999999998</c:v>
                </c:pt>
                <c:pt idx="88102">
                  <c:v>19.736685000000001</c:v>
                </c:pt>
                <c:pt idx="88103">
                  <c:v>19.729849999999999</c:v>
                </c:pt>
                <c:pt idx="88104">
                  <c:v>19.731435999999999</c:v>
                </c:pt>
                <c:pt idx="88105">
                  <c:v>19.738230999999999</c:v>
                </c:pt>
                <c:pt idx="88106">
                  <c:v>19.738121</c:v>
                </c:pt>
                <c:pt idx="88107">
                  <c:v>19.737403</c:v>
                </c:pt>
                <c:pt idx="88108">
                  <c:v>19.736274000000002</c:v>
                </c:pt>
                <c:pt idx="88109">
                  <c:v>19.736913999999999</c:v>
                </c:pt>
                <c:pt idx="88110">
                  <c:v>19.739701</c:v>
                </c:pt>
                <c:pt idx="88111">
                  <c:v>19.737601999999999</c:v>
                </c:pt>
                <c:pt idx="88112">
                  <c:v>19.736716000000001</c:v>
                </c:pt>
                <c:pt idx="88113">
                  <c:v>19.738558999999999</c:v>
                </c:pt>
                <c:pt idx="88114">
                  <c:v>19.737393000000001</c:v>
                </c:pt>
                <c:pt idx="88115">
                  <c:v>19.739166999999998</c:v>
                </c:pt>
                <c:pt idx="88116">
                  <c:v>19.744471000000001</c:v>
                </c:pt>
                <c:pt idx="88117">
                  <c:v>19.741909</c:v>
                </c:pt>
                <c:pt idx="88118">
                  <c:v>19.736343999999999</c:v>
                </c:pt>
                <c:pt idx="88119">
                  <c:v>19.737935</c:v>
                </c:pt>
                <c:pt idx="88120">
                  <c:v>19.738620000000001</c:v>
                </c:pt>
                <c:pt idx="88121">
                  <c:v>19.738249</c:v>
                </c:pt>
                <c:pt idx="88122">
                  <c:v>19.740998000000001</c:v>
                </c:pt>
                <c:pt idx="88123">
                  <c:v>19.741907999999999</c:v>
                </c:pt>
                <c:pt idx="88124">
                  <c:v>19.741555000000002</c:v>
                </c:pt>
                <c:pt idx="88125">
                  <c:v>19.745322000000002</c:v>
                </c:pt>
                <c:pt idx="88126">
                  <c:v>19.745555</c:v>
                </c:pt>
                <c:pt idx="88127">
                  <c:v>19.740884999999999</c:v>
                </c:pt>
                <c:pt idx="88128">
                  <c:v>19.741458000000002</c:v>
                </c:pt>
                <c:pt idx="88129">
                  <c:v>19.746300999999999</c:v>
                </c:pt>
                <c:pt idx="88130">
                  <c:v>19.747479999999999</c:v>
                </c:pt>
                <c:pt idx="88131">
                  <c:v>19.746708999999999</c:v>
                </c:pt>
                <c:pt idx="88132">
                  <c:v>19.745875000000002</c:v>
                </c:pt>
                <c:pt idx="88133">
                  <c:v>19.743193999999999</c:v>
                </c:pt>
                <c:pt idx="88134">
                  <c:v>19.743092999999998</c:v>
                </c:pt>
                <c:pt idx="88135">
                  <c:v>19.747050000000002</c:v>
                </c:pt>
                <c:pt idx="88136">
                  <c:v>19.748218999999999</c:v>
                </c:pt>
                <c:pt idx="88137">
                  <c:v>19.747233000000001</c:v>
                </c:pt>
                <c:pt idx="88138">
                  <c:v>19.746217999999999</c:v>
                </c:pt>
                <c:pt idx="88139">
                  <c:v>19.745653999999998</c:v>
                </c:pt>
                <c:pt idx="88140">
                  <c:v>19.746926999999999</c:v>
                </c:pt>
                <c:pt idx="88141">
                  <c:v>19.746165000000001</c:v>
                </c:pt>
                <c:pt idx="88142">
                  <c:v>19.744527000000001</c:v>
                </c:pt>
                <c:pt idx="88143">
                  <c:v>19.747105000000001</c:v>
                </c:pt>
                <c:pt idx="88144">
                  <c:v>19.752343</c:v>
                </c:pt>
                <c:pt idx="88145">
                  <c:v>19.753619</c:v>
                </c:pt>
                <c:pt idx="88146">
                  <c:v>19.751011999999999</c:v>
                </c:pt>
                <c:pt idx="88147">
                  <c:v>19.752852000000001</c:v>
                </c:pt>
                <c:pt idx="88148">
                  <c:v>19.755907000000001</c:v>
                </c:pt>
                <c:pt idx="88149">
                  <c:v>19.751062000000001</c:v>
                </c:pt>
                <c:pt idx="88150">
                  <c:v>19.748750000000001</c:v>
                </c:pt>
                <c:pt idx="88151">
                  <c:v>19.754201999999999</c:v>
                </c:pt>
                <c:pt idx="88152">
                  <c:v>19.752586000000001</c:v>
                </c:pt>
                <c:pt idx="88153">
                  <c:v>19.74934</c:v>
                </c:pt>
                <c:pt idx="88154">
                  <c:v>19.750722</c:v>
                </c:pt>
                <c:pt idx="88155">
                  <c:v>19.750292999999999</c:v>
                </c:pt>
                <c:pt idx="88156">
                  <c:v>19.750634000000002</c:v>
                </c:pt>
                <c:pt idx="88157">
                  <c:v>19.752980999999998</c:v>
                </c:pt>
                <c:pt idx="88158">
                  <c:v>19.752113999999999</c:v>
                </c:pt>
                <c:pt idx="88159">
                  <c:v>19.747364999999999</c:v>
                </c:pt>
                <c:pt idx="88160">
                  <c:v>19.747017</c:v>
                </c:pt>
                <c:pt idx="88161">
                  <c:v>19.755188</c:v>
                </c:pt>
                <c:pt idx="88162">
                  <c:v>19.754778000000002</c:v>
                </c:pt>
                <c:pt idx="88163">
                  <c:v>19.745505999999999</c:v>
                </c:pt>
                <c:pt idx="88164">
                  <c:v>19.746611999999999</c:v>
                </c:pt>
                <c:pt idx="88165">
                  <c:v>19.753976999999999</c:v>
                </c:pt>
                <c:pt idx="88166">
                  <c:v>19.753876999999999</c:v>
                </c:pt>
                <c:pt idx="88167">
                  <c:v>19.750851000000001</c:v>
                </c:pt>
                <c:pt idx="88168">
                  <c:v>19.753055</c:v>
                </c:pt>
                <c:pt idx="88169">
                  <c:v>19.755468</c:v>
                </c:pt>
                <c:pt idx="88170">
                  <c:v>19.753879999999999</c:v>
                </c:pt>
                <c:pt idx="88171">
                  <c:v>19.753654000000001</c:v>
                </c:pt>
                <c:pt idx="88172">
                  <c:v>19.751763</c:v>
                </c:pt>
                <c:pt idx="88173">
                  <c:v>19.749417999999999</c:v>
                </c:pt>
                <c:pt idx="88174">
                  <c:v>19.755327000000001</c:v>
                </c:pt>
                <c:pt idx="88175">
                  <c:v>19.759239999999998</c:v>
                </c:pt>
                <c:pt idx="88176">
                  <c:v>19.750809</c:v>
                </c:pt>
                <c:pt idx="88177">
                  <c:v>19.746680000000001</c:v>
                </c:pt>
                <c:pt idx="88178">
                  <c:v>19.750585999999998</c:v>
                </c:pt>
                <c:pt idx="88179">
                  <c:v>19.751798999999998</c:v>
                </c:pt>
                <c:pt idx="88180">
                  <c:v>19.750658999999999</c:v>
                </c:pt>
                <c:pt idx="88181">
                  <c:v>19.754121999999999</c:v>
                </c:pt>
                <c:pt idx="88182">
                  <c:v>19.753567</c:v>
                </c:pt>
                <c:pt idx="88183">
                  <c:v>19.749365000000001</c:v>
                </c:pt>
                <c:pt idx="88184">
                  <c:v>19.754884000000001</c:v>
                </c:pt>
                <c:pt idx="88185">
                  <c:v>19.755828000000001</c:v>
                </c:pt>
                <c:pt idx="88186">
                  <c:v>19.750060000000001</c:v>
                </c:pt>
                <c:pt idx="88187">
                  <c:v>19.753557000000001</c:v>
                </c:pt>
                <c:pt idx="88188">
                  <c:v>19.759243000000001</c:v>
                </c:pt>
                <c:pt idx="88189">
                  <c:v>19.759450000000001</c:v>
                </c:pt>
                <c:pt idx="88190">
                  <c:v>19.758065999999999</c:v>
                </c:pt>
                <c:pt idx="88191">
                  <c:v>19.761403999999999</c:v>
                </c:pt>
                <c:pt idx="88192">
                  <c:v>19.764191</c:v>
                </c:pt>
                <c:pt idx="88193">
                  <c:v>19.764015000000001</c:v>
                </c:pt>
                <c:pt idx="88194">
                  <c:v>19.764762999999999</c:v>
                </c:pt>
                <c:pt idx="88195">
                  <c:v>19.765727999999999</c:v>
                </c:pt>
                <c:pt idx="88196">
                  <c:v>19.765449</c:v>
                </c:pt>
                <c:pt idx="88197">
                  <c:v>19.764078999999999</c:v>
                </c:pt>
                <c:pt idx="88198">
                  <c:v>19.762695999999998</c:v>
                </c:pt>
                <c:pt idx="88199">
                  <c:v>19.760874000000001</c:v>
                </c:pt>
                <c:pt idx="88200">
                  <c:v>19.757954999999999</c:v>
                </c:pt>
                <c:pt idx="88201">
                  <c:v>19.760116</c:v>
                </c:pt>
                <c:pt idx="88202">
                  <c:v>19.763503</c:v>
                </c:pt>
                <c:pt idx="88203">
                  <c:v>19.761324999999999</c:v>
                </c:pt>
                <c:pt idx="88204">
                  <c:v>19.759201000000001</c:v>
                </c:pt>
                <c:pt idx="88205">
                  <c:v>19.761666999999999</c:v>
                </c:pt>
                <c:pt idx="88206">
                  <c:v>19.762475999999999</c:v>
                </c:pt>
                <c:pt idx="88207">
                  <c:v>19.760574999999999</c:v>
                </c:pt>
                <c:pt idx="88208">
                  <c:v>19.760462</c:v>
                </c:pt>
                <c:pt idx="88209">
                  <c:v>19.762449</c:v>
                </c:pt>
                <c:pt idx="88210">
                  <c:v>19.762339000000001</c:v>
                </c:pt>
                <c:pt idx="88211">
                  <c:v>19.762518</c:v>
                </c:pt>
                <c:pt idx="88212">
                  <c:v>19.766445000000001</c:v>
                </c:pt>
                <c:pt idx="88213">
                  <c:v>19.767275999999999</c:v>
                </c:pt>
                <c:pt idx="88214">
                  <c:v>19.763649999999998</c:v>
                </c:pt>
                <c:pt idx="88215">
                  <c:v>19.761818000000002</c:v>
                </c:pt>
                <c:pt idx="88216">
                  <c:v>19.763338000000001</c:v>
                </c:pt>
                <c:pt idx="88217">
                  <c:v>19.766528999999998</c:v>
                </c:pt>
                <c:pt idx="88218">
                  <c:v>19.766121999999999</c:v>
                </c:pt>
                <c:pt idx="88219">
                  <c:v>19.761144000000002</c:v>
                </c:pt>
                <c:pt idx="88220">
                  <c:v>19.760643000000002</c:v>
                </c:pt>
                <c:pt idx="88221">
                  <c:v>19.766269000000001</c:v>
                </c:pt>
                <c:pt idx="88222">
                  <c:v>19.76876</c:v>
                </c:pt>
                <c:pt idx="88223">
                  <c:v>19.766418999999999</c:v>
                </c:pt>
                <c:pt idx="88224">
                  <c:v>19.765844999999999</c:v>
                </c:pt>
                <c:pt idx="88225">
                  <c:v>19.768844999999999</c:v>
                </c:pt>
                <c:pt idx="88226">
                  <c:v>19.773520000000001</c:v>
                </c:pt>
                <c:pt idx="88227">
                  <c:v>19.776071999999999</c:v>
                </c:pt>
                <c:pt idx="88228">
                  <c:v>19.768795000000001</c:v>
                </c:pt>
                <c:pt idx="88229">
                  <c:v>19.767189999999999</c:v>
                </c:pt>
                <c:pt idx="88230">
                  <c:v>19.778585</c:v>
                </c:pt>
                <c:pt idx="88231">
                  <c:v>19.778257</c:v>
                </c:pt>
                <c:pt idx="88232">
                  <c:v>19.771232999999999</c:v>
                </c:pt>
                <c:pt idx="88233">
                  <c:v>19.773978</c:v>
                </c:pt>
                <c:pt idx="88234">
                  <c:v>19.775257</c:v>
                </c:pt>
                <c:pt idx="88235">
                  <c:v>19.775062999999999</c:v>
                </c:pt>
                <c:pt idx="88236">
                  <c:v>19.776057000000002</c:v>
                </c:pt>
                <c:pt idx="88237">
                  <c:v>19.771471999999999</c:v>
                </c:pt>
                <c:pt idx="88238">
                  <c:v>19.769556000000001</c:v>
                </c:pt>
                <c:pt idx="88239">
                  <c:v>19.773610999999999</c:v>
                </c:pt>
                <c:pt idx="88240">
                  <c:v>19.774111000000001</c:v>
                </c:pt>
                <c:pt idx="88241">
                  <c:v>19.769787000000001</c:v>
                </c:pt>
                <c:pt idx="88242">
                  <c:v>19.769307000000001</c:v>
                </c:pt>
                <c:pt idx="88243">
                  <c:v>19.775075000000001</c:v>
                </c:pt>
                <c:pt idx="88244">
                  <c:v>19.776488000000001</c:v>
                </c:pt>
                <c:pt idx="88245">
                  <c:v>19.772272999999998</c:v>
                </c:pt>
                <c:pt idx="88246">
                  <c:v>19.772573000000001</c:v>
                </c:pt>
                <c:pt idx="88247">
                  <c:v>19.776163</c:v>
                </c:pt>
                <c:pt idx="88248">
                  <c:v>19.772219</c:v>
                </c:pt>
                <c:pt idx="88249">
                  <c:v>19.767893999999998</c:v>
                </c:pt>
                <c:pt idx="88250">
                  <c:v>19.771208999999999</c:v>
                </c:pt>
                <c:pt idx="88251">
                  <c:v>19.775575</c:v>
                </c:pt>
                <c:pt idx="88252">
                  <c:v>19.771504</c:v>
                </c:pt>
                <c:pt idx="88253">
                  <c:v>19.769154</c:v>
                </c:pt>
                <c:pt idx="88254">
                  <c:v>19.774654000000002</c:v>
                </c:pt>
                <c:pt idx="88255">
                  <c:v>19.778700000000001</c:v>
                </c:pt>
                <c:pt idx="88256">
                  <c:v>19.776803000000001</c:v>
                </c:pt>
                <c:pt idx="88257">
                  <c:v>19.772099000000001</c:v>
                </c:pt>
                <c:pt idx="88258">
                  <c:v>19.770164999999999</c:v>
                </c:pt>
                <c:pt idx="88259">
                  <c:v>19.770083</c:v>
                </c:pt>
                <c:pt idx="88260">
                  <c:v>19.772212</c:v>
                </c:pt>
                <c:pt idx="88261">
                  <c:v>19.775010000000002</c:v>
                </c:pt>
                <c:pt idx="88262">
                  <c:v>19.774460000000001</c:v>
                </c:pt>
                <c:pt idx="88263">
                  <c:v>19.770268000000002</c:v>
                </c:pt>
                <c:pt idx="88264">
                  <c:v>19.767534000000001</c:v>
                </c:pt>
                <c:pt idx="88265">
                  <c:v>19.772808000000001</c:v>
                </c:pt>
                <c:pt idx="88266">
                  <c:v>19.774888000000001</c:v>
                </c:pt>
                <c:pt idx="88267">
                  <c:v>19.771993999999999</c:v>
                </c:pt>
                <c:pt idx="88268">
                  <c:v>19.775421999999999</c:v>
                </c:pt>
                <c:pt idx="88269">
                  <c:v>19.774972000000002</c:v>
                </c:pt>
                <c:pt idx="88270">
                  <c:v>19.766988000000001</c:v>
                </c:pt>
                <c:pt idx="88271">
                  <c:v>19.770543</c:v>
                </c:pt>
                <c:pt idx="88272">
                  <c:v>19.776012000000001</c:v>
                </c:pt>
                <c:pt idx="88273">
                  <c:v>19.772794000000001</c:v>
                </c:pt>
                <c:pt idx="88274">
                  <c:v>19.776605</c:v>
                </c:pt>
                <c:pt idx="88275">
                  <c:v>19.783833000000001</c:v>
                </c:pt>
                <c:pt idx="88276">
                  <c:v>19.782847</c:v>
                </c:pt>
                <c:pt idx="88277">
                  <c:v>19.781675</c:v>
                </c:pt>
                <c:pt idx="88278">
                  <c:v>19.783556000000001</c:v>
                </c:pt>
                <c:pt idx="88279">
                  <c:v>19.784592</c:v>
                </c:pt>
                <c:pt idx="88280">
                  <c:v>19.784389999999998</c:v>
                </c:pt>
                <c:pt idx="88281">
                  <c:v>19.782405000000001</c:v>
                </c:pt>
                <c:pt idx="88282">
                  <c:v>19.780441</c:v>
                </c:pt>
                <c:pt idx="88283">
                  <c:v>19.784441999999999</c:v>
                </c:pt>
                <c:pt idx="88284">
                  <c:v>19.789386</c:v>
                </c:pt>
                <c:pt idx="88285">
                  <c:v>19.785838999999999</c:v>
                </c:pt>
                <c:pt idx="88286">
                  <c:v>19.782374999999998</c:v>
                </c:pt>
                <c:pt idx="88287">
                  <c:v>19.785069</c:v>
                </c:pt>
                <c:pt idx="88288">
                  <c:v>19.786639999999998</c:v>
                </c:pt>
                <c:pt idx="88289">
                  <c:v>19.786128000000001</c:v>
                </c:pt>
                <c:pt idx="88290">
                  <c:v>19.784147000000001</c:v>
                </c:pt>
                <c:pt idx="88291">
                  <c:v>19.783393</c:v>
                </c:pt>
                <c:pt idx="88292">
                  <c:v>19.785111000000001</c:v>
                </c:pt>
                <c:pt idx="88293">
                  <c:v>19.783448</c:v>
                </c:pt>
                <c:pt idx="88294">
                  <c:v>19.781400999999999</c:v>
                </c:pt>
                <c:pt idx="88295">
                  <c:v>19.78538</c:v>
                </c:pt>
                <c:pt idx="88296">
                  <c:v>19.787987000000001</c:v>
                </c:pt>
                <c:pt idx="88297">
                  <c:v>19.785382999999999</c:v>
                </c:pt>
                <c:pt idx="88298">
                  <c:v>19.786884000000001</c:v>
                </c:pt>
                <c:pt idx="88299">
                  <c:v>19.791025999999999</c:v>
                </c:pt>
                <c:pt idx="88300">
                  <c:v>19.791336999999999</c:v>
                </c:pt>
                <c:pt idx="88301">
                  <c:v>19.792068</c:v>
                </c:pt>
                <c:pt idx="88302">
                  <c:v>19.791162</c:v>
                </c:pt>
                <c:pt idx="88303">
                  <c:v>19.789206</c:v>
                </c:pt>
                <c:pt idx="88304">
                  <c:v>19.787144999999999</c:v>
                </c:pt>
                <c:pt idx="88305">
                  <c:v>19.787642000000002</c:v>
                </c:pt>
                <c:pt idx="88306">
                  <c:v>19.790725999999999</c:v>
                </c:pt>
                <c:pt idx="88307">
                  <c:v>19.791024</c:v>
                </c:pt>
                <c:pt idx="88308">
                  <c:v>19.789304000000001</c:v>
                </c:pt>
                <c:pt idx="88309">
                  <c:v>19.790050999999998</c:v>
                </c:pt>
                <c:pt idx="88310">
                  <c:v>19.790109000000001</c:v>
                </c:pt>
                <c:pt idx="88311">
                  <c:v>19.788273</c:v>
                </c:pt>
                <c:pt idx="88312">
                  <c:v>19.788005999999999</c:v>
                </c:pt>
                <c:pt idx="88313">
                  <c:v>19.787468000000001</c:v>
                </c:pt>
                <c:pt idx="88314">
                  <c:v>19.786066999999999</c:v>
                </c:pt>
                <c:pt idx="88315">
                  <c:v>19.788339000000001</c:v>
                </c:pt>
                <c:pt idx="88316">
                  <c:v>19.79044</c:v>
                </c:pt>
                <c:pt idx="88317">
                  <c:v>19.788938999999999</c:v>
                </c:pt>
                <c:pt idx="88318">
                  <c:v>19.788329999999998</c:v>
                </c:pt>
                <c:pt idx="88319">
                  <c:v>19.788315000000001</c:v>
                </c:pt>
                <c:pt idx="88320">
                  <c:v>19.785893000000002</c:v>
                </c:pt>
                <c:pt idx="88321">
                  <c:v>19.787058999999999</c:v>
                </c:pt>
                <c:pt idx="88322">
                  <c:v>19.793113999999999</c:v>
                </c:pt>
                <c:pt idx="88323">
                  <c:v>19.795559999999998</c:v>
                </c:pt>
                <c:pt idx="88324">
                  <c:v>19.793291</c:v>
                </c:pt>
                <c:pt idx="88325">
                  <c:v>19.791197</c:v>
                </c:pt>
                <c:pt idx="88326">
                  <c:v>19.790804999999999</c:v>
                </c:pt>
                <c:pt idx="88327">
                  <c:v>19.793377</c:v>
                </c:pt>
                <c:pt idx="88328">
                  <c:v>19.79542</c:v>
                </c:pt>
                <c:pt idx="88329">
                  <c:v>19.794277999999998</c:v>
                </c:pt>
                <c:pt idx="88330">
                  <c:v>19.791215999999999</c:v>
                </c:pt>
                <c:pt idx="88331">
                  <c:v>19.791426000000001</c:v>
                </c:pt>
                <c:pt idx="88332">
                  <c:v>19.795096000000001</c:v>
                </c:pt>
                <c:pt idx="88333">
                  <c:v>19.794253999999999</c:v>
                </c:pt>
                <c:pt idx="88334">
                  <c:v>19.792114999999999</c:v>
                </c:pt>
                <c:pt idx="88335">
                  <c:v>19.798769</c:v>
                </c:pt>
                <c:pt idx="88336">
                  <c:v>19.803851000000002</c:v>
                </c:pt>
                <c:pt idx="88337">
                  <c:v>19.79888</c:v>
                </c:pt>
                <c:pt idx="88338">
                  <c:v>19.796579000000001</c:v>
                </c:pt>
                <c:pt idx="88339">
                  <c:v>19.798831</c:v>
                </c:pt>
                <c:pt idx="88340">
                  <c:v>19.798233</c:v>
                </c:pt>
                <c:pt idx="88341">
                  <c:v>19.796673999999999</c:v>
                </c:pt>
                <c:pt idx="88342">
                  <c:v>19.798406</c:v>
                </c:pt>
                <c:pt idx="88343">
                  <c:v>19.799367</c:v>
                </c:pt>
                <c:pt idx="88344">
                  <c:v>19.797912</c:v>
                </c:pt>
                <c:pt idx="88345">
                  <c:v>19.799319000000001</c:v>
                </c:pt>
                <c:pt idx="88346">
                  <c:v>19.800439000000001</c:v>
                </c:pt>
                <c:pt idx="88347">
                  <c:v>19.796925999999999</c:v>
                </c:pt>
                <c:pt idx="88348">
                  <c:v>19.79487</c:v>
                </c:pt>
                <c:pt idx="88349">
                  <c:v>19.796617000000001</c:v>
                </c:pt>
                <c:pt idx="88350">
                  <c:v>19.796019000000001</c:v>
                </c:pt>
                <c:pt idx="88351">
                  <c:v>19.795459000000001</c:v>
                </c:pt>
                <c:pt idx="88352">
                  <c:v>19.795853999999999</c:v>
                </c:pt>
                <c:pt idx="88353">
                  <c:v>19.796226000000001</c:v>
                </c:pt>
                <c:pt idx="88354">
                  <c:v>19.795681999999999</c:v>
                </c:pt>
                <c:pt idx="88355">
                  <c:v>19.795486</c:v>
                </c:pt>
                <c:pt idx="88356">
                  <c:v>19.796721999999999</c:v>
                </c:pt>
                <c:pt idx="88357">
                  <c:v>19.796495</c:v>
                </c:pt>
                <c:pt idx="88358">
                  <c:v>19.796779000000001</c:v>
                </c:pt>
                <c:pt idx="88359">
                  <c:v>19.796181000000001</c:v>
                </c:pt>
                <c:pt idx="88360">
                  <c:v>19.793264000000001</c:v>
                </c:pt>
                <c:pt idx="88361">
                  <c:v>19.79588</c:v>
                </c:pt>
                <c:pt idx="88362">
                  <c:v>19.798901000000001</c:v>
                </c:pt>
                <c:pt idx="88363">
                  <c:v>19.797343000000001</c:v>
                </c:pt>
                <c:pt idx="88364">
                  <c:v>19.795508000000002</c:v>
                </c:pt>
                <c:pt idx="88365">
                  <c:v>19.795045999999999</c:v>
                </c:pt>
                <c:pt idx="88366">
                  <c:v>19.795750999999999</c:v>
                </c:pt>
                <c:pt idx="88367">
                  <c:v>19.795978999999999</c:v>
                </c:pt>
                <c:pt idx="88368">
                  <c:v>19.794844999999999</c:v>
                </c:pt>
                <c:pt idx="88369">
                  <c:v>19.797585999999999</c:v>
                </c:pt>
                <c:pt idx="88370">
                  <c:v>19.799451999999999</c:v>
                </c:pt>
                <c:pt idx="88371">
                  <c:v>19.799938999999998</c:v>
                </c:pt>
                <c:pt idx="88372">
                  <c:v>19.802627000000001</c:v>
                </c:pt>
                <c:pt idx="88373">
                  <c:v>19.801421000000001</c:v>
                </c:pt>
                <c:pt idx="88374">
                  <c:v>19.801051999999999</c:v>
                </c:pt>
                <c:pt idx="88375">
                  <c:v>19.803038000000001</c:v>
                </c:pt>
                <c:pt idx="88376">
                  <c:v>19.803837000000001</c:v>
                </c:pt>
                <c:pt idx="88377">
                  <c:v>19.803756</c:v>
                </c:pt>
                <c:pt idx="88378">
                  <c:v>19.801445999999999</c:v>
                </c:pt>
                <c:pt idx="88379">
                  <c:v>19.798981999999999</c:v>
                </c:pt>
                <c:pt idx="88380">
                  <c:v>19.801088</c:v>
                </c:pt>
                <c:pt idx="88381">
                  <c:v>19.808672999999999</c:v>
                </c:pt>
                <c:pt idx="88382">
                  <c:v>19.810312</c:v>
                </c:pt>
                <c:pt idx="88383">
                  <c:v>19.807662000000001</c:v>
                </c:pt>
                <c:pt idx="88384">
                  <c:v>19.810699</c:v>
                </c:pt>
                <c:pt idx="88385">
                  <c:v>19.807814</c:v>
                </c:pt>
                <c:pt idx="88386">
                  <c:v>19.801887000000001</c:v>
                </c:pt>
                <c:pt idx="88387">
                  <c:v>19.805415</c:v>
                </c:pt>
                <c:pt idx="88388">
                  <c:v>19.808938999999999</c:v>
                </c:pt>
                <c:pt idx="88389">
                  <c:v>19.805461999999999</c:v>
                </c:pt>
                <c:pt idx="88390">
                  <c:v>19.805161999999999</c:v>
                </c:pt>
                <c:pt idx="88391">
                  <c:v>19.807551</c:v>
                </c:pt>
                <c:pt idx="88392">
                  <c:v>19.806000999999998</c:v>
                </c:pt>
                <c:pt idx="88393">
                  <c:v>19.803557000000001</c:v>
                </c:pt>
                <c:pt idx="88394">
                  <c:v>19.802555999999999</c:v>
                </c:pt>
                <c:pt idx="88395">
                  <c:v>19.806055000000001</c:v>
                </c:pt>
                <c:pt idx="88396">
                  <c:v>19.809636000000001</c:v>
                </c:pt>
                <c:pt idx="88397">
                  <c:v>19.807604999999999</c:v>
                </c:pt>
                <c:pt idx="88398">
                  <c:v>19.806141</c:v>
                </c:pt>
                <c:pt idx="88399">
                  <c:v>19.807925999999998</c:v>
                </c:pt>
                <c:pt idx="88400">
                  <c:v>19.80866</c:v>
                </c:pt>
                <c:pt idx="88401">
                  <c:v>19.809443999999999</c:v>
                </c:pt>
                <c:pt idx="88402">
                  <c:v>19.809549000000001</c:v>
                </c:pt>
                <c:pt idx="88403">
                  <c:v>19.80818</c:v>
                </c:pt>
                <c:pt idx="88404">
                  <c:v>19.808444999999999</c:v>
                </c:pt>
                <c:pt idx="88405">
                  <c:v>19.814299999999999</c:v>
                </c:pt>
                <c:pt idx="88406">
                  <c:v>19.815961000000001</c:v>
                </c:pt>
                <c:pt idx="88407">
                  <c:v>19.808748999999999</c:v>
                </c:pt>
                <c:pt idx="88408">
                  <c:v>19.807012</c:v>
                </c:pt>
                <c:pt idx="88409">
                  <c:v>19.809757999999999</c:v>
                </c:pt>
                <c:pt idx="88410">
                  <c:v>19.812574000000001</c:v>
                </c:pt>
                <c:pt idx="88411">
                  <c:v>19.813417999999999</c:v>
                </c:pt>
                <c:pt idx="88412">
                  <c:v>19.808705</c:v>
                </c:pt>
                <c:pt idx="88413">
                  <c:v>19.808931999999999</c:v>
                </c:pt>
                <c:pt idx="88414">
                  <c:v>19.815058000000001</c:v>
                </c:pt>
                <c:pt idx="88415">
                  <c:v>19.817499999999999</c:v>
                </c:pt>
                <c:pt idx="88416">
                  <c:v>19.817131</c:v>
                </c:pt>
                <c:pt idx="88417">
                  <c:v>19.817218</c:v>
                </c:pt>
                <c:pt idx="88418">
                  <c:v>19.812113</c:v>
                </c:pt>
                <c:pt idx="88419">
                  <c:v>19.811055</c:v>
                </c:pt>
                <c:pt idx="88420">
                  <c:v>19.818303</c:v>
                </c:pt>
                <c:pt idx="88421">
                  <c:v>19.818035999999999</c:v>
                </c:pt>
                <c:pt idx="88422">
                  <c:v>19.814475999999999</c:v>
                </c:pt>
                <c:pt idx="88423">
                  <c:v>19.814969999999999</c:v>
                </c:pt>
                <c:pt idx="88424">
                  <c:v>19.814250000000001</c:v>
                </c:pt>
                <c:pt idx="88425">
                  <c:v>19.817332</c:v>
                </c:pt>
                <c:pt idx="88426">
                  <c:v>19.820278999999999</c:v>
                </c:pt>
                <c:pt idx="88427">
                  <c:v>19.816606</c:v>
                </c:pt>
                <c:pt idx="88428">
                  <c:v>19.818515999999999</c:v>
                </c:pt>
                <c:pt idx="88429">
                  <c:v>19.821944999999999</c:v>
                </c:pt>
                <c:pt idx="88430">
                  <c:v>19.814958000000001</c:v>
                </c:pt>
                <c:pt idx="88431">
                  <c:v>19.811063000000001</c:v>
                </c:pt>
                <c:pt idx="88432">
                  <c:v>19.817043999999999</c:v>
                </c:pt>
                <c:pt idx="88433">
                  <c:v>19.820250000000001</c:v>
                </c:pt>
                <c:pt idx="88434">
                  <c:v>19.818591999999999</c:v>
                </c:pt>
                <c:pt idx="88435">
                  <c:v>19.816406000000001</c:v>
                </c:pt>
                <c:pt idx="88436">
                  <c:v>19.814557000000001</c:v>
                </c:pt>
                <c:pt idx="88437">
                  <c:v>19.817585999999999</c:v>
                </c:pt>
                <c:pt idx="88438">
                  <c:v>19.824012</c:v>
                </c:pt>
                <c:pt idx="88439">
                  <c:v>19.826180000000001</c:v>
                </c:pt>
                <c:pt idx="88440">
                  <c:v>19.827003000000001</c:v>
                </c:pt>
                <c:pt idx="88441">
                  <c:v>19.828716</c:v>
                </c:pt>
                <c:pt idx="88442">
                  <c:v>19.827449999999999</c:v>
                </c:pt>
                <c:pt idx="88443">
                  <c:v>19.82563</c:v>
                </c:pt>
                <c:pt idx="88444">
                  <c:v>19.825583000000002</c:v>
                </c:pt>
                <c:pt idx="88445">
                  <c:v>19.823585000000001</c:v>
                </c:pt>
                <c:pt idx="88446">
                  <c:v>19.818681000000002</c:v>
                </c:pt>
                <c:pt idx="88447">
                  <c:v>19.820247999999999</c:v>
                </c:pt>
                <c:pt idx="88448">
                  <c:v>19.827497000000001</c:v>
                </c:pt>
                <c:pt idx="88449">
                  <c:v>19.828009000000002</c:v>
                </c:pt>
                <c:pt idx="88450">
                  <c:v>19.825066</c:v>
                </c:pt>
                <c:pt idx="88451">
                  <c:v>19.825306000000001</c:v>
                </c:pt>
                <c:pt idx="88452">
                  <c:v>19.823568000000002</c:v>
                </c:pt>
                <c:pt idx="88453">
                  <c:v>19.822461000000001</c:v>
                </c:pt>
                <c:pt idx="88454">
                  <c:v>19.825057000000001</c:v>
                </c:pt>
                <c:pt idx="88455">
                  <c:v>19.824435000000001</c:v>
                </c:pt>
                <c:pt idx="88456">
                  <c:v>19.819562000000001</c:v>
                </c:pt>
                <c:pt idx="88457">
                  <c:v>19.817674</c:v>
                </c:pt>
                <c:pt idx="88458">
                  <c:v>19.819258999999999</c:v>
                </c:pt>
                <c:pt idx="88459">
                  <c:v>19.81917</c:v>
                </c:pt>
                <c:pt idx="88460">
                  <c:v>19.818753999999998</c:v>
                </c:pt>
                <c:pt idx="88461">
                  <c:v>19.819313999999999</c:v>
                </c:pt>
                <c:pt idx="88462">
                  <c:v>19.818296</c:v>
                </c:pt>
                <c:pt idx="88463">
                  <c:v>19.816690999999999</c:v>
                </c:pt>
                <c:pt idx="88464">
                  <c:v>19.818076000000001</c:v>
                </c:pt>
                <c:pt idx="88465">
                  <c:v>19.822624000000001</c:v>
                </c:pt>
                <c:pt idx="88466">
                  <c:v>19.821978999999999</c:v>
                </c:pt>
                <c:pt idx="88467">
                  <c:v>19.819721000000001</c:v>
                </c:pt>
                <c:pt idx="88468">
                  <c:v>19.82067</c:v>
                </c:pt>
                <c:pt idx="88469">
                  <c:v>19.824449000000001</c:v>
                </c:pt>
                <c:pt idx="88470">
                  <c:v>19.829628</c:v>
                </c:pt>
                <c:pt idx="88471">
                  <c:v>19.829163999999999</c:v>
                </c:pt>
                <c:pt idx="88472">
                  <c:v>19.828009000000002</c:v>
                </c:pt>
                <c:pt idx="88473">
                  <c:v>19.829352</c:v>
                </c:pt>
                <c:pt idx="88474">
                  <c:v>19.827282</c:v>
                </c:pt>
                <c:pt idx="88475">
                  <c:v>19.825596000000001</c:v>
                </c:pt>
                <c:pt idx="88476">
                  <c:v>19.826180999999998</c:v>
                </c:pt>
                <c:pt idx="88477">
                  <c:v>19.824847999999999</c:v>
                </c:pt>
                <c:pt idx="88478">
                  <c:v>19.825769000000001</c:v>
                </c:pt>
                <c:pt idx="88479">
                  <c:v>19.824553000000002</c:v>
                </c:pt>
                <c:pt idx="88480">
                  <c:v>19.819018</c:v>
                </c:pt>
                <c:pt idx="88481">
                  <c:v>19.823416000000002</c:v>
                </c:pt>
                <c:pt idx="88482">
                  <c:v>19.829974</c:v>
                </c:pt>
                <c:pt idx="88483">
                  <c:v>19.826993000000002</c:v>
                </c:pt>
                <c:pt idx="88484">
                  <c:v>19.824511999999999</c:v>
                </c:pt>
                <c:pt idx="88485">
                  <c:v>19.825385000000001</c:v>
                </c:pt>
                <c:pt idx="88486">
                  <c:v>19.831517000000002</c:v>
                </c:pt>
                <c:pt idx="88487">
                  <c:v>19.833684999999999</c:v>
                </c:pt>
                <c:pt idx="88488">
                  <c:v>19.828344000000001</c:v>
                </c:pt>
                <c:pt idx="88489">
                  <c:v>19.827646999999999</c:v>
                </c:pt>
                <c:pt idx="88490">
                  <c:v>19.829650000000001</c:v>
                </c:pt>
                <c:pt idx="88491">
                  <c:v>19.829291000000001</c:v>
                </c:pt>
                <c:pt idx="88492">
                  <c:v>19.826837999999999</c:v>
                </c:pt>
                <c:pt idx="88493">
                  <c:v>19.826034</c:v>
                </c:pt>
                <c:pt idx="88494">
                  <c:v>19.831115</c:v>
                </c:pt>
                <c:pt idx="88495">
                  <c:v>19.834446</c:v>
                </c:pt>
                <c:pt idx="88496">
                  <c:v>19.832720999999999</c:v>
                </c:pt>
                <c:pt idx="88497">
                  <c:v>19.831484</c:v>
                </c:pt>
                <c:pt idx="88498">
                  <c:v>19.830960999999999</c:v>
                </c:pt>
                <c:pt idx="88499">
                  <c:v>19.833024000000002</c:v>
                </c:pt>
                <c:pt idx="88500">
                  <c:v>19.836969</c:v>
                </c:pt>
                <c:pt idx="88501">
                  <c:v>19.834586999999999</c:v>
                </c:pt>
                <c:pt idx="88502">
                  <c:v>19.827898999999999</c:v>
                </c:pt>
                <c:pt idx="88503">
                  <c:v>19.826262</c:v>
                </c:pt>
                <c:pt idx="88504">
                  <c:v>19.830762</c:v>
                </c:pt>
                <c:pt idx="88505">
                  <c:v>19.831596000000001</c:v>
                </c:pt>
                <c:pt idx="88506">
                  <c:v>19.827743000000002</c:v>
                </c:pt>
                <c:pt idx="88507">
                  <c:v>19.829180000000001</c:v>
                </c:pt>
                <c:pt idx="88508">
                  <c:v>19.831282999999999</c:v>
                </c:pt>
                <c:pt idx="88509">
                  <c:v>19.828531000000002</c:v>
                </c:pt>
                <c:pt idx="88510">
                  <c:v>19.828344000000001</c:v>
                </c:pt>
                <c:pt idx="88511">
                  <c:v>19.832339999999999</c:v>
                </c:pt>
                <c:pt idx="88512">
                  <c:v>19.832167999999999</c:v>
                </c:pt>
                <c:pt idx="88513">
                  <c:v>19.830015</c:v>
                </c:pt>
                <c:pt idx="88514">
                  <c:v>19.829888</c:v>
                </c:pt>
                <c:pt idx="88515">
                  <c:v>19.828443</c:v>
                </c:pt>
                <c:pt idx="88516">
                  <c:v>19.829829</c:v>
                </c:pt>
                <c:pt idx="88517">
                  <c:v>19.833750999999999</c:v>
                </c:pt>
                <c:pt idx="88518">
                  <c:v>19.836116000000001</c:v>
                </c:pt>
                <c:pt idx="88519">
                  <c:v>19.834633</c:v>
                </c:pt>
                <c:pt idx="88520">
                  <c:v>19.82884</c:v>
                </c:pt>
                <c:pt idx="88521">
                  <c:v>19.826839</c:v>
                </c:pt>
                <c:pt idx="88522">
                  <c:v>19.831213000000002</c:v>
                </c:pt>
                <c:pt idx="88523">
                  <c:v>19.829948000000002</c:v>
                </c:pt>
                <c:pt idx="88524">
                  <c:v>19.827738</c:v>
                </c:pt>
                <c:pt idx="88525">
                  <c:v>19.832540999999999</c:v>
                </c:pt>
                <c:pt idx="88526">
                  <c:v>19.834951</c:v>
                </c:pt>
                <c:pt idx="88527">
                  <c:v>19.832280999999998</c:v>
                </c:pt>
                <c:pt idx="88528">
                  <c:v>19.833599</c:v>
                </c:pt>
                <c:pt idx="88529">
                  <c:v>19.836071</c:v>
                </c:pt>
                <c:pt idx="88530">
                  <c:v>19.836924</c:v>
                </c:pt>
                <c:pt idx="88531">
                  <c:v>19.837935999999999</c:v>
                </c:pt>
                <c:pt idx="88532">
                  <c:v>19.840385999999999</c:v>
                </c:pt>
                <c:pt idx="88533">
                  <c:v>19.841518000000001</c:v>
                </c:pt>
                <c:pt idx="88534">
                  <c:v>19.838878000000001</c:v>
                </c:pt>
                <c:pt idx="88535">
                  <c:v>19.837841999999998</c:v>
                </c:pt>
                <c:pt idx="88536">
                  <c:v>19.840989</c:v>
                </c:pt>
                <c:pt idx="88537">
                  <c:v>19.841021999999999</c:v>
                </c:pt>
                <c:pt idx="88538">
                  <c:v>19.837057000000001</c:v>
                </c:pt>
                <c:pt idx="88539">
                  <c:v>19.834956999999999</c:v>
                </c:pt>
                <c:pt idx="88540">
                  <c:v>19.835695999999999</c:v>
                </c:pt>
                <c:pt idx="88541">
                  <c:v>19.837657</c:v>
                </c:pt>
                <c:pt idx="88542">
                  <c:v>19.838144</c:v>
                </c:pt>
                <c:pt idx="88543">
                  <c:v>19.837378000000001</c:v>
                </c:pt>
                <c:pt idx="88544">
                  <c:v>19.835796999999999</c:v>
                </c:pt>
                <c:pt idx="88545">
                  <c:v>19.832822</c:v>
                </c:pt>
                <c:pt idx="88546">
                  <c:v>19.83615</c:v>
                </c:pt>
                <c:pt idx="88547">
                  <c:v>19.841259000000001</c:v>
                </c:pt>
                <c:pt idx="88548">
                  <c:v>19.838289</c:v>
                </c:pt>
                <c:pt idx="88549">
                  <c:v>19.83597</c:v>
                </c:pt>
                <c:pt idx="88550">
                  <c:v>19.839845</c:v>
                </c:pt>
                <c:pt idx="88551">
                  <c:v>19.842355000000001</c:v>
                </c:pt>
                <c:pt idx="88552">
                  <c:v>19.843914000000002</c:v>
                </c:pt>
                <c:pt idx="88553">
                  <c:v>19.844681000000001</c:v>
                </c:pt>
                <c:pt idx="88554">
                  <c:v>19.844045000000001</c:v>
                </c:pt>
                <c:pt idx="88555">
                  <c:v>19.843793000000002</c:v>
                </c:pt>
                <c:pt idx="88556">
                  <c:v>19.844206</c:v>
                </c:pt>
                <c:pt idx="88557">
                  <c:v>19.845337000000001</c:v>
                </c:pt>
                <c:pt idx="88558">
                  <c:v>19.845541999999998</c:v>
                </c:pt>
                <c:pt idx="88559">
                  <c:v>19.842521999999999</c:v>
                </c:pt>
                <c:pt idx="88560">
                  <c:v>19.840941999999998</c:v>
                </c:pt>
                <c:pt idx="88561">
                  <c:v>19.841291999999999</c:v>
                </c:pt>
                <c:pt idx="88562">
                  <c:v>19.841842</c:v>
                </c:pt>
                <c:pt idx="88563">
                  <c:v>19.843848000000001</c:v>
                </c:pt>
                <c:pt idx="88564">
                  <c:v>19.842703</c:v>
                </c:pt>
                <c:pt idx="88565">
                  <c:v>19.842604999999999</c:v>
                </c:pt>
                <c:pt idx="88566">
                  <c:v>19.848932999999999</c:v>
                </c:pt>
                <c:pt idx="88567">
                  <c:v>19.850867999999998</c:v>
                </c:pt>
                <c:pt idx="88568">
                  <c:v>19.850149999999999</c:v>
                </c:pt>
                <c:pt idx="88569">
                  <c:v>19.851376999999999</c:v>
                </c:pt>
                <c:pt idx="88570">
                  <c:v>19.850065000000001</c:v>
                </c:pt>
                <c:pt idx="88571">
                  <c:v>19.848296999999999</c:v>
                </c:pt>
                <c:pt idx="88572">
                  <c:v>19.848307999999999</c:v>
                </c:pt>
                <c:pt idx="88573">
                  <c:v>19.850919999999999</c:v>
                </c:pt>
                <c:pt idx="88574">
                  <c:v>19.852128</c:v>
                </c:pt>
                <c:pt idx="88575">
                  <c:v>19.848291</c:v>
                </c:pt>
                <c:pt idx="88576">
                  <c:v>19.847245000000001</c:v>
                </c:pt>
                <c:pt idx="88577">
                  <c:v>19.849335</c:v>
                </c:pt>
                <c:pt idx="88578">
                  <c:v>19.850709999999999</c:v>
                </c:pt>
                <c:pt idx="88579">
                  <c:v>19.846623999999998</c:v>
                </c:pt>
                <c:pt idx="88580">
                  <c:v>19.841840999999999</c:v>
                </c:pt>
                <c:pt idx="88581">
                  <c:v>19.844704</c:v>
                </c:pt>
                <c:pt idx="88582">
                  <c:v>19.849654000000001</c:v>
                </c:pt>
                <c:pt idx="88583">
                  <c:v>19.851011</c:v>
                </c:pt>
                <c:pt idx="88584">
                  <c:v>19.851523</c:v>
                </c:pt>
                <c:pt idx="88585">
                  <c:v>19.851355000000002</c:v>
                </c:pt>
                <c:pt idx="88586">
                  <c:v>19.848662000000001</c:v>
                </c:pt>
                <c:pt idx="88587">
                  <c:v>19.846026999999999</c:v>
                </c:pt>
                <c:pt idx="88588">
                  <c:v>19.845314999999999</c:v>
                </c:pt>
                <c:pt idx="88589">
                  <c:v>19.845818999999999</c:v>
                </c:pt>
                <c:pt idx="88590">
                  <c:v>19.845123000000001</c:v>
                </c:pt>
                <c:pt idx="88591">
                  <c:v>19.845469000000001</c:v>
                </c:pt>
                <c:pt idx="88592">
                  <c:v>19.849043000000002</c:v>
                </c:pt>
                <c:pt idx="88593">
                  <c:v>19.850978999999999</c:v>
                </c:pt>
                <c:pt idx="88594">
                  <c:v>19.849451999999999</c:v>
                </c:pt>
                <c:pt idx="88595">
                  <c:v>19.849539</c:v>
                </c:pt>
                <c:pt idx="88596">
                  <c:v>19.851178000000001</c:v>
                </c:pt>
                <c:pt idx="88597">
                  <c:v>19.850266000000001</c:v>
                </c:pt>
                <c:pt idx="88598">
                  <c:v>19.851628000000002</c:v>
                </c:pt>
                <c:pt idx="88599">
                  <c:v>19.852304</c:v>
                </c:pt>
                <c:pt idx="88600">
                  <c:v>19.848815999999999</c:v>
                </c:pt>
                <c:pt idx="88601">
                  <c:v>19.846990999999999</c:v>
                </c:pt>
                <c:pt idx="88602">
                  <c:v>19.848137999999999</c:v>
                </c:pt>
                <c:pt idx="88603">
                  <c:v>19.850349000000001</c:v>
                </c:pt>
                <c:pt idx="88604">
                  <c:v>19.855383</c:v>
                </c:pt>
                <c:pt idx="88605">
                  <c:v>19.855722</c:v>
                </c:pt>
                <c:pt idx="88606">
                  <c:v>19.852744999999999</c:v>
                </c:pt>
                <c:pt idx="88607">
                  <c:v>19.853698999999999</c:v>
                </c:pt>
                <c:pt idx="88608">
                  <c:v>19.852252</c:v>
                </c:pt>
                <c:pt idx="88609">
                  <c:v>19.852066000000001</c:v>
                </c:pt>
                <c:pt idx="88610">
                  <c:v>19.857393999999999</c:v>
                </c:pt>
                <c:pt idx="88611">
                  <c:v>19.857593000000001</c:v>
                </c:pt>
                <c:pt idx="88612">
                  <c:v>19.853397000000001</c:v>
                </c:pt>
                <c:pt idx="88613">
                  <c:v>19.855685999999999</c:v>
                </c:pt>
                <c:pt idx="88614">
                  <c:v>19.859169999999999</c:v>
                </c:pt>
                <c:pt idx="88615">
                  <c:v>19.858347999999999</c:v>
                </c:pt>
                <c:pt idx="88616">
                  <c:v>19.858461999999999</c:v>
                </c:pt>
                <c:pt idx="88617">
                  <c:v>19.859821</c:v>
                </c:pt>
                <c:pt idx="88618">
                  <c:v>19.859026</c:v>
                </c:pt>
                <c:pt idx="88619">
                  <c:v>19.856085</c:v>
                </c:pt>
                <c:pt idx="88620">
                  <c:v>19.856131999999999</c:v>
                </c:pt>
                <c:pt idx="88621">
                  <c:v>19.856553999999999</c:v>
                </c:pt>
                <c:pt idx="88622">
                  <c:v>19.854848</c:v>
                </c:pt>
                <c:pt idx="88623">
                  <c:v>19.851355999999999</c:v>
                </c:pt>
                <c:pt idx="88624">
                  <c:v>19.849792000000001</c:v>
                </c:pt>
                <c:pt idx="88625">
                  <c:v>19.852924999999999</c:v>
                </c:pt>
                <c:pt idx="88626">
                  <c:v>19.858495000000001</c:v>
                </c:pt>
                <c:pt idx="88627">
                  <c:v>19.859245999999999</c:v>
                </c:pt>
                <c:pt idx="88628">
                  <c:v>19.857472999999999</c:v>
                </c:pt>
                <c:pt idx="88629">
                  <c:v>19.857040000000001</c:v>
                </c:pt>
                <c:pt idx="88630">
                  <c:v>19.856359999999999</c:v>
                </c:pt>
                <c:pt idx="88631">
                  <c:v>19.855965999999999</c:v>
                </c:pt>
                <c:pt idx="88632">
                  <c:v>19.857536</c:v>
                </c:pt>
                <c:pt idx="88633">
                  <c:v>19.858557999999999</c:v>
                </c:pt>
                <c:pt idx="88634">
                  <c:v>19.860109000000001</c:v>
                </c:pt>
                <c:pt idx="88635">
                  <c:v>19.862680999999998</c:v>
                </c:pt>
                <c:pt idx="88636">
                  <c:v>19.863724000000001</c:v>
                </c:pt>
                <c:pt idx="88637">
                  <c:v>19.862959</c:v>
                </c:pt>
                <c:pt idx="88638">
                  <c:v>19.862005</c:v>
                </c:pt>
                <c:pt idx="88639">
                  <c:v>19.860308</c:v>
                </c:pt>
                <c:pt idx="88640">
                  <c:v>19.860379999999999</c:v>
                </c:pt>
                <c:pt idx="88641">
                  <c:v>19.860109999999999</c:v>
                </c:pt>
                <c:pt idx="88642">
                  <c:v>19.859807</c:v>
                </c:pt>
                <c:pt idx="88643">
                  <c:v>19.86504</c:v>
                </c:pt>
                <c:pt idx="88644">
                  <c:v>19.867477999999998</c:v>
                </c:pt>
                <c:pt idx="88645">
                  <c:v>19.866499999999998</c:v>
                </c:pt>
                <c:pt idx="88646">
                  <c:v>19.870372</c:v>
                </c:pt>
                <c:pt idx="88647">
                  <c:v>19.869084999999998</c:v>
                </c:pt>
                <c:pt idx="88648">
                  <c:v>19.861160000000002</c:v>
                </c:pt>
                <c:pt idx="88649">
                  <c:v>19.861903999999999</c:v>
                </c:pt>
                <c:pt idx="88650">
                  <c:v>19.867867</c:v>
                </c:pt>
                <c:pt idx="88651">
                  <c:v>19.867540999999999</c:v>
                </c:pt>
                <c:pt idx="88652">
                  <c:v>19.869050999999999</c:v>
                </c:pt>
                <c:pt idx="88653">
                  <c:v>19.871655000000001</c:v>
                </c:pt>
                <c:pt idx="88654">
                  <c:v>19.867356000000001</c:v>
                </c:pt>
                <c:pt idx="88655">
                  <c:v>19.866312000000001</c:v>
                </c:pt>
                <c:pt idx="88656">
                  <c:v>19.870660999999998</c:v>
                </c:pt>
                <c:pt idx="88657">
                  <c:v>19.868986</c:v>
                </c:pt>
                <c:pt idx="88658">
                  <c:v>19.864450000000001</c:v>
                </c:pt>
                <c:pt idx="88659">
                  <c:v>19.865497000000001</c:v>
                </c:pt>
                <c:pt idx="88660">
                  <c:v>19.869813000000001</c:v>
                </c:pt>
                <c:pt idx="88661">
                  <c:v>19.870193</c:v>
                </c:pt>
                <c:pt idx="88662">
                  <c:v>19.869482000000001</c:v>
                </c:pt>
                <c:pt idx="88663">
                  <c:v>19.869767</c:v>
                </c:pt>
                <c:pt idx="88664">
                  <c:v>19.867082</c:v>
                </c:pt>
                <c:pt idx="88665">
                  <c:v>19.865283000000002</c:v>
                </c:pt>
                <c:pt idx="88666">
                  <c:v>19.868085000000001</c:v>
                </c:pt>
                <c:pt idx="88667">
                  <c:v>19.869551000000001</c:v>
                </c:pt>
                <c:pt idx="88668">
                  <c:v>19.868075000000001</c:v>
                </c:pt>
                <c:pt idx="88669">
                  <c:v>19.867781000000001</c:v>
                </c:pt>
                <c:pt idx="88670">
                  <c:v>19.870891</c:v>
                </c:pt>
                <c:pt idx="88671">
                  <c:v>19.871552999999999</c:v>
                </c:pt>
                <c:pt idx="88672">
                  <c:v>19.870926999999998</c:v>
                </c:pt>
                <c:pt idx="88673">
                  <c:v>19.872958000000001</c:v>
                </c:pt>
                <c:pt idx="88674">
                  <c:v>19.876550999999999</c:v>
                </c:pt>
                <c:pt idx="88675">
                  <c:v>19.876291999999999</c:v>
                </c:pt>
                <c:pt idx="88676">
                  <c:v>19.873647999999999</c:v>
                </c:pt>
                <c:pt idx="88677">
                  <c:v>19.873417</c:v>
                </c:pt>
                <c:pt idx="88678">
                  <c:v>19.875032999999998</c:v>
                </c:pt>
                <c:pt idx="88679">
                  <c:v>19.875845000000002</c:v>
                </c:pt>
                <c:pt idx="88680">
                  <c:v>19.875028</c:v>
                </c:pt>
                <c:pt idx="88681">
                  <c:v>19.874272999999999</c:v>
                </c:pt>
                <c:pt idx="88682">
                  <c:v>19.873508000000001</c:v>
                </c:pt>
                <c:pt idx="88683">
                  <c:v>19.872810000000001</c:v>
                </c:pt>
                <c:pt idx="88684">
                  <c:v>19.875791</c:v>
                </c:pt>
                <c:pt idx="88685">
                  <c:v>19.878060000000001</c:v>
                </c:pt>
                <c:pt idx="88686">
                  <c:v>19.876494999999998</c:v>
                </c:pt>
                <c:pt idx="88687">
                  <c:v>19.876384000000002</c:v>
                </c:pt>
                <c:pt idx="88688">
                  <c:v>19.876194999999999</c:v>
                </c:pt>
                <c:pt idx="88689">
                  <c:v>19.874199999999998</c:v>
                </c:pt>
                <c:pt idx="88690">
                  <c:v>19.875558999999999</c:v>
                </c:pt>
                <c:pt idx="88691">
                  <c:v>19.875409000000001</c:v>
                </c:pt>
                <c:pt idx="88692">
                  <c:v>19.872074000000001</c:v>
                </c:pt>
                <c:pt idx="88693">
                  <c:v>19.870519000000002</c:v>
                </c:pt>
                <c:pt idx="88694">
                  <c:v>19.869966999999999</c:v>
                </c:pt>
                <c:pt idx="88695">
                  <c:v>19.872088999999999</c:v>
                </c:pt>
                <c:pt idx="88696">
                  <c:v>19.874469999999999</c:v>
                </c:pt>
                <c:pt idx="88697">
                  <c:v>19.870781000000001</c:v>
                </c:pt>
                <c:pt idx="88698">
                  <c:v>19.871680999999999</c:v>
                </c:pt>
                <c:pt idx="88699">
                  <c:v>19.878755999999999</c:v>
                </c:pt>
                <c:pt idx="88700">
                  <c:v>19.876705999999999</c:v>
                </c:pt>
                <c:pt idx="88701">
                  <c:v>19.871628999999999</c:v>
                </c:pt>
                <c:pt idx="88702">
                  <c:v>19.874457</c:v>
                </c:pt>
                <c:pt idx="88703">
                  <c:v>19.877547</c:v>
                </c:pt>
                <c:pt idx="88704">
                  <c:v>19.87501</c:v>
                </c:pt>
                <c:pt idx="88705">
                  <c:v>19.873273999999999</c:v>
                </c:pt>
                <c:pt idx="88706">
                  <c:v>19.877389000000001</c:v>
                </c:pt>
                <c:pt idx="88707">
                  <c:v>19.877917</c:v>
                </c:pt>
                <c:pt idx="88708">
                  <c:v>19.872366</c:v>
                </c:pt>
                <c:pt idx="88709">
                  <c:v>19.871455000000001</c:v>
                </c:pt>
                <c:pt idx="88710">
                  <c:v>19.877026999999998</c:v>
                </c:pt>
                <c:pt idx="88711">
                  <c:v>19.880020999999999</c:v>
                </c:pt>
                <c:pt idx="88712">
                  <c:v>19.877590999999999</c:v>
                </c:pt>
                <c:pt idx="88713">
                  <c:v>19.874748</c:v>
                </c:pt>
                <c:pt idx="88714">
                  <c:v>19.875104</c:v>
                </c:pt>
                <c:pt idx="88715">
                  <c:v>19.875114</c:v>
                </c:pt>
                <c:pt idx="88716">
                  <c:v>19.877051999999999</c:v>
                </c:pt>
                <c:pt idx="88717">
                  <c:v>19.879612000000002</c:v>
                </c:pt>
                <c:pt idx="88718">
                  <c:v>19.881284000000001</c:v>
                </c:pt>
                <c:pt idx="88719">
                  <c:v>19.881011000000001</c:v>
                </c:pt>
                <c:pt idx="88720">
                  <c:v>19.881824000000002</c:v>
                </c:pt>
                <c:pt idx="88721">
                  <c:v>19.885100999999999</c:v>
                </c:pt>
                <c:pt idx="88722">
                  <c:v>19.887639</c:v>
                </c:pt>
                <c:pt idx="88723">
                  <c:v>19.889527000000001</c:v>
                </c:pt>
                <c:pt idx="88724">
                  <c:v>19.887602999999999</c:v>
                </c:pt>
                <c:pt idx="88725">
                  <c:v>19.884875000000001</c:v>
                </c:pt>
                <c:pt idx="88726">
                  <c:v>19.886655000000001</c:v>
                </c:pt>
                <c:pt idx="88727">
                  <c:v>19.886499000000001</c:v>
                </c:pt>
                <c:pt idx="88728">
                  <c:v>19.885639000000001</c:v>
                </c:pt>
                <c:pt idx="88729">
                  <c:v>19.888933000000002</c:v>
                </c:pt>
                <c:pt idx="88730">
                  <c:v>19.891411999999999</c:v>
                </c:pt>
                <c:pt idx="88731">
                  <c:v>19.889004</c:v>
                </c:pt>
                <c:pt idx="88732">
                  <c:v>19.887322999999999</c:v>
                </c:pt>
                <c:pt idx="88733">
                  <c:v>19.888390999999999</c:v>
                </c:pt>
                <c:pt idx="88734">
                  <c:v>19.887929</c:v>
                </c:pt>
                <c:pt idx="88735">
                  <c:v>19.887177000000001</c:v>
                </c:pt>
                <c:pt idx="88736">
                  <c:v>19.887494</c:v>
                </c:pt>
                <c:pt idx="88737">
                  <c:v>19.885954000000002</c:v>
                </c:pt>
                <c:pt idx="88738">
                  <c:v>19.887931999999999</c:v>
                </c:pt>
                <c:pt idx="88739">
                  <c:v>19.892171000000001</c:v>
                </c:pt>
                <c:pt idx="88740">
                  <c:v>19.893041</c:v>
                </c:pt>
                <c:pt idx="88741">
                  <c:v>19.893476</c:v>
                </c:pt>
                <c:pt idx="88742">
                  <c:v>19.892931999999998</c:v>
                </c:pt>
                <c:pt idx="88743">
                  <c:v>19.889969000000001</c:v>
                </c:pt>
                <c:pt idx="88744">
                  <c:v>19.892063</c:v>
                </c:pt>
                <c:pt idx="88745">
                  <c:v>19.895430000000001</c:v>
                </c:pt>
                <c:pt idx="88746">
                  <c:v>19.893035000000001</c:v>
                </c:pt>
                <c:pt idx="88747">
                  <c:v>19.890775999999999</c:v>
                </c:pt>
                <c:pt idx="88748">
                  <c:v>19.892876000000001</c:v>
                </c:pt>
                <c:pt idx="88749">
                  <c:v>19.891985999999999</c:v>
                </c:pt>
                <c:pt idx="88750">
                  <c:v>19.887957</c:v>
                </c:pt>
                <c:pt idx="88751">
                  <c:v>19.888604999999998</c:v>
                </c:pt>
                <c:pt idx="88752">
                  <c:v>19.890129000000002</c:v>
                </c:pt>
                <c:pt idx="88753">
                  <c:v>19.886599</c:v>
                </c:pt>
                <c:pt idx="88754">
                  <c:v>19.883171999999998</c:v>
                </c:pt>
                <c:pt idx="88755">
                  <c:v>19.886044999999999</c:v>
                </c:pt>
                <c:pt idx="88756">
                  <c:v>19.891580999999999</c:v>
                </c:pt>
                <c:pt idx="88757">
                  <c:v>19.890236000000002</c:v>
                </c:pt>
                <c:pt idx="88758">
                  <c:v>19.883984999999999</c:v>
                </c:pt>
                <c:pt idx="88759">
                  <c:v>19.886773000000002</c:v>
                </c:pt>
                <c:pt idx="88760">
                  <c:v>19.893512000000001</c:v>
                </c:pt>
                <c:pt idx="88761">
                  <c:v>19.893063000000001</c:v>
                </c:pt>
                <c:pt idx="88762">
                  <c:v>19.893725</c:v>
                </c:pt>
                <c:pt idx="88763">
                  <c:v>19.892613999999998</c:v>
                </c:pt>
                <c:pt idx="88764">
                  <c:v>19.887649</c:v>
                </c:pt>
                <c:pt idx="88765">
                  <c:v>19.889958</c:v>
                </c:pt>
                <c:pt idx="88766">
                  <c:v>19.895025</c:v>
                </c:pt>
                <c:pt idx="88767">
                  <c:v>19.893605999999998</c:v>
                </c:pt>
                <c:pt idx="88768">
                  <c:v>19.892954</c:v>
                </c:pt>
                <c:pt idx="88769">
                  <c:v>19.89507</c:v>
                </c:pt>
                <c:pt idx="88770">
                  <c:v>19.895440000000001</c:v>
                </c:pt>
                <c:pt idx="88771">
                  <c:v>19.891705999999999</c:v>
                </c:pt>
                <c:pt idx="88772">
                  <c:v>19.887211000000001</c:v>
                </c:pt>
                <c:pt idx="88773">
                  <c:v>19.88524</c:v>
                </c:pt>
                <c:pt idx="88774">
                  <c:v>19.886399999999998</c:v>
                </c:pt>
                <c:pt idx="88775">
                  <c:v>19.892375999999999</c:v>
                </c:pt>
                <c:pt idx="88776">
                  <c:v>19.899289</c:v>
                </c:pt>
                <c:pt idx="88777">
                  <c:v>19.897321000000002</c:v>
                </c:pt>
                <c:pt idx="88778">
                  <c:v>19.891407999999998</c:v>
                </c:pt>
                <c:pt idx="88779">
                  <c:v>19.892651000000001</c:v>
                </c:pt>
                <c:pt idx="88780">
                  <c:v>19.896236999999999</c:v>
                </c:pt>
                <c:pt idx="88781">
                  <c:v>19.895992</c:v>
                </c:pt>
                <c:pt idx="88782">
                  <c:v>19.895654</c:v>
                </c:pt>
                <c:pt idx="88783">
                  <c:v>19.897549999999999</c:v>
                </c:pt>
                <c:pt idx="88784">
                  <c:v>19.904499000000001</c:v>
                </c:pt>
                <c:pt idx="88785">
                  <c:v>19.908797</c:v>
                </c:pt>
                <c:pt idx="88786">
                  <c:v>19.903905999999999</c:v>
                </c:pt>
                <c:pt idx="88787">
                  <c:v>19.902273999999998</c:v>
                </c:pt>
                <c:pt idx="88788">
                  <c:v>19.905241</c:v>
                </c:pt>
                <c:pt idx="88789">
                  <c:v>19.904284000000001</c:v>
                </c:pt>
                <c:pt idx="88790">
                  <c:v>19.903473000000002</c:v>
                </c:pt>
                <c:pt idx="88791">
                  <c:v>19.905905000000001</c:v>
                </c:pt>
                <c:pt idx="88792">
                  <c:v>19.905235000000001</c:v>
                </c:pt>
                <c:pt idx="88793">
                  <c:v>19.905280000000001</c:v>
                </c:pt>
                <c:pt idx="88794">
                  <c:v>19.907263</c:v>
                </c:pt>
                <c:pt idx="88795">
                  <c:v>19.904174999999999</c:v>
                </c:pt>
                <c:pt idx="88796">
                  <c:v>19.901883000000002</c:v>
                </c:pt>
                <c:pt idx="88797">
                  <c:v>19.902377000000001</c:v>
                </c:pt>
                <c:pt idx="88798">
                  <c:v>19.902791000000001</c:v>
                </c:pt>
                <c:pt idx="88799">
                  <c:v>19.902372</c:v>
                </c:pt>
                <c:pt idx="88800">
                  <c:v>19.900376000000001</c:v>
                </c:pt>
                <c:pt idx="88801">
                  <c:v>19.903835000000001</c:v>
                </c:pt>
                <c:pt idx="88802">
                  <c:v>19.907730999999998</c:v>
                </c:pt>
                <c:pt idx="88803">
                  <c:v>19.902509999999999</c:v>
                </c:pt>
                <c:pt idx="88804">
                  <c:v>19.899872999999999</c:v>
                </c:pt>
                <c:pt idx="88805">
                  <c:v>19.901703999999999</c:v>
                </c:pt>
                <c:pt idx="88806">
                  <c:v>19.900939999999999</c:v>
                </c:pt>
                <c:pt idx="88807">
                  <c:v>19.904205000000001</c:v>
                </c:pt>
                <c:pt idx="88808">
                  <c:v>19.907388000000001</c:v>
                </c:pt>
                <c:pt idx="88809">
                  <c:v>19.904247999999999</c:v>
                </c:pt>
                <c:pt idx="88810">
                  <c:v>19.905564999999999</c:v>
                </c:pt>
                <c:pt idx="88811">
                  <c:v>19.905519999999999</c:v>
                </c:pt>
                <c:pt idx="88812">
                  <c:v>19.898709</c:v>
                </c:pt>
                <c:pt idx="88813">
                  <c:v>19.897928</c:v>
                </c:pt>
                <c:pt idx="88814">
                  <c:v>19.903980000000001</c:v>
                </c:pt>
                <c:pt idx="88815">
                  <c:v>19.905452</c:v>
                </c:pt>
                <c:pt idx="88816">
                  <c:v>19.901458000000002</c:v>
                </c:pt>
                <c:pt idx="88817">
                  <c:v>19.898551000000001</c:v>
                </c:pt>
                <c:pt idx="88818">
                  <c:v>19.901291000000001</c:v>
                </c:pt>
                <c:pt idx="88819">
                  <c:v>19.902213</c:v>
                </c:pt>
                <c:pt idx="88820">
                  <c:v>19.896747000000001</c:v>
                </c:pt>
                <c:pt idx="88821">
                  <c:v>19.895671</c:v>
                </c:pt>
                <c:pt idx="88822">
                  <c:v>19.900068000000001</c:v>
                </c:pt>
                <c:pt idx="88823">
                  <c:v>19.901322</c:v>
                </c:pt>
                <c:pt idx="88824">
                  <c:v>19.903694999999999</c:v>
                </c:pt>
                <c:pt idx="88825">
                  <c:v>19.910025000000001</c:v>
                </c:pt>
                <c:pt idx="88826">
                  <c:v>19.91028</c:v>
                </c:pt>
                <c:pt idx="88827">
                  <c:v>19.904097</c:v>
                </c:pt>
                <c:pt idx="88828">
                  <c:v>19.898713999999998</c:v>
                </c:pt>
                <c:pt idx="88829">
                  <c:v>19.898016999999999</c:v>
                </c:pt>
                <c:pt idx="88830">
                  <c:v>19.901143999999999</c:v>
                </c:pt>
                <c:pt idx="88831">
                  <c:v>19.903081</c:v>
                </c:pt>
                <c:pt idx="88832">
                  <c:v>19.902719999999999</c:v>
                </c:pt>
                <c:pt idx="88833">
                  <c:v>19.900389000000001</c:v>
                </c:pt>
                <c:pt idx="88834">
                  <c:v>19.898277</c:v>
                </c:pt>
                <c:pt idx="88835">
                  <c:v>19.899228999999998</c:v>
                </c:pt>
                <c:pt idx="88836">
                  <c:v>19.903469000000001</c:v>
                </c:pt>
                <c:pt idx="88837">
                  <c:v>19.907208000000001</c:v>
                </c:pt>
                <c:pt idx="88838">
                  <c:v>19.905819000000001</c:v>
                </c:pt>
                <c:pt idx="88839">
                  <c:v>19.905608999999998</c:v>
                </c:pt>
                <c:pt idx="88840">
                  <c:v>19.912808999999999</c:v>
                </c:pt>
                <c:pt idx="88841">
                  <c:v>19.914033</c:v>
                </c:pt>
                <c:pt idx="88842">
                  <c:v>19.914000000000001</c:v>
                </c:pt>
                <c:pt idx="88843">
                  <c:v>19.918973000000001</c:v>
                </c:pt>
                <c:pt idx="88844">
                  <c:v>19.911369000000001</c:v>
                </c:pt>
                <c:pt idx="88845">
                  <c:v>19.903120000000001</c:v>
                </c:pt>
                <c:pt idx="88846">
                  <c:v>19.907843</c:v>
                </c:pt>
                <c:pt idx="88847">
                  <c:v>19.912056</c:v>
                </c:pt>
                <c:pt idx="88848">
                  <c:v>19.910748999999999</c:v>
                </c:pt>
                <c:pt idx="88849">
                  <c:v>19.908850000000001</c:v>
                </c:pt>
                <c:pt idx="88850">
                  <c:v>19.908906000000002</c:v>
                </c:pt>
                <c:pt idx="88851">
                  <c:v>19.910349</c:v>
                </c:pt>
                <c:pt idx="88852">
                  <c:v>19.910814999999999</c:v>
                </c:pt>
                <c:pt idx="88853">
                  <c:v>19.911863</c:v>
                </c:pt>
                <c:pt idx="88854">
                  <c:v>19.913440000000001</c:v>
                </c:pt>
                <c:pt idx="88855">
                  <c:v>19.911673</c:v>
                </c:pt>
                <c:pt idx="88856">
                  <c:v>19.909597000000002</c:v>
                </c:pt>
                <c:pt idx="88857">
                  <c:v>19.909775</c:v>
                </c:pt>
                <c:pt idx="88858">
                  <c:v>19.909511999999999</c:v>
                </c:pt>
                <c:pt idx="88859">
                  <c:v>19.910634000000002</c:v>
                </c:pt>
                <c:pt idx="88860">
                  <c:v>19.913969999999999</c:v>
                </c:pt>
                <c:pt idx="88861">
                  <c:v>19.915246</c:v>
                </c:pt>
                <c:pt idx="88862">
                  <c:v>19.912714999999999</c:v>
                </c:pt>
                <c:pt idx="88863">
                  <c:v>19.910491</c:v>
                </c:pt>
                <c:pt idx="88864">
                  <c:v>19.909421999999999</c:v>
                </c:pt>
                <c:pt idx="88865">
                  <c:v>19.911469</c:v>
                </c:pt>
                <c:pt idx="88866">
                  <c:v>19.916484000000001</c:v>
                </c:pt>
                <c:pt idx="88867">
                  <c:v>19.919975000000001</c:v>
                </c:pt>
                <c:pt idx="88868">
                  <c:v>19.917159999999999</c:v>
                </c:pt>
                <c:pt idx="88869">
                  <c:v>19.915063</c:v>
                </c:pt>
                <c:pt idx="88870">
                  <c:v>19.915982</c:v>
                </c:pt>
                <c:pt idx="88871">
                  <c:v>19.913705</c:v>
                </c:pt>
                <c:pt idx="88872">
                  <c:v>19.912890000000001</c:v>
                </c:pt>
                <c:pt idx="88873">
                  <c:v>19.911974000000001</c:v>
                </c:pt>
                <c:pt idx="88874">
                  <c:v>19.910996000000001</c:v>
                </c:pt>
                <c:pt idx="88875">
                  <c:v>19.911912000000001</c:v>
                </c:pt>
                <c:pt idx="88876">
                  <c:v>19.910394</c:v>
                </c:pt>
                <c:pt idx="88877">
                  <c:v>19.909199000000001</c:v>
                </c:pt>
                <c:pt idx="88878">
                  <c:v>19.912381</c:v>
                </c:pt>
                <c:pt idx="88879">
                  <c:v>19.913782999999999</c:v>
                </c:pt>
                <c:pt idx="88880">
                  <c:v>19.911356999999999</c:v>
                </c:pt>
                <c:pt idx="88881">
                  <c:v>19.910430999999999</c:v>
                </c:pt>
                <c:pt idx="88882">
                  <c:v>19.911819000000001</c:v>
                </c:pt>
                <c:pt idx="88883">
                  <c:v>19.912683000000001</c:v>
                </c:pt>
                <c:pt idx="88884">
                  <c:v>19.914218999999999</c:v>
                </c:pt>
                <c:pt idx="88885">
                  <c:v>19.915389000000001</c:v>
                </c:pt>
                <c:pt idx="88886">
                  <c:v>19.914698999999999</c:v>
                </c:pt>
                <c:pt idx="88887">
                  <c:v>19.913615</c:v>
                </c:pt>
                <c:pt idx="88888">
                  <c:v>19.913910000000001</c:v>
                </c:pt>
                <c:pt idx="88889">
                  <c:v>19.916927000000001</c:v>
                </c:pt>
                <c:pt idx="88890">
                  <c:v>19.918120999999999</c:v>
                </c:pt>
                <c:pt idx="88891">
                  <c:v>19.919335</c:v>
                </c:pt>
                <c:pt idx="88892">
                  <c:v>19.922322999999999</c:v>
                </c:pt>
                <c:pt idx="88893">
                  <c:v>19.919917000000002</c:v>
                </c:pt>
                <c:pt idx="88894">
                  <c:v>19.920137</c:v>
                </c:pt>
                <c:pt idx="88895">
                  <c:v>19.923528999999998</c:v>
                </c:pt>
                <c:pt idx="88896">
                  <c:v>19.921206000000002</c:v>
                </c:pt>
                <c:pt idx="88897">
                  <c:v>19.920449999999999</c:v>
                </c:pt>
                <c:pt idx="88898">
                  <c:v>19.922374999999999</c:v>
                </c:pt>
                <c:pt idx="88899">
                  <c:v>19.920565</c:v>
                </c:pt>
                <c:pt idx="88900">
                  <c:v>19.920867999999999</c:v>
                </c:pt>
                <c:pt idx="88901">
                  <c:v>19.920390999999999</c:v>
                </c:pt>
                <c:pt idx="88902">
                  <c:v>19.916979000000001</c:v>
                </c:pt>
                <c:pt idx="88903">
                  <c:v>19.921983999999998</c:v>
                </c:pt>
                <c:pt idx="88904">
                  <c:v>19.922550999999999</c:v>
                </c:pt>
                <c:pt idx="88905">
                  <c:v>19.913246000000001</c:v>
                </c:pt>
                <c:pt idx="88906">
                  <c:v>19.913775000000001</c:v>
                </c:pt>
                <c:pt idx="88907">
                  <c:v>19.918952000000001</c:v>
                </c:pt>
                <c:pt idx="88908">
                  <c:v>19.918528999999999</c:v>
                </c:pt>
                <c:pt idx="88909">
                  <c:v>19.921716</c:v>
                </c:pt>
                <c:pt idx="88910">
                  <c:v>19.925623999999999</c:v>
                </c:pt>
                <c:pt idx="88911">
                  <c:v>19.921849000000002</c:v>
                </c:pt>
                <c:pt idx="88912">
                  <c:v>19.921429</c:v>
                </c:pt>
                <c:pt idx="88913">
                  <c:v>19.922909000000001</c:v>
                </c:pt>
                <c:pt idx="88914">
                  <c:v>19.91939</c:v>
                </c:pt>
                <c:pt idx="88915">
                  <c:v>19.919715</c:v>
                </c:pt>
                <c:pt idx="88916">
                  <c:v>19.923542999999999</c:v>
                </c:pt>
                <c:pt idx="88917">
                  <c:v>19.923009</c:v>
                </c:pt>
                <c:pt idx="88918">
                  <c:v>19.918861</c:v>
                </c:pt>
                <c:pt idx="88919">
                  <c:v>19.917145000000001</c:v>
                </c:pt>
                <c:pt idx="88920">
                  <c:v>19.918953999999999</c:v>
                </c:pt>
                <c:pt idx="88921">
                  <c:v>19.920538000000001</c:v>
                </c:pt>
                <c:pt idx="88922">
                  <c:v>19.921703000000001</c:v>
                </c:pt>
                <c:pt idx="88923">
                  <c:v>19.925882999999999</c:v>
                </c:pt>
                <c:pt idx="88924">
                  <c:v>19.929272000000001</c:v>
                </c:pt>
                <c:pt idx="88925">
                  <c:v>19.929648</c:v>
                </c:pt>
                <c:pt idx="88926">
                  <c:v>19.929404999999999</c:v>
                </c:pt>
                <c:pt idx="88927">
                  <c:v>19.926796</c:v>
                </c:pt>
                <c:pt idx="88928">
                  <c:v>19.928149000000001</c:v>
                </c:pt>
                <c:pt idx="88929">
                  <c:v>19.933212000000001</c:v>
                </c:pt>
                <c:pt idx="88930">
                  <c:v>19.931193</c:v>
                </c:pt>
                <c:pt idx="88931">
                  <c:v>19.926037000000001</c:v>
                </c:pt>
                <c:pt idx="88932">
                  <c:v>19.924150999999998</c:v>
                </c:pt>
                <c:pt idx="88933">
                  <c:v>19.923693</c:v>
                </c:pt>
                <c:pt idx="88934">
                  <c:v>19.925889000000002</c:v>
                </c:pt>
                <c:pt idx="88935">
                  <c:v>19.929124000000002</c:v>
                </c:pt>
                <c:pt idx="88936">
                  <c:v>19.929428000000001</c:v>
                </c:pt>
                <c:pt idx="88937">
                  <c:v>19.928868000000001</c:v>
                </c:pt>
                <c:pt idx="88938">
                  <c:v>19.928414</c:v>
                </c:pt>
                <c:pt idx="88939">
                  <c:v>19.928214000000001</c:v>
                </c:pt>
                <c:pt idx="88940">
                  <c:v>19.930036999999999</c:v>
                </c:pt>
                <c:pt idx="88941">
                  <c:v>19.931308999999999</c:v>
                </c:pt>
                <c:pt idx="88942">
                  <c:v>19.928767000000001</c:v>
                </c:pt>
                <c:pt idx="88943">
                  <c:v>19.927762000000001</c:v>
                </c:pt>
                <c:pt idx="88944">
                  <c:v>19.930439</c:v>
                </c:pt>
                <c:pt idx="88945">
                  <c:v>19.932776</c:v>
                </c:pt>
                <c:pt idx="88946">
                  <c:v>19.932071000000001</c:v>
                </c:pt>
                <c:pt idx="88947">
                  <c:v>19.933278999999999</c:v>
                </c:pt>
                <c:pt idx="88948">
                  <c:v>19.936700999999999</c:v>
                </c:pt>
                <c:pt idx="88949">
                  <c:v>19.935922999999999</c:v>
                </c:pt>
                <c:pt idx="88950">
                  <c:v>19.934106</c:v>
                </c:pt>
                <c:pt idx="88951">
                  <c:v>19.935879</c:v>
                </c:pt>
                <c:pt idx="88952">
                  <c:v>19.936554000000001</c:v>
                </c:pt>
                <c:pt idx="88953">
                  <c:v>19.935193999999999</c:v>
                </c:pt>
                <c:pt idx="88954">
                  <c:v>19.935123999999998</c:v>
                </c:pt>
                <c:pt idx="88955">
                  <c:v>19.933502000000001</c:v>
                </c:pt>
                <c:pt idx="88956">
                  <c:v>19.932039</c:v>
                </c:pt>
                <c:pt idx="88957">
                  <c:v>19.935258999999999</c:v>
                </c:pt>
                <c:pt idx="88958">
                  <c:v>19.93817</c:v>
                </c:pt>
                <c:pt idx="88959">
                  <c:v>19.936368000000002</c:v>
                </c:pt>
                <c:pt idx="88960">
                  <c:v>19.935745000000001</c:v>
                </c:pt>
                <c:pt idx="88961">
                  <c:v>19.936758000000001</c:v>
                </c:pt>
                <c:pt idx="88962">
                  <c:v>19.933312999999998</c:v>
                </c:pt>
                <c:pt idx="88963">
                  <c:v>19.93074</c:v>
                </c:pt>
                <c:pt idx="88964">
                  <c:v>19.933917999999998</c:v>
                </c:pt>
                <c:pt idx="88965">
                  <c:v>19.936871</c:v>
                </c:pt>
                <c:pt idx="88966">
                  <c:v>19.936855999999999</c:v>
                </c:pt>
                <c:pt idx="88967">
                  <c:v>19.934519000000002</c:v>
                </c:pt>
                <c:pt idx="88968">
                  <c:v>19.934799999999999</c:v>
                </c:pt>
                <c:pt idx="88969">
                  <c:v>19.935589</c:v>
                </c:pt>
                <c:pt idx="88970">
                  <c:v>19.935690000000001</c:v>
                </c:pt>
                <c:pt idx="88971">
                  <c:v>19.938420000000001</c:v>
                </c:pt>
                <c:pt idx="88972">
                  <c:v>19.938922000000002</c:v>
                </c:pt>
                <c:pt idx="88973">
                  <c:v>19.933557</c:v>
                </c:pt>
                <c:pt idx="88974">
                  <c:v>19.929369999999999</c:v>
                </c:pt>
                <c:pt idx="88975">
                  <c:v>19.933458999999999</c:v>
                </c:pt>
                <c:pt idx="88976">
                  <c:v>19.937453000000001</c:v>
                </c:pt>
                <c:pt idx="88977">
                  <c:v>19.937646999999998</c:v>
                </c:pt>
                <c:pt idx="88978">
                  <c:v>19.936765999999999</c:v>
                </c:pt>
                <c:pt idx="88979">
                  <c:v>19.938994000000001</c:v>
                </c:pt>
                <c:pt idx="88980">
                  <c:v>19.940559</c:v>
                </c:pt>
                <c:pt idx="88981">
                  <c:v>19.938185000000001</c:v>
                </c:pt>
                <c:pt idx="88982">
                  <c:v>19.935276999999999</c:v>
                </c:pt>
                <c:pt idx="88983">
                  <c:v>19.932217000000001</c:v>
                </c:pt>
                <c:pt idx="88984">
                  <c:v>19.931950000000001</c:v>
                </c:pt>
                <c:pt idx="88985">
                  <c:v>19.932815999999999</c:v>
                </c:pt>
                <c:pt idx="88986">
                  <c:v>19.929552000000001</c:v>
                </c:pt>
                <c:pt idx="88987">
                  <c:v>19.929928</c:v>
                </c:pt>
                <c:pt idx="88988">
                  <c:v>19.936613000000001</c:v>
                </c:pt>
                <c:pt idx="88989">
                  <c:v>19.938020999999999</c:v>
                </c:pt>
                <c:pt idx="88990">
                  <c:v>19.934387000000001</c:v>
                </c:pt>
                <c:pt idx="88991">
                  <c:v>19.935662000000001</c:v>
                </c:pt>
                <c:pt idx="88992">
                  <c:v>19.939202000000002</c:v>
                </c:pt>
                <c:pt idx="88993">
                  <c:v>19.937897</c:v>
                </c:pt>
                <c:pt idx="88994">
                  <c:v>19.940359999999998</c:v>
                </c:pt>
                <c:pt idx="88995">
                  <c:v>19.942592000000001</c:v>
                </c:pt>
                <c:pt idx="88996">
                  <c:v>19.940351</c:v>
                </c:pt>
                <c:pt idx="88997">
                  <c:v>19.946418000000001</c:v>
                </c:pt>
                <c:pt idx="88998">
                  <c:v>19.949466000000001</c:v>
                </c:pt>
                <c:pt idx="88999">
                  <c:v>19.944965</c:v>
                </c:pt>
                <c:pt idx="89000">
                  <c:v>19.944300999999999</c:v>
                </c:pt>
                <c:pt idx="89001">
                  <c:v>19.946154</c:v>
                </c:pt>
                <c:pt idx="89002">
                  <c:v>19.948609000000001</c:v>
                </c:pt>
                <c:pt idx="89003">
                  <c:v>19.948411</c:v>
                </c:pt>
                <c:pt idx="89004">
                  <c:v>19.943162000000001</c:v>
                </c:pt>
                <c:pt idx="89005">
                  <c:v>19.943432000000001</c:v>
                </c:pt>
                <c:pt idx="89006">
                  <c:v>19.947036000000001</c:v>
                </c:pt>
                <c:pt idx="89007">
                  <c:v>19.941758</c:v>
                </c:pt>
                <c:pt idx="89008">
                  <c:v>19.940605000000001</c:v>
                </c:pt>
                <c:pt idx="89009">
                  <c:v>19.946719000000002</c:v>
                </c:pt>
                <c:pt idx="89010">
                  <c:v>19.947742000000002</c:v>
                </c:pt>
                <c:pt idx="89011">
                  <c:v>19.944797000000001</c:v>
                </c:pt>
                <c:pt idx="89012">
                  <c:v>19.941502</c:v>
                </c:pt>
                <c:pt idx="89013">
                  <c:v>19.942224</c:v>
                </c:pt>
                <c:pt idx="89014">
                  <c:v>19.944399000000001</c:v>
                </c:pt>
                <c:pt idx="89015">
                  <c:v>19.944883999999998</c:v>
                </c:pt>
                <c:pt idx="89016">
                  <c:v>19.946116</c:v>
                </c:pt>
                <c:pt idx="89017">
                  <c:v>19.947479999999999</c:v>
                </c:pt>
                <c:pt idx="89018">
                  <c:v>19.945665999999999</c:v>
                </c:pt>
                <c:pt idx="89019">
                  <c:v>19.945426999999999</c:v>
                </c:pt>
                <c:pt idx="89020">
                  <c:v>19.94783</c:v>
                </c:pt>
                <c:pt idx="89021">
                  <c:v>19.947414999999999</c:v>
                </c:pt>
                <c:pt idx="89022">
                  <c:v>19.947807999999998</c:v>
                </c:pt>
                <c:pt idx="89023">
                  <c:v>19.950223999999999</c:v>
                </c:pt>
                <c:pt idx="89024">
                  <c:v>19.946494999999999</c:v>
                </c:pt>
                <c:pt idx="89025">
                  <c:v>19.944503999999998</c:v>
                </c:pt>
                <c:pt idx="89026">
                  <c:v>19.948017</c:v>
                </c:pt>
                <c:pt idx="89027">
                  <c:v>19.947215</c:v>
                </c:pt>
                <c:pt idx="89028">
                  <c:v>19.948139999999999</c:v>
                </c:pt>
                <c:pt idx="89029">
                  <c:v>19.951839</c:v>
                </c:pt>
                <c:pt idx="89030">
                  <c:v>19.948566</c:v>
                </c:pt>
                <c:pt idx="89031">
                  <c:v>19.945677</c:v>
                </c:pt>
                <c:pt idx="89032">
                  <c:v>19.948195999999999</c:v>
                </c:pt>
                <c:pt idx="89033">
                  <c:v>19.950437999999998</c:v>
                </c:pt>
                <c:pt idx="89034">
                  <c:v>19.950022000000001</c:v>
                </c:pt>
                <c:pt idx="89035">
                  <c:v>19.947158000000002</c:v>
                </c:pt>
                <c:pt idx="89036">
                  <c:v>19.946235000000001</c:v>
                </c:pt>
                <c:pt idx="89037">
                  <c:v>19.94905</c:v>
                </c:pt>
                <c:pt idx="89038">
                  <c:v>19.949263999999999</c:v>
                </c:pt>
                <c:pt idx="89039">
                  <c:v>19.947479000000001</c:v>
                </c:pt>
                <c:pt idx="89040">
                  <c:v>19.947868</c:v>
                </c:pt>
                <c:pt idx="89041">
                  <c:v>19.947789</c:v>
                </c:pt>
                <c:pt idx="89042">
                  <c:v>19.94847</c:v>
                </c:pt>
                <c:pt idx="89043">
                  <c:v>19.954093</c:v>
                </c:pt>
                <c:pt idx="89044">
                  <c:v>19.955507000000001</c:v>
                </c:pt>
                <c:pt idx="89045">
                  <c:v>19.957561999999999</c:v>
                </c:pt>
                <c:pt idx="89046">
                  <c:v>19.964877999999999</c:v>
                </c:pt>
                <c:pt idx="89047">
                  <c:v>19.963577000000001</c:v>
                </c:pt>
                <c:pt idx="89048">
                  <c:v>19.95871</c:v>
                </c:pt>
                <c:pt idx="89049">
                  <c:v>19.960840000000001</c:v>
                </c:pt>
                <c:pt idx="89050">
                  <c:v>19.963274999999999</c:v>
                </c:pt>
                <c:pt idx="89051">
                  <c:v>19.961763999999999</c:v>
                </c:pt>
                <c:pt idx="89052">
                  <c:v>19.962132</c:v>
                </c:pt>
                <c:pt idx="89053">
                  <c:v>19.963431</c:v>
                </c:pt>
                <c:pt idx="89054">
                  <c:v>19.959475999999999</c:v>
                </c:pt>
                <c:pt idx="89055">
                  <c:v>19.958437</c:v>
                </c:pt>
                <c:pt idx="89056">
                  <c:v>19.960968000000001</c:v>
                </c:pt>
                <c:pt idx="89057">
                  <c:v>19.960964000000001</c:v>
                </c:pt>
                <c:pt idx="89058">
                  <c:v>19.960304000000001</c:v>
                </c:pt>
                <c:pt idx="89059">
                  <c:v>19.961741</c:v>
                </c:pt>
                <c:pt idx="89060">
                  <c:v>19.961234000000001</c:v>
                </c:pt>
                <c:pt idx="89061">
                  <c:v>19.959489000000001</c:v>
                </c:pt>
                <c:pt idx="89062">
                  <c:v>19.957867</c:v>
                </c:pt>
                <c:pt idx="89063">
                  <c:v>19.958818000000001</c:v>
                </c:pt>
                <c:pt idx="89064">
                  <c:v>19.963352</c:v>
                </c:pt>
                <c:pt idx="89065">
                  <c:v>19.965722</c:v>
                </c:pt>
                <c:pt idx="89066">
                  <c:v>19.962979000000001</c:v>
                </c:pt>
                <c:pt idx="89067">
                  <c:v>19.960533000000002</c:v>
                </c:pt>
                <c:pt idx="89068">
                  <c:v>19.960801</c:v>
                </c:pt>
                <c:pt idx="89069">
                  <c:v>19.960115999999999</c:v>
                </c:pt>
                <c:pt idx="89070">
                  <c:v>19.957647000000001</c:v>
                </c:pt>
                <c:pt idx="89071">
                  <c:v>19.956863999999999</c:v>
                </c:pt>
                <c:pt idx="89072">
                  <c:v>19.960471999999999</c:v>
                </c:pt>
                <c:pt idx="89073">
                  <c:v>19.961427</c:v>
                </c:pt>
                <c:pt idx="89074">
                  <c:v>19.958653000000002</c:v>
                </c:pt>
                <c:pt idx="89075">
                  <c:v>19.960352</c:v>
                </c:pt>
                <c:pt idx="89076">
                  <c:v>19.960595999999999</c:v>
                </c:pt>
                <c:pt idx="89077">
                  <c:v>19.962669999999999</c:v>
                </c:pt>
                <c:pt idx="89078">
                  <c:v>19.970461</c:v>
                </c:pt>
                <c:pt idx="89079">
                  <c:v>19.973026999999998</c:v>
                </c:pt>
                <c:pt idx="89080">
                  <c:v>19.9695</c:v>
                </c:pt>
                <c:pt idx="89081">
                  <c:v>19.966681999999999</c:v>
                </c:pt>
                <c:pt idx="89082">
                  <c:v>19.96875</c:v>
                </c:pt>
                <c:pt idx="89083">
                  <c:v>19.971959999999999</c:v>
                </c:pt>
                <c:pt idx="89084">
                  <c:v>19.972649000000001</c:v>
                </c:pt>
                <c:pt idx="89085">
                  <c:v>19.971012000000002</c:v>
                </c:pt>
                <c:pt idx="89086">
                  <c:v>19.967579000000001</c:v>
                </c:pt>
                <c:pt idx="89087">
                  <c:v>19.967510000000001</c:v>
                </c:pt>
                <c:pt idx="89088">
                  <c:v>19.968727999999999</c:v>
                </c:pt>
                <c:pt idx="89089">
                  <c:v>19.967934</c:v>
                </c:pt>
                <c:pt idx="89090">
                  <c:v>19.964632000000002</c:v>
                </c:pt>
                <c:pt idx="89091">
                  <c:v>19.964198</c:v>
                </c:pt>
                <c:pt idx="89092">
                  <c:v>19.967341999999999</c:v>
                </c:pt>
                <c:pt idx="89093">
                  <c:v>19.969353999999999</c:v>
                </c:pt>
                <c:pt idx="89094">
                  <c:v>19.971769999999999</c:v>
                </c:pt>
                <c:pt idx="89095">
                  <c:v>19.970742999999999</c:v>
                </c:pt>
                <c:pt idx="89096">
                  <c:v>19.966526999999999</c:v>
                </c:pt>
                <c:pt idx="89097">
                  <c:v>19.967687999999999</c:v>
                </c:pt>
                <c:pt idx="89098">
                  <c:v>19.96902</c:v>
                </c:pt>
                <c:pt idx="89099">
                  <c:v>19.967203000000001</c:v>
                </c:pt>
                <c:pt idx="89100">
                  <c:v>19.967390000000002</c:v>
                </c:pt>
                <c:pt idx="89101">
                  <c:v>19.970393999999999</c:v>
                </c:pt>
                <c:pt idx="89102">
                  <c:v>19.968941000000001</c:v>
                </c:pt>
                <c:pt idx="89103">
                  <c:v>19.965989</c:v>
                </c:pt>
                <c:pt idx="89104">
                  <c:v>19.963514</c:v>
                </c:pt>
                <c:pt idx="89105">
                  <c:v>19.962993999999998</c:v>
                </c:pt>
                <c:pt idx="89106">
                  <c:v>19.963556000000001</c:v>
                </c:pt>
                <c:pt idx="89107">
                  <c:v>19.960498000000001</c:v>
                </c:pt>
                <c:pt idx="89108">
                  <c:v>19.960166999999998</c:v>
                </c:pt>
                <c:pt idx="89109">
                  <c:v>19.965703999999999</c:v>
                </c:pt>
                <c:pt idx="89110">
                  <c:v>19.967756000000001</c:v>
                </c:pt>
                <c:pt idx="89111">
                  <c:v>19.964758</c:v>
                </c:pt>
                <c:pt idx="89112">
                  <c:v>19.964199000000001</c:v>
                </c:pt>
                <c:pt idx="89113">
                  <c:v>19.966723999999999</c:v>
                </c:pt>
                <c:pt idx="89114">
                  <c:v>19.968917999999999</c:v>
                </c:pt>
                <c:pt idx="89115">
                  <c:v>19.966881999999998</c:v>
                </c:pt>
                <c:pt idx="89116">
                  <c:v>19.964518000000002</c:v>
                </c:pt>
                <c:pt idx="89117">
                  <c:v>19.967476999999999</c:v>
                </c:pt>
                <c:pt idx="89118">
                  <c:v>19.971489999999999</c:v>
                </c:pt>
                <c:pt idx="89119">
                  <c:v>19.973903</c:v>
                </c:pt>
                <c:pt idx="89120">
                  <c:v>19.971612</c:v>
                </c:pt>
                <c:pt idx="89121">
                  <c:v>19.970292000000001</c:v>
                </c:pt>
                <c:pt idx="89122">
                  <c:v>19.973724000000001</c:v>
                </c:pt>
                <c:pt idx="89123">
                  <c:v>19.974777</c:v>
                </c:pt>
                <c:pt idx="89124">
                  <c:v>19.970251999999999</c:v>
                </c:pt>
                <c:pt idx="89125">
                  <c:v>19.967804999999998</c:v>
                </c:pt>
                <c:pt idx="89126">
                  <c:v>19.97026</c:v>
                </c:pt>
                <c:pt idx="89127">
                  <c:v>19.972953</c:v>
                </c:pt>
                <c:pt idx="89128">
                  <c:v>19.971563</c:v>
                </c:pt>
                <c:pt idx="89129">
                  <c:v>19.971526999999998</c:v>
                </c:pt>
                <c:pt idx="89130">
                  <c:v>19.972705999999999</c:v>
                </c:pt>
                <c:pt idx="89131">
                  <c:v>19.969837999999999</c:v>
                </c:pt>
                <c:pt idx="89132">
                  <c:v>19.969795000000001</c:v>
                </c:pt>
                <c:pt idx="89133">
                  <c:v>19.973088000000001</c:v>
                </c:pt>
                <c:pt idx="89134">
                  <c:v>19.972708000000001</c:v>
                </c:pt>
                <c:pt idx="89135">
                  <c:v>19.973983</c:v>
                </c:pt>
                <c:pt idx="89136">
                  <c:v>19.974601</c:v>
                </c:pt>
                <c:pt idx="89137">
                  <c:v>19.973602</c:v>
                </c:pt>
                <c:pt idx="89138">
                  <c:v>19.976125</c:v>
                </c:pt>
                <c:pt idx="89139">
                  <c:v>19.977405000000001</c:v>
                </c:pt>
                <c:pt idx="89140">
                  <c:v>19.975124999999998</c:v>
                </c:pt>
                <c:pt idx="89141">
                  <c:v>19.975625000000001</c:v>
                </c:pt>
                <c:pt idx="89142">
                  <c:v>19.977675000000001</c:v>
                </c:pt>
                <c:pt idx="89143">
                  <c:v>19.978161</c:v>
                </c:pt>
                <c:pt idx="89144">
                  <c:v>19.973621999999999</c:v>
                </c:pt>
                <c:pt idx="89145">
                  <c:v>19.973072999999999</c:v>
                </c:pt>
                <c:pt idx="89146">
                  <c:v>19.978749000000001</c:v>
                </c:pt>
                <c:pt idx="89147">
                  <c:v>19.977699999999999</c:v>
                </c:pt>
                <c:pt idx="89148">
                  <c:v>19.975532999999999</c:v>
                </c:pt>
                <c:pt idx="89149">
                  <c:v>19.979659999999999</c:v>
                </c:pt>
                <c:pt idx="89150">
                  <c:v>19.979327999999999</c:v>
                </c:pt>
                <c:pt idx="89151">
                  <c:v>19.973834</c:v>
                </c:pt>
                <c:pt idx="89152">
                  <c:v>19.974571000000001</c:v>
                </c:pt>
                <c:pt idx="89153">
                  <c:v>19.977689000000002</c:v>
                </c:pt>
                <c:pt idx="89154">
                  <c:v>19.977098999999999</c:v>
                </c:pt>
                <c:pt idx="89155">
                  <c:v>19.977224</c:v>
                </c:pt>
                <c:pt idx="89156">
                  <c:v>19.980473</c:v>
                </c:pt>
                <c:pt idx="89157">
                  <c:v>19.98396</c:v>
                </c:pt>
                <c:pt idx="89158">
                  <c:v>19.982738000000001</c:v>
                </c:pt>
                <c:pt idx="89159">
                  <c:v>19.981656000000001</c:v>
                </c:pt>
                <c:pt idx="89160">
                  <c:v>19.984805999999999</c:v>
                </c:pt>
                <c:pt idx="89161">
                  <c:v>19.986522999999998</c:v>
                </c:pt>
                <c:pt idx="89162">
                  <c:v>19.985343</c:v>
                </c:pt>
                <c:pt idx="89163">
                  <c:v>19.983888</c:v>
                </c:pt>
                <c:pt idx="89164">
                  <c:v>19.981069000000002</c:v>
                </c:pt>
                <c:pt idx="89165">
                  <c:v>19.981200000000001</c:v>
                </c:pt>
                <c:pt idx="89166">
                  <c:v>19.981901000000001</c:v>
                </c:pt>
                <c:pt idx="89167">
                  <c:v>19.983566</c:v>
                </c:pt>
                <c:pt idx="89168">
                  <c:v>19.986788000000001</c:v>
                </c:pt>
                <c:pt idx="89169">
                  <c:v>19.988879000000001</c:v>
                </c:pt>
                <c:pt idx="89170">
                  <c:v>19.989169</c:v>
                </c:pt>
                <c:pt idx="89171">
                  <c:v>19.986440000000002</c:v>
                </c:pt>
                <c:pt idx="89172">
                  <c:v>19.984981000000001</c:v>
                </c:pt>
                <c:pt idx="89173">
                  <c:v>19.986476</c:v>
                </c:pt>
                <c:pt idx="89174">
                  <c:v>19.983644999999999</c:v>
                </c:pt>
                <c:pt idx="89175">
                  <c:v>19.980920999999999</c:v>
                </c:pt>
                <c:pt idx="89176">
                  <c:v>19.986035000000001</c:v>
                </c:pt>
                <c:pt idx="89177">
                  <c:v>19.987915000000001</c:v>
                </c:pt>
                <c:pt idx="89178">
                  <c:v>19.983288999999999</c:v>
                </c:pt>
                <c:pt idx="89179">
                  <c:v>19.981714</c:v>
                </c:pt>
                <c:pt idx="89180">
                  <c:v>19.986719999999998</c:v>
                </c:pt>
                <c:pt idx="89181">
                  <c:v>19.990594000000002</c:v>
                </c:pt>
                <c:pt idx="89182">
                  <c:v>19.987777999999999</c:v>
                </c:pt>
                <c:pt idx="89183">
                  <c:v>19.985285000000001</c:v>
                </c:pt>
                <c:pt idx="89184">
                  <c:v>19.984791000000001</c:v>
                </c:pt>
                <c:pt idx="89185">
                  <c:v>19.984589</c:v>
                </c:pt>
                <c:pt idx="89186">
                  <c:v>19.985637000000001</c:v>
                </c:pt>
                <c:pt idx="89187">
                  <c:v>19.988011</c:v>
                </c:pt>
                <c:pt idx="89188">
                  <c:v>19.988223000000001</c:v>
                </c:pt>
                <c:pt idx="89189">
                  <c:v>19.991405</c:v>
                </c:pt>
                <c:pt idx="89190">
                  <c:v>19.994259</c:v>
                </c:pt>
                <c:pt idx="89191">
                  <c:v>19.992471999999999</c:v>
                </c:pt>
                <c:pt idx="89192">
                  <c:v>19.992235999999998</c:v>
                </c:pt>
                <c:pt idx="89193">
                  <c:v>19.993517000000001</c:v>
                </c:pt>
                <c:pt idx="89194">
                  <c:v>19.994111</c:v>
                </c:pt>
                <c:pt idx="89195">
                  <c:v>19.992878999999999</c:v>
                </c:pt>
                <c:pt idx="89196">
                  <c:v>19.987313</c:v>
                </c:pt>
                <c:pt idx="89197">
                  <c:v>19.985900999999998</c:v>
                </c:pt>
                <c:pt idx="89198">
                  <c:v>19.993466999999999</c:v>
                </c:pt>
                <c:pt idx="89199">
                  <c:v>19.99549</c:v>
                </c:pt>
                <c:pt idx="89200">
                  <c:v>19.989892000000001</c:v>
                </c:pt>
                <c:pt idx="89201">
                  <c:v>19.992813000000002</c:v>
                </c:pt>
                <c:pt idx="89202">
                  <c:v>19.992775000000002</c:v>
                </c:pt>
                <c:pt idx="89203">
                  <c:v>19.988281000000001</c:v>
                </c:pt>
                <c:pt idx="89204">
                  <c:v>19.994610000000002</c:v>
                </c:pt>
                <c:pt idx="89205">
                  <c:v>19.995835</c:v>
                </c:pt>
                <c:pt idx="89206">
                  <c:v>19.991648999999999</c:v>
                </c:pt>
                <c:pt idx="89207">
                  <c:v>19.995353000000001</c:v>
                </c:pt>
                <c:pt idx="89208">
                  <c:v>19.995047</c:v>
                </c:pt>
                <c:pt idx="89209">
                  <c:v>19.990300000000001</c:v>
                </c:pt>
                <c:pt idx="89210">
                  <c:v>19.991316000000001</c:v>
                </c:pt>
                <c:pt idx="89211">
                  <c:v>19.994354000000001</c:v>
                </c:pt>
                <c:pt idx="89212">
                  <c:v>19.994002999999999</c:v>
                </c:pt>
                <c:pt idx="89213">
                  <c:v>19.991408</c:v>
                </c:pt>
                <c:pt idx="89214">
                  <c:v>19.990210999999999</c:v>
                </c:pt>
                <c:pt idx="89215">
                  <c:v>19.993099999999998</c:v>
                </c:pt>
                <c:pt idx="89216">
                  <c:v>19.994250000000001</c:v>
                </c:pt>
                <c:pt idx="89217">
                  <c:v>19.990973</c:v>
                </c:pt>
                <c:pt idx="89218">
                  <c:v>19.989023</c:v>
                </c:pt>
                <c:pt idx="89219">
                  <c:v>19.990779</c:v>
                </c:pt>
                <c:pt idx="89220">
                  <c:v>19.992564000000002</c:v>
                </c:pt>
                <c:pt idx="89221">
                  <c:v>19.992910999999999</c:v>
                </c:pt>
                <c:pt idx="89222">
                  <c:v>19.991109000000002</c:v>
                </c:pt>
                <c:pt idx="89223">
                  <c:v>19.990117999999999</c:v>
                </c:pt>
                <c:pt idx="89224">
                  <c:v>19.992557999999999</c:v>
                </c:pt>
                <c:pt idx="89225">
                  <c:v>19.993631000000001</c:v>
                </c:pt>
                <c:pt idx="89226">
                  <c:v>19.990487999999999</c:v>
                </c:pt>
                <c:pt idx="89227">
                  <c:v>19.992277000000001</c:v>
                </c:pt>
                <c:pt idx="89228">
                  <c:v>19.996067</c:v>
                </c:pt>
                <c:pt idx="89229">
                  <c:v>19.994941000000001</c:v>
                </c:pt>
                <c:pt idx="89230">
                  <c:v>19.993483000000001</c:v>
                </c:pt>
                <c:pt idx="89231">
                  <c:v>19.995773</c:v>
                </c:pt>
                <c:pt idx="89232">
                  <c:v>19.996314999999999</c:v>
                </c:pt>
                <c:pt idx="89233">
                  <c:v>19.993182999999998</c:v>
                </c:pt>
                <c:pt idx="89234">
                  <c:v>19.996100999999999</c:v>
                </c:pt>
                <c:pt idx="89235">
                  <c:v>20</c:v>
                </c:pt>
                <c:pt idx="89236">
                  <c:v>19.995874000000001</c:v>
                </c:pt>
                <c:pt idx="89237">
                  <c:v>19.992747999999999</c:v>
                </c:pt>
                <c:pt idx="89238">
                  <c:v>19.996447</c:v>
                </c:pt>
                <c:pt idx="89239">
                  <c:v>20.000323999999999</c:v>
                </c:pt>
                <c:pt idx="89240">
                  <c:v>20.002061999999999</c:v>
                </c:pt>
                <c:pt idx="89241">
                  <c:v>20.002737</c:v>
                </c:pt>
                <c:pt idx="89242">
                  <c:v>20.000012999999999</c:v>
                </c:pt>
                <c:pt idx="89243">
                  <c:v>19.999918999999998</c:v>
                </c:pt>
                <c:pt idx="89244">
                  <c:v>20.002904000000001</c:v>
                </c:pt>
                <c:pt idx="89245">
                  <c:v>20.00292</c:v>
                </c:pt>
                <c:pt idx="89246">
                  <c:v>19.999890000000001</c:v>
                </c:pt>
                <c:pt idx="89247">
                  <c:v>19.999323</c:v>
                </c:pt>
                <c:pt idx="89248">
                  <c:v>20.002323000000001</c:v>
                </c:pt>
                <c:pt idx="89249">
                  <c:v>20.005119000000001</c:v>
                </c:pt>
                <c:pt idx="89250">
                  <c:v>20.007007000000002</c:v>
                </c:pt>
                <c:pt idx="89251">
                  <c:v>20.007536999999999</c:v>
                </c:pt>
                <c:pt idx="89252">
                  <c:v>20.005192999999998</c:v>
                </c:pt>
                <c:pt idx="89253">
                  <c:v>20.002880000000001</c:v>
                </c:pt>
                <c:pt idx="89254">
                  <c:v>20.004069000000001</c:v>
                </c:pt>
                <c:pt idx="89255">
                  <c:v>20.005122</c:v>
                </c:pt>
                <c:pt idx="89256">
                  <c:v>20.004849</c:v>
                </c:pt>
                <c:pt idx="89257">
                  <c:v>20.005237000000001</c:v>
                </c:pt>
                <c:pt idx="89258">
                  <c:v>20.00254</c:v>
                </c:pt>
                <c:pt idx="89259">
                  <c:v>19.995242999999999</c:v>
                </c:pt>
                <c:pt idx="89260">
                  <c:v>19.994325</c:v>
                </c:pt>
                <c:pt idx="89261">
                  <c:v>20.001494999999998</c:v>
                </c:pt>
                <c:pt idx="89262">
                  <c:v>20.002400000000002</c:v>
                </c:pt>
                <c:pt idx="89263">
                  <c:v>19.998916999999999</c:v>
                </c:pt>
                <c:pt idx="89264">
                  <c:v>20.004201999999999</c:v>
                </c:pt>
                <c:pt idx="89265">
                  <c:v>20.007169999999999</c:v>
                </c:pt>
                <c:pt idx="89266">
                  <c:v>20.002862</c:v>
                </c:pt>
                <c:pt idx="89267">
                  <c:v>20.010131999999999</c:v>
                </c:pt>
                <c:pt idx="89268">
                  <c:v>20.014227999999999</c:v>
                </c:pt>
                <c:pt idx="89269">
                  <c:v>20.005056</c:v>
                </c:pt>
                <c:pt idx="89270">
                  <c:v>20.00601</c:v>
                </c:pt>
                <c:pt idx="89271">
                  <c:v>20.009443000000001</c:v>
                </c:pt>
                <c:pt idx="89272">
                  <c:v>20.006226999999999</c:v>
                </c:pt>
                <c:pt idx="89273">
                  <c:v>20.006710000000002</c:v>
                </c:pt>
                <c:pt idx="89274">
                  <c:v>20.007051000000001</c:v>
                </c:pt>
                <c:pt idx="89275">
                  <c:v>20.007774000000001</c:v>
                </c:pt>
                <c:pt idx="89276">
                  <c:v>20.011106999999999</c:v>
                </c:pt>
                <c:pt idx="89277">
                  <c:v>20.009073000000001</c:v>
                </c:pt>
                <c:pt idx="89278">
                  <c:v>20.004854000000002</c:v>
                </c:pt>
                <c:pt idx="89279">
                  <c:v>20.006664000000001</c:v>
                </c:pt>
                <c:pt idx="89280">
                  <c:v>20.009436000000001</c:v>
                </c:pt>
                <c:pt idx="89281">
                  <c:v>20.006639</c:v>
                </c:pt>
                <c:pt idx="89282">
                  <c:v>20.008140000000001</c:v>
                </c:pt>
                <c:pt idx="89283">
                  <c:v>20.014339</c:v>
                </c:pt>
                <c:pt idx="89284">
                  <c:v>20.012343000000001</c:v>
                </c:pt>
                <c:pt idx="89285">
                  <c:v>20.007832000000001</c:v>
                </c:pt>
                <c:pt idx="89286">
                  <c:v>20.007169999999999</c:v>
                </c:pt>
                <c:pt idx="89287">
                  <c:v>20.008136</c:v>
                </c:pt>
                <c:pt idx="89288">
                  <c:v>20.009464000000001</c:v>
                </c:pt>
                <c:pt idx="89289">
                  <c:v>20.010097999999999</c:v>
                </c:pt>
                <c:pt idx="89290">
                  <c:v>20.014367</c:v>
                </c:pt>
                <c:pt idx="89291">
                  <c:v>20.016749999999998</c:v>
                </c:pt>
                <c:pt idx="89292">
                  <c:v>20.012763</c:v>
                </c:pt>
                <c:pt idx="89293">
                  <c:v>20.010793</c:v>
                </c:pt>
                <c:pt idx="89294">
                  <c:v>20.01341</c:v>
                </c:pt>
                <c:pt idx="89295">
                  <c:v>20.012744999999999</c:v>
                </c:pt>
                <c:pt idx="89296">
                  <c:v>20.009661999999999</c:v>
                </c:pt>
                <c:pt idx="89297">
                  <c:v>20.009875000000001</c:v>
                </c:pt>
                <c:pt idx="89298">
                  <c:v>20.009971</c:v>
                </c:pt>
                <c:pt idx="89299">
                  <c:v>20.010165000000001</c:v>
                </c:pt>
                <c:pt idx="89300">
                  <c:v>20.010756000000001</c:v>
                </c:pt>
                <c:pt idx="89301">
                  <c:v>20.007169000000001</c:v>
                </c:pt>
                <c:pt idx="89302">
                  <c:v>20.007823999999999</c:v>
                </c:pt>
                <c:pt idx="89303">
                  <c:v>20.013282</c:v>
                </c:pt>
                <c:pt idx="89304">
                  <c:v>20.009817000000002</c:v>
                </c:pt>
                <c:pt idx="89305">
                  <c:v>20.006723999999998</c:v>
                </c:pt>
                <c:pt idx="89306">
                  <c:v>20.012347999999999</c:v>
                </c:pt>
                <c:pt idx="89307">
                  <c:v>20.012644999999999</c:v>
                </c:pt>
                <c:pt idx="89308">
                  <c:v>20.01118</c:v>
                </c:pt>
                <c:pt idx="89309">
                  <c:v>20.019241999999998</c:v>
                </c:pt>
                <c:pt idx="89310">
                  <c:v>20.019563000000002</c:v>
                </c:pt>
                <c:pt idx="89311">
                  <c:v>20.013500000000001</c:v>
                </c:pt>
                <c:pt idx="89312">
                  <c:v>20.017885</c:v>
                </c:pt>
                <c:pt idx="89313">
                  <c:v>20.020430999999999</c:v>
                </c:pt>
                <c:pt idx="89314">
                  <c:v>20.013280999999999</c:v>
                </c:pt>
                <c:pt idx="89315">
                  <c:v>20.012460000000001</c:v>
                </c:pt>
                <c:pt idx="89316">
                  <c:v>20.017061999999999</c:v>
                </c:pt>
                <c:pt idx="89317">
                  <c:v>20.014847</c:v>
                </c:pt>
                <c:pt idx="89318">
                  <c:v>20.014453</c:v>
                </c:pt>
                <c:pt idx="89319">
                  <c:v>20.016341000000001</c:v>
                </c:pt>
                <c:pt idx="89320">
                  <c:v>20.014118</c:v>
                </c:pt>
                <c:pt idx="89321">
                  <c:v>20.013462000000001</c:v>
                </c:pt>
                <c:pt idx="89322">
                  <c:v>20.016950999999999</c:v>
                </c:pt>
                <c:pt idx="89323">
                  <c:v>20.022113999999998</c:v>
                </c:pt>
                <c:pt idx="89324">
                  <c:v>20.023325</c:v>
                </c:pt>
                <c:pt idx="89325">
                  <c:v>20.023092999999999</c:v>
                </c:pt>
                <c:pt idx="89326">
                  <c:v>20.023347999999999</c:v>
                </c:pt>
                <c:pt idx="89327">
                  <c:v>20.023071000000002</c:v>
                </c:pt>
                <c:pt idx="89328">
                  <c:v>20.026637000000001</c:v>
                </c:pt>
                <c:pt idx="89329">
                  <c:v>20.023626</c:v>
                </c:pt>
                <c:pt idx="89330">
                  <c:v>20.019783</c:v>
                </c:pt>
                <c:pt idx="89331">
                  <c:v>20.026389000000002</c:v>
                </c:pt>
                <c:pt idx="89332">
                  <c:v>20.026153000000001</c:v>
                </c:pt>
                <c:pt idx="89333">
                  <c:v>20.020849999999999</c:v>
                </c:pt>
                <c:pt idx="89334">
                  <c:v>20.024514</c:v>
                </c:pt>
                <c:pt idx="89335">
                  <c:v>20.025465000000001</c:v>
                </c:pt>
                <c:pt idx="89336">
                  <c:v>20.021000000000001</c:v>
                </c:pt>
                <c:pt idx="89337">
                  <c:v>20.023258999999999</c:v>
                </c:pt>
                <c:pt idx="89338">
                  <c:v>20.0276</c:v>
                </c:pt>
                <c:pt idx="89339">
                  <c:v>20.026979999999998</c:v>
                </c:pt>
                <c:pt idx="89340">
                  <c:v>20.028507000000001</c:v>
                </c:pt>
                <c:pt idx="89341">
                  <c:v>20.027396</c:v>
                </c:pt>
                <c:pt idx="89342">
                  <c:v>20.021061</c:v>
                </c:pt>
                <c:pt idx="89343">
                  <c:v>20.022489</c:v>
                </c:pt>
                <c:pt idx="89344">
                  <c:v>20.025296000000001</c:v>
                </c:pt>
                <c:pt idx="89345">
                  <c:v>20.021881</c:v>
                </c:pt>
                <c:pt idx="89346">
                  <c:v>20.021442</c:v>
                </c:pt>
                <c:pt idx="89347">
                  <c:v>20.021398999999999</c:v>
                </c:pt>
                <c:pt idx="89348">
                  <c:v>20.022162000000002</c:v>
                </c:pt>
                <c:pt idx="89349">
                  <c:v>20.021174999999999</c:v>
                </c:pt>
                <c:pt idx="89350">
                  <c:v>20.016532999999999</c:v>
                </c:pt>
                <c:pt idx="89351">
                  <c:v>20.018872000000002</c:v>
                </c:pt>
                <c:pt idx="89352">
                  <c:v>20.026035</c:v>
                </c:pt>
                <c:pt idx="89353">
                  <c:v>20.025487999999999</c:v>
                </c:pt>
                <c:pt idx="89354">
                  <c:v>20.022638000000001</c:v>
                </c:pt>
                <c:pt idx="89355">
                  <c:v>20.023223999999999</c:v>
                </c:pt>
                <c:pt idx="89356">
                  <c:v>20.022181</c:v>
                </c:pt>
                <c:pt idx="89357">
                  <c:v>20.020537999999998</c:v>
                </c:pt>
                <c:pt idx="89358">
                  <c:v>20.021982999999999</c:v>
                </c:pt>
                <c:pt idx="89359">
                  <c:v>20.022570999999999</c:v>
                </c:pt>
                <c:pt idx="89360">
                  <c:v>20.024141</c:v>
                </c:pt>
                <c:pt idx="89361">
                  <c:v>20.027149000000001</c:v>
                </c:pt>
                <c:pt idx="89362">
                  <c:v>20.025233</c:v>
                </c:pt>
                <c:pt idx="89363">
                  <c:v>20.021612000000001</c:v>
                </c:pt>
                <c:pt idx="89364">
                  <c:v>20.020465999999999</c:v>
                </c:pt>
                <c:pt idx="89365">
                  <c:v>20.020150999999998</c:v>
                </c:pt>
                <c:pt idx="89366">
                  <c:v>20.022504999999999</c:v>
                </c:pt>
                <c:pt idx="89367">
                  <c:v>20.027436000000002</c:v>
                </c:pt>
                <c:pt idx="89368">
                  <c:v>20.028783000000001</c:v>
                </c:pt>
                <c:pt idx="89369">
                  <c:v>20.027094999999999</c:v>
                </c:pt>
                <c:pt idx="89370">
                  <c:v>20.028898000000002</c:v>
                </c:pt>
                <c:pt idx="89371">
                  <c:v>20.031965</c:v>
                </c:pt>
                <c:pt idx="89372">
                  <c:v>20.031527000000001</c:v>
                </c:pt>
                <c:pt idx="89373">
                  <c:v>20.031699</c:v>
                </c:pt>
                <c:pt idx="89374">
                  <c:v>20.032170000000001</c:v>
                </c:pt>
                <c:pt idx="89375">
                  <c:v>20.028343</c:v>
                </c:pt>
                <c:pt idx="89376">
                  <c:v>20.028672</c:v>
                </c:pt>
                <c:pt idx="89377">
                  <c:v>20.03135</c:v>
                </c:pt>
                <c:pt idx="89378">
                  <c:v>20.031545999999999</c:v>
                </c:pt>
                <c:pt idx="89379">
                  <c:v>20.032603000000002</c:v>
                </c:pt>
                <c:pt idx="89380">
                  <c:v>20.033117000000001</c:v>
                </c:pt>
                <c:pt idx="89381">
                  <c:v>20.032754000000001</c:v>
                </c:pt>
                <c:pt idx="89382">
                  <c:v>20.034184</c:v>
                </c:pt>
                <c:pt idx="89383">
                  <c:v>20.034593999999998</c:v>
                </c:pt>
                <c:pt idx="89384">
                  <c:v>20.033752</c:v>
                </c:pt>
                <c:pt idx="89385">
                  <c:v>20.034386000000001</c:v>
                </c:pt>
                <c:pt idx="89386">
                  <c:v>20.036116</c:v>
                </c:pt>
                <c:pt idx="89387">
                  <c:v>20.037648000000001</c:v>
                </c:pt>
                <c:pt idx="89388">
                  <c:v>20.041923000000001</c:v>
                </c:pt>
                <c:pt idx="89389">
                  <c:v>20.041395999999999</c:v>
                </c:pt>
                <c:pt idx="89390">
                  <c:v>20.035143999999999</c:v>
                </c:pt>
                <c:pt idx="89391">
                  <c:v>20.035875000000001</c:v>
                </c:pt>
                <c:pt idx="89392">
                  <c:v>20.043299999999999</c:v>
                </c:pt>
                <c:pt idx="89393">
                  <c:v>20.042987</c:v>
                </c:pt>
                <c:pt idx="89394">
                  <c:v>20.034421999999999</c:v>
                </c:pt>
                <c:pt idx="89395">
                  <c:v>20.034703</c:v>
                </c:pt>
                <c:pt idx="89396">
                  <c:v>20.041786999999999</c:v>
                </c:pt>
                <c:pt idx="89397">
                  <c:v>20.039186000000001</c:v>
                </c:pt>
                <c:pt idx="89398">
                  <c:v>20.034934</c:v>
                </c:pt>
                <c:pt idx="89399">
                  <c:v>20.040338999999999</c:v>
                </c:pt>
                <c:pt idx="89400">
                  <c:v>20.042214999999999</c:v>
                </c:pt>
                <c:pt idx="89401">
                  <c:v>20.034911000000001</c:v>
                </c:pt>
                <c:pt idx="89402">
                  <c:v>20.033332000000001</c:v>
                </c:pt>
                <c:pt idx="89403">
                  <c:v>20.037769000000001</c:v>
                </c:pt>
                <c:pt idx="89404">
                  <c:v>20.039134000000001</c:v>
                </c:pt>
                <c:pt idx="89405">
                  <c:v>20.036227</c:v>
                </c:pt>
                <c:pt idx="89406">
                  <c:v>20.037075000000002</c:v>
                </c:pt>
                <c:pt idx="89407">
                  <c:v>20.040496999999998</c:v>
                </c:pt>
                <c:pt idx="89408">
                  <c:v>20.042317000000001</c:v>
                </c:pt>
                <c:pt idx="89409">
                  <c:v>20.045541</c:v>
                </c:pt>
                <c:pt idx="89410">
                  <c:v>20.045615999999999</c:v>
                </c:pt>
                <c:pt idx="89411">
                  <c:v>20.041392999999999</c:v>
                </c:pt>
                <c:pt idx="89412">
                  <c:v>20.042558</c:v>
                </c:pt>
                <c:pt idx="89413">
                  <c:v>20.045210999999998</c:v>
                </c:pt>
                <c:pt idx="89414">
                  <c:v>20.043388</c:v>
                </c:pt>
                <c:pt idx="89415">
                  <c:v>20.042148000000001</c:v>
                </c:pt>
                <c:pt idx="89416">
                  <c:v>20.043589000000001</c:v>
                </c:pt>
                <c:pt idx="89417">
                  <c:v>20.044422999999998</c:v>
                </c:pt>
                <c:pt idx="89418">
                  <c:v>20.045490000000001</c:v>
                </c:pt>
                <c:pt idx="89419">
                  <c:v>20.048061000000001</c:v>
                </c:pt>
                <c:pt idx="89420">
                  <c:v>20.047815</c:v>
                </c:pt>
                <c:pt idx="89421">
                  <c:v>20.045103000000001</c:v>
                </c:pt>
                <c:pt idx="89422">
                  <c:v>20.044836</c:v>
                </c:pt>
                <c:pt idx="89423">
                  <c:v>20.048617</c:v>
                </c:pt>
                <c:pt idx="89424">
                  <c:v>20.047281999999999</c:v>
                </c:pt>
                <c:pt idx="89425">
                  <c:v>20.039797</c:v>
                </c:pt>
                <c:pt idx="89426">
                  <c:v>20.038454000000002</c:v>
                </c:pt>
                <c:pt idx="89427">
                  <c:v>20.042477999999999</c:v>
                </c:pt>
                <c:pt idx="89428">
                  <c:v>20.043734000000001</c:v>
                </c:pt>
                <c:pt idx="89429">
                  <c:v>20.038791</c:v>
                </c:pt>
                <c:pt idx="89430">
                  <c:v>20.035239000000001</c:v>
                </c:pt>
                <c:pt idx="89431">
                  <c:v>20.039484000000002</c:v>
                </c:pt>
                <c:pt idx="89432">
                  <c:v>20.042940999999999</c:v>
                </c:pt>
                <c:pt idx="89433">
                  <c:v>20.042149999999999</c:v>
                </c:pt>
                <c:pt idx="89434">
                  <c:v>20.043305</c:v>
                </c:pt>
                <c:pt idx="89435">
                  <c:v>20.043395</c:v>
                </c:pt>
                <c:pt idx="89436">
                  <c:v>20.042352999999999</c:v>
                </c:pt>
                <c:pt idx="89437">
                  <c:v>20.041768000000001</c:v>
                </c:pt>
                <c:pt idx="89438">
                  <c:v>20.039387999999999</c:v>
                </c:pt>
                <c:pt idx="89439">
                  <c:v>20.038864</c:v>
                </c:pt>
                <c:pt idx="89440">
                  <c:v>20.040111</c:v>
                </c:pt>
                <c:pt idx="89441">
                  <c:v>20.03942</c:v>
                </c:pt>
                <c:pt idx="89442">
                  <c:v>20.041988</c:v>
                </c:pt>
                <c:pt idx="89443">
                  <c:v>20.045631</c:v>
                </c:pt>
                <c:pt idx="89444">
                  <c:v>20.044789999999999</c:v>
                </c:pt>
                <c:pt idx="89445">
                  <c:v>20.040956000000001</c:v>
                </c:pt>
                <c:pt idx="89446">
                  <c:v>20.038810000000002</c:v>
                </c:pt>
                <c:pt idx="89447">
                  <c:v>20.0382</c:v>
                </c:pt>
                <c:pt idx="89448">
                  <c:v>20.041150999999999</c:v>
                </c:pt>
                <c:pt idx="89449">
                  <c:v>20.046165999999999</c:v>
                </c:pt>
                <c:pt idx="89450">
                  <c:v>20.047640000000001</c:v>
                </c:pt>
                <c:pt idx="89451">
                  <c:v>20.050507</c:v>
                </c:pt>
                <c:pt idx="89452">
                  <c:v>20.055409000000001</c:v>
                </c:pt>
                <c:pt idx="89453">
                  <c:v>20.053455</c:v>
                </c:pt>
                <c:pt idx="89454">
                  <c:v>20.052226999999998</c:v>
                </c:pt>
                <c:pt idx="89455">
                  <c:v>20.054658</c:v>
                </c:pt>
                <c:pt idx="89456">
                  <c:v>20.053422999999999</c:v>
                </c:pt>
                <c:pt idx="89457">
                  <c:v>20.055104</c:v>
                </c:pt>
                <c:pt idx="89458">
                  <c:v>20.059958999999999</c:v>
                </c:pt>
                <c:pt idx="89459">
                  <c:v>20.057721000000001</c:v>
                </c:pt>
                <c:pt idx="89460">
                  <c:v>20.053927000000002</c:v>
                </c:pt>
                <c:pt idx="89461">
                  <c:v>20.053604</c:v>
                </c:pt>
                <c:pt idx="89462">
                  <c:v>20.053598000000001</c:v>
                </c:pt>
                <c:pt idx="89463">
                  <c:v>20.052122000000001</c:v>
                </c:pt>
                <c:pt idx="89464">
                  <c:v>20.052848000000001</c:v>
                </c:pt>
                <c:pt idx="89465">
                  <c:v>20.055493999999999</c:v>
                </c:pt>
                <c:pt idx="89466">
                  <c:v>20.056301000000001</c:v>
                </c:pt>
                <c:pt idx="89467">
                  <c:v>20.053948999999999</c:v>
                </c:pt>
                <c:pt idx="89468">
                  <c:v>20.051874999999999</c:v>
                </c:pt>
                <c:pt idx="89469">
                  <c:v>20.054175999999998</c:v>
                </c:pt>
                <c:pt idx="89470">
                  <c:v>20.056242999999998</c:v>
                </c:pt>
                <c:pt idx="89471">
                  <c:v>20.056331</c:v>
                </c:pt>
                <c:pt idx="89472">
                  <c:v>20.061025000000001</c:v>
                </c:pt>
                <c:pt idx="89473">
                  <c:v>20.061295999999999</c:v>
                </c:pt>
                <c:pt idx="89474">
                  <c:v>20.054672</c:v>
                </c:pt>
                <c:pt idx="89475">
                  <c:v>20.056304999999998</c:v>
                </c:pt>
                <c:pt idx="89476">
                  <c:v>20.061060999999999</c:v>
                </c:pt>
                <c:pt idx="89477">
                  <c:v>20.05772</c:v>
                </c:pt>
                <c:pt idx="89478">
                  <c:v>20.053236999999999</c:v>
                </c:pt>
                <c:pt idx="89479">
                  <c:v>20.054010000000002</c:v>
                </c:pt>
                <c:pt idx="89480">
                  <c:v>20.056797</c:v>
                </c:pt>
                <c:pt idx="89481">
                  <c:v>20.056835</c:v>
                </c:pt>
                <c:pt idx="89482">
                  <c:v>20.054939000000001</c:v>
                </c:pt>
                <c:pt idx="89483">
                  <c:v>20.053511</c:v>
                </c:pt>
                <c:pt idx="89484">
                  <c:v>20.052102999999999</c:v>
                </c:pt>
                <c:pt idx="89485">
                  <c:v>20.052216000000001</c:v>
                </c:pt>
                <c:pt idx="89486">
                  <c:v>20.054369999999999</c:v>
                </c:pt>
                <c:pt idx="89487">
                  <c:v>20.053811</c:v>
                </c:pt>
                <c:pt idx="89488">
                  <c:v>20.054665</c:v>
                </c:pt>
                <c:pt idx="89489">
                  <c:v>20.061131</c:v>
                </c:pt>
                <c:pt idx="89490">
                  <c:v>20.062154</c:v>
                </c:pt>
                <c:pt idx="89491">
                  <c:v>20.056799000000002</c:v>
                </c:pt>
                <c:pt idx="89492">
                  <c:v>20.057345999999999</c:v>
                </c:pt>
                <c:pt idx="89493">
                  <c:v>20.064872999999999</c:v>
                </c:pt>
                <c:pt idx="89494">
                  <c:v>20.070387</c:v>
                </c:pt>
                <c:pt idx="89495">
                  <c:v>20.063217999999999</c:v>
                </c:pt>
                <c:pt idx="89496">
                  <c:v>20.057352999999999</c:v>
                </c:pt>
                <c:pt idx="89497">
                  <c:v>20.065598999999999</c:v>
                </c:pt>
                <c:pt idx="89498">
                  <c:v>20.067823000000001</c:v>
                </c:pt>
                <c:pt idx="89499">
                  <c:v>20.061509999999998</c:v>
                </c:pt>
                <c:pt idx="89500">
                  <c:v>20.062695999999999</c:v>
                </c:pt>
                <c:pt idx="89501">
                  <c:v>20.063305</c:v>
                </c:pt>
                <c:pt idx="89502">
                  <c:v>20.060727</c:v>
                </c:pt>
                <c:pt idx="89503">
                  <c:v>20.063825999999999</c:v>
                </c:pt>
                <c:pt idx="89504">
                  <c:v>20.065629999999999</c:v>
                </c:pt>
                <c:pt idx="89505">
                  <c:v>20.06297</c:v>
                </c:pt>
                <c:pt idx="89506">
                  <c:v>20.062929</c:v>
                </c:pt>
                <c:pt idx="89507">
                  <c:v>20.067803000000001</c:v>
                </c:pt>
                <c:pt idx="89508">
                  <c:v>20.070388000000001</c:v>
                </c:pt>
                <c:pt idx="89509">
                  <c:v>20.065158</c:v>
                </c:pt>
                <c:pt idx="89510">
                  <c:v>20.061254000000002</c:v>
                </c:pt>
                <c:pt idx="89511">
                  <c:v>20.062517</c:v>
                </c:pt>
                <c:pt idx="89512">
                  <c:v>20.065382</c:v>
                </c:pt>
                <c:pt idx="89513">
                  <c:v>20.064798</c:v>
                </c:pt>
                <c:pt idx="89514">
                  <c:v>20.064104</c:v>
                </c:pt>
                <c:pt idx="89515">
                  <c:v>20.064917000000001</c:v>
                </c:pt>
                <c:pt idx="89516">
                  <c:v>20.066592</c:v>
                </c:pt>
                <c:pt idx="89517">
                  <c:v>20.067605</c:v>
                </c:pt>
                <c:pt idx="89518">
                  <c:v>20.067240999999999</c:v>
                </c:pt>
                <c:pt idx="89519">
                  <c:v>20.068988000000001</c:v>
                </c:pt>
                <c:pt idx="89520">
                  <c:v>20.070629</c:v>
                </c:pt>
                <c:pt idx="89521">
                  <c:v>20.06953</c:v>
                </c:pt>
                <c:pt idx="89522">
                  <c:v>20.069137000000001</c:v>
                </c:pt>
                <c:pt idx="89523">
                  <c:v>20.068408000000002</c:v>
                </c:pt>
                <c:pt idx="89524">
                  <c:v>20.069224999999999</c:v>
                </c:pt>
                <c:pt idx="89525">
                  <c:v>20.068964999999999</c:v>
                </c:pt>
                <c:pt idx="89526">
                  <c:v>20.067858999999999</c:v>
                </c:pt>
                <c:pt idx="89527">
                  <c:v>20.070270000000001</c:v>
                </c:pt>
                <c:pt idx="89528">
                  <c:v>20.069596000000001</c:v>
                </c:pt>
                <c:pt idx="89529">
                  <c:v>20.068622000000001</c:v>
                </c:pt>
                <c:pt idx="89530">
                  <c:v>20.071788999999999</c:v>
                </c:pt>
                <c:pt idx="89531">
                  <c:v>20.074483000000001</c:v>
                </c:pt>
                <c:pt idx="89532">
                  <c:v>20.074014999999999</c:v>
                </c:pt>
                <c:pt idx="89533">
                  <c:v>20.071645</c:v>
                </c:pt>
                <c:pt idx="89534">
                  <c:v>20.07245</c:v>
                </c:pt>
                <c:pt idx="89535">
                  <c:v>20.073649</c:v>
                </c:pt>
                <c:pt idx="89536">
                  <c:v>20.071743999999999</c:v>
                </c:pt>
                <c:pt idx="89537">
                  <c:v>20.073125000000001</c:v>
                </c:pt>
                <c:pt idx="89538">
                  <c:v>20.076239999999999</c:v>
                </c:pt>
                <c:pt idx="89539">
                  <c:v>20.070951999999998</c:v>
                </c:pt>
                <c:pt idx="89540">
                  <c:v>20.067143999999999</c:v>
                </c:pt>
                <c:pt idx="89541">
                  <c:v>20.074311999999999</c:v>
                </c:pt>
                <c:pt idx="89542">
                  <c:v>20.076598000000001</c:v>
                </c:pt>
                <c:pt idx="89543">
                  <c:v>20.070032000000001</c:v>
                </c:pt>
                <c:pt idx="89544">
                  <c:v>20.069638000000001</c:v>
                </c:pt>
                <c:pt idx="89545">
                  <c:v>20.072106999999999</c:v>
                </c:pt>
                <c:pt idx="89546">
                  <c:v>20.074487000000001</c:v>
                </c:pt>
                <c:pt idx="89547">
                  <c:v>20.076180000000001</c:v>
                </c:pt>
                <c:pt idx="89548">
                  <c:v>20.072088999999998</c:v>
                </c:pt>
                <c:pt idx="89549">
                  <c:v>20.06823</c:v>
                </c:pt>
                <c:pt idx="89550">
                  <c:v>20.070896000000001</c:v>
                </c:pt>
                <c:pt idx="89551">
                  <c:v>20.071505999999999</c:v>
                </c:pt>
                <c:pt idx="89552">
                  <c:v>20.070039999999999</c:v>
                </c:pt>
                <c:pt idx="89553">
                  <c:v>20.075856000000002</c:v>
                </c:pt>
                <c:pt idx="89554">
                  <c:v>20.078444000000001</c:v>
                </c:pt>
                <c:pt idx="89555">
                  <c:v>20.071698999999999</c:v>
                </c:pt>
                <c:pt idx="89556">
                  <c:v>20.070468999999999</c:v>
                </c:pt>
                <c:pt idx="89557">
                  <c:v>20.074807</c:v>
                </c:pt>
                <c:pt idx="89558">
                  <c:v>20.072929999999999</c:v>
                </c:pt>
                <c:pt idx="89559">
                  <c:v>20.069776000000001</c:v>
                </c:pt>
                <c:pt idx="89560">
                  <c:v>20.073733000000001</c:v>
                </c:pt>
                <c:pt idx="89561">
                  <c:v>20.076172</c:v>
                </c:pt>
                <c:pt idx="89562">
                  <c:v>20.073329000000001</c:v>
                </c:pt>
                <c:pt idx="89563">
                  <c:v>20.072866999999999</c:v>
                </c:pt>
                <c:pt idx="89564">
                  <c:v>20.074425999999999</c:v>
                </c:pt>
                <c:pt idx="89565">
                  <c:v>20.073816999999998</c:v>
                </c:pt>
                <c:pt idx="89566">
                  <c:v>20.075406000000001</c:v>
                </c:pt>
                <c:pt idx="89567">
                  <c:v>20.080217999999999</c:v>
                </c:pt>
                <c:pt idx="89568">
                  <c:v>20.082384999999999</c:v>
                </c:pt>
                <c:pt idx="89569">
                  <c:v>20.077926000000001</c:v>
                </c:pt>
                <c:pt idx="89570">
                  <c:v>20.076926</c:v>
                </c:pt>
                <c:pt idx="89571">
                  <c:v>20.076464999999999</c:v>
                </c:pt>
                <c:pt idx="89572">
                  <c:v>20.072371</c:v>
                </c:pt>
                <c:pt idx="89573">
                  <c:v>20.074376999999998</c:v>
                </c:pt>
                <c:pt idx="89574">
                  <c:v>20.081154999999999</c:v>
                </c:pt>
                <c:pt idx="89575">
                  <c:v>20.083074</c:v>
                </c:pt>
                <c:pt idx="89576">
                  <c:v>20.080631</c:v>
                </c:pt>
                <c:pt idx="89577">
                  <c:v>20.077686</c:v>
                </c:pt>
                <c:pt idx="89578">
                  <c:v>20.073703999999999</c:v>
                </c:pt>
                <c:pt idx="89579">
                  <c:v>20.073346999999998</c:v>
                </c:pt>
                <c:pt idx="89580">
                  <c:v>20.079087000000001</c:v>
                </c:pt>
                <c:pt idx="89581">
                  <c:v>20.080608000000002</c:v>
                </c:pt>
                <c:pt idx="89582">
                  <c:v>20.074809999999999</c:v>
                </c:pt>
                <c:pt idx="89583">
                  <c:v>20.074570999999999</c:v>
                </c:pt>
                <c:pt idx="89584">
                  <c:v>20.080446999999999</c:v>
                </c:pt>
                <c:pt idx="89585">
                  <c:v>20.080707</c:v>
                </c:pt>
                <c:pt idx="89586">
                  <c:v>20.080798999999999</c:v>
                </c:pt>
                <c:pt idx="89587">
                  <c:v>20.080537</c:v>
                </c:pt>
                <c:pt idx="89588">
                  <c:v>20.077598999999999</c:v>
                </c:pt>
                <c:pt idx="89589">
                  <c:v>20.079844000000001</c:v>
                </c:pt>
                <c:pt idx="89590">
                  <c:v>20.08511</c:v>
                </c:pt>
                <c:pt idx="89591">
                  <c:v>20.083625000000001</c:v>
                </c:pt>
                <c:pt idx="89592">
                  <c:v>20.078886000000001</c:v>
                </c:pt>
                <c:pt idx="89593">
                  <c:v>20.075468000000001</c:v>
                </c:pt>
                <c:pt idx="89594">
                  <c:v>20.079664999999999</c:v>
                </c:pt>
                <c:pt idx="89595">
                  <c:v>20.088376</c:v>
                </c:pt>
                <c:pt idx="89596">
                  <c:v>20.085605000000001</c:v>
                </c:pt>
                <c:pt idx="89597">
                  <c:v>20.080901999999998</c:v>
                </c:pt>
                <c:pt idx="89598">
                  <c:v>20.083136</c:v>
                </c:pt>
                <c:pt idx="89599">
                  <c:v>20.083335000000002</c:v>
                </c:pt>
                <c:pt idx="89600">
                  <c:v>20.084622</c:v>
                </c:pt>
                <c:pt idx="89601">
                  <c:v>20.08867</c:v>
                </c:pt>
                <c:pt idx="89602">
                  <c:v>20.090278999999999</c:v>
                </c:pt>
                <c:pt idx="89603">
                  <c:v>20.086825999999999</c:v>
                </c:pt>
                <c:pt idx="89604">
                  <c:v>20.083200999999999</c:v>
                </c:pt>
                <c:pt idx="89605">
                  <c:v>20.081962000000001</c:v>
                </c:pt>
                <c:pt idx="89606">
                  <c:v>20.082628</c:v>
                </c:pt>
                <c:pt idx="89607">
                  <c:v>20.086362999999999</c:v>
                </c:pt>
                <c:pt idx="89608">
                  <c:v>20.090565000000002</c:v>
                </c:pt>
                <c:pt idx="89609">
                  <c:v>20.086770000000001</c:v>
                </c:pt>
                <c:pt idx="89610">
                  <c:v>20.082384000000001</c:v>
                </c:pt>
                <c:pt idx="89611">
                  <c:v>20.085408000000001</c:v>
                </c:pt>
                <c:pt idx="89612">
                  <c:v>20.088623999999999</c:v>
                </c:pt>
                <c:pt idx="89613">
                  <c:v>20.089974000000002</c:v>
                </c:pt>
                <c:pt idx="89614">
                  <c:v>20.089182999999998</c:v>
                </c:pt>
                <c:pt idx="89615">
                  <c:v>20.088332999999999</c:v>
                </c:pt>
                <c:pt idx="89616">
                  <c:v>20.089869</c:v>
                </c:pt>
                <c:pt idx="89617">
                  <c:v>20.089953000000001</c:v>
                </c:pt>
                <c:pt idx="89618">
                  <c:v>20.090291000000001</c:v>
                </c:pt>
                <c:pt idx="89619">
                  <c:v>20.090838999999999</c:v>
                </c:pt>
                <c:pt idx="89620">
                  <c:v>20.089600000000001</c:v>
                </c:pt>
                <c:pt idx="89621">
                  <c:v>20.087309999999999</c:v>
                </c:pt>
                <c:pt idx="89622">
                  <c:v>20.086977999999998</c:v>
                </c:pt>
                <c:pt idx="89623">
                  <c:v>20.086727</c:v>
                </c:pt>
                <c:pt idx="89624">
                  <c:v>20.085267000000002</c:v>
                </c:pt>
                <c:pt idx="89625">
                  <c:v>20.086092000000001</c:v>
                </c:pt>
                <c:pt idx="89626">
                  <c:v>20.088699999999999</c:v>
                </c:pt>
                <c:pt idx="89627">
                  <c:v>20.08737</c:v>
                </c:pt>
                <c:pt idx="89628">
                  <c:v>20.085169</c:v>
                </c:pt>
                <c:pt idx="89629">
                  <c:v>20.085678000000001</c:v>
                </c:pt>
                <c:pt idx="89630">
                  <c:v>20.084935000000002</c:v>
                </c:pt>
                <c:pt idx="89631">
                  <c:v>20.084384</c:v>
                </c:pt>
                <c:pt idx="89632">
                  <c:v>20.088788999999998</c:v>
                </c:pt>
                <c:pt idx="89633">
                  <c:v>20.091048000000001</c:v>
                </c:pt>
                <c:pt idx="89634">
                  <c:v>20.088425000000001</c:v>
                </c:pt>
                <c:pt idx="89635">
                  <c:v>20.0901</c:v>
                </c:pt>
                <c:pt idx="89636">
                  <c:v>20.092027000000002</c:v>
                </c:pt>
                <c:pt idx="89637">
                  <c:v>20.08812</c:v>
                </c:pt>
                <c:pt idx="89638">
                  <c:v>20.086327000000001</c:v>
                </c:pt>
                <c:pt idx="89639">
                  <c:v>20.090788</c:v>
                </c:pt>
                <c:pt idx="89640">
                  <c:v>20.096458999999999</c:v>
                </c:pt>
                <c:pt idx="89641">
                  <c:v>20.096498</c:v>
                </c:pt>
                <c:pt idx="89642">
                  <c:v>20.090394</c:v>
                </c:pt>
                <c:pt idx="89643">
                  <c:v>20.090299999999999</c:v>
                </c:pt>
                <c:pt idx="89644">
                  <c:v>20.100633999999999</c:v>
                </c:pt>
                <c:pt idx="89645">
                  <c:v>20.106356999999999</c:v>
                </c:pt>
                <c:pt idx="89646">
                  <c:v>20.100612999999999</c:v>
                </c:pt>
                <c:pt idx="89647">
                  <c:v>20.094408999999999</c:v>
                </c:pt>
                <c:pt idx="89648">
                  <c:v>20.096329000000001</c:v>
                </c:pt>
                <c:pt idx="89649">
                  <c:v>20.098322</c:v>
                </c:pt>
                <c:pt idx="89650">
                  <c:v>20.095573000000002</c:v>
                </c:pt>
                <c:pt idx="89651">
                  <c:v>20.094895000000001</c:v>
                </c:pt>
                <c:pt idx="89652">
                  <c:v>20.095602</c:v>
                </c:pt>
                <c:pt idx="89653">
                  <c:v>20.091363000000001</c:v>
                </c:pt>
                <c:pt idx="89654">
                  <c:v>20.090890000000002</c:v>
                </c:pt>
                <c:pt idx="89655">
                  <c:v>20.098292000000001</c:v>
                </c:pt>
                <c:pt idx="89656">
                  <c:v>20.096432</c:v>
                </c:pt>
                <c:pt idx="89657">
                  <c:v>20.088403</c:v>
                </c:pt>
                <c:pt idx="89658">
                  <c:v>20.091678999999999</c:v>
                </c:pt>
                <c:pt idx="89659">
                  <c:v>20.097006</c:v>
                </c:pt>
                <c:pt idx="89660">
                  <c:v>20.096516999999999</c:v>
                </c:pt>
                <c:pt idx="89661">
                  <c:v>20.097968999999999</c:v>
                </c:pt>
                <c:pt idx="89662">
                  <c:v>20.096910000000001</c:v>
                </c:pt>
                <c:pt idx="89663">
                  <c:v>20.091733000000001</c:v>
                </c:pt>
                <c:pt idx="89664">
                  <c:v>20.092096999999999</c:v>
                </c:pt>
                <c:pt idx="89665">
                  <c:v>20.096861000000001</c:v>
                </c:pt>
                <c:pt idx="89666">
                  <c:v>20.095237999999998</c:v>
                </c:pt>
                <c:pt idx="89667">
                  <c:v>20.092026000000001</c:v>
                </c:pt>
                <c:pt idx="89668">
                  <c:v>20.094622999999999</c:v>
                </c:pt>
                <c:pt idx="89669">
                  <c:v>20.095779</c:v>
                </c:pt>
                <c:pt idx="89670">
                  <c:v>20.093662999999999</c:v>
                </c:pt>
                <c:pt idx="89671">
                  <c:v>20.091372</c:v>
                </c:pt>
                <c:pt idx="89672">
                  <c:v>20.091622999999998</c:v>
                </c:pt>
                <c:pt idx="89673">
                  <c:v>20.093036000000001</c:v>
                </c:pt>
                <c:pt idx="89674">
                  <c:v>20.094548</c:v>
                </c:pt>
                <c:pt idx="89675">
                  <c:v>20.094072000000001</c:v>
                </c:pt>
                <c:pt idx="89676">
                  <c:v>20.092811000000001</c:v>
                </c:pt>
                <c:pt idx="89677">
                  <c:v>20.096516000000001</c:v>
                </c:pt>
                <c:pt idx="89678">
                  <c:v>20.098856000000001</c:v>
                </c:pt>
                <c:pt idx="89679">
                  <c:v>20.095749000000001</c:v>
                </c:pt>
                <c:pt idx="89680">
                  <c:v>20.095986</c:v>
                </c:pt>
                <c:pt idx="89681">
                  <c:v>20.098436</c:v>
                </c:pt>
                <c:pt idx="89682">
                  <c:v>20.098769000000001</c:v>
                </c:pt>
                <c:pt idx="89683">
                  <c:v>20.098371</c:v>
                </c:pt>
                <c:pt idx="89684">
                  <c:v>20.098607000000001</c:v>
                </c:pt>
                <c:pt idx="89685">
                  <c:v>20.099703999999999</c:v>
                </c:pt>
                <c:pt idx="89686">
                  <c:v>20.098955</c:v>
                </c:pt>
                <c:pt idx="89687">
                  <c:v>20.096924999999999</c:v>
                </c:pt>
                <c:pt idx="89688">
                  <c:v>20.100382</c:v>
                </c:pt>
                <c:pt idx="89689">
                  <c:v>20.10482</c:v>
                </c:pt>
                <c:pt idx="89690">
                  <c:v>20.101808999999999</c:v>
                </c:pt>
                <c:pt idx="89691">
                  <c:v>20.099191000000001</c:v>
                </c:pt>
                <c:pt idx="89692">
                  <c:v>20.099723999999998</c:v>
                </c:pt>
                <c:pt idx="89693">
                  <c:v>20.097494999999999</c:v>
                </c:pt>
                <c:pt idx="89694">
                  <c:v>20.098341999999999</c:v>
                </c:pt>
                <c:pt idx="89695">
                  <c:v>20.100581999999999</c:v>
                </c:pt>
                <c:pt idx="89696">
                  <c:v>20.101633</c:v>
                </c:pt>
                <c:pt idx="89697">
                  <c:v>20.105799000000001</c:v>
                </c:pt>
                <c:pt idx="89698">
                  <c:v>20.108260999999999</c:v>
                </c:pt>
                <c:pt idx="89699">
                  <c:v>20.105657999999998</c:v>
                </c:pt>
                <c:pt idx="89700">
                  <c:v>20.103926999999999</c:v>
                </c:pt>
                <c:pt idx="89701">
                  <c:v>20.102764000000001</c:v>
                </c:pt>
                <c:pt idx="89702">
                  <c:v>20.099254999999999</c:v>
                </c:pt>
                <c:pt idx="89703">
                  <c:v>20.100912000000001</c:v>
                </c:pt>
                <c:pt idx="89704">
                  <c:v>20.103387999999999</c:v>
                </c:pt>
                <c:pt idx="89705">
                  <c:v>20.100567000000002</c:v>
                </c:pt>
                <c:pt idx="89706">
                  <c:v>20.102855999999999</c:v>
                </c:pt>
                <c:pt idx="89707">
                  <c:v>20.106698999999999</c:v>
                </c:pt>
                <c:pt idx="89708">
                  <c:v>20.105291999999999</c:v>
                </c:pt>
                <c:pt idx="89709">
                  <c:v>20.106795999999999</c:v>
                </c:pt>
                <c:pt idx="89710">
                  <c:v>20.107588</c:v>
                </c:pt>
                <c:pt idx="89711">
                  <c:v>20.104438999999999</c:v>
                </c:pt>
                <c:pt idx="89712">
                  <c:v>20.105160000000001</c:v>
                </c:pt>
                <c:pt idx="89713">
                  <c:v>20.109448</c:v>
                </c:pt>
                <c:pt idx="89714">
                  <c:v>20.107289999999999</c:v>
                </c:pt>
                <c:pt idx="89715">
                  <c:v>20.102885000000001</c:v>
                </c:pt>
                <c:pt idx="89716">
                  <c:v>20.104465000000001</c:v>
                </c:pt>
                <c:pt idx="89717">
                  <c:v>20.103784999999998</c:v>
                </c:pt>
                <c:pt idx="89718">
                  <c:v>20.102081999999999</c:v>
                </c:pt>
                <c:pt idx="89719">
                  <c:v>20.104991999999999</c:v>
                </c:pt>
                <c:pt idx="89720">
                  <c:v>20.106352000000001</c:v>
                </c:pt>
                <c:pt idx="89721">
                  <c:v>20.103311999999999</c:v>
                </c:pt>
                <c:pt idx="89722">
                  <c:v>20.101862000000001</c:v>
                </c:pt>
                <c:pt idx="89723">
                  <c:v>20.103622999999999</c:v>
                </c:pt>
                <c:pt idx="89724">
                  <c:v>20.107738000000001</c:v>
                </c:pt>
                <c:pt idx="89725">
                  <c:v>20.109819999999999</c:v>
                </c:pt>
                <c:pt idx="89726">
                  <c:v>20.107230000000001</c:v>
                </c:pt>
                <c:pt idx="89727">
                  <c:v>20.111166000000001</c:v>
                </c:pt>
                <c:pt idx="89728">
                  <c:v>20.115342999999999</c:v>
                </c:pt>
                <c:pt idx="89729">
                  <c:v>20.107277</c:v>
                </c:pt>
                <c:pt idx="89730">
                  <c:v>20.105968000000001</c:v>
                </c:pt>
                <c:pt idx="89731">
                  <c:v>20.117804</c:v>
                </c:pt>
                <c:pt idx="89732">
                  <c:v>20.118665</c:v>
                </c:pt>
                <c:pt idx="89733">
                  <c:v>20.112183999999999</c:v>
                </c:pt>
                <c:pt idx="89734">
                  <c:v>20.113235</c:v>
                </c:pt>
                <c:pt idx="89735">
                  <c:v>20.111805</c:v>
                </c:pt>
                <c:pt idx="89736">
                  <c:v>20.108968999999998</c:v>
                </c:pt>
                <c:pt idx="89737">
                  <c:v>20.112037999999998</c:v>
                </c:pt>
                <c:pt idx="89738">
                  <c:v>20.11402</c:v>
                </c:pt>
                <c:pt idx="89739">
                  <c:v>20.114180999999999</c:v>
                </c:pt>
                <c:pt idx="89740">
                  <c:v>20.115262999999999</c:v>
                </c:pt>
                <c:pt idx="89741">
                  <c:v>20.116903000000001</c:v>
                </c:pt>
                <c:pt idx="89742">
                  <c:v>20.114460999999999</c:v>
                </c:pt>
                <c:pt idx="89743">
                  <c:v>20.111366</c:v>
                </c:pt>
                <c:pt idx="89744">
                  <c:v>20.109981000000001</c:v>
                </c:pt>
                <c:pt idx="89745">
                  <c:v>20.107478</c:v>
                </c:pt>
                <c:pt idx="89746">
                  <c:v>20.105740999999998</c:v>
                </c:pt>
                <c:pt idx="89747">
                  <c:v>20.112158000000001</c:v>
                </c:pt>
                <c:pt idx="89748">
                  <c:v>20.11889</c:v>
                </c:pt>
                <c:pt idx="89749">
                  <c:v>20.114518</c:v>
                </c:pt>
                <c:pt idx="89750">
                  <c:v>20.111339999999998</c:v>
                </c:pt>
                <c:pt idx="89751">
                  <c:v>20.116744000000001</c:v>
                </c:pt>
                <c:pt idx="89752">
                  <c:v>20.117944999999999</c:v>
                </c:pt>
                <c:pt idx="89753">
                  <c:v>20.112701999999999</c:v>
                </c:pt>
                <c:pt idx="89754">
                  <c:v>20.109984000000001</c:v>
                </c:pt>
                <c:pt idx="89755">
                  <c:v>20.113565999999999</c:v>
                </c:pt>
                <c:pt idx="89756">
                  <c:v>20.11985</c:v>
                </c:pt>
                <c:pt idx="89757">
                  <c:v>20.120056999999999</c:v>
                </c:pt>
                <c:pt idx="89758">
                  <c:v>20.117094000000002</c:v>
                </c:pt>
                <c:pt idx="89759">
                  <c:v>20.120892999999999</c:v>
                </c:pt>
                <c:pt idx="89760">
                  <c:v>20.125655999999999</c:v>
                </c:pt>
                <c:pt idx="89761">
                  <c:v>20.126899999999999</c:v>
                </c:pt>
                <c:pt idx="89762">
                  <c:v>20.126349000000001</c:v>
                </c:pt>
                <c:pt idx="89763">
                  <c:v>20.128737999999998</c:v>
                </c:pt>
                <c:pt idx="89764">
                  <c:v>20.134964</c:v>
                </c:pt>
                <c:pt idx="89765">
                  <c:v>20.133074000000001</c:v>
                </c:pt>
                <c:pt idx="89766">
                  <c:v>20.125934000000001</c:v>
                </c:pt>
                <c:pt idx="89767">
                  <c:v>20.126846</c:v>
                </c:pt>
                <c:pt idx="89768">
                  <c:v>20.130137000000001</c:v>
                </c:pt>
                <c:pt idx="89769">
                  <c:v>20.129549000000001</c:v>
                </c:pt>
                <c:pt idx="89770">
                  <c:v>20.130206999999999</c:v>
                </c:pt>
                <c:pt idx="89771">
                  <c:v>20.129939</c:v>
                </c:pt>
                <c:pt idx="89772">
                  <c:v>20.124735999999999</c:v>
                </c:pt>
                <c:pt idx="89773">
                  <c:v>20.122055</c:v>
                </c:pt>
                <c:pt idx="89774">
                  <c:v>20.125233999999999</c:v>
                </c:pt>
                <c:pt idx="89775">
                  <c:v>20.127765</c:v>
                </c:pt>
                <c:pt idx="89776">
                  <c:v>20.125412000000001</c:v>
                </c:pt>
                <c:pt idx="89777">
                  <c:v>20.122022000000001</c:v>
                </c:pt>
                <c:pt idx="89778">
                  <c:v>20.122516000000001</c:v>
                </c:pt>
                <c:pt idx="89779">
                  <c:v>20.123622000000001</c:v>
                </c:pt>
                <c:pt idx="89780">
                  <c:v>20.121103000000002</c:v>
                </c:pt>
                <c:pt idx="89781">
                  <c:v>20.122703000000001</c:v>
                </c:pt>
                <c:pt idx="89782">
                  <c:v>20.128005999999999</c:v>
                </c:pt>
                <c:pt idx="89783">
                  <c:v>20.129701000000001</c:v>
                </c:pt>
                <c:pt idx="89784">
                  <c:v>20.126261</c:v>
                </c:pt>
                <c:pt idx="89785">
                  <c:v>20.124658</c:v>
                </c:pt>
                <c:pt idx="89786">
                  <c:v>20.124904000000001</c:v>
                </c:pt>
                <c:pt idx="89787">
                  <c:v>20.124139</c:v>
                </c:pt>
                <c:pt idx="89788">
                  <c:v>20.121065999999999</c:v>
                </c:pt>
                <c:pt idx="89789">
                  <c:v>20.120267999999999</c:v>
                </c:pt>
                <c:pt idx="89790">
                  <c:v>20.123785999999999</c:v>
                </c:pt>
                <c:pt idx="89791">
                  <c:v>20.123284999999999</c:v>
                </c:pt>
                <c:pt idx="89792">
                  <c:v>20.118154000000001</c:v>
                </c:pt>
                <c:pt idx="89793">
                  <c:v>20.120761000000002</c:v>
                </c:pt>
                <c:pt idx="89794">
                  <c:v>20.125838000000002</c:v>
                </c:pt>
                <c:pt idx="89795">
                  <c:v>20.122554999999998</c:v>
                </c:pt>
                <c:pt idx="89796">
                  <c:v>20.121255000000001</c:v>
                </c:pt>
                <c:pt idx="89797">
                  <c:v>20.125342</c:v>
                </c:pt>
                <c:pt idx="89798">
                  <c:v>20.123557000000002</c:v>
                </c:pt>
                <c:pt idx="89799">
                  <c:v>20.121818000000001</c:v>
                </c:pt>
                <c:pt idx="89800">
                  <c:v>20.125465999999999</c:v>
                </c:pt>
                <c:pt idx="89801">
                  <c:v>20.123992000000001</c:v>
                </c:pt>
                <c:pt idx="89802">
                  <c:v>20.121303000000001</c:v>
                </c:pt>
                <c:pt idx="89803">
                  <c:v>20.126176000000001</c:v>
                </c:pt>
                <c:pt idx="89804">
                  <c:v>20.128674</c:v>
                </c:pt>
                <c:pt idx="89805">
                  <c:v>20.126038000000001</c:v>
                </c:pt>
                <c:pt idx="89806">
                  <c:v>20.124217000000002</c:v>
                </c:pt>
                <c:pt idx="89807">
                  <c:v>20.124316</c:v>
                </c:pt>
                <c:pt idx="89808">
                  <c:v>20.122506999999999</c:v>
                </c:pt>
                <c:pt idx="89809">
                  <c:v>20.121590999999999</c:v>
                </c:pt>
                <c:pt idx="89810">
                  <c:v>20.125116999999999</c:v>
                </c:pt>
                <c:pt idx="89811">
                  <c:v>20.128511</c:v>
                </c:pt>
                <c:pt idx="89812">
                  <c:v>20.128036000000002</c:v>
                </c:pt>
                <c:pt idx="89813">
                  <c:v>20.124814000000001</c:v>
                </c:pt>
                <c:pt idx="89814">
                  <c:v>20.125457999999998</c:v>
                </c:pt>
                <c:pt idx="89815">
                  <c:v>20.127963999999999</c:v>
                </c:pt>
                <c:pt idx="89816">
                  <c:v>20.126085</c:v>
                </c:pt>
                <c:pt idx="89817">
                  <c:v>20.125105999999999</c:v>
                </c:pt>
                <c:pt idx="89818">
                  <c:v>20.128091999999999</c:v>
                </c:pt>
                <c:pt idx="89819">
                  <c:v>20.130291</c:v>
                </c:pt>
                <c:pt idx="89820">
                  <c:v>20.130462999999999</c:v>
                </c:pt>
                <c:pt idx="89821">
                  <c:v>20.133613</c:v>
                </c:pt>
                <c:pt idx="89822">
                  <c:v>20.135618999999998</c:v>
                </c:pt>
                <c:pt idx="89823">
                  <c:v>20.136063</c:v>
                </c:pt>
                <c:pt idx="89824">
                  <c:v>20.138507000000001</c:v>
                </c:pt>
                <c:pt idx="89825">
                  <c:v>20.138798999999999</c:v>
                </c:pt>
                <c:pt idx="89826">
                  <c:v>20.143173999999998</c:v>
                </c:pt>
                <c:pt idx="89827">
                  <c:v>20.147962</c:v>
                </c:pt>
                <c:pt idx="89828">
                  <c:v>20.143903999999999</c:v>
                </c:pt>
                <c:pt idx="89829">
                  <c:v>20.136744</c:v>
                </c:pt>
                <c:pt idx="89830">
                  <c:v>20.136619</c:v>
                </c:pt>
                <c:pt idx="89831">
                  <c:v>20.140232999999998</c:v>
                </c:pt>
                <c:pt idx="89832">
                  <c:v>20.138580999999999</c:v>
                </c:pt>
                <c:pt idx="89833">
                  <c:v>20.137065</c:v>
                </c:pt>
                <c:pt idx="89834">
                  <c:v>20.138287999999999</c:v>
                </c:pt>
                <c:pt idx="89835">
                  <c:v>20.137477000000001</c:v>
                </c:pt>
                <c:pt idx="89836">
                  <c:v>20.139714000000001</c:v>
                </c:pt>
                <c:pt idx="89837">
                  <c:v>20.143433000000002</c:v>
                </c:pt>
                <c:pt idx="89838">
                  <c:v>20.140167000000002</c:v>
                </c:pt>
                <c:pt idx="89839">
                  <c:v>20.13541</c:v>
                </c:pt>
                <c:pt idx="89840">
                  <c:v>20.137594</c:v>
                </c:pt>
                <c:pt idx="89841">
                  <c:v>20.143339999999998</c:v>
                </c:pt>
                <c:pt idx="89842">
                  <c:v>20.144569000000001</c:v>
                </c:pt>
                <c:pt idx="89843">
                  <c:v>20.141808000000001</c:v>
                </c:pt>
                <c:pt idx="89844">
                  <c:v>20.138826000000002</c:v>
                </c:pt>
                <c:pt idx="89845">
                  <c:v>20.139101</c:v>
                </c:pt>
                <c:pt idx="89846">
                  <c:v>20.137681000000001</c:v>
                </c:pt>
                <c:pt idx="89847">
                  <c:v>20.136420999999999</c:v>
                </c:pt>
                <c:pt idx="89848">
                  <c:v>20.139040000000001</c:v>
                </c:pt>
                <c:pt idx="89849">
                  <c:v>20.139710000000001</c:v>
                </c:pt>
                <c:pt idx="89850">
                  <c:v>20.136748999999998</c:v>
                </c:pt>
                <c:pt idx="89851">
                  <c:v>20.136702</c:v>
                </c:pt>
                <c:pt idx="89852">
                  <c:v>20.136288</c:v>
                </c:pt>
                <c:pt idx="89853">
                  <c:v>20.136212</c:v>
                </c:pt>
                <c:pt idx="89854">
                  <c:v>20.139776000000001</c:v>
                </c:pt>
                <c:pt idx="89855">
                  <c:v>20.138327</c:v>
                </c:pt>
                <c:pt idx="89856">
                  <c:v>20.134717999999999</c:v>
                </c:pt>
                <c:pt idx="89857">
                  <c:v>20.138359999999999</c:v>
                </c:pt>
                <c:pt idx="89858">
                  <c:v>20.139956000000002</c:v>
                </c:pt>
                <c:pt idx="89859">
                  <c:v>20.136202999999998</c:v>
                </c:pt>
                <c:pt idx="89860">
                  <c:v>20.136095000000001</c:v>
                </c:pt>
                <c:pt idx="89861">
                  <c:v>20.137585000000001</c:v>
                </c:pt>
                <c:pt idx="89862">
                  <c:v>20.137364000000002</c:v>
                </c:pt>
                <c:pt idx="89863">
                  <c:v>20.139499000000001</c:v>
                </c:pt>
                <c:pt idx="89864">
                  <c:v>20.139258000000002</c:v>
                </c:pt>
                <c:pt idx="89865">
                  <c:v>20.140181999999999</c:v>
                </c:pt>
                <c:pt idx="89866">
                  <c:v>20.144798999999999</c:v>
                </c:pt>
                <c:pt idx="89867">
                  <c:v>20.144955</c:v>
                </c:pt>
                <c:pt idx="89868">
                  <c:v>20.141598999999999</c:v>
                </c:pt>
                <c:pt idx="89869">
                  <c:v>20.143519000000001</c:v>
                </c:pt>
                <c:pt idx="89870">
                  <c:v>20.144905999999999</c:v>
                </c:pt>
                <c:pt idx="89871">
                  <c:v>20.143291999999999</c:v>
                </c:pt>
                <c:pt idx="89872">
                  <c:v>20.144853000000001</c:v>
                </c:pt>
                <c:pt idx="89873">
                  <c:v>20.145997999999999</c:v>
                </c:pt>
                <c:pt idx="89874">
                  <c:v>20.146820000000002</c:v>
                </c:pt>
                <c:pt idx="89875">
                  <c:v>20.148185000000002</c:v>
                </c:pt>
                <c:pt idx="89876">
                  <c:v>20.146470000000001</c:v>
                </c:pt>
                <c:pt idx="89877">
                  <c:v>20.145319000000001</c:v>
                </c:pt>
                <c:pt idx="89878">
                  <c:v>20.148482999999999</c:v>
                </c:pt>
                <c:pt idx="89879">
                  <c:v>20.151878</c:v>
                </c:pt>
                <c:pt idx="89880">
                  <c:v>20.148363</c:v>
                </c:pt>
                <c:pt idx="89881">
                  <c:v>20.144105</c:v>
                </c:pt>
                <c:pt idx="89882">
                  <c:v>20.144707</c:v>
                </c:pt>
                <c:pt idx="89883">
                  <c:v>20.148491</c:v>
                </c:pt>
                <c:pt idx="89884">
                  <c:v>20.151143000000001</c:v>
                </c:pt>
                <c:pt idx="89885">
                  <c:v>20.151032000000001</c:v>
                </c:pt>
                <c:pt idx="89886">
                  <c:v>20.150410000000001</c:v>
                </c:pt>
                <c:pt idx="89887">
                  <c:v>20.149450999999999</c:v>
                </c:pt>
                <c:pt idx="89888">
                  <c:v>20.147459000000001</c:v>
                </c:pt>
                <c:pt idx="89889">
                  <c:v>20.144717</c:v>
                </c:pt>
                <c:pt idx="89890">
                  <c:v>20.146643000000001</c:v>
                </c:pt>
                <c:pt idx="89891">
                  <c:v>20.150938</c:v>
                </c:pt>
                <c:pt idx="89892">
                  <c:v>20.149939</c:v>
                </c:pt>
                <c:pt idx="89893">
                  <c:v>20.146595000000001</c:v>
                </c:pt>
                <c:pt idx="89894">
                  <c:v>20.143719999999998</c:v>
                </c:pt>
                <c:pt idx="89895">
                  <c:v>20.144974000000001</c:v>
                </c:pt>
                <c:pt idx="89896">
                  <c:v>20.149407</c:v>
                </c:pt>
                <c:pt idx="89897">
                  <c:v>20.149982999999999</c:v>
                </c:pt>
                <c:pt idx="89898">
                  <c:v>20.152277999999999</c:v>
                </c:pt>
                <c:pt idx="89899">
                  <c:v>20.156175999999999</c:v>
                </c:pt>
                <c:pt idx="89900">
                  <c:v>20.153279000000001</c:v>
                </c:pt>
                <c:pt idx="89901">
                  <c:v>20.150666000000001</c:v>
                </c:pt>
                <c:pt idx="89902">
                  <c:v>20.153832999999999</c:v>
                </c:pt>
                <c:pt idx="89903">
                  <c:v>20.158597</c:v>
                </c:pt>
                <c:pt idx="89904">
                  <c:v>20.159986</c:v>
                </c:pt>
                <c:pt idx="89905">
                  <c:v>20.156744</c:v>
                </c:pt>
                <c:pt idx="89906">
                  <c:v>20.152567000000001</c:v>
                </c:pt>
                <c:pt idx="89907">
                  <c:v>20.151961</c:v>
                </c:pt>
                <c:pt idx="89908">
                  <c:v>20.154817999999999</c:v>
                </c:pt>
                <c:pt idx="89909">
                  <c:v>20.156452000000002</c:v>
                </c:pt>
                <c:pt idx="89910">
                  <c:v>20.155448</c:v>
                </c:pt>
                <c:pt idx="89911">
                  <c:v>20.155915</c:v>
                </c:pt>
                <c:pt idx="89912">
                  <c:v>20.15803</c:v>
                </c:pt>
                <c:pt idx="89913">
                  <c:v>20.160551000000002</c:v>
                </c:pt>
                <c:pt idx="89914">
                  <c:v>20.159683999999999</c:v>
                </c:pt>
                <c:pt idx="89915">
                  <c:v>20.155812999999998</c:v>
                </c:pt>
                <c:pt idx="89916">
                  <c:v>20.156279999999999</c:v>
                </c:pt>
                <c:pt idx="89917">
                  <c:v>20.162317999999999</c:v>
                </c:pt>
                <c:pt idx="89918">
                  <c:v>20.164508000000001</c:v>
                </c:pt>
                <c:pt idx="89919">
                  <c:v>20.160318</c:v>
                </c:pt>
                <c:pt idx="89920">
                  <c:v>20.159396999999998</c:v>
                </c:pt>
                <c:pt idx="89921">
                  <c:v>20.161474999999999</c:v>
                </c:pt>
                <c:pt idx="89922">
                  <c:v>20.159905999999999</c:v>
                </c:pt>
                <c:pt idx="89923">
                  <c:v>20.160571999999998</c:v>
                </c:pt>
                <c:pt idx="89924">
                  <c:v>20.164608000000001</c:v>
                </c:pt>
                <c:pt idx="89925">
                  <c:v>20.164628</c:v>
                </c:pt>
                <c:pt idx="89926">
                  <c:v>20.162704000000002</c:v>
                </c:pt>
                <c:pt idx="89927">
                  <c:v>20.163253999999998</c:v>
                </c:pt>
                <c:pt idx="89928">
                  <c:v>20.163774</c:v>
                </c:pt>
                <c:pt idx="89929">
                  <c:v>20.162092999999999</c:v>
                </c:pt>
                <c:pt idx="89930">
                  <c:v>20.160637000000001</c:v>
                </c:pt>
                <c:pt idx="89931">
                  <c:v>20.159459999999999</c:v>
                </c:pt>
                <c:pt idx="89932">
                  <c:v>20.159703</c:v>
                </c:pt>
                <c:pt idx="89933">
                  <c:v>20.163784</c:v>
                </c:pt>
                <c:pt idx="89934">
                  <c:v>20.165292999999998</c:v>
                </c:pt>
                <c:pt idx="89935">
                  <c:v>20.162648999999998</c:v>
                </c:pt>
                <c:pt idx="89936">
                  <c:v>20.15945</c:v>
                </c:pt>
                <c:pt idx="89937">
                  <c:v>20.158926000000001</c:v>
                </c:pt>
                <c:pt idx="89938">
                  <c:v>20.160713999999999</c:v>
                </c:pt>
                <c:pt idx="89939">
                  <c:v>20.161366000000001</c:v>
                </c:pt>
                <c:pt idx="89940">
                  <c:v>20.159188</c:v>
                </c:pt>
                <c:pt idx="89941">
                  <c:v>20.156331999999999</c:v>
                </c:pt>
                <c:pt idx="89942">
                  <c:v>20.160515</c:v>
                </c:pt>
                <c:pt idx="89943">
                  <c:v>20.167763000000001</c:v>
                </c:pt>
                <c:pt idx="89944">
                  <c:v>20.168921999999998</c:v>
                </c:pt>
                <c:pt idx="89945">
                  <c:v>20.166278999999999</c:v>
                </c:pt>
                <c:pt idx="89946">
                  <c:v>20.165823</c:v>
                </c:pt>
                <c:pt idx="89947">
                  <c:v>20.168828999999999</c:v>
                </c:pt>
                <c:pt idx="89948">
                  <c:v>20.168793000000001</c:v>
                </c:pt>
                <c:pt idx="89949">
                  <c:v>20.169246999999999</c:v>
                </c:pt>
                <c:pt idx="89950">
                  <c:v>20.167884000000001</c:v>
                </c:pt>
                <c:pt idx="89951">
                  <c:v>20.162371</c:v>
                </c:pt>
                <c:pt idx="89952">
                  <c:v>20.161721</c:v>
                </c:pt>
                <c:pt idx="89953">
                  <c:v>20.165949999999999</c:v>
                </c:pt>
                <c:pt idx="89954">
                  <c:v>20.166139999999999</c:v>
                </c:pt>
                <c:pt idx="89955">
                  <c:v>20.163444999999999</c:v>
                </c:pt>
                <c:pt idx="89956">
                  <c:v>20.167069999999999</c:v>
                </c:pt>
                <c:pt idx="89957">
                  <c:v>20.174845000000001</c:v>
                </c:pt>
                <c:pt idx="89958">
                  <c:v>20.173342000000002</c:v>
                </c:pt>
                <c:pt idx="89959">
                  <c:v>20.168838999999998</c:v>
                </c:pt>
                <c:pt idx="89960">
                  <c:v>20.171344999999999</c:v>
                </c:pt>
                <c:pt idx="89961">
                  <c:v>20.175111999999999</c:v>
                </c:pt>
                <c:pt idx="89962">
                  <c:v>20.175091999999999</c:v>
                </c:pt>
                <c:pt idx="89963">
                  <c:v>20.173538000000001</c:v>
                </c:pt>
                <c:pt idx="89964">
                  <c:v>20.172585999999999</c:v>
                </c:pt>
                <c:pt idx="89965">
                  <c:v>20.175342000000001</c:v>
                </c:pt>
                <c:pt idx="89966">
                  <c:v>20.177828000000002</c:v>
                </c:pt>
                <c:pt idx="89967">
                  <c:v>20.178008999999999</c:v>
                </c:pt>
                <c:pt idx="89968">
                  <c:v>20.179494999999999</c:v>
                </c:pt>
                <c:pt idx="89969">
                  <c:v>20.180489000000001</c:v>
                </c:pt>
                <c:pt idx="89970">
                  <c:v>20.178646000000001</c:v>
                </c:pt>
                <c:pt idx="89971">
                  <c:v>20.175877</c:v>
                </c:pt>
                <c:pt idx="89972">
                  <c:v>20.172011999999999</c:v>
                </c:pt>
                <c:pt idx="89973">
                  <c:v>20.169288999999999</c:v>
                </c:pt>
                <c:pt idx="89974">
                  <c:v>20.173069000000002</c:v>
                </c:pt>
                <c:pt idx="89975">
                  <c:v>20.175104000000001</c:v>
                </c:pt>
                <c:pt idx="89976">
                  <c:v>20.173065999999999</c:v>
                </c:pt>
                <c:pt idx="89977">
                  <c:v>20.172053999999999</c:v>
                </c:pt>
                <c:pt idx="89978">
                  <c:v>20.168970000000002</c:v>
                </c:pt>
                <c:pt idx="89979">
                  <c:v>20.165972</c:v>
                </c:pt>
                <c:pt idx="89980">
                  <c:v>20.167833000000002</c:v>
                </c:pt>
                <c:pt idx="89981">
                  <c:v>20.170908000000001</c:v>
                </c:pt>
                <c:pt idx="89982">
                  <c:v>20.170753000000001</c:v>
                </c:pt>
                <c:pt idx="89983">
                  <c:v>20.172626000000001</c:v>
                </c:pt>
                <c:pt idx="89984">
                  <c:v>20.174264000000001</c:v>
                </c:pt>
                <c:pt idx="89985">
                  <c:v>20.173501000000002</c:v>
                </c:pt>
                <c:pt idx="89986">
                  <c:v>20.171644000000001</c:v>
                </c:pt>
                <c:pt idx="89987">
                  <c:v>20.168133999999998</c:v>
                </c:pt>
                <c:pt idx="89988">
                  <c:v>20.168230999999999</c:v>
                </c:pt>
                <c:pt idx="89989">
                  <c:v>20.172471000000002</c:v>
                </c:pt>
                <c:pt idx="89990">
                  <c:v>20.173549999999999</c:v>
                </c:pt>
                <c:pt idx="89991">
                  <c:v>20.169530000000002</c:v>
                </c:pt>
                <c:pt idx="89992">
                  <c:v>20.165409</c:v>
                </c:pt>
                <c:pt idx="89993">
                  <c:v>20.168520999999998</c:v>
                </c:pt>
                <c:pt idx="89994">
                  <c:v>20.174814999999999</c:v>
                </c:pt>
                <c:pt idx="89995">
                  <c:v>20.174398</c:v>
                </c:pt>
                <c:pt idx="89996">
                  <c:v>20.169675999999999</c:v>
                </c:pt>
                <c:pt idx="89997">
                  <c:v>20.169868000000001</c:v>
                </c:pt>
                <c:pt idx="89998">
                  <c:v>20.171804000000002</c:v>
                </c:pt>
                <c:pt idx="89999">
                  <c:v>20.170154</c:v>
                </c:pt>
                <c:pt idx="90000">
                  <c:v>20.170413</c:v>
                </c:pt>
                <c:pt idx="90001">
                  <c:v>20.172263000000001</c:v>
                </c:pt>
                <c:pt idx="90002">
                  <c:v>20.172439000000001</c:v>
                </c:pt>
                <c:pt idx="90003">
                  <c:v>20.176342999999999</c:v>
                </c:pt>
                <c:pt idx="90004">
                  <c:v>20.178571999999999</c:v>
                </c:pt>
                <c:pt idx="90005">
                  <c:v>20.179518000000002</c:v>
                </c:pt>
                <c:pt idx="90006">
                  <c:v>20.181799999999999</c:v>
                </c:pt>
                <c:pt idx="90007">
                  <c:v>20.183226999999999</c:v>
                </c:pt>
                <c:pt idx="90008">
                  <c:v>20.187346000000002</c:v>
                </c:pt>
                <c:pt idx="90009">
                  <c:v>20.188727</c:v>
                </c:pt>
                <c:pt idx="90010">
                  <c:v>20.183775000000001</c:v>
                </c:pt>
                <c:pt idx="90011">
                  <c:v>20.179807</c:v>
                </c:pt>
                <c:pt idx="90012">
                  <c:v>20.180876000000001</c:v>
                </c:pt>
                <c:pt idx="90013">
                  <c:v>20.182428000000002</c:v>
                </c:pt>
                <c:pt idx="90014">
                  <c:v>20.1831</c:v>
                </c:pt>
                <c:pt idx="90015">
                  <c:v>20.183167999999998</c:v>
                </c:pt>
                <c:pt idx="90016">
                  <c:v>20.182407999999999</c:v>
                </c:pt>
                <c:pt idx="90017">
                  <c:v>20.18338</c:v>
                </c:pt>
                <c:pt idx="90018">
                  <c:v>20.186831999999999</c:v>
                </c:pt>
                <c:pt idx="90019">
                  <c:v>20.187657999999999</c:v>
                </c:pt>
                <c:pt idx="90020">
                  <c:v>20.182729999999999</c:v>
                </c:pt>
                <c:pt idx="90021">
                  <c:v>20.182397999999999</c:v>
                </c:pt>
                <c:pt idx="90022">
                  <c:v>20.185677999999999</c:v>
                </c:pt>
                <c:pt idx="90023">
                  <c:v>20.183899</c:v>
                </c:pt>
                <c:pt idx="90024">
                  <c:v>20.181930000000001</c:v>
                </c:pt>
                <c:pt idx="90025">
                  <c:v>20.182227999999999</c:v>
                </c:pt>
                <c:pt idx="90026">
                  <c:v>20.183084999999998</c:v>
                </c:pt>
                <c:pt idx="90027">
                  <c:v>20.184488999999999</c:v>
                </c:pt>
                <c:pt idx="90028">
                  <c:v>20.181450999999999</c:v>
                </c:pt>
                <c:pt idx="90029">
                  <c:v>20.177681</c:v>
                </c:pt>
                <c:pt idx="90030">
                  <c:v>20.180275999999999</c:v>
                </c:pt>
                <c:pt idx="90031">
                  <c:v>20.184441</c:v>
                </c:pt>
                <c:pt idx="90032">
                  <c:v>20.183916</c:v>
                </c:pt>
                <c:pt idx="90033">
                  <c:v>20.183610000000002</c:v>
                </c:pt>
                <c:pt idx="90034">
                  <c:v>20.186951000000001</c:v>
                </c:pt>
                <c:pt idx="90035">
                  <c:v>20.186812</c:v>
                </c:pt>
                <c:pt idx="90036">
                  <c:v>20.184839</c:v>
                </c:pt>
                <c:pt idx="90037">
                  <c:v>20.186648000000002</c:v>
                </c:pt>
                <c:pt idx="90038">
                  <c:v>20.18685</c:v>
                </c:pt>
                <c:pt idx="90039">
                  <c:v>20.187308999999999</c:v>
                </c:pt>
                <c:pt idx="90040">
                  <c:v>20.190342999999999</c:v>
                </c:pt>
                <c:pt idx="90041">
                  <c:v>20.192027</c:v>
                </c:pt>
                <c:pt idx="90042">
                  <c:v>20.190878000000001</c:v>
                </c:pt>
                <c:pt idx="90043">
                  <c:v>20.188265000000001</c:v>
                </c:pt>
                <c:pt idx="90044">
                  <c:v>20.186385999999999</c:v>
                </c:pt>
                <c:pt idx="90045">
                  <c:v>20.187156999999999</c:v>
                </c:pt>
                <c:pt idx="90046">
                  <c:v>20.188842000000001</c:v>
                </c:pt>
                <c:pt idx="90047">
                  <c:v>20.186212000000001</c:v>
                </c:pt>
                <c:pt idx="90048">
                  <c:v>20.185134000000001</c:v>
                </c:pt>
                <c:pt idx="90049">
                  <c:v>20.192197</c:v>
                </c:pt>
                <c:pt idx="90050">
                  <c:v>20.190339000000002</c:v>
                </c:pt>
                <c:pt idx="90051">
                  <c:v>20.186810999999999</c:v>
                </c:pt>
                <c:pt idx="90052">
                  <c:v>20.192367000000001</c:v>
                </c:pt>
                <c:pt idx="90053">
                  <c:v>20.194942999999999</c:v>
                </c:pt>
                <c:pt idx="90054">
                  <c:v>20.194451999999998</c:v>
                </c:pt>
                <c:pt idx="90055">
                  <c:v>20.194704000000002</c:v>
                </c:pt>
                <c:pt idx="90056">
                  <c:v>20.193349999999999</c:v>
                </c:pt>
                <c:pt idx="90057">
                  <c:v>20.192971</c:v>
                </c:pt>
                <c:pt idx="90058">
                  <c:v>20.194458000000001</c:v>
                </c:pt>
                <c:pt idx="90059">
                  <c:v>20.191828999999998</c:v>
                </c:pt>
                <c:pt idx="90060">
                  <c:v>20.191039</c:v>
                </c:pt>
                <c:pt idx="90061">
                  <c:v>20.192551999999999</c:v>
                </c:pt>
                <c:pt idx="90062">
                  <c:v>20.190923000000002</c:v>
                </c:pt>
                <c:pt idx="90063">
                  <c:v>20.189897999999999</c:v>
                </c:pt>
                <c:pt idx="90064">
                  <c:v>20.190424</c:v>
                </c:pt>
                <c:pt idx="90065">
                  <c:v>20.190863</c:v>
                </c:pt>
                <c:pt idx="90066">
                  <c:v>20.192001999999999</c:v>
                </c:pt>
                <c:pt idx="90067">
                  <c:v>20.192554999999999</c:v>
                </c:pt>
                <c:pt idx="90068">
                  <c:v>20.192816000000001</c:v>
                </c:pt>
                <c:pt idx="90069">
                  <c:v>20.191265999999999</c:v>
                </c:pt>
                <c:pt idx="90070">
                  <c:v>20.189246000000001</c:v>
                </c:pt>
                <c:pt idx="90071">
                  <c:v>20.192350999999999</c:v>
                </c:pt>
                <c:pt idx="90072">
                  <c:v>20.193709999999999</c:v>
                </c:pt>
                <c:pt idx="90073">
                  <c:v>20.191707999999998</c:v>
                </c:pt>
                <c:pt idx="90074">
                  <c:v>20.192820999999999</c:v>
                </c:pt>
                <c:pt idx="90075">
                  <c:v>20.195187000000001</c:v>
                </c:pt>
                <c:pt idx="90076">
                  <c:v>20.195433000000001</c:v>
                </c:pt>
                <c:pt idx="90077">
                  <c:v>20.194099000000001</c:v>
                </c:pt>
                <c:pt idx="90078">
                  <c:v>20.192347000000002</c:v>
                </c:pt>
                <c:pt idx="90079">
                  <c:v>20.19068</c:v>
                </c:pt>
                <c:pt idx="90080">
                  <c:v>20.193946</c:v>
                </c:pt>
                <c:pt idx="90081">
                  <c:v>20.197161999999999</c:v>
                </c:pt>
                <c:pt idx="90082">
                  <c:v>20.195045</c:v>
                </c:pt>
                <c:pt idx="90083">
                  <c:v>20.197210999999999</c:v>
                </c:pt>
                <c:pt idx="90084">
                  <c:v>20.204032999999999</c:v>
                </c:pt>
                <c:pt idx="90085">
                  <c:v>20.202794000000001</c:v>
                </c:pt>
                <c:pt idx="90086">
                  <c:v>20.197638000000001</c:v>
                </c:pt>
                <c:pt idx="90087">
                  <c:v>20.199318000000002</c:v>
                </c:pt>
                <c:pt idx="90088">
                  <c:v>20.200932000000002</c:v>
                </c:pt>
                <c:pt idx="90089">
                  <c:v>20.199995000000001</c:v>
                </c:pt>
                <c:pt idx="90090">
                  <c:v>20.202770999999998</c:v>
                </c:pt>
                <c:pt idx="90091">
                  <c:v>20.204898</c:v>
                </c:pt>
                <c:pt idx="90092">
                  <c:v>20.202079999999999</c:v>
                </c:pt>
                <c:pt idx="90093">
                  <c:v>20.199363000000002</c:v>
                </c:pt>
                <c:pt idx="90094">
                  <c:v>20.200786999999998</c:v>
                </c:pt>
                <c:pt idx="90095">
                  <c:v>20.198715</c:v>
                </c:pt>
                <c:pt idx="90096">
                  <c:v>20.193885999999999</c:v>
                </c:pt>
                <c:pt idx="90097">
                  <c:v>20.196109</c:v>
                </c:pt>
                <c:pt idx="90098">
                  <c:v>20.200747</c:v>
                </c:pt>
                <c:pt idx="90099">
                  <c:v>20.197641000000001</c:v>
                </c:pt>
                <c:pt idx="90100">
                  <c:v>20.194292000000001</c:v>
                </c:pt>
                <c:pt idx="90101">
                  <c:v>20.196960000000001</c:v>
                </c:pt>
                <c:pt idx="90102">
                  <c:v>20.197900000000001</c:v>
                </c:pt>
                <c:pt idx="90103">
                  <c:v>20.199096000000001</c:v>
                </c:pt>
                <c:pt idx="90104">
                  <c:v>20.202085</c:v>
                </c:pt>
                <c:pt idx="90105">
                  <c:v>20.202051000000001</c:v>
                </c:pt>
                <c:pt idx="90106">
                  <c:v>20.203955000000001</c:v>
                </c:pt>
                <c:pt idx="90107">
                  <c:v>20.206247000000001</c:v>
                </c:pt>
                <c:pt idx="90108">
                  <c:v>20.206685</c:v>
                </c:pt>
                <c:pt idx="90109">
                  <c:v>20.20513</c:v>
                </c:pt>
                <c:pt idx="90110">
                  <c:v>20.201083000000001</c:v>
                </c:pt>
                <c:pt idx="90111">
                  <c:v>20.202417000000001</c:v>
                </c:pt>
                <c:pt idx="90112">
                  <c:v>20.205334000000001</c:v>
                </c:pt>
                <c:pt idx="90113">
                  <c:v>20.203757</c:v>
                </c:pt>
                <c:pt idx="90114">
                  <c:v>20.205601999999999</c:v>
                </c:pt>
                <c:pt idx="90115">
                  <c:v>20.205922999999999</c:v>
                </c:pt>
                <c:pt idx="90116">
                  <c:v>20.201459</c:v>
                </c:pt>
                <c:pt idx="90117">
                  <c:v>20.200289000000001</c:v>
                </c:pt>
                <c:pt idx="90118">
                  <c:v>20.201158</c:v>
                </c:pt>
                <c:pt idx="90119">
                  <c:v>20.199539000000001</c:v>
                </c:pt>
                <c:pt idx="90120">
                  <c:v>20.202100000000002</c:v>
                </c:pt>
                <c:pt idx="90121">
                  <c:v>20.210493</c:v>
                </c:pt>
                <c:pt idx="90122">
                  <c:v>20.212983000000001</c:v>
                </c:pt>
                <c:pt idx="90123">
                  <c:v>20.210179</c:v>
                </c:pt>
                <c:pt idx="90124">
                  <c:v>20.213162000000001</c:v>
                </c:pt>
                <c:pt idx="90125">
                  <c:v>20.213927999999999</c:v>
                </c:pt>
                <c:pt idx="90126">
                  <c:v>20.209595</c:v>
                </c:pt>
                <c:pt idx="90127">
                  <c:v>20.212278000000001</c:v>
                </c:pt>
                <c:pt idx="90128">
                  <c:v>20.213781999999998</c:v>
                </c:pt>
                <c:pt idx="90129">
                  <c:v>20.209910000000001</c:v>
                </c:pt>
                <c:pt idx="90130">
                  <c:v>20.210639</c:v>
                </c:pt>
                <c:pt idx="90131">
                  <c:v>20.212593999999999</c:v>
                </c:pt>
                <c:pt idx="90132">
                  <c:v>20.209247000000001</c:v>
                </c:pt>
                <c:pt idx="90133">
                  <c:v>20.206419</c:v>
                </c:pt>
                <c:pt idx="90134">
                  <c:v>20.207682999999999</c:v>
                </c:pt>
                <c:pt idx="90135">
                  <c:v>20.207740999999999</c:v>
                </c:pt>
                <c:pt idx="90136">
                  <c:v>20.207021000000001</c:v>
                </c:pt>
                <c:pt idx="90137">
                  <c:v>20.205770999999999</c:v>
                </c:pt>
                <c:pt idx="90138">
                  <c:v>20.206289999999999</c:v>
                </c:pt>
                <c:pt idx="90139">
                  <c:v>20.209811999999999</c:v>
                </c:pt>
                <c:pt idx="90140">
                  <c:v>20.211276999999999</c:v>
                </c:pt>
                <c:pt idx="90141">
                  <c:v>20.211200000000002</c:v>
                </c:pt>
                <c:pt idx="90142">
                  <c:v>20.213024999999998</c:v>
                </c:pt>
                <c:pt idx="90143">
                  <c:v>20.215713999999998</c:v>
                </c:pt>
                <c:pt idx="90144">
                  <c:v>20.218131</c:v>
                </c:pt>
                <c:pt idx="90145">
                  <c:v>20.217977999999999</c:v>
                </c:pt>
                <c:pt idx="90146">
                  <c:v>20.216995000000001</c:v>
                </c:pt>
                <c:pt idx="90147">
                  <c:v>20.21576</c:v>
                </c:pt>
                <c:pt idx="90148">
                  <c:v>20.213187000000001</c:v>
                </c:pt>
                <c:pt idx="90149">
                  <c:v>20.21238</c:v>
                </c:pt>
                <c:pt idx="90150">
                  <c:v>20.212178999999999</c:v>
                </c:pt>
                <c:pt idx="90151">
                  <c:v>20.211912000000002</c:v>
                </c:pt>
                <c:pt idx="90152">
                  <c:v>20.212990999999999</c:v>
                </c:pt>
                <c:pt idx="90153">
                  <c:v>20.211587999999999</c:v>
                </c:pt>
                <c:pt idx="90154">
                  <c:v>20.210346999999999</c:v>
                </c:pt>
                <c:pt idx="90155">
                  <c:v>20.211054000000001</c:v>
                </c:pt>
                <c:pt idx="90156">
                  <c:v>20.210910999999999</c:v>
                </c:pt>
                <c:pt idx="90157">
                  <c:v>20.211205</c:v>
                </c:pt>
                <c:pt idx="90158">
                  <c:v>20.212653</c:v>
                </c:pt>
                <c:pt idx="90159">
                  <c:v>20.214728000000001</c:v>
                </c:pt>
                <c:pt idx="90160">
                  <c:v>20.214791000000002</c:v>
                </c:pt>
                <c:pt idx="90161">
                  <c:v>20.212112000000001</c:v>
                </c:pt>
                <c:pt idx="90162">
                  <c:v>20.211883</c:v>
                </c:pt>
                <c:pt idx="90163">
                  <c:v>20.215088000000002</c:v>
                </c:pt>
                <c:pt idx="90164">
                  <c:v>20.214873999999998</c:v>
                </c:pt>
                <c:pt idx="90165">
                  <c:v>20.214203999999999</c:v>
                </c:pt>
                <c:pt idx="90166">
                  <c:v>20.218745999999999</c:v>
                </c:pt>
                <c:pt idx="90167">
                  <c:v>20.220092000000001</c:v>
                </c:pt>
                <c:pt idx="90168">
                  <c:v>20.218045</c:v>
                </c:pt>
                <c:pt idx="90169">
                  <c:v>20.219038999999999</c:v>
                </c:pt>
                <c:pt idx="90170">
                  <c:v>20.223471</c:v>
                </c:pt>
                <c:pt idx="90171">
                  <c:v>20.225200999999998</c:v>
                </c:pt>
                <c:pt idx="90172">
                  <c:v>20.223825000000001</c:v>
                </c:pt>
                <c:pt idx="90173">
                  <c:v>20.225345999999998</c:v>
                </c:pt>
                <c:pt idx="90174">
                  <c:v>20.229897999999999</c:v>
                </c:pt>
                <c:pt idx="90175">
                  <c:v>20.228109</c:v>
                </c:pt>
                <c:pt idx="90176">
                  <c:v>20.222998</c:v>
                </c:pt>
                <c:pt idx="90177">
                  <c:v>20.223486000000001</c:v>
                </c:pt>
                <c:pt idx="90178">
                  <c:v>20.226251000000001</c:v>
                </c:pt>
                <c:pt idx="90179">
                  <c:v>20.226476000000002</c:v>
                </c:pt>
                <c:pt idx="90180">
                  <c:v>20.227720999999999</c:v>
                </c:pt>
                <c:pt idx="90181">
                  <c:v>20.227972000000001</c:v>
                </c:pt>
                <c:pt idx="90182">
                  <c:v>20.224739</c:v>
                </c:pt>
                <c:pt idx="90183">
                  <c:v>20.222197999999999</c:v>
                </c:pt>
                <c:pt idx="90184">
                  <c:v>20.225387999999999</c:v>
                </c:pt>
                <c:pt idx="90185">
                  <c:v>20.230149999999998</c:v>
                </c:pt>
                <c:pt idx="90186">
                  <c:v>20.228014000000002</c:v>
                </c:pt>
                <c:pt idx="90187">
                  <c:v>20.224463</c:v>
                </c:pt>
                <c:pt idx="90188">
                  <c:v>20.228290999999999</c:v>
                </c:pt>
                <c:pt idx="90189">
                  <c:v>20.230354999999999</c:v>
                </c:pt>
                <c:pt idx="90190">
                  <c:v>20.227674</c:v>
                </c:pt>
                <c:pt idx="90191">
                  <c:v>20.227446</c:v>
                </c:pt>
                <c:pt idx="90192">
                  <c:v>20.225731</c:v>
                </c:pt>
                <c:pt idx="90193">
                  <c:v>20.223592</c:v>
                </c:pt>
                <c:pt idx="90194">
                  <c:v>20.224418</c:v>
                </c:pt>
                <c:pt idx="90195">
                  <c:v>20.224803999999999</c:v>
                </c:pt>
                <c:pt idx="90196">
                  <c:v>20.225256999999999</c:v>
                </c:pt>
                <c:pt idx="90197">
                  <c:v>20.225431</c:v>
                </c:pt>
                <c:pt idx="90198">
                  <c:v>20.223492</c:v>
                </c:pt>
                <c:pt idx="90199">
                  <c:v>20.220991999999999</c:v>
                </c:pt>
                <c:pt idx="90200">
                  <c:v>20.22194</c:v>
                </c:pt>
                <c:pt idx="90201">
                  <c:v>20.224540000000001</c:v>
                </c:pt>
                <c:pt idx="90202">
                  <c:v>20.223822999999999</c:v>
                </c:pt>
                <c:pt idx="90203">
                  <c:v>20.21951</c:v>
                </c:pt>
                <c:pt idx="90204">
                  <c:v>20.221278000000002</c:v>
                </c:pt>
                <c:pt idx="90205">
                  <c:v>20.228192</c:v>
                </c:pt>
                <c:pt idx="90206">
                  <c:v>20.228992000000002</c:v>
                </c:pt>
                <c:pt idx="90207">
                  <c:v>20.225479</c:v>
                </c:pt>
                <c:pt idx="90208">
                  <c:v>20.223416</c:v>
                </c:pt>
                <c:pt idx="90209">
                  <c:v>20.223351000000001</c:v>
                </c:pt>
                <c:pt idx="90210">
                  <c:v>20.224941999999999</c:v>
                </c:pt>
                <c:pt idx="90211">
                  <c:v>20.227523999999999</c:v>
                </c:pt>
                <c:pt idx="90212">
                  <c:v>20.227878</c:v>
                </c:pt>
                <c:pt idx="90213">
                  <c:v>20.225943999999998</c:v>
                </c:pt>
                <c:pt idx="90214">
                  <c:v>20.223821000000001</c:v>
                </c:pt>
                <c:pt idx="90215">
                  <c:v>20.222767000000001</c:v>
                </c:pt>
                <c:pt idx="90216">
                  <c:v>20.225648</c:v>
                </c:pt>
                <c:pt idx="90217">
                  <c:v>20.228891000000001</c:v>
                </c:pt>
                <c:pt idx="90218">
                  <c:v>20.231038999999999</c:v>
                </c:pt>
                <c:pt idx="90219">
                  <c:v>20.231645</c:v>
                </c:pt>
                <c:pt idx="90220">
                  <c:v>20.229482999999998</c:v>
                </c:pt>
                <c:pt idx="90221">
                  <c:v>20.227522</c:v>
                </c:pt>
                <c:pt idx="90222">
                  <c:v>20.228097000000002</c:v>
                </c:pt>
                <c:pt idx="90223">
                  <c:v>20.227501</c:v>
                </c:pt>
                <c:pt idx="90224">
                  <c:v>20.228128999999999</c:v>
                </c:pt>
                <c:pt idx="90225">
                  <c:v>20.230295000000002</c:v>
                </c:pt>
                <c:pt idx="90226">
                  <c:v>20.229706</c:v>
                </c:pt>
                <c:pt idx="90227">
                  <c:v>20.228217999999998</c:v>
                </c:pt>
                <c:pt idx="90228">
                  <c:v>20.226126000000001</c:v>
                </c:pt>
                <c:pt idx="90229">
                  <c:v>20.224937000000001</c:v>
                </c:pt>
                <c:pt idx="90230">
                  <c:v>20.230115999999999</c:v>
                </c:pt>
                <c:pt idx="90231">
                  <c:v>20.232184</c:v>
                </c:pt>
                <c:pt idx="90232">
                  <c:v>20.229061000000002</c:v>
                </c:pt>
                <c:pt idx="90233">
                  <c:v>20.232040999999999</c:v>
                </c:pt>
                <c:pt idx="90234">
                  <c:v>20.238453</c:v>
                </c:pt>
                <c:pt idx="90235">
                  <c:v>20.235323000000001</c:v>
                </c:pt>
                <c:pt idx="90236">
                  <c:v>20.232775</c:v>
                </c:pt>
                <c:pt idx="90237">
                  <c:v>20.235593999999999</c:v>
                </c:pt>
                <c:pt idx="90238">
                  <c:v>20.235807999999999</c:v>
                </c:pt>
                <c:pt idx="90239">
                  <c:v>20.238876000000001</c:v>
                </c:pt>
                <c:pt idx="90240">
                  <c:v>20.242274999999999</c:v>
                </c:pt>
                <c:pt idx="90241">
                  <c:v>20.236533000000001</c:v>
                </c:pt>
                <c:pt idx="90242">
                  <c:v>20.233732</c:v>
                </c:pt>
                <c:pt idx="90243">
                  <c:v>20.237410000000001</c:v>
                </c:pt>
                <c:pt idx="90244">
                  <c:v>20.238247999999999</c:v>
                </c:pt>
                <c:pt idx="90245">
                  <c:v>20.236318000000001</c:v>
                </c:pt>
                <c:pt idx="90246">
                  <c:v>20.234546999999999</c:v>
                </c:pt>
                <c:pt idx="90247">
                  <c:v>20.232118</c:v>
                </c:pt>
                <c:pt idx="90248">
                  <c:v>20.232710999999998</c:v>
                </c:pt>
                <c:pt idx="90249">
                  <c:v>20.237787999999998</c:v>
                </c:pt>
                <c:pt idx="90250">
                  <c:v>20.239194999999999</c:v>
                </c:pt>
                <c:pt idx="90251">
                  <c:v>20.240044999999999</c:v>
                </c:pt>
                <c:pt idx="90252">
                  <c:v>20.241851</c:v>
                </c:pt>
                <c:pt idx="90253">
                  <c:v>20.238983999999999</c:v>
                </c:pt>
                <c:pt idx="90254">
                  <c:v>20.238063</c:v>
                </c:pt>
                <c:pt idx="90255">
                  <c:v>20.238126000000001</c:v>
                </c:pt>
                <c:pt idx="90256">
                  <c:v>20.238230000000001</c:v>
                </c:pt>
                <c:pt idx="90257">
                  <c:v>20.241447999999998</c:v>
                </c:pt>
                <c:pt idx="90258">
                  <c:v>20.240787000000001</c:v>
                </c:pt>
                <c:pt idx="90259">
                  <c:v>20.2364</c:v>
                </c:pt>
                <c:pt idx="90260">
                  <c:v>20.236404</c:v>
                </c:pt>
                <c:pt idx="90261">
                  <c:v>20.237680999999998</c:v>
                </c:pt>
                <c:pt idx="90262">
                  <c:v>20.235517999999999</c:v>
                </c:pt>
                <c:pt idx="90263">
                  <c:v>20.233969999999999</c:v>
                </c:pt>
                <c:pt idx="90264">
                  <c:v>20.233810999999999</c:v>
                </c:pt>
                <c:pt idx="90265">
                  <c:v>20.233855999999999</c:v>
                </c:pt>
                <c:pt idx="90266">
                  <c:v>20.239072</c:v>
                </c:pt>
                <c:pt idx="90267">
                  <c:v>20.239367999999999</c:v>
                </c:pt>
                <c:pt idx="90268">
                  <c:v>20.233488999999999</c:v>
                </c:pt>
                <c:pt idx="90269">
                  <c:v>20.231884999999998</c:v>
                </c:pt>
                <c:pt idx="90270">
                  <c:v>20.233789000000002</c:v>
                </c:pt>
                <c:pt idx="90271">
                  <c:v>20.235844</c:v>
                </c:pt>
                <c:pt idx="90272">
                  <c:v>20.236373</c:v>
                </c:pt>
                <c:pt idx="90273">
                  <c:v>20.234203999999998</c:v>
                </c:pt>
                <c:pt idx="90274">
                  <c:v>20.232707000000001</c:v>
                </c:pt>
                <c:pt idx="90275">
                  <c:v>20.232244000000001</c:v>
                </c:pt>
                <c:pt idx="90276">
                  <c:v>20.233829</c:v>
                </c:pt>
                <c:pt idx="90277">
                  <c:v>20.237552000000001</c:v>
                </c:pt>
                <c:pt idx="90278">
                  <c:v>20.242076999999998</c:v>
                </c:pt>
                <c:pt idx="90279">
                  <c:v>20.24362</c:v>
                </c:pt>
                <c:pt idx="90280">
                  <c:v>20.243745000000001</c:v>
                </c:pt>
                <c:pt idx="90281">
                  <c:v>20.243628000000001</c:v>
                </c:pt>
                <c:pt idx="90282">
                  <c:v>20.242408999999999</c:v>
                </c:pt>
                <c:pt idx="90283">
                  <c:v>20.242560000000001</c:v>
                </c:pt>
                <c:pt idx="90284">
                  <c:v>20.244755999999999</c:v>
                </c:pt>
                <c:pt idx="90285">
                  <c:v>20.244444999999999</c:v>
                </c:pt>
                <c:pt idx="90286">
                  <c:v>20.242695999999999</c:v>
                </c:pt>
                <c:pt idx="90287">
                  <c:v>20.241779999999999</c:v>
                </c:pt>
                <c:pt idx="90288">
                  <c:v>20.238859999999999</c:v>
                </c:pt>
                <c:pt idx="90289">
                  <c:v>20.239699999999999</c:v>
                </c:pt>
                <c:pt idx="90290">
                  <c:v>20.246779</c:v>
                </c:pt>
                <c:pt idx="90291">
                  <c:v>20.247154999999999</c:v>
                </c:pt>
                <c:pt idx="90292">
                  <c:v>20.243652999999998</c:v>
                </c:pt>
                <c:pt idx="90293">
                  <c:v>20.246673999999999</c:v>
                </c:pt>
                <c:pt idx="90294">
                  <c:v>20.249358999999998</c:v>
                </c:pt>
                <c:pt idx="90295">
                  <c:v>20.247139000000001</c:v>
                </c:pt>
                <c:pt idx="90296">
                  <c:v>20.243404000000002</c:v>
                </c:pt>
                <c:pt idx="90297">
                  <c:v>20.240217999999999</c:v>
                </c:pt>
                <c:pt idx="90298">
                  <c:v>20.241292000000001</c:v>
                </c:pt>
                <c:pt idx="90299">
                  <c:v>20.244076</c:v>
                </c:pt>
                <c:pt idx="90300">
                  <c:v>20.245353000000001</c:v>
                </c:pt>
                <c:pt idx="90301">
                  <c:v>20.244285999999999</c:v>
                </c:pt>
                <c:pt idx="90302">
                  <c:v>20.244492000000001</c:v>
                </c:pt>
                <c:pt idx="90303">
                  <c:v>20.249046</c:v>
                </c:pt>
                <c:pt idx="90304">
                  <c:v>20.248809999999999</c:v>
                </c:pt>
                <c:pt idx="90305">
                  <c:v>20.243480000000002</c:v>
                </c:pt>
                <c:pt idx="90306">
                  <c:v>20.243024999999999</c:v>
                </c:pt>
                <c:pt idx="90307">
                  <c:v>20.244751000000001</c:v>
                </c:pt>
                <c:pt idx="90308">
                  <c:v>20.244834999999998</c:v>
                </c:pt>
                <c:pt idx="90309">
                  <c:v>20.247743</c:v>
                </c:pt>
                <c:pt idx="90310">
                  <c:v>20.248263000000001</c:v>
                </c:pt>
                <c:pt idx="90311">
                  <c:v>20.243601000000002</c:v>
                </c:pt>
                <c:pt idx="90312">
                  <c:v>20.246030999999999</c:v>
                </c:pt>
                <c:pt idx="90313">
                  <c:v>20.251640999999999</c:v>
                </c:pt>
                <c:pt idx="90314">
                  <c:v>20.250491</c:v>
                </c:pt>
                <c:pt idx="90315">
                  <c:v>20.248795000000001</c:v>
                </c:pt>
                <c:pt idx="90316">
                  <c:v>20.250571999999998</c:v>
                </c:pt>
                <c:pt idx="90317">
                  <c:v>20.248889999999999</c:v>
                </c:pt>
                <c:pt idx="90318">
                  <c:v>20.246538999999999</c:v>
                </c:pt>
                <c:pt idx="90319">
                  <c:v>20.247716</c:v>
                </c:pt>
                <c:pt idx="90320">
                  <c:v>20.249343</c:v>
                </c:pt>
                <c:pt idx="90321">
                  <c:v>20.251639000000001</c:v>
                </c:pt>
                <c:pt idx="90322">
                  <c:v>20.254505000000002</c:v>
                </c:pt>
                <c:pt idx="90323">
                  <c:v>20.253461000000001</c:v>
                </c:pt>
                <c:pt idx="90324">
                  <c:v>20.252918999999999</c:v>
                </c:pt>
                <c:pt idx="90325">
                  <c:v>20.252751</c:v>
                </c:pt>
                <c:pt idx="90326">
                  <c:v>20.250737999999998</c:v>
                </c:pt>
                <c:pt idx="90327">
                  <c:v>20.252257</c:v>
                </c:pt>
                <c:pt idx="90328">
                  <c:v>20.253388999999999</c:v>
                </c:pt>
                <c:pt idx="90329">
                  <c:v>20.254131999999998</c:v>
                </c:pt>
                <c:pt idx="90330">
                  <c:v>20.256509000000001</c:v>
                </c:pt>
                <c:pt idx="90331">
                  <c:v>20.256464000000001</c:v>
                </c:pt>
                <c:pt idx="90332">
                  <c:v>20.255186999999999</c:v>
                </c:pt>
                <c:pt idx="90333">
                  <c:v>20.253513000000002</c:v>
                </c:pt>
                <c:pt idx="90334">
                  <c:v>20.254121000000001</c:v>
                </c:pt>
                <c:pt idx="90335">
                  <c:v>20.254369000000001</c:v>
                </c:pt>
                <c:pt idx="90336">
                  <c:v>20.252410999999999</c:v>
                </c:pt>
                <c:pt idx="90337">
                  <c:v>20.251465</c:v>
                </c:pt>
                <c:pt idx="90338">
                  <c:v>20.252129</c:v>
                </c:pt>
                <c:pt idx="90339">
                  <c:v>20.254657000000002</c:v>
                </c:pt>
                <c:pt idx="90340">
                  <c:v>20.255614000000001</c:v>
                </c:pt>
                <c:pt idx="90341">
                  <c:v>20.253769999999999</c:v>
                </c:pt>
                <c:pt idx="90342">
                  <c:v>20.25497</c:v>
                </c:pt>
                <c:pt idx="90343">
                  <c:v>20.256451999999999</c:v>
                </c:pt>
                <c:pt idx="90344">
                  <c:v>20.256266</c:v>
                </c:pt>
                <c:pt idx="90345">
                  <c:v>20.255877999999999</c:v>
                </c:pt>
                <c:pt idx="90346">
                  <c:v>20.255393999999999</c:v>
                </c:pt>
                <c:pt idx="90347">
                  <c:v>20.254811</c:v>
                </c:pt>
                <c:pt idx="90348">
                  <c:v>20.253478000000001</c:v>
                </c:pt>
                <c:pt idx="90349">
                  <c:v>20.252790000000001</c:v>
                </c:pt>
                <c:pt idx="90350">
                  <c:v>20.257204000000002</c:v>
                </c:pt>
                <c:pt idx="90351">
                  <c:v>20.260268</c:v>
                </c:pt>
                <c:pt idx="90352">
                  <c:v>20.258721000000001</c:v>
                </c:pt>
                <c:pt idx="90353">
                  <c:v>20.262122000000002</c:v>
                </c:pt>
                <c:pt idx="90354">
                  <c:v>20.265720000000002</c:v>
                </c:pt>
                <c:pt idx="90355">
                  <c:v>20.261628000000002</c:v>
                </c:pt>
                <c:pt idx="90356">
                  <c:v>20.260016</c:v>
                </c:pt>
                <c:pt idx="90357">
                  <c:v>20.265854000000001</c:v>
                </c:pt>
                <c:pt idx="90358">
                  <c:v>20.269224000000001</c:v>
                </c:pt>
                <c:pt idx="90359">
                  <c:v>20.265993000000002</c:v>
                </c:pt>
                <c:pt idx="90360">
                  <c:v>20.264189999999999</c:v>
                </c:pt>
                <c:pt idx="90361">
                  <c:v>20.263283999999999</c:v>
                </c:pt>
                <c:pt idx="90362">
                  <c:v>20.263431000000001</c:v>
                </c:pt>
                <c:pt idx="90363">
                  <c:v>20.267258000000002</c:v>
                </c:pt>
                <c:pt idx="90364">
                  <c:v>20.270001000000001</c:v>
                </c:pt>
                <c:pt idx="90365">
                  <c:v>20.269748</c:v>
                </c:pt>
                <c:pt idx="90366">
                  <c:v>20.267969000000001</c:v>
                </c:pt>
                <c:pt idx="90367">
                  <c:v>20.266570999999999</c:v>
                </c:pt>
                <c:pt idx="90368">
                  <c:v>20.267795</c:v>
                </c:pt>
                <c:pt idx="90369">
                  <c:v>20.266296000000001</c:v>
                </c:pt>
                <c:pt idx="90370">
                  <c:v>20.264115</c:v>
                </c:pt>
                <c:pt idx="90371">
                  <c:v>20.260753999999999</c:v>
                </c:pt>
                <c:pt idx="90372">
                  <c:v>20.257505999999999</c:v>
                </c:pt>
                <c:pt idx="90373">
                  <c:v>20.261381</c:v>
                </c:pt>
                <c:pt idx="90374">
                  <c:v>20.265094000000001</c:v>
                </c:pt>
                <c:pt idx="90375">
                  <c:v>20.263468</c:v>
                </c:pt>
                <c:pt idx="90376">
                  <c:v>20.265097000000001</c:v>
                </c:pt>
                <c:pt idx="90377">
                  <c:v>20.267695</c:v>
                </c:pt>
                <c:pt idx="90378">
                  <c:v>20.270033000000002</c:v>
                </c:pt>
                <c:pt idx="90379">
                  <c:v>20.271194000000001</c:v>
                </c:pt>
                <c:pt idx="90380">
                  <c:v>20.270574</c:v>
                </c:pt>
                <c:pt idx="90381">
                  <c:v>20.273220999999999</c:v>
                </c:pt>
                <c:pt idx="90382">
                  <c:v>20.273522</c:v>
                </c:pt>
                <c:pt idx="90383">
                  <c:v>20.266030000000001</c:v>
                </c:pt>
                <c:pt idx="90384">
                  <c:v>20.264984999999999</c:v>
                </c:pt>
                <c:pt idx="90385">
                  <c:v>20.272559999999999</c:v>
                </c:pt>
                <c:pt idx="90386">
                  <c:v>20.272302</c:v>
                </c:pt>
                <c:pt idx="90387">
                  <c:v>20.267712</c:v>
                </c:pt>
                <c:pt idx="90388">
                  <c:v>20.268391000000001</c:v>
                </c:pt>
                <c:pt idx="90389">
                  <c:v>20.266961999999999</c:v>
                </c:pt>
                <c:pt idx="90390">
                  <c:v>20.263973</c:v>
                </c:pt>
                <c:pt idx="90391">
                  <c:v>20.265554000000002</c:v>
                </c:pt>
                <c:pt idx="90392">
                  <c:v>20.269075000000001</c:v>
                </c:pt>
                <c:pt idx="90393">
                  <c:v>20.270154000000002</c:v>
                </c:pt>
                <c:pt idx="90394">
                  <c:v>20.267897000000001</c:v>
                </c:pt>
                <c:pt idx="90395">
                  <c:v>20.269539999999999</c:v>
                </c:pt>
                <c:pt idx="90396">
                  <c:v>20.274256000000001</c:v>
                </c:pt>
                <c:pt idx="90397">
                  <c:v>20.269691999999999</c:v>
                </c:pt>
                <c:pt idx="90398">
                  <c:v>20.265307</c:v>
                </c:pt>
                <c:pt idx="90399">
                  <c:v>20.270610999999999</c:v>
                </c:pt>
                <c:pt idx="90400">
                  <c:v>20.272897</c:v>
                </c:pt>
                <c:pt idx="90401">
                  <c:v>20.270106999999999</c:v>
                </c:pt>
                <c:pt idx="90402">
                  <c:v>20.270806</c:v>
                </c:pt>
                <c:pt idx="90403">
                  <c:v>20.272214000000002</c:v>
                </c:pt>
                <c:pt idx="90404">
                  <c:v>20.272010999999999</c:v>
                </c:pt>
                <c:pt idx="90405">
                  <c:v>20.274519999999999</c:v>
                </c:pt>
                <c:pt idx="90406">
                  <c:v>20.272826999999999</c:v>
                </c:pt>
                <c:pt idx="90407">
                  <c:v>20.266978000000002</c:v>
                </c:pt>
                <c:pt idx="90408">
                  <c:v>20.268915</c:v>
                </c:pt>
                <c:pt idx="90409">
                  <c:v>20.271923000000001</c:v>
                </c:pt>
                <c:pt idx="90410">
                  <c:v>20.269487000000002</c:v>
                </c:pt>
                <c:pt idx="90411">
                  <c:v>20.271218999999999</c:v>
                </c:pt>
                <c:pt idx="90412">
                  <c:v>20.275697000000001</c:v>
                </c:pt>
                <c:pt idx="90413">
                  <c:v>20.275099000000001</c:v>
                </c:pt>
                <c:pt idx="90414">
                  <c:v>20.276458000000002</c:v>
                </c:pt>
                <c:pt idx="90415">
                  <c:v>20.280766</c:v>
                </c:pt>
                <c:pt idx="90416">
                  <c:v>20.279910999999998</c:v>
                </c:pt>
                <c:pt idx="90417">
                  <c:v>20.275660999999999</c:v>
                </c:pt>
                <c:pt idx="90418">
                  <c:v>20.277747000000002</c:v>
                </c:pt>
                <c:pt idx="90419">
                  <c:v>20.282177000000001</c:v>
                </c:pt>
                <c:pt idx="90420">
                  <c:v>20.277616999999999</c:v>
                </c:pt>
                <c:pt idx="90421">
                  <c:v>20.271953</c:v>
                </c:pt>
                <c:pt idx="90422">
                  <c:v>20.275068999999998</c:v>
                </c:pt>
                <c:pt idx="90423">
                  <c:v>20.279122999999998</c:v>
                </c:pt>
                <c:pt idx="90424">
                  <c:v>20.278303999999999</c:v>
                </c:pt>
                <c:pt idx="90425">
                  <c:v>20.276852999999999</c:v>
                </c:pt>
                <c:pt idx="90426">
                  <c:v>20.275048999999999</c:v>
                </c:pt>
                <c:pt idx="90427">
                  <c:v>20.274474000000001</c:v>
                </c:pt>
                <c:pt idx="90428">
                  <c:v>20.278157</c:v>
                </c:pt>
                <c:pt idx="90429">
                  <c:v>20.280076000000001</c:v>
                </c:pt>
                <c:pt idx="90430">
                  <c:v>20.276935000000002</c:v>
                </c:pt>
                <c:pt idx="90431">
                  <c:v>20.276019999999999</c:v>
                </c:pt>
                <c:pt idx="90432">
                  <c:v>20.280459</c:v>
                </c:pt>
                <c:pt idx="90433">
                  <c:v>20.280387999999999</c:v>
                </c:pt>
                <c:pt idx="90434">
                  <c:v>20.276045</c:v>
                </c:pt>
                <c:pt idx="90435">
                  <c:v>20.278229</c:v>
                </c:pt>
                <c:pt idx="90436">
                  <c:v>20.282695</c:v>
                </c:pt>
                <c:pt idx="90437">
                  <c:v>20.280904</c:v>
                </c:pt>
                <c:pt idx="90438">
                  <c:v>20.278794000000001</c:v>
                </c:pt>
                <c:pt idx="90439">
                  <c:v>20.279326000000001</c:v>
                </c:pt>
                <c:pt idx="90440">
                  <c:v>20.276813000000001</c:v>
                </c:pt>
                <c:pt idx="90441">
                  <c:v>20.276420999999999</c:v>
                </c:pt>
                <c:pt idx="90442">
                  <c:v>20.279164999999999</c:v>
                </c:pt>
                <c:pt idx="90443">
                  <c:v>20.281559000000001</c:v>
                </c:pt>
                <c:pt idx="90444">
                  <c:v>20.283002</c:v>
                </c:pt>
                <c:pt idx="90445">
                  <c:v>20.279250999999999</c:v>
                </c:pt>
                <c:pt idx="90446">
                  <c:v>20.276382999999999</c:v>
                </c:pt>
                <c:pt idx="90447">
                  <c:v>20.280137</c:v>
                </c:pt>
                <c:pt idx="90448">
                  <c:v>20.282827999999999</c:v>
                </c:pt>
                <c:pt idx="90449">
                  <c:v>20.281552000000001</c:v>
                </c:pt>
                <c:pt idx="90450">
                  <c:v>20.281320000000001</c:v>
                </c:pt>
                <c:pt idx="90451">
                  <c:v>20.281870999999999</c:v>
                </c:pt>
                <c:pt idx="90452">
                  <c:v>20.283743000000001</c:v>
                </c:pt>
                <c:pt idx="90453">
                  <c:v>20.286998000000001</c:v>
                </c:pt>
                <c:pt idx="90454">
                  <c:v>20.288211</c:v>
                </c:pt>
                <c:pt idx="90455">
                  <c:v>20.288626000000001</c:v>
                </c:pt>
                <c:pt idx="90456">
                  <c:v>20.290531999999999</c:v>
                </c:pt>
                <c:pt idx="90457">
                  <c:v>20.293125</c:v>
                </c:pt>
                <c:pt idx="90458">
                  <c:v>20.294839</c:v>
                </c:pt>
                <c:pt idx="90459">
                  <c:v>20.292601999999999</c:v>
                </c:pt>
                <c:pt idx="90460">
                  <c:v>20.287115</c:v>
                </c:pt>
                <c:pt idx="90461">
                  <c:v>20.285418</c:v>
                </c:pt>
                <c:pt idx="90462">
                  <c:v>20.290652000000001</c:v>
                </c:pt>
                <c:pt idx="90463">
                  <c:v>20.292570000000001</c:v>
                </c:pt>
                <c:pt idx="90464">
                  <c:v>20.287773999999999</c:v>
                </c:pt>
                <c:pt idx="90465">
                  <c:v>20.288350999999999</c:v>
                </c:pt>
                <c:pt idx="90466">
                  <c:v>20.290702</c:v>
                </c:pt>
                <c:pt idx="90467">
                  <c:v>20.287946000000002</c:v>
                </c:pt>
                <c:pt idx="90468">
                  <c:v>20.286936000000001</c:v>
                </c:pt>
                <c:pt idx="90469">
                  <c:v>20.288467000000001</c:v>
                </c:pt>
                <c:pt idx="90470">
                  <c:v>20.288648999999999</c:v>
                </c:pt>
                <c:pt idx="90471">
                  <c:v>20.290026000000001</c:v>
                </c:pt>
                <c:pt idx="90472">
                  <c:v>20.293493000000002</c:v>
                </c:pt>
                <c:pt idx="90473">
                  <c:v>20.292148000000001</c:v>
                </c:pt>
                <c:pt idx="90474">
                  <c:v>20.287918000000001</c:v>
                </c:pt>
                <c:pt idx="90475">
                  <c:v>20.286857000000001</c:v>
                </c:pt>
                <c:pt idx="90476">
                  <c:v>20.286898999999998</c:v>
                </c:pt>
                <c:pt idx="90477">
                  <c:v>20.288542</c:v>
                </c:pt>
                <c:pt idx="90478">
                  <c:v>20.289380999999999</c:v>
                </c:pt>
                <c:pt idx="90479">
                  <c:v>20.288022999999999</c:v>
                </c:pt>
                <c:pt idx="90480">
                  <c:v>20.289104999999999</c:v>
                </c:pt>
                <c:pt idx="90481">
                  <c:v>20.290236</c:v>
                </c:pt>
                <c:pt idx="90482">
                  <c:v>20.288316999999999</c:v>
                </c:pt>
                <c:pt idx="90483">
                  <c:v>20.289366999999999</c:v>
                </c:pt>
                <c:pt idx="90484">
                  <c:v>20.289442000000001</c:v>
                </c:pt>
                <c:pt idx="90485">
                  <c:v>20.288145</c:v>
                </c:pt>
                <c:pt idx="90486">
                  <c:v>20.291342</c:v>
                </c:pt>
                <c:pt idx="90487">
                  <c:v>20.291640000000001</c:v>
                </c:pt>
                <c:pt idx="90488">
                  <c:v>20.287738000000001</c:v>
                </c:pt>
                <c:pt idx="90489">
                  <c:v>20.289465</c:v>
                </c:pt>
                <c:pt idx="90490">
                  <c:v>20.292217000000001</c:v>
                </c:pt>
                <c:pt idx="90491">
                  <c:v>20.291969999999999</c:v>
                </c:pt>
                <c:pt idx="90492">
                  <c:v>20.293201</c:v>
                </c:pt>
                <c:pt idx="90493">
                  <c:v>20.294191000000001</c:v>
                </c:pt>
                <c:pt idx="90494">
                  <c:v>20.293171000000001</c:v>
                </c:pt>
                <c:pt idx="90495">
                  <c:v>20.290320999999999</c:v>
                </c:pt>
                <c:pt idx="90496">
                  <c:v>20.288712</c:v>
                </c:pt>
                <c:pt idx="90497">
                  <c:v>20.289442000000001</c:v>
                </c:pt>
                <c:pt idx="90498">
                  <c:v>20.289456000000001</c:v>
                </c:pt>
                <c:pt idx="90499">
                  <c:v>20.290721000000001</c:v>
                </c:pt>
                <c:pt idx="90500">
                  <c:v>20.292255000000001</c:v>
                </c:pt>
                <c:pt idx="90501">
                  <c:v>20.290855000000001</c:v>
                </c:pt>
                <c:pt idx="90502">
                  <c:v>20.289190000000001</c:v>
                </c:pt>
                <c:pt idx="90503">
                  <c:v>20.290925999999999</c:v>
                </c:pt>
                <c:pt idx="90504">
                  <c:v>20.290323999999998</c:v>
                </c:pt>
                <c:pt idx="90505">
                  <c:v>20.287586999999998</c:v>
                </c:pt>
                <c:pt idx="90506">
                  <c:v>20.291391999999998</c:v>
                </c:pt>
                <c:pt idx="90507">
                  <c:v>20.295736000000002</c:v>
                </c:pt>
                <c:pt idx="90508">
                  <c:v>20.290288</c:v>
                </c:pt>
                <c:pt idx="90509">
                  <c:v>20.288336000000001</c:v>
                </c:pt>
                <c:pt idx="90510">
                  <c:v>20.295860000000001</c:v>
                </c:pt>
                <c:pt idx="90511">
                  <c:v>20.298691000000002</c:v>
                </c:pt>
                <c:pt idx="90512">
                  <c:v>20.296150000000001</c:v>
                </c:pt>
                <c:pt idx="90513">
                  <c:v>20.297056000000001</c:v>
                </c:pt>
                <c:pt idx="90514">
                  <c:v>20.299330999999999</c:v>
                </c:pt>
                <c:pt idx="90515">
                  <c:v>20.302150999999999</c:v>
                </c:pt>
                <c:pt idx="90516">
                  <c:v>20.302557</c:v>
                </c:pt>
                <c:pt idx="90517">
                  <c:v>20.300806000000001</c:v>
                </c:pt>
                <c:pt idx="90518">
                  <c:v>20.301086000000002</c:v>
                </c:pt>
                <c:pt idx="90519">
                  <c:v>20.298496</c:v>
                </c:pt>
                <c:pt idx="90520">
                  <c:v>20.294711</c:v>
                </c:pt>
                <c:pt idx="90521">
                  <c:v>20.29655</c:v>
                </c:pt>
                <c:pt idx="90522">
                  <c:v>20.299029000000001</c:v>
                </c:pt>
                <c:pt idx="90523">
                  <c:v>20.300485999999999</c:v>
                </c:pt>
                <c:pt idx="90524">
                  <c:v>20.305133999999999</c:v>
                </c:pt>
                <c:pt idx="90525">
                  <c:v>20.30433</c:v>
                </c:pt>
                <c:pt idx="90526">
                  <c:v>20.299987000000002</c:v>
                </c:pt>
                <c:pt idx="90527">
                  <c:v>20.302482000000001</c:v>
                </c:pt>
                <c:pt idx="90528">
                  <c:v>20.302326999999998</c:v>
                </c:pt>
                <c:pt idx="90529">
                  <c:v>20.295964000000001</c:v>
                </c:pt>
                <c:pt idx="90530">
                  <c:v>20.296607000000002</c:v>
                </c:pt>
                <c:pt idx="90531">
                  <c:v>20.303277999999999</c:v>
                </c:pt>
                <c:pt idx="90532">
                  <c:v>20.302211</c:v>
                </c:pt>
                <c:pt idx="90533">
                  <c:v>20.296199000000001</c:v>
                </c:pt>
                <c:pt idx="90534">
                  <c:v>20.297858000000002</c:v>
                </c:pt>
                <c:pt idx="90535">
                  <c:v>20.301928</c:v>
                </c:pt>
                <c:pt idx="90536">
                  <c:v>20.299399999999999</c:v>
                </c:pt>
                <c:pt idx="90537">
                  <c:v>20.297464000000002</c:v>
                </c:pt>
                <c:pt idx="90538">
                  <c:v>20.299251000000002</c:v>
                </c:pt>
                <c:pt idx="90539">
                  <c:v>20.299287</c:v>
                </c:pt>
                <c:pt idx="90540">
                  <c:v>20.299588</c:v>
                </c:pt>
                <c:pt idx="90541">
                  <c:v>20.303364999999999</c:v>
                </c:pt>
                <c:pt idx="90542">
                  <c:v>20.304307000000001</c:v>
                </c:pt>
                <c:pt idx="90543">
                  <c:v>20.30219</c:v>
                </c:pt>
                <c:pt idx="90544">
                  <c:v>20.304691999999999</c:v>
                </c:pt>
                <c:pt idx="90545">
                  <c:v>20.307611999999999</c:v>
                </c:pt>
                <c:pt idx="90546">
                  <c:v>20.307244000000001</c:v>
                </c:pt>
                <c:pt idx="90547">
                  <c:v>20.306246999999999</c:v>
                </c:pt>
                <c:pt idx="90548">
                  <c:v>20.304375</c:v>
                </c:pt>
                <c:pt idx="90549">
                  <c:v>20.305368000000001</c:v>
                </c:pt>
                <c:pt idx="90550">
                  <c:v>20.306842</c:v>
                </c:pt>
                <c:pt idx="90551">
                  <c:v>20.305254000000001</c:v>
                </c:pt>
                <c:pt idx="90552">
                  <c:v>20.302130999999999</c:v>
                </c:pt>
                <c:pt idx="90553">
                  <c:v>20.300124</c:v>
                </c:pt>
                <c:pt idx="90554">
                  <c:v>20.299700999999999</c:v>
                </c:pt>
                <c:pt idx="90555">
                  <c:v>20.299348999999999</c:v>
                </c:pt>
                <c:pt idx="90556">
                  <c:v>20.301856000000001</c:v>
                </c:pt>
                <c:pt idx="90557">
                  <c:v>20.306336999999999</c:v>
                </c:pt>
                <c:pt idx="90558">
                  <c:v>20.304483000000001</c:v>
                </c:pt>
                <c:pt idx="90559">
                  <c:v>20.303691000000001</c:v>
                </c:pt>
                <c:pt idx="90560">
                  <c:v>20.306502999999999</c:v>
                </c:pt>
                <c:pt idx="90561">
                  <c:v>20.308396999999999</c:v>
                </c:pt>
                <c:pt idx="90562">
                  <c:v>20.306965999999999</c:v>
                </c:pt>
                <c:pt idx="90563">
                  <c:v>20.305698</c:v>
                </c:pt>
                <c:pt idx="90564">
                  <c:v>20.307392</c:v>
                </c:pt>
                <c:pt idx="90565">
                  <c:v>20.310721000000001</c:v>
                </c:pt>
                <c:pt idx="90566">
                  <c:v>20.313018</c:v>
                </c:pt>
                <c:pt idx="90567">
                  <c:v>20.313528999999999</c:v>
                </c:pt>
                <c:pt idx="90568">
                  <c:v>20.314277000000001</c:v>
                </c:pt>
                <c:pt idx="90569">
                  <c:v>20.311634999999999</c:v>
                </c:pt>
                <c:pt idx="90570">
                  <c:v>20.310206000000001</c:v>
                </c:pt>
                <c:pt idx="90571">
                  <c:v>20.313783999999998</c:v>
                </c:pt>
                <c:pt idx="90572">
                  <c:v>20.312315000000002</c:v>
                </c:pt>
                <c:pt idx="90573">
                  <c:v>20.311933</c:v>
                </c:pt>
                <c:pt idx="90574">
                  <c:v>20.318152000000001</c:v>
                </c:pt>
                <c:pt idx="90575">
                  <c:v>20.316589</c:v>
                </c:pt>
                <c:pt idx="90576">
                  <c:v>20.311620000000001</c:v>
                </c:pt>
                <c:pt idx="90577">
                  <c:v>20.312245000000001</c:v>
                </c:pt>
                <c:pt idx="90578">
                  <c:v>20.313375000000001</c:v>
                </c:pt>
                <c:pt idx="90579">
                  <c:v>20.316904000000001</c:v>
                </c:pt>
                <c:pt idx="90580">
                  <c:v>20.316870999999999</c:v>
                </c:pt>
                <c:pt idx="90581">
                  <c:v>20.311585000000001</c:v>
                </c:pt>
                <c:pt idx="90582">
                  <c:v>20.31053</c:v>
                </c:pt>
                <c:pt idx="90583">
                  <c:v>20.314043999999999</c:v>
                </c:pt>
                <c:pt idx="90584">
                  <c:v>20.315767000000001</c:v>
                </c:pt>
                <c:pt idx="90585">
                  <c:v>20.314264999999999</c:v>
                </c:pt>
                <c:pt idx="90586">
                  <c:v>20.313465999999998</c:v>
                </c:pt>
                <c:pt idx="90587">
                  <c:v>20.314830000000001</c:v>
                </c:pt>
                <c:pt idx="90588">
                  <c:v>20.312214999999998</c:v>
                </c:pt>
                <c:pt idx="90589">
                  <c:v>20.308029999999999</c:v>
                </c:pt>
                <c:pt idx="90590">
                  <c:v>20.308734000000001</c:v>
                </c:pt>
                <c:pt idx="90591">
                  <c:v>20.31166</c:v>
                </c:pt>
                <c:pt idx="90592">
                  <c:v>20.312899999999999</c:v>
                </c:pt>
                <c:pt idx="90593">
                  <c:v>20.316385</c:v>
                </c:pt>
                <c:pt idx="90594">
                  <c:v>20.318715000000001</c:v>
                </c:pt>
                <c:pt idx="90595">
                  <c:v>20.316268000000001</c:v>
                </c:pt>
                <c:pt idx="90596">
                  <c:v>20.315276000000001</c:v>
                </c:pt>
                <c:pt idx="90597">
                  <c:v>20.319672000000001</c:v>
                </c:pt>
                <c:pt idx="90598">
                  <c:v>20.319033999999998</c:v>
                </c:pt>
                <c:pt idx="90599">
                  <c:v>20.312522999999999</c:v>
                </c:pt>
                <c:pt idx="90600">
                  <c:v>20.314924999999999</c:v>
                </c:pt>
                <c:pt idx="90601">
                  <c:v>20.318576</c:v>
                </c:pt>
                <c:pt idx="90602">
                  <c:v>20.316482000000001</c:v>
                </c:pt>
                <c:pt idx="90603">
                  <c:v>20.318992999999999</c:v>
                </c:pt>
                <c:pt idx="90604">
                  <c:v>20.317</c:v>
                </c:pt>
                <c:pt idx="90605">
                  <c:v>20.311430999999999</c:v>
                </c:pt>
                <c:pt idx="90606">
                  <c:v>20.313817</c:v>
                </c:pt>
                <c:pt idx="90607">
                  <c:v>20.316158999999999</c:v>
                </c:pt>
                <c:pt idx="90608">
                  <c:v>20.318048999999998</c:v>
                </c:pt>
                <c:pt idx="90609">
                  <c:v>20.322824000000001</c:v>
                </c:pt>
                <c:pt idx="90610">
                  <c:v>20.323989000000001</c:v>
                </c:pt>
                <c:pt idx="90611">
                  <c:v>20.322875</c:v>
                </c:pt>
                <c:pt idx="90612">
                  <c:v>20.325415</c:v>
                </c:pt>
                <c:pt idx="90613">
                  <c:v>20.329125999999999</c:v>
                </c:pt>
                <c:pt idx="90614">
                  <c:v>20.327939000000001</c:v>
                </c:pt>
                <c:pt idx="90615">
                  <c:v>20.324835</c:v>
                </c:pt>
                <c:pt idx="90616">
                  <c:v>20.323369</c:v>
                </c:pt>
                <c:pt idx="90617">
                  <c:v>20.325731999999999</c:v>
                </c:pt>
                <c:pt idx="90618">
                  <c:v>20.326879000000002</c:v>
                </c:pt>
                <c:pt idx="90619">
                  <c:v>20.324697</c:v>
                </c:pt>
                <c:pt idx="90620">
                  <c:v>20.326108999999999</c:v>
                </c:pt>
                <c:pt idx="90621">
                  <c:v>20.324835</c:v>
                </c:pt>
                <c:pt idx="90622">
                  <c:v>20.320855000000002</c:v>
                </c:pt>
                <c:pt idx="90623">
                  <c:v>20.325441999999999</c:v>
                </c:pt>
                <c:pt idx="90624">
                  <c:v>20.329595000000001</c:v>
                </c:pt>
                <c:pt idx="90625">
                  <c:v>20.326732</c:v>
                </c:pt>
                <c:pt idx="90626">
                  <c:v>20.323919</c:v>
                </c:pt>
                <c:pt idx="90627">
                  <c:v>20.325427000000001</c:v>
                </c:pt>
                <c:pt idx="90628">
                  <c:v>20.328599000000001</c:v>
                </c:pt>
                <c:pt idx="90629">
                  <c:v>20.328026999999999</c:v>
                </c:pt>
                <c:pt idx="90630">
                  <c:v>20.324452000000001</c:v>
                </c:pt>
                <c:pt idx="90631">
                  <c:v>20.3233</c:v>
                </c:pt>
                <c:pt idx="90632">
                  <c:v>20.324206</c:v>
                </c:pt>
                <c:pt idx="90633">
                  <c:v>20.330043</c:v>
                </c:pt>
                <c:pt idx="90634">
                  <c:v>20.332452</c:v>
                </c:pt>
                <c:pt idx="90635">
                  <c:v>20.326664999999998</c:v>
                </c:pt>
                <c:pt idx="90636">
                  <c:v>20.325291</c:v>
                </c:pt>
                <c:pt idx="90637">
                  <c:v>20.327898999999999</c:v>
                </c:pt>
                <c:pt idx="90638">
                  <c:v>20.328032</c:v>
                </c:pt>
                <c:pt idx="90639">
                  <c:v>20.331340000000001</c:v>
                </c:pt>
                <c:pt idx="90640">
                  <c:v>20.333994000000001</c:v>
                </c:pt>
                <c:pt idx="90641">
                  <c:v>20.329021999999998</c:v>
                </c:pt>
                <c:pt idx="90642">
                  <c:v>20.326747999999998</c:v>
                </c:pt>
                <c:pt idx="90643">
                  <c:v>20.330549000000001</c:v>
                </c:pt>
                <c:pt idx="90644">
                  <c:v>20.330022</c:v>
                </c:pt>
                <c:pt idx="90645">
                  <c:v>20.328406999999999</c:v>
                </c:pt>
                <c:pt idx="90646">
                  <c:v>20.328946999999999</c:v>
                </c:pt>
                <c:pt idx="90647">
                  <c:v>20.328544000000001</c:v>
                </c:pt>
                <c:pt idx="90648">
                  <c:v>20.328059</c:v>
                </c:pt>
                <c:pt idx="90649">
                  <c:v>20.328479999999999</c:v>
                </c:pt>
                <c:pt idx="90650">
                  <c:v>20.330012</c:v>
                </c:pt>
                <c:pt idx="90651">
                  <c:v>20.331565999999999</c:v>
                </c:pt>
                <c:pt idx="90652">
                  <c:v>20.327998999999998</c:v>
                </c:pt>
                <c:pt idx="90653">
                  <c:v>20.326599000000002</c:v>
                </c:pt>
                <c:pt idx="90654">
                  <c:v>20.329082</c:v>
                </c:pt>
                <c:pt idx="90655">
                  <c:v>20.327546000000002</c:v>
                </c:pt>
                <c:pt idx="90656">
                  <c:v>20.325434999999999</c:v>
                </c:pt>
                <c:pt idx="90657">
                  <c:v>20.327663000000001</c:v>
                </c:pt>
                <c:pt idx="90658">
                  <c:v>20.329882999999999</c:v>
                </c:pt>
                <c:pt idx="90659">
                  <c:v>20.327211999999999</c:v>
                </c:pt>
                <c:pt idx="90660">
                  <c:v>20.325185000000001</c:v>
                </c:pt>
                <c:pt idx="90661">
                  <c:v>20.326491000000001</c:v>
                </c:pt>
                <c:pt idx="90662">
                  <c:v>20.327503</c:v>
                </c:pt>
                <c:pt idx="90663">
                  <c:v>20.328787999999999</c:v>
                </c:pt>
                <c:pt idx="90664">
                  <c:v>20.329378999999999</c:v>
                </c:pt>
                <c:pt idx="90665">
                  <c:v>20.33135</c:v>
                </c:pt>
                <c:pt idx="90666">
                  <c:v>20.331657</c:v>
                </c:pt>
                <c:pt idx="90667">
                  <c:v>20.329269</c:v>
                </c:pt>
                <c:pt idx="90668">
                  <c:v>20.330407999999998</c:v>
                </c:pt>
                <c:pt idx="90669">
                  <c:v>20.333758</c:v>
                </c:pt>
                <c:pt idx="90670">
                  <c:v>20.334054999999999</c:v>
                </c:pt>
                <c:pt idx="90671">
                  <c:v>20.336186000000001</c:v>
                </c:pt>
                <c:pt idx="90672">
                  <c:v>20.337572999999999</c:v>
                </c:pt>
                <c:pt idx="90673">
                  <c:v>20.336096000000001</c:v>
                </c:pt>
                <c:pt idx="90674">
                  <c:v>20.336600000000001</c:v>
                </c:pt>
                <c:pt idx="90675">
                  <c:v>20.33699</c:v>
                </c:pt>
                <c:pt idx="90676">
                  <c:v>20.336673000000001</c:v>
                </c:pt>
                <c:pt idx="90677">
                  <c:v>20.337357000000001</c:v>
                </c:pt>
                <c:pt idx="90678">
                  <c:v>20.339283000000002</c:v>
                </c:pt>
                <c:pt idx="90679">
                  <c:v>20.341522999999999</c:v>
                </c:pt>
                <c:pt idx="90680">
                  <c:v>20.340626</c:v>
                </c:pt>
                <c:pt idx="90681">
                  <c:v>20.340706999999998</c:v>
                </c:pt>
                <c:pt idx="90682">
                  <c:v>20.340471999999998</c:v>
                </c:pt>
                <c:pt idx="90683">
                  <c:v>20.333653000000002</c:v>
                </c:pt>
                <c:pt idx="90684">
                  <c:v>20.331005999999999</c:v>
                </c:pt>
                <c:pt idx="90685">
                  <c:v>20.335999999999999</c:v>
                </c:pt>
                <c:pt idx="90686">
                  <c:v>20.337665000000001</c:v>
                </c:pt>
                <c:pt idx="90687">
                  <c:v>20.336908000000001</c:v>
                </c:pt>
                <c:pt idx="90688">
                  <c:v>20.335944000000001</c:v>
                </c:pt>
                <c:pt idx="90689">
                  <c:v>20.338290000000001</c:v>
                </c:pt>
                <c:pt idx="90690">
                  <c:v>20.341564000000002</c:v>
                </c:pt>
                <c:pt idx="90691">
                  <c:v>20.340340000000001</c:v>
                </c:pt>
                <c:pt idx="90692">
                  <c:v>20.340689000000001</c:v>
                </c:pt>
                <c:pt idx="90693">
                  <c:v>20.344182</c:v>
                </c:pt>
                <c:pt idx="90694">
                  <c:v>20.343169</c:v>
                </c:pt>
                <c:pt idx="90695">
                  <c:v>20.339798999999999</c:v>
                </c:pt>
                <c:pt idx="90696">
                  <c:v>20.342071000000001</c:v>
                </c:pt>
                <c:pt idx="90697">
                  <c:v>20.343342</c:v>
                </c:pt>
                <c:pt idx="90698">
                  <c:v>20.341045000000001</c:v>
                </c:pt>
                <c:pt idx="90699">
                  <c:v>20.342448000000001</c:v>
                </c:pt>
                <c:pt idx="90700">
                  <c:v>20.345469000000001</c:v>
                </c:pt>
                <c:pt idx="90701">
                  <c:v>20.346585000000001</c:v>
                </c:pt>
                <c:pt idx="90702">
                  <c:v>20.341963</c:v>
                </c:pt>
                <c:pt idx="90703">
                  <c:v>20.340101000000001</c:v>
                </c:pt>
                <c:pt idx="90704">
                  <c:v>20.344808</c:v>
                </c:pt>
                <c:pt idx="90705">
                  <c:v>20.347028999999999</c:v>
                </c:pt>
                <c:pt idx="90706">
                  <c:v>20.346364000000001</c:v>
                </c:pt>
                <c:pt idx="90707">
                  <c:v>20.344908</c:v>
                </c:pt>
                <c:pt idx="90708">
                  <c:v>20.344584999999999</c:v>
                </c:pt>
                <c:pt idx="90709">
                  <c:v>20.346007</c:v>
                </c:pt>
                <c:pt idx="90710">
                  <c:v>20.346077000000001</c:v>
                </c:pt>
                <c:pt idx="90711">
                  <c:v>20.344342000000001</c:v>
                </c:pt>
                <c:pt idx="90712">
                  <c:v>20.344550999999999</c:v>
                </c:pt>
                <c:pt idx="90713">
                  <c:v>20.346928999999999</c:v>
                </c:pt>
                <c:pt idx="90714">
                  <c:v>20.346240000000002</c:v>
                </c:pt>
                <c:pt idx="90715">
                  <c:v>20.345490999999999</c:v>
                </c:pt>
                <c:pt idx="90716">
                  <c:v>20.346285000000002</c:v>
                </c:pt>
                <c:pt idx="90717">
                  <c:v>20.343565000000002</c:v>
                </c:pt>
                <c:pt idx="90718">
                  <c:v>20.343015999999999</c:v>
                </c:pt>
                <c:pt idx="90719">
                  <c:v>20.349001000000001</c:v>
                </c:pt>
                <c:pt idx="90720">
                  <c:v>20.350135000000002</c:v>
                </c:pt>
                <c:pt idx="90721">
                  <c:v>20.347041999999998</c:v>
                </c:pt>
                <c:pt idx="90722">
                  <c:v>20.347442999999998</c:v>
                </c:pt>
                <c:pt idx="90723">
                  <c:v>20.344629999999999</c:v>
                </c:pt>
                <c:pt idx="90724">
                  <c:v>20.341854000000001</c:v>
                </c:pt>
                <c:pt idx="90725">
                  <c:v>20.346875000000001</c:v>
                </c:pt>
                <c:pt idx="90726">
                  <c:v>20.348274</c:v>
                </c:pt>
                <c:pt idx="90727">
                  <c:v>20.341822000000001</c:v>
                </c:pt>
                <c:pt idx="90728">
                  <c:v>20.340055</c:v>
                </c:pt>
                <c:pt idx="90729">
                  <c:v>20.348897000000001</c:v>
                </c:pt>
                <c:pt idx="90730">
                  <c:v>20.355640999999999</c:v>
                </c:pt>
                <c:pt idx="90731">
                  <c:v>20.352506999999999</c:v>
                </c:pt>
                <c:pt idx="90732">
                  <c:v>20.348990000000001</c:v>
                </c:pt>
                <c:pt idx="90733">
                  <c:v>20.349038</c:v>
                </c:pt>
                <c:pt idx="90734">
                  <c:v>20.350563999999999</c:v>
                </c:pt>
                <c:pt idx="90735">
                  <c:v>20.355903999999999</c:v>
                </c:pt>
                <c:pt idx="90736">
                  <c:v>20.358203</c:v>
                </c:pt>
                <c:pt idx="90737">
                  <c:v>20.354606</c:v>
                </c:pt>
                <c:pt idx="90738">
                  <c:v>20.351754</c:v>
                </c:pt>
                <c:pt idx="90739">
                  <c:v>20.352222999999999</c:v>
                </c:pt>
                <c:pt idx="90740">
                  <c:v>20.354006999999999</c:v>
                </c:pt>
                <c:pt idx="90741">
                  <c:v>20.352916</c:v>
                </c:pt>
                <c:pt idx="90742">
                  <c:v>20.353301999999999</c:v>
                </c:pt>
                <c:pt idx="90743">
                  <c:v>20.355407</c:v>
                </c:pt>
                <c:pt idx="90744">
                  <c:v>20.353788000000002</c:v>
                </c:pt>
                <c:pt idx="90745">
                  <c:v>20.354654</c:v>
                </c:pt>
                <c:pt idx="90746">
                  <c:v>20.355007000000001</c:v>
                </c:pt>
                <c:pt idx="90747">
                  <c:v>20.350109</c:v>
                </c:pt>
                <c:pt idx="90748">
                  <c:v>20.350618999999998</c:v>
                </c:pt>
                <c:pt idx="90749">
                  <c:v>20.357918999999999</c:v>
                </c:pt>
                <c:pt idx="90750">
                  <c:v>20.358715</c:v>
                </c:pt>
                <c:pt idx="90751">
                  <c:v>20.353954999999999</c:v>
                </c:pt>
                <c:pt idx="90752">
                  <c:v>20.354952999999998</c:v>
                </c:pt>
                <c:pt idx="90753">
                  <c:v>20.361521</c:v>
                </c:pt>
                <c:pt idx="90754">
                  <c:v>20.360510000000001</c:v>
                </c:pt>
                <c:pt idx="90755">
                  <c:v>20.354028</c:v>
                </c:pt>
                <c:pt idx="90756">
                  <c:v>20.353241000000001</c:v>
                </c:pt>
                <c:pt idx="90757">
                  <c:v>20.355453000000001</c:v>
                </c:pt>
                <c:pt idx="90758">
                  <c:v>20.354582000000001</c:v>
                </c:pt>
                <c:pt idx="90759">
                  <c:v>20.357037999999999</c:v>
                </c:pt>
                <c:pt idx="90760">
                  <c:v>20.36234</c:v>
                </c:pt>
                <c:pt idx="90761">
                  <c:v>20.360368000000001</c:v>
                </c:pt>
                <c:pt idx="90762">
                  <c:v>20.358837999999999</c:v>
                </c:pt>
                <c:pt idx="90763">
                  <c:v>20.361394000000001</c:v>
                </c:pt>
                <c:pt idx="90764">
                  <c:v>20.362390999999999</c:v>
                </c:pt>
                <c:pt idx="90765">
                  <c:v>20.362573999999999</c:v>
                </c:pt>
                <c:pt idx="90766">
                  <c:v>20.361124</c:v>
                </c:pt>
                <c:pt idx="90767">
                  <c:v>20.362404000000002</c:v>
                </c:pt>
                <c:pt idx="90768">
                  <c:v>20.365469999999998</c:v>
                </c:pt>
                <c:pt idx="90769">
                  <c:v>20.362638</c:v>
                </c:pt>
                <c:pt idx="90770">
                  <c:v>20.360468000000001</c:v>
                </c:pt>
                <c:pt idx="90771">
                  <c:v>20.365096000000001</c:v>
                </c:pt>
                <c:pt idx="90772">
                  <c:v>20.365563000000002</c:v>
                </c:pt>
                <c:pt idx="90773">
                  <c:v>20.361426999999999</c:v>
                </c:pt>
                <c:pt idx="90774">
                  <c:v>20.364374000000002</c:v>
                </c:pt>
                <c:pt idx="90775">
                  <c:v>20.367532000000001</c:v>
                </c:pt>
                <c:pt idx="90776">
                  <c:v>20.362815999999999</c:v>
                </c:pt>
                <c:pt idx="90777">
                  <c:v>20.360130000000002</c:v>
                </c:pt>
                <c:pt idx="90778">
                  <c:v>20.362220000000001</c:v>
                </c:pt>
                <c:pt idx="90779">
                  <c:v>20.365725000000001</c:v>
                </c:pt>
                <c:pt idx="90780">
                  <c:v>20.367916999999998</c:v>
                </c:pt>
                <c:pt idx="90781">
                  <c:v>20.365717</c:v>
                </c:pt>
                <c:pt idx="90782">
                  <c:v>20.362717</c:v>
                </c:pt>
                <c:pt idx="90783">
                  <c:v>20.36609</c:v>
                </c:pt>
                <c:pt idx="90784">
                  <c:v>20.36891</c:v>
                </c:pt>
                <c:pt idx="90785">
                  <c:v>20.364031000000001</c:v>
                </c:pt>
                <c:pt idx="90786">
                  <c:v>20.362254</c:v>
                </c:pt>
                <c:pt idx="90787">
                  <c:v>20.367615000000001</c:v>
                </c:pt>
                <c:pt idx="90788">
                  <c:v>20.369195000000001</c:v>
                </c:pt>
                <c:pt idx="90789">
                  <c:v>20.3657</c:v>
                </c:pt>
                <c:pt idx="90790">
                  <c:v>20.363043000000001</c:v>
                </c:pt>
                <c:pt idx="90791">
                  <c:v>20.364712000000001</c:v>
                </c:pt>
                <c:pt idx="90792">
                  <c:v>20.367235999999998</c:v>
                </c:pt>
                <c:pt idx="90793">
                  <c:v>20.366309000000001</c:v>
                </c:pt>
                <c:pt idx="90794">
                  <c:v>20.363358999999999</c:v>
                </c:pt>
                <c:pt idx="90795">
                  <c:v>20.363492000000001</c:v>
                </c:pt>
                <c:pt idx="90796">
                  <c:v>20.365752000000001</c:v>
                </c:pt>
                <c:pt idx="90797">
                  <c:v>20.363299999999999</c:v>
                </c:pt>
                <c:pt idx="90798">
                  <c:v>20.362915999999998</c:v>
                </c:pt>
                <c:pt idx="90799">
                  <c:v>20.368324000000001</c:v>
                </c:pt>
                <c:pt idx="90800">
                  <c:v>20.368796</c:v>
                </c:pt>
                <c:pt idx="90801">
                  <c:v>20.365696</c:v>
                </c:pt>
                <c:pt idx="90802">
                  <c:v>20.365689</c:v>
                </c:pt>
                <c:pt idx="90803">
                  <c:v>20.367231</c:v>
                </c:pt>
                <c:pt idx="90804">
                  <c:v>20.366242</c:v>
                </c:pt>
                <c:pt idx="90805">
                  <c:v>20.365227999999998</c:v>
                </c:pt>
                <c:pt idx="90806">
                  <c:v>20.367759</c:v>
                </c:pt>
                <c:pt idx="90807">
                  <c:v>20.366350000000001</c:v>
                </c:pt>
                <c:pt idx="90808">
                  <c:v>20.362622000000002</c:v>
                </c:pt>
                <c:pt idx="90809">
                  <c:v>20.362904</c:v>
                </c:pt>
                <c:pt idx="90810">
                  <c:v>20.363146</c:v>
                </c:pt>
                <c:pt idx="90811">
                  <c:v>20.3645</c:v>
                </c:pt>
                <c:pt idx="90812">
                  <c:v>20.366340000000001</c:v>
                </c:pt>
                <c:pt idx="90813">
                  <c:v>20.364657999999999</c:v>
                </c:pt>
                <c:pt idx="90814">
                  <c:v>20.365573999999999</c:v>
                </c:pt>
                <c:pt idx="90815">
                  <c:v>20.370691999999998</c:v>
                </c:pt>
                <c:pt idx="90816">
                  <c:v>20.368870999999999</c:v>
                </c:pt>
                <c:pt idx="90817">
                  <c:v>20.368136</c:v>
                </c:pt>
                <c:pt idx="90818">
                  <c:v>20.374873000000001</c:v>
                </c:pt>
                <c:pt idx="90819">
                  <c:v>20.378442</c:v>
                </c:pt>
                <c:pt idx="90820">
                  <c:v>20.377597000000002</c:v>
                </c:pt>
                <c:pt idx="90821">
                  <c:v>20.37651</c:v>
                </c:pt>
                <c:pt idx="90822">
                  <c:v>20.376885999999999</c:v>
                </c:pt>
                <c:pt idx="90823">
                  <c:v>20.377634</c:v>
                </c:pt>
                <c:pt idx="90824">
                  <c:v>20.375153000000001</c:v>
                </c:pt>
                <c:pt idx="90825">
                  <c:v>20.374631000000001</c:v>
                </c:pt>
                <c:pt idx="90826">
                  <c:v>20.376358</c:v>
                </c:pt>
                <c:pt idx="90827">
                  <c:v>20.373835</c:v>
                </c:pt>
                <c:pt idx="90828">
                  <c:v>20.370296</c:v>
                </c:pt>
                <c:pt idx="90829">
                  <c:v>20.369174000000001</c:v>
                </c:pt>
                <c:pt idx="90830">
                  <c:v>20.369073</c:v>
                </c:pt>
                <c:pt idx="90831">
                  <c:v>20.370804</c:v>
                </c:pt>
                <c:pt idx="90832">
                  <c:v>20.371775</c:v>
                </c:pt>
                <c:pt idx="90833">
                  <c:v>20.370197000000001</c:v>
                </c:pt>
                <c:pt idx="90834">
                  <c:v>20.371393000000001</c:v>
                </c:pt>
                <c:pt idx="90835">
                  <c:v>20.371085999999998</c:v>
                </c:pt>
                <c:pt idx="90836">
                  <c:v>20.368016999999998</c:v>
                </c:pt>
                <c:pt idx="90837">
                  <c:v>20.371437</c:v>
                </c:pt>
                <c:pt idx="90838">
                  <c:v>20.373535</c:v>
                </c:pt>
                <c:pt idx="90839">
                  <c:v>20.370432999999998</c:v>
                </c:pt>
                <c:pt idx="90840">
                  <c:v>20.370187999999999</c:v>
                </c:pt>
                <c:pt idx="90841">
                  <c:v>20.372322</c:v>
                </c:pt>
                <c:pt idx="90842">
                  <c:v>20.376225000000002</c:v>
                </c:pt>
                <c:pt idx="90843">
                  <c:v>20.378433999999999</c:v>
                </c:pt>
                <c:pt idx="90844">
                  <c:v>20.376175</c:v>
                </c:pt>
                <c:pt idx="90845">
                  <c:v>20.373159000000001</c:v>
                </c:pt>
                <c:pt idx="90846">
                  <c:v>20.369600999999999</c:v>
                </c:pt>
                <c:pt idx="90847">
                  <c:v>20.371167</c:v>
                </c:pt>
                <c:pt idx="90848">
                  <c:v>20.376237</c:v>
                </c:pt>
                <c:pt idx="90849">
                  <c:v>20.373625000000001</c:v>
                </c:pt>
                <c:pt idx="90850">
                  <c:v>20.370134</c:v>
                </c:pt>
                <c:pt idx="90851">
                  <c:v>20.375630000000001</c:v>
                </c:pt>
                <c:pt idx="90852">
                  <c:v>20.380427999999998</c:v>
                </c:pt>
                <c:pt idx="90853">
                  <c:v>20.379076000000001</c:v>
                </c:pt>
                <c:pt idx="90854">
                  <c:v>20.379037</c:v>
                </c:pt>
                <c:pt idx="90855">
                  <c:v>20.382857000000001</c:v>
                </c:pt>
                <c:pt idx="90856">
                  <c:v>20.381453</c:v>
                </c:pt>
                <c:pt idx="90857">
                  <c:v>20.377372999999999</c:v>
                </c:pt>
                <c:pt idx="90858">
                  <c:v>20.378841000000001</c:v>
                </c:pt>
                <c:pt idx="90859">
                  <c:v>20.380120000000002</c:v>
                </c:pt>
                <c:pt idx="90860">
                  <c:v>20.381878</c:v>
                </c:pt>
                <c:pt idx="90861">
                  <c:v>20.383431999999999</c:v>
                </c:pt>
                <c:pt idx="90862">
                  <c:v>20.381432</c:v>
                </c:pt>
                <c:pt idx="90863">
                  <c:v>20.381291999999998</c:v>
                </c:pt>
                <c:pt idx="90864">
                  <c:v>20.382358</c:v>
                </c:pt>
                <c:pt idx="90865">
                  <c:v>20.381025999999999</c:v>
                </c:pt>
                <c:pt idx="90866">
                  <c:v>20.381727000000001</c:v>
                </c:pt>
                <c:pt idx="90867">
                  <c:v>20.386597999999999</c:v>
                </c:pt>
                <c:pt idx="90868">
                  <c:v>20.386973999999999</c:v>
                </c:pt>
                <c:pt idx="90869">
                  <c:v>20.381961</c:v>
                </c:pt>
                <c:pt idx="90870">
                  <c:v>20.379557999999999</c:v>
                </c:pt>
                <c:pt idx="90871">
                  <c:v>20.381791</c:v>
                </c:pt>
                <c:pt idx="90872">
                  <c:v>20.384641999999999</c:v>
                </c:pt>
                <c:pt idx="90873">
                  <c:v>20.383427999999999</c:v>
                </c:pt>
                <c:pt idx="90874">
                  <c:v>20.381103</c:v>
                </c:pt>
                <c:pt idx="90875">
                  <c:v>20.382339000000002</c:v>
                </c:pt>
                <c:pt idx="90876">
                  <c:v>20.384141</c:v>
                </c:pt>
                <c:pt idx="90877">
                  <c:v>20.382431</c:v>
                </c:pt>
                <c:pt idx="90878">
                  <c:v>20.382532000000001</c:v>
                </c:pt>
                <c:pt idx="90879">
                  <c:v>20.383935999999999</c:v>
                </c:pt>
                <c:pt idx="90880">
                  <c:v>20.382197999999999</c:v>
                </c:pt>
                <c:pt idx="90881">
                  <c:v>20.379681000000001</c:v>
                </c:pt>
                <c:pt idx="90882">
                  <c:v>20.380208</c:v>
                </c:pt>
                <c:pt idx="90883">
                  <c:v>20.386700999999999</c:v>
                </c:pt>
                <c:pt idx="90884">
                  <c:v>20.391190000000002</c:v>
                </c:pt>
                <c:pt idx="90885">
                  <c:v>20.388251</c:v>
                </c:pt>
                <c:pt idx="90886">
                  <c:v>20.386693999999999</c:v>
                </c:pt>
                <c:pt idx="90887">
                  <c:v>20.386652000000002</c:v>
                </c:pt>
                <c:pt idx="90888">
                  <c:v>20.386887000000002</c:v>
                </c:pt>
                <c:pt idx="90889">
                  <c:v>20.389735999999999</c:v>
                </c:pt>
                <c:pt idx="90890">
                  <c:v>20.389586999999999</c:v>
                </c:pt>
                <c:pt idx="90891">
                  <c:v>20.386900000000001</c:v>
                </c:pt>
                <c:pt idx="90892">
                  <c:v>20.391119</c:v>
                </c:pt>
                <c:pt idx="90893">
                  <c:v>20.395125</c:v>
                </c:pt>
                <c:pt idx="90894">
                  <c:v>20.392503000000001</c:v>
                </c:pt>
                <c:pt idx="90895">
                  <c:v>20.390208000000001</c:v>
                </c:pt>
                <c:pt idx="90896">
                  <c:v>20.389638000000001</c:v>
                </c:pt>
                <c:pt idx="90897">
                  <c:v>20.387837000000001</c:v>
                </c:pt>
                <c:pt idx="90898">
                  <c:v>20.385784000000001</c:v>
                </c:pt>
                <c:pt idx="90899">
                  <c:v>20.386430000000001</c:v>
                </c:pt>
                <c:pt idx="90900">
                  <c:v>20.389032</c:v>
                </c:pt>
                <c:pt idx="90901">
                  <c:v>20.389744</c:v>
                </c:pt>
                <c:pt idx="90902">
                  <c:v>20.389543</c:v>
                </c:pt>
                <c:pt idx="90903">
                  <c:v>20.391297999999999</c:v>
                </c:pt>
                <c:pt idx="90904">
                  <c:v>20.390775999999999</c:v>
                </c:pt>
                <c:pt idx="90905">
                  <c:v>20.389516</c:v>
                </c:pt>
                <c:pt idx="90906">
                  <c:v>20.392396000000002</c:v>
                </c:pt>
                <c:pt idx="90907">
                  <c:v>20.391269000000001</c:v>
                </c:pt>
                <c:pt idx="90908">
                  <c:v>20.387768999999999</c:v>
                </c:pt>
                <c:pt idx="90909">
                  <c:v>20.390526999999999</c:v>
                </c:pt>
                <c:pt idx="90910">
                  <c:v>20.392306999999999</c:v>
                </c:pt>
                <c:pt idx="90911">
                  <c:v>20.388048000000001</c:v>
                </c:pt>
                <c:pt idx="90912">
                  <c:v>20.388020000000001</c:v>
                </c:pt>
                <c:pt idx="90913">
                  <c:v>20.393332999999998</c:v>
                </c:pt>
                <c:pt idx="90914">
                  <c:v>20.396042999999999</c:v>
                </c:pt>
                <c:pt idx="90915">
                  <c:v>20.394666999999998</c:v>
                </c:pt>
                <c:pt idx="90916">
                  <c:v>20.39574</c:v>
                </c:pt>
                <c:pt idx="90917">
                  <c:v>20.397438999999999</c:v>
                </c:pt>
                <c:pt idx="90918">
                  <c:v>20.393124</c:v>
                </c:pt>
                <c:pt idx="90919">
                  <c:v>20.392064000000001</c:v>
                </c:pt>
                <c:pt idx="90920">
                  <c:v>20.395492999999998</c:v>
                </c:pt>
                <c:pt idx="90921">
                  <c:v>20.392759999999999</c:v>
                </c:pt>
                <c:pt idx="90922">
                  <c:v>20.392928999999999</c:v>
                </c:pt>
                <c:pt idx="90923">
                  <c:v>20.397421000000001</c:v>
                </c:pt>
                <c:pt idx="90924">
                  <c:v>20.392651000000001</c:v>
                </c:pt>
                <c:pt idx="90925">
                  <c:v>20.388078</c:v>
                </c:pt>
                <c:pt idx="90926">
                  <c:v>20.394213000000001</c:v>
                </c:pt>
                <c:pt idx="90927">
                  <c:v>20.397966</c:v>
                </c:pt>
                <c:pt idx="90928">
                  <c:v>20.394499</c:v>
                </c:pt>
                <c:pt idx="90929">
                  <c:v>20.394531000000001</c:v>
                </c:pt>
                <c:pt idx="90930">
                  <c:v>20.396270000000001</c:v>
                </c:pt>
                <c:pt idx="90931">
                  <c:v>20.394359000000001</c:v>
                </c:pt>
                <c:pt idx="90932">
                  <c:v>20.392904999999999</c:v>
                </c:pt>
                <c:pt idx="90933">
                  <c:v>20.396260999999999</c:v>
                </c:pt>
                <c:pt idx="90934">
                  <c:v>20.398336</c:v>
                </c:pt>
                <c:pt idx="90935">
                  <c:v>20.395969999999998</c:v>
                </c:pt>
                <c:pt idx="90936">
                  <c:v>20.396334</c:v>
                </c:pt>
                <c:pt idx="90937">
                  <c:v>20.397867000000002</c:v>
                </c:pt>
                <c:pt idx="90938">
                  <c:v>20.397051999999999</c:v>
                </c:pt>
                <c:pt idx="90939">
                  <c:v>20.401926</c:v>
                </c:pt>
                <c:pt idx="90940">
                  <c:v>20.408685999999999</c:v>
                </c:pt>
                <c:pt idx="90941">
                  <c:v>20.403040000000001</c:v>
                </c:pt>
                <c:pt idx="90942">
                  <c:v>20.399704</c:v>
                </c:pt>
                <c:pt idx="90943">
                  <c:v>20.401221</c:v>
                </c:pt>
                <c:pt idx="90944">
                  <c:v>20.399393</c:v>
                </c:pt>
                <c:pt idx="90945">
                  <c:v>20.397779</c:v>
                </c:pt>
                <c:pt idx="90946">
                  <c:v>20.397019</c:v>
                </c:pt>
                <c:pt idx="90947">
                  <c:v>20.398810000000001</c:v>
                </c:pt>
                <c:pt idx="90948">
                  <c:v>20.403541000000001</c:v>
                </c:pt>
                <c:pt idx="90949">
                  <c:v>20.403482</c:v>
                </c:pt>
                <c:pt idx="90950">
                  <c:v>20.399761999999999</c:v>
                </c:pt>
                <c:pt idx="90951">
                  <c:v>20.399975999999999</c:v>
                </c:pt>
                <c:pt idx="90952">
                  <c:v>20.402471999999999</c:v>
                </c:pt>
                <c:pt idx="90953">
                  <c:v>20.402111000000001</c:v>
                </c:pt>
                <c:pt idx="90954">
                  <c:v>20.401858000000001</c:v>
                </c:pt>
                <c:pt idx="90955">
                  <c:v>20.401413000000002</c:v>
                </c:pt>
                <c:pt idx="90956">
                  <c:v>20.399348</c:v>
                </c:pt>
                <c:pt idx="90957">
                  <c:v>20.400658</c:v>
                </c:pt>
                <c:pt idx="90958">
                  <c:v>20.404693999999999</c:v>
                </c:pt>
                <c:pt idx="90959">
                  <c:v>20.400320000000001</c:v>
                </c:pt>
                <c:pt idx="90960">
                  <c:v>20.394794999999998</c:v>
                </c:pt>
                <c:pt idx="90961">
                  <c:v>20.396874</c:v>
                </c:pt>
                <c:pt idx="90962">
                  <c:v>20.398978</c:v>
                </c:pt>
                <c:pt idx="90963">
                  <c:v>20.399857000000001</c:v>
                </c:pt>
                <c:pt idx="90964">
                  <c:v>20.401306999999999</c:v>
                </c:pt>
                <c:pt idx="90965">
                  <c:v>20.401637000000001</c:v>
                </c:pt>
                <c:pt idx="90966">
                  <c:v>20.401744999999998</c:v>
                </c:pt>
                <c:pt idx="90967">
                  <c:v>20.402239000000002</c:v>
                </c:pt>
                <c:pt idx="90968">
                  <c:v>20.404328</c:v>
                </c:pt>
                <c:pt idx="90969">
                  <c:v>20.406140000000001</c:v>
                </c:pt>
                <c:pt idx="90970">
                  <c:v>20.404561999999999</c:v>
                </c:pt>
                <c:pt idx="90971">
                  <c:v>20.403106999999999</c:v>
                </c:pt>
                <c:pt idx="90972">
                  <c:v>20.403466000000002</c:v>
                </c:pt>
                <c:pt idx="90973">
                  <c:v>20.402982000000002</c:v>
                </c:pt>
                <c:pt idx="90974">
                  <c:v>20.403836999999999</c:v>
                </c:pt>
                <c:pt idx="90975">
                  <c:v>20.405624</c:v>
                </c:pt>
                <c:pt idx="90976">
                  <c:v>20.405404000000001</c:v>
                </c:pt>
                <c:pt idx="90977">
                  <c:v>20.402957000000001</c:v>
                </c:pt>
                <c:pt idx="90978">
                  <c:v>20.404958000000001</c:v>
                </c:pt>
                <c:pt idx="90979">
                  <c:v>20.409908000000001</c:v>
                </c:pt>
                <c:pt idx="90980">
                  <c:v>20.407896000000001</c:v>
                </c:pt>
                <c:pt idx="90981">
                  <c:v>20.405291999999999</c:v>
                </c:pt>
                <c:pt idx="90982">
                  <c:v>20.405144</c:v>
                </c:pt>
                <c:pt idx="90983">
                  <c:v>20.403673999999999</c:v>
                </c:pt>
                <c:pt idx="90984">
                  <c:v>20.404672000000001</c:v>
                </c:pt>
                <c:pt idx="90985">
                  <c:v>20.409095000000001</c:v>
                </c:pt>
                <c:pt idx="90986">
                  <c:v>20.413295999999999</c:v>
                </c:pt>
                <c:pt idx="90987">
                  <c:v>20.412579000000001</c:v>
                </c:pt>
                <c:pt idx="90988">
                  <c:v>20.40888</c:v>
                </c:pt>
                <c:pt idx="90989">
                  <c:v>20.409817</c:v>
                </c:pt>
                <c:pt idx="90990">
                  <c:v>20.416664000000001</c:v>
                </c:pt>
                <c:pt idx="90991">
                  <c:v>20.419165</c:v>
                </c:pt>
                <c:pt idx="90992">
                  <c:v>20.413535</c:v>
                </c:pt>
                <c:pt idx="90993">
                  <c:v>20.409901999999999</c:v>
                </c:pt>
                <c:pt idx="90994">
                  <c:v>20.414494999999999</c:v>
                </c:pt>
                <c:pt idx="90995">
                  <c:v>20.413157000000002</c:v>
                </c:pt>
                <c:pt idx="90996">
                  <c:v>20.405058</c:v>
                </c:pt>
                <c:pt idx="90997">
                  <c:v>20.404945000000001</c:v>
                </c:pt>
                <c:pt idx="90998">
                  <c:v>20.40992</c:v>
                </c:pt>
                <c:pt idx="90999">
                  <c:v>20.409331000000002</c:v>
                </c:pt>
                <c:pt idx="91000">
                  <c:v>20.408245999999998</c:v>
                </c:pt>
                <c:pt idx="91001">
                  <c:v>20.408677000000001</c:v>
                </c:pt>
                <c:pt idx="91002">
                  <c:v>20.408391000000002</c:v>
                </c:pt>
                <c:pt idx="91003">
                  <c:v>20.408367999999999</c:v>
                </c:pt>
                <c:pt idx="91004">
                  <c:v>20.407938999999999</c:v>
                </c:pt>
                <c:pt idx="91005">
                  <c:v>20.410589000000002</c:v>
                </c:pt>
                <c:pt idx="91006">
                  <c:v>20.414494999999999</c:v>
                </c:pt>
                <c:pt idx="91007">
                  <c:v>20.412257</c:v>
                </c:pt>
                <c:pt idx="91008">
                  <c:v>20.40709</c:v>
                </c:pt>
                <c:pt idx="91009">
                  <c:v>20.404415</c:v>
                </c:pt>
                <c:pt idx="91010">
                  <c:v>20.407862000000002</c:v>
                </c:pt>
                <c:pt idx="91011">
                  <c:v>20.411258</c:v>
                </c:pt>
                <c:pt idx="91012">
                  <c:v>20.411300000000001</c:v>
                </c:pt>
                <c:pt idx="91013">
                  <c:v>20.411939</c:v>
                </c:pt>
                <c:pt idx="91014">
                  <c:v>20.410830000000001</c:v>
                </c:pt>
                <c:pt idx="91015">
                  <c:v>20.409241999999999</c:v>
                </c:pt>
                <c:pt idx="91016">
                  <c:v>20.410900999999999</c:v>
                </c:pt>
                <c:pt idx="91017">
                  <c:v>20.410609000000001</c:v>
                </c:pt>
                <c:pt idx="91018">
                  <c:v>20.409196000000001</c:v>
                </c:pt>
                <c:pt idx="91019">
                  <c:v>20.413176</c:v>
                </c:pt>
                <c:pt idx="91020">
                  <c:v>20.415986</c:v>
                </c:pt>
                <c:pt idx="91021">
                  <c:v>20.415230999999999</c:v>
                </c:pt>
                <c:pt idx="91022">
                  <c:v>20.418596000000001</c:v>
                </c:pt>
                <c:pt idx="91023">
                  <c:v>20.421016000000002</c:v>
                </c:pt>
                <c:pt idx="91024">
                  <c:v>20.419689999999999</c:v>
                </c:pt>
                <c:pt idx="91025">
                  <c:v>20.420779</c:v>
                </c:pt>
                <c:pt idx="91026">
                  <c:v>20.417960999999998</c:v>
                </c:pt>
                <c:pt idx="91027">
                  <c:v>20.414524</c:v>
                </c:pt>
                <c:pt idx="91028">
                  <c:v>20.418175000000002</c:v>
                </c:pt>
                <c:pt idx="91029">
                  <c:v>20.420835</c:v>
                </c:pt>
                <c:pt idx="91030">
                  <c:v>20.421227999999999</c:v>
                </c:pt>
                <c:pt idx="91031">
                  <c:v>20.423767000000002</c:v>
                </c:pt>
                <c:pt idx="91032">
                  <c:v>20.422962999999999</c:v>
                </c:pt>
                <c:pt idx="91033">
                  <c:v>20.421216000000001</c:v>
                </c:pt>
                <c:pt idx="91034">
                  <c:v>20.42313</c:v>
                </c:pt>
                <c:pt idx="91035">
                  <c:v>20.422267000000002</c:v>
                </c:pt>
                <c:pt idx="91036">
                  <c:v>20.423144000000001</c:v>
                </c:pt>
                <c:pt idx="91037">
                  <c:v>20.425796999999999</c:v>
                </c:pt>
                <c:pt idx="91038">
                  <c:v>20.422847999999998</c:v>
                </c:pt>
                <c:pt idx="91039">
                  <c:v>20.419271999999999</c:v>
                </c:pt>
                <c:pt idx="91040">
                  <c:v>20.421955000000001</c:v>
                </c:pt>
                <c:pt idx="91041">
                  <c:v>20.425108999999999</c:v>
                </c:pt>
                <c:pt idx="91042">
                  <c:v>20.425951000000001</c:v>
                </c:pt>
                <c:pt idx="91043">
                  <c:v>20.426490999999999</c:v>
                </c:pt>
                <c:pt idx="91044">
                  <c:v>20.426860999999999</c:v>
                </c:pt>
                <c:pt idx="91045">
                  <c:v>20.426915999999999</c:v>
                </c:pt>
                <c:pt idx="91046">
                  <c:v>20.427544999999999</c:v>
                </c:pt>
                <c:pt idx="91047">
                  <c:v>20.428868999999999</c:v>
                </c:pt>
                <c:pt idx="91048">
                  <c:v>20.430419000000001</c:v>
                </c:pt>
                <c:pt idx="91049">
                  <c:v>20.431515999999998</c:v>
                </c:pt>
                <c:pt idx="91050">
                  <c:v>20.433049</c:v>
                </c:pt>
                <c:pt idx="91051">
                  <c:v>20.430140000000002</c:v>
                </c:pt>
                <c:pt idx="91052">
                  <c:v>20.424790999999999</c:v>
                </c:pt>
                <c:pt idx="91053">
                  <c:v>20.425595000000001</c:v>
                </c:pt>
                <c:pt idx="91054">
                  <c:v>20.427299999999999</c:v>
                </c:pt>
                <c:pt idx="91055">
                  <c:v>20.42473</c:v>
                </c:pt>
                <c:pt idx="91056">
                  <c:v>20.424855999999998</c:v>
                </c:pt>
                <c:pt idx="91057">
                  <c:v>20.427692</c:v>
                </c:pt>
                <c:pt idx="91058">
                  <c:v>20.426402</c:v>
                </c:pt>
                <c:pt idx="91059">
                  <c:v>20.423601999999999</c:v>
                </c:pt>
                <c:pt idx="91060">
                  <c:v>20.424399999999999</c:v>
                </c:pt>
                <c:pt idx="91061">
                  <c:v>20.426410000000001</c:v>
                </c:pt>
                <c:pt idx="91062">
                  <c:v>20.427461000000001</c:v>
                </c:pt>
                <c:pt idx="91063">
                  <c:v>20.428042000000001</c:v>
                </c:pt>
                <c:pt idx="91064">
                  <c:v>20.427571</c:v>
                </c:pt>
                <c:pt idx="91065">
                  <c:v>20.425629000000001</c:v>
                </c:pt>
                <c:pt idx="91066">
                  <c:v>20.426511999999999</c:v>
                </c:pt>
                <c:pt idx="91067">
                  <c:v>20.429555000000001</c:v>
                </c:pt>
                <c:pt idx="91068">
                  <c:v>20.429452999999999</c:v>
                </c:pt>
                <c:pt idx="91069">
                  <c:v>20.426722999999999</c:v>
                </c:pt>
                <c:pt idx="91070">
                  <c:v>20.427001000000001</c:v>
                </c:pt>
                <c:pt idx="91071">
                  <c:v>20.429323</c:v>
                </c:pt>
                <c:pt idx="91072">
                  <c:v>20.431255</c:v>
                </c:pt>
                <c:pt idx="91073">
                  <c:v>20.430392999999999</c:v>
                </c:pt>
                <c:pt idx="91074">
                  <c:v>20.431262</c:v>
                </c:pt>
                <c:pt idx="91075">
                  <c:v>20.434348</c:v>
                </c:pt>
                <c:pt idx="91076">
                  <c:v>20.433429</c:v>
                </c:pt>
                <c:pt idx="91077">
                  <c:v>20.431016</c:v>
                </c:pt>
                <c:pt idx="91078">
                  <c:v>20.433634000000001</c:v>
                </c:pt>
                <c:pt idx="91079">
                  <c:v>20.436783999999999</c:v>
                </c:pt>
                <c:pt idx="91080">
                  <c:v>20.431854000000001</c:v>
                </c:pt>
                <c:pt idx="91081">
                  <c:v>20.428965999999999</c:v>
                </c:pt>
                <c:pt idx="91082">
                  <c:v>20.433439</c:v>
                </c:pt>
                <c:pt idx="91083">
                  <c:v>20.434170000000002</c:v>
                </c:pt>
                <c:pt idx="91084">
                  <c:v>20.433087</c:v>
                </c:pt>
                <c:pt idx="91085">
                  <c:v>20.432065999999999</c:v>
                </c:pt>
                <c:pt idx="91086">
                  <c:v>20.431618</c:v>
                </c:pt>
                <c:pt idx="91087">
                  <c:v>20.435236</c:v>
                </c:pt>
                <c:pt idx="91088">
                  <c:v>20.435915999999999</c:v>
                </c:pt>
                <c:pt idx="91089">
                  <c:v>20.431003</c:v>
                </c:pt>
                <c:pt idx="91090">
                  <c:v>20.430909</c:v>
                </c:pt>
                <c:pt idx="91091">
                  <c:v>20.433382000000002</c:v>
                </c:pt>
                <c:pt idx="91092">
                  <c:v>20.434232999999999</c:v>
                </c:pt>
                <c:pt idx="91093">
                  <c:v>20.436125000000001</c:v>
                </c:pt>
                <c:pt idx="91094">
                  <c:v>20.435462999999999</c:v>
                </c:pt>
                <c:pt idx="91095">
                  <c:v>20.436247000000002</c:v>
                </c:pt>
                <c:pt idx="91096">
                  <c:v>20.438116999999998</c:v>
                </c:pt>
                <c:pt idx="91097">
                  <c:v>20.432144999999998</c:v>
                </c:pt>
                <c:pt idx="91098">
                  <c:v>20.430672000000001</c:v>
                </c:pt>
                <c:pt idx="91099">
                  <c:v>20.435960000000001</c:v>
                </c:pt>
                <c:pt idx="91100">
                  <c:v>20.437124000000001</c:v>
                </c:pt>
                <c:pt idx="91101">
                  <c:v>20.434045999999999</c:v>
                </c:pt>
                <c:pt idx="91102">
                  <c:v>20.433325</c:v>
                </c:pt>
                <c:pt idx="91103">
                  <c:v>20.434726999999999</c:v>
                </c:pt>
                <c:pt idx="91104">
                  <c:v>20.432209</c:v>
                </c:pt>
                <c:pt idx="91105">
                  <c:v>20.432051000000001</c:v>
                </c:pt>
                <c:pt idx="91106">
                  <c:v>20.438794999999999</c:v>
                </c:pt>
                <c:pt idx="91107">
                  <c:v>20.436340999999999</c:v>
                </c:pt>
                <c:pt idx="91108">
                  <c:v>20.432565</c:v>
                </c:pt>
                <c:pt idx="91109">
                  <c:v>20.438490999999999</c:v>
                </c:pt>
                <c:pt idx="91110">
                  <c:v>20.442059</c:v>
                </c:pt>
                <c:pt idx="91111">
                  <c:v>20.438513</c:v>
                </c:pt>
                <c:pt idx="91112">
                  <c:v>20.437725</c:v>
                </c:pt>
                <c:pt idx="91113">
                  <c:v>20.441402</c:v>
                </c:pt>
                <c:pt idx="91114">
                  <c:v>20.442858000000001</c:v>
                </c:pt>
                <c:pt idx="91115">
                  <c:v>20.441188</c:v>
                </c:pt>
                <c:pt idx="91116">
                  <c:v>20.441642999999999</c:v>
                </c:pt>
                <c:pt idx="91117">
                  <c:v>20.444489999999998</c:v>
                </c:pt>
                <c:pt idx="91118">
                  <c:v>20.444163</c:v>
                </c:pt>
                <c:pt idx="91119">
                  <c:v>20.442798</c:v>
                </c:pt>
                <c:pt idx="91120">
                  <c:v>20.445128</c:v>
                </c:pt>
                <c:pt idx="91121">
                  <c:v>20.444617999999998</c:v>
                </c:pt>
                <c:pt idx="91122">
                  <c:v>20.443124999999998</c:v>
                </c:pt>
                <c:pt idx="91123">
                  <c:v>20.447019000000001</c:v>
                </c:pt>
                <c:pt idx="91124">
                  <c:v>20.450961</c:v>
                </c:pt>
                <c:pt idx="91125">
                  <c:v>20.445361999999999</c:v>
                </c:pt>
                <c:pt idx="91126">
                  <c:v>20.440359999999998</c:v>
                </c:pt>
                <c:pt idx="91127">
                  <c:v>20.446788999999999</c:v>
                </c:pt>
                <c:pt idx="91128">
                  <c:v>20.453130999999999</c:v>
                </c:pt>
                <c:pt idx="91129">
                  <c:v>20.450184</c:v>
                </c:pt>
                <c:pt idx="91130">
                  <c:v>20.447115</c:v>
                </c:pt>
                <c:pt idx="91131">
                  <c:v>20.446058000000001</c:v>
                </c:pt>
                <c:pt idx="91132">
                  <c:v>20.446784000000001</c:v>
                </c:pt>
                <c:pt idx="91133">
                  <c:v>20.453339</c:v>
                </c:pt>
                <c:pt idx="91134">
                  <c:v>20.454806999999999</c:v>
                </c:pt>
                <c:pt idx="91135">
                  <c:v>20.447865</c:v>
                </c:pt>
                <c:pt idx="91136">
                  <c:v>20.448252</c:v>
                </c:pt>
                <c:pt idx="91137">
                  <c:v>20.451248</c:v>
                </c:pt>
                <c:pt idx="91138">
                  <c:v>20.449021999999999</c:v>
                </c:pt>
                <c:pt idx="91139">
                  <c:v>20.448854000000001</c:v>
                </c:pt>
                <c:pt idx="91140">
                  <c:v>20.450579999999999</c:v>
                </c:pt>
                <c:pt idx="91141">
                  <c:v>20.448861000000001</c:v>
                </c:pt>
                <c:pt idx="91142">
                  <c:v>20.447008</c:v>
                </c:pt>
                <c:pt idx="91143">
                  <c:v>20.450043999999998</c:v>
                </c:pt>
                <c:pt idx="91144">
                  <c:v>20.455742000000001</c:v>
                </c:pt>
                <c:pt idx="91145">
                  <c:v>20.455368</c:v>
                </c:pt>
                <c:pt idx="91146">
                  <c:v>20.450471</c:v>
                </c:pt>
                <c:pt idx="91147">
                  <c:v>20.451021999999998</c:v>
                </c:pt>
                <c:pt idx="91148">
                  <c:v>20.45609</c:v>
                </c:pt>
                <c:pt idx="91149">
                  <c:v>20.453448999999999</c:v>
                </c:pt>
                <c:pt idx="91150">
                  <c:v>20.447368000000001</c:v>
                </c:pt>
                <c:pt idx="91151">
                  <c:v>20.450393999999999</c:v>
                </c:pt>
                <c:pt idx="91152">
                  <c:v>20.452656999999999</c:v>
                </c:pt>
                <c:pt idx="91153">
                  <c:v>20.447548000000001</c:v>
                </c:pt>
                <c:pt idx="91154">
                  <c:v>20.448129000000002</c:v>
                </c:pt>
                <c:pt idx="91155">
                  <c:v>20.448974</c:v>
                </c:pt>
                <c:pt idx="91156">
                  <c:v>20.446273999999999</c:v>
                </c:pt>
                <c:pt idx="91157">
                  <c:v>20.449157</c:v>
                </c:pt>
                <c:pt idx="91158">
                  <c:v>20.452491999999999</c:v>
                </c:pt>
                <c:pt idx="91159">
                  <c:v>20.453741999999998</c:v>
                </c:pt>
                <c:pt idx="91160">
                  <c:v>20.454008999999999</c:v>
                </c:pt>
                <c:pt idx="91161">
                  <c:v>20.452468</c:v>
                </c:pt>
                <c:pt idx="91162">
                  <c:v>20.452193999999999</c:v>
                </c:pt>
                <c:pt idx="91163">
                  <c:v>20.451146000000001</c:v>
                </c:pt>
                <c:pt idx="91164">
                  <c:v>20.450699</c:v>
                </c:pt>
                <c:pt idx="91165">
                  <c:v>20.452373999999999</c:v>
                </c:pt>
                <c:pt idx="91166">
                  <c:v>20.455005</c:v>
                </c:pt>
                <c:pt idx="91167">
                  <c:v>20.454395000000002</c:v>
                </c:pt>
                <c:pt idx="91168">
                  <c:v>20.452394999999999</c:v>
                </c:pt>
                <c:pt idx="91169">
                  <c:v>20.455915000000001</c:v>
                </c:pt>
                <c:pt idx="91170">
                  <c:v>20.458100000000002</c:v>
                </c:pt>
                <c:pt idx="91171">
                  <c:v>20.459008000000001</c:v>
                </c:pt>
                <c:pt idx="91172">
                  <c:v>20.460733000000001</c:v>
                </c:pt>
                <c:pt idx="91173">
                  <c:v>20.459050999999999</c:v>
                </c:pt>
                <c:pt idx="91174">
                  <c:v>20.455552999999998</c:v>
                </c:pt>
                <c:pt idx="91175">
                  <c:v>20.454581000000001</c:v>
                </c:pt>
                <c:pt idx="91176">
                  <c:v>20.455368</c:v>
                </c:pt>
                <c:pt idx="91177">
                  <c:v>20.455147</c:v>
                </c:pt>
                <c:pt idx="91178">
                  <c:v>20.456738000000001</c:v>
                </c:pt>
                <c:pt idx="91179">
                  <c:v>20.456949999999999</c:v>
                </c:pt>
                <c:pt idx="91180">
                  <c:v>20.457370000000001</c:v>
                </c:pt>
                <c:pt idx="91181">
                  <c:v>20.460607</c:v>
                </c:pt>
                <c:pt idx="91182">
                  <c:v>20.458417000000001</c:v>
                </c:pt>
                <c:pt idx="91183">
                  <c:v>20.455552000000001</c:v>
                </c:pt>
                <c:pt idx="91184">
                  <c:v>20.459233000000001</c:v>
                </c:pt>
                <c:pt idx="91185">
                  <c:v>20.460429999999999</c:v>
                </c:pt>
                <c:pt idx="91186">
                  <c:v>20.454806999999999</c:v>
                </c:pt>
                <c:pt idx="91187">
                  <c:v>20.454114000000001</c:v>
                </c:pt>
                <c:pt idx="91188">
                  <c:v>20.461130000000001</c:v>
                </c:pt>
                <c:pt idx="91189">
                  <c:v>20.462408</c:v>
                </c:pt>
                <c:pt idx="91190">
                  <c:v>20.460457999999999</c:v>
                </c:pt>
                <c:pt idx="91191">
                  <c:v>20.460238</c:v>
                </c:pt>
                <c:pt idx="91192">
                  <c:v>20.456484</c:v>
                </c:pt>
                <c:pt idx="91193">
                  <c:v>20.456133000000001</c:v>
                </c:pt>
                <c:pt idx="91194">
                  <c:v>20.460657000000001</c:v>
                </c:pt>
                <c:pt idx="91195">
                  <c:v>20.462378000000001</c:v>
                </c:pt>
                <c:pt idx="91196">
                  <c:v>20.462059</c:v>
                </c:pt>
                <c:pt idx="91197">
                  <c:v>20.455622000000002</c:v>
                </c:pt>
                <c:pt idx="91198">
                  <c:v>20.451751000000002</c:v>
                </c:pt>
                <c:pt idx="91199">
                  <c:v>20.45758</c:v>
                </c:pt>
                <c:pt idx="91200">
                  <c:v>20.463953</c:v>
                </c:pt>
                <c:pt idx="91201">
                  <c:v>20.463225999999999</c:v>
                </c:pt>
                <c:pt idx="91202">
                  <c:v>20.458601999999999</c:v>
                </c:pt>
                <c:pt idx="91203">
                  <c:v>20.458945</c:v>
                </c:pt>
                <c:pt idx="91204">
                  <c:v>20.464234000000001</c:v>
                </c:pt>
                <c:pt idx="91205">
                  <c:v>20.466092</c:v>
                </c:pt>
                <c:pt idx="91206">
                  <c:v>20.463521</c:v>
                </c:pt>
                <c:pt idx="91207">
                  <c:v>20.461974999999999</c:v>
                </c:pt>
                <c:pt idx="91208">
                  <c:v>20.463042999999999</c:v>
                </c:pt>
                <c:pt idx="91209">
                  <c:v>20.463068</c:v>
                </c:pt>
                <c:pt idx="91210">
                  <c:v>20.461994000000001</c:v>
                </c:pt>
                <c:pt idx="91211">
                  <c:v>20.460190999999998</c:v>
                </c:pt>
                <c:pt idx="91212">
                  <c:v>20.461936000000001</c:v>
                </c:pt>
                <c:pt idx="91213">
                  <c:v>20.464645999999998</c:v>
                </c:pt>
                <c:pt idx="91214">
                  <c:v>20.463387999999998</c:v>
                </c:pt>
                <c:pt idx="91215">
                  <c:v>20.462251999999999</c:v>
                </c:pt>
                <c:pt idx="91216">
                  <c:v>20.463054</c:v>
                </c:pt>
                <c:pt idx="91217">
                  <c:v>20.465485999999999</c:v>
                </c:pt>
                <c:pt idx="91218">
                  <c:v>20.465774</c:v>
                </c:pt>
                <c:pt idx="91219">
                  <c:v>20.463916999999999</c:v>
                </c:pt>
                <c:pt idx="91220">
                  <c:v>20.463508999999998</c:v>
                </c:pt>
                <c:pt idx="91221">
                  <c:v>20.465557</c:v>
                </c:pt>
                <c:pt idx="91222">
                  <c:v>20.467604999999999</c:v>
                </c:pt>
                <c:pt idx="91223">
                  <c:v>20.468881</c:v>
                </c:pt>
                <c:pt idx="91224">
                  <c:v>20.469649</c:v>
                </c:pt>
                <c:pt idx="91225">
                  <c:v>20.468264999999999</c:v>
                </c:pt>
                <c:pt idx="91226">
                  <c:v>20.467061000000001</c:v>
                </c:pt>
                <c:pt idx="91227">
                  <c:v>20.468055</c:v>
                </c:pt>
                <c:pt idx="91228">
                  <c:v>20.466843000000001</c:v>
                </c:pt>
                <c:pt idx="91229">
                  <c:v>20.465367000000001</c:v>
                </c:pt>
                <c:pt idx="91230">
                  <c:v>20.468060000000001</c:v>
                </c:pt>
                <c:pt idx="91231">
                  <c:v>20.469189</c:v>
                </c:pt>
                <c:pt idx="91232">
                  <c:v>20.469294000000001</c:v>
                </c:pt>
                <c:pt idx="91233">
                  <c:v>20.472536000000002</c:v>
                </c:pt>
                <c:pt idx="91234">
                  <c:v>20.470499</c:v>
                </c:pt>
                <c:pt idx="91235">
                  <c:v>20.467155999999999</c:v>
                </c:pt>
                <c:pt idx="91236">
                  <c:v>20.471919</c:v>
                </c:pt>
                <c:pt idx="91237">
                  <c:v>20.474388000000001</c:v>
                </c:pt>
                <c:pt idx="91238">
                  <c:v>20.472138000000001</c:v>
                </c:pt>
                <c:pt idx="91239">
                  <c:v>20.471817999999999</c:v>
                </c:pt>
                <c:pt idx="91240">
                  <c:v>20.468727999999999</c:v>
                </c:pt>
                <c:pt idx="91241">
                  <c:v>20.464773000000001</c:v>
                </c:pt>
                <c:pt idx="91242">
                  <c:v>20.468454999999999</c:v>
                </c:pt>
                <c:pt idx="91243">
                  <c:v>20.472825</c:v>
                </c:pt>
                <c:pt idx="91244">
                  <c:v>20.472961999999999</c:v>
                </c:pt>
                <c:pt idx="91245">
                  <c:v>20.475794</c:v>
                </c:pt>
                <c:pt idx="91246">
                  <c:v>20.477656</c:v>
                </c:pt>
                <c:pt idx="91247">
                  <c:v>20.474036999999999</c:v>
                </c:pt>
                <c:pt idx="91248">
                  <c:v>20.471830000000001</c:v>
                </c:pt>
                <c:pt idx="91249">
                  <c:v>20.475539999999999</c:v>
                </c:pt>
                <c:pt idx="91250">
                  <c:v>20.474146999999999</c:v>
                </c:pt>
                <c:pt idx="91251">
                  <c:v>20.467269000000002</c:v>
                </c:pt>
                <c:pt idx="91252">
                  <c:v>20.467994999999998</c:v>
                </c:pt>
                <c:pt idx="91253">
                  <c:v>20.471468000000002</c:v>
                </c:pt>
                <c:pt idx="91254">
                  <c:v>20.471768000000001</c:v>
                </c:pt>
                <c:pt idx="91255">
                  <c:v>20.473313000000001</c:v>
                </c:pt>
                <c:pt idx="91256">
                  <c:v>20.475059000000002</c:v>
                </c:pt>
                <c:pt idx="91257">
                  <c:v>20.474768000000001</c:v>
                </c:pt>
                <c:pt idx="91258">
                  <c:v>20.471392999999999</c:v>
                </c:pt>
                <c:pt idx="91259">
                  <c:v>20.470300999999999</c:v>
                </c:pt>
                <c:pt idx="91260">
                  <c:v>20.472584999999999</c:v>
                </c:pt>
                <c:pt idx="91261">
                  <c:v>20.472564999999999</c:v>
                </c:pt>
                <c:pt idx="91262">
                  <c:v>20.470215</c:v>
                </c:pt>
                <c:pt idx="91263">
                  <c:v>20.468069</c:v>
                </c:pt>
                <c:pt idx="91264">
                  <c:v>20.471398000000001</c:v>
                </c:pt>
                <c:pt idx="91265">
                  <c:v>20.474457999999998</c:v>
                </c:pt>
                <c:pt idx="91266">
                  <c:v>20.471136999999999</c:v>
                </c:pt>
                <c:pt idx="91267">
                  <c:v>20.469650000000001</c:v>
                </c:pt>
                <c:pt idx="91268">
                  <c:v>20.471965999999998</c:v>
                </c:pt>
                <c:pt idx="91269">
                  <c:v>20.474603999999999</c:v>
                </c:pt>
                <c:pt idx="91270">
                  <c:v>20.478180999999999</c:v>
                </c:pt>
                <c:pt idx="91271">
                  <c:v>20.480278999999999</c:v>
                </c:pt>
                <c:pt idx="91272">
                  <c:v>20.477779000000002</c:v>
                </c:pt>
                <c:pt idx="91273">
                  <c:v>20.477331</c:v>
                </c:pt>
                <c:pt idx="91274">
                  <c:v>20.479272000000002</c:v>
                </c:pt>
                <c:pt idx="91275">
                  <c:v>20.483692000000001</c:v>
                </c:pt>
                <c:pt idx="91276">
                  <c:v>20.489508000000001</c:v>
                </c:pt>
                <c:pt idx="91277">
                  <c:v>20.486661000000002</c:v>
                </c:pt>
                <c:pt idx="91278">
                  <c:v>20.480718</c:v>
                </c:pt>
                <c:pt idx="91279">
                  <c:v>20.485112000000001</c:v>
                </c:pt>
                <c:pt idx="91280">
                  <c:v>20.490919999999999</c:v>
                </c:pt>
                <c:pt idx="91281">
                  <c:v>20.489523999999999</c:v>
                </c:pt>
                <c:pt idx="91282">
                  <c:v>20.487359999999999</c:v>
                </c:pt>
                <c:pt idx="91283">
                  <c:v>20.488875</c:v>
                </c:pt>
                <c:pt idx="91284">
                  <c:v>20.492446000000001</c:v>
                </c:pt>
                <c:pt idx="91285">
                  <c:v>20.494446</c:v>
                </c:pt>
                <c:pt idx="91286">
                  <c:v>20.492498000000001</c:v>
                </c:pt>
                <c:pt idx="91287">
                  <c:v>20.489421</c:v>
                </c:pt>
                <c:pt idx="91288">
                  <c:v>20.487721000000001</c:v>
                </c:pt>
                <c:pt idx="91289">
                  <c:v>20.487694999999999</c:v>
                </c:pt>
                <c:pt idx="91290">
                  <c:v>20.488575999999998</c:v>
                </c:pt>
                <c:pt idx="91291">
                  <c:v>20.489298000000002</c:v>
                </c:pt>
                <c:pt idx="91292">
                  <c:v>20.488762999999999</c:v>
                </c:pt>
                <c:pt idx="91293">
                  <c:v>20.490977000000001</c:v>
                </c:pt>
                <c:pt idx="91294">
                  <c:v>20.488810999999998</c:v>
                </c:pt>
                <c:pt idx="91295">
                  <c:v>20.482520000000001</c:v>
                </c:pt>
                <c:pt idx="91296">
                  <c:v>20.484877999999998</c:v>
                </c:pt>
                <c:pt idx="91297">
                  <c:v>20.487268</c:v>
                </c:pt>
                <c:pt idx="91298">
                  <c:v>20.485126000000001</c:v>
                </c:pt>
                <c:pt idx="91299">
                  <c:v>20.485071000000001</c:v>
                </c:pt>
                <c:pt idx="91300">
                  <c:v>20.484241999999998</c:v>
                </c:pt>
                <c:pt idx="91301">
                  <c:v>20.482989</c:v>
                </c:pt>
                <c:pt idx="91302">
                  <c:v>20.483045000000001</c:v>
                </c:pt>
                <c:pt idx="91303">
                  <c:v>20.485602</c:v>
                </c:pt>
                <c:pt idx="91304">
                  <c:v>20.485471</c:v>
                </c:pt>
                <c:pt idx="91305">
                  <c:v>20.483235000000001</c:v>
                </c:pt>
                <c:pt idx="91306">
                  <c:v>20.484189000000001</c:v>
                </c:pt>
                <c:pt idx="91307">
                  <c:v>20.485626</c:v>
                </c:pt>
                <c:pt idx="91308">
                  <c:v>20.485251000000002</c:v>
                </c:pt>
                <c:pt idx="91309">
                  <c:v>20.484933000000002</c:v>
                </c:pt>
                <c:pt idx="91310">
                  <c:v>20.486982999999999</c:v>
                </c:pt>
                <c:pt idx="91311">
                  <c:v>20.487801999999999</c:v>
                </c:pt>
                <c:pt idx="91312">
                  <c:v>20.485817000000001</c:v>
                </c:pt>
                <c:pt idx="91313">
                  <c:v>20.484779</c:v>
                </c:pt>
                <c:pt idx="91314">
                  <c:v>20.483360999999999</c:v>
                </c:pt>
                <c:pt idx="91315">
                  <c:v>20.483789999999999</c:v>
                </c:pt>
                <c:pt idx="91316">
                  <c:v>20.484285</c:v>
                </c:pt>
                <c:pt idx="91317">
                  <c:v>20.484978000000002</c:v>
                </c:pt>
                <c:pt idx="91318">
                  <c:v>20.489725</c:v>
                </c:pt>
                <c:pt idx="91319">
                  <c:v>20.491969000000001</c:v>
                </c:pt>
                <c:pt idx="91320">
                  <c:v>20.488692</c:v>
                </c:pt>
                <c:pt idx="91321">
                  <c:v>20.48761</c:v>
                </c:pt>
                <c:pt idx="91322">
                  <c:v>20.487881000000002</c:v>
                </c:pt>
                <c:pt idx="91323">
                  <c:v>20.488092000000002</c:v>
                </c:pt>
                <c:pt idx="91324">
                  <c:v>20.488764</c:v>
                </c:pt>
                <c:pt idx="91325">
                  <c:v>20.488095999999999</c:v>
                </c:pt>
                <c:pt idx="91326">
                  <c:v>20.489218999999999</c:v>
                </c:pt>
                <c:pt idx="91327">
                  <c:v>20.491160000000001</c:v>
                </c:pt>
                <c:pt idx="91328">
                  <c:v>20.490438000000001</c:v>
                </c:pt>
                <c:pt idx="91329">
                  <c:v>20.491821999999999</c:v>
                </c:pt>
                <c:pt idx="91330">
                  <c:v>20.494958</c:v>
                </c:pt>
                <c:pt idx="91331">
                  <c:v>20.494465999999999</c:v>
                </c:pt>
                <c:pt idx="91332">
                  <c:v>20.493371</c:v>
                </c:pt>
                <c:pt idx="91333">
                  <c:v>20.493556000000002</c:v>
                </c:pt>
                <c:pt idx="91334">
                  <c:v>20.494240999999999</c:v>
                </c:pt>
                <c:pt idx="91335">
                  <c:v>20.495283000000001</c:v>
                </c:pt>
                <c:pt idx="91336">
                  <c:v>20.492570000000001</c:v>
                </c:pt>
                <c:pt idx="91337">
                  <c:v>20.488697999999999</c:v>
                </c:pt>
                <c:pt idx="91338">
                  <c:v>20.488265999999999</c:v>
                </c:pt>
                <c:pt idx="91339">
                  <c:v>20.490243</c:v>
                </c:pt>
                <c:pt idx="91340">
                  <c:v>20.489415999999999</c:v>
                </c:pt>
                <c:pt idx="91341">
                  <c:v>20.488354000000001</c:v>
                </c:pt>
                <c:pt idx="91342">
                  <c:v>20.489887</c:v>
                </c:pt>
                <c:pt idx="91343">
                  <c:v>20.491275000000002</c:v>
                </c:pt>
                <c:pt idx="91344">
                  <c:v>20.491921999999999</c:v>
                </c:pt>
                <c:pt idx="91345">
                  <c:v>20.492132999999999</c:v>
                </c:pt>
                <c:pt idx="91346">
                  <c:v>20.491351000000002</c:v>
                </c:pt>
                <c:pt idx="91347">
                  <c:v>20.492488999999999</c:v>
                </c:pt>
                <c:pt idx="91348">
                  <c:v>20.491143000000001</c:v>
                </c:pt>
                <c:pt idx="91349">
                  <c:v>20.491741999999999</c:v>
                </c:pt>
                <c:pt idx="91350">
                  <c:v>20.495484000000001</c:v>
                </c:pt>
                <c:pt idx="91351">
                  <c:v>20.495896999999999</c:v>
                </c:pt>
                <c:pt idx="91352">
                  <c:v>20.493307000000001</c:v>
                </c:pt>
                <c:pt idx="91353">
                  <c:v>20.489702000000001</c:v>
                </c:pt>
                <c:pt idx="91354">
                  <c:v>20.490772</c:v>
                </c:pt>
                <c:pt idx="91355">
                  <c:v>20.496583999999999</c:v>
                </c:pt>
                <c:pt idx="91356">
                  <c:v>20.495408999999999</c:v>
                </c:pt>
                <c:pt idx="91357">
                  <c:v>20.493689</c:v>
                </c:pt>
                <c:pt idx="91358">
                  <c:v>20.496514000000001</c:v>
                </c:pt>
                <c:pt idx="91359">
                  <c:v>20.49812</c:v>
                </c:pt>
                <c:pt idx="91360">
                  <c:v>20.501172</c:v>
                </c:pt>
                <c:pt idx="91361">
                  <c:v>20.499313000000001</c:v>
                </c:pt>
                <c:pt idx="91362">
                  <c:v>20.491613000000001</c:v>
                </c:pt>
                <c:pt idx="91363">
                  <c:v>20.494318</c:v>
                </c:pt>
                <c:pt idx="91364">
                  <c:v>20.500375999999999</c:v>
                </c:pt>
                <c:pt idx="91365">
                  <c:v>20.501638</c:v>
                </c:pt>
                <c:pt idx="91366">
                  <c:v>20.501453000000001</c:v>
                </c:pt>
                <c:pt idx="91367">
                  <c:v>20.498932</c:v>
                </c:pt>
                <c:pt idx="91368">
                  <c:v>20.496334999999998</c:v>
                </c:pt>
                <c:pt idx="91369">
                  <c:v>20.497696000000001</c:v>
                </c:pt>
                <c:pt idx="91370">
                  <c:v>20.497242</c:v>
                </c:pt>
                <c:pt idx="91371">
                  <c:v>20.497526000000001</c:v>
                </c:pt>
                <c:pt idx="91372">
                  <c:v>20.500751999999999</c:v>
                </c:pt>
                <c:pt idx="91373">
                  <c:v>20.502849000000001</c:v>
                </c:pt>
                <c:pt idx="91374">
                  <c:v>20.503443999999998</c:v>
                </c:pt>
                <c:pt idx="91375">
                  <c:v>20.501806999999999</c:v>
                </c:pt>
                <c:pt idx="91376">
                  <c:v>20.498152000000001</c:v>
                </c:pt>
                <c:pt idx="91377">
                  <c:v>20.497313999999999</c:v>
                </c:pt>
                <c:pt idx="91378">
                  <c:v>20.500363</c:v>
                </c:pt>
                <c:pt idx="91379">
                  <c:v>20.501176000000001</c:v>
                </c:pt>
                <c:pt idx="91380">
                  <c:v>20.501887</c:v>
                </c:pt>
                <c:pt idx="91381">
                  <c:v>20.505362999999999</c:v>
                </c:pt>
                <c:pt idx="91382">
                  <c:v>20.504179000000001</c:v>
                </c:pt>
                <c:pt idx="91383">
                  <c:v>20.500164999999999</c:v>
                </c:pt>
                <c:pt idx="91384">
                  <c:v>20.499647</c:v>
                </c:pt>
                <c:pt idx="91385">
                  <c:v>20.498356999999999</c:v>
                </c:pt>
                <c:pt idx="91386">
                  <c:v>20.496179999999999</c:v>
                </c:pt>
                <c:pt idx="91387">
                  <c:v>20.499369000000002</c:v>
                </c:pt>
                <c:pt idx="91388">
                  <c:v>20.499216000000001</c:v>
                </c:pt>
                <c:pt idx="91389">
                  <c:v>20.497177000000001</c:v>
                </c:pt>
                <c:pt idx="91390">
                  <c:v>20.499796</c:v>
                </c:pt>
                <c:pt idx="91391">
                  <c:v>20.501875999999999</c:v>
                </c:pt>
                <c:pt idx="91392">
                  <c:v>20.501906999999999</c:v>
                </c:pt>
                <c:pt idx="91393">
                  <c:v>20.501677000000001</c:v>
                </c:pt>
                <c:pt idx="91394">
                  <c:v>20.499690999999999</c:v>
                </c:pt>
                <c:pt idx="91395">
                  <c:v>20.498581999999999</c:v>
                </c:pt>
                <c:pt idx="91396">
                  <c:v>20.499545000000001</c:v>
                </c:pt>
                <c:pt idx="91397">
                  <c:v>20.500447999999999</c:v>
                </c:pt>
                <c:pt idx="91398">
                  <c:v>20.502251999999999</c:v>
                </c:pt>
                <c:pt idx="91399">
                  <c:v>20.504739000000001</c:v>
                </c:pt>
                <c:pt idx="91400">
                  <c:v>20.504383000000001</c:v>
                </c:pt>
                <c:pt idx="91401">
                  <c:v>20.503696000000001</c:v>
                </c:pt>
                <c:pt idx="91402">
                  <c:v>20.507444</c:v>
                </c:pt>
                <c:pt idx="91403">
                  <c:v>20.515506999999999</c:v>
                </c:pt>
                <c:pt idx="91404">
                  <c:v>20.516235999999999</c:v>
                </c:pt>
                <c:pt idx="91405">
                  <c:v>20.512339000000001</c:v>
                </c:pt>
                <c:pt idx="91406">
                  <c:v>20.511883000000001</c:v>
                </c:pt>
                <c:pt idx="91407">
                  <c:v>20.512549</c:v>
                </c:pt>
                <c:pt idx="91408">
                  <c:v>20.515540999999999</c:v>
                </c:pt>
                <c:pt idx="91409">
                  <c:v>20.516179999999999</c:v>
                </c:pt>
                <c:pt idx="91410">
                  <c:v>20.513289</c:v>
                </c:pt>
                <c:pt idx="91411">
                  <c:v>20.510871999999999</c:v>
                </c:pt>
                <c:pt idx="91412">
                  <c:v>20.508011</c:v>
                </c:pt>
                <c:pt idx="91413">
                  <c:v>20.510732000000001</c:v>
                </c:pt>
                <c:pt idx="91414">
                  <c:v>20.513746999999999</c:v>
                </c:pt>
                <c:pt idx="91415">
                  <c:v>20.509008000000001</c:v>
                </c:pt>
                <c:pt idx="91416">
                  <c:v>20.507079999999998</c:v>
                </c:pt>
                <c:pt idx="91417">
                  <c:v>20.512716000000001</c:v>
                </c:pt>
                <c:pt idx="91418">
                  <c:v>20.514854</c:v>
                </c:pt>
                <c:pt idx="91419">
                  <c:v>20.512740999999998</c:v>
                </c:pt>
                <c:pt idx="91420">
                  <c:v>20.511839999999999</c:v>
                </c:pt>
                <c:pt idx="91421">
                  <c:v>20.513549999999999</c:v>
                </c:pt>
                <c:pt idx="91422">
                  <c:v>20.510452999999998</c:v>
                </c:pt>
                <c:pt idx="91423">
                  <c:v>20.507473000000001</c:v>
                </c:pt>
                <c:pt idx="91424">
                  <c:v>20.512212999999999</c:v>
                </c:pt>
                <c:pt idx="91425">
                  <c:v>20.515732</c:v>
                </c:pt>
                <c:pt idx="91426">
                  <c:v>20.509186</c:v>
                </c:pt>
                <c:pt idx="91427">
                  <c:v>20.50629</c:v>
                </c:pt>
                <c:pt idx="91428">
                  <c:v>20.513736999999999</c:v>
                </c:pt>
                <c:pt idx="91429">
                  <c:v>20.515315000000001</c:v>
                </c:pt>
                <c:pt idx="91430">
                  <c:v>20.510916999999999</c:v>
                </c:pt>
                <c:pt idx="91431">
                  <c:v>20.512951999999999</c:v>
                </c:pt>
                <c:pt idx="91432">
                  <c:v>20.514461000000001</c:v>
                </c:pt>
                <c:pt idx="91433">
                  <c:v>20.511472000000001</c:v>
                </c:pt>
                <c:pt idx="91434">
                  <c:v>20.510145000000001</c:v>
                </c:pt>
                <c:pt idx="91435">
                  <c:v>20.510075000000001</c:v>
                </c:pt>
                <c:pt idx="91436">
                  <c:v>20.509951000000001</c:v>
                </c:pt>
                <c:pt idx="91437">
                  <c:v>20.514559999999999</c:v>
                </c:pt>
                <c:pt idx="91438">
                  <c:v>20.519299</c:v>
                </c:pt>
                <c:pt idx="91439">
                  <c:v>20.515052000000001</c:v>
                </c:pt>
                <c:pt idx="91440">
                  <c:v>20.511035</c:v>
                </c:pt>
                <c:pt idx="91441">
                  <c:v>20.515663</c:v>
                </c:pt>
                <c:pt idx="91442">
                  <c:v>20.519663999999999</c:v>
                </c:pt>
                <c:pt idx="91443">
                  <c:v>20.518003</c:v>
                </c:pt>
                <c:pt idx="91444">
                  <c:v>20.518225000000001</c:v>
                </c:pt>
                <c:pt idx="91445">
                  <c:v>20.518207</c:v>
                </c:pt>
                <c:pt idx="91446">
                  <c:v>20.518483</c:v>
                </c:pt>
                <c:pt idx="91447">
                  <c:v>20.523125</c:v>
                </c:pt>
                <c:pt idx="91448">
                  <c:v>20.523629</c:v>
                </c:pt>
                <c:pt idx="91449">
                  <c:v>20.521436999999999</c:v>
                </c:pt>
                <c:pt idx="91450">
                  <c:v>20.520865000000001</c:v>
                </c:pt>
                <c:pt idx="91451">
                  <c:v>20.521885000000001</c:v>
                </c:pt>
                <c:pt idx="91452">
                  <c:v>20.521134</c:v>
                </c:pt>
                <c:pt idx="91453">
                  <c:v>20.518547000000002</c:v>
                </c:pt>
                <c:pt idx="91454">
                  <c:v>20.517009000000002</c:v>
                </c:pt>
                <c:pt idx="91455">
                  <c:v>20.519124000000001</c:v>
                </c:pt>
                <c:pt idx="91456">
                  <c:v>20.522521999999999</c:v>
                </c:pt>
                <c:pt idx="91457">
                  <c:v>20.521581000000001</c:v>
                </c:pt>
                <c:pt idx="91458">
                  <c:v>20.521637999999999</c:v>
                </c:pt>
                <c:pt idx="91459">
                  <c:v>20.525725999999999</c:v>
                </c:pt>
                <c:pt idx="91460">
                  <c:v>20.522224000000001</c:v>
                </c:pt>
                <c:pt idx="91461">
                  <c:v>20.516213</c:v>
                </c:pt>
                <c:pt idx="91462">
                  <c:v>20.519079999999999</c:v>
                </c:pt>
                <c:pt idx="91463">
                  <c:v>20.522189999999998</c:v>
                </c:pt>
                <c:pt idx="91464">
                  <c:v>20.521872999999999</c:v>
                </c:pt>
                <c:pt idx="91465">
                  <c:v>20.521739</c:v>
                </c:pt>
                <c:pt idx="91466">
                  <c:v>20.519508999999999</c:v>
                </c:pt>
                <c:pt idx="91467">
                  <c:v>20.520152</c:v>
                </c:pt>
                <c:pt idx="91468">
                  <c:v>20.522684000000002</c:v>
                </c:pt>
                <c:pt idx="91469">
                  <c:v>20.521688000000001</c:v>
                </c:pt>
                <c:pt idx="91470">
                  <c:v>20.521799999999999</c:v>
                </c:pt>
                <c:pt idx="91471">
                  <c:v>20.525234000000001</c:v>
                </c:pt>
                <c:pt idx="91472">
                  <c:v>20.528199999999998</c:v>
                </c:pt>
                <c:pt idx="91473">
                  <c:v>20.528396999999998</c:v>
                </c:pt>
                <c:pt idx="91474">
                  <c:v>20.524650999999999</c:v>
                </c:pt>
                <c:pt idx="91475">
                  <c:v>20.523398</c:v>
                </c:pt>
                <c:pt idx="91476">
                  <c:v>20.526499000000001</c:v>
                </c:pt>
                <c:pt idx="91477">
                  <c:v>20.526509000000001</c:v>
                </c:pt>
                <c:pt idx="91478">
                  <c:v>20.523593000000002</c:v>
                </c:pt>
                <c:pt idx="91479">
                  <c:v>20.523855999999999</c:v>
                </c:pt>
                <c:pt idx="91480">
                  <c:v>20.523634000000001</c:v>
                </c:pt>
                <c:pt idx="91481">
                  <c:v>20.522767000000002</c:v>
                </c:pt>
                <c:pt idx="91482">
                  <c:v>20.523707000000002</c:v>
                </c:pt>
                <c:pt idx="91483">
                  <c:v>20.52421</c:v>
                </c:pt>
                <c:pt idx="91484">
                  <c:v>20.524462</c:v>
                </c:pt>
                <c:pt idx="91485">
                  <c:v>20.524757000000001</c:v>
                </c:pt>
                <c:pt idx="91486">
                  <c:v>20.524038000000001</c:v>
                </c:pt>
                <c:pt idx="91487">
                  <c:v>20.525434000000001</c:v>
                </c:pt>
                <c:pt idx="91488">
                  <c:v>20.530273000000001</c:v>
                </c:pt>
                <c:pt idx="91489">
                  <c:v>20.533864999999999</c:v>
                </c:pt>
                <c:pt idx="91490">
                  <c:v>20.534687999999999</c:v>
                </c:pt>
                <c:pt idx="91491">
                  <c:v>20.534528999999999</c:v>
                </c:pt>
                <c:pt idx="91492">
                  <c:v>20.532447999999999</c:v>
                </c:pt>
                <c:pt idx="91493">
                  <c:v>20.533180000000002</c:v>
                </c:pt>
                <c:pt idx="91494">
                  <c:v>20.533363999999999</c:v>
                </c:pt>
                <c:pt idx="91495">
                  <c:v>20.530037</c:v>
                </c:pt>
                <c:pt idx="91496">
                  <c:v>20.533197000000001</c:v>
                </c:pt>
                <c:pt idx="91497">
                  <c:v>20.537445999999999</c:v>
                </c:pt>
                <c:pt idx="91498">
                  <c:v>20.533705999999999</c:v>
                </c:pt>
                <c:pt idx="91499">
                  <c:v>20.533405999999999</c:v>
                </c:pt>
                <c:pt idx="91500">
                  <c:v>20.538924000000002</c:v>
                </c:pt>
                <c:pt idx="91501">
                  <c:v>20.541298999999999</c:v>
                </c:pt>
                <c:pt idx="91502">
                  <c:v>20.540447</c:v>
                </c:pt>
                <c:pt idx="91503">
                  <c:v>20.542781000000002</c:v>
                </c:pt>
                <c:pt idx="91504">
                  <c:v>20.540982</c:v>
                </c:pt>
                <c:pt idx="91505">
                  <c:v>20.535786999999999</c:v>
                </c:pt>
                <c:pt idx="91506">
                  <c:v>20.539054</c:v>
                </c:pt>
                <c:pt idx="91507">
                  <c:v>20.541632</c:v>
                </c:pt>
                <c:pt idx="91508">
                  <c:v>20.537769000000001</c:v>
                </c:pt>
                <c:pt idx="91509">
                  <c:v>20.536138999999999</c:v>
                </c:pt>
                <c:pt idx="91510">
                  <c:v>20.534590000000001</c:v>
                </c:pt>
                <c:pt idx="91511">
                  <c:v>20.533579</c:v>
                </c:pt>
                <c:pt idx="91512">
                  <c:v>20.535658999999999</c:v>
                </c:pt>
                <c:pt idx="91513">
                  <c:v>20.535990999999999</c:v>
                </c:pt>
                <c:pt idx="91514">
                  <c:v>20.537807000000001</c:v>
                </c:pt>
                <c:pt idx="91515">
                  <c:v>20.542228999999999</c:v>
                </c:pt>
                <c:pt idx="91516">
                  <c:v>20.542210000000001</c:v>
                </c:pt>
                <c:pt idx="91517">
                  <c:v>20.540592</c:v>
                </c:pt>
                <c:pt idx="91518">
                  <c:v>20.540133000000001</c:v>
                </c:pt>
                <c:pt idx="91519">
                  <c:v>20.539372</c:v>
                </c:pt>
                <c:pt idx="91520">
                  <c:v>20.540931</c:v>
                </c:pt>
                <c:pt idx="91521">
                  <c:v>20.540579000000001</c:v>
                </c:pt>
                <c:pt idx="91522">
                  <c:v>20.534188</c:v>
                </c:pt>
                <c:pt idx="91523">
                  <c:v>20.532689999999999</c:v>
                </c:pt>
                <c:pt idx="91524">
                  <c:v>20.537120000000002</c:v>
                </c:pt>
                <c:pt idx="91525">
                  <c:v>20.538502999999999</c:v>
                </c:pt>
                <c:pt idx="91526">
                  <c:v>20.534936999999999</c:v>
                </c:pt>
                <c:pt idx="91527">
                  <c:v>20.533450999999999</c:v>
                </c:pt>
                <c:pt idx="91528">
                  <c:v>20.534146</c:v>
                </c:pt>
                <c:pt idx="91529">
                  <c:v>20.534405</c:v>
                </c:pt>
                <c:pt idx="91530">
                  <c:v>20.537752000000001</c:v>
                </c:pt>
                <c:pt idx="91531">
                  <c:v>20.540709</c:v>
                </c:pt>
                <c:pt idx="91532">
                  <c:v>20.537824000000001</c:v>
                </c:pt>
                <c:pt idx="91533">
                  <c:v>20.534700999999998</c:v>
                </c:pt>
                <c:pt idx="91534">
                  <c:v>20.538260999999999</c:v>
                </c:pt>
                <c:pt idx="91535">
                  <c:v>20.543524000000001</c:v>
                </c:pt>
                <c:pt idx="91536">
                  <c:v>20.541063999999999</c:v>
                </c:pt>
                <c:pt idx="91537">
                  <c:v>20.536771000000002</c:v>
                </c:pt>
                <c:pt idx="91538">
                  <c:v>20.541208999999998</c:v>
                </c:pt>
                <c:pt idx="91539">
                  <c:v>20.544269</c:v>
                </c:pt>
                <c:pt idx="91540">
                  <c:v>20.539649000000001</c:v>
                </c:pt>
                <c:pt idx="91541">
                  <c:v>20.537559000000002</c:v>
                </c:pt>
                <c:pt idx="91542">
                  <c:v>20.54055</c:v>
                </c:pt>
                <c:pt idx="91543">
                  <c:v>20.543492000000001</c:v>
                </c:pt>
                <c:pt idx="91544">
                  <c:v>20.544364000000002</c:v>
                </c:pt>
                <c:pt idx="91545">
                  <c:v>20.546595</c:v>
                </c:pt>
                <c:pt idx="91546">
                  <c:v>20.545124000000001</c:v>
                </c:pt>
                <c:pt idx="91547">
                  <c:v>20.538439</c:v>
                </c:pt>
                <c:pt idx="91548">
                  <c:v>20.537973000000001</c:v>
                </c:pt>
                <c:pt idx="91549">
                  <c:v>20.543953999999999</c:v>
                </c:pt>
                <c:pt idx="91550">
                  <c:v>20.547387000000001</c:v>
                </c:pt>
                <c:pt idx="91551">
                  <c:v>20.547345</c:v>
                </c:pt>
                <c:pt idx="91552">
                  <c:v>20.546294</c:v>
                </c:pt>
                <c:pt idx="91553">
                  <c:v>20.548590000000001</c:v>
                </c:pt>
                <c:pt idx="91554">
                  <c:v>20.552434000000002</c:v>
                </c:pt>
                <c:pt idx="91555">
                  <c:v>20.552914000000001</c:v>
                </c:pt>
                <c:pt idx="91556">
                  <c:v>20.549637000000001</c:v>
                </c:pt>
                <c:pt idx="91557">
                  <c:v>20.547713999999999</c:v>
                </c:pt>
                <c:pt idx="91558">
                  <c:v>20.549655000000001</c:v>
                </c:pt>
                <c:pt idx="91559">
                  <c:v>20.550650999999998</c:v>
                </c:pt>
                <c:pt idx="91560">
                  <c:v>20.547029999999999</c:v>
                </c:pt>
                <c:pt idx="91561">
                  <c:v>20.544459</c:v>
                </c:pt>
                <c:pt idx="91562">
                  <c:v>20.546256</c:v>
                </c:pt>
                <c:pt idx="91563">
                  <c:v>20.548532999999999</c:v>
                </c:pt>
                <c:pt idx="91564">
                  <c:v>20.546462999999999</c:v>
                </c:pt>
                <c:pt idx="91565">
                  <c:v>20.544305999999999</c:v>
                </c:pt>
                <c:pt idx="91566">
                  <c:v>20.546112999999998</c:v>
                </c:pt>
                <c:pt idx="91567">
                  <c:v>20.546944</c:v>
                </c:pt>
                <c:pt idx="91568">
                  <c:v>20.545701999999999</c:v>
                </c:pt>
                <c:pt idx="91569">
                  <c:v>20.548416</c:v>
                </c:pt>
                <c:pt idx="91570">
                  <c:v>20.551376000000001</c:v>
                </c:pt>
                <c:pt idx="91571">
                  <c:v>20.548672</c:v>
                </c:pt>
                <c:pt idx="91572">
                  <c:v>20.549783000000001</c:v>
                </c:pt>
                <c:pt idx="91573">
                  <c:v>20.551176999999999</c:v>
                </c:pt>
                <c:pt idx="91574">
                  <c:v>20.547339000000001</c:v>
                </c:pt>
                <c:pt idx="91575">
                  <c:v>20.548639000000001</c:v>
                </c:pt>
                <c:pt idx="91576">
                  <c:v>20.553214000000001</c:v>
                </c:pt>
                <c:pt idx="91577">
                  <c:v>20.554482</c:v>
                </c:pt>
                <c:pt idx="91578">
                  <c:v>20.553331</c:v>
                </c:pt>
                <c:pt idx="91579">
                  <c:v>20.554397000000002</c:v>
                </c:pt>
                <c:pt idx="91580">
                  <c:v>20.554953000000001</c:v>
                </c:pt>
                <c:pt idx="91581">
                  <c:v>20.553114999999998</c:v>
                </c:pt>
                <c:pt idx="91582">
                  <c:v>20.554573999999999</c:v>
                </c:pt>
                <c:pt idx="91583">
                  <c:v>20.556239999999999</c:v>
                </c:pt>
                <c:pt idx="91584">
                  <c:v>20.554416</c:v>
                </c:pt>
                <c:pt idx="91585">
                  <c:v>20.554713</c:v>
                </c:pt>
                <c:pt idx="91586">
                  <c:v>20.558361000000001</c:v>
                </c:pt>
                <c:pt idx="91587">
                  <c:v>20.558723000000001</c:v>
                </c:pt>
                <c:pt idx="91588">
                  <c:v>20.555983999999999</c:v>
                </c:pt>
                <c:pt idx="91589">
                  <c:v>20.554147</c:v>
                </c:pt>
                <c:pt idx="91590">
                  <c:v>20.55462</c:v>
                </c:pt>
                <c:pt idx="91591">
                  <c:v>20.556331</c:v>
                </c:pt>
                <c:pt idx="91592">
                  <c:v>20.557129</c:v>
                </c:pt>
                <c:pt idx="91593">
                  <c:v>20.557869</c:v>
                </c:pt>
                <c:pt idx="91594">
                  <c:v>20.554473000000002</c:v>
                </c:pt>
                <c:pt idx="91595">
                  <c:v>20.550552</c:v>
                </c:pt>
                <c:pt idx="91596">
                  <c:v>20.555344000000002</c:v>
                </c:pt>
                <c:pt idx="91597">
                  <c:v>20.559387999999998</c:v>
                </c:pt>
                <c:pt idx="91598">
                  <c:v>20.558047999999999</c:v>
                </c:pt>
                <c:pt idx="91599">
                  <c:v>20.556484999999999</c:v>
                </c:pt>
                <c:pt idx="91600">
                  <c:v>20.553788000000001</c:v>
                </c:pt>
                <c:pt idx="91601">
                  <c:v>20.553003</c:v>
                </c:pt>
                <c:pt idx="91602">
                  <c:v>20.55545</c:v>
                </c:pt>
                <c:pt idx="91603">
                  <c:v>20.55819</c:v>
                </c:pt>
                <c:pt idx="91604">
                  <c:v>20.556311000000001</c:v>
                </c:pt>
                <c:pt idx="91605">
                  <c:v>20.553266000000001</c:v>
                </c:pt>
                <c:pt idx="91606">
                  <c:v>20.554252999999999</c:v>
                </c:pt>
                <c:pt idx="91607">
                  <c:v>20.556704</c:v>
                </c:pt>
                <c:pt idx="91608">
                  <c:v>20.556958999999999</c:v>
                </c:pt>
                <c:pt idx="91609">
                  <c:v>20.555188999999999</c:v>
                </c:pt>
                <c:pt idx="91610">
                  <c:v>20.553827999999999</c:v>
                </c:pt>
                <c:pt idx="91611">
                  <c:v>20.557161000000001</c:v>
                </c:pt>
                <c:pt idx="91612">
                  <c:v>20.561451000000002</c:v>
                </c:pt>
                <c:pt idx="91613">
                  <c:v>20.559708000000001</c:v>
                </c:pt>
                <c:pt idx="91614">
                  <c:v>20.556905</c:v>
                </c:pt>
                <c:pt idx="91615">
                  <c:v>20.55752</c:v>
                </c:pt>
                <c:pt idx="91616">
                  <c:v>20.557255999999999</c:v>
                </c:pt>
                <c:pt idx="91617">
                  <c:v>20.558164000000001</c:v>
                </c:pt>
                <c:pt idx="91618">
                  <c:v>20.557105</c:v>
                </c:pt>
                <c:pt idx="91619">
                  <c:v>20.555222000000001</c:v>
                </c:pt>
                <c:pt idx="91620">
                  <c:v>20.557556999999999</c:v>
                </c:pt>
                <c:pt idx="91621">
                  <c:v>20.560065999999999</c:v>
                </c:pt>
                <c:pt idx="91622">
                  <c:v>20.561723000000001</c:v>
                </c:pt>
                <c:pt idx="91623">
                  <c:v>20.563586999999998</c:v>
                </c:pt>
                <c:pt idx="91624">
                  <c:v>20.561351999999999</c:v>
                </c:pt>
                <c:pt idx="91625">
                  <c:v>20.559007000000001</c:v>
                </c:pt>
                <c:pt idx="91626">
                  <c:v>20.560872</c:v>
                </c:pt>
                <c:pt idx="91627">
                  <c:v>20.560452000000002</c:v>
                </c:pt>
                <c:pt idx="91628">
                  <c:v>20.561395999999998</c:v>
                </c:pt>
                <c:pt idx="91629">
                  <c:v>20.564325</c:v>
                </c:pt>
                <c:pt idx="91630">
                  <c:v>20.562408999999999</c:v>
                </c:pt>
                <c:pt idx="91631">
                  <c:v>20.562232999999999</c:v>
                </c:pt>
                <c:pt idx="91632">
                  <c:v>20.562953</c:v>
                </c:pt>
                <c:pt idx="91633">
                  <c:v>20.560316</c:v>
                </c:pt>
                <c:pt idx="91634">
                  <c:v>20.559612999999999</c:v>
                </c:pt>
                <c:pt idx="91635">
                  <c:v>20.560566000000001</c:v>
                </c:pt>
                <c:pt idx="91636">
                  <c:v>20.562850999999998</c:v>
                </c:pt>
                <c:pt idx="91637">
                  <c:v>20.562151</c:v>
                </c:pt>
                <c:pt idx="91638">
                  <c:v>20.558994999999999</c:v>
                </c:pt>
                <c:pt idx="91639">
                  <c:v>20.559646000000001</c:v>
                </c:pt>
                <c:pt idx="91640">
                  <c:v>20.560655000000001</c:v>
                </c:pt>
                <c:pt idx="91641">
                  <c:v>20.559895000000001</c:v>
                </c:pt>
                <c:pt idx="91642">
                  <c:v>20.562518000000001</c:v>
                </c:pt>
                <c:pt idx="91643">
                  <c:v>20.564287</c:v>
                </c:pt>
                <c:pt idx="91644">
                  <c:v>20.563419</c:v>
                </c:pt>
                <c:pt idx="91645">
                  <c:v>20.562255</c:v>
                </c:pt>
                <c:pt idx="91646">
                  <c:v>20.559529999999999</c:v>
                </c:pt>
                <c:pt idx="91647">
                  <c:v>20.562562</c:v>
                </c:pt>
                <c:pt idx="91648">
                  <c:v>20.569686000000001</c:v>
                </c:pt>
                <c:pt idx="91649">
                  <c:v>20.568034000000001</c:v>
                </c:pt>
                <c:pt idx="91650">
                  <c:v>20.566182999999999</c:v>
                </c:pt>
                <c:pt idx="91651">
                  <c:v>20.569078999999999</c:v>
                </c:pt>
                <c:pt idx="91652">
                  <c:v>20.56718</c:v>
                </c:pt>
                <c:pt idx="91653">
                  <c:v>20.564916</c:v>
                </c:pt>
                <c:pt idx="91654">
                  <c:v>20.566856999999999</c:v>
                </c:pt>
                <c:pt idx="91655">
                  <c:v>20.56973</c:v>
                </c:pt>
                <c:pt idx="91656">
                  <c:v>20.572358999999999</c:v>
                </c:pt>
                <c:pt idx="91657">
                  <c:v>20.572189999999999</c:v>
                </c:pt>
                <c:pt idx="91658">
                  <c:v>20.572141999999999</c:v>
                </c:pt>
                <c:pt idx="91659">
                  <c:v>20.572807000000001</c:v>
                </c:pt>
                <c:pt idx="91660">
                  <c:v>20.571207000000001</c:v>
                </c:pt>
                <c:pt idx="91661">
                  <c:v>20.566901999999999</c:v>
                </c:pt>
                <c:pt idx="91662">
                  <c:v>20.566037000000001</c:v>
                </c:pt>
                <c:pt idx="91663">
                  <c:v>20.568207999999998</c:v>
                </c:pt>
                <c:pt idx="91664">
                  <c:v>20.567661999999999</c:v>
                </c:pt>
                <c:pt idx="91665">
                  <c:v>20.565702999999999</c:v>
                </c:pt>
                <c:pt idx="91666">
                  <c:v>20.565608000000001</c:v>
                </c:pt>
                <c:pt idx="91667">
                  <c:v>20.569984000000002</c:v>
                </c:pt>
                <c:pt idx="91668">
                  <c:v>20.573457000000001</c:v>
                </c:pt>
                <c:pt idx="91669">
                  <c:v>20.571414000000001</c:v>
                </c:pt>
                <c:pt idx="91670">
                  <c:v>20.568159000000001</c:v>
                </c:pt>
                <c:pt idx="91671">
                  <c:v>20.569966000000001</c:v>
                </c:pt>
                <c:pt idx="91672">
                  <c:v>20.574375</c:v>
                </c:pt>
                <c:pt idx="91673">
                  <c:v>20.574543999999999</c:v>
                </c:pt>
                <c:pt idx="91674">
                  <c:v>20.572410000000001</c:v>
                </c:pt>
                <c:pt idx="91675">
                  <c:v>20.574373000000001</c:v>
                </c:pt>
                <c:pt idx="91676">
                  <c:v>20.574318000000002</c:v>
                </c:pt>
                <c:pt idx="91677">
                  <c:v>20.569901000000002</c:v>
                </c:pt>
                <c:pt idx="91678">
                  <c:v>20.570374999999999</c:v>
                </c:pt>
                <c:pt idx="91679">
                  <c:v>20.573969000000002</c:v>
                </c:pt>
                <c:pt idx="91680">
                  <c:v>20.574878999999999</c:v>
                </c:pt>
                <c:pt idx="91681">
                  <c:v>20.573013</c:v>
                </c:pt>
                <c:pt idx="91682">
                  <c:v>20.571915000000001</c:v>
                </c:pt>
                <c:pt idx="91683">
                  <c:v>20.573477</c:v>
                </c:pt>
                <c:pt idx="91684">
                  <c:v>20.576722</c:v>
                </c:pt>
                <c:pt idx="91685">
                  <c:v>20.576263000000001</c:v>
                </c:pt>
                <c:pt idx="91686">
                  <c:v>20.572801999999999</c:v>
                </c:pt>
                <c:pt idx="91687">
                  <c:v>20.572821000000001</c:v>
                </c:pt>
                <c:pt idx="91688">
                  <c:v>20.576698</c:v>
                </c:pt>
                <c:pt idx="91689">
                  <c:v>20.578862000000001</c:v>
                </c:pt>
                <c:pt idx="91690">
                  <c:v>20.578707999999999</c:v>
                </c:pt>
                <c:pt idx="91691">
                  <c:v>20.578626</c:v>
                </c:pt>
                <c:pt idx="91692">
                  <c:v>20.578728000000002</c:v>
                </c:pt>
                <c:pt idx="91693">
                  <c:v>20.578479000000002</c:v>
                </c:pt>
                <c:pt idx="91694">
                  <c:v>20.577473999999999</c:v>
                </c:pt>
                <c:pt idx="91695">
                  <c:v>20.576053999999999</c:v>
                </c:pt>
                <c:pt idx="91696">
                  <c:v>20.575237000000001</c:v>
                </c:pt>
                <c:pt idx="91697">
                  <c:v>20.574529999999999</c:v>
                </c:pt>
                <c:pt idx="91698">
                  <c:v>20.575257000000001</c:v>
                </c:pt>
                <c:pt idx="91699">
                  <c:v>20.576411</c:v>
                </c:pt>
                <c:pt idx="91700">
                  <c:v>20.576725</c:v>
                </c:pt>
                <c:pt idx="91701">
                  <c:v>20.576112999999999</c:v>
                </c:pt>
                <c:pt idx="91702">
                  <c:v>20.574698999999999</c:v>
                </c:pt>
                <c:pt idx="91703">
                  <c:v>20.575447</c:v>
                </c:pt>
                <c:pt idx="91704">
                  <c:v>20.578479999999999</c:v>
                </c:pt>
                <c:pt idx="91705">
                  <c:v>20.580131000000002</c:v>
                </c:pt>
                <c:pt idx="91706">
                  <c:v>20.581858</c:v>
                </c:pt>
                <c:pt idx="91707">
                  <c:v>20.581247999999999</c:v>
                </c:pt>
                <c:pt idx="91708">
                  <c:v>20.579432000000001</c:v>
                </c:pt>
                <c:pt idx="91709">
                  <c:v>20.57921</c:v>
                </c:pt>
                <c:pt idx="91710">
                  <c:v>20.580292</c:v>
                </c:pt>
                <c:pt idx="91711">
                  <c:v>20.579083000000001</c:v>
                </c:pt>
                <c:pt idx="91712">
                  <c:v>20.576170999999999</c:v>
                </c:pt>
                <c:pt idx="91713">
                  <c:v>20.579353999999999</c:v>
                </c:pt>
                <c:pt idx="91714">
                  <c:v>20.584040000000002</c:v>
                </c:pt>
                <c:pt idx="91715">
                  <c:v>20.584702</c:v>
                </c:pt>
                <c:pt idx="91716">
                  <c:v>20.587928000000002</c:v>
                </c:pt>
                <c:pt idx="91717">
                  <c:v>20.588134</c:v>
                </c:pt>
                <c:pt idx="91718">
                  <c:v>20.583549999999999</c:v>
                </c:pt>
                <c:pt idx="91719">
                  <c:v>20.588961999999999</c:v>
                </c:pt>
                <c:pt idx="91720">
                  <c:v>20.592290999999999</c:v>
                </c:pt>
                <c:pt idx="91721">
                  <c:v>20.586479000000001</c:v>
                </c:pt>
                <c:pt idx="91722">
                  <c:v>20.587579999999999</c:v>
                </c:pt>
                <c:pt idx="91723">
                  <c:v>20.591114999999999</c:v>
                </c:pt>
                <c:pt idx="91724">
                  <c:v>20.588653999999998</c:v>
                </c:pt>
                <c:pt idx="91725">
                  <c:v>20.589881999999999</c:v>
                </c:pt>
                <c:pt idx="91726">
                  <c:v>20.589040000000001</c:v>
                </c:pt>
                <c:pt idx="91727">
                  <c:v>20.582664999999999</c:v>
                </c:pt>
                <c:pt idx="91728">
                  <c:v>20.585986999999999</c:v>
                </c:pt>
                <c:pt idx="91729">
                  <c:v>20.593111</c:v>
                </c:pt>
                <c:pt idx="91730">
                  <c:v>20.590489000000002</c:v>
                </c:pt>
                <c:pt idx="91731">
                  <c:v>20.587250999999998</c:v>
                </c:pt>
                <c:pt idx="91732">
                  <c:v>20.588638</c:v>
                </c:pt>
                <c:pt idx="91733">
                  <c:v>20.588674000000001</c:v>
                </c:pt>
                <c:pt idx="91734">
                  <c:v>20.586932999999998</c:v>
                </c:pt>
                <c:pt idx="91735">
                  <c:v>20.585494000000001</c:v>
                </c:pt>
                <c:pt idx="91736">
                  <c:v>20.583493000000001</c:v>
                </c:pt>
                <c:pt idx="91737">
                  <c:v>20.583715000000002</c:v>
                </c:pt>
                <c:pt idx="91738">
                  <c:v>20.587491</c:v>
                </c:pt>
                <c:pt idx="91739">
                  <c:v>20.587268999999999</c:v>
                </c:pt>
                <c:pt idx="91740">
                  <c:v>20.584484</c:v>
                </c:pt>
                <c:pt idx="91741">
                  <c:v>20.585203</c:v>
                </c:pt>
                <c:pt idx="91742">
                  <c:v>20.586209</c:v>
                </c:pt>
                <c:pt idx="91743">
                  <c:v>20.584811999999999</c:v>
                </c:pt>
                <c:pt idx="91744">
                  <c:v>20.584268000000002</c:v>
                </c:pt>
                <c:pt idx="91745">
                  <c:v>20.585383</c:v>
                </c:pt>
                <c:pt idx="91746">
                  <c:v>20.582699000000002</c:v>
                </c:pt>
                <c:pt idx="91747">
                  <c:v>20.580411000000002</c:v>
                </c:pt>
                <c:pt idx="91748">
                  <c:v>20.579052000000001</c:v>
                </c:pt>
                <c:pt idx="91749">
                  <c:v>20.578219000000001</c:v>
                </c:pt>
                <c:pt idx="91750">
                  <c:v>20.584074000000001</c:v>
                </c:pt>
                <c:pt idx="91751">
                  <c:v>20.586766000000001</c:v>
                </c:pt>
                <c:pt idx="91752">
                  <c:v>20.585159999999998</c:v>
                </c:pt>
                <c:pt idx="91753">
                  <c:v>20.586554</c:v>
                </c:pt>
                <c:pt idx="91754">
                  <c:v>20.583297999999999</c:v>
                </c:pt>
                <c:pt idx="91755">
                  <c:v>20.580483999999998</c:v>
                </c:pt>
                <c:pt idx="91756">
                  <c:v>20.583729000000002</c:v>
                </c:pt>
                <c:pt idx="91757">
                  <c:v>20.585553000000001</c:v>
                </c:pt>
                <c:pt idx="91758">
                  <c:v>20.584624000000002</c:v>
                </c:pt>
                <c:pt idx="91759">
                  <c:v>20.584481</c:v>
                </c:pt>
                <c:pt idx="91760">
                  <c:v>20.588215000000002</c:v>
                </c:pt>
                <c:pt idx="91761">
                  <c:v>20.592105</c:v>
                </c:pt>
                <c:pt idx="91762">
                  <c:v>20.589386000000001</c:v>
                </c:pt>
                <c:pt idx="91763">
                  <c:v>20.586205</c:v>
                </c:pt>
                <c:pt idx="91764">
                  <c:v>20.587668000000001</c:v>
                </c:pt>
                <c:pt idx="91765">
                  <c:v>20.588553999999998</c:v>
                </c:pt>
                <c:pt idx="91766">
                  <c:v>20.590733</c:v>
                </c:pt>
                <c:pt idx="91767">
                  <c:v>20.590824000000001</c:v>
                </c:pt>
                <c:pt idx="91768">
                  <c:v>20.589085000000001</c:v>
                </c:pt>
                <c:pt idx="91769">
                  <c:v>20.590699000000001</c:v>
                </c:pt>
                <c:pt idx="91770">
                  <c:v>20.592867999999999</c:v>
                </c:pt>
                <c:pt idx="91771">
                  <c:v>20.592123000000001</c:v>
                </c:pt>
                <c:pt idx="91772">
                  <c:v>20.591528</c:v>
                </c:pt>
                <c:pt idx="91773">
                  <c:v>20.593333000000001</c:v>
                </c:pt>
                <c:pt idx="91774">
                  <c:v>20.594650000000001</c:v>
                </c:pt>
                <c:pt idx="91775">
                  <c:v>20.591450999999999</c:v>
                </c:pt>
                <c:pt idx="91776">
                  <c:v>20.592020999999999</c:v>
                </c:pt>
                <c:pt idx="91777">
                  <c:v>20.595562000000001</c:v>
                </c:pt>
                <c:pt idx="91778">
                  <c:v>20.592009999999998</c:v>
                </c:pt>
                <c:pt idx="91779">
                  <c:v>20.591298999999999</c:v>
                </c:pt>
                <c:pt idx="91780">
                  <c:v>20.598265999999999</c:v>
                </c:pt>
                <c:pt idx="91781">
                  <c:v>20.597632999999998</c:v>
                </c:pt>
                <c:pt idx="91782">
                  <c:v>20.593261999999999</c:v>
                </c:pt>
                <c:pt idx="91783">
                  <c:v>20.597411000000001</c:v>
                </c:pt>
                <c:pt idx="91784">
                  <c:v>20.601050000000001</c:v>
                </c:pt>
                <c:pt idx="91785">
                  <c:v>20.597522999999999</c:v>
                </c:pt>
                <c:pt idx="91786">
                  <c:v>20.595200999999999</c:v>
                </c:pt>
                <c:pt idx="91787">
                  <c:v>20.594725</c:v>
                </c:pt>
                <c:pt idx="91788">
                  <c:v>20.594633999999999</c:v>
                </c:pt>
                <c:pt idx="91789">
                  <c:v>20.594342999999999</c:v>
                </c:pt>
                <c:pt idx="91790">
                  <c:v>20.595174</c:v>
                </c:pt>
                <c:pt idx="91791">
                  <c:v>20.598634000000001</c:v>
                </c:pt>
                <c:pt idx="91792">
                  <c:v>20.6</c:v>
                </c:pt>
                <c:pt idx="91793">
                  <c:v>20.599017</c:v>
                </c:pt>
                <c:pt idx="91794">
                  <c:v>20.599965000000001</c:v>
                </c:pt>
                <c:pt idx="91795">
                  <c:v>20.597936000000001</c:v>
                </c:pt>
                <c:pt idx="91796">
                  <c:v>20.596423000000001</c:v>
                </c:pt>
                <c:pt idx="91797">
                  <c:v>20.597089</c:v>
                </c:pt>
                <c:pt idx="91798">
                  <c:v>20.596458999999999</c:v>
                </c:pt>
                <c:pt idx="91799">
                  <c:v>20.597660999999999</c:v>
                </c:pt>
                <c:pt idx="91800">
                  <c:v>20.600144</c:v>
                </c:pt>
                <c:pt idx="91801">
                  <c:v>20.598806</c:v>
                </c:pt>
                <c:pt idx="91802">
                  <c:v>20.596741999999999</c:v>
                </c:pt>
                <c:pt idx="91803">
                  <c:v>20.596889999999998</c:v>
                </c:pt>
                <c:pt idx="91804">
                  <c:v>20.598462000000001</c:v>
                </c:pt>
                <c:pt idx="91805">
                  <c:v>20.602285999999999</c:v>
                </c:pt>
                <c:pt idx="91806">
                  <c:v>20.603034999999998</c:v>
                </c:pt>
                <c:pt idx="91807">
                  <c:v>20.598606</c:v>
                </c:pt>
                <c:pt idx="91808">
                  <c:v>20.597517</c:v>
                </c:pt>
                <c:pt idx="91809">
                  <c:v>20.600482</c:v>
                </c:pt>
                <c:pt idx="91810">
                  <c:v>20.599788</c:v>
                </c:pt>
                <c:pt idx="91811">
                  <c:v>20.599737999999999</c:v>
                </c:pt>
                <c:pt idx="91812">
                  <c:v>20.604552999999999</c:v>
                </c:pt>
                <c:pt idx="91813">
                  <c:v>20.603190999999999</c:v>
                </c:pt>
                <c:pt idx="91814">
                  <c:v>20.600406</c:v>
                </c:pt>
                <c:pt idx="91815">
                  <c:v>20.602086</c:v>
                </c:pt>
                <c:pt idx="91816">
                  <c:v>20.601476999999999</c:v>
                </c:pt>
                <c:pt idx="91817">
                  <c:v>20.602043999999999</c:v>
                </c:pt>
                <c:pt idx="91818">
                  <c:v>20.60341</c:v>
                </c:pt>
                <c:pt idx="91819">
                  <c:v>20.601832999999999</c:v>
                </c:pt>
                <c:pt idx="91820">
                  <c:v>20.603774000000001</c:v>
                </c:pt>
                <c:pt idx="91821">
                  <c:v>20.608336000000001</c:v>
                </c:pt>
                <c:pt idx="91822">
                  <c:v>20.609608999999999</c:v>
                </c:pt>
                <c:pt idx="91823">
                  <c:v>20.612158000000001</c:v>
                </c:pt>
                <c:pt idx="91824">
                  <c:v>20.614211000000001</c:v>
                </c:pt>
                <c:pt idx="91825">
                  <c:v>20.610588</c:v>
                </c:pt>
                <c:pt idx="91826">
                  <c:v>20.608563</c:v>
                </c:pt>
                <c:pt idx="91827">
                  <c:v>20.610721999999999</c:v>
                </c:pt>
                <c:pt idx="91828">
                  <c:v>20.611143999999999</c:v>
                </c:pt>
                <c:pt idx="91829">
                  <c:v>20.607586000000001</c:v>
                </c:pt>
                <c:pt idx="91830">
                  <c:v>20.605729</c:v>
                </c:pt>
                <c:pt idx="91831">
                  <c:v>20.605840000000001</c:v>
                </c:pt>
                <c:pt idx="91832">
                  <c:v>20.606255000000001</c:v>
                </c:pt>
                <c:pt idx="91833">
                  <c:v>20.608049000000001</c:v>
                </c:pt>
                <c:pt idx="91834">
                  <c:v>20.608263000000001</c:v>
                </c:pt>
                <c:pt idx="91835">
                  <c:v>20.607230999999999</c:v>
                </c:pt>
                <c:pt idx="91836">
                  <c:v>20.609162999999999</c:v>
                </c:pt>
                <c:pt idx="91837">
                  <c:v>20.614355</c:v>
                </c:pt>
                <c:pt idx="91838">
                  <c:v>20.616766999999999</c:v>
                </c:pt>
                <c:pt idx="91839">
                  <c:v>20.614431</c:v>
                </c:pt>
                <c:pt idx="91840">
                  <c:v>20.613454999999998</c:v>
                </c:pt>
                <c:pt idx="91841">
                  <c:v>20.611516000000002</c:v>
                </c:pt>
                <c:pt idx="91842">
                  <c:v>20.608011999999999</c:v>
                </c:pt>
                <c:pt idx="91843">
                  <c:v>20.606719999999999</c:v>
                </c:pt>
                <c:pt idx="91844">
                  <c:v>20.608031</c:v>
                </c:pt>
                <c:pt idx="91845">
                  <c:v>20.609656999999999</c:v>
                </c:pt>
                <c:pt idx="91846">
                  <c:v>20.606158000000001</c:v>
                </c:pt>
                <c:pt idx="91847">
                  <c:v>20.604647</c:v>
                </c:pt>
                <c:pt idx="91848">
                  <c:v>20.607605</c:v>
                </c:pt>
                <c:pt idx="91849">
                  <c:v>20.605599000000002</c:v>
                </c:pt>
                <c:pt idx="91850">
                  <c:v>20.606824</c:v>
                </c:pt>
                <c:pt idx="91851">
                  <c:v>20.611713000000002</c:v>
                </c:pt>
                <c:pt idx="91852">
                  <c:v>20.612213000000001</c:v>
                </c:pt>
                <c:pt idx="91853">
                  <c:v>20.617569</c:v>
                </c:pt>
                <c:pt idx="91854">
                  <c:v>20.618732000000001</c:v>
                </c:pt>
                <c:pt idx="91855">
                  <c:v>20.611498000000001</c:v>
                </c:pt>
                <c:pt idx="91856">
                  <c:v>20.613593000000002</c:v>
                </c:pt>
                <c:pt idx="91857">
                  <c:v>20.618168000000001</c:v>
                </c:pt>
                <c:pt idx="91858">
                  <c:v>20.615518000000002</c:v>
                </c:pt>
                <c:pt idx="91859">
                  <c:v>20.612898999999999</c:v>
                </c:pt>
                <c:pt idx="91860">
                  <c:v>20.613043999999999</c:v>
                </c:pt>
                <c:pt idx="91861">
                  <c:v>20.613879000000001</c:v>
                </c:pt>
                <c:pt idx="91862">
                  <c:v>20.617567000000001</c:v>
                </c:pt>
                <c:pt idx="91863">
                  <c:v>20.619844000000001</c:v>
                </c:pt>
                <c:pt idx="91864">
                  <c:v>20.621413</c:v>
                </c:pt>
                <c:pt idx="91865">
                  <c:v>20.624732999999999</c:v>
                </c:pt>
                <c:pt idx="91866">
                  <c:v>20.62473</c:v>
                </c:pt>
                <c:pt idx="91867">
                  <c:v>20.622803000000001</c:v>
                </c:pt>
                <c:pt idx="91868">
                  <c:v>20.622613999999999</c:v>
                </c:pt>
                <c:pt idx="91869">
                  <c:v>20.621984999999999</c:v>
                </c:pt>
                <c:pt idx="91870">
                  <c:v>20.621269999999999</c:v>
                </c:pt>
                <c:pt idx="91871">
                  <c:v>20.622115999999998</c:v>
                </c:pt>
                <c:pt idx="91872">
                  <c:v>20.622539</c:v>
                </c:pt>
                <c:pt idx="91873">
                  <c:v>20.621547</c:v>
                </c:pt>
                <c:pt idx="91874">
                  <c:v>20.622810000000001</c:v>
                </c:pt>
                <c:pt idx="91875">
                  <c:v>20.62537</c:v>
                </c:pt>
                <c:pt idx="91876">
                  <c:v>20.624973000000001</c:v>
                </c:pt>
                <c:pt idx="91877">
                  <c:v>20.621887999999998</c:v>
                </c:pt>
                <c:pt idx="91878">
                  <c:v>20.624647</c:v>
                </c:pt>
                <c:pt idx="91879">
                  <c:v>20.625944</c:v>
                </c:pt>
                <c:pt idx="91880">
                  <c:v>20.623819000000001</c:v>
                </c:pt>
                <c:pt idx="91881">
                  <c:v>20.623113</c:v>
                </c:pt>
                <c:pt idx="91882">
                  <c:v>20.619852000000002</c:v>
                </c:pt>
                <c:pt idx="91883">
                  <c:v>20.619047999999999</c:v>
                </c:pt>
                <c:pt idx="91884">
                  <c:v>20.622668000000001</c:v>
                </c:pt>
                <c:pt idx="91885">
                  <c:v>20.62172</c:v>
                </c:pt>
                <c:pt idx="91886">
                  <c:v>20.618639000000002</c:v>
                </c:pt>
                <c:pt idx="91887">
                  <c:v>20.620716000000002</c:v>
                </c:pt>
                <c:pt idx="91888">
                  <c:v>20.623456999999998</c:v>
                </c:pt>
                <c:pt idx="91889">
                  <c:v>20.623549000000001</c:v>
                </c:pt>
                <c:pt idx="91890">
                  <c:v>20.624136</c:v>
                </c:pt>
                <c:pt idx="91891">
                  <c:v>20.625533000000001</c:v>
                </c:pt>
                <c:pt idx="91892">
                  <c:v>20.623609999999999</c:v>
                </c:pt>
                <c:pt idx="91893">
                  <c:v>20.620906000000002</c:v>
                </c:pt>
                <c:pt idx="91894">
                  <c:v>20.623398000000002</c:v>
                </c:pt>
                <c:pt idx="91895">
                  <c:v>20.621016000000001</c:v>
                </c:pt>
                <c:pt idx="91896">
                  <c:v>20.617487000000001</c:v>
                </c:pt>
                <c:pt idx="91897">
                  <c:v>20.620429999999999</c:v>
                </c:pt>
                <c:pt idx="91898">
                  <c:v>20.622668000000001</c:v>
                </c:pt>
                <c:pt idx="91899">
                  <c:v>20.622140999999999</c:v>
                </c:pt>
                <c:pt idx="91900">
                  <c:v>20.620244</c:v>
                </c:pt>
                <c:pt idx="91901">
                  <c:v>20.619817000000001</c:v>
                </c:pt>
                <c:pt idx="91902">
                  <c:v>20.623699999999999</c:v>
                </c:pt>
                <c:pt idx="91903">
                  <c:v>20.626442000000001</c:v>
                </c:pt>
                <c:pt idx="91904">
                  <c:v>20.625160000000001</c:v>
                </c:pt>
                <c:pt idx="91905">
                  <c:v>20.625499000000001</c:v>
                </c:pt>
                <c:pt idx="91906">
                  <c:v>20.628952000000002</c:v>
                </c:pt>
                <c:pt idx="91907">
                  <c:v>20.626646999999998</c:v>
                </c:pt>
                <c:pt idx="91908">
                  <c:v>20.622275999999999</c:v>
                </c:pt>
                <c:pt idx="91909">
                  <c:v>20.62369</c:v>
                </c:pt>
                <c:pt idx="91910">
                  <c:v>20.631292999999999</c:v>
                </c:pt>
                <c:pt idx="91911">
                  <c:v>20.633649999999999</c:v>
                </c:pt>
                <c:pt idx="91912">
                  <c:v>20.628288000000001</c:v>
                </c:pt>
                <c:pt idx="91913">
                  <c:v>20.627061000000001</c:v>
                </c:pt>
                <c:pt idx="91914">
                  <c:v>20.628281999999999</c:v>
                </c:pt>
                <c:pt idx="91915">
                  <c:v>20.625313999999999</c:v>
                </c:pt>
                <c:pt idx="91916">
                  <c:v>20.625841000000001</c:v>
                </c:pt>
                <c:pt idx="91917">
                  <c:v>20.629000000000001</c:v>
                </c:pt>
                <c:pt idx="91918">
                  <c:v>20.629207000000001</c:v>
                </c:pt>
                <c:pt idx="91919">
                  <c:v>20.628596999999999</c:v>
                </c:pt>
                <c:pt idx="91920">
                  <c:v>20.627403000000001</c:v>
                </c:pt>
                <c:pt idx="91921">
                  <c:v>20.624616</c:v>
                </c:pt>
                <c:pt idx="91922">
                  <c:v>20.624707999999998</c:v>
                </c:pt>
                <c:pt idx="91923">
                  <c:v>20.626038999999999</c:v>
                </c:pt>
                <c:pt idx="91924">
                  <c:v>20.624165000000001</c:v>
                </c:pt>
                <c:pt idx="91925">
                  <c:v>20.626804</c:v>
                </c:pt>
                <c:pt idx="91926">
                  <c:v>20.629930999999999</c:v>
                </c:pt>
                <c:pt idx="91927">
                  <c:v>20.624230000000001</c:v>
                </c:pt>
                <c:pt idx="91928">
                  <c:v>20.621241000000001</c:v>
                </c:pt>
                <c:pt idx="91929">
                  <c:v>20.624813</c:v>
                </c:pt>
                <c:pt idx="91930">
                  <c:v>20.627144000000001</c:v>
                </c:pt>
                <c:pt idx="91931">
                  <c:v>20.630023999999999</c:v>
                </c:pt>
                <c:pt idx="91932">
                  <c:v>20.632470000000001</c:v>
                </c:pt>
                <c:pt idx="91933">
                  <c:v>20.626757000000001</c:v>
                </c:pt>
                <c:pt idx="91934">
                  <c:v>20.625485000000001</c:v>
                </c:pt>
                <c:pt idx="91935">
                  <c:v>20.632255000000001</c:v>
                </c:pt>
                <c:pt idx="91936">
                  <c:v>20.634654000000001</c:v>
                </c:pt>
                <c:pt idx="91937">
                  <c:v>20.630534000000001</c:v>
                </c:pt>
                <c:pt idx="91938">
                  <c:v>20.629427</c:v>
                </c:pt>
                <c:pt idx="91939">
                  <c:v>20.633150000000001</c:v>
                </c:pt>
                <c:pt idx="91940">
                  <c:v>20.635480000000001</c:v>
                </c:pt>
                <c:pt idx="91941">
                  <c:v>20.634108999999999</c:v>
                </c:pt>
                <c:pt idx="91942">
                  <c:v>20.632992999999999</c:v>
                </c:pt>
                <c:pt idx="91943">
                  <c:v>20.636227999999999</c:v>
                </c:pt>
                <c:pt idx="91944">
                  <c:v>20.639741999999998</c:v>
                </c:pt>
                <c:pt idx="91945">
                  <c:v>20.639455999999999</c:v>
                </c:pt>
                <c:pt idx="91946">
                  <c:v>20.637747000000001</c:v>
                </c:pt>
                <c:pt idx="91947">
                  <c:v>20.635757000000002</c:v>
                </c:pt>
                <c:pt idx="91948">
                  <c:v>20.636143000000001</c:v>
                </c:pt>
                <c:pt idx="91949">
                  <c:v>20.636583999999999</c:v>
                </c:pt>
                <c:pt idx="91950">
                  <c:v>20.635708999999999</c:v>
                </c:pt>
                <c:pt idx="91951">
                  <c:v>20.634436000000001</c:v>
                </c:pt>
                <c:pt idx="91952">
                  <c:v>20.633524000000001</c:v>
                </c:pt>
                <c:pt idx="91953">
                  <c:v>20.637371000000002</c:v>
                </c:pt>
                <c:pt idx="91954">
                  <c:v>20.638901000000001</c:v>
                </c:pt>
                <c:pt idx="91955">
                  <c:v>20.636185999999999</c:v>
                </c:pt>
                <c:pt idx="91956">
                  <c:v>20.637222000000001</c:v>
                </c:pt>
                <c:pt idx="91957">
                  <c:v>20.637107</c:v>
                </c:pt>
                <c:pt idx="91958">
                  <c:v>20.636814999999999</c:v>
                </c:pt>
                <c:pt idx="91959">
                  <c:v>20.639099000000002</c:v>
                </c:pt>
                <c:pt idx="91960">
                  <c:v>20.638089000000001</c:v>
                </c:pt>
                <c:pt idx="91961">
                  <c:v>20.636164999999998</c:v>
                </c:pt>
                <c:pt idx="91962">
                  <c:v>20.637868999999998</c:v>
                </c:pt>
                <c:pt idx="91963">
                  <c:v>20.637822</c:v>
                </c:pt>
                <c:pt idx="91964">
                  <c:v>20.638871999999999</c:v>
                </c:pt>
                <c:pt idx="91965">
                  <c:v>20.640160999999999</c:v>
                </c:pt>
                <c:pt idx="91966">
                  <c:v>20.636831000000001</c:v>
                </c:pt>
                <c:pt idx="91967">
                  <c:v>20.635845</c:v>
                </c:pt>
                <c:pt idx="91968">
                  <c:v>20.638988999999999</c:v>
                </c:pt>
                <c:pt idx="91969">
                  <c:v>20.640478000000002</c:v>
                </c:pt>
                <c:pt idx="91970">
                  <c:v>20.640574000000001</c:v>
                </c:pt>
                <c:pt idx="91971">
                  <c:v>20.643360999999999</c:v>
                </c:pt>
                <c:pt idx="91972">
                  <c:v>20.647480000000002</c:v>
                </c:pt>
                <c:pt idx="91973">
                  <c:v>20.646453999999999</c:v>
                </c:pt>
                <c:pt idx="91974">
                  <c:v>20.649519999999999</c:v>
                </c:pt>
                <c:pt idx="91975">
                  <c:v>20.656034999999999</c:v>
                </c:pt>
                <c:pt idx="91976">
                  <c:v>20.654661999999998</c:v>
                </c:pt>
                <c:pt idx="91977">
                  <c:v>20.651105999999999</c:v>
                </c:pt>
                <c:pt idx="91978">
                  <c:v>20.651443</c:v>
                </c:pt>
                <c:pt idx="91979">
                  <c:v>20.647271</c:v>
                </c:pt>
                <c:pt idx="91980">
                  <c:v>20.643452</c:v>
                </c:pt>
                <c:pt idx="91981">
                  <c:v>20.646943</c:v>
                </c:pt>
                <c:pt idx="91982">
                  <c:v>20.649508000000001</c:v>
                </c:pt>
                <c:pt idx="91983">
                  <c:v>20.649149000000001</c:v>
                </c:pt>
                <c:pt idx="91984">
                  <c:v>20.650691999999999</c:v>
                </c:pt>
                <c:pt idx="91985">
                  <c:v>20.648389000000002</c:v>
                </c:pt>
                <c:pt idx="91986">
                  <c:v>20.646346999999999</c:v>
                </c:pt>
                <c:pt idx="91987">
                  <c:v>20.649169000000001</c:v>
                </c:pt>
                <c:pt idx="91988">
                  <c:v>20.647684000000002</c:v>
                </c:pt>
                <c:pt idx="91989">
                  <c:v>20.645630000000001</c:v>
                </c:pt>
                <c:pt idx="91990">
                  <c:v>20.649953</c:v>
                </c:pt>
                <c:pt idx="91991">
                  <c:v>20.652128000000001</c:v>
                </c:pt>
                <c:pt idx="91992">
                  <c:v>20.649322999999999</c:v>
                </c:pt>
                <c:pt idx="91993">
                  <c:v>20.648063</c:v>
                </c:pt>
                <c:pt idx="91994">
                  <c:v>20.647407000000001</c:v>
                </c:pt>
                <c:pt idx="91995">
                  <c:v>20.645689999999998</c:v>
                </c:pt>
                <c:pt idx="91996">
                  <c:v>20.646927999999999</c:v>
                </c:pt>
                <c:pt idx="91997">
                  <c:v>20.648519</c:v>
                </c:pt>
                <c:pt idx="91998">
                  <c:v>20.64988</c:v>
                </c:pt>
                <c:pt idx="91999">
                  <c:v>20.650879</c:v>
                </c:pt>
                <c:pt idx="92000">
                  <c:v>20.650341000000001</c:v>
                </c:pt>
                <c:pt idx="92001">
                  <c:v>20.649308000000001</c:v>
                </c:pt>
                <c:pt idx="92002">
                  <c:v>20.648327999999999</c:v>
                </c:pt>
                <c:pt idx="92003">
                  <c:v>20.648541999999999</c:v>
                </c:pt>
                <c:pt idx="92004">
                  <c:v>20.647781999999999</c:v>
                </c:pt>
                <c:pt idx="92005">
                  <c:v>20.647295</c:v>
                </c:pt>
                <c:pt idx="92006">
                  <c:v>20.649159000000001</c:v>
                </c:pt>
                <c:pt idx="92007">
                  <c:v>20.650611000000001</c:v>
                </c:pt>
                <c:pt idx="92008">
                  <c:v>20.650537</c:v>
                </c:pt>
                <c:pt idx="92009">
                  <c:v>20.650143</c:v>
                </c:pt>
                <c:pt idx="92010">
                  <c:v>20.651194</c:v>
                </c:pt>
                <c:pt idx="92011">
                  <c:v>20.652092</c:v>
                </c:pt>
                <c:pt idx="92012">
                  <c:v>20.651779999999999</c:v>
                </c:pt>
                <c:pt idx="92013">
                  <c:v>20.650984000000001</c:v>
                </c:pt>
                <c:pt idx="92014">
                  <c:v>20.651119999999999</c:v>
                </c:pt>
                <c:pt idx="92015">
                  <c:v>20.651546</c:v>
                </c:pt>
                <c:pt idx="92016">
                  <c:v>20.648534000000001</c:v>
                </c:pt>
                <c:pt idx="92017">
                  <c:v>20.645924000000001</c:v>
                </c:pt>
                <c:pt idx="92018">
                  <c:v>20.650112</c:v>
                </c:pt>
                <c:pt idx="92019">
                  <c:v>20.651969999999999</c:v>
                </c:pt>
                <c:pt idx="92020">
                  <c:v>20.649339999999999</c:v>
                </c:pt>
                <c:pt idx="92021">
                  <c:v>20.652366000000001</c:v>
                </c:pt>
                <c:pt idx="92022">
                  <c:v>20.657192999999999</c:v>
                </c:pt>
                <c:pt idx="92023">
                  <c:v>20.654222000000001</c:v>
                </c:pt>
                <c:pt idx="92024">
                  <c:v>20.650365000000001</c:v>
                </c:pt>
                <c:pt idx="92025">
                  <c:v>20.649756</c:v>
                </c:pt>
                <c:pt idx="92026">
                  <c:v>20.651112999999999</c:v>
                </c:pt>
                <c:pt idx="92027">
                  <c:v>20.652736999999998</c:v>
                </c:pt>
                <c:pt idx="92028">
                  <c:v>20.654302000000001</c:v>
                </c:pt>
                <c:pt idx="92029">
                  <c:v>20.654161999999999</c:v>
                </c:pt>
                <c:pt idx="92030">
                  <c:v>20.651616000000001</c:v>
                </c:pt>
                <c:pt idx="92031">
                  <c:v>20.651427000000002</c:v>
                </c:pt>
                <c:pt idx="92032">
                  <c:v>20.653082000000001</c:v>
                </c:pt>
                <c:pt idx="92033">
                  <c:v>20.656258000000001</c:v>
                </c:pt>
                <c:pt idx="92034">
                  <c:v>20.656955</c:v>
                </c:pt>
                <c:pt idx="92035">
                  <c:v>20.653386000000001</c:v>
                </c:pt>
                <c:pt idx="92036">
                  <c:v>20.651886999999999</c:v>
                </c:pt>
                <c:pt idx="92037">
                  <c:v>20.656116000000001</c:v>
                </c:pt>
                <c:pt idx="92038">
                  <c:v>20.659711000000001</c:v>
                </c:pt>
                <c:pt idx="92039">
                  <c:v>20.658818</c:v>
                </c:pt>
                <c:pt idx="92040">
                  <c:v>20.659049</c:v>
                </c:pt>
                <c:pt idx="92041">
                  <c:v>20.662680999999999</c:v>
                </c:pt>
                <c:pt idx="92042">
                  <c:v>20.664126</c:v>
                </c:pt>
                <c:pt idx="92043">
                  <c:v>20.663414</c:v>
                </c:pt>
                <c:pt idx="92044">
                  <c:v>20.665036000000001</c:v>
                </c:pt>
                <c:pt idx="92045">
                  <c:v>20.663350000000001</c:v>
                </c:pt>
                <c:pt idx="92046">
                  <c:v>20.659787999999999</c:v>
                </c:pt>
                <c:pt idx="92047">
                  <c:v>20.661553000000001</c:v>
                </c:pt>
                <c:pt idx="92048">
                  <c:v>20.664232999999999</c:v>
                </c:pt>
                <c:pt idx="92049">
                  <c:v>20.663737000000001</c:v>
                </c:pt>
                <c:pt idx="92050">
                  <c:v>20.662785</c:v>
                </c:pt>
                <c:pt idx="92051">
                  <c:v>20.662053</c:v>
                </c:pt>
                <c:pt idx="92052">
                  <c:v>20.661701999999998</c:v>
                </c:pt>
                <c:pt idx="92053">
                  <c:v>20.659186999999999</c:v>
                </c:pt>
                <c:pt idx="92054">
                  <c:v>20.655308000000002</c:v>
                </c:pt>
                <c:pt idx="92055">
                  <c:v>20.654156</c:v>
                </c:pt>
                <c:pt idx="92056">
                  <c:v>20.658560999999999</c:v>
                </c:pt>
                <c:pt idx="92057">
                  <c:v>20.662265000000001</c:v>
                </c:pt>
                <c:pt idx="92058">
                  <c:v>20.658294999999999</c:v>
                </c:pt>
                <c:pt idx="92059">
                  <c:v>20.657689999999999</c:v>
                </c:pt>
                <c:pt idx="92060">
                  <c:v>20.661746999999998</c:v>
                </c:pt>
                <c:pt idx="92061">
                  <c:v>20.659865</c:v>
                </c:pt>
                <c:pt idx="92062">
                  <c:v>20.657028</c:v>
                </c:pt>
                <c:pt idx="92063">
                  <c:v>20.658740000000002</c:v>
                </c:pt>
                <c:pt idx="92064">
                  <c:v>20.661678999999999</c:v>
                </c:pt>
                <c:pt idx="92065">
                  <c:v>20.665120999999999</c:v>
                </c:pt>
                <c:pt idx="92066">
                  <c:v>20.664587999999998</c:v>
                </c:pt>
                <c:pt idx="92067">
                  <c:v>20.660012999999999</c:v>
                </c:pt>
                <c:pt idx="92068">
                  <c:v>20.658553999999999</c:v>
                </c:pt>
                <c:pt idx="92069">
                  <c:v>20.660972999999998</c:v>
                </c:pt>
                <c:pt idx="92070">
                  <c:v>20.662642000000002</c:v>
                </c:pt>
                <c:pt idx="92071">
                  <c:v>20.660715</c:v>
                </c:pt>
                <c:pt idx="92072">
                  <c:v>20.660284999999998</c:v>
                </c:pt>
                <c:pt idx="92073">
                  <c:v>20.664729999999999</c:v>
                </c:pt>
                <c:pt idx="92074">
                  <c:v>20.664601000000001</c:v>
                </c:pt>
                <c:pt idx="92075">
                  <c:v>20.661669</c:v>
                </c:pt>
                <c:pt idx="92076">
                  <c:v>20.668395</c:v>
                </c:pt>
                <c:pt idx="92077">
                  <c:v>20.671541999999999</c:v>
                </c:pt>
                <c:pt idx="92078">
                  <c:v>20.660730999999998</c:v>
                </c:pt>
                <c:pt idx="92079">
                  <c:v>20.658856</c:v>
                </c:pt>
                <c:pt idx="92080">
                  <c:v>20.665728000000001</c:v>
                </c:pt>
                <c:pt idx="92081">
                  <c:v>20.667095</c:v>
                </c:pt>
                <c:pt idx="92082">
                  <c:v>20.666014000000001</c:v>
                </c:pt>
                <c:pt idx="92083">
                  <c:v>20.666205000000001</c:v>
                </c:pt>
                <c:pt idx="92084">
                  <c:v>20.666312000000001</c:v>
                </c:pt>
                <c:pt idx="92085">
                  <c:v>20.665312</c:v>
                </c:pt>
                <c:pt idx="92086">
                  <c:v>20.666293</c:v>
                </c:pt>
                <c:pt idx="92087">
                  <c:v>20.667093999999999</c:v>
                </c:pt>
                <c:pt idx="92088">
                  <c:v>20.663485000000001</c:v>
                </c:pt>
                <c:pt idx="92089">
                  <c:v>20.662099000000001</c:v>
                </c:pt>
                <c:pt idx="92090">
                  <c:v>20.666421</c:v>
                </c:pt>
                <c:pt idx="92091">
                  <c:v>20.669975999999998</c:v>
                </c:pt>
                <c:pt idx="92092">
                  <c:v>20.667988000000001</c:v>
                </c:pt>
                <c:pt idx="92093">
                  <c:v>20.665502</c:v>
                </c:pt>
                <c:pt idx="92094">
                  <c:v>20.667815000000001</c:v>
                </c:pt>
                <c:pt idx="92095">
                  <c:v>20.669771000000001</c:v>
                </c:pt>
                <c:pt idx="92096">
                  <c:v>20.670494000000001</c:v>
                </c:pt>
                <c:pt idx="92097">
                  <c:v>20.671099999999999</c:v>
                </c:pt>
                <c:pt idx="92098">
                  <c:v>20.669402999999999</c:v>
                </c:pt>
                <c:pt idx="92099">
                  <c:v>20.672436999999999</c:v>
                </c:pt>
                <c:pt idx="92100">
                  <c:v>20.676335000000002</c:v>
                </c:pt>
                <c:pt idx="92101">
                  <c:v>20.673901000000001</c:v>
                </c:pt>
                <c:pt idx="92102">
                  <c:v>20.67632</c:v>
                </c:pt>
                <c:pt idx="92103">
                  <c:v>20.67895</c:v>
                </c:pt>
                <c:pt idx="92104">
                  <c:v>20.674046000000001</c:v>
                </c:pt>
                <c:pt idx="92105">
                  <c:v>20.674628999999999</c:v>
                </c:pt>
                <c:pt idx="92106">
                  <c:v>20.675657999999999</c:v>
                </c:pt>
                <c:pt idx="92107">
                  <c:v>20.672587</c:v>
                </c:pt>
                <c:pt idx="92108">
                  <c:v>20.673214999999999</c:v>
                </c:pt>
                <c:pt idx="92109">
                  <c:v>20.673642000000001</c:v>
                </c:pt>
                <c:pt idx="92110">
                  <c:v>20.674002000000002</c:v>
                </c:pt>
                <c:pt idx="92111">
                  <c:v>20.676241000000001</c:v>
                </c:pt>
                <c:pt idx="92112">
                  <c:v>20.677336</c:v>
                </c:pt>
                <c:pt idx="92113">
                  <c:v>20.677212999999998</c:v>
                </c:pt>
                <c:pt idx="92114">
                  <c:v>20.675051</c:v>
                </c:pt>
                <c:pt idx="92115">
                  <c:v>20.671669999999999</c:v>
                </c:pt>
                <c:pt idx="92116">
                  <c:v>20.670546000000002</c:v>
                </c:pt>
                <c:pt idx="92117">
                  <c:v>20.675127</c:v>
                </c:pt>
                <c:pt idx="92118">
                  <c:v>20.677056</c:v>
                </c:pt>
                <c:pt idx="92119">
                  <c:v>20.673517</c:v>
                </c:pt>
                <c:pt idx="92120">
                  <c:v>20.675408000000001</c:v>
                </c:pt>
                <c:pt idx="92121">
                  <c:v>20.679863999999998</c:v>
                </c:pt>
                <c:pt idx="92122">
                  <c:v>20.675943</c:v>
                </c:pt>
                <c:pt idx="92123">
                  <c:v>20.672806000000001</c:v>
                </c:pt>
                <c:pt idx="92124">
                  <c:v>20.677038</c:v>
                </c:pt>
                <c:pt idx="92125">
                  <c:v>20.679005</c:v>
                </c:pt>
                <c:pt idx="92126">
                  <c:v>20.680605</c:v>
                </c:pt>
                <c:pt idx="92127">
                  <c:v>20.685427000000001</c:v>
                </c:pt>
                <c:pt idx="92128">
                  <c:v>20.685786</c:v>
                </c:pt>
                <c:pt idx="92129">
                  <c:v>20.683374000000001</c:v>
                </c:pt>
                <c:pt idx="92130">
                  <c:v>20.683603999999999</c:v>
                </c:pt>
                <c:pt idx="92131">
                  <c:v>20.684695999999999</c:v>
                </c:pt>
                <c:pt idx="92132">
                  <c:v>20.681965000000002</c:v>
                </c:pt>
                <c:pt idx="92133">
                  <c:v>20.680475999999999</c:v>
                </c:pt>
                <c:pt idx="92134">
                  <c:v>20.681916999999999</c:v>
                </c:pt>
                <c:pt idx="92135">
                  <c:v>20.682527</c:v>
                </c:pt>
                <c:pt idx="92136">
                  <c:v>20.6831</c:v>
                </c:pt>
                <c:pt idx="92137">
                  <c:v>20.682767999999999</c:v>
                </c:pt>
                <c:pt idx="92138">
                  <c:v>20.680599999999998</c:v>
                </c:pt>
                <c:pt idx="92139">
                  <c:v>20.682943000000002</c:v>
                </c:pt>
                <c:pt idx="92140">
                  <c:v>20.686824000000001</c:v>
                </c:pt>
                <c:pt idx="92141">
                  <c:v>20.684007999999999</c:v>
                </c:pt>
                <c:pt idx="92142">
                  <c:v>20.679431999999998</c:v>
                </c:pt>
                <c:pt idx="92143">
                  <c:v>20.681168</c:v>
                </c:pt>
                <c:pt idx="92144">
                  <c:v>20.683527000000002</c:v>
                </c:pt>
                <c:pt idx="92145">
                  <c:v>20.681061</c:v>
                </c:pt>
                <c:pt idx="92146">
                  <c:v>20.677741000000001</c:v>
                </c:pt>
                <c:pt idx="92147">
                  <c:v>20.676659999999998</c:v>
                </c:pt>
                <c:pt idx="92148">
                  <c:v>20.682354</c:v>
                </c:pt>
                <c:pt idx="92149">
                  <c:v>20.687570000000001</c:v>
                </c:pt>
                <c:pt idx="92150">
                  <c:v>20.685694000000002</c:v>
                </c:pt>
                <c:pt idx="92151">
                  <c:v>20.683007</c:v>
                </c:pt>
                <c:pt idx="92152">
                  <c:v>20.679397999999999</c:v>
                </c:pt>
                <c:pt idx="92153">
                  <c:v>20.677530000000001</c:v>
                </c:pt>
                <c:pt idx="92154">
                  <c:v>20.681113</c:v>
                </c:pt>
                <c:pt idx="92155">
                  <c:v>20.682483999999999</c:v>
                </c:pt>
                <c:pt idx="92156">
                  <c:v>20.681972999999999</c:v>
                </c:pt>
                <c:pt idx="92157">
                  <c:v>20.687688000000001</c:v>
                </c:pt>
                <c:pt idx="92158">
                  <c:v>20.688673999999999</c:v>
                </c:pt>
                <c:pt idx="92159">
                  <c:v>20.683827000000001</c:v>
                </c:pt>
                <c:pt idx="92160">
                  <c:v>20.686878</c:v>
                </c:pt>
                <c:pt idx="92161">
                  <c:v>20.692426000000001</c:v>
                </c:pt>
                <c:pt idx="92162">
                  <c:v>20.693529000000002</c:v>
                </c:pt>
                <c:pt idx="92163">
                  <c:v>20.694192000000001</c:v>
                </c:pt>
                <c:pt idx="92164">
                  <c:v>20.693838</c:v>
                </c:pt>
                <c:pt idx="92165">
                  <c:v>20.693628</c:v>
                </c:pt>
                <c:pt idx="92166">
                  <c:v>20.694575</c:v>
                </c:pt>
                <c:pt idx="92167">
                  <c:v>20.693349999999999</c:v>
                </c:pt>
                <c:pt idx="92168">
                  <c:v>20.690427</c:v>
                </c:pt>
                <c:pt idx="92169">
                  <c:v>20.687760999999998</c:v>
                </c:pt>
                <c:pt idx="92170">
                  <c:v>20.6861</c:v>
                </c:pt>
                <c:pt idx="92171">
                  <c:v>20.688718999999999</c:v>
                </c:pt>
                <c:pt idx="92172">
                  <c:v>20.693176999999999</c:v>
                </c:pt>
                <c:pt idx="92173">
                  <c:v>20.690083000000001</c:v>
                </c:pt>
                <c:pt idx="92174">
                  <c:v>20.686744000000001</c:v>
                </c:pt>
                <c:pt idx="92175">
                  <c:v>20.689488999999998</c:v>
                </c:pt>
                <c:pt idx="92176">
                  <c:v>20.689899</c:v>
                </c:pt>
                <c:pt idx="92177">
                  <c:v>20.690418000000001</c:v>
                </c:pt>
                <c:pt idx="92178">
                  <c:v>20.692920000000001</c:v>
                </c:pt>
                <c:pt idx="92179">
                  <c:v>20.692855999999999</c:v>
                </c:pt>
                <c:pt idx="92180">
                  <c:v>20.692561999999999</c:v>
                </c:pt>
                <c:pt idx="92181">
                  <c:v>20.692097</c:v>
                </c:pt>
                <c:pt idx="92182">
                  <c:v>20.688165000000001</c:v>
                </c:pt>
                <c:pt idx="92183">
                  <c:v>20.685541000000001</c:v>
                </c:pt>
                <c:pt idx="92184">
                  <c:v>20.68525</c:v>
                </c:pt>
                <c:pt idx="92185">
                  <c:v>20.685903</c:v>
                </c:pt>
                <c:pt idx="92186">
                  <c:v>20.688146</c:v>
                </c:pt>
                <c:pt idx="92187">
                  <c:v>20.691728000000001</c:v>
                </c:pt>
                <c:pt idx="92188">
                  <c:v>20.690664999999999</c:v>
                </c:pt>
                <c:pt idx="92189">
                  <c:v>20.686050000000002</c:v>
                </c:pt>
                <c:pt idx="92190">
                  <c:v>20.688611000000002</c:v>
                </c:pt>
                <c:pt idx="92191">
                  <c:v>20.694669999999999</c:v>
                </c:pt>
                <c:pt idx="92192">
                  <c:v>20.693922000000001</c:v>
                </c:pt>
                <c:pt idx="92193">
                  <c:v>20.689654999999998</c:v>
                </c:pt>
                <c:pt idx="92194">
                  <c:v>20.688419</c:v>
                </c:pt>
                <c:pt idx="92195">
                  <c:v>20.690895000000001</c:v>
                </c:pt>
                <c:pt idx="92196">
                  <c:v>20.694939000000002</c:v>
                </c:pt>
                <c:pt idx="92197">
                  <c:v>20.695125999999998</c:v>
                </c:pt>
                <c:pt idx="92198">
                  <c:v>20.692806000000001</c:v>
                </c:pt>
                <c:pt idx="92199">
                  <c:v>20.693109</c:v>
                </c:pt>
                <c:pt idx="92200">
                  <c:v>20.692584</c:v>
                </c:pt>
                <c:pt idx="92201">
                  <c:v>20.69153</c:v>
                </c:pt>
                <c:pt idx="92202">
                  <c:v>20.694186999999999</c:v>
                </c:pt>
                <c:pt idx="92203">
                  <c:v>20.693163999999999</c:v>
                </c:pt>
                <c:pt idx="92204">
                  <c:v>20.691246</c:v>
                </c:pt>
                <c:pt idx="92205">
                  <c:v>20.694942000000001</c:v>
                </c:pt>
                <c:pt idx="92206">
                  <c:v>20.697132</c:v>
                </c:pt>
                <c:pt idx="92207">
                  <c:v>20.696141000000001</c:v>
                </c:pt>
                <c:pt idx="92208">
                  <c:v>20.697780999999999</c:v>
                </c:pt>
                <c:pt idx="92209">
                  <c:v>20.698744000000001</c:v>
                </c:pt>
                <c:pt idx="92210">
                  <c:v>20.698029999999999</c:v>
                </c:pt>
                <c:pt idx="92211">
                  <c:v>20.703821999999999</c:v>
                </c:pt>
                <c:pt idx="92212">
                  <c:v>20.708126</c:v>
                </c:pt>
                <c:pt idx="92213">
                  <c:v>20.702190000000002</c:v>
                </c:pt>
                <c:pt idx="92214">
                  <c:v>20.699777999999998</c:v>
                </c:pt>
                <c:pt idx="92215">
                  <c:v>20.703446</c:v>
                </c:pt>
                <c:pt idx="92216">
                  <c:v>20.704146000000001</c:v>
                </c:pt>
                <c:pt idx="92217">
                  <c:v>20.701049999999999</c:v>
                </c:pt>
                <c:pt idx="92218">
                  <c:v>20.69839</c:v>
                </c:pt>
                <c:pt idx="92219">
                  <c:v>20.700538000000002</c:v>
                </c:pt>
                <c:pt idx="92220">
                  <c:v>20.702929999999999</c:v>
                </c:pt>
                <c:pt idx="92221">
                  <c:v>20.701746</c:v>
                </c:pt>
                <c:pt idx="92222">
                  <c:v>20.699770000000001</c:v>
                </c:pt>
                <c:pt idx="92223">
                  <c:v>20.699327</c:v>
                </c:pt>
                <c:pt idx="92224">
                  <c:v>20.701049999999999</c:v>
                </c:pt>
                <c:pt idx="92225">
                  <c:v>20.702666000000001</c:v>
                </c:pt>
                <c:pt idx="92226">
                  <c:v>20.704642</c:v>
                </c:pt>
                <c:pt idx="92227">
                  <c:v>20.709883000000001</c:v>
                </c:pt>
                <c:pt idx="92228">
                  <c:v>20.707281999999999</c:v>
                </c:pt>
                <c:pt idx="92229">
                  <c:v>20.699346999999999</c:v>
                </c:pt>
                <c:pt idx="92230">
                  <c:v>20.70194</c:v>
                </c:pt>
                <c:pt idx="92231">
                  <c:v>20.704519999999999</c:v>
                </c:pt>
                <c:pt idx="92232">
                  <c:v>20.700248999999999</c:v>
                </c:pt>
                <c:pt idx="92233">
                  <c:v>20.703396999999999</c:v>
                </c:pt>
                <c:pt idx="92234">
                  <c:v>20.707671999999999</c:v>
                </c:pt>
                <c:pt idx="92235">
                  <c:v>20.702249999999999</c:v>
                </c:pt>
                <c:pt idx="92236">
                  <c:v>20.69828</c:v>
                </c:pt>
                <c:pt idx="92237">
                  <c:v>20.702342000000002</c:v>
                </c:pt>
                <c:pt idx="92238">
                  <c:v>20.704256000000001</c:v>
                </c:pt>
                <c:pt idx="92239">
                  <c:v>20.701409999999999</c:v>
                </c:pt>
                <c:pt idx="92240">
                  <c:v>20.702168</c:v>
                </c:pt>
                <c:pt idx="92241">
                  <c:v>20.703828999999999</c:v>
                </c:pt>
                <c:pt idx="92242">
                  <c:v>20.705967999999999</c:v>
                </c:pt>
                <c:pt idx="92243">
                  <c:v>20.708065999999999</c:v>
                </c:pt>
                <c:pt idx="92244">
                  <c:v>20.707718</c:v>
                </c:pt>
                <c:pt idx="92245">
                  <c:v>20.708803</c:v>
                </c:pt>
                <c:pt idx="92246">
                  <c:v>20.707574999999999</c:v>
                </c:pt>
                <c:pt idx="92247">
                  <c:v>20.704329000000001</c:v>
                </c:pt>
                <c:pt idx="92248">
                  <c:v>20.701709999999999</c:v>
                </c:pt>
                <c:pt idx="92249">
                  <c:v>20.700568000000001</c:v>
                </c:pt>
                <c:pt idx="92250">
                  <c:v>20.701879000000002</c:v>
                </c:pt>
                <c:pt idx="92251">
                  <c:v>20.70317</c:v>
                </c:pt>
                <c:pt idx="92252">
                  <c:v>20.705434</c:v>
                </c:pt>
                <c:pt idx="92253">
                  <c:v>20.706759999999999</c:v>
                </c:pt>
                <c:pt idx="92254">
                  <c:v>20.706918000000002</c:v>
                </c:pt>
                <c:pt idx="92255">
                  <c:v>20.708781999999999</c:v>
                </c:pt>
                <c:pt idx="92256">
                  <c:v>20.708898999999999</c:v>
                </c:pt>
                <c:pt idx="92257">
                  <c:v>20.708366999999999</c:v>
                </c:pt>
                <c:pt idx="92258">
                  <c:v>20.707868000000001</c:v>
                </c:pt>
                <c:pt idx="92259">
                  <c:v>20.70758</c:v>
                </c:pt>
                <c:pt idx="92260">
                  <c:v>20.710076000000001</c:v>
                </c:pt>
                <c:pt idx="92261">
                  <c:v>20.710184000000002</c:v>
                </c:pt>
                <c:pt idx="92262">
                  <c:v>20.708693</c:v>
                </c:pt>
                <c:pt idx="92263">
                  <c:v>20.712302000000001</c:v>
                </c:pt>
                <c:pt idx="92264">
                  <c:v>20.711839000000001</c:v>
                </c:pt>
                <c:pt idx="92265">
                  <c:v>20.711395</c:v>
                </c:pt>
                <c:pt idx="92266">
                  <c:v>20.714679</c:v>
                </c:pt>
                <c:pt idx="92267">
                  <c:v>20.714621000000001</c:v>
                </c:pt>
                <c:pt idx="92268">
                  <c:v>20.713166000000001</c:v>
                </c:pt>
                <c:pt idx="92269">
                  <c:v>20.713414</c:v>
                </c:pt>
                <c:pt idx="92270">
                  <c:v>20.715009999999999</c:v>
                </c:pt>
                <c:pt idx="92271">
                  <c:v>20.718924999999999</c:v>
                </c:pt>
                <c:pt idx="92272">
                  <c:v>20.719667000000001</c:v>
                </c:pt>
                <c:pt idx="92273">
                  <c:v>20.713597</c:v>
                </c:pt>
                <c:pt idx="92274">
                  <c:v>20.710222000000002</c:v>
                </c:pt>
                <c:pt idx="92275">
                  <c:v>20.714176999999999</c:v>
                </c:pt>
                <c:pt idx="92276">
                  <c:v>20.716802999999999</c:v>
                </c:pt>
                <c:pt idx="92277">
                  <c:v>20.716348</c:v>
                </c:pt>
                <c:pt idx="92278">
                  <c:v>20.718472999999999</c:v>
                </c:pt>
                <c:pt idx="92279">
                  <c:v>20.719282</c:v>
                </c:pt>
                <c:pt idx="92280">
                  <c:v>20.719671000000002</c:v>
                </c:pt>
                <c:pt idx="92281">
                  <c:v>20.721706999999999</c:v>
                </c:pt>
                <c:pt idx="92282">
                  <c:v>20.719028999999999</c:v>
                </c:pt>
                <c:pt idx="92283">
                  <c:v>20.718052</c:v>
                </c:pt>
                <c:pt idx="92284">
                  <c:v>20.721830000000001</c:v>
                </c:pt>
                <c:pt idx="92285">
                  <c:v>20.720559999999999</c:v>
                </c:pt>
                <c:pt idx="92286">
                  <c:v>20.717399</c:v>
                </c:pt>
                <c:pt idx="92287">
                  <c:v>20.719076999999999</c:v>
                </c:pt>
                <c:pt idx="92288">
                  <c:v>20.720268000000001</c:v>
                </c:pt>
                <c:pt idx="92289">
                  <c:v>20.718814999999999</c:v>
                </c:pt>
                <c:pt idx="92290">
                  <c:v>20.715592999999998</c:v>
                </c:pt>
                <c:pt idx="92291">
                  <c:v>20.717487999999999</c:v>
                </c:pt>
                <c:pt idx="92292">
                  <c:v>20.720365000000001</c:v>
                </c:pt>
                <c:pt idx="92293">
                  <c:v>20.718613999999999</c:v>
                </c:pt>
                <c:pt idx="92294">
                  <c:v>20.717544</c:v>
                </c:pt>
                <c:pt idx="92295">
                  <c:v>20.720096999999999</c:v>
                </c:pt>
                <c:pt idx="92296">
                  <c:v>20.720050000000001</c:v>
                </c:pt>
                <c:pt idx="92297">
                  <c:v>20.716460999999999</c:v>
                </c:pt>
                <c:pt idx="92298">
                  <c:v>20.716685999999999</c:v>
                </c:pt>
                <c:pt idx="92299">
                  <c:v>20.721336999999998</c:v>
                </c:pt>
                <c:pt idx="92300">
                  <c:v>20.722248</c:v>
                </c:pt>
                <c:pt idx="92301">
                  <c:v>20.718081999999999</c:v>
                </c:pt>
                <c:pt idx="92302">
                  <c:v>20.717020999999999</c:v>
                </c:pt>
                <c:pt idx="92303">
                  <c:v>20.720220999999999</c:v>
                </c:pt>
                <c:pt idx="92304">
                  <c:v>20.721070999999998</c:v>
                </c:pt>
                <c:pt idx="92305">
                  <c:v>20.720279999999999</c:v>
                </c:pt>
                <c:pt idx="92306">
                  <c:v>20.718596999999999</c:v>
                </c:pt>
                <c:pt idx="92307">
                  <c:v>20.718008999999999</c:v>
                </c:pt>
                <c:pt idx="92308">
                  <c:v>20.719152999999999</c:v>
                </c:pt>
                <c:pt idx="92309">
                  <c:v>20.718332</c:v>
                </c:pt>
                <c:pt idx="92310">
                  <c:v>20.720462000000001</c:v>
                </c:pt>
                <c:pt idx="92311">
                  <c:v>20.725673</c:v>
                </c:pt>
                <c:pt idx="92312">
                  <c:v>20.724451999999999</c:v>
                </c:pt>
                <c:pt idx="92313">
                  <c:v>20.721501</c:v>
                </c:pt>
                <c:pt idx="92314">
                  <c:v>20.724913000000001</c:v>
                </c:pt>
                <c:pt idx="92315">
                  <c:v>20.726362999999999</c:v>
                </c:pt>
                <c:pt idx="92316">
                  <c:v>20.722916000000001</c:v>
                </c:pt>
                <c:pt idx="92317">
                  <c:v>20.724119999999999</c:v>
                </c:pt>
                <c:pt idx="92318">
                  <c:v>20.727243000000001</c:v>
                </c:pt>
                <c:pt idx="92319">
                  <c:v>20.725133</c:v>
                </c:pt>
                <c:pt idx="92320">
                  <c:v>20.719117000000001</c:v>
                </c:pt>
                <c:pt idx="92321">
                  <c:v>20.718730000000001</c:v>
                </c:pt>
                <c:pt idx="92322">
                  <c:v>20.723839999999999</c:v>
                </c:pt>
                <c:pt idx="92323">
                  <c:v>20.723739999999999</c:v>
                </c:pt>
                <c:pt idx="92324">
                  <c:v>20.72054</c:v>
                </c:pt>
                <c:pt idx="92325">
                  <c:v>20.724274999999999</c:v>
                </c:pt>
                <c:pt idx="92326">
                  <c:v>20.728100000000001</c:v>
                </c:pt>
                <c:pt idx="92327">
                  <c:v>20.727125000000001</c:v>
                </c:pt>
                <c:pt idx="92328">
                  <c:v>20.72897</c:v>
                </c:pt>
                <c:pt idx="92329">
                  <c:v>20.73075</c:v>
                </c:pt>
                <c:pt idx="92330">
                  <c:v>20.729196000000002</c:v>
                </c:pt>
                <c:pt idx="92331">
                  <c:v>20.732603999999998</c:v>
                </c:pt>
                <c:pt idx="92332">
                  <c:v>20.733830999999999</c:v>
                </c:pt>
                <c:pt idx="92333">
                  <c:v>20.729658000000001</c:v>
                </c:pt>
                <c:pt idx="92334">
                  <c:v>20.730843</c:v>
                </c:pt>
                <c:pt idx="92335">
                  <c:v>20.735064999999999</c:v>
                </c:pt>
                <c:pt idx="92336">
                  <c:v>20.732747</c:v>
                </c:pt>
                <c:pt idx="92337">
                  <c:v>20.729426</c:v>
                </c:pt>
                <c:pt idx="92338">
                  <c:v>20.733079</c:v>
                </c:pt>
                <c:pt idx="92339">
                  <c:v>20.736433999999999</c:v>
                </c:pt>
                <c:pt idx="92340">
                  <c:v>20.730578000000001</c:v>
                </c:pt>
                <c:pt idx="92341">
                  <c:v>20.724229000000001</c:v>
                </c:pt>
                <c:pt idx="92342">
                  <c:v>20.727464999999999</c:v>
                </c:pt>
                <c:pt idx="92343">
                  <c:v>20.734497999999999</c:v>
                </c:pt>
                <c:pt idx="92344">
                  <c:v>20.736173999999998</c:v>
                </c:pt>
                <c:pt idx="92345">
                  <c:v>20.733556</c:v>
                </c:pt>
                <c:pt idx="92346">
                  <c:v>20.730855999999999</c:v>
                </c:pt>
                <c:pt idx="92347">
                  <c:v>20.731383000000001</c:v>
                </c:pt>
                <c:pt idx="92348">
                  <c:v>20.730312999999999</c:v>
                </c:pt>
                <c:pt idx="92349">
                  <c:v>20.728003999999999</c:v>
                </c:pt>
                <c:pt idx="92350">
                  <c:v>20.730163000000001</c:v>
                </c:pt>
                <c:pt idx="92351">
                  <c:v>20.731684000000001</c:v>
                </c:pt>
                <c:pt idx="92352">
                  <c:v>20.730803999999999</c:v>
                </c:pt>
                <c:pt idx="92353">
                  <c:v>20.732029000000001</c:v>
                </c:pt>
                <c:pt idx="92354">
                  <c:v>20.734365</c:v>
                </c:pt>
                <c:pt idx="92355">
                  <c:v>20.734601000000001</c:v>
                </c:pt>
                <c:pt idx="92356">
                  <c:v>20.734269999999999</c:v>
                </c:pt>
                <c:pt idx="92357">
                  <c:v>20.737506</c:v>
                </c:pt>
                <c:pt idx="92358">
                  <c:v>20.740120999999998</c:v>
                </c:pt>
                <c:pt idx="92359">
                  <c:v>20.736286</c:v>
                </c:pt>
                <c:pt idx="92360">
                  <c:v>20.733035000000001</c:v>
                </c:pt>
                <c:pt idx="92361">
                  <c:v>20.735025</c:v>
                </c:pt>
                <c:pt idx="92362">
                  <c:v>20.734662</c:v>
                </c:pt>
                <c:pt idx="92363">
                  <c:v>20.732291</c:v>
                </c:pt>
                <c:pt idx="92364">
                  <c:v>20.735120999999999</c:v>
                </c:pt>
                <c:pt idx="92365">
                  <c:v>20.737577999999999</c:v>
                </c:pt>
                <c:pt idx="92366">
                  <c:v>20.733426999999999</c:v>
                </c:pt>
                <c:pt idx="92367">
                  <c:v>20.734901000000001</c:v>
                </c:pt>
                <c:pt idx="92368">
                  <c:v>20.737660999999999</c:v>
                </c:pt>
                <c:pt idx="92369">
                  <c:v>20.731210999999998</c:v>
                </c:pt>
                <c:pt idx="92370">
                  <c:v>20.728294999999999</c:v>
                </c:pt>
                <c:pt idx="92371">
                  <c:v>20.731124999999999</c:v>
                </c:pt>
                <c:pt idx="92372">
                  <c:v>20.730445</c:v>
                </c:pt>
                <c:pt idx="92373">
                  <c:v>20.731556999999999</c:v>
                </c:pt>
                <c:pt idx="92374">
                  <c:v>20.735385999999998</c:v>
                </c:pt>
                <c:pt idx="92375">
                  <c:v>20.737251000000001</c:v>
                </c:pt>
                <c:pt idx="92376">
                  <c:v>20.736861000000001</c:v>
                </c:pt>
                <c:pt idx="92377">
                  <c:v>20.737345999999999</c:v>
                </c:pt>
                <c:pt idx="92378">
                  <c:v>20.740095</c:v>
                </c:pt>
                <c:pt idx="92379">
                  <c:v>20.740423</c:v>
                </c:pt>
                <c:pt idx="92380">
                  <c:v>20.736536000000001</c:v>
                </c:pt>
                <c:pt idx="92381">
                  <c:v>20.733900999999999</c:v>
                </c:pt>
                <c:pt idx="92382">
                  <c:v>20.740683000000001</c:v>
                </c:pt>
                <c:pt idx="92383">
                  <c:v>20.748242000000001</c:v>
                </c:pt>
                <c:pt idx="92384">
                  <c:v>20.743815999999999</c:v>
                </c:pt>
                <c:pt idx="92385">
                  <c:v>20.740030000000001</c:v>
                </c:pt>
                <c:pt idx="92386">
                  <c:v>20.743031999999999</c:v>
                </c:pt>
                <c:pt idx="92387">
                  <c:v>20.744230000000002</c:v>
                </c:pt>
                <c:pt idx="92388">
                  <c:v>20.741972000000001</c:v>
                </c:pt>
                <c:pt idx="92389">
                  <c:v>20.740880000000001</c:v>
                </c:pt>
                <c:pt idx="92390">
                  <c:v>20.744802</c:v>
                </c:pt>
                <c:pt idx="92391">
                  <c:v>20.745336999999999</c:v>
                </c:pt>
                <c:pt idx="92392">
                  <c:v>20.738869000000001</c:v>
                </c:pt>
                <c:pt idx="92393">
                  <c:v>20.737760999999999</c:v>
                </c:pt>
                <c:pt idx="92394">
                  <c:v>20.738409000000001</c:v>
                </c:pt>
                <c:pt idx="92395">
                  <c:v>20.739556</c:v>
                </c:pt>
                <c:pt idx="92396">
                  <c:v>20.745678999999999</c:v>
                </c:pt>
                <c:pt idx="92397">
                  <c:v>20.748138999999998</c:v>
                </c:pt>
                <c:pt idx="92398">
                  <c:v>20.743165999999999</c:v>
                </c:pt>
                <c:pt idx="92399">
                  <c:v>20.741102000000001</c:v>
                </c:pt>
                <c:pt idx="92400">
                  <c:v>20.743027000000001</c:v>
                </c:pt>
                <c:pt idx="92401">
                  <c:v>20.744085999999999</c:v>
                </c:pt>
                <c:pt idx="92402">
                  <c:v>20.743587000000002</c:v>
                </c:pt>
                <c:pt idx="92403">
                  <c:v>20.743407000000001</c:v>
                </c:pt>
                <c:pt idx="92404">
                  <c:v>20.744119000000001</c:v>
                </c:pt>
                <c:pt idx="92405">
                  <c:v>20.742232999999999</c:v>
                </c:pt>
                <c:pt idx="92406">
                  <c:v>20.739718</c:v>
                </c:pt>
                <c:pt idx="92407">
                  <c:v>20.739122999999999</c:v>
                </c:pt>
                <c:pt idx="92408">
                  <c:v>20.737929999999999</c:v>
                </c:pt>
                <c:pt idx="92409">
                  <c:v>20.740466000000001</c:v>
                </c:pt>
                <c:pt idx="92410">
                  <c:v>20.743639999999999</c:v>
                </c:pt>
                <c:pt idx="92411">
                  <c:v>20.746127999999999</c:v>
                </c:pt>
                <c:pt idx="92412">
                  <c:v>20.748192</c:v>
                </c:pt>
                <c:pt idx="92413">
                  <c:v>20.743845</c:v>
                </c:pt>
                <c:pt idx="92414">
                  <c:v>20.742830000000001</c:v>
                </c:pt>
                <c:pt idx="92415">
                  <c:v>20.747969999999999</c:v>
                </c:pt>
                <c:pt idx="92416">
                  <c:v>20.744605</c:v>
                </c:pt>
                <c:pt idx="92417">
                  <c:v>20.739429999999999</c:v>
                </c:pt>
                <c:pt idx="92418">
                  <c:v>20.740628999999998</c:v>
                </c:pt>
                <c:pt idx="92419">
                  <c:v>20.743447</c:v>
                </c:pt>
                <c:pt idx="92420">
                  <c:v>20.746751</c:v>
                </c:pt>
                <c:pt idx="92421">
                  <c:v>20.747955000000001</c:v>
                </c:pt>
                <c:pt idx="92422">
                  <c:v>20.747727999999999</c:v>
                </c:pt>
                <c:pt idx="92423">
                  <c:v>20.749686000000001</c:v>
                </c:pt>
                <c:pt idx="92424">
                  <c:v>20.748338</c:v>
                </c:pt>
                <c:pt idx="92425">
                  <c:v>20.746797000000001</c:v>
                </c:pt>
                <c:pt idx="92426">
                  <c:v>20.749101</c:v>
                </c:pt>
                <c:pt idx="92427">
                  <c:v>20.751864999999999</c:v>
                </c:pt>
                <c:pt idx="92428">
                  <c:v>20.751338000000001</c:v>
                </c:pt>
                <c:pt idx="92429">
                  <c:v>20.749137999999999</c:v>
                </c:pt>
                <c:pt idx="92430">
                  <c:v>20.747354999999999</c:v>
                </c:pt>
                <c:pt idx="92431">
                  <c:v>20.750014</c:v>
                </c:pt>
                <c:pt idx="92432">
                  <c:v>20.750883000000002</c:v>
                </c:pt>
                <c:pt idx="92433">
                  <c:v>20.748082</c:v>
                </c:pt>
                <c:pt idx="92434">
                  <c:v>20.749296000000001</c:v>
                </c:pt>
                <c:pt idx="92435">
                  <c:v>20.750945999999999</c:v>
                </c:pt>
                <c:pt idx="92436">
                  <c:v>20.748436999999999</c:v>
                </c:pt>
                <c:pt idx="92437">
                  <c:v>20.750872999999999</c:v>
                </c:pt>
                <c:pt idx="92438">
                  <c:v>20.755189999999999</c:v>
                </c:pt>
                <c:pt idx="92439">
                  <c:v>20.753758000000001</c:v>
                </c:pt>
                <c:pt idx="92440">
                  <c:v>20.750668000000001</c:v>
                </c:pt>
                <c:pt idx="92441">
                  <c:v>20.751621</c:v>
                </c:pt>
                <c:pt idx="92442">
                  <c:v>20.755271</c:v>
                </c:pt>
                <c:pt idx="92443">
                  <c:v>20.755590999999999</c:v>
                </c:pt>
                <c:pt idx="92444">
                  <c:v>20.755227999999999</c:v>
                </c:pt>
                <c:pt idx="92445">
                  <c:v>20.758033999999999</c:v>
                </c:pt>
                <c:pt idx="92446">
                  <c:v>20.755237000000001</c:v>
                </c:pt>
                <c:pt idx="92447">
                  <c:v>20.750035</c:v>
                </c:pt>
                <c:pt idx="92448">
                  <c:v>20.750665999999999</c:v>
                </c:pt>
                <c:pt idx="92449">
                  <c:v>20.752165999999999</c:v>
                </c:pt>
                <c:pt idx="92450">
                  <c:v>20.754006</c:v>
                </c:pt>
                <c:pt idx="92451">
                  <c:v>20.754035999999999</c:v>
                </c:pt>
                <c:pt idx="92452">
                  <c:v>20.752752999999998</c:v>
                </c:pt>
                <c:pt idx="92453">
                  <c:v>20.757102</c:v>
                </c:pt>
                <c:pt idx="92454">
                  <c:v>20.758861</c:v>
                </c:pt>
                <c:pt idx="92455">
                  <c:v>20.756101999999998</c:v>
                </c:pt>
                <c:pt idx="92456">
                  <c:v>20.754905999999998</c:v>
                </c:pt>
                <c:pt idx="92457">
                  <c:v>20.756882000000001</c:v>
                </c:pt>
                <c:pt idx="92458">
                  <c:v>20.760615999999999</c:v>
                </c:pt>
                <c:pt idx="92459">
                  <c:v>20.758666000000002</c:v>
                </c:pt>
                <c:pt idx="92460">
                  <c:v>20.753675999999999</c:v>
                </c:pt>
                <c:pt idx="92461">
                  <c:v>20.755680999999999</c:v>
                </c:pt>
                <c:pt idx="92462">
                  <c:v>20.758686000000001</c:v>
                </c:pt>
                <c:pt idx="92463">
                  <c:v>20.756969000000002</c:v>
                </c:pt>
                <c:pt idx="92464">
                  <c:v>20.756271999999999</c:v>
                </c:pt>
                <c:pt idx="92465">
                  <c:v>20.756506999999999</c:v>
                </c:pt>
                <c:pt idx="92466">
                  <c:v>20.755941</c:v>
                </c:pt>
                <c:pt idx="92467">
                  <c:v>20.756383</c:v>
                </c:pt>
                <c:pt idx="92468">
                  <c:v>20.757950000000001</c:v>
                </c:pt>
                <c:pt idx="92469">
                  <c:v>20.761492000000001</c:v>
                </c:pt>
                <c:pt idx="92470">
                  <c:v>20.762632</c:v>
                </c:pt>
                <c:pt idx="92471">
                  <c:v>20.761206999999999</c:v>
                </c:pt>
                <c:pt idx="92472">
                  <c:v>20.759454000000002</c:v>
                </c:pt>
                <c:pt idx="92473">
                  <c:v>20.759177999999999</c:v>
                </c:pt>
                <c:pt idx="92474">
                  <c:v>20.759323999999999</c:v>
                </c:pt>
                <c:pt idx="92475">
                  <c:v>20.759353000000001</c:v>
                </c:pt>
                <c:pt idx="92476">
                  <c:v>20.763594000000001</c:v>
                </c:pt>
                <c:pt idx="92477">
                  <c:v>20.767028</c:v>
                </c:pt>
                <c:pt idx="92478">
                  <c:v>20.765222000000001</c:v>
                </c:pt>
                <c:pt idx="92479">
                  <c:v>20.764890999999999</c:v>
                </c:pt>
                <c:pt idx="92480">
                  <c:v>20.770185999999999</c:v>
                </c:pt>
                <c:pt idx="92481">
                  <c:v>20.772753999999999</c:v>
                </c:pt>
                <c:pt idx="92482">
                  <c:v>20.767541999999999</c:v>
                </c:pt>
                <c:pt idx="92483">
                  <c:v>20.765456</c:v>
                </c:pt>
                <c:pt idx="92484">
                  <c:v>20.767963000000002</c:v>
                </c:pt>
                <c:pt idx="92485">
                  <c:v>20.764323999999998</c:v>
                </c:pt>
                <c:pt idx="92486">
                  <c:v>20.759920000000001</c:v>
                </c:pt>
                <c:pt idx="92487">
                  <c:v>20.764447000000001</c:v>
                </c:pt>
                <c:pt idx="92488">
                  <c:v>20.767524999999999</c:v>
                </c:pt>
                <c:pt idx="92489">
                  <c:v>20.764900999999998</c:v>
                </c:pt>
                <c:pt idx="92490">
                  <c:v>20.767105999999998</c:v>
                </c:pt>
                <c:pt idx="92491">
                  <c:v>20.767122000000001</c:v>
                </c:pt>
                <c:pt idx="92492">
                  <c:v>20.762746</c:v>
                </c:pt>
                <c:pt idx="92493">
                  <c:v>20.763313</c:v>
                </c:pt>
                <c:pt idx="92494">
                  <c:v>20.765518</c:v>
                </c:pt>
                <c:pt idx="92495">
                  <c:v>20.764633</c:v>
                </c:pt>
                <c:pt idx="92496">
                  <c:v>20.763852</c:v>
                </c:pt>
                <c:pt idx="92497">
                  <c:v>20.765166000000001</c:v>
                </c:pt>
                <c:pt idx="92498">
                  <c:v>20.762764000000001</c:v>
                </c:pt>
                <c:pt idx="92499">
                  <c:v>20.759891</c:v>
                </c:pt>
                <c:pt idx="92500">
                  <c:v>20.764094</c:v>
                </c:pt>
                <c:pt idx="92501">
                  <c:v>20.767302000000001</c:v>
                </c:pt>
                <c:pt idx="92502">
                  <c:v>20.768042999999999</c:v>
                </c:pt>
                <c:pt idx="92503">
                  <c:v>20.769289000000001</c:v>
                </c:pt>
                <c:pt idx="92504">
                  <c:v>20.768225999999999</c:v>
                </c:pt>
                <c:pt idx="92505">
                  <c:v>20.770602</c:v>
                </c:pt>
                <c:pt idx="92506">
                  <c:v>20.768153000000002</c:v>
                </c:pt>
                <c:pt idx="92507">
                  <c:v>20.763055999999999</c:v>
                </c:pt>
                <c:pt idx="92508">
                  <c:v>20.766603</c:v>
                </c:pt>
                <c:pt idx="92509">
                  <c:v>20.768656</c:v>
                </c:pt>
                <c:pt idx="92510">
                  <c:v>20.76585</c:v>
                </c:pt>
                <c:pt idx="92511">
                  <c:v>20.765377000000001</c:v>
                </c:pt>
                <c:pt idx="92512">
                  <c:v>20.766522999999999</c:v>
                </c:pt>
                <c:pt idx="92513">
                  <c:v>20.768283</c:v>
                </c:pt>
                <c:pt idx="92514">
                  <c:v>20.771505000000001</c:v>
                </c:pt>
                <c:pt idx="92515">
                  <c:v>20.771429999999999</c:v>
                </c:pt>
                <c:pt idx="92516">
                  <c:v>20.768567999999998</c:v>
                </c:pt>
                <c:pt idx="92517">
                  <c:v>20.770772000000001</c:v>
                </c:pt>
                <c:pt idx="92518">
                  <c:v>20.773783999999999</c:v>
                </c:pt>
                <c:pt idx="92519">
                  <c:v>20.771601</c:v>
                </c:pt>
                <c:pt idx="92520">
                  <c:v>20.769280999999999</c:v>
                </c:pt>
                <c:pt idx="92521">
                  <c:v>20.771667999999998</c:v>
                </c:pt>
                <c:pt idx="92522">
                  <c:v>20.771836</c:v>
                </c:pt>
                <c:pt idx="92523">
                  <c:v>20.770233999999999</c:v>
                </c:pt>
                <c:pt idx="92524">
                  <c:v>20.776510999999999</c:v>
                </c:pt>
                <c:pt idx="92525">
                  <c:v>20.778915999999999</c:v>
                </c:pt>
                <c:pt idx="92526">
                  <c:v>20.775161000000001</c:v>
                </c:pt>
                <c:pt idx="92527">
                  <c:v>20.777439000000001</c:v>
                </c:pt>
                <c:pt idx="92528">
                  <c:v>20.777811</c:v>
                </c:pt>
                <c:pt idx="92529">
                  <c:v>20.777196</c:v>
                </c:pt>
                <c:pt idx="92530">
                  <c:v>20.780256999999999</c:v>
                </c:pt>
                <c:pt idx="92531">
                  <c:v>20.777813999999999</c:v>
                </c:pt>
                <c:pt idx="92532">
                  <c:v>20.773619</c:v>
                </c:pt>
                <c:pt idx="92533">
                  <c:v>20.774798000000001</c:v>
                </c:pt>
                <c:pt idx="92534">
                  <c:v>20.775276000000002</c:v>
                </c:pt>
                <c:pt idx="92535">
                  <c:v>20.776824000000001</c:v>
                </c:pt>
                <c:pt idx="92536">
                  <c:v>20.77993</c:v>
                </c:pt>
                <c:pt idx="92537">
                  <c:v>20.781175999999999</c:v>
                </c:pt>
                <c:pt idx="92538">
                  <c:v>20.777844000000002</c:v>
                </c:pt>
                <c:pt idx="92539">
                  <c:v>20.768293</c:v>
                </c:pt>
                <c:pt idx="92540">
                  <c:v>20.767291</c:v>
                </c:pt>
                <c:pt idx="92541">
                  <c:v>20.776772000000001</c:v>
                </c:pt>
                <c:pt idx="92542">
                  <c:v>20.777674999999999</c:v>
                </c:pt>
                <c:pt idx="92543">
                  <c:v>20.771159000000001</c:v>
                </c:pt>
                <c:pt idx="92544">
                  <c:v>20.770721000000002</c:v>
                </c:pt>
                <c:pt idx="92545">
                  <c:v>20.775682</c:v>
                </c:pt>
                <c:pt idx="92546">
                  <c:v>20.779040999999999</c:v>
                </c:pt>
                <c:pt idx="92547">
                  <c:v>20.779150999999999</c:v>
                </c:pt>
                <c:pt idx="92548">
                  <c:v>20.776354999999999</c:v>
                </c:pt>
                <c:pt idx="92549">
                  <c:v>20.776418</c:v>
                </c:pt>
                <c:pt idx="92550">
                  <c:v>20.779125000000001</c:v>
                </c:pt>
                <c:pt idx="92551">
                  <c:v>20.776816</c:v>
                </c:pt>
                <c:pt idx="92552">
                  <c:v>20.775307000000002</c:v>
                </c:pt>
                <c:pt idx="92553">
                  <c:v>20.778986</c:v>
                </c:pt>
                <c:pt idx="92554">
                  <c:v>20.780097000000001</c:v>
                </c:pt>
                <c:pt idx="92555">
                  <c:v>20.778926999999999</c:v>
                </c:pt>
                <c:pt idx="92556">
                  <c:v>20.782150000000001</c:v>
                </c:pt>
                <c:pt idx="92557">
                  <c:v>20.781193999999999</c:v>
                </c:pt>
                <c:pt idx="92558">
                  <c:v>20.77683</c:v>
                </c:pt>
                <c:pt idx="92559">
                  <c:v>20.781824</c:v>
                </c:pt>
                <c:pt idx="92560">
                  <c:v>20.787728999999999</c:v>
                </c:pt>
                <c:pt idx="92561">
                  <c:v>20.783932</c:v>
                </c:pt>
                <c:pt idx="92562">
                  <c:v>20.782128</c:v>
                </c:pt>
                <c:pt idx="92563">
                  <c:v>20.786487999999999</c:v>
                </c:pt>
                <c:pt idx="92564">
                  <c:v>20.785943</c:v>
                </c:pt>
                <c:pt idx="92565">
                  <c:v>20.780017999999998</c:v>
                </c:pt>
                <c:pt idx="92566">
                  <c:v>20.778231999999999</c:v>
                </c:pt>
                <c:pt idx="92567">
                  <c:v>20.783339999999999</c:v>
                </c:pt>
                <c:pt idx="92568">
                  <c:v>20.786598999999999</c:v>
                </c:pt>
                <c:pt idx="92569">
                  <c:v>20.781098</c:v>
                </c:pt>
                <c:pt idx="92570">
                  <c:v>20.779232</c:v>
                </c:pt>
                <c:pt idx="92571">
                  <c:v>20.781772</c:v>
                </c:pt>
                <c:pt idx="92572">
                  <c:v>20.781278</c:v>
                </c:pt>
                <c:pt idx="92573">
                  <c:v>20.781782</c:v>
                </c:pt>
                <c:pt idx="92574">
                  <c:v>20.785091000000001</c:v>
                </c:pt>
                <c:pt idx="92575">
                  <c:v>20.785368999999999</c:v>
                </c:pt>
                <c:pt idx="92576">
                  <c:v>20.781081</c:v>
                </c:pt>
                <c:pt idx="92577">
                  <c:v>20.782011000000001</c:v>
                </c:pt>
                <c:pt idx="92578">
                  <c:v>20.788671999999998</c:v>
                </c:pt>
                <c:pt idx="92579">
                  <c:v>20.791543999999998</c:v>
                </c:pt>
                <c:pt idx="92580">
                  <c:v>20.792159000000002</c:v>
                </c:pt>
                <c:pt idx="92581">
                  <c:v>20.792850000000001</c:v>
                </c:pt>
                <c:pt idx="92582">
                  <c:v>20.794623999999999</c:v>
                </c:pt>
                <c:pt idx="92583">
                  <c:v>20.796019000000001</c:v>
                </c:pt>
                <c:pt idx="92584">
                  <c:v>20.795966</c:v>
                </c:pt>
                <c:pt idx="92585">
                  <c:v>20.798022</c:v>
                </c:pt>
                <c:pt idx="92586">
                  <c:v>20.798155000000001</c:v>
                </c:pt>
                <c:pt idx="92587">
                  <c:v>20.798514999999998</c:v>
                </c:pt>
                <c:pt idx="92588">
                  <c:v>20.802448999999999</c:v>
                </c:pt>
                <c:pt idx="92589">
                  <c:v>20.799071000000001</c:v>
                </c:pt>
                <c:pt idx="92590">
                  <c:v>20.791634999999999</c:v>
                </c:pt>
                <c:pt idx="92591">
                  <c:v>20.790016000000001</c:v>
                </c:pt>
                <c:pt idx="92592">
                  <c:v>20.789795999999999</c:v>
                </c:pt>
                <c:pt idx="92593">
                  <c:v>20.791015000000002</c:v>
                </c:pt>
                <c:pt idx="92594">
                  <c:v>20.794308999999998</c:v>
                </c:pt>
                <c:pt idx="92595">
                  <c:v>20.792833000000002</c:v>
                </c:pt>
                <c:pt idx="92596">
                  <c:v>20.790265999999999</c:v>
                </c:pt>
                <c:pt idx="92597">
                  <c:v>20.792624</c:v>
                </c:pt>
                <c:pt idx="92598">
                  <c:v>20.791823000000001</c:v>
                </c:pt>
                <c:pt idx="92599">
                  <c:v>20.790838000000001</c:v>
                </c:pt>
                <c:pt idx="92600">
                  <c:v>20.795166999999999</c:v>
                </c:pt>
                <c:pt idx="92601">
                  <c:v>20.79486</c:v>
                </c:pt>
                <c:pt idx="92602">
                  <c:v>20.791595000000001</c:v>
                </c:pt>
                <c:pt idx="92603">
                  <c:v>20.795389</c:v>
                </c:pt>
                <c:pt idx="92604">
                  <c:v>20.798812999999999</c:v>
                </c:pt>
                <c:pt idx="92605">
                  <c:v>20.796817000000001</c:v>
                </c:pt>
                <c:pt idx="92606">
                  <c:v>20.794730999999999</c:v>
                </c:pt>
                <c:pt idx="92607">
                  <c:v>20.795185</c:v>
                </c:pt>
                <c:pt idx="92608">
                  <c:v>20.794998</c:v>
                </c:pt>
                <c:pt idx="92609">
                  <c:v>20.793566999999999</c:v>
                </c:pt>
                <c:pt idx="92610">
                  <c:v>20.795264</c:v>
                </c:pt>
                <c:pt idx="92611">
                  <c:v>20.800069000000001</c:v>
                </c:pt>
                <c:pt idx="92612">
                  <c:v>20.804708999999999</c:v>
                </c:pt>
                <c:pt idx="92613">
                  <c:v>20.802384</c:v>
                </c:pt>
                <c:pt idx="92614">
                  <c:v>20.796596000000001</c:v>
                </c:pt>
                <c:pt idx="92615">
                  <c:v>20.795722999999999</c:v>
                </c:pt>
                <c:pt idx="92616">
                  <c:v>20.795477000000002</c:v>
                </c:pt>
                <c:pt idx="92617">
                  <c:v>20.792256999999999</c:v>
                </c:pt>
                <c:pt idx="92618">
                  <c:v>20.793652000000002</c:v>
                </c:pt>
                <c:pt idx="92619">
                  <c:v>20.798736999999999</c:v>
                </c:pt>
                <c:pt idx="92620">
                  <c:v>20.80161</c:v>
                </c:pt>
                <c:pt idx="92621">
                  <c:v>20.800287000000001</c:v>
                </c:pt>
                <c:pt idx="92622">
                  <c:v>20.797542</c:v>
                </c:pt>
                <c:pt idx="92623">
                  <c:v>20.797902000000001</c:v>
                </c:pt>
                <c:pt idx="92624">
                  <c:v>20.799223000000001</c:v>
                </c:pt>
                <c:pt idx="92625">
                  <c:v>20.798020999999999</c:v>
                </c:pt>
                <c:pt idx="92626">
                  <c:v>20.797536999999998</c:v>
                </c:pt>
                <c:pt idx="92627">
                  <c:v>20.801580000000001</c:v>
                </c:pt>
                <c:pt idx="92628">
                  <c:v>20.804770999999999</c:v>
                </c:pt>
                <c:pt idx="92629">
                  <c:v>20.804373999999999</c:v>
                </c:pt>
                <c:pt idx="92630">
                  <c:v>20.802323999999999</c:v>
                </c:pt>
                <c:pt idx="92631">
                  <c:v>20.799295999999998</c:v>
                </c:pt>
                <c:pt idx="92632">
                  <c:v>20.798787000000001</c:v>
                </c:pt>
                <c:pt idx="92633">
                  <c:v>20.801359000000001</c:v>
                </c:pt>
                <c:pt idx="92634">
                  <c:v>20.800380000000001</c:v>
                </c:pt>
                <c:pt idx="92635">
                  <c:v>20.79589</c:v>
                </c:pt>
                <c:pt idx="92636">
                  <c:v>20.796054000000002</c:v>
                </c:pt>
                <c:pt idx="92637">
                  <c:v>20.798535999999999</c:v>
                </c:pt>
                <c:pt idx="92638">
                  <c:v>20.799506000000001</c:v>
                </c:pt>
                <c:pt idx="92639">
                  <c:v>20.802437000000001</c:v>
                </c:pt>
                <c:pt idx="92640">
                  <c:v>20.804266999999999</c:v>
                </c:pt>
                <c:pt idx="92641">
                  <c:v>20.799994999999999</c:v>
                </c:pt>
                <c:pt idx="92642">
                  <c:v>20.800301999999999</c:v>
                </c:pt>
                <c:pt idx="92643">
                  <c:v>20.806557999999999</c:v>
                </c:pt>
                <c:pt idx="92644">
                  <c:v>20.805474</c:v>
                </c:pt>
                <c:pt idx="92645">
                  <c:v>20.803341</c:v>
                </c:pt>
                <c:pt idx="92646">
                  <c:v>20.808651999999999</c:v>
                </c:pt>
                <c:pt idx="92647">
                  <c:v>20.808406999999999</c:v>
                </c:pt>
                <c:pt idx="92648">
                  <c:v>20.804749000000001</c:v>
                </c:pt>
                <c:pt idx="92649">
                  <c:v>20.806498999999999</c:v>
                </c:pt>
                <c:pt idx="92650">
                  <c:v>20.809819999999998</c:v>
                </c:pt>
                <c:pt idx="92651">
                  <c:v>20.810300999999999</c:v>
                </c:pt>
                <c:pt idx="92652">
                  <c:v>20.806951000000002</c:v>
                </c:pt>
                <c:pt idx="92653">
                  <c:v>20.804469999999998</c:v>
                </c:pt>
                <c:pt idx="92654">
                  <c:v>20.806726999999999</c:v>
                </c:pt>
                <c:pt idx="92655">
                  <c:v>20.805599999999998</c:v>
                </c:pt>
                <c:pt idx="92656">
                  <c:v>20.800791</c:v>
                </c:pt>
                <c:pt idx="92657">
                  <c:v>20.805274000000001</c:v>
                </c:pt>
                <c:pt idx="92658">
                  <c:v>20.812608999999998</c:v>
                </c:pt>
                <c:pt idx="92659">
                  <c:v>20.809003000000001</c:v>
                </c:pt>
                <c:pt idx="92660">
                  <c:v>20.805809</c:v>
                </c:pt>
                <c:pt idx="92661">
                  <c:v>20.809502999999999</c:v>
                </c:pt>
                <c:pt idx="92662">
                  <c:v>20.808071000000002</c:v>
                </c:pt>
                <c:pt idx="92663">
                  <c:v>20.806688000000001</c:v>
                </c:pt>
                <c:pt idx="92664">
                  <c:v>20.811612</c:v>
                </c:pt>
                <c:pt idx="92665">
                  <c:v>20.811788</c:v>
                </c:pt>
                <c:pt idx="92666">
                  <c:v>20.808651000000001</c:v>
                </c:pt>
                <c:pt idx="92667">
                  <c:v>20.809349999999998</c:v>
                </c:pt>
                <c:pt idx="92668">
                  <c:v>20.808723000000001</c:v>
                </c:pt>
                <c:pt idx="92669">
                  <c:v>20.809677000000001</c:v>
                </c:pt>
                <c:pt idx="92670">
                  <c:v>20.815318999999999</c:v>
                </c:pt>
                <c:pt idx="92671">
                  <c:v>20.812422000000002</c:v>
                </c:pt>
                <c:pt idx="92672">
                  <c:v>20.804058000000001</c:v>
                </c:pt>
                <c:pt idx="92673">
                  <c:v>20.802686999999999</c:v>
                </c:pt>
                <c:pt idx="92674">
                  <c:v>20.805215</c:v>
                </c:pt>
                <c:pt idx="92675">
                  <c:v>20.805776000000002</c:v>
                </c:pt>
                <c:pt idx="92676">
                  <c:v>20.809256999999999</c:v>
                </c:pt>
                <c:pt idx="92677">
                  <c:v>20.814215999999998</c:v>
                </c:pt>
                <c:pt idx="92678">
                  <c:v>20.811807999999999</c:v>
                </c:pt>
                <c:pt idx="92679">
                  <c:v>20.807145999999999</c:v>
                </c:pt>
                <c:pt idx="92680">
                  <c:v>20.811398000000001</c:v>
                </c:pt>
                <c:pt idx="92681">
                  <c:v>20.816044000000002</c:v>
                </c:pt>
                <c:pt idx="92682">
                  <c:v>20.812351</c:v>
                </c:pt>
                <c:pt idx="92683">
                  <c:v>20.809206</c:v>
                </c:pt>
                <c:pt idx="92684">
                  <c:v>20.812438</c:v>
                </c:pt>
                <c:pt idx="92685">
                  <c:v>20.815337</c:v>
                </c:pt>
                <c:pt idx="92686">
                  <c:v>20.814537999999999</c:v>
                </c:pt>
                <c:pt idx="92687">
                  <c:v>20.814488000000001</c:v>
                </c:pt>
                <c:pt idx="92688">
                  <c:v>20.816222</c:v>
                </c:pt>
                <c:pt idx="92689">
                  <c:v>20.814595000000001</c:v>
                </c:pt>
                <c:pt idx="92690">
                  <c:v>20.811150000000001</c:v>
                </c:pt>
                <c:pt idx="92691">
                  <c:v>20.810797000000001</c:v>
                </c:pt>
                <c:pt idx="92692">
                  <c:v>20.813288</c:v>
                </c:pt>
                <c:pt idx="92693">
                  <c:v>20.815577000000001</c:v>
                </c:pt>
                <c:pt idx="92694">
                  <c:v>20.816562000000001</c:v>
                </c:pt>
                <c:pt idx="92695">
                  <c:v>20.816564</c:v>
                </c:pt>
                <c:pt idx="92696">
                  <c:v>20.814091999999999</c:v>
                </c:pt>
                <c:pt idx="92697">
                  <c:v>20.811709</c:v>
                </c:pt>
                <c:pt idx="92698">
                  <c:v>20.813358999999998</c:v>
                </c:pt>
                <c:pt idx="92699">
                  <c:v>20.812231000000001</c:v>
                </c:pt>
                <c:pt idx="92700">
                  <c:v>20.809446000000001</c:v>
                </c:pt>
                <c:pt idx="92701">
                  <c:v>20.812721</c:v>
                </c:pt>
                <c:pt idx="92702">
                  <c:v>20.817132000000001</c:v>
                </c:pt>
                <c:pt idx="92703">
                  <c:v>20.818232999999999</c:v>
                </c:pt>
                <c:pt idx="92704">
                  <c:v>20.816334000000001</c:v>
                </c:pt>
                <c:pt idx="92705">
                  <c:v>20.811456</c:v>
                </c:pt>
                <c:pt idx="92706">
                  <c:v>20.810818000000001</c:v>
                </c:pt>
                <c:pt idx="92707">
                  <c:v>20.814236999999999</c:v>
                </c:pt>
                <c:pt idx="92708">
                  <c:v>20.813711999999999</c:v>
                </c:pt>
                <c:pt idx="92709">
                  <c:v>20.813397999999999</c:v>
                </c:pt>
                <c:pt idx="92710">
                  <c:v>20.818887</c:v>
                </c:pt>
                <c:pt idx="92711">
                  <c:v>20.819628999999999</c:v>
                </c:pt>
                <c:pt idx="92712">
                  <c:v>20.815204999999999</c:v>
                </c:pt>
                <c:pt idx="92713">
                  <c:v>20.815985000000001</c:v>
                </c:pt>
                <c:pt idx="92714">
                  <c:v>20.820468999999999</c:v>
                </c:pt>
                <c:pt idx="92715">
                  <c:v>20.825125</c:v>
                </c:pt>
                <c:pt idx="92716">
                  <c:v>20.826884</c:v>
                </c:pt>
                <c:pt idx="92717">
                  <c:v>20.826402999999999</c:v>
                </c:pt>
                <c:pt idx="92718">
                  <c:v>20.828078000000001</c:v>
                </c:pt>
                <c:pt idx="92719">
                  <c:v>20.827477999999999</c:v>
                </c:pt>
                <c:pt idx="92720">
                  <c:v>20.824712000000002</c:v>
                </c:pt>
                <c:pt idx="92721">
                  <c:v>20.824966</c:v>
                </c:pt>
                <c:pt idx="92722">
                  <c:v>20.82892</c:v>
                </c:pt>
                <c:pt idx="92723">
                  <c:v>20.831351999999999</c:v>
                </c:pt>
                <c:pt idx="92724">
                  <c:v>20.830687000000001</c:v>
                </c:pt>
                <c:pt idx="92725">
                  <c:v>20.826936</c:v>
                </c:pt>
                <c:pt idx="92726">
                  <c:v>20.824894</c:v>
                </c:pt>
                <c:pt idx="92727">
                  <c:v>20.826892000000001</c:v>
                </c:pt>
                <c:pt idx="92728">
                  <c:v>20.825765000000001</c:v>
                </c:pt>
                <c:pt idx="92729">
                  <c:v>20.826328</c:v>
                </c:pt>
                <c:pt idx="92730">
                  <c:v>20.829895</c:v>
                </c:pt>
                <c:pt idx="92731">
                  <c:v>20.828243000000001</c:v>
                </c:pt>
                <c:pt idx="92732">
                  <c:v>20.823315999999998</c:v>
                </c:pt>
                <c:pt idx="92733">
                  <c:v>20.824186999999998</c:v>
                </c:pt>
                <c:pt idx="92734">
                  <c:v>20.827839999999998</c:v>
                </c:pt>
                <c:pt idx="92735">
                  <c:v>20.824722999999999</c:v>
                </c:pt>
                <c:pt idx="92736">
                  <c:v>20.821714</c:v>
                </c:pt>
                <c:pt idx="92737">
                  <c:v>20.822042</c:v>
                </c:pt>
                <c:pt idx="92738">
                  <c:v>20.819704999999999</c:v>
                </c:pt>
                <c:pt idx="92739">
                  <c:v>20.819769999999998</c:v>
                </c:pt>
                <c:pt idx="92740">
                  <c:v>20.821110999999998</c:v>
                </c:pt>
                <c:pt idx="92741">
                  <c:v>20.818259999999999</c:v>
                </c:pt>
                <c:pt idx="92742">
                  <c:v>20.818577000000001</c:v>
                </c:pt>
                <c:pt idx="92743">
                  <c:v>20.820302999999999</c:v>
                </c:pt>
                <c:pt idx="92744">
                  <c:v>20.817747000000001</c:v>
                </c:pt>
                <c:pt idx="92745">
                  <c:v>20.817741000000002</c:v>
                </c:pt>
                <c:pt idx="92746">
                  <c:v>20.82273</c:v>
                </c:pt>
                <c:pt idx="92747">
                  <c:v>20.822465000000001</c:v>
                </c:pt>
                <c:pt idx="92748">
                  <c:v>20.818044</c:v>
                </c:pt>
                <c:pt idx="92749">
                  <c:v>20.818828</c:v>
                </c:pt>
                <c:pt idx="92750">
                  <c:v>20.823011999999999</c:v>
                </c:pt>
                <c:pt idx="92751">
                  <c:v>20.822129</c:v>
                </c:pt>
                <c:pt idx="92752">
                  <c:v>20.819534999999998</c:v>
                </c:pt>
                <c:pt idx="92753">
                  <c:v>20.820986000000001</c:v>
                </c:pt>
                <c:pt idx="92754">
                  <c:v>20.82253</c:v>
                </c:pt>
                <c:pt idx="92755">
                  <c:v>20.82113</c:v>
                </c:pt>
                <c:pt idx="92756">
                  <c:v>20.825016999999999</c:v>
                </c:pt>
                <c:pt idx="92757">
                  <c:v>20.828257000000001</c:v>
                </c:pt>
                <c:pt idx="92758">
                  <c:v>20.824221000000001</c:v>
                </c:pt>
                <c:pt idx="92759">
                  <c:v>20.826498999999998</c:v>
                </c:pt>
                <c:pt idx="92760">
                  <c:v>20.83061</c:v>
                </c:pt>
                <c:pt idx="92761">
                  <c:v>20.823846</c:v>
                </c:pt>
                <c:pt idx="92762">
                  <c:v>20.822015</c:v>
                </c:pt>
                <c:pt idx="92763">
                  <c:v>20.830249999999999</c:v>
                </c:pt>
                <c:pt idx="92764">
                  <c:v>20.830172999999998</c:v>
                </c:pt>
                <c:pt idx="92765">
                  <c:v>20.826588999999998</c:v>
                </c:pt>
                <c:pt idx="92766">
                  <c:v>20.830363999999999</c:v>
                </c:pt>
                <c:pt idx="92767">
                  <c:v>20.828952999999998</c:v>
                </c:pt>
                <c:pt idx="92768">
                  <c:v>20.826488000000001</c:v>
                </c:pt>
                <c:pt idx="92769">
                  <c:v>20.829080000000001</c:v>
                </c:pt>
                <c:pt idx="92770">
                  <c:v>20.826581999999998</c:v>
                </c:pt>
                <c:pt idx="92771">
                  <c:v>20.823077000000001</c:v>
                </c:pt>
                <c:pt idx="92772">
                  <c:v>20.828122</c:v>
                </c:pt>
                <c:pt idx="92773">
                  <c:v>20.833207000000002</c:v>
                </c:pt>
                <c:pt idx="92774">
                  <c:v>20.830876</c:v>
                </c:pt>
                <c:pt idx="92775">
                  <c:v>20.828969000000001</c:v>
                </c:pt>
                <c:pt idx="92776">
                  <c:v>20.830542000000001</c:v>
                </c:pt>
                <c:pt idx="92777">
                  <c:v>20.828233000000001</c:v>
                </c:pt>
                <c:pt idx="92778">
                  <c:v>20.826616000000001</c:v>
                </c:pt>
                <c:pt idx="92779">
                  <c:v>20.829774</c:v>
                </c:pt>
                <c:pt idx="92780">
                  <c:v>20.830912000000001</c:v>
                </c:pt>
                <c:pt idx="92781">
                  <c:v>20.826080999999999</c:v>
                </c:pt>
                <c:pt idx="92782">
                  <c:v>20.826138</c:v>
                </c:pt>
                <c:pt idx="92783">
                  <c:v>20.832134</c:v>
                </c:pt>
                <c:pt idx="92784">
                  <c:v>20.826910999999999</c:v>
                </c:pt>
                <c:pt idx="92785">
                  <c:v>20.822237999999999</c:v>
                </c:pt>
                <c:pt idx="92786">
                  <c:v>20.829142000000001</c:v>
                </c:pt>
                <c:pt idx="92787">
                  <c:v>20.830767000000002</c:v>
                </c:pt>
                <c:pt idx="92788">
                  <c:v>20.826923000000001</c:v>
                </c:pt>
                <c:pt idx="92789">
                  <c:v>20.826032999999999</c:v>
                </c:pt>
                <c:pt idx="92790">
                  <c:v>20.827379000000001</c:v>
                </c:pt>
                <c:pt idx="92791">
                  <c:v>20.827389</c:v>
                </c:pt>
                <c:pt idx="92792">
                  <c:v>20.829315000000001</c:v>
                </c:pt>
                <c:pt idx="92793">
                  <c:v>20.83521</c:v>
                </c:pt>
                <c:pt idx="92794">
                  <c:v>20.835940000000001</c:v>
                </c:pt>
                <c:pt idx="92795">
                  <c:v>20.833815999999999</c:v>
                </c:pt>
                <c:pt idx="92796">
                  <c:v>20.837243999999998</c:v>
                </c:pt>
                <c:pt idx="92797">
                  <c:v>20.839027000000002</c:v>
                </c:pt>
                <c:pt idx="92798">
                  <c:v>20.836480000000002</c:v>
                </c:pt>
                <c:pt idx="92799">
                  <c:v>20.83465</c:v>
                </c:pt>
                <c:pt idx="92800">
                  <c:v>20.835293</c:v>
                </c:pt>
                <c:pt idx="92801">
                  <c:v>20.836324999999999</c:v>
                </c:pt>
                <c:pt idx="92802">
                  <c:v>20.834434000000002</c:v>
                </c:pt>
                <c:pt idx="92803">
                  <c:v>20.831973000000001</c:v>
                </c:pt>
                <c:pt idx="92804">
                  <c:v>20.833752</c:v>
                </c:pt>
                <c:pt idx="92805">
                  <c:v>20.835297000000001</c:v>
                </c:pt>
                <c:pt idx="92806">
                  <c:v>20.835131000000001</c:v>
                </c:pt>
                <c:pt idx="92807">
                  <c:v>20.834817000000001</c:v>
                </c:pt>
                <c:pt idx="92808">
                  <c:v>20.8337</c:v>
                </c:pt>
                <c:pt idx="92809">
                  <c:v>20.835132999999999</c:v>
                </c:pt>
                <c:pt idx="92810">
                  <c:v>20.838913999999999</c:v>
                </c:pt>
                <c:pt idx="92811">
                  <c:v>20.836637</c:v>
                </c:pt>
                <c:pt idx="92812">
                  <c:v>20.831693000000001</c:v>
                </c:pt>
                <c:pt idx="92813">
                  <c:v>20.834220999999999</c:v>
                </c:pt>
                <c:pt idx="92814">
                  <c:v>20.838469</c:v>
                </c:pt>
                <c:pt idx="92815">
                  <c:v>20.837109999999999</c:v>
                </c:pt>
                <c:pt idx="92816">
                  <c:v>20.835062000000001</c:v>
                </c:pt>
                <c:pt idx="92817">
                  <c:v>20.837612</c:v>
                </c:pt>
                <c:pt idx="92818">
                  <c:v>20.836418999999999</c:v>
                </c:pt>
                <c:pt idx="92819">
                  <c:v>20.829286</c:v>
                </c:pt>
                <c:pt idx="92820">
                  <c:v>20.8307</c:v>
                </c:pt>
                <c:pt idx="92821">
                  <c:v>20.833884999999999</c:v>
                </c:pt>
                <c:pt idx="92822">
                  <c:v>20.829727999999999</c:v>
                </c:pt>
                <c:pt idx="92823">
                  <c:v>20.831378000000001</c:v>
                </c:pt>
                <c:pt idx="92824">
                  <c:v>20.838149999999999</c:v>
                </c:pt>
                <c:pt idx="92825">
                  <c:v>20.836615999999999</c:v>
                </c:pt>
                <c:pt idx="92826">
                  <c:v>20.829864000000001</c:v>
                </c:pt>
                <c:pt idx="92827">
                  <c:v>20.827736000000002</c:v>
                </c:pt>
                <c:pt idx="92828">
                  <c:v>20.829574000000001</c:v>
                </c:pt>
                <c:pt idx="92829">
                  <c:v>20.830096000000001</c:v>
                </c:pt>
                <c:pt idx="92830">
                  <c:v>20.830456999999999</c:v>
                </c:pt>
                <c:pt idx="92831">
                  <c:v>20.831381</c:v>
                </c:pt>
                <c:pt idx="92832">
                  <c:v>20.833614000000001</c:v>
                </c:pt>
                <c:pt idx="92833">
                  <c:v>20.835773</c:v>
                </c:pt>
                <c:pt idx="92834">
                  <c:v>20.834250000000001</c:v>
                </c:pt>
                <c:pt idx="92835">
                  <c:v>20.833333</c:v>
                </c:pt>
                <c:pt idx="92836">
                  <c:v>20.837299999999999</c:v>
                </c:pt>
                <c:pt idx="92837">
                  <c:v>20.839763999999999</c:v>
                </c:pt>
                <c:pt idx="92838">
                  <c:v>20.83689</c:v>
                </c:pt>
                <c:pt idx="92839">
                  <c:v>20.841545</c:v>
                </c:pt>
                <c:pt idx="92840">
                  <c:v>20.846599000000001</c:v>
                </c:pt>
                <c:pt idx="92841">
                  <c:v>20.840928000000002</c:v>
                </c:pt>
                <c:pt idx="92842">
                  <c:v>20.840342</c:v>
                </c:pt>
                <c:pt idx="92843">
                  <c:v>20.844935</c:v>
                </c:pt>
                <c:pt idx="92844">
                  <c:v>20.842435999999999</c:v>
                </c:pt>
                <c:pt idx="92845">
                  <c:v>20.837319999999998</c:v>
                </c:pt>
                <c:pt idx="92846">
                  <c:v>20.840114</c:v>
                </c:pt>
                <c:pt idx="92847">
                  <c:v>20.843875000000001</c:v>
                </c:pt>
                <c:pt idx="92848">
                  <c:v>20.843847</c:v>
                </c:pt>
                <c:pt idx="92849">
                  <c:v>20.845475</c:v>
                </c:pt>
                <c:pt idx="92850">
                  <c:v>20.847221999999999</c:v>
                </c:pt>
                <c:pt idx="92851">
                  <c:v>20.845317000000001</c:v>
                </c:pt>
                <c:pt idx="92852">
                  <c:v>20.844926000000001</c:v>
                </c:pt>
                <c:pt idx="92853">
                  <c:v>20.847118999999999</c:v>
                </c:pt>
                <c:pt idx="92854">
                  <c:v>20.847317</c:v>
                </c:pt>
                <c:pt idx="92855">
                  <c:v>20.846523999999999</c:v>
                </c:pt>
                <c:pt idx="92856">
                  <c:v>20.847147</c:v>
                </c:pt>
                <c:pt idx="92857">
                  <c:v>20.846167999999999</c:v>
                </c:pt>
                <c:pt idx="92858">
                  <c:v>20.846550000000001</c:v>
                </c:pt>
                <c:pt idx="92859">
                  <c:v>20.849309999999999</c:v>
                </c:pt>
                <c:pt idx="92860">
                  <c:v>20.847615999999999</c:v>
                </c:pt>
                <c:pt idx="92861">
                  <c:v>20.842556999999999</c:v>
                </c:pt>
                <c:pt idx="92862">
                  <c:v>20.843162</c:v>
                </c:pt>
                <c:pt idx="92863">
                  <c:v>20.844390000000001</c:v>
                </c:pt>
                <c:pt idx="92864">
                  <c:v>20.843184000000001</c:v>
                </c:pt>
                <c:pt idx="92865">
                  <c:v>20.843518</c:v>
                </c:pt>
                <c:pt idx="92866">
                  <c:v>20.842127000000001</c:v>
                </c:pt>
                <c:pt idx="92867">
                  <c:v>20.841719000000001</c:v>
                </c:pt>
                <c:pt idx="92868">
                  <c:v>20.845126</c:v>
                </c:pt>
                <c:pt idx="92869">
                  <c:v>20.845182000000001</c:v>
                </c:pt>
                <c:pt idx="92870">
                  <c:v>20.844069000000001</c:v>
                </c:pt>
                <c:pt idx="92871">
                  <c:v>20.848462999999999</c:v>
                </c:pt>
                <c:pt idx="92872">
                  <c:v>20.850963</c:v>
                </c:pt>
                <c:pt idx="92873">
                  <c:v>20.849426999999999</c:v>
                </c:pt>
                <c:pt idx="92874">
                  <c:v>20.851807999999998</c:v>
                </c:pt>
                <c:pt idx="92875">
                  <c:v>20.856657999999999</c:v>
                </c:pt>
                <c:pt idx="92876">
                  <c:v>20.860966000000001</c:v>
                </c:pt>
                <c:pt idx="92877">
                  <c:v>20.859026</c:v>
                </c:pt>
                <c:pt idx="92878">
                  <c:v>20.858644000000002</c:v>
                </c:pt>
                <c:pt idx="92879">
                  <c:v>20.864336999999999</c:v>
                </c:pt>
                <c:pt idx="92880">
                  <c:v>20.860448999999999</c:v>
                </c:pt>
                <c:pt idx="92881">
                  <c:v>20.856477999999999</c:v>
                </c:pt>
                <c:pt idx="92882">
                  <c:v>20.861132999999999</c:v>
                </c:pt>
                <c:pt idx="92883">
                  <c:v>20.857599</c:v>
                </c:pt>
                <c:pt idx="92884">
                  <c:v>20.85266</c:v>
                </c:pt>
                <c:pt idx="92885">
                  <c:v>20.859565</c:v>
                </c:pt>
                <c:pt idx="92886">
                  <c:v>20.863668000000001</c:v>
                </c:pt>
                <c:pt idx="92887">
                  <c:v>20.857479999999999</c:v>
                </c:pt>
                <c:pt idx="92888">
                  <c:v>20.855767</c:v>
                </c:pt>
                <c:pt idx="92889">
                  <c:v>20.857223000000001</c:v>
                </c:pt>
                <c:pt idx="92890">
                  <c:v>20.853093000000001</c:v>
                </c:pt>
                <c:pt idx="92891">
                  <c:v>20.852609999999999</c:v>
                </c:pt>
                <c:pt idx="92892">
                  <c:v>20.858371999999999</c:v>
                </c:pt>
                <c:pt idx="92893">
                  <c:v>20.860368999999999</c:v>
                </c:pt>
                <c:pt idx="92894">
                  <c:v>20.857520000000001</c:v>
                </c:pt>
                <c:pt idx="92895">
                  <c:v>20.856213</c:v>
                </c:pt>
                <c:pt idx="92896">
                  <c:v>20.859069000000002</c:v>
                </c:pt>
                <c:pt idx="92897">
                  <c:v>20.861573</c:v>
                </c:pt>
                <c:pt idx="92898">
                  <c:v>20.858743</c:v>
                </c:pt>
                <c:pt idx="92899">
                  <c:v>20.856334</c:v>
                </c:pt>
                <c:pt idx="92900">
                  <c:v>20.857728000000002</c:v>
                </c:pt>
                <c:pt idx="92901">
                  <c:v>20.859000999999999</c:v>
                </c:pt>
                <c:pt idx="92902">
                  <c:v>20.859048000000001</c:v>
                </c:pt>
                <c:pt idx="92903">
                  <c:v>20.855923000000001</c:v>
                </c:pt>
                <c:pt idx="92904">
                  <c:v>20.854125</c:v>
                </c:pt>
                <c:pt idx="92905">
                  <c:v>20.857651000000001</c:v>
                </c:pt>
                <c:pt idx="92906">
                  <c:v>20.861457999999999</c:v>
                </c:pt>
                <c:pt idx="92907">
                  <c:v>20.858454999999999</c:v>
                </c:pt>
                <c:pt idx="92908">
                  <c:v>20.854956999999999</c:v>
                </c:pt>
                <c:pt idx="92909">
                  <c:v>20.858647000000001</c:v>
                </c:pt>
                <c:pt idx="92910">
                  <c:v>20.858243999999999</c:v>
                </c:pt>
                <c:pt idx="92911">
                  <c:v>20.850752</c:v>
                </c:pt>
                <c:pt idx="92912">
                  <c:v>20.849689999999999</c:v>
                </c:pt>
                <c:pt idx="92913">
                  <c:v>20.852927999999999</c:v>
                </c:pt>
                <c:pt idx="92914">
                  <c:v>20.854458999999999</c:v>
                </c:pt>
                <c:pt idx="92915">
                  <c:v>20.855072</c:v>
                </c:pt>
                <c:pt idx="92916">
                  <c:v>20.855592000000001</c:v>
                </c:pt>
                <c:pt idx="92917">
                  <c:v>20.856892999999999</c:v>
                </c:pt>
                <c:pt idx="92918">
                  <c:v>20.858514</c:v>
                </c:pt>
                <c:pt idx="92919">
                  <c:v>20.85932</c:v>
                </c:pt>
                <c:pt idx="92920">
                  <c:v>20.858998</c:v>
                </c:pt>
                <c:pt idx="92921">
                  <c:v>20.858170999999999</c:v>
                </c:pt>
                <c:pt idx="92922">
                  <c:v>20.858024</c:v>
                </c:pt>
                <c:pt idx="92923">
                  <c:v>20.858152</c:v>
                </c:pt>
                <c:pt idx="92924">
                  <c:v>20.857945000000001</c:v>
                </c:pt>
                <c:pt idx="92925">
                  <c:v>20.860253</c:v>
                </c:pt>
                <c:pt idx="92926">
                  <c:v>20.865255999999999</c:v>
                </c:pt>
                <c:pt idx="92927">
                  <c:v>20.868780000000001</c:v>
                </c:pt>
                <c:pt idx="92928">
                  <c:v>20.870953</c:v>
                </c:pt>
                <c:pt idx="92929">
                  <c:v>20.870273000000001</c:v>
                </c:pt>
                <c:pt idx="92930">
                  <c:v>20.866108000000001</c:v>
                </c:pt>
                <c:pt idx="92931">
                  <c:v>20.864090000000001</c:v>
                </c:pt>
                <c:pt idx="92932">
                  <c:v>20.864304000000001</c:v>
                </c:pt>
                <c:pt idx="92933">
                  <c:v>20.862728000000001</c:v>
                </c:pt>
                <c:pt idx="92934">
                  <c:v>20.864716000000001</c:v>
                </c:pt>
                <c:pt idx="92935">
                  <c:v>20.869309000000001</c:v>
                </c:pt>
                <c:pt idx="92936">
                  <c:v>20.867595999999999</c:v>
                </c:pt>
                <c:pt idx="92937">
                  <c:v>20.861968000000001</c:v>
                </c:pt>
                <c:pt idx="92938">
                  <c:v>20.862541</c:v>
                </c:pt>
                <c:pt idx="92939">
                  <c:v>20.865404000000002</c:v>
                </c:pt>
                <c:pt idx="92940">
                  <c:v>20.864177999999999</c:v>
                </c:pt>
                <c:pt idx="92941">
                  <c:v>20.865096000000001</c:v>
                </c:pt>
                <c:pt idx="92942">
                  <c:v>20.867459</c:v>
                </c:pt>
                <c:pt idx="92943">
                  <c:v>20.863555999999999</c:v>
                </c:pt>
                <c:pt idx="92944">
                  <c:v>20.862165999999998</c:v>
                </c:pt>
                <c:pt idx="92945">
                  <c:v>20.870024999999998</c:v>
                </c:pt>
                <c:pt idx="92946">
                  <c:v>20.873984</c:v>
                </c:pt>
                <c:pt idx="92947">
                  <c:v>20.870269</c:v>
                </c:pt>
                <c:pt idx="92948">
                  <c:v>20.869292999999999</c:v>
                </c:pt>
                <c:pt idx="92949">
                  <c:v>20.872363</c:v>
                </c:pt>
                <c:pt idx="92950">
                  <c:v>20.873407</c:v>
                </c:pt>
                <c:pt idx="92951">
                  <c:v>20.869250000000001</c:v>
                </c:pt>
                <c:pt idx="92952">
                  <c:v>20.865303999999998</c:v>
                </c:pt>
                <c:pt idx="92953">
                  <c:v>20.867001999999999</c:v>
                </c:pt>
                <c:pt idx="92954">
                  <c:v>20.867899999999999</c:v>
                </c:pt>
                <c:pt idx="92955">
                  <c:v>20.865815999999999</c:v>
                </c:pt>
                <c:pt idx="92956">
                  <c:v>20.868012</c:v>
                </c:pt>
                <c:pt idx="92957">
                  <c:v>20.869235</c:v>
                </c:pt>
                <c:pt idx="92958">
                  <c:v>20.867640000000002</c:v>
                </c:pt>
                <c:pt idx="92959">
                  <c:v>20.870094999999999</c:v>
                </c:pt>
                <c:pt idx="92960">
                  <c:v>20.870816000000001</c:v>
                </c:pt>
                <c:pt idx="92961">
                  <c:v>20.867833000000001</c:v>
                </c:pt>
                <c:pt idx="92962">
                  <c:v>20.867857000000001</c:v>
                </c:pt>
                <c:pt idx="92963">
                  <c:v>20.872212000000001</c:v>
                </c:pt>
                <c:pt idx="92964">
                  <c:v>20.873429000000002</c:v>
                </c:pt>
                <c:pt idx="92965">
                  <c:v>20.869577</c:v>
                </c:pt>
                <c:pt idx="92966">
                  <c:v>20.869862999999999</c:v>
                </c:pt>
                <c:pt idx="92967">
                  <c:v>20.871922999999999</c:v>
                </c:pt>
                <c:pt idx="92968">
                  <c:v>20.871314000000002</c:v>
                </c:pt>
                <c:pt idx="92969">
                  <c:v>20.872902</c:v>
                </c:pt>
                <c:pt idx="92970">
                  <c:v>20.875070000000001</c:v>
                </c:pt>
                <c:pt idx="92971">
                  <c:v>20.870336000000002</c:v>
                </c:pt>
                <c:pt idx="92972">
                  <c:v>20.868874999999999</c:v>
                </c:pt>
                <c:pt idx="92973">
                  <c:v>20.875665000000001</c:v>
                </c:pt>
                <c:pt idx="92974">
                  <c:v>20.874106999999999</c:v>
                </c:pt>
                <c:pt idx="92975">
                  <c:v>20.868044000000001</c:v>
                </c:pt>
                <c:pt idx="92976">
                  <c:v>20.869824999999999</c:v>
                </c:pt>
                <c:pt idx="92977">
                  <c:v>20.873424</c:v>
                </c:pt>
                <c:pt idx="92978">
                  <c:v>20.873035000000002</c:v>
                </c:pt>
                <c:pt idx="92979">
                  <c:v>20.869218</c:v>
                </c:pt>
                <c:pt idx="92980">
                  <c:v>20.867401999999998</c:v>
                </c:pt>
                <c:pt idx="92981">
                  <c:v>20.871496</c:v>
                </c:pt>
                <c:pt idx="92982">
                  <c:v>20.876556000000001</c:v>
                </c:pt>
                <c:pt idx="92983">
                  <c:v>20.875771</c:v>
                </c:pt>
                <c:pt idx="92984">
                  <c:v>20.875032000000001</c:v>
                </c:pt>
                <c:pt idx="92985">
                  <c:v>20.879380000000001</c:v>
                </c:pt>
                <c:pt idx="92986">
                  <c:v>20.879124000000001</c:v>
                </c:pt>
                <c:pt idx="92987">
                  <c:v>20.876501000000001</c:v>
                </c:pt>
                <c:pt idx="92988">
                  <c:v>20.878405000000001</c:v>
                </c:pt>
                <c:pt idx="92989">
                  <c:v>20.878943</c:v>
                </c:pt>
                <c:pt idx="92990">
                  <c:v>20.875731999999999</c:v>
                </c:pt>
                <c:pt idx="92991">
                  <c:v>20.875378000000001</c:v>
                </c:pt>
                <c:pt idx="92992">
                  <c:v>20.879563999999998</c:v>
                </c:pt>
                <c:pt idx="92993">
                  <c:v>20.883583999999999</c:v>
                </c:pt>
                <c:pt idx="92994">
                  <c:v>20.879957000000001</c:v>
                </c:pt>
                <c:pt idx="92995">
                  <c:v>20.874223000000001</c:v>
                </c:pt>
                <c:pt idx="92996">
                  <c:v>20.878326999999999</c:v>
                </c:pt>
                <c:pt idx="92997">
                  <c:v>20.885352000000001</c:v>
                </c:pt>
                <c:pt idx="92998">
                  <c:v>20.886368999999998</c:v>
                </c:pt>
                <c:pt idx="92999">
                  <c:v>20.882909999999999</c:v>
                </c:pt>
                <c:pt idx="93000">
                  <c:v>20.877141999999999</c:v>
                </c:pt>
                <c:pt idx="93001">
                  <c:v>20.875592999999999</c:v>
                </c:pt>
                <c:pt idx="93002">
                  <c:v>20.877562000000001</c:v>
                </c:pt>
                <c:pt idx="93003">
                  <c:v>20.879625999999998</c:v>
                </c:pt>
                <c:pt idx="93004">
                  <c:v>20.882362000000001</c:v>
                </c:pt>
                <c:pt idx="93005">
                  <c:v>20.883018</c:v>
                </c:pt>
                <c:pt idx="93006">
                  <c:v>20.878247999999999</c:v>
                </c:pt>
                <c:pt idx="93007">
                  <c:v>20.87518</c:v>
                </c:pt>
                <c:pt idx="93008">
                  <c:v>20.875325</c:v>
                </c:pt>
                <c:pt idx="93009">
                  <c:v>20.873989000000002</c:v>
                </c:pt>
                <c:pt idx="93010">
                  <c:v>20.874967000000002</c:v>
                </c:pt>
                <c:pt idx="93011">
                  <c:v>20.879643999999999</c:v>
                </c:pt>
                <c:pt idx="93012">
                  <c:v>20.884194000000001</c:v>
                </c:pt>
                <c:pt idx="93013">
                  <c:v>20.883748000000001</c:v>
                </c:pt>
                <c:pt idx="93014">
                  <c:v>20.882617</c:v>
                </c:pt>
                <c:pt idx="93015">
                  <c:v>20.887993000000002</c:v>
                </c:pt>
                <c:pt idx="93016">
                  <c:v>20.888667999999999</c:v>
                </c:pt>
                <c:pt idx="93017">
                  <c:v>20.887446000000001</c:v>
                </c:pt>
                <c:pt idx="93018">
                  <c:v>20.889033000000001</c:v>
                </c:pt>
                <c:pt idx="93019">
                  <c:v>20.885947999999999</c:v>
                </c:pt>
                <c:pt idx="93020">
                  <c:v>20.885565</c:v>
                </c:pt>
                <c:pt idx="93021">
                  <c:v>20.887001000000001</c:v>
                </c:pt>
                <c:pt idx="93022">
                  <c:v>20.884347999999999</c:v>
                </c:pt>
                <c:pt idx="93023">
                  <c:v>20.883337000000001</c:v>
                </c:pt>
                <c:pt idx="93024">
                  <c:v>20.884836</c:v>
                </c:pt>
                <c:pt idx="93025">
                  <c:v>20.884677</c:v>
                </c:pt>
                <c:pt idx="93026">
                  <c:v>20.882566000000001</c:v>
                </c:pt>
                <c:pt idx="93027">
                  <c:v>20.883621000000002</c:v>
                </c:pt>
                <c:pt idx="93028">
                  <c:v>20.8874</c:v>
                </c:pt>
                <c:pt idx="93029">
                  <c:v>20.889980999999999</c:v>
                </c:pt>
                <c:pt idx="93030">
                  <c:v>20.889061999999999</c:v>
                </c:pt>
                <c:pt idx="93031">
                  <c:v>20.886590999999999</c:v>
                </c:pt>
                <c:pt idx="93032">
                  <c:v>20.886597999999999</c:v>
                </c:pt>
                <c:pt idx="93033">
                  <c:v>20.88813</c:v>
                </c:pt>
                <c:pt idx="93034">
                  <c:v>20.887827000000001</c:v>
                </c:pt>
                <c:pt idx="93035">
                  <c:v>20.885721</c:v>
                </c:pt>
                <c:pt idx="93036">
                  <c:v>20.884025999999999</c:v>
                </c:pt>
                <c:pt idx="93037">
                  <c:v>20.886475000000001</c:v>
                </c:pt>
                <c:pt idx="93038">
                  <c:v>20.890402000000002</c:v>
                </c:pt>
                <c:pt idx="93039">
                  <c:v>20.888632000000001</c:v>
                </c:pt>
                <c:pt idx="93040">
                  <c:v>20.882747999999999</c:v>
                </c:pt>
                <c:pt idx="93041">
                  <c:v>20.879761999999999</c:v>
                </c:pt>
                <c:pt idx="93042">
                  <c:v>20.883825999999999</c:v>
                </c:pt>
                <c:pt idx="93043">
                  <c:v>20.886924</c:v>
                </c:pt>
                <c:pt idx="93044">
                  <c:v>20.884725</c:v>
                </c:pt>
                <c:pt idx="93045">
                  <c:v>20.883897999999999</c:v>
                </c:pt>
                <c:pt idx="93046">
                  <c:v>20.885282</c:v>
                </c:pt>
                <c:pt idx="93047">
                  <c:v>20.886765</c:v>
                </c:pt>
                <c:pt idx="93048">
                  <c:v>20.889679999999998</c:v>
                </c:pt>
                <c:pt idx="93049">
                  <c:v>20.892735999999999</c:v>
                </c:pt>
                <c:pt idx="93050">
                  <c:v>20.892049</c:v>
                </c:pt>
                <c:pt idx="93051">
                  <c:v>20.889879000000001</c:v>
                </c:pt>
                <c:pt idx="93052">
                  <c:v>20.887695000000001</c:v>
                </c:pt>
                <c:pt idx="93053">
                  <c:v>20.889232</c:v>
                </c:pt>
                <c:pt idx="93054">
                  <c:v>20.890201000000001</c:v>
                </c:pt>
                <c:pt idx="93055">
                  <c:v>20.885431000000001</c:v>
                </c:pt>
                <c:pt idx="93056">
                  <c:v>20.886806</c:v>
                </c:pt>
                <c:pt idx="93057">
                  <c:v>20.891569</c:v>
                </c:pt>
                <c:pt idx="93058">
                  <c:v>20.890523999999999</c:v>
                </c:pt>
                <c:pt idx="93059">
                  <c:v>20.891024999999999</c:v>
                </c:pt>
                <c:pt idx="93060">
                  <c:v>20.890938999999999</c:v>
                </c:pt>
                <c:pt idx="93061">
                  <c:v>20.885985999999999</c:v>
                </c:pt>
                <c:pt idx="93062">
                  <c:v>20.888003999999999</c:v>
                </c:pt>
                <c:pt idx="93063">
                  <c:v>20.893594</c:v>
                </c:pt>
                <c:pt idx="93064">
                  <c:v>20.890155</c:v>
                </c:pt>
                <c:pt idx="93065">
                  <c:v>20.888500000000001</c:v>
                </c:pt>
                <c:pt idx="93066">
                  <c:v>20.893272</c:v>
                </c:pt>
                <c:pt idx="93067">
                  <c:v>20.895562000000002</c:v>
                </c:pt>
                <c:pt idx="93068">
                  <c:v>20.898551000000001</c:v>
                </c:pt>
                <c:pt idx="93069">
                  <c:v>20.902151</c:v>
                </c:pt>
                <c:pt idx="93070">
                  <c:v>20.897061000000001</c:v>
                </c:pt>
                <c:pt idx="93071">
                  <c:v>20.893636999999998</c:v>
                </c:pt>
                <c:pt idx="93072">
                  <c:v>20.898122000000001</c:v>
                </c:pt>
                <c:pt idx="93073">
                  <c:v>20.899581999999999</c:v>
                </c:pt>
                <c:pt idx="93074">
                  <c:v>20.897684000000002</c:v>
                </c:pt>
                <c:pt idx="93075">
                  <c:v>20.897286000000001</c:v>
                </c:pt>
                <c:pt idx="93076">
                  <c:v>20.897516</c:v>
                </c:pt>
                <c:pt idx="93077">
                  <c:v>20.898672000000001</c:v>
                </c:pt>
                <c:pt idx="93078">
                  <c:v>20.901219999999999</c:v>
                </c:pt>
                <c:pt idx="93079">
                  <c:v>20.903773999999999</c:v>
                </c:pt>
                <c:pt idx="93080">
                  <c:v>20.904933</c:v>
                </c:pt>
                <c:pt idx="93081">
                  <c:v>20.904672999999999</c:v>
                </c:pt>
                <c:pt idx="93082">
                  <c:v>20.902556000000001</c:v>
                </c:pt>
                <c:pt idx="93083">
                  <c:v>20.899086</c:v>
                </c:pt>
                <c:pt idx="93084">
                  <c:v>20.899125999999999</c:v>
                </c:pt>
                <c:pt idx="93085">
                  <c:v>20.901039999999998</c:v>
                </c:pt>
                <c:pt idx="93086">
                  <c:v>20.898726</c:v>
                </c:pt>
                <c:pt idx="93087">
                  <c:v>20.899054</c:v>
                </c:pt>
                <c:pt idx="93088">
                  <c:v>20.903091</c:v>
                </c:pt>
                <c:pt idx="93089">
                  <c:v>20.900247</c:v>
                </c:pt>
                <c:pt idx="93090">
                  <c:v>20.896899000000001</c:v>
                </c:pt>
                <c:pt idx="93091">
                  <c:v>20.901318</c:v>
                </c:pt>
                <c:pt idx="93092">
                  <c:v>20.901990999999999</c:v>
                </c:pt>
                <c:pt idx="93093">
                  <c:v>20.900527</c:v>
                </c:pt>
                <c:pt idx="93094">
                  <c:v>20.903541000000001</c:v>
                </c:pt>
                <c:pt idx="93095">
                  <c:v>20.906255999999999</c:v>
                </c:pt>
                <c:pt idx="93096">
                  <c:v>20.904786999999999</c:v>
                </c:pt>
                <c:pt idx="93097">
                  <c:v>20.902259000000001</c:v>
                </c:pt>
                <c:pt idx="93098">
                  <c:v>20.905832</c:v>
                </c:pt>
                <c:pt idx="93099">
                  <c:v>20.907910999999999</c:v>
                </c:pt>
                <c:pt idx="93100">
                  <c:v>20.906704000000001</c:v>
                </c:pt>
                <c:pt idx="93101">
                  <c:v>20.910817000000002</c:v>
                </c:pt>
                <c:pt idx="93102">
                  <c:v>20.911328000000001</c:v>
                </c:pt>
                <c:pt idx="93103">
                  <c:v>20.906392</c:v>
                </c:pt>
                <c:pt idx="93104">
                  <c:v>20.908840000000001</c:v>
                </c:pt>
                <c:pt idx="93105">
                  <c:v>20.911607</c:v>
                </c:pt>
                <c:pt idx="93106">
                  <c:v>20.905456000000001</c:v>
                </c:pt>
                <c:pt idx="93107">
                  <c:v>20.907425</c:v>
                </c:pt>
                <c:pt idx="93108">
                  <c:v>20.914777000000001</c:v>
                </c:pt>
                <c:pt idx="93109">
                  <c:v>20.911269000000001</c:v>
                </c:pt>
                <c:pt idx="93110">
                  <c:v>20.907895</c:v>
                </c:pt>
                <c:pt idx="93111">
                  <c:v>20.909258000000001</c:v>
                </c:pt>
                <c:pt idx="93112">
                  <c:v>20.903946000000001</c:v>
                </c:pt>
                <c:pt idx="93113">
                  <c:v>20.900862</c:v>
                </c:pt>
                <c:pt idx="93114">
                  <c:v>20.904243000000001</c:v>
                </c:pt>
                <c:pt idx="93115">
                  <c:v>20.902840000000001</c:v>
                </c:pt>
                <c:pt idx="93116">
                  <c:v>20.901616000000001</c:v>
                </c:pt>
                <c:pt idx="93117">
                  <c:v>20.904903000000001</c:v>
                </c:pt>
                <c:pt idx="93118">
                  <c:v>20.90334</c:v>
                </c:pt>
                <c:pt idx="93119">
                  <c:v>20.900368</c:v>
                </c:pt>
                <c:pt idx="93120">
                  <c:v>20.904516000000001</c:v>
                </c:pt>
                <c:pt idx="93121">
                  <c:v>20.907136000000001</c:v>
                </c:pt>
                <c:pt idx="93122">
                  <c:v>20.901820000000001</c:v>
                </c:pt>
                <c:pt idx="93123">
                  <c:v>20.900857999999999</c:v>
                </c:pt>
                <c:pt idx="93124">
                  <c:v>20.906849000000001</c:v>
                </c:pt>
                <c:pt idx="93125">
                  <c:v>20.907954</c:v>
                </c:pt>
                <c:pt idx="93126">
                  <c:v>20.904328</c:v>
                </c:pt>
                <c:pt idx="93127">
                  <c:v>20.906016000000001</c:v>
                </c:pt>
                <c:pt idx="93128">
                  <c:v>20.907571999999998</c:v>
                </c:pt>
                <c:pt idx="93129">
                  <c:v>20.906836999999999</c:v>
                </c:pt>
                <c:pt idx="93130">
                  <c:v>20.909970000000001</c:v>
                </c:pt>
                <c:pt idx="93131">
                  <c:v>20.910899000000001</c:v>
                </c:pt>
                <c:pt idx="93132">
                  <c:v>20.908106</c:v>
                </c:pt>
                <c:pt idx="93133">
                  <c:v>20.906614000000001</c:v>
                </c:pt>
                <c:pt idx="93134">
                  <c:v>20.905231000000001</c:v>
                </c:pt>
                <c:pt idx="93135">
                  <c:v>20.907937</c:v>
                </c:pt>
                <c:pt idx="93136">
                  <c:v>20.913138</c:v>
                </c:pt>
                <c:pt idx="93137">
                  <c:v>20.912417999999999</c:v>
                </c:pt>
                <c:pt idx="93138">
                  <c:v>20.910368999999999</c:v>
                </c:pt>
                <c:pt idx="93139">
                  <c:v>20.911093999999999</c:v>
                </c:pt>
                <c:pt idx="93140">
                  <c:v>20.912711999999999</c:v>
                </c:pt>
                <c:pt idx="93141">
                  <c:v>20.916810000000002</c:v>
                </c:pt>
                <c:pt idx="93142">
                  <c:v>20.915558000000001</c:v>
                </c:pt>
                <c:pt idx="93143">
                  <c:v>20.909417000000001</c:v>
                </c:pt>
                <c:pt idx="93144">
                  <c:v>20.909611999999999</c:v>
                </c:pt>
                <c:pt idx="93145">
                  <c:v>20.913639</c:v>
                </c:pt>
                <c:pt idx="93146">
                  <c:v>20.912013999999999</c:v>
                </c:pt>
                <c:pt idx="93147">
                  <c:v>20.909009999999999</c:v>
                </c:pt>
                <c:pt idx="93148">
                  <c:v>20.909967999999999</c:v>
                </c:pt>
                <c:pt idx="93149">
                  <c:v>20.907928999999999</c:v>
                </c:pt>
                <c:pt idx="93150">
                  <c:v>20.906977000000001</c:v>
                </c:pt>
                <c:pt idx="93151">
                  <c:v>20.911261</c:v>
                </c:pt>
                <c:pt idx="93152">
                  <c:v>20.912329</c:v>
                </c:pt>
                <c:pt idx="93153">
                  <c:v>20.913084999999999</c:v>
                </c:pt>
                <c:pt idx="93154">
                  <c:v>20.913668000000001</c:v>
                </c:pt>
                <c:pt idx="93155">
                  <c:v>20.912980999999998</c:v>
                </c:pt>
                <c:pt idx="93156">
                  <c:v>20.910247999999999</c:v>
                </c:pt>
                <c:pt idx="93157">
                  <c:v>20.909998000000002</c:v>
                </c:pt>
                <c:pt idx="93158">
                  <c:v>20.913603999999999</c:v>
                </c:pt>
                <c:pt idx="93159">
                  <c:v>20.913080000000001</c:v>
                </c:pt>
                <c:pt idx="93160">
                  <c:v>20.911362</c:v>
                </c:pt>
                <c:pt idx="93161">
                  <c:v>20.913848000000002</c:v>
                </c:pt>
                <c:pt idx="93162">
                  <c:v>20.915344999999999</c:v>
                </c:pt>
                <c:pt idx="93163">
                  <c:v>20.914942</c:v>
                </c:pt>
                <c:pt idx="93164">
                  <c:v>20.916643000000001</c:v>
                </c:pt>
                <c:pt idx="93165">
                  <c:v>20.917354</c:v>
                </c:pt>
                <c:pt idx="93166">
                  <c:v>20.919269</c:v>
                </c:pt>
                <c:pt idx="93167">
                  <c:v>20.922639</c:v>
                </c:pt>
                <c:pt idx="93168">
                  <c:v>20.920819000000002</c:v>
                </c:pt>
                <c:pt idx="93169">
                  <c:v>20.920798000000001</c:v>
                </c:pt>
                <c:pt idx="93170">
                  <c:v>20.922082</c:v>
                </c:pt>
                <c:pt idx="93171">
                  <c:v>20.919561999999999</c:v>
                </c:pt>
                <c:pt idx="93172">
                  <c:v>20.917052999999999</c:v>
                </c:pt>
                <c:pt idx="93173">
                  <c:v>20.917762</c:v>
                </c:pt>
                <c:pt idx="93174">
                  <c:v>20.918617999999999</c:v>
                </c:pt>
                <c:pt idx="93175">
                  <c:v>20.912935000000001</c:v>
                </c:pt>
                <c:pt idx="93176">
                  <c:v>20.909872</c:v>
                </c:pt>
                <c:pt idx="93177">
                  <c:v>20.915057999999998</c:v>
                </c:pt>
                <c:pt idx="93178">
                  <c:v>20.919056000000001</c:v>
                </c:pt>
                <c:pt idx="93179">
                  <c:v>20.919803999999999</c:v>
                </c:pt>
                <c:pt idx="93180">
                  <c:v>20.917113000000001</c:v>
                </c:pt>
                <c:pt idx="93181">
                  <c:v>20.913663</c:v>
                </c:pt>
                <c:pt idx="93182">
                  <c:v>20.913350999999999</c:v>
                </c:pt>
                <c:pt idx="93183">
                  <c:v>20.915111</c:v>
                </c:pt>
                <c:pt idx="93184">
                  <c:v>20.916746</c:v>
                </c:pt>
                <c:pt idx="93185">
                  <c:v>20.915265999999999</c:v>
                </c:pt>
                <c:pt idx="93186">
                  <c:v>20.915603999999998</c:v>
                </c:pt>
                <c:pt idx="93187">
                  <c:v>20.917726999999999</c:v>
                </c:pt>
                <c:pt idx="93188">
                  <c:v>20.916962999999999</c:v>
                </c:pt>
                <c:pt idx="93189">
                  <c:v>20.918319</c:v>
                </c:pt>
                <c:pt idx="93190">
                  <c:v>20.920468</c:v>
                </c:pt>
                <c:pt idx="93191">
                  <c:v>20.918868</c:v>
                </c:pt>
                <c:pt idx="93192">
                  <c:v>20.917538</c:v>
                </c:pt>
                <c:pt idx="93193">
                  <c:v>20.922747000000001</c:v>
                </c:pt>
                <c:pt idx="93194">
                  <c:v>20.92343</c:v>
                </c:pt>
                <c:pt idx="93195">
                  <c:v>20.920981000000001</c:v>
                </c:pt>
                <c:pt idx="93196">
                  <c:v>20.925276</c:v>
                </c:pt>
                <c:pt idx="93197">
                  <c:v>20.928246999999999</c:v>
                </c:pt>
                <c:pt idx="93198">
                  <c:v>20.927213999999999</c:v>
                </c:pt>
                <c:pt idx="93199">
                  <c:v>20.926659999999998</c:v>
                </c:pt>
                <c:pt idx="93200">
                  <c:v>20.926507999999998</c:v>
                </c:pt>
                <c:pt idx="93201">
                  <c:v>20.927398</c:v>
                </c:pt>
                <c:pt idx="93202">
                  <c:v>20.929383999999999</c:v>
                </c:pt>
                <c:pt idx="93203">
                  <c:v>20.929969</c:v>
                </c:pt>
                <c:pt idx="93204">
                  <c:v>20.927674</c:v>
                </c:pt>
                <c:pt idx="93205">
                  <c:v>20.925754000000001</c:v>
                </c:pt>
                <c:pt idx="93206">
                  <c:v>20.924516000000001</c:v>
                </c:pt>
                <c:pt idx="93207">
                  <c:v>20.925639</c:v>
                </c:pt>
                <c:pt idx="93208">
                  <c:v>20.926936000000001</c:v>
                </c:pt>
                <c:pt idx="93209">
                  <c:v>20.926342000000002</c:v>
                </c:pt>
                <c:pt idx="93210">
                  <c:v>20.927617999999999</c:v>
                </c:pt>
                <c:pt idx="93211">
                  <c:v>20.929561</c:v>
                </c:pt>
                <c:pt idx="93212">
                  <c:v>20.929017999999999</c:v>
                </c:pt>
                <c:pt idx="93213">
                  <c:v>20.924869000000001</c:v>
                </c:pt>
                <c:pt idx="93214">
                  <c:v>20.922346000000001</c:v>
                </c:pt>
                <c:pt idx="93215">
                  <c:v>20.92803</c:v>
                </c:pt>
                <c:pt idx="93216">
                  <c:v>20.930519</c:v>
                </c:pt>
                <c:pt idx="93217">
                  <c:v>20.929248999999999</c:v>
                </c:pt>
                <c:pt idx="93218">
                  <c:v>20.932206000000001</c:v>
                </c:pt>
                <c:pt idx="93219">
                  <c:v>20.934553999999999</c:v>
                </c:pt>
                <c:pt idx="93220">
                  <c:v>20.934331</c:v>
                </c:pt>
                <c:pt idx="93221">
                  <c:v>20.931709999999999</c:v>
                </c:pt>
                <c:pt idx="93222">
                  <c:v>20.932306000000001</c:v>
                </c:pt>
                <c:pt idx="93223">
                  <c:v>20.934609999999999</c:v>
                </c:pt>
                <c:pt idx="93224">
                  <c:v>20.929969</c:v>
                </c:pt>
                <c:pt idx="93225">
                  <c:v>20.928249999999998</c:v>
                </c:pt>
                <c:pt idx="93226">
                  <c:v>20.933843</c:v>
                </c:pt>
                <c:pt idx="93227">
                  <c:v>20.936399999999999</c:v>
                </c:pt>
                <c:pt idx="93228">
                  <c:v>20.933195999999999</c:v>
                </c:pt>
                <c:pt idx="93229">
                  <c:v>20.930285000000001</c:v>
                </c:pt>
                <c:pt idx="93230">
                  <c:v>20.930045</c:v>
                </c:pt>
                <c:pt idx="93231">
                  <c:v>20.930866999999999</c:v>
                </c:pt>
                <c:pt idx="93232">
                  <c:v>20.934018999999999</c:v>
                </c:pt>
                <c:pt idx="93233">
                  <c:v>20.935307000000002</c:v>
                </c:pt>
                <c:pt idx="93234">
                  <c:v>20.934795999999999</c:v>
                </c:pt>
                <c:pt idx="93235">
                  <c:v>20.935573999999999</c:v>
                </c:pt>
                <c:pt idx="93236">
                  <c:v>20.934116</c:v>
                </c:pt>
                <c:pt idx="93237">
                  <c:v>20.927788</c:v>
                </c:pt>
                <c:pt idx="93238">
                  <c:v>20.921976000000001</c:v>
                </c:pt>
                <c:pt idx="93239">
                  <c:v>20.924710000000001</c:v>
                </c:pt>
                <c:pt idx="93240">
                  <c:v>20.927591</c:v>
                </c:pt>
                <c:pt idx="93241">
                  <c:v>20.925585000000002</c:v>
                </c:pt>
                <c:pt idx="93242">
                  <c:v>20.925215000000001</c:v>
                </c:pt>
                <c:pt idx="93243">
                  <c:v>20.928372</c:v>
                </c:pt>
                <c:pt idx="93244">
                  <c:v>20.927443</c:v>
                </c:pt>
                <c:pt idx="93245">
                  <c:v>20.922789999999999</c:v>
                </c:pt>
                <c:pt idx="93246">
                  <c:v>20.924544000000001</c:v>
                </c:pt>
                <c:pt idx="93247">
                  <c:v>20.928443999999999</c:v>
                </c:pt>
                <c:pt idx="93248">
                  <c:v>20.928433999999999</c:v>
                </c:pt>
                <c:pt idx="93249">
                  <c:v>20.931445</c:v>
                </c:pt>
                <c:pt idx="93250">
                  <c:v>20.931842</c:v>
                </c:pt>
                <c:pt idx="93251">
                  <c:v>20.930377</c:v>
                </c:pt>
                <c:pt idx="93252">
                  <c:v>20.932925999999998</c:v>
                </c:pt>
                <c:pt idx="93253">
                  <c:v>20.934277000000002</c:v>
                </c:pt>
                <c:pt idx="93254">
                  <c:v>20.933895</c:v>
                </c:pt>
                <c:pt idx="93255">
                  <c:v>20.936979000000001</c:v>
                </c:pt>
                <c:pt idx="93256">
                  <c:v>20.939733</c:v>
                </c:pt>
                <c:pt idx="93257">
                  <c:v>20.935431999999999</c:v>
                </c:pt>
                <c:pt idx="93258">
                  <c:v>20.932568</c:v>
                </c:pt>
                <c:pt idx="93259">
                  <c:v>20.935984000000001</c:v>
                </c:pt>
                <c:pt idx="93260">
                  <c:v>20.937455</c:v>
                </c:pt>
                <c:pt idx="93261">
                  <c:v>20.935708999999999</c:v>
                </c:pt>
                <c:pt idx="93262">
                  <c:v>20.932372000000001</c:v>
                </c:pt>
                <c:pt idx="93263">
                  <c:v>20.931760000000001</c:v>
                </c:pt>
                <c:pt idx="93264">
                  <c:v>20.936188999999999</c:v>
                </c:pt>
                <c:pt idx="93265">
                  <c:v>20.937519000000002</c:v>
                </c:pt>
                <c:pt idx="93266">
                  <c:v>20.937438</c:v>
                </c:pt>
                <c:pt idx="93267">
                  <c:v>20.939112999999999</c:v>
                </c:pt>
                <c:pt idx="93268">
                  <c:v>20.937214999999998</c:v>
                </c:pt>
                <c:pt idx="93269">
                  <c:v>20.938666000000001</c:v>
                </c:pt>
                <c:pt idx="93270">
                  <c:v>20.944728999999999</c:v>
                </c:pt>
                <c:pt idx="93271">
                  <c:v>20.943449999999999</c:v>
                </c:pt>
                <c:pt idx="93272">
                  <c:v>20.937971000000001</c:v>
                </c:pt>
                <c:pt idx="93273">
                  <c:v>20.937348</c:v>
                </c:pt>
                <c:pt idx="93274">
                  <c:v>20.938455999999999</c:v>
                </c:pt>
                <c:pt idx="93275">
                  <c:v>20.940384000000002</c:v>
                </c:pt>
                <c:pt idx="93276">
                  <c:v>20.944087</c:v>
                </c:pt>
                <c:pt idx="93277">
                  <c:v>20.945478000000001</c:v>
                </c:pt>
                <c:pt idx="93278">
                  <c:v>20.941362000000002</c:v>
                </c:pt>
                <c:pt idx="93279">
                  <c:v>20.939533000000001</c:v>
                </c:pt>
                <c:pt idx="93280">
                  <c:v>20.944337999999998</c:v>
                </c:pt>
                <c:pt idx="93281">
                  <c:v>20.945497</c:v>
                </c:pt>
                <c:pt idx="93282">
                  <c:v>20.943273999999999</c:v>
                </c:pt>
                <c:pt idx="93283">
                  <c:v>20.944701999999999</c:v>
                </c:pt>
                <c:pt idx="93284">
                  <c:v>20.945967</c:v>
                </c:pt>
                <c:pt idx="93285">
                  <c:v>20.94389</c:v>
                </c:pt>
                <c:pt idx="93286">
                  <c:v>20.940601999999998</c:v>
                </c:pt>
                <c:pt idx="93287">
                  <c:v>20.943866</c:v>
                </c:pt>
                <c:pt idx="93288">
                  <c:v>20.948081999999999</c:v>
                </c:pt>
                <c:pt idx="93289">
                  <c:v>20.945633999999998</c:v>
                </c:pt>
                <c:pt idx="93290">
                  <c:v>20.947797999999999</c:v>
                </c:pt>
                <c:pt idx="93291">
                  <c:v>20.952531</c:v>
                </c:pt>
                <c:pt idx="93292">
                  <c:v>20.95054</c:v>
                </c:pt>
                <c:pt idx="93293">
                  <c:v>20.949204999999999</c:v>
                </c:pt>
                <c:pt idx="93294">
                  <c:v>20.950240000000001</c:v>
                </c:pt>
                <c:pt idx="93295">
                  <c:v>20.949929000000001</c:v>
                </c:pt>
                <c:pt idx="93296">
                  <c:v>20.949850000000001</c:v>
                </c:pt>
                <c:pt idx="93297">
                  <c:v>20.950227999999999</c:v>
                </c:pt>
                <c:pt idx="93298">
                  <c:v>20.949840999999999</c:v>
                </c:pt>
                <c:pt idx="93299">
                  <c:v>20.947970000000002</c:v>
                </c:pt>
                <c:pt idx="93300">
                  <c:v>20.947323999999998</c:v>
                </c:pt>
                <c:pt idx="93301">
                  <c:v>20.948028999999998</c:v>
                </c:pt>
                <c:pt idx="93302">
                  <c:v>20.947414999999999</c:v>
                </c:pt>
                <c:pt idx="93303">
                  <c:v>20.945278999999999</c:v>
                </c:pt>
                <c:pt idx="93304">
                  <c:v>20.942899000000001</c:v>
                </c:pt>
                <c:pt idx="93305">
                  <c:v>20.942278000000002</c:v>
                </c:pt>
                <c:pt idx="93306">
                  <c:v>20.942623000000001</c:v>
                </c:pt>
                <c:pt idx="93307">
                  <c:v>20.944887000000001</c:v>
                </c:pt>
                <c:pt idx="93308">
                  <c:v>20.950897000000001</c:v>
                </c:pt>
                <c:pt idx="93309">
                  <c:v>20.954324</c:v>
                </c:pt>
                <c:pt idx="93310">
                  <c:v>20.948556</c:v>
                </c:pt>
                <c:pt idx="93311">
                  <c:v>20.941004</c:v>
                </c:pt>
                <c:pt idx="93312">
                  <c:v>20.942357999999999</c:v>
                </c:pt>
                <c:pt idx="93313">
                  <c:v>20.946116</c:v>
                </c:pt>
                <c:pt idx="93314">
                  <c:v>20.944862000000001</c:v>
                </c:pt>
                <c:pt idx="93315">
                  <c:v>20.947496999999998</c:v>
                </c:pt>
                <c:pt idx="93316">
                  <c:v>20.953282999999999</c:v>
                </c:pt>
                <c:pt idx="93317">
                  <c:v>20.953417000000002</c:v>
                </c:pt>
                <c:pt idx="93318">
                  <c:v>20.951774</c:v>
                </c:pt>
                <c:pt idx="93319">
                  <c:v>20.952441</c:v>
                </c:pt>
                <c:pt idx="93320">
                  <c:v>20.955874999999999</c:v>
                </c:pt>
                <c:pt idx="93321">
                  <c:v>20.959841000000001</c:v>
                </c:pt>
                <c:pt idx="93322">
                  <c:v>20.960424</c:v>
                </c:pt>
                <c:pt idx="93323">
                  <c:v>20.958093000000002</c:v>
                </c:pt>
                <c:pt idx="93324">
                  <c:v>20.958192</c:v>
                </c:pt>
                <c:pt idx="93325">
                  <c:v>20.956928000000001</c:v>
                </c:pt>
                <c:pt idx="93326">
                  <c:v>20.953879000000001</c:v>
                </c:pt>
                <c:pt idx="93327">
                  <c:v>20.953914999999999</c:v>
                </c:pt>
                <c:pt idx="93328">
                  <c:v>20.955224999999999</c:v>
                </c:pt>
                <c:pt idx="93329">
                  <c:v>20.954553000000001</c:v>
                </c:pt>
                <c:pt idx="93330">
                  <c:v>20.952304999999999</c:v>
                </c:pt>
                <c:pt idx="93331">
                  <c:v>20.952245000000001</c:v>
                </c:pt>
                <c:pt idx="93332">
                  <c:v>20.955195</c:v>
                </c:pt>
                <c:pt idx="93333">
                  <c:v>20.953786000000001</c:v>
                </c:pt>
                <c:pt idx="93334">
                  <c:v>20.952808999999998</c:v>
                </c:pt>
                <c:pt idx="93335">
                  <c:v>20.958068999999998</c:v>
                </c:pt>
                <c:pt idx="93336">
                  <c:v>20.956025</c:v>
                </c:pt>
                <c:pt idx="93337">
                  <c:v>20.95262</c:v>
                </c:pt>
                <c:pt idx="93338">
                  <c:v>20.955901000000001</c:v>
                </c:pt>
                <c:pt idx="93339">
                  <c:v>20.954381999999999</c:v>
                </c:pt>
                <c:pt idx="93340">
                  <c:v>20.9529</c:v>
                </c:pt>
                <c:pt idx="93341">
                  <c:v>20.957954999999998</c:v>
                </c:pt>
                <c:pt idx="93342">
                  <c:v>20.957965000000002</c:v>
                </c:pt>
                <c:pt idx="93343">
                  <c:v>20.958553999999999</c:v>
                </c:pt>
                <c:pt idx="93344">
                  <c:v>20.964687000000001</c:v>
                </c:pt>
                <c:pt idx="93345">
                  <c:v>20.963253000000002</c:v>
                </c:pt>
                <c:pt idx="93346">
                  <c:v>20.958953999999999</c:v>
                </c:pt>
                <c:pt idx="93347">
                  <c:v>20.959838999999999</c:v>
                </c:pt>
                <c:pt idx="93348">
                  <c:v>20.961600000000001</c:v>
                </c:pt>
                <c:pt idx="93349">
                  <c:v>20.962610999999999</c:v>
                </c:pt>
                <c:pt idx="93350">
                  <c:v>20.960563</c:v>
                </c:pt>
                <c:pt idx="93351">
                  <c:v>20.960508000000001</c:v>
                </c:pt>
                <c:pt idx="93352">
                  <c:v>20.963562</c:v>
                </c:pt>
                <c:pt idx="93353">
                  <c:v>20.960536999999999</c:v>
                </c:pt>
                <c:pt idx="93354">
                  <c:v>20.959440000000001</c:v>
                </c:pt>
                <c:pt idx="93355">
                  <c:v>20.964893</c:v>
                </c:pt>
                <c:pt idx="93356">
                  <c:v>20.963730999999999</c:v>
                </c:pt>
                <c:pt idx="93357">
                  <c:v>20.962323999999999</c:v>
                </c:pt>
                <c:pt idx="93358">
                  <c:v>20.964555000000001</c:v>
                </c:pt>
                <c:pt idx="93359">
                  <c:v>20.963553999999998</c:v>
                </c:pt>
                <c:pt idx="93360">
                  <c:v>20.965571000000001</c:v>
                </c:pt>
                <c:pt idx="93361">
                  <c:v>20.969987</c:v>
                </c:pt>
                <c:pt idx="93362">
                  <c:v>20.967374</c:v>
                </c:pt>
                <c:pt idx="93363">
                  <c:v>20.964735999999998</c:v>
                </c:pt>
                <c:pt idx="93364">
                  <c:v>20.967884000000002</c:v>
                </c:pt>
                <c:pt idx="93365">
                  <c:v>20.969975999999999</c:v>
                </c:pt>
                <c:pt idx="93366">
                  <c:v>20.970545999999999</c:v>
                </c:pt>
                <c:pt idx="93367">
                  <c:v>20.973002999999999</c:v>
                </c:pt>
                <c:pt idx="93368">
                  <c:v>20.973903</c:v>
                </c:pt>
                <c:pt idx="93369">
                  <c:v>20.969434</c:v>
                </c:pt>
                <c:pt idx="93370">
                  <c:v>20.965070000000001</c:v>
                </c:pt>
                <c:pt idx="93371">
                  <c:v>20.967272000000001</c:v>
                </c:pt>
                <c:pt idx="93372">
                  <c:v>20.969598999999999</c:v>
                </c:pt>
                <c:pt idx="93373">
                  <c:v>20.965716</c:v>
                </c:pt>
                <c:pt idx="93374">
                  <c:v>20.966118000000002</c:v>
                </c:pt>
                <c:pt idx="93375">
                  <c:v>20.971793999999999</c:v>
                </c:pt>
                <c:pt idx="93376">
                  <c:v>20.972882999999999</c:v>
                </c:pt>
                <c:pt idx="93377">
                  <c:v>20.969353000000002</c:v>
                </c:pt>
                <c:pt idx="93378">
                  <c:v>20.97054</c:v>
                </c:pt>
                <c:pt idx="93379">
                  <c:v>20.970435999999999</c:v>
                </c:pt>
                <c:pt idx="93380">
                  <c:v>20.965501</c:v>
                </c:pt>
                <c:pt idx="93381">
                  <c:v>20.962976999999999</c:v>
                </c:pt>
                <c:pt idx="93382">
                  <c:v>20.963967</c:v>
                </c:pt>
                <c:pt idx="93383">
                  <c:v>20.968309999999999</c:v>
                </c:pt>
                <c:pt idx="93384">
                  <c:v>20.969132999999999</c:v>
                </c:pt>
                <c:pt idx="93385">
                  <c:v>20.965858999999998</c:v>
                </c:pt>
                <c:pt idx="93386">
                  <c:v>20.968990999999999</c:v>
                </c:pt>
                <c:pt idx="93387">
                  <c:v>20.967679</c:v>
                </c:pt>
                <c:pt idx="93388">
                  <c:v>20.965053000000001</c:v>
                </c:pt>
                <c:pt idx="93389">
                  <c:v>20.973151999999999</c:v>
                </c:pt>
                <c:pt idx="93390">
                  <c:v>20.972715000000001</c:v>
                </c:pt>
                <c:pt idx="93391">
                  <c:v>20.966449000000001</c:v>
                </c:pt>
                <c:pt idx="93392">
                  <c:v>20.966570000000001</c:v>
                </c:pt>
                <c:pt idx="93393">
                  <c:v>20.966757000000001</c:v>
                </c:pt>
                <c:pt idx="93394">
                  <c:v>20.966083000000001</c:v>
                </c:pt>
                <c:pt idx="93395">
                  <c:v>20.968463</c:v>
                </c:pt>
                <c:pt idx="93396">
                  <c:v>20.974612</c:v>
                </c:pt>
                <c:pt idx="93397">
                  <c:v>20.976721000000001</c:v>
                </c:pt>
                <c:pt idx="93398">
                  <c:v>20.971713999999999</c:v>
                </c:pt>
                <c:pt idx="93399">
                  <c:v>20.969114999999999</c:v>
                </c:pt>
                <c:pt idx="93400">
                  <c:v>20.97458</c:v>
                </c:pt>
                <c:pt idx="93401">
                  <c:v>20.980747999999998</c:v>
                </c:pt>
                <c:pt idx="93402">
                  <c:v>20.979623</c:v>
                </c:pt>
                <c:pt idx="93403">
                  <c:v>20.980308000000001</c:v>
                </c:pt>
                <c:pt idx="93404">
                  <c:v>20.981839000000001</c:v>
                </c:pt>
                <c:pt idx="93405">
                  <c:v>20.977689000000002</c:v>
                </c:pt>
                <c:pt idx="93406">
                  <c:v>20.974761000000001</c:v>
                </c:pt>
                <c:pt idx="93407">
                  <c:v>20.977535</c:v>
                </c:pt>
                <c:pt idx="93408">
                  <c:v>20.979409</c:v>
                </c:pt>
                <c:pt idx="93409">
                  <c:v>20.977754999999998</c:v>
                </c:pt>
                <c:pt idx="93410">
                  <c:v>20.979058999999999</c:v>
                </c:pt>
                <c:pt idx="93411">
                  <c:v>20.980181000000002</c:v>
                </c:pt>
                <c:pt idx="93412">
                  <c:v>20.977613000000002</c:v>
                </c:pt>
                <c:pt idx="93413">
                  <c:v>20.977211</c:v>
                </c:pt>
                <c:pt idx="93414">
                  <c:v>20.97991</c:v>
                </c:pt>
                <c:pt idx="93415">
                  <c:v>20.978748</c:v>
                </c:pt>
                <c:pt idx="93416">
                  <c:v>20.977205000000001</c:v>
                </c:pt>
                <c:pt idx="93417">
                  <c:v>20.981311000000002</c:v>
                </c:pt>
                <c:pt idx="93418">
                  <c:v>20.981178</c:v>
                </c:pt>
                <c:pt idx="93419">
                  <c:v>20.975829999999998</c:v>
                </c:pt>
                <c:pt idx="93420">
                  <c:v>20.977954</c:v>
                </c:pt>
                <c:pt idx="93421">
                  <c:v>20.980131</c:v>
                </c:pt>
                <c:pt idx="93422">
                  <c:v>20.977943</c:v>
                </c:pt>
                <c:pt idx="93423">
                  <c:v>20.974869000000002</c:v>
                </c:pt>
                <c:pt idx="93424">
                  <c:v>20.973063</c:v>
                </c:pt>
                <c:pt idx="93425">
                  <c:v>20.974347000000002</c:v>
                </c:pt>
                <c:pt idx="93426">
                  <c:v>20.972783</c:v>
                </c:pt>
                <c:pt idx="93427">
                  <c:v>20.972605000000001</c:v>
                </c:pt>
                <c:pt idx="93428">
                  <c:v>20.981532999999999</c:v>
                </c:pt>
                <c:pt idx="93429">
                  <c:v>20.987065000000001</c:v>
                </c:pt>
                <c:pt idx="93430">
                  <c:v>20.978957000000001</c:v>
                </c:pt>
                <c:pt idx="93431">
                  <c:v>20.975833000000002</c:v>
                </c:pt>
                <c:pt idx="93432">
                  <c:v>20.980340999999999</c:v>
                </c:pt>
                <c:pt idx="93433">
                  <c:v>20.977843</c:v>
                </c:pt>
                <c:pt idx="93434">
                  <c:v>20.973687999999999</c:v>
                </c:pt>
                <c:pt idx="93435">
                  <c:v>20.976396000000001</c:v>
                </c:pt>
                <c:pt idx="93436">
                  <c:v>20.978137</c:v>
                </c:pt>
                <c:pt idx="93437">
                  <c:v>20.973763000000002</c:v>
                </c:pt>
                <c:pt idx="93438">
                  <c:v>20.972781999999999</c:v>
                </c:pt>
                <c:pt idx="93439">
                  <c:v>20.978912000000001</c:v>
                </c:pt>
                <c:pt idx="93440">
                  <c:v>20.981307000000001</c:v>
                </c:pt>
                <c:pt idx="93441">
                  <c:v>20.977522</c:v>
                </c:pt>
                <c:pt idx="93442">
                  <c:v>20.976189999999999</c:v>
                </c:pt>
                <c:pt idx="93443">
                  <c:v>20.978580999999998</c:v>
                </c:pt>
                <c:pt idx="93444">
                  <c:v>20.981493</c:v>
                </c:pt>
                <c:pt idx="93445">
                  <c:v>20.981771999999999</c:v>
                </c:pt>
                <c:pt idx="93446">
                  <c:v>20.979503999999999</c:v>
                </c:pt>
                <c:pt idx="93447">
                  <c:v>20.980945999999999</c:v>
                </c:pt>
                <c:pt idx="93448">
                  <c:v>20.984625999999999</c:v>
                </c:pt>
                <c:pt idx="93449">
                  <c:v>20.986228000000001</c:v>
                </c:pt>
                <c:pt idx="93450">
                  <c:v>20.987843000000002</c:v>
                </c:pt>
                <c:pt idx="93451">
                  <c:v>20.987475</c:v>
                </c:pt>
                <c:pt idx="93452">
                  <c:v>20.985593000000001</c:v>
                </c:pt>
                <c:pt idx="93453">
                  <c:v>20.985804000000002</c:v>
                </c:pt>
                <c:pt idx="93454">
                  <c:v>20.986248</c:v>
                </c:pt>
                <c:pt idx="93455">
                  <c:v>20.982596999999998</c:v>
                </c:pt>
                <c:pt idx="93456">
                  <c:v>20.980387</c:v>
                </c:pt>
                <c:pt idx="93457">
                  <c:v>20.984041999999999</c:v>
                </c:pt>
                <c:pt idx="93458">
                  <c:v>20.986425000000001</c:v>
                </c:pt>
                <c:pt idx="93459">
                  <c:v>20.985852000000001</c:v>
                </c:pt>
                <c:pt idx="93460">
                  <c:v>20.986360000000001</c:v>
                </c:pt>
                <c:pt idx="93461">
                  <c:v>20.984594000000001</c:v>
                </c:pt>
                <c:pt idx="93462">
                  <c:v>20.983768000000001</c:v>
                </c:pt>
                <c:pt idx="93463">
                  <c:v>20.98349</c:v>
                </c:pt>
                <c:pt idx="93464">
                  <c:v>20.983608</c:v>
                </c:pt>
                <c:pt idx="93465">
                  <c:v>20.986718</c:v>
                </c:pt>
                <c:pt idx="93466">
                  <c:v>20.987860000000001</c:v>
                </c:pt>
                <c:pt idx="93467">
                  <c:v>20.987452000000001</c:v>
                </c:pt>
                <c:pt idx="93468">
                  <c:v>20.990532999999999</c:v>
                </c:pt>
                <c:pt idx="93469">
                  <c:v>20.992944000000001</c:v>
                </c:pt>
                <c:pt idx="93470">
                  <c:v>20.990898000000001</c:v>
                </c:pt>
                <c:pt idx="93471">
                  <c:v>20.989222999999999</c:v>
                </c:pt>
                <c:pt idx="93472">
                  <c:v>20.985147999999999</c:v>
                </c:pt>
                <c:pt idx="93473">
                  <c:v>20.983232000000001</c:v>
                </c:pt>
                <c:pt idx="93474">
                  <c:v>20.990259999999999</c:v>
                </c:pt>
                <c:pt idx="93475">
                  <c:v>20.992414</c:v>
                </c:pt>
                <c:pt idx="93476">
                  <c:v>20.989167999999999</c:v>
                </c:pt>
                <c:pt idx="93477">
                  <c:v>20.992882000000002</c:v>
                </c:pt>
                <c:pt idx="93478">
                  <c:v>20.995961999999999</c:v>
                </c:pt>
                <c:pt idx="93479">
                  <c:v>20.989837000000001</c:v>
                </c:pt>
                <c:pt idx="93480">
                  <c:v>20.986131</c:v>
                </c:pt>
                <c:pt idx="93481">
                  <c:v>20.991246</c:v>
                </c:pt>
                <c:pt idx="93482">
                  <c:v>20.993607999999998</c:v>
                </c:pt>
                <c:pt idx="93483">
                  <c:v>20.988084000000001</c:v>
                </c:pt>
                <c:pt idx="93484">
                  <c:v>20.987672</c:v>
                </c:pt>
                <c:pt idx="93485">
                  <c:v>20.9924</c:v>
                </c:pt>
                <c:pt idx="93486">
                  <c:v>20.992363999999998</c:v>
                </c:pt>
                <c:pt idx="93487">
                  <c:v>20.993518000000002</c:v>
                </c:pt>
                <c:pt idx="93488">
                  <c:v>20.997579000000002</c:v>
                </c:pt>
                <c:pt idx="93489">
                  <c:v>20.997620000000001</c:v>
                </c:pt>
                <c:pt idx="93490">
                  <c:v>20.994900000000001</c:v>
                </c:pt>
                <c:pt idx="93491">
                  <c:v>20.996027999999999</c:v>
                </c:pt>
                <c:pt idx="93492">
                  <c:v>20.996862</c:v>
                </c:pt>
                <c:pt idx="93493">
                  <c:v>20.994806000000001</c:v>
                </c:pt>
                <c:pt idx="93494">
                  <c:v>20.994734000000001</c:v>
                </c:pt>
                <c:pt idx="93495">
                  <c:v>20.996317999999999</c:v>
                </c:pt>
                <c:pt idx="93496">
                  <c:v>20.996580999999999</c:v>
                </c:pt>
                <c:pt idx="93497">
                  <c:v>20.994710999999999</c:v>
                </c:pt>
                <c:pt idx="93498">
                  <c:v>20.9908</c:v>
                </c:pt>
                <c:pt idx="93499">
                  <c:v>20.990665</c:v>
                </c:pt>
                <c:pt idx="93500">
                  <c:v>20.993445999999999</c:v>
                </c:pt>
                <c:pt idx="93501">
                  <c:v>20.993054999999998</c:v>
                </c:pt>
                <c:pt idx="93502">
                  <c:v>20.995301999999999</c:v>
                </c:pt>
                <c:pt idx="93503">
                  <c:v>20.996791000000002</c:v>
                </c:pt>
                <c:pt idx="93504">
                  <c:v>20.996238000000002</c:v>
                </c:pt>
                <c:pt idx="93505">
                  <c:v>20.995536000000001</c:v>
                </c:pt>
                <c:pt idx="93506">
                  <c:v>20.995486</c:v>
                </c:pt>
                <c:pt idx="93507">
                  <c:v>20.998722000000001</c:v>
                </c:pt>
                <c:pt idx="93508">
                  <c:v>21.002687000000002</c:v>
                </c:pt>
                <c:pt idx="93509">
                  <c:v>21.000800999999999</c:v>
                </c:pt>
                <c:pt idx="93510">
                  <c:v>20.999876</c:v>
                </c:pt>
                <c:pt idx="93511">
                  <c:v>21.005178999999998</c:v>
                </c:pt>
                <c:pt idx="93512">
                  <c:v>21.001950000000001</c:v>
                </c:pt>
                <c:pt idx="93513">
                  <c:v>20.997088999999999</c:v>
                </c:pt>
                <c:pt idx="93514">
                  <c:v>21.001681000000001</c:v>
                </c:pt>
                <c:pt idx="93515">
                  <c:v>21.001177999999999</c:v>
                </c:pt>
                <c:pt idx="93516">
                  <c:v>20.998996000000002</c:v>
                </c:pt>
                <c:pt idx="93517">
                  <c:v>21.003968</c:v>
                </c:pt>
                <c:pt idx="93518">
                  <c:v>21.001771999999999</c:v>
                </c:pt>
                <c:pt idx="93519">
                  <c:v>20.996348999999999</c:v>
                </c:pt>
                <c:pt idx="93520">
                  <c:v>21.001193000000001</c:v>
                </c:pt>
                <c:pt idx="93521">
                  <c:v>21.003426999999999</c:v>
                </c:pt>
                <c:pt idx="93522">
                  <c:v>20.999065999999999</c:v>
                </c:pt>
                <c:pt idx="93523">
                  <c:v>20.997665999999999</c:v>
                </c:pt>
                <c:pt idx="93524">
                  <c:v>20.99802</c:v>
                </c:pt>
                <c:pt idx="93525">
                  <c:v>20.999672</c:v>
                </c:pt>
                <c:pt idx="93526">
                  <c:v>21.000567</c:v>
                </c:pt>
                <c:pt idx="93527">
                  <c:v>21.000792000000001</c:v>
                </c:pt>
                <c:pt idx="93528">
                  <c:v>21.001930000000002</c:v>
                </c:pt>
                <c:pt idx="93529">
                  <c:v>20.999220999999999</c:v>
                </c:pt>
                <c:pt idx="93530">
                  <c:v>20.998638</c:v>
                </c:pt>
                <c:pt idx="93531">
                  <c:v>21.002845000000001</c:v>
                </c:pt>
                <c:pt idx="93532">
                  <c:v>21.001643000000001</c:v>
                </c:pt>
                <c:pt idx="93533">
                  <c:v>20.996607999999998</c:v>
                </c:pt>
                <c:pt idx="93534">
                  <c:v>20.997796000000001</c:v>
                </c:pt>
                <c:pt idx="93535">
                  <c:v>21.001168</c:v>
                </c:pt>
                <c:pt idx="93536">
                  <c:v>21.002424999999999</c:v>
                </c:pt>
                <c:pt idx="93537">
                  <c:v>21.003053999999999</c:v>
                </c:pt>
                <c:pt idx="93538">
                  <c:v>21.001622000000001</c:v>
                </c:pt>
                <c:pt idx="93539">
                  <c:v>20.998517</c:v>
                </c:pt>
                <c:pt idx="93540">
                  <c:v>21.000119000000002</c:v>
                </c:pt>
                <c:pt idx="93541">
                  <c:v>21.005206000000001</c:v>
                </c:pt>
                <c:pt idx="93542">
                  <c:v>21.005931</c:v>
                </c:pt>
                <c:pt idx="93543">
                  <c:v>21.003322000000001</c:v>
                </c:pt>
                <c:pt idx="93544">
                  <c:v>21.001781999999999</c:v>
                </c:pt>
                <c:pt idx="93545">
                  <c:v>21.005496000000001</c:v>
                </c:pt>
                <c:pt idx="93546">
                  <c:v>21.010743000000002</c:v>
                </c:pt>
                <c:pt idx="93547">
                  <c:v>21.008431999999999</c:v>
                </c:pt>
                <c:pt idx="93548">
                  <c:v>21.004860000000001</c:v>
                </c:pt>
                <c:pt idx="93549">
                  <c:v>21.006509999999999</c:v>
                </c:pt>
                <c:pt idx="93550">
                  <c:v>21.006440999999999</c:v>
                </c:pt>
                <c:pt idx="93551">
                  <c:v>21.005998999999999</c:v>
                </c:pt>
                <c:pt idx="93552">
                  <c:v>21.011904999999999</c:v>
                </c:pt>
                <c:pt idx="93553">
                  <c:v>21.014451999999999</c:v>
                </c:pt>
                <c:pt idx="93554">
                  <c:v>21.009723999999999</c:v>
                </c:pt>
                <c:pt idx="93555">
                  <c:v>21.005403999999999</c:v>
                </c:pt>
                <c:pt idx="93556">
                  <c:v>21.004301000000002</c:v>
                </c:pt>
                <c:pt idx="93557">
                  <c:v>21.005938</c:v>
                </c:pt>
                <c:pt idx="93558">
                  <c:v>21.008527999999998</c:v>
                </c:pt>
                <c:pt idx="93559">
                  <c:v>21.009561999999999</c:v>
                </c:pt>
                <c:pt idx="93560">
                  <c:v>21.009689999999999</c:v>
                </c:pt>
                <c:pt idx="93561">
                  <c:v>21.011620000000001</c:v>
                </c:pt>
                <c:pt idx="93562">
                  <c:v>21.010543999999999</c:v>
                </c:pt>
                <c:pt idx="93563">
                  <c:v>21.008462999999999</c:v>
                </c:pt>
                <c:pt idx="93564">
                  <c:v>21.013528000000001</c:v>
                </c:pt>
                <c:pt idx="93565">
                  <c:v>21.018353999999999</c:v>
                </c:pt>
                <c:pt idx="93566">
                  <c:v>21.017347000000001</c:v>
                </c:pt>
                <c:pt idx="93567">
                  <c:v>21.015346000000001</c:v>
                </c:pt>
                <c:pt idx="93568">
                  <c:v>21.014368999999999</c:v>
                </c:pt>
                <c:pt idx="93569">
                  <c:v>21.012356</c:v>
                </c:pt>
                <c:pt idx="93570">
                  <c:v>21.012163999999999</c:v>
                </c:pt>
                <c:pt idx="93571">
                  <c:v>21.011894000000002</c:v>
                </c:pt>
                <c:pt idx="93572">
                  <c:v>21.010922999999998</c:v>
                </c:pt>
                <c:pt idx="93573">
                  <c:v>21.013179999999998</c:v>
                </c:pt>
                <c:pt idx="93574">
                  <c:v>21.016044999999998</c:v>
                </c:pt>
                <c:pt idx="93575">
                  <c:v>21.015546000000001</c:v>
                </c:pt>
                <c:pt idx="93576">
                  <c:v>21.014900000000001</c:v>
                </c:pt>
                <c:pt idx="93577">
                  <c:v>21.014529</c:v>
                </c:pt>
                <c:pt idx="93578">
                  <c:v>21.011958</c:v>
                </c:pt>
                <c:pt idx="93579">
                  <c:v>21.015307</c:v>
                </c:pt>
                <c:pt idx="93580">
                  <c:v>21.022493000000001</c:v>
                </c:pt>
                <c:pt idx="93581">
                  <c:v>21.022279000000001</c:v>
                </c:pt>
                <c:pt idx="93582">
                  <c:v>21.019220000000001</c:v>
                </c:pt>
                <c:pt idx="93583">
                  <c:v>21.015858999999999</c:v>
                </c:pt>
                <c:pt idx="93584">
                  <c:v>21.014399000000001</c:v>
                </c:pt>
                <c:pt idx="93585">
                  <c:v>21.019542999999999</c:v>
                </c:pt>
                <c:pt idx="93586">
                  <c:v>21.019977000000001</c:v>
                </c:pt>
                <c:pt idx="93587">
                  <c:v>21.013636999999999</c:v>
                </c:pt>
                <c:pt idx="93588">
                  <c:v>21.016335999999999</c:v>
                </c:pt>
                <c:pt idx="93589">
                  <c:v>21.022296000000001</c:v>
                </c:pt>
                <c:pt idx="93590">
                  <c:v>21.020223000000001</c:v>
                </c:pt>
                <c:pt idx="93591">
                  <c:v>21.015338</c:v>
                </c:pt>
                <c:pt idx="93592">
                  <c:v>21.018153999999999</c:v>
                </c:pt>
                <c:pt idx="93593">
                  <c:v>21.020208</c:v>
                </c:pt>
                <c:pt idx="93594">
                  <c:v>21.01586</c:v>
                </c:pt>
                <c:pt idx="93595">
                  <c:v>21.014779999999998</c:v>
                </c:pt>
                <c:pt idx="93596">
                  <c:v>21.016030000000001</c:v>
                </c:pt>
                <c:pt idx="93597">
                  <c:v>21.013521999999998</c:v>
                </c:pt>
                <c:pt idx="93598">
                  <c:v>21.016031000000002</c:v>
                </c:pt>
                <c:pt idx="93599">
                  <c:v>21.023002999999999</c:v>
                </c:pt>
                <c:pt idx="93600">
                  <c:v>21.022383000000001</c:v>
                </c:pt>
                <c:pt idx="93601">
                  <c:v>21.019053</c:v>
                </c:pt>
                <c:pt idx="93602">
                  <c:v>21.020171999999999</c:v>
                </c:pt>
                <c:pt idx="93603">
                  <c:v>21.022252000000002</c:v>
                </c:pt>
                <c:pt idx="93604">
                  <c:v>21.018537999999999</c:v>
                </c:pt>
                <c:pt idx="93605">
                  <c:v>21.012661000000001</c:v>
                </c:pt>
                <c:pt idx="93606">
                  <c:v>21.016555</c:v>
                </c:pt>
                <c:pt idx="93607">
                  <c:v>21.022611999999999</c:v>
                </c:pt>
                <c:pt idx="93608">
                  <c:v>21.020879000000001</c:v>
                </c:pt>
                <c:pt idx="93609">
                  <c:v>21.019003000000001</c:v>
                </c:pt>
                <c:pt idx="93610">
                  <c:v>21.019957999999999</c:v>
                </c:pt>
                <c:pt idx="93611">
                  <c:v>21.018677</c:v>
                </c:pt>
                <c:pt idx="93612">
                  <c:v>21.018564999999999</c:v>
                </c:pt>
                <c:pt idx="93613">
                  <c:v>21.018972999999999</c:v>
                </c:pt>
                <c:pt idx="93614">
                  <c:v>21.016065000000001</c:v>
                </c:pt>
                <c:pt idx="93615">
                  <c:v>21.016746000000001</c:v>
                </c:pt>
                <c:pt idx="93616">
                  <c:v>21.020022999999998</c:v>
                </c:pt>
                <c:pt idx="93617">
                  <c:v>21.019877000000001</c:v>
                </c:pt>
                <c:pt idx="93618">
                  <c:v>21.022483999999999</c:v>
                </c:pt>
                <c:pt idx="93619">
                  <c:v>21.02591</c:v>
                </c:pt>
                <c:pt idx="93620">
                  <c:v>21.023347999999999</c:v>
                </c:pt>
                <c:pt idx="93621">
                  <c:v>21.019617</c:v>
                </c:pt>
                <c:pt idx="93622">
                  <c:v>21.020662000000002</c:v>
                </c:pt>
                <c:pt idx="93623">
                  <c:v>21.020921000000001</c:v>
                </c:pt>
                <c:pt idx="93624">
                  <c:v>21.019570999999999</c:v>
                </c:pt>
                <c:pt idx="93625">
                  <c:v>21.019143</c:v>
                </c:pt>
                <c:pt idx="93626">
                  <c:v>21.022746000000001</c:v>
                </c:pt>
                <c:pt idx="93627">
                  <c:v>21.030345000000001</c:v>
                </c:pt>
                <c:pt idx="93628">
                  <c:v>21.029515</c:v>
                </c:pt>
                <c:pt idx="93629">
                  <c:v>21.023904000000002</c:v>
                </c:pt>
                <c:pt idx="93630">
                  <c:v>21.026562999999999</c:v>
                </c:pt>
                <c:pt idx="93631">
                  <c:v>21.028856999999999</c:v>
                </c:pt>
                <c:pt idx="93632">
                  <c:v>21.027704</c:v>
                </c:pt>
                <c:pt idx="93633">
                  <c:v>21.029319000000001</c:v>
                </c:pt>
                <c:pt idx="93634">
                  <c:v>21.027915</c:v>
                </c:pt>
                <c:pt idx="93635">
                  <c:v>21.024718</c:v>
                </c:pt>
                <c:pt idx="93636">
                  <c:v>21.026479999999999</c:v>
                </c:pt>
                <c:pt idx="93637">
                  <c:v>21.026820000000001</c:v>
                </c:pt>
                <c:pt idx="93638">
                  <c:v>21.02514</c:v>
                </c:pt>
                <c:pt idx="93639">
                  <c:v>21.026112999999999</c:v>
                </c:pt>
                <c:pt idx="93640">
                  <c:v>21.027505000000001</c:v>
                </c:pt>
                <c:pt idx="93641">
                  <c:v>21.028717</c:v>
                </c:pt>
                <c:pt idx="93642">
                  <c:v>21.026236999999998</c:v>
                </c:pt>
                <c:pt idx="93643">
                  <c:v>21.022051999999999</c:v>
                </c:pt>
                <c:pt idx="93644">
                  <c:v>21.021856</c:v>
                </c:pt>
                <c:pt idx="93645">
                  <c:v>21.023181999999998</c:v>
                </c:pt>
                <c:pt idx="93646">
                  <c:v>21.026204</c:v>
                </c:pt>
                <c:pt idx="93647">
                  <c:v>21.028746000000002</c:v>
                </c:pt>
                <c:pt idx="93648">
                  <c:v>21.028047999999998</c:v>
                </c:pt>
                <c:pt idx="93649">
                  <c:v>21.028307000000002</c:v>
                </c:pt>
                <c:pt idx="93650">
                  <c:v>21.031766999999999</c:v>
                </c:pt>
                <c:pt idx="93651">
                  <c:v>21.030113</c:v>
                </c:pt>
                <c:pt idx="93652">
                  <c:v>21.026361000000001</c:v>
                </c:pt>
                <c:pt idx="93653">
                  <c:v>21.029572000000002</c:v>
                </c:pt>
                <c:pt idx="93654">
                  <c:v>21.034569000000001</c:v>
                </c:pt>
                <c:pt idx="93655">
                  <c:v>21.033809000000002</c:v>
                </c:pt>
                <c:pt idx="93656">
                  <c:v>21.032340000000001</c:v>
                </c:pt>
                <c:pt idx="93657">
                  <c:v>21.035402999999999</c:v>
                </c:pt>
                <c:pt idx="93658">
                  <c:v>21.035164999999999</c:v>
                </c:pt>
                <c:pt idx="93659">
                  <c:v>21.031779</c:v>
                </c:pt>
                <c:pt idx="93660">
                  <c:v>21.032782999999998</c:v>
                </c:pt>
                <c:pt idx="93661">
                  <c:v>21.034907</c:v>
                </c:pt>
                <c:pt idx="93662">
                  <c:v>21.034832000000002</c:v>
                </c:pt>
                <c:pt idx="93663">
                  <c:v>21.035359</c:v>
                </c:pt>
                <c:pt idx="93664">
                  <c:v>21.033982000000002</c:v>
                </c:pt>
                <c:pt idx="93665">
                  <c:v>21.029474</c:v>
                </c:pt>
                <c:pt idx="93666">
                  <c:v>21.028219</c:v>
                </c:pt>
                <c:pt idx="93667">
                  <c:v>21.033382</c:v>
                </c:pt>
                <c:pt idx="93668">
                  <c:v>21.036573000000001</c:v>
                </c:pt>
                <c:pt idx="93669">
                  <c:v>21.031963000000001</c:v>
                </c:pt>
                <c:pt idx="93670">
                  <c:v>21.031233</c:v>
                </c:pt>
                <c:pt idx="93671">
                  <c:v>21.037890999999998</c:v>
                </c:pt>
                <c:pt idx="93672">
                  <c:v>21.038292999999999</c:v>
                </c:pt>
                <c:pt idx="93673">
                  <c:v>21.034002999999998</c:v>
                </c:pt>
                <c:pt idx="93674">
                  <c:v>21.034648000000001</c:v>
                </c:pt>
                <c:pt idx="93675">
                  <c:v>21.037704000000002</c:v>
                </c:pt>
                <c:pt idx="93676">
                  <c:v>21.036715999999998</c:v>
                </c:pt>
                <c:pt idx="93677">
                  <c:v>21.033840999999999</c:v>
                </c:pt>
                <c:pt idx="93678">
                  <c:v>21.037375000000001</c:v>
                </c:pt>
                <c:pt idx="93679">
                  <c:v>21.041437999999999</c:v>
                </c:pt>
                <c:pt idx="93680">
                  <c:v>21.038495999999999</c:v>
                </c:pt>
                <c:pt idx="93681">
                  <c:v>21.039801000000001</c:v>
                </c:pt>
                <c:pt idx="93682">
                  <c:v>21.044636000000001</c:v>
                </c:pt>
                <c:pt idx="93683">
                  <c:v>21.04026</c:v>
                </c:pt>
                <c:pt idx="93684">
                  <c:v>21.037752000000001</c:v>
                </c:pt>
                <c:pt idx="93685">
                  <c:v>21.042401000000002</c:v>
                </c:pt>
                <c:pt idx="93686">
                  <c:v>21.045000000000002</c:v>
                </c:pt>
                <c:pt idx="93687">
                  <c:v>21.042912999999999</c:v>
                </c:pt>
                <c:pt idx="93688">
                  <c:v>21.040859999999999</c:v>
                </c:pt>
                <c:pt idx="93689">
                  <c:v>21.040914000000001</c:v>
                </c:pt>
                <c:pt idx="93690">
                  <c:v>21.039853000000001</c:v>
                </c:pt>
                <c:pt idx="93691">
                  <c:v>21.039474999999999</c:v>
                </c:pt>
                <c:pt idx="93692">
                  <c:v>21.042826999999999</c:v>
                </c:pt>
                <c:pt idx="93693">
                  <c:v>21.043265999999999</c:v>
                </c:pt>
                <c:pt idx="93694">
                  <c:v>21.039697</c:v>
                </c:pt>
                <c:pt idx="93695">
                  <c:v>21.041568999999999</c:v>
                </c:pt>
                <c:pt idx="93696">
                  <c:v>21.047958999999999</c:v>
                </c:pt>
                <c:pt idx="93697">
                  <c:v>21.049558000000001</c:v>
                </c:pt>
                <c:pt idx="93698">
                  <c:v>21.048694999999999</c:v>
                </c:pt>
                <c:pt idx="93699">
                  <c:v>21.048438999999998</c:v>
                </c:pt>
                <c:pt idx="93700">
                  <c:v>21.049793000000001</c:v>
                </c:pt>
                <c:pt idx="93701">
                  <c:v>21.049800999999999</c:v>
                </c:pt>
                <c:pt idx="93702">
                  <c:v>21.048287999999999</c:v>
                </c:pt>
                <c:pt idx="93703">
                  <c:v>21.050321</c:v>
                </c:pt>
                <c:pt idx="93704">
                  <c:v>21.053795999999998</c:v>
                </c:pt>
                <c:pt idx="93705">
                  <c:v>21.052202999999999</c:v>
                </c:pt>
                <c:pt idx="93706">
                  <c:v>21.049368999999999</c:v>
                </c:pt>
                <c:pt idx="93707">
                  <c:v>21.048888999999999</c:v>
                </c:pt>
                <c:pt idx="93708">
                  <c:v>21.046018</c:v>
                </c:pt>
                <c:pt idx="93709">
                  <c:v>21.044637000000002</c:v>
                </c:pt>
                <c:pt idx="93710">
                  <c:v>21.049188000000001</c:v>
                </c:pt>
                <c:pt idx="93711">
                  <c:v>21.050689999999999</c:v>
                </c:pt>
                <c:pt idx="93712">
                  <c:v>21.047284000000001</c:v>
                </c:pt>
                <c:pt idx="93713">
                  <c:v>21.047328</c:v>
                </c:pt>
                <c:pt idx="93714">
                  <c:v>21.048845</c:v>
                </c:pt>
                <c:pt idx="93715">
                  <c:v>21.045742000000001</c:v>
                </c:pt>
                <c:pt idx="93716">
                  <c:v>21.043054000000001</c:v>
                </c:pt>
                <c:pt idx="93717">
                  <c:v>21.047539</c:v>
                </c:pt>
                <c:pt idx="93718">
                  <c:v>21.051224999999999</c:v>
                </c:pt>
                <c:pt idx="93719">
                  <c:v>21.049045</c:v>
                </c:pt>
                <c:pt idx="93720">
                  <c:v>21.050909000000001</c:v>
                </c:pt>
                <c:pt idx="93721">
                  <c:v>21.054902999999999</c:v>
                </c:pt>
                <c:pt idx="93722">
                  <c:v>21.053111999999999</c:v>
                </c:pt>
                <c:pt idx="93723">
                  <c:v>21.047771999999998</c:v>
                </c:pt>
                <c:pt idx="93724">
                  <c:v>21.044692000000001</c:v>
                </c:pt>
                <c:pt idx="93725">
                  <c:v>21.048435000000001</c:v>
                </c:pt>
                <c:pt idx="93726">
                  <c:v>21.051577999999999</c:v>
                </c:pt>
                <c:pt idx="93727">
                  <c:v>21.048251</c:v>
                </c:pt>
                <c:pt idx="93728">
                  <c:v>21.049243000000001</c:v>
                </c:pt>
                <c:pt idx="93729">
                  <c:v>21.053255</c:v>
                </c:pt>
                <c:pt idx="93730">
                  <c:v>21.052897000000002</c:v>
                </c:pt>
                <c:pt idx="93731">
                  <c:v>21.051611999999999</c:v>
                </c:pt>
                <c:pt idx="93732">
                  <c:v>21.053913000000001</c:v>
                </c:pt>
                <c:pt idx="93733">
                  <c:v>21.054624</c:v>
                </c:pt>
                <c:pt idx="93734">
                  <c:v>21.052527000000001</c:v>
                </c:pt>
                <c:pt idx="93735">
                  <c:v>21.055679999999999</c:v>
                </c:pt>
                <c:pt idx="93736">
                  <c:v>21.05536</c:v>
                </c:pt>
                <c:pt idx="93737">
                  <c:v>21.052057000000001</c:v>
                </c:pt>
                <c:pt idx="93738">
                  <c:v>21.057274</c:v>
                </c:pt>
                <c:pt idx="93739">
                  <c:v>21.062062000000001</c:v>
                </c:pt>
                <c:pt idx="93740">
                  <c:v>21.057866000000001</c:v>
                </c:pt>
                <c:pt idx="93741">
                  <c:v>21.054487000000002</c:v>
                </c:pt>
                <c:pt idx="93742">
                  <c:v>21.054952</c:v>
                </c:pt>
                <c:pt idx="93743">
                  <c:v>21.055251999999999</c:v>
                </c:pt>
                <c:pt idx="93744">
                  <c:v>21.056218999999999</c:v>
                </c:pt>
                <c:pt idx="93745">
                  <c:v>21.056878999999999</c:v>
                </c:pt>
                <c:pt idx="93746">
                  <c:v>21.055641999999999</c:v>
                </c:pt>
                <c:pt idx="93747">
                  <c:v>21.056462</c:v>
                </c:pt>
                <c:pt idx="93748">
                  <c:v>21.054411999999999</c:v>
                </c:pt>
                <c:pt idx="93749">
                  <c:v>21.050101000000002</c:v>
                </c:pt>
                <c:pt idx="93750">
                  <c:v>21.052076</c:v>
                </c:pt>
                <c:pt idx="93751">
                  <c:v>21.054592</c:v>
                </c:pt>
                <c:pt idx="93752">
                  <c:v>21.055505</c:v>
                </c:pt>
                <c:pt idx="93753">
                  <c:v>21.058799</c:v>
                </c:pt>
                <c:pt idx="93754">
                  <c:v>21.059802000000001</c:v>
                </c:pt>
                <c:pt idx="93755">
                  <c:v>21.054917</c:v>
                </c:pt>
                <c:pt idx="93756">
                  <c:v>21.053460000000001</c:v>
                </c:pt>
                <c:pt idx="93757">
                  <c:v>21.055574</c:v>
                </c:pt>
                <c:pt idx="93758">
                  <c:v>21.056014999999999</c:v>
                </c:pt>
                <c:pt idx="93759">
                  <c:v>21.058558999999999</c:v>
                </c:pt>
                <c:pt idx="93760">
                  <c:v>21.057959</c:v>
                </c:pt>
                <c:pt idx="93761">
                  <c:v>21.056408999999999</c:v>
                </c:pt>
                <c:pt idx="93762">
                  <c:v>21.058724999999999</c:v>
                </c:pt>
                <c:pt idx="93763">
                  <c:v>21.061029000000001</c:v>
                </c:pt>
                <c:pt idx="93764">
                  <c:v>21.063283999999999</c:v>
                </c:pt>
                <c:pt idx="93765">
                  <c:v>21.063703</c:v>
                </c:pt>
                <c:pt idx="93766">
                  <c:v>21.061973999999999</c:v>
                </c:pt>
                <c:pt idx="93767">
                  <c:v>21.061145</c:v>
                </c:pt>
                <c:pt idx="93768">
                  <c:v>21.063731000000001</c:v>
                </c:pt>
                <c:pt idx="93769">
                  <c:v>21.064439</c:v>
                </c:pt>
                <c:pt idx="93770">
                  <c:v>21.062671000000002</c:v>
                </c:pt>
                <c:pt idx="93771">
                  <c:v>21.063282999999998</c:v>
                </c:pt>
                <c:pt idx="93772">
                  <c:v>21.065843000000001</c:v>
                </c:pt>
                <c:pt idx="93773">
                  <c:v>21.065797</c:v>
                </c:pt>
                <c:pt idx="93774">
                  <c:v>21.062856</c:v>
                </c:pt>
                <c:pt idx="93775">
                  <c:v>21.062111999999999</c:v>
                </c:pt>
                <c:pt idx="93776">
                  <c:v>21.062633999999999</c:v>
                </c:pt>
                <c:pt idx="93777">
                  <c:v>21.06446</c:v>
                </c:pt>
                <c:pt idx="93778">
                  <c:v>21.066635000000002</c:v>
                </c:pt>
                <c:pt idx="93779">
                  <c:v>21.062435000000001</c:v>
                </c:pt>
                <c:pt idx="93780">
                  <c:v>21.058727999999999</c:v>
                </c:pt>
                <c:pt idx="93781">
                  <c:v>21.062854000000002</c:v>
                </c:pt>
                <c:pt idx="93782">
                  <c:v>21.067862999999999</c:v>
                </c:pt>
                <c:pt idx="93783">
                  <c:v>21.066337999999998</c:v>
                </c:pt>
                <c:pt idx="93784">
                  <c:v>21.06354</c:v>
                </c:pt>
                <c:pt idx="93785">
                  <c:v>21.063464</c:v>
                </c:pt>
                <c:pt idx="93786">
                  <c:v>21.064546</c:v>
                </c:pt>
                <c:pt idx="93787">
                  <c:v>21.067948000000001</c:v>
                </c:pt>
                <c:pt idx="93788">
                  <c:v>21.066016999999999</c:v>
                </c:pt>
                <c:pt idx="93789">
                  <c:v>21.061029000000001</c:v>
                </c:pt>
                <c:pt idx="93790">
                  <c:v>21.062488999999999</c:v>
                </c:pt>
                <c:pt idx="93791">
                  <c:v>21.066801000000002</c:v>
                </c:pt>
                <c:pt idx="93792">
                  <c:v>21.069506000000001</c:v>
                </c:pt>
                <c:pt idx="93793">
                  <c:v>21.069721000000001</c:v>
                </c:pt>
                <c:pt idx="93794">
                  <c:v>21.068383000000001</c:v>
                </c:pt>
                <c:pt idx="93795">
                  <c:v>21.067115999999999</c:v>
                </c:pt>
                <c:pt idx="93796">
                  <c:v>21.067216999999999</c:v>
                </c:pt>
                <c:pt idx="93797">
                  <c:v>21.068743000000001</c:v>
                </c:pt>
                <c:pt idx="93798">
                  <c:v>21.068552</c:v>
                </c:pt>
                <c:pt idx="93799">
                  <c:v>21.06653</c:v>
                </c:pt>
                <c:pt idx="93800">
                  <c:v>21.065356999999999</c:v>
                </c:pt>
                <c:pt idx="93801">
                  <c:v>21.066051999999999</c:v>
                </c:pt>
                <c:pt idx="93802">
                  <c:v>21.067824000000002</c:v>
                </c:pt>
                <c:pt idx="93803">
                  <c:v>21.067534999999999</c:v>
                </c:pt>
                <c:pt idx="93804">
                  <c:v>21.064219999999999</c:v>
                </c:pt>
                <c:pt idx="93805">
                  <c:v>21.063158000000001</c:v>
                </c:pt>
                <c:pt idx="93806">
                  <c:v>21.065677000000001</c:v>
                </c:pt>
                <c:pt idx="93807">
                  <c:v>21.067758999999999</c:v>
                </c:pt>
                <c:pt idx="93808">
                  <c:v>21.068441</c:v>
                </c:pt>
                <c:pt idx="93809">
                  <c:v>21.068099</c:v>
                </c:pt>
                <c:pt idx="93810">
                  <c:v>21.067636</c:v>
                </c:pt>
                <c:pt idx="93811">
                  <c:v>21.065973</c:v>
                </c:pt>
                <c:pt idx="93812">
                  <c:v>21.066192000000001</c:v>
                </c:pt>
                <c:pt idx="93813">
                  <c:v>21.067786999999999</c:v>
                </c:pt>
                <c:pt idx="93814">
                  <c:v>21.064699000000001</c:v>
                </c:pt>
                <c:pt idx="93815">
                  <c:v>21.064527999999999</c:v>
                </c:pt>
                <c:pt idx="93816">
                  <c:v>21.067381000000001</c:v>
                </c:pt>
                <c:pt idx="93817">
                  <c:v>21.064276</c:v>
                </c:pt>
                <c:pt idx="93818">
                  <c:v>21.06165</c:v>
                </c:pt>
                <c:pt idx="93819">
                  <c:v>21.064516999999999</c:v>
                </c:pt>
                <c:pt idx="93820">
                  <c:v>21.066527000000001</c:v>
                </c:pt>
                <c:pt idx="93821">
                  <c:v>21.066185999999998</c:v>
                </c:pt>
                <c:pt idx="93822">
                  <c:v>21.065738</c:v>
                </c:pt>
                <c:pt idx="93823">
                  <c:v>21.067157999999999</c:v>
                </c:pt>
                <c:pt idx="93824">
                  <c:v>21.068531</c:v>
                </c:pt>
                <c:pt idx="93825">
                  <c:v>21.066110999999999</c:v>
                </c:pt>
                <c:pt idx="93826">
                  <c:v>21.063351999999998</c:v>
                </c:pt>
                <c:pt idx="93827">
                  <c:v>21.066589</c:v>
                </c:pt>
                <c:pt idx="93828">
                  <c:v>21.072997999999998</c:v>
                </c:pt>
                <c:pt idx="93829">
                  <c:v>21.07253</c:v>
                </c:pt>
                <c:pt idx="93830">
                  <c:v>21.072724000000001</c:v>
                </c:pt>
                <c:pt idx="93831">
                  <c:v>21.076951000000001</c:v>
                </c:pt>
                <c:pt idx="93832">
                  <c:v>21.075492000000001</c:v>
                </c:pt>
                <c:pt idx="93833">
                  <c:v>21.074639000000001</c:v>
                </c:pt>
                <c:pt idx="93834">
                  <c:v>21.076274999999999</c:v>
                </c:pt>
                <c:pt idx="93835">
                  <c:v>21.075413999999999</c:v>
                </c:pt>
                <c:pt idx="93836">
                  <c:v>21.073969000000002</c:v>
                </c:pt>
                <c:pt idx="93837">
                  <c:v>21.077632000000001</c:v>
                </c:pt>
                <c:pt idx="93838">
                  <c:v>21.083684000000002</c:v>
                </c:pt>
                <c:pt idx="93839">
                  <c:v>21.084502000000001</c:v>
                </c:pt>
                <c:pt idx="93840">
                  <c:v>21.081389999999999</c:v>
                </c:pt>
                <c:pt idx="93841">
                  <c:v>21.079108999999999</c:v>
                </c:pt>
                <c:pt idx="93842">
                  <c:v>21.077117000000001</c:v>
                </c:pt>
                <c:pt idx="93843">
                  <c:v>21.074722999999999</c:v>
                </c:pt>
                <c:pt idx="93844">
                  <c:v>21.072219</c:v>
                </c:pt>
                <c:pt idx="93845">
                  <c:v>21.073129999999999</c:v>
                </c:pt>
                <c:pt idx="93846">
                  <c:v>21.074928</c:v>
                </c:pt>
                <c:pt idx="93847">
                  <c:v>21.074387000000002</c:v>
                </c:pt>
                <c:pt idx="93848">
                  <c:v>21.074877999999998</c:v>
                </c:pt>
                <c:pt idx="93849">
                  <c:v>21.077363999999999</c:v>
                </c:pt>
                <c:pt idx="93850">
                  <c:v>21.076343999999999</c:v>
                </c:pt>
                <c:pt idx="93851">
                  <c:v>21.074233</c:v>
                </c:pt>
                <c:pt idx="93852">
                  <c:v>21.076893999999999</c:v>
                </c:pt>
                <c:pt idx="93853">
                  <c:v>21.080406</c:v>
                </c:pt>
                <c:pt idx="93854">
                  <c:v>21.083515999999999</c:v>
                </c:pt>
                <c:pt idx="93855">
                  <c:v>21.086299</c:v>
                </c:pt>
                <c:pt idx="93856">
                  <c:v>21.085794</c:v>
                </c:pt>
                <c:pt idx="93857">
                  <c:v>21.085982000000001</c:v>
                </c:pt>
                <c:pt idx="93858">
                  <c:v>21.086296000000001</c:v>
                </c:pt>
                <c:pt idx="93859">
                  <c:v>21.084945999999999</c:v>
                </c:pt>
                <c:pt idx="93860">
                  <c:v>21.083335000000002</c:v>
                </c:pt>
                <c:pt idx="93861">
                  <c:v>21.082684</c:v>
                </c:pt>
                <c:pt idx="93862">
                  <c:v>21.083773000000001</c:v>
                </c:pt>
                <c:pt idx="93863">
                  <c:v>21.086385</c:v>
                </c:pt>
                <c:pt idx="93864">
                  <c:v>21.086549000000002</c:v>
                </c:pt>
                <c:pt idx="93865">
                  <c:v>21.082991</c:v>
                </c:pt>
                <c:pt idx="93866">
                  <c:v>21.082601</c:v>
                </c:pt>
                <c:pt idx="93867">
                  <c:v>21.087306999999999</c:v>
                </c:pt>
                <c:pt idx="93868">
                  <c:v>21.088384000000001</c:v>
                </c:pt>
                <c:pt idx="93869">
                  <c:v>21.085881000000001</c:v>
                </c:pt>
                <c:pt idx="93870">
                  <c:v>21.083863000000001</c:v>
                </c:pt>
                <c:pt idx="93871">
                  <c:v>21.083473000000001</c:v>
                </c:pt>
                <c:pt idx="93872">
                  <c:v>21.084952000000001</c:v>
                </c:pt>
                <c:pt idx="93873">
                  <c:v>21.08511</c:v>
                </c:pt>
                <c:pt idx="93874">
                  <c:v>21.084955999999998</c:v>
                </c:pt>
                <c:pt idx="93875">
                  <c:v>21.085284999999999</c:v>
                </c:pt>
                <c:pt idx="93876">
                  <c:v>21.084184</c:v>
                </c:pt>
                <c:pt idx="93877">
                  <c:v>21.083161</c:v>
                </c:pt>
                <c:pt idx="93878">
                  <c:v>21.084398</c:v>
                </c:pt>
                <c:pt idx="93879">
                  <c:v>21.085926000000001</c:v>
                </c:pt>
                <c:pt idx="93880">
                  <c:v>21.086227999999998</c:v>
                </c:pt>
                <c:pt idx="93881">
                  <c:v>21.089818999999999</c:v>
                </c:pt>
                <c:pt idx="93882">
                  <c:v>21.092047999999998</c:v>
                </c:pt>
                <c:pt idx="93883">
                  <c:v>21.089129</c:v>
                </c:pt>
                <c:pt idx="93884">
                  <c:v>21.087710999999999</c:v>
                </c:pt>
                <c:pt idx="93885">
                  <c:v>21.090699999999998</c:v>
                </c:pt>
                <c:pt idx="93886">
                  <c:v>21.092652000000001</c:v>
                </c:pt>
                <c:pt idx="93887">
                  <c:v>21.089289000000001</c:v>
                </c:pt>
                <c:pt idx="93888">
                  <c:v>21.085711</c:v>
                </c:pt>
                <c:pt idx="93889">
                  <c:v>21.084990000000001</c:v>
                </c:pt>
                <c:pt idx="93890">
                  <c:v>21.086292</c:v>
                </c:pt>
                <c:pt idx="93891">
                  <c:v>21.088228000000001</c:v>
                </c:pt>
                <c:pt idx="93892">
                  <c:v>21.086660999999999</c:v>
                </c:pt>
                <c:pt idx="93893">
                  <c:v>21.08642</c:v>
                </c:pt>
                <c:pt idx="93894">
                  <c:v>21.086919000000002</c:v>
                </c:pt>
                <c:pt idx="93895">
                  <c:v>21.082373</c:v>
                </c:pt>
                <c:pt idx="93896">
                  <c:v>21.086862</c:v>
                </c:pt>
                <c:pt idx="93897">
                  <c:v>21.095005</c:v>
                </c:pt>
                <c:pt idx="93898">
                  <c:v>21.089379000000001</c:v>
                </c:pt>
                <c:pt idx="93899">
                  <c:v>21.087422</c:v>
                </c:pt>
                <c:pt idx="93900">
                  <c:v>21.095690999999999</c:v>
                </c:pt>
                <c:pt idx="93901">
                  <c:v>21.096533000000001</c:v>
                </c:pt>
                <c:pt idx="93902">
                  <c:v>21.093291000000001</c:v>
                </c:pt>
                <c:pt idx="93903">
                  <c:v>21.095758</c:v>
                </c:pt>
                <c:pt idx="93904">
                  <c:v>21.095443</c:v>
                </c:pt>
                <c:pt idx="93905">
                  <c:v>21.091685999999999</c:v>
                </c:pt>
                <c:pt idx="93906">
                  <c:v>21.092012</c:v>
                </c:pt>
                <c:pt idx="93907">
                  <c:v>21.092652000000001</c:v>
                </c:pt>
                <c:pt idx="93908">
                  <c:v>21.092904999999998</c:v>
                </c:pt>
                <c:pt idx="93909">
                  <c:v>21.093954</c:v>
                </c:pt>
                <c:pt idx="93910">
                  <c:v>21.092386999999999</c:v>
                </c:pt>
                <c:pt idx="93911">
                  <c:v>21.094114000000001</c:v>
                </c:pt>
                <c:pt idx="93912">
                  <c:v>21.096938000000002</c:v>
                </c:pt>
                <c:pt idx="93913">
                  <c:v>21.093723000000001</c:v>
                </c:pt>
                <c:pt idx="93914">
                  <c:v>21.089694999999999</c:v>
                </c:pt>
                <c:pt idx="93915">
                  <c:v>21.091224</c:v>
                </c:pt>
                <c:pt idx="93916">
                  <c:v>21.091999000000001</c:v>
                </c:pt>
                <c:pt idx="93917">
                  <c:v>21.089393000000001</c:v>
                </c:pt>
                <c:pt idx="93918">
                  <c:v>21.090989</c:v>
                </c:pt>
                <c:pt idx="93919">
                  <c:v>21.091754000000002</c:v>
                </c:pt>
                <c:pt idx="93920">
                  <c:v>21.089766999999998</c:v>
                </c:pt>
                <c:pt idx="93921">
                  <c:v>21.094414</c:v>
                </c:pt>
                <c:pt idx="93922">
                  <c:v>21.099288999999999</c:v>
                </c:pt>
                <c:pt idx="93923">
                  <c:v>21.098672000000001</c:v>
                </c:pt>
                <c:pt idx="93924">
                  <c:v>21.095499</c:v>
                </c:pt>
                <c:pt idx="93925">
                  <c:v>21.093741000000001</c:v>
                </c:pt>
                <c:pt idx="93926">
                  <c:v>21.097244</c:v>
                </c:pt>
                <c:pt idx="93927">
                  <c:v>21.100881999999999</c:v>
                </c:pt>
                <c:pt idx="93928">
                  <c:v>21.100259999999999</c:v>
                </c:pt>
                <c:pt idx="93929">
                  <c:v>21.097843999999998</c:v>
                </c:pt>
                <c:pt idx="93930">
                  <c:v>21.09722</c:v>
                </c:pt>
                <c:pt idx="93931">
                  <c:v>21.099340999999999</c:v>
                </c:pt>
                <c:pt idx="93932">
                  <c:v>21.099654000000001</c:v>
                </c:pt>
                <c:pt idx="93933">
                  <c:v>21.096530000000001</c:v>
                </c:pt>
                <c:pt idx="93934">
                  <c:v>21.096437000000002</c:v>
                </c:pt>
                <c:pt idx="93935">
                  <c:v>21.100833999999999</c:v>
                </c:pt>
                <c:pt idx="93936">
                  <c:v>21.102118000000001</c:v>
                </c:pt>
                <c:pt idx="93937">
                  <c:v>21.100072000000001</c:v>
                </c:pt>
                <c:pt idx="93938">
                  <c:v>21.099609999999998</c:v>
                </c:pt>
                <c:pt idx="93939">
                  <c:v>21.098775</c:v>
                </c:pt>
                <c:pt idx="93940">
                  <c:v>21.096708</c:v>
                </c:pt>
                <c:pt idx="93941">
                  <c:v>21.099298999999998</c:v>
                </c:pt>
                <c:pt idx="93942">
                  <c:v>21.102235</c:v>
                </c:pt>
                <c:pt idx="93943">
                  <c:v>21.100888999999999</c:v>
                </c:pt>
                <c:pt idx="93944">
                  <c:v>21.102895</c:v>
                </c:pt>
                <c:pt idx="93945">
                  <c:v>21.104690999999999</c:v>
                </c:pt>
                <c:pt idx="93946">
                  <c:v>21.097574999999999</c:v>
                </c:pt>
                <c:pt idx="93947">
                  <c:v>21.09599</c:v>
                </c:pt>
                <c:pt idx="93948">
                  <c:v>21.101035</c:v>
                </c:pt>
                <c:pt idx="93949">
                  <c:v>21.099084999999999</c:v>
                </c:pt>
                <c:pt idx="93950">
                  <c:v>21.099067000000002</c:v>
                </c:pt>
                <c:pt idx="93951">
                  <c:v>21.102644000000002</c:v>
                </c:pt>
                <c:pt idx="93952">
                  <c:v>21.099613999999999</c:v>
                </c:pt>
                <c:pt idx="93953">
                  <c:v>21.099202999999999</c:v>
                </c:pt>
                <c:pt idx="93954">
                  <c:v>21.101306000000001</c:v>
                </c:pt>
                <c:pt idx="93955">
                  <c:v>21.100304000000001</c:v>
                </c:pt>
                <c:pt idx="93956">
                  <c:v>21.099955999999999</c:v>
                </c:pt>
                <c:pt idx="93957">
                  <c:v>21.102094999999998</c:v>
                </c:pt>
                <c:pt idx="93958">
                  <c:v>21.101481</c:v>
                </c:pt>
                <c:pt idx="93959">
                  <c:v>21.099684</c:v>
                </c:pt>
                <c:pt idx="93960">
                  <c:v>21.100795000000002</c:v>
                </c:pt>
                <c:pt idx="93961">
                  <c:v>21.102585999999999</c:v>
                </c:pt>
                <c:pt idx="93962">
                  <c:v>21.105252</c:v>
                </c:pt>
                <c:pt idx="93963">
                  <c:v>21.106534</c:v>
                </c:pt>
                <c:pt idx="93964">
                  <c:v>21.101676999999999</c:v>
                </c:pt>
                <c:pt idx="93965">
                  <c:v>21.102727000000002</c:v>
                </c:pt>
                <c:pt idx="93966">
                  <c:v>21.111739</c:v>
                </c:pt>
                <c:pt idx="93967">
                  <c:v>21.112114999999999</c:v>
                </c:pt>
                <c:pt idx="93968">
                  <c:v>21.106788999999999</c:v>
                </c:pt>
                <c:pt idx="93969">
                  <c:v>21.108533999999999</c:v>
                </c:pt>
                <c:pt idx="93970">
                  <c:v>21.111426000000002</c:v>
                </c:pt>
                <c:pt idx="93971">
                  <c:v>21.110037999999999</c:v>
                </c:pt>
                <c:pt idx="93972">
                  <c:v>21.109473000000001</c:v>
                </c:pt>
                <c:pt idx="93973">
                  <c:v>21.110292999999999</c:v>
                </c:pt>
                <c:pt idx="93974">
                  <c:v>21.1097</c:v>
                </c:pt>
                <c:pt idx="93975">
                  <c:v>21.107876000000001</c:v>
                </c:pt>
                <c:pt idx="93976">
                  <c:v>21.108217</c:v>
                </c:pt>
                <c:pt idx="93977">
                  <c:v>21.110284</c:v>
                </c:pt>
                <c:pt idx="93978">
                  <c:v>21.109855</c:v>
                </c:pt>
                <c:pt idx="93979">
                  <c:v>21.114436999999999</c:v>
                </c:pt>
                <c:pt idx="93980">
                  <c:v>21.120588999999999</c:v>
                </c:pt>
                <c:pt idx="93981">
                  <c:v>21.118120000000001</c:v>
                </c:pt>
                <c:pt idx="93982">
                  <c:v>21.111889999999999</c:v>
                </c:pt>
                <c:pt idx="93983">
                  <c:v>21.111177000000001</c:v>
                </c:pt>
                <c:pt idx="93984">
                  <c:v>21.113361000000001</c:v>
                </c:pt>
                <c:pt idx="93985">
                  <c:v>21.110239</c:v>
                </c:pt>
                <c:pt idx="93986">
                  <c:v>21.107229</c:v>
                </c:pt>
                <c:pt idx="93987">
                  <c:v>21.108757000000001</c:v>
                </c:pt>
                <c:pt idx="93988">
                  <c:v>21.111684</c:v>
                </c:pt>
                <c:pt idx="93989">
                  <c:v>21.112839999999998</c:v>
                </c:pt>
                <c:pt idx="93990">
                  <c:v>21.111142999999998</c:v>
                </c:pt>
                <c:pt idx="93991">
                  <c:v>21.110989</c:v>
                </c:pt>
                <c:pt idx="93992">
                  <c:v>21.110558000000001</c:v>
                </c:pt>
                <c:pt idx="93993">
                  <c:v>21.110330000000001</c:v>
                </c:pt>
                <c:pt idx="93994">
                  <c:v>21.111805</c:v>
                </c:pt>
                <c:pt idx="93995">
                  <c:v>21.115625999999999</c:v>
                </c:pt>
                <c:pt idx="93996">
                  <c:v>21.116066</c:v>
                </c:pt>
                <c:pt idx="93997">
                  <c:v>21.112290000000002</c:v>
                </c:pt>
                <c:pt idx="93998">
                  <c:v>21.113620000000001</c:v>
                </c:pt>
                <c:pt idx="93999">
                  <c:v>21.118196000000001</c:v>
                </c:pt>
                <c:pt idx="94000">
                  <c:v>21.115653999999999</c:v>
                </c:pt>
                <c:pt idx="94001">
                  <c:v>21.115392</c:v>
                </c:pt>
                <c:pt idx="94002">
                  <c:v>21.120784</c:v>
                </c:pt>
                <c:pt idx="94003">
                  <c:v>21.116849999999999</c:v>
                </c:pt>
                <c:pt idx="94004">
                  <c:v>21.109729000000002</c:v>
                </c:pt>
                <c:pt idx="94005">
                  <c:v>21.115196000000001</c:v>
                </c:pt>
                <c:pt idx="94006">
                  <c:v>21.120349999999998</c:v>
                </c:pt>
                <c:pt idx="94007">
                  <c:v>21.119187</c:v>
                </c:pt>
                <c:pt idx="94008">
                  <c:v>21.122765999999999</c:v>
                </c:pt>
                <c:pt idx="94009">
                  <c:v>21.122133999999999</c:v>
                </c:pt>
                <c:pt idx="94010">
                  <c:v>21.117843000000001</c:v>
                </c:pt>
                <c:pt idx="94011">
                  <c:v>21.119592999999998</c:v>
                </c:pt>
                <c:pt idx="94012">
                  <c:v>21.117588999999999</c:v>
                </c:pt>
                <c:pt idx="94013">
                  <c:v>21.114951000000001</c:v>
                </c:pt>
                <c:pt idx="94014">
                  <c:v>21.116123000000002</c:v>
                </c:pt>
                <c:pt idx="94015">
                  <c:v>21.115075000000001</c:v>
                </c:pt>
                <c:pt idx="94016">
                  <c:v>21.115254</c:v>
                </c:pt>
                <c:pt idx="94017">
                  <c:v>21.120971999999998</c:v>
                </c:pt>
                <c:pt idx="94018">
                  <c:v>21.122958000000001</c:v>
                </c:pt>
                <c:pt idx="94019">
                  <c:v>21.118801999999999</c:v>
                </c:pt>
                <c:pt idx="94020">
                  <c:v>21.117840000000001</c:v>
                </c:pt>
                <c:pt idx="94021">
                  <c:v>21.118472000000001</c:v>
                </c:pt>
                <c:pt idx="94022">
                  <c:v>21.116313999999999</c:v>
                </c:pt>
                <c:pt idx="94023">
                  <c:v>21.114802000000001</c:v>
                </c:pt>
                <c:pt idx="94024">
                  <c:v>21.117312999999999</c:v>
                </c:pt>
                <c:pt idx="94025">
                  <c:v>21.123550999999999</c:v>
                </c:pt>
                <c:pt idx="94026">
                  <c:v>21.128813000000001</c:v>
                </c:pt>
                <c:pt idx="94027">
                  <c:v>21.128236000000001</c:v>
                </c:pt>
                <c:pt idx="94028">
                  <c:v>21.128789999999999</c:v>
                </c:pt>
                <c:pt idx="94029">
                  <c:v>21.130393000000002</c:v>
                </c:pt>
                <c:pt idx="94030">
                  <c:v>21.131236999999999</c:v>
                </c:pt>
                <c:pt idx="94031">
                  <c:v>21.132383000000001</c:v>
                </c:pt>
                <c:pt idx="94032">
                  <c:v>21.130489000000001</c:v>
                </c:pt>
                <c:pt idx="94033">
                  <c:v>21.128958999999998</c:v>
                </c:pt>
                <c:pt idx="94034">
                  <c:v>21.126573</c:v>
                </c:pt>
                <c:pt idx="94035">
                  <c:v>21.122492000000001</c:v>
                </c:pt>
                <c:pt idx="94036">
                  <c:v>21.121943000000002</c:v>
                </c:pt>
                <c:pt idx="94037">
                  <c:v>21.123608000000001</c:v>
                </c:pt>
                <c:pt idx="94038">
                  <c:v>21.124192000000001</c:v>
                </c:pt>
                <c:pt idx="94039">
                  <c:v>21.124566999999999</c:v>
                </c:pt>
                <c:pt idx="94040">
                  <c:v>21.122454999999999</c:v>
                </c:pt>
                <c:pt idx="94041">
                  <c:v>21.120785999999999</c:v>
                </c:pt>
                <c:pt idx="94042">
                  <c:v>21.120044</c:v>
                </c:pt>
                <c:pt idx="94043">
                  <c:v>21.120383</c:v>
                </c:pt>
                <c:pt idx="94044">
                  <c:v>21.122634999999999</c:v>
                </c:pt>
                <c:pt idx="94045">
                  <c:v>21.119917999999998</c:v>
                </c:pt>
                <c:pt idx="94046">
                  <c:v>21.119302999999999</c:v>
                </c:pt>
                <c:pt idx="94047">
                  <c:v>21.122672999999999</c:v>
                </c:pt>
                <c:pt idx="94048">
                  <c:v>21.120847000000001</c:v>
                </c:pt>
                <c:pt idx="94049">
                  <c:v>21.122675999999998</c:v>
                </c:pt>
                <c:pt idx="94050">
                  <c:v>21.129214999999999</c:v>
                </c:pt>
                <c:pt idx="94051">
                  <c:v>21.127209000000001</c:v>
                </c:pt>
                <c:pt idx="94052">
                  <c:v>21.121421000000002</c:v>
                </c:pt>
                <c:pt idx="94053">
                  <c:v>21.121386999999999</c:v>
                </c:pt>
                <c:pt idx="94054">
                  <c:v>21.123687</c:v>
                </c:pt>
                <c:pt idx="94055">
                  <c:v>21.124319</c:v>
                </c:pt>
                <c:pt idx="94056">
                  <c:v>21.123636999999999</c:v>
                </c:pt>
                <c:pt idx="94057">
                  <c:v>21.121585</c:v>
                </c:pt>
                <c:pt idx="94058">
                  <c:v>21.122077999999998</c:v>
                </c:pt>
                <c:pt idx="94059">
                  <c:v>21.125540999999998</c:v>
                </c:pt>
                <c:pt idx="94060">
                  <c:v>21.127243</c:v>
                </c:pt>
                <c:pt idx="94061">
                  <c:v>21.130140000000001</c:v>
                </c:pt>
                <c:pt idx="94062">
                  <c:v>21.133813</c:v>
                </c:pt>
                <c:pt idx="94063">
                  <c:v>21.133071999999999</c:v>
                </c:pt>
                <c:pt idx="94064">
                  <c:v>21.130126000000001</c:v>
                </c:pt>
                <c:pt idx="94065">
                  <c:v>21.130298</c:v>
                </c:pt>
                <c:pt idx="94066">
                  <c:v>21.129276999999998</c:v>
                </c:pt>
                <c:pt idx="94067">
                  <c:v>21.127513</c:v>
                </c:pt>
                <c:pt idx="94068">
                  <c:v>21.131250999999999</c:v>
                </c:pt>
                <c:pt idx="94069">
                  <c:v>21.133434000000001</c:v>
                </c:pt>
                <c:pt idx="94070">
                  <c:v>21.132072000000001</c:v>
                </c:pt>
                <c:pt idx="94071">
                  <c:v>21.133744</c:v>
                </c:pt>
                <c:pt idx="94072">
                  <c:v>21.135919999999999</c:v>
                </c:pt>
                <c:pt idx="94073">
                  <c:v>21.133565000000001</c:v>
                </c:pt>
                <c:pt idx="94074">
                  <c:v>21.131602999999998</c:v>
                </c:pt>
                <c:pt idx="94075">
                  <c:v>21.136092999999999</c:v>
                </c:pt>
                <c:pt idx="94076">
                  <c:v>21.137376</c:v>
                </c:pt>
                <c:pt idx="94077">
                  <c:v>21.135594000000001</c:v>
                </c:pt>
                <c:pt idx="94078">
                  <c:v>21.137411</c:v>
                </c:pt>
                <c:pt idx="94079">
                  <c:v>21.137910999999999</c:v>
                </c:pt>
                <c:pt idx="94080">
                  <c:v>21.138466999999999</c:v>
                </c:pt>
                <c:pt idx="94081">
                  <c:v>21.138971999999999</c:v>
                </c:pt>
                <c:pt idx="94082">
                  <c:v>21.134419999999999</c:v>
                </c:pt>
                <c:pt idx="94083">
                  <c:v>21.133157000000001</c:v>
                </c:pt>
                <c:pt idx="94084">
                  <c:v>21.137398000000001</c:v>
                </c:pt>
                <c:pt idx="94085">
                  <c:v>21.137083000000001</c:v>
                </c:pt>
                <c:pt idx="94086">
                  <c:v>21.133476000000002</c:v>
                </c:pt>
                <c:pt idx="94087">
                  <c:v>21.134315999999998</c:v>
                </c:pt>
                <c:pt idx="94088">
                  <c:v>21.136254999999998</c:v>
                </c:pt>
                <c:pt idx="94089">
                  <c:v>21.135845</c:v>
                </c:pt>
                <c:pt idx="94090">
                  <c:v>21.135680000000001</c:v>
                </c:pt>
                <c:pt idx="94091">
                  <c:v>21.136861</c:v>
                </c:pt>
                <c:pt idx="94092">
                  <c:v>21.139776999999999</c:v>
                </c:pt>
                <c:pt idx="94093">
                  <c:v>21.142028</c:v>
                </c:pt>
                <c:pt idx="94094">
                  <c:v>21.137564999999999</c:v>
                </c:pt>
                <c:pt idx="94095">
                  <c:v>21.134221</c:v>
                </c:pt>
                <c:pt idx="94096">
                  <c:v>21.138486</c:v>
                </c:pt>
                <c:pt idx="94097">
                  <c:v>21.140993999999999</c:v>
                </c:pt>
                <c:pt idx="94098">
                  <c:v>21.137843</c:v>
                </c:pt>
                <c:pt idx="94099">
                  <c:v>21.135166000000002</c:v>
                </c:pt>
                <c:pt idx="94100">
                  <c:v>21.134679999999999</c:v>
                </c:pt>
                <c:pt idx="94101">
                  <c:v>21.135166999999999</c:v>
                </c:pt>
                <c:pt idx="94102">
                  <c:v>21.135850000000001</c:v>
                </c:pt>
                <c:pt idx="94103">
                  <c:v>21.135445000000001</c:v>
                </c:pt>
                <c:pt idx="94104">
                  <c:v>21.137504</c:v>
                </c:pt>
                <c:pt idx="94105">
                  <c:v>21.141984999999998</c:v>
                </c:pt>
                <c:pt idx="94106">
                  <c:v>21.141197999999999</c:v>
                </c:pt>
                <c:pt idx="94107">
                  <c:v>21.139643</c:v>
                </c:pt>
                <c:pt idx="94108">
                  <c:v>21.142161000000002</c:v>
                </c:pt>
                <c:pt idx="94109">
                  <c:v>21.141734</c:v>
                </c:pt>
                <c:pt idx="94110">
                  <c:v>21.137179</c:v>
                </c:pt>
                <c:pt idx="94111">
                  <c:v>21.136651000000001</c:v>
                </c:pt>
                <c:pt idx="94112">
                  <c:v>21.142444000000001</c:v>
                </c:pt>
                <c:pt idx="94113">
                  <c:v>21.148014</c:v>
                </c:pt>
                <c:pt idx="94114">
                  <c:v>21.147638000000001</c:v>
                </c:pt>
                <c:pt idx="94115">
                  <c:v>21.143539000000001</c:v>
                </c:pt>
                <c:pt idx="94116">
                  <c:v>21.139790000000001</c:v>
                </c:pt>
                <c:pt idx="94117">
                  <c:v>21.139340000000001</c:v>
                </c:pt>
                <c:pt idx="94118">
                  <c:v>21.1433</c:v>
                </c:pt>
                <c:pt idx="94119">
                  <c:v>21.144455000000001</c:v>
                </c:pt>
                <c:pt idx="94120">
                  <c:v>21.141689</c:v>
                </c:pt>
                <c:pt idx="94121">
                  <c:v>21.143466</c:v>
                </c:pt>
                <c:pt idx="94122">
                  <c:v>21.145655999999999</c:v>
                </c:pt>
                <c:pt idx="94123">
                  <c:v>21.146176000000001</c:v>
                </c:pt>
                <c:pt idx="94124">
                  <c:v>21.150337</c:v>
                </c:pt>
                <c:pt idx="94125">
                  <c:v>21.152139999999999</c:v>
                </c:pt>
                <c:pt idx="94126">
                  <c:v>21.147929999999999</c:v>
                </c:pt>
                <c:pt idx="94127">
                  <c:v>21.150303000000001</c:v>
                </c:pt>
                <c:pt idx="94128">
                  <c:v>21.154983999999999</c:v>
                </c:pt>
                <c:pt idx="94129">
                  <c:v>21.145990000000001</c:v>
                </c:pt>
                <c:pt idx="94130">
                  <c:v>21.139655000000001</c:v>
                </c:pt>
                <c:pt idx="94131">
                  <c:v>21.150849000000001</c:v>
                </c:pt>
                <c:pt idx="94132">
                  <c:v>21.155304000000001</c:v>
                </c:pt>
                <c:pt idx="94133">
                  <c:v>21.150424999999998</c:v>
                </c:pt>
                <c:pt idx="94134">
                  <c:v>21.153337000000001</c:v>
                </c:pt>
                <c:pt idx="94135">
                  <c:v>21.157284000000001</c:v>
                </c:pt>
                <c:pt idx="94136">
                  <c:v>21.154183</c:v>
                </c:pt>
                <c:pt idx="94137">
                  <c:v>21.150551</c:v>
                </c:pt>
                <c:pt idx="94138">
                  <c:v>21.149937999999999</c:v>
                </c:pt>
                <c:pt idx="94139">
                  <c:v>21.149284000000002</c:v>
                </c:pt>
                <c:pt idx="94140">
                  <c:v>21.148002999999999</c:v>
                </c:pt>
                <c:pt idx="94141">
                  <c:v>21.152577999999998</c:v>
                </c:pt>
                <c:pt idx="94142">
                  <c:v>21.158488999999999</c:v>
                </c:pt>
                <c:pt idx="94143">
                  <c:v>21.157378999999999</c:v>
                </c:pt>
                <c:pt idx="94144">
                  <c:v>21.155066999999999</c:v>
                </c:pt>
                <c:pt idx="94145">
                  <c:v>21.154261000000002</c:v>
                </c:pt>
                <c:pt idx="94146">
                  <c:v>21.154031</c:v>
                </c:pt>
                <c:pt idx="94147">
                  <c:v>21.154323000000002</c:v>
                </c:pt>
                <c:pt idx="94148">
                  <c:v>21.156372000000001</c:v>
                </c:pt>
                <c:pt idx="94149">
                  <c:v>21.155888999999998</c:v>
                </c:pt>
                <c:pt idx="94150">
                  <c:v>21.154381000000001</c:v>
                </c:pt>
                <c:pt idx="94151">
                  <c:v>21.157662999999999</c:v>
                </c:pt>
                <c:pt idx="94152">
                  <c:v>21.156656000000002</c:v>
                </c:pt>
                <c:pt idx="94153">
                  <c:v>21.151973000000002</c:v>
                </c:pt>
                <c:pt idx="94154">
                  <c:v>21.154374000000001</c:v>
                </c:pt>
                <c:pt idx="94155">
                  <c:v>21.157661000000001</c:v>
                </c:pt>
                <c:pt idx="94156">
                  <c:v>21.155175</c:v>
                </c:pt>
                <c:pt idx="94157">
                  <c:v>21.153651</c:v>
                </c:pt>
                <c:pt idx="94158">
                  <c:v>21.157323000000002</c:v>
                </c:pt>
                <c:pt idx="94159">
                  <c:v>21.159693999999998</c:v>
                </c:pt>
                <c:pt idx="94160">
                  <c:v>21.158456000000001</c:v>
                </c:pt>
                <c:pt idx="94161">
                  <c:v>21.157312999999998</c:v>
                </c:pt>
                <c:pt idx="94162">
                  <c:v>21.155507</c:v>
                </c:pt>
                <c:pt idx="94163">
                  <c:v>21.155777</c:v>
                </c:pt>
                <c:pt idx="94164">
                  <c:v>21.158373999999998</c:v>
                </c:pt>
                <c:pt idx="94165">
                  <c:v>21.156586999999998</c:v>
                </c:pt>
                <c:pt idx="94166">
                  <c:v>21.153991000000001</c:v>
                </c:pt>
                <c:pt idx="94167">
                  <c:v>21.154944</c:v>
                </c:pt>
                <c:pt idx="94168">
                  <c:v>21.158829999999998</c:v>
                </c:pt>
                <c:pt idx="94169">
                  <c:v>21.161947999999999</c:v>
                </c:pt>
                <c:pt idx="94170">
                  <c:v>21.159648000000001</c:v>
                </c:pt>
                <c:pt idx="94171">
                  <c:v>21.155932</c:v>
                </c:pt>
                <c:pt idx="94172">
                  <c:v>21.157368000000002</c:v>
                </c:pt>
                <c:pt idx="94173">
                  <c:v>21.160126999999999</c:v>
                </c:pt>
                <c:pt idx="94174">
                  <c:v>21.161594999999998</c:v>
                </c:pt>
                <c:pt idx="94175">
                  <c:v>21.163284999999998</c:v>
                </c:pt>
                <c:pt idx="94176">
                  <c:v>21.160592999999999</c:v>
                </c:pt>
                <c:pt idx="94177">
                  <c:v>21.158033</c:v>
                </c:pt>
                <c:pt idx="94178">
                  <c:v>21.159336</c:v>
                </c:pt>
                <c:pt idx="94179">
                  <c:v>21.158317</c:v>
                </c:pt>
                <c:pt idx="94180">
                  <c:v>21.155477999999999</c:v>
                </c:pt>
                <c:pt idx="94181">
                  <c:v>21.158011999999999</c:v>
                </c:pt>
                <c:pt idx="94182">
                  <c:v>21.159949999999998</c:v>
                </c:pt>
                <c:pt idx="94183">
                  <c:v>21.161145999999999</c:v>
                </c:pt>
                <c:pt idx="94184">
                  <c:v>21.164649000000001</c:v>
                </c:pt>
                <c:pt idx="94185">
                  <c:v>21.159046</c:v>
                </c:pt>
                <c:pt idx="94186">
                  <c:v>21.152083000000001</c:v>
                </c:pt>
                <c:pt idx="94187">
                  <c:v>21.155844999999999</c:v>
                </c:pt>
                <c:pt idx="94188">
                  <c:v>21.161542000000001</c:v>
                </c:pt>
                <c:pt idx="94189">
                  <c:v>21.163461999999999</c:v>
                </c:pt>
                <c:pt idx="94190">
                  <c:v>21.163188999999999</c:v>
                </c:pt>
                <c:pt idx="94191">
                  <c:v>21.162275999999999</c:v>
                </c:pt>
                <c:pt idx="94192">
                  <c:v>21.162253</c:v>
                </c:pt>
                <c:pt idx="94193">
                  <c:v>21.163945999999999</c:v>
                </c:pt>
                <c:pt idx="94194">
                  <c:v>21.164950999999999</c:v>
                </c:pt>
                <c:pt idx="94195">
                  <c:v>21.163595999999998</c:v>
                </c:pt>
                <c:pt idx="94196">
                  <c:v>21.161283999999998</c:v>
                </c:pt>
                <c:pt idx="94197">
                  <c:v>21.160333000000001</c:v>
                </c:pt>
                <c:pt idx="94198">
                  <c:v>21.161871999999999</c:v>
                </c:pt>
                <c:pt idx="94199">
                  <c:v>21.161949</c:v>
                </c:pt>
                <c:pt idx="94200">
                  <c:v>21.165928999999998</c:v>
                </c:pt>
                <c:pt idx="94201">
                  <c:v>21.173055000000002</c:v>
                </c:pt>
                <c:pt idx="94202">
                  <c:v>21.169559</c:v>
                </c:pt>
                <c:pt idx="94203">
                  <c:v>21.163114</c:v>
                </c:pt>
                <c:pt idx="94204">
                  <c:v>21.168077</c:v>
                </c:pt>
                <c:pt idx="94205">
                  <c:v>21.172969999999999</c:v>
                </c:pt>
                <c:pt idx="94206">
                  <c:v>21.168085999999999</c:v>
                </c:pt>
                <c:pt idx="94207">
                  <c:v>21.164142999999999</c:v>
                </c:pt>
                <c:pt idx="94208">
                  <c:v>21.167178</c:v>
                </c:pt>
                <c:pt idx="94209">
                  <c:v>21.169765000000002</c:v>
                </c:pt>
                <c:pt idx="94210">
                  <c:v>21.169101999999999</c:v>
                </c:pt>
                <c:pt idx="94211">
                  <c:v>21.169243999999999</c:v>
                </c:pt>
                <c:pt idx="94212">
                  <c:v>21.169744999999999</c:v>
                </c:pt>
                <c:pt idx="94213">
                  <c:v>21.168331999999999</c:v>
                </c:pt>
                <c:pt idx="94214">
                  <c:v>21.168248999999999</c:v>
                </c:pt>
                <c:pt idx="94215">
                  <c:v>21.168054999999999</c:v>
                </c:pt>
                <c:pt idx="94216">
                  <c:v>21.166526000000001</c:v>
                </c:pt>
                <c:pt idx="94217">
                  <c:v>21.166675000000001</c:v>
                </c:pt>
                <c:pt idx="94218">
                  <c:v>21.164973</c:v>
                </c:pt>
                <c:pt idx="94219">
                  <c:v>21.162651</c:v>
                </c:pt>
                <c:pt idx="94220">
                  <c:v>21.165576999999999</c:v>
                </c:pt>
                <c:pt idx="94221">
                  <c:v>21.170358</c:v>
                </c:pt>
                <c:pt idx="94222">
                  <c:v>21.168409</c:v>
                </c:pt>
                <c:pt idx="94223">
                  <c:v>21.164424</c:v>
                </c:pt>
                <c:pt idx="94224">
                  <c:v>21.163101000000001</c:v>
                </c:pt>
                <c:pt idx="94225">
                  <c:v>21.164114999999999</c:v>
                </c:pt>
                <c:pt idx="94226">
                  <c:v>21.166381999999999</c:v>
                </c:pt>
                <c:pt idx="94227">
                  <c:v>21.169559</c:v>
                </c:pt>
                <c:pt idx="94228">
                  <c:v>21.168834</c:v>
                </c:pt>
                <c:pt idx="94229">
                  <c:v>21.164709999999999</c:v>
                </c:pt>
                <c:pt idx="94230">
                  <c:v>21.165718999999999</c:v>
                </c:pt>
                <c:pt idx="94231">
                  <c:v>21.166675000000001</c:v>
                </c:pt>
                <c:pt idx="94232">
                  <c:v>21.164467999999999</c:v>
                </c:pt>
                <c:pt idx="94233">
                  <c:v>21.165006000000002</c:v>
                </c:pt>
                <c:pt idx="94234">
                  <c:v>21.165921999999998</c:v>
                </c:pt>
                <c:pt idx="94235">
                  <c:v>21.166371999999999</c:v>
                </c:pt>
                <c:pt idx="94236">
                  <c:v>21.174249</c:v>
                </c:pt>
                <c:pt idx="94237">
                  <c:v>21.178607</c:v>
                </c:pt>
                <c:pt idx="94238">
                  <c:v>21.175229999999999</c:v>
                </c:pt>
                <c:pt idx="94239">
                  <c:v>21.174225</c:v>
                </c:pt>
                <c:pt idx="94240">
                  <c:v>21.177976000000001</c:v>
                </c:pt>
                <c:pt idx="94241">
                  <c:v>21.17923</c:v>
                </c:pt>
                <c:pt idx="94242">
                  <c:v>21.177144999999999</c:v>
                </c:pt>
                <c:pt idx="94243">
                  <c:v>21.176797000000001</c:v>
                </c:pt>
                <c:pt idx="94244">
                  <c:v>21.176048999999999</c:v>
                </c:pt>
                <c:pt idx="94245">
                  <c:v>21.177043999999999</c:v>
                </c:pt>
                <c:pt idx="94246">
                  <c:v>21.178151</c:v>
                </c:pt>
                <c:pt idx="94247">
                  <c:v>21.176186000000001</c:v>
                </c:pt>
                <c:pt idx="94248">
                  <c:v>21.177061999999999</c:v>
                </c:pt>
                <c:pt idx="94249">
                  <c:v>21.181117</c:v>
                </c:pt>
                <c:pt idx="94250">
                  <c:v>21.181311000000001</c:v>
                </c:pt>
                <c:pt idx="94251">
                  <c:v>21.178697</c:v>
                </c:pt>
                <c:pt idx="94252">
                  <c:v>21.176936000000001</c:v>
                </c:pt>
                <c:pt idx="94253">
                  <c:v>21.177403999999999</c:v>
                </c:pt>
                <c:pt idx="94254">
                  <c:v>21.179843999999999</c:v>
                </c:pt>
                <c:pt idx="94255">
                  <c:v>21.178536999999999</c:v>
                </c:pt>
                <c:pt idx="94256">
                  <c:v>21.174651999999998</c:v>
                </c:pt>
                <c:pt idx="94257">
                  <c:v>21.176907</c:v>
                </c:pt>
                <c:pt idx="94258">
                  <c:v>21.181840999999999</c:v>
                </c:pt>
                <c:pt idx="94259">
                  <c:v>21.181252000000001</c:v>
                </c:pt>
                <c:pt idx="94260">
                  <c:v>21.178756</c:v>
                </c:pt>
                <c:pt idx="94261">
                  <c:v>21.177306999999999</c:v>
                </c:pt>
                <c:pt idx="94262">
                  <c:v>21.178747999999999</c:v>
                </c:pt>
                <c:pt idx="94263">
                  <c:v>21.181816000000001</c:v>
                </c:pt>
                <c:pt idx="94264">
                  <c:v>21.183235</c:v>
                </c:pt>
                <c:pt idx="94265">
                  <c:v>21.184049000000002</c:v>
                </c:pt>
                <c:pt idx="94266">
                  <c:v>21.185247</c:v>
                </c:pt>
                <c:pt idx="94267">
                  <c:v>21.182931</c:v>
                </c:pt>
                <c:pt idx="94268">
                  <c:v>21.182786</c:v>
                </c:pt>
                <c:pt idx="94269">
                  <c:v>21.183792</c:v>
                </c:pt>
                <c:pt idx="94270">
                  <c:v>21.180816</c:v>
                </c:pt>
                <c:pt idx="94271">
                  <c:v>21.181954999999999</c:v>
                </c:pt>
                <c:pt idx="94272">
                  <c:v>21.186257999999999</c:v>
                </c:pt>
                <c:pt idx="94273">
                  <c:v>21.185893</c:v>
                </c:pt>
                <c:pt idx="94274">
                  <c:v>21.183758000000001</c:v>
                </c:pt>
                <c:pt idx="94275">
                  <c:v>21.182479000000001</c:v>
                </c:pt>
                <c:pt idx="94276">
                  <c:v>21.182048000000002</c:v>
                </c:pt>
                <c:pt idx="94277">
                  <c:v>21.18432</c:v>
                </c:pt>
                <c:pt idx="94278">
                  <c:v>21.186631999999999</c:v>
                </c:pt>
                <c:pt idx="94279">
                  <c:v>21.185009000000001</c:v>
                </c:pt>
                <c:pt idx="94280">
                  <c:v>21.181426999999999</c:v>
                </c:pt>
                <c:pt idx="94281">
                  <c:v>21.182327999999998</c:v>
                </c:pt>
                <c:pt idx="94282">
                  <c:v>21.185634</c:v>
                </c:pt>
                <c:pt idx="94283">
                  <c:v>21.184176999999998</c:v>
                </c:pt>
                <c:pt idx="94284">
                  <c:v>21.181380999999998</c:v>
                </c:pt>
                <c:pt idx="94285">
                  <c:v>21.183049</c:v>
                </c:pt>
                <c:pt idx="94286">
                  <c:v>21.185379000000001</c:v>
                </c:pt>
                <c:pt idx="94287">
                  <c:v>21.184974</c:v>
                </c:pt>
                <c:pt idx="94288">
                  <c:v>21.187545</c:v>
                </c:pt>
                <c:pt idx="94289">
                  <c:v>21.189534999999999</c:v>
                </c:pt>
                <c:pt idx="94290">
                  <c:v>21.185368</c:v>
                </c:pt>
                <c:pt idx="94291">
                  <c:v>21.184459</c:v>
                </c:pt>
                <c:pt idx="94292">
                  <c:v>21.189321</c:v>
                </c:pt>
                <c:pt idx="94293">
                  <c:v>21.188821000000001</c:v>
                </c:pt>
                <c:pt idx="94294">
                  <c:v>21.183827999999998</c:v>
                </c:pt>
                <c:pt idx="94295">
                  <c:v>21.182718999999999</c:v>
                </c:pt>
                <c:pt idx="94296">
                  <c:v>21.185638000000001</c:v>
                </c:pt>
                <c:pt idx="94297">
                  <c:v>21.186841000000001</c:v>
                </c:pt>
                <c:pt idx="94298">
                  <c:v>21.186225</c:v>
                </c:pt>
                <c:pt idx="94299">
                  <c:v>21.189055</c:v>
                </c:pt>
                <c:pt idx="94300">
                  <c:v>21.191776000000001</c:v>
                </c:pt>
                <c:pt idx="94301">
                  <c:v>21.187973</c:v>
                </c:pt>
                <c:pt idx="94302">
                  <c:v>21.185956999999998</c:v>
                </c:pt>
                <c:pt idx="94303">
                  <c:v>21.189173</c:v>
                </c:pt>
                <c:pt idx="94304">
                  <c:v>21.190563999999998</c:v>
                </c:pt>
                <c:pt idx="94305">
                  <c:v>21.185863999999999</c:v>
                </c:pt>
                <c:pt idx="94306">
                  <c:v>21.183173</c:v>
                </c:pt>
                <c:pt idx="94307">
                  <c:v>21.185538999999999</c:v>
                </c:pt>
                <c:pt idx="94308">
                  <c:v>21.189616000000001</c:v>
                </c:pt>
                <c:pt idx="94309">
                  <c:v>21.192931000000002</c:v>
                </c:pt>
                <c:pt idx="94310">
                  <c:v>21.193366000000001</c:v>
                </c:pt>
                <c:pt idx="94311">
                  <c:v>21.189599000000001</c:v>
                </c:pt>
                <c:pt idx="94312">
                  <c:v>21.186553</c:v>
                </c:pt>
                <c:pt idx="94313">
                  <c:v>21.187028000000002</c:v>
                </c:pt>
                <c:pt idx="94314">
                  <c:v>21.188897000000001</c:v>
                </c:pt>
                <c:pt idx="94315">
                  <c:v>21.188936000000002</c:v>
                </c:pt>
                <c:pt idx="94316">
                  <c:v>21.189951000000001</c:v>
                </c:pt>
                <c:pt idx="94317">
                  <c:v>21.189395999999999</c:v>
                </c:pt>
                <c:pt idx="94318">
                  <c:v>21.185261000000001</c:v>
                </c:pt>
                <c:pt idx="94319">
                  <c:v>21.187033</c:v>
                </c:pt>
                <c:pt idx="94320">
                  <c:v>21.191085999999999</c:v>
                </c:pt>
                <c:pt idx="94321">
                  <c:v>21.190217000000001</c:v>
                </c:pt>
                <c:pt idx="94322">
                  <c:v>21.191786</c:v>
                </c:pt>
                <c:pt idx="94323">
                  <c:v>21.194559999999999</c:v>
                </c:pt>
                <c:pt idx="94324">
                  <c:v>21.192532</c:v>
                </c:pt>
                <c:pt idx="94325">
                  <c:v>21.191386999999999</c:v>
                </c:pt>
                <c:pt idx="94326">
                  <c:v>21.190743999999999</c:v>
                </c:pt>
                <c:pt idx="94327">
                  <c:v>21.186838999999999</c:v>
                </c:pt>
                <c:pt idx="94328">
                  <c:v>21.190839</c:v>
                </c:pt>
                <c:pt idx="94329">
                  <c:v>21.198111000000001</c:v>
                </c:pt>
                <c:pt idx="94330">
                  <c:v>21.194996</c:v>
                </c:pt>
                <c:pt idx="94331">
                  <c:v>21.190245000000001</c:v>
                </c:pt>
                <c:pt idx="94332">
                  <c:v>21.192696999999999</c:v>
                </c:pt>
                <c:pt idx="94333">
                  <c:v>21.200167</c:v>
                </c:pt>
                <c:pt idx="94334">
                  <c:v>21.202780000000001</c:v>
                </c:pt>
                <c:pt idx="94335">
                  <c:v>21.196581999999999</c:v>
                </c:pt>
                <c:pt idx="94336">
                  <c:v>21.191655000000001</c:v>
                </c:pt>
                <c:pt idx="94337">
                  <c:v>21.192793999999999</c:v>
                </c:pt>
                <c:pt idx="94338">
                  <c:v>21.193698000000001</c:v>
                </c:pt>
                <c:pt idx="94339">
                  <c:v>21.192259</c:v>
                </c:pt>
                <c:pt idx="94340">
                  <c:v>21.193922000000001</c:v>
                </c:pt>
                <c:pt idx="94341">
                  <c:v>21.195354999999999</c:v>
                </c:pt>
                <c:pt idx="94342">
                  <c:v>21.193171</c:v>
                </c:pt>
                <c:pt idx="94343">
                  <c:v>21.195063000000001</c:v>
                </c:pt>
                <c:pt idx="94344">
                  <c:v>21.198844999999999</c:v>
                </c:pt>
                <c:pt idx="94345">
                  <c:v>21.194610000000001</c:v>
                </c:pt>
                <c:pt idx="94346">
                  <c:v>21.195274999999999</c:v>
                </c:pt>
                <c:pt idx="94347">
                  <c:v>21.202155999999999</c:v>
                </c:pt>
                <c:pt idx="94348">
                  <c:v>21.201165</c:v>
                </c:pt>
                <c:pt idx="94349">
                  <c:v>21.197852000000001</c:v>
                </c:pt>
                <c:pt idx="94350">
                  <c:v>21.196432000000001</c:v>
                </c:pt>
                <c:pt idx="94351">
                  <c:v>21.196397000000001</c:v>
                </c:pt>
                <c:pt idx="94352">
                  <c:v>21.202287999999999</c:v>
                </c:pt>
                <c:pt idx="94353">
                  <c:v>21.202673000000001</c:v>
                </c:pt>
                <c:pt idx="94354">
                  <c:v>21.196591000000002</c:v>
                </c:pt>
                <c:pt idx="94355">
                  <c:v>21.199560999999999</c:v>
                </c:pt>
                <c:pt idx="94356">
                  <c:v>21.204186</c:v>
                </c:pt>
                <c:pt idx="94357">
                  <c:v>21.19913</c:v>
                </c:pt>
                <c:pt idx="94358">
                  <c:v>21.196598000000002</c:v>
                </c:pt>
                <c:pt idx="94359">
                  <c:v>21.197882</c:v>
                </c:pt>
                <c:pt idx="94360">
                  <c:v>21.198098000000002</c:v>
                </c:pt>
                <c:pt idx="94361">
                  <c:v>21.198929</c:v>
                </c:pt>
                <c:pt idx="94362">
                  <c:v>21.196885000000002</c:v>
                </c:pt>
                <c:pt idx="94363">
                  <c:v>21.192222999999998</c:v>
                </c:pt>
                <c:pt idx="94364">
                  <c:v>21.193565</c:v>
                </c:pt>
                <c:pt idx="94365">
                  <c:v>21.197219</c:v>
                </c:pt>
                <c:pt idx="94366">
                  <c:v>21.198620999999999</c:v>
                </c:pt>
                <c:pt idx="94367">
                  <c:v>21.200396000000001</c:v>
                </c:pt>
                <c:pt idx="94368">
                  <c:v>21.207324</c:v>
                </c:pt>
                <c:pt idx="94369">
                  <c:v>21.212340000000001</c:v>
                </c:pt>
                <c:pt idx="94370">
                  <c:v>21.210750000000001</c:v>
                </c:pt>
                <c:pt idx="94371">
                  <c:v>21.211220999999998</c:v>
                </c:pt>
                <c:pt idx="94372">
                  <c:v>21.213222999999999</c:v>
                </c:pt>
                <c:pt idx="94373">
                  <c:v>21.208787999999998</c:v>
                </c:pt>
                <c:pt idx="94374">
                  <c:v>21.207166000000001</c:v>
                </c:pt>
                <c:pt idx="94375">
                  <c:v>21.210284000000001</c:v>
                </c:pt>
                <c:pt idx="94376">
                  <c:v>21.207540000000002</c:v>
                </c:pt>
                <c:pt idx="94377">
                  <c:v>21.207757999999998</c:v>
                </c:pt>
                <c:pt idx="94378">
                  <c:v>21.210899000000001</c:v>
                </c:pt>
                <c:pt idx="94379">
                  <c:v>21.205176999999999</c:v>
                </c:pt>
                <c:pt idx="94380">
                  <c:v>21.201067999999999</c:v>
                </c:pt>
                <c:pt idx="94381">
                  <c:v>21.205987</c:v>
                </c:pt>
                <c:pt idx="94382">
                  <c:v>21.212565999999999</c:v>
                </c:pt>
                <c:pt idx="94383">
                  <c:v>21.213393</c:v>
                </c:pt>
                <c:pt idx="94384">
                  <c:v>21.210844999999999</c:v>
                </c:pt>
                <c:pt idx="94385">
                  <c:v>21.207802999999998</c:v>
                </c:pt>
                <c:pt idx="94386">
                  <c:v>21.206932999999999</c:v>
                </c:pt>
                <c:pt idx="94387">
                  <c:v>21.206786999999998</c:v>
                </c:pt>
                <c:pt idx="94388">
                  <c:v>21.203966000000001</c:v>
                </c:pt>
                <c:pt idx="94389">
                  <c:v>21.205566000000001</c:v>
                </c:pt>
                <c:pt idx="94390">
                  <c:v>21.208991000000001</c:v>
                </c:pt>
                <c:pt idx="94391">
                  <c:v>21.210453000000001</c:v>
                </c:pt>
                <c:pt idx="94392">
                  <c:v>21.213640000000002</c:v>
                </c:pt>
                <c:pt idx="94393">
                  <c:v>21.212228</c:v>
                </c:pt>
                <c:pt idx="94394">
                  <c:v>21.209229000000001</c:v>
                </c:pt>
                <c:pt idx="94395">
                  <c:v>21.212302000000001</c:v>
                </c:pt>
                <c:pt idx="94396">
                  <c:v>21.216003000000001</c:v>
                </c:pt>
                <c:pt idx="94397">
                  <c:v>21.214036</c:v>
                </c:pt>
                <c:pt idx="94398">
                  <c:v>21.209463</c:v>
                </c:pt>
                <c:pt idx="94399">
                  <c:v>21.206989</c:v>
                </c:pt>
                <c:pt idx="94400">
                  <c:v>21.207045000000001</c:v>
                </c:pt>
                <c:pt idx="94401">
                  <c:v>21.206562999999999</c:v>
                </c:pt>
                <c:pt idx="94402">
                  <c:v>21.207523999999999</c:v>
                </c:pt>
                <c:pt idx="94403">
                  <c:v>21.210380000000001</c:v>
                </c:pt>
                <c:pt idx="94404">
                  <c:v>21.206095000000001</c:v>
                </c:pt>
                <c:pt idx="94405">
                  <c:v>21.203657</c:v>
                </c:pt>
                <c:pt idx="94406">
                  <c:v>21.210775999999999</c:v>
                </c:pt>
                <c:pt idx="94407">
                  <c:v>21.210716999999999</c:v>
                </c:pt>
                <c:pt idx="94408">
                  <c:v>21.209275000000002</c:v>
                </c:pt>
                <c:pt idx="94409">
                  <c:v>21.211054000000001</c:v>
                </c:pt>
                <c:pt idx="94410">
                  <c:v>21.20973</c:v>
                </c:pt>
                <c:pt idx="94411">
                  <c:v>21.212091999999998</c:v>
                </c:pt>
                <c:pt idx="94412">
                  <c:v>21.215332</c:v>
                </c:pt>
                <c:pt idx="94413">
                  <c:v>21.211012</c:v>
                </c:pt>
                <c:pt idx="94414">
                  <c:v>21.205625999999999</c:v>
                </c:pt>
                <c:pt idx="94415">
                  <c:v>21.206147000000001</c:v>
                </c:pt>
                <c:pt idx="94416">
                  <c:v>21.209038</c:v>
                </c:pt>
                <c:pt idx="94417">
                  <c:v>21.209247000000001</c:v>
                </c:pt>
                <c:pt idx="94418">
                  <c:v>21.208863999999998</c:v>
                </c:pt>
                <c:pt idx="94419">
                  <c:v>21.208838</c:v>
                </c:pt>
                <c:pt idx="94420">
                  <c:v>21.208534</c:v>
                </c:pt>
                <c:pt idx="94421">
                  <c:v>21.210498999999999</c:v>
                </c:pt>
                <c:pt idx="94422">
                  <c:v>21.210601</c:v>
                </c:pt>
                <c:pt idx="94423">
                  <c:v>21.208563000000002</c:v>
                </c:pt>
                <c:pt idx="94424">
                  <c:v>21.211223</c:v>
                </c:pt>
                <c:pt idx="94425">
                  <c:v>21.211210999999999</c:v>
                </c:pt>
                <c:pt idx="94426">
                  <c:v>21.20927</c:v>
                </c:pt>
                <c:pt idx="94427">
                  <c:v>21.216653000000001</c:v>
                </c:pt>
                <c:pt idx="94428">
                  <c:v>21.221209999999999</c:v>
                </c:pt>
                <c:pt idx="94429">
                  <c:v>21.216297000000001</c:v>
                </c:pt>
                <c:pt idx="94430">
                  <c:v>21.216542</c:v>
                </c:pt>
                <c:pt idx="94431">
                  <c:v>21.220668</c:v>
                </c:pt>
                <c:pt idx="94432">
                  <c:v>21.218581</c:v>
                </c:pt>
                <c:pt idx="94433">
                  <c:v>21.217421000000002</c:v>
                </c:pt>
                <c:pt idx="94434">
                  <c:v>21.220151999999999</c:v>
                </c:pt>
                <c:pt idx="94435">
                  <c:v>21.219177999999999</c:v>
                </c:pt>
                <c:pt idx="94436">
                  <c:v>21.217772</c:v>
                </c:pt>
                <c:pt idx="94437">
                  <c:v>21.219760000000001</c:v>
                </c:pt>
                <c:pt idx="94438">
                  <c:v>21.219812999999998</c:v>
                </c:pt>
                <c:pt idx="94439">
                  <c:v>21.219096</c:v>
                </c:pt>
                <c:pt idx="94440">
                  <c:v>21.220815999999999</c:v>
                </c:pt>
                <c:pt idx="94441">
                  <c:v>21.224447000000001</c:v>
                </c:pt>
                <c:pt idx="94442">
                  <c:v>21.225096000000001</c:v>
                </c:pt>
                <c:pt idx="94443">
                  <c:v>21.222716999999999</c:v>
                </c:pt>
                <c:pt idx="94444">
                  <c:v>21.222439000000001</c:v>
                </c:pt>
                <c:pt idx="94445">
                  <c:v>21.225673</c:v>
                </c:pt>
                <c:pt idx="94446">
                  <c:v>21.229061000000002</c:v>
                </c:pt>
                <c:pt idx="94447">
                  <c:v>21.225915000000001</c:v>
                </c:pt>
                <c:pt idx="94448">
                  <c:v>21.220882</c:v>
                </c:pt>
                <c:pt idx="94449">
                  <c:v>21.220421000000002</c:v>
                </c:pt>
                <c:pt idx="94450">
                  <c:v>21.222919000000001</c:v>
                </c:pt>
                <c:pt idx="94451">
                  <c:v>21.224861000000001</c:v>
                </c:pt>
                <c:pt idx="94452">
                  <c:v>21.226538999999999</c:v>
                </c:pt>
                <c:pt idx="94453">
                  <c:v>21.226542999999999</c:v>
                </c:pt>
                <c:pt idx="94454">
                  <c:v>21.225280999999999</c:v>
                </c:pt>
                <c:pt idx="94455">
                  <c:v>21.226288</c:v>
                </c:pt>
                <c:pt idx="94456">
                  <c:v>21.228501999999999</c:v>
                </c:pt>
                <c:pt idx="94457">
                  <c:v>21.230467999999998</c:v>
                </c:pt>
                <c:pt idx="94458">
                  <c:v>21.230408000000001</c:v>
                </c:pt>
                <c:pt idx="94459">
                  <c:v>21.228197999999999</c:v>
                </c:pt>
                <c:pt idx="94460">
                  <c:v>21.229481</c:v>
                </c:pt>
                <c:pt idx="94461">
                  <c:v>21.230274000000001</c:v>
                </c:pt>
                <c:pt idx="94462">
                  <c:v>21.225470999999999</c:v>
                </c:pt>
                <c:pt idx="94463">
                  <c:v>21.223886</c:v>
                </c:pt>
                <c:pt idx="94464">
                  <c:v>21.229236</c:v>
                </c:pt>
                <c:pt idx="94465">
                  <c:v>21.231553999999999</c:v>
                </c:pt>
                <c:pt idx="94466">
                  <c:v>21.227725</c:v>
                </c:pt>
                <c:pt idx="94467">
                  <c:v>21.226319</c:v>
                </c:pt>
                <c:pt idx="94468">
                  <c:v>21.229581</c:v>
                </c:pt>
                <c:pt idx="94469">
                  <c:v>21.232364</c:v>
                </c:pt>
                <c:pt idx="94470">
                  <c:v>21.232104</c:v>
                </c:pt>
                <c:pt idx="94471">
                  <c:v>21.231190999999999</c:v>
                </c:pt>
                <c:pt idx="94472">
                  <c:v>21.232690999999999</c:v>
                </c:pt>
                <c:pt idx="94473">
                  <c:v>21.233526999999999</c:v>
                </c:pt>
                <c:pt idx="94474">
                  <c:v>21.236077000000002</c:v>
                </c:pt>
                <c:pt idx="94475">
                  <c:v>21.237403</c:v>
                </c:pt>
                <c:pt idx="94476">
                  <c:v>21.231819000000002</c:v>
                </c:pt>
                <c:pt idx="94477">
                  <c:v>21.228559000000001</c:v>
                </c:pt>
                <c:pt idx="94478">
                  <c:v>21.234969</c:v>
                </c:pt>
                <c:pt idx="94479">
                  <c:v>21.238534000000001</c:v>
                </c:pt>
                <c:pt idx="94480">
                  <c:v>21.233750000000001</c:v>
                </c:pt>
                <c:pt idx="94481">
                  <c:v>21.231147</c:v>
                </c:pt>
                <c:pt idx="94482">
                  <c:v>21.231921</c:v>
                </c:pt>
                <c:pt idx="94483">
                  <c:v>21.231976</c:v>
                </c:pt>
                <c:pt idx="94484">
                  <c:v>21.233795000000001</c:v>
                </c:pt>
                <c:pt idx="94485">
                  <c:v>21.23564</c:v>
                </c:pt>
                <c:pt idx="94486">
                  <c:v>21.236305999999999</c:v>
                </c:pt>
                <c:pt idx="94487">
                  <c:v>21.236405999999999</c:v>
                </c:pt>
                <c:pt idx="94488">
                  <c:v>21.235696999999998</c:v>
                </c:pt>
                <c:pt idx="94489">
                  <c:v>21.236017</c:v>
                </c:pt>
                <c:pt idx="94490">
                  <c:v>21.236253999999999</c:v>
                </c:pt>
                <c:pt idx="94491">
                  <c:v>21.234627</c:v>
                </c:pt>
                <c:pt idx="94492">
                  <c:v>21.232977999999999</c:v>
                </c:pt>
                <c:pt idx="94493">
                  <c:v>21.232337000000001</c:v>
                </c:pt>
                <c:pt idx="94494">
                  <c:v>21.232702</c:v>
                </c:pt>
                <c:pt idx="94495">
                  <c:v>21.231608000000001</c:v>
                </c:pt>
                <c:pt idx="94496">
                  <c:v>21.232837</c:v>
                </c:pt>
                <c:pt idx="94497">
                  <c:v>21.235023999999999</c:v>
                </c:pt>
                <c:pt idx="94498">
                  <c:v>21.235883999999999</c:v>
                </c:pt>
                <c:pt idx="94499">
                  <c:v>21.236668999999999</c:v>
                </c:pt>
                <c:pt idx="94500">
                  <c:v>21.237089000000001</c:v>
                </c:pt>
                <c:pt idx="94501">
                  <c:v>21.237591999999999</c:v>
                </c:pt>
                <c:pt idx="94502">
                  <c:v>21.236696999999999</c:v>
                </c:pt>
                <c:pt idx="94503">
                  <c:v>21.234808000000001</c:v>
                </c:pt>
                <c:pt idx="94504">
                  <c:v>21.235309999999998</c:v>
                </c:pt>
                <c:pt idx="94505">
                  <c:v>21.236978000000001</c:v>
                </c:pt>
                <c:pt idx="94506">
                  <c:v>21.236602999999999</c:v>
                </c:pt>
                <c:pt idx="94507">
                  <c:v>21.240248999999999</c:v>
                </c:pt>
                <c:pt idx="94508">
                  <c:v>21.243873000000001</c:v>
                </c:pt>
                <c:pt idx="94509">
                  <c:v>21.238553</c:v>
                </c:pt>
                <c:pt idx="94510">
                  <c:v>21.236018000000001</c:v>
                </c:pt>
                <c:pt idx="94511">
                  <c:v>21.238478000000001</c:v>
                </c:pt>
                <c:pt idx="94512">
                  <c:v>21.236573</c:v>
                </c:pt>
                <c:pt idx="94513">
                  <c:v>21.235838000000001</c:v>
                </c:pt>
                <c:pt idx="94514">
                  <c:v>21.237473000000001</c:v>
                </c:pt>
                <c:pt idx="94515">
                  <c:v>21.237244</c:v>
                </c:pt>
                <c:pt idx="94516">
                  <c:v>21.238381</c:v>
                </c:pt>
                <c:pt idx="94517">
                  <c:v>21.239518</c:v>
                </c:pt>
                <c:pt idx="94518">
                  <c:v>21.239291000000001</c:v>
                </c:pt>
                <c:pt idx="94519">
                  <c:v>21.241987999999999</c:v>
                </c:pt>
                <c:pt idx="94520">
                  <c:v>21.245023</c:v>
                </c:pt>
                <c:pt idx="94521">
                  <c:v>21.245540999999999</c:v>
                </c:pt>
                <c:pt idx="94522">
                  <c:v>21.244339</c:v>
                </c:pt>
                <c:pt idx="94523">
                  <c:v>21.239460999999999</c:v>
                </c:pt>
                <c:pt idx="94524">
                  <c:v>21.237356999999999</c:v>
                </c:pt>
                <c:pt idx="94525">
                  <c:v>21.239681999999998</c:v>
                </c:pt>
                <c:pt idx="94526">
                  <c:v>21.238562000000002</c:v>
                </c:pt>
                <c:pt idx="94527">
                  <c:v>21.237933000000002</c:v>
                </c:pt>
                <c:pt idx="94528">
                  <c:v>21.24221</c:v>
                </c:pt>
                <c:pt idx="94529">
                  <c:v>21.242453999999999</c:v>
                </c:pt>
                <c:pt idx="94530">
                  <c:v>21.239388999999999</c:v>
                </c:pt>
                <c:pt idx="94531">
                  <c:v>21.240051000000001</c:v>
                </c:pt>
                <c:pt idx="94532">
                  <c:v>21.243796</c:v>
                </c:pt>
                <c:pt idx="94533">
                  <c:v>21.243403000000001</c:v>
                </c:pt>
                <c:pt idx="94534">
                  <c:v>21.242087000000001</c:v>
                </c:pt>
                <c:pt idx="94535">
                  <c:v>21.245495999999999</c:v>
                </c:pt>
                <c:pt idx="94536">
                  <c:v>21.245329000000002</c:v>
                </c:pt>
                <c:pt idx="94537">
                  <c:v>21.241191000000001</c:v>
                </c:pt>
                <c:pt idx="94538">
                  <c:v>21.244866999999999</c:v>
                </c:pt>
                <c:pt idx="94539">
                  <c:v>21.25055</c:v>
                </c:pt>
                <c:pt idx="94540">
                  <c:v>21.248989999999999</c:v>
                </c:pt>
                <c:pt idx="94541">
                  <c:v>21.245335000000001</c:v>
                </c:pt>
                <c:pt idx="94542">
                  <c:v>21.243085000000001</c:v>
                </c:pt>
                <c:pt idx="94543">
                  <c:v>21.244686999999999</c:v>
                </c:pt>
                <c:pt idx="94544">
                  <c:v>21.245912000000001</c:v>
                </c:pt>
                <c:pt idx="94545">
                  <c:v>21.244230999999999</c:v>
                </c:pt>
                <c:pt idx="94546">
                  <c:v>21.244872000000001</c:v>
                </c:pt>
                <c:pt idx="94547">
                  <c:v>21.246981999999999</c:v>
                </c:pt>
                <c:pt idx="94548">
                  <c:v>21.246995999999999</c:v>
                </c:pt>
                <c:pt idx="94549">
                  <c:v>21.24502</c:v>
                </c:pt>
                <c:pt idx="94550">
                  <c:v>21.246103000000002</c:v>
                </c:pt>
                <c:pt idx="94551">
                  <c:v>21.252258999999999</c:v>
                </c:pt>
                <c:pt idx="94552">
                  <c:v>21.252205</c:v>
                </c:pt>
                <c:pt idx="94553">
                  <c:v>21.246191</c:v>
                </c:pt>
                <c:pt idx="94554">
                  <c:v>21.244325</c:v>
                </c:pt>
                <c:pt idx="94555">
                  <c:v>21.243580000000001</c:v>
                </c:pt>
                <c:pt idx="94556">
                  <c:v>21.243469000000001</c:v>
                </c:pt>
                <c:pt idx="94557">
                  <c:v>21.243706</c:v>
                </c:pt>
                <c:pt idx="94558">
                  <c:v>21.243379999999998</c:v>
                </c:pt>
                <c:pt idx="94559">
                  <c:v>21.245092</c:v>
                </c:pt>
                <c:pt idx="94560">
                  <c:v>21.245363999999999</c:v>
                </c:pt>
                <c:pt idx="94561">
                  <c:v>21.245336999999999</c:v>
                </c:pt>
                <c:pt idx="94562">
                  <c:v>21.247102999999999</c:v>
                </c:pt>
                <c:pt idx="94563">
                  <c:v>21.243451</c:v>
                </c:pt>
                <c:pt idx="94564">
                  <c:v>21.244294</c:v>
                </c:pt>
                <c:pt idx="94565">
                  <c:v>21.251822000000001</c:v>
                </c:pt>
                <c:pt idx="94566">
                  <c:v>21.248697</c:v>
                </c:pt>
                <c:pt idx="94567">
                  <c:v>21.242861000000001</c:v>
                </c:pt>
                <c:pt idx="94568">
                  <c:v>21.243053</c:v>
                </c:pt>
                <c:pt idx="94569">
                  <c:v>21.245035999999999</c:v>
                </c:pt>
                <c:pt idx="94570">
                  <c:v>21.248118999999999</c:v>
                </c:pt>
                <c:pt idx="94571">
                  <c:v>21.249841</c:v>
                </c:pt>
                <c:pt idx="94572">
                  <c:v>21.249248000000001</c:v>
                </c:pt>
                <c:pt idx="94573">
                  <c:v>21.247539</c:v>
                </c:pt>
                <c:pt idx="94574">
                  <c:v>21.247952000000002</c:v>
                </c:pt>
                <c:pt idx="94575">
                  <c:v>21.251525000000001</c:v>
                </c:pt>
                <c:pt idx="94576">
                  <c:v>21.252551</c:v>
                </c:pt>
                <c:pt idx="94577">
                  <c:v>21.253335</c:v>
                </c:pt>
                <c:pt idx="94578">
                  <c:v>21.257006000000001</c:v>
                </c:pt>
                <c:pt idx="94579">
                  <c:v>21.257729999999999</c:v>
                </c:pt>
                <c:pt idx="94580">
                  <c:v>21.257721</c:v>
                </c:pt>
                <c:pt idx="94581">
                  <c:v>21.260441</c:v>
                </c:pt>
                <c:pt idx="94582">
                  <c:v>21.259122999999999</c:v>
                </c:pt>
                <c:pt idx="94583">
                  <c:v>21.253084000000001</c:v>
                </c:pt>
                <c:pt idx="94584">
                  <c:v>21.254473000000001</c:v>
                </c:pt>
                <c:pt idx="94585">
                  <c:v>21.259022000000002</c:v>
                </c:pt>
                <c:pt idx="94586">
                  <c:v>21.256027</c:v>
                </c:pt>
                <c:pt idx="94587">
                  <c:v>21.256481999999998</c:v>
                </c:pt>
                <c:pt idx="94588">
                  <c:v>21.258517000000001</c:v>
                </c:pt>
                <c:pt idx="94589">
                  <c:v>21.254299</c:v>
                </c:pt>
                <c:pt idx="94590">
                  <c:v>21.253822</c:v>
                </c:pt>
                <c:pt idx="94591">
                  <c:v>21.25619</c:v>
                </c:pt>
                <c:pt idx="94592">
                  <c:v>21.255428999999999</c:v>
                </c:pt>
                <c:pt idx="94593">
                  <c:v>21.255552000000002</c:v>
                </c:pt>
                <c:pt idx="94594">
                  <c:v>21.258431000000002</c:v>
                </c:pt>
                <c:pt idx="94595">
                  <c:v>21.259454999999999</c:v>
                </c:pt>
                <c:pt idx="94596">
                  <c:v>21.256328</c:v>
                </c:pt>
                <c:pt idx="94597">
                  <c:v>21.253962000000001</c:v>
                </c:pt>
                <c:pt idx="94598">
                  <c:v>21.257995999999999</c:v>
                </c:pt>
                <c:pt idx="94599">
                  <c:v>21.260107999999999</c:v>
                </c:pt>
                <c:pt idx="94600">
                  <c:v>21.255631000000001</c:v>
                </c:pt>
                <c:pt idx="94601">
                  <c:v>21.255420999999998</c:v>
                </c:pt>
                <c:pt idx="94602">
                  <c:v>21.260273999999999</c:v>
                </c:pt>
                <c:pt idx="94603">
                  <c:v>21.259692000000001</c:v>
                </c:pt>
                <c:pt idx="94604">
                  <c:v>21.254759</c:v>
                </c:pt>
                <c:pt idx="94605">
                  <c:v>21.254131999999998</c:v>
                </c:pt>
                <c:pt idx="94606">
                  <c:v>21.256585000000001</c:v>
                </c:pt>
                <c:pt idx="94607">
                  <c:v>21.259153999999999</c:v>
                </c:pt>
                <c:pt idx="94608">
                  <c:v>21.261779000000001</c:v>
                </c:pt>
                <c:pt idx="94609">
                  <c:v>21.261818999999999</c:v>
                </c:pt>
                <c:pt idx="94610">
                  <c:v>21.258807000000001</c:v>
                </c:pt>
                <c:pt idx="94611">
                  <c:v>21.256658999999999</c:v>
                </c:pt>
                <c:pt idx="94612">
                  <c:v>21.257767000000001</c:v>
                </c:pt>
                <c:pt idx="94613">
                  <c:v>21.258512</c:v>
                </c:pt>
                <c:pt idx="94614">
                  <c:v>21.257635000000001</c:v>
                </c:pt>
                <c:pt idx="94615">
                  <c:v>21.255562999999999</c:v>
                </c:pt>
                <c:pt idx="94616">
                  <c:v>21.255127000000002</c:v>
                </c:pt>
                <c:pt idx="94617">
                  <c:v>21.259029999999999</c:v>
                </c:pt>
                <c:pt idx="94618">
                  <c:v>21.257677999999999</c:v>
                </c:pt>
                <c:pt idx="94619">
                  <c:v>21.25516</c:v>
                </c:pt>
                <c:pt idx="94620">
                  <c:v>21.25723</c:v>
                </c:pt>
                <c:pt idx="94621">
                  <c:v>21.2546</c:v>
                </c:pt>
                <c:pt idx="94622">
                  <c:v>21.25123</c:v>
                </c:pt>
                <c:pt idx="94623">
                  <c:v>21.253509000000001</c:v>
                </c:pt>
                <c:pt idx="94624">
                  <c:v>21.256506000000002</c:v>
                </c:pt>
                <c:pt idx="94625">
                  <c:v>21.260490999999998</c:v>
                </c:pt>
                <c:pt idx="94626">
                  <c:v>21.264557</c:v>
                </c:pt>
                <c:pt idx="94627">
                  <c:v>21.262550000000001</c:v>
                </c:pt>
                <c:pt idx="94628">
                  <c:v>21.258614000000001</c:v>
                </c:pt>
                <c:pt idx="94629">
                  <c:v>21.259266</c:v>
                </c:pt>
                <c:pt idx="94630">
                  <c:v>21.259775999999999</c:v>
                </c:pt>
                <c:pt idx="94631">
                  <c:v>21.259197</c:v>
                </c:pt>
                <c:pt idx="94632">
                  <c:v>21.262492000000002</c:v>
                </c:pt>
                <c:pt idx="94633">
                  <c:v>21.261464</c:v>
                </c:pt>
                <c:pt idx="94634">
                  <c:v>21.256937000000001</c:v>
                </c:pt>
                <c:pt idx="94635">
                  <c:v>21.257722999999999</c:v>
                </c:pt>
                <c:pt idx="94636">
                  <c:v>21.262737999999999</c:v>
                </c:pt>
                <c:pt idx="94637">
                  <c:v>21.264887000000002</c:v>
                </c:pt>
                <c:pt idx="94638">
                  <c:v>21.261208</c:v>
                </c:pt>
                <c:pt idx="94639">
                  <c:v>21.261676000000001</c:v>
                </c:pt>
                <c:pt idx="94640">
                  <c:v>21.265035000000001</c:v>
                </c:pt>
                <c:pt idx="94641">
                  <c:v>21.263451</c:v>
                </c:pt>
                <c:pt idx="94642">
                  <c:v>21.261886000000001</c:v>
                </c:pt>
                <c:pt idx="94643">
                  <c:v>21.263103000000001</c:v>
                </c:pt>
                <c:pt idx="94644">
                  <c:v>21.262795000000001</c:v>
                </c:pt>
                <c:pt idx="94645">
                  <c:v>21.263415999999999</c:v>
                </c:pt>
                <c:pt idx="94646">
                  <c:v>21.265650999999998</c:v>
                </c:pt>
                <c:pt idx="94647">
                  <c:v>21.268180000000001</c:v>
                </c:pt>
                <c:pt idx="94648">
                  <c:v>21.265598000000001</c:v>
                </c:pt>
                <c:pt idx="94649">
                  <c:v>21.259295999999999</c:v>
                </c:pt>
                <c:pt idx="94650">
                  <c:v>21.259532</c:v>
                </c:pt>
                <c:pt idx="94651">
                  <c:v>21.263695999999999</c:v>
                </c:pt>
                <c:pt idx="94652">
                  <c:v>21.265035000000001</c:v>
                </c:pt>
                <c:pt idx="94653">
                  <c:v>21.266020000000001</c:v>
                </c:pt>
                <c:pt idx="94654">
                  <c:v>21.265153999999999</c:v>
                </c:pt>
                <c:pt idx="94655">
                  <c:v>21.264467</c:v>
                </c:pt>
                <c:pt idx="94656">
                  <c:v>21.267787999999999</c:v>
                </c:pt>
                <c:pt idx="94657">
                  <c:v>21.269257</c:v>
                </c:pt>
                <c:pt idx="94658">
                  <c:v>21.265958000000001</c:v>
                </c:pt>
                <c:pt idx="94659">
                  <c:v>21.263144</c:v>
                </c:pt>
                <c:pt idx="94660">
                  <c:v>21.262743</c:v>
                </c:pt>
                <c:pt idx="94661">
                  <c:v>21.266476000000001</c:v>
                </c:pt>
                <c:pt idx="94662">
                  <c:v>21.270285999999999</c:v>
                </c:pt>
                <c:pt idx="94663">
                  <c:v>21.271526000000001</c:v>
                </c:pt>
                <c:pt idx="94664">
                  <c:v>21.272563999999999</c:v>
                </c:pt>
                <c:pt idx="94665">
                  <c:v>21.272922000000001</c:v>
                </c:pt>
                <c:pt idx="94666">
                  <c:v>21.270337999999999</c:v>
                </c:pt>
                <c:pt idx="94667">
                  <c:v>21.267582999999998</c:v>
                </c:pt>
                <c:pt idx="94668">
                  <c:v>21.266869</c:v>
                </c:pt>
                <c:pt idx="94669">
                  <c:v>21.266722000000001</c:v>
                </c:pt>
                <c:pt idx="94670">
                  <c:v>21.266148999999999</c:v>
                </c:pt>
                <c:pt idx="94671">
                  <c:v>21.267094</c:v>
                </c:pt>
                <c:pt idx="94672">
                  <c:v>21.268708</c:v>
                </c:pt>
                <c:pt idx="94673">
                  <c:v>21.271121999999998</c:v>
                </c:pt>
                <c:pt idx="94674">
                  <c:v>21.271948999999999</c:v>
                </c:pt>
                <c:pt idx="94675">
                  <c:v>21.269468</c:v>
                </c:pt>
                <c:pt idx="94676">
                  <c:v>21.268554999999999</c:v>
                </c:pt>
                <c:pt idx="94677">
                  <c:v>21.267033999999999</c:v>
                </c:pt>
                <c:pt idx="94678">
                  <c:v>21.264721000000002</c:v>
                </c:pt>
                <c:pt idx="94679">
                  <c:v>21.268704</c:v>
                </c:pt>
                <c:pt idx="94680">
                  <c:v>21.270512</c:v>
                </c:pt>
                <c:pt idx="94681">
                  <c:v>21.268098999999999</c:v>
                </c:pt>
                <c:pt idx="94682">
                  <c:v>21.272089000000001</c:v>
                </c:pt>
                <c:pt idx="94683">
                  <c:v>21.273893999999999</c:v>
                </c:pt>
                <c:pt idx="94684">
                  <c:v>21.270493999999999</c:v>
                </c:pt>
                <c:pt idx="94685">
                  <c:v>21.272735000000001</c:v>
                </c:pt>
                <c:pt idx="94686">
                  <c:v>21.273906</c:v>
                </c:pt>
                <c:pt idx="94687">
                  <c:v>21.271975999999999</c:v>
                </c:pt>
                <c:pt idx="94688">
                  <c:v>21.275205</c:v>
                </c:pt>
                <c:pt idx="94689">
                  <c:v>21.274146000000002</c:v>
                </c:pt>
                <c:pt idx="94690">
                  <c:v>21.268013</c:v>
                </c:pt>
                <c:pt idx="94691">
                  <c:v>21.271229000000002</c:v>
                </c:pt>
                <c:pt idx="94692">
                  <c:v>21.277069999999998</c:v>
                </c:pt>
                <c:pt idx="94693">
                  <c:v>21.274788999999998</c:v>
                </c:pt>
                <c:pt idx="94694">
                  <c:v>21.270792</c:v>
                </c:pt>
                <c:pt idx="94695">
                  <c:v>21.269628999999998</c:v>
                </c:pt>
                <c:pt idx="94696">
                  <c:v>21.271287999999998</c:v>
                </c:pt>
                <c:pt idx="94697">
                  <c:v>21.274097999999999</c:v>
                </c:pt>
                <c:pt idx="94698">
                  <c:v>21.276107</c:v>
                </c:pt>
                <c:pt idx="94699">
                  <c:v>21.277857000000001</c:v>
                </c:pt>
                <c:pt idx="94700">
                  <c:v>21.279154999999999</c:v>
                </c:pt>
                <c:pt idx="94701">
                  <c:v>21.277726999999999</c:v>
                </c:pt>
                <c:pt idx="94702">
                  <c:v>21.275051999999999</c:v>
                </c:pt>
                <c:pt idx="94703">
                  <c:v>21.27562</c:v>
                </c:pt>
                <c:pt idx="94704">
                  <c:v>21.279122000000001</c:v>
                </c:pt>
                <c:pt idx="94705">
                  <c:v>21.282771</c:v>
                </c:pt>
                <c:pt idx="94706">
                  <c:v>21.284274</c:v>
                </c:pt>
                <c:pt idx="94707">
                  <c:v>21.284915999999999</c:v>
                </c:pt>
                <c:pt idx="94708">
                  <c:v>21.287545999999999</c:v>
                </c:pt>
                <c:pt idx="94709">
                  <c:v>21.287203000000002</c:v>
                </c:pt>
                <c:pt idx="94710">
                  <c:v>21.281582</c:v>
                </c:pt>
                <c:pt idx="94711">
                  <c:v>21.282485999999999</c:v>
                </c:pt>
                <c:pt idx="94712">
                  <c:v>21.286166999999999</c:v>
                </c:pt>
                <c:pt idx="94713">
                  <c:v>21.282411</c:v>
                </c:pt>
                <c:pt idx="94714">
                  <c:v>21.278963000000001</c:v>
                </c:pt>
                <c:pt idx="94715">
                  <c:v>21.279897999999999</c:v>
                </c:pt>
                <c:pt idx="94716">
                  <c:v>21.278624000000001</c:v>
                </c:pt>
                <c:pt idx="94717">
                  <c:v>21.279866999999999</c:v>
                </c:pt>
                <c:pt idx="94718">
                  <c:v>21.285117</c:v>
                </c:pt>
                <c:pt idx="94719">
                  <c:v>21.283418000000001</c:v>
                </c:pt>
                <c:pt idx="94720">
                  <c:v>21.279191999999998</c:v>
                </c:pt>
                <c:pt idx="94721">
                  <c:v>21.284701999999999</c:v>
                </c:pt>
                <c:pt idx="94722">
                  <c:v>21.286805999999999</c:v>
                </c:pt>
                <c:pt idx="94723">
                  <c:v>21.281582</c:v>
                </c:pt>
                <c:pt idx="94724">
                  <c:v>21.281089000000001</c:v>
                </c:pt>
                <c:pt idx="94725">
                  <c:v>21.283843999999998</c:v>
                </c:pt>
                <c:pt idx="94726">
                  <c:v>21.285319999999999</c:v>
                </c:pt>
                <c:pt idx="94727">
                  <c:v>21.285170999999998</c:v>
                </c:pt>
                <c:pt idx="94728">
                  <c:v>21.284144999999999</c:v>
                </c:pt>
                <c:pt idx="94729">
                  <c:v>21.284481</c:v>
                </c:pt>
                <c:pt idx="94730">
                  <c:v>21.284897000000001</c:v>
                </c:pt>
                <c:pt idx="94731">
                  <c:v>21.286874000000001</c:v>
                </c:pt>
                <c:pt idx="94732">
                  <c:v>21.289487000000001</c:v>
                </c:pt>
                <c:pt idx="94733">
                  <c:v>21.287724000000001</c:v>
                </c:pt>
                <c:pt idx="94734">
                  <c:v>21.286597</c:v>
                </c:pt>
                <c:pt idx="94735">
                  <c:v>21.287503999999998</c:v>
                </c:pt>
                <c:pt idx="94736">
                  <c:v>21.288595999999998</c:v>
                </c:pt>
                <c:pt idx="94737">
                  <c:v>21.289659</c:v>
                </c:pt>
                <c:pt idx="94738">
                  <c:v>21.290171000000001</c:v>
                </c:pt>
                <c:pt idx="94739">
                  <c:v>21.291143999999999</c:v>
                </c:pt>
                <c:pt idx="94740">
                  <c:v>21.288238</c:v>
                </c:pt>
                <c:pt idx="94741">
                  <c:v>21.286476</c:v>
                </c:pt>
                <c:pt idx="94742">
                  <c:v>21.289342000000001</c:v>
                </c:pt>
                <c:pt idx="94743">
                  <c:v>21.288340999999999</c:v>
                </c:pt>
                <c:pt idx="94744">
                  <c:v>21.284516</c:v>
                </c:pt>
                <c:pt idx="94745">
                  <c:v>21.287140000000001</c:v>
                </c:pt>
                <c:pt idx="94746">
                  <c:v>21.286978000000001</c:v>
                </c:pt>
                <c:pt idx="94747">
                  <c:v>21.283232000000002</c:v>
                </c:pt>
                <c:pt idx="94748">
                  <c:v>21.286047</c:v>
                </c:pt>
                <c:pt idx="94749">
                  <c:v>21.289981999999998</c:v>
                </c:pt>
                <c:pt idx="94750">
                  <c:v>21.288347999999999</c:v>
                </c:pt>
                <c:pt idx="94751">
                  <c:v>21.288188000000002</c:v>
                </c:pt>
                <c:pt idx="94752">
                  <c:v>21.290963999999999</c:v>
                </c:pt>
                <c:pt idx="94753">
                  <c:v>21.292444</c:v>
                </c:pt>
                <c:pt idx="94754">
                  <c:v>21.295546999999999</c:v>
                </c:pt>
                <c:pt idx="94755">
                  <c:v>21.293282000000001</c:v>
                </c:pt>
                <c:pt idx="94756">
                  <c:v>21.285218</c:v>
                </c:pt>
                <c:pt idx="94757">
                  <c:v>21.285018999999998</c:v>
                </c:pt>
                <c:pt idx="94758">
                  <c:v>21.288920999999998</c:v>
                </c:pt>
                <c:pt idx="94759">
                  <c:v>21.289898000000001</c:v>
                </c:pt>
                <c:pt idx="94760">
                  <c:v>21.292719999999999</c:v>
                </c:pt>
                <c:pt idx="94761">
                  <c:v>21.292774000000001</c:v>
                </c:pt>
                <c:pt idx="94762">
                  <c:v>21.290763999999999</c:v>
                </c:pt>
                <c:pt idx="94763">
                  <c:v>21.292286000000001</c:v>
                </c:pt>
                <c:pt idx="94764">
                  <c:v>21.290002999999999</c:v>
                </c:pt>
                <c:pt idx="94765">
                  <c:v>21.285080000000001</c:v>
                </c:pt>
                <c:pt idx="94766">
                  <c:v>21.285993999999999</c:v>
                </c:pt>
                <c:pt idx="94767">
                  <c:v>21.289014000000002</c:v>
                </c:pt>
                <c:pt idx="94768">
                  <c:v>21.289200000000001</c:v>
                </c:pt>
                <c:pt idx="94769">
                  <c:v>21.287583999999999</c:v>
                </c:pt>
                <c:pt idx="94770">
                  <c:v>21.290285999999998</c:v>
                </c:pt>
                <c:pt idx="94771">
                  <c:v>21.295241000000001</c:v>
                </c:pt>
                <c:pt idx="94772">
                  <c:v>21.293571</c:v>
                </c:pt>
                <c:pt idx="94773">
                  <c:v>21.290313999999999</c:v>
                </c:pt>
                <c:pt idx="94774">
                  <c:v>21.292777000000001</c:v>
                </c:pt>
                <c:pt idx="94775">
                  <c:v>21.295421000000001</c:v>
                </c:pt>
                <c:pt idx="94776">
                  <c:v>21.294589999999999</c:v>
                </c:pt>
                <c:pt idx="94777">
                  <c:v>21.292314999999999</c:v>
                </c:pt>
                <c:pt idx="94778">
                  <c:v>21.290666000000002</c:v>
                </c:pt>
                <c:pt idx="94779">
                  <c:v>21.294922</c:v>
                </c:pt>
                <c:pt idx="94780">
                  <c:v>21.297394000000001</c:v>
                </c:pt>
                <c:pt idx="94781">
                  <c:v>21.294421</c:v>
                </c:pt>
                <c:pt idx="94782">
                  <c:v>21.294647000000001</c:v>
                </c:pt>
                <c:pt idx="94783">
                  <c:v>21.296782</c:v>
                </c:pt>
                <c:pt idx="94784">
                  <c:v>21.294715</c:v>
                </c:pt>
                <c:pt idx="94785">
                  <c:v>21.294122999999999</c:v>
                </c:pt>
                <c:pt idx="94786">
                  <c:v>21.297851999999999</c:v>
                </c:pt>
                <c:pt idx="94787">
                  <c:v>21.301546999999999</c:v>
                </c:pt>
                <c:pt idx="94788">
                  <c:v>21.301945</c:v>
                </c:pt>
                <c:pt idx="94789">
                  <c:v>21.301725000000001</c:v>
                </c:pt>
                <c:pt idx="94790">
                  <c:v>21.304051000000001</c:v>
                </c:pt>
                <c:pt idx="94791">
                  <c:v>21.303939</c:v>
                </c:pt>
                <c:pt idx="94792">
                  <c:v>21.302591</c:v>
                </c:pt>
                <c:pt idx="94793">
                  <c:v>21.300706999999999</c:v>
                </c:pt>
                <c:pt idx="94794">
                  <c:v>21.297393</c:v>
                </c:pt>
                <c:pt idx="94795">
                  <c:v>21.298181</c:v>
                </c:pt>
                <c:pt idx="94796">
                  <c:v>21.300939</c:v>
                </c:pt>
                <c:pt idx="94797">
                  <c:v>21.301311999999999</c:v>
                </c:pt>
                <c:pt idx="94798">
                  <c:v>21.303667999999998</c:v>
                </c:pt>
                <c:pt idx="94799">
                  <c:v>21.306961999999999</c:v>
                </c:pt>
                <c:pt idx="94800">
                  <c:v>21.302966000000001</c:v>
                </c:pt>
                <c:pt idx="94801">
                  <c:v>21.297840999999998</c:v>
                </c:pt>
                <c:pt idx="94802">
                  <c:v>21.299804000000002</c:v>
                </c:pt>
                <c:pt idx="94803">
                  <c:v>21.303587</c:v>
                </c:pt>
                <c:pt idx="94804">
                  <c:v>21.304262000000001</c:v>
                </c:pt>
                <c:pt idx="94805">
                  <c:v>21.306598000000001</c:v>
                </c:pt>
                <c:pt idx="94806">
                  <c:v>21.308184000000001</c:v>
                </c:pt>
                <c:pt idx="94807">
                  <c:v>21.304022</c:v>
                </c:pt>
                <c:pt idx="94808">
                  <c:v>21.300453999999998</c:v>
                </c:pt>
                <c:pt idx="94809">
                  <c:v>21.302595</c:v>
                </c:pt>
                <c:pt idx="94810">
                  <c:v>21.303587</c:v>
                </c:pt>
                <c:pt idx="94811">
                  <c:v>21.301141999999999</c:v>
                </c:pt>
                <c:pt idx="94812">
                  <c:v>21.304186000000001</c:v>
                </c:pt>
                <c:pt idx="94813">
                  <c:v>21.308598</c:v>
                </c:pt>
                <c:pt idx="94814">
                  <c:v>21.305254000000001</c:v>
                </c:pt>
                <c:pt idx="94815">
                  <c:v>21.305617999999999</c:v>
                </c:pt>
                <c:pt idx="94816">
                  <c:v>21.313950999999999</c:v>
                </c:pt>
                <c:pt idx="94817">
                  <c:v>21.313268000000001</c:v>
                </c:pt>
                <c:pt idx="94818">
                  <c:v>21.304656999999999</c:v>
                </c:pt>
                <c:pt idx="94819">
                  <c:v>21.302859999999999</c:v>
                </c:pt>
                <c:pt idx="94820">
                  <c:v>21.304670999999999</c:v>
                </c:pt>
                <c:pt idx="94821">
                  <c:v>21.305586000000002</c:v>
                </c:pt>
                <c:pt idx="94822">
                  <c:v>21.308326999999998</c:v>
                </c:pt>
                <c:pt idx="94823">
                  <c:v>21.309377000000001</c:v>
                </c:pt>
                <c:pt idx="94824">
                  <c:v>21.307652999999998</c:v>
                </c:pt>
                <c:pt idx="94825">
                  <c:v>21.307672</c:v>
                </c:pt>
                <c:pt idx="94826">
                  <c:v>21.308273</c:v>
                </c:pt>
                <c:pt idx="94827">
                  <c:v>21.306125000000002</c:v>
                </c:pt>
                <c:pt idx="94828">
                  <c:v>21.303211999999998</c:v>
                </c:pt>
                <c:pt idx="94829">
                  <c:v>21.302489999999999</c:v>
                </c:pt>
                <c:pt idx="94830">
                  <c:v>21.301943000000001</c:v>
                </c:pt>
                <c:pt idx="94831">
                  <c:v>21.305022000000001</c:v>
                </c:pt>
                <c:pt idx="94832">
                  <c:v>21.305343000000001</c:v>
                </c:pt>
                <c:pt idx="94833">
                  <c:v>21.30217</c:v>
                </c:pt>
                <c:pt idx="94834">
                  <c:v>21.304589</c:v>
                </c:pt>
                <c:pt idx="94835">
                  <c:v>21.304324000000001</c:v>
                </c:pt>
                <c:pt idx="94836">
                  <c:v>21.301485</c:v>
                </c:pt>
                <c:pt idx="94837">
                  <c:v>21.304877000000001</c:v>
                </c:pt>
                <c:pt idx="94838">
                  <c:v>21.307791000000002</c:v>
                </c:pt>
                <c:pt idx="94839">
                  <c:v>21.306408999999999</c:v>
                </c:pt>
                <c:pt idx="94840">
                  <c:v>21.306550999999999</c:v>
                </c:pt>
                <c:pt idx="94841">
                  <c:v>21.30846</c:v>
                </c:pt>
                <c:pt idx="94842">
                  <c:v>21.307659999999998</c:v>
                </c:pt>
                <c:pt idx="94843">
                  <c:v>21.307241999999999</c:v>
                </c:pt>
                <c:pt idx="94844">
                  <c:v>21.305396999999999</c:v>
                </c:pt>
                <c:pt idx="94845">
                  <c:v>21.304168000000001</c:v>
                </c:pt>
                <c:pt idx="94846">
                  <c:v>21.306470999999998</c:v>
                </c:pt>
                <c:pt idx="94847">
                  <c:v>21.307314000000002</c:v>
                </c:pt>
                <c:pt idx="94848">
                  <c:v>21.306236999999999</c:v>
                </c:pt>
                <c:pt idx="94849">
                  <c:v>21.306177000000002</c:v>
                </c:pt>
                <c:pt idx="94850">
                  <c:v>21.308409999999999</c:v>
                </c:pt>
                <c:pt idx="94851">
                  <c:v>21.310113999999999</c:v>
                </c:pt>
                <c:pt idx="94852">
                  <c:v>21.307891000000001</c:v>
                </c:pt>
                <c:pt idx="94853">
                  <c:v>21.308619</c:v>
                </c:pt>
                <c:pt idx="94854">
                  <c:v>21.312638</c:v>
                </c:pt>
                <c:pt idx="94855">
                  <c:v>21.311945000000001</c:v>
                </c:pt>
                <c:pt idx="94856">
                  <c:v>21.312868999999999</c:v>
                </c:pt>
                <c:pt idx="94857">
                  <c:v>21.318966</c:v>
                </c:pt>
                <c:pt idx="94858">
                  <c:v>21.321269999999998</c:v>
                </c:pt>
                <c:pt idx="94859">
                  <c:v>21.320259</c:v>
                </c:pt>
                <c:pt idx="94860">
                  <c:v>21.319925000000001</c:v>
                </c:pt>
                <c:pt idx="94861">
                  <c:v>21.321767999999999</c:v>
                </c:pt>
                <c:pt idx="94862">
                  <c:v>21.320036999999999</c:v>
                </c:pt>
                <c:pt idx="94863">
                  <c:v>21.315335999999999</c:v>
                </c:pt>
                <c:pt idx="94864">
                  <c:v>21.315712999999999</c:v>
                </c:pt>
                <c:pt idx="94865">
                  <c:v>21.316478</c:v>
                </c:pt>
                <c:pt idx="94866">
                  <c:v>21.313085000000001</c:v>
                </c:pt>
                <c:pt idx="94867">
                  <c:v>21.314339</c:v>
                </c:pt>
                <c:pt idx="94868">
                  <c:v>21.319953999999999</c:v>
                </c:pt>
                <c:pt idx="94869">
                  <c:v>21.318708999999998</c:v>
                </c:pt>
                <c:pt idx="94870">
                  <c:v>21.312266000000001</c:v>
                </c:pt>
                <c:pt idx="94871">
                  <c:v>21.312946</c:v>
                </c:pt>
                <c:pt idx="94872">
                  <c:v>21.317169</c:v>
                </c:pt>
                <c:pt idx="94873">
                  <c:v>21.312714</c:v>
                </c:pt>
                <c:pt idx="94874">
                  <c:v>21.309190000000001</c:v>
                </c:pt>
                <c:pt idx="94875">
                  <c:v>21.314667</c:v>
                </c:pt>
                <c:pt idx="94876">
                  <c:v>21.315252999999998</c:v>
                </c:pt>
                <c:pt idx="94877">
                  <c:v>21.311609000000001</c:v>
                </c:pt>
                <c:pt idx="94878">
                  <c:v>21.313327000000001</c:v>
                </c:pt>
                <c:pt idx="94879">
                  <c:v>21.319323000000001</c:v>
                </c:pt>
                <c:pt idx="94880">
                  <c:v>21.318957999999999</c:v>
                </c:pt>
                <c:pt idx="94881">
                  <c:v>21.312227</c:v>
                </c:pt>
                <c:pt idx="94882">
                  <c:v>21.312586</c:v>
                </c:pt>
                <c:pt idx="94883">
                  <c:v>21.315058000000001</c:v>
                </c:pt>
                <c:pt idx="94884">
                  <c:v>21.312044</c:v>
                </c:pt>
                <c:pt idx="94885">
                  <c:v>21.314806999999998</c:v>
                </c:pt>
                <c:pt idx="94886">
                  <c:v>21.319844</c:v>
                </c:pt>
                <c:pt idx="94887">
                  <c:v>21.316693000000001</c:v>
                </c:pt>
                <c:pt idx="94888">
                  <c:v>21.314474000000001</c:v>
                </c:pt>
                <c:pt idx="94889">
                  <c:v>21.315311000000001</c:v>
                </c:pt>
                <c:pt idx="94890">
                  <c:v>21.313178000000001</c:v>
                </c:pt>
                <c:pt idx="94891">
                  <c:v>21.31664</c:v>
                </c:pt>
                <c:pt idx="94892">
                  <c:v>21.323699000000001</c:v>
                </c:pt>
                <c:pt idx="94893">
                  <c:v>21.324275</c:v>
                </c:pt>
                <c:pt idx="94894">
                  <c:v>21.321736000000001</c:v>
                </c:pt>
                <c:pt idx="94895">
                  <c:v>21.323643000000001</c:v>
                </c:pt>
                <c:pt idx="94896">
                  <c:v>21.327120000000001</c:v>
                </c:pt>
                <c:pt idx="94897">
                  <c:v>21.326485000000002</c:v>
                </c:pt>
                <c:pt idx="94898">
                  <c:v>21.321802999999999</c:v>
                </c:pt>
                <c:pt idx="94899">
                  <c:v>21.319921000000001</c:v>
                </c:pt>
                <c:pt idx="94900">
                  <c:v>21.321285</c:v>
                </c:pt>
                <c:pt idx="94901">
                  <c:v>21.322088000000001</c:v>
                </c:pt>
                <c:pt idx="94902">
                  <c:v>21.323816000000001</c:v>
                </c:pt>
                <c:pt idx="94903">
                  <c:v>21.325665999999998</c:v>
                </c:pt>
                <c:pt idx="94904">
                  <c:v>21.322942000000001</c:v>
                </c:pt>
                <c:pt idx="94905">
                  <c:v>21.319140999999998</c:v>
                </c:pt>
                <c:pt idx="94906">
                  <c:v>21.321766</c:v>
                </c:pt>
                <c:pt idx="94907">
                  <c:v>21.324926999999999</c:v>
                </c:pt>
                <c:pt idx="94908">
                  <c:v>21.323554000000001</c:v>
                </c:pt>
                <c:pt idx="94909">
                  <c:v>21.323414</c:v>
                </c:pt>
                <c:pt idx="94910">
                  <c:v>21.325811000000002</c:v>
                </c:pt>
                <c:pt idx="94911">
                  <c:v>21.326601</c:v>
                </c:pt>
                <c:pt idx="94912">
                  <c:v>21.323962000000002</c:v>
                </c:pt>
                <c:pt idx="94913">
                  <c:v>21.322787999999999</c:v>
                </c:pt>
                <c:pt idx="94914">
                  <c:v>21.323134</c:v>
                </c:pt>
                <c:pt idx="94915">
                  <c:v>21.322990000000001</c:v>
                </c:pt>
                <c:pt idx="94916">
                  <c:v>21.321971000000001</c:v>
                </c:pt>
                <c:pt idx="94917">
                  <c:v>21.320594</c:v>
                </c:pt>
                <c:pt idx="94918">
                  <c:v>21.31981</c:v>
                </c:pt>
                <c:pt idx="94919">
                  <c:v>21.321159999999999</c:v>
                </c:pt>
                <c:pt idx="94920">
                  <c:v>21.324117000000001</c:v>
                </c:pt>
                <c:pt idx="94921">
                  <c:v>21.323948000000001</c:v>
                </c:pt>
                <c:pt idx="94922">
                  <c:v>21.323474000000001</c:v>
                </c:pt>
                <c:pt idx="94923">
                  <c:v>21.326148</c:v>
                </c:pt>
                <c:pt idx="94924">
                  <c:v>21.325977000000002</c:v>
                </c:pt>
                <c:pt idx="94925">
                  <c:v>21.32245</c:v>
                </c:pt>
                <c:pt idx="94926">
                  <c:v>21.321652</c:v>
                </c:pt>
                <c:pt idx="94927">
                  <c:v>21.326817999999999</c:v>
                </c:pt>
                <c:pt idx="94928">
                  <c:v>21.330651</c:v>
                </c:pt>
                <c:pt idx="94929">
                  <c:v>21.330755</c:v>
                </c:pt>
                <c:pt idx="94930">
                  <c:v>21.332467000000001</c:v>
                </c:pt>
                <c:pt idx="94931">
                  <c:v>21.332751999999999</c:v>
                </c:pt>
                <c:pt idx="94932">
                  <c:v>21.330518000000001</c:v>
                </c:pt>
                <c:pt idx="94933">
                  <c:v>21.329643000000001</c:v>
                </c:pt>
                <c:pt idx="94934">
                  <c:v>21.329143999999999</c:v>
                </c:pt>
                <c:pt idx="94935">
                  <c:v>21.328209999999999</c:v>
                </c:pt>
                <c:pt idx="94936">
                  <c:v>21.328661</c:v>
                </c:pt>
                <c:pt idx="94937">
                  <c:v>21.328177</c:v>
                </c:pt>
                <c:pt idx="94938">
                  <c:v>21.328579000000001</c:v>
                </c:pt>
                <c:pt idx="94939">
                  <c:v>21.334565999999999</c:v>
                </c:pt>
                <c:pt idx="94940">
                  <c:v>21.337893999999999</c:v>
                </c:pt>
                <c:pt idx="94941">
                  <c:v>21.334458999999999</c:v>
                </c:pt>
                <c:pt idx="94942">
                  <c:v>21.332917999999999</c:v>
                </c:pt>
                <c:pt idx="94943">
                  <c:v>21.331928000000001</c:v>
                </c:pt>
                <c:pt idx="94944">
                  <c:v>21.330221000000002</c:v>
                </c:pt>
                <c:pt idx="94945">
                  <c:v>21.330390999999999</c:v>
                </c:pt>
                <c:pt idx="94946">
                  <c:v>21.331028</c:v>
                </c:pt>
                <c:pt idx="94947">
                  <c:v>21.334088000000001</c:v>
                </c:pt>
                <c:pt idx="94948">
                  <c:v>21.336454</c:v>
                </c:pt>
                <c:pt idx="94949">
                  <c:v>21.333957000000002</c:v>
                </c:pt>
                <c:pt idx="94950">
                  <c:v>21.332538</c:v>
                </c:pt>
                <c:pt idx="94951">
                  <c:v>21.334164999999999</c:v>
                </c:pt>
                <c:pt idx="94952">
                  <c:v>21.334735999999999</c:v>
                </c:pt>
                <c:pt idx="94953">
                  <c:v>21.334408</c:v>
                </c:pt>
                <c:pt idx="94954">
                  <c:v>21.334320000000002</c:v>
                </c:pt>
                <c:pt idx="94955">
                  <c:v>21.333528999999999</c:v>
                </c:pt>
                <c:pt idx="94956">
                  <c:v>21.335272</c:v>
                </c:pt>
                <c:pt idx="94957">
                  <c:v>21.336264</c:v>
                </c:pt>
                <c:pt idx="94958">
                  <c:v>21.331807999999999</c:v>
                </c:pt>
                <c:pt idx="94959">
                  <c:v>21.332467999999999</c:v>
                </c:pt>
                <c:pt idx="94960">
                  <c:v>21.336867000000002</c:v>
                </c:pt>
                <c:pt idx="94961">
                  <c:v>21.336600000000001</c:v>
                </c:pt>
                <c:pt idx="94962">
                  <c:v>21.336295</c:v>
                </c:pt>
                <c:pt idx="94963">
                  <c:v>21.334795</c:v>
                </c:pt>
                <c:pt idx="94964">
                  <c:v>21.330538000000001</c:v>
                </c:pt>
                <c:pt idx="94965">
                  <c:v>21.329084999999999</c:v>
                </c:pt>
                <c:pt idx="94966">
                  <c:v>21.333072999999999</c:v>
                </c:pt>
                <c:pt idx="94967">
                  <c:v>21.333991000000001</c:v>
                </c:pt>
                <c:pt idx="94968">
                  <c:v>21.331394</c:v>
                </c:pt>
                <c:pt idx="94969">
                  <c:v>21.335536999999999</c:v>
                </c:pt>
                <c:pt idx="94970">
                  <c:v>21.339518000000002</c:v>
                </c:pt>
                <c:pt idx="94971">
                  <c:v>21.334644999999998</c:v>
                </c:pt>
                <c:pt idx="94972">
                  <c:v>21.329819000000001</c:v>
                </c:pt>
                <c:pt idx="94973">
                  <c:v>21.332407</c:v>
                </c:pt>
                <c:pt idx="94974">
                  <c:v>21.336178</c:v>
                </c:pt>
                <c:pt idx="94975">
                  <c:v>21.338797</c:v>
                </c:pt>
                <c:pt idx="94976">
                  <c:v>21.340516000000001</c:v>
                </c:pt>
                <c:pt idx="94977">
                  <c:v>21.339724</c:v>
                </c:pt>
                <c:pt idx="94978">
                  <c:v>21.339154000000001</c:v>
                </c:pt>
                <c:pt idx="94979">
                  <c:v>21.343353</c:v>
                </c:pt>
                <c:pt idx="94980">
                  <c:v>21.346336000000001</c:v>
                </c:pt>
                <c:pt idx="94981">
                  <c:v>21.344567999999999</c:v>
                </c:pt>
                <c:pt idx="94982">
                  <c:v>21.343496999999999</c:v>
                </c:pt>
                <c:pt idx="94983">
                  <c:v>21.340733</c:v>
                </c:pt>
                <c:pt idx="94984">
                  <c:v>21.338308999999999</c:v>
                </c:pt>
                <c:pt idx="94985">
                  <c:v>21.340789999999998</c:v>
                </c:pt>
                <c:pt idx="94986">
                  <c:v>21.340871</c:v>
                </c:pt>
                <c:pt idx="94987">
                  <c:v>21.340778</c:v>
                </c:pt>
                <c:pt idx="94988">
                  <c:v>21.342162999999999</c:v>
                </c:pt>
                <c:pt idx="94989">
                  <c:v>21.339659999999999</c:v>
                </c:pt>
                <c:pt idx="94990">
                  <c:v>21.338609000000002</c:v>
                </c:pt>
                <c:pt idx="94991">
                  <c:v>21.339109000000001</c:v>
                </c:pt>
                <c:pt idx="94992">
                  <c:v>21.339537</c:v>
                </c:pt>
                <c:pt idx="94993">
                  <c:v>21.34028</c:v>
                </c:pt>
                <c:pt idx="94994">
                  <c:v>21.341519000000002</c:v>
                </c:pt>
                <c:pt idx="94995">
                  <c:v>21.342116000000001</c:v>
                </c:pt>
                <c:pt idx="94996">
                  <c:v>21.340194</c:v>
                </c:pt>
                <c:pt idx="94997">
                  <c:v>21.342400999999999</c:v>
                </c:pt>
                <c:pt idx="94998">
                  <c:v>21.342122</c:v>
                </c:pt>
                <c:pt idx="94999">
                  <c:v>21.337709</c:v>
                </c:pt>
                <c:pt idx="95000">
                  <c:v>21.339689</c:v>
                </c:pt>
                <c:pt idx="95001">
                  <c:v>21.3432</c:v>
                </c:pt>
                <c:pt idx="95002">
                  <c:v>21.345901000000001</c:v>
                </c:pt>
                <c:pt idx="95003">
                  <c:v>21.348534000000001</c:v>
                </c:pt>
                <c:pt idx="95004">
                  <c:v>21.348293000000002</c:v>
                </c:pt>
                <c:pt idx="95005">
                  <c:v>21.348236</c:v>
                </c:pt>
                <c:pt idx="95006">
                  <c:v>21.346240999999999</c:v>
                </c:pt>
                <c:pt idx="95007">
                  <c:v>21.344204000000001</c:v>
                </c:pt>
                <c:pt idx="95008">
                  <c:v>21.343772000000001</c:v>
                </c:pt>
                <c:pt idx="95009">
                  <c:v>21.343267000000001</c:v>
                </c:pt>
                <c:pt idx="95010">
                  <c:v>21.342728999999999</c:v>
                </c:pt>
                <c:pt idx="95011">
                  <c:v>21.342044999999999</c:v>
                </c:pt>
                <c:pt idx="95012">
                  <c:v>21.343212000000001</c:v>
                </c:pt>
                <c:pt idx="95013">
                  <c:v>21.343789000000001</c:v>
                </c:pt>
                <c:pt idx="95014">
                  <c:v>21.344009</c:v>
                </c:pt>
                <c:pt idx="95015">
                  <c:v>21.346091999999999</c:v>
                </c:pt>
                <c:pt idx="95016">
                  <c:v>21.345298</c:v>
                </c:pt>
                <c:pt idx="95017">
                  <c:v>21.344218999999999</c:v>
                </c:pt>
                <c:pt idx="95018">
                  <c:v>21.348424999999999</c:v>
                </c:pt>
                <c:pt idx="95019">
                  <c:v>21.351095999999998</c:v>
                </c:pt>
                <c:pt idx="95020">
                  <c:v>21.347580000000001</c:v>
                </c:pt>
                <c:pt idx="95021">
                  <c:v>21.347543999999999</c:v>
                </c:pt>
                <c:pt idx="95022">
                  <c:v>21.351983000000001</c:v>
                </c:pt>
                <c:pt idx="95023">
                  <c:v>21.351322</c:v>
                </c:pt>
                <c:pt idx="95024">
                  <c:v>21.350512999999999</c:v>
                </c:pt>
                <c:pt idx="95025">
                  <c:v>21.353770000000001</c:v>
                </c:pt>
                <c:pt idx="95026">
                  <c:v>21.354140999999998</c:v>
                </c:pt>
                <c:pt idx="95027">
                  <c:v>21.353408999999999</c:v>
                </c:pt>
                <c:pt idx="95028">
                  <c:v>21.354343</c:v>
                </c:pt>
                <c:pt idx="95029">
                  <c:v>21.352464000000001</c:v>
                </c:pt>
                <c:pt idx="95030">
                  <c:v>21.348958</c:v>
                </c:pt>
                <c:pt idx="95031">
                  <c:v>21.352979999999999</c:v>
                </c:pt>
                <c:pt idx="95032">
                  <c:v>21.357361999999998</c:v>
                </c:pt>
                <c:pt idx="95033">
                  <c:v>21.355685000000001</c:v>
                </c:pt>
                <c:pt idx="95034">
                  <c:v>21.359476999999998</c:v>
                </c:pt>
                <c:pt idx="95035">
                  <c:v>21.363973999999999</c:v>
                </c:pt>
                <c:pt idx="95036">
                  <c:v>21.360077</c:v>
                </c:pt>
                <c:pt idx="95037">
                  <c:v>21.359428999999999</c:v>
                </c:pt>
                <c:pt idx="95038">
                  <c:v>21.363493999999999</c:v>
                </c:pt>
                <c:pt idx="95039">
                  <c:v>21.365369999999999</c:v>
                </c:pt>
                <c:pt idx="95040">
                  <c:v>21.366250999999998</c:v>
                </c:pt>
                <c:pt idx="95041">
                  <c:v>21.364398999999999</c:v>
                </c:pt>
                <c:pt idx="95042">
                  <c:v>21.362997</c:v>
                </c:pt>
                <c:pt idx="95043">
                  <c:v>21.367674000000001</c:v>
                </c:pt>
                <c:pt idx="95044">
                  <c:v>21.368040000000001</c:v>
                </c:pt>
                <c:pt idx="95045">
                  <c:v>21.359504000000001</c:v>
                </c:pt>
                <c:pt idx="95046">
                  <c:v>21.358331</c:v>
                </c:pt>
                <c:pt idx="95047">
                  <c:v>21.362345999999999</c:v>
                </c:pt>
                <c:pt idx="95048">
                  <c:v>21.361622000000001</c:v>
                </c:pt>
                <c:pt idx="95049">
                  <c:v>21.359185</c:v>
                </c:pt>
                <c:pt idx="95050">
                  <c:v>21.358055</c:v>
                </c:pt>
                <c:pt idx="95051">
                  <c:v>21.358497</c:v>
                </c:pt>
                <c:pt idx="95052">
                  <c:v>21.356079000000001</c:v>
                </c:pt>
                <c:pt idx="95053">
                  <c:v>21.352723999999998</c:v>
                </c:pt>
                <c:pt idx="95054">
                  <c:v>21.354469000000002</c:v>
                </c:pt>
                <c:pt idx="95055">
                  <c:v>21.355567000000001</c:v>
                </c:pt>
                <c:pt idx="95056">
                  <c:v>21.358267999999999</c:v>
                </c:pt>
                <c:pt idx="95057">
                  <c:v>21.364630999999999</c:v>
                </c:pt>
                <c:pt idx="95058">
                  <c:v>21.364345</c:v>
                </c:pt>
                <c:pt idx="95059">
                  <c:v>21.358716000000001</c:v>
                </c:pt>
                <c:pt idx="95060">
                  <c:v>21.359556999999999</c:v>
                </c:pt>
                <c:pt idx="95061">
                  <c:v>21.361560999999998</c:v>
                </c:pt>
                <c:pt idx="95062">
                  <c:v>21.356828</c:v>
                </c:pt>
                <c:pt idx="95063">
                  <c:v>21.354201</c:v>
                </c:pt>
                <c:pt idx="95064">
                  <c:v>21.356442000000001</c:v>
                </c:pt>
                <c:pt idx="95065">
                  <c:v>21.357513999999998</c:v>
                </c:pt>
                <c:pt idx="95066">
                  <c:v>21.358498000000001</c:v>
                </c:pt>
                <c:pt idx="95067">
                  <c:v>21.357814999999999</c:v>
                </c:pt>
                <c:pt idx="95068">
                  <c:v>21.356054</c:v>
                </c:pt>
                <c:pt idx="95069">
                  <c:v>21.35868</c:v>
                </c:pt>
                <c:pt idx="95070">
                  <c:v>21.358159000000001</c:v>
                </c:pt>
                <c:pt idx="95071">
                  <c:v>21.355725</c:v>
                </c:pt>
                <c:pt idx="95072">
                  <c:v>21.364891</c:v>
                </c:pt>
                <c:pt idx="95073">
                  <c:v>21.373740999999999</c:v>
                </c:pt>
                <c:pt idx="95074">
                  <c:v>21.367253000000002</c:v>
                </c:pt>
                <c:pt idx="95075">
                  <c:v>21.360202999999998</c:v>
                </c:pt>
                <c:pt idx="95076">
                  <c:v>21.362365</c:v>
                </c:pt>
                <c:pt idx="95077">
                  <c:v>21.364225999999999</c:v>
                </c:pt>
                <c:pt idx="95078">
                  <c:v>21.366142</c:v>
                </c:pt>
                <c:pt idx="95079">
                  <c:v>21.366827000000001</c:v>
                </c:pt>
                <c:pt idx="95080">
                  <c:v>21.362936000000001</c:v>
                </c:pt>
                <c:pt idx="95081">
                  <c:v>21.363012000000001</c:v>
                </c:pt>
                <c:pt idx="95082">
                  <c:v>21.367218000000001</c:v>
                </c:pt>
                <c:pt idx="95083">
                  <c:v>21.36665</c:v>
                </c:pt>
                <c:pt idx="95084">
                  <c:v>21.366489999999999</c:v>
                </c:pt>
                <c:pt idx="95085">
                  <c:v>21.371112</c:v>
                </c:pt>
                <c:pt idx="95086">
                  <c:v>21.368576000000001</c:v>
                </c:pt>
                <c:pt idx="95087">
                  <c:v>21.363534000000001</c:v>
                </c:pt>
                <c:pt idx="95088">
                  <c:v>21.367037</c:v>
                </c:pt>
                <c:pt idx="95089">
                  <c:v>21.367336000000002</c:v>
                </c:pt>
                <c:pt idx="95090">
                  <c:v>21.363548999999999</c:v>
                </c:pt>
                <c:pt idx="95091">
                  <c:v>21.364650999999999</c:v>
                </c:pt>
                <c:pt idx="95092">
                  <c:v>21.363422</c:v>
                </c:pt>
                <c:pt idx="95093">
                  <c:v>21.360422</c:v>
                </c:pt>
                <c:pt idx="95094">
                  <c:v>21.363751000000001</c:v>
                </c:pt>
                <c:pt idx="95095">
                  <c:v>21.366811999999999</c:v>
                </c:pt>
                <c:pt idx="95096">
                  <c:v>21.36468</c:v>
                </c:pt>
                <c:pt idx="95097">
                  <c:v>21.365037999999998</c:v>
                </c:pt>
                <c:pt idx="95098">
                  <c:v>21.367533000000002</c:v>
                </c:pt>
                <c:pt idx="95099">
                  <c:v>21.363578</c:v>
                </c:pt>
                <c:pt idx="95100">
                  <c:v>21.360862000000001</c:v>
                </c:pt>
                <c:pt idx="95101">
                  <c:v>21.365404000000002</c:v>
                </c:pt>
                <c:pt idx="95102">
                  <c:v>21.369543</c:v>
                </c:pt>
                <c:pt idx="95103">
                  <c:v>21.370799000000002</c:v>
                </c:pt>
                <c:pt idx="95104">
                  <c:v>21.375077999999998</c:v>
                </c:pt>
                <c:pt idx="95105">
                  <c:v>21.376816000000002</c:v>
                </c:pt>
                <c:pt idx="95106">
                  <c:v>21.373546000000001</c:v>
                </c:pt>
                <c:pt idx="95107">
                  <c:v>21.373711</c:v>
                </c:pt>
                <c:pt idx="95108">
                  <c:v>21.374614000000001</c:v>
                </c:pt>
                <c:pt idx="95109">
                  <c:v>21.371987000000001</c:v>
                </c:pt>
                <c:pt idx="95110">
                  <c:v>21.372233999999999</c:v>
                </c:pt>
                <c:pt idx="95111">
                  <c:v>21.374300000000002</c:v>
                </c:pt>
                <c:pt idx="95112">
                  <c:v>21.372135</c:v>
                </c:pt>
                <c:pt idx="95113">
                  <c:v>21.370666</c:v>
                </c:pt>
                <c:pt idx="95114">
                  <c:v>21.373774999999998</c:v>
                </c:pt>
                <c:pt idx="95115">
                  <c:v>21.376750999999999</c:v>
                </c:pt>
                <c:pt idx="95116">
                  <c:v>21.377611000000002</c:v>
                </c:pt>
                <c:pt idx="95117">
                  <c:v>21.376154</c:v>
                </c:pt>
                <c:pt idx="95118">
                  <c:v>21.371870000000001</c:v>
                </c:pt>
                <c:pt idx="95119">
                  <c:v>21.371707000000001</c:v>
                </c:pt>
                <c:pt idx="95120">
                  <c:v>21.374918000000001</c:v>
                </c:pt>
                <c:pt idx="95121">
                  <c:v>21.370643999999999</c:v>
                </c:pt>
                <c:pt idx="95122">
                  <c:v>21.368006999999999</c:v>
                </c:pt>
                <c:pt idx="95123">
                  <c:v>21.373816000000001</c:v>
                </c:pt>
                <c:pt idx="95124">
                  <c:v>21.377531000000001</c:v>
                </c:pt>
                <c:pt idx="95125">
                  <c:v>21.377628999999999</c:v>
                </c:pt>
                <c:pt idx="95126">
                  <c:v>21.380317000000002</c:v>
                </c:pt>
                <c:pt idx="95127">
                  <c:v>21.381249</c:v>
                </c:pt>
                <c:pt idx="95128">
                  <c:v>21.380237000000001</c:v>
                </c:pt>
                <c:pt idx="95129">
                  <c:v>21.382231999999998</c:v>
                </c:pt>
                <c:pt idx="95130">
                  <c:v>21.380915000000002</c:v>
                </c:pt>
                <c:pt idx="95131">
                  <c:v>21.378513000000002</c:v>
                </c:pt>
                <c:pt idx="95132">
                  <c:v>21.381398000000001</c:v>
                </c:pt>
                <c:pt idx="95133">
                  <c:v>21.380141999999999</c:v>
                </c:pt>
                <c:pt idx="95134">
                  <c:v>21.376823999999999</c:v>
                </c:pt>
                <c:pt idx="95135">
                  <c:v>21.379000999999999</c:v>
                </c:pt>
                <c:pt idx="95136">
                  <c:v>21.381489999999999</c:v>
                </c:pt>
                <c:pt idx="95137">
                  <c:v>21.378816</c:v>
                </c:pt>
                <c:pt idx="95138">
                  <c:v>21.379508000000001</c:v>
                </c:pt>
                <c:pt idx="95139">
                  <c:v>21.381385000000002</c:v>
                </c:pt>
                <c:pt idx="95140">
                  <c:v>21.377880000000001</c:v>
                </c:pt>
                <c:pt idx="95141">
                  <c:v>21.378344999999999</c:v>
                </c:pt>
                <c:pt idx="95142">
                  <c:v>21.381739</c:v>
                </c:pt>
                <c:pt idx="95143">
                  <c:v>21.378741000000002</c:v>
                </c:pt>
                <c:pt idx="95144">
                  <c:v>21.376111000000002</c:v>
                </c:pt>
                <c:pt idx="95145">
                  <c:v>21.376087999999999</c:v>
                </c:pt>
                <c:pt idx="95146">
                  <c:v>21.375644000000001</c:v>
                </c:pt>
                <c:pt idx="95147">
                  <c:v>21.378975000000001</c:v>
                </c:pt>
                <c:pt idx="95148">
                  <c:v>21.381563</c:v>
                </c:pt>
                <c:pt idx="95149">
                  <c:v>21.378150000000002</c:v>
                </c:pt>
                <c:pt idx="95150">
                  <c:v>21.380039</c:v>
                </c:pt>
                <c:pt idx="95151">
                  <c:v>21.384972000000001</c:v>
                </c:pt>
                <c:pt idx="95152">
                  <c:v>21.381558999999999</c:v>
                </c:pt>
                <c:pt idx="95153">
                  <c:v>21.379438</c:v>
                </c:pt>
                <c:pt idx="95154">
                  <c:v>21.384922</c:v>
                </c:pt>
                <c:pt idx="95155">
                  <c:v>21.383990000000001</c:v>
                </c:pt>
                <c:pt idx="95156">
                  <c:v>21.377931</c:v>
                </c:pt>
                <c:pt idx="95157">
                  <c:v>21.380265999999999</c:v>
                </c:pt>
                <c:pt idx="95158">
                  <c:v>21.383217999999999</c:v>
                </c:pt>
                <c:pt idx="95159">
                  <c:v>21.379982999999999</c:v>
                </c:pt>
                <c:pt idx="95160">
                  <c:v>21.380490999999999</c:v>
                </c:pt>
                <c:pt idx="95161">
                  <c:v>21.383372999999999</c:v>
                </c:pt>
                <c:pt idx="95162">
                  <c:v>21.381401</c:v>
                </c:pt>
                <c:pt idx="95163">
                  <c:v>21.381163999999998</c:v>
                </c:pt>
                <c:pt idx="95164">
                  <c:v>21.385000999999999</c:v>
                </c:pt>
                <c:pt idx="95165">
                  <c:v>21.385337</c:v>
                </c:pt>
                <c:pt idx="95166">
                  <c:v>21.387930000000001</c:v>
                </c:pt>
                <c:pt idx="95167">
                  <c:v>21.392037999999999</c:v>
                </c:pt>
                <c:pt idx="95168">
                  <c:v>21.391369999999998</c:v>
                </c:pt>
                <c:pt idx="95169">
                  <c:v>21.388076999999999</c:v>
                </c:pt>
                <c:pt idx="95170">
                  <c:v>21.388269000000001</c:v>
                </c:pt>
                <c:pt idx="95171">
                  <c:v>21.390962999999999</c:v>
                </c:pt>
                <c:pt idx="95172">
                  <c:v>21.388729000000001</c:v>
                </c:pt>
                <c:pt idx="95173">
                  <c:v>21.388068000000001</c:v>
                </c:pt>
                <c:pt idx="95174">
                  <c:v>21.392216999999999</c:v>
                </c:pt>
                <c:pt idx="95175">
                  <c:v>21.390502999999999</c:v>
                </c:pt>
                <c:pt idx="95176">
                  <c:v>21.387277999999998</c:v>
                </c:pt>
                <c:pt idx="95177">
                  <c:v>21.390536999999998</c:v>
                </c:pt>
                <c:pt idx="95178">
                  <c:v>21.397459999999999</c:v>
                </c:pt>
                <c:pt idx="95179">
                  <c:v>21.398045</c:v>
                </c:pt>
                <c:pt idx="95180">
                  <c:v>21.392999</c:v>
                </c:pt>
                <c:pt idx="95181">
                  <c:v>21.392184</c:v>
                </c:pt>
                <c:pt idx="95182">
                  <c:v>21.395417999999999</c:v>
                </c:pt>
                <c:pt idx="95183">
                  <c:v>21.39396</c:v>
                </c:pt>
                <c:pt idx="95184">
                  <c:v>21.389970000000002</c:v>
                </c:pt>
                <c:pt idx="95185">
                  <c:v>21.391617</c:v>
                </c:pt>
                <c:pt idx="95186">
                  <c:v>21.392018</c:v>
                </c:pt>
                <c:pt idx="95187">
                  <c:v>21.388666000000001</c:v>
                </c:pt>
                <c:pt idx="95188">
                  <c:v>21.390501</c:v>
                </c:pt>
                <c:pt idx="95189">
                  <c:v>21.389735000000002</c:v>
                </c:pt>
                <c:pt idx="95190">
                  <c:v>21.387056000000001</c:v>
                </c:pt>
                <c:pt idx="95191">
                  <c:v>21.389429</c:v>
                </c:pt>
                <c:pt idx="95192">
                  <c:v>21.390810999999999</c:v>
                </c:pt>
                <c:pt idx="95193">
                  <c:v>21.392430000000001</c:v>
                </c:pt>
                <c:pt idx="95194">
                  <c:v>21.394864999999999</c:v>
                </c:pt>
                <c:pt idx="95195">
                  <c:v>21.396124</c:v>
                </c:pt>
                <c:pt idx="95196">
                  <c:v>21.399139999999999</c:v>
                </c:pt>
                <c:pt idx="95197">
                  <c:v>21.398949000000002</c:v>
                </c:pt>
                <c:pt idx="95198">
                  <c:v>21.398326999999998</c:v>
                </c:pt>
                <c:pt idx="95199">
                  <c:v>21.400884999999999</c:v>
                </c:pt>
                <c:pt idx="95200">
                  <c:v>21.398461000000001</c:v>
                </c:pt>
                <c:pt idx="95201">
                  <c:v>21.394164</c:v>
                </c:pt>
                <c:pt idx="95202">
                  <c:v>21.396809999999999</c:v>
                </c:pt>
                <c:pt idx="95203">
                  <c:v>21.396849</c:v>
                </c:pt>
                <c:pt idx="95204">
                  <c:v>21.396315000000001</c:v>
                </c:pt>
                <c:pt idx="95205">
                  <c:v>21.398530999999998</c:v>
                </c:pt>
                <c:pt idx="95206">
                  <c:v>21.395336</c:v>
                </c:pt>
                <c:pt idx="95207">
                  <c:v>21.392893999999998</c:v>
                </c:pt>
                <c:pt idx="95208">
                  <c:v>21.394220000000001</c:v>
                </c:pt>
                <c:pt idx="95209">
                  <c:v>21.396505000000001</c:v>
                </c:pt>
                <c:pt idx="95210">
                  <c:v>21.396788000000001</c:v>
                </c:pt>
                <c:pt idx="95211">
                  <c:v>21.39472</c:v>
                </c:pt>
                <c:pt idx="95212">
                  <c:v>21.393146999999999</c:v>
                </c:pt>
                <c:pt idx="95213">
                  <c:v>21.391601000000001</c:v>
                </c:pt>
                <c:pt idx="95214">
                  <c:v>21.391214000000002</c:v>
                </c:pt>
                <c:pt idx="95215">
                  <c:v>21.392972</c:v>
                </c:pt>
                <c:pt idx="95216">
                  <c:v>21.396832</c:v>
                </c:pt>
                <c:pt idx="95217">
                  <c:v>21.396647999999999</c:v>
                </c:pt>
                <c:pt idx="95218">
                  <c:v>21.391957000000001</c:v>
                </c:pt>
                <c:pt idx="95219">
                  <c:v>21.392762000000001</c:v>
                </c:pt>
                <c:pt idx="95220">
                  <c:v>21.397431000000001</c:v>
                </c:pt>
                <c:pt idx="95221">
                  <c:v>21.395554000000001</c:v>
                </c:pt>
                <c:pt idx="95222">
                  <c:v>21.394870999999998</c:v>
                </c:pt>
                <c:pt idx="95223">
                  <c:v>21.399324</c:v>
                </c:pt>
                <c:pt idx="95224">
                  <c:v>21.398838000000001</c:v>
                </c:pt>
                <c:pt idx="95225">
                  <c:v>21.394718999999998</c:v>
                </c:pt>
                <c:pt idx="95226">
                  <c:v>21.393643999999998</c:v>
                </c:pt>
                <c:pt idx="95227">
                  <c:v>21.394831</c:v>
                </c:pt>
                <c:pt idx="95228">
                  <c:v>21.397746999999999</c:v>
                </c:pt>
                <c:pt idx="95229">
                  <c:v>21.401503000000002</c:v>
                </c:pt>
                <c:pt idx="95230">
                  <c:v>21.405106</c:v>
                </c:pt>
                <c:pt idx="95231">
                  <c:v>21.408256999999999</c:v>
                </c:pt>
                <c:pt idx="95232">
                  <c:v>21.408439000000001</c:v>
                </c:pt>
                <c:pt idx="95233">
                  <c:v>21.408173999999999</c:v>
                </c:pt>
                <c:pt idx="95234">
                  <c:v>21.410654999999998</c:v>
                </c:pt>
                <c:pt idx="95235">
                  <c:v>21.411408999999999</c:v>
                </c:pt>
                <c:pt idx="95236">
                  <c:v>21.409077</c:v>
                </c:pt>
                <c:pt idx="95237">
                  <c:v>21.404487</c:v>
                </c:pt>
                <c:pt idx="95238">
                  <c:v>21.402683</c:v>
                </c:pt>
                <c:pt idx="95239">
                  <c:v>21.404373</c:v>
                </c:pt>
                <c:pt idx="95240">
                  <c:v>21.407596999999999</c:v>
                </c:pt>
                <c:pt idx="95241">
                  <c:v>21.409514999999999</c:v>
                </c:pt>
                <c:pt idx="95242">
                  <c:v>21.407594</c:v>
                </c:pt>
                <c:pt idx="95243">
                  <c:v>21.405256000000001</c:v>
                </c:pt>
                <c:pt idx="95244">
                  <c:v>21.406862</c:v>
                </c:pt>
                <c:pt idx="95245">
                  <c:v>21.408745</c:v>
                </c:pt>
                <c:pt idx="95246">
                  <c:v>21.403478</c:v>
                </c:pt>
                <c:pt idx="95247">
                  <c:v>21.399484999999999</c:v>
                </c:pt>
                <c:pt idx="95248">
                  <c:v>21.406687999999999</c:v>
                </c:pt>
                <c:pt idx="95249">
                  <c:v>21.409155999999999</c:v>
                </c:pt>
                <c:pt idx="95250">
                  <c:v>21.401115999999998</c:v>
                </c:pt>
                <c:pt idx="95251">
                  <c:v>21.398934000000001</c:v>
                </c:pt>
                <c:pt idx="95252">
                  <c:v>21.401823</c:v>
                </c:pt>
                <c:pt idx="95253">
                  <c:v>21.402788999999999</c:v>
                </c:pt>
                <c:pt idx="95254">
                  <c:v>21.405892000000001</c:v>
                </c:pt>
                <c:pt idx="95255">
                  <c:v>21.408311000000001</c:v>
                </c:pt>
                <c:pt idx="95256">
                  <c:v>21.40645</c:v>
                </c:pt>
                <c:pt idx="95257">
                  <c:v>21.403739000000002</c:v>
                </c:pt>
                <c:pt idx="95258">
                  <c:v>21.405173999999999</c:v>
                </c:pt>
                <c:pt idx="95259">
                  <c:v>21.408670000000001</c:v>
                </c:pt>
                <c:pt idx="95260">
                  <c:v>21.407657</c:v>
                </c:pt>
                <c:pt idx="95261">
                  <c:v>21.406365999999998</c:v>
                </c:pt>
                <c:pt idx="95262">
                  <c:v>21.408619999999999</c:v>
                </c:pt>
                <c:pt idx="95263">
                  <c:v>21.405964000000001</c:v>
                </c:pt>
                <c:pt idx="95264">
                  <c:v>21.403255000000001</c:v>
                </c:pt>
                <c:pt idx="95265">
                  <c:v>21.409320999999998</c:v>
                </c:pt>
                <c:pt idx="95266">
                  <c:v>21.413409000000001</c:v>
                </c:pt>
                <c:pt idx="95267">
                  <c:v>21.409991999999999</c:v>
                </c:pt>
                <c:pt idx="95268">
                  <c:v>21.407630000000001</c:v>
                </c:pt>
                <c:pt idx="95269">
                  <c:v>21.411525999999999</c:v>
                </c:pt>
                <c:pt idx="95270">
                  <c:v>21.414701000000001</c:v>
                </c:pt>
                <c:pt idx="95271">
                  <c:v>21.413433999999999</c:v>
                </c:pt>
                <c:pt idx="95272">
                  <c:v>21.413648999999999</c:v>
                </c:pt>
                <c:pt idx="95273">
                  <c:v>21.415382999999999</c:v>
                </c:pt>
                <c:pt idx="95274">
                  <c:v>21.413312999999999</c:v>
                </c:pt>
                <c:pt idx="95275">
                  <c:v>21.410928999999999</c:v>
                </c:pt>
                <c:pt idx="95276">
                  <c:v>21.411216</c:v>
                </c:pt>
                <c:pt idx="95277">
                  <c:v>21.412793000000001</c:v>
                </c:pt>
                <c:pt idx="95278">
                  <c:v>21.414973</c:v>
                </c:pt>
                <c:pt idx="95279">
                  <c:v>21.413329999999998</c:v>
                </c:pt>
                <c:pt idx="95280">
                  <c:v>21.413277999999998</c:v>
                </c:pt>
                <c:pt idx="95281">
                  <c:v>21.415686999999998</c:v>
                </c:pt>
                <c:pt idx="95282">
                  <c:v>21.415057000000001</c:v>
                </c:pt>
                <c:pt idx="95283">
                  <c:v>21.416533999999999</c:v>
                </c:pt>
                <c:pt idx="95284">
                  <c:v>21.418682</c:v>
                </c:pt>
                <c:pt idx="95285">
                  <c:v>21.415288</c:v>
                </c:pt>
                <c:pt idx="95286">
                  <c:v>21.411435000000001</c:v>
                </c:pt>
                <c:pt idx="95287">
                  <c:v>21.412786000000001</c:v>
                </c:pt>
                <c:pt idx="95288">
                  <c:v>21.41367</c:v>
                </c:pt>
                <c:pt idx="95289">
                  <c:v>21.411010999999998</c:v>
                </c:pt>
                <c:pt idx="95290">
                  <c:v>21.410907000000002</c:v>
                </c:pt>
                <c:pt idx="95291">
                  <c:v>21.415661</c:v>
                </c:pt>
                <c:pt idx="95292">
                  <c:v>21.420309</c:v>
                </c:pt>
                <c:pt idx="95293">
                  <c:v>21.416733000000001</c:v>
                </c:pt>
                <c:pt idx="95294">
                  <c:v>21.413803000000001</c:v>
                </c:pt>
                <c:pt idx="95295">
                  <c:v>21.418634000000001</c:v>
                </c:pt>
                <c:pt idx="95296">
                  <c:v>21.417127000000001</c:v>
                </c:pt>
                <c:pt idx="95297">
                  <c:v>21.408619999999999</c:v>
                </c:pt>
                <c:pt idx="95298">
                  <c:v>21.408401999999999</c:v>
                </c:pt>
                <c:pt idx="95299">
                  <c:v>21.415202000000001</c:v>
                </c:pt>
                <c:pt idx="95300">
                  <c:v>21.415711999999999</c:v>
                </c:pt>
                <c:pt idx="95301">
                  <c:v>21.41263</c:v>
                </c:pt>
                <c:pt idx="95302">
                  <c:v>21.412272000000002</c:v>
                </c:pt>
                <c:pt idx="95303">
                  <c:v>21.411021000000002</c:v>
                </c:pt>
                <c:pt idx="95304">
                  <c:v>21.410467000000001</c:v>
                </c:pt>
                <c:pt idx="95305">
                  <c:v>21.413297</c:v>
                </c:pt>
                <c:pt idx="95306">
                  <c:v>21.415852000000001</c:v>
                </c:pt>
                <c:pt idx="95307">
                  <c:v>21.415441000000001</c:v>
                </c:pt>
                <c:pt idx="95308">
                  <c:v>21.418277</c:v>
                </c:pt>
                <c:pt idx="95309">
                  <c:v>21.421161000000001</c:v>
                </c:pt>
                <c:pt idx="95310">
                  <c:v>21.421686999999999</c:v>
                </c:pt>
                <c:pt idx="95311">
                  <c:v>21.422170999999999</c:v>
                </c:pt>
                <c:pt idx="95312">
                  <c:v>21.423131999999999</c:v>
                </c:pt>
                <c:pt idx="95313">
                  <c:v>21.421824000000001</c:v>
                </c:pt>
                <c:pt idx="95314">
                  <c:v>21.417532999999999</c:v>
                </c:pt>
                <c:pt idx="95315">
                  <c:v>21.417729999999999</c:v>
                </c:pt>
                <c:pt idx="95316">
                  <c:v>21.424218</c:v>
                </c:pt>
                <c:pt idx="95317">
                  <c:v>21.423591999999999</c:v>
                </c:pt>
                <c:pt idx="95318">
                  <c:v>21.420673000000001</c:v>
                </c:pt>
                <c:pt idx="95319">
                  <c:v>21.424111</c:v>
                </c:pt>
                <c:pt idx="95320">
                  <c:v>21.426058999999999</c:v>
                </c:pt>
                <c:pt idx="95321">
                  <c:v>21.425605999999998</c:v>
                </c:pt>
                <c:pt idx="95322">
                  <c:v>21.425312999999999</c:v>
                </c:pt>
                <c:pt idx="95323">
                  <c:v>21.422758000000002</c:v>
                </c:pt>
                <c:pt idx="95324">
                  <c:v>21.421405</c:v>
                </c:pt>
                <c:pt idx="95325">
                  <c:v>21.424244999999999</c:v>
                </c:pt>
                <c:pt idx="95326">
                  <c:v>21.424247999999999</c:v>
                </c:pt>
                <c:pt idx="95327">
                  <c:v>21.420119</c:v>
                </c:pt>
                <c:pt idx="95328">
                  <c:v>21.421274</c:v>
                </c:pt>
                <c:pt idx="95329">
                  <c:v>21.423393000000001</c:v>
                </c:pt>
                <c:pt idx="95330">
                  <c:v>21.418482000000001</c:v>
                </c:pt>
                <c:pt idx="95331">
                  <c:v>21.419236999999999</c:v>
                </c:pt>
                <c:pt idx="95332">
                  <c:v>21.427118</c:v>
                </c:pt>
                <c:pt idx="95333">
                  <c:v>21.426366000000002</c:v>
                </c:pt>
                <c:pt idx="95334">
                  <c:v>21.421975</c:v>
                </c:pt>
                <c:pt idx="95335">
                  <c:v>21.421790999999999</c:v>
                </c:pt>
                <c:pt idx="95336">
                  <c:v>21.422688999999998</c:v>
                </c:pt>
                <c:pt idx="95337">
                  <c:v>21.423652000000001</c:v>
                </c:pt>
                <c:pt idx="95338">
                  <c:v>21.421243</c:v>
                </c:pt>
                <c:pt idx="95339">
                  <c:v>21.418506000000001</c:v>
                </c:pt>
                <c:pt idx="95340">
                  <c:v>21.421081000000001</c:v>
                </c:pt>
                <c:pt idx="95341">
                  <c:v>21.421330000000001</c:v>
                </c:pt>
                <c:pt idx="95342">
                  <c:v>21.421002999999999</c:v>
                </c:pt>
                <c:pt idx="95343">
                  <c:v>21.425939</c:v>
                </c:pt>
                <c:pt idx="95344">
                  <c:v>21.428349999999998</c:v>
                </c:pt>
                <c:pt idx="95345">
                  <c:v>21.423646999999999</c:v>
                </c:pt>
                <c:pt idx="95346">
                  <c:v>21.421332</c:v>
                </c:pt>
                <c:pt idx="95347">
                  <c:v>21.423190999999999</c:v>
                </c:pt>
                <c:pt idx="95348">
                  <c:v>21.422464000000002</c:v>
                </c:pt>
                <c:pt idx="95349">
                  <c:v>21.422955999999999</c:v>
                </c:pt>
                <c:pt idx="95350">
                  <c:v>21.425823999999999</c:v>
                </c:pt>
                <c:pt idx="95351">
                  <c:v>21.427209000000001</c:v>
                </c:pt>
                <c:pt idx="95352">
                  <c:v>21.426946000000001</c:v>
                </c:pt>
                <c:pt idx="95353">
                  <c:v>21.422742</c:v>
                </c:pt>
                <c:pt idx="95354">
                  <c:v>21.421561000000001</c:v>
                </c:pt>
                <c:pt idx="95355">
                  <c:v>21.428379</c:v>
                </c:pt>
                <c:pt idx="95356">
                  <c:v>21.430979000000001</c:v>
                </c:pt>
                <c:pt idx="95357">
                  <c:v>21.426867999999999</c:v>
                </c:pt>
                <c:pt idx="95358">
                  <c:v>21.427047000000002</c:v>
                </c:pt>
                <c:pt idx="95359">
                  <c:v>21.429448000000001</c:v>
                </c:pt>
                <c:pt idx="95360">
                  <c:v>21.429252999999999</c:v>
                </c:pt>
                <c:pt idx="95361">
                  <c:v>21.430433000000001</c:v>
                </c:pt>
                <c:pt idx="95362">
                  <c:v>21.431726999999999</c:v>
                </c:pt>
                <c:pt idx="95363">
                  <c:v>21.430923</c:v>
                </c:pt>
                <c:pt idx="95364">
                  <c:v>21.430444999999999</c:v>
                </c:pt>
                <c:pt idx="95365">
                  <c:v>21.431149000000001</c:v>
                </c:pt>
                <c:pt idx="95366">
                  <c:v>21.434303</c:v>
                </c:pt>
                <c:pt idx="95367">
                  <c:v>21.435407999999999</c:v>
                </c:pt>
                <c:pt idx="95368">
                  <c:v>21.434429000000002</c:v>
                </c:pt>
                <c:pt idx="95369">
                  <c:v>21.435718000000001</c:v>
                </c:pt>
                <c:pt idx="95370">
                  <c:v>21.437453999999999</c:v>
                </c:pt>
                <c:pt idx="95371">
                  <c:v>21.438257</c:v>
                </c:pt>
                <c:pt idx="95372">
                  <c:v>21.437615999999998</c:v>
                </c:pt>
                <c:pt idx="95373">
                  <c:v>21.439698</c:v>
                </c:pt>
                <c:pt idx="95374">
                  <c:v>21.440836999999998</c:v>
                </c:pt>
                <c:pt idx="95375">
                  <c:v>21.434692999999999</c:v>
                </c:pt>
                <c:pt idx="95376">
                  <c:v>21.433793999999999</c:v>
                </c:pt>
                <c:pt idx="95377">
                  <c:v>21.436976999999999</c:v>
                </c:pt>
                <c:pt idx="95378">
                  <c:v>21.434975999999999</c:v>
                </c:pt>
                <c:pt idx="95379">
                  <c:v>21.434567999999999</c:v>
                </c:pt>
                <c:pt idx="95380">
                  <c:v>21.439226999999999</c:v>
                </c:pt>
                <c:pt idx="95381">
                  <c:v>21.441658</c:v>
                </c:pt>
                <c:pt idx="95382">
                  <c:v>21.438475</c:v>
                </c:pt>
                <c:pt idx="95383">
                  <c:v>21.436910000000001</c:v>
                </c:pt>
                <c:pt idx="95384">
                  <c:v>21.436972999999998</c:v>
                </c:pt>
                <c:pt idx="95385">
                  <c:v>21.435759999999998</c:v>
                </c:pt>
                <c:pt idx="95386">
                  <c:v>21.439436000000001</c:v>
                </c:pt>
                <c:pt idx="95387">
                  <c:v>21.440653999999999</c:v>
                </c:pt>
                <c:pt idx="95388">
                  <c:v>21.435772</c:v>
                </c:pt>
                <c:pt idx="95389">
                  <c:v>21.437512000000002</c:v>
                </c:pt>
                <c:pt idx="95390">
                  <c:v>21.440331</c:v>
                </c:pt>
                <c:pt idx="95391">
                  <c:v>21.434446999999999</c:v>
                </c:pt>
                <c:pt idx="95392">
                  <c:v>21.430824000000001</c:v>
                </c:pt>
                <c:pt idx="95393">
                  <c:v>21.434417</c:v>
                </c:pt>
                <c:pt idx="95394">
                  <c:v>21.435120000000001</c:v>
                </c:pt>
                <c:pt idx="95395">
                  <c:v>21.43319</c:v>
                </c:pt>
                <c:pt idx="95396">
                  <c:v>21.434021999999999</c:v>
                </c:pt>
                <c:pt idx="95397">
                  <c:v>21.433631999999999</c:v>
                </c:pt>
                <c:pt idx="95398">
                  <c:v>21.434504</c:v>
                </c:pt>
                <c:pt idx="95399">
                  <c:v>21.436140000000002</c:v>
                </c:pt>
                <c:pt idx="95400">
                  <c:v>21.434004999999999</c:v>
                </c:pt>
                <c:pt idx="95401">
                  <c:v>21.433539</c:v>
                </c:pt>
                <c:pt idx="95402">
                  <c:v>21.433935999999999</c:v>
                </c:pt>
                <c:pt idx="95403">
                  <c:v>21.433820999999998</c:v>
                </c:pt>
                <c:pt idx="95404">
                  <c:v>21.435527</c:v>
                </c:pt>
                <c:pt idx="95405">
                  <c:v>21.436451000000002</c:v>
                </c:pt>
                <c:pt idx="95406">
                  <c:v>21.434408999999999</c:v>
                </c:pt>
                <c:pt idx="95407">
                  <c:v>21.431329000000002</c:v>
                </c:pt>
                <c:pt idx="95408">
                  <c:v>21.431107000000001</c:v>
                </c:pt>
                <c:pt idx="95409">
                  <c:v>21.433547000000001</c:v>
                </c:pt>
                <c:pt idx="95410">
                  <c:v>21.434350999999999</c:v>
                </c:pt>
                <c:pt idx="95411">
                  <c:v>21.433098999999999</c:v>
                </c:pt>
                <c:pt idx="95412">
                  <c:v>21.433578000000001</c:v>
                </c:pt>
                <c:pt idx="95413">
                  <c:v>21.436254000000002</c:v>
                </c:pt>
                <c:pt idx="95414">
                  <c:v>21.439319999999999</c:v>
                </c:pt>
                <c:pt idx="95415">
                  <c:v>21.440501999999999</c:v>
                </c:pt>
                <c:pt idx="95416">
                  <c:v>21.439468999999999</c:v>
                </c:pt>
                <c:pt idx="95417">
                  <c:v>21.438493999999999</c:v>
                </c:pt>
                <c:pt idx="95418">
                  <c:v>21.438665</c:v>
                </c:pt>
                <c:pt idx="95419">
                  <c:v>21.441165000000002</c:v>
                </c:pt>
                <c:pt idx="95420">
                  <c:v>21.446156999999999</c:v>
                </c:pt>
                <c:pt idx="95421">
                  <c:v>21.448201000000001</c:v>
                </c:pt>
                <c:pt idx="95422">
                  <c:v>21.444281</c:v>
                </c:pt>
                <c:pt idx="95423">
                  <c:v>21.441949999999999</c:v>
                </c:pt>
                <c:pt idx="95424">
                  <c:v>21.442544000000002</c:v>
                </c:pt>
                <c:pt idx="95425">
                  <c:v>21.443909999999999</c:v>
                </c:pt>
                <c:pt idx="95426">
                  <c:v>21.447199000000001</c:v>
                </c:pt>
                <c:pt idx="95427">
                  <c:v>21.448927000000001</c:v>
                </c:pt>
                <c:pt idx="95428">
                  <c:v>21.444918999999999</c:v>
                </c:pt>
                <c:pt idx="95429">
                  <c:v>21.444469999999999</c:v>
                </c:pt>
                <c:pt idx="95430">
                  <c:v>21.449415999999999</c:v>
                </c:pt>
                <c:pt idx="95431">
                  <c:v>21.448257000000002</c:v>
                </c:pt>
                <c:pt idx="95432">
                  <c:v>21.447015</c:v>
                </c:pt>
                <c:pt idx="95433">
                  <c:v>21.450261000000001</c:v>
                </c:pt>
                <c:pt idx="95434">
                  <c:v>21.450144999999999</c:v>
                </c:pt>
                <c:pt idx="95435">
                  <c:v>21.451426000000001</c:v>
                </c:pt>
                <c:pt idx="95436">
                  <c:v>21.451346999999998</c:v>
                </c:pt>
                <c:pt idx="95437">
                  <c:v>21.447925999999999</c:v>
                </c:pt>
                <c:pt idx="95438">
                  <c:v>21.445868000000001</c:v>
                </c:pt>
                <c:pt idx="95439">
                  <c:v>21.446672</c:v>
                </c:pt>
                <c:pt idx="95440">
                  <c:v>21.44914</c:v>
                </c:pt>
                <c:pt idx="95441">
                  <c:v>21.449780000000001</c:v>
                </c:pt>
                <c:pt idx="95442">
                  <c:v>21.4482</c:v>
                </c:pt>
                <c:pt idx="95443">
                  <c:v>21.448416000000002</c:v>
                </c:pt>
                <c:pt idx="95444">
                  <c:v>21.449973</c:v>
                </c:pt>
                <c:pt idx="95445">
                  <c:v>21.449103000000001</c:v>
                </c:pt>
                <c:pt idx="95446">
                  <c:v>21.445267000000001</c:v>
                </c:pt>
                <c:pt idx="95447">
                  <c:v>21.444658</c:v>
                </c:pt>
                <c:pt idx="95448">
                  <c:v>21.449266000000001</c:v>
                </c:pt>
                <c:pt idx="95449">
                  <c:v>21.452728</c:v>
                </c:pt>
                <c:pt idx="95450">
                  <c:v>21.451398000000001</c:v>
                </c:pt>
                <c:pt idx="95451">
                  <c:v>21.448599000000002</c:v>
                </c:pt>
                <c:pt idx="95452">
                  <c:v>21.449117999999999</c:v>
                </c:pt>
                <c:pt idx="95453">
                  <c:v>21.449541</c:v>
                </c:pt>
                <c:pt idx="95454">
                  <c:v>21.447887000000001</c:v>
                </c:pt>
                <c:pt idx="95455">
                  <c:v>21.446110000000001</c:v>
                </c:pt>
                <c:pt idx="95456">
                  <c:v>21.446211999999999</c:v>
                </c:pt>
                <c:pt idx="95457">
                  <c:v>21.446968999999999</c:v>
                </c:pt>
                <c:pt idx="95458">
                  <c:v>21.446303</c:v>
                </c:pt>
                <c:pt idx="95459">
                  <c:v>21.447593000000001</c:v>
                </c:pt>
                <c:pt idx="95460">
                  <c:v>21.449462</c:v>
                </c:pt>
                <c:pt idx="95461">
                  <c:v>21.451979999999999</c:v>
                </c:pt>
                <c:pt idx="95462">
                  <c:v>21.454104999999998</c:v>
                </c:pt>
                <c:pt idx="95463">
                  <c:v>21.449954000000002</c:v>
                </c:pt>
                <c:pt idx="95464">
                  <c:v>21.446014000000002</c:v>
                </c:pt>
                <c:pt idx="95465">
                  <c:v>21.450279999999999</c:v>
                </c:pt>
                <c:pt idx="95466">
                  <c:v>21.454281000000002</c:v>
                </c:pt>
                <c:pt idx="95467">
                  <c:v>21.452031999999999</c:v>
                </c:pt>
                <c:pt idx="95468">
                  <c:v>21.448274000000001</c:v>
                </c:pt>
                <c:pt idx="95469">
                  <c:v>21.446981999999998</c:v>
                </c:pt>
                <c:pt idx="95470">
                  <c:v>21.451491999999998</c:v>
                </c:pt>
                <c:pt idx="95471">
                  <c:v>21.453565999999999</c:v>
                </c:pt>
                <c:pt idx="95472">
                  <c:v>21.449624</c:v>
                </c:pt>
                <c:pt idx="95473">
                  <c:v>21.45045</c:v>
                </c:pt>
                <c:pt idx="95474">
                  <c:v>21.456572000000001</c:v>
                </c:pt>
                <c:pt idx="95475">
                  <c:v>21.460612000000001</c:v>
                </c:pt>
                <c:pt idx="95476">
                  <c:v>21.458096000000001</c:v>
                </c:pt>
                <c:pt idx="95477">
                  <c:v>21.457011000000001</c:v>
                </c:pt>
                <c:pt idx="95478">
                  <c:v>21.460186</c:v>
                </c:pt>
                <c:pt idx="95479">
                  <c:v>21.460795999999998</c:v>
                </c:pt>
                <c:pt idx="95480">
                  <c:v>21.461541</c:v>
                </c:pt>
                <c:pt idx="95481">
                  <c:v>21.464652999999998</c:v>
                </c:pt>
                <c:pt idx="95482">
                  <c:v>21.463096</c:v>
                </c:pt>
                <c:pt idx="95483">
                  <c:v>21.462451000000001</c:v>
                </c:pt>
                <c:pt idx="95484">
                  <c:v>21.464873999999998</c:v>
                </c:pt>
                <c:pt idx="95485">
                  <c:v>21.465769999999999</c:v>
                </c:pt>
                <c:pt idx="95486">
                  <c:v>21.464417999999998</c:v>
                </c:pt>
                <c:pt idx="95487">
                  <c:v>21.459025</c:v>
                </c:pt>
                <c:pt idx="95488">
                  <c:v>21.458359000000002</c:v>
                </c:pt>
                <c:pt idx="95489">
                  <c:v>21.465171000000002</c:v>
                </c:pt>
                <c:pt idx="95490">
                  <c:v>21.464323</c:v>
                </c:pt>
                <c:pt idx="95491">
                  <c:v>21.457723999999999</c:v>
                </c:pt>
                <c:pt idx="95492">
                  <c:v>21.460749</c:v>
                </c:pt>
                <c:pt idx="95493">
                  <c:v>21.465679000000002</c:v>
                </c:pt>
                <c:pt idx="95494">
                  <c:v>21.461022</c:v>
                </c:pt>
                <c:pt idx="95495">
                  <c:v>21.458397000000001</c:v>
                </c:pt>
                <c:pt idx="95496">
                  <c:v>21.463204999999999</c:v>
                </c:pt>
                <c:pt idx="95497">
                  <c:v>21.462564</c:v>
                </c:pt>
                <c:pt idx="95498">
                  <c:v>21.457241</c:v>
                </c:pt>
                <c:pt idx="95499">
                  <c:v>21.458448000000001</c:v>
                </c:pt>
                <c:pt idx="95500">
                  <c:v>21.460978999999998</c:v>
                </c:pt>
                <c:pt idx="95501">
                  <c:v>21.457737000000002</c:v>
                </c:pt>
                <c:pt idx="95502">
                  <c:v>21.455859</c:v>
                </c:pt>
                <c:pt idx="95503">
                  <c:v>21.458463999999999</c:v>
                </c:pt>
                <c:pt idx="95504">
                  <c:v>21.461328999999999</c:v>
                </c:pt>
                <c:pt idx="95505">
                  <c:v>21.461784999999999</c:v>
                </c:pt>
                <c:pt idx="95506">
                  <c:v>21.460173999999999</c:v>
                </c:pt>
                <c:pt idx="95507">
                  <c:v>21.461079000000002</c:v>
                </c:pt>
                <c:pt idx="95508">
                  <c:v>21.461777999999999</c:v>
                </c:pt>
                <c:pt idx="95509">
                  <c:v>21.461203999999999</c:v>
                </c:pt>
                <c:pt idx="95510">
                  <c:v>21.460004999999999</c:v>
                </c:pt>
                <c:pt idx="95511">
                  <c:v>21.458753999999999</c:v>
                </c:pt>
                <c:pt idx="95512">
                  <c:v>21.460728</c:v>
                </c:pt>
                <c:pt idx="95513">
                  <c:v>21.462299000000002</c:v>
                </c:pt>
                <c:pt idx="95514">
                  <c:v>21.459880999999999</c:v>
                </c:pt>
                <c:pt idx="95515">
                  <c:v>21.459932999999999</c:v>
                </c:pt>
                <c:pt idx="95516">
                  <c:v>21.460992999999998</c:v>
                </c:pt>
                <c:pt idx="95517">
                  <c:v>21.460650000000001</c:v>
                </c:pt>
                <c:pt idx="95518">
                  <c:v>21.462247999999999</c:v>
                </c:pt>
                <c:pt idx="95519">
                  <c:v>21.461289000000001</c:v>
                </c:pt>
                <c:pt idx="95520">
                  <c:v>21.460011000000002</c:v>
                </c:pt>
                <c:pt idx="95521">
                  <c:v>21.462036999999999</c:v>
                </c:pt>
                <c:pt idx="95522">
                  <c:v>21.462572000000002</c:v>
                </c:pt>
                <c:pt idx="95523">
                  <c:v>21.464770999999999</c:v>
                </c:pt>
                <c:pt idx="95524">
                  <c:v>21.468761000000001</c:v>
                </c:pt>
                <c:pt idx="95525">
                  <c:v>21.469089</c:v>
                </c:pt>
                <c:pt idx="95526">
                  <c:v>21.469617</c:v>
                </c:pt>
                <c:pt idx="95527">
                  <c:v>21.470582</c:v>
                </c:pt>
                <c:pt idx="95528">
                  <c:v>21.470365999999999</c:v>
                </c:pt>
                <c:pt idx="95529">
                  <c:v>21.469006</c:v>
                </c:pt>
                <c:pt idx="95530">
                  <c:v>21.466189</c:v>
                </c:pt>
                <c:pt idx="95531">
                  <c:v>21.465142</c:v>
                </c:pt>
                <c:pt idx="95532">
                  <c:v>21.465205000000001</c:v>
                </c:pt>
                <c:pt idx="95533">
                  <c:v>21.465558000000001</c:v>
                </c:pt>
                <c:pt idx="95534">
                  <c:v>21.466633000000002</c:v>
                </c:pt>
                <c:pt idx="95535">
                  <c:v>21.469277000000002</c:v>
                </c:pt>
                <c:pt idx="95536">
                  <c:v>21.472721</c:v>
                </c:pt>
                <c:pt idx="95537">
                  <c:v>21.474360000000001</c:v>
                </c:pt>
                <c:pt idx="95538">
                  <c:v>21.468408</c:v>
                </c:pt>
                <c:pt idx="95539">
                  <c:v>21.462305000000001</c:v>
                </c:pt>
                <c:pt idx="95540">
                  <c:v>21.465993000000001</c:v>
                </c:pt>
                <c:pt idx="95541">
                  <c:v>21.468657</c:v>
                </c:pt>
                <c:pt idx="95542">
                  <c:v>21.466812000000001</c:v>
                </c:pt>
                <c:pt idx="95543">
                  <c:v>21.470381</c:v>
                </c:pt>
                <c:pt idx="95544">
                  <c:v>21.473824</c:v>
                </c:pt>
                <c:pt idx="95545">
                  <c:v>21.473417000000001</c:v>
                </c:pt>
                <c:pt idx="95546">
                  <c:v>21.473098</c:v>
                </c:pt>
                <c:pt idx="95547">
                  <c:v>21.473991999999999</c:v>
                </c:pt>
                <c:pt idx="95548">
                  <c:v>21.472114999999999</c:v>
                </c:pt>
                <c:pt idx="95549">
                  <c:v>21.471661000000001</c:v>
                </c:pt>
                <c:pt idx="95550">
                  <c:v>21.471814999999999</c:v>
                </c:pt>
                <c:pt idx="95551">
                  <c:v>21.470638000000001</c:v>
                </c:pt>
                <c:pt idx="95552">
                  <c:v>21.470606</c:v>
                </c:pt>
                <c:pt idx="95553">
                  <c:v>21.46988</c:v>
                </c:pt>
                <c:pt idx="95554">
                  <c:v>21.469739000000001</c:v>
                </c:pt>
                <c:pt idx="95555">
                  <c:v>21.471926</c:v>
                </c:pt>
                <c:pt idx="95556">
                  <c:v>21.475176999999999</c:v>
                </c:pt>
                <c:pt idx="95557">
                  <c:v>21.477762999999999</c:v>
                </c:pt>
                <c:pt idx="95558">
                  <c:v>21.476555000000001</c:v>
                </c:pt>
                <c:pt idx="95559">
                  <c:v>21.473393999999999</c:v>
                </c:pt>
                <c:pt idx="95560">
                  <c:v>21.469964999999998</c:v>
                </c:pt>
                <c:pt idx="95561">
                  <c:v>21.469723999999999</c:v>
                </c:pt>
                <c:pt idx="95562">
                  <c:v>21.474359</c:v>
                </c:pt>
                <c:pt idx="95563">
                  <c:v>21.476098</c:v>
                </c:pt>
                <c:pt idx="95564">
                  <c:v>21.474087999999998</c:v>
                </c:pt>
                <c:pt idx="95565">
                  <c:v>21.475648</c:v>
                </c:pt>
                <c:pt idx="95566">
                  <c:v>21.476251999999999</c:v>
                </c:pt>
                <c:pt idx="95567">
                  <c:v>21.472329999999999</c:v>
                </c:pt>
                <c:pt idx="95568">
                  <c:v>21.471862999999999</c:v>
                </c:pt>
                <c:pt idx="95569">
                  <c:v>21.475055999999999</c:v>
                </c:pt>
                <c:pt idx="95570">
                  <c:v>21.473572000000001</c:v>
                </c:pt>
                <c:pt idx="95571">
                  <c:v>21.472763</c:v>
                </c:pt>
                <c:pt idx="95572">
                  <c:v>21.475905000000001</c:v>
                </c:pt>
                <c:pt idx="95573">
                  <c:v>21.479648000000001</c:v>
                </c:pt>
                <c:pt idx="95574">
                  <c:v>21.478117999999998</c:v>
                </c:pt>
                <c:pt idx="95575">
                  <c:v>21.475512999999999</c:v>
                </c:pt>
                <c:pt idx="95576">
                  <c:v>21.481058999999998</c:v>
                </c:pt>
                <c:pt idx="95577">
                  <c:v>21.48357</c:v>
                </c:pt>
                <c:pt idx="95578">
                  <c:v>21.478657999999999</c:v>
                </c:pt>
                <c:pt idx="95579">
                  <c:v>21.480118000000001</c:v>
                </c:pt>
                <c:pt idx="95580">
                  <c:v>21.485800999999999</c:v>
                </c:pt>
                <c:pt idx="95581">
                  <c:v>21.483474999999999</c:v>
                </c:pt>
                <c:pt idx="95582">
                  <c:v>21.477467999999998</c:v>
                </c:pt>
                <c:pt idx="95583">
                  <c:v>21.477443000000001</c:v>
                </c:pt>
                <c:pt idx="95584">
                  <c:v>21.480927999999999</c:v>
                </c:pt>
                <c:pt idx="95585">
                  <c:v>21.480371999999999</c:v>
                </c:pt>
                <c:pt idx="95586">
                  <c:v>21.478012</c:v>
                </c:pt>
                <c:pt idx="95587">
                  <c:v>21.479528999999999</c:v>
                </c:pt>
                <c:pt idx="95588">
                  <c:v>21.478370999999999</c:v>
                </c:pt>
                <c:pt idx="95589">
                  <c:v>21.477401</c:v>
                </c:pt>
                <c:pt idx="95590">
                  <c:v>21.482831000000001</c:v>
                </c:pt>
                <c:pt idx="95591">
                  <c:v>21.483917000000002</c:v>
                </c:pt>
                <c:pt idx="95592">
                  <c:v>21.479498</c:v>
                </c:pt>
                <c:pt idx="95593">
                  <c:v>21.479455000000002</c:v>
                </c:pt>
                <c:pt idx="95594">
                  <c:v>21.484283999999999</c:v>
                </c:pt>
                <c:pt idx="95595">
                  <c:v>21.484186000000001</c:v>
                </c:pt>
                <c:pt idx="95596">
                  <c:v>21.480412999999999</c:v>
                </c:pt>
                <c:pt idx="95597">
                  <c:v>21.482690999999999</c:v>
                </c:pt>
                <c:pt idx="95598">
                  <c:v>21.485014</c:v>
                </c:pt>
                <c:pt idx="95599">
                  <c:v>21.484843000000001</c:v>
                </c:pt>
                <c:pt idx="95600">
                  <c:v>21.482845000000001</c:v>
                </c:pt>
                <c:pt idx="95601">
                  <c:v>21.479339</c:v>
                </c:pt>
                <c:pt idx="95602">
                  <c:v>21.481221999999999</c:v>
                </c:pt>
                <c:pt idx="95603">
                  <c:v>21.483059999999998</c:v>
                </c:pt>
                <c:pt idx="95604">
                  <c:v>21.480409000000002</c:v>
                </c:pt>
                <c:pt idx="95605">
                  <c:v>21.481922000000001</c:v>
                </c:pt>
                <c:pt idx="95606">
                  <c:v>21.484382</c:v>
                </c:pt>
                <c:pt idx="95607">
                  <c:v>21.483384000000001</c:v>
                </c:pt>
                <c:pt idx="95608">
                  <c:v>21.481228999999999</c:v>
                </c:pt>
                <c:pt idx="95609">
                  <c:v>21.480594</c:v>
                </c:pt>
                <c:pt idx="95610">
                  <c:v>21.482298</c:v>
                </c:pt>
                <c:pt idx="95611">
                  <c:v>21.483756</c:v>
                </c:pt>
                <c:pt idx="95612">
                  <c:v>21.487072000000001</c:v>
                </c:pt>
                <c:pt idx="95613">
                  <c:v>21.491095000000001</c:v>
                </c:pt>
                <c:pt idx="95614">
                  <c:v>21.489062000000001</c:v>
                </c:pt>
                <c:pt idx="95615">
                  <c:v>21.488520000000001</c:v>
                </c:pt>
                <c:pt idx="95616">
                  <c:v>21.489865999999999</c:v>
                </c:pt>
                <c:pt idx="95617">
                  <c:v>21.487124000000001</c:v>
                </c:pt>
                <c:pt idx="95618">
                  <c:v>21.484256999999999</c:v>
                </c:pt>
                <c:pt idx="95619">
                  <c:v>21.485296000000002</c:v>
                </c:pt>
                <c:pt idx="95620">
                  <c:v>21.486180000000001</c:v>
                </c:pt>
                <c:pt idx="95621">
                  <c:v>21.485505</c:v>
                </c:pt>
                <c:pt idx="95622">
                  <c:v>21.485415</c:v>
                </c:pt>
                <c:pt idx="95623">
                  <c:v>21.485052</c:v>
                </c:pt>
                <c:pt idx="95624">
                  <c:v>21.483930999999998</c:v>
                </c:pt>
                <c:pt idx="95625">
                  <c:v>21.484342000000002</c:v>
                </c:pt>
                <c:pt idx="95626">
                  <c:v>21.486256000000001</c:v>
                </c:pt>
                <c:pt idx="95627">
                  <c:v>21.487867999999999</c:v>
                </c:pt>
                <c:pt idx="95628">
                  <c:v>21.487372000000001</c:v>
                </c:pt>
                <c:pt idx="95629">
                  <c:v>21.487082000000001</c:v>
                </c:pt>
                <c:pt idx="95630">
                  <c:v>21.488627000000001</c:v>
                </c:pt>
                <c:pt idx="95631">
                  <c:v>21.487651</c:v>
                </c:pt>
                <c:pt idx="95632">
                  <c:v>21.490378</c:v>
                </c:pt>
                <c:pt idx="95633">
                  <c:v>21.493459999999999</c:v>
                </c:pt>
                <c:pt idx="95634">
                  <c:v>21.490217999999999</c:v>
                </c:pt>
                <c:pt idx="95635">
                  <c:v>21.488790000000002</c:v>
                </c:pt>
                <c:pt idx="95636">
                  <c:v>21.490188</c:v>
                </c:pt>
                <c:pt idx="95637">
                  <c:v>21.491361000000001</c:v>
                </c:pt>
                <c:pt idx="95638">
                  <c:v>21.493939000000001</c:v>
                </c:pt>
                <c:pt idx="95639">
                  <c:v>21.494496000000002</c:v>
                </c:pt>
                <c:pt idx="95640">
                  <c:v>21.489173000000001</c:v>
                </c:pt>
                <c:pt idx="95641">
                  <c:v>21.489972000000002</c:v>
                </c:pt>
                <c:pt idx="95642">
                  <c:v>21.493691999999999</c:v>
                </c:pt>
                <c:pt idx="95643">
                  <c:v>21.488530000000001</c:v>
                </c:pt>
                <c:pt idx="95644">
                  <c:v>21.487065999999999</c:v>
                </c:pt>
                <c:pt idx="95645">
                  <c:v>21.492289</c:v>
                </c:pt>
                <c:pt idx="95646">
                  <c:v>21.492916000000001</c:v>
                </c:pt>
                <c:pt idx="95647">
                  <c:v>21.491665999999999</c:v>
                </c:pt>
                <c:pt idx="95648">
                  <c:v>21.491322</c:v>
                </c:pt>
                <c:pt idx="95649">
                  <c:v>21.496051000000001</c:v>
                </c:pt>
                <c:pt idx="95650">
                  <c:v>21.498258</c:v>
                </c:pt>
                <c:pt idx="95651">
                  <c:v>21.493486000000001</c:v>
                </c:pt>
                <c:pt idx="95652">
                  <c:v>21.499136</c:v>
                </c:pt>
                <c:pt idx="95653">
                  <c:v>21.503329000000001</c:v>
                </c:pt>
                <c:pt idx="95654">
                  <c:v>21.496687000000001</c:v>
                </c:pt>
                <c:pt idx="95655">
                  <c:v>21.497242</c:v>
                </c:pt>
                <c:pt idx="95656">
                  <c:v>21.503726</c:v>
                </c:pt>
                <c:pt idx="95657">
                  <c:v>21.502056</c:v>
                </c:pt>
                <c:pt idx="95658">
                  <c:v>21.499517000000001</c:v>
                </c:pt>
                <c:pt idx="95659">
                  <c:v>21.504752</c:v>
                </c:pt>
                <c:pt idx="95660">
                  <c:v>21.504224000000001</c:v>
                </c:pt>
                <c:pt idx="95661">
                  <c:v>21.497494</c:v>
                </c:pt>
                <c:pt idx="95662">
                  <c:v>21.497872999999998</c:v>
                </c:pt>
                <c:pt idx="95663">
                  <c:v>21.499963000000001</c:v>
                </c:pt>
                <c:pt idx="95664">
                  <c:v>21.495501000000001</c:v>
                </c:pt>
                <c:pt idx="95665">
                  <c:v>21.492236999999999</c:v>
                </c:pt>
                <c:pt idx="95666">
                  <c:v>21.496504999999999</c:v>
                </c:pt>
                <c:pt idx="95667">
                  <c:v>21.501536000000002</c:v>
                </c:pt>
                <c:pt idx="95668">
                  <c:v>21.500889999999998</c:v>
                </c:pt>
                <c:pt idx="95669">
                  <c:v>21.499870999999999</c:v>
                </c:pt>
                <c:pt idx="95670">
                  <c:v>21.499856999999999</c:v>
                </c:pt>
                <c:pt idx="95671">
                  <c:v>21.497475000000001</c:v>
                </c:pt>
                <c:pt idx="95672">
                  <c:v>21.498994</c:v>
                </c:pt>
                <c:pt idx="95673">
                  <c:v>21.503685999999998</c:v>
                </c:pt>
                <c:pt idx="95674">
                  <c:v>21.500126999999999</c:v>
                </c:pt>
                <c:pt idx="95675">
                  <c:v>21.498671000000002</c:v>
                </c:pt>
                <c:pt idx="95676">
                  <c:v>21.502958</c:v>
                </c:pt>
                <c:pt idx="95677">
                  <c:v>21.500243999999999</c:v>
                </c:pt>
                <c:pt idx="95678">
                  <c:v>21.496231000000002</c:v>
                </c:pt>
                <c:pt idx="95679">
                  <c:v>21.498075</c:v>
                </c:pt>
                <c:pt idx="95680">
                  <c:v>21.497516999999998</c:v>
                </c:pt>
                <c:pt idx="95681">
                  <c:v>21.498270000000002</c:v>
                </c:pt>
                <c:pt idx="95682">
                  <c:v>21.497686999999999</c:v>
                </c:pt>
                <c:pt idx="95683">
                  <c:v>21.494802</c:v>
                </c:pt>
                <c:pt idx="95684">
                  <c:v>21.498384000000001</c:v>
                </c:pt>
                <c:pt idx="95685">
                  <c:v>21.499554</c:v>
                </c:pt>
                <c:pt idx="95686">
                  <c:v>21.496397999999999</c:v>
                </c:pt>
                <c:pt idx="95687">
                  <c:v>21.499606</c:v>
                </c:pt>
                <c:pt idx="95688">
                  <c:v>21.504919000000001</c:v>
                </c:pt>
                <c:pt idx="95689">
                  <c:v>21.508037999999999</c:v>
                </c:pt>
                <c:pt idx="95690">
                  <c:v>21.505965</c:v>
                </c:pt>
                <c:pt idx="95691">
                  <c:v>21.504663999999998</c:v>
                </c:pt>
                <c:pt idx="95692">
                  <c:v>21.509419999999999</c:v>
                </c:pt>
                <c:pt idx="95693">
                  <c:v>21.511050999999998</c:v>
                </c:pt>
                <c:pt idx="95694">
                  <c:v>21.503827000000001</c:v>
                </c:pt>
                <c:pt idx="95695">
                  <c:v>21.504462</c:v>
                </c:pt>
                <c:pt idx="95696">
                  <c:v>21.511288</c:v>
                </c:pt>
                <c:pt idx="95697">
                  <c:v>21.505887000000001</c:v>
                </c:pt>
                <c:pt idx="95698">
                  <c:v>21.502268999999998</c:v>
                </c:pt>
                <c:pt idx="95699">
                  <c:v>21.510204000000002</c:v>
                </c:pt>
                <c:pt idx="95700">
                  <c:v>21.513272000000001</c:v>
                </c:pt>
                <c:pt idx="95701">
                  <c:v>21.510548</c:v>
                </c:pt>
                <c:pt idx="95702">
                  <c:v>21.507764999999999</c:v>
                </c:pt>
                <c:pt idx="95703">
                  <c:v>21.505552000000002</c:v>
                </c:pt>
                <c:pt idx="95704">
                  <c:v>21.506824999999999</c:v>
                </c:pt>
                <c:pt idx="95705">
                  <c:v>21.508226000000001</c:v>
                </c:pt>
                <c:pt idx="95706">
                  <c:v>21.508493999999999</c:v>
                </c:pt>
                <c:pt idx="95707">
                  <c:v>21.510280000000002</c:v>
                </c:pt>
                <c:pt idx="95708">
                  <c:v>21.507603</c:v>
                </c:pt>
                <c:pt idx="95709">
                  <c:v>21.505597000000002</c:v>
                </c:pt>
                <c:pt idx="95710">
                  <c:v>21.509795</c:v>
                </c:pt>
                <c:pt idx="95711">
                  <c:v>21.510676</c:v>
                </c:pt>
                <c:pt idx="95712">
                  <c:v>21.508396999999999</c:v>
                </c:pt>
                <c:pt idx="95713">
                  <c:v>21.505896</c:v>
                </c:pt>
                <c:pt idx="95714">
                  <c:v>21.503934999999998</c:v>
                </c:pt>
                <c:pt idx="95715">
                  <c:v>21.506889000000001</c:v>
                </c:pt>
                <c:pt idx="95716">
                  <c:v>21.510614</c:v>
                </c:pt>
                <c:pt idx="95717">
                  <c:v>21.507445000000001</c:v>
                </c:pt>
                <c:pt idx="95718">
                  <c:v>21.503691</c:v>
                </c:pt>
                <c:pt idx="95719">
                  <c:v>21.506910999999999</c:v>
                </c:pt>
                <c:pt idx="95720">
                  <c:v>21.506789999999999</c:v>
                </c:pt>
                <c:pt idx="95721">
                  <c:v>21.502520000000001</c:v>
                </c:pt>
                <c:pt idx="95722">
                  <c:v>21.506119000000002</c:v>
                </c:pt>
                <c:pt idx="95723">
                  <c:v>21.511199000000001</c:v>
                </c:pt>
                <c:pt idx="95724">
                  <c:v>21.506765000000001</c:v>
                </c:pt>
                <c:pt idx="95725">
                  <c:v>21.504681000000001</c:v>
                </c:pt>
                <c:pt idx="95726">
                  <c:v>21.50825</c:v>
                </c:pt>
                <c:pt idx="95727">
                  <c:v>21.50675</c:v>
                </c:pt>
                <c:pt idx="95728">
                  <c:v>21.503634999999999</c:v>
                </c:pt>
                <c:pt idx="95729">
                  <c:v>21.505566000000002</c:v>
                </c:pt>
                <c:pt idx="95730">
                  <c:v>21.509637999999999</c:v>
                </c:pt>
                <c:pt idx="95731">
                  <c:v>21.511075000000002</c:v>
                </c:pt>
                <c:pt idx="95732">
                  <c:v>21.507034999999998</c:v>
                </c:pt>
                <c:pt idx="95733">
                  <c:v>21.503857</c:v>
                </c:pt>
                <c:pt idx="95734">
                  <c:v>21.507245999999999</c:v>
                </c:pt>
                <c:pt idx="95735">
                  <c:v>21.512685000000001</c:v>
                </c:pt>
                <c:pt idx="95736">
                  <c:v>21.514942000000001</c:v>
                </c:pt>
                <c:pt idx="95737">
                  <c:v>21.513044000000001</c:v>
                </c:pt>
                <c:pt idx="95738">
                  <c:v>21.509419000000001</c:v>
                </c:pt>
                <c:pt idx="95739">
                  <c:v>21.511558000000001</c:v>
                </c:pt>
                <c:pt idx="95740">
                  <c:v>21.515519999999999</c:v>
                </c:pt>
                <c:pt idx="95741">
                  <c:v>21.513147</c:v>
                </c:pt>
                <c:pt idx="95742">
                  <c:v>21.512834999999999</c:v>
                </c:pt>
                <c:pt idx="95743">
                  <c:v>21.51717</c:v>
                </c:pt>
                <c:pt idx="95744">
                  <c:v>21.516196999999998</c:v>
                </c:pt>
                <c:pt idx="95745">
                  <c:v>21.511559999999999</c:v>
                </c:pt>
                <c:pt idx="95746">
                  <c:v>21.513286999999998</c:v>
                </c:pt>
                <c:pt idx="95747">
                  <c:v>21.516787000000001</c:v>
                </c:pt>
                <c:pt idx="95748">
                  <c:v>21.514029000000001</c:v>
                </c:pt>
                <c:pt idx="95749">
                  <c:v>21.511371</c:v>
                </c:pt>
                <c:pt idx="95750">
                  <c:v>21.512187000000001</c:v>
                </c:pt>
                <c:pt idx="95751">
                  <c:v>21.510528999999998</c:v>
                </c:pt>
                <c:pt idx="95752">
                  <c:v>21.506917999999999</c:v>
                </c:pt>
                <c:pt idx="95753">
                  <c:v>21.509882999999999</c:v>
                </c:pt>
                <c:pt idx="95754">
                  <c:v>21.517527999999999</c:v>
                </c:pt>
                <c:pt idx="95755">
                  <c:v>21.518539000000001</c:v>
                </c:pt>
                <c:pt idx="95756">
                  <c:v>21.51397</c:v>
                </c:pt>
                <c:pt idx="95757">
                  <c:v>21.510838</c:v>
                </c:pt>
                <c:pt idx="95758">
                  <c:v>21.51389</c:v>
                </c:pt>
                <c:pt idx="95759">
                  <c:v>21.517738000000001</c:v>
                </c:pt>
                <c:pt idx="95760">
                  <c:v>21.518246000000001</c:v>
                </c:pt>
                <c:pt idx="95761">
                  <c:v>21.521408000000001</c:v>
                </c:pt>
                <c:pt idx="95762">
                  <c:v>21.524027</c:v>
                </c:pt>
                <c:pt idx="95763">
                  <c:v>21.523396000000002</c:v>
                </c:pt>
                <c:pt idx="95764">
                  <c:v>21.523515</c:v>
                </c:pt>
                <c:pt idx="95765">
                  <c:v>21.522922999999999</c:v>
                </c:pt>
                <c:pt idx="95766">
                  <c:v>21.520136000000001</c:v>
                </c:pt>
                <c:pt idx="95767">
                  <c:v>21.518376</c:v>
                </c:pt>
                <c:pt idx="95768">
                  <c:v>21.518035999999999</c:v>
                </c:pt>
                <c:pt idx="95769">
                  <c:v>21.516736999999999</c:v>
                </c:pt>
                <c:pt idx="95770">
                  <c:v>21.516552999999998</c:v>
                </c:pt>
                <c:pt idx="95771">
                  <c:v>21.520395000000001</c:v>
                </c:pt>
                <c:pt idx="95772">
                  <c:v>21.522237000000001</c:v>
                </c:pt>
                <c:pt idx="95773">
                  <c:v>21.519438000000001</c:v>
                </c:pt>
                <c:pt idx="95774">
                  <c:v>21.519282</c:v>
                </c:pt>
                <c:pt idx="95775">
                  <c:v>21.522552999999998</c:v>
                </c:pt>
                <c:pt idx="95776">
                  <c:v>21.521937000000001</c:v>
                </c:pt>
                <c:pt idx="95777">
                  <c:v>21.519774000000002</c:v>
                </c:pt>
                <c:pt idx="95778">
                  <c:v>21.52251</c:v>
                </c:pt>
                <c:pt idx="95779">
                  <c:v>21.527025999999999</c:v>
                </c:pt>
                <c:pt idx="95780">
                  <c:v>21.526349</c:v>
                </c:pt>
                <c:pt idx="95781">
                  <c:v>21.524533999999999</c:v>
                </c:pt>
                <c:pt idx="95782">
                  <c:v>21.526717000000001</c:v>
                </c:pt>
                <c:pt idx="95783">
                  <c:v>21.528108</c:v>
                </c:pt>
                <c:pt idx="95784">
                  <c:v>21.525406</c:v>
                </c:pt>
                <c:pt idx="95785">
                  <c:v>21.524545</c:v>
                </c:pt>
                <c:pt idx="95786">
                  <c:v>21.526254999999999</c:v>
                </c:pt>
                <c:pt idx="95787">
                  <c:v>21.525345999999999</c:v>
                </c:pt>
                <c:pt idx="95788">
                  <c:v>21.522870999999999</c:v>
                </c:pt>
                <c:pt idx="95789">
                  <c:v>21.522914</c:v>
                </c:pt>
                <c:pt idx="95790">
                  <c:v>21.524692999999999</c:v>
                </c:pt>
                <c:pt idx="95791">
                  <c:v>21.524422000000001</c:v>
                </c:pt>
                <c:pt idx="95792">
                  <c:v>21.524317</c:v>
                </c:pt>
                <c:pt idx="95793">
                  <c:v>21.525843999999999</c:v>
                </c:pt>
                <c:pt idx="95794">
                  <c:v>21.524571999999999</c:v>
                </c:pt>
                <c:pt idx="95795">
                  <c:v>21.527972999999999</c:v>
                </c:pt>
                <c:pt idx="95796">
                  <c:v>21.531904000000001</c:v>
                </c:pt>
                <c:pt idx="95797">
                  <c:v>21.528836999999999</c:v>
                </c:pt>
                <c:pt idx="95798">
                  <c:v>21.531965</c:v>
                </c:pt>
                <c:pt idx="95799">
                  <c:v>21.532309999999999</c:v>
                </c:pt>
                <c:pt idx="95800">
                  <c:v>21.524797</c:v>
                </c:pt>
                <c:pt idx="95801">
                  <c:v>21.526415</c:v>
                </c:pt>
                <c:pt idx="95802">
                  <c:v>21.530940999999999</c:v>
                </c:pt>
                <c:pt idx="95803">
                  <c:v>21.529567</c:v>
                </c:pt>
                <c:pt idx="95804">
                  <c:v>21.531134000000002</c:v>
                </c:pt>
                <c:pt idx="95805">
                  <c:v>21.534506</c:v>
                </c:pt>
                <c:pt idx="95806">
                  <c:v>21.532243999999999</c:v>
                </c:pt>
                <c:pt idx="95807">
                  <c:v>21.530090999999999</c:v>
                </c:pt>
                <c:pt idx="95808">
                  <c:v>21.531734</c:v>
                </c:pt>
                <c:pt idx="95809">
                  <c:v>21.532509999999998</c:v>
                </c:pt>
                <c:pt idx="95810">
                  <c:v>21.529537000000001</c:v>
                </c:pt>
                <c:pt idx="95811">
                  <c:v>21.528327000000001</c:v>
                </c:pt>
                <c:pt idx="95812">
                  <c:v>21.528019</c:v>
                </c:pt>
                <c:pt idx="95813">
                  <c:v>21.527387000000001</c:v>
                </c:pt>
                <c:pt idx="95814">
                  <c:v>21.529536</c:v>
                </c:pt>
                <c:pt idx="95815">
                  <c:v>21.531351000000001</c:v>
                </c:pt>
                <c:pt idx="95816">
                  <c:v>21.527968000000001</c:v>
                </c:pt>
                <c:pt idx="95817">
                  <c:v>21.525898999999999</c:v>
                </c:pt>
                <c:pt idx="95818">
                  <c:v>21.529178000000002</c:v>
                </c:pt>
                <c:pt idx="95819">
                  <c:v>21.529762999999999</c:v>
                </c:pt>
                <c:pt idx="95820">
                  <c:v>21.529485000000001</c:v>
                </c:pt>
                <c:pt idx="95821">
                  <c:v>21.532019999999999</c:v>
                </c:pt>
                <c:pt idx="95822">
                  <c:v>21.533415000000002</c:v>
                </c:pt>
                <c:pt idx="95823">
                  <c:v>21.532122999999999</c:v>
                </c:pt>
                <c:pt idx="95824">
                  <c:v>21.528744</c:v>
                </c:pt>
                <c:pt idx="95825">
                  <c:v>21.529820000000001</c:v>
                </c:pt>
                <c:pt idx="95826">
                  <c:v>21.532713999999999</c:v>
                </c:pt>
                <c:pt idx="95827">
                  <c:v>21.5288</c:v>
                </c:pt>
                <c:pt idx="95828">
                  <c:v>21.527442000000001</c:v>
                </c:pt>
                <c:pt idx="95829">
                  <c:v>21.530712999999999</c:v>
                </c:pt>
                <c:pt idx="95830">
                  <c:v>21.531493999999999</c:v>
                </c:pt>
                <c:pt idx="95831">
                  <c:v>21.532762000000002</c:v>
                </c:pt>
                <c:pt idx="95832">
                  <c:v>21.537230000000001</c:v>
                </c:pt>
                <c:pt idx="95833">
                  <c:v>21.538948999999999</c:v>
                </c:pt>
                <c:pt idx="95834">
                  <c:v>21.536864000000001</c:v>
                </c:pt>
                <c:pt idx="95835">
                  <c:v>21.537821000000001</c:v>
                </c:pt>
                <c:pt idx="95836">
                  <c:v>21.537969</c:v>
                </c:pt>
                <c:pt idx="95837">
                  <c:v>21.536712000000001</c:v>
                </c:pt>
                <c:pt idx="95838">
                  <c:v>21.536265</c:v>
                </c:pt>
                <c:pt idx="95839">
                  <c:v>21.533984</c:v>
                </c:pt>
                <c:pt idx="95840">
                  <c:v>21.533325999999999</c:v>
                </c:pt>
                <c:pt idx="95841">
                  <c:v>21.537621999999999</c:v>
                </c:pt>
                <c:pt idx="95842">
                  <c:v>21.541070000000001</c:v>
                </c:pt>
                <c:pt idx="95843">
                  <c:v>21.540866000000001</c:v>
                </c:pt>
                <c:pt idx="95844">
                  <c:v>21.540762000000001</c:v>
                </c:pt>
                <c:pt idx="95845">
                  <c:v>21.539017999999999</c:v>
                </c:pt>
                <c:pt idx="95846">
                  <c:v>21.537248000000002</c:v>
                </c:pt>
                <c:pt idx="95847">
                  <c:v>21.540447</c:v>
                </c:pt>
                <c:pt idx="95848">
                  <c:v>21.542543999999999</c:v>
                </c:pt>
                <c:pt idx="95849">
                  <c:v>21.537928000000001</c:v>
                </c:pt>
                <c:pt idx="95850">
                  <c:v>21.536080999999999</c:v>
                </c:pt>
                <c:pt idx="95851">
                  <c:v>21.539134000000001</c:v>
                </c:pt>
                <c:pt idx="95852">
                  <c:v>21.539745</c:v>
                </c:pt>
                <c:pt idx="95853">
                  <c:v>21.536370000000002</c:v>
                </c:pt>
                <c:pt idx="95854">
                  <c:v>21.534056</c:v>
                </c:pt>
                <c:pt idx="95855">
                  <c:v>21.534701999999999</c:v>
                </c:pt>
                <c:pt idx="95856">
                  <c:v>21.538440000000001</c:v>
                </c:pt>
                <c:pt idx="95857">
                  <c:v>21.542543999999999</c:v>
                </c:pt>
                <c:pt idx="95858">
                  <c:v>21.542522000000002</c:v>
                </c:pt>
                <c:pt idx="95859">
                  <c:v>21.542228999999999</c:v>
                </c:pt>
                <c:pt idx="95860">
                  <c:v>21.543607000000002</c:v>
                </c:pt>
                <c:pt idx="95861">
                  <c:v>21.545037000000001</c:v>
                </c:pt>
                <c:pt idx="95862">
                  <c:v>21.547488999999999</c:v>
                </c:pt>
                <c:pt idx="95863">
                  <c:v>21.551383999999999</c:v>
                </c:pt>
                <c:pt idx="95864">
                  <c:v>21.550201999999999</c:v>
                </c:pt>
                <c:pt idx="95865">
                  <c:v>21.546308</c:v>
                </c:pt>
                <c:pt idx="95866">
                  <c:v>21.547494</c:v>
                </c:pt>
                <c:pt idx="95867">
                  <c:v>21.548141000000001</c:v>
                </c:pt>
                <c:pt idx="95868">
                  <c:v>21.550858000000002</c:v>
                </c:pt>
                <c:pt idx="95869">
                  <c:v>21.555406000000001</c:v>
                </c:pt>
                <c:pt idx="95870">
                  <c:v>21.552012999999999</c:v>
                </c:pt>
                <c:pt idx="95871">
                  <c:v>21.547433000000002</c:v>
                </c:pt>
                <c:pt idx="95872">
                  <c:v>21.550359</c:v>
                </c:pt>
                <c:pt idx="95873">
                  <c:v>21.554978999999999</c:v>
                </c:pt>
                <c:pt idx="95874">
                  <c:v>21.557055999999999</c:v>
                </c:pt>
                <c:pt idx="95875">
                  <c:v>21.555340999999999</c:v>
                </c:pt>
                <c:pt idx="95876">
                  <c:v>21.553197999999998</c:v>
                </c:pt>
                <c:pt idx="95877">
                  <c:v>21.552551000000001</c:v>
                </c:pt>
                <c:pt idx="95878">
                  <c:v>21.551849000000001</c:v>
                </c:pt>
                <c:pt idx="95879">
                  <c:v>21.552886999999998</c:v>
                </c:pt>
                <c:pt idx="95880">
                  <c:v>21.551005</c:v>
                </c:pt>
                <c:pt idx="95881">
                  <c:v>21.547782000000002</c:v>
                </c:pt>
                <c:pt idx="95882">
                  <c:v>21.546696000000001</c:v>
                </c:pt>
                <c:pt idx="95883">
                  <c:v>21.546661</c:v>
                </c:pt>
                <c:pt idx="95884">
                  <c:v>21.550055</c:v>
                </c:pt>
                <c:pt idx="95885">
                  <c:v>21.550442</c:v>
                </c:pt>
                <c:pt idx="95886">
                  <c:v>21.546088000000001</c:v>
                </c:pt>
                <c:pt idx="95887">
                  <c:v>21.547450999999999</c:v>
                </c:pt>
                <c:pt idx="95888">
                  <c:v>21.550253999999999</c:v>
                </c:pt>
                <c:pt idx="95889">
                  <c:v>21.545459000000001</c:v>
                </c:pt>
                <c:pt idx="95890">
                  <c:v>21.543869000000001</c:v>
                </c:pt>
                <c:pt idx="95891">
                  <c:v>21.548559999999998</c:v>
                </c:pt>
                <c:pt idx="95892">
                  <c:v>21.549842999999999</c:v>
                </c:pt>
                <c:pt idx="95893">
                  <c:v>21.548266000000002</c:v>
                </c:pt>
                <c:pt idx="95894">
                  <c:v>21.550856</c:v>
                </c:pt>
                <c:pt idx="95895">
                  <c:v>21.553466</c:v>
                </c:pt>
                <c:pt idx="95896">
                  <c:v>21.551911</c:v>
                </c:pt>
                <c:pt idx="95897">
                  <c:v>21.550924999999999</c:v>
                </c:pt>
                <c:pt idx="95898">
                  <c:v>21.550450000000001</c:v>
                </c:pt>
                <c:pt idx="95899">
                  <c:v>21.547481000000001</c:v>
                </c:pt>
                <c:pt idx="95900">
                  <c:v>21.54683</c:v>
                </c:pt>
                <c:pt idx="95901">
                  <c:v>21.549416000000001</c:v>
                </c:pt>
                <c:pt idx="95902">
                  <c:v>21.552955999999998</c:v>
                </c:pt>
                <c:pt idx="95903">
                  <c:v>21.55491</c:v>
                </c:pt>
                <c:pt idx="95904">
                  <c:v>21.554036</c:v>
                </c:pt>
                <c:pt idx="95905">
                  <c:v>21.55311</c:v>
                </c:pt>
                <c:pt idx="95906">
                  <c:v>21.552496999999999</c:v>
                </c:pt>
                <c:pt idx="95907">
                  <c:v>21.551361</c:v>
                </c:pt>
                <c:pt idx="95908">
                  <c:v>21.551169000000002</c:v>
                </c:pt>
                <c:pt idx="95909">
                  <c:v>21.553260999999999</c:v>
                </c:pt>
                <c:pt idx="95910">
                  <c:v>21.556405000000002</c:v>
                </c:pt>
                <c:pt idx="95911">
                  <c:v>21.555720999999998</c:v>
                </c:pt>
                <c:pt idx="95912">
                  <c:v>21.555008999999998</c:v>
                </c:pt>
                <c:pt idx="95913">
                  <c:v>21.558571000000001</c:v>
                </c:pt>
                <c:pt idx="95914">
                  <c:v>21.559847999999999</c:v>
                </c:pt>
                <c:pt idx="95915">
                  <c:v>21.560994000000001</c:v>
                </c:pt>
                <c:pt idx="95916">
                  <c:v>21.564923</c:v>
                </c:pt>
                <c:pt idx="95917">
                  <c:v>21.563991000000001</c:v>
                </c:pt>
                <c:pt idx="95918">
                  <c:v>21.560644</c:v>
                </c:pt>
                <c:pt idx="95919">
                  <c:v>21.562377000000001</c:v>
                </c:pt>
                <c:pt idx="95920">
                  <c:v>21.565761999999999</c:v>
                </c:pt>
                <c:pt idx="95921">
                  <c:v>21.566134000000002</c:v>
                </c:pt>
                <c:pt idx="95922">
                  <c:v>21.567118000000001</c:v>
                </c:pt>
                <c:pt idx="95923">
                  <c:v>21.565518999999998</c:v>
                </c:pt>
                <c:pt idx="95924">
                  <c:v>21.561730000000001</c:v>
                </c:pt>
                <c:pt idx="95925">
                  <c:v>21.566777999999999</c:v>
                </c:pt>
                <c:pt idx="95926">
                  <c:v>21.570063999999999</c:v>
                </c:pt>
                <c:pt idx="95927">
                  <c:v>21.563286000000002</c:v>
                </c:pt>
                <c:pt idx="95928">
                  <c:v>21.560752999999998</c:v>
                </c:pt>
                <c:pt idx="95929">
                  <c:v>21.564798</c:v>
                </c:pt>
                <c:pt idx="95930">
                  <c:v>21.565041000000001</c:v>
                </c:pt>
                <c:pt idx="95931">
                  <c:v>21.559929</c:v>
                </c:pt>
                <c:pt idx="95932">
                  <c:v>21.561886000000001</c:v>
                </c:pt>
                <c:pt idx="95933">
                  <c:v>21.567689000000001</c:v>
                </c:pt>
                <c:pt idx="95934">
                  <c:v>21.567084000000001</c:v>
                </c:pt>
                <c:pt idx="95935">
                  <c:v>21.565315999999999</c:v>
                </c:pt>
                <c:pt idx="95936">
                  <c:v>21.566876000000001</c:v>
                </c:pt>
                <c:pt idx="95937">
                  <c:v>21.568525999999999</c:v>
                </c:pt>
                <c:pt idx="95938">
                  <c:v>21.567655999999999</c:v>
                </c:pt>
                <c:pt idx="95939">
                  <c:v>21.565359000000001</c:v>
                </c:pt>
                <c:pt idx="95940">
                  <c:v>21.563006999999999</c:v>
                </c:pt>
                <c:pt idx="95941">
                  <c:v>21.561961</c:v>
                </c:pt>
                <c:pt idx="95942">
                  <c:v>21.56363</c:v>
                </c:pt>
                <c:pt idx="95943">
                  <c:v>21.563527000000001</c:v>
                </c:pt>
                <c:pt idx="95944">
                  <c:v>21.560858</c:v>
                </c:pt>
                <c:pt idx="95945">
                  <c:v>21.560395</c:v>
                </c:pt>
                <c:pt idx="95946">
                  <c:v>21.562203</c:v>
                </c:pt>
                <c:pt idx="95947">
                  <c:v>21.561485999999999</c:v>
                </c:pt>
                <c:pt idx="95948">
                  <c:v>21.56099</c:v>
                </c:pt>
                <c:pt idx="95949">
                  <c:v>21.564592000000001</c:v>
                </c:pt>
                <c:pt idx="95950">
                  <c:v>21.566627</c:v>
                </c:pt>
                <c:pt idx="95951">
                  <c:v>21.563186999999999</c:v>
                </c:pt>
                <c:pt idx="95952">
                  <c:v>21.560255999999999</c:v>
                </c:pt>
                <c:pt idx="95953">
                  <c:v>21.563662000000001</c:v>
                </c:pt>
                <c:pt idx="95954">
                  <c:v>21.567095999999999</c:v>
                </c:pt>
                <c:pt idx="95955">
                  <c:v>21.566528999999999</c:v>
                </c:pt>
                <c:pt idx="95956">
                  <c:v>21.567029999999999</c:v>
                </c:pt>
                <c:pt idx="95957">
                  <c:v>21.566946000000002</c:v>
                </c:pt>
                <c:pt idx="95958">
                  <c:v>21.564475999999999</c:v>
                </c:pt>
                <c:pt idx="95959">
                  <c:v>21.562539000000001</c:v>
                </c:pt>
                <c:pt idx="95960">
                  <c:v>21.564202000000002</c:v>
                </c:pt>
                <c:pt idx="95961">
                  <c:v>21.566549999999999</c:v>
                </c:pt>
                <c:pt idx="95962">
                  <c:v>21.567049000000001</c:v>
                </c:pt>
                <c:pt idx="95963">
                  <c:v>21.566341999999999</c:v>
                </c:pt>
                <c:pt idx="95964">
                  <c:v>21.572015</c:v>
                </c:pt>
                <c:pt idx="95965">
                  <c:v>21.578970999999999</c:v>
                </c:pt>
                <c:pt idx="95966">
                  <c:v>21.578927</c:v>
                </c:pt>
                <c:pt idx="95967">
                  <c:v>21.579694</c:v>
                </c:pt>
                <c:pt idx="95968">
                  <c:v>21.579978000000001</c:v>
                </c:pt>
                <c:pt idx="95969">
                  <c:v>21.573989999999998</c:v>
                </c:pt>
                <c:pt idx="95970">
                  <c:v>21.572565999999998</c:v>
                </c:pt>
                <c:pt idx="95971">
                  <c:v>21.577560999999999</c:v>
                </c:pt>
                <c:pt idx="95972">
                  <c:v>21.579228000000001</c:v>
                </c:pt>
                <c:pt idx="95973">
                  <c:v>21.575284</c:v>
                </c:pt>
                <c:pt idx="95974">
                  <c:v>21.573755999999999</c:v>
                </c:pt>
                <c:pt idx="95975">
                  <c:v>21.576699000000001</c:v>
                </c:pt>
                <c:pt idx="95976">
                  <c:v>21.576595999999999</c:v>
                </c:pt>
                <c:pt idx="95977">
                  <c:v>21.573689000000002</c:v>
                </c:pt>
                <c:pt idx="95978">
                  <c:v>21.572603999999998</c:v>
                </c:pt>
                <c:pt idx="95979">
                  <c:v>21.569569000000001</c:v>
                </c:pt>
                <c:pt idx="95980">
                  <c:v>21.570892000000001</c:v>
                </c:pt>
                <c:pt idx="95981">
                  <c:v>21.576214</c:v>
                </c:pt>
                <c:pt idx="95982">
                  <c:v>21.574148999999998</c:v>
                </c:pt>
                <c:pt idx="95983">
                  <c:v>21.570108000000001</c:v>
                </c:pt>
                <c:pt idx="95984">
                  <c:v>21.573789000000001</c:v>
                </c:pt>
                <c:pt idx="95985">
                  <c:v>21.576180999999998</c:v>
                </c:pt>
                <c:pt idx="95986">
                  <c:v>21.572890000000001</c:v>
                </c:pt>
                <c:pt idx="95987">
                  <c:v>21.572762999999998</c:v>
                </c:pt>
                <c:pt idx="95988">
                  <c:v>21.575333000000001</c:v>
                </c:pt>
                <c:pt idx="95989">
                  <c:v>21.571901</c:v>
                </c:pt>
                <c:pt idx="95990">
                  <c:v>21.567913999999998</c:v>
                </c:pt>
                <c:pt idx="95991">
                  <c:v>21.568598999999999</c:v>
                </c:pt>
                <c:pt idx="95992">
                  <c:v>21.569734</c:v>
                </c:pt>
                <c:pt idx="95993">
                  <c:v>21.575769999999999</c:v>
                </c:pt>
                <c:pt idx="95994">
                  <c:v>21.580638</c:v>
                </c:pt>
                <c:pt idx="95995">
                  <c:v>21.574363999999999</c:v>
                </c:pt>
                <c:pt idx="95996">
                  <c:v>21.573613999999999</c:v>
                </c:pt>
                <c:pt idx="95997">
                  <c:v>21.576127</c:v>
                </c:pt>
                <c:pt idx="95998">
                  <c:v>21.573295000000002</c:v>
                </c:pt>
                <c:pt idx="95999">
                  <c:v>21.576611</c:v>
                </c:pt>
                <c:pt idx="96000">
                  <c:v>21.581029999999998</c:v>
                </c:pt>
                <c:pt idx="96001">
                  <c:v>21.575223999999999</c:v>
                </c:pt>
                <c:pt idx="96002">
                  <c:v>21.57132</c:v>
                </c:pt>
                <c:pt idx="96003">
                  <c:v>21.579698</c:v>
                </c:pt>
                <c:pt idx="96004">
                  <c:v>21.585806000000002</c:v>
                </c:pt>
                <c:pt idx="96005">
                  <c:v>21.580131999999999</c:v>
                </c:pt>
                <c:pt idx="96006">
                  <c:v>21.578016999999999</c:v>
                </c:pt>
                <c:pt idx="96007">
                  <c:v>21.579568999999999</c:v>
                </c:pt>
                <c:pt idx="96008">
                  <c:v>21.580075999999998</c:v>
                </c:pt>
                <c:pt idx="96009">
                  <c:v>21.583515999999999</c:v>
                </c:pt>
                <c:pt idx="96010">
                  <c:v>21.582174999999999</c:v>
                </c:pt>
                <c:pt idx="96011">
                  <c:v>21.575700000000001</c:v>
                </c:pt>
                <c:pt idx="96012">
                  <c:v>21.574477000000002</c:v>
                </c:pt>
                <c:pt idx="96013">
                  <c:v>21.578890999999999</c:v>
                </c:pt>
                <c:pt idx="96014">
                  <c:v>21.582568999999999</c:v>
                </c:pt>
                <c:pt idx="96015">
                  <c:v>21.585474000000001</c:v>
                </c:pt>
                <c:pt idx="96016">
                  <c:v>21.586265000000001</c:v>
                </c:pt>
                <c:pt idx="96017">
                  <c:v>21.580679</c:v>
                </c:pt>
                <c:pt idx="96018">
                  <c:v>21.579515000000001</c:v>
                </c:pt>
                <c:pt idx="96019">
                  <c:v>21.585695000000001</c:v>
                </c:pt>
                <c:pt idx="96020">
                  <c:v>21.584724999999999</c:v>
                </c:pt>
                <c:pt idx="96021">
                  <c:v>21.580971999999999</c:v>
                </c:pt>
                <c:pt idx="96022">
                  <c:v>21.586642000000001</c:v>
                </c:pt>
                <c:pt idx="96023">
                  <c:v>21.588787</c:v>
                </c:pt>
                <c:pt idx="96024">
                  <c:v>21.582111999999999</c:v>
                </c:pt>
                <c:pt idx="96025">
                  <c:v>21.582612999999998</c:v>
                </c:pt>
                <c:pt idx="96026">
                  <c:v>21.585898</c:v>
                </c:pt>
                <c:pt idx="96027">
                  <c:v>21.583614000000001</c:v>
                </c:pt>
                <c:pt idx="96028">
                  <c:v>21.585941999999999</c:v>
                </c:pt>
                <c:pt idx="96029">
                  <c:v>21.589832999999999</c:v>
                </c:pt>
                <c:pt idx="96030">
                  <c:v>21.590236999999998</c:v>
                </c:pt>
                <c:pt idx="96031">
                  <c:v>21.590565999999999</c:v>
                </c:pt>
                <c:pt idx="96032">
                  <c:v>21.593285999999999</c:v>
                </c:pt>
                <c:pt idx="96033">
                  <c:v>21.593478000000001</c:v>
                </c:pt>
                <c:pt idx="96034">
                  <c:v>21.593166</c:v>
                </c:pt>
                <c:pt idx="96035">
                  <c:v>21.596876000000002</c:v>
                </c:pt>
                <c:pt idx="96036">
                  <c:v>21.594663000000001</c:v>
                </c:pt>
                <c:pt idx="96037">
                  <c:v>21.585345</c:v>
                </c:pt>
                <c:pt idx="96038">
                  <c:v>21.581398</c:v>
                </c:pt>
                <c:pt idx="96039">
                  <c:v>21.583205</c:v>
                </c:pt>
                <c:pt idx="96040">
                  <c:v>21.585326999999999</c:v>
                </c:pt>
                <c:pt idx="96041">
                  <c:v>21.585395999999999</c:v>
                </c:pt>
                <c:pt idx="96042">
                  <c:v>21.585435</c:v>
                </c:pt>
                <c:pt idx="96043">
                  <c:v>21.589815000000002</c:v>
                </c:pt>
                <c:pt idx="96044">
                  <c:v>21.589236</c:v>
                </c:pt>
                <c:pt idx="96045">
                  <c:v>21.583735999999998</c:v>
                </c:pt>
                <c:pt idx="96046">
                  <c:v>21.582436000000001</c:v>
                </c:pt>
                <c:pt idx="96047">
                  <c:v>21.581989</c:v>
                </c:pt>
                <c:pt idx="96048">
                  <c:v>21.584613000000001</c:v>
                </c:pt>
                <c:pt idx="96049">
                  <c:v>21.586542000000001</c:v>
                </c:pt>
                <c:pt idx="96050">
                  <c:v>21.585436000000001</c:v>
                </c:pt>
                <c:pt idx="96051">
                  <c:v>21.587859999999999</c:v>
                </c:pt>
                <c:pt idx="96052">
                  <c:v>21.588054</c:v>
                </c:pt>
                <c:pt idx="96053">
                  <c:v>21.584513999999999</c:v>
                </c:pt>
                <c:pt idx="96054">
                  <c:v>21.584959000000001</c:v>
                </c:pt>
                <c:pt idx="96055">
                  <c:v>21.585435</c:v>
                </c:pt>
                <c:pt idx="96056">
                  <c:v>21.585422000000001</c:v>
                </c:pt>
                <c:pt idx="96057">
                  <c:v>21.587209999999999</c:v>
                </c:pt>
                <c:pt idx="96058">
                  <c:v>21.58746</c:v>
                </c:pt>
                <c:pt idx="96059">
                  <c:v>21.587125</c:v>
                </c:pt>
                <c:pt idx="96060">
                  <c:v>21.586402</c:v>
                </c:pt>
                <c:pt idx="96061">
                  <c:v>21.585092</c:v>
                </c:pt>
                <c:pt idx="96062">
                  <c:v>21.587181000000001</c:v>
                </c:pt>
                <c:pt idx="96063">
                  <c:v>21.588538</c:v>
                </c:pt>
                <c:pt idx="96064">
                  <c:v>21.585747000000001</c:v>
                </c:pt>
                <c:pt idx="96065">
                  <c:v>21.588854000000001</c:v>
                </c:pt>
                <c:pt idx="96066">
                  <c:v>21.591341</c:v>
                </c:pt>
                <c:pt idx="96067">
                  <c:v>21.584572000000001</c:v>
                </c:pt>
                <c:pt idx="96068">
                  <c:v>21.582487</c:v>
                </c:pt>
                <c:pt idx="96069">
                  <c:v>21.589259999999999</c:v>
                </c:pt>
                <c:pt idx="96070">
                  <c:v>21.590931999999999</c:v>
                </c:pt>
                <c:pt idx="96071">
                  <c:v>21.588108999999999</c:v>
                </c:pt>
                <c:pt idx="96072">
                  <c:v>21.592775</c:v>
                </c:pt>
                <c:pt idx="96073">
                  <c:v>21.595213000000001</c:v>
                </c:pt>
                <c:pt idx="96074">
                  <c:v>21.589953000000001</c:v>
                </c:pt>
                <c:pt idx="96075">
                  <c:v>21.589231000000002</c:v>
                </c:pt>
                <c:pt idx="96076">
                  <c:v>21.595383000000002</c:v>
                </c:pt>
                <c:pt idx="96077">
                  <c:v>21.596506999999999</c:v>
                </c:pt>
                <c:pt idx="96078">
                  <c:v>21.59254</c:v>
                </c:pt>
                <c:pt idx="96079">
                  <c:v>21.595075000000001</c:v>
                </c:pt>
                <c:pt idx="96080">
                  <c:v>21.599454999999999</c:v>
                </c:pt>
                <c:pt idx="96081">
                  <c:v>21.597698000000001</c:v>
                </c:pt>
                <c:pt idx="96082">
                  <c:v>21.595078000000001</c:v>
                </c:pt>
                <c:pt idx="96083">
                  <c:v>21.598696</c:v>
                </c:pt>
                <c:pt idx="96084">
                  <c:v>21.59966</c:v>
                </c:pt>
                <c:pt idx="96085">
                  <c:v>21.597228999999999</c:v>
                </c:pt>
                <c:pt idx="96086">
                  <c:v>21.598071999999998</c:v>
                </c:pt>
                <c:pt idx="96087">
                  <c:v>21.595531999999999</c:v>
                </c:pt>
                <c:pt idx="96088">
                  <c:v>21.592534000000001</c:v>
                </c:pt>
                <c:pt idx="96089">
                  <c:v>21.596236999999999</c:v>
                </c:pt>
                <c:pt idx="96090">
                  <c:v>21.599457000000001</c:v>
                </c:pt>
                <c:pt idx="96091">
                  <c:v>21.595123000000001</c:v>
                </c:pt>
                <c:pt idx="96092">
                  <c:v>21.593734999999999</c:v>
                </c:pt>
                <c:pt idx="96093">
                  <c:v>21.599717999999999</c:v>
                </c:pt>
                <c:pt idx="96094">
                  <c:v>21.600473000000001</c:v>
                </c:pt>
                <c:pt idx="96095">
                  <c:v>21.597667000000001</c:v>
                </c:pt>
                <c:pt idx="96096">
                  <c:v>21.599743</c:v>
                </c:pt>
                <c:pt idx="96097">
                  <c:v>21.597688000000002</c:v>
                </c:pt>
                <c:pt idx="96098">
                  <c:v>21.595177</c:v>
                </c:pt>
                <c:pt idx="96099">
                  <c:v>21.601520000000001</c:v>
                </c:pt>
                <c:pt idx="96100">
                  <c:v>21.603119</c:v>
                </c:pt>
                <c:pt idx="96101">
                  <c:v>21.596961</c:v>
                </c:pt>
                <c:pt idx="96102">
                  <c:v>21.596803999999999</c:v>
                </c:pt>
                <c:pt idx="96103">
                  <c:v>21.601642999999999</c:v>
                </c:pt>
                <c:pt idx="96104">
                  <c:v>21.601274</c:v>
                </c:pt>
                <c:pt idx="96105">
                  <c:v>21.598140000000001</c:v>
                </c:pt>
                <c:pt idx="96106">
                  <c:v>21.598811999999999</c:v>
                </c:pt>
                <c:pt idx="96107">
                  <c:v>21.598870000000002</c:v>
                </c:pt>
                <c:pt idx="96108">
                  <c:v>21.594740000000002</c:v>
                </c:pt>
                <c:pt idx="96109">
                  <c:v>21.593785</c:v>
                </c:pt>
                <c:pt idx="96110">
                  <c:v>21.598255999999999</c:v>
                </c:pt>
                <c:pt idx="96111">
                  <c:v>21.598251999999999</c:v>
                </c:pt>
                <c:pt idx="96112">
                  <c:v>21.597183000000001</c:v>
                </c:pt>
                <c:pt idx="96113">
                  <c:v>21.597417</c:v>
                </c:pt>
                <c:pt idx="96114">
                  <c:v>21.595088000000001</c:v>
                </c:pt>
                <c:pt idx="96115">
                  <c:v>21.594567000000001</c:v>
                </c:pt>
                <c:pt idx="96116">
                  <c:v>21.599194000000001</c:v>
                </c:pt>
                <c:pt idx="96117">
                  <c:v>21.599758000000001</c:v>
                </c:pt>
                <c:pt idx="96118">
                  <c:v>21.597688999999999</c:v>
                </c:pt>
                <c:pt idx="96119">
                  <c:v>21.601206000000001</c:v>
                </c:pt>
                <c:pt idx="96120">
                  <c:v>21.602869999999999</c:v>
                </c:pt>
                <c:pt idx="96121">
                  <c:v>21.599450000000001</c:v>
                </c:pt>
                <c:pt idx="96122">
                  <c:v>21.601870999999999</c:v>
                </c:pt>
                <c:pt idx="96123">
                  <c:v>21.606148000000001</c:v>
                </c:pt>
                <c:pt idx="96124">
                  <c:v>21.604776000000001</c:v>
                </c:pt>
                <c:pt idx="96125">
                  <c:v>21.604009000000001</c:v>
                </c:pt>
                <c:pt idx="96126">
                  <c:v>21.607526</c:v>
                </c:pt>
                <c:pt idx="96127">
                  <c:v>21.609815999999999</c:v>
                </c:pt>
                <c:pt idx="96128">
                  <c:v>21.607990000000001</c:v>
                </c:pt>
                <c:pt idx="96129">
                  <c:v>21.606203000000001</c:v>
                </c:pt>
                <c:pt idx="96130">
                  <c:v>21.605474999999998</c:v>
                </c:pt>
                <c:pt idx="96131">
                  <c:v>21.604637</c:v>
                </c:pt>
                <c:pt idx="96132">
                  <c:v>21.604203999999999</c:v>
                </c:pt>
                <c:pt idx="96133">
                  <c:v>21.602903000000001</c:v>
                </c:pt>
                <c:pt idx="96134">
                  <c:v>21.605366</c:v>
                </c:pt>
                <c:pt idx="96135">
                  <c:v>21.608418</c:v>
                </c:pt>
                <c:pt idx="96136">
                  <c:v>21.605630000000001</c:v>
                </c:pt>
                <c:pt idx="96137">
                  <c:v>21.60314</c:v>
                </c:pt>
                <c:pt idx="96138">
                  <c:v>21.605553</c:v>
                </c:pt>
                <c:pt idx="96139">
                  <c:v>21.606469000000001</c:v>
                </c:pt>
                <c:pt idx="96140">
                  <c:v>21.607583999999999</c:v>
                </c:pt>
                <c:pt idx="96141">
                  <c:v>21.607970999999999</c:v>
                </c:pt>
                <c:pt idx="96142">
                  <c:v>21.605377000000001</c:v>
                </c:pt>
                <c:pt idx="96143">
                  <c:v>21.606477000000002</c:v>
                </c:pt>
                <c:pt idx="96144">
                  <c:v>21.609064</c:v>
                </c:pt>
                <c:pt idx="96145">
                  <c:v>21.607856999999999</c:v>
                </c:pt>
                <c:pt idx="96146">
                  <c:v>21.606849</c:v>
                </c:pt>
                <c:pt idx="96147">
                  <c:v>21.6069</c:v>
                </c:pt>
                <c:pt idx="96148">
                  <c:v>21.610209000000001</c:v>
                </c:pt>
                <c:pt idx="96149">
                  <c:v>21.612794999999998</c:v>
                </c:pt>
                <c:pt idx="96150">
                  <c:v>21.613524000000002</c:v>
                </c:pt>
                <c:pt idx="96151">
                  <c:v>21.613385999999998</c:v>
                </c:pt>
                <c:pt idx="96152">
                  <c:v>21.614628</c:v>
                </c:pt>
                <c:pt idx="96153">
                  <c:v>21.617000000000001</c:v>
                </c:pt>
                <c:pt idx="96154">
                  <c:v>21.616502000000001</c:v>
                </c:pt>
                <c:pt idx="96155">
                  <c:v>21.613537000000001</c:v>
                </c:pt>
                <c:pt idx="96156">
                  <c:v>21.611646</c:v>
                </c:pt>
                <c:pt idx="96157">
                  <c:v>21.612304999999999</c:v>
                </c:pt>
                <c:pt idx="96158">
                  <c:v>21.613365999999999</c:v>
                </c:pt>
                <c:pt idx="96159">
                  <c:v>21.614868999999999</c:v>
                </c:pt>
                <c:pt idx="96160">
                  <c:v>21.614576</c:v>
                </c:pt>
                <c:pt idx="96161">
                  <c:v>21.613956000000002</c:v>
                </c:pt>
                <c:pt idx="96162">
                  <c:v>21.616655000000002</c:v>
                </c:pt>
                <c:pt idx="96163">
                  <c:v>21.614401999999998</c:v>
                </c:pt>
                <c:pt idx="96164">
                  <c:v>21.609743999999999</c:v>
                </c:pt>
                <c:pt idx="96165">
                  <c:v>21.611573</c:v>
                </c:pt>
                <c:pt idx="96166">
                  <c:v>21.613493999999999</c:v>
                </c:pt>
                <c:pt idx="96167">
                  <c:v>21.612886</c:v>
                </c:pt>
                <c:pt idx="96168">
                  <c:v>21.614357999999999</c:v>
                </c:pt>
                <c:pt idx="96169">
                  <c:v>21.613242</c:v>
                </c:pt>
                <c:pt idx="96170">
                  <c:v>21.608910999999999</c:v>
                </c:pt>
                <c:pt idx="96171">
                  <c:v>21.610455000000002</c:v>
                </c:pt>
                <c:pt idx="96172">
                  <c:v>21.613779999999998</c:v>
                </c:pt>
                <c:pt idx="96173">
                  <c:v>21.611086</c:v>
                </c:pt>
                <c:pt idx="96174">
                  <c:v>21.612113999999998</c:v>
                </c:pt>
                <c:pt idx="96175">
                  <c:v>21.615883</c:v>
                </c:pt>
                <c:pt idx="96176">
                  <c:v>21.614317</c:v>
                </c:pt>
                <c:pt idx="96177">
                  <c:v>21.616340999999998</c:v>
                </c:pt>
                <c:pt idx="96178">
                  <c:v>21.619054999999999</c:v>
                </c:pt>
                <c:pt idx="96179">
                  <c:v>21.618758</c:v>
                </c:pt>
                <c:pt idx="96180">
                  <c:v>21.622184000000001</c:v>
                </c:pt>
                <c:pt idx="96181">
                  <c:v>21.622350000000001</c:v>
                </c:pt>
                <c:pt idx="96182">
                  <c:v>21.616848000000001</c:v>
                </c:pt>
                <c:pt idx="96183">
                  <c:v>21.619734000000001</c:v>
                </c:pt>
                <c:pt idx="96184">
                  <c:v>21.623294999999999</c:v>
                </c:pt>
                <c:pt idx="96185">
                  <c:v>21.618196000000001</c:v>
                </c:pt>
                <c:pt idx="96186">
                  <c:v>21.618077</c:v>
                </c:pt>
                <c:pt idx="96187">
                  <c:v>21.622230999999999</c:v>
                </c:pt>
                <c:pt idx="96188">
                  <c:v>21.622585000000001</c:v>
                </c:pt>
                <c:pt idx="96189">
                  <c:v>21.619986000000001</c:v>
                </c:pt>
                <c:pt idx="96190">
                  <c:v>21.61553</c:v>
                </c:pt>
                <c:pt idx="96191">
                  <c:v>21.617149999999999</c:v>
                </c:pt>
                <c:pt idx="96192">
                  <c:v>21.624706</c:v>
                </c:pt>
                <c:pt idx="96193">
                  <c:v>21.625689999999999</c:v>
                </c:pt>
                <c:pt idx="96194">
                  <c:v>21.623429999999999</c:v>
                </c:pt>
                <c:pt idx="96195">
                  <c:v>21.623937000000002</c:v>
                </c:pt>
                <c:pt idx="96196">
                  <c:v>21.622150000000001</c:v>
                </c:pt>
                <c:pt idx="96197">
                  <c:v>21.621818999999999</c:v>
                </c:pt>
                <c:pt idx="96198">
                  <c:v>21.624690999999999</c:v>
                </c:pt>
                <c:pt idx="96199">
                  <c:v>21.624071000000001</c:v>
                </c:pt>
                <c:pt idx="96200">
                  <c:v>21.622042</c:v>
                </c:pt>
                <c:pt idx="96201">
                  <c:v>21.623134</c:v>
                </c:pt>
                <c:pt idx="96202">
                  <c:v>21.625758000000001</c:v>
                </c:pt>
                <c:pt idx="96203">
                  <c:v>21.628864</c:v>
                </c:pt>
                <c:pt idx="96204">
                  <c:v>21.629897</c:v>
                </c:pt>
                <c:pt idx="96205">
                  <c:v>21.628888</c:v>
                </c:pt>
                <c:pt idx="96206">
                  <c:v>21.627448999999999</c:v>
                </c:pt>
                <c:pt idx="96207">
                  <c:v>21.627762000000001</c:v>
                </c:pt>
                <c:pt idx="96208">
                  <c:v>21.6294</c:v>
                </c:pt>
                <c:pt idx="96209">
                  <c:v>21.630191</c:v>
                </c:pt>
                <c:pt idx="96210">
                  <c:v>21.630545000000001</c:v>
                </c:pt>
                <c:pt idx="96211">
                  <c:v>21.627602</c:v>
                </c:pt>
                <c:pt idx="96212">
                  <c:v>21.624701999999999</c:v>
                </c:pt>
                <c:pt idx="96213">
                  <c:v>21.629756</c:v>
                </c:pt>
                <c:pt idx="96214">
                  <c:v>21.631824000000002</c:v>
                </c:pt>
                <c:pt idx="96215">
                  <c:v>21.626619999999999</c:v>
                </c:pt>
                <c:pt idx="96216">
                  <c:v>21.626204999999999</c:v>
                </c:pt>
                <c:pt idx="96217">
                  <c:v>21.624732999999999</c:v>
                </c:pt>
                <c:pt idx="96218">
                  <c:v>21.623450999999999</c:v>
                </c:pt>
                <c:pt idx="96219">
                  <c:v>21.627573000000002</c:v>
                </c:pt>
                <c:pt idx="96220">
                  <c:v>21.626726000000001</c:v>
                </c:pt>
                <c:pt idx="96221">
                  <c:v>21.626404999999998</c:v>
                </c:pt>
                <c:pt idx="96222">
                  <c:v>21.630772</c:v>
                </c:pt>
                <c:pt idx="96223">
                  <c:v>21.629123</c:v>
                </c:pt>
                <c:pt idx="96224">
                  <c:v>21.623975000000002</c:v>
                </c:pt>
                <c:pt idx="96225">
                  <c:v>21.625858999999998</c:v>
                </c:pt>
                <c:pt idx="96226">
                  <c:v>21.624300000000002</c:v>
                </c:pt>
                <c:pt idx="96227">
                  <c:v>21.619899</c:v>
                </c:pt>
                <c:pt idx="96228">
                  <c:v>21.621879</c:v>
                </c:pt>
                <c:pt idx="96229">
                  <c:v>21.622153000000001</c:v>
                </c:pt>
                <c:pt idx="96230">
                  <c:v>21.622789999999998</c:v>
                </c:pt>
                <c:pt idx="96231">
                  <c:v>21.625609000000001</c:v>
                </c:pt>
                <c:pt idx="96232">
                  <c:v>21.621751</c:v>
                </c:pt>
                <c:pt idx="96233">
                  <c:v>21.618997</c:v>
                </c:pt>
                <c:pt idx="96234">
                  <c:v>21.623332999999999</c:v>
                </c:pt>
                <c:pt idx="96235">
                  <c:v>21.626044</c:v>
                </c:pt>
                <c:pt idx="96236">
                  <c:v>21.625212000000001</c:v>
                </c:pt>
                <c:pt idx="96237">
                  <c:v>21.624192000000001</c:v>
                </c:pt>
                <c:pt idx="96238">
                  <c:v>21.622872000000001</c:v>
                </c:pt>
                <c:pt idx="96239">
                  <c:v>21.624237000000001</c:v>
                </c:pt>
                <c:pt idx="96240">
                  <c:v>21.628585000000001</c:v>
                </c:pt>
                <c:pt idx="96241">
                  <c:v>21.630230000000001</c:v>
                </c:pt>
                <c:pt idx="96242">
                  <c:v>21.630521000000002</c:v>
                </c:pt>
                <c:pt idx="96243">
                  <c:v>21.634217</c:v>
                </c:pt>
                <c:pt idx="96244">
                  <c:v>21.636703000000001</c:v>
                </c:pt>
                <c:pt idx="96245">
                  <c:v>21.635861999999999</c:v>
                </c:pt>
                <c:pt idx="96246">
                  <c:v>21.635583</c:v>
                </c:pt>
                <c:pt idx="96247">
                  <c:v>21.634277999999998</c:v>
                </c:pt>
                <c:pt idx="96248">
                  <c:v>21.63287</c:v>
                </c:pt>
                <c:pt idx="96249">
                  <c:v>21.636098</c:v>
                </c:pt>
                <c:pt idx="96250">
                  <c:v>21.636941</c:v>
                </c:pt>
                <c:pt idx="96251">
                  <c:v>21.635303</c:v>
                </c:pt>
                <c:pt idx="96252">
                  <c:v>21.635811</c:v>
                </c:pt>
                <c:pt idx="96253">
                  <c:v>21.634499000000002</c:v>
                </c:pt>
                <c:pt idx="96254">
                  <c:v>21.636382000000001</c:v>
                </c:pt>
                <c:pt idx="96255">
                  <c:v>21.640436000000001</c:v>
                </c:pt>
                <c:pt idx="96256">
                  <c:v>21.638418999999999</c:v>
                </c:pt>
                <c:pt idx="96257">
                  <c:v>21.635223</c:v>
                </c:pt>
                <c:pt idx="96258">
                  <c:v>21.636980999999999</c:v>
                </c:pt>
                <c:pt idx="96259">
                  <c:v>21.638580000000001</c:v>
                </c:pt>
                <c:pt idx="96260">
                  <c:v>21.636098</c:v>
                </c:pt>
                <c:pt idx="96261">
                  <c:v>21.635992000000002</c:v>
                </c:pt>
                <c:pt idx="96262">
                  <c:v>21.637145</c:v>
                </c:pt>
                <c:pt idx="96263">
                  <c:v>21.633526</c:v>
                </c:pt>
                <c:pt idx="96264">
                  <c:v>21.633272000000002</c:v>
                </c:pt>
                <c:pt idx="96265">
                  <c:v>21.638137</c:v>
                </c:pt>
                <c:pt idx="96266">
                  <c:v>21.637675000000002</c:v>
                </c:pt>
                <c:pt idx="96267">
                  <c:v>21.633217999999999</c:v>
                </c:pt>
                <c:pt idx="96268">
                  <c:v>21.631959999999999</c:v>
                </c:pt>
                <c:pt idx="96269">
                  <c:v>21.632496</c:v>
                </c:pt>
                <c:pt idx="96270">
                  <c:v>21.636220999999999</c:v>
                </c:pt>
                <c:pt idx="96271">
                  <c:v>21.637710999999999</c:v>
                </c:pt>
                <c:pt idx="96272">
                  <c:v>21.632795000000002</c:v>
                </c:pt>
                <c:pt idx="96273">
                  <c:v>21.634409999999999</c:v>
                </c:pt>
                <c:pt idx="96274">
                  <c:v>21.638766</c:v>
                </c:pt>
                <c:pt idx="96275">
                  <c:v>21.635392</c:v>
                </c:pt>
                <c:pt idx="96276">
                  <c:v>21.632363000000002</c:v>
                </c:pt>
                <c:pt idx="96277">
                  <c:v>21.634098000000002</c:v>
                </c:pt>
                <c:pt idx="96278">
                  <c:v>21.638584999999999</c:v>
                </c:pt>
                <c:pt idx="96279">
                  <c:v>21.640136999999999</c:v>
                </c:pt>
                <c:pt idx="96280">
                  <c:v>21.636209000000001</c:v>
                </c:pt>
                <c:pt idx="96281">
                  <c:v>21.637861000000001</c:v>
                </c:pt>
                <c:pt idx="96282">
                  <c:v>21.643221</c:v>
                </c:pt>
                <c:pt idx="96283">
                  <c:v>21.642102999999999</c:v>
                </c:pt>
                <c:pt idx="96284">
                  <c:v>21.638826999999999</c:v>
                </c:pt>
                <c:pt idx="96285">
                  <c:v>21.637867</c:v>
                </c:pt>
                <c:pt idx="96286">
                  <c:v>21.640298000000001</c:v>
                </c:pt>
                <c:pt idx="96287">
                  <c:v>21.641933000000002</c:v>
                </c:pt>
                <c:pt idx="96288">
                  <c:v>21.637560000000001</c:v>
                </c:pt>
                <c:pt idx="96289">
                  <c:v>21.636299999999999</c:v>
                </c:pt>
                <c:pt idx="96290">
                  <c:v>21.640269</c:v>
                </c:pt>
                <c:pt idx="96291">
                  <c:v>21.63973</c:v>
                </c:pt>
                <c:pt idx="96292">
                  <c:v>21.638258</c:v>
                </c:pt>
                <c:pt idx="96293">
                  <c:v>21.641217999999999</c:v>
                </c:pt>
                <c:pt idx="96294">
                  <c:v>21.640695999999998</c:v>
                </c:pt>
                <c:pt idx="96295">
                  <c:v>21.639091000000001</c:v>
                </c:pt>
                <c:pt idx="96296">
                  <c:v>21.644207000000002</c:v>
                </c:pt>
                <c:pt idx="96297">
                  <c:v>21.647344</c:v>
                </c:pt>
                <c:pt idx="96298">
                  <c:v>21.643446000000001</c:v>
                </c:pt>
                <c:pt idx="96299">
                  <c:v>21.644742999999998</c:v>
                </c:pt>
                <c:pt idx="96300">
                  <c:v>21.650345000000002</c:v>
                </c:pt>
                <c:pt idx="96301">
                  <c:v>21.650774999999999</c:v>
                </c:pt>
                <c:pt idx="96302">
                  <c:v>21.651022000000001</c:v>
                </c:pt>
                <c:pt idx="96303">
                  <c:v>21.654018000000001</c:v>
                </c:pt>
                <c:pt idx="96304">
                  <c:v>21.652885000000001</c:v>
                </c:pt>
                <c:pt idx="96305">
                  <c:v>21.651374000000001</c:v>
                </c:pt>
                <c:pt idx="96306">
                  <c:v>21.652014000000001</c:v>
                </c:pt>
                <c:pt idx="96307">
                  <c:v>21.650122</c:v>
                </c:pt>
                <c:pt idx="96308">
                  <c:v>21.65081</c:v>
                </c:pt>
                <c:pt idx="96309">
                  <c:v>21.653594999999999</c:v>
                </c:pt>
                <c:pt idx="96310">
                  <c:v>21.650120000000001</c:v>
                </c:pt>
                <c:pt idx="96311">
                  <c:v>21.649339999999999</c:v>
                </c:pt>
                <c:pt idx="96312">
                  <c:v>21.651654000000001</c:v>
                </c:pt>
                <c:pt idx="96313">
                  <c:v>21.646732</c:v>
                </c:pt>
                <c:pt idx="96314">
                  <c:v>21.646574999999999</c:v>
                </c:pt>
                <c:pt idx="96315">
                  <c:v>21.654354000000001</c:v>
                </c:pt>
                <c:pt idx="96316">
                  <c:v>21.652011999999999</c:v>
                </c:pt>
                <c:pt idx="96317">
                  <c:v>21.648101</c:v>
                </c:pt>
                <c:pt idx="96318">
                  <c:v>21.651783000000002</c:v>
                </c:pt>
                <c:pt idx="96319">
                  <c:v>21.652094000000002</c:v>
                </c:pt>
                <c:pt idx="96320">
                  <c:v>21.650385</c:v>
                </c:pt>
                <c:pt idx="96321">
                  <c:v>21.652463000000001</c:v>
                </c:pt>
                <c:pt idx="96322">
                  <c:v>21.653473000000002</c:v>
                </c:pt>
                <c:pt idx="96323">
                  <c:v>21.653299000000001</c:v>
                </c:pt>
                <c:pt idx="96324">
                  <c:v>21.651453</c:v>
                </c:pt>
                <c:pt idx="96325">
                  <c:v>21.645900999999999</c:v>
                </c:pt>
                <c:pt idx="96326">
                  <c:v>21.643799000000001</c:v>
                </c:pt>
                <c:pt idx="96327">
                  <c:v>21.648558000000001</c:v>
                </c:pt>
                <c:pt idx="96328">
                  <c:v>21.653421000000002</c:v>
                </c:pt>
                <c:pt idx="96329">
                  <c:v>21.654266</c:v>
                </c:pt>
                <c:pt idx="96330">
                  <c:v>21.652764999999999</c:v>
                </c:pt>
                <c:pt idx="96331">
                  <c:v>21.650946000000001</c:v>
                </c:pt>
                <c:pt idx="96332">
                  <c:v>21.648153000000001</c:v>
                </c:pt>
                <c:pt idx="96333">
                  <c:v>21.647288</c:v>
                </c:pt>
                <c:pt idx="96334">
                  <c:v>21.651441999999999</c:v>
                </c:pt>
                <c:pt idx="96335">
                  <c:v>21.654181000000001</c:v>
                </c:pt>
                <c:pt idx="96336">
                  <c:v>21.652999999999999</c:v>
                </c:pt>
                <c:pt idx="96337">
                  <c:v>21.653811999999999</c:v>
                </c:pt>
                <c:pt idx="96338">
                  <c:v>21.653040000000001</c:v>
                </c:pt>
                <c:pt idx="96339">
                  <c:v>21.651668000000001</c:v>
                </c:pt>
                <c:pt idx="96340">
                  <c:v>21.655749</c:v>
                </c:pt>
                <c:pt idx="96341">
                  <c:v>21.658341</c:v>
                </c:pt>
                <c:pt idx="96342">
                  <c:v>21.654647000000001</c:v>
                </c:pt>
                <c:pt idx="96343">
                  <c:v>21.651688</c:v>
                </c:pt>
                <c:pt idx="96344">
                  <c:v>21.655829000000001</c:v>
                </c:pt>
                <c:pt idx="96345">
                  <c:v>21.662599</c:v>
                </c:pt>
                <c:pt idx="96346">
                  <c:v>21.663433999999999</c:v>
                </c:pt>
                <c:pt idx="96347">
                  <c:v>21.662231999999999</c:v>
                </c:pt>
                <c:pt idx="96348">
                  <c:v>21.663540000000001</c:v>
                </c:pt>
                <c:pt idx="96349">
                  <c:v>21.66066</c:v>
                </c:pt>
                <c:pt idx="96350">
                  <c:v>21.657634999999999</c:v>
                </c:pt>
                <c:pt idx="96351">
                  <c:v>21.662507999999999</c:v>
                </c:pt>
                <c:pt idx="96352">
                  <c:v>21.666060000000002</c:v>
                </c:pt>
                <c:pt idx="96353">
                  <c:v>21.662205</c:v>
                </c:pt>
                <c:pt idx="96354">
                  <c:v>21.658103000000001</c:v>
                </c:pt>
                <c:pt idx="96355">
                  <c:v>21.660062</c:v>
                </c:pt>
                <c:pt idx="96356">
                  <c:v>21.662466999999999</c:v>
                </c:pt>
                <c:pt idx="96357">
                  <c:v>21.663336999999999</c:v>
                </c:pt>
                <c:pt idx="96358">
                  <c:v>21.662241000000002</c:v>
                </c:pt>
                <c:pt idx="96359">
                  <c:v>21.656967999999999</c:v>
                </c:pt>
                <c:pt idx="96360">
                  <c:v>21.658411000000001</c:v>
                </c:pt>
                <c:pt idx="96361">
                  <c:v>21.664005</c:v>
                </c:pt>
                <c:pt idx="96362">
                  <c:v>21.659765</c:v>
                </c:pt>
                <c:pt idx="96363">
                  <c:v>21.65756</c:v>
                </c:pt>
                <c:pt idx="96364">
                  <c:v>21.664107000000001</c:v>
                </c:pt>
                <c:pt idx="96365">
                  <c:v>21.660257999999999</c:v>
                </c:pt>
                <c:pt idx="96366">
                  <c:v>21.654828999999999</c:v>
                </c:pt>
                <c:pt idx="96367">
                  <c:v>21.662216999999998</c:v>
                </c:pt>
                <c:pt idx="96368">
                  <c:v>21.662281</c:v>
                </c:pt>
                <c:pt idx="96369">
                  <c:v>21.65926</c:v>
                </c:pt>
                <c:pt idx="96370">
                  <c:v>21.666028000000001</c:v>
                </c:pt>
                <c:pt idx="96371">
                  <c:v>21.668502</c:v>
                </c:pt>
                <c:pt idx="96372">
                  <c:v>21.668541000000001</c:v>
                </c:pt>
                <c:pt idx="96373">
                  <c:v>21.671446</c:v>
                </c:pt>
                <c:pt idx="96374">
                  <c:v>21.670566999999998</c:v>
                </c:pt>
                <c:pt idx="96375">
                  <c:v>21.668206999999999</c:v>
                </c:pt>
                <c:pt idx="96376">
                  <c:v>21.668725999999999</c:v>
                </c:pt>
                <c:pt idx="96377">
                  <c:v>21.669495999999999</c:v>
                </c:pt>
                <c:pt idx="96378">
                  <c:v>21.668230000000001</c:v>
                </c:pt>
                <c:pt idx="96379">
                  <c:v>21.669723999999999</c:v>
                </c:pt>
                <c:pt idx="96380">
                  <c:v>21.668310000000002</c:v>
                </c:pt>
                <c:pt idx="96381">
                  <c:v>21.664584999999999</c:v>
                </c:pt>
                <c:pt idx="96382">
                  <c:v>21.668008</c:v>
                </c:pt>
                <c:pt idx="96383">
                  <c:v>21.674579000000001</c:v>
                </c:pt>
                <c:pt idx="96384">
                  <c:v>21.672837000000001</c:v>
                </c:pt>
                <c:pt idx="96385">
                  <c:v>21.664311000000001</c:v>
                </c:pt>
                <c:pt idx="96386">
                  <c:v>21.662483999999999</c:v>
                </c:pt>
                <c:pt idx="96387">
                  <c:v>21.665959000000001</c:v>
                </c:pt>
                <c:pt idx="96388">
                  <c:v>21.664368</c:v>
                </c:pt>
                <c:pt idx="96389">
                  <c:v>21.664148000000001</c:v>
                </c:pt>
                <c:pt idx="96390">
                  <c:v>21.665946000000002</c:v>
                </c:pt>
                <c:pt idx="96391">
                  <c:v>21.665126000000001</c:v>
                </c:pt>
                <c:pt idx="96392">
                  <c:v>21.66581</c:v>
                </c:pt>
                <c:pt idx="96393">
                  <c:v>21.668800000000001</c:v>
                </c:pt>
                <c:pt idx="96394">
                  <c:v>21.669971</c:v>
                </c:pt>
                <c:pt idx="96395">
                  <c:v>21.670553999999999</c:v>
                </c:pt>
                <c:pt idx="96396">
                  <c:v>21.670449000000001</c:v>
                </c:pt>
                <c:pt idx="96397">
                  <c:v>21.670081</c:v>
                </c:pt>
                <c:pt idx="96398">
                  <c:v>21.670641</c:v>
                </c:pt>
                <c:pt idx="96399">
                  <c:v>21.671268000000001</c:v>
                </c:pt>
                <c:pt idx="96400">
                  <c:v>21.669864</c:v>
                </c:pt>
                <c:pt idx="96401">
                  <c:v>21.667705000000002</c:v>
                </c:pt>
                <c:pt idx="96402">
                  <c:v>21.669637999999999</c:v>
                </c:pt>
                <c:pt idx="96403">
                  <c:v>21.670327</c:v>
                </c:pt>
                <c:pt idx="96404">
                  <c:v>21.667172999999998</c:v>
                </c:pt>
                <c:pt idx="96405">
                  <c:v>21.667604000000001</c:v>
                </c:pt>
                <c:pt idx="96406">
                  <c:v>21.669609999999999</c:v>
                </c:pt>
                <c:pt idx="96407">
                  <c:v>21.667021999999999</c:v>
                </c:pt>
                <c:pt idx="96408">
                  <c:v>21.662385</c:v>
                </c:pt>
                <c:pt idx="96409">
                  <c:v>21.662679000000001</c:v>
                </c:pt>
                <c:pt idx="96410">
                  <c:v>21.665747</c:v>
                </c:pt>
                <c:pt idx="96411">
                  <c:v>21.666643000000001</c:v>
                </c:pt>
                <c:pt idx="96412">
                  <c:v>21.664224000000001</c:v>
                </c:pt>
                <c:pt idx="96413">
                  <c:v>21.659137999999999</c:v>
                </c:pt>
                <c:pt idx="96414">
                  <c:v>21.661546000000001</c:v>
                </c:pt>
                <c:pt idx="96415">
                  <c:v>21.666501</c:v>
                </c:pt>
                <c:pt idx="96416">
                  <c:v>21.666025999999999</c:v>
                </c:pt>
                <c:pt idx="96417">
                  <c:v>21.666550999999998</c:v>
                </c:pt>
                <c:pt idx="96418">
                  <c:v>21.668778</c:v>
                </c:pt>
                <c:pt idx="96419">
                  <c:v>21.671894000000002</c:v>
                </c:pt>
                <c:pt idx="96420">
                  <c:v>21.672056000000001</c:v>
                </c:pt>
                <c:pt idx="96421">
                  <c:v>21.669194000000001</c:v>
                </c:pt>
                <c:pt idx="96422">
                  <c:v>21.668313000000001</c:v>
                </c:pt>
                <c:pt idx="96423">
                  <c:v>21.670714</c:v>
                </c:pt>
                <c:pt idx="96424">
                  <c:v>21.671665999999998</c:v>
                </c:pt>
                <c:pt idx="96425">
                  <c:v>21.667528000000001</c:v>
                </c:pt>
                <c:pt idx="96426">
                  <c:v>21.664580999999998</c:v>
                </c:pt>
                <c:pt idx="96427">
                  <c:v>21.668607000000002</c:v>
                </c:pt>
                <c:pt idx="96428">
                  <c:v>21.671165999999999</c:v>
                </c:pt>
                <c:pt idx="96429">
                  <c:v>21.670055000000001</c:v>
                </c:pt>
                <c:pt idx="96430">
                  <c:v>21.670826000000002</c:v>
                </c:pt>
                <c:pt idx="96431">
                  <c:v>21.67174</c:v>
                </c:pt>
                <c:pt idx="96432">
                  <c:v>21.671835000000002</c:v>
                </c:pt>
                <c:pt idx="96433">
                  <c:v>21.675315999999999</c:v>
                </c:pt>
                <c:pt idx="96434">
                  <c:v>21.677081000000001</c:v>
                </c:pt>
                <c:pt idx="96435">
                  <c:v>21.679338000000001</c:v>
                </c:pt>
                <c:pt idx="96436">
                  <c:v>21.680309999999999</c:v>
                </c:pt>
                <c:pt idx="96437">
                  <c:v>21.676907</c:v>
                </c:pt>
                <c:pt idx="96438">
                  <c:v>21.677056</c:v>
                </c:pt>
                <c:pt idx="96439">
                  <c:v>21.678204999999998</c:v>
                </c:pt>
                <c:pt idx="96440">
                  <c:v>21.675418000000001</c:v>
                </c:pt>
                <c:pt idx="96441">
                  <c:v>21.677700000000002</c:v>
                </c:pt>
                <c:pt idx="96442">
                  <c:v>21.679269000000001</c:v>
                </c:pt>
                <c:pt idx="96443">
                  <c:v>21.676069999999999</c:v>
                </c:pt>
                <c:pt idx="96444">
                  <c:v>21.678643999999998</c:v>
                </c:pt>
                <c:pt idx="96445">
                  <c:v>21.679307000000001</c:v>
                </c:pt>
                <c:pt idx="96446">
                  <c:v>21.675052999999998</c:v>
                </c:pt>
                <c:pt idx="96447">
                  <c:v>21.675953</c:v>
                </c:pt>
                <c:pt idx="96448">
                  <c:v>21.677153000000001</c:v>
                </c:pt>
                <c:pt idx="96449">
                  <c:v>21.679600000000001</c:v>
                </c:pt>
                <c:pt idx="96450">
                  <c:v>21.679313</c:v>
                </c:pt>
                <c:pt idx="96451">
                  <c:v>21.675103</c:v>
                </c:pt>
                <c:pt idx="96452">
                  <c:v>21.676627</c:v>
                </c:pt>
                <c:pt idx="96453">
                  <c:v>21.679258000000001</c:v>
                </c:pt>
                <c:pt idx="96454">
                  <c:v>21.676734</c:v>
                </c:pt>
                <c:pt idx="96455">
                  <c:v>21.677765000000001</c:v>
                </c:pt>
                <c:pt idx="96456">
                  <c:v>21.679667999999999</c:v>
                </c:pt>
                <c:pt idx="96457">
                  <c:v>21.677890000000001</c:v>
                </c:pt>
                <c:pt idx="96458">
                  <c:v>21.679829000000002</c:v>
                </c:pt>
                <c:pt idx="96459">
                  <c:v>21.682777999999999</c:v>
                </c:pt>
                <c:pt idx="96460">
                  <c:v>21.681774000000001</c:v>
                </c:pt>
                <c:pt idx="96461">
                  <c:v>21.681965000000002</c:v>
                </c:pt>
                <c:pt idx="96462">
                  <c:v>21.684805000000001</c:v>
                </c:pt>
                <c:pt idx="96463">
                  <c:v>21.684021999999999</c:v>
                </c:pt>
                <c:pt idx="96464">
                  <c:v>21.679555000000001</c:v>
                </c:pt>
                <c:pt idx="96465">
                  <c:v>21.682352000000002</c:v>
                </c:pt>
                <c:pt idx="96466">
                  <c:v>21.686828999999999</c:v>
                </c:pt>
                <c:pt idx="96467">
                  <c:v>21.684011999999999</c:v>
                </c:pt>
                <c:pt idx="96468">
                  <c:v>21.682658</c:v>
                </c:pt>
                <c:pt idx="96469">
                  <c:v>21.690360999999999</c:v>
                </c:pt>
                <c:pt idx="96470">
                  <c:v>21.692339</c:v>
                </c:pt>
                <c:pt idx="96471">
                  <c:v>21.688628000000001</c:v>
                </c:pt>
                <c:pt idx="96472">
                  <c:v>21.692218</c:v>
                </c:pt>
                <c:pt idx="96473">
                  <c:v>21.691606</c:v>
                </c:pt>
                <c:pt idx="96474">
                  <c:v>21.685991000000001</c:v>
                </c:pt>
                <c:pt idx="96475">
                  <c:v>21.687889999999999</c:v>
                </c:pt>
                <c:pt idx="96476">
                  <c:v>21.689136999999999</c:v>
                </c:pt>
                <c:pt idx="96477">
                  <c:v>21.687714</c:v>
                </c:pt>
                <c:pt idx="96478">
                  <c:v>21.688164</c:v>
                </c:pt>
                <c:pt idx="96479">
                  <c:v>21.688777000000002</c:v>
                </c:pt>
                <c:pt idx="96480">
                  <c:v>21.686674</c:v>
                </c:pt>
                <c:pt idx="96481">
                  <c:v>21.686159</c:v>
                </c:pt>
                <c:pt idx="96482">
                  <c:v>21.688649999999999</c:v>
                </c:pt>
                <c:pt idx="96483">
                  <c:v>21.691407000000002</c:v>
                </c:pt>
                <c:pt idx="96484">
                  <c:v>21.692034</c:v>
                </c:pt>
                <c:pt idx="96485">
                  <c:v>21.688126</c:v>
                </c:pt>
                <c:pt idx="96486">
                  <c:v>21.685383999999999</c:v>
                </c:pt>
                <c:pt idx="96487">
                  <c:v>21.686643</c:v>
                </c:pt>
                <c:pt idx="96488">
                  <c:v>21.686744999999998</c:v>
                </c:pt>
                <c:pt idx="96489">
                  <c:v>21.685725000000001</c:v>
                </c:pt>
                <c:pt idx="96490">
                  <c:v>21.686489999999999</c:v>
                </c:pt>
                <c:pt idx="96491">
                  <c:v>21.688184</c:v>
                </c:pt>
                <c:pt idx="96492">
                  <c:v>21.686484</c:v>
                </c:pt>
                <c:pt idx="96493">
                  <c:v>21.684517</c:v>
                </c:pt>
                <c:pt idx="96494">
                  <c:v>21.687452</c:v>
                </c:pt>
                <c:pt idx="96495">
                  <c:v>21.692035000000001</c:v>
                </c:pt>
                <c:pt idx="96496">
                  <c:v>21.691797999999999</c:v>
                </c:pt>
                <c:pt idx="96497">
                  <c:v>21.691821999999998</c:v>
                </c:pt>
                <c:pt idx="96498">
                  <c:v>21.690911</c:v>
                </c:pt>
                <c:pt idx="96499">
                  <c:v>21.686747</c:v>
                </c:pt>
                <c:pt idx="96500">
                  <c:v>21.689108000000001</c:v>
                </c:pt>
                <c:pt idx="96501">
                  <c:v>21.693200000000001</c:v>
                </c:pt>
                <c:pt idx="96502">
                  <c:v>21.689540000000001</c:v>
                </c:pt>
                <c:pt idx="96503">
                  <c:v>21.684792000000002</c:v>
                </c:pt>
                <c:pt idx="96504">
                  <c:v>21.687663000000001</c:v>
                </c:pt>
                <c:pt idx="96505">
                  <c:v>21.693223</c:v>
                </c:pt>
                <c:pt idx="96506">
                  <c:v>21.691915000000002</c:v>
                </c:pt>
                <c:pt idx="96507">
                  <c:v>21.689520999999999</c:v>
                </c:pt>
                <c:pt idx="96508">
                  <c:v>21.690390000000001</c:v>
                </c:pt>
                <c:pt idx="96509">
                  <c:v>21.690605000000001</c:v>
                </c:pt>
                <c:pt idx="96510">
                  <c:v>21.689872000000001</c:v>
                </c:pt>
                <c:pt idx="96511">
                  <c:v>21.688755</c:v>
                </c:pt>
                <c:pt idx="96512">
                  <c:v>21.690028999999999</c:v>
                </c:pt>
                <c:pt idx="96513">
                  <c:v>21.692474000000001</c:v>
                </c:pt>
                <c:pt idx="96514">
                  <c:v>21.690802000000001</c:v>
                </c:pt>
                <c:pt idx="96515">
                  <c:v>21.688925000000001</c:v>
                </c:pt>
                <c:pt idx="96516">
                  <c:v>21.689983000000002</c:v>
                </c:pt>
                <c:pt idx="96517">
                  <c:v>21.690892999999999</c:v>
                </c:pt>
                <c:pt idx="96518">
                  <c:v>21.694430000000001</c:v>
                </c:pt>
                <c:pt idx="96519">
                  <c:v>21.696190000000001</c:v>
                </c:pt>
                <c:pt idx="96520">
                  <c:v>21.692347999999999</c:v>
                </c:pt>
                <c:pt idx="96521">
                  <c:v>21.694431999999999</c:v>
                </c:pt>
                <c:pt idx="96522">
                  <c:v>21.696349000000001</c:v>
                </c:pt>
                <c:pt idx="96523">
                  <c:v>21.692802</c:v>
                </c:pt>
                <c:pt idx="96524">
                  <c:v>21.693348</c:v>
                </c:pt>
                <c:pt idx="96525">
                  <c:v>21.697192999999999</c:v>
                </c:pt>
                <c:pt idx="96526">
                  <c:v>21.69651</c:v>
                </c:pt>
                <c:pt idx="96527">
                  <c:v>21.692889999999998</c:v>
                </c:pt>
                <c:pt idx="96528">
                  <c:v>21.693083000000001</c:v>
                </c:pt>
                <c:pt idx="96529">
                  <c:v>21.698651000000002</c:v>
                </c:pt>
                <c:pt idx="96530">
                  <c:v>21.702183000000002</c:v>
                </c:pt>
                <c:pt idx="96531">
                  <c:v>21.699346999999999</c:v>
                </c:pt>
                <c:pt idx="96532">
                  <c:v>21.697022</c:v>
                </c:pt>
                <c:pt idx="96533">
                  <c:v>21.699248999999998</c:v>
                </c:pt>
                <c:pt idx="96534">
                  <c:v>21.699847999999999</c:v>
                </c:pt>
                <c:pt idx="96535">
                  <c:v>21.697061000000001</c:v>
                </c:pt>
                <c:pt idx="96536">
                  <c:v>21.696292</c:v>
                </c:pt>
                <c:pt idx="96537">
                  <c:v>21.699064</c:v>
                </c:pt>
                <c:pt idx="96538">
                  <c:v>21.698537000000002</c:v>
                </c:pt>
                <c:pt idx="96539">
                  <c:v>21.694845999999998</c:v>
                </c:pt>
                <c:pt idx="96540">
                  <c:v>21.695426000000001</c:v>
                </c:pt>
                <c:pt idx="96541">
                  <c:v>21.696811</c:v>
                </c:pt>
                <c:pt idx="96542">
                  <c:v>21.699007000000002</c:v>
                </c:pt>
                <c:pt idx="96543">
                  <c:v>21.703171000000001</c:v>
                </c:pt>
                <c:pt idx="96544">
                  <c:v>21.700951</c:v>
                </c:pt>
                <c:pt idx="96545">
                  <c:v>21.700108</c:v>
                </c:pt>
                <c:pt idx="96546">
                  <c:v>21.704291999999999</c:v>
                </c:pt>
                <c:pt idx="96547">
                  <c:v>21.702760000000001</c:v>
                </c:pt>
                <c:pt idx="96548">
                  <c:v>21.700579999999999</c:v>
                </c:pt>
                <c:pt idx="96549">
                  <c:v>21.703182999999999</c:v>
                </c:pt>
                <c:pt idx="96550">
                  <c:v>21.705376999999999</c:v>
                </c:pt>
                <c:pt idx="96551">
                  <c:v>21.706084000000001</c:v>
                </c:pt>
                <c:pt idx="96552">
                  <c:v>21.706202000000001</c:v>
                </c:pt>
                <c:pt idx="96553">
                  <c:v>21.70843</c:v>
                </c:pt>
                <c:pt idx="96554">
                  <c:v>21.710169</c:v>
                </c:pt>
                <c:pt idx="96555">
                  <c:v>21.712285000000001</c:v>
                </c:pt>
                <c:pt idx="96556">
                  <c:v>21.710795000000001</c:v>
                </c:pt>
                <c:pt idx="96557">
                  <c:v>21.708518000000002</c:v>
                </c:pt>
                <c:pt idx="96558">
                  <c:v>21.711721000000001</c:v>
                </c:pt>
                <c:pt idx="96559">
                  <c:v>21.710768999999999</c:v>
                </c:pt>
                <c:pt idx="96560">
                  <c:v>21.707332999999998</c:v>
                </c:pt>
                <c:pt idx="96561">
                  <c:v>21.708929999999999</c:v>
                </c:pt>
                <c:pt idx="96562">
                  <c:v>21.709254999999999</c:v>
                </c:pt>
                <c:pt idx="96563">
                  <c:v>21.707294000000001</c:v>
                </c:pt>
                <c:pt idx="96564">
                  <c:v>21.709084000000001</c:v>
                </c:pt>
                <c:pt idx="96565">
                  <c:v>21.712031</c:v>
                </c:pt>
                <c:pt idx="96566">
                  <c:v>21.709916</c:v>
                </c:pt>
                <c:pt idx="96567">
                  <c:v>21.707501000000001</c:v>
                </c:pt>
                <c:pt idx="96568">
                  <c:v>21.706669000000002</c:v>
                </c:pt>
                <c:pt idx="96569">
                  <c:v>21.709631999999999</c:v>
                </c:pt>
                <c:pt idx="96570">
                  <c:v>21.710781000000001</c:v>
                </c:pt>
                <c:pt idx="96571">
                  <c:v>21.709768</c:v>
                </c:pt>
                <c:pt idx="96572">
                  <c:v>21.710411000000001</c:v>
                </c:pt>
                <c:pt idx="96573">
                  <c:v>21.706959999999999</c:v>
                </c:pt>
                <c:pt idx="96574">
                  <c:v>21.706389999999999</c:v>
                </c:pt>
                <c:pt idx="96575">
                  <c:v>21.708511000000001</c:v>
                </c:pt>
                <c:pt idx="96576">
                  <c:v>21.708037000000001</c:v>
                </c:pt>
                <c:pt idx="96577">
                  <c:v>21.70842</c:v>
                </c:pt>
                <c:pt idx="96578">
                  <c:v>21.708378</c:v>
                </c:pt>
                <c:pt idx="96579">
                  <c:v>21.705293000000001</c:v>
                </c:pt>
                <c:pt idx="96580">
                  <c:v>21.703503000000001</c:v>
                </c:pt>
                <c:pt idx="96581">
                  <c:v>21.705971000000002</c:v>
                </c:pt>
                <c:pt idx="96582">
                  <c:v>21.707312999999999</c:v>
                </c:pt>
                <c:pt idx="96583">
                  <c:v>21.704447999999999</c:v>
                </c:pt>
                <c:pt idx="96584">
                  <c:v>21.702476999999998</c:v>
                </c:pt>
                <c:pt idx="96585">
                  <c:v>21.705183000000002</c:v>
                </c:pt>
                <c:pt idx="96586">
                  <c:v>21.707190000000001</c:v>
                </c:pt>
                <c:pt idx="96587">
                  <c:v>21.704236999999999</c:v>
                </c:pt>
                <c:pt idx="96588">
                  <c:v>21.70139</c:v>
                </c:pt>
                <c:pt idx="96589">
                  <c:v>21.703832999999999</c:v>
                </c:pt>
                <c:pt idx="96590">
                  <c:v>21.707518</c:v>
                </c:pt>
                <c:pt idx="96591">
                  <c:v>21.709282000000002</c:v>
                </c:pt>
                <c:pt idx="96592">
                  <c:v>21.708846999999999</c:v>
                </c:pt>
                <c:pt idx="96593">
                  <c:v>21.705781999999999</c:v>
                </c:pt>
                <c:pt idx="96594">
                  <c:v>21.704913000000001</c:v>
                </c:pt>
                <c:pt idx="96595">
                  <c:v>21.708734</c:v>
                </c:pt>
                <c:pt idx="96596">
                  <c:v>21.709353</c:v>
                </c:pt>
                <c:pt idx="96597">
                  <c:v>21.710986999999999</c:v>
                </c:pt>
                <c:pt idx="96598">
                  <c:v>21.718757</c:v>
                </c:pt>
                <c:pt idx="96599">
                  <c:v>21.722535000000001</c:v>
                </c:pt>
                <c:pt idx="96600">
                  <c:v>21.719166999999999</c:v>
                </c:pt>
                <c:pt idx="96601">
                  <c:v>21.719518000000001</c:v>
                </c:pt>
                <c:pt idx="96602">
                  <c:v>21.721328</c:v>
                </c:pt>
                <c:pt idx="96603">
                  <c:v>21.717131999999999</c:v>
                </c:pt>
                <c:pt idx="96604">
                  <c:v>21.71359</c:v>
                </c:pt>
                <c:pt idx="96605">
                  <c:v>21.714541000000001</c:v>
                </c:pt>
                <c:pt idx="96606">
                  <c:v>21.716559</c:v>
                </c:pt>
                <c:pt idx="96607">
                  <c:v>21.718029999999999</c:v>
                </c:pt>
                <c:pt idx="96608">
                  <c:v>21.716387000000001</c:v>
                </c:pt>
                <c:pt idx="96609">
                  <c:v>21.715810999999999</c:v>
                </c:pt>
                <c:pt idx="96610">
                  <c:v>21.715468999999999</c:v>
                </c:pt>
                <c:pt idx="96611">
                  <c:v>21.711849999999998</c:v>
                </c:pt>
                <c:pt idx="96612">
                  <c:v>21.712385999999999</c:v>
                </c:pt>
                <c:pt idx="96613">
                  <c:v>21.716964999999998</c:v>
                </c:pt>
                <c:pt idx="96614">
                  <c:v>21.715574</c:v>
                </c:pt>
                <c:pt idx="96615">
                  <c:v>21.713460000000001</c:v>
                </c:pt>
                <c:pt idx="96616">
                  <c:v>21.717846999999999</c:v>
                </c:pt>
                <c:pt idx="96617">
                  <c:v>21.717355000000001</c:v>
                </c:pt>
                <c:pt idx="96618">
                  <c:v>21.713279</c:v>
                </c:pt>
                <c:pt idx="96619">
                  <c:v>21.714912000000002</c:v>
                </c:pt>
                <c:pt idx="96620">
                  <c:v>21.715734000000001</c:v>
                </c:pt>
                <c:pt idx="96621">
                  <c:v>21.712952000000001</c:v>
                </c:pt>
                <c:pt idx="96622">
                  <c:v>21.711380999999999</c:v>
                </c:pt>
                <c:pt idx="96623">
                  <c:v>21.713158</c:v>
                </c:pt>
                <c:pt idx="96624">
                  <c:v>21.715387</c:v>
                </c:pt>
                <c:pt idx="96625">
                  <c:v>21.714418999999999</c:v>
                </c:pt>
                <c:pt idx="96626">
                  <c:v>21.714476000000001</c:v>
                </c:pt>
                <c:pt idx="96627">
                  <c:v>21.718563</c:v>
                </c:pt>
                <c:pt idx="96628">
                  <c:v>21.719076000000001</c:v>
                </c:pt>
                <c:pt idx="96629">
                  <c:v>21.717887999999999</c:v>
                </c:pt>
                <c:pt idx="96630">
                  <c:v>21.719823999999999</c:v>
                </c:pt>
                <c:pt idx="96631">
                  <c:v>21.717103000000002</c:v>
                </c:pt>
                <c:pt idx="96632">
                  <c:v>21.715419000000001</c:v>
                </c:pt>
                <c:pt idx="96633">
                  <c:v>21.721992</c:v>
                </c:pt>
                <c:pt idx="96634">
                  <c:v>21.72289</c:v>
                </c:pt>
                <c:pt idx="96635">
                  <c:v>21.72099</c:v>
                </c:pt>
                <c:pt idx="96636">
                  <c:v>21.720887000000001</c:v>
                </c:pt>
                <c:pt idx="96637">
                  <c:v>21.718164999999999</c:v>
                </c:pt>
                <c:pt idx="96638">
                  <c:v>21.721966999999999</c:v>
                </c:pt>
                <c:pt idx="96639">
                  <c:v>21.724378000000002</c:v>
                </c:pt>
                <c:pt idx="96640">
                  <c:v>21.717099000000001</c:v>
                </c:pt>
                <c:pt idx="96641">
                  <c:v>21.717549000000002</c:v>
                </c:pt>
                <c:pt idx="96642">
                  <c:v>21.724411</c:v>
                </c:pt>
                <c:pt idx="96643">
                  <c:v>21.726616</c:v>
                </c:pt>
                <c:pt idx="96644">
                  <c:v>21.729728999999999</c:v>
                </c:pt>
                <c:pt idx="96645">
                  <c:v>21.731538</c:v>
                </c:pt>
                <c:pt idx="96646">
                  <c:v>21.727370000000001</c:v>
                </c:pt>
                <c:pt idx="96647">
                  <c:v>21.726723</c:v>
                </c:pt>
                <c:pt idx="96648">
                  <c:v>21.725657999999999</c:v>
                </c:pt>
                <c:pt idx="96649">
                  <c:v>21.720414999999999</c:v>
                </c:pt>
                <c:pt idx="96650">
                  <c:v>21.722194999999999</c:v>
                </c:pt>
                <c:pt idx="96651">
                  <c:v>21.724533999999998</c:v>
                </c:pt>
                <c:pt idx="96652">
                  <c:v>21.724128</c:v>
                </c:pt>
                <c:pt idx="96653">
                  <c:v>21.727692999999999</c:v>
                </c:pt>
                <c:pt idx="96654">
                  <c:v>21.728580000000001</c:v>
                </c:pt>
                <c:pt idx="96655">
                  <c:v>21.725543999999999</c:v>
                </c:pt>
                <c:pt idx="96656">
                  <c:v>21.725456000000001</c:v>
                </c:pt>
                <c:pt idx="96657">
                  <c:v>21.726414999999999</c:v>
                </c:pt>
                <c:pt idx="96658">
                  <c:v>21.725117000000001</c:v>
                </c:pt>
                <c:pt idx="96659">
                  <c:v>21.723126000000001</c:v>
                </c:pt>
                <c:pt idx="96660">
                  <c:v>21.721416000000001</c:v>
                </c:pt>
                <c:pt idx="96661">
                  <c:v>21.721878</c:v>
                </c:pt>
                <c:pt idx="96662">
                  <c:v>21.724094999999998</c:v>
                </c:pt>
                <c:pt idx="96663">
                  <c:v>21.724484</c:v>
                </c:pt>
                <c:pt idx="96664">
                  <c:v>21.724947</c:v>
                </c:pt>
                <c:pt idx="96665">
                  <c:v>21.722276000000001</c:v>
                </c:pt>
                <c:pt idx="96666">
                  <c:v>21.719832</c:v>
                </c:pt>
                <c:pt idx="96667">
                  <c:v>21.722370999999999</c:v>
                </c:pt>
                <c:pt idx="96668">
                  <c:v>21.722584000000001</c:v>
                </c:pt>
                <c:pt idx="96669">
                  <c:v>21.723673000000002</c:v>
                </c:pt>
                <c:pt idx="96670">
                  <c:v>21.728484000000002</c:v>
                </c:pt>
                <c:pt idx="96671">
                  <c:v>21.727523000000001</c:v>
                </c:pt>
                <c:pt idx="96672">
                  <c:v>21.725726999999999</c:v>
                </c:pt>
                <c:pt idx="96673">
                  <c:v>21.727990999999999</c:v>
                </c:pt>
                <c:pt idx="96674">
                  <c:v>21.733464000000001</c:v>
                </c:pt>
                <c:pt idx="96675">
                  <c:v>21.740428000000001</c:v>
                </c:pt>
                <c:pt idx="96676">
                  <c:v>21.739708</c:v>
                </c:pt>
                <c:pt idx="96677">
                  <c:v>21.735904999999999</c:v>
                </c:pt>
                <c:pt idx="96678">
                  <c:v>21.736616000000001</c:v>
                </c:pt>
                <c:pt idx="96679">
                  <c:v>21.736772999999999</c:v>
                </c:pt>
                <c:pt idx="96680">
                  <c:v>21.732088999999998</c:v>
                </c:pt>
                <c:pt idx="96681">
                  <c:v>21.728961000000002</c:v>
                </c:pt>
                <c:pt idx="96682">
                  <c:v>21.735831999999998</c:v>
                </c:pt>
                <c:pt idx="96683">
                  <c:v>21.739191999999999</c:v>
                </c:pt>
                <c:pt idx="96684">
                  <c:v>21.732875</c:v>
                </c:pt>
                <c:pt idx="96685">
                  <c:v>21.736288999999999</c:v>
                </c:pt>
                <c:pt idx="96686">
                  <c:v>21.743613</c:v>
                </c:pt>
                <c:pt idx="96687">
                  <c:v>21.737818999999998</c:v>
                </c:pt>
                <c:pt idx="96688">
                  <c:v>21.732312</c:v>
                </c:pt>
                <c:pt idx="96689">
                  <c:v>21.735868</c:v>
                </c:pt>
                <c:pt idx="96690">
                  <c:v>21.734755</c:v>
                </c:pt>
                <c:pt idx="96691">
                  <c:v>21.731368</c:v>
                </c:pt>
                <c:pt idx="96692">
                  <c:v>21.734656000000001</c:v>
                </c:pt>
                <c:pt idx="96693">
                  <c:v>21.735641000000001</c:v>
                </c:pt>
                <c:pt idx="96694">
                  <c:v>21.732395</c:v>
                </c:pt>
                <c:pt idx="96695">
                  <c:v>21.734836000000001</c:v>
                </c:pt>
                <c:pt idx="96696">
                  <c:v>21.738448000000002</c:v>
                </c:pt>
                <c:pt idx="96697">
                  <c:v>21.737307000000001</c:v>
                </c:pt>
                <c:pt idx="96698">
                  <c:v>21.736152000000001</c:v>
                </c:pt>
                <c:pt idx="96699">
                  <c:v>21.736080999999999</c:v>
                </c:pt>
                <c:pt idx="96700">
                  <c:v>21.734684000000001</c:v>
                </c:pt>
                <c:pt idx="96701">
                  <c:v>21.734047</c:v>
                </c:pt>
                <c:pt idx="96702">
                  <c:v>21.735652000000002</c:v>
                </c:pt>
                <c:pt idx="96703">
                  <c:v>21.735849999999999</c:v>
                </c:pt>
                <c:pt idx="96704">
                  <c:v>21.737206</c:v>
                </c:pt>
                <c:pt idx="96705">
                  <c:v>21.741064999999999</c:v>
                </c:pt>
                <c:pt idx="96706">
                  <c:v>21.741199999999999</c:v>
                </c:pt>
                <c:pt idx="96707">
                  <c:v>21.739871999999998</c:v>
                </c:pt>
                <c:pt idx="96708">
                  <c:v>21.740981999999999</c:v>
                </c:pt>
                <c:pt idx="96709">
                  <c:v>21.741864</c:v>
                </c:pt>
                <c:pt idx="96710">
                  <c:v>21.741690999999999</c:v>
                </c:pt>
                <c:pt idx="96711">
                  <c:v>21.739217</c:v>
                </c:pt>
                <c:pt idx="96712">
                  <c:v>21.736176</c:v>
                </c:pt>
                <c:pt idx="96713">
                  <c:v>21.737514000000001</c:v>
                </c:pt>
                <c:pt idx="96714">
                  <c:v>21.737594000000001</c:v>
                </c:pt>
                <c:pt idx="96715">
                  <c:v>21.733350000000002</c:v>
                </c:pt>
                <c:pt idx="96716">
                  <c:v>21.735641000000001</c:v>
                </c:pt>
                <c:pt idx="96717">
                  <c:v>21.736229999999999</c:v>
                </c:pt>
                <c:pt idx="96718">
                  <c:v>21.732371000000001</c:v>
                </c:pt>
                <c:pt idx="96719">
                  <c:v>21.737169000000002</c:v>
                </c:pt>
                <c:pt idx="96720">
                  <c:v>21.74221</c:v>
                </c:pt>
                <c:pt idx="96721">
                  <c:v>21.740604999999999</c:v>
                </c:pt>
                <c:pt idx="96722">
                  <c:v>21.742124</c:v>
                </c:pt>
                <c:pt idx="96723">
                  <c:v>21.744441999999999</c:v>
                </c:pt>
                <c:pt idx="96724">
                  <c:v>21.740098</c:v>
                </c:pt>
                <c:pt idx="96725">
                  <c:v>21.738723</c:v>
                </c:pt>
                <c:pt idx="96726">
                  <c:v>21.745155</c:v>
                </c:pt>
                <c:pt idx="96727">
                  <c:v>21.746320999999998</c:v>
                </c:pt>
                <c:pt idx="96728">
                  <c:v>21.744288000000001</c:v>
                </c:pt>
                <c:pt idx="96729">
                  <c:v>21.745329999999999</c:v>
                </c:pt>
                <c:pt idx="96730">
                  <c:v>21.741886000000001</c:v>
                </c:pt>
                <c:pt idx="96731">
                  <c:v>21.739636000000001</c:v>
                </c:pt>
                <c:pt idx="96732">
                  <c:v>21.743393999999999</c:v>
                </c:pt>
                <c:pt idx="96733">
                  <c:v>21.743190999999999</c:v>
                </c:pt>
                <c:pt idx="96734">
                  <c:v>21.743514000000001</c:v>
                </c:pt>
                <c:pt idx="96735">
                  <c:v>21.749839999999999</c:v>
                </c:pt>
                <c:pt idx="96736">
                  <c:v>21.751621</c:v>
                </c:pt>
                <c:pt idx="96737">
                  <c:v>21.746953000000001</c:v>
                </c:pt>
                <c:pt idx="96738">
                  <c:v>21.746853000000002</c:v>
                </c:pt>
                <c:pt idx="96739">
                  <c:v>21.746846000000001</c:v>
                </c:pt>
                <c:pt idx="96740">
                  <c:v>21.744797999999999</c:v>
                </c:pt>
                <c:pt idx="96741">
                  <c:v>21.747717999999999</c:v>
                </c:pt>
                <c:pt idx="96742">
                  <c:v>21.747966999999999</c:v>
                </c:pt>
                <c:pt idx="96743">
                  <c:v>21.744724000000001</c:v>
                </c:pt>
                <c:pt idx="96744">
                  <c:v>21.746621000000001</c:v>
                </c:pt>
                <c:pt idx="96745">
                  <c:v>21.750558999999999</c:v>
                </c:pt>
                <c:pt idx="96746">
                  <c:v>21.753520999999999</c:v>
                </c:pt>
                <c:pt idx="96747">
                  <c:v>21.752894000000001</c:v>
                </c:pt>
                <c:pt idx="96748">
                  <c:v>21.748456999999998</c:v>
                </c:pt>
                <c:pt idx="96749">
                  <c:v>21.747668999999998</c:v>
                </c:pt>
                <c:pt idx="96750">
                  <c:v>21.749327999999998</c:v>
                </c:pt>
                <c:pt idx="96751">
                  <c:v>21.748567000000001</c:v>
                </c:pt>
                <c:pt idx="96752">
                  <c:v>21.749960000000002</c:v>
                </c:pt>
                <c:pt idx="96753">
                  <c:v>21.748761999999999</c:v>
                </c:pt>
                <c:pt idx="96754">
                  <c:v>21.745041000000001</c:v>
                </c:pt>
                <c:pt idx="96755">
                  <c:v>21.747495000000001</c:v>
                </c:pt>
                <c:pt idx="96756">
                  <c:v>21.751436000000002</c:v>
                </c:pt>
                <c:pt idx="96757">
                  <c:v>21.751142999999999</c:v>
                </c:pt>
                <c:pt idx="96758">
                  <c:v>21.748866</c:v>
                </c:pt>
                <c:pt idx="96759">
                  <c:v>21.748494999999998</c:v>
                </c:pt>
                <c:pt idx="96760">
                  <c:v>21.751166999999999</c:v>
                </c:pt>
                <c:pt idx="96761">
                  <c:v>21.749825000000001</c:v>
                </c:pt>
                <c:pt idx="96762">
                  <c:v>21.746967000000001</c:v>
                </c:pt>
                <c:pt idx="96763">
                  <c:v>21.750547999999998</c:v>
                </c:pt>
                <c:pt idx="96764">
                  <c:v>21.753475000000002</c:v>
                </c:pt>
                <c:pt idx="96765">
                  <c:v>21.749718000000001</c:v>
                </c:pt>
                <c:pt idx="96766">
                  <c:v>21.747330999999999</c:v>
                </c:pt>
                <c:pt idx="96767">
                  <c:v>21.752414999999999</c:v>
                </c:pt>
                <c:pt idx="96768">
                  <c:v>21.756499000000002</c:v>
                </c:pt>
                <c:pt idx="96769">
                  <c:v>21.752479999999998</c:v>
                </c:pt>
                <c:pt idx="96770">
                  <c:v>21.751816999999999</c:v>
                </c:pt>
                <c:pt idx="96771">
                  <c:v>21.755566999999999</c:v>
                </c:pt>
                <c:pt idx="96772">
                  <c:v>21.753927999999998</c:v>
                </c:pt>
                <c:pt idx="96773">
                  <c:v>21.751826000000001</c:v>
                </c:pt>
                <c:pt idx="96774">
                  <c:v>21.750935999999999</c:v>
                </c:pt>
                <c:pt idx="96775">
                  <c:v>21.750195999999999</c:v>
                </c:pt>
                <c:pt idx="96776">
                  <c:v>21.754104999999999</c:v>
                </c:pt>
                <c:pt idx="96777">
                  <c:v>21.755327999999999</c:v>
                </c:pt>
                <c:pt idx="96778">
                  <c:v>21.751249999999999</c:v>
                </c:pt>
                <c:pt idx="96779">
                  <c:v>21.751541</c:v>
                </c:pt>
                <c:pt idx="96780">
                  <c:v>21.752790999999998</c:v>
                </c:pt>
                <c:pt idx="96781">
                  <c:v>21.751683</c:v>
                </c:pt>
                <c:pt idx="96782">
                  <c:v>21.752987000000001</c:v>
                </c:pt>
                <c:pt idx="96783">
                  <c:v>21.753698</c:v>
                </c:pt>
                <c:pt idx="96784">
                  <c:v>21.753945000000002</c:v>
                </c:pt>
                <c:pt idx="96785">
                  <c:v>21.752728000000001</c:v>
                </c:pt>
                <c:pt idx="96786">
                  <c:v>21.749558</c:v>
                </c:pt>
                <c:pt idx="96787">
                  <c:v>21.751474000000002</c:v>
                </c:pt>
                <c:pt idx="96788">
                  <c:v>21.757539999999999</c:v>
                </c:pt>
                <c:pt idx="96789">
                  <c:v>21.759001999999999</c:v>
                </c:pt>
                <c:pt idx="96790">
                  <c:v>21.757041999999998</c:v>
                </c:pt>
                <c:pt idx="96791">
                  <c:v>21.754154</c:v>
                </c:pt>
                <c:pt idx="96792">
                  <c:v>21.753097</c:v>
                </c:pt>
                <c:pt idx="96793">
                  <c:v>21.756513000000002</c:v>
                </c:pt>
                <c:pt idx="96794">
                  <c:v>21.758224999999999</c:v>
                </c:pt>
                <c:pt idx="96795">
                  <c:v>21.755931</c:v>
                </c:pt>
                <c:pt idx="96796">
                  <c:v>21.753115000000001</c:v>
                </c:pt>
                <c:pt idx="96797">
                  <c:v>21.749645999999998</c:v>
                </c:pt>
                <c:pt idx="96798">
                  <c:v>21.74999</c:v>
                </c:pt>
                <c:pt idx="96799">
                  <c:v>21.756177000000001</c:v>
                </c:pt>
                <c:pt idx="96800">
                  <c:v>21.760805999999999</c:v>
                </c:pt>
                <c:pt idx="96801">
                  <c:v>21.759578000000001</c:v>
                </c:pt>
                <c:pt idx="96802">
                  <c:v>21.759663</c:v>
                </c:pt>
                <c:pt idx="96803">
                  <c:v>21.765789000000002</c:v>
                </c:pt>
                <c:pt idx="96804">
                  <c:v>21.765142999999998</c:v>
                </c:pt>
                <c:pt idx="96805">
                  <c:v>21.758953000000002</c:v>
                </c:pt>
                <c:pt idx="96806">
                  <c:v>21.760601999999999</c:v>
                </c:pt>
                <c:pt idx="96807">
                  <c:v>21.762146999999999</c:v>
                </c:pt>
                <c:pt idx="96808">
                  <c:v>21.756184000000001</c:v>
                </c:pt>
                <c:pt idx="96809">
                  <c:v>21.753869999999999</c:v>
                </c:pt>
                <c:pt idx="96810">
                  <c:v>21.756221</c:v>
                </c:pt>
                <c:pt idx="96811">
                  <c:v>21.755638999999999</c:v>
                </c:pt>
                <c:pt idx="96812">
                  <c:v>21.755454</c:v>
                </c:pt>
                <c:pt idx="96813">
                  <c:v>21.757845</c:v>
                </c:pt>
                <c:pt idx="96814">
                  <c:v>21.760228000000001</c:v>
                </c:pt>
                <c:pt idx="96815">
                  <c:v>21.761914999999998</c:v>
                </c:pt>
                <c:pt idx="96816">
                  <c:v>21.759416000000002</c:v>
                </c:pt>
                <c:pt idx="96817">
                  <c:v>21.755542999999999</c:v>
                </c:pt>
                <c:pt idx="96818">
                  <c:v>21.756809000000001</c:v>
                </c:pt>
                <c:pt idx="96819">
                  <c:v>21.758004</c:v>
                </c:pt>
                <c:pt idx="96820">
                  <c:v>21.756903999999999</c:v>
                </c:pt>
                <c:pt idx="96821">
                  <c:v>21.761164000000001</c:v>
                </c:pt>
                <c:pt idx="96822">
                  <c:v>21.766145999999999</c:v>
                </c:pt>
                <c:pt idx="96823">
                  <c:v>21.762156000000001</c:v>
                </c:pt>
                <c:pt idx="96824">
                  <c:v>21.759004000000001</c:v>
                </c:pt>
                <c:pt idx="96825">
                  <c:v>21.762709999999998</c:v>
                </c:pt>
                <c:pt idx="96826">
                  <c:v>21.764286999999999</c:v>
                </c:pt>
                <c:pt idx="96827">
                  <c:v>21.762294000000001</c:v>
                </c:pt>
                <c:pt idx="96828">
                  <c:v>21.761807000000001</c:v>
                </c:pt>
                <c:pt idx="96829">
                  <c:v>21.760259000000001</c:v>
                </c:pt>
                <c:pt idx="96830">
                  <c:v>21.760138999999999</c:v>
                </c:pt>
                <c:pt idx="96831">
                  <c:v>21.764878</c:v>
                </c:pt>
                <c:pt idx="96832">
                  <c:v>21.767191</c:v>
                </c:pt>
                <c:pt idx="96833">
                  <c:v>21.765059000000001</c:v>
                </c:pt>
                <c:pt idx="96834">
                  <c:v>21.766399</c:v>
                </c:pt>
                <c:pt idx="96835">
                  <c:v>21.766400000000001</c:v>
                </c:pt>
                <c:pt idx="96836">
                  <c:v>21.762540999999999</c:v>
                </c:pt>
                <c:pt idx="96837">
                  <c:v>21.765255</c:v>
                </c:pt>
                <c:pt idx="96838">
                  <c:v>21.771215999999999</c:v>
                </c:pt>
                <c:pt idx="96839">
                  <c:v>21.770182999999999</c:v>
                </c:pt>
                <c:pt idx="96840">
                  <c:v>21.767351999999999</c:v>
                </c:pt>
                <c:pt idx="96841">
                  <c:v>21.768515000000001</c:v>
                </c:pt>
                <c:pt idx="96842">
                  <c:v>21.767572999999999</c:v>
                </c:pt>
                <c:pt idx="96843">
                  <c:v>21.765620999999999</c:v>
                </c:pt>
                <c:pt idx="96844">
                  <c:v>21.767558000000001</c:v>
                </c:pt>
                <c:pt idx="96845">
                  <c:v>21.768785999999999</c:v>
                </c:pt>
                <c:pt idx="96846">
                  <c:v>21.766565</c:v>
                </c:pt>
                <c:pt idx="96847">
                  <c:v>21.764952000000001</c:v>
                </c:pt>
                <c:pt idx="96848">
                  <c:v>21.765492999999999</c:v>
                </c:pt>
                <c:pt idx="96849">
                  <c:v>21.766428999999999</c:v>
                </c:pt>
                <c:pt idx="96850">
                  <c:v>21.769248000000001</c:v>
                </c:pt>
                <c:pt idx="96851">
                  <c:v>21.769950999999999</c:v>
                </c:pt>
                <c:pt idx="96852">
                  <c:v>21.7666</c:v>
                </c:pt>
                <c:pt idx="96853">
                  <c:v>21.768481000000001</c:v>
                </c:pt>
                <c:pt idx="96854">
                  <c:v>21.772524000000001</c:v>
                </c:pt>
                <c:pt idx="96855">
                  <c:v>21.771021999999999</c:v>
                </c:pt>
                <c:pt idx="96856">
                  <c:v>21.768896000000002</c:v>
                </c:pt>
                <c:pt idx="96857">
                  <c:v>21.772155000000001</c:v>
                </c:pt>
                <c:pt idx="96858">
                  <c:v>21.774286</c:v>
                </c:pt>
                <c:pt idx="96859">
                  <c:v>21.772366000000002</c:v>
                </c:pt>
                <c:pt idx="96860">
                  <c:v>21.772355999999998</c:v>
                </c:pt>
                <c:pt idx="96861">
                  <c:v>21.770643</c:v>
                </c:pt>
                <c:pt idx="96862">
                  <c:v>21.769036</c:v>
                </c:pt>
                <c:pt idx="96863">
                  <c:v>21.772548</c:v>
                </c:pt>
                <c:pt idx="96864">
                  <c:v>21.777011000000002</c:v>
                </c:pt>
                <c:pt idx="96865">
                  <c:v>21.774713999999999</c:v>
                </c:pt>
                <c:pt idx="96866">
                  <c:v>21.768732</c:v>
                </c:pt>
                <c:pt idx="96867">
                  <c:v>21.769386999999998</c:v>
                </c:pt>
                <c:pt idx="96868">
                  <c:v>21.774158</c:v>
                </c:pt>
                <c:pt idx="96869">
                  <c:v>21.773472999999999</c:v>
                </c:pt>
                <c:pt idx="96870">
                  <c:v>21.771681999999998</c:v>
                </c:pt>
                <c:pt idx="96871">
                  <c:v>21.771857000000001</c:v>
                </c:pt>
                <c:pt idx="96872">
                  <c:v>21.771115999999999</c:v>
                </c:pt>
                <c:pt idx="96873">
                  <c:v>21.773064999999999</c:v>
                </c:pt>
                <c:pt idx="96874">
                  <c:v>21.775964999999999</c:v>
                </c:pt>
                <c:pt idx="96875">
                  <c:v>21.772867999999999</c:v>
                </c:pt>
                <c:pt idx="96876">
                  <c:v>21.768909000000001</c:v>
                </c:pt>
                <c:pt idx="96877">
                  <c:v>21.769570999999999</c:v>
                </c:pt>
                <c:pt idx="96878">
                  <c:v>21.774114000000001</c:v>
                </c:pt>
                <c:pt idx="96879">
                  <c:v>21.777031999999998</c:v>
                </c:pt>
                <c:pt idx="96880">
                  <c:v>21.775357</c:v>
                </c:pt>
                <c:pt idx="96881">
                  <c:v>21.774794</c:v>
                </c:pt>
                <c:pt idx="96882">
                  <c:v>21.775275000000001</c:v>
                </c:pt>
                <c:pt idx="96883">
                  <c:v>21.774138000000001</c:v>
                </c:pt>
                <c:pt idx="96884">
                  <c:v>21.774836000000001</c:v>
                </c:pt>
                <c:pt idx="96885">
                  <c:v>21.77664</c:v>
                </c:pt>
                <c:pt idx="96886">
                  <c:v>21.780207000000001</c:v>
                </c:pt>
                <c:pt idx="96887">
                  <c:v>21.780847999999999</c:v>
                </c:pt>
                <c:pt idx="96888">
                  <c:v>21.776074999999999</c:v>
                </c:pt>
                <c:pt idx="96889">
                  <c:v>21.775507999999999</c:v>
                </c:pt>
                <c:pt idx="96890">
                  <c:v>21.782532</c:v>
                </c:pt>
                <c:pt idx="96891">
                  <c:v>21.783601000000001</c:v>
                </c:pt>
                <c:pt idx="96892">
                  <c:v>21.777494999999998</c:v>
                </c:pt>
                <c:pt idx="96893">
                  <c:v>21.778396999999998</c:v>
                </c:pt>
                <c:pt idx="96894">
                  <c:v>21.778701999999999</c:v>
                </c:pt>
                <c:pt idx="96895">
                  <c:v>21.775061999999998</c:v>
                </c:pt>
                <c:pt idx="96896">
                  <c:v>21.782239000000001</c:v>
                </c:pt>
                <c:pt idx="96897">
                  <c:v>21.785008000000001</c:v>
                </c:pt>
                <c:pt idx="96898">
                  <c:v>21.776278000000001</c:v>
                </c:pt>
                <c:pt idx="96899">
                  <c:v>21.774740000000001</c:v>
                </c:pt>
                <c:pt idx="96900">
                  <c:v>21.776824999999999</c:v>
                </c:pt>
                <c:pt idx="96901">
                  <c:v>21.776164999999999</c:v>
                </c:pt>
                <c:pt idx="96902">
                  <c:v>21.779586999999999</c:v>
                </c:pt>
                <c:pt idx="96903">
                  <c:v>21.782906000000001</c:v>
                </c:pt>
                <c:pt idx="96904">
                  <c:v>21.778589</c:v>
                </c:pt>
                <c:pt idx="96905">
                  <c:v>21.773585000000001</c:v>
                </c:pt>
                <c:pt idx="96906">
                  <c:v>21.778091</c:v>
                </c:pt>
                <c:pt idx="96907">
                  <c:v>21.783287999999999</c:v>
                </c:pt>
                <c:pt idx="96908">
                  <c:v>21.782996000000001</c:v>
                </c:pt>
                <c:pt idx="96909">
                  <c:v>21.781140000000001</c:v>
                </c:pt>
                <c:pt idx="96910">
                  <c:v>21.777107000000001</c:v>
                </c:pt>
                <c:pt idx="96911">
                  <c:v>21.775728999999998</c:v>
                </c:pt>
                <c:pt idx="96912">
                  <c:v>21.781217999999999</c:v>
                </c:pt>
                <c:pt idx="96913">
                  <c:v>21.782399999999999</c:v>
                </c:pt>
                <c:pt idx="96914">
                  <c:v>21.778334000000001</c:v>
                </c:pt>
                <c:pt idx="96915">
                  <c:v>21.781109000000001</c:v>
                </c:pt>
                <c:pt idx="96916">
                  <c:v>21.784749999999999</c:v>
                </c:pt>
                <c:pt idx="96917">
                  <c:v>21.782122999999999</c:v>
                </c:pt>
                <c:pt idx="96918">
                  <c:v>21.780201000000002</c:v>
                </c:pt>
                <c:pt idx="96919">
                  <c:v>21.781469000000001</c:v>
                </c:pt>
                <c:pt idx="96920">
                  <c:v>21.784134000000002</c:v>
                </c:pt>
                <c:pt idx="96921">
                  <c:v>21.787018</c:v>
                </c:pt>
                <c:pt idx="96922">
                  <c:v>21.785173</c:v>
                </c:pt>
                <c:pt idx="96923">
                  <c:v>21.781452999999999</c:v>
                </c:pt>
                <c:pt idx="96924">
                  <c:v>21.786527</c:v>
                </c:pt>
                <c:pt idx="96925">
                  <c:v>21.790261000000001</c:v>
                </c:pt>
                <c:pt idx="96926">
                  <c:v>21.785056000000001</c:v>
                </c:pt>
                <c:pt idx="96927">
                  <c:v>21.783726000000001</c:v>
                </c:pt>
                <c:pt idx="96928">
                  <c:v>21.788509000000001</c:v>
                </c:pt>
                <c:pt idx="96929">
                  <c:v>21.792406</c:v>
                </c:pt>
                <c:pt idx="96930">
                  <c:v>21.794034</c:v>
                </c:pt>
                <c:pt idx="96931">
                  <c:v>21.793544000000001</c:v>
                </c:pt>
                <c:pt idx="96932">
                  <c:v>21.791667</c:v>
                </c:pt>
                <c:pt idx="96933">
                  <c:v>21.791177000000001</c:v>
                </c:pt>
                <c:pt idx="96934">
                  <c:v>21.791407</c:v>
                </c:pt>
                <c:pt idx="96935">
                  <c:v>21.788746</c:v>
                </c:pt>
                <c:pt idx="96936">
                  <c:v>21.785706999999999</c:v>
                </c:pt>
                <c:pt idx="96937">
                  <c:v>21.785748000000002</c:v>
                </c:pt>
                <c:pt idx="96938">
                  <c:v>21.785330999999999</c:v>
                </c:pt>
                <c:pt idx="96939">
                  <c:v>21.786567999999999</c:v>
                </c:pt>
                <c:pt idx="96940">
                  <c:v>21.790835999999999</c:v>
                </c:pt>
                <c:pt idx="96941">
                  <c:v>21.791339000000001</c:v>
                </c:pt>
                <c:pt idx="96942">
                  <c:v>21.792465</c:v>
                </c:pt>
                <c:pt idx="96943">
                  <c:v>21.794757000000001</c:v>
                </c:pt>
                <c:pt idx="96944">
                  <c:v>21.79495</c:v>
                </c:pt>
                <c:pt idx="96945">
                  <c:v>21.793078000000001</c:v>
                </c:pt>
                <c:pt idx="96946">
                  <c:v>21.792111999999999</c:v>
                </c:pt>
                <c:pt idx="96947">
                  <c:v>21.794421</c:v>
                </c:pt>
                <c:pt idx="96948">
                  <c:v>21.797049000000001</c:v>
                </c:pt>
                <c:pt idx="96949">
                  <c:v>21.795842</c:v>
                </c:pt>
                <c:pt idx="96950">
                  <c:v>21.793627999999998</c:v>
                </c:pt>
                <c:pt idx="96951">
                  <c:v>21.793130000000001</c:v>
                </c:pt>
                <c:pt idx="96952">
                  <c:v>21.794841999999999</c:v>
                </c:pt>
                <c:pt idx="96953">
                  <c:v>21.794716000000001</c:v>
                </c:pt>
                <c:pt idx="96954">
                  <c:v>21.79092</c:v>
                </c:pt>
                <c:pt idx="96955">
                  <c:v>21.787133000000001</c:v>
                </c:pt>
                <c:pt idx="96956">
                  <c:v>21.788132999999998</c:v>
                </c:pt>
                <c:pt idx="96957">
                  <c:v>21.792228000000001</c:v>
                </c:pt>
                <c:pt idx="96958">
                  <c:v>21.790313000000001</c:v>
                </c:pt>
                <c:pt idx="96959">
                  <c:v>21.786857999999999</c:v>
                </c:pt>
                <c:pt idx="96960">
                  <c:v>21.791048</c:v>
                </c:pt>
                <c:pt idx="96961">
                  <c:v>21.795859</c:v>
                </c:pt>
                <c:pt idx="96962">
                  <c:v>21.793907999999998</c:v>
                </c:pt>
                <c:pt idx="96963">
                  <c:v>21.791962000000002</c:v>
                </c:pt>
                <c:pt idx="96964">
                  <c:v>21.790544000000001</c:v>
                </c:pt>
                <c:pt idx="96965">
                  <c:v>21.790552000000002</c:v>
                </c:pt>
                <c:pt idx="96966">
                  <c:v>21.792967999999998</c:v>
                </c:pt>
                <c:pt idx="96967">
                  <c:v>21.792283000000001</c:v>
                </c:pt>
                <c:pt idx="96968">
                  <c:v>21.792010999999999</c:v>
                </c:pt>
                <c:pt idx="96969">
                  <c:v>21.793198</c:v>
                </c:pt>
                <c:pt idx="96970">
                  <c:v>21.794397</c:v>
                </c:pt>
                <c:pt idx="96971">
                  <c:v>21.794377000000001</c:v>
                </c:pt>
                <c:pt idx="96972">
                  <c:v>21.792802999999999</c:v>
                </c:pt>
                <c:pt idx="96973">
                  <c:v>21.791051</c:v>
                </c:pt>
                <c:pt idx="96974">
                  <c:v>21.791229000000001</c:v>
                </c:pt>
                <c:pt idx="96975">
                  <c:v>21.792204999999999</c:v>
                </c:pt>
                <c:pt idx="96976">
                  <c:v>21.791948000000001</c:v>
                </c:pt>
                <c:pt idx="96977">
                  <c:v>21.791685000000001</c:v>
                </c:pt>
                <c:pt idx="96978">
                  <c:v>21.792643000000002</c:v>
                </c:pt>
                <c:pt idx="96979">
                  <c:v>21.792489</c:v>
                </c:pt>
                <c:pt idx="96980">
                  <c:v>21.791982999999998</c:v>
                </c:pt>
                <c:pt idx="96981">
                  <c:v>21.792663000000001</c:v>
                </c:pt>
                <c:pt idx="96982">
                  <c:v>21.789574999999999</c:v>
                </c:pt>
                <c:pt idx="96983">
                  <c:v>21.787254999999998</c:v>
                </c:pt>
                <c:pt idx="96984">
                  <c:v>21.789826999999999</c:v>
                </c:pt>
                <c:pt idx="96985">
                  <c:v>21.791633999999998</c:v>
                </c:pt>
                <c:pt idx="96986">
                  <c:v>21.791024</c:v>
                </c:pt>
                <c:pt idx="96987">
                  <c:v>21.791157999999999</c:v>
                </c:pt>
                <c:pt idx="96988">
                  <c:v>21.792581999999999</c:v>
                </c:pt>
                <c:pt idx="96989">
                  <c:v>21.792186999999998</c:v>
                </c:pt>
                <c:pt idx="96990">
                  <c:v>21.792149999999999</c:v>
                </c:pt>
                <c:pt idx="96991">
                  <c:v>21.793738000000001</c:v>
                </c:pt>
                <c:pt idx="96992">
                  <c:v>21.792831</c:v>
                </c:pt>
                <c:pt idx="96993">
                  <c:v>21.791124</c:v>
                </c:pt>
                <c:pt idx="96994">
                  <c:v>21.793075000000002</c:v>
                </c:pt>
                <c:pt idx="96995">
                  <c:v>21.796496000000001</c:v>
                </c:pt>
                <c:pt idx="96996">
                  <c:v>21.797792999999999</c:v>
                </c:pt>
                <c:pt idx="96997">
                  <c:v>21.799012999999999</c:v>
                </c:pt>
                <c:pt idx="96998">
                  <c:v>21.802674</c:v>
                </c:pt>
                <c:pt idx="96999">
                  <c:v>21.804569999999998</c:v>
                </c:pt>
                <c:pt idx="97000">
                  <c:v>21.802603999999999</c:v>
                </c:pt>
                <c:pt idx="97001">
                  <c:v>21.802472000000002</c:v>
                </c:pt>
                <c:pt idx="97002">
                  <c:v>21.802659999999999</c:v>
                </c:pt>
                <c:pt idx="97003">
                  <c:v>21.798141000000001</c:v>
                </c:pt>
                <c:pt idx="97004">
                  <c:v>21.796675</c:v>
                </c:pt>
                <c:pt idx="97005">
                  <c:v>21.801881999999999</c:v>
                </c:pt>
                <c:pt idx="97006">
                  <c:v>21.805619</c:v>
                </c:pt>
                <c:pt idx="97007">
                  <c:v>21.804556999999999</c:v>
                </c:pt>
                <c:pt idx="97008">
                  <c:v>21.803609000000002</c:v>
                </c:pt>
                <c:pt idx="97009">
                  <c:v>21.802676999999999</c:v>
                </c:pt>
                <c:pt idx="97010">
                  <c:v>21.802242</c:v>
                </c:pt>
                <c:pt idx="97011">
                  <c:v>21.801974000000001</c:v>
                </c:pt>
                <c:pt idx="97012">
                  <c:v>21.801310999999998</c:v>
                </c:pt>
                <c:pt idx="97013">
                  <c:v>21.803595999999999</c:v>
                </c:pt>
                <c:pt idx="97014">
                  <c:v>21.803889000000002</c:v>
                </c:pt>
                <c:pt idx="97015">
                  <c:v>21.800954999999998</c:v>
                </c:pt>
                <c:pt idx="97016">
                  <c:v>21.802064999999999</c:v>
                </c:pt>
                <c:pt idx="97017">
                  <c:v>21.804563000000002</c:v>
                </c:pt>
                <c:pt idx="97018">
                  <c:v>21.802900000000001</c:v>
                </c:pt>
                <c:pt idx="97019">
                  <c:v>21.800484000000001</c:v>
                </c:pt>
                <c:pt idx="97020">
                  <c:v>21.802026999999999</c:v>
                </c:pt>
                <c:pt idx="97021">
                  <c:v>21.800962999999999</c:v>
                </c:pt>
                <c:pt idx="97022">
                  <c:v>21.797093</c:v>
                </c:pt>
                <c:pt idx="97023">
                  <c:v>21.799001000000001</c:v>
                </c:pt>
                <c:pt idx="97024">
                  <c:v>21.803858000000002</c:v>
                </c:pt>
                <c:pt idx="97025">
                  <c:v>21.803388999999999</c:v>
                </c:pt>
                <c:pt idx="97026">
                  <c:v>21.801268</c:v>
                </c:pt>
                <c:pt idx="97027">
                  <c:v>21.799683000000002</c:v>
                </c:pt>
                <c:pt idx="97028">
                  <c:v>21.801677999999999</c:v>
                </c:pt>
                <c:pt idx="97029">
                  <c:v>21.807632999999999</c:v>
                </c:pt>
                <c:pt idx="97030">
                  <c:v>21.804679</c:v>
                </c:pt>
                <c:pt idx="97031">
                  <c:v>21.801107999999999</c:v>
                </c:pt>
                <c:pt idx="97032">
                  <c:v>21.808256</c:v>
                </c:pt>
                <c:pt idx="97033">
                  <c:v>21.809146999999999</c:v>
                </c:pt>
                <c:pt idx="97034">
                  <c:v>21.803522999999998</c:v>
                </c:pt>
                <c:pt idx="97035">
                  <c:v>21.804311999999999</c:v>
                </c:pt>
                <c:pt idx="97036">
                  <c:v>21.807914</c:v>
                </c:pt>
                <c:pt idx="97037">
                  <c:v>21.808810999999999</c:v>
                </c:pt>
                <c:pt idx="97038">
                  <c:v>21.809857000000001</c:v>
                </c:pt>
                <c:pt idx="97039">
                  <c:v>21.811525</c:v>
                </c:pt>
                <c:pt idx="97040">
                  <c:v>21.814230999999999</c:v>
                </c:pt>
                <c:pt idx="97041">
                  <c:v>21.816061000000001</c:v>
                </c:pt>
                <c:pt idx="97042">
                  <c:v>21.811402999999999</c:v>
                </c:pt>
                <c:pt idx="97043">
                  <c:v>21.805788</c:v>
                </c:pt>
                <c:pt idx="97044">
                  <c:v>21.808333999999999</c:v>
                </c:pt>
                <c:pt idx="97045">
                  <c:v>21.812863</c:v>
                </c:pt>
                <c:pt idx="97046">
                  <c:v>21.813874999999999</c:v>
                </c:pt>
                <c:pt idx="97047">
                  <c:v>21.812256999999999</c:v>
                </c:pt>
                <c:pt idx="97048">
                  <c:v>21.809670000000001</c:v>
                </c:pt>
                <c:pt idx="97049">
                  <c:v>21.810345000000002</c:v>
                </c:pt>
                <c:pt idx="97050">
                  <c:v>21.812389</c:v>
                </c:pt>
                <c:pt idx="97051">
                  <c:v>21.809626999999999</c:v>
                </c:pt>
                <c:pt idx="97052">
                  <c:v>21.810434000000001</c:v>
                </c:pt>
                <c:pt idx="97053">
                  <c:v>21.815702000000002</c:v>
                </c:pt>
                <c:pt idx="97054">
                  <c:v>21.813220999999999</c:v>
                </c:pt>
                <c:pt idx="97055">
                  <c:v>21.810448000000001</c:v>
                </c:pt>
                <c:pt idx="97056">
                  <c:v>21.812950000000001</c:v>
                </c:pt>
                <c:pt idx="97057">
                  <c:v>21.811434999999999</c:v>
                </c:pt>
                <c:pt idx="97058">
                  <c:v>21.807717</c:v>
                </c:pt>
                <c:pt idx="97059">
                  <c:v>21.807653999999999</c:v>
                </c:pt>
                <c:pt idx="97060">
                  <c:v>21.809687</c:v>
                </c:pt>
                <c:pt idx="97061">
                  <c:v>21.810182999999999</c:v>
                </c:pt>
                <c:pt idx="97062">
                  <c:v>21.812418999999998</c:v>
                </c:pt>
                <c:pt idx="97063">
                  <c:v>21.813523</c:v>
                </c:pt>
                <c:pt idx="97064">
                  <c:v>21.808043000000001</c:v>
                </c:pt>
                <c:pt idx="97065">
                  <c:v>21.802356</c:v>
                </c:pt>
                <c:pt idx="97066">
                  <c:v>21.803422000000001</c:v>
                </c:pt>
                <c:pt idx="97067">
                  <c:v>21.808619</c:v>
                </c:pt>
                <c:pt idx="97068">
                  <c:v>21.809287000000001</c:v>
                </c:pt>
                <c:pt idx="97069">
                  <c:v>21.807245000000002</c:v>
                </c:pt>
                <c:pt idx="97070">
                  <c:v>21.808682999999998</c:v>
                </c:pt>
                <c:pt idx="97071">
                  <c:v>21.810649000000002</c:v>
                </c:pt>
                <c:pt idx="97072">
                  <c:v>21.810645000000001</c:v>
                </c:pt>
                <c:pt idx="97073">
                  <c:v>21.809349000000001</c:v>
                </c:pt>
                <c:pt idx="97074">
                  <c:v>21.810262999999999</c:v>
                </c:pt>
                <c:pt idx="97075">
                  <c:v>21.813963000000001</c:v>
                </c:pt>
                <c:pt idx="97076">
                  <c:v>21.814360000000001</c:v>
                </c:pt>
                <c:pt idx="97077">
                  <c:v>21.819213000000001</c:v>
                </c:pt>
                <c:pt idx="97078">
                  <c:v>21.825174000000001</c:v>
                </c:pt>
                <c:pt idx="97079">
                  <c:v>21.820405000000001</c:v>
                </c:pt>
                <c:pt idx="97080">
                  <c:v>21.819185999999998</c:v>
                </c:pt>
                <c:pt idx="97081">
                  <c:v>21.823602000000001</c:v>
                </c:pt>
                <c:pt idx="97082">
                  <c:v>21.821211000000002</c:v>
                </c:pt>
                <c:pt idx="97083">
                  <c:v>21.819355999999999</c:v>
                </c:pt>
                <c:pt idx="97084">
                  <c:v>21.823547999999999</c:v>
                </c:pt>
                <c:pt idx="97085">
                  <c:v>21.826340999999999</c:v>
                </c:pt>
                <c:pt idx="97086">
                  <c:v>21.824418999999999</c:v>
                </c:pt>
                <c:pt idx="97087">
                  <c:v>21.820717999999999</c:v>
                </c:pt>
                <c:pt idx="97088">
                  <c:v>21.819901999999999</c:v>
                </c:pt>
                <c:pt idx="97089">
                  <c:v>21.823308999999998</c:v>
                </c:pt>
                <c:pt idx="97090">
                  <c:v>21.824097999999999</c:v>
                </c:pt>
                <c:pt idx="97091">
                  <c:v>21.818701999999998</c:v>
                </c:pt>
                <c:pt idx="97092">
                  <c:v>21.816503000000001</c:v>
                </c:pt>
                <c:pt idx="97093">
                  <c:v>21.824109</c:v>
                </c:pt>
                <c:pt idx="97094">
                  <c:v>21.825666999999999</c:v>
                </c:pt>
                <c:pt idx="97095">
                  <c:v>21.819437000000001</c:v>
                </c:pt>
                <c:pt idx="97096">
                  <c:v>21.819748000000001</c:v>
                </c:pt>
                <c:pt idx="97097">
                  <c:v>21.821121999999999</c:v>
                </c:pt>
                <c:pt idx="97098">
                  <c:v>21.822892</c:v>
                </c:pt>
                <c:pt idx="97099">
                  <c:v>21.822082000000002</c:v>
                </c:pt>
                <c:pt idx="97100">
                  <c:v>21.815307000000001</c:v>
                </c:pt>
                <c:pt idx="97101">
                  <c:v>21.816426</c:v>
                </c:pt>
                <c:pt idx="97102">
                  <c:v>21.820692000000001</c:v>
                </c:pt>
                <c:pt idx="97103">
                  <c:v>21.817702000000001</c:v>
                </c:pt>
                <c:pt idx="97104">
                  <c:v>21.815218000000002</c:v>
                </c:pt>
                <c:pt idx="97105">
                  <c:v>21.818902000000001</c:v>
                </c:pt>
                <c:pt idx="97106">
                  <c:v>21.820651000000002</c:v>
                </c:pt>
                <c:pt idx="97107">
                  <c:v>21.819607000000001</c:v>
                </c:pt>
                <c:pt idx="97108">
                  <c:v>21.818702999999999</c:v>
                </c:pt>
                <c:pt idx="97109">
                  <c:v>21.816148999999999</c:v>
                </c:pt>
                <c:pt idx="97110">
                  <c:v>21.815669</c:v>
                </c:pt>
                <c:pt idx="97111">
                  <c:v>21.817799000000001</c:v>
                </c:pt>
                <c:pt idx="97112">
                  <c:v>21.819286999999999</c:v>
                </c:pt>
                <c:pt idx="97113">
                  <c:v>21.820558999999999</c:v>
                </c:pt>
                <c:pt idx="97114">
                  <c:v>21.820962000000002</c:v>
                </c:pt>
                <c:pt idx="97115">
                  <c:v>21.821626999999999</c:v>
                </c:pt>
                <c:pt idx="97116">
                  <c:v>21.82413</c:v>
                </c:pt>
                <c:pt idx="97117">
                  <c:v>21.827373000000001</c:v>
                </c:pt>
                <c:pt idx="97118">
                  <c:v>21.826439000000001</c:v>
                </c:pt>
                <c:pt idx="97119">
                  <c:v>21.825296999999999</c:v>
                </c:pt>
                <c:pt idx="97120">
                  <c:v>21.826820999999999</c:v>
                </c:pt>
                <c:pt idx="97121">
                  <c:v>21.828049</c:v>
                </c:pt>
                <c:pt idx="97122">
                  <c:v>21.827793</c:v>
                </c:pt>
                <c:pt idx="97123">
                  <c:v>21.829141</c:v>
                </c:pt>
                <c:pt idx="97124">
                  <c:v>21.831747</c:v>
                </c:pt>
                <c:pt idx="97125">
                  <c:v>21.831315</c:v>
                </c:pt>
                <c:pt idx="97126">
                  <c:v>21.829011999999999</c:v>
                </c:pt>
                <c:pt idx="97127">
                  <c:v>21.83042</c:v>
                </c:pt>
                <c:pt idx="97128">
                  <c:v>21.836817</c:v>
                </c:pt>
                <c:pt idx="97129">
                  <c:v>21.836907</c:v>
                </c:pt>
                <c:pt idx="97130">
                  <c:v>21.831665000000001</c:v>
                </c:pt>
                <c:pt idx="97131">
                  <c:v>21.83276</c:v>
                </c:pt>
                <c:pt idx="97132">
                  <c:v>21.834526</c:v>
                </c:pt>
                <c:pt idx="97133">
                  <c:v>21.834115000000001</c:v>
                </c:pt>
                <c:pt idx="97134">
                  <c:v>21.831167000000001</c:v>
                </c:pt>
                <c:pt idx="97135">
                  <c:v>21.828130000000002</c:v>
                </c:pt>
                <c:pt idx="97136">
                  <c:v>21.832664000000001</c:v>
                </c:pt>
                <c:pt idx="97137">
                  <c:v>21.834700999999999</c:v>
                </c:pt>
                <c:pt idx="97138">
                  <c:v>21.829968999999998</c:v>
                </c:pt>
                <c:pt idx="97139">
                  <c:v>21.831344999999999</c:v>
                </c:pt>
                <c:pt idx="97140">
                  <c:v>21.832001999999999</c:v>
                </c:pt>
                <c:pt idx="97141">
                  <c:v>21.826644999999999</c:v>
                </c:pt>
                <c:pt idx="97142">
                  <c:v>21.828965</c:v>
                </c:pt>
                <c:pt idx="97143">
                  <c:v>21.832630000000002</c:v>
                </c:pt>
                <c:pt idx="97144">
                  <c:v>21.828455999999999</c:v>
                </c:pt>
                <c:pt idx="97145">
                  <c:v>21.826619000000001</c:v>
                </c:pt>
                <c:pt idx="97146">
                  <c:v>21.828703999999998</c:v>
                </c:pt>
                <c:pt idx="97147">
                  <c:v>21.828239</c:v>
                </c:pt>
                <c:pt idx="97148">
                  <c:v>21.827521999999998</c:v>
                </c:pt>
                <c:pt idx="97149">
                  <c:v>21.829595000000001</c:v>
                </c:pt>
                <c:pt idx="97150">
                  <c:v>21.831208</c:v>
                </c:pt>
                <c:pt idx="97151">
                  <c:v>21.83013</c:v>
                </c:pt>
                <c:pt idx="97152">
                  <c:v>21.829045000000001</c:v>
                </c:pt>
                <c:pt idx="97153">
                  <c:v>21.827463999999999</c:v>
                </c:pt>
                <c:pt idx="97154">
                  <c:v>21.826668000000002</c:v>
                </c:pt>
                <c:pt idx="97155">
                  <c:v>21.832245</c:v>
                </c:pt>
                <c:pt idx="97156">
                  <c:v>21.836372999999998</c:v>
                </c:pt>
                <c:pt idx="97157">
                  <c:v>21.829381999999999</c:v>
                </c:pt>
                <c:pt idx="97158">
                  <c:v>21.824780000000001</c:v>
                </c:pt>
                <c:pt idx="97159">
                  <c:v>21.830451</c:v>
                </c:pt>
                <c:pt idx="97160">
                  <c:v>21.832799999999999</c:v>
                </c:pt>
                <c:pt idx="97161">
                  <c:v>21.832352</c:v>
                </c:pt>
                <c:pt idx="97162">
                  <c:v>21.836838</c:v>
                </c:pt>
                <c:pt idx="97163">
                  <c:v>21.839614000000001</c:v>
                </c:pt>
                <c:pt idx="97164">
                  <c:v>21.837779000000001</c:v>
                </c:pt>
                <c:pt idx="97165">
                  <c:v>21.838267999999999</c:v>
                </c:pt>
                <c:pt idx="97166">
                  <c:v>21.836715000000002</c:v>
                </c:pt>
                <c:pt idx="97167">
                  <c:v>21.834508</c:v>
                </c:pt>
                <c:pt idx="97168">
                  <c:v>21.837191000000001</c:v>
                </c:pt>
                <c:pt idx="97169">
                  <c:v>21.840541999999999</c:v>
                </c:pt>
                <c:pt idx="97170">
                  <c:v>21.839362999999999</c:v>
                </c:pt>
                <c:pt idx="97171">
                  <c:v>21.835336999999999</c:v>
                </c:pt>
                <c:pt idx="97172">
                  <c:v>21.837610999999999</c:v>
                </c:pt>
                <c:pt idx="97173">
                  <c:v>21.841443000000002</c:v>
                </c:pt>
                <c:pt idx="97174">
                  <c:v>21.839516</c:v>
                </c:pt>
                <c:pt idx="97175">
                  <c:v>21.840686000000002</c:v>
                </c:pt>
                <c:pt idx="97176">
                  <c:v>21.842569999999998</c:v>
                </c:pt>
                <c:pt idx="97177">
                  <c:v>21.838559</c:v>
                </c:pt>
                <c:pt idx="97178">
                  <c:v>21.836953999999999</c:v>
                </c:pt>
                <c:pt idx="97179">
                  <c:v>21.840222000000001</c:v>
                </c:pt>
                <c:pt idx="97180">
                  <c:v>21.840181999999999</c:v>
                </c:pt>
                <c:pt idx="97181">
                  <c:v>21.839386999999999</c:v>
                </c:pt>
                <c:pt idx="97182">
                  <c:v>21.839811999999998</c:v>
                </c:pt>
                <c:pt idx="97183">
                  <c:v>21.839407000000001</c:v>
                </c:pt>
                <c:pt idx="97184">
                  <c:v>21.839579000000001</c:v>
                </c:pt>
                <c:pt idx="97185">
                  <c:v>21.841208999999999</c:v>
                </c:pt>
                <c:pt idx="97186">
                  <c:v>21.840143000000001</c:v>
                </c:pt>
                <c:pt idx="97187">
                  <c:v>21.839835000000001</c:v>
                </c:pt>
                <c:pt idx="97188">
                  <c:v>21.840385000000001</c:v>
                </c:pt>
                <c:pt idx="97189">
                  <c:v>21.841802999999999</c:v>
                </c:pt>
                <c:pt idx="97190">
                  <c:v>21.840938999999999</c:v>
                </c:pt>
                <c:pt idx="97191">
                  <c:v>21.836535000000001</c:v>
                </c:pt>
                <c:pt idx="97192">
                  <c:v>21.838394000000001</c:v>
                </c:pt>
                <c:pt idx="97193">
                  <c:v>21.843278999999999</c:v>
                </c:pt>
                <c:pt idx="97194">
                  <c:v>21.842034000000002</c:v>
                </c:pt>
                <c:pt idx="97195">
                  <c:v>21.840648000000002</c:v>
                </c:pt>
                <c:pt idx="97196">
                  <c:v>21.841016</c:v>
                </c:pt>
                <c:pt idx="97197">
                  <c:v>21.838933999999998</c:v>
                </c:pt>
                <c:pt idx="97198">
                  <c:v>21.840966000000002</c:v>
                </c:pt>
                <c:pt idx="97199">
                  <c:v>21.84441</c:v>
                </c:pt>
                <c:pt idx="97200">
                  <c:v>21.839656999999999</c:v>
                </c:pt>
                <c:pt idx="97201">
                  <c:v>21.837042</c:v>
                </c:pt>
                <c:pt idx="97202">
                  <c:v>21.840661999999998</c:v>
                </c:pt>
                <c:pt idx="97203">
                  <c:v>21.842383000000002</c:v>
                </c:pt>
                <c:pt idx="97204">
                  <c:v>21.841480000000001</c:v>
                </c:pt>
                <c:pt idx="97205">
                  <c:v>21.840771</c:v>
                </c:pt>
                <c:pt idx="97206">
                  <c:v>21.840161999999999</c:v>
                </c:pt>
                <c:pt idx="97207">
                  <c:v>21.838239999999999</c:v>
                </c:pt>
                <c:pt idx="97208">
                  <c:v>21.840261000000002</c:v>
                </c:pt>
                <c:pt idx="97209">
                  <c:v>21.844048000000001</c:v>
                </c:pt>
                <c:pt idx="97210">
                  <c:v>21.840281999999998</c:v>
                </c:pt>
                <c:pt idx="97211">
                  <c:v>21.837306999999999</c:v>
                </c:pt>
                <c:pt idx="97212">
                  <c:v>21.836987000000001</c:v>
                </c:pt>
                <c:pt idx="97213">
                  <c:v>21.836303000000001</c:v>
                </c:pt>
                <c:pt idx="97214">
                  <c:v>21.841456000000001</c:v>
                </c:pt>
                <c:pt idx="97215">
                  <c:v>21.844235000000001</c:v>
                </c:pt>
                <c:pt idx="97216">
                  <c:v>21.843420999999999</c:v>
                </c:pt>
                <c:pt idx="97217">
                  <c:v>21.848609</c:v>
                </c:pt>
                <c:pt idx="97218">
                  <c:v>21.851904000000001</c:v>
                </c:pt>
                <c:pt idx="97219">
                  <c:v>21.847469</c:v>
                </c:pt>
                <c:pt idx="97220">
                  <c:v>21.845500999999999</c:v>
                </c:pt>
                <c:pt idx="97221">
                  <c:v>21.850165000000001</c:v>
                </c:pt>
                <c:pt idx="97222">
                  <c:v>21.848662000000001</c:v>
                </c:pt>
                <c:pt idx="97223">
                  <c:v>21.848324999999999</c:v>
                </c:pt>
                <c:pt idx="97224">
                  <c:v>21.856459000000001</c:v>
                </c:pt>
                <c:pt idx="97225">
                  <c:v>21.853952</c:v>
                </c:pt>
                <c:pt idx="97226">
                  <c:v>21.845731000000001</c:v>
                </c:pt>
                <c:pt idx="97227">
                  <c:v>21.847162000000001</c:v>
                </c:pt>
                <c:pt idx="97228">
                  <c:v>21.850131000000001</c:v>
                </c:pt>
                <c:pt idx="97229">
                  <c:v>21.850166000000002</c:v>
                </c:pt>
                <c:pt idx="97230">
                  <c:v>21.851254999999998</c:v>
                </c:pt>
                <c:pt idx="97231">
                  <c:v>21.851956999999999</c:v>
                </c:pt>
                <c:pt idx="97232">
                  <c:v>21.851928999999998</c:v>
                </c:pt>
                <c:pt idx="97233">
                  <c:v>21.850608999999999</c:v>
                </c:pt>
                <c:pt idx="97234">
                  <c:v>21.848918000000001</c:v>
                </c:pt>
                <c:pt idx="97235">
                  <c:v>21.849516999999999</c:v>
                </c:pt>
                <c:pt idx="97236">
                  <c:v>21.848085999999999</c:v>
                </c:pt>
                <c:pt idx="97237">
                  <c:v>21.847138999999999</c:v>
                </c:pt>
                <c:pt idx="97238">
                  <c:v>21.849209999999999</c:v>
                </c:pt>
                <c:pt idx="97239">
                  <c:v>21.850370999999999</c:v>
                </c:pt>
                <c:pt idx="97240">
                  <c:v>21.850148000000001</c:v>
                </c:pt>
                <c:pt idx="97241">
                  <c:v>21.849453</c:v>
                </c:pt>
                <c:pt idx="97242">
                  <c:v>21.849716999999998</c:v>
                </c:pt>
                <c:pt idx="97243">
                  <c:v>21.850574999999999</c:v>
                </c:pt>
                <c:pt idx="97244">
                  <c:v>21.85042</c:v>
                </c:pt>
                <c:pt idx="97245">
                  <c:v>21.847612999999999</c:v>
                </c:pt>
                <c:pt idx="97246">
                  <c:v>21.84441</c:v>
                </c:pt>
                <c:pt idx="97247">
                  <c:v>21.846436000000001</c:v>
                </c:pt>
                <c:pt idx="97248">
                  <c:v>21.845784999999999</c:v>
                </c:pt>
                <c:pt idx="97249">
                  <c:v>21.846164999999999</c:v>
                </c:pt>
                <c:pt idx="97250">
                  <c:v>21.853055999999999</c:v>
                </c:pt>
                <c:pt idx="97251">
                  <c:v>21.852467000000001</c:v>
                </c:pt>
                <c:pt idx="97252">
                  <c:v>21.847792999999999</c:v>
                </c:pt>
                <c:pt idx="97253">
                  <c:v>21.850764000000002</c:v>
                </c:pt>
                <c:pt idx="97254">
                  <c:v>21.851960999999999</c:v>
                </c:pt>
                <c:pt idx="97255">
                  <c:v>21.848133000000001</c:v>
                </c:pt>
                <c:pt idx="97256">
                  <c:v>21.846271999999999</c:v>
                </c:pt>
                <c:pt idx="97257">
                  <c:v>21.84553</c:v>
                </c:pt>
                <c:pt idx="97258">
                  <c:v>21.846720000000001</c:v>
                </c:pt>
                <c:pt idx="97259">
                  <c:v>21.848659000000001</c:v>
                </c:pt>
                <c:pt idx="97260">
                  <c:v>21.847200999999998</c:v>
                </c:pt>
                <c:pt idx="97261">
                  <c:v>21.847839</c:v>
                </c:pt>
                <c:pt idx="97262">
                  <c:v>21.852253000000001</c:v>
                </c:pt>
                <c:pt idx="97263">
                  <c:v>21.850411000000001</c:v>
                </c:pt>
                <c:pt idx="97264">
                  <c:v>21.847473000000001</c:v>
                </c:pt>
                <c:pt idx="97265">
                  <c:v>21.851596000000001</c:v>
                </c:pt>
                <c:pt idx="97266">
                  <c:v>21.852371999999999</c:v>
                </c:pt>
                <c:pt idx="97267">
                  <c:v>21.849482999999999</c:v>
                </c:pt>
                <c:pt idx="97268">
                  <c:v>21.851413999999998</c:v>
                </c:pt>
                <c:pt idx="97269">
                  <c:v>21.853584999999999</c:v>
                </c:pt>
                <c:pt idx="97270">
                  <c:v>21.852943</c:v>
                </c:pt>
                <c:pt idx="97271">
                  <c:v>21.856909999999999</c:v>
                </c:pt>
                <c:pt idx="97272">
                  <c:v>21.861837000000001</c:v>
                </c:pt>
                <c:pt idx="97273">
                  <c:v>21.859477999999999</c:v>
                </c:pt>
                <c:pt idx="97274">
                  <c:v>21.853912999999999</c:v>
                </c:pt>
                <c:pt idx="97275">
                  <c:v>21.854752999999999</c:v>
                </c:pt>
                <c:pt idx="97276">
                  <c:v>21.858505000000001</c:v>
                </c:pt>
                <c:pt idx="97277">
                  <c:v>21.858257999999999</c:v>
                </c:pt>
                <c:pt idx="97278">
                  <c:v>21.857458000000001</c:v>
                </c:pt>
                <c:pt idx="97279">
                  <c:v>21.857323000000001</c:v>
                </c:pt>
                <c:pt idx="97280">
                  <c:v>21.856137</c:v>
                </c:pt>
                <c:pt idx="97281">
                  <c:v>21.857019999999999</c:v>
                </c:pt>
                <c:pt idx="97282">
                  <c:v>21.859124999999999</c:v>
                </c:pt>
                <c:pt idx="97283">
                  <c:v>21.860932999999999</c:v>
                </c:pt>
                <c:pt idx="97284">
                  <c:v>21.860308</c:v>
                </c:pt>
                <c:pt idx="97285">
                  <c:v>21.857095999999999</c:v>
                </c:pt>
                <c:pt idx="97286">
                  <c:v>21.858608</c:v>
                </c:pt>
                <c:pt idx="97287">
                  <c:v>21.861357999999999</c:v>
                </c:pt>
                <c:pt idx="97288">
                  <c:v>21.858827000000002</c:v>
                </c:pt>
                <c:pt idx="97289">
                  <c:v>21.859905000000001</c:v>
                </c:pt>
                <c:pt idx="97290">
                  <c:v>21.863741000000001</c:v>
                </c:pt>
                <c:pt idx="97291">
                  <c:v>21.859107000000002</c:v>
                </c:pt>
                <c:pt idx="97292">
                  <c:v>21.854748000000001</c:v>
                </c:pt>
                <c:pt idx="97293">
                  <c:v>21.857211</c:v>
                </c:pt>
                <c:pt idx="97294">
                  <c:v>21.86027</c:v>
                </c:pt>
                <c:pt idx="97295">
                  <c:v>21.862034999999999</c:v>
                </c:pt>
                <c:pt idx="97296">
                  <c:v>21.861203</c:v>
                </c:pt>
                <c:pt idx="97297">
                  <c:v>21.858640999999999</c:v>
                </c:pt>
                <c:pt idx="97298">
                  <c:v>21.857116000000001</c:v>
                </c:pt>
                <c:pt idx="97299">
                  <c:v>21.858943</c:v>
                </c:pt>
                <c:pt idx="97300">
                  <c:v>21.861421</c:v>
                </c:pt>
                <c:pt idx="97301">
                  <c:v>21.863706000000001</c:v>
                </c:pt>
                <c:pt idx="97302">
                  <c:v>21.864021000000001</c:v>
                </c:pt>
                <c:pt idx="97303">
                  <c:v>21.861667000000001</c:v>
                </c:pt>
                <c:pt idx="97304">
                  <c:v>21.861082</c:v>
                </c:pt>
                <c:pt idx="97305">
                  <c:v>21.864549</c:v>
                </c:pt>
                <c:pt idx="97306">
                  <c:v>21.865535999999999</c:v>
                </c:pt>
                <c:pt idx="97307">
                  <c:v>21.863871</c:v>
                </c:pt>
                <c:pt idx="97308">
                  <c:v>21.866364999999998</c:v>
                </c:pt>
                <c:pt idx="97309">
                  <c:v>21.868946999999999</c:v>
                </c:pt>
                <c:pt idx="97310">
                  <c:v>21.868431000000001</c:v>
                </c:pt>
                <c:pt idx="97311">
                  <c:v>21.872975</c:v>
                </c:pt>
                <c:pt idx="97312">
                  <c:v>21.877286999999999</c:v>
                </c:pt>
                <c:pt idx="97313">
                  <c:v>21.875264999999999</c:v>
                </c:pt>
                <c:pt idx="97314">
                  <c:v>21.873916999999999</c:v>
                </c:pt>
                <c:pt idx="97315">
                  <c:v>21.872696000000001</c:v>
                </c:pt>
                <c:pt idx="97316">
                  <c:v>21.868570999999999</c:v>
                </c:pt>
                <c:pt idx="97317">
                  <c:v>21.869333000000001</c:v>
                </c:pt>
                <c:pt idx="97318">
                  <c:v>21.872812</c:v>
                </c:pt>
                <c:pt idx="97319">
                  <c:v>21.869713000000001</c:v>
                </c:pt>
                <c:pt idx="97320">
                  <c:v>21.864280999999998</c:v>
                </c:pt>
                <c:pt idx="97321">
                  <c:v>21.866002999999999</c:v>
                </c:pt>
                <c:pt idx="97322">
                  <c:v>21.868704999999999</c:v>
                </c:pt>
                <c:pt idx="97323">
                  <c:v>21.867539000000001</c:v>
                </c:pt>
                <c:pt idx="97324">
                  <c:v>21.866002999999999</c:v>
                </c:pt>
                <c:pt idx="97325">
                  <c:v>21.865862</c:v>
                </c:pt>
                <c:pt idx="97326">
                  <c:v>21.865404999999999</c:v>
                </c:pt>
                <c:pt idx="97327">
                  <c:v>21.865707</c:v>
                </c:pt>
                <c:pt idx="97328">
                  <c:v>21.866866999999999</c:v>
                </c:pt>
                <c:pt idx="97329">
                  <c:v>21.866637999999998</c:v>
                </c:pt>
                <c:pt idx="97330">
                  <c:v>21.865749000000001</c:v>
                </c:pt>
                <c:pt idx="97331">
                  <c:v>21.866257000000001</c:v>
                </c:pt>
                <c:pt idx="97332">
                  <c:v>21.863909</c:v>
                </c:pt>
                <c:pt idx="97333">
                  <c:v>21.862645000000001</c:v>
                </c:pt>
                <c:pt idx="97334">
                  <c:v>21.865573000000001</c:v>
                </c:pt>
                <c:pt idx="97335">
                  <c:v>21.866806</c:v>
                </c:pt>
                <c:pt idx="97336">
                  <c:v>21.86421</c:v>
                </c:pt>
                <c:pt idx="97337">
                  <c:v>21.863793999999999</c:v>
                </c:pt>
                <c:pt idx="97338">
                  <c:v>21.867101999999999</c:v>
                </c:pt>
                <c:pt idx="97339">
                  <c:v>21.868100999999999</c:v>
                </c:pt>
                <c:pt idx="97340">
                  <c:v>21.865718000000001</c:v>
                </c:pt>
                <c:pt idx="97341">
                  <c:v>21.866472999999999</c:v>
                </c:pt>
                <c:pt idx="97342">
                  <c:v>21.869562999999999</c:v>
                </c:pt>
                <c:pt idx="97343">
                  <c:v>21.873094999999999</c:v>
                </c:pt>
                <c:pt idx="97344">
                  <c:v>21.875806999999998</c:v>
                </c:pt>
                <c:pt idx="97345">
                  <c:v>21.872356</c:v>
                </c:pt>
                <c:pt idx="97346">
                  <c:v>21.867149000000001</c:v>
                </c:pt>
                <c:pt idx="97347">
                  <c:v>21.868842000000001</c:v>
                </c:pt>
                <c:pt idx="97348">
                  <c:v>21.872122999999998</c:v>
                </c:pt>
                <c:pt idx="97349">
                  <c:v>21.869816</c:v>
                </c:pt>
                <c:pt idx="97350">
                  <c:v>21.869824999999999</c:v>
                </c:pt>
                <c:pt idx="97351">
                  <c:v>21.873107000000001</c:v>
                </c:pt>
                <c:pt idx="97352">
                  <c:v>21.873315000000002</c:v>
                </c:pt>
                <c:pt idx="97353">
                  <c:v>21.876743999999999</c:v>
                </c:pt>
                <c:pt idx="97354">
                  <c:v>21.877856999999999</c:v>
                </c:pt>
                <c:pt idx="97355">
                  <c:v>21.870163999999999</c:v>
                </c:pt>
                <c:pt idx="97356">
                  <c:v>21.868417999999998</c:v>
                </c:pt>
                <c:pt idx="97357">
                  <c:v>21.873467000000002</c:v>
                </c:pt>
                <c:pt idx="97358">
                  <c:v>21.873740000000002</c:v>
                </c:pt>
                <c:pt idx="97359">
                  <c:v>21.872340000000001</c:v>
                </c:pt>
                <c:pt idx="97360">
                  <c:v>21.873615000000001</c:v>
                </c:pt>
                <c:pt idx="97361">
                  <c:v>21.874037000000001</c:v>
                </c:pt>
                <c:pt idx="97362">
                  <c:v>21.872561000000001</c:v>
                </c:pt>
                <c:pt idx="97363">
                  <c:v>21.870384000000001</c:v>
                </c:pt>
                <c:pt idx="97364">
                  <c:v>21.867645</c:v>
                </c:pt>
                <c:pt idx="97365">
                  <c:v>21.866434000000002</c:v>
                </c:pt>
                <c:pt idx="97366">
                  <c:v>21.866107</c:v>
                </c:pt>
                <c:pt idx="97367">
                  <c:v>21.867284000000001</c:v>
                </c:pt>
                <c:pt idx="97368">
                  <c:v>21.870076000000001</c:v>
                </c:pt>
                <c:pt idx="97369">
                  <c:v>21.871213000000001</c:v>
                </c:pt>
                <c:pt idx="97370">
                  <c:v>21.869485999999998</c:v>
                </c:pt>
                <c:pt idx="97371">
                  <c:v>21.869634000000001</c:v>
                </c:pt>
                <c:pt idx="97372">
                  <c:v>21.873025999999999</c:v>
                </c:pt>
                <c:pt idx="97373">
                  <c:v>21.876328000000001</c:v>
                </c:pt>
                <c:pt idx="97374">
                  <c:v>21.878339</c:v>
                </c:pt>
                <c:pt idx="97375">
                  <c:v>21.877929000000002</c:v>
                </c:pt>
                <c:pt idx="97376">
                  <c:v>21.875997000000002</c:v>
                </c:pt>
                <c:pt idx="97377">
                  <c:v>21.877656999999999</c:v>
                </c:pt>
                <c:pt idx="97378">
                  <c:v>21.878689999999999</c:v>
                </c:pt>
                <c:pt idx="97379">
                  <c:v>21.876456000000001</c:v>
                </c:pt>
                <c:pt idx="97380">
                  <c:v>21.876231000000001</c:v>
                </c:pt>
                <c:pt idx="97381">
                  <c:v>21.878387</c:v>
                </c:pt>
                <c:pt idx="97382">
                  <c:v>21.878333000000001</c:v>
                </c:pt>
                <c:pt idx="97383">
                  <c:v>21.876982999999999</c:v>
                </c:pt>
                <c:pt idx="97384">
                  <c:v>21.877797999999999</c:v>
                </c:pt>
                <c:pt idx="97385">
                  <c:v>21.877839999999999</c:v>
                </c:pt>
                <c:pt idx="97386">
                  <c:v>21.873944999999999</c:v>
                </c:pt>
                <c:pt idx="97387">
                  <c:v>21.871507999999999</c:v>
                </c:pt>
                <c:pt idx="97388">
                  <c:v>21.874279999999999</c:v>
                </c:pt>
                <c:pt idx="97389">
                  <c:v>21.875636</c:v>
                </c:pt>
                <c:pt idx="97390">
                  <c:v>21.874527</c:v>
                </c:pt>
                <c:pt idx="97391">
                  <c:v>21.873743999999999</c:v>
                </c:pt>
                <c:pt idx="97392">
                  <c:v>21.875266</c:v>
                </c:pt>
                <c:pt idx="97393">
                  <c:v>21.879413</c:v>
                </c:pt>
                <c:pt idx="97394">
                  <c:v>21.879943000000001</c:v>
                </c:pt>
                <c:pt idx="97395">
                  <c:v>21.877921000000001</c:v>
                </c:pt>
                <c:pt idx="97396">
                  <c:v>21.877994000000001</c:v>
                </c:pt>
                <c:pt idx="97397">
                  <c:v>21.878118000000001</c:v>
                </c:pt>
                <c:pt idx="97398">
                  <c:v>21.876436000000002</c:v>
                </c:pt>
                <c:pt idx="97399">
                  <c:v>21.877666000000001</c:v>
                </c:pt>
                <c:pt idx="97400">
                  <c:v>21.879885999999999</c:v>
                </c:pt>
                <c:pt idx="97401">
                  <c:v>21.877942999999998</c:v>
                </c:pt>
                <c:pt idx="97402">
                  <c:v>21.876170999999999</c:v>
                </c:pt>
                <c:pt idx="97403">
                  <c:v>21.878361999999999</c:v>
                </c:pt>
                <c:pt idx="97404">
                  <c:v>21.877172999999999</c:v>
                </c:pt>
                <c:pt idx="97405">
                  <c:v>21.875487</c:v>
                </c:pt>
                <c:pt idx="97406">
                  <c:v>21.880352999999999</c:v>
                </c:pt>
                <c:pt idx="97407">
                  <c:v>21.881170999999998</c:v>
                </c:pt>
                <c:pt idx="97408">
                  <c:v>21.878561000000001</c:v>
                </c:pt>
                <c:pt idx="97409">
                  <c:v>21.881898</c:v>
                </c:pt>
                <c:pt idx="97410">
                  <c:v>21.881729</c:v>
                </c:pt>
                <c:pt idx="97411">
                  <c:v>21.879328999999998</c:v>
                </c:pt>
                <c:pt idx="97412">
                  <c:v>21.880813</c:v>
                </c:pt>
                <c:pt idx="97413">
                  <c:v>21.880303999999999</c:v>
                </c:pt>
                <c:pt idx="97414">
                  <c:v>21.880755000000001</c:v>
                </c:pt>
                <c:pt idx="97415">
                  <c:v>21.884174000000002</c:v>
                </c:pt>
                <c:pt idx="97416">
                  <c:v>21.885093000000001</c:v>
                </c:pt>
                <c:pt idx="97417">
                  <c:v>21.882994</c:v>
                </c:pt>
                <c:pt idx="97418">
                  <c:v>21.882155000000001</c:v>
                </c:pt>
                <c:pt idx="97419">
                  <c:v>21.888641</c:v>
                </c:pt>
                <c:pt idx="97420">
                  <c:v>21.889927</c:v>
                </c:pt>
                <c:pt idx="97421">
                  <c:v>21.883904999999999</c:v>
                </c:pt>
                <c:pt idx="97422">
                  <c:v>21.887072</c:v>
                </c:pt>
                <c:pt idx="97423">
                  <c:v>21.890117</c:v>
                </c:pt>
                <c:pt idx="97424">
                  <c:v>21.883673000000002</c:v>
                </c:pt>
                <c:pt idx="97425">
                  <c:v>21.879871000000001</c:v>
                </c:pt>
                <c:pt idx="97426">
                  <c:v>21.882059999999999</c:v>
                </c:pt>
                <c:pt idx="97427">
                  <c:v>21.883797999999999</c:v>
                </c:pt>
                <c:pt idx="97428">
                  <c:v>21.88287</c:v>
                </c:pt>
                <c:pt idx="97429">
                  <c:v>21.883935000000001</c:v>
                </c:pt>
                <c:pt idx="97430">
                  <c:v>21.884927000000001</c:v>
                </c:pt>
                <c:pt idx="97431">
                  <c:v>21.882407000000001</c:v>
                </c:pt>
                <c:pt idx="97432">
                  <c:v>21.882928</c:v>
                </c:pt>
                <c:pt idx="97433">
                  <c:v>21.882235000000001</c:v>
                </c:pt>
                <c:pt idx="97434">
                  <c:v>21.876605999999999</c:v>
                </c:pt>
                <c:pt idx="97435">
                  <c:v>21.879135999999999</c:v>
                </c:pt>
                <c:pt idx="97436">
                  <c:v>21.884895</c:v>
                </c:pt>
                <c:pt idx="97437">
                  <c:v>21.881837999999998</c:v>
                </c:pt>
                <c:pt idx="97438">
                  <c:v>21.880091</c:v>
                </c:pt>
                <c:pt idx="97439">
                  <c:v>21.884247999999999</c:v>
                </c:pt>
                <c:pt idx="97440">
                  <c:v>21.884846</c:v>
                </c:pt>
                <c:pt idx="97441">
                  <c:v>21.882289</c:v>
                </c:pt>
                <c:pt idx="97442">
                  <c:v>21.880641000000001</c:v>
                </c:pt>
                <c:pt idx="97443">
                  <c:v>21.879977</c:v>
                </c:pt>
                <c:pt idx="97444">
                  <c:v>21.881853</c:v>
                </c:pt>
                <c:pt idx="97445">
                  <c:v>21.882380999999999</c:v>
                </c:pt>
                <c:pt idx="97446">
                  <c:v>21.880932000000001</c:v>
                </c:pt>
                <c:pt idx="97447">
                  <c:v>21.882061</c:v>
                </c:pt>
                <c:pt idx="97448">
                  <c:v>21.883959000000001</c:v>
                </c:pt>
                <c:pt idx="97449">
                  <c:v>21.885209</c:v>
                </c:pt>
                <c:pt idx="97450">
                  <c:v>21.883417000000001</c:v>
                </c:pt>
                <c:pt idx="97451">
                  <c:v>21.884347999999999</c:v>
                </c:pt>
                <c:pt idx="97452">
                  <c:v>21.889095000000001</c:v>
                </c:pt>
                <c:pt idx="97453">
                  <c:v>21.888846999999998</c:v>
                </c:pt>
                <c:pt idx="97454">
                  <c:v>21.885372</c:v>
                </c:pt>
                <c:pt idx="97455">
                  <c:v>21.885708999999999</c:v>
                </c:pt>
                <c:pt idx="97456">
                  <c:v>21.888576</c:v>
                </c:pt>
                <c:pt idx="97457">
                  <c:v>21.884577</c:v>
                </c:pt>
                <c:pt idx="97458">
                  <c:v>21.881775999999999</c:v>
                </c:pt>
                <c:pt idx="97459">
                  <c:v>21.887912</c:v>
                </c:pt>
                <c:pt idx="97460">
                  <c:v>21.889876000000001</c:v>
                </c:pt>
                <c:pt idx="97461">
                  <c:v>21.887874</c:v>
                </c:pt>
                <c:pt idx="97462">
                  <c:v>21.890882999999999</c:v>
                </c:pt>
                <c:pt idx="97463">
                  <c:v>21.889271000000001</c:v>
                </c:pt>
                <c:pt idx="97464">
                  <c:v>21.883382999999998</c:v>
                </c:pt>
                <c:pt idx="97465">
                  <c:v>21.887184000000001</c:v>
                </c:pt>
                <c:pt idx="97466">
                  <c:v>21.892429</c:v>
                </c:pt>
                <c:pt idx="97467">
                  <c:v>21.888705999999999</c:v>
                </c:pt>
                <c:pt idx="97468">
                  <c:v>21.886752999999999</c:v>
                </c:pt>
                <c:pt idx="97469">
                  <c:v>21.891268</c:v>
                </c:pt>
                <c:pt idx="97470">
                  <c:v>21.892188999999998</c:v>
                </c:pt>
                <c:pt idx="97471">
                  <c:v>21.888024000000001</c:v>
                </c:pt>
                <c:pt idx="97472">
                  <c:v>21.885601999999999</c:v>
                </c:pt>
                <c:pt idx="97473">
                  <c:v>21.887581000000001</c:v>
                </c:pt>
                <c:pt idx="97474">
                  <c:v>21.891300999999999</c:v>
                </c:pt>
                <c:pt idx="97475">
                  <c:v>21.893028000000001</c:v>
                </c:pt>
                <c:pt idx="97476">
                  <c:v>21.890267999999999</c:v>
                </c:pt>
                <c:pt idx="97477">
                  <c:v>21.887719000000001</c:v>
                </c:pt>
                <c:pt idx="97478">
                  <c:v>21.891715999999999</c:v>
                </c:pt>
                <c:pt idx="97479">
                  <c:v>21.894473999999999</c:v>
                </c:pt>
                <c:pt idx="97480">
                  <c:v>21.894822999999999</c:v>
                </c:pt>
                <c:pt idx="97481">
                  <c:v>21.898596000000001</c:v>
                </c:pt>
                <c:pt idx="97482">
                  <c:v>21.900027000000001</c:v>
                </c:pt>
                <c:pt idx="97483">
                  <c:v>21.896539000000001</c:v>
                </c:pt>
                <c:pt idx="97484">
                  <c:v>21.892761</c:v>
                </c:pt>
                <c:pt idx="97485">
                  <c:v>21.889928000000001</c:v>
                </c:pt>
                <c:pt idx="97486">
                  <c:v>21.894867000000001</c:v>
                </c:pt>
                <c:pt idx="97487">
                  <c:v>21.903659999999999</c:v>
                </c:pt>
                <c:pt idx="97488">
                  <c:v>21.901039999999998</c:v>
                </c:pt>
                <c:pt idx="97489">
                  <c:v>21.894459999999999</c:v>
                </c:pt>
                <c:pt idx="97490">
                  <c:v>21.895886000000001</c:v>
                </c:pt>
                <c:pt idx="97491">
                  <c:v>21.898220999999999</c:v>
                </c:pt>
                <c:pt idx="97492">
                  <c:v>21.895409000000001</c:v>
                </c:pt>
                <c:pt idx="97493">
                  <c:v>21.893212999999999</c:v>
                </c:pt>
                <c:pt idx="97494">
                  <c:v>21.89378</c:v>
                </c:pt>
                <c:pt idx="97495">
                  <c:v>21.895046000000001</c:v>
                </c:pt>
                <c:pt idx="97496">
                  <c:v>21.897525999999999</c:v>
                </c:pt>
                <c:pt idx="97497">
                  <c:v>21.899107999999998</c:v>
                </c:pt>
                <c:pt idx="97498">
                  <c:v>21.895558000000001</c:v>
                </c:pt>
                <c:pt idx="97499">
                  <c:v>21.893442</c:v>
                </c:pt>
                <c:pt idx="97500">
                  <c:v>21.898129000000001</c:v>
                </c:pt>
                <c:pt idx="97501">
                  <c:v>21.897929999999999</c:v>
                </c:pt>
                <c:pt idx="97502">
                  <c:v>21.890241</c:v>
                </c:pt>
                <c:pt idx="97503">
                  <c:v>21.888950999999999</c:v>
                </c:pt>
                <c:pt idx="97504">
                  <c:v>21.893678000000001</c:v>
                </c:pt>
                <c:pt idx="97505">
                  <c:v>21.894586</c:v>
                </c:pt>
                <c:pt idx="97506">
                  <c:v>21.890222999999999</c:v>
                </c:pt>
                <c:pt idx="97507">
                  <c:v>21.886717000000001</c:v>
                </c:pt>
                <c:pt idx="97508">
                  <c:v>21.889825999999999</c:v>
                </c:pt>
                <c:pt idx="97509">
                  <c:v>21.892849999999999</c:v>
                </c:pt>
                <c:pt idx="97510">
                  <c:v>21.890160999999999</c:v>
                </c:pt>
                <c:pt idx="97511">
                  <c:v>21.886534000000001</c:v>
                </c:pt>
                <c:pt idx="97512">
                  <c:v>21.887028999999998</c:v>
                </c:pt>
                <c:pt idx="97513">
                  <c:v>21.890566</c:v>
                </c:pt>
                <c:pt idx="97514">
                  <c:v>21.893566</c:v>
                </c:pt>
                <c:pt idx="97515">
                  <c:v>21.895862999999999</c:v>
                </c:pt>
                <c:pt idx="97516">
                  <c:v>21.894962</c:v>
                </c:pt>
                <c:pt idx="97517">
                  <c:v>21.892946999999999</c:v>
                </c:pt>
                <c:pt idx="97518">
                  <c:v>21.894919000000002</c:v>
                </c:pt>
                <c:pt idx="97519">
                  <c:v>21.897165999999999</c:v>
                </c:pt>
                <c:pt idx="97520">
                  <c:v>21.892039</c:v>
                </c:pt>
                <c:pt idx="97521">
                  <c:v>21.889847</c:v>
                </c:pt>
                <c:pt idx="97522">
                  <c:v>21.893567000000001</c:v>
                </c:pt>
                <c:pt idx="97523">
                  <c:v>21.893293</c:v>
                </c:pt>
                <c:pt idx="97524">
                  <c:v>21.893540999999999</c:v>
                </c:pt>
                <c:pt idx="97525">
                  <c:v>21.894606</c:v>
                </c:pt>
                <c:pt idx="97526">
                  <c:v>21.891711000000001</c:v>
                </c:pt>
                <c:pt idx="97527">
                  <c:v>21.888404000000001</c:v>
                </c:pt>
                <c:pt idx="97528">
                  <c:v>21.887495000000001</c:v>
                </c:pt>
                <c:pt idx="97529">
                  <c:v>21.887512000000001</c:v>
                </c:pt>
                <c:pt idx="97530">
                  <c:v>21.886787000000002</c:v>
                </c:pt>
                <c:pt idx="97531">
                  <c:v>21.885221999999999</c:v>
                </c:pt>
                <c:pt idx="97532">
                  <c:v>21.883953999999999</c:v>
                </c:pt>
                <c:pt idx="97533">
                  <c:v>21.883427000000001</c:v>
                </c:pt>
                <c:pt idx="97534">
                  <c:v>21.885788000000002</c:v>
                </c:pt>
                <c:pt idx="97535">
                  <c:v>21.891172999999998</c:v>
                </c:pt>
                <c:pt idx="97536">
                  <c:v>21.889965</c:v>
                </c:pt>
                <c:pt idx="97537">
                  <c:v>21.883490999999999</c:v>
                </c:pt>
                <c:pt idx="97538">
                  <c:v>21.881504</c:v>
                </c:pt>
                <c:pt idx="97539">
                  <c:v>21.881854000000001</c:v>
                </c:pt>
                <c:pt idx="97540">
                  <c:v>21.880602</c:v>
                </c:pt>
                <c:pt idx="97541">
                  <c:v>21.881843</c:v>
                </c:pt>
                <c:pt idx="97542">
                  <c:v>21.885024000000001</c:v>
                </c:pt>
                <c:pt idx="97543">
                  <c:v>21.883582000000001</c:v>
                </c:pt>
                <c:pt idx="97544">
                  <c:v>21.880783999999998</c:v>
                </c:pt>
                <c:pt idx="97545">
                  <c:v>21.881447999999999</c:v>
                </c:pt>
                <c:pt idx="97546">
                  <c:v>21.881853</c:v>
                </c:pt>
                <c:pt idx="97547">
                  <c:v>21.88007</c:v>
                </c:pt>
                <c:pt idx="97548">
                  <c:v>21.880244000000001</c:v>
                </c:pt>
                <c:pt idx="97549">
                  <c:v>21.883313999999999</c:v>
                </c:pt>
                <c:pt idx="97550">
                  <c:v>21.882335999999999</c:v>
                </c:pt>
                <c:pt idx="97551">
                  <c:v>21.880289999999999</c:v>
                </c:pt>
                <c:pt idx="97552">
                  <c:v>21.881391000000001</c:v>
                </c:pt>
                <c:pt idx="97553">
                  <c:v>21.882508000000001</c:v>
                </c:pt>
                <c:pt idx="97554">
                  <c:v>21.885269999999998</c:v>
                </c:pt>
                <c:pt idx="97555">
                  <c:v>21.887661999999999</c:v>
                </c:pt>
                <c:pt idx="97556">
                  <c:v>21.88578</c:v>
                </c:pt>
                <c:pt idx="97557">
                  <c:v>21.882767000000001</c:v>
                </c:pt>
                <c:pt idx="97558">
                  <c:v>21.881972000000001</c:v>
                </c:pt>
                <c:pt idx="97559">
                  <c:v>21.88354</c:v>
                </c:pt>
                <c:pt idx="97560">
                  <c:v>21.884143999999999</c:v>
                </c:pt>
                <c:pt idx="97561">
                  <c:v>21.882024000000001</c:v>
                </c:pt>
                <c:pt idx="97562">
                  <c:v>21.880261999999998</c:v>
                </c:pt>
                <c:pt idx="97563">
                  <c:v>21.877233</c:v>
                </c:pt>
                <c:pt idx="97564">
                  <c:v>21.878017</c:v>
                </c:pt>
                <c:pt idx="97565">
                  <c:v>21.883441999999999</c:v>
                </c:pt>
                <c:pt idx="97566">
                  <c:v>21.884650000000001</c:v>
                </c:pt>
                <c:pt idx="97567">
                  <c:v>21.880255999999999</c:v>
                </c:pt>
                <c:pt idx="97568">
                  <c:v>21.878197</c:v>
                </c:pt>
                <c:pt idx="97569">
                  <c:v>21.879850000000001</c:v>
                </c:pt>
                <c:pt idx="97570">
                  <c:v>21.880289000000001</c:v>
                </c:pt>
                <c:pt idx="97571">
                  <c:v>21.878416000000001</c:v>
                </c:pt>
                <c:pt idx="97572">
                  <c:v>21.880058999999999</c:v>
                </c:pt>
                <c:pt idx="97573">
                  <c:v>21.882985000000001</c:v>
                </c:pt>
                <c:pt idx="97574">
                  <c:v>21.882950000000001</c:v>
                </c:pt>
                <c:pt idx="97575">
                  <c:v>21.881892000000001</c:v>
                </c:pt>
                <c:pt idx="97576">
                  <c:v>21.878640999999998</c:v>
                </c:pt>
                <c:pt idx="97577">
                  <c:v>21.877109999999998</c:v>
                </c:pt>
                <c:pt idx="97578">
                  <c:v>21.878585000000001</c:v>
                </c:pt>
                <c:pt idx="97579">
                  <c:v>21.878812</c:v>
                </c:pt>
                <c:pt idx="97580">
                  <c:v>21.876860000000001</c:v>
                </c:pt>
                <c:pt idx="97581">
                  <c:v>21.877877000000002</c:v>
                </c:pt>
                <c:pt idx="97582">
                  <c:v>21.879028999999999</c:v>
                </c:pt>
                <c:pt idx="97583">
                  <c:v>21.877316</c:v>
                </c:pt>
                <c:pt idx="97584">
                  <c:v>21.878958999999998</c:v>
                </c:pt>
                <c:pt idx="97585">
                  <c:v>21.882218999999999</c:v>
                </c:pt>
                <c:pt idx="97586">
                  <c:v>21.882560000000002</c:v>
                </c:pt>
                <c:pt idx="97587">
                  <c:v>21.882361</c:v>
                </c:pt>
                <c:pt idx="97588">
                  <c:v>21.878875000000001</c:v>
                </c:pt>
                <c:pt idx="97589">
                  <c:v>21.873132999999999</c:v>
                </c:pt>
                <c:pt idx="97590">
                  <c:v>21.873749</c:v>
                </c:pt>
                <c:pt idx="97591">
                  <c:v>21.877554</c:v>
                </c:pt>
                <c:pt idx="97592">
                  <c:v>21.875917000000001</c:v>
                </c:pt>
                <c:pt idx="97593">
                  <c:v>21.873619999999999</c:v>
                </c:pt>
                <c:pt idx="97594">
                  <c:v>21.877455000000001</c:v>
                </c:pt>
                <c:pt idx="97595">
                  <c:v>21.878948999999999</c:v>
                </c:pt>
                <c:pt idx="97596">
                  <c:v>21.877216000000001</c:v>
                </c:pt>
                <c:pt idx="97597">
                  <c:v>21.874078000000001</c:v>
                </c:pt>
                <c:pt idx="97598">
                  <c:v>21.872243999999998</c:v>
                </c:pt>
                <c:pt idx="97599">
                  <c:v>21.873170999999999</c:v>
                </c:pt>
                <c:pt idx="97600">
                  <c:v>21.872519</c:v>
                </c:pt>
                <c:pt idx="97601">
                  <c:v>21.871456999999999</c:v>
                </c:pt>
                <c:pt idx="97602">
                  <c:v>21.874383999999999</c:v>
                </c:pt>
                <c:pt idx="97603">
                  <c:v>21.874414000000002</c:v>
                </c:pt>
                <c:pt idx="97604">
                  <c:v>21.870992999999999</c:v>
                </c:pt>
                <c:pt idx="97605">
                  <c:v>21.875741000000001</c:v>
                </c:pt>
                <c:pt idx="97606">
                  <c:v>21.877721999999999</c:v>
                </c:pt>
                <c:pt idx="97607">
                  <c:v>21.873494000000001</c:v>
                </c:pt>
                <c:pt idx="97608">
                  <c:v>21.875844000000001</c:v>
                </c:pt>
                <c:pt idx="97609">
                  <c:v>21.877983</c:v>
                </c:pt>
                <c:pt idx="97610">
                  <c:v>21.876228999999999</c:v>
                </c:pt>
                <c:pt idx="97611">
                  <c:v>21.876874999999998</c:v>
                </c:pt>
                <c:pt idx="97612">
                  <c:v>21.875858999999998</c:v>
                </c:pt>
                <c:pt idx="97613">
                  <c:v>21.870225000000001</c:v>
                </c:pt>
                <c:pt idx="97614">
                  <c:v>21.868977999999998</c:v>
                </c:pt>
                <c:pt idx="97615">
                  <c:v>21.871174</c:v>
                </c:pt>
                <c:pt idx="97616">
                  <c:v>21.871794999999999</c:v>
                </c:pt>
                <c:pt idx="97617">
                  <c:v>21.873007000000001</c:v>
                </c:pt>
                <c:pt idx="97618">
                  <c:v>21.873701000000001</c:v>
                </c:pt>
                <c:pt idx="97619">
                  <c:v>21.869565999999999</c:v>
                </c:pt>
                <c:pt idx="97620">
                  <c:v>21.864353999999999</c:v>
                </c:pt>
                <c:pt idx="97621">
                  <c:v>21.863092000000002</c:v>
                </c:pt>
                <c:pt idx="97622">
                  <c:v>21.867048</c:v>
                </c:pt>
                <c:pt idx="97623">
                  <c:v>21.87256</c:v>
                </c:pt>
                <c:pt idx="97624">
                  <c:v>21.871988000000002</c:v>
                </c:pt>
                <c:pt idx="97625">
                  <c:v>21.870661999999999</c:v>
                </c:pt>
                <c:pt idx="97626">
                  <c:v>21.872917000000001</c:v>
                </c:pt>
                <c:pt idx="97627">
                  <c:v>21.873286</c:v>
                </c:pt>
                <c:pt idx="97628">
                  <c:v>21.875297</c:v>
                </c:pt>
                <c:pt idx="97629">
                  <c:v>21.878382999999999</c:v>
                </c:pt>
                <c:pt idx="97630">
                  <c:v>21.876073999999999</c:v>
                </c:pt>
                <c:pt idx="97631">
                  <c:v>21.874279000000001</c:v>
                </c:pt>
                <c:pt idx="97632">
                  <c:v>21.875834000000001</c:v>
                </c:pt>
                <c:pt idx="97633">
                  <c:v>21.873351</c:v>
                </c:pt>
                <c:pt idx="97634">
                  <c:v>21.871378</c:v>
                </c:pt>
                <c:pt idx="97635">
                  <c:v>21.874122</c:v>
                </c:pt>
                <c:pt idx="97636">
                  <c:v>21.874243</c:v>
                </c:pt>
                <c:pt idx="97637">
                  <c:v>21.873477999999999</c:v>
                </c:pt>
                <c:pt idx="97638">
                  <c:v>21.875423999999999</c:v>
                </c:pt>
                <c:pt idx="97639">
                  <c:v>21.875257999999999</c:v>
                </c:pt>
                <c:pt idx="97640">
                  <c:v>21.876911</c:v>
                </c:pt>
                <c:pt idx="97641">
                  <c:v>21.880696</c:v>
                </c:pt>
                <c:pt idx="97642">
                  <c:v>21.877846999999999</c:v>
                </c:pt>
                <c:pt idx="97643">
                  <c:v>21.872142</c:v>
                </c:pt>
                <c:pt idx="97644">
                  <c:v>21.871835999999998</c:v>
                </c:pt>
                <c:pt idx="97645">
                  <c:v>21.875909</c:v>
                </c:pt>
                <c:pt idx="97646">
                  <c:v>21.880419</c:v>
                </c:pt>
                <c:pt idx="97647">
                  <c:v>21.879079000000001</c:v>
                </c:pt>
                <c:pt idx="97648">
                  <c:v>21.874023999999999</c:v>
                </c:pt>
                <c:pt idx="97649">
                  <c:v>21.874600999999998</c:v>
                </c:pt>
                <c:pt idx="97650">
                  <c:v>21.878453</c:v>
                </c:pt>
                <c:pt idx="97651">
                  <c:v>21.876776</c:v>
                </c:pt>
                <c:pt idx="97652">
                  <c:v>21.874486999999998</c:v>
                </c:pt>
                <c:pt idx="97653">
                  <c:v>21.87546</c:v>
                </c:pt>
                <c:pt idx="97654">
                  <c:v>21.875616000000001</c:v>
                </c:pt>
                <c:pt idx="97655">
                  <c:v>21.875923</c:v>
                </c:pt>
                <c:pt idx="97656">
                  <c:v>21.876622000000001</c:v>
                </c:pt>
                <c:pt idx="97657">
                  <c:v>21.876374999999999</c:v>
                </c:pt>
                <c:pt idx="97658">
                  <c:v>21.875209000000002</c:v>
                </c:pt>
                <c:pt idx="97659">
                  <c:v>21.872962000000001</c:v>
                </c:pt>
                <c:pt idx="97660">
                  <c:v>21.871708000000002</c:v>
                </c:pt>
                <c:pt idx="97661">
                  <c:v>21.874531999999999</c:v>
                </c:pt>
                <c:pt idx="97662">
                  <c:v>21.877758</c:v>
                </c:pt>
                <c:pt idx="97663">
                  <c:v>21.872888</c:v>
                </c:pt>
                <c:pt idx="97664">
                  <c:v>21.86861</c:v>
                </c:pt>
                <c:pt idx="97665">
                  <c:v>21.874082999999999</c:v>
                </c:pt>
                <c:pt idx="97666">
                  <c:v>21.875487</c:v>
                </c:pt>
                <c:pt idx="97667">
                  <c:v>21.869074000000001</c:v>
                </c:pt>
                <c:pt idx="97668">
                  <c:v>21.870177999999999</c:v>
                </c:pt>
                <c:pt idx="97669">
                  <c:v>21.87445</c:v>
                </c:pt>
                <c:pt idx="97670">
                  <c:v>21.873418000000001</c:v>
                </c:pt>
                <c:pt idx="97671">
                  <c:v>21.872890000000002</c:v>
                </c:pt>
                <c:pt idx="97672">
                  <c:v>21.873871000000001</c:v>
                </c:pt>
                <c:pt idx="97673">
                  <c:v>21.874704000000001</c:v>
                </c:pt>
                <c:pt idx="97674">
                  <c:v>21.873113</c:v>
                </c:pt>
                <c:pt idx="97675">
                  <c:v>21.870949</c:v>
                </c:pt>
                <c:pt idx="97676">
                  <c:v>21.872602000000001</c:v>
                </c:pt>
                <c:pt idx="97677">
                  <c:v>21.875052</c:v>
                </c:pt>
                <c:pt idx="97678">
                  <c:v>21.875145</c:v>
                </c:pt>
                <c:pt idx="97679">
                  <c:v>21.875271000000001</c:v>
                </c:pt>
                <c:pt idx="97680">
                  <c:v>21.875143000000001</c:v>
                </c:pt>
                <c:pt idx="97681">
                  <c:v>21.872617000000002</c:v>
                </c:pt>
                <c:pt idx="97682">
                  <c:v>21.872405000000001</c:v>
                </c:pt>
                <c:pt idx="97683">
                  <c:v>21.875619</c:v>
                </c:pt>
                <c:pt idx="97684">
                  <c:v>21.880264</c:v>
                </c:pt>
                <c:pt idx="97685">
                  <c:v>21.884788</c:v>
                </c:pt>
                <c:pt idx="97686">
                  <c:v>21.883391</c:v>
                </c:pt>
                <c:pt idx="97687">
                  <c:v>21.880887000000001</c:v>
                </c:pt>
                <c:pt idx="97688">
                  <c:v>21.88599</c:v>
                </c:pt>
                <c:pt idx="97689">
                  <c:v>21.887622</c:v>
                </c:pt>
                <c:pt idx="97690">
                  <c:v>21.886344999999999</c:v>
                </c:pt>
                <c:pt idx="97691">
                  <c:v>21.886614999999999</c:v>
                </c:pt>
                <c:pt idx="97692">
                  <c:v>21.882162999999998</c:v>
                </c:pt>
                <c:pt idx="97693">
                  <c:v>21.880192999999998</c:v>
                </c:pt>
                <c:pt idx="97694">
                  <c:v>21.887440999999999</c:v>
                </c:pt>
                <c:pt idx="97695">
                  <c:v>21.889571</c:v>
                </c:pt>
                <c:pt idx="97696">
                  <c:v>21.887267000000001</c:v>
                </c:pt>
                <c:pt idx="97697">
                  <c:v>21.887929</c:v>
                </c:pt>
                <c:pt idx="97698">
                  <c:v>21.884145</c:v>
                </c:pt>
                <c:pt idx="97699">
                  <c:v>21.881837999999998</c:v>
                </c:pt>
                <c:pt idx="97700">
                  <c:v>21.885611000000001</c:v>
                </c:pt>
                <c:pt idx="97701">
                  <c:v>21.885907</c:v>
                </c:pt>
                <c:pt idx="97702">
                  <c:v>21.884378999999999</c:v>
                </c:pt>
                <c:pt idx="97703">
                  <c:v>21.883130999999999</c:v>
                </c:pt>
                <c:pt idx="97704">
                  <c:v>21.882773</c:v>
                </c:pt>
                <c:pt idx="97705">
                  <c:v>21.886493000000002</c:v>
                </c:pt>
                <c:pt idx="97706">
                  <c:v>21.886126999999998</c:v>
                </c:pt>
                <c:pt idx="97707">
                  <c:v>21.882317</c:v>
                </c:pt>
                <c:pt idx="97708">
                  <c:v>21.884520999999999</c:v>
                </c:pt>
                <c:pt idx="97709">
                  <c:v>21.884903000000001</c:v>
                </c:pt>
                <c:pt idx="97710">
                  <c:v>21.878931000000001</c:v>
                </c:pt>
                <c:pt idx="97711">
                  <c:v>21.879947000000001</c:v>
                </c:pt>
                <c:pt idx="97712">
                  <c:v>21.888199</c:v>
                </c:pt>
                <c:pt idx="97713">
                  <c:v>21.885179000000001</c:v>
                </c:pt>
                <c:pt idx="97714">
                  <c:v>21.877706</c:v>
                </c:pt>
                <c:pt idx="97715">
                  <c:v>21.877827</c:v>
                </c:pt>
                <c:pt idx="97716">
                  <c:v>21.880026000000001</c:v>
                </c:pt>
                <c:pt idx="97717">
                  <c:v>21.878329000000001</c:v>
                </c:pt>
                <c:pt idx="97718">
                  <c:v>21.873942</c:v>
                </c:pt>
                <c:pt idx="97719">
                  <c:v>21.874509</c:v>
                </c:pt>
                <c:pt idx="97720">
                  <c:v>21.877604000000002</c:v>
                </c:pt>
                <c:pt idx="97721">
                  <c:v>21.875288000000001</c:v>
                </c:pt>
                <c:pt idx="97722">
                  <c:v>21.874085000000001</c:v>
                </c:pt>
                <c:pt idx="97723">
                  <c:v>21.877548000000001</c:v>
                </c:pt>
                <c:pt idx="97724">
                  <c:v>21.878329999999998</c:v>
                </c:pt>
                <c:pt idx="97725">
                  <c:v>21.876487000000001</c:v>
                </c:pt>
                <c:pt idx="97726">
                  <c:v>21.877459999999999</c:v>
                </c:pt>
                <c:pt idx="97727">
                  <c:v>21.87745</c:v>
                </c:pt>
                <c:pt idx="97728">
                  <c:v>21.876643999999999</c:v>
                </c:pt>
                <c:pt idx="97729">
                  <c:v>21.877215</c:v>
                </c:pt>
                <c:pt idx="97730">
                  <c:v>21.880231999999999</c:v>
                </c:pt>
                <c:pt idx="97731">
                  <c:v>21.883489999999998</c:v>
                </c:pt>
                <c:pt idx="97732">
                  <c:v>21.882871000000002</c:v>
                </c:pt>
                <c:pt idx="97733">
                  <c:v>21.880673000000002</c:v>
                </c:pt>
                <c:pt idx="97734">
                  <c:v>21.883849000000001</c:v>
                </c:pt>
                <c:pt idx="97735">
                  <c:v>21.887872000000002</c:v>
                </c:pt>
                <c:pt idx="97736">
                  <c:v>21.886323000000001</c:v>
                </c:pt>
                <c:pt idx="97737">
                  <c:v>21.887944000000001</c:v>
                </c:pt>
                <c:pt idx="97738">
                  <c:v>21.891679</c:v>
                </c:pt>
                <c:pt idx="97739">
                  <c:v>21.888587999999999</c:v>
                </c:pt>
                <c:pt idx="97740">
                  <c:v>21.887744000000001</c:v>
                </c:pt>
                <c:pt idx="97741">
                  <c:v>21.888656999999998</c:v>
                </c:pt>
                <c:pt idx="97742">
                  <c:v>21.887681000000001</c:v>
                </c:pt>
                <c:pt idx="97743">
                  <c:v>21.889886000000001</c:v>
                </c:pt>
                <c:pt idx="97744">
                  <c:v>21.892464</c:v>
                </c:pt>
                <c:pt idx="97745">
                  <c:v>21.889302000000001</c:v>
                </c:pt>
                <c:pt idx="97746">
                  <c:v>21.887604</c:v>
                </c:pt>
                <c:pt idx="97747">
                  <c:v>21.888275</c:v>
                </c:pt>
                <c:pt idx="97748">
                  <c:v>21.885171</c:v>
                </c:pt>
                <c:pt idx="97749">
                  <c:v>21.884405999999998</c:v>
                </c:pt>
                <c:pt idx="97750">
                  <c:v>21.885863000000001</c:v>
                </c:pt>
                <c:pt idx="97751">
                  <c:v>21.883901000000002</c:v>
                </c:pt>
                <c:pt idx="97752">
                  <c:v>21.884865000000001</c:v>
                </c:pt>
                <c:pt idx="97753">
                  <c:v>21.889679000000001</c:v>
                </c:pt>
                <c:pt idx="97754">
                  <c:v>21.887920999999999</c:v>
                </c:pt>
                <c:pt idx="97755">
                  <c:v>21.883181</c:v>
                </c:pt>
                <c:pt idx="97756">
                  <c:v>21.886240000000001</c:v>
                </c:pt>
                <c:pt idx="97757">
                  <c:v>21.891444</c:v>
                </c:pt>
                <c:pt idx="97758">
                  <c:v>21.891076000000002</c:v>
                </c:pt>
                <c:pt idx="97759">
                  <c:v>21.885110000000001</c:v>
                </c:pt>
                <c:pt idx="97760">
                  <c:v>21.880891999999999</c:v>
                </c:pt>
                <c:pt idx="97761">
                  <c:v>21.883061000000001</c:v>
                </c:pt>
                <c:pt idx="97762">
                  <c:v>21.885089000000001</c:v>
                </c:pt>
                <c:pt idx="97763">
                  <c:v>21.88524</c:v>
                </c:pt>
                <c:pt idx="97764">
                  <c:v>21.885079999999999</c:v>
                </c:pt>
                <c:pt idx="97765">
                  <c:v>21.887060999999999</c:v>
                </c:pt>
                <c:pt idx="97766">
                  <c:v>21.893895000000001</c:v>
                </c:pt>
                <c:pt idx="97767">
                  <c:v>21.892980000000001</c:v>
                </c:pt>
                <c:pt idx="97768">
                  <c:v>21.884986999999999</c:v>
                </c:pt>
                <c:pt idx="97769">
                  <c:v>21.887968000000001</c:v>
                </c:pt>
                <c:pt idx="97770">
                  <c:v>21.895050000000001</c:v>
                </c:pt>
                <c:pt idx="97771">
                  <c:v>21.891750999999999</c:v>
                </c:pt>
                <c:pt idx="97772">
                  <c:v>21.886787000000002</c:v>
                </c:pt>
                <c:pt idx="97773">
                  <c:v>21.886234999999999</c:v>
                </c:pt>
                <c:pt idx="97774">
                  <c:v>21.887203</c:v>
                </c:pt>
                <c:pt idx="97775">
                  <c:v>21.887127</c:v>
                </c:pt>
                <c:pt idx="97776">
                  <c:v>21.886717000000001</c:v>
                </c:pt>
                <c:pt idx="97777">
                  <c:v>21.887125000000001</c:v>
                </c:pt>
                <c:pt idx="97778">
                  <c:v>21.887298999999999</c:v>
                </c:pt>
                <c:pt idx="97779">
                  <c:v>21.886506000000001</c:v>
                </c:pt>
                <c:pt idx="97780">
                  <c:v>21.888992999999999</c:v>
                </c:pt>
                <c:pt idx="97781">
                  <c:v>21.89284</c:v>
                </c:pt>
                <c:pt idx="97782">
                  <c:v>21.892616</c:v>
                </c:pt>
                <c:pt idx="97783">
                  <c:v>21.894020999999999</c:v>
                </c:pt>
                <c:pt idx="97784">
                  <c:v>21.898489999999999</c:v>
                </c:pt>
                <c:pt idx="97785">
                  <c:v>21.897051999999999</c:v>
                </c:pt>
                <c:pt idx="97786">
                  <c:v>21.892001</c:v>
                </c:pt>
                <c:pt idx="97787">
                  <c:v>21.893090000000001</c:v>
                </c:pt>
                <c:pt idx="97788">
                  <c:v>21.894798999999999</c:v>
                </c:pt>
                <c:pt idx="97789">
                  <c:v>21.893718</c:v>
                </c:pt>
                <c:pt idx="97790">
                  <c:v>21.896788999999998</c:v>
                </c:pt>
                <c:pt idx="97791">
                  <c:v>21.897741</c:v>
                </c:pt>
                <c:pt idx="97792">
                  <c:v>21.893215999999999</c:v>
                </c:pt>
                <c:pt idx="97793">
                  <c:v>21.893319999999999</c:v>
                </c:pt>
                <c:pt idx="97794">
                  <c:v>21.897141999999999</c:v>
                </c:pt>
                <c:pt idx="97795">
                  <c:v>21.897988000000002</c:v>
                </c:pt>
                <c:pt idx="97796">
                  <c:v>21.898126000000001</c:v>
                </c:pt>
                <c:pt idx="97797">
                  <c:v>21.897592</c:v>
                </c:pt>
                <c:pt idx="97798">
                  <c:v>21.897454</c:v>
                </c:pt>
                <c:pt idx="97799">
                  <c:v>21.899094000000002</c:v>
                </c:pt>
                <c:pt idx="97800">
                  <c:v>21.895591</c:v>
                </c:pt>
                <c:pt idx="97801">
                  <c:v>21.892579000000001</c:v>
                </c:pt>
                <c:pt idx="97802">
                  <c:v>21.897276000000002</c:v>
                </c:pt>
                <c:pt idx="97803">
                  <c:v>21.897580999999999</c:v>
                </c:pt>
                <c:pt idx="97804">
                  <c:v>21.89575</c:v>
                </c:pt>
                <c:pt idx="97805">
                  <c:v>21.900012</c:v>
                </c:pt>
                <c:pt idx="97806">
                  <c:v>21.90071</c:v>
                </c:pt>
                <c:pt idx="97807">
                  <c:v>21.896321</c:v>
                </c:pt>
                <c:pt idx="97808">
                  <c:v>21.897366999999999</c:v>
                </c:pt>
                <c:pt idx="97809">
                  <c:v>21.900390000000002</c:v>
                </c:pt>
                <c:pt idx="97810">
                  <c:v>21.896622000000001</c:v>
                </c:pt>
                <c:pt idx="97811">
                  <c:v>21.894165999999998</c:v>
                </c:pt>
                <c:pt idx="97812">
                  <c:v>21.897870999999999</c:v>
                </c:pt>
                <c:pt idx="97813">
                  <c:v>21.895014</c:v>
                </c:pt>
                <c:pt idx="97814">
                  <c:v>21.888808999999998</c:v>
                </c:pt>
                <c:pt idx="97815">
                  <c:v>21.891734</c:v>
                </c:pt>
                <c:pt idx="97816">
                  <c:v>21.897309</c:v>
                </c:pt>
                <c:pt idx="97817">
                  <c:v>21.896229999999999</c:v>
                </c:pt>
                <c:pt idx="97818">
                  <c:v>21.894589</c:v>
                </c:pt>
                <c:pt idx="97819">
                  <c:v>21.896163999999999</c:v>
                </c:pt>
                <c:pt idx="97820">
                  <c:v>21.897973</c:v>
                </c:pt>
                <c:pt idx="97821">
                  <c:v>21.897853000000001</c:v>
                </c:pt>
                <c:pt idx="97822">
                  <c:v>21.897331000000001</c:v>
                </c:pt>
                <c:pt idx="97823">
                  <c:v>21.899217</c:v>
                </c:pt>
                <c:pt idx="97824">
                  <c:v>21.900552999999999</c:v>
                </c:pt>
                <c:pt idx="97825">
                  <c:v>21.900866000000001</c:v>
                </c:pt>
                <c:pt idx="97826">
                  <c:v>21.901990000000001</c:v>
                </c:pt>
                <c:pt idx="97827">
                  <c:v>21.903884000000001</c:v>
                </c:pt>
                <c:pt idx="97828">
                  <c:v>21.903766999999998</c:v>
                </c:pt>
                <c:pt idx="97829">
                  <c:v>21.900697999999998</c:v>
                </c:pt>
                <c:pt idx="97830">
                  <c:v>21.899547999999999</c:v>
                </c:pt>
                <c:pt idx="97831">
                  <c:v>21.901145</c:v>
                </c:pt>
                <c:pt idx="97832">
                  <c:v>21.900364</c:v>
                </c:pt>
                <c:pt idx="97833">
                  <c:v>21.898661000000001</c:v>
                </c:pt>
                <c:pt idx="97834">
                  <c:v>21.899273999999998</c:v>
                </c:pt>
                <c:pt idx="97835">
                  <c:v>21.900129</c:v>
                </c:pt>
                <c:pt idx="97836">
                  <c:v>21.901917999999998</c:v>
                </c:pt>
                <c:pt idx="97837">
                  <c:v>21.902428</c:v>
                </c:pt>
                <c:pt idx="97838">
                  <c:v>21.901313999999999</c:v>
                </c:pt>
                <c:pt idx="97839">
                  <c:v>21.900078000000001</c:v>
                </c:pt>
                <c:pt idx="97840">
                  <c:v>21.897538000000001</c:v>
                </c:pt>
                <c:pt idx="97841">
                  <c:v>21.896224</c:v>
                </c:pt>
                <c:pt idx="97842">
                  <c:v>21.899308999999999</c:v>
                </c:pt>
                <c:pt idx="97843">
                  <c:v>21.904166</c:v>
                </c:pt>
                <c:pt idx="97844">
                  <c:v>21.906224000000002</c:v>
                </c:pt>
                <c:pt idx="97845">
                  <c:v>21.905146999999999</c:v>
                </c:pt>
                <c:pt idx="97846">
                  <c:v>21.904008000000001</c:v>
                </c:pt>
                <c:pt idx="97847">
                  <c:v>21.901866999999999</c:v>
                </c:pt>
                <c:pt idx="97848">
                  <c:v>21.898555999999999</c:v>
                </c:pt>
                <c:pt idx="97849">
                  <c:v>21.898705</c:v>
                </c:pt>
                <c:pt idx="97850">
                  <c:v>21.901779999999999</c:v>
                </c:pt>
                <c:pt idx="97851">
                  <c:v>21.904087000000001</c:v>
                </c:pt>
                <c:pt idx="97852">
                  <c:v>21.906556999999999</c:v>
                </c:pt>
                <c:pt idx="97853">
                  <c:v>21.906842000000001</c:v>
                </c:pt>
                <c:pt idx="97854">
                  <c:v>21.902237</c:v>
                </c:pt>
                <c:pt idx="97855">
                  <c:v>21.898218</c:v>
                </c:pt>
                <c:pt idx="97856">
                  <c:v>21.899666</c:v>
                </c:pt>
                <c:pt idx="97857">
                  <c:v>21.902162000000001</c:v>
                </c:pt>
                <c:pt idx="97858">
                  <c:v>21.902802000000001</c:v>
                </c:pt>
                <c:pt idx="97859">
                  <c:v>21.902166000000001</c:v>
                </c:pt>
                <c:pt idx="97860">
                  <c:v>21.902585999999999</c:v>
                </c:pt>
                <c:pt idx="97861">
                  <c:v>21.902352</c:v>
                </c:pt>
                <c:pt idx="97862">
                  <c:v>21.901921999999999</c:v>
                </c:pt>
                <c:pt idx="97863">
                  <c:v>21.904157999999999</c:v>
                </c:pt>
                <c:pt idx="97864">
                  <c:v>21.902374999999999</c:v>
                </c:pt>
                <c:pt idx="97865">
                  <c:v>21.898636</c:v>
                </c:pt>
                <c:pt idx="97866">
                  <c:v>21.902135999999999</c:v>
                </c:pt>
                <c:pt idx="97867">
                  <c:v>21.906419</c:v>
                </c:pt>
                <c:pt idx="97868">
                  <c:v>21.905508000000001</c:v>
                </c:pt>
                <c:pt idx="97869">
                  <c:v>21.902388999999999</c:v>
                </c:pt>
                <c:pt idx="97870">
                  <c:v>21.904323999999999</c:v>
                </c:pt>
                <c:pt idx="97871">
                  <c:v>21.907641999999999</c:v>
                </c:pt>
                <c:pt idx="97872">
                  <c:v>21.905664999999999</c:v>
                </c:pt>
                <c:pt idx="97873">
                  <c:v>21.905888999999998</c:v>
                </c:pt>
                <c:pt idx="97874">
                  <c:v>21.908377999999999</c:v>
                </c:pt>
                <c:pt idx="97875">
                  <c:v>21.906634</c:v>
                </c:pt>
                <c:pt idx="97876">
                  <c:v>21.905355</c:v>
                </c:pt>
                <c:pt idx="97877">
                  <c:v>21.907035</c:v>
                </c:pt>
                <c:pt idx="97878">
                  <c:v>21.909870000000002</c:v>
                </c:pt>
                <c:pt idx="97879">
                  <c:v>21.909468</c:v>
                </c:pt>
                <c:pt idx="97880">
                  <c:v>21.906972</c:v>
                </c:pt>
                <c:pt idx="97881">
                  <c:v>21.911497000000001</c:v>
                </c:pt>
                <c:pt idx="97882">
                  <c:v>21.915323999999998</c:v>
                </c:pt>
                <c:pt idx="97883">
                  <c:v>21.910893000000002</c:v>
                </c:pt>
                <c:pt idx="97884">
                  <c:v>21.908653000000001</c:v>
                </c:pt>
                <c:pt idx="97885">
                  <c:v>21.908448</c:v>
                </c:pt>
                <c:pt idx="97886">
                  <c:v>21.906514999999999</c:v>
                </c:pt>
                <c:pt idx="97887">
                  <c:v>21.907229999999998</c:v>
                </c:pt>
                <c:pt idx="97888">
                  <c:v>21.908103000000001</c:v>
                </c:pt>
                <c:pt idx="97889">
                  <c:v>21.908778999999999</c:v>
                </c:pt>
                <c:pt idx="97890">
                  <c:v>21.911963</c:v>
                </c:pt>
                <c:pt idx="97891">
                  <c:v>21.914342000000001</c:v>
                </c:pt>
                <c:pt idx="97892">
                  <c:v>21.914332999999999</c:v>
                </c:pt>
                <c:pt idx="97893">
                  <c:v>21.912775</c:v>
                </c:pt>
                <c:pt idx="97894">
                  <c:v>21.911272</c:v>
                </c:pt>
                <c:pt idx="97895">
                  <c:v>21.912694999999999</c:v>
                </c:pt>
                <c:pt idx="97896">
                  <c:v>21.912099999999999</c:v>
                </c:pt>
                <c:pt idx="97897">
                  <c:v>21.908667000000001</c:v>
                </c:pt>
                <c:pt idx="97898">
                  <c:v>21.912122</c:v>
                </c:pt>
                <c:pt idx="97899">
                  <c:v>21.915253</c:v>
                </c:pt>
                <c:pt idx="97900">
                  <c:v>21.912424999999999</c:v>
                </c:pt>
                <c:pt idx="97901">
                  <c:v>21.908477999999999</c:v>
                </c:pt>
                <c:pt idx="97902">
                  <c:v>21.909054999999999</c:v>
                </c:pt>
                <c:pt idx="97903">
                  <c:v>21.915921000000001</c:v>
                </c:pt>
                <c:pt idx="97904">
                  <c:v>21.918434999999999</c:v>
                </c:pt>
                <c:pt idx="97905">
                  <c:v>21.915932999999999</c:v>
                </c:pt>
                <c:pt idx="97906">
                  <c:v>21.915897999999999</c:v>
                </c:pt>
                <c:pt idx="97907">
                  <c:v>21.916701</c:v>
                </c:pt>
                <c:pt idx="97908">
                  <c:v>21.916274000000001</c:v>
                </c:pt>
                <c:pt idx="97909">
                  <c:v>21.915635000000002</c:v>
                </c:pt>
                <c:pt idx="97910">
                  <c:v>21.914587999999998</c:v>
                </c:pt>
                <c:pt idx="97911">
                  <c:v>21.911688000000002</c:v>
                </c:pt>
                <c:pt idx="97912">
                  <c:v>21.913352</c:v>
                </c:pt>
                <c:pt idx="97913">
                  <c:v>21.917888999999999</c:v>
                </c:pt>
                <c:pt idx="97914">
                  <c:v>21.917300000000001</c:v>
                </c:pt>
                <c:pt idx="97915">
                  <c:v>21.915098</c:v>
                </c:pt>
                <c:pt idx="97916">
                  <c:v>21.915983000000001</c:v>
                </c:pt>
                <c:pt idx="97917">
                  <c:v>21.917252000000001</c:v>
                </c:pt>
                <c:pt idx="97918">
                  <c:v>21.917325000000002</c:v>
                </c:pt>
                <c:pt idx="97919">
                  <c:v>21.918475999999998</c:v>
                </c:pt>
                <c:pt idx="97920">
                  <c:v>21.919763</c:v>
                </c:pt>
                <c:pt idx="97921">
                  <c:v>21.920138999999999</c:v>
                </c:pt>
                <c:pt idx="97922">
                  <c:v>21.920224999999999</c:v>
                </c:pt>
                <c:pt idx="97923">
                  <c:v>21.918968</c:v>
                </c:pt>
                <c:pt idx="97924">
                  <c:v>21.917169999999999</c:v>
                </c:pt>
                <c:pt idx="97925">
                  <c:v>21.915413999999998</c:v>
                </c:pt>
                <c:pt idx="97926">
                  <c:v>21.917581999999999</c:v>
                </c:pt>
                <c:pt idx="97927">
                  <c:v>21.920432999999999</c:v>
                </c:pt>
                <c:pt idx="97928">
                  <c:v>21.919177000000001</c:v>
                </c:pt>
                <c:pt idx="97929">
                  <c:v>21.918286999999999</c:v>
                </c:pt>
                <c:pt idx="97930">
                  <c:v>21.919326000000002</c:v>
                </c:pt>
                <c:pt idx="97931">
                  <c:v>21.917722000000001</c:v>
                </c:pt>
                <c:pt idx="97932">
                  <c:v>21.916229000000001</c:v>
                </c:pt>
                <c:pt idx="97933">
                  <c:v>21.920446999999999</c:v>
                </c:pt>
                <c:pt idx="97934">
                  <c:v>21.925671000000001</c:v>
                </c:pt>
                <c:pt idx="97935">
                  <c:v>21.925498999999999</c:v>
                </c:pt>
                <c:pt idx="97936">
                  <c:v>21.922848999999999</c:v>
                </c:pt>
                <c:pt idx="97937">
                  <c:v>21.923817</c:v>
                </c:pt>
                <c:pt idx="97938">
                  <c:v>21.925709999999999</c:v>
                </c:pt>
                <c:pt idx="97939">
                  <c:v>21.925331</c:v>
                </c:pt>
                <c:pt idx="97940">
                  <c:v>21.922929</c:v>
                </c:pt>
                <c:pt idx="97941">
                  <c:v>21.922360999999999</c:v>
                </c:pt>
                <c:pt idx="97942">
                  <c:v>21.923977000000001</c:v>
                </c:pt>
                <c:pt idx="97943">
                  <c:v>21.92164</c:v>
                </c:pt>
                <c:pt idx="97944">
                  <c:v>21.920237</c:v>
                </c:pt>
                <c:pt idx="97945">
                  <c:v>21.922460000000001</c:v>
                </c:pt>
                <c:pt idx="97946">
                  <c:v>21.923587000000001</c:v>
                </c:pt>
                <c:pt idx="97947">
                  <c:v>21.920655</c:v>
                </c:pt>
                <c:pt idx="97948">
                  <c:v>21.920755</c:v>
                </c:pt>
                <c:pt idx="97949">
                  <c:v>21.923092</c:v>
                </c:pt>
                <c:pt idx="97950">
                  <c:v>21.920396</c:v>
                </c:pt>
                <c:pt idx="97951">
                  <c:v>21.921916</c:v>
                </c:pt>
                <c:pt idx="97952">
                  <c:v>21.928166999999998</c:v>
                </c:pt>
                <c:pt idx="97953">
                  <c:v>21.926165000000001</c:v>
                </c:pt>
                <c:pt idx="97954">
                  <c:v>21.923738</c:v>
                </c:pt>
                <c:pt idx="97955">
                  <c:v>21.928412999999999</c:v>
                </c:pt>
                <c:pt idx="97956">
                  <c:v>21.928650000000001</c:v>
                </c:pt>
                <c:pt idx="97957">
                  <c:v>21.923172999999998</c:v>
                </c:pt>
                <c:pt idx="97958">
                  <c:v>21.923597999999998</c:v>
                </c:pt>
                <c:pt idx="97959">
                  <c:v>21.927793000000001</c:v>
                </c:pt>
                <c:pt idx="97960">
                  <c:v>21.927709</c:v>
                </c:pt>
                <c:pt idx="97961">
                  <c:v>21.929689</c:v>
                </c:pt>
                <c:pt idx="97962">
                  <c:v>21.931473</c:v>
                </c:pt>
                <c:pt idx="97963">
                  <c:v>21.927298</c:v>
                </c:pt>
                <c:pt idx="97964">
                  <c:v>21.924785</c:v>
                </c:pt>
                <c:pt idx="97965">
                  <c:v>21.925685000000001</c:v>
                </c:pt>
                <c:pt idx="97966">
                  <c:v>21.926161</c:v>
                </c:pt>
                <c:pt idx="97967">
                  <c:v>21.927188999999998</c:v>
                </c:pt>
                <c:pt idx="97968">
                  <c:v>21.927804999999999</c:v>
                </c:pt>
                <c:pt idx="97969">
                  <c:v>21.926728000000001</c:v>
                </c:pt>
                <c:pt idx="97970">
                  <c:v>21.925391999999999</c:v>
                </c:pt>
                <c:pt idx="97971">
                  <c:v>21.927596000000001</c:v>
                </c:pt>
                <c:pt idx="97972">
                  <c:v>21.931076999999998</c:v>
                </c:pt>
                <c:pt idx="97973">
                  <c:v>21.930071000000002</c:v>
                </c:pt>
                <c:pt idx="97974">
                  <c:v>21.927799</c:v>
                </c:pt>
                <c:pt idx="97975">
                  <c:v>21.929148999999999</c:v>
                </c:pt>
                <c:pt idx="97976">
                  <c:v>21.929469999999998</c:v>
                </c:pt>
                <c:pt idx="97977">
                  <c:v>21.927992</c:v>
                </c:pt>
                <c:pt idx="97978">
                  <c:v>21.929093999999999</c:v>
                </c:pt>
                <c:pt idx="97979">
                  <c:v>21.928692000000002</c:v>
                </c:pt>
                <c:pt idx="97980">
                  <c:v>21.926947999999999</c:v>
                </c:pt>
                <c:pt idx="97981">
                  <c:v>21.927900000000001</c:v>
                </c:pt>
                <c:pt idx="97982">
                  <c:v>21.928812000000001</c:v>
                </c:pt>
                <c:pt idx="97983">
                  <c:v>21.929513</c:v>
                </c:pt>
                <c:pt idx="97984">
                  <c:v>21.931861999999999</c:v>
                </c:pt>
                <c:pt idx="97985">
                  <c:v>21.93469</c:v>
                </c:pt>
                <c:pt idx="97986">
                  <c:v>21.935327999999998</c:v>
                </c:pt>
                <c:pt idx="97987">
                  <c:v>21.936067999999999</c:v>
                </c:pt>
                <c:pt idx="97988">
                  <c:v>21.93458</c:v>
                </c:pt>
                <c:pt idx="97989">
                  <c:v>21.930183</c:v>
                </c:pt>
                <c:pt idx="97990">
                  <c:v>21.929652999999998</c:v>
                </c:pt>
                <c:pt idx="97991">
                  <c:v>21.930239</c:v>
                </c:pt>
                <c:pt idx="97992">
                  <c:v>21.927869999999999</c:v>
                </c:pt>
                <c:pt idx="97993">
                  <c:v>21.926848</c:v>
                </c:pt>
                <c:pt idx="97994">
                  <c:v>21.927555000000002</c:v>
                </c:pt>
                <c:pt idx="97995">
                  <c:v>21.928439999999998</c:v>
                </c:pt>
                <c:pt idx="97996">
                  <c:v>21.9299</c:v>
                </c:pt>
                <c:pt idx="97997">
                  <c:v>21.931743999999998</c:v>
                </c:pt>
                <c:pt idx="97998">
                  <c:v>21.935224999999999</c:v>
                </c:pt>
                <c:pt idx="97999">
                  <c:v>21.936250999999999</c:v>
                </c:pt>
                <c:pt idx="98000">
                  <c:v>21.932644</c:v>
                </c:pt>
                <c:pt idx="98001">
                  <c:v>21.937944999999999</c:v>
                </c:pt>
                <c:pt idx="98002">
                  <c:v>21.943636000000001</c:v>
                </c:pt>
                <c:pt idx="98003">
                  <c:v>21.936235</c:v>
                </c:pt>
                <c:pt idx="98004">
                  <c:v>21.934276000000001</c:v>
                </c:pt>
                <c:pt idx="98005">
                  <c:v>21.942321</c:v>
                </c:pt>
                <c:pt idx="98006">
                  <c:v>21.942972000000001</c:v>
                </c:pt>
                <c:pt idx="98007">
                  <c:v>21.936758999999999</c:v>
                </c:pt>
                <c:pt idx="98008">
                  <c:v>21.936935999999999</c:v>
                </c:pt>
                <c:pt idx="98009">
                  <c:v>21.941949999999999</c:v>
                </c:pt>
                <c:pt idx="98010">
                  <c:v>21.940113</c:v>
                </c:pt>
                <c:pt idx="98011">
                  <c:v>21.935410999999998</c:v>
                </c:pt>
                <c:pt idx="98012">
                  <c:v>21.933471999999998</c:v>
                </c:pt>
                <c:pt idx="98013">
                  <c:v>21.932310999999999</c:v>
                </c:pt>
                <c:pt idx="98014">
                  <c:v>21.935414999999999</c:v>
                </c:pt>
                <c:pt idx="98015">
                  <c:v>21.939848999999999</c:v>
                </c:pt>
                <c:pt idx="98016">
                  <c:v>21.936133999999999</c:v>
                </c:pt>
                <c:pt idx="98017">
                  <c:v>21.933292999999999</c:v>
                </c:pt>
                <c:pt idx="98018">
                  <c:v>21.937187999999999</c:v>
                </c:pt>
                <c:pt idx="98019">
                  <c:v>21.939308</c:v>
                </c:pt>
                <c:pt idx="98020">
                  <c:v>21.936245</c:v>
                </c:pt>
                <c:pt idx="98021">
                  <c:v>21.932849999999998</c:v>
                </c:pt>
                <c:pt idx="98022">
                  <c:v>21.932480000000002</c:v>
                </c:pt>
                <c:pt idx="98023">
                  <c:v>21.931912000000001</c:v>
                </c:pt>
                <c:pt idx="98024">
                  <c:v>21.931894</c:v>
                </c:pt>
                <c:pt idx="98025">
                  <c:v>21.935676000000001</c:v>
                </c:pt>
                <c:pt idx="98026">
                  <c:v>21.937823999999999</c:v>
                </c:pt>
                <c:pt idx="98027">
                  <c:v>21.938292000000001</c:v>
                </c:pt>
                <c:pt idx="98028">
                  <c:v>21.943591999999999</c:v>
                </c:pt>
                <c:pt idx="98029">
                  <c:v>21.946279000000001</c:v>
                </c:pt>
                <c:pt idx="98030">
                  <c:v>21.943514</c:v>
                </c:pt>
                <c:pt idx="98031">
                  <c:v>21.943109</c:v>
                </c:pt>
                <c:pt idx="98032">
                  <c:v>21.945253000000001</c:v>
                </c:pt>
                <c:pt idx="98033">
                  <c:v>21.944984000000002</c:v>
                </c:pt>
                <c:pt idx="98034">
                  <c:v>21.944030000000001</c:v>
                </c:pt>
                <c:pt idx="98035">
                  <c:v>21.945027</c:v>
                </c:pt>
                <c:pt idx="98036">
                  <c:v>21.941113000000001</c:v>
                </c:pt>
                <c:pt idx="98037">
                  <c:v>21.937911</c:v>
                </c:pt>
                <c:pt idx="98038">
                  <c:v>21.941099999999999</c:v>
                </c:pt>
                <c:pt idx="98039">
                  <c:v>21.941766999999999</c:v>
                </c:pt>
                <c:pt idx="98040">
                  <c:v>21.941008</c:v>
                </c:pt>
                <c:pt idx="98041">
                  <c:v>21.944558000000001</c:v>
                </c:pt>
                <c:pt idx="98042">
                  <c:v>21.946994</c:v>
                </c:pt>
                <c:pt idx="98043">
                  <c:v>21.944424000000001</c:v>
                </c:pt>
                <c:pt idx="98044">
                  <c:v>21.940263000000002</c:v>
                </c:pt>
                <c:pt idx="98045">
                  <c:v>21.941997000000001</c:v>
                </c:pt>
                <c:pt idx="98046">
                  <c:v>21.944818000000001</c:v>
                </c:pt>
                <c:pt idx="98047">
                  <c:v>21.943608000000001</c:v>
                </c:pt>
                <c:pt idx="98048">
                  <c:v>21.942637000000001</c:v>
                </c:pt>
                <c:pt idx="98049">
                  <c:v>21.940939</c:v>
                </c:pt>
                <c:pt idx="98050">
                  <c:v>21.936554000000001</c:v>
                </c:pt>
                <c:pt idx="98051">
                  <c:v>21.937999000000001</c:v>
                </c:pt>
                <c:pt idx="98052">
                  <c:v>21.945060000000002</c:v>
                </c:pt>
                <c:pt idx="98053">
                  <c:v>21.943946</c:v>
                </c:pt>
                <c:pt idx="98054">
                  <c:v>21.941465000000001</c:v>
                </c:pt>
                <c:pt idx="98055">
                  <c:v>21.946994</c:v>
                </c:pt>
                <c:pt idx="98056">
                  <c:v>21.946576</c:v>
                </c:pt>
                <c:pt idx="98057">
                  <c:v>21.943591000000001</c:v>
                </c:pt>
                <c:pt idx="98058">
                  <c:v>21.949104999999999</c:v>
                </c:pt>
                <c:pt idx="98059">
                  <c:v>21.949808999999998</c:v>
                </c:pt>
                <c:pt idx="98060">
                  <c:v>21.945460000000001</c:v>
                </c:pt>
                <c:pt idx="98061">
                  <c:v>21.951336999999999</c:v>
                </c:pt>
                <c:pt idx="98062">
                  <c:v>21.958400999999999</c:v>
                </c:pt>
                <c:pt idx="98063">
                  <c:v>21.951668000000002</c:v>
                </c:pt>
                <c:pt idx="98064">
                  <c:v>21.943959</c:v>
                </c:pt>
                <c:pt idx="98065">
                  <c:v>21.948933</c:v>
                </c:pt>
                <c:pt idx="98066">
                  <c:v>21.950723</c:v>
                </c:pt>
                <c:pt idx="98067">
                  <c:v>21.944595</c:v>
                </c:pt>
                <c:pt idx="98068">
                  <c:v>21.945758000000001</c:v>
                </c:pt>
                <c:pt idx="98069">
                  <c:v>21.949445999999998</c:v>
                </c:pt>
                <c:pt idx="98070">
                  <c:v>21.947140999999998</c:v>
                </c:pt>
                <c:pt idx="98071">
                  <c:v>21.948608</c:v>
                </c:pt>
                <c:pt idx="98072">
                  <c:v>21.950012000000001</c:v>
                </c:pt>
                <c:pt idx="98073">
                  <c:v>21.945938999999999</c:v>
                </c:pt>
                <c:pt idx="98074">
                  <c:v>21.947987999999999</c:v>
                </c:pt>
                <c:pt idx="98075">
                  <c:v>21.953005000000001</c:v>
                </c:pt>
                <c:pt idx="98076">
                  <c:v>21.95111</c:v>
                </c:pt>
                <c:pt idx="98077">
                  <c:v>21.948098000000002</c:v>
                </c:pt>
                <c:pt idx="98078">
                  <c:v>21.95018</c:v>
                </c:pt>
                <c:pt idx="98079">
                  <c:v>21.954366</c:v>
                </c:pt>
                <c:pt idx="98080">
                  <c:v>21.950040999999999</c:v>
                </c:pt>
                <c:pt idx="98081">
                  <c:v>21.945692999999999</c:v>
                </c:pt>
                <c:pt idx="98082">
                  <c:v>21.950529</c:v>
                </c:pt>
                <c:pt idx="98083">
                  <c:v>21.952822999999999</c:v>
                </c:pt>
                <c:pt idx="98084">
                  <c:v>21.951336999999999</c:v>
                </c:pt>
                <c:pt idx="98085">
                  <c:v>21.952051000000001</c:v>
                </c:pt>
                <c:pt idx="98086">
                  <c:v>21.954585000000002</c:v>
                </c:pt>
                <c:pt idx="98087">
                  <c:v>21.958324999999999</c:v>
                </c:pt>
                <c:pt idx="98088">
                  <c:v>21.960470999999998</c:v>
                </c:pt>
                <c:pt idx="98089">
                  <c:v>21.956045</c:v>
                </c:pt>
                <c:pt idx="98090">
                  <c:v>21.950877999999999</c:v>
                </c:pt>
                <c:pt idx="98091">
                  <c:v>21.953924000000001</c:v>
                </c:pt>
                <c:pt idx="98092">
                  <c:v>21.956213000000002</c:v>
                </c:pt>
                <c:pt idx="98093">
                  <c:v>21.954516000000002</c:v>
                </c:pt>
                <c:pt idx="98094">
                  <c:v>21.955614000000001</c:v>
                </c:pt>
                <c:pt idx="98095">
                  <c:v>21.955983</c:v>
                </c:pt>
                <c:pt idx="98096">
                  <c:v>21.952034999999999</c:v>
                </c:pt>
                <c:pt idx="98097">
                  <c:v>21.953941</c:v>
                </c:pt>
                <c:pt idx="98098">
                  <c:v>21.957184999999999</c:v>
                </c:pt>
                <c:pt idx="98099">
                  <c:v>21.955121999999999</c:v>
                </c:pt>
                <c:pt idx="98100">
                  <c:v>21.956738000000001</c:v>
                </c:pt>
                <c:pt idx="98101">
                  <c:v>21.957172</c:v>
                </c:pt>
                <c:pt idx="98102">
                  <c:v>21.952462000000001</c:v>
                </c:pt>
                <c:pt idx="98103">
                  <c:v>21.956161000000002</c:v>
                </c:pt>
                <c:pt idx="98104">
                  <c:v>21.960622000000001</c:v>
                </c:pt>
                <c:pt idx="98105">
                  <c:v>21.954758999999999</c:v>
                </c:pt>
                <c:pt idx="98106">
                  <c:v>21.952867000000001</c:v>
                </c:pt>
                <c:pt idx="98107">
                  <c:v>21.957577000000001</c:v>
                </c:pt>
                <c:pt idx="98108">
                  <c:v>21.956121</c:v>
                </c:pt>
                <c:pt idx="98109">
                  <c:v>21.953654</c:v>
                </c:pt>
                <c:pt idx="98110">
                  <c:v>21.952639999999999</c:v>
                </c:pt>
                <c:pt idx="98111">
                  <c:v>21.949493</c:v>
                </c:pt>
                <c:pt idx="98112">
                  <c:v>21.954132000000001</c:v>
                </c:pt>
                <c:pt idx="98113">
                  <c:v>21.960094000000002</c:v>
                </c:pt>
                <c:pt idx="98114">
                  <c:v>21.955544</c:v>
                </c:pt>
                <c:pt idx="98115">
                  <c:v>21.954843</c:v>
                </c:pt>
                <c:pt idx="98116">
                  <c:v>21.958665</c:v>
                </c:pt>
                <c:pt idx="98117">
                  <c:v>21.957287000000001</c:v>
                </c:pt>
                <c:pt idx="98118">
                  <c:v>21.958387999999999</c:v>
                </c:pt>
                <c:pt idx="98119">
                  <c:v>21.961037000000001</c:v>
                </c:pt>
                <c:pt idx="98120">
                  <c:v>21.958254</c:v>
                </c:pt>
                <c:pt idx="98121">
                  <c:v>21.957927000000002</c:v>
                </c:pt>
                <c:pt idx="98122">
                  <c:v>21.959914999999999</c:v>
                </c:pt>
                <c:pt idx="98123">
                  <c:v>21.961573000000001</c:v>
                </c:pt>
                <c:pt idx="98124">
                  <c:v>21.961088</c:v>
                </c:pt>
                <c:pt idx="98125">
                  <c:v>21.959786000000001</c:v>
                </c:pt>
                <c:pt idx="98126">
                  <c:v>21.961521999999999</c:v>
                </c:pt>
                <c:pt idx="98127">
                  <c:v>21.968188999999999</c:v>
                </c:pt>
                <c:pt idx="98128">
                  <c:v>21.970227000000001</c:v>
                </c:pt>
                <c:pt idx="98129">
                  <c:v>21.963732</c:v>
                </c:pt>
                <c:pt idx="98130">
                  <c:v>21.960401999999998</c:v>
                </c:pt>
                <c:pt idx="98131">
                  <c:v>21.962676999999999</c:v>
                </c:pt>
                <c:pt idx="98132">
                  <c:v>21.967836999999999</c:v>
                </c:pt>
                <c:pt idx="98133">
                  <c:v>21.971505000000001</c:v>
                </c:pt>
                <c:pt idx="98134">
                  <c:v>21.969232999999999</c:v>
                </c:pt>
                <c:pt idx="98135">
                  <c:v>21.965377</c:v>
                </c:pt>
                <c:pt idx="98136">
                  <c:v>21.964987000000001</c:v>
                </c:pt>
                <c:pt idx="98137">
                  <c:v>21.964939999999999</c:v>
                </c:pt>
                <c:pt idx="98138">
                  <c:v>21.964390000000002</c:v>
                </c:pt>
                <c:pt idx="98139">
                  <c:v>21.968371000000001</c:v>
                </c:pt>
                <c:pt idx="98140">
                  <c:v>21.970234999999999</c:v>
                </c:pt>
                <c:pt idx="98141">
                  <c:v>21.966007999999999</c:v>
                </c:pt>
                <c:pt idx="98142">
                  <c:v>21.963290000000001</c:v>
                </c:pt>
                <c:pt idx="98143">
                  <c:v>21.963477999999999</c:v>
                </c:pt>
                <c:pt idx="98144">
                  <c:v>21.961625999999999</c:v>
                </c:pt>
                <c:pt idx="98145">
                  <c:v>21.960789999999999</c:v>
                </c:pt>
                <c:pt idx="98146">
                  <c:v>21.962831999999999</c:v>
                </c:pt>
                <c:pt idx="98147">
                  <c:v>21.965364000000001</c:v>
                </c:pt>
                <c:pt idx="98148">
                  <c:v>21.966763</c:v>
                </c:pt>
                <c:pt idx="98149">
                  <c:v>21.963640000000002</c:v>
                </c:pt>
                <c:pt idx="98150">
                  <c:v>21.959489999999999</c:v>
                </c:pt>
                <c:pt idx="98151">
                  <c:v>21.961849000000001</c:v>
                </c:pt>
                <c:pt idx="98152">
                  <c:v>21.965098999999999</c:v>
                </c:pt>
                <c:pt idx="98153">
                  <c:v>21.963559</c:v>
                </c:pt>
                <c:pt idx="98154">
                  <c:v>21.961114999999999</c:v>
                </c:pt>
                <c:pt idx="98155">
                  <c:v>21.960979999999999</c:v>
                </c:pt>
                <c:pt idx="98156">
                  <c:v>21.961621999999998</c:v>
                </c:pt>
                <c:pt idx="98157">
                  <c:v>21.963467000000001</c:v>
                </c:pt>
                <c:pt idx="98158">
                  <c:v>21.964735000000001</c:v>
                </c:pt>
                <c:pt idx="98159">
                  <c:v>21.965377</c:v>
                </c:pt>
                <c:pt idx="98160">
                  <c:v>21.964548000000001</c:v>
                </c:pt>
                <c:pt idx="98161">
                  <c:v>21.966926999999998</c:v>
                </c:pt>
                <c:pt idx="98162">
                  <c:v>21.972086999999998</c:v>
                </c:pt>
                <c:pt idx="98163">
                  <c:v>21.972026</c:v>
                </c:pt>
                <c:pt idx="98164">
                  <c:v>21.970783000000001</c:v>
                </c:pt>
                <c:pt idx="98165">
                  <c:v>21.975657000000002</c:v>
                </c:pt>
                <c:pt idx="98166">
                  <c:v>21.980862999999999</c:v>
                </c:pt>
                <c:pt idx="98167">
                  <c:v>21.979165999999999</c:v>
                </c:pt>
                <c:pt idx="98168">
                  <c:v>21.972189</c:v>
                </c:pt>
                <c:pt idx="98169">
                  <c:v>21.97034</c:v>
                </c:pt>
                <c:pt idx="98170">
                  <c:v>21.973406000000001</c:v>
                </c:pt>
                <c:pt idx="98171">
                  <c:v>21.973413999999998</c:v>
                </c:pt>
                <c:pt idx="98172">
                  <c:v>21.974637999999999</c:v>
                </c:pt>
                <c:pt idx="98173">
                  <c:v>21.980373</c:v>
                </c:pt>
                <c:pt idx="98174">
                  <c:v>21.983529000000001</c:v>
                </c:pt>
                <c:pt idx="98175">
                  <c:v>21.978037</c:v>
                </c:pt>
                <c:pt idx="98176">
                  <c:v>21.974374999999998</c:v>
                </c:pt>
                <c:pt idx="98177">
                  <c:v>21.978577000000001</c:v>
                </c:pt>
                <c:pt idx="98178">
                  <c:v>21.979167</c:v>
                </c:pt>
                <c:pt idx="98179">
                  <c:v>21.977425</c:v>
                </c:pt>
                <c:pt idx="98180">
                  <c:v>21.974632</c:v>
                </c:pt>
                <c:pt idx="98181">
                  <c:v>21.972252999999998</c:v>
                </c:pt>
                <c:pt idx="98182">
                  <c:v>21.975287999999999</c:v>
                </c:pt>
                <c:pt idx="98183">
                  <c:v>21.975667000000001</c:v>
                </c:pt>
                <c:pt idx="98184">
                  <c:v>21.973454</c:v>
                </c:pt>
                <c:pt idx="98185">
                  <c:v>21.975650000000002</c:v>
                </c:pt>
                <c:pt idx="98186">
                  <c:v>21.975733000000002</c:v>
                </c:pt>
                <c:pt idx="98187">
                  <c:v>21.976054999999999</c:v>
                </c:pt>
                <c:pt idx="98188">
                  <c:v>21.977388000000001</c:v>
                </c:pt>
                <c:pt idx="98189">
                  <c:v>21.974974</c:v>
                </c:pt>
                <c:pt idx="98190">
                  <c:v>21.974007</c:v>
                </c:pt>
                <c:pt idx="98191">
                  <c:v>21.978617</c:v>
                </c:pt>
                <c:pt idx="98192">
                  <c:v>21.980854000000001</c:v>
                </c:pt>
                <c:pt idx="98193">
                  <c:v>21.976272000000002</c:v>
                </c:pt>
                <c:pt idx="98194">
                  <c:v>21.972342000000001</c:v>
                </c:pt>
                <c:pt idx="98195">
                  <c:v>21.974688</c:v>
                </c:pt>
                <c:pt idx="98196">
                  <c:v>21.978300000000001</c:v>
                </c:pt>
                <c:pt idx="98197">
                  <c:v>21.97381</c:v>
                </c:pt>
                <c:pt idx="98198">
                  <c:v>21.970065000000002</c:v>
                </c:pt>
                <c:pt idx="98199">
                  <c:v>21.973728999999999</c:v>
                </c:pt>
                <c:pt idx="98200">
                  <c:v>21.975605999999999</c:v>
                </c:pt>
                <c:pt idx="98201">
                  <c:v>21.975090999999999</c:v>
                </c:pt>
                <c:pt idx="98202">
                  <c:v>21.977519000000001</c:v>
                </c:pt>
                <c:pt idx="98203">
                  <c:v>21.979555000000001</c:v>
                </c:pt>
                <c:pt idx="98204">
                  <c:v>21.979839999999999</c:v>
                </c:pt>
                <c:pt idx="98205">
                  <c:v>21.982012999999998</c:v>
                </c:pt>
                <c:pt idx="98206">
                  <c:v>21.980962999999999</c:v>
                </c:pt>
                <c:pt idx="98207">
                  <c:v>21.981100999999999</c:v>
                </c:pt>
                <c:pt idx="98208">
                  <c:v>21.985130000000002</c:v>
                </c:pt>
                <c:pt idx="98209">
                  <c:v>21.980350000000001</c:v>
                </c:pt>
                <c:pt idx="98210">
                  <c:v>21.975777999999998</c:v>
                </c:pt>
                <c:pt idx="98211">
                  <c:v>21.983398000000001</c:v>
                </c:pt>
                <c:pt idx="98212">
                  <c:v>21.984676</c:v>
                </c:pt>
                <c:pt idx="98213">
                  <c:v>21.979734000000001</c:v>
                </c:pt>
                <c:pt idx="98214">
                  <c:v>21.983941000000002</c:v>
                </c:pt>
                <c:pt idx="98215">
                  <c:v>21.987219</c:v>
                </c:pt>
                <c:pt idx="98216">
                  <c:v>21.982146</c:v>
                </c:pt>
                <c:pt idx="98217">
                  <c:v>21.981805999999999</c:v>
                </c:pt>
                <c:pt idx="98218">
                  <c:v>21.986274000000002</c:v>
                </c:pt>
                <c:pt idx="98219">
                  <c:v>21.986166999999998</c:v>
                </c:pt>
                <c:pt idx="98220">
                  <c:v>21.982906</c:v>
                </c:pt>
                <c:pt idx="98221">
                  <c:v>21.981712999999999</c:v>
                </c:pt>
                <c:pt idx="98222">
                  <c:v>21.982800999999998</c:v>
                </c:pt>
                <c:pt idx="98223">
                  <c:v>21.983499999999999</c:v>
                </c:pt>
                <c:pt idx="98224">
                  <c:v>21.980051</c:v>
                </c:pt>
                <c:pt idx="98225">
                  <c:v>21.976707999999999</c:v>
                </c:pt>
                <c:pt idx="98226">
                  <c:v>21.980245</c:v>
                </c:pt>
                <c:pt idx="98227">
                  <c:v>21.985213999999999</c:v>
                </c:pt>
                <c:pt idx="98228">
                  <c:v>21.982102000000001</c:v>
                </c:pt>
                <c:pt idx="98229">
                  <c:v>21.980929</c:v>
                </c:pt>
                <c:pt idx="98230">
                  <c:v>21.984614000000001</c:v>
                </c:pt>
                <c:pt idx="98231">
                  <c:v>21.983409000000002</c:v>
                </c:pt>
                <c:pt idx="98232">
                  <c:v>21.981124000000001</c:v>
                </c:pt>
                <c:pt idx="98233">
                  <c:v>21.986166999999998</c:v>
                </c:pt>
                <c:pt idx="98234">
                  <c:v>21.989464000000002</c:v>
                </c:pt>
                <c:pt idx="98235">
                  <c:v>21.987836000000001</c:v>
                </c:pt>
                <c:pt idx="98236">
                  <c:v>21.986747000000001</c:v>
                </c:pt>
                <c:pt idx="98237">
                  <c:v>21.983505999999998</c:v>
                </c:pt>
                <c:pt idx="98238">
                  <c:v>21.981113000000001</c:v>
                </c:pt>
                <c:pt idx="98239">
                  <c:v>21.984154</c:v>
                </c:pt>
                <c:pt idx="98240">
                  <c:v>21.987698999999999</c:v>
                </c:pt>
                <c:pt idx="98241">
                  <c:v>21.986329999999999</c:v>
                </c:pt>
                <c:pt idx="98242">
                  <c:v>21.984003000000001</c:v>
                </c:pt>
                <c:pt idx="98243">
                  <c:v>21.982188000000001</c:v>
                </c:pt>
                <c:pt idx="98244">
                  <c:v>21.982016999999999</c:v>
                </c:pt>
                <c:pt idx="98245">
                  <c:v>21.982949000000001</c:v>
                </c:pt>
                <c:pt idx="98246">
                  <c:v>21.985451000000001</c:v>
                </c:pt>
                <c:pt idx="98247">
                  <c:v>21.988226999999998</c:v>
                </c:pt>
                <c:pt idx="98248">
                  <c:v>21.984777000000001</c:v>
                </c:pt>
                <c:pt idx="98249">
                  <c:v>21.982873000000001</c:v>
                </c:pt>
                <c:pt idx="98250">
                  <c:v>21.987058000000001</c:v>
                </c:pt>
                <c:pt idx="98251">
                  <c:v>21.988572999999999</c:v>
                </c:pt>
                <c:pt idx="98252">
                  <c:v>21.988197</c:v>
                </c:pt>
                <c:pt idx="98253">
                  <c:v>21.989947000000001</c:v>
                </c:pt>
                <c:pt idx="98254">
                  <c:v>21.990361</c:v>
                </c:pt>
                <c:pt idx="98255">
                  <c:v>21.987542999999999</c:v>
                </c:pt>
                <c:pt idx="98256">
                  <c:v>21.986818</c:v>
                </c:pt>
                <c:pt idx="98257">
                  <c:v>21.991772999999998</c:v>
                </c:pt>
                <c:pt idx="98258">
                  <c:v>21.993216</c:v>
                </c:pt>
                <c:pt idx="98259">
                  <c:v>21.991071999999999</c:v>
                </c:pt>
                <c:pt idx="98260">
                  <c:v>21.991669999999999</c:v>
                </c:pt>
                <c:pt idx="98261">
                  <c:v>21.993203000000001</c:v>
                </c:pt>
                <c:pt idx="98262">
                  <c:v>21.992425999999998</c:v>
                </c:pt>
                <c:pt idx="98263">
                  <c:v>21.990787999999998</c:v>
                </c:pt>
                <c:pt idx="98264">
                  <c:v>21.989850000000001</c:v>
                </c:pt>
                <c:pt idx="98265">
                  <c:v>21.988268999999999</c:v>
                </c:pt>
                <c:pt idx="98266">
                  <c:v>21.98734</c:v>
                </c:pt>
                <c:pt idx="98267">
                  <c:v>21.990606</c:v>
                </c:pt>
                <c:pt idx="98268">
                  <c:v>21.994757</c:v>
                </c:pt>
                <c:pt idx="98269">
                  <c:v>21.996216</c:v>
                </c:pt>
                <c:pt idx="98270">
                  <c:v>21.998145000000001</c:v>
                </c:pt>
                <c:pt idx="98271">
                  <c:v>22.001380000000001</c:v>
                </c:pt>
                <c:pt idx="98272">
                  <c:v>21.999075000000001</c:v>
                </c:pt>
                <c:pt idx="98273">
                  <c:v>21.995259000000001</c:v>
                </c:pt>
                <c:pt idx="98274">
                  <c:v>21.996514999999999</c:v>
                </c:pt>
                <c:pt idx="98275">
                  <c:v>21.996676000000001</c:v>
                </c:pt>
                <c:pt idx="98276">
                  <c:v>21.997688</c:v>
                </c:pt>
                <c:pt idx="98277">
                  <c:v>22.000547999999998</c:v>
                </c:pt>
                <c:pt idx="98278">
                  <c:v>22.000461999999999</c:v>
                </c:pt>
                <c:pt idx="98279">
                  <c:v>22.000216000000002</c:v>
                </c:pt>
                <c:pt idx="98280">
                  <c:v>21.998519000000002</c:v>
                </c:pt>
                <c:pt idx="98281">
                  <c:v>21.997688</c:v>
                </c:pt>
                <c:pt idx="98282">
                  <c:v>21.999863000000001</c:v>
                </c:pt>
                <c:pt idx="98283">
                  <c:v>22.000896999999998</c:v>
                </c:pt>
                <c:pt idx="98284">
                  <c:v>21.999015</c:v>
                </c:pt>
                <c:pt idx="98285">
                  <c:v>21.998386</c:v>
                </c:pt>
                <c:pt idx="98286">
                  <c:v>21.997782000000001</c:v>
                </c:pt>
                <c:pt idx="98287">
                  <c:v>21.994171000000001</c:v>
                </c:pt>
                <c:pt idx="98288">
                  <c:v>21.991340999999998</c:v>
                </c:pt>
                <c:pt idx="98289">
                  <c:v>21.992595999999999</c:v>
                </c:pt>
                <c:pt idx="98290">
                  <c:v>21.992587</c:v>
                </c:pt>
                <c:pt idx="98291">
                  <c:v>21.991205999999998</c:v>
                </c:pt>
                <c:pt idx="98292">
                  <c:v>21.994467</c:v>
                </c:pt>
                <c:pt idx="98293">
                  <c:v>22.000014</c:v>
                </c:pt>
                <c:pt idx="98294">
                  <c:v>21.999316</c:v>
                </c:pt>
                <c:pt idx="98295">
                  <c:v>21.996395</c:v>
                </c:pt>
                <c:pt idx="98296">
                  <c:v>21.997865000000001</c:v>
                </c:pt>
                <c:pt idx="98297">
                  <c:v>21.999454</c:v>
                </c:pt>
                <c:pt idx="98298">
                  <c:v>22.001512999999999</c:v>
                </c:pt>
                <c:pt idx="98299">
                  <c:v>22.004494999999999</c:v>
                </c:pt>
                <c:pt idx="98300">
                  <c:v>22.005436</c:v>
                </c:pt>
                <c:pt idx="98301">
                  <c:v>22.004144</c:v>
                </c:pt>
                <c:pt idx="98302">
                  <c:v>21.99944</c:v>
                </c:pt>
                <c:pt idx="98303">
                  <c:v>21.995683</c:v>
                </c:pt>
                <c:pt idx="98304">
                  <c:v>21.995042000000002</c:v>
                </c:pt>
                <c:pt idx="98305">
                  <c:v>21.994083</c:v>
                </c:pt>
                <c:pt idx="98306">
                  <c:v>21.992751999999999</c:v>
                </c:pt>
                <c:pt idx="98307">
                  <c:v>21.992853</c:v>
                </c:pt>
                <c:pt idx="98308">
                  <c:v>21.994119999999999</c:v>
                </c:pt>
                <c:pt idx="98309">
                  <c:v>21.997281999999998</c:v>
                </c:pt>
                <c:pt idx="98310">
                  <c:v>22.000958000000001</c:v>
                </c:pt>
                <c:pt idx="98311">
                  <c:v>21.99755</c:v>
                </c:pt>
                <c:pt idx="98312">
                  <c:v>21.993895999999999</c:v>
                </c:pt>
                <c:pt idx="98313">
                  <c:v>22.000440999999999</c:v>
                </c:pt>
                <c:pt idx="98314">
                  <c:v>22.002282000000001</c:v>
                </c:pt>
                <c:pt idx="98315">
                  <c:v>21.996338000000002</c:v>
                </c:pt>
                <c:pt idx="98316">
                  <c:v>21.998318000000001</c:v>
                </c:pt>
                <c:pt idx="98317">
                  <c:v>22.006077999999999</c:v>
                </c:pt>
                <c:pt idx="98318">
                  <c:v>22.005382000000001</c:v>
                </c:pt>
                <c:pt idx="98319">
                  <c:v>21.998248</c:v>
                </c:pt>
                <c:pt idx="98320">
                  <c:v>22.003059</c:v>
                </c:pt>
                <c:pt idx="98321">
                  <c:v>22.012398000000001</c:v>
                </c:pt>
                <c:pt idx="98322">
                  <c:v>22.011785</c:v>
                </c:pt>
                <c:pt idx="98323">
                  <c:v>22.009003</c:v>
                </c:pt>
                <c:pt idx="98324">
                  <c:v>22.011886000000001</c:v>
                </c:pt>
                <c:pt idx="98325">
                  <c:v>22.013964999999999</c:v>
                </c:pt>
                <c:pt idx="98326">
                  <c:v>22.010784000000001</c:v>
                </c:pt>
                <c:pt idx="98327">
                  <c:v>22.009758999999999</c:v>
                </c:pt>
                <c:pt idx="98328">
                  <c:v>22.011393000000002</c:v>
                </c:pt>
                <c:pt idx="98329">
                  <c:v>22.006733000000001</c:v>
                </c:pt>
                <c:pt idx="98330">
                  <c:v>22.002645999999999</c:v>
                </c:pt>
                <c:pt idx="98331">
                  <c:v>22.005292000000001</c:v>
                </c:pt>
                <c:pt idx="98332">
                  <c:v>22.008141999999999</c:v>
                </c:pt>
                <c:pt idx="98333">
                  <c:v>22.008489999999998</c:v>
                </c:pt>
                <c:pt idx="98334">
                  <c:v>22.007542999999998</c:v>
                </c:pt>
                <c:pt idx="98335">
                  <c:v>22.006582000000002</c:v>
                </c:pt>
                <c:pt idx="98336">
                  <c:v>22.007498999999999</c:v>
                </c:pt>
                <c:pt idx="98337">
                  <c:v>22.013016</c:v>
                </c:pt>
                <c:pt idx="98338">
                  <c:v>22.014579000000001</c:v>
                </c:pt>
                <c:pt idx="98339">
                  <c:v>22.011424000000002</c:v>
                </c:pt>
                <c:pt idx="98340">
                  <c:v>22.012467999999998</c:v>
                </c:pt>
                <c:pt idx="98341">
                  <c:v>22.013159000000002</c:v>
                </c:pt>
                <c:pt idx="98342">
                  <c:v>22.013445000000001</c:v>
                </c:pt>
                <c:pt idx="98343">
                  <c:v>22.012542</c:v>
                </c:pt>
                <c:pt idx="98344">
                  <c:v>22.010843999999999</c:v>
                </c:pt>
                <c:pt idx="98345">
                  <c:v>22.010943000000001</c:v>
                </c:pt>
                <c:pt idx="98346">
                  <c:v>22.014602</c:v>
                </c:pt>
                <c:pt idx="98347">
                  <c:v>22.019227000000001</c:v>
                </c:pt>
                <c:pt idx="98348">
                  <c:v>22.020356</c:v>
                </c:pt>
                <c:pt idx="98349">
                  <c:v>22.018739</c:v>
                </c:pt>
                <c:pt idx="98350">
                  <c:v>22.013874000000001</c:v>
                </c:pt>
                <c:pt idx="98351">
                  <c:v>22.009864</c:v>
                </c:pt>
                <c:pt idx="98352">
                  <c:v>22.009466</c:v>
                </c:pt>
                <c:pt idx="98353">
                  <c:v>22.009972999999999</c:v>
                </c:pt>
                <c:pt idx="98354">
                  <c:v>22.010341</c:v>
                </c:pt>
                <c:pt idx="98355">
                  <c:v>22.011303999999999</c:v>
                </c:pt>
                <c:pt idx="98356">
                  <c:v>22.011534000000001</c:v>
                </c:pt>
                <c:pt idx="98357">
                  <c:v>22.010210000000001</c:v>
                </c:pt>
                <c:pt idx="98358">
                  <c:v>22.009889999999999</c:v>
                </c:pt>
                <c:pt idx="98359">
                  <c:v>22.011882</c:v>
                </c:pt>
                <c:pt idx="98360">
                  <c:v>22.012957</c:v>
                </c:pt>
                <c:pt idx="98361">
                  <c:v>22.010161</c:v>
                </c:pt>
                <c:pt idx="98362">
                  <c:v>22.011116999999999</c:v>
                </c:pt>
                <c:pt idx="98363">
                  <c:v>22.014579999999999</c:v>
                </c:pt>
                <c:pt idx="98364">
                  <c:v>22.011324999999999</c:v>
                </c:pt>
                <c:pt idx="98365">
                  <c:v>22.011583999999999</c:v>
                </c:pt>
                <c:pt idx="98366">
                  <c:v>22.017757</c:v>
                </c:pt>
                <c:pt idx="98367">
                  <c:v>22.015331</c:v>
                </c:pt>
                <c:pt idx="98368">
                  <c:v>22.007999000000002</c:v>
                </c:pt>
                <c:pt idx="98369">
                  <c:v>22.010636999999999</c:v>
                </c:pt>
                <c:pt idx="98370">
                  <c:v>22.015713000000002</c:v>
                </c:pt>
                <c:pt idx="98371">
                  <c:v>22.015155</c:v>
                </c:pt>
                <c:pt idx="98372">
                  <c:v>22.012440000000002</c:v>
                </c:pt>
                <c:pt idx="98373">
                  <c:v>22.012761999999999</c:v>
                </c:pt>
                <c:pt idx="98374">
                  <c:v>22.014022000000001</c:v>
                </c:pt>
                <c:pt idx="98375">
                  <c:v>22.015229999999999</c:v>
                </c:pt>
                <c:pt idx="98376">
                  <c:v>22.015502999999999</c:v>
                </c:pt>
                <c:pt idx="98377">
                  <c:v>22.010733999999999</c:v>
                </c:pt>
                <c:pt idx="98378">
                  <c:v>22.011061999999999</c:v>
                </c:pt>
                <c:pt idx="98379">
                  <c:v>22.020821000000002</c:v>
                </c:pt>
                <c:pt idx="98380">
                  <c:v>22.021889999999999</c:v>
                </c:pt>
                <c:pt idx="98381">
                  <c:v>22.015478999999999</c:v>
                </c:pt>
                <c:pt idx="98382">
                  <c:v>22.01417</c:v>
                </c:pt>
                <c:pt idx="98383">
                  <c:v>22.017786000000001</c:v>
                </c:pt>
                <c:pt idx="98384">
                  <c:v>22.020600000000002</c:v>
                </c:pt>
                <c:pt idx="98385">
                  <c:v>22.020071000000002</c:v>
                </c:pt>
                <c:pt idx="98386">
                  <c:v>22.018836</c:v>
                </c:pt>
                <c:pt idx="98387">
                  <c:v>22.015846</c:v>
                </c:pt>
                <c:pt idx="98388">
                  <c:v>22.013273999999999</c:v>
                </c:pt>
                <c:pt idx="98389">
                  <c:v>22.019334000000001</c:v>
                </c:pt>
                <c:pt idx="98390">
                  <c:v>22.023865000000001</c:v>
                </c:pt>
                <c:pt idx="98391">
                  <c:v>22.019766000000001</c:v>
                </c:pt>
                <c:pt idx="98392">
                  <c:v>22.020050000000001</c:v>
                </c:pt>
                <c:pt idx="98393">
                  <c:v>22.026748999999999</c:v>
                </c:pt>
                <c:pt idx="98394">
                  <c:v>22.024581999999999</c:v>
                </c:pt>
                <c:pt idx="98395">
                  <c:v>22.0169</c:v>
                </c:pt>
                <c:pt idx="98396">
                  <c:v>22.019086999999999</c:v>
                </c:pt>
                <c:pt idx="98397">
                  <c:v>22.02299</c:v>
                </c:pt>
                <c:pt idx="98398">
                  <c:v>22.022067</c:v>
                </c:pt>
                <c:pt idx="98399">
                  <c:v>22.023569999999999</c:v>
                </c:pt>
                <c:pt idx="98400">
                  <c:v>22.026382000000002</c:v>
                </c:pt>
                <c:pt idx="98401">
                  <c:v>22.028188</c:v>
                </c:pt>
                <c:pt idx="98402">
                  <c:v>22.028803</c:v>
                </c:pt>
                <c:pt idx="98403">
                  <c:v>22.026700999999999</c:v>
                </c:pt>
                <c:pt idx="98404">
                  <c:v>22.025082000000001</c:v>
                </c:pt>
                <c:pt idx="98405">
                  <c:v>22.025715999999999</c:v>
                </c:pt>
                <c:pt idx="98406">
                  <c:v>22.026541999999999</c:v>
                </c:pt>
                <c:pt idx="98407">
                  <c:v>22.025624000000001</c:v>
                </c:pt>
                <c:pt idx="98408">
                  <c:v>22.024974</c:v>
                </c:pt>
                <c:pt idx="98409">
                  <c:v>22.024453000000001</c:v>
                </c:pt>
                <c:pt idx="98410">
                  <c:v>22.022946999999998</c:v>
                </c:pt>
                <c:pt idx="98411">
                  <c:v>22.025407000000001</c:v>
                </c:pt>
                <c:pt idx="98412">
                  <c:v>22.031846999999999</c:v>
                </c:pt>
                <c:pt idx="98413">
                  <c:v>22.030722000000001</c:v>
                </c:pt>
                <c:pt idx="98414">
                  <c:v>22.022624</c:v>
                </c:pt>
                <c:pt idx="98415">
                  <c:v>22.024103</c:v>
                </c:pt>
                <c:pt idx="98416">
                  <c:v>22.029577</c:v>
                </c:pt>
                <c:pt idx="98417">
                  <c:v>22.028023000000001</c:v>
                </c:pt>
                <c:pt idx="98418">
                  <c:v>22.029226000000001</c:v>
                </c:pt>
                <c:pt idx="98419">
                  <c:v>22.032183</c:v>
                </c:pt>
                <c:pt idx="98420">
                  <c:v>22.030307000000001</c:v>
                </c:pt>
                <c:pt idx="98421">
                  <c:v>22.028288</c:v>
                </c:pt>
                <c:pt idx="98422">
                  <c:v>22.031113000000001</c:v>
                </c:pt>
                <c:pt idx="98423">
                  <c:v>22.033329999999999</c:v>
                </c:pt>
                <c:pt idx="98424">
                  <c:v>22.030498999999999</c:v>
                </c:pt>
                <c:pt idx="98425">
                  <c:v>22.029949999999999</c:v>
                </c:pt>
                <c:pt idx="98426">
                  <c:v>22.031186000000002</c:v>
                </c:pt>
                <c:pt idx="98427">
                  <c:v>22.028912999999999</c:v>
                </c:pt>
                <c:pt idx="98428">
                  <c:v>22.027787</c:v>
                </c:pt>
                <c:pt idx="98429">
                  <c:v>22.031787000000001</c:v>
                </c:pt>
                <c:pt idx="98430">
                  <c:v>22.033664999999999</c:v>
                </c:pt>
                <c:pt idx="98431">
                  <c:v>22.032031</c:v>
                </c:pt>
                <c:pt idx="98432">
                  <c:v>22.031763000000002</c:v>
                </c:pt>
                <c:pt idx="98433">
                  <c:v>22.031645000000001</c:v>
                </c:pt>
                <c:pt idx="98434">
                  <c:v>22.029112000000001</c:v>
                </c:pt>
                <c:pt idx="98435">
                  <c:v>22.028631000000001</c:v>
                </c:pt>
                <c:pt idx="98436">
                  <c:v>22.033014999999999</c:v>
                </c:pt>
                <c:pt idx="98437">
                  <c:v>22.03396</c:v>
                </c:pt>
                <c:pt idx="98438">
                  <c:v>22.032972999999998</c:v>
                </c:pt>
                <c:pt idx="98439">
                  <c:v>22.034141000000002</c:v>
                </c:pt>
                <c:pt idx="98440">
                  <c:v>22.033525000000001</c:v>
                </c:pt>
                <c:pt idx="98441">
                  <c:v>22.031285</c:v>
                </c:pt>
                <c:pt idx="98442">
                  <c:v>22.032236999999999</c:v>
                </c:pt>
                <c:pt idx="98443">
                  <c:v>22.034623</c:v>
                </c:pt>
                <c:pt idx="98444">
                  <c:v>22.033327</c:v>
                </c:pt>
                <c:pt idx="98445">
                  <c:v>22.034255999999999</c:v>
                </c:pt>
                <c:pt idx="98446">
                  <c:v>22.038744999999999</c:v>
                </c:pt>
                <c:pt idx="98447">
                  <c:v>22.039262000000001</c:v>
                </c:pt>
                <c:pt idx="98448">
                  <c:v>22.038499999999999</c:v>
                </c:pt>
                <c:pt idx="98449">
                  <c:v>22.040099999999999</c:v>
                </c:pt>
                <c:pt idx="98450">
                  <c:v>22.039265</c:v>
                </c:pt>
                <c:pt idx="98451">
                  <c:v>22.036707</c:v>
                </c:pt>
                <c:pt idx="98452">
                  <c:v>22.036383000000001</c:v>
                </c:pt>
                <c:pt idx="98453">
                  <c:v>22.037085000000001</c:v>
                </c:pt>
                <c:pt idx="98454">
                  <c:v>22.036639999999998</c:v>
                </c:pt>
                <c:pt idx="98455">
                  <c:v>22.033242999999999</c:v>
                </c:pt>
                <c:pt idx="98456">
                  <c:v>22.030360999999999</c:v>
                </c:pt>
                <c:pt idx="98457">
                  <c:v>22.032864</c:v>
                </c:pt>
                <c:pt idx="98458">
                  <c:v>22.036359000000001</c:v>
                </c:pt>
                <c:pt idx="98459">
                  <c:v>22.037904000000001</c:v>
                </c:pt>
                <c:pt idx="98460">
                  <c:v>22.038141</c:v>
                </c:pt>
                <c:pt idx="98461">
                  <c:v>22.035758000000001</c:v>
                </c:pt>
                <c:pt idx="98462">
                  <c:v>22.038187000000001</c:v>
                </c:pt>
                <c:pt idx="98463">
                  <c:v>22.04082</c:v>
                </c:pt>
                <c:pt idx="98464">
                  <c:v>22.035029999999999</c:v>
                </c:pt>
                <c:pt idx="98465">
                  <c:v>22.035425</c:v>
                </c:pt>
                <c:pt idx="98466">
                  <c:v>22.039705999999999</c:v>
                </c:pt>
                <c:pt idx="98467">
                  <c:v>22.036657000000002</c:v>
                </c:pt>
                <c:pt idx="98468">
                  <c:v>22.032558999999999</c:v>
                </c:pt>
                <c:pt idx="98469">
                  <c:v>22.032824999999999</c:v>
                </c:pt>
                <c:pt idx="98470">
                  <c:v>22.034596000000001</c:v>
                </c:pt>
                <c:pt idx="98471">
                  <c:v>22.037451000000001</c:v>
                </c:pt>
                <c:pt idx="98472">
                  <c:v>22.040033000000001</c:v>
                </c:pt>
                <c:pt idx="98473">
                  <c:v>22.036256000000002</c:v>
                </c:pt>
                <c:pt idx="98474">
                  <c:v>22.033861999999999</c:v>
                </c:pt>
                <c:pt idx="98475">
                  <c:v>22.038412000000001</c:v>
                </c:pt>
                <c:pt idx="98476">
                  <c:v>22.037295</c:v>
                </c:pt>
                <c:pt idx="98477">
                  <c:v>22.033450999999999</c:v>
                </c:pt>
                <c:pt idx="98478">
                  <c:v>22.036401999999999</c:v>
                </c:pt>
                <c:pt idx="98479">
                  <c:v>22.036954999999999</c:v>
                </c:pt>
                <c:pt idx="98480">
                  <c:v>22.036148000000001</c:v>
                </c:pt>
                <c:pt idx="98481">
                  <c:v>22.040457</c:v>
                </c:pt>
                <c:pt idx="98482">
                  <c:v>22.039439000000002</c:v>
                </c:pt>
                <c:pt idx="98483">
                  <c:v>22.033815000000001</c:v>
                </c:pt>
                <c:pt idx="98484">
                  <c:v>22.035516000000001</c:v>
                </c:pt>
                <c:pt idx="98485">
                  <c:v>22.038526999999998</c:v>
                </c:pt>
                <c:pt idx="98486">
                  <c:v>22.034658</c:v>
                </c:pt>
                <c:pt idx="98487">
                  <c:v>22.034417000000001</c:v>
                </c:pt>
                <c:pt idx="98488">
                  <c:v>22.039572</c:v>
                </c:pt>
                <c:pt idx="98489">
                  <c:v>22.041343000000001</c:v>
                </c:pt>
                <c:pt idx="98490">
                  <c:v>22.044243000000002</c:v>
                </c:pt>
                <c:pt idx="98491">
                  <c:v>22.050408000000001</c:v>
                </c:pt>
                <c:pt idx="98492">
                  <c:v>22.050018000000001</c:v>
                </c:pt>
                <c:pt idx="98493">
                  <c:v>22.041197</c:v>
                </c:pt>
                <c:pt idx="98494">
                  <c:v>22.037776999999998</c:v>
                </c:pt>
                <c:pt idx="98495">
                  <c:v>22.043758</c:v>
                </c:pt>
                <c:pt idx="98496">
                  <c:v>22.047073000000001</c:v>
                </c:pt>
                <c:pt idx="98497">
                  <c:v>22.045372</c:v>
                </c:pt>
                <c:pt idx="98498">
                  <c:v>22.045762</c:v>
                </c:pt>
                <c:pt idx="98499">
                  <c:v>22.046264999999998</c:v>
                </c:pt>
                <c:pt idx="98500">
                  <c:v>22.048586</c:v>
                </c:pt>
                <c:pt idx="98501">
                  <c:v>22.049575000000001</c:v>
                </c:pt>
                <c:pt idx="98502">
                  <c:v>22.046802</c:v>
                </c:pt>
                <c:pt idx="98503">
                  <c:v>22.045950999999999</c:v>
                </c:pt>
                <c:pt idx="98504">
                  <c:v>22.048057</c:v>
                </c:pt>
                <c:pt idx="98505">
                  <c:v>22.048383000000001</c:v>
                </c:pt>
                <c:pt idx="98506">
                  <c:v>22.04898</c:v>
                </c:pt>
                <c:pt idx="98507">
                  <c:v>22.052520999999999</c:v>
                </c:pt>
                <c:pt idx="98508">
                  <c:v>22.055751000000001</c:v>
                </c:pt>
                <c:pt idx="98509">
                  <c:v>22.052471000000001</c:v>
                </c:pt>
                <c:pt idx="98510">
                  <c:v>22.049835999999999</c:v>
                </c:pt>
                <c:pt idx="98511">
                  <c:v>22.053819000000001</c:v>
                </c:pt>
                <c:pt idx="98512">
                  <c:v>22.055955999999998</c:v>
                </c:pt>
                <c:pt idx="98513">
                  <c:v>22.052889</c:v>
                </c:pt>
                <c:pt idx="98514">
                  <c:v>22.048497000000001</c:v>
                </c:pt>
                <c:pt idx="98515">
                  <c:v>22.048086000000001</c:v>
                </c:pt>
                <c:pt idx="98516">
                  <c:v>22.048708999999999</c:v>
                </c:pt>
                <c:pt idx="98517">
                  <c:v>22.046402</c:v>
                </c:pt>
                <c:pt idx="98518">
                  <c:v>22.047263999999998</c:v>
                </c:pt>
                <c:pt idx="98519">
                  <c:v>22.048590000000001</c:v>
                </c:pt>
                <c:pt idx="98520">
                  <c:v>22.048746000000001</c:v>
                </c:pt>
                <c:pt idx="98521">
                  <c:v>22.052678</c:v>
                </c:pt>
                <c:pt idx="98522">
                  <c:v>22.055626</c:v>
                </c:pt>
                <c:pt idx="98523">
                  <c:v>22.053070999999999</c:v>
                </c:pt>
                <c:pt idx="98524">
                  <c:v>22.052071000000002</c:v>
                </c:pt>
                <c:pt idx="98525">
                  <c:v>22.051887000000001</c:v>
                </c:pt>
                <c:pt idx="98526">
                  <c:v>22.050508000000001</c:v>
                </c:pt>
                <c:pt idx="98527">
                  <c:v>22.050132000000001</c:v>
                </c:pt>
                <c:pt idx="98528">
                  <c:v>22.0519</c:v>
                </c:pt>
                <c:pt idx="98529">
                  <c:v>22.056920999999999</c:v>
                </c:pt>
                <c:pt idx="98530">
                  <c:v>22.060873999999998</c:v>
                </c:pt>
                <c:pt idx="98531">
                  <c:v>22.0566</c:v>
                </c:pt>
                <c:pt idx="98532">
                  <c:v>22.053160999999999</c:v>
                </c:pt>
                <c:pt idx="98533">
                  <c:v>22.056273000000001</c:v>
                </c:pt>
                <c:pt idx="98534">
                  <c:v>22.060400000000001</c:v>
                </c:pt>
                <c:pt idx="98535">
                  <c:v>22.059556000000001</c:v>
                </c:pt>
                <c:pt idx="98536">
                  <c:v>22.05668</c:v>
                </c:pt>
                <c:pt idx="98537">
                  <c:v>22.056229999999999</c:v>
                </c:pt>
                <c:pt idx="98538">
                  <c:v>22.052994999999999</c:v>
                </c:pt>
                <c:pt idx="98539">
                  <c:v>22.049240999999999</c:v>
                </c:pt>
                <c:pt idx="98540">
                  <c:v>22.051244000000001</c:v>
                </c:pt>
                <c:pt idx="98541">
                  <c:v>22.053362</c:v>
                </c:pt>
                <c:pt idx="98542">
                  <c:v>22.052396000000002</c:v>
                </c:pt>
                <c:pt idx="98543">
                  <c:v>22.049305</c:v>
                </c:pt>
                <c:pt idx="98544">
                  <c:v>22.049348999999999</c:v>
                </c:pt>
                <c:pt idx="98545">
                  <c:v>22.051735999999998</c:v>
                </c:pt>
                <c:pt idx="98546">
                  <c:v>22.049416000000001</c:v>
                </c:pt>
                <c:pt idx="98547">
                  <c:v>22.050442</c:v>
                </c:pt>
                <c:pt idx="98548">
                  <c:v>22.054691999999999</c:v>
                </c:pt>
                <c:pt idx="98549">
                  <c:v>22.050287999999998</c:v>
                </c:pt>
                <c:pt idx="98550">
                  <c:v>22.049658000000001</c:v>
                </c:pt>
                <c:pt idx="98551">
                  <c:v>22.055731999999999</c:v>
                </c:pt>
                <c:pt idx="98552">
                  <c:v>22.055526</c:v>
                </c:pt>
                <c:pt idx="98553">
                  <c:v>22.053526999999999</c:v>
                </c:pt>
                <c:pt idx="98554">
                  <c:v>22.056827999999999</c:v>
                </c:pt>
                <c:pt idx="98555">
                  <c:v>22.056155</c:v>
                </c:pt>
                <c:pt idx="98556">
                  <c:v>22.049263</c:v>
                </c:pt>
                <c:pt idx="98557">
                  <c:v>22.046644000000001</c:v>
                </c:pt>
                <c:pt idx="98558">
                  <c:v>22.050878000000001</c:v>
                </c:pt>
                <c:pt idx="98559">
                  <c:v>22.053891</c:v>
                </c:pt>
                <c:pt idx="98560">
                  <c:v>22.053664999999999</c:v>
                </c:pt>
                <c:pt idx="98561">
                  <c:v>22.053664999999999</c:v>
                </c:pt>
                <c:pt idx="98562">
                  <c:v>22.058589999999999</c:v>
                </c:pt>
                <c:pt idx="98563">
                  <c:v>22.061146999999998</c:v>
                </c:pt>
                <c:pt idx="98564">
                  <c:v>22.057845</c:v>
                </c:pt>
                <c:pt idx="98565">
                  <c:v>22.057079000000002</c:v>
                </c:pt>
                <c:pt idx="98566">
                  <c:v>22.055282999999999</c:v>
                </c:pt>
                <c:pt idx="98567">
                  <c:v>22.053411000000001</c:v>
                </c:pt>
                <c:pt idx="98568">
                  <c:v>22.060749999999999</c:v>
                </c:pt>
                <c:pt idx="98569">
                  <c:v>22.065515000000001</c:v>
                </c:pt>
                <c:pt idx="98570">
                  <c:v>22.063752000000001</c:v>
                </c:pt>
                <c:pt idx="98571">
                  <c:v>22.063526</c:v>
                </c:pt>
                <c:pt idx="98572">
                  <c:v>22.062815000000001</c:v>
                </c:pt>
                <c:pt idx="98573">
                  <c:v>22.06213</c:v>
                </c:pt>
                <c:pt idx="98574">
                  <c:v>22.065339000000002</c:v>
                </c:pt>
                <c:pt idx="98575">
                  <c:v>22.064411</c:v>
                </c:pt>
                <c:pt idx="98576">
                  <c:v>22.059968999999999</c:v>
                </c:pt>
                <c:pt idx="98577">
                  <c:v>22.060493999999998</c:v>
                </c:pt>
                <c:pt idx="98578">
                  <c:v>22.062881000000001</c:v>
                </c:pt>
                <c:pt idx="98579">
                  <c:v>22.064257999999999</c:v>
                </c:pt>
                <c:pt idx="98580">
                  <c:v>22.065055000000001</c:v>
                </c:pt>
                <c:pt idx="98581">
                  <c:v>22.064266</c:v>
                </c:pt>
                <c:pt idx="98582">
                  <c:v>22.061578999999998</c:v>
                </c:pt>
                <c:pt idx="98583">
                  <c:v>22.058872000000001</c:v>
                </c:pt>
                <c:pt idx="98584">
                  <c:v>22.058508</c:v>
                </c:pt>
                <c:pt idx="98585">
                  <c:v>22.061505</c:v>
                </c:pt>
                <c:pt idx="98586">
                  <c:v>22.065225000000002</c:v>
                </c:pt>
                <c:pt idx="98587">
                  <c:v>22.066638999999999</c:v>
                </c:pt>
                <c:pt idx="98588">
                  <c:v>22.069386000000002</c:v>
                </c:pt>
                <c:pt idx="98589">
                  <c:v>22.072068000000002</c:v>
                </c:pt>
                <c:pt idx="98590">
                  <c:v>22.072582000000001</c:v>
                </c:pt>
                <c:pt idx="98591">
                  <c:v>22.074470999999999</c:v>
                </c:pt>
                <c:pt idx="98592">
                  <c:v>22.074511999999999</c:v>
                </c:pt>
                <c:pt idx="98593">
                  <c:v>22.072842000000001</c:v>
                </c:pt>
                <c:pt idx="98594">
                  <c:v>22.073740999999998</c:v>
                </c:pt>
                <c:pt idx="98595">
                  <c:v>22.075119999999998</c:v>
                </c:pt>
                <c:pt idx="98596">
                  <c:v>22.077584000000002</c:v>
                </c:pt>
                <c:pt idx="98597">
                  <c:v>22.075928999999999</c:v>
                </c:pt>
                <c:pt idx="98598">
                  <c:v>22.074000999999999</c:v>
                </c:pt>
                <c:pt idx="98599">
                  <c:v>22.076716000000001</c:v>
                </c:pt>
                <c:pt idx="98600">
                  <c:v>22.075032</c:v>
                </c:pt>
                <c:pt idx="98601">
                  <c:v>22.072593999999999</c:v>
                </c:pt>
                <c:pt idx="98602">
                  <c:v>22.076025999999999</c:v>
                </c:pt>
                <c:pt idx="98603">
                  <c:v>22.076336000000001</c:v>
                </c:pt>
                <c:pt idx="98604">
                  <c:v>22.073637000000002</c:v>
                </c:pt>
                <c:pt idx="98605">
                  <c:v>22.073675000000001</c:v>
                </c:pt>
                <c:pt idx="98606">
                  <c:v>22.072997999999998</c:v>
                </c:pt>
                <c:pt idx="98607">
                  <c:v>22.075323999999998</c:v>
                </c:pt>
                <c:pt idx="98608">
                  <c:v>22.077407999999998</c:v>
                </c:pt>
                <c:pt idx="98609">
                  <c:v>22.071632999999999</c:v>
                </c:pt>
                <c:pt idx="98610">
                  <c:v>22.070474000000001</c:v>
                </c:pt>
                <c:pt idx="98611">
                  <c:v>22.072603999999998</c:v>
                </c:pt>
                <c:pt idx="98612">
                  <c:v>22.070701</c:v>
                </c:pt>
                <c:pt idx="98613">
                  <c:v>22.070428</c:v>
                </c:pt>
                <c:pt idx="98614">
                  <c:v>22.071629000000001</c:v>
                </c:pt>
                <c:pt idx="98615">
                  <c:v>22.071358</c:v>
                </c:pt>
                <c:pt idx="98616">
                  <c:v>22.071156999999999</c:v>
                </c:pt>
                <c:pt idx="98617">
                  <c:v>22.070494</c:v>
                </c:pt>
                <c:pt idx="98618">
                  <c:v>22.068377000000002</c:v>
                </c:pt>
                <c:pt idx="98619">
                  <c:v>22.066278000000001</c:v>
                </c:pt>
                <c:pt idx="98620">
                  <c:v>22.067529</c:v>
                </c:pt>
                <c:pt idx="98621">
                  <c:v>22.070388999999999</c:v>
                </c:pt>
                <c:pt idx="98622">
                  <c:v>22.072385000000001</c:v>
                </c:pt>
                <c:pt idx="98623">
                  <c:v>22.072454</c:v>
                </c:pt>
                <c:pt idx="98624">
                  <c:v>22.071576</c:v>
                </c:pt>
                <c:pt idx="98625">
                  <c:v>22.069769999999998</c:v>
                </c:pt>
                <c:pt idx="98626">
                  <c:v>22.06813</c:v>
                </c:pt>
                <c:pt idx="98627">
                  <c:v>22.068047</c:v>
                </c:pt>
                <c:pt idx="98628">
                  <c:v>22.071836999999999</c:v>
                </c:pt>
                <c:pt idx="98629">
                  <c:v>22.075503999999999</c:v>
                </c:pt>
                <c:pt idx="98630">
                  <c:v>22.072379000000002</c:v>
                </c:pt>
                <c:pt idx="98631">
                  <c:v>22.068877000000001</c:v>
                </c:pt>
                <c:pt idx="98632">
                  <c:v>22.074065000000001</c:v>
                </c:pt>
                <c:pt idx="98633">
                  <c:v>22.078019000000001</c:v>
                </c:pt>
                <c:pt idx="98634">
                  <c:v>22.074463999999999</c:v>
                </c:pt>
                <c:pt idx="98635">
                  <c:v>22.072258000000001</c:v>
                </c:pt>
                <c:pt idx="98636">
                  <c:v>22.078374</c:v>
                </c:pt>
                <c:pt idx="98637">
                  <c:v>22.081983000000001</c:v>
                </c:pt>
                <c:pt idx="98638">
                  <c:v>22.078026999999999</c:v>
                </c:pt>
                <c:pt idx="98639">
                  <c:v>22.076902</c:v>
                </c:pt>
                <c:pt idx="98640">
                  <c:v>22.078488</c:v>
                </c:pt>
                <c:pt idx="98641">
                  <c:v>22.077853999999999</c:v>
                </c:pt>
                <c:pt idx="98642">
                  <c:v>22.078251999999999</c:v>
                </c:pt>
                <c:pt idx="98643">
                  <c:v>22.07771</c:v>
                </c:pt>
                <c:pt idx="98644">
                  <c:v>22.076255</c:v>
                </c:pt>
                <c:pt idx="98645">
                  <c:v>22.075082999999999</c:v>
                </c:pt>
                <c:pt idx="98646">
                  <c:v>22.076848999999999</c:v>
                </c:pt>
                <c:pt idx="98647">
                  <c:v>22.079875999999999</c:v>
                </c:pt>
                <c:pt idx="98648">
                  <c:v>22.077266999999999</c:v>
                </c:pt>
                <c:pt idx="98649">
                  <c:v>22.076968000000001</c:v>
                </c:pt>
                <c:pt idx="98650">
                  <c:v>22.085653000000001</c:v>
                </c:pt>
                <c:pt idx="98651">
                  <c:v>22.087997000000001</c:v>
                </c:pt>
                <c:pt idx="98652">
                  <c:v>22.085799999999999</c:v>
                </c:pt>
                <c:pt idx="98653">
                  <c:v>22.089300999999999</c:v>
                </c:pt>
                <c:pt idx="98654">
                  <c:v>22.090921000000002</c:v>
                </c:pt>
                <c:pt idx="98655">
                  <c:v>22.088750999999998</c:v>
                </c:pt>
                <c:pt idx="98656">
                  <c:v>22.088792000000002</c:v>
                </c:pt>
                <c:pt idx="98657">
                  <c:v>22.088706999999999</c:v>
                </c:pt>
                <c:pt idx="98658">
                  <c:v>22.087409999999998</c:v>
                </c:pt>
                <c:pt idx="98659">
                  <c:v>22.084609</c:v>
                </c:pt>
                <c:pt idx="98660">
                  <c:v>22.081346</c:v>
                </c:pt>
                <c:pt idx="98661">
                  <c:v>22.083326</c:v>
                </c:pt>
                <c:pt idx="98662">
                  <c:v>22.088676</c:v>
                </c:pt>
                <c:pt idx="98663">
                  <c:v>22.088213</c:v>
                </c:pt>
                <c:pt idx="98664">
                  <c:v>22.084330000000001</c:v>
                </c:pt>
                <c:pt idx="98665">
                  <c:v>22.082028999999999</c:v>
                </c:pt>
                <c:pt idx="98666">
                  <c:v>22.081385000000001</c:v>
                </c:pt>
                <c:pt idx="98667">
                  <c:v>22.08034</c:v>
                </c:pt>
                <c:pt idx="98668">
                  <c:v>22.079384000000001</c:v>
                </c:pt>
                <c:pt idx="98669">
                  <c:v>22.079383</c:v>
                </c:pt>
                <c:pt idx="98670">
                  <c:v>22.080088</c:v>
                </c:pt>
                <c:pt idx="98671">
                  <c:v>22.081164999999999</c:v>
                </c:pt>
                <c:pt idx="98672">
                  <c:v>22.081712</c:v>
                </c:pt>
                <c:pt idx="98673">
                  <c:v>22.081211</c:v>
                </c:pt>
                <c:pt idx="98674">
                  <c:v>22.084278999999999</c:v>
                </c:pt>
                <c:pt idx="98675">
                  <c:v>22.088977</c:v>
                </c:pt>
                <c:pt idx="98676">
                  <c:v>22.089465000000001</c:v>
                </c:pt>
                <c:pt idx="98677">
                  <c:v>22.085842</c:v>
                </c:pt>
                <c:pt idx="98678">
                  <c:v>22.087945000000001</c:v>
                </c:pt>
                <c:pt idx="98679">
                  <c:v>22.092341999999999</c:v>
                </c:pt>
                <c:pt idx="98680">
                  <c:v>22.091723000000002</c:v>
                </c:pt>
                <c:pt idx="98681">
                  <c:v>22.089623</c:v>
                </c:pt>
                <c:pt idx="98682">
                  <c:v>22.084599000000001</c:v>
                </c:pt>
                <c:pt idx="98683">
                  <c:v>22.079948000000002</c:v>
                </c:pt>
                <c:pt idx="98684">
                  <c:v>22.082903000000002</c:v>
                </c:pt>
                <c:pt idx="98685">
                  <c:v>22.086003000000002</c:v>
                </c:pt>
                <c:pt idx="98686">
                  <c:v>22.085346999999999</c:v>
                </c:pt>
                <c:pt idx="98687">
                  <c:v>22.082815</c:v>
                </c:pt>
                <c:pt idx="98688">
                  <c:v>22.083375</c:v>
                </c:pt>
                <c:pt idx="98689">
                  <c:v>22.086725000000001</c:v>
                </c:pt>
                <c:pt idx="98690">
                  <c:v>22.085985999999998</c:v>
                </c:pt>
                <c:pt idx="98691">
                  <c:v>22.085708</c:v>
                </c:pt>
                <c:pt idx="98692">
                  <c:v>22.086832999999999</c:v>
                </c:pt>
                <c:pt idx="98693">
                  <c:v>22.085308000000001</c:v>
                </c:pt>
                <c:pt idx="98694">
                  <c:v>22.086786</c:v>
                </c:pt>
                <c:pt idx="98695">
                  <c:v>22.088294999999999</c:v>
                </c:pt>
                <c:pt idx="98696">
                  <c:v>22.087693999999999</c:v>
                </c:pt>
                <c:pt idx="98697">
                  <c:v>22.092372999999998</c:v>
                </c:pt>
                <c:pt idx="98698">
                  <c:v>22.096139999999998</c:v>
                </c:pt>
                <c:pt idx="98699">
                  <c:v>22.095571</c:v>
                </c:pt>
                <c:pt idx="98700">
                  <c:v>22.095949000000001</c:v>
                </c:pt>
                <c:pt idx="98701">
                  <c:v>22.093456</c:v>
                </c:pt>
                <c:pt idx="98702">
                  <c:v>22.093382999999999</c:v>
                </c:pt>
                <c:pt idx="98703">
                  <c:v>22.093043999999999</c:v>
                </c:pt>
                <c:pt idx="98704">
                  <c:v>22.088687</c:v>
                </c:pt>
                <c:pt idx="98705">
                  <c:v>22.090616000000001</c:v>
                </c:pt>
                <c:pt idx="98706">
                  <c:v>22.096298000000001</c:v>
                </c:pt>
                <c:pt idx="98707">
                  <c:v>22.097024000000001</c:v>
                </c:pt>
                <c:pt idx="98708">
                  <c:v>22.095435999999999</c:v>
                </c:pt>
                <c:pt idx="98709">
                  <c:v>22.093275999999999</c:v>
                </c:pt>
                <c:pt idx="98710">
                  <c:v>22.090153999999998</c:v>
                </c:pt>
                <c:pt idx="98711">
                  <c:v>22.090335</c:v>
                </c:pt>
                <c:pt idx="98712">
                  <c:v>22.094669</c:v>
                </c:pt>
                <c:pt idx="98713">
                  <c:v>22.095331999999999</c:v>
                </c:pt>
                <c:pt idx="98714">
                  <c:v>22.094373999999998</c:v>
                </c:pt>
                <c:pt idx="98715">
                  <c:v>22.094370000000001</c:v>
                </c:pt>
                <c:pt idx="98716">
                  <c:v>22.092746999999999</c:v>
                </c:pt>
                <c:pt idx="98717">
                  <c:v>22.09308</c:v>
                </c:pt>
                <c:pt idx="98718">
                  <c:v>22.097833999999999</c:v>
                </c:pt>
                <c:pt idx="98719">
                  <c:v>22.101445999999999</c:v>
                </c:pt>
                <c:pt idx="98720">
                  <c:v>22.099188000000002</c:v>
                </c:pt>
                <c:pt idx="98721">
                  <c:v>22.095199999999998</c:v>
                </c:pt>
                <c:pt idx="98722">
                  <c:v>22.097107999999999</c:v>
                </c:pt>
                <c:pt idx="98723">
                  <c:v>22.097383000000001</c:v>
                </c:pt>
                <c:pt idx="98724">
                  <c:v>22.095471</c:v>
                </c:pt>
                <c:pt idx="98725">
                  <c:v>22.100190999999999</c:v>
                </c:pt>
                <c:pt idx="98726">
                  <c:v>22.103750000000002</c:v>
                </c:pt>
                <c:pt idx="98727">
                  <c:v>22.100788000000001</c:v>
                </c:pt>
                <c:pt idx="98728">
                  <c:v>22.102823000000001</c:v>
                </c:pt>
                <c:pt idx="98729">
                  <c:v>22.104783999999999</c:v>
                </c:pt>
                <c:pt idx="98730">
                  <c:v>22.102865999999999</c:v>
                </c:pt>
                <c:pt idx="98731">
                  <c:v>22.104239</c:v>
                </c:pt>
                <c:pt idx="98732">
                  <c:v>22.106711000000001</c:v>
                </c:pt>
                <c:pt idx="98733">
                  <c:v>22.107479000000001</c:v>
                </c:pt>
                <c:pt idx="98734">
                  <c:v>22.107067000000001</c:v>
                </c:pt>
                <c:pt idx="98735">
                  <c:v>22.103641</c:v>
                </c:pt>
                <c:pt idx="98736">
                  <c:v>22.100816999999999</c:v>
                </c:pt>
                <c:pt idx="98737">
                  <c:v>22.101313999999999</c:v>
                </c:pt>
                <c:pt idx="98738">
                  <c:v>22.101019999999998</c:v>
                </c:pt>
                <c:pt idx="98739">
                  <c:v>22.098821000000001</c:v>
                </c:pt>
                <c:pt idx="98740">
                  <c:v>22.09853</c:v>
                </c:pt>
                <c:pt idx="98741">
                  <c:v>22.102094000000001</c:v>
                </c:pt>
                <c:pt idx="98742">
                  <c:v>22.103428999999998</c:v>
                </c:pt>
                <c:pt idx="98743">
                  <c:v>22.102853</c:v>
                </c:pt>
                <c:pt idx="98744">
                  <c:v>22.104247999999998</c:v>
                </c:pt>
                <c:pt idx="98745">
                  <c:v>22.103439000000002</c:v>
                </c:pt>
                <c:pt idx="98746">
                  <c:v>22.101099000000001</c:v>
                </c:pt>
                <c:pt idx="98747">
                  <c:v>22.100721</c:v>
                </c:pt>
                <c:pt idx="98748">
                  <c:v>22.102160000000001</c:v>
                </c:pt>
                <c:pt idx="98749">
                  <c:v>22.099305999999999</c:v>
                </c:pt>
                <c:pt idx="98750">
                  <c:v>22.097888999999999</c:v>
                </c:pt>
                <c:pt idx="98751">
                  <c:v>22.10108</c:v>
                </c:pt>
                <c:pt idx="98752">
                  <c:v>22.100213</c:v>
                </c:pt>
                <c:pt idx="98753">
                  <c:v>22.101182999999999</c:v>
                </c:pt>
                <c:pt idx="98754">
                  <c:v>22.103216</c:v>
                </c:pt>
                <c:pt idx="98755">
                  <c:v>22.099057999999999</c:v>
                </c:pt>
                <c:pt idx="98756">
                  <c:v>22.098569000000001</c:v>
                </c:pt>
                <c:pt idx="98757">
                  <c:v>22.104123000000001</c:v>
                </c:pt>
                <c:pt idx="98758">
                  <c:v>22.104761</c:v>
                </c:pt>
                <c:pt idx="98759">
                  <c:v>22.102084000000001</c:v>
                </c:pt>
                <c:pt idx="98760">
                  <c:v>22.103919000000001</c:v>
                </c:pt>
                <c:pt idx="98761">
                  <c:v>22.105456</c:v>
                </c:pt>
                <c:pt idx="98762">
                  <c:v>22.105360999999998</c:v>
                </c:pt>
                <c:pt idx="98763">
                  <c:v>22.102948000000001</c:v>
                </c:pt>
                <c:pt idx="98764">
                  <c:v>22.102546</c:v>
                </c:pt>
                <c:pt idx="98765">
                  <c:v>22.105295000000002</c:v>
                </c:pt>
                <c:pt idx="98766">
                  <c:v>22.106446999999999</c:v>
                </c:pt>
                <c:pt idx="98767">
                  <c:v>22.104917</c:v>
                </c:pt>
                <c:pt idx="98768">
                  <c:v>22.105269</c:v>
                </c:pt>
                <c:pt idx="98769">
                  <c:v>22.107182999999999</c:v>
                </c:pt>
                <c:pt idx="98770">
                  <c:v>22.108879000000002</c:v>
                </c:pt>
                <c:pt idx="98771">
                  <c:v>22.110351000000001</c:v>
                </c:pt>
                <c:pt idx="98772">
                  <c:v>22.108772999999999</c:v>
                </c:pt>
                <c:pt idx="98773">
                  <c:v>22.106182</c:v>
                </c:pt>
                <c:pt idx="98774">
                  <c:v>22.110849000000002</c:v>
                </c:pt>
                <c:pt idx="98775">
                  <c:v>22.116299000000001</c:v>
                </c:pt>
                <c:pt idx="98776">
                  <c:v>22.111211000000001</c:v>
                </c:pt>
                <c:pt idx="98777">
                  <c:v>22.104602</c:v>
                </c:pt>
                <c:pt idx="98778">
                  <c:v>22.106358</c:v>
                </c:pt>
                <c:pt idx="98779">
                  <c:v>22.108650000000001</c:v>
                </c:pt>
                <c:pt idx="98780">
                  <c:v>22.109867000000001</c:v>
                </c:pt>
                <c:pt idx="98781">
                  <c:v>22.110465999999999</c:v>
                </c:pt>
                <c:pt idx="98782">
                  <c:v>22.108612999999998</c:v>
                </c:pt>
                <c:pt idx="98783">
                  <c:v>22.108754000000001</c:v>
                </c:pt>
                <c:pt idx="98784">
                  <c:v>22.110552999999999</c:v>
                </c:pt>
                <c:pt idx="98785">
                  <c:v>22.110118</c:v>
                </c:pt>
                <c:pt idx="98786">
                  <c:v>22.112311999999999</c:v>
                </c:pt>
                <c:pt idx="98787">
                  <c:v>22.115171</c:v>
                </c:pt>
                <c:pt idx="98788">
                  <c:v>22.113903000000001</c:v>
                </c:pt>
                <c:pt idx="98789">
                  <c:v>22.11675</c:v>
                </c:pt>
                <c:pt idx="98790">
                  <c:v>22.119893000000001</c:v>
                </c:pt>
                <c:pt idx="98791">
                  <c:v>22.113800999999999</c:v>
                </c:pt>
                <c:pt idx="98792">
                  <c:v>22.109321000000001</c:v>
                </c:pt>
                <c:pt idx="98793">
                  <c:v>22.112587000000001</c:v>
                </c:pt>
                <c:pt idx="98794">
                  <c:v>22.116226000000001</c:v>
                </c:pt>
                <c:pt idx="98795">
                  <c:v>22.119585000000001</c:v>
                </c:pt>
                <c:pt idx="98796">
                  <c:v>22.122205999999998</c:v>
                </c:pt>
                <c:pt idx="98797">
                  <c:v>22.117789999999999</c:v>
                </c:pt>
                <c:pt idx="98798">
                  <c:v>22.113606999999998</c:v>
                </c:pt>
                <c:pt idx="98799">
                  <c:v>22.112528999999999</c:v>
                </c:pt>
                <c:pt idx="98800">
                  <c:v>22.111190000000001</c:v>
                </c:pt>
                <c:pt idx="98801">
                  <c:v>22.111208000000001</c:v>
                </c:pt>
                <c:pt idx="98802">
                  <c:v>22.113780999999999</c:v>
                </c:pt>
                <c:pt idx="98803">
                  <c:v>22.114328</c:v>
                </c:pt>
                <c:pt idx="98804">
                  <c:v>22.113102000000001</c:v>
                </c:pt>
                <c:pt idx="98805">
                  <c:v>22.115106999999998</c:v>
                </c:pt>
                <c:pt idx="98806">
                  <c:v>22.117218000000001</c:v>
                </c:pt>
                <c:pt idx="98807">
                  <c:v>22.116187</c:v>
                </c:pt>
                <c:pt idx="98808">
                  <c:v>22.117549</c:v>
                </c:pt>
                <c:pt idx="98809">
                  <c:v>22.117715</c:v>
                </c:pt>
                <c:pt idx="98810">
                  <c:v>22.114612999999999</c:v>
                </c:pt>
                <c:pt idx="98811">
                  <c:v>22.114512000000001</c:v>
                </c:pt>
                <c:pt idx="98812">
                  <c:v>22.115908000000001</c:v>
                </c:pt>
                <c:pt idx="98813">
                  <c:v>22.115752000000001</c:v>
                </c:pt>
                <c:pt idx="98814">
                  <c:v>22.115576000000001</c:v>
                </c:pt>
                <c:pt idx="98815">
                  <c:v>22.114999000000001</c:v>
                </c:pt>
                <c:pt idx="98816">
                  <c:v>22.112656000000001</c:v>
                </c:pt>
                <c:pt idx="98817">
                  <c:v>22.110579000000001</c:v>
                </c:pt>
                <c:pt idx="98818">
                  <c:v>22.112186000000001</c:v>
                </c:pt>
                <c:pt idx="98819">
                  <c:v>22.114681999999998</c:v>
                </c:pt>
                <c:pt idx="98820">
                  <c:v>22.116447999999998</c:v>
                </c:pt>
                <c:pt idx="98821">
                  <c:v>22.115544</c:v>
                </c:pt>
                <c:pt idx="98822">
                  <c:v>22.118269999999999</c:v>
                </c:pt>
                <c:pt idx="98823">
                  <c:v>22.126342999999999</c:v>
                </c:pt>
                <c:pt idx="98824">
                  <c:v>22.126763</c:v>
                </c:pt>
                <c:pt idx="98825">
                  <c:v>22.120667999999998</c:v>
                </c:pt>
                <c:pt idx="98826">
                  <c:v>22.119503000000002</c:v>
                </c:pt>
                <c:pt idx="98827">
                  <c:v>22.120001999999999</c:v>
                </c:pt>
                <c:pt idx="98828">
                  <c:v>22.119693000000002</c:v>
                </c:pt>
                <c:pt idx="98829">
                  <c:v>22.118110999999999</c:v>
                </c:pt>
                <c:pt idx="98830">
                  <c:v>22.115935</c:v>
                </c:pt>
                <c:pt idx="98831">
                  <c:v>22.117616000000002</c:v>
                </c:pt>
                <c:pt idx="98832">
                  <c:v>22.117889000000002</c:v>
                </c:pt>
                <c:pt idx="98833">
                  <c:v>22.117456000000001</c:v>
                </c:pt>
                <c:pt idx="98834">
                  <c:v>22.121399</c:v>
                </c:pt>
                <c:pt idx="98835">
                  <c:v>22.119865000000001</c:v>
                </c:pt>
                <c:pt idx="98836">
                  <c:v>22.115845</c:v>
                </c:pt>
                <c:pt idx="98837">
                  <c:v>22.119402000000001</c:v>
                </c:pt>
                <c:pt idx="98838">
                  <c:v>22.119337000000002</c:v>
                </c:pt>
                <c:pt idx="98839">
                  <c:v>22.116157000000001</c:v>
                </c:pt>
                <c:pt idx="98840">
                  <c:v>22.119351000000002</c:v>
                </c:pt>
                <c:pt idx="98841">
                  <c:v>22.116636</c:v>
                </c:pt>
                <c:pt idx="98842">
                  <c:v>22.110517000000002</c:v>
                </c:pt>
                <c:pt idx="98843">
                  <c:v>22.11261</c:v>
                </c:pt>
                <c:pt idx="98844">
                  <c:v>22.116854</c:v>
                </c:pt>
                <c:pt idx="98845">
                  <c:v>22.117211000000001</c:v>
                </c:pt>
                <c:pt idx="98846">
                  <c:v>22.114753</c:v>
                </c:pt>
                <c:pt idx="98847">
                  <c:v>22.114854000000001</c:v>
                </c:pt>
                <c:pt idx="98848">
                  <c:v>22.119572999999999</c:v>
                </c:pt>
                <c:pt idx="98849">
                  <c:v>22.120588000000001</c:v>
                </c:pt>
                <c:pt idx="98850">
                  <c:v>22.117768999999999</c:v>
                </c:pt>
                <c:pt idx="98851">
                  <c:v>22.117405000000002</c:v>
                </c:pt>
                <c:pt idx="98852">
                  <c:v>22.119986999999998</c:v>
                </c:pt>
                <c:pt idx="98853">
                  <c:v>22.121205</c:v>
                </c:pt>
                <c:pt idx="98854">
                  <c:v>22.122208000000001</c:v>
                </c:pt>
                <c:pt idx="98855">
                  <c:v>22.125278000000002</c:v>
                </c:pt>
                <c:pt idx="98856">
                  <c:v>22.124227000000001</c:v>
                </c:pt>
                <c:pt idx="98857">
                  <c:v>22.126218000000001</c:v>
                </c:pt>
                <c:pt idx="98858">
                  <c:v>22.132642000000001</c:v>
                </c:pt>
                <c:pt idx="98859">
                  <c:v>22.132867000000001</c:v>
                </c:pt>
                <c:pt idx="98860">
                  <c:v>22.132165000000001</c:v>
                </c:pt>
                <c:pt idx="98861">
                  <c:v>22.130997000000001</c:v>
                </c:pt>
                <c:pt idx="98862">
                  <c:v>22.126791999999998</c:v>
                </c:pt>
                <c:pt idx="98863">
                  <c:v>22.126134</c:v>
                </c:pt>
                <c:pt idx="98864">
                  <c:v>22.128602999999998</c:v>
                </c:pt>
                <c:pt idx="98865">
                  <c:v>22.130870999999999</c:v>
                </c:pt>
                <c:pt idx="98866">
                  <c:v>22.131889000000001</c:v>
                </c:pt>
                <c:pt idx="98867">
                  <c:v>22.133385000000001</c:v>
                </c:pt>
                <c:pt idx="98868">
                  <c:v>22.135743999999999</c:v>
                </c:pt>
                <c:pt idx="98869">
                  <c:v>22.136569000000001</c:v>
                </c:pt>
                <c:pt idx="98870">
                  <c:v>22.131677</c:v>
                </c:pt>
                <c:pt idx="98871">
                  <c:v>22.126093000000001</c:v>
                </c:pt>
                <c:pt idx="98872">
                  <c:v>22.126608999999998</c:v>
                </c:pt>
                <c:pt idx="98873">
                  <c:v>22.133891999999999</c:v>
                </c:pt>
                <c:pt idx="98874">
                  <c:v>22.137042000000001</c:v>
                </c:pt>
                <c:pt idx="98875">
                  <c:v>22.128405999999998</c:v>
                </c:pt>
                <c:pt idx="98876">
                  <c:v>22.126449999999998</c:v>
                </c:pt>
                <c:pt idx="98877">
                  <c:v>22.133246</c:v>
                </c:pt>
                <c:pt idx="98878">
                  <c:v>22.128826</c:v>
                </c:pt>
                <c:pt idx="98879">
                  <c:v>22.125494</c:v>
                </c:pt>
                <c:pt idx="98880">
                  <c:v>22.132525999999999</c:v>
                </c:pt>
                <c:pt idx="98881">
                  <c:v>22.134803000000002</c:v>
                </c:pt>
                <c:pt idx="98882">
                  <c:v>22.131433999999999</c:v>
                </c:pt>
                <c:pt idx="98883">
                  <c:v>22.129994</c:v>
                </c:pt>
                <c:pt idx="98884">
                  <c:v>22.128540000000001</c:v>
                </c:pt>
                <c:pt idx="98885">
                  <c:v>22.127061000000001</c:v>
                </c:pt>
                <c:pt idx="98886">
                  <c:v>22.132055999999999</c:v>
                </c:pt>
                <c:pt idx="98887">
                  <c:v>22.133642999999999</c:v>
                </c:pt>
                <c:pt idx="98888">
                  <c:v>22.129539000000001</c:v>
                </c:pt>
                <c:pt idx="98889">
                  <c:v>22.130507999999999</c:v>
                </c:pt>
                <c:pt idx="98890">
                  <c:v>22.130496999999998</c:v>
                </c:pt>
                <c:pt idx="98891">
                  <c:v>22.129929000000001</c:v>
                </c:pt>
                <c:pt idx="98892">
                  <c:v>22.133125</c:v>
                </c:pt>
                <c:pt idx="98893">
                  <c:v>22.133334000000001</c:v>
                </c:pt>
                <c:pt idx="98894">
                  <c:v>22.131124</c:v>
                </c:pt>
                <c:pt idx="98895">
                  <c:v>22.13354</c:v>
                </c:pt>
                <c:pt idx="98896">
                  <c:v>22.134933</c:v>
                </c:pt>
                <c:pt idx="98897">
                  <c:v>22.134245</c:v>
                </c:pt>
                <c:pt idx="98898">
                  <c:v>22.139994999999999</c:v>
                </c:pt>
                <c:pt idx="98899">
                  <c:v>22.143037</c:v>
                </c:pt>
                <c:pt idx="98900">
                  <c:v>22.140401000000001</c:v>
                </c:pt>
                <c:pt idx="98901">
                  <c:v>22.140965999999999</c:v>
                </c:pt>
                <c:pt idx="98902">
                  <c:v>22.141482</c:v>
                </c:pt>
                <c:pt idx="98903">
                  <c:v>22.140858000000001</c:v>
                </c:pt>
                <c:pt idx="98904">
                  <c:v>22.142499000000001</c:v>
                </c:pt>
                <c:pt idx="98905">
                  <c:v>22.143736000000001</c:v>
                </c:pt>
                <c:pt idx="98906">
                  <c:v>22.139824000000001</c:v>
                </c:pt>
                <c:pt idx="98907">
                  <c:v>22.136032</c:v>
                </c:pt>
                <c:pt idx="98908">
                  <c:v>22.138095</c:v>
                </c:pt>
                <c:pt idx="98909">
                  <c:v>22.141446999999999</c:v>
                </c:pt>
                <c:pt idx="98910">
                  <c:v>22.142161000000002</c:v>
                </c:pt>
                <c:pt idx="98911">
                  <c:v>22.14199</c:v>
                </c:pt>
                <c:pt idx="98912">
                  <c:v>22.141439999999999</c:v>
                </c:pt>
                <c:pt idx="98913">
                  <c:v>22.141002</c:v>
                </c:pt>
                <c:pt idx="98914">
                  <c:v>22.140214</c:v>
                </c:pt>
                <c:pt idx="98915">
                  <c:v>22.139913</c:v>
                </c:pt>
                <c:pt idx="98916">
                  <c:v>22.138183999999999</c:v>
                </c:pt>
                <c:pt idx="98917">
                  <c:v>22.138090999999999</c:v>
                </c:pt>
                <c:pt idx="98918">
                  <c:v>22.139541000000001</c:v>
                </c:pt>
                <c:pt idx="98919">
                  <c:v>22.13749</c:v>
                </c:pt>
                <c:pt idx="98920">
                  <c:v>22.136140000000001</c:v>
                </c:pt>
                <c:pt idx="98921">
                  <c:v>22.140080999999999</c:v>
                </c:pt>
                <c:pt idx="98922">
                  <c:v>22.139914999999998</c:v>
                </c:pt>
                <c:pt idx="98923">
                  <c:v>22.134763</c:v>
                </c:pt>
                <c:pt idx="98924">
                  <c:v>22.135425999999999</c:v>
                </c:pt>
                <c:pt idx="98925">
                  <c:v>22.140431</c:v>
                </c:pt>
                <c:pt idx="98926">
                  <c:v>22.141641</c:v>
                </c:pt>
                <c:pt idx="98927">
                  <c:v>22.140362</c:v>
                </c:pt>
                <c:pt idx="98928">
                  <c:v>22.141555</c:v>
                </c:pt>
                <c:pt idx="98929">
                  <c:v>22.142137999999999</c:v>
                </c:pt>
                <c:pt idx="98930">
                  <c:v>22.140169</c:v>
                </c:pt>
                <c:pt idx="98931">
                  <c:v>22.140723999999999</c:v>
                </c:pt>
                <c:pt idx="98932">
                  <c:v>22.141261</c:v>
                </c:pt>
                <c:pt idx="98933">
                  <c:v>22.142282000000002</c:v>
                </c:pt>
                <c:pt idx="98934">
                  <c:v>22.143265</c:v>
                </c:pt>
                <c:pt idx="98935">
                  <c:v>22.140360000000001</c:v>
                </c:pt>
                <c:pt idx="98936">
                  <c:v>22.139574</c:v>
                </c:pt>
                <c:pt idx="98937">
                  <c:v>22.140913000000001</c:v>
                </c:pt>
                <c:pt idx="98938">
                  <c:v>22.141556999999999</c:v>
                </c:pt>
                <c:pt idx="98939">
                  <c:v>22.145199999999999</c:v>
                </c:pt>
                <c:pt idx="98940">
                  <c:v>22.145159</c:v>
                </c:pt>
                <c:pt idx="98941">
                  <c:v>22.140262</c:v>
                </c:pt>
                <c:pt idx="98942">
                  <c:v>22.136406999999998</c:v>
                </c:pt>
                <c:pt idx="98943">
                  <c:v>22.133357</c:v>
                </c:pt>
                <c:pt idx="98944">
                  <c:v>22.135318000000002</c:v>
                </c:pt>
                <c:pt idx="98945">
                  <c:v>22.139158999999999</c:v>
                </c:pt>
                <c:pt idx="98946">
                  <c:v>22.141921</c:v>
                </c:pt>
                <c:pt idx="98947">
                  <c:v>22.144241999999998</c:v>
                </c:pt>
                <c:pt idx="98948">
                  <c:v>22.139818000000002</c:v>
                </c:pt>
                <c:pt idx="98949">
                  <c:v>22.139298</c:v>
                </c:pt>
                <c:pt idx="98950">
                  <c:v>22.143841999999999</c:v>
                </c:pt>
                <c:pt idx="98951">
                  <c:v>22.141494999999999</c:v>
                </c:pt>
                <c:pt idx="98952">
                  <c:v>22.137782999999999</c:v>
                </c:pt>
                <c:pt idx="98953">
                  <c:v>22.138134999999998</c:v>
                </c:pt>
                <c:pt idx="98954">
                  <c:v>22.142519</c:v>
                </c:pt>
                <c:pt idx="98955">
                  <c:v>22.148174000000001</c:v>
                </c:pt>
                <c:pt idx="98956">
                  <c:v>22.146032000000002</c:v>
                </c:pt>
                <c:pt idx="98957">
                  <c:v>22.142807999999999</c:v>
                </c:pt>
                <c:pt idx="98958">
                  <c:v>22.145923</c:v>
                </c:pt>
                <c:pt idx="98959">
                  <c:v>22.148658999999999</c:v>
                </c:pt>
                <c:pt idx="98960">
                  <c:v>22.147978999999999</c:v>
                </c:pt>
                <c:pt idx="98961">
                  <c:v>22.147285</c:v>
                </c:pt>
                <c:pt idx="98962">
                  <c:v>22.146961000000001</c:v>
                </c:pt>
                <c:pt idx="98963">
                  <c:v>22.14734</c:v>
                </c:pt>
                <c:pt idx="98964">
                  <c:v>22.146754999999999</c:v>
                </c:pt>
                <c:pt idx="98965">
                  <c:v>22.146373000000001</c:v>
                </c:pt>
                <c:pt idx="98966">
                  <c:v>22.147627</c:v>
                </c:pt>
                <c:pt idx="98967">
                  <c:v>22.152204000000001</c:v>
                </c:pt>
                <c:pt idx="98968">
                  <c:v>22.156863000000001</c:v>
                </c:pt>
                <c:pt idx="98969">
                  <c:v>22.156559000000001</c:v>
                </c:pt>
                <c:pt idx="98970">
                  <c:v>22.158054</c:v>
                </c:pt>
                <c:pt idx="98971">
                  <c:v>22.158007999999999</c:v>
                </c:pt>
                <c:pt idx="98972">
                  <c:v>22.155899000000002</c:v>
                </c:pt>
                <c:pt idx="98973">
                  <c:v>22.157102999999999</c:v>
                </c:pt>
                <c:pt idx="98974">
                  <c:v>22.156396000000001</c:v>
                </c:pt>
                <c:pt idx="98975">
                  <c:v>22.154677</c:v>
                </c:pt>
                <c:pt idx="98976">
                  <c:v>22.154046999999998</c:v>
                </c:pt>
                <c:pt idx="98977">
                  <c:v>22.153545000000001</c:v>
                </c:pt>
                <c:pt idx="98978">
                  <c:v>22.154312000000001</c:v>
                </c:pt>
                <c:pt idx="98979">
                  <c:v>22.152087999999999</c:v>
                </c:pt>
                <c:pt idx="98980">
                  <c:v>22.15117</c:v>
                </c:pt>
                <c:pt idx="98981">
                  <c:v>22.153772</c:v>
                </c:pt>
                <c:pt idx="98982">
                  <c:v>22.154083</c:v>
                </c:pt>
                <c:pt idx="98983">
                  <c:v>22.160017</c:v>
                </c:pt>
                <c:pt idx="98984">
                  <c:v>22.165614000000001</c:v>
                </c:pt>
                <c:pt idx="98985">
                  <c:v>22.160364000000001</c:v>
                </c:pt>
                <c:pt idx="98986">
                  <c:v>22.161885000000002</c:v>
                </c:pt>
                <c:pt idx="98987">
                  <c:v>22.165994000000001</c:v>
                </c:pt>
                <c:pt idx="98988">
                  <c:v>22.161429999999999</c:v>
                </c:pt>
                <c:pt idx="98989">
                  <c:v>22.160240000000002</c:v>
                </c:pt>
                <c:pt idx="98990">
                  <c:v>22.162208</c:v>
                </c:pt>
                <c:pt idx="98991">
                  <c:v>22.160399999999999</c:v>
                </c:pt>
                <c:pt idx="98992">
                  <c:v>22.160525</c:v>
                </c:pt>
                <c:pt idx="98993">
                  <c:v>22.164232999999999</c:v>
                </c:pt>
                <c:pt idx="98994">
                  <c:v>22.162790999999999</c:v>
                </c:pt>
                <c:pt idx="98995">
                  <c:v>22.1584</c:v>
                </c:pt>
                <c:pt idx="98996">
                  <c:v>22.161304999999999</c:v>
                </c:pt>
                <c:pt idx="98997">
                  <c:v>22.160654999999998</c:v>
                </c:pt>
                <c:pt idx="98998">
                  <c:v>22.151927000000001</c:v>
                </c:pt>
                <c:pt idx="98999">
                  <c:v>22.151612</c:v>
                </c:pt>
                <c:pt idx="99000">
                  <c:v>22.158746000000001</c:v>
                </c:pt>
                <c:pt idx="99001">
                  <c:v>22.157502999999998</c:v>
                </c:pt>
                <c:pt idx="99002">
                  <c:v>22.153510000000001</c:v>
                </c:pt>
                <c:pt idx="99003">
                  <c:v>22.157126999999999</c:v>
                </c:pt>
                <c:pt idx="99004">
                  <c:v>22.161111999999999</c:v>
                </c:pt>
                <c:pt idx="99005">
                  <c:v>22.163335</c:v>
                </c:pt>
                <c:pt idx="99006">
                  <c:v>22.161280000000001</c:v>
                </c:pt>
                <c:pt idx="99007">
                  <c:v>22.158207000000001</c:v>
                </c:pt>
                <c:pt idx="99008">
                  <c:v>22.16151</c:v>
                </c:pt>
                <c:pt idx="99009">
                  <c:v>22.163191000000001</c:v>
                </c:pt>
                <c:pt idx="99010">
                  <c:v>22.162085999999999</c:v>
                </c:pt>
                <c:pt idx="99011">
                  <c:v>22.162237999999999</c:v>
                </c:pt>
                <c:pt idx="99012">
                  <c:v>22.156586000000001</c:v>
                </c:pt>
                <c:pt idx="99013">
                  <c:v>22.155621</c:v>
                </c:pt>
                <c:pt idx="99014">
                  <c:v>22.163983000000002</c:v>
                </c:pt>
                <c:pt idx="99015">
                  <c:v>22.165243</c:v>
                </c:pt>
                <c:pt idx="99016">
                  <c:v>22.163162</c:v>
                </c:pt>
                <c:pt idx="99017">
                  <c:v>22.163488999999998</c:v>
                </c:pt>
                <c:pt idx="99018">
                  <c:v>22.159397999999999</c:v>
                </c:pt>
                <c:pt idx="99019">
                  <c:v>22.158035999999999</c:v>
                </c:pt>
                <c:pt idx="99020">
                  <c:v>22.157415</c:v>
                </c:pt>
                <c:pt idx="99021">
                  <c:v>22.155940000000001</c:v>
                </c:pt>
                <c:pt idx="99022">
                  <c:v>22.158360999999999</c:v>
                </c:pt>
                <c:pt idx="99023">
                  <c:v>22.1601</c:v>
                </c:pt>
                <c:pt idx="99024">
                  <c:v>22.162890000000001</c:v>
                </c:pt>
                <c:pt idx="99025">
                  <c:v>22.165163</c:v>
                </c:pt>
                <c:pt idx="99026">
                  <c:v>22.162240000000001</c:v>
                </c:pt>
                <c:pt idx="99027">
                  <c:v>22.161792999999999</c:v>
                </c:pt>
                <c:pt idx="99028">
                  <c:v>22.164155999999998</c:v>
                </c:pt>
                <c:pt idx="99029">
                  <c:v>22.163450000000001</c:v>
                </c:pt>
                <c:pt idx="99030">
                  <c:v>22.163160000000001</c:v>
                </c:pt>
                <c:pt idx="99031">
                  <c:v>22.164940999999999</c:v>
                </c:pt>
                <c:pt idx="99032">
                  <c:v>22.165315</c:v>
                </c:pt>
                <c:pt idx="99033">
                  <c:v>22.165389000000001</c:v>
                </c:pt>
                <c:pt idx="99034">
                  <c:v>22.166435</c:v>
                </c:pt>
                <c:pt idx="99035">
                  <c:v>22.169276</c:v>
                </c:pt>
                <c:pt idx="99036">
                  <c:v>22.168672000000001</c:v>
                </c:pt>
                <c:pt idx="99037">
                  <c:v>22.165025</c:v>
                </c:pt>
                <c:pt idx="99038">
                  <c:v>22.167558</c:v>
                </c:pt>
                <c:pt idx="99039">
                  <c:v>22.169896000000001</c:v>
                </c:pt>
                <c:pt idx="99040">
                  <c:v>22.170213</c:v>
                </c:pt>
                <c:pt idx="99041">
                  <c:v>22.173192</c:v>
                </c:pt>
                <c:pt idx="99042">
                  <c:v>22.170704000000001</c:v>
                </c:pt>
                <c:pt idx="99043">
                  <c:v>22.165590000000002</c:v>
                </c:pt>
                <c:pt idx="99044">
                  <c:v>22.166132999999999</c:v>
                </c:pt>
                <c:pt idx="99045">
                  <c:v>22.168417000000002</c:v>
                </c:pt>
                <c:pt idx="99046">
                  <c:v>22.165011</c:v>
                </c:pt>
                <c:pt idx="99047">
                  <c:v>22.163996000000001</c:v>
                </c:pt>
                <c:pt idx="99048">
                  <c:v>22.168227000000002</c:v>
                </c:pt>
                <c:pt idx="99049">
                  <c:v>22.168786999999998</c:v>
                </c:pt>
                <c:pt idx="99050">
                  <c:v>22.167932</c:v>
                </c:pt>
                <c:pt idx="99051">
                  <c:v>22.170735000000001</c:v>
                </c:pt>
                <c:pt idx="99052">
                  <c:v>22.172229000000002</c:v>
                </c:pt>
                <c:pt idx="99053">
                  <c:v>22.172006</c:v>
                </c:pt>
                <c:pt idx="99054">
                  <c:v>22.172639</c:v>
                </c:pt>
                <c:pt idx="99055">
                  <c:v>22.174157000000001</c:v>
                </c:pt>
                <c:pt idx="99056">
                  <c:v>22.174499000000001</c:v>
                </c:pt>
                <c:pt idx="99057">
                  <c:v>22.173839000000001</c:v>
                </c:pt>
                <c:pt idx="99058">
                  <c:v>22.173259000000002</c:v>
                </c:pt>
                <c:pt idx="99059">
                  <c:v>22.172981</c:v>
                </c:pt>
                <c:pt idx="99060">
                  <c:v>22.174963999999999</c:v>
                </c:pt>
                <c:pt idx="99061">
                  <c:v>22.175159000000001</c:v>
                </c:pt>
                <c:pt idx="99062">
                  <c:v>22.173290999999999</c:v>
                </c:pt>
                <c:pt idx="99063">
                  <c:v>22.175660000000001</c:v>
                </c:pt>
                <c:pt idx="99064">
                  <c:v>22.174721000000002</c:v>
                </c:pt>
                <c:pt idx="99065">
                  <c:v>22.173494999999999</c:v>
                </c:pt>
                <c:pt idx="99066">
                  <c:v>22.177520000000001</c:v>
                </c:pt>
                <c:pt idx="99067">
                  <c:v>22.180778</c:v>
                </c:pt>
                <c:pt idx="99068">
                  <c:v>22.180059</c:v>
                </c:pt>
                <c:pt idx="99069">
                  <c:v>22.177747</c:v>
                </c:pt>
                <c:pt idx="99070">
                  <c:v>22.175521</c:v>
                </c:pt>
                <c:pt idx="99071">
                  <c:v>22.173967000000001</c:v>
                </c:pt>
                <c:pt idx="99072">
                  <c:v>22.173974999999999</c:v>
                </c:pt>
                <c:pt idx="99073">
                  <c:v>22.176867000000001</c:v>
                </c:pt>
                <c:pt idx="99074">
                  <c:v>22.179984999999999</c:v>
                </c:pt>
                <c:pt idx="99075">
                  <c:v>22.179475</c:v>
                </c:pt>
                <c:pt idx="99076">
                  <c:v>22.178698000000001</c:v>
                </c:pt>
                <c:pt idx="99077">
                  <c:v>22.176098</c:v>
                </c:pt>
                <c:pt idx="99078">
                  <c:v>22.173936999999999</c:v>
                </c:pt>
                <c:pt idx="99079">
                  <c:v>22.177465000000002</c:v>
                </c:pt>
                <c:pt idx="99080">
                  <c:v>22.179621000000001</c:v>
                </c:pt>
                <c:pt idx="99081">
                  <c:v>22.179607000000001</c:v>
                </c:pt>
                <c:pt idx="99082">
                  <c:v>22.176953999999999</c:v>
                </c:pt>
                <c:pt idx="99083">
                  <c:v>22.174768</c:v>
                </c:pt>
                <c:pt idx="99084">
                  <c:v>22.175163999999999</c:v>
                </c:pt>
                <c:pt idx="99085">
                  <c:v>22.175345</c:v>
                </c:pt>
                <c:pt idx="99086">
                  <c:v>22.177624999999999</c:v>
                </c:pt>
                <c:pt idx="99087">
                  <c:v>22.179776</c:v>
                </c:pt>
                <c:pt idx="99088">
                  <c:v>22.179120999999999</c:v>
                </c:pt>
                <c:pt idx="99089">
                  <c:v>22.179628000000001</c:v>
                </c:pt>
                <c:pt idx="99090">
                  <c:v>22.180486999999999</c:v>
                </c:pt>
                <c:pt idx="99091">
                  <c:v>22.177508</c:v>
                </c:pt>
                <c:pt idx="99092">
                  <c:v>22.178011999999999</c:v>
                </c:pt>
                <c:pt idx="99093">
                  <c:v>22.181854999999999</c:v>
                </c:pt>
                <c:pt idx="99094">
                  <c:v>22.178576</c:v>
                </c:pt>
                <c:pt idx="99095">
                  <c:v>22.176901000000001</c:v>
                </c:pt>
                <c:pt idx="99096">
                  <c:v>22.177036000000001</c:v>
                </c:pt>
                <c:pt idx="99097">
                  <c:v>22.174503000000001</c:v>
                </c:pt>
                <c:pt idx="99098">
                  <c:v>22.180622</c:v>
                </c:pt>
                <c:pt idx="99099">
                  <c:v>22.185175999999998</c:v>
                </c:pt>
                <c:pt idx="99100">
                  <c:v>22.178702999999999</c:v>
                </c:pt>
                <c:pt idx="99101">
                  <c:v>22.181311000000001</c:v>
                </c:pt>
                <c:pt idx="99102">
                  <c:v>22.187662</c:v>
                </c:pt>
                <c:pt idx="99103">
                  <c:v>22.181529999999999</c:v>
                </c:pt>
                <c:pt idx="99104">
                  <c:v>22.17868</c:v>
                </c:pt>
                <c:pt idx="99105">
                  <c:v>22.183282999999999</c:v>
                </c:pt>
                <c:pt idx="99106">
                  <c:v>22.183028</c:v>
                </c:pt>
                <c:pt idx="99107">
                  <c:v>22.183592000000001</c:v>
                </c:pt>
                <c:pt idx="99108">
                  <c:v>22.189402000000001</c:v>
                </c:pt>
                <c:pt idx="99109">
                  <c:v>22.190868999999999</c:v>
                </c:pt>
                <c:pt idx="99110">
                  <c:v>22.186523999999999</c:v>
                </c:pt>
                <c:pt idx="99111">
                  <c:v>22.189689999999999</c:v>
                </c:pt>
                <c:pt idx="99112">
                  <c:v>22.196565</c:v>
                </c:pt>
                <c:pt idx="99113">
                  <c:v>22.196579</c:v>
                </c:pt>
                <c:pt idx="99114">
                  <c:v>22.195665999999999</c:v>
                </c:pt>
                <c:pt idx="99115">
                  <c:v>22.196653000000001</c:v>
                </c:pt>
                <c:pt idx="99116">
                  <c:v>22.196956</c:v>
                </c:pt>
                <c:pt idx="99117">
                  <c:v>22.196213</c:v>
                </c:pt>
                <c:pt idx="99118">
                  <c:v>22.194269999999999</c:v>
                </c:pt>
                <c:pt idx="99119">
                  <c:v>22.192478999999999</c:v>
                </c:pt>
                <c:pt idx="99120">
                  <c:v>22.190608000000001</c:v>
                </c:pt>
                <c:pt idx="99121">
                  <c:v>22.190239999999999</c:v>
                </c:pt>
                <c:pt idx="99122">
                  <c:v>22.191738000000001</c:v>
                </c:pt>
                <c:pt idx="99123">
                  <c:v>22.190314000000001</c:v>
                </c:pt>
                <c:pt idx="99124">
                  <c:v>22.188866999999998</c:v>
                </c:pt>
                <c:pt idx="99125">
                  <c:v>22.191984999999999</c:v>
                </c:pt>
                <c:pt idx="99126">
                  <c:v>22.193155999999998</c:v>
                </c:pt>
                <c:pt idx="99127">
                  <c:v>22.192803000000001</c:v>
                </c:pt>
                <c:pt idx="99128">
                  <c:v>22.193846000000001</c:v>
                </c:pt>
                <c:pt idx="99129">
                  <c:v>22.195879000000001</c:v>
                </c:pt>
                <c:pt idx="99130">
                  <c:v>22.199451</c:v>
                </c:pt>
                <c:pt idx="99131">
                  <c:v>22.198701</c:v>
                </c:pt>
                <c:pt idx="99132">
                  <c:v>22.195952999999999</c:v>
                </c:pt>
                <c:pt idx="99133">
                  <c:v>22.196249999999999</c:v>
                </c:pt>
                <c:pt idx="99134">
                  <c:v>22.193929000000001</c:v>
                </c:pt>
                <c:pt idx="99135">
                  <c:v>22.194576999999999</c:v>
                </c:pt>
                <c:pt idx="99136">
                  <c:v>22.199161</c:v>
                </c:pt>
                <c:pt idx="99137">
                  <c:v>22.196629999999999</c:v>
                </c:pt>
                <c:pt idx="99138">
                  <c:v>22.194689</c:v>
                </c:pt>
                <c:pt idx="99139">
                  <c:v>22.196628</c:v>
                </c:pt>
                <c:pt idx="99140">
                  <c:v>22.192958000000001</c:v>
                </c:pt>
                <c:pt idx="99141">
                  <c:v>22.189468999999999</c:v>
                </c:pt>
                <c:pt idx="99142">
                  <c:v>22.19211</c:v>
                </c:pt>
                <c:pt idx="99143">
                  <c:v>22.194317000000002</c:v>
                </c:pt>
                <c:pt idx="99144">
                  <c:v>22.194714000000001</c:v>
                </c:pt>
                <c:pt idx="99145">
                  <c:v>22.198823000000001</c:v>
                </c:pt>
                <c:pt idx="99146">
                  <c:v>22.196968999999999</c:v>
                </c:pt>
                <c:pt idx="99147">
                  <c:v>22.192056999999998</c:v>
                </c:pt>
                <c:pt idx="99148">
                  <c:v>22.196224000000001</c:v>
                </c:pt>
                <c:pt idx="99149">
                  <c:v>22.197032</c:v>
                </c:pt>
                <c:pt idx="99150">
                  <c:v>22.193632999999998</c:v>
                </c:pt>
                <c:pt idx="99151">
                  <c:v>22.195388999999999</c:v>
                </c:pt>
                <c:pt idx="99152">
                  <c:v>22.198260999999999</c:v>
                </c:pt>
                <c:pt idx="99153">
                  <c:v>22.201243000000002</c:v>
                </c:pt>
                <c:pt idx="99154">
                  <c:v>22.204694</c:v>
                </c:pt>
                <c:pt idx="99155">
                  <c:v>22.203738999999999</c:v>
                </c:pt>
                <c:pt idx="99156">
                  <c:v>22.201028999999998</c:v>
                </c:pt>
                <c:pt idx="99157">
                  <c:v>22.200064999999999</c:v>
                </c:pt>
                <c:pt idx="99158">
                  <c:v>22.200706</c:v>
                </c:pt>
                <c:pt idx="99159">
                  <c:v>22.203555000000001</c:v>
                </c:pt>
                <c:pt idx="99160">
                  <c:v>22.202525000000001</c:v>
                </c:pt>
                <c:pt idx="99161">
                  <c:v>22.200386000000002</c:v>
                </c:pt>
                <c:pt idx="99162">
                  <c:v>22.20271</c:v>
                </c:pt>
                <c:pt idx="99163">
                  <c:v>22.205521000000001</c:v>
                </c:pt>
                <c:pt idx="99164">
                  <c:v>22.205584000000002</c:v>
                </c:pt>
                <c:pt idx="99165">
                  <c:v>22.200566999999999</c:v>
                </c:pt>
                <c:pt idx="99166">
                  <c:v>22.197562999999999</c:v>
                </c:pt>
                <c:pt idx="99167">
                  <c:v>22.202470000000002</c:v>
                </c:pt>
                <c:pt idx="99168">
                  <c:v>22.205380999999999</c:v>
                </c:pt>
                <c:pt idx="99169">
                  <c:v>22.205228999999999</c:v>
                </c:pt>
                <c:pt idx="99170">
                  <c:v>22.208015</c:v>
                </c:pt>
                <c:pt idx="99171">
                  <c:v>22.206976999999998</c:v>
                </c:pt>
                <c:pt idx="99172">
                  <c:v>22.202853999999999</c:v>
                </c:pt>
                <c:pt idx="99173">
                  <c:v>22.203519</c:v>
                </c:pt>
                <c:pt idx="99174">
                  <c:v>22.204402999999999</c:v>
                </c:pt>
                <c:pt idx="99175">
                  <c:v>22.203534999999999</c:v>
                </c:pt>
                <c:pt idx="99176">
                  <c:v>22.206813</c:v>
                </c:pt>
                <c:pt idx="99177">
                  <c:v>22.211361</c:v>
                </c:pt>
                <c:pt idx="99178">
                  <c:v>22.206678</c:v>
                </c:pt>
                <c:pt idx="99179">
                  <c:v>22.198034</c:v>
                </c:pt>
                <c:pt idx="99180">
                  <c:v>22.200555000000001</c:v>
                </c:pt>
                <c:pt idx="99181">
                  <c:v>22.208297000000002</c:v>
                </c:pt>
                <c:pt idx="99182">
                  <c:v>22.207630999999999</c:v>
                </c:pt>
                <c:pt idx="99183">
                  <c:v>22.203854</c:v>
                </c:pt>
                <c:pt idx="99184">
                  <c:v>22.204968999999998</c:v>
                </c:pt>
                <c:pt idx="99185">
                  <c:v>22.208573000000001</c:v>
                </c:pt>
                <c:pt idx="99186">
                  <c:v>22.204324</c:v>
                </c:pt>
                <c:pt idx="99187">
                  <c:v>22.199406</c:v>
                </c:pt>
                <c:pt idx="99188">
                  <c:v>22.202165000000001</c:v>
                </c:pt>
                <c:pt idx="99189">
                  <c:v>22.203510999999999</c:v>
                </c:pt>
                <c:pt idx="99190">
                  <c:v>22.205228999999999</c:v>
                </c:pt>
                <c:pt idx="99191">
                  <c:v>22.209059</c:v>
                </c:pt>
                <c:pt idx="99192">
                  <c:v>22.207908</c:v>
                </c:pt>
                <c:pt idx="99193">
                  <c:v>22.204650000000001</c:v>
                </c:pt>
                <c:pt idx="99194">
                  <c:v>22.206935000000001</c:v>
                </c:pt>
                <c:pt idx="99195">
                  <c:v>22.211072999999999</c:v>
                </c:pt>
                <c:pt idx="99196">
                  <c:v>22.210708</c:v>
                </c:pt>
                <c:pt idx="99197">
                  <c:v>22.210491999999999</c:v>
                </c:pt>
                <c:pt idx="99198">
                  <c:v>22.213598999999999</c:v>
                </c:pt>
                <c:pt idx="99199">
                  <c:v>22.216643000000001</c:v>
                </c:pt>
                <c:pt idx="99200">
                  <c:v>22.219159999999999</c:v>
                </c:pt>
                <c:pt idx="99201">
                  <c:v>22.219349999999999</c:v>
                </c:pt>
                <c:pt idx="99202">
                  <c:v>22.216722000000001</c:v>
                </c:pt>
                <c:pt idx="99203">
                  <c:v>22.216719000000001</c:v>
                </c:pt>
                <c:pt idx="99204">
                  <c:v>22.221039999999999</c:v>
                </c:pt>
                <c:pt idx="99205">
                  <c:v>22.220707000000001</c:v>
                </c:pt>
                <c:pt idx="99206">
                  <c:v>22.217359999999999</c:v>
                </c:pt>
                <c:pt idx="99207">
                  <c:v>22.219860000000001</c:v>
                </c:pt>
                <c:pt idx="99208">
                  <c:v>22.220382000000001</c:v>
                </c:pt>
                <c:pt idx="99209">
                  <c:v>22.215792</c:v>
                </c:pt>
                <c:pt idx="99210">
                  <c:v>22.214796</c:v>
                </c:pt>
                <c:pt idx="99211">
                  <c:v>22.213787</c:v>
                </c:pt>
                <c:pt idx="99212">
                  <c:v>22.212456</c:v>
                </c:pt>
                <c:pt idx="99213">
                  <c:v>22.218478999999999</c:v>
                </c:pt>
                <c:pt idx="99214">
                  <c:v>22.216460000000001</c:v>
                </c:pt>
                <c:pt idx="99215">
                  <c:v>22.209191000000001</c:v>
                </c:pt>
                <c:pt idx="99216">
                  <c:v>22.214824</c:v>
                </c:pt>
                <c:pt idx="99217">
                  <c:v>22.219643000000001</c:v>
                </c:pt>
                <c:pt idx="99218">
                  <c:v>22.214617000000001</c:v>
                </c:pt>
                <c:pt idx="99219">
                  <c:v>22.21142</c:v>
                </c:pt>
                <c:pt idx="99220">
                  <c:v>22.211632000000002</c:v>
                </c:pt>
                <c:pt idx="99221">
                  <c:v>22.211503</c:v>
                </c:pt>
                <c:pt idx="99222">
                  <c:v>22.213197000000001</c:v>
                </c:pt>
                <c:pt idx="99223">
                  <c:v>22.212731999999999</c:v>
                </c:pt>
                <c:pt idx="99224">
                  <c:v>22.212164000000001</c:v>
                </c:pt>
                <c:pt idx="99225">
                  <c:v>22.217518999999999</c:v>
                </c:pt>
                <c:pt idx="99226">
                  <c:v>22.218876000000002</c:v>
                </c:pt>
                <c:pt idx="99227">
                  <c:v>22.214815000000002</c:v>
                </c:pt>
                <c:pt idx="99228">
                  <c:v>22.213474999999999</c:v>
                </c:pt>
                <c:pt idx="99229">
                  <c:v>22.214535999999999</c:v>
                </c:pt>
                <c:pt idx="99230">
                  <c:v>22.217278</c:v>
                </c:pt>
                <c:pt idx="99231">
                  <c:v>22.217600000000001</c:v>
                </c:pt>
                <c:pt idx="99232">
                  <c:v>22.214137999999998</c:v>
                </c:pt>
                <c:pt idx="99233">
                  <c:v>22.212461999999999</c:v>
                </c:pt>
                <c:pt idx="99234">
                  <c:v>22.214431000000001</c:v>
                </c:pt>
                <c:pt idx="99235">
                  <c:v>22.215989</c:v>
                </c:pt>
                <c:pt idx="99236">
                  <c:v>22.215691</c:v>
                </c:pt>
                <c:pt idx="99237">
                  <c:v>22.213918</c:v>
                </c:pt>
                <c:pt idx="99238">
                  <c:v>22.212651000000001</c:v>
                </c:pt>
                <c:pt idx="99239">
                  <c:v>22.214818000000001</c:v>
                </c:pt>
                <c:pt idx="99240">
                  <c:v>22.215512</c:v>
                </c:pt>
                <c:pt idx="99241">
                  <c:v>22.21482</c:v>
                </c:pt>
                <c:pt idx="99242">
                  <c:v>22.215862999999999</c:v>
                </c:pt>
                <c:pt idx="99243">
                  <c:v>22.215309999999999</c:v>
                </c:pt>
                <c:pt idx="99244">
                  <c:v>22.214189000000001</c:v>
                </c:pt>
                <c:pt idx="99245">
                  <c:v>22.216688999999999</c:v>
                </c:pt>
                <c:pt idx="99246">
                  <c:v>22.215062</c:v>
                </c:pt>
                <c:pt idx="99247">
                  <c:v>22.210688999999999</c:v>
                </c:pt>
                <c:pt idx="99248">
                  <c:v>22.214742999999999</c:v>
                </c:pt>
                <c:pt idx="99249">
                  <c:v>22.215381000000001</c:v>
                </c:pt>
                <c:pt idx="99250">
                  <c:v>22.211068999999998</c:v>
                </c:pt>
                <c:pt idx="99251">
                  <c:v>22.213307</c:v>
                </c:pt>
                <c:pt idx="99252">
                  <c:v>22.215861</c:v>
                </c:pt>
                <c:pt idx="99253">
                  <c:v>22.216493</c:v>
                </c:pt>
                <c:pt idx="99254">
                  <c:v>22.216204000000001</c:v>
                </c:pt>
                <c:pt idx="99255">
                  <c:v>22.215368000000002</c:v>
                </c:pt>
                <c:pt idx="99256">
                  <c:v>22.217552000000001</c:v>
                </c:pt>
                <c:pt idx="99257">
                  <c:v>22.218601</c:v>
                </c:pt>
                <c:pt idx="99258">
                  <c:v>22.219166000000001</c:v>
                </c:pt>
                <c:pt idx="99259">
                  <c:v>22.222981999999998</c:v>
                </c:pt>
                <c:pt idx="99260">
                  <c:v>22.220993</c:v>
                </c:pt>
                <c:pt idx="99261">
                  <c:v>22.216434</c:v>
                </c:pt>
                <c:pt idx="99262">
                  <c:v>22.217438999999999</c:v>
                </c:pt>
                <c:pt idx="99263">
                  <c:v>22.2179</c:v>
                </c:pt>
                <c:pt idx="99264">
                  <c:v>22.215171999999999</c:v>
                </c:pt>
                <c:pt idx="99265">
                  <c:v>22.215056000000001</c:v>
                </c:pt>
                <c:pt idx="99266">
                  <c:v>22.219045000000001</c:v>
                </c:pt>
                <c:pt idx="99267">
                  <c:v>22.218430999999999</c:v>
                </c:pt>
                <c:pt idx="99268">
                  <c:v>22.215109999999999</c:v>
                </c:pt>
                <c:pt idx="99269">
                  <c:v>22.215767</c:v>
                </c:pt>
                <c:pt idx="99270">
                  <c:v>22.217033000000001</c:v>
                </c:pt>
                <c:pt idx="99271">
                  <c:v>22.216878000000001</c:v>
                </c:pt>
                <c:pt idx="99272">
                  <c:v>22.218105000000001</c:v>
                </c:pt>
                <c:pt idx="99273">
                  <c:v>22.219954000000001</c:v>
                </c:pt>
                <c:pt idx="99274">
                  <c:v>22.218727000000001</c:v>
                </c:pt>
                <c:pt idx="99275">
                  <c:v>22.218121</c:v>
                </c:pt>
                <c:pt idx="99276">
                  <c:v>22.220502</c:v>
                </c:pt>
                <c:pt idx="99277">
                  <c:v>22.222259000000001</c:v>
                </c:pt>
                <c:pt idx="99278">
                  <c:v>22.222315999999999</c:v>
                </c:pt>
                <c:pt idx="99279">
                  <c:v>22.223110999999999</c:v>
                </c:pt>
                <c:pt idx="99280">
                  <c:v>22.226196999999999</c:v>
                </c:pt>
                <c:pt idx="99281">
                  <c:v>22.223689</c:v>
                </c:pt>
                <c:pt idx="99282">
                  <c:v>22.219455</c:v>
                </c:pt>
                <c:pt idx="99283">
                  <c:v>22.223049</c:v>
                </c:pt>
                <c:pt idx="99284">
                  <c:v>22.225560999999999</c:v>
                </c:pt>
                <c:pt idx="99285">
                  <c:v>22.223427000000001</c:v>
                </c:pt>
                <c:pt idx="99286">
                  <c:v>22.2258</c:v>
                </c:pt>
                <c:pt idx="99287">
                  <c:v>22.228687999999998</c:v>
                </c:pt>
                <c:pt idx="99288">
                  <c:v>22.228501000000001</c:v>
                </c:pt>
                <c:pt idx="99289">
                  <c:v>22.230802000000001</c:v>
                </c:pt>
                <c:pt idx="99290">
                  <c:v>22.231573000000001</c:v>
                </c:pt>
                <c:pt idx="99291">
                  <c:v>22.227671999999998</c:v>
                </c:pt>
                <c:pt idx="99292">
                  <c:v>22.225190999999999</c:v>
                </c:pt>
                <c:pt idx="99293">
                  <c:v>22.230841000000002</c:v>
                </c:pt>
                <c:pt idx="99294">
                  <c:v>22.234798999999999</c:v>
                </c:pt>
                <c:pt idx="99295">
                  <c:v>22.229099000000001</c:v>
                </c:pt>
                <c:pt idx="99296">
                  <c:v>22.227895</c:v>
                </c:pt>
                <c:pt idx="99297">
                  <c:v>22.234705000000002</c:v>
                </c:pt>
                <c:pt idx="99298">
                  <c:v>22.235274</c:v>
                </c:pt>
                <c:pt idx="99299">
                  <c:v>22.23067</c:v>
                </c:pt>
                <c:pt idx="99300">
                  <c:v>22.234755</c:v>
                </c:pt>
                <c:pt idx="99301">
                  <c:v>22.243085000000001</c:v>
                </c:pt>
                <c:pt idx="99302">
                  <c:v>22.242820999999999</c:v>
                </c:pt>
                <c:pt idx="99303">
                  <c:v>22.239305000000002</c:v>
                </c:pt>
                <c:pt idx="99304">
                  <c:v>22.237483000000001</c:v>
                </c:pt>
                <c:pt idx="99305">
                  <c:v>22.236089</c:v>
                </c:pt>
                <c:pt idx="99306">
                  <c:v>22.239319999999999</c:v>
                </c:pt>
                <c:pt idx="99307">
                  <c:v>22.240297000000002</c:v>
                </c:pt>
                <c:pt idx="99308">
                  <c:v>22.236284999999999</c:v>
                </c:pt>
                <c:pt idx="99309">
                  <c:v>22.234538000000001</c:v>
                </c:pt>
                <c:pt idx="99310">
                  <c:v>22.233615</c:v>
                </c:pt>
                <c:pt idx="99311">
                  <c:v>22.23358</c:v>
                </c:pt>
                <c:pt idx="99312">
                  <c:v>22.235790000000001</c:v>
                </c:pt>
                <c:pt idx="99313">
                  <c:v>22.232676000000001</c:v>
                </c:pt>
                <c:pt idx="99314">
                  <c:v>22.233091000000002</c:v>
                </c:pt>
                <c:pt idx="99315">
                  <c:v>22.235603999999999</c:v>
                </c:pt>
                <c:pt idx="99316">
                  <c:v>22.230401000000001</c:v>
                </c:pt>
                <c:pt idx="99317">
                  <c:v>22.230874</c:v>
                </c:pt>
                <c:pt idx="99318">
                  <c:v>22.238454000000001</c:v>
                </c:pt>
                <c:pt idx="99319">
                  <c:v>22.238045</c:v>
                </c:pt>
                <c:pt idx="99320">
                  <c:v>22.234438999999998</c:v>
                </c:pt>
                <c:pt idx="99321">
                  <c:v>22.234945</c:v>
                </c:pt>
                <c:pt idx="99322">
                  <c:v>22.237157</c:v>
                </c:pt>
                <c:pt idx="99323">
                  <c:v>22.238644000000001</c:v>
                </c:pt>
                <c:pt idx="99324">
                  <c:v>22.238576999999999</c:v>
                </c:pt>
                <c:pt idx="99325">
                  <c:v>22.238038</c:v>
                </c:pt>
                <c:pt idx="99326">
                  <c:v>22.24126</c:v>
                </c:pt>
                <c:pt idx="99327">
                  <c:v>22.241192000000002</c:v>
                </c:pt>
                <c:pt idx="99328">
                  <c:v>22.234517</c:v>
                </c:pt>
                <c:pt idx="99329">
                  <c:v>22.236001000000002</c:v>
                </c:pt>
                <c:pt idx="99330">
                  <c:v>22.242522000000001</c:v>
                </c:pt>
                <c:pt idx="99331">
                  <c:v>22.243243</c:v>
                </c:pt>
                <c:pt idx="99332">
                  <c:v>22.242872999999999</c:v>
                </c:pt>
                <c:pt idx="99333">
                  <c:v>22.244302000000001</c:v>
                </c:pt>
                <c:pt idx="99334">
                  <c:v>22.243200999999999</c:v>
                </c:pt>
                <c:pt idx="99335">
                  <c:v>22.239439999999998</c:v>
                </c:pt>
                <c:pt idx="99336">
                  <c:v>22.241693999999999</c:v>
                </c:pt>
                <c:pt idx="99337">
                  <c:v>22.243957000000002</c:v>
                </c:pt>
                <c:pt idx="99338">
                  <c:v>22.237950999999999</c:v>
                </c:pt>
                <c:pt idx="99339">
                  <c:v>22.232544999999998</c:v>
                </c:pt>
                <c:pt idx="99340">
                  <c:v>22.235361999999999</c:v>
                </c:pt>
                <c:pt idx="99341">
                  <c:v>22.239371999999999</c:v>
                </c:pt>
                <c:pt idx="99342">
                  <c:v>22.236896000000002</c:v>
                </c:pt>
                <c:pt idx="99343">
                  <c:v>22.235163</c:v>
                </c:pt>
                <c:pt idx="99344">
                  <c:v>22.236153000000002</c:v>
                </c:pt>
                <c:pt idx="99345">
                  <c:v>22.236737000000002</c:v>
                </c:pt>
                <c:pt idx="99346">
                  <c:v>22.238997999999999</c:v>
                </c:pt>
                <c:pt idx="99347">
                  <c:v>22.240396</c:v>
                </c:pt>
                <c:pt idx="99348">
                  <c:v>22.24006</c:v>
                </c:pt>
                <c:pt idx="99349">
                  <c:v>22.242843000000001</c:v>
                </c:pt>
                <c:pt idx="99350">
                  <c:v>22.245950000000001</c:v>
                </c:pt>
                <c:pt idx="99351">
                  <c:v>22.244579999999999</c:v>
                </c:pt>
                <c:pt idx="99352">
                  <c:v>22.243245999999999</c:v>
                </c:pt>
                <c:pt idx="99353">
                  <c:v>22.244050000000001</c:v>
                </c:pt>
                <c:pt idx="99354">
                  <c:v>22.245798000000001</c:v>
                </c:pt>
                <c:pt idx="99355">
                  <c:v>22.248540999999999</c:v>
                </c:pt>
                <c:pt idx="99356">
                  <c:v>22.244101000000001</c:v>
                </c:pt>
                <c:pt idx="99357">
                  <c:v>22.235914999999999</c:v>
                </c:pt>
                <c:pt idx="99358">
                  <c:v>22.237841</c:v>
                </c:pt>
                <c:pt idx="99359">
                  <c:v>22.242096</c:v>
                </c:pt>
                <c:pt idx="99360">
                  <c:v>22.243413</c:v>
                </c:pt>
                <c:pt idx="99361">
                  <c:v>22.245079</c:v>
                </c:pt>
                <c:pt idx="99362">
                  <c:v>22.243915999999999</c:v>
                </c:pt>
                <c:pt idx="99363">
                  <c:v>22.241071000000002</c:v>
                </c:pt>
                <c:pt idx="99364">
                  <c:v>22.241996</c:v>
                </c:pt>
                <c:pt idx="99365">
                  <c:v>22.242132999999999</c:v>
                </c:pt>
                <c:pt idx="99366">
                  <c:v>22.244118</c:v>
                </c:pt>
                <c:pt idx="99367">
                  <c:v>22.24757</c:v>
                </c:pt>
                <c:pt idx="99368">
                  <c:v>22.247223000000002</c:v>
                </c:pt>
                <c:pt idx="99369">
                  <c:v>22.246174</c:v>
                </c:pt>
                <c:pt idx="99370">
                  <c:v>22.248208000000002</c:v>
                </c:pt>
                <c:pt idx="99371">
                  <c:v>22.252049</c:v>
                </c:pt>
                <c:pt idx="99372">
                  <c:v>22.250859999999999</c:v>
                </c:pt>
                <c:pt idx="99373">
                  <c:v>22.246663000000002</c:v>
                </c:pt>
                <c:pt idx="99374">
                  <c:v>22.248215999999999</c:v>
                </c:pt>
                <c:pt idx="99375">
                  <c:v>22.251989999999999</c:v>
                </c:pt>
                <c:pt idx="99376">
                  <c:v>22.249870999999999</c:v>
                </c:pt>
                <c:pt idx="99377">
                  <c:v>22.248121000000001</c:v>
                </c:pt>
                <c:pt idx="99378">
                  <c:v>22.252143</c:v>
                </c:pt>
                <c:pt idx="99379">
                  <c:v>22.252624999999998</c:v>
                </c:pt>
                <c:pt idx="99380">
                  <c:v>22.252027999999999</c:v>
                </c:pt>
                <c:pt idx="99381">
                  <c:v>22.251258</c:v>
                </c:pt>
                <c:pt idx="99382">
                  <c:v>22.249469999999999</c:v>
                </c:pt>
                <c:pt idx="99383">
                  <c:v>22.249768</c:v>
                </c:pt>
                <c:pt idx="99384">
                  <c:v>22.249692</c:v>
                </c:pt>
                <c:pt idx="99385">
                  <c:v>22.248448</c:v>
                </c:pt>
                <c:pt idx="99386">
                  <c:v>22.249144000000001</c:v>
                </c:pt>
                <c:pt idx="99387">
                  <c:v>22.250427999999999</c:v>
                </c:pt>
                <c:pt idx="99388">
                  <c:v>22.249737</c:v>
                </c:pt>
                <c:pt idx="99389">
                  <c:v>22.249776000000001</c:v>
                </c:pt>
                <c:pt idx="99390">
                  <c:v>22.249561</c:v>
                </c:pt>
                <c:pt idx="99391">
                  <c:v>22.249797999999998</c:v>
                </c:pt>
                <c:pt idx="99392">
                  <c:v>22.251950999999998</c:v>
                </c:pt>
                <c:pt idx="99393">
                  <c:v>22.250346</c:v>
                </c:pt>
                <c:pt idx="99394">
                  <c:v>22.245885999999999</c:v>
                </c:pt>
                <c:pt idx="99395">
                  <c:v>22.245493</c:v>
                </c:pt>
                <c:pt idx="99396">
                  <c:v>22.248370999999999</c:v>
                </c:pt>
                <c:pt idx="99397">
                  <c:v>22.248480000000001</c:v>
                </c:pt>
                <c:pt idx="99398">
                  <c:v>22.249009000000001</c:v>
                </c:pt>
                <c:pt idx="99399">
                  <c:v>22.247682000000001</c:v>
                </c:pt>
                <c:pt idx="99400">
                  <c:v>22.244786999999999</c:v>
                </c:pt>
                <c:pt idx="99401">
                  <c:v>22.245656</c:v>
                </c:pt>
                <c:pt idx="99402">
                  <c:v>22.247487</c:v>
                </c:pt>
                <c:pt idx="99403">
                  <c:v>22.247568999999999</c:v>
                </c:pt>
                <c:pt idx="99404">
                  <c:v>22.247465999999999</c:v>
                </c:pt>
                <c:pt idx="99405">
                  <c:v>22.249199999999998</c:v>
                </c:pt>
                <c:pt idx="99406">
                  <c:v>22.253608</c:v>
                </c:pt>
                <c:pt idx="99407">
                  <c:v>22.255451000000001</c:v>
                </c:pt>
                <c:pt idx="99408">
                  <c:v>22.251248</c:v>
                </c:pt>
                <c:pt idx="99409">
                  <c:v>22.25329</c:v>
                </c:pt>
                <c:pt idx="99410">
                  <c:v>22.256892000000001</c:v>
                </c:pt>
                <c:pt idx="99411">
                  <c:v>22.253743</c:v>
                </c:pt>
                <c:pt idx="99412">
                  <c:v>22.254035999999999</c:v>
                </c:pt>
                <c:pt idx="99413">
                  <c:v>22.256996999999998</c:v>
                </c:pt>
                <c:pt idx="99414">
                  <c:v>22.255558000000001</c:v>
                </c:pt>
                <c:pt idx="99415">
                  <c:v>22.254698999999999</c:v>
                </c:pt>
                <c:pt idx="99416">
                  <c:v>22.256316999999999</c:v>
                </c:pt>
                <c:pt idx="99417">
                  <c:v>22.253076</c:v>
                </c:pt>
                <c:pt idx="99418">
                  <c:v>22.250128</c:v>
                </c:pt>
                <c:pt idx="99419">
                  <c:v>22.253415</c:v>
                </c:pt>
                <c:pt idx="99420">
                  <c:v>22.256481999999998</c:v>
                </c:pt>
                <c:pt idx="99421">
                  <c:v>22.254933999999999</c:v>
                </c:pt>
                <c:pt idx="99422">
                  <c:v>22.252936999999999</c:v>
                </c:pt>
                <c:pt idx="99423">
                  <c:v>22.250616999999998</c:v>
                </c:pt>
                <c:pt idx="99424">
                  <c:v>22.250632</c:v>
                </c:pt>
                <c:pt idx="99425">
                  <c:v>22.249323</c:v>
                </c:pt>
                <c:pt idx="99426">
                  <c:v>22.247229999999998</c:v>
                </c:pt>
                <c:pt idx="99427">
                  <c:v>22.252728999999999</c:v>
                </c:pt>
                <c:pt idx="99428">
                  <c:v>22.253948999999999</c:v>
                </c:pt>
                <c:pt idx="99429">
                  <c:v>22.247868</c:v>
                </c:pt>
                <c:pt idx="99430">
                  <c:v>22.248730999999999</c:v>
                </c:pt>
                <c:pt idx="99431">
                  <c:v>22.252679000000001</c:v>
                </c:pt>
                <c:pt idx="99432">
                  <c:v>22.253955000000001</c:v>
                </c:pt>
                <c:pt idx="99433">
                  <c:v>22.254334</c:v>
                </c:pt>
                <c:pt idx="99434">
                  <c:v>22.254352000000001</c:v>
                </c:pt>
                <c:pt idx="99435">
                  <c:v>22.256682000000001</c:v>
                </c:pt>
                <c:pt idx="99436">
                  <c:v>22.259809000000001</c:v>
                </c:pt>
                <c:pt idx="99437">
                  <c:v>22.259685000000001</c:v>
                </c:pt>
                <c:pt idx="99438">
                  <c:v>22.259505999999998</c:v>
                </c:pt>
                <c:pt idx="99439">
                  <c:v>22.259088999999999</c:v>
                </c:pt>
                <c:pt idx="99440">
                  <c:v>22.260263999999999</c:v>
                </c:pt>
                <c:pt idx="99441">
                  <c:v>22.262135000000001</c:v>
                </c:pt>
                <c:pt idx="99442">
                  <c:v>22.257536000000002</c:v>
                </c:pt>
                <c:pt idx="99443">
                  <c:v>22.254557999999999</c:v>
                </c:pt>
                <c:pt idx="99444">
                  <c:v>22.258732999999999</c:v>
                </c:pt>
                <c:pt idx="99445">
                  <c:v>22.260107999999999</c:v>
                </c:pt>
                <c:pt idx="99446">
                  <c:v>22.259145</c:v>
                </c:pt>
                <c:pt idx="99447">
                  <c:v>22.259070000000001</c:v>
                </c:pt>
                <c:pt idx="99448">
                  <c:v>22.259204</c:v>
                </c:pt>
                <c:pt idx="99449">
                  <c:v>22.259767</c:v>
                </c:pt>
                <c:pt idx="99450">
                  <c:v>22.260912000000001</c:v>
                </c:pt>
                <c:pt idx="99451">
                  <c:v>22.263974000000001</c:v>
                </c:pt>
                <c:pt idx="99452">
                  <c:v>22.260816999999999</c:v>
                </c:pt>
                <c:pt idx="99453">
                  <c:v>22.256605</c:v>
                </c:pt>
                <c:pt idx="99454">
                  <c:v>22.263850999999999</c:v>
                </c:pt>
                <c:pt idx="99455">
                  <c:v>22.266735000000001</c:v>
                </c:pt>
                <c:pt idx="99456">
                  <c:v>22.261386000000002</c:v>
                </c:pt>
                <c:pt idx="99457">
                  <c:v>22.263223</c:v>
                </c:pt>
                <c:pt idx="99458">
                  <c:v>22.267272999999999</c:v>
                </c:pt>
                <c:pt idx="99459">
                  <c:v>22.264029000000001</c:v>
                </c:pt>
                <c:pt idx="99460">
                  <c:v>22.260168</c:v>
                </c:pt>
                <c:pt idx="99461">
                  <c:v>22.259675999999999</c:v>
                </c:pt>
                <c:pt idx="99462">
                  <c:v>22.262568000000002</c:v>
                </c:pt>
                <c:pt idx="99463">
                  <c:v>22.264863999999999</c:v>
                </c:pt>
                <c:pt idx="99464">
                  <c:v>22.26295</c:v>
                </c:pt>
                <c:pt idx="99465">
                  <c:v>22.260560999999999</c:v>
                </c:pt>
                <c:pt idx="99466">
                  <c:v>22.262079</c:v>
                </c:pt>
                <c:pt idx="99467">
                  <c:v>22.260214999999999</c:v>
                </c:pt>
                <c:pt idx="99468">
                  <c:v>22.260701000000001</c:v>
                </c:pt>
                <c:pt idx="99469">
                  <c:v>22.267368999999999</c:v>
                </c:pt>
                <c:pt idx="99470">
                  <c:v>22.268317</c:v>
                </c:pt>
                <c:pt idx="99471">
                  <c:v>22.266463999999999</c:v>
                </c:pt>
                <c:pt idx="99472">
                  <c:v>22.267620999999998</c:v>
                </c:pt>
                <c:pt idx="99473">
                  <c:v>22.265232000000001</c:v>
                </c:pt>
                <c:pt idx="99474">
                  <c:v>22.264351999999999</c:v>
                </c:pt>
                <c:pt idx="99475">
                  <c:v>22.264164999999998</c:v>
                </c:pt>
                <c:pt idx="99476">
                  <c:v>22.263303000000001</c:v>
                </c:pt>
                <c:pt idx="99477">
                  <c:v>22.264972</c:v>
                </c:pt>
                <c:pt idx="99478">
                  <c:v>22.264216000000001</c:v>
                </c:pt>
                <c:pt idx="99479">
                  <c:v>22.260783</c:v>
                </c:pt>
                <c:pt idx="99480">
                  <c:v>22.26315</c:v>
                </c:pt>
                <c:pt idx="99481">
                  <c:v>22.266055000000001</c:v>
                </c:pt>
                <c:pt idx="99482">
                  <c:v>22.263629000000002</c:v>
                </c:pt>
                <c:pt idx="99483">
                  <c:v>22.262117</c:v>
                </c:pt>
                <c:pt idx="99484">
                  <c:v>22.261619</c:v>
                </c:pt>
                <c:pt idx="99485">
                  <c:v>22.261579000000001</c:v>
                </c:pt>
                <c:pt idx="99486">
                  <c:v>22.262858999999999</c:v>
                </c:pt>
                <c:pt idx="99487">
                  <c:v>22.264617999999999</c:v>
                </c:pt>
                <c:pt idx="99488">
                  <c:v>22.268228000000001</c:v>
                </c:pt>
                <c:pt idx="99489">
                  <c:v>22.270555999999999</c:v>
                </c:pt>
                <c:pt idx="99490">
                  <c:v>22.272271</c:v>
                </c:pt>
                <c:pt idx="99491">
                  <c:v>22.272231999999999</c:v>
                </c:pt>
                <c:pt idx="99492">
                  <c:v>22.267364000000001</c:v>
                </c:pt>
                <c:pt idx="99493">
                  <c:v>22.267454000000001</c:v>
                </c:pt>
                <c:pt idx="99494">
                  <c:v>22.272863000000001</c:v>
                </c:pt>
                <c:pt idx="99495">
                  <c:v>22.273516999999998</c:v>
                </c:pt>
                <c:pt idx="99496">
                  <c:v>22.270157999999999</c:v>
                </c:pt>
                <c:pt idx="99497">
                  <c:v>22.269380999999999</c:v>
                </c:pt>
                <c:pt idx="99498">
                  <c:v>22.270745000000002</c:v>
                </c:pt>
                <c:pt idx="99499">
                  <c:v>22.266936000000001</c:v>
                </c:pt>
                <c:pt idx="99500">
                  <c:v>22.265395000000002</c:v>
                </c:pt>
                <c:pt idx="99501">
                  <c:v>22.271934000000002</c:v>
                </c:pt>
                <c:pt idx="99502">
                  <c:v>22.275925000000001</c:v>
                </c:pt>
                <c:pt idx="99503">
                  <c:v>22.272100999999999</c:v>
                </c:pt>
                <c:pt idx="99504">
                  <c:v>22.272074</c:v>
                </c:pt>
                <c:pt idx="99505">
                  <c:v>22.276630999999998</c:v>
                </c:pt>
                <c:pt idx="99506">
                  <c:v>22.274431</c:v>
                </c:pt>
                <c:pt idx="99507">
                  <c:v>22.271694</c:v>
                </c:pt>
                <c:pt idx="99508">
                  <c:v>22.274895999999998</c:v>
                </c:pt>
                <c:pt idx="99509">
                  <c:v>22.274436000000001</c:v>
                </c:pt>
                <c:pt idx="99510">
                  <c:v>22.272687000000001</c:v>
                </c:pt>
                <c:pt idx="99511">
                  <c:v>22.277165</c:v>
                </c:pt>
                <c:pt idx="99512">
                  <c:v>22.282001000000001</c:v>
                </c:pt>
                <c:pt idx="99513">
                  <c:v>22.279091000000001</c:v>
                </c:pt>
                <c:pt idx="99514">
                  <c:v>22.273579000000002</c:v>
                </c:pt>
                <c:pt idx="99515">
                  <c:v>22.273689999999998</c:v>
                </c:pt>
                <c:pt idx="99516">
                  <c:v>22.276986000000001</c:v>
                </c:pt>
                <c:pt idx="99517">
                  <c:v>22.277936</c:v>
                </c:pt>
                <c:pt idx="99518">
                  <c:v>22.278582</c:v>
                </c:pt>
                <c:pt idx="99519">
                  <c:v>22.280626000000002</c:v>
                </c:pt>
                <c:pt idx="99520">
                  <c:v>22.279392000000001</c:v>
                </c:pt>
                <c:pt idx="99521">
                  <c:v>22.276230999999999</c:v>
                </c:pt>
                <c:pt idx="99522">
                  <c:v>22.275673999999999</c:v>
                </c:pt>
                <c:pt idx="99523">
                  <c:v>22.275435999999999</c:v>
                </c:pt>
                <c:pt idx="99524">
                  <c:v>22.275983</c:v>
                </c:pt>
                <c:pt idx="99525">
                  <c:v>22.278108</c:v>
                </c:pt>
                <c:pt idx="99526">
                  <c:v>22.277811</c:v>
                </c:pt>
                <c:pt idx="99527">
                  <c:v>22.276205000000001</c:v>
                </c:pt>
                <c:pt idx="99528">
                  <c:v>22.278129</c:v>
                </c:pt>
                <c:pt idx="99529">
                  <c:v>22.278213999999998</c:v>
                </c:pt>
                <c:pt idx="99530">
                  <c:v>22.273824999999999</c:v>
                </c:pt>
                <c:pt idx="99531">
                  <c:v>22.271716999999999</c:v>
                </c:pt>
                <c:pt idx="99532">
                  <c:v>22.274013</c:v>
                </c:pt>
                <c:pt idx="99533">
                  <c:v>22.276835999999999</c:v>
                </c:pt>
                <c:pt idx="99534">
                  <c:v>22.28012</c:v>
                </c:pt>
                <c:pt idx="99535">
                  <c:v>22.27928</c:v>
                </c:pt>
                <c:pt idx="99536">
                  <c:v>22.275448000000001</c:v>
                </c:pt>
                <c:pt idx="99537">
                  <c:v>22.2788</c:v>
                </c:pt>
                <c:pt idx="99538">
                  <c:v>22.278392</c:v>
                </c:pt>
                <c:pt idx="99539">
                  <c:v>22.270817000000001</c:v>
                </c:pt>
                <c:pt idx="99540">
                  <c:v>22.275463999999999</c:v>
                </c:pt>
                <c:pt idx="99541">
                  <c:v>22.282214</c:v>
                </c:pt>
                <c:pt idx="99542">
                  <c:v>22.277550999999999</c:v>
                </c:pt>
                <c:pt idx="99543">
                  <c:v>22.277159000000001</c:v>
                </c:pt>
                <c:pt idx="99544">
                  <c:v>22.283291999999999</c:v>
                </c:pt>
                <c:pt idx="99545">
                  <c:v>22.280785999999999</c:v>
                </c:pt>
                <c:pt idx="99546">
                  <c:v>22.275506</c:v>
                </c:pt>
                <c:pt idx="99547">
                  <c:v>22.278535000000002</c:v>
                </c:pt>
                <c:pt idx="99548">
                  <c:v>22.282041</c:v>
                </c:pt>
                <c:pt idx="99549">
                  <c:v>22.277453999999999</c:v>
                </c:pt>
                <c:pt idx="99550">
                  <c:v>22.278314000000002</c:v>
                </c:pt>
                <c:pt idx="99551">
                  <c:v>22.285373</c:v>
                </c:pt>
                <c:pt idx="99552">
                  <c:v>22.283933000000001</c:v>
                </c:pt>
                <c:pt idx="99553">
                  <c:v>22.276453</c:v>
                </c:pt>
                <c:pt idx="99554">
                  <c:v>22.274425000000001</c:v>
                </c:pt>
                <c:pt idx="99555">
                  <c:v>22.279159</c:v>
                </c:pt>
                <c:pt idx="99556">
                  <c:v>22.283766</c:v>
                </c:pt>
                <c:pt idx="99557">
                  <c:v>22.284119</c:v>
                </c:pt>
                <c:pt idx="99558">
                  <c:v>22.281665</c:v>
                </c:pt>
                <c:pt idx="99559">
                  <c:v>22.282806000000001</c:v>
                </c:pt>
                <c:pt idx="99560">
                  <c:v>22.285253000000001</c:v>
                </c:pt>
                <c:pt idx="99561">
                  <c:v>22.281037000000001</c:v>
                </c:pt>
                <c:pt idx="99562">
                  <c:v>22.279831999999999</c:v>
                </c:pt>
                <c:pt idx="99563">
                  <c:v>22.284126000000001</c:v>
                </c:pt>
                <c:pt idx="99564">
                  <c:v>22.283953</c:v>
                </c:pt>
                <c:pt idx="99565">
                  <c:v>22.283576</c:v>
                </c:pt>
                <c:pt idx="99566">
                  <c:v>22.288176</c:v>
                </c:pt>
                <c:pt idx="99567">
                  <c:v>22.291824999999999</c:v>
                </c:pt>
                <c:pt idx="99568">
                  <c:v>22.290395</c:v>
                </c:pt>
                <c:pt idx="99569">
                  <c:v>22.289251</c:v>
                </c:pt>
                <c:pt idx="99570">
                  <c:v>22.291969999999999</c:v>
                </c:pt>
                <c:pt idx="99571">
                  <c:v>22.293924000000001</c:v>
                </c:pt>
                <c:pt idx="99572">
                  <c:v>22.290973000000001</c:v>
                </c:pt>
                <c:pt idx="99573">
                  <c:v>22.286272</c:v>
                </c:pt>
                <c:pt idx="99574">
                  <c:v>22.287132</c:v>
                </c:pt>
                <c:pt idx="99575">
                  <c:v>22.288678000000001</c:v>
                </c:pt>
                <c:pt idx="99576">
                  <c:v>22.288803999999999</c:v>
                </c:pt>
                <c:pt idx="99577">
                  <c:v>22.29101</c:v>
                </c:pt>
                <c:pt idx="99578">
                  <c:v>22.294222999999999</c:v>
                </c:pt>
                <c:pt idx="99579">
                  <c:v>22.295183000000002</c:v>
                </c:pt>
                <c:pt idx="99580">
                  <c:v>22.295652</c:v>
                </c:pt>
                <c:pt idx="99581">
                  <c:v>22.294820000000001</c:v>
                </c:pt>
                <c:pt idx="99582">
                  <c:v>22.294944999999998</c:v>
                </c:pt>
                <c:pt idx="99583">
                  <c:v>22.296025</c:v>
                </c:pt>
                <c:pt idx="99584">
                  <c:v>22.29561</c:v>
                </c:pt>
                <c:pt idx="99585">
                  <c:v>22.294257000000002</c:v>
                </c:pt>
                <c:pt idx="99586">
                  <c:v>22.294073000000001</c:v>
                </c:pt>
                <c:pt idx="99587">
                  <c:v>22.298276999999999</c:v>
                </c:pt>
                <c:pt idx="99588">
                  <c:v>22.300819000000001</c:v>
                </c:pt>
                <c:pt idx="99589">
                  <c:v>22.298221000000002</c:v>
                </c:pt>
                <c:pt idx="99590">
                  <c:v>22.297623999999999</c:v>
                </c:pt>
                <c:pt idx="99591">
                  <c:v>22.298099000000001</c:v>
                </c:pt>
                <c:pt idx="99592">
                  <c:v>22.294302999999999</c:v>
                </c:pt>
                <c:pt idx="99593">
                  <c:v>22.291651000000002</c:v>
                </c:pt>
                <c:pt idx="99594">
                  <c:v>22.294696999999999</c:v>
                </c:pt>
                <c:pt idx="99595">
                  <c:v>22.295929999999998</c:v>
                </c:pt>
                <c:pt idx="99596">
                  <c:v>22.297235000000001</c:v>
                </c:pt>
                <c:pt idx="99597">
                  <c:v>22.301183999999999</c:v>
                </c:pt>
                <c:pt idx="99598">
                  <c:v>22.298237</c:v>
                </c:pt>
                <c:pt idx="99599">
                  <c:v>22.293579000000001</c:v>
                </c:pt>
                <c:pt idx="99600">
                  <c:v>22.294039999999999</c:v>
                </c:pt>
                <c:pt idx="99601">
                  <c:v>22.293348999999999</c:v>
                </c:pt>
                <c:pt idx="99602">
                  <c:v>22.290873000000001</c:v>
                </c:pt>
                <c:pt idx="99603">
                  <c:v>22.291567000000001</c:v>
                </c:pt>
                <c:pt idx="99604">
                  <c:v>22.294536999999998</c:v>
                </c:pt>
                <c:pt idx="99605">
                  <c:v>22.292771999999999</c:v>
                </c:pt>
                <c:pt idx="99606">
                  <c:v>22.291708</c:v>
                </c:pt>
                <c:pt idx="99607">
                  <c:v>22.292114000000002</c:v>
                </c:pt>
                <c:pt idx="99608">
                  <c:v>22.292680000000001</c:v>
                </c:pt>
                <c:pt idx="99609">
                  <c:v>22.292214000000001</c:v>
                </c:pt>
                <c:pt idx="99610">
                  <c:v>22.289178</c:v>
                </c:pt>
                <c:pt idx="99611">
                  <c:v>22.290696000000001</c:v>
                </c:pt>
                <c:pt idx="99612">
                  <c:v>22.294851999999999</c:v>
                </c:pt>
                <c:pt idx="99613">
                  <c:v>22.295998000000001</c:v>
                </c:pt>
                <c:pt idx="99614">
                  <c:v>22.296624000000001</c:v>
                </c:pt>
                <c:pt idx="99615">
                  <c:v>22.295673000000001</c:v>
                </c:pt>
                <c:pt idx="99616">
                  <c:v>22.296880000000002</c:v>
                </c:pt>
                <c:pt idx="99617">
                  <c:v>22.299151999999999</c:v>
                </c:pt>
                <c:pt idx="99618">
                  <c:v>22.298096999999999</c:v>
                </c:pt>
                <c:pt idx="99619">
                  <c:v>22.301399</c:v>
                </c:pt>
                <c:pt idx="99620">
                  <c:v>22.304562000000001</c:v>
                </c:pt>
                <c:pt idx="99621">
                  <c:v>22.304297999999999</c:v>
                </c:pt>
                <c:pt idx="99622">
                  <c:v>22.304780000000001</c:v>
                </c:pt>
                <c:pt idx="99623">
                  <c:v>22.303837999999999</c:v>
                </c:pt>
                <c:pt idx="99624">
                  <c:v>22.299555000000002</c:v>
                </c:pt>
                <c:pt idx="99625">
                  <c:v>22.296123999999999</c:v>
                </c:pt>
                <c:pt idx="99626">
                  <c:v>22.298864999999999</c:v>
                </c:pt>
                <c:pt idx="99627">
                  <c:v>22.299388</c:v>
                </c:pt>
                <c:pt idx="99628">
                  <c:v>22.293036000000001</c:v>
                </c:pt>
                <c:pt idx="99629">
                  <c:v>22.293485</c:v>
                </c:pt>
                <c:pt idx="99630">
                  <c:v>22.301628999999998</c:v>
                </c:pt>
                <c:pt idx="99631">
                  <c:v>22.300592999999999</c:v>
                </c:pt>
                <c:pt idx="99632">
                  <c:v>22.296213999999999</c:v>
                </c:pt>
                <c:pt idx="99633">
                  <c:v>22.302171999999999</c:v>
                </c:pt>
                <c:pt idx="99634">
                  <c:v>22.308537999999999</c:v>
                </c:pt>
                <c:pt idx="99635">
                  <c:v>22.305869999999999</c:v>
                </c:pt>
                <c:pt idx="99636">
                  <c:v>22.299073</c:v>
                </c:pt>
                <c:pt idx="99637">
                  <c:v>22.29495</c:v>
                </c:pt>
                <c:pt idx="99638">
                  <c:v>22.294861000000001</c:v>
                </c:pt>
                <c:pt idx="99639">
                  <c:v>22.297986999999999</c:v>
                </c:pt>
                <c:pt idx="99640">
                  <c:v>22.300996999999999</c:v>
                </c:pt>
                <c:pt idx="99641">
                  <c:v>22.299949999999999</c:v>
                </c:pt>
                <c:pt idx="99642">
                  <c:v>22.296379000000002</c:v>
                </c:pt>
                <c:pt idx="99643">
                  <c:v>22.295905999999999</c:v>
                </c:pt>
                <c:pt idx="99644">
                  <c:v>22.300241</c:v>
                </c:pt>
                <c:pt idx="99645">
                  <c:v>22.304234999999998</c:v>
                </c:pt>
                <c:pt idx="99646">
                  <c:v>22.302955000000001</c:v>
                </c:pt>
                <c:pt idx="99647">
                  <c:v>22.298548</c:v>
                </c:pt>
                <c:pt idx="99648">
                  <c:v>22.298109</c:v>
                </c:pt>
                <c:pt idx="99649">
                  <c:v>22.30078</c:v>
                </c:pt>
                <c:pt idx="99650">
                  <c:v>22.303245</c:v>
                </c:pt>
                <c:pt idx="99651">
                  <c:v>22.303801</c:v>
                </c:pt>
                <c:pt idx="99652">
                  <c:v>22.301712999999999</c:v>
                </c:pt>
                <c:pt idx="99653">
                  <c:v>22.303733000000001</c:v>
                </c:pt>
                <c:pt idx="99654">
                  <c:v>22.305948000000001</c:v>
                </c:pt>
                <c:pt idx="99655">
                  <c:v>22.301411000000002</c:v>
                </c:pt>
                <c:pt idx="99656">
                  <c:v>22.301525000000002</c:v>
                </c:pt>
                <c:pt idx="99657">
                  <c:v>22.307092000000001</c:v>
                </c:pt>
                <c:pt idx="99658">
                  <c:v>22.305700999999999</c:v>
                </c:pt>
                <c:pt idx="99659">
                  <c:v>22.302289999999999</c:v>
                </c:pt>
                <c:pt idx="99660">
                  <c:v>22.303032000000002</c:v>
                </c:pt>
                <c:pt idx="99661">
                  <c:v>22.307020999999999</c:v>
                </c:pt>
                <c:pt idx="99662">
                  <c:v>22.308986999999998</c:v>
                </c:pt>
                <c:pt idx="99663">
                  <c:v>22.304644</c:v>
                </c:pt>
                <c:pt idx="99664">
                  <c:v>22.304521999999999</c:v>
                </c:pt>
                <c:pt idx="99665">
                  <c:v>22.311222999999998</c:v>
                </c:pt>
                <c:pt idx="99666">
                  <c:v>22.312626000000002</c:v>
                </c:pt>
                <c:pt idx="99667">
                  <c:v>22.313542000000002</c:v>
                </c:pt>
                <c:pt idx="99668">
                  <c:v>22.315769</c:v>
                </c:pt>
                <c:pt idx="99669">
                  <c:v>22.310364</c:v>
                </c:pt>
                <c:pt idx="99670">
                  <c:v>22.307777999999999</c:v>
                </c:pt>
                <c:pt idx="99671">
                  <c:v>22.312498999999999</c:v>
                </c:pt>
                <c:pt idx="99672">
                  <c:v>22.314193</c:v>
                </c:pt>
                <c:pt idx="99673">
                  <c:v>22.313884999999999</c:v>
                </c:pt>
                <c:pt idx="99674">
                  <c:v>22.314494</c:v>
                </c:pt>
                <c:pt idx="99675">
                  <c:v>22.311703000000001</c:v>
                </c:pt>
                <c:pt idx="99676">
                  <c:v>22.310064000000001</c:v>
                </c:pt>
                <c:pt idx="99677">
                  <c:v>22.311413000000002</c:v>
                </c:pt>
                <c:pt idx="99678">
                  <c:v>22.312932</c:v>
                </c:pt>
                <c:pt idx="99679">
                  <c:v>22.313473999999999</c:v>
                </c:pt>
                <c:pt idx="99680">
                  <c:v>22.311771</c:v>
                </c:pt>
                <c:pt idx="99681">
                  <c:v>22.307658</c:v>
                </c:pt>
                <c:pt idx="99682">
                  <c:v>22.30686</c:v>
                </c:pt>
                <c:pt idx="99683">
                  <c:v>22.311530999999999</c:v>
                </c:pt>
                <c:pt idx="99684">
                  <c:v>22.315669</c:v>
                </c:pt>
                <c:pt idx="99685">
                  <c:v>22.313210000000002</c:v>
                </c:pt>
                <c:pt idx="99686">
                  <c:v>22.307172999999999</c:v>
                </c:pt>
                <c:pt idx="99687">
                  <c:v>22.308935999999999</c:v>
                </c:pt>
                <c:pt idx="99688">
                  <c:v>22.315097999999999</c:v>
                </c:pt>
                <c:pt idx="99689">
                  <c:v>22.313054000000001</c:v>
                </c:pt>
                <c:pt idx="99690">
                  <c:v>22.311278999999999</c:v>
                </c:pt>
                <c:pt idx="99691">
                  <c:v>22.313359999999999</c:v>
                </c:pt>
                <c:pt idx="99692">
                  <c:v>22.310065000000002</c:v>
                </c:pt>
                <c:pt idx="99693">
                  <c:v>22.309331</c:v>
                </c:pt>
                <c:pt idx="99694">
                  <c:v>22.314053999999999</c:v>
                </c:pt>
                <c:pt idx="99695">
                  <c:v>22.314039000000001</c:v>
                </c:pt>
                <c:pt idx="99696">
                  <c:v>22.312638</c:v>
                </c:pt>
                <c:pt idx="99697">
                  <c:v>22.315248</c:v>
                </c:pt>
                <c:pt idx="99698">
                  <c:v>22.314743</c:v>
                </c:pt>
                <c:pt idx="99699">
                  <c:v>22.313618000000002</c:v>
                </c:pt>
                <c:pt idx="99700">
                  <c:v>22.315968000000002</c:v>
                </c:pt>
                <c:pt idx="99701">
                  <c:v>22.318836999999998</c:v>
                </c:pt>
                <c:pt idx="99702">
                  <c:v>22.321006000000001</c:v>
                </c:pt>
                <c:pt idx="99703">
                  <c:v>22.323048</c:v>
                </c:pt>
                <c:pt idx="99704">
                  <c:v>22.323803999999999</c:v>
                </c:pt>
                <c:pt idx="99705">
                  <c:v>22.326080000000001</c:v>
                </c:pt>
                <c:pt idx="99706">
                  <c:v>22.326885999999998</c:v>
                </c:pt>
                <c:pt idx="99707">
                  <c:v>22.323077999999999</c:v>
                </c:pt>
                <c:pt idx="99708">
                  <c:v>22.320011999999998</c:v>
                </c:pt>
                <c:pt idx="99709">
                  <c:v>22.319856000000001</c:v>
                </c:pt>
                <c:pt idx="99710">
                  <c:v>22.319154000000001</c:v>
                </c:pt>
                <c:pt idx="99711">
                  <c:v>22.318894</c:v>
                </c:pt>
                <c:pt idx="99712">
                  <c:v>22.321487000000001</c:v>
                </c:pt>
                <c:pt idx="99713">
                  <c:v>22.322603000000001</c:v>
                </c:pt>
                <c:pt idx="99714">
                  <c:v>22.321873</c:v>
                </c:pt>
                <c:pt idx="99715">
                  <c:v>22.324940999999999</c:v>
                </c:pt>
                <c:pt idx="99716">
                  <c:v>22.327234000000001</c:v>
                </c:pt>
                <c:pt idx="99717">
                  <c:v>22.323719000000001</c:v>
                </c:pt>
                <c:pt idx="99718">
                  <c:v>22.321894</c:v>
                </c:pt>
                <c:pt idx="99719">
                  <c:v>22.324619999999999</c:v>
                </c:pt>
                <c:pt idx="99720">
                  <c:v>22.325951</c:v>
                </c:pt>
                <c:pt idx="99721">
                  <c:v>22.331164999999999</c:v>
                </c:pt>
                <c:pt idx="99722">
                  <c:v>22.334254000000001</c:v>
                </c:pt>
                <c:pt idx="99723">
                  <c:v>22.329516999999999</c:v>
                </c:pt>
                <c:pt idx="99724">
                  <c:v>22.330638</c:v>
                </c:pt>
                <c:pt idx="99725">
                  <c:v>22.334022000000001</c:v>
                </c:pt>
                <c:pt idx="99726">
                  <c:v>22.333722999999999</c:v>
                </c:pt>
                <c:pt idx="99727">
                  <c:v>22.333257</c:v>
                </c:pt>
                <c:pt idx="99728">
                  <c:v>22.331136000000001</c:v>
                </c:pt>
                <c:pt idx="99729">
                  <c:v>22.328772000000001</c:v>
                </c:pt>
                <c:pt idx="99730">
                  <c:v>22.328098000000001</c:v>
                </c:pt>
                <c:pt idx="99731">
                  <c:v>22.326671999999999</c:v>
                </c:pt>
                <c:pt idx="99732">
                  <c:v>22.327323</c:v>
                </c:pt>
                <c:pt idx="99733">
                  <c:v>22.332546000000001</c:v>
                </c:pt>
                <c:pt idx="99734">
                  <c:v>22.332182</c:v>
                </c:pt>
                <c:pt idx="99735">
                  <c:v>22.327179000000001</c:v>
                </c:pt>
                <c:pt idx="99736">
                  <c:v>22.326561000000002</c:v>
                </c:pt>
                <c:pt idx="99737">
                  <c:v>22.325987000000001</c:v>
                </c:pt>
                <c:pt idx="99738">
                  <c:v>22.323840000000001</c:v>
                </c:pt>
                <c:pt idx="99739">
                  <c:v>22.325657</c:v>
                </c:pt>
                <c:pt idx="99740">
                  <c:v>22.327382</c:v>
                </c:pt>
                <c:pt idx="99741">
                  <c:v>22.326259</c:v>
                </c:pt>
                <c:pt idx="99742">
                  <c:v>22.326150999999999</c:v>
                </c:pt>
                <c:pt idx="99743">
                  <c:v>22.326293</c:v>
                </c:pt>
                <c:pt idx="99744">
                  <c:v>22.326723999999999</c:v>
                </c:pt>
                <c:pt idx="99745">
                  <c:v>22.328334999999999</c:v>
                </c:pt>
                <c:pt idx="99746">
                  <c:v>22.327058000000001</c:v>
                </c:pt>
                <c:pt idx="99747">
                  <c:v>22.324923999999999</c:v>
                </c:pt>
                <c:pt idx="99748">
                  <c:v>22.326084999999999</c:v>
                </c:pt>
                <c:pt idx="99749">
                  <c:v>22.330521999999998</c:v>
                </c:pt>
                <c:pt idx="99750">
                  <c:v>22.328598</c:v>
                </c:pt>
                <c:pt idx="99751">
                  <c:v>22.321949</c:v>
                </c:pt>
                <c:pt idx="99752">
                  <c:v>22.325986</c:v>
                </c:pt>
                <c:pt idx="99753">
                  <c:v>22.332086</c:v>
                </c:pt>
                <c:pt idx="99754">
                  <c:v>22.327504000000001</c:v>
                </c:pt>
                <c:pt idx="99755">
                  <c:v>22.325499000000001</c:v>
                </c:pt>
                <c:pt idx="99756">
                  <c:v>22.329411</c:v>
                </c:pt>
                <c:pt idx="99757">
                  <c:v>22.329957</c:v>
                </c:pt>
                <c:pt idx="99758">
                  <c:v>22.326568999999999</c:v>
                </c:pt>
                <c:pt idx="99759">
                  <c:v>22.324431000000001</c:v>
                </c:pt>
                <c:pt idx="99760">
                  <c:v>22.323150999999999</c:v>
                </c:pt>
                <c:pt idx="99761">
                  <c:v>22.322599</c:v>
                </c:pt>
                <c:pt idx="99762">
                  <c:v>22.324681000000002</c:v>
                </c:pt>
                <c:pt idx="99763">
                  <c:v>22.325191</c:v>
                </c:pt>
                <c:pt idx="99764">
                  <c:v>22.324017999999999</c:v>
                </c:pt>
                <c:pt idx="99765">
                  <c:v>22.326822</c:v>
                </c:pt>
                <c:pt idx="99766">
                  <c:v>22.328050999999999</c:v>
                </c:pt>
                <c:pt idx="99767">
                  <c:v>22.326764000000001</c:v>
                </c:pt>
                <c:pt idx="99768">
                  <c:v>22.327615999999999</c:v>
                </c:pt>
                <c:pt idx="99769">
                  <c:v>22.329940000000001</c:v>
                </c:pt>
                <c:pt idx="99770">
                  <c:v>22.334139</c:v>
                </c:pt>
                <c:pt idx="99771">
                  <c:v>22.337707999999999</c:v>
                </c:pt>
                <c:pt idx="99772">
                  <c:v>22.335775999999999</c:v>
                </c:pt>
                <c:pt idx="99773">
                  <c:v>22.334156</c:v>
                </c:pt>
                <c:pt idx="99774">
                  <c:v>22.335649</c:v>
                </c:pt>
                <c:pt idx="99775">
                  <c:v>22.336641</c:v>
                </c:pt>
                <c:pt idx="99776">
                  <c:v>22.335712999999998</c:v>
                </c:pt>
                <c:pt idx="99777">
                  <c:v>22.337595</c:v>
                </c:pt>
                <c:pt idx="99778">
                  <c:v>22.336971999999999</c:v>
                </c:pt>
                <c:pt idx="99779">
                  <c:v>22.333275</c:v>
                </c:pt>
                <c:pt idx="99780">
                  <c:v>22.336438999999999</c:v>
                </c:pt>
                <c:pt idx="99781">
                  <c:v>22.340558000000001</c:v>
                </c:pt>
                <c:pt idx="99782">
                  <c:v>22.336977000000001</c:v>
                </c:pt>
                <c:pt idx="99783">
                  <c:v>22.333728000000001</c:v>
                </c:pt>
                <c:pt idx="99784">
                  <c:v>22.335505000000001</c:v>
                </c:pt>
                <c:pt idx="99785">
                  <c:v>22.335387000000001</c:v>
                </c:pt>
                <c:pt idx="99786">
                  <c:v>22.331927</c:v>
                </c:pt>
                <c:pt idx="99787">
                  <c:v>22.334814999999999</c:v>
                </c:pt>
                <c:pt idx="99788">
                  <c:v>22.338222999999999</c:v>
                </c:pt>
                <c:pt idx="99789">
                  <c:v>22.336456999999999</c:v>
                </c:pt>
                <c:pt idx="99790">
                  <c:v>22.336152999999999</c:v>
                </c:pt>
                <c:pt idx="99791">
                  <c:v>22.336942000000001</c:v>
                </c:pt>
                <c:pt idx="99792">
                  <c:v>22.336151999999998</c:v>
                </c:pt>
                <c:pt idx="99793">
                  <c:v>22.338529000000001</c:v>
                </c:pt>
                <c:pt idx="99794">
                  <c:v>22.340736</c:v>
                </c:pt>
                <c:pt idx="99795">
                  <c:v>22.338266000000001</c:v>
                </c:pt>
                <c:pt idx="99796">
                  <c:v>22.338774000000001</c:v>
                </c:pt>
                <c:pt idx="99797">
                  <c:v>22.344380999999998</c:v>
                </c:pt>
                <c:pt idx="99798">
                  <c:v>22.344646999999998</c:v>
                </c:pt>
                <c:pt idx="99799">
                  <c:v>22.341069999999998</c:v>
                </c:pt>
                <c:pt idx="99800">
                  <c:v>22.345962</c:v>
                </c:pt>
                <c:pt idx="99801">
                  <c:v>22.351838999999998</c:v>
                </c:pt>
                <c:pt idx="99802">
                  <c:v>22.348405</c:v>
                </c:pt>
                <c:pt idx="99803">
                  <c:v>22.347159999999999</c:v>
                </c:pt>
                <c:pt idx="99804">
                  <c:v>22.348469000000001</c:v>
                </c:pt>
                <c:pt idx="99805">
                  <c:v>22.344677000000001</c:v>
                </c:pt>
                <c:pt idx="99806">
                  <c:v>22.343502000000001</c:v>
                </c:pt>
                <c:pt idx="99807">
                  <c:v>22.345345999999999</c:v>
                </c:pt>
                <c:pt idx="99808">
                  <c:v>22.341069000000001</c:v>
                </c:pt>
                <c:pt idx="99809">
                  <c:v>22.338304000000001</c:v>
                </c:pt>
                <c:pt idx="99810">
                  <c:v>22.340009999999999</c:v>
                </c:pt>
                <c:pt idx="99811">
                  <c:v>22.341771999999999</c:v>
                </c:pt>
                <c:pt idx="99812">
                  <c:v>22.342929000000002</c:v>
                </c:pt>
                <c:pt idx="99813">
                  <c:v>22.344467000000002</c:v>
                </c:pt>
                <c:pt idx="99814">
                  <c:v>22.344866</c:v>
                </c:pt>
                <c:pt idx="99815">
                  <c:v>22.343958000000001</c:v>
                </c:pt>
                <c:pt idx="99816">
                  <c:v>22.346238</c:v>
                </c:pt>
                <c:pt idx="99817">
                  <c:v>22.347165</c:v>
                </c:pt>
                <c:pt idx="99818">
                  <c:v>22.345309</c:v>
                </c:pt>
                <c:pt idx="99819">
                  <c:v>22.346015999999999</c:v>
                </c:pt>
                <c:pt idx="99820">
                  <c:v>22.344227</c:v>
                </c:pt>
                <c:pt idx="99821">
                  <c:v>22.342960999999999</c:v>
                </c:pt>
                <c:pt idx="99822">
                  <c:v>22.344477999999999</c:v>
                </c:pt>
                <c:pt idx="99823">
                  <c:v>22.344370999999999</c:v>
                </c:pt>
                <c:pt idx="99824">
                  <c:v>22.342932999999999</c:v>
                </c:pt>
                <c:pt idx="99825">
                  <c:v>22.342352000000002</c:v>
                </c:pt>
                <c:pt idx="99826">
                  <c:v>22.342776000000001</c:v>
                </c:pt>
                <c:pt idx="99827">
                  <c:v>22.342217000000002</c:v>
                </c:pt>
                <c:pt idx="99828">
                  <c:v>22.340153999999998</c:v>
                </c:pt>
                <c:pt idx="99829">
                  <c:v>22.341132000000002</c:v>
                </c:pt>
                <c:pt idx="99830">
                  <c:v>22.342034999999999</c:v>
                </c:pt>
                <c:pt idx="99831">
                  <c:v>22.341349999999998</c:v>
                </c:pt>
                <c:pt idx="99832">
                  <c:v>22.343268999999999</c:v>
                </c:pt>
                <c:pt idx="99833">
                  <c:v>22.344625000000001</c:v>
                </c:pt>
                <c:pt idx="99834">
                  <c:v>22.340185000000002</c:v>
                </c:pt>
                <c:pt idx="99835">
                  <c:v>22.339445999999999</c:v>
                </c:pt>
                <c:pt idx="99836">
                  <c:v>22.343036000000001</c:v>
                </c:pt>
                <c:pt idx="99837">
                  <c:v>22.343420999999999</c:v>
                </c:pt>
                <c:pt idx="99838">
                  <c:v>22.342911000000001</c:v>
                </c:pt>
                <c:pt idx="99839">
                  <c:v>22.342326</c:v>
                </c:pt>
                <c:pt idx="99840">
                  <c:v>22.339089000000001</c:v>
                </c:pt>
                <c:pt idx="99841">
                  <c:v>22.340152</c:v>
                </c:pt>
                <c:pt idx="99842">
                  <c:v>22.343827999999998</c:v>
                </c:pt>
                <c:pt idx="99843">
                  <c:v>22.337519</c:v>
                </c:pt>
                <c:pt idx="99844">
                  <c:v>22.334727999999998</c:v>
                </c:pt>
                <c:pt idx="99845">
                  <c:v>22.343087000000001</c:v>
                </c:pt>
                <c:pt idx="99846">
                  <c:v>22.344560000000001</c:v>
                </c:pt>
                <c:pt idx="99847">
                  <c:v>22.342870000000001</c:v>
                </c:pt>
                <c:pt idx="99848">
                  <c:v>22.348637</c:v>
                </c:pt>
                <c:pt idx="99849">
                  <c:v>22.352492999999999</c:v>
                </c:pt>
                <c:pt idx="99850">
                  <c:v>22.354621000000002</c:v>
                </c:pt>
                <c:pt idx="99851">
                  <c:v>22.357714000000001</c:v>
                </c:pt>
                <c:pt idx="99852">
                  <c:v>22.356691999999999</c:v>
                </c:pt>
                <c:pt idx="99853">
                  <c:v>22.355309999999999</c:v>
                </c:pt>
                <c:pt idx="99854">
                  <c:v>22.356705999999999</c:v>
                </c:pt>
                <c:pt idx="99855">
                  <c:v>22.355324</c:v>
                </c:pt>
                <c:pt idx="99856">
                  <c:v>22.350883</c:v>
                </c:pt>
                <c:pt idx="99857">
                  <c:v>22.350612000000002</c:v>
                </c:pt>
                <c:pt idx="99858">
                  <c:v>22.351906</c:v>
                </c:pt>
                <c:pt idx="99859">
                  <c:v>22.351306000000001</c:v>
                </c:pt>
                <c:pt idx="99860">
                  <c:v>22.352786999999999</c:v>
                </c:pt>
                <c:pt idx="99861">
                  <c:v>22.354458000000001</c:v>
                </c:pt>
                <c:pt idx="99862">
                  <c:v>22.353193000000001</c:v>
                </c:pt>
                <c:pt idx="99863">
                  <c:v>22.353348</c:v>
                </c:pt>
                <c:pt idx="99864">
                  <c:v>22.356484999999999</c:v>
                </c:pt>
                <c:pt idx="99865">
                  <c:v>22.358214</c:v>
                </c:pt>
                <c:pt idx="99866">
                  <c:v>22.358326000000002</c:v>
                </c:pt>
                <c:pt idx="99867">
                  <c:v>22.357427000000001</c:v>
                </c:pt>
                <c:pt idx="99868">
                  <c:v>22.353251</c:v>
                </c:pt>
                <c:pt idx="99869">
                  <c:v>22.353916000000002</c:v>
                </c:pt>
                <c:pt idx="99870">
                  <c:v>22.355394</c:v>
                </c:pt>
                <c:pt idx="99871">
                  <c:v>22.348868</c:v>
                </c:pt>
                <c:pt idx="99872">
                  <c:v>22.348324999999999</c:v>
                </c:pt>
                <c:pt idx="99873">
                  <c:v>22.357064999999999</c:v>
                </c:pt>
                <c:pt idx="99874">
                  <c:v>22.357575000000001</c:v>
                </c:pt>
                <c:pt idx="99875">
                  <c:v>22.353517</c:v>
                </c:pt>
                <c:pt idx="99876">
                  <c:v>22.354451000000001</c:v>
                </c:pt>
                <c:pt idx="99877">
                  <c:v>22.354448000000001</c:v>
                </c:pt>
                <c:pt idx="99878">
                  <c:v>22.352913000000001</c:v>
                </c:pt>
                <c:pt idx="99879">
                  <c:v>22.352222000000001</c:v>
                </c:pt>
                <c:pt idx="99880">
                  <c:v>22.351658</c:v>
                </c:pt>
                <c:pt idx="99881">
                  <c:v>22.353408000000002</c:v>
                </c:pt>
                <c:pt idx="99882">
                  <c:v>22.353466000000001</c:v>
                </c:pt>
                <c:pt idx="99883">
                  <c:v>22.352567000000001</c:v>
                </c:pt>
                <c:pt idx="99884">
                  <c:v>22.356873</c:v>
                </c:pt>
                <c:pt idx="99885">
                  <c:v>22.359772</c:v>
                </c:pt>
                <c:pt idx="99886">
                  <c:v>22.353373000000001</c:v>
                </c:pt>
                <c:pt idx="99887">
                  <c:v>22.352575000000002</c:v>
                </c:pt>
                <c:pt idx="99888">
                  <c:v>22.360393999999999</c:v>
                </c:pt>
                <c:pt idx="99889">
                  <c:v>22.361882999999999</c:v>
                </c:pt>
                <c:pt idx="99890">
                  <c:v>22.360758000000001</c:v>
                </c:pt>
                <c:pt idx="99891">
                  <c:v>22.359152999999999</c:v>
                </c:pt>
                <c:pt idx="99892">
                  <c:v>22.358239999999999</c:v>
                </c:pt>
                <c:pt idx="99893">
                  <c:v>22.362618000000001</c:v>
                </c:pt>
                <c:pt idx="99894">
                  <c:v>22.363766999999999</c:v>
                </c:pt>
                <c:pt idx="99895">
                  <c:v>22.358509000000002</c:v>
                </c:pt>
                <c:pt idx="99896">
                  <c:v>22.355281999999999</c:v>
                </c:pt>
                <c:pt idx="99897">
                  <c:v>22.356204000000002</c:v>
                </c:pt>
                <c:pt idx="99898">
                  <c:v>22.356814</c:v>
                </c:pt>
                <c:pt idx="99899">
                  <c:v>22.358764000000001</c:v>
                </c:pt>
                <c:pt idx="99900">
                  <c:v>22.357178000000001</c:v>
                </c:pt>
                <c:pt idx="99901">
                  <c:v>22.355001000000001</c:v>
                </c:pt>
                <c:pt idx="99902">
                  <c:v>22.357623</c:v>
                </c:pt>
                <c:pt idx="99903">
                  <c:v>22.357154000000001</c:v>
                </c:pt>
                <c:pt idx="99904">
                  <c:v>22.351859000000001</c:v>
                </c:pt>
                <c:pt idx="99905">
                  <c:v>22.350413</c:v>
                </c:pt>
                <c:pt idx="99906">
                  <c:v>22.357164999999998</c:v>
                </c:pt>
                <c:pt idx="99907">
                  <c:v>22.363187</c:v>
                </c:pt>
                <c:pt idx="99908">
                  <c:v>22.358927999999999</c:v>
                </c:pt>
                <c:pt idx="99909">
                  <c:v>22.355668000000001</c:v>
                </c:pt>
                <c:pt idx="99910">
                  <c:v>22.357673999999999</c:v>
                </c:pt>
                <c:pt idx="99911">
                  <c:v>22.358084999999999</c:v>
                </c:pt>
                <c:pt idx="99912">
                  <c:v>22.359504999999999</c:v>
                </c:pt>
                <c:pt idx="99913">
                  <c:v>22.362518999999999</c:v>
                </c:pt>
                <c:pt idx="99914">
                  <c:v>22.362741</c:v>
                </c:pt>
                <c:pt idx="99915">
                  <c:v>22.364155</c:v>
                </c:pt>
                <c:pt idx="99916">
                  <c:v>22.366472000000002</c:v>
                </c:pt>
                <c:pt idx="99917">
                  <c:v>22.366748999999999</c:v>
                </c:pt>
                <c:pt idx="99918">
                  <c:v>22.367239000000001</c:v>
                </c:pt>
                <c:pt idx="99919">
                  <c:v>22.368608999999999</c:v>
                </c:pt>
                <c:pt idx="99920">
                  <c:v>22.367626999999999</c:v>
                </c:pt>
                <c:pt idx="99921">
                  <c:v>22.365245000000002</c:v>
                </c:pt>
                <c:pt idx="99922">
                  <c:v>22.368047000000001</c:v>
                </c:pt>
                <c:pt idx="99923">
                  <c:v>22.372102000000002</c:v>
                </c:pt>
                <c:pt idx="99924">
                  <c:v>22.367688000000001</c:v>
                </c:pt>
                <c:pt idx="99925">
                  <c:v>22.366710999999999</c:v>
                </c:pt>
                <c:pt idx="99926">
                  <c:v>22.371154000000001</c:v>
                </c:pt>
                <c:pt idx="99927">
                  <c:v>22.368428999999999</c:v>
                </c:pt>
                <c:pt idx="99928">
                  <c:v>22.36562</c:v>
                </c:pt>
                <c:pt idx="99929">
                  <c:v>22.368500000000001</c:v>
                </c:pt>
                <c:pt idx="99930">
                  <c:v>22.371404999999999</c:v>
                </c:pt>
                <c:pt idx="99931">
                  <c:v>22.369499999999999</c:v>
                </c:pt>
                <c:pt idx="99932">
                  <c:v>22.365697999999998</c:v>
                </c:pt>
                <c:pt idx="99933">
                  <c:v>22.367097999999999</c:v>
                </c:pt>
                <c:pt idx="99934">
                  <c:v>22.371324999999999</c:v>
                </c:pt>
                <c:pt idx="99935">
                  <c:v>22.374544</c:v>
                </c:pt>
                <c:pt idx="99936">
                  <c:v>22.376321000000001</c:v>
                </c:pt>
                <c:pt idx="99937">
                  <c:v>22.375548999999999</c:v>
                </c:pt>
                <c:pt idx="99938">
                  <c:v>22.374039</c:v>
                </c:pt>
                <c:pt idx="99939">
                  <c:v>22.375879000000001</c:v>
                </c:pt>
                <c:pt idx="99940">
                  <c:v>22.376197000000001</c:v>
                </c:pt>
                <c:pt idx="99941">
                  <c:v>22.373932</c:v>
                </c:pt>
                <c:pt idx="99942">
                  <c:v>22.373631</c:v>
                </c:pt>
                <c:pt idx="99943">
                  <c:v>22.370711</c:v>
                </c:pt>
                <c:pt idx="99944">
                  <c:v>22.368383999999999</c:v>
                </c:pt>
                <c:pt idx="99945">
                  <c:v>22.369005999999999</c:v>
                </c:pt>
                <c:pt idx="99946">
                  <c:v>22.367867</c:v>
                </c:pt>
                <c:pt idx="99947">
                  <c:v>22.367764999999999</c:v>
                </c:pt>
                <c:pt idx="99948">
                  <c:v>22.370750999999998</c:v>
                </c:pt>
                <c:pt idx="99949">
                  <c:v>22.374960999999999</c:v>
                </c:pt>
                <c:pt idx="99950">
                  <c:v>22.374046</c:v>
                </c:pt>
                <c:pt idx="99951">
                  <c:v>22.373061</c:v>
                </c:pt>
                <c:pt idx="99952">
                  <c:v>22.374023999999999</c:v>
                </c:pt>
                <c:pt idx="99953">
                  <c:v>22.375118000000001</c:v>
                </c:pt>
                <c:pt idx="99954">
                  <c:v>22.377790999999998</c:v>
                </c:pt>
                <c:pt idx="99955">
                  <c:v>22.376332999999999</c:v>
                </c:pt>
                <c:pt idx="99956">
                  <c:v>22.374776000000001</c:v>
                </c:pt>
                <c:pt idx="99957">
                  <c:v>22.375893000000001</c:v>
                </c:pt>
                <c:pt idx="99958">
                  <c:v>22.373111999999999</c:v>
                </c:pt>
                <c:pt idx="99959">
                  <c:v>22.371936999999999</c:v>
                </c:pt>
                <c:pt idx="99960">
                  <c:v>22.376155000000001</c:v>
                </c:pt>
                <c:pt idx="99961">
                  <c:v>22.376837999999999</c:v>
                </c:pt>
                <c:pt idx="99962">
                  <c:v>22.374573000000002</c:v>
                </c:pt>
                <c:pt idx="99963">
                  <c:v>22.375038</c:v>
                </c:pt>
                <c:pt idx="99964">
                  <c:v>22.374058999999999</c:v>
                </c:pt>
                <c:pt idx="99965">
                  <c:v>22.374341999999999</c:v>
                </c:pt>
                <c:pt idx="99966">
                  <c:v>22.376058</c:v>
                </c:pt>
                <c:pt idx="99967">
                  <c:v>22.372340000000001</c:v>
                </c:pt>
                <c:pt idx="99968">
                  <c:v>22.370857000000001</c:v>
                </c:pt>
                <c:pt idx="99969">
                  <c:v>22.374808999999999</c:v>
                </c:pt>
                <c:pt idx="99970">
                  <c:v>22.374419</c:v>
                </c:pt>
                <c:pt idx="99971">
                  <c:v>22.374718999999999</c:v>
                </c:pt>
                <c:pt idx="99972">
                  <c:v>22.379705000000001</c:v>
                </c:pt>
                <c:pt idx="99973">
                  <c:v>22.378097</c:v>
                </c:pt>
                <c:pt idx="99974">
                  <c:v>22.374542999999999</c:v>
                </c:pt>
                <c:pt idx="99975">
                  <c:v>22.377116000000001</c:v>
                </c:pt>
                <c:pt idx="99976">
                  <c:v>22.378682000000001</c:v>
                </c:pt>
                <c:pt idx="99977">
                  <c:v>22.377804999999999</c:v>
                </c:pt>
                <c:pt idx="99978">
                  <c:v>22.379560000000001</c:v>
                </c:pt>
                <c:pt idx="99979">
                  <c:v>22.37773</c:v>
                </c:pt>
                <c:pt idx="99980">
                  <c:v>22.371842000000001</c:v>
                </c:pt>
                <c:pt idx="99981">
                  <c:v>22.373132999999999</c:v>
                </c:pt>
                <c:pt idx="99982">
                  <c:v>22.377351999999998</c:v>
                </c:pt>
                <c:pt idx="99983">
                  <c:v>22.375430999999999</c:v>
                </c:pt>
                <c:pt idx="99984">
                  <c:v>22.374963000000001</c:v>
                </c:pt>
                <c:pt idx="99985">
                  <c:v>22.376998</c:v>
                </c:pt>
                <c:pt idx="99986">
                  <c:v>22.377628000000001</c:v>
                </c:pt>
                <c:pt idx="99987">
                  <c:v>22.380616</c:v>
                </c:pt>
                <c:pt idx="99988">
                  <c:v>22.381678999999998</c:v>
                </c:pt>
                <c:pt idx="99989">
                  <c:v>22.377683999999999</c:v>
                </c:pt>
                <c:pt idx="99990">
                  <c:v>22.375589000000002</c:v>
                </c:pt>
                <c:pt idx="99991">
                  <c:v>22.377499</c:v>
                </c:pt>
                <c:pt idx="99992">
                  <c:v>22.378343000000001</c:v>
                </c:pt>
                <c:pt idx="99993">
                  <c:v>22.377576999999999</c:v>
                </c:pt>
                <c:pt idx="99994">
                  <c:v>22.377507999999999</c:v>
                </c:pt>
                <c:pt idx="99995">
                  <c:v>22.376383000000001</c:v>
                </c:pt>
                <c:pt idx="99996">
                  <c:v>22.375104</c:v>
                </c:pt>
                <c:pt idx="99997">
                  <c:v>22.378551999999999</c:v>
                </c:pt>
                <c:pt idx="99998">
                  <c:v>22.381753</c:v>
                </c:pt>
                <c:pt idx="99999">
                  <c:v>22.380891999999999</c:v>
                </c:pt>
                <c:pt idx="100000">
                  <c:v>22.383503999999999</c:v>
                </c:pt>
                <c:pt idx="100001">
                  <c:v>22.386538000000002</c:v>
                </c:pt>
                <c:pt idx="100002">
                  <c:v>22.385767000000001</c:v>
                </c:pt>
                <c:pt idx="100003">
                  <c:v>22.385366999999999</c:v>
                </c:pt>
                <c:pt idx="100004">
                  <c:v>22.383904999999999</c:v>
                </c:pt>
                <c:pt idx="100005">
                  <c:v>22.383391</c:v>
                </c:pt>
                <c:pt idx="100006">
                  <c:v>22.388224999999998</c:v>
                </c:pt>
                <c:pt idx="100007">
                  <c:v>22.388991999999998</c:v>
                </c:pt>
                <c:pt idx="100008">
                  <c:v>22.388397000000001</c:v>
                </c:pt>
                <c:pt idx="100009">
                  <c:v>22.391110999999999</c:v>
                </c:pt>
                <c:pt idx="100010">
                  <c:v>22.390219999999999</c:v>
                </c:pt>
                <c:pt idx="100011">
                  <c:v>22.387722</c:v>
                </c:pt>
                <c:pt idx="100012">
                  <c:v>22.389023000000002</c:v>
                </c:pt>
                <c:pt idx="100013">
                  <c:v>22.389199000000001</c:v>
                </c:pt>
                <c:pt idx="100014">
                  <c:v>22.388442999999999</c:v>
                </c:pt>
                <c:pt idx="100015">
                  <c:v>22.389112000000001</c:v>
                </c:pt>
                <c:pt idx="100016">
                  <c:v>22.389357</c:v>
                </c:pt>
                <c:pt idx="100017">
                  <c:v>22.390039000000002</c:v>
                </c:pt>
                <c:pt idx="100018">
                  <c:v>22.390170999999999</c:v>
                </c:pt>
                <c:pt idx="100019">
                  <c:v>22.390325000000001</c:v>
                </c:pt>
                <c:pt idx="100020">
                  <c:v>22.392014</c:v>
                </c:pt>
                <c:pt idx="100021">
                  <c:v>22.391867999999999</c:v>
                </c:pt>
                <c:pt idx="100022">
                  <c:v>22.388749000000001</c:v>
                </c:pt>
                <c:pt idx="100023">
                  <c:v>22.386327999999999</c:v>
                </c:pt>
                <c:pt idx="100024">
                  <c:v>22.387508</c:v>
                </c:pt>
                <c:pt idx="100025">
                  <c:v>22.389617000000001</c:v>
                </c:pt>
                <c:pt idx="100026">
                  <c:v>22.391152000000002</c:v>
                </c:pt>
                <c:pt idx="100027">
                  <c:v>22.39181</c:v>
                </c:pt>
                <c:pt idx="100028">
                  <c:v>22.389887999999999</c:v>
                </c:pt>
                <c:pt idx="100029">
                  <c:v>22.388793</c:v>
                </c:pt>
                <c:pt idx="100030">
                  <c:v>22.389983000000001</c:v>
                </c:pt>
                <c:pt idx="100031">
                  <c:v>22.391853999999999</c:v>
                </c:pt>
                <c:pt idx="100032">
                  <c:v>22.392320000000002</c:v>
                </c:pt>
                <c:pt idx="100033">
                  <c:v>22.390196</c:v>
                </c:pt>
                <c:pt idx="100034">
                  <c:v>22.391020000000001</c:v>
                </c:pt>
                <c:pt idx="100035">
                  <c:v>22.3934</c:v>
                </c:pt>
                <c:pt idx="100036">
                  <c:v>22.390401000000001</c:v>
                </c:pt>
                <c:pt idx="100037">
                  <c:v>22.386018</c:v>
                </c:pt>
                <c:pt idx="100038">
                  <c:v>22.387794</c:v>
                </c:pt>
                <c:pt idx="100039">
                  <c:v>22.391327</c:v>
                </c:pt>
                <c:pt idx="100040">
                  <c:v>22.391290000000001</c:v>
                </c:pt>
                <c:pt idx="100041">
                  <c:v>22.393681999999998</c:v>
                </c:pt>
                <c:pt idx="100042">
                  <c:v>22.396968000000001</c:v>
                </c:pt>
                <c:pt idx="100043">
                  <c:v>22.399581999999999</c:v>
                </c:pt>
                <c:pt idx="100044">
                  <c:v>22.402153999999999</c:v>
                </c:pt>
                <c:pt idx="100045">
                  <c:v>22.397561</c:v>
                </c:pt>
                <c:pt idx="100046">
                  <c:v>22.394010000000002</c:v>
                </c:pt>
                <c:pt idx="100047">
                  <c:v>22.396782000000002</c:v>
                </c:pt>
                <c:pt idx="100048">
                  <c:v>22.398216999999999</c:v>
                </c:pt>
                <c:pt idx="100049">
                  <c:v>22.396222000000002</c:v>
                </c:pt>
                <c:pt idx="100050">
                  <c:v>22.393826000000001</c:v>
                </c:pt>
                <c:pt idx="100051">
                  <c:v>22.395631000000002</c:v>
                </c:pt>
                <c:pt idx="100052">
                  <c:v>22.399234</c:v>
                </c:pt>
                <c:pt idx="100053">
                  <c:v>22.400767999999999</c:v>
                </c:pt>
                <c:pt idx="100054">
                  <c:v>22.401050999999999</c:v>
                </c:pt>
                <c:pt idx="100055">
                  <c:v>22.401373</c:v>
                </c:pt>
                <c:pt idx="100056">
                  <c:v>22.401181999999999</c:v>
                </c:pt>
                <c:pt idx="100057">
                  <c:v>22.398866999999999</c:v>
                </c:pt>
                <c:pt idx="100058">
                  <c:v>22.396107000000001</c:v>
                </c:pt>
                <c:pt idx="100059">
                  <c:v>22.394178</c:v>
                </c:pt>
                <c:pt idx="100060">
                  <c:v>22.396509999999999</c:v>
                </c:pt>
                <c:pt idx="100061">
                  <c:v>22.399293</c:v>
                </c:pt>
                <c:pt idx="100062">
                  <c:v>22.395405</c:v>
                </c:pt>
                <c:pt idx="100063">
                  <c:v>22.391791000000001</c:v>
                </c:pt>
                <c:pt idx="100064">
                  <c:v>22.395149</c:v>
                </c:pt>
                <c:pt idx="100065">
                  <c:v>22.399595999999999</c:v>
                </c:pt>
                <c:pt idx="100066">
                  <c:v>22.397303000000001</c:v>
                </c:pt>
                <c:pt idx="100067">
                  <c:v>22.395817000000001</c:v>
                </c:pt>
                <c:pt idx="100068">
                  <c:v>22.400618999999999</c:v>
                </c:pt>
                <c:pt idx="100069">
                  <c:v>22.397995999999999</c:v>
                </c:pt>
                <c:pt idx="100070">
                  <c:v>22.394905999999999</c:v>
                </c:pt>
                <c:pt idx="100071">
                  <c:v>22.400655</c:v>
                </c:pt>
                <c:pt idx="100072">
                  <c:v>22.403611000000001</c:v>
                </c:pt>
                <c:pt idx="100073">
                  <c:v>22.401177000000001</c:v>
                </c:pt>
                <c:pt idx="100074">
                  <c:v>22.398942999999999</c:v>
                </c:pt>
                <c:pt idx="100075">
                  <c:v>22.397428000000001</c:v>
                </c:pt>
                <c:pt idx="100076">
                  <c:v>22.399837999999999</c:v>
                </c:pt>
                <c:pt idx="100077">
                  <c:v>22.403428999999999</c:v>
                </c:pt>
                <c:pt idx="100078">
                  <c:v>22.404</c:v>
                </c:pt>
                <c:pt idx="100079">
                  <c:v>22.403020999999999</c:v>
                </c:pt>
                <c:pt idx="100080">
                  <c:v>22.401978</c:v>
                </c:pt>
                <c:pt idx="100081">
                  <c:v>22.401311</c:v>
                </c:pt>
                <c:pt idx="100082">
                  <c:v>22.404820000000001</c:v>
                </c:pt>
                <c:pt idx="100083">
                  <c:v>22.407733</c:v>
                </c:pt>
                <c:pt idx="100084">
                  <c:v>22.406811000000001</c:v>
                </c:pt>
                <c:pt idx="100085">
                  <c:v>22.405946</c:v>
                </c:pt>
                <c:pt idx="100086">
                  <c:v>22.405505000000002</c:v>
                </c:pt>
                <c:pt idx="100087">
                  <c:v>22.405788000000001</c:v>
                </c:pt>
                <c:pt idx="100088">
                  <c:v>22.405097999999999</c:v>
                </c:pt>
                <c:pt idx="100089">
                  <c:v>22.401682999999998</c:v>
                </c:pt>
                <c:pt idx="100090">
                  <c:v>22.402526999999999</c:v>
                </c:pt>
                <c:pt idx="100091">
                  <c:v>22.403936000000002</c:v>
                </c:pt>
                <c:pt idx="100092">
                  <c:v>22.402204000000001</c:v>
                </c:pt>
                <c:pt idx="100093">
                  <c:v>22.402491000000001</c:v>
                </c:pt>
                <c:pt idx="100094">
                  <c:v>22.404038</c:v>
                </c:pt>
                <c:pt idx="100095">
                  <c:v>22.406269000000002</c:v>
                </c:pt>
                <c:pt idx="100096">
                  <c:v>22.407546</c:v>
                </c:pt>
                <c:pt idx="100097">
                  <c:v>22.402369</c:v>
                </c:pt>
                <c:pt idx="100098">
                  <c:v>22.398973000000002</c:v>
                </c:pt>
                <c:pt idx="100099">
                  <c:v>22.401758999999998</c:v>
                </c:pt>
                <c:pt idx="100100">
                  <c:v>22.401313999999999</c:v>
                </c:pt>
                <c:pt idx="100101">
                  <c:v>22.398703999999999</c:v>
                </c:pt>
                <c:pt idx="100102">
                  <c:v>22.402688000000001</c:v>
                </c:pt>
                <c:pt idx="100103">
                  <c:v>22.408474999999999</c:v>
                </c:pt>
                <c:pt idx="100104">
                  <c:v>22.409672</c:v>
                </c:pt>
                <c:pt idx="100105">
                  <c:v>22.411019</c:v>
                </c:pt>
                <c:pt idx="100106">
                  <c:v>22.412192000000001</c:v>
                </c:pt>
                <c:pt idx="100107">
                  <c:v>22.411816999999999</c:v>
                </c:pt>
                <c:pt idx="100108">
                  <c:v>22.412458000000001</c:v>
                </c:pt>
                <c:pt idx="100109">
                  <c:v>22.411027000000001</c:v>
                </c:pt>
                <c:pt idx="100110">
                  <c:v>22.411384999999999</c:v>
                </c:pt>
                <c:pt idx="100111">
                  <c:v>22.414874999999999</c:v>
                </c:pt>
                <c:pt idx="100112">
                  <c:v>22.414421999999998</c:v>
                </c:pt>
                <c:pt idx="100113">
                  <c:v>22.410428</c:v>
                </c:pt>
                <c:pt idx="100114">
                  <c:v>22.408156999999999</c:v>
                </c:pt>
                <c:pt idx="100115">
                  <c:v>22.409794999999999</c:v>
                </c:pt>
                <c:pt idx="100116">
                  <c:v>22.413098999999999</c:v>
                </c:pt>
                <c:pt idx="100117">
                  <c:v>22.415111</c:v>
                </c:pt>
                <c:pt idx="100118">
                  <c:v>22.414556999999999</c:v>
                </c:pt>
                <c:pt idx="100119">
                  <c:v>22.415707000000001</c:v>
                </c:pt>
                <c:pt idx="100120">
                  <c:v>22.417434</c:v>
                </c:pt>
                <c:pt idx="100121">
                  <c:v>22.414673000000001</c:v>
                </c:pt>
                <c:pt idx="100122">
                  <c:v>22.414165000000001</c:v>
                </c:pt>
                <c:pt idx="100123">
                  <c:v>22.414393</c:v>
                </c:pt>
                <c:pt idx="100124">
                  <c:v>22.412918000000001</c:v>
                </c:pt>
                <c:pt idx="100125">
                  <c:v>22.413160999999999</c:v>
                </c:pt>
                <c:pt idx="100126">
                  <c:v>22.412237999999999</c:v>
                </c:pt>
                <c:pt idx="100127">
                  <c:v>22.411113</c:v>
                </c:pt>
                <c:pt idx="100128">
                  <c:v>22.413678000000001</c:v>
                </c:pt>
                <c:pt idx="100129">
                  <c:v>22.413474000000001</c:v>
                </c:pt>
                <c:pt idx="100130">
                  <c:v>22.409559999999999</c:v>
                </c:pt>
                <c:pt idx="100131">
                  <c:v>22.410429000000001</c:v>
                </c:pt>
                <c:pt idx="100132">
                  <c:v>22.411666</c:v>
                </c:pt>
                <c:pt idx="100133">
                  <c:v>22.409362000000002</c:v>
                </c:pt>
                <c:pt idx="100134">
                  <c:v>22.410332</c:v>
                </c:pt>
                <c:pt idx="100135">
                  <c:v>22.408753999999998</c:v>
                </c:pt>
                <c:pt idx="100136">
                  <c:v>22.403188</c:v>
                </c:pt>
                <c:pt idx="100137">
                  <c:v>22.405961000000001</c:v>
                </c:pt>
                <c:pt idx="100138">
                  <c:v>22.413893000000002</c:v>
                </c:pt>
                <c:pt idx="100139">
                  <c:v>22.415552999999999</c:v>
                </c:pt>
                <c:pt idx="100140">
                  <c:v>22.413211</c:v>
                </c:pt>
                <c:pt idx="100141">
                  <c:v>22.414735</c:v>
                </c:pt>
                <c:pt idx="100142">
                  <c:v>22.422307</c:v>
                </c:pt>
                <c:pt idx="100143">
                  <c:v>22.422281999999999</c:v>
                </c:pt>
                <c:pt idx="100144">
                  <c:v>22.415109999999999</c:v>
                </c:pt>
                <c:pt idx="100145">
                  <c:v>22.416132000000001</c:v>
                </c:pt>
                <c:pt idx="100146">
                  <c:v>22.420335999999999</c:v>
                </c:pt>
                <c:pt idx="100147">
                  <c:v>22.420137</c:v>
                </c:pt>
                <c:pt idx="100148">
                  <c:v>22.423418000000002</c:v>
                </c:pt>
                <c:pt idx="100149">
                  <c:v>22.429217000000001</c:v>
                </c:pt>
                <c:pt idx="100150">
                  <c:v>22.427056</c:v>
                </c:pt>
                <c:pt idx="100151">
                  <c:v>22.422062</c:v>
                </c:pt>
                <c:pt idx="100152">
                  <c:v>22.422567000000001</c:v>
                </c:pt>
                <c:pt idx="100153">
                  <c:v>22.423962</c:v>
                </c:pt>
                <c:pt idx="100154">
                  <c:v>22.422446999999998</c:v>
                </c:pt>
                <c:pt idx="100155">
                  <c:v>22.418852000000001</c:v>
                </c:pt>
                <c:pt idx="100156">
                  <c:v>22.416523000000002</c:v>
                </c:pt>
                <c:pt idx="100157">
                  <c:v>22.418562000000001</c:v>
                </c:pt>
                <c:pt idx="100158">
                  <c:v>22.421029999999998</c:v>
                </c:pt>
                <c:pt idx="100159">
                  <c:v>22.419581999999998</c:v>
                </c:pt>
                <c:pt idx="100160">
                  <c:v>22.418610000000001</c:v>
                </c:pt>
                <c:pt idx="100161">
                  <c:v>22.418215</c:v>
                </c:pt>
                <c:pt idx="100162">
                  <c:v>22.416369</c:v>
                </c:pt>
                <c:pt idx="100163">
                  <c:v>22.418589999999998</c:v>
                </c:pt>
                <c:pt idx="100164">
                  <c:v>22.422542</c:v>
                </c:pt>
                <c:pt idx="100165">
                  <c:v>22.423846999999999</c:v>
                </c:pt>
                <c:pt idx="100166">
                  <c:v>22.423686</c:v>
                </c:pt>
                <c:pt idx="100167">
                  <c:v>22.420604999999998</c:v>
                </c:pt>
                <c:pt idx="100168">
                  <c:v>22.422260000000001</c:v>
                </c:pt>
                <c:pt idx="100169">
                  <c:v>22.428229999999999</c:v>
                </c:pt>
                <c:pt idx="100170">
                  <c:v>22.425186</c:v>
                </c:pt>
                <c:pt idx="100171">
                  <c:v>22.422381999999999</c:v>
                </c:pt>
                <c:pt idx="100172">
                  <c:v>22.427384</c:v>
                </c:pt>
                <c:pt idx="100173">
                  <c:v>22.425069000000001</c:v>
                </c:pt>
                <c:pt idx="100174">
                  <c:v>22.421693999999999</c:v>
                </c:pt>
                <c:pt idx="100175">
                  <c:v>22.424896</c:v>
                </c:pt>
                <c:pt idx="100176">
                  <c:v>22.424071000000001</c:v>
                </c:pt>
                <c:pt idx="100177">
                  <c:v>22.422736</c:v>
                </c:pt>
                <c:pt idx="100178">
                  <c:v>22.427354000000001</c:v>
                </c:pt>
                <c:pt idx="100179">
                  <c:v>22.429165000000001</c:v>
                </c:pt>
                <c:pt idx="100180">
                  <c:v>22.428678999999999</c:v>
                </c:pt>
                <c:pt idx="100181">
                  <c:v>22.427607999999999</c:v>
                </c:pt>
                <c:pt idx="100182">
                  <c:v>22.426189000000001</c:v>
                </c:pt>
                <c:pt idx="100183">
                  <c:v>22.424804999999999</c:v>
                </c:pt>
                <c:pt idx="100184">
                  <c:v>22.423891000000001</c:v>
                </c:pt>
                <c:pt idx="100185">
                  <c:v>22.424529</c:v>
                </c:pt>
                <c:pt idx="100186">
                  <c:v>22.425685000000001</c:v>
                </c:pt>
                <c:pt idx="100187">
                  <c:v>22.425004000000001</c:v>
                </c:pt>
                <c:pt idx="100188">
                  <c:v>22.428910999999999</c:v>
                </c:pt>
                <c:pt idx="100189">
                  <c:v>22.431567999999999</c:v>
                </c:pt>
                <c:pt idx="100190">
                  <c:v>22.428940000000001</c:v>
                </c:pt>
                <c:pt idx="100191">
                  <c:v>22.429030999999998</c:v>
                </c:pt>
                <c:pt idx="100192">
                  <c:v>22.432193000000002</c:v>
                </c:pt>
                <c:pt idx="100193">
                  <c:v>22.429796</c:v>
                </c:pt>
                <c:pt idx="100194">
                  <c:v>22.426988999999999</c:v>
                </c:pt>
                <c:pt idx="100195">
                  <c:v>22.429348000000001</c:v>
                </c:pt>
                <c:pt idx="100196">
                  <c:v>22.430730000000001</c:v>
                </c:pt>
                <c:pt idx="100197">
                  <c:v>22.429383000000001</c:v>
                </c:pt>
                <c:pt idx="100198">
                  <c:v>22.429234000000001</c:v>
                </c:pt>
                <c:pt idx="100199">
                  <c:v>22.428954999999998</c:v>
                </c:pt>
                <c:pt idx="100200">
                  <c:v>22.430508</c:v>
                </c:pt>
                <c:pt idx="100201">
                  <c:v>22.434421</c:v>
                </c:pt>
                <c:pt idx="100202">
                  <c:v>22.437522999999999</c:v>
                </c:pt>
                <c:pt idx="100203">
                  <c:v>22.437539999999998</c:v>
                </c:pt>
                <c:pt idx="100204">
                  <c:v>22.437356999999999</c:v>
                </c:pt>
                <c:pt idx="100205">
                  <c:v>22.435217999999999</c:v>
                </c:pt>
                <c:pt idx="100206">
                  <c:v>22.430268999999999</c:v>
                </c:pt>
                <c:pt idx="100207">
                  <c:v>22.425958999999999</c:v>
                </c:pt>
                <c:pt idx="100208">
                  <c:v>22.428231</c:v>
                </c:pt>
                <c:pt idx="100209">
                  <c:v>22.433019999999999</c:v>
                </c:pt>
                <c:pt idx="100210">
                  <c:v>22.432361</c:v>
                </c:pt>
                <c:pt idx="100211">
                  <c:v>22.430796000000001</c:v>
                </c:pt>
                <c:pt idx="100212">
                  <c:v>22.430422</c:v>
                </c:pt>
                <c:pt idx="100213">
                  <c:v>22.427424999999999</c:v>
                </c:pt>
                <c:pt idx="100214">
                  <c:v>22.430018</c:v>
                </c:pt>
                <c:pt idx="100215">
                  <c:v>22.434449000000001</c:v>
                </c:pt>
                <c:pt idx="100216">
                  <c:v>22.431884</c:v>
                </c:pt>
                <c:pt idx="100217">
                  <c:v>22.430803000000001</c:v>
                </c:pt>
                <c:pt idx="100218">
                  <c:v>22.432693</c:v>
                </c:pt>
                <c:pt idx="100219">
                  <c:v>22.432859000000001</c:v>
                </c:pt>
                <c:pt idx="100220">
                  <c:v>22.433439</c:v>
                </c:pt>
                <c:pt idx="100221">
                  <c:v>22.434021000000001</c:v>
                </c:pt>
                <c:pt idx="100222">
                  <c:v>22.433070000000001</c:v>
                </c:pt>
                <c:pt idx="100223">
                  <c:v>22.432676000000001</c:v>
                </c:pt>
                <c:pt idx="100224">
                  <c:v>22.432632999999999</c:v>
                </c:pt>
                <c:pt idx="100225">
                  <c:v>22.431726999999999</c:v>
                </c:pt>
                <c:pt idx="100226">
                  <c:v>22.434678000000002</c:v>
                </c:pt>
                <c:pt idx="100227">
                  <c:v>22.437045999999999</c:v>
                </c:pt>
                <c:pt idx="100228">
                  <c:v>22.435786</c:v>
                </c:pt>
                <c:pt idx="100229">
                  <c:v>22.434000000000001</c:v>
                </c:pt>
                <c:pt idx="100230">
                  <c:v>22.435065999999999</c:v>
                </c:pt>
                <c:pt idx="100231">
                  <c:v>22.437370999999999</c:v>
                </c:pt>
                <c:pt idx="100232">
                  <c:v>22.436965000000001</c:v>
                </c:pt>
                <c:pt idx="100233">
                  <c:v>22.437054</c:v>
                </c:pt>
                <c:pt idx="100234">
                  <c:v>22.439736</c:v>
                </c:pt>
                <c:pt idx="100235">
                  <c:v>22.439339</c:v>
                </c:pt>
                <c:pt idx="100236">
                  <c:v>22.436861</c:v>
                </c:pt>
                <c:pt idx="100237">
                  <c:v>22.437374999999999</c:v>
                </c:pt>
                <c:pt idx="100238">
                  <c:v>22.441552999999999</c:v>
                </c:pt>
                <c:pt idx="100239">
                  <c:v>22.442537000000002</c:v>
                </c:pt>
                <c:pt idx="100240">
                  <c:v>22.440152000000001</c:v>
                </c:pt>
                <c:pt idx="100241">
                  <c:v>22.442187000000001</c:v>
                </c:pt>
                <c:pt idx="100242">
                  <c:v>22.443339999999999</c:v>
                </c:pt>
                <c:pt idx="100243">
                  <c:v>22.440252999999998</c:v>
                </c:pt>
                <c:pt idx="100244">
                  <c:v>22.442976999999999</c:v>
                </c:pt>
                <c:pt idx="100245">
                  <c:v>22.444116000000001</c:v>
                </c:pt>
                <c:pt idx="100246">
                  <c:v>22.440263000000002</c:v>
                </c:pt>
                <c:pt idx="100247">
                  <c:v>22.441576999999999</c:v>
                </c:pt>
                <c:pt idx="100248">
                  <c:v>22.440581000000002</c:v>
                </c:pt>
                <c:pt idx="100249">
                  <c:v>22.435199000000001</c:v>
                </c:pt>
                <c:pt idx="100250">
                  <c:v>22.434837999999999</c:v>
                </c:pt>
                <c:pt idx="100251">
                  <c:v>22.436101000000001</c:v>
                </c:pt>
                <c:pt idx="100252">
                  <c:v>22.439439</c:v>
                </c:pt>
                <c:pt idx="100253">
                  <c:v>22.444845000000001</c:v>
                </c:pt>
                <c:pt idx="100254">
                  <c:v>22.446356000000002</c:v>
                </c:pt>
                <c:pt idx="100255">
                  <c:v>22.443369000000001</c:v>
                </c:pt>
                <c:pt idx="100256">
                  <c:v>22.442252</c:v>
                </c:pt>
                <c:pt idx="100257">
                  <c:v>22.442519999999998</c:v>
                </c:pt>
                <c:pt idx="100258">
                  <c:v>22.444448999999999</c:v>
                </c:pt>
                <c:pt idx="100259">
                  <c:v>22.448554000000001</c:v>
                </c:pt>
                <c:pt idx="100260">
                  <c:v>22.449729000000001</c:v>
                </c:pt>
                <c:pt idx="100261">
                  <c:v>22.450685</c:v>
                </c:pt>
                <c:pt idx="100262">
                  <c:v>22.451685000000001</c:v>
                </c:pt>
                <c:pt idx="100263">
                  <c:v>22.4467</c:v>
                </c:pt>
                <c:pt idx="100264">
                  <c:v>22.443054</c:v>
                </c:pt>
                <c:pt idx="100265">
                  <c:v>22.445319000000001</c:v>
                </c:pt>
                <c:pt idx="100266">
                  <c:v>22.445869999999999</c:v>
                </c:pt>
                <c:pt idx="100267">
                  <c:v>22.445512000000001</c:v>
                </c:pt>
                <c:pt idx="100268">
                  <c:v>22.446825</c:v>
                </c:pt>
                <c:pt idx="100269">
                  <c:v>22.445004999999998</c:v>
                </c:pt>
                <c:pt idx="100270">
                  <c:v>22.445789000000001</c:v>
                </c:pt>
                <c:pt idx="100271">
                  <c:v>22.448879999999999</c:v>
                </c:pt>
                <c:pt idx="100272">
                  <c:v>22.447638999999999</c:v>
                </c:pt>
                <c:pt idx="100273">
                  <c:v>22.444548999999999</c:v>
                </c:pt>
                <c:pt idx="100274">
                  <c:v>22.44631</c:v>
                </c:pt>
                <c:pt idx="100275">
                  <c:v>22.448772000000002</c:v>
                </c:pt>
                <c:pt idx="100276">
                  <c:v>22.448519000000001</c:v>
                </c:pt>
                <c:pt idx="100277">
                  <c:v>22.450333000000001</c:v>
                </c:pt>
                <c:pt idx="100278">
                  <c:v>22.447661</c:v>
                </c:pt>
                <c:pt idx="100279">
                  <c:v>22.442413999999999</c:v>
                </c:pt>
                <c:pt idx="100280">
                  <c:v>22.445250999999999</c:v>
                </c:pt>
                <c:pt idx="100281">
                  <c:v>22.447811999999999</c:v>
                </c:pt>
                <c:pt idx="100282">
                  <c:v>22.448112999999999</c:v>
                </c:pt>
                <c:pt idx="100283">
                  <c:v>22.448834000000002</c:v>
                </c:pt>
                <c:pt idx="100284">
                  <c:v>22.447167</c:v>
                </c:pt>
                <c:pt idx="100285">
                  <c:v>22.447675</c:v>
                </c:pt>
                <c:pt idx="100286">
                  <c:v>22.449821</c:v>
                </c:pt>
                <c:pt idx="100287">
                  <c:v>22.450899</c:v>
                </c:pt>
                <c:pt idx="100288">
                  <c:v>22.45299</c:v>
                </c:pt>
                <c:pt idx="100289">
                  <c:v>22.452708000000001</c:v>
                </c:pt>
                <c:pt idx="100290">
                  <c:v>22.453163</c:v>
                </c:pt>
                <c:pt idx="100291">
                  <c:v>22.453505</c:v>
                </c:pt>
                <c:pt idx="100292">
                  <c:v>22.451467999999998</c:v>
                </c:pt>
                <c:pt idx="100293">
                  <c:v>22.452922000000001</c:v>
                </c:pt>
                <c:pt idx="100294">
                  <c:v>22.456886000000001</c:v>
                </c:pt>
                <c:pt idx="100295">
                  <c:v>22.456208</c:v>
                </c:pt>
                <c:pt idx="100296">
                  <c:v>22.453074000000001</c:v>
                </c:pt>
                <c:pt idx="100297">
                  <c:v>22.457851000000002</c:v>
                </c:pt>
                <c:pt idx="100298">
                  <c:v>22.459195999999999</c:v>
                </c:pt>
                <c:pt idx="100299">
                  <c:v>22.449551</c:v>
                </c:pt>
                <c:pt idx="100300">
                  <c:v>22.450147000000001</c:v>
                </c:pt>
                <c:pt idx="100301">
                  <c:v>22.458134999999999</c:v>
                </c:pt>
                <c:pt idx="100302">
                  <c:v>22.453696999999998</c:v>
                </c:pt>
                <c:pt idx="100303">
                  <c:v>22.445689000000002</c:v>
                </c:pt>
                <c:pt idx="100304">
                  <c:v>22.451564999999999</c:v>
                </c:pt>
                <c:pt idx="100305">
                  <c:v>22.458909999999999</c:v>
                </c:pt>
                <c:pt idx="100306">
                  <c:v>22.456631999999999</c:v>
                </c:pt>
                <c:pt idx="100307">
                  <c:v>22.452233</c:v>
                </c:pt>
                <c:pt idx="100308">
                  <c:v>22.454215000000001</c:v>
                </c:pt>
                <c:pt idx="100309">
                  <c:v>22.459114</c:v>
                </c:pt>
                <c:pt idx="100310">
                  <c:v>22.458044999999998</c:v>
                </c:pt>
                <c:pt idx="100311">
                  <c:v>22.454414</c:v>
                </c:pt>
                <c:pt idx="100312">
                  <c:v>22.454605000000001</c:v>
                </c:pt>
                <c:pt idx="100313">
                  <c:v>22.456564</c:v>
                </c:pt>
                <c:pt idx="100314">
                  <c:v>22.455850000000002</c:v>
                </c:pt>
                <c:pt idx="100315">
                  <c:v>22.453434999999999</c:v>
                </c:pt>
                <c:pt idx="100316">
                  <c:v>22.454879999999999</c:v>
                </c:pt>
                <c:pt idx="100317">
                  <c:v>22.454236000000002</c:v>
                </c:pt>
                <c:pt idx="100318">
                  <c:v>22.452929000000001</c:v>
                </c:pt>
                <c:pt idx="100319">
                  <c:v>22.458280999999999</c:v>
                </c:pt>
                <c:pt idx="100320">
                  <c:v>22.458390000000001</c:v>
                </c:pt>
                <c:pt idx="100321">
                  <c:v>22.451778999999998</c:v>
                </c:pt>
                <c:pt idx="100322">
                  <c:v>22.451495999999999</c:v>
                </c:pt>
                <c:pt idx="100323">
                  <c:v>22.452261</c:v>
                </c:pt>
                <c:pt idx="100324">
                  <c:v>22.451813000000001</c:v>
                </c:pt>
                <c:pt idx="100325">
                  <c:v>22.456855000000001</c:v>
                </c:pt>
                <c:pt idx="100326">
                  <c:v>22.456795</c:v>
                </c:pt>
                <c:pt idx="100327">
                  <c:v>22.454253000000001</c:v>
                </c:pt>
                <c:pt idx="100328">
                  <c:v>22.457889000000002</c:v>
                </c:pt>
                <c:pt idx="100329">
                  <c:v>22.460771999999999</c:v>
                </c:pt>
                <c:pt idx="100330">
                  <c:v>22.458622999999999</c:v>
                </c:pt>
                <c:pt idx="100331">
                  <c:v>22.458496</c:v>
                </c:pt>
                <c:pt idx="100332">
                  <c:v>22.462651999999999</c:v>
                </c:pt>
                <c:pt idx="100333">
                  <c:v>22.463374999999999</c:v>
                </c:pt>
                <c:pt idx="100334">
                  <c:v>22.462800000000001</c:v>
                </c:pt>
                <c:pt idx="100335">
                  <c:v>22.464499</c:v>
                </c:pt>
                <c:pt idx="100336">
                  <c:v>22.466777</c:v>
                </c:pt>
                <c:pt idx="100337">
                  <c:v>22.465994999999999</c:v>
                </c:pt>
                <c:pt idx="100338">
                  <c:v>22.463266000000001</c:v>
                </c:pt>
                <c:pt idx="100339">
                  <c:v>22.463114999999998</c:v>
                </c:pt>
                <c:pt idx="100340">
                  <c:v>22.463297000000001</c:v>
                </c:pt>
                <c:pt idx="100341">
                  <c:v>22.460846</c:v>
                </c:pt>
                <c:pt idx="100342">
                  <c:v>22.461499</c:v>
                </c:pt>
                <c:pt idx="100343">
                  <c:v>22.463994</c:v>
                </c:pt>
                <c:pt idx="100344">
                  <c:v>22.460518</c:v>
                </c:pt>
                <c:pt idx="100345">
                  <c:v>22.457037</c:v>
                </c:pt>
                <c:pt idx="100346">
                  <c:v>22.458601999999999</c:v>
                </c:pt>
                <c:pt idx="100347">
                  <c:v>22.458462999999998</c:v>
                </c:pt>
                <c:pt idx="100348">
                  <c:v>22.458183999999999</c:v>
                </c:pt>
                <c:pt idx="100349">
                  <c:v>22.462696000000001</c:v>
                </c:pt>
                <c:pt idx="100350">
                  <c:v>22.466080000000002</c:v>
                </c:pt>
                <c:pt idx="100351">
                  <c:v>22.463861000000001</c:v>
                </c:pt>
                <c:pt idx="100352">
                  <c:v>22.460571000000002</c:v>
                </c:pt>
                <c:pt idx="100353">
                  <c:v>22.460958000000002</c:v>
                </c:pt>
                <c:pt idx="100354">
                  <c:v>22.465945000000001</c:v>
                </c:pt>
                <c:pt idx="100355">
                  <c:v>22.469518000000001</c:v>
                </c:pt>
                <c:pt idx="100356">
                  <c:v>22.461746999999999</c:v>
                </c:pt>
                <c:pt idx="100357">
                  <c:v>22.457148</c:v>
                </c:pt>
                <c:pt idx="100358">
                  <c:v>22.462</c:v>
                </c:pt>
                <c:pt idx="100359">
                  <c:v>22.465233000000001</c:v>
                </c:pt>
                <c:pt idx="100360">
                  <c:v>22.463743000000001</c:v>
                </c:pt>
                <c:pt idx="100361">
                  <c:v>22.463334</c:v>
                </c:pt>
                <c:pt idx="100362">
                  <c:v>22.468474000000001</c:v>
                </c:pt>
                <c:pt idx="100363">
                  <c:v>22.473721000000001</c:v>
                </c:pt>
                <c:pt idx="100364">
                  <c:v>22.474767</c:v>
                </c:pt>
                <c:pt idx="100365">
                  <c:v>22.474301000000001</c:v>
                </c:pt>
                <c:pt idx="100366">
                  <c:v>22.476628999999999</c:v>
                </c:pt>
                <c:pt idx="100367">
                  <c:v>22.476496000000001</c:v>
                </c:pt>
                <c:pt idx="100368">
                  <c:v>22.473386000000001</c:v>
                </c:pt>
                <c:pt idx="100369">
                  <c:v>22.471699000000001</c:v>
                </c:pt>
                <c:pt idx="100370">
                  <c:v>22.473700000000001</c:v>
                </c:pt>
                <c:pt idx="100371">
                  <c:v>22.475586</c:v>
                </c:pt>
                <c:pt idx="100372">
                  <c:v>22.472353999999999</c:v>
                </c:pt>
                <c:pt idx="100373">
                  <c:v>22.473168999999999</c:v>
                </c:pt>
                <c:pt idx="100374">
                  <c:v>22.475042999999999</c:v>
                </c:pt>
                <c:pt idx="100375">
                  <c:v>22.469761999999999</c:v>
                </c:pt>
                <c:pt idx="100376">
                  <c:v>22.471706999999999</c:v>
                </c:pt>
                <c:pt idx="100377">
                  <c:v>22.476558000000001</c:v>
                </c:pt>
                <c:pt idx="100378">
                  <c:v>22.471288000000001</c:v>
                </c:pt>
                <c:pt idx="100379">
                  <c:v>22.470625999999999</c:v>
                </c:pt>
                <c:pt idx="100380">
                  <c:v>22.475273999999999</c:v>
                </c:pt>
                <c:pt idx="100381">
                  <c:v>22.475815999999998</c:v>
                </c:pt>
                <c:pt idx="100382">
                  <c:v>22.474532</c:v>
                </c:pt>
                <c:pt idx="100383">
                  <c:v>22.473496999999998</c:v>
                </c:pt>
                <c:pt idx="100384">
                  <c:v>22.472024000000001</c:v>
                </c:pt>
                <c:pt idx="100385">
                  <c:v>22.468325</c:v>
                </c:pt>
                <c:pt idx="100386">
                  <c:v>22.466798000000001</c:v>
                </c:pt>
                <c:pt idx="100387">
                  <c:v>22.472995999999998</c:v>
                </c:pt>
                <c:pt idx="100388">
                  <c:v>22.475722999999999</c:v>
                </c:pt>
                <c:pt idx="100389">
                  <c:v>22.470939999999999</c:v>
                </c:pt>
                <c:pt idx="100390">
                  <c:v>22.472031000000001</c:v>
                </c:pt>
                <c:pt idx="100391">
                  <c:v>22.473911999999999</c:v>
                </c:pt>
                <c:pt idx="100392">
                  <c:v>22.47344</c:v>
                </c:pt>
                <c:pt idx="100393">
                  <c:v>22.474626000000001</c:v>
                </c:pt>
                <c:pt idx="100394">
                  <c:v>22.472882999999999</c:v>
                </c:pt>
                <c:pt idx="100395">
                  <c:v>22.471256</c:v>
                </c:pt>
                <c:pt idx="100396">
                  <c:v>22.471532</c:v>
                </c:pt>
                <c:pt idx="100397">
                  <c:v>22.472383000000001</c:v>
                </c:pt>
                <c:pt idx="100398">
                  <c:v>22.475847999999999</c:v>
                </c:pt>
                <c:pt idx="100399">
                  <c:v>22.475441</c:v>
                </c:pt>
                <c:pt idx="100400">
                  <c:v>22.472473000000001</c:v>
                </c:pt>
                <c:pt idx="100401">
                  <c:v>22.473120999999999</c:v>
                </c:pt>
                <c:pt idx="100402">
                  <c:v>22.472011999999999</c:v>
                </c:pt>
                <c:pt idx="100403">
                  <c:v>22.470238999999999</c:v>
                </c:pt>
                <c:pt idx="100404">
                  <c:v>22.473602</c:v>
                </c:pt>
                <c:pt idx="100405">
                  <c:v>22.473433</c:v>
                </c:pt>
                <c:pt idx="100406">
                  <c:v>22.470717</c:v>
                </c:pt>
                <c:pt idx="100407">
                  <c:v>22.475560000000002</c:v>
                </c:pt>
                <c:pt idx="100408">
                  <c:v>22.477906000000001</c:v>
                </c:pt>
                <c:pt idx="100409">
                  <c:v>22.474751999999999</c:v>
                </c:pt>
                <c:pt idx="100410">
                  <c:v>22.478525999999999</c:v>
                </c:pt>
                <c:pt idx="100411">
                  <c:v>22.480803999999999</c:v>
                </c:pt>
                <c:pt idx="100412">
                  <c:v>22.480378999999999</c:v>
                </c:pt>
                <c:pt idx="100413">
                  <c:v>22.484248000000001</c:v>
                </c:pt>
                <c:pt idx="100414">
                  <c:v>22.483076000000001</c:v>
                </c:pt>
                <c:pt idx="100415">
                  <c:v>22.482892</c:v>
                </c:pt>
                <c:pt idx="100416">
                  <c:v>22.488012999999999</c:v>
                </c:pt>
                <c:pt idx="100417">
                  <c:v>22.484331000000001</c:v>
                </c:pt>
                <c:pt idx="100418">
                  <c:v>22.480467999999998</c:v>
                </c:pt>
                <c:pt idx="100419">
                  <c:v>22.488538999999999</c:v>
                </c:pt>
                <c:pt idx="100420">
                  <c:v>22.490842000000001</c:v>
                </c:pt>
                <c:pt idx="100421">
                  <c:v>22.487313</c:v>
                </c:pt>
                <c:pt idx="100422">
                  <c:v>22.487382</c:v>
                </c:pt>
                <c:pt idx="100423">
                  <c:v>22.487055000000002</c:v>
                </c:pt>
                <c:pt idx="100424">
                  <c:v>22.489249999999998</c:v>
                </c:pt>
                <c:pt idx="100425">
                  <c:v>22.492834999999999</c:v>
                </c:pt>
                <c:pt idx="100426">
                  <c:v>22.491237999999999</c:v>
                </c:pt>
                <c:pt idx="100427">
                  <c:v>22.490634</c:v>
                </c:pt>
                <c:pt idx="100428">
                  <c:v>22.493991999999999</c:v>
                </c:pt>
                <c:pt idx="100429">
                  <c:v>22.492633000000001</c:v>
                </c:pt>
                <c:pt idx="100430">
                  <c:v>22.488038</c:v>
                </c:pt>
                <c:pt idx="100431">
                  <c:v>22.491371000000001</c:v>
                </c:pt>
                <c:pt idx="100432">
                  <c:v>22.495759</c:v>
                </c:pt>
                <c:pt idx="100433">
                  <c:v>22.490684999999999</c:v>
                </c:pt>
                <c:pt idx="100434">
                  <c:v>22.489021000000001</c:v>
                </c:pt>
                <c:pt idx="100435">
                  <c:v>22.492968999999999</c:v>
                </c:pt>
                <c:pt idx="100436">
                  <c:v>22.492757000000001</c:v>
                </c:pt>
                <c:pt idx="100437">
                  <c:v>22.491847</c:v>
                </c:pt>
                <c:pt idx="100438">
                  <c:v>22.489913999999999</c:v>
                </c:pt>
                <c:pt idx="100439">
                  <c:v>22.490252000000002</c:v>
                </c:pt>
                <c:pt idx="100440">
                  <c:v>22.493622999999999</c:v>
                </c:pt>
                <c:pt idx="100441">
                  <c:v>22.496493000000001</c:v>
                </c:pt>
                <c:pt idx="100442">
                  <c:v>22.497613999999999</c:v>
                </c:pt>
                <c:pt idx="100443">
                  <c:v>22.495052999999999</c:v>
                </c:pt>
                <c:pt idx="100444">
                  <c:v>22.493673999999999</c:v>
                </c:pt>
                <c:pt idx="100445">
                  <c:v>22.496549999999999</c:v>
                </c:pt>
                <c:pt idx="100446">
                  <c:v>22.498059999999999</c:v>
                </c:pt>
                <c:pt idx="100447">
                  <c:v>22.494537000000001</c:v>
                </c:pt>
                <c:pt idx="100448">
                  <c:v>22.491738000000002</c:v>
                </c:pt>
                <c:pt idx="100449">
                  <c:v>22.492806999999999</c:v>
                </c:pt>
                <c:pt idx="100450">
                  <c:v>22.495093000000001</c:v>
                </c:pt>
                <c:pt idx="100451">
                  <c:v>22.495806000000002</c:v>
                </c:pt>
                <c:pt idx="100452">
                  <c:v>22.493766999999998</c:v>
                </c:pt>
                <c:pt idx="100453">
                  <c:v>22.492007999999998</c:v>
                </c:pt>
                <c:pt idx="100454">
                  <c:v>22.490966</c:v>
                </c:pt>
                <c:pt idx="100455">
                  <c:v>22.490704000000001</c:v>
                </c:pt>
                <c:pt idx="100456">
                  <c:v>22.490296000000001</c:v>
                </c:pt>
                <c:pt idx="100457">
                  <c:v>22.490338999999999</c:v>
                </c:pt>
                <c:pt idx="100458">
                  <c:v>22.48939</c:v>
                </c:pt>
                <c:pt idx="100459">
                  <c:v>22.486319999999999</c:v>
                </c:pt>
                <c:pt idx="100460">
                  <c:v>22.488064999999999</c:v>
                </c:pt>
                <c:pt idx="100461">
                  <c:v>22.491047999999999</c:v>
                </c:pt>
                <c:pt idx="100462">
                  <c:v>22.487895999999999</c:v>
                </c:pt>
                <c:pt idx="100463">
                  <c:v>22.486103</c:v>
                </c:pt>
                <c:pt idx="100464">
                  <c:v>22.488669999999999</c:v>
                </c:pt>
                <c:pt idx="100465">
                  <c:v>22.489370000000001</c:v>
                </c:pt>
                <c:pt idx="100466">
                  <c:v>22.488810999999998</c:v>
                </c:pt>
                <c:pt idx="100467">
                  <c:v>22.490503</c:v>
                </c:pt>
                <c:pt idx="100468">
                  <c:v>22.489550999999999</c:v>
                </c:pt>
                <c:pt idx="100469">
                  <c:v>22.487323</c:v>
                </c:pt>
                <c:pt idx="100470">
                  <c:v>22.489685999999999</c:v>
                </c:pt>
                <c:pt idx="100471">
                  <c:v>22.492360000000001</c:v>
                </c:pt>
                <c:pt idx="100472">
                  <c:v>22.491838000000001</c:v>
                </c:pt>
                <c:pt idx="100473">
                  <c:v>22.492961999999999</c:v>
                </c:pt>
                <c:pt idx="100474">
                  <c:v>22.496176999999999</c:v>
                </c:pt>
                <c:pt idx="100475">
                  <c:v>22.499178000000001</c:v>
                </c:pt>
                <c:pt idx="100476">
                  <c:v>22.500195999999999</c:v>
                </c:pt>
                <c:pt idx="100477">
                  <c:v>22.500547999999998</c:v>
                </c:pt>
                <c:pt idx="100478">
                  <c:v>22.503464000000001</c:v>
                </c:pt>
                <c:pt idx="100479">
                  <c:v>22.503879999999999</c:v>
                </c:pt>
                <c:pt idx="100480">
                  <c:v>22.500360000000001</c:v>
                </c:pt>
                <c:pt idx="100481">
                  <c:v>22.500146999999998</c:v>
                </c:pt>
                <c:pt idx="100482">
                  <c:v>22.501446000000001</c:v>
                </c:pt>
                <c:pt idx="100483">
                  <c:v>22.502783999999998</c:v>
                </c:pt>
                <c:pt idx="100484">
                  <c:v>22.503184999999998</c:v>
                </c:pt>
                <c:pt idx="100485">
                  <c:v>22.499632999999999</c:v>
                </c:pt>
                <c:pt idx="100486">
                  <c:v>22.498373000000001</c:v>
                </c:pt>
                <c:pt idx="100487">
                  <c:v>22.502858</c:v>
                </c:pt>
                <c:pt idx="100488">
                  <c:v>22.503261999999999</c:v>
                </c:pt>
                <c:pt idx="100489">
                  <c:v>22.503291999999998</c:v>
                </c:pt>
                <c:pt idx="100490">
                  <c:v>22.504926999999999</c:v>
                </c:pt>
                <c:pt idx="100491">
                  <c:v>22.502376999999999</c:v>
                </c:pt>
                <c:pt idx="100492">
                  <c:v>22.497992</c:v>
                </c:pt>
                <c:pt idx="100493">
                  <c:v>22.500309000000001</c:v>
                </c:pt>
                <c:pt idx="100494">
                  <c:v>22.507650999999999</c:v>
                </c:pt>
                <c:pt idx="100495">
                  <c:v>22.509108999999999</c:v>
                </c:pt>
                <c:pt idx="100496">
                  <c:v>22.506754000000001</c:v>
                </c:pt>
                <c:pt idx="100497">
                  <c:v>22.509079</c:v>
                </c:pt>
                <c:pt idx="100498">
                  <c:v>22.511140000000001</c:v>
                </c:pt>
                <c:pt idx="100499">
                  <c:v>22.508907000000001</c:v>
                </c:pt>
                <c:pt idx="100500">
                  <c:v>22.506395000000001</c:v>
                </c:pt>
                <c:pt idx="100501">
                  <c:v>22.504443999999999</c:v>
                </c:pt>
                <c:pt idx="100502">
                  <c:v>22.505217999999999</c:v>
                </c:pt>
                <c:pt idx="100503">
                  <c:v>22.507397999999998</c:v>
                </c:pt>
                <c:pt idx="100504">
                  <c:v>22.508883999999998</c:v>
                </c:pt>
                <c:pt idx="100505">
                  <c:v>22.508703000000001</c:v>
                </c:pt>
                <c:pt idx="100506">
                  <c:v>22.505333</c:v>
                </c:pt>
                <c:pt idx="100507">
                  <c:v>22.505656999999999</c:v>
                </c:pt>
                <c:pt idx="100508">
                  <c:v>22.506813000000001</c:v>
                </c:pt>
                <c:pt idx="100509">
                  <c:v>22.504304999999999</c:v>
                </c:pt>
                <c:pt idx="100510">
                  <c:v>22.506502999999999</c:v>
                </c:pt>
                <c:pt idx="100511">
                  <c:v>22.508348000000002</c:v>
                </c:pt>
                <c:pt idx="100512">
                  <c:v>22.505034999999999</c:v>
                </c:pt>
                <c:pt idx="100513">
                  <c:v>22.505026999999998</c:v>
                </c:pt>
                <c:pt idx="100514">
                  <c:v>22.509122999999999</c:v>
                </c:pt>
                <c:pt idx="100515">
                  <c:v>22.511512</c:v>
                </c:pt>
                <c:pt idx="100516">
                  <c:v>22.511578</c:v>
                </c:pt>
                <c:pt idx="100517">
                  <c:v>22.511752000000001</c:v>
                </c:pt>
                <c:pt idx="100518">
                  <c:v>22.508606</c:v>
                </c:pt>
                <c:pt idx="100519">
                  <c:v>22.505269999999999</c:v>
                </c:pt>
                <c:pt idx="100520">
                  <c:v>22.506246000000001</c:v>
                </c:pt>
                <c:pt idx="100521">
                  <c:v>22.51229</c:v>
                </c:pt>
                <c:pt idx="100522">
                  <c:v>22.513717</c:v>
                </c:pt>
                <c:pt idx="100523">
                  <c:v>22.511025</c:v>
                </c:pt>
                <c:pt idx="100524">
                  <c:v>22.510684000000001</c:v>
                </c:pt>
                <c:pt idx="100525">
                  <c:v>22.506917999999999</c:v>
                </c:pt>
                <c:pt idx="100526">
                  <c:v>22.506411</c:v>
                </c:pt>
                <c:pt idx="100527">
                  <c:v>22.510300999999998</c:v>
                </c:pt>
                <c:pt idx="100528">
                  <c:v>22.50638</c:v>
                </c:pt>
                <c:pt idx="100529">
                  <c:v>22.502545000000001</c:v>
                </c:pt>
                <c:pt idx="100530">
                  <c:v>22.505662000000001</c:v>
                </c:pt>
                <c:pt idx="100531">
                  <c:v>22.503786000000002</c:v>
                </c:pt>
                <c:pt idx="100532">
                  <c:v>22.498958999999999</c:v>
                </c:pt>
                <c:pt idx="100533">
                  <c:v>22.503146999999998</c:v>
                </c:pt>
                <c:pt idx="100534">
                  <c:v>22.508842999999999</c:v>
                </c:pt>
                <c:pt idx="100535">
                  <c:v>22.507767000000001</c:v>
                </c:pt>
                <c:pt idx="100536">
                  <c:v>22.50628</c:v>
                </c:pt>
                <c:pt idx="100537">
                  <c:v>22.510719999999999</c:v>
                </c:pt>
                <c:pt idx="100538">
                  <c:v>22.511140999999999</c:v>
                </c:pt>
                <c:pt idx="100539">
                  <c:v>22.505347</c:v>
                </c:pt>
                <c:pt idx="100540">
                  <c:v>22.505130999999999</c:v>
                </c:pt>
                <c:pt idx="100541">
                  <c:v>22.510285</c:v>
                </c:pt>
                <c:pt idx="100542">
                  <c:v>22.511945000000001</c:v>
                </c:pt>
                <c:pt idx="100543">
                  <c:v>22.511742999999999</c:v>
                </c:pt>
                <c:pt idx="100544">
                  <c:v>22.509364000000001</c:v>
                </c:pt>
                <c:pt idx="100545">
                  <c:v>22.507524</c:v>
                </c:pt>
                <c:pt idx="100546">
                  <c:v>22.508576999999999</c:v>
                </c:pt>
                <c:pt idx="100547">
                  <c:v>22.508883999999998</c:v>
                </c:pt>
                <c:pt idx="100548">
                  <c:v>22.510131000000001</c:v>
                </c:pt>
                <c:pt idx="100549">
                  <c:v>22.510273999999999</c:v>
                </c:pt>
                <c:pt idx="100550">
                  <c:v>22.510100000000001</c:v>
                </c:pt>
                <c:pt idx="100551">
                  <c:v>22.516850999999999</c:v>
                </c:pt>
                <c:pt idx="100552">
                  <c:v>22.519126</c:v>
                </c:pt>
                <c:pt idx="100553">
                  <c:v>22.513525999999999</c:v>
                </c:pt>
                <c:pt idx="100554">
                  <c:v>22.513435999999999</c:v>
                </c:pt>
                <c:pt idx="100555">
                  <c:v>22.517461000000001</c:v>
                </c:pt>
                <c:pt idx="100556">
                  <c:v>22.514599</c:v>
                </c:pt>
                <c:pt idx="100557">
                  <c:v>22.513876</c:v>
                </c:pt>
                <c:pt idx="100558">
                  <c:v>22.517887000000002</c:v>
                </c:pt>
                <c:pt idx="100559">
                  <c:v>22.517094</c:v>
                </c:pt>
                <c:pt idx="100560">
                  <c:v>22.513283000000001</c:v>
                </c:pt>
                <c:pt idx="100561">
                  <c:v>22.512589999999999</c:v>
                </c:pt>
                <c:pt idx="100562">
                  <c:v>22.514153</c:v>
                </c:pt>
                <c:pt idx="100563">
                  <c:v>22.516905999999999</c:v>
                </c:pt>
                <c:pt idx="100564">
                  <c:v>22.516763000000001</c:v>
                </c:pt>
                <c:pt idx="100565">
                  <c:v>22.514578</c:v>
                </c:pt>
                <c:pt idx="100566">
                  <c:v>22.515989999999999</c:v>
                </c:pt>
                <c:pt idx="100567">
                  <c:v>22.51821</c:v>
                </c:pt>
                <c:pt idx="100568">
                  <c:v>22.517361999999999</c:v>
                </c:pt>
                <c:pt idx="100569">
                  <c:v>22.518436999999999</c:v>
                </c:pt>
                <c:pt idx="100570">
                  <c:v>22.521667000000001</c:v>
                </c:pt>
                <c:pt idx="100571">
                  <c:v>22.519648</c:v>
                </c:pt>
                <c:pt idx="100572">
                  <c:v>22.515138</c:v>
                </c:pt>
                <c:pt idx="100573">
                  <c:v>22.514410999999999</c:v>
                </c:pt>
                <c:pt idx="100574">
                  <c:v>22.518359</c:v>
                </c:pt>
                <c:pt idx="100575">
                  <c:v>22.521407</c:v>
                </c:pt>
                <c:pt idx="100576">
                  <c:v>22.518903000000002</c:v>
                </c:pt>
                <c:pt idx="100577">
                  <c:v>22.516528000000001</c:v>
                </c:pt>
                <c:pt idx="100578">
                  <c:v>22.517607999999999</c:v>
                </c:pt>
                <c:pt idx="100579">
                  <c:v>22.519096999999999</c:v>
                </c:pt>
                <c:pt idx="100580">
                  <c:v>22.518025000000002</c:v>
                </c:pt>
                <c:pt idx="100581">
                  <c:v>22.516655</c:v>
                </c:pt>
                <c:pt idx="100582">
                  <c:v>22.518424</c:v>
                </c:pt>
                <c:pt idx="100583">
                  <c:v>22.517925999999999</c:v>
                </c:pt>
                <c:pt idx="100584">
                  <c:v>22.514558000000001</c:v>
                </c:pt>
                <c:pt idx="100585">
                  <c:v>22.513884999999998</c:v>
                </c:pt>
                <c:pt idx="100586">
                  <c:v>22.514583999999999</c:v>
                </c:pt>
                <c:pt idx="100587">
                  <c:v>22.514748000000001</c:v>
                </c:pt>
                <c:pt idx="100588">
                  <c:v>22.51492</c:v>
                </c:pt>
                <c:pt idx="100589">
                  <c:v>22.517264999999998</c:v>
                </c:pt>
                <c:pt idx="100590">
                  <c:v>22.519836999999999</c:v>
                </c:pt>
                <c:pt idx="100591">
                  <c:v>22.524315000000001</c:v>
                </c:pt>
                <c:pt idx="100592">
                  <c:v>22.525601999999999</c:v>
                </c:pt>
                <c:pt idx="100593">
                  <c:v>22.520408</c:v>
                </c:pt>
                <c:pt idx="100594">
                  <c:v>22.520925999999999</c:v>
                </c:pt>
                <c:pt idx="100595">
                  <c:v>22.523098000000001</c:v>
                </c:pt>
                <c:pt idx="100596">
                  <c:v>22.521523999999999</c:v>
                </c:pt>
                <c:pt idx="100597">
                  <c:v>22.524660000000001</c:v>
                </c:pt>
                <c:pt idx="100598">
                  <c:v>22.527137</c:v>
                </c:pt>
                <c:pt idx="100599">
                  <c:v>22.523455999999999</c:v>
                </c:pt>
                <c:pt idx="100600">
                  <c:v>22.521182</c:v>
                </c:pt>
                <c:pt idx="100601">
                  <c:v>22.526026000000002</c:v>
                </c:pt>
                <c:pt idx="100602">
                  <c:v>22.530487000000001</c:v>
                </c:pt>
                <c:pt idx="100603">
                  <c:v>22.529337999999999</c:v>
                </c:pt>
                <c:pt idx="100604">
                  <c:v>22.527346999999999</c:v>
                </c:pt>
                <c:pt idx="100605">
                  <c:v>22.529874</c:v>
                </c:pt>
                <c:pt idx="100606">
                  <c:v>22.529707999999999</c:v>
                </c:pt>
                <c:pt idx="100607">
                  <c:v>22.525314000000002</c:v>
                </c:pt>
                <c:pt idx="100608">
                  <c:v>22.525786</c:v>
                </c:pt>
                <c:pt idx="100609">
                  <c:v>22.529491</c:v>
                </c:pt>
                <c:pt idx="100610">
                  <c:v>22.528905999999999</c:v>
                </c:pt>
                <c:pt idx="100611">
                  <c:v>22.526723</c:v>
                </c:pt>
                <c:pt idx="100612">
                  <c:v>22.526994999999999</c:v>
                </c:pt>
                <c:pt idx="100613">
                  <c:v>22.529247999999999</c:v>
                </c:pt>
                <c:pt idx="100614">
                  <c:v>22.531880999999998</c:v>
                </c:pt>
                <c:pt idx="100615">
                  <c:v>22.530671000000002</c:v>
                </c:pt>
                <c:pt idx="100616">
                  <c:v>22.528303999999999</c:v>
                </c:pt>
                <c:pt idx="100617">
                  <c:v>22.531756000000001</c:v>
                </c:pt>
                <c:pt idx="100618">
                  <c:v>22.529464999999998</c:v>
                </c:pt>
                <c:pt idx="100619">
                  <c:v>22.524442000000001</c:v>
                </c:pt>
                <c:pt idx="100620">
                  <c:v>22.528285</c:v>
                </c:pt>
                <c:pt idx="100621">
                  <c:v>22.531706</c:v>
                </c:pt>
                <c:pt idx="100622">
                  <c:v>22.531048999999999</c:v>
                </c:pt>
                <c:pt idx="100623">
                  <c:v>22.530767999999998</c:v>
                </c:pt>
                <c:pt idx="100624">
                  <c:v>22.53229</c:v>
                </c:pt>
                <c:pt idx="100625">
                  <c:v>22.531578</c:v>
                </c:pt>
                <c:pt idx="100626">
                  <c:v>22.527903999999999</c:v>
                </c:pt>
                <c:pt idx="100627">
                  <c:v>22.528834</c:v>
                </c:pt>
                <c:pt idx="100628">
                  <c:v>22.532187</c:v>
                </c:pt>
                <c:pt idx="100629">
                  <c:v>22.531272000000001</c:v>
                </c:pt>
                <c:pt idx="100630">
                  <c:v>22.529696999999999</c:v>
                </c:pt>
                <c:pt idx="100631">
                  <c:v>22.532253000000001</c:v>
                </c:pt>
                <c:pt idx="100632">
                  <c:v>22.532827000000001</c:v>
                </c:pt>
                <c:pt idx="100633">
                  <c:v>22.530383</c:v>
                </c:pt>
                <c:pt idx="100634">
                  <c:v>22.533307000000001</c:v>
                </c:pt>
                <c:pt idx="100635">
                  <c:v>22.538402000000001</c:v>
                </c:pt>
                <c:pt idx="100636">
                  <c:v>22.536352000000001</c:v>
                </c:pt>
                <c:pt idx="100637">
                  <c:v>22.532491</c:v>
                </c:pt>
                <c:pt idx="100638">
                  <c:v>22.531419</c:v>
                </c:pt>
                <c:pt idx="100639">
                  <c:v>22.534469999999999</c:v>
                </c:pt>
                <c:pt idx="100640">
                  <c:v>22.537621000000001</c:v>
                </c:pt>
                <c:pt idx="100641">
                  <c:v>22.537420999999998</c:v>
                </c:pt>
                <c:pt idx="100642">
                  <c:v>22.538888</c:v>
                </c:pt>
                <c:pt idx="100643">
                  <c:v>22.538487</c:v>
                </c:pt>
                <c:pt idx="100644">
                  <c:v>22.534219</c:v>
                </c:pt>
                <c:pt idx="100645">
                  <c:v>22.536187000000002</c:v>
                </c:pt>
                <c:pt idx="100646">
                  <c:v>22.537098</c:v>
                </c:pt>
                <c:pt idx="100647">
                  <c:v>22.53153</c:v>
                </c:pt>
                <c:pt idx="100648">
                  <c:v>22.534223000000001</c:v>
                </c:pt>
                <c:pt idx="100649">
                  <c:v>22.538909</c:v>
                </c:pt>
                <c:pt idx="100650">
                  <c:v>22.534101</c:v>
                </c:pt>
                <c:pt idx="100651">
                  <c:v>22.534776000000001</c:v>
                </c:pt>
                <c:pt idx="100652">
                  <c:v>22.541201999999998</c:v>
                </c:pt>
                <c:pt idx="100653">
                  <c:v>22.540635000000002</c:v>
                </c:pt>
                <c:pt idx="100654">
                  <c:v>22.534134999999999</c:v>
                </c:pt>
                <c:pt idx="100655">
                  <c:v>22.533339999999999</c:v>
                </c:pt>
                <c:pt idx="100656">
                  <c:v>22.538792999999998</c:v>
                </c:pt>
                <c:pt idx="100657">
                  <c:v>22.542425999999999</c:v>
                </c:pt>
                <c:pt idx="100658">
                  <c:v>22.540621000000002</c:v>
                </c:pt>
                <c:pt idx="100659">
                  <c:v>22.539857999999999</c:v>
                </c:pt>
                <c:pt idx="100660">
                  <c:v>22.542670000000001</c:v>
                </c:pt>
                <c:pt idx="100661">
                  <c:v>22.542383999999998</c:v>
                </c:pt>
                <c:pt idx="100662">
                  <c:v>22.538453000000001</c:v>
                </c:pt>
                <c:pt idx="100663">
                  <c:v>22.539031999999999</c:v>
                </c:pt>
                <c:pt idx="100664">
                  <c:v>22.539327</c:v>
                </c:pt>
                <c:pt idx="100665">
                  <c:v>22.536127</c:v>
                </c:pt>
                <c:pt idx="100666">
                  <c:v>22.538958000000001</c:v>
                </c:pt>
                <c:pt idx="100667">
                  <c:v>22.542263999999999</c:v>
                </c:pt>
                <c:pt idx="100668">
                  <c:v>22.539186000000001</c:v>
                </c:pt>
                <c:pt idx="100669">
                  <c:v>22.539998000000001</c:v>
                </c:pt>
                <c:pt idx="100670">
                  <c:v>22.542355000000001</c:v>
                </c:pt>
                <c:pt idx="100671">
                  <c:v>22.542183000000001</c:v>
                </c:pt>
                <c:pt idx="100672">
                  <c:v>22.541916000000001</c:v>
                </c:pt>
                <c:pt idx="100673">
                  <c:v>22.540994000000001</c:v>
                </c:pt>
                <c:pt idx="100674">
                  <c:v>22.542392</c:v>
                </c:pt>
                <c:pt idx="100675">
                  <c:v>22.544042999999999</c:v>
                </c:pt>
                <c:pt idx="100676">
                  <c:v>22.541512000000001</c:v>
                </c:pt>
                <c:pt idx="100677">
                  <c:v>22.540292999999998</c:v>
                </c:pt>
                <c:pt idx="100678">
                  <c:v>22.539944999999999</c:v>
                </c:pt>
                <c:pt idx="100679">
                  <c:v>22.540531000000001</c:v>
                </c:pt>
                <c:pt idx="100680">
                  <c:v>22.543258999999999</c:v>
                </c:pt>
                <c:pt idx="100681">
                  <c:v>22.543164000000001</c:v>
                </c:pt>
                <c:pt idx="100682">
                  <c:v>22.538858999999999</c:v>
                </c:pt>
                <c:pt idx="100683">
                  <c:v>22.542615999999999</c:v>
                </c:pt>
                <c:pt idx="100684">
                  <c:v>22.550608</c:v>
                </c:pt>
                <c:pt idx="100685">
                  <c:v>22.546665999999998</c:v>
                </c:pt>
                <c:pt idx="100686">
                  <c:v>22.539739999999998</c:v>
                </c:pt>
                <c:pt idx="100687">
                  <c:v>22.541717999999999</c:v>
                </c:pt>
                <c:pt idx="100688">
                  <c:v>22.543659000000002</c:v>
                </c:pt>
                <c:pt idx="100689">
                  <c:v>22.544630999999999</c:v>
                </c:pt>
                <c:pt idx="100690">
                  <c:v>22.549284</c:v>
                </c:pt>
                <c:pt idx="100691">
                  <c:v>22.550847000000001</c:v>
                </c:pt>
                <c:pt idx="100692">
                  <c:v>22.544656</c:v>
                </c:pt>
                <c:pt idx="100693">
                  <c:v>22.540990000000001</c:v>
                </c:pt>
                <c:pt idx="100694">
                  <c:v>22.545714</c:v>
                </c:pt>
                <c:pt idx="100695">
                  <c:v>22.549980999999999</c:v>
                </c:pt>
                <c:pt idx="100696">
                  <c:v>22.547564000000001</c:v>
                </c:pt>
                <c:pt idx="100697">
                  <c:v>22.546547</c:v>
                </c:pt>
                <c:pt idx="100698">
                  <c:v>22.548252000000002</c:v>
                </c:pt>
                <c:pt idx="100699">
                  <c:v>22.546572000000001</c:v>
                </c:pt>
                <c:pt idx="100700">
                  <c:v>22.547142999999998</c:v>
                </c:pt>
                <c:pt idx="100701">
                  <c:v>22.552104</c:v>
                </c:pt>
                <c:pt idx="100702">
                  <c:v>22.552871</c:v>
                </c:pt>
                <c:pt idx="100703">
                  <c:v>22.552306999999999</c:v>
                </c:pt>
                <c:pt idx="100704">
                  <c:v>22.555152</c:v>
                </c:pt>
                <c:pt idx="100705">
                  <c:v>22.551907</c:v>
                </c:pt>
                <c:pt idx="100706">
                  <c:v>22.545812999999999</c:v>
                </c:pt>
                <c:pt idx="100707">
                  <c:v>22.553338</c:v>
                </c:pt>
                <c:pt idx="100708">
                  <c:v>22.559343999999999</c:v>
                </c:pt>
                <c:pt idx="100709">
                  <c:v>22.552804999999999</c:v>
                </c:pt>
                <c:pt idx="100710">
                  <c:v>22.548732999999999</c:v>
                </c:pt>
                <c:pt idx="100711">
                  <c:v>22.54862</c:v>
                </c:pt>
                <c:pt idx="100712">
                  <c:v>22.550729</c:v>
                </c:pt>
                <c:pt idx="100713">
                  <c:v>22.550015999999999</c:v>
                </c:pt>
                <c:pt idx="100714">
                  <c:v>22.549499999999998</c:v>
                </c:pt>
                <c:pt idx="100715">
                  <c:v>22.552741999999999</c:v>
                </c:pt>
                <c:pt idx="100716">
                  <c:v>22.550635</c:v>
                </c:pt>
                <c:pt idx="100717">
                  <c:v>22.548514999999998</c:v>
                </c:pt>
                <c:pt idx="100718">
                  <c:v>22.552273</c:v>
                </c:pt>
                <c:pt idx="100719">
                  <c:v>22.552299000000001</c:v>
                </c:pt>
                <c:pt idx="100720">
                  <c:v>22.550487</c:v>
                </c:pt>
                <c:pt idx="100721">
                  <c:v>22.552876999999999</c:v>
                </c:pt>
                <c:pt idx="100722">
                  <c:v>22.551943999999999</c:v>
                </c:pt>
                <c:pt idx="100723">
                  <c:v>22.548729000000002</c:v>
                </c:pt>
                <c:pt idx="100724">
                  <c:v>22.551504999999999</c:v>
                </c:pt>
                <c:pt idx="100725">
                  <c:v>22.557745000000001</c:v>
                </c:pt>
                <c:pt idx="100726">
                  <c:v>22.558944</c:v>
                </c:pt>
                <c:pt idx="100727">
                  <c:v>22.560283999999999</c:v>
                </c:pt>
                <c:pt idx="100728">
                  <c:v>22.564305000000001</c:v>
                </c:pt>
                <c:pt idx="100729">
                  <c:v>22.562356000000001</c:v>
                </c:pt>
                <c:pt idx="100730">
                  <c:v>22.560701999999999</c:v>
                </c:pt>
                <c:pt idx="100731">
                  <c:v>22.563006999999999</c:v>
                </c:pt>
                <c:pt idx="100732">
                  <c:v>22.563030000000001</c:v>
                </c:pt>
                <c:pt idx="100733">
                  <c:v>22.560238999999999</c:v>
                </c:pt>
                <c:pt idx="100734">
                  <c:v>22.558862999999999</c:v>
                </c:pt>
                <c:pt idx="100735">
                  <c:v>22.560873000000001</c:v>
                </c:pt>
                <c:pt idx="100736">
                  <c:v>22.563010999999999</c:v>
                </c:pt>
                <c:pt idx="100737">
                  <c:v>22.561837000000001</c:v>
                </c:pt>
                <c:pt idx="100738">
                  <c:v>22.56082</c:v>
                </c:pt>
                <c:pt idx="100739">
                  <c:v>22.560646999999999</c:v>
                </c:pt>
                <c:pt idx="100740">
                  <c:v>22.560700000000001</c:v>
                </c:pt>
                <c:pt idx="100741">
                  <c:v>22.561171000000002</c:v>
                </c:pt>
                <c:pt idx="100742">
                  <c:v>22.561484</c:v>
                </c:pt>
                <c:pt idx="100743">
                  <c:v>22.559607</c:v>
                </c:pt>
                <c:pt idx="100744">
                  <c:v>22.556343999999999</c:v>
                </c:pt>
                <c:pt idx="100745">
                  <c:v>22.554531000000001</c:v>
                </c:pt>
                <c:pt idx="100746">
                  <c:v>22.554855</c:v>
                </c:pt>
                <c:pt idx="100747">
                  <c:v>22.556919000000001</c:v>
                </c:pt>
                <c:pt idx="100748">
                  <c:v>22.557746000000002</c:v>
                </c:pt>
                <c:pt idx="100749">
                  <c:v>22.558688</c:v>
                </c:pt>
                <c:pt idx="100750">
                  <c:v>22.561122999999998</c:v>
                </c:pt>
                <c:pt idx="100751">
                  <c:v>22.560542999999999</c:v>
                </c:pt>
                <c:pt idx="100752">
                  <c:v>22.55707</c:v>
                </c:pt>
                <c:pt idx="100753">
                  <c:v>22.558406999999999</c:v>
                </c:pt>
                <c:pt idx="100754">
                  <c:v>22.558254999999999</c:v>
                </c:pt>
                <c:pt idx="100755">
                  <c:v>22.555707000000002</c:v>
                </c:pt>
                <c:pt idx="100756">
                  <c:v>22.557290999999999</c:v>
                </c:pt>
                <c:pt idx="100757">
                  <c:v>22.556732</c:v>
                </c:pt>
                <c:pt idx="100758">
                  <c:v>22.557157</c:v>
                </c:pt>
                <c:pt idx="100759">
                  <c:v>22.557983</c:v>
                </c:pt>
                <c:pt idx="100760">
                  <c:v>22.553927000000002</c:v>
                </c:pt>
                <c:pt idx="100761">
                  <c:v>22.554805000000002</c:v>
                </c:pt>
                <c:pt idx="100762">
                  <c:v>22.561947</c:v>
                </c:pt>
                <c:pt idx="100763">
                  <c:v>22.563427999999998</c:v>
                </c:pt>
                <c:pt idx="100764">
                  <c:v>22.556716000000002</c:v>
                </c:pt>
                <c:pt idx="100765">
                  <c:v>22.550891</c:v>
                </c:pt>
                <c:pt idx="100766">
                  <c:v>22.551727</c:v>
                </c:pt>
                <c:pt idx="100767">
                  <c:v>22.557552000000001</c:v>
                </c:pt>
                <c:pt idx="100768">
                  <c:v>22.559650000000001</c:v>
                </c:pt>
                <c:pt idx="100769">
                  <c:v>22.557189999999999</c:v>
                </c:pt>
                <c:pt idx="100770">
                  <c:v>22.556127</c:v>
                </c:pt>
                <c:pt idx="100771">
                  <c:v>22.557811000000001</c:v>
                </c:pt>
                <c:pt idx="100772">
                  <c:v>22.562017000000001</c:v>
                </c:pt>
                <c:pt idx="100773">
                  <c:v>22.566849000000001</c:v>
                </c:pt>
                <c:pt idx="100774">
                  <c:v>22.565563000000001</c:v>
                </c:pt>
                <c:pt idx="100775">
                  <c:v>22.563649000000002</c:v>
                </c:pt>
                <c:pt idx="100776">
                  <c:v>22.566511999999999</c:v>
                </c:pt>
                <c:pt idx="100777">
                  <c:v>22.565977</c:v>
                </c:pt>
                <c:pt idx="100778">
                  <c:v>22.565479</c:v>
                </c:pt>
                <c:pt idx="100779">
                  <c:v>22.569267</c:v>
                </c:pt>
                <c:pt idx="100780">
                  <c:v>22.569599</c:v>
                </c:pt>
                <c:pt idx="100781">
                  <c:v>22.567160000000001</c:v>
                </c:pt>
                <c:pt idx="100782">
                  <c:v>22.567502000000001</c:v>
                </c:pt>
                <c:pt idx="100783">
                  <c:v>22.570288999999999</c:v>
                </c:pt>
                <c:pt idx="100784">
                  <c:v>22.56784</c:v>
                </c:pt>
                <c:pt idx="100785">
                  <c:v>22.563286999999999</c:v>
                </c:pt>
                <c:pt idx="100786">
                  <c:v>22.564886000000001</c:v>
                </c:pt>
                <c:pt idx="100787">
                  <c:v>22.566112</c:v>
                </c:pt>
                <c:pt idx="100788">
                  <c:v>22.563749999999999</c:v>
                </c:pt>
                <c:pt idx="100789">
                  <c:v>22.563662000000001</c:v>
                </c:pt>
                <c:pt idx="100790">
                  <c:v>22.565311000000001</c:v>
                </c:pt>
                <c:pt idx="100791">
                  <c:v>22.564627000000002</c:v>
                </c:pt>
                <c:pt idx="100792">
                  <c:v>22.567079</c:v>
                </c:pt>
                <c:pt idx="100793">
                  <c:v>22.569572999999998</c:v>
                </c:pt>
                <c:pt idx="100794">
                  <c:v>22.569134999999999</c:v>
                </c:pt>
                <c:pt idx="100795">
                  <c:v>22.572189000000002</c:v>
                </c:pt>
                <c:pt idx="100796">
                  <c:v>22.573014000000001</c:v>
                </c:pt>
                <c:pt idx="100797">
                  <c:v>22.566037999999999</c:v>
                </c:pt>
                <c:pt idx="100798">
                  <c:v>22.560908999999999</c:v>
                </c:pt>
                <c:pt idx="100799">
                  <c:v>22.567281999999999</c:v>
                </c:pt>
                <c:pt idx="100800">
                  <c:v>22.572341999999999</c:v>
                </c:pt>
                <c:pt idx="100801">
                  <c:v>22.566611999999999</c:v>
                </c:pt>
                <c:pt idx="100802">
                  <c:v>22.5672</c:v>
                </c:pt>
                <c:pt idx="100803">
                  <c:v>22.573867</c:v>
                </c:pt>
                <c:pt idx="100804">
                  <c:v>22.570699999999999</c:v>
                </c:pt>
                <c:pt idx="100805">
                  <c:v>22.567073000000001</c:v>
                </c:pt>
                <c:pt idx="100806">
                  <c:v>22.569496000000001</c:v>
                </c:pt>
                <c:pt idx="100807">
                  <c:v>22.568348</c:v>
                </c:pt>
                <c:pt idx="100808">
                  <c:v>22.564418</c:v>
                </c:pt>
                <c:pt idx="100809">
                  <c:v>22.565524</c:v>
                </c:pt>
                <c:pt idx="100810">
                  <c:v>22.569189000000001</c:v>
                </c:pt>
                <c:pt idx="100811">
                  <c:v>22.568123</c:v>
                </c:pt>
                <c:pt idx="100812">
                  <c:v>22.570076</c:v>
                </c:pt>
                <c:pt idx="100813">
                  <c:v>22.571370000000002</c:v>
                </c:pt>
                <c:pt idx="100814">
                  <c:v>22.570844000000001</c:v>
                </c:pt>
                <c:pt idx="100815">
                  <c:v>22.572762000000001</c:v>
                </c:pt>
                <c:pt idx="100816">
                  <c:v>22.571518999999999</c:v>
                </c:pt>
                <c:pt idx="100817">
                  <c:v>22.573765000000002</c:v>
                </c:pt>
                <c:pt idx="100818">
                  <c:v>22.580857999999999</c:v>
                </c:pt>
                <c:pt idx="100819">
                  <c:v>22.580544</c:v>
                </c:pt>
                <c:pt idx="100820">
                  <c:v>22.577266000000002</c:v>
                </c:pt>
                <c:pt idx="100821">
                  <c:v>22.579138</c:v>
                </c:pt>
                <c:pt idx="100822">
                  <c:v>22.579737000000002</c:v>
                </c:pt>
                <c:pt idx="100823">
                  <c:v>22.577237</c:v>
                </c:pt>
                <c:pt idx="100824">
                  <c:v>22.575184</c:v>
                </c:pt>
                <c:pt idx="100825">
                  <c:v>22.576637000000002</c:v>
                </c:pt>
                <c:pt idx="100826">
                  <c:v>22.580493000000001</c:v>
                </c:pt>
                <c:pt idx="100827">
                  <c:v>22.580045999999999</c:v>
                </c:pt>
                <c:pt idx="100828">
                  <c:v>22.573318</c:v>
                </c:pt>
                <c:pt idx="100829">
                  <c:v>22.571128999999999</c:v>
                </c:pt>
                <c:pt idx="100830">
                  <c:v>22.573723000000001</c:v>
                </c:pt>
                <c:pt idx="100831">
                  <c:v>22.573018000000001</c:v>
                </c:pt>
                <c:pt idx="100832">
                  <c:v>22.572728999999999</c:v>
                </c:pt>
                <c:pt idx="100833">
                  <c:v>22.572129</c:v>
                </c:pt>
                <c:pt idx="100834">
                  <c:v>22.569915000000002</c:v>
                </c:pt>
                <c:pt idx="100835">
                  <c:v>22.571047</c:v>
                </c:pt>
                <c:pt idx="100836">
                  <c:v>22.571625000000001</c:v>
                </c:pt>
                <c:pt idx="100837">
                  <c:v>22.571821</c:v>
                </c:pt>
                <c:pt idx="100838">
                  <c:v>22.572928000000001</c:v>
                </c:pt>
                <c:pt idx="100839">
                  <c:v>22.571341</c:v>
                </c:pt>
                <c:pt idx="100840">
                  <c:v>22.570474999999998</c:v>
                </c:pt>
                <c:pt idx="100841">
                  <c:v>22.569658</c:v>
                </c:pt>
                <c:pt idx="100842">
                  <c:v>22.570215000000001</c:v>
                </c:pt>
                <c:pt idx="100843">
                  <c:v>22.576560000000001</c:v>
                </c:pt>
                <c:pt idx="100844">
                  <c:v>22.581295999999998</c:v>
                </c:pt>
                <c:pt idx="100845">
                  <c:v>22.577494000000002</c:v>
                </c:pt>
                <c:pt idx="100846">
                  <c:v>22.575479000000001</c:v>
                </c:pt>
                <c:pt idx="100847">
                  <c:v>22.577673999999998</c:v>
                </c:pt>
                <c:pt idx="100848">
                  <c:v>22.579504</c:v>
                </c:pt>
                <c:pt idx="100849">
                  <c:v>22.579070999999999</c:v>
                </c:pt>
                <c:pt idx="100850">
                  <c:v>22.577869</c:v>
                </c:pt>
                <c:pt idx="100851">
                  <c:v>22.579432000000001</c:v>
                </c:pt>
                <c:pt idx="100852">
                  <c:v>22.580259000000002</c:v>
                </c:pt>
                <c:pt idx="100853">
                  <c:v>22.578302000000001</c:v>
                </c:pt>
                <c:pt idx="100854">
                  <c:v>22.582374000000002</c:v>
                </c:pt>
                <c:pt idx="100855">
                  <c:v>22.587994999999999</c:v>
                </c:pt>
                <c:pt idx="100856">
                  <c:v>22.588543000000001</c:v>
                </c:pt>
                <c:pt idx="100857">
                  <c:v>22.590105000000001</c:v>
                </c:pt>
                <c:pt idx="100858">
                  <c:v>22.590955999999998</c:v>
                </c:pt>
                <c:pt idx="100859">
                  <c:v>22.586743999999999</c:v>
                </c:pt>
                <c:pt idx="100860">
                  <c:v>22.584001000000001</c:v>
                </c:pt>
                <c:pt idx="100861">
                  <c:v>22.586328999999999</c:v>
                </c:pt>
                <c:pt idx="100862">
                  <c:v>22.588667000000001</c:v>
                </c:pt>
                <c:pt idx="100863">
                  <c:v>22.586772</c:v>
                </c:pt>
                <c:pt idx="100864">
                  <c:v>22.585768999999999</c:v>
                </c:pt>
                <c:pt idx="100865">
                  <c:v>22.585350999999999</c:v>
                </c:pt>
                <c:pt idx="100866">
                  <c:v>22.582135999999998</c:v>
                </c:pt>
                <c:pt idx="100867">
                  <c:v>22.584102999999999</c:v>
                </c:pt>
                <c:pt idx="100868">
                  <c:v>22.590226999999999</c:v>
                </c:pt>
                <c:pt idx="100869">
                  <c:v>22.587371999999998</c:v>
                </c:pt>
                <c:pt idx="100870">
                  <c:v>22.585504</c:v>
                </c:pt>
                <c:pt idx="100871">
                  <c:v>22.592376000000002</c:v>
                </c:pt>
                <c:pt idx="100872">
                  <c:v>22.592068999999999</c:v>
                </c:pt>
                <c:pt idx="100873">
                  <c:v>22.586753000000002</c:v>
                </c:pt>
                <c:pt idx="100874">
                  <c:v>22.590326000000001</c:v>
                </c:pt>
                <c:pt idx="100875">
                  <c:v>22.592991000000001</c:v>
                </c:pt>
                <c:pt idx="100876">
                  <c:v>22.589787000000001</c:v>
                </c:pt>
                <c:pt idx="100877">
                  <c:v>22.589027999999999</c:v>
                </c:pt>
                <c:pt idx="100878">
                  <c:v>22.590644999999999</c:v>
                </c:pt>
                <c:pt idx="100879">
                  <c:v>22.589793</c:v>
                </c:pt>
                <c:pt idx="100880">
                  <c:v>22.588702000000001</c:v>
                </c:pt>
                <c:pt idx="100881">
                  <c:v>22.588398000000002</c:v>
                </c:pt>
                <c:pt idx="100882">
                  <c:v>22.589428000000002</c:v>
                </c:pt>
                <c:pt idx="100883">
                  <c:v>22.591775999999999</c:v>
                </c:pt>
                <c:pt idx="100884">
                  <c:v>22.591051</c:v>
                </c:pt>
                <c:pt idx="100885">
                  <c:v>22.587160000000001</c:v>
                </c:pt>
                <c:pt idx="100886">
                  <c:v>22.587969000000001</c:v>
                </c:pt>
                <c:pt idx="100887">
                  <c:v>22.592255999999999</c:v>
                </c:pt>
                <c:pt idx="100888">
                  <c:v>22.592572000000001</c:v>
                </c:pt>
                <c:pt idx="100889">
                  <c:v>22.589487999999999</c:v>
                </c:pt>
                <c:pt idx="100890">
                  <c:v>22.589251999999998</c:v>
                </c:pt>
                <c:pt idx="100891">
                  <c:v>22.589058000000001</c:v>
                </c:pt>
                <c:pt idx="100892">
                  <c:v>22.590197</c:v>
                </c:pt>
                <c:pt idx="100893">
                  <c:v>22.593198999999998</c:v>
                </c:pt>
                <c:pt idx="100894">
                  <c:v>22.592334000000001</c:v>
                </c:pt>
                <c:pt idx="100895">
                  <c:v>22.592676999999998</c:v>
                </c:pt>
                <c:pt idx="100896">
                  <c:v>22.595886</c:v>
                </c:pt>
                <c:pt idx="100897">
                  <c:v>22.593112999999999</c:v>
                </c:pt>
                <c:pt idx="100898">
                  <c:v>22.594069999999999</c:v>
                </c:pt>
                <c:pt idx="100899">
                  <c:v>22.599637000000001</c:v>
                </c:pt>
                <c:pt idx="100900">
                  <c:v>22.597493</c:v>
                </c:pt>
                <c:pt idx="100901">
                  <c:v>22.594860000000001</c:v>
                </c:pt>
                <c:pt idx="100902">
                  <c:v>22.595687999999999</c:v>
                </c:pt>
                <c:pt idx="100903">
                  <c:v>22.596305000000001</c:v>
                </c:pt>
                <c:pt idx="100904">
                  <c:v>22.595465999999998</c:v>
                </c:pt>
                <c:pt idx="100905">
                  <c:v>22.594373000000001</c:v>
                </c:pt>
                <c:pt idx="100906">
                  <c:v>22.594995999999998</c:v>
                </c:pt>
                <c:pt idx="100907">
                  <c:v>22.595800000000001</c:v>
                </c:pt>
                <c:pt idx="100908">
                  <c:v>22.595182999999999</c:v>
                </c:pt>
                <c:pt idx="100909">
                  <c:v>22.593668000000001</c:v>
                </c:pt>
                <c:pt idx="100910">
                  <c:v>22.593297</c:v>
                </c:pt>
                <c:pt idx="100911">
                  <c:v>22.594539999999999</c:v>
                </c:pt>
                <c:pt idx="100912">
                  <c:v>22.593371999999999</c:v>
                </c:pt>
                <c:pt idx="100913">
                  <c:v>22.592041999999999</c:v>
                </c:pt>
                <c:pt idx="100914">
                  <c:v>22.592758</c:v>
                </c:pt>
                <c:pt idx="100915">
                  <c:v>22.595803</c:v>
                </c:pt>
                <c:pt idx="100916">
                  <c:v>22.59646</c:v>
                </c:pt>
                <c:pt idx="100917">
                  <c:v>22.593499999999999</c:v>
                </c:pt>
                <c:pt idx="100918">
                  <c:v>22.594529999999999</c:v>
                </c:pt>
                <c:pt idx="100919">
                  <c:v>22.596187</c:v>
                </c:pt>
                <c:pt idx="100920">
                  <c:v>22.597650999999999</c:v>
                </c:pt>
                <c:pt idx="100921">
                  <c:v>22.601125</c:v>
                </c:pt>
                <c:pt idx="100922">
                  <c:v>22.605651999999999</c:v>
                </c:pt>
                <c:pt idx="100923">
                  <c:v>22.607800000000001</c:v>
                </c:pt>
                <c:pt idx="100924">
                  <c:v>22.605091999999999</c:v>
                </c:pt>
                <c:pt idx="100925">
                  <c:v>22.600535000000001</c:v>
                </c:pt>
                <c:pt idx="100926">
                  <c:v>22.604241999999999</c:v>
                </c:pt>
                <c:pt idx="100927">
                  <c:v>22.606521999999998</c:v>
                </c:pt>
                <c:pt idx="100928">
                  <c:v>22.60012</c:v>
                </c:pt>
                <c:pt idx="100929">
                  <c:v>22.601882</c:v>
                </c:pt>
                <c:pt idx="100930">
                  <c:v>22.608903999999999</c:v>
                </c:pt>
                <c:pt idx="100931">
                  <c:v>22.605926</c:v>
                </c:pt>
                <c:pt idx="100932">
                  <c:v>22.606241000000001</c:v>
                </c:pt>
                <c:pt idx="100933">
                  <c:v>22.612031000000002</c:v>
                </c:pt>
                <c:pt idx="100934">
                  <c:v>22.611667000000001</c:v>
                </c:pt>
                <c:pt idx="100935">
                  <c:v>22.612023000000001</c:v>
                </c:pt>
                <c:pt idx="100936">
                  <c:v>22.613834000000001</c:v>
                </c:pt>
                <c:pt idx="100937">
                  <c:v>22.609183999999999</c:v>
                </c:pt>
                <c:pt idx="100938">
                  <c:v>22.605989999999998</c:v>
                </c:pt>
                <c:pt idx="100939">
                  <c:v>22.607196999999999</c:v>
                </c:pt>
                <c:pt idx="100940">
                  <c:v>22.607223000000001</c:v>
                </c:pt>
                <c:pt idx="100941">
                  <c:v>22.604267</c:v>
                </c:pt>
                <c:pt idx="100942">
                  <c:v>22.604938000000001</c:v>
                </c:pt>
                <c:pt idx="100943">
                  <c:v>22.608998</c:v>
                </c:pt>
                <c:pt idx="100944">
                  <c:v>22.608212000000002</c:v>
                </c:pt>
                <c:pt idx="100945">
                  <c:v>22.605388000000001</c:v>
                </c:pt>
                <c:pt idx="100946">
                  <c:v>22.607685</c:v>
                </c:pt>
                <c:pt idx="100947">
                  <c:v>22.608673</c:v>
                </c:pt>
                <c:pt idx="100948">
                  <c:v>22.605412999999999</c:v>
                </c:pt>
                <c:pt idx="100949">
                  <c:v>22.604209999999998</c:v>
                </c:pt>
                <c:pt idx="100950">
                  <c:v>22.603238000000001</c:v>
                </c:pt>
                <c:pt idx="100951">
                  <c:v>22.601732999999999</c:v>
                </c:pt>
                <c:pt idx="100952">
                  <c:v>22.606818000000001</c:v>
                </c:pt>
                <c:pt idx="100953">
                  <c:v>22.610721999999999</c:v>
                </c:pt>
                <c:pt idx="100954">
                  <c:v>22.60652</c:v>
                </c:pt>
                <c:pt idx="100955">
                  <c:v>22.603601999999999</c:v>
                </c:pt>
                <c:pt idx="100956">
                  <c:v>22.604707999999999</c:v>
                </c:pt>
                <c:pt idx="100957">
                  <c:v>22.605053000000002</c:v>
                </c:pt>
                <c:pt idx="100958">
                  <c:v>22.605447000000002</c:v>
                </c:pt>
                <c:pt idx="100959">
                  <c:v>22.606501999999999</c:v>
                </c:pt>
                <c:pt idx="100960">
                  <c:v>22.608339999999998</c:v>
                </c:pt>
                <c:pt idx="100961">
                  <c:v>22.608007000000001</c:v>
                </c:pt>
                <c:pt idx="100962">
                  <c:v>22.606570999999999</c:v>
                </c:pt>
                <c:pt idx="100963">
                  <c:v>22.607987000000001</c:v>
                </c:pt>
                <c:pt idx="100964">
                  <c:v>22.608208999999999</c:v>
                </c:pt>
                <c:pt idx="100965">
                  <c:v>22.604192000000001</c:v>
                </c:pt>
                <c:pt idx="100966">
                  <c:v>22.603739000000001</c:v>
                </c:pt>
                <c:pt idx="100967">
                  <c:v>22.607695</c:v>
                </c:pt>
                <c:pt idx="100968">
                  <c:v>22.606152000000002</c:v>
                </c:pt>
                <c:pt idx="100969">
                  <c:v>22.603812000000001</c:v>
                </c:pt>
                <c:pt idx="100970">
                  <c:v>22.607728999999999</c:v>
                </c:pt>
                <c:pt idx="100971">
                  <c:v>22.612638</c:v>
                </c:pt>
                <c:pt idx="100972">
                  <c:v>22.613613999999998</c:v>
                </c:pt>
                <c:pt idx="100973">
                  <c:v>22.611699999999999</c:v>
                </c:pt>
                <c:pt idx="100974">
                  <c:v>22.610690000000002</c:v>
                </c:pt>
                <c:pt idx="100975">
                  <c:v>22.608001999999999</c:v>
                </c:pt>
                <c:pt idx="100976">
                  <c:v>22.608252</c:v>
                </c:pt>
                <c:pt idx="100977">
                  <c:v>22.608535</c:v>
                </c:pt>
                <c:pt idx="100978">
                  <c:v>22.607465000000001</c:v>
                </c:pt>
                <c:pt idx="100979">
                  <c:v>22.615368</c:v>
                </c:pt>
                <c:pt idx="100980">
                  <c:v>22.618407999999999</c:v>
                </c:pt>
                <c:pt idx="100981">
                  <c:v>22.610361999999999</c:v>
                </c:pt>
                <c:pt idx="100982">
                  <c:v>22.613143000000001</c:v>
                </c:pt>
                <c:pt idx="100983">
                  <c:v>22.621144000000001</c:v>
                </c:pt>
                <c:pt idx="100984">
                  <c:v>22.619534000000002</c:v>
                </c:pt>
                <c:pt idx="100985">
                  <c:v>22.615155999999999</c:v>
                </c:pt>
                <c:pt idx="100986">
                  <c:v>22.617245</c:v>
                </c:pt>
                <c:pt idx="100987">
                  <c:v>22.619973999999999</c:v>
                </c:pt>
                <c:pt idx="100988">
                  <c:v>22.616274000000001</c:v>
                </c:pt>
                <c:pt idx="100989">
                  <c:v>22.617563000000001</c:v>
                </c:pt>
                <c:pt idx="100990">
                  <c:v>22.625831999999999</c:v>
                </c:pt>
                <c:pt idx="100991">
                  <c:v>22.621977000000001</c:v>
                </c:pt>
                <c:pt idx="100992">
                  <c:v>22.612928</c:v>
                </c:pt>
                <c:pt idx="100993">
                  <c:v>22.615321000000002</c:v>
                </c:pt>
                <c:pt idx="100994">
                  <c:v>22.617740000000001</c:v>
                </c:pt>
                <c:pt idx="100995">
                  <c:v>22.617229999999999</c:v>
                </c:pt>
                <c:pt idx="100996">
                  <c:v>22.618558</c:v>
                </c:pt>
                <c:pt idx="100997">
                  <c:v>22.617476</c:v>
                </c:pt>
                <c:pt idx="100998">
                  <c:v>22.616564</c:v>
                </c:pt>
                <c:pt idx="100999">
                  <c:v>22.617865999999999</c:v>
                </c:pt>
                <c:pt idx="101000">
                  <c:v>22.617699000000002</c:v>
                </c:pt>
                <c:pt idx="101001">
                  <c:v>22.617788000000001</c:v>
                </c:pt>
                <c:pt idx="101002">
                  <c:v>22.620037</c:v>
                </c:pt>
                <c:pt idx="101003">
                  <c:v>22.619865999999998</c:v>
                </c:pt>
                <c:pt idx="101004">
                  <c:v>22.618210999999999</c:v>
                </c:pt>
                <c:pt idx="101005">
                  <c:v>22.616235</c:v>
                </c:pt>
                <c:pt idx="101006">
                  <c:v>22.615825999999998</c:v>
                </c:pt>
                <c:pt idx="101007">
                  <c:v>22.617203</c:v>
                </c:pt>
                <c:pt idx="101008">
                  <c:v>22.617052999999999</c:v>
                </c:pt>
                <c:pt idx="101009">
                  <c:v>22.61675</c:v>
                </c:pt>
                <c:pt idx="101010">
                  <c:v>22.617598000000001</c:v>
                </c:pt>
                <c:pt idx="101011">
                  <c:v>22.616582999999999</c:v>
                </c:pt>
                <c:pt idx="101012">
                  <c:v>22.618395</c:v>
                </c:pt>
                <c:pt idx="101013">
                  <c:v>22.621182999999998</c:v>
                </c:pt>
                <c:pt idx="101014">
                  <c:v>22.618375</c:v>
                </c:pt>
                <c:pt idx="101015">
                  <c:v>22.616340000000001</c:v>
                </c:pt>
                <c:pt idx="101016">
                  <c:v>22.620066999999999</c:v>
                </c:pt>
                <c:pt idx="101017">
                  <c:v>22.624077</c:v>
                </c:pt>
                <c:pt idx="101018">
                  <c:v>22.625318</c:v>
                </c:pt>
                <c:pt idx="101019">
                  <c:v>22.623823999999999</c:v>
                </c:pt>
                <c:pt idx="101020">
                  <c:v>22.623522999999999</c:v>
                </c:pt>
                <c:pt idx="101021">
                  <c:v>22.623906000000002</c:v>
                </c:pt>
                <c:pt idx="101022">
                  <c:v>22.625848000000001</c:v>
                </c:pt>
                <c:pt idx="101023">
                  <c:v>22.624504000000002</c:v>
                </c:pt>
                <c:pt idx="101024">
                  <c:v>22.623512999999999</c:v>
                </c:pt>
                <c:pt idx="101025">
                  <c:v>22.629104999999999</c:v>
                </c:pt>
                <c:pt idx="101026">
                  <c:v>22.628800999999999</c:v>
                </c:pt>
                <c:pt idx="101027">
                  <c:v>22.623549000000001</c:v>
                </c:pt>
                <c:pt idx="101028">
                  <c:v>22.622726</c:v>
                </c:pt>
                <c:pt idx="101029">
                  <c:v>22.626370999999999</c:v>
                </c:pt>
                <c:pt idx="101030">
                  <c:v>22.63017</c:v>
                </c:pt>
                <c:pt idx="101031">
                  <c:v>22.628128</c:v>
                </c:pt>
                <c:pt idx="101032">
                  <c:v>22.624773000000001</c:v>
                </c:pt>
                <c:pt idx="101033">
                  <c:v>22.624109000000001</c:v>
                </c:pt>
                <c:pt idx="101034">
                  <c:v>22.62499</c:v>
                </c:pt>
                <c:pt idx="101035">
                  <c:v>22.626352000000001</c:v>
                </c:pt>
                <c:pt idx="101036">
                  <c:v>22.626221000000001</c:v>
                </c:pt>
                <c:pt idx="101037">
                  <c:v>22.624354</c:v>
                </c:pt>
                <c:pt idx="101038">
                  <c:v>22.622437999999999</c:v>
                </c:pt>
                <c:pt idx="101039">
                  <c:v>22.622143000000001</c:v>
                </c:pt>
                <c:pt idx="101040">
                  <c:v>22.623470999999999</c:v>
                </c:pt>
                <c:pt idx="101041">
                  <c:v>22.625878</c:v>
                </c:pt>
                <c:pt idx="101042">
                  <c:v>22.628789999999999</c:v>
                </c:pt>
                <c:pt idx="101043">
                  <c:v>22.626843000000001</c:v>
                </c:pt>
                <c:pt idx="101044">
                  <c:v>22.620812000000001</c:v>
                </c:pt>
                <c:pt idx="101045">
                  <c:v>22.620079</c:v>
                </c:pt>
                <c:pt idx="101046">
                  <c:v>22.626239999999999</c:v>
                </c:pt>
                <c:pt idx="101047">
                  <c:v>22.627537</c:v>
                </c:pt>
                <c:pt idx="101048">
                  <c:v>22.621464</c:v>
                </c:pt>
                <c:pt idx="101049">
                  <c:v>22.621600000000001</c:v>
                </c:pt>
                <c:pt idx="101050">
                  <c:v>22.62735</c:v>
                </c:pt>
                <c:pt idx="101051">
                  <c:v>22.627837</c:v>
                </c:pt>
                <c:pt idx="101052">
                  <c:v>22.625596000000002</c:v>
                </c:pt>
                <c:pt idx="101053">
                  <c:v>22.624103000000002</c:v>
                </c:pt>
                <c:pt idx="101054">
                  <c:v>22.623414</c:v>
                </c:pt>
                <c:pt idx="101055">
                  <c:v>22.628657</c:v>
                </c:pt>
                <c:pt idx="101056">
                  <c:v>22.633503999999999</c:v>
                </c:pt>
                <c:pt idx="101057">
                  <c:v>22.630032</c:v>
                </c:pt>
                <c:pt idx="101058">
                  <c:v>22.630172000000002</c:v>
                </c:pt>
                <c:pt idx="101059">
                  <c:v>22.633455999999999</c:v>
                </c:pt>
                <c:pt idx="101060">
                  <c:v>22.633281</c:v>
                </c:pt>
                <c:pt idx="101061">
                  <c:v>22.632767000000001</c:v>
                </c:pt>
                <c:pt idx="101062">
                  <c:v>22.630158999999999</c:v>
                </c:pt>
                <c:pt idx="101063">
                  <c:v>22.625059</c:v>
                </c:pt>
                <c:pt idx="101064">
                  <c:v>22.627423</c:v>
                </c:pt>
                <c:pt idx="101065">
                  <c:v>22.634304</c:v>
                </c:pt>
                <c:pt idx="101066">
                  <c:v>22.635294999999999</c:v>
                </c:pt>
                <c:pt idx="101067">
                  <c:v>22.630628999999999</c:v>
                </c:pt>
                <c:pt idx="101068">
                  <c:v>22.627635999999999</c:v>
                </c:pt>
                <c:pt idx="101069">
                  <c:v>22.628976999999999</c:v>
                </c:pt>
                <c:pt idx="101070">
                  <c:v>22.631489999999999</c:v>
                </c:pt>
                <c:pt idx="101071">
                  <c:v>22.630269999999999</c:v>
                </c:pt>
                <c:pt idx="101072">
                  <c:v>22.629114999999999</c:v>
                </c:pt>
                <c:pt idx="101073">
                  <c:v>22.630420000000001</c:v>
                </c:pt>
                <c:pt idx="101074">
                  <c:v>22.630824</c:v>
                </c:pt>
                <c:pt idx="101075">
                  <c:v>22.631775999999999</c:v>
                </c:pt>
                <c:pt idx="101076">
                  <c:v>22.634243000000001</c:v>
                </c:pt>
                <c:pt idx="101077">
                  <c:v>22.635214999999999</c:v>
                </c:pt>
                <c:pt idx="101078">
                  <c:v>22.637025000000001</c:v>
                </c:pt>
                <c:pt idx="101079">
                  <c:v>22.639925000000002</c:v>
                </c:pt>
                <c:pt idx="101080">
                  <c:v>22.635876</c:v>
                </c:pt>
                <c:pt idx="101081">
                  <c:v>22.636870999999999</c:v>
                </c:pt>
                <c:pt idx="101082">
                  <c:v>22.642769000000001</c:v>
                </c:pt>
                <c:pt idx="101083">
                  <c:v>22.639994999999999</c:v>
                </c:pt>
                <c:pt idx="101084">
                  <c:v>22.635697</c:v>
                </c:pt>
                <c:pt idx="101085">
                  <c:v>22.638347</c:v>
                </c:pt>
                <c:pt idx="101086">
                  <c:v>22.641784999999999</c:v>
                </c:pt>
                <c:pt idx="101087">
                  <c:v>22.641507000000001</c:v>
                </c:pt>
                <c:pt idx="101088">
                  <c:v>22.643505999999999</c:v>
                </c:pt>
                <c:pt idx="101089">
                  <c:v>22.643189</c:v>
                </c:pt>
                <c:pt idx="101090">
                  <c:v>22.638667999999999</c:v>
                </c:pt>
                <c:pt idx="101091">
                  <c:v>22.639641000000001</c:v>
                </c:pt>
                <c:pt idx="101092">
                  <c:v>22.639241999999999</c:v>
                </c:pt>
                <c:pt idx="101093">
                  <c:v>22.636510000000001</c:v>
                </c:pt>
                <c:pt idx="101094">
                  <c:v>22.638583000000001</c:v>
                </c:pt>
                <c:pt idx="101095">
                  <c:v>22.638124999999999</c:v>
                </c:pt>
                <c:pt idx="101096">
                  <c:v>22.636431000000002</c:v>
                </c:pt>
                <c:pt idx="101097">
                  <c:v>22.639583999999999</c:v>
                </c:pt>
                <c:pt idx="101098">
                  <c:v>22.642541999999999</c:v>
                </c:pt>
                <c:pt idx="101099">
                  <c:v>22.639823</c:v>
                </c:pt>
                <c:pt idx="101100">
                  <c:v>22.636813</c:v>
                </c:pt>
                <c:pt idx="101101">
                  <c:v>22.638902999999999</c:v>
                </c:pt>
                <c:pt idx="101102">
                  <c:v>22.641850999999999</c:v>
                </c:pt>
                <c:pt idx="101103">
                  <c:v>22.640236999999999</c:v>
                </c:pt>
                <c:pt idx="101104">
                  <c:v>22.633006999999999</c:v>
                </c:pt>
                <c:pt idx="101105">
                  <c:v>22.630151999999999</c:v>
                </c:pt>
                <c:pt idx="101106">
                  <c:v>22.637143999999999</c:v>
                </c:pt>
                <c:pt idx="101107">
                  <c:v>22.638525999999999</c:v>
                </c:pt>
                <c:pt idx="101108">
                  <c:v>22.634998</c:v>
                </c:pt>
                <c:pt idx="101109">
                  <c:v>22.638114999999999</c:v>
                </c:pt>
                <c:pt idx="101110">
                  <c:v>22.640861999999998</c:v>
                </c:pt>
                <c:pt idx="101111">
                  <c:v>22.639923</c:v>
                </c:pt>
                <c:pt idx="101112">
                  <c:v>22.639987999999999</c:v>
                </c:pt>
                <c:pt idx="101113">
                  <c:v>22.641179999999999</c:v>
                </c:pt>
                <c:pt idx="101114">
                  <c:v>22.640723999999999</c:v>
                </c:pt>
                <c:pt idx="101115">
                  <c:v>22.63635</c:v>
                </c:pt>
                <c:pt idx="101116">
                  <c:v>22.637011999999999</c:v>
                </c:pt>
                <c:pt idx="101117">
                  <c:v>22.642408</c:v>
                </c:pt>
                <c:pt idx="101118">
                  <c:v>22.640764000000001</c:v>
                </c:pt>
                <c:pt idx="101119">
                  <c:v>22.636897000000001</c:v>
                </c:pt>
                <c:pt idx="101120">
                  <c:v>22.639693000000001</c:v>
                </c:pt>
                <c:pt idx="101121">
                  <c:v>22.641107999999999</c:v>
                </c:pt>
                <c:pt idx="101122">
                  <c:v>22.640758999999999</c:v>
                </c:pt>
                <c:pt idx="101123">
                  <c:v>22.645092000000002</c:v>
                </c:pt>
                <c:pt idx="101124">
                  <c:v>22.648537999999999</c:v>
                </c:pt>
                <c:pt idx="101125">
                  <c:v>22.647864999999999</c:v>
                </c:pt>
                <c:pt idx="101126">
                  <c:v>22.646334</c:v>
                </c:pt>
                <c:pt idx="101127">
                  <c:v>22.649393</c:v>
                </c:pt>
                <c:pt idx="101128">
                  <c:v>22.655379</c:v>
                </c:pt>
                <c:pt idx="101129">
                  <c:v>22.653787999999999</c:v>
                </c:pt>
                <c:pt idx="101130">
                  <c:v>22.648046999999998</c:v>
                </c:pt>
                <c:pt idx="101131">
                  <c:v>22.648174999999998</c:v>
                </c:pt>
                <c:pt idx="101132">
                  <c:v>22.650722999999999</c:v>
                </c:pt>
                <c:pt idx="101133">
                  <c:v>22.648212999999998</c:v>
                </c:pt>
                <c:pt idx="101134">
                  <c:v>22.646746</c:v>
                </c:pt>
                <c:pt idx="101135">
                  <c:v>22.649263999999999</c:v>
                </c:pt>
                <c:pt idx="101136">
                  <c:v>22.647651</c:v>
                </c:pt>
                <c:pt idx="101137">
                  <c:v>22.644646000000002</c:v>
                </c:pt>
                <c:pt idx="101138">
                  <c:v>22.645420999999999</c:v>
                </c:pt>
                <c:pt idx="101139">
                  <c:v>22.649678999999999</c:v>
                </c:pt>
                <c:pt idx="101140">
                  <c:v>22.651615</c:v>
                </c:pt>
                <c:pt idx="101141">
                  <c:v>22.649837000000002</c:v>
                </c:pt>
                <c:pt idx="101142">
                  <c:v>22.649918</c:v>
                </c:pt>
                <c:pt idx="101143">
                  <c:v>22.652315999999999</c:v>
                </c:pt>
                <c:pt idx="101144">
                  <c:v>22.652895999999998</c:v>
                </c:pt>
                <c:pt idx="101145">
                  <c:v>22.651060999999999</c:v>
                </c:pt>
                <c:pt idx="101146">
                  <c:v>22.65033</c:v>
                </c:pt>
                <c:pt idx="101147">
                  <c:v>22.651215000000001</c:v>
                </c:pt>
                <c:pt idx="101148">
                  <c:v>22.651299999999999</c:v>
                </c:pt>
                <c:pt idx="101149">
                  <c:v>22.649979999999999</c:v>
                </c:pt>
                <c:pt idx="101150">
                  <c:v>22.651738000000002</c:v>
                </c:pt>
                <c:pt idx="101151">
                  <c:v>22.654909</c:v>
                </c:pt>
                <c:pt idx="101152">
                  <c:v>22.649777</c:v>
                </c:pt>
                <c:pt idx="101153">
                  <c:v>22.646660000000001</c:v>
                </c:pt>
                <c:pt idx="101154">
                  <c:v>22.653089000000001</c:v>
                </c:pt>
                <c:pt idx="101155">
                  <c:v>22.652508000000001</c:v>
                </c:pt>
                <c:pt idx="101156">
                  <c:v>22.648520000000001</c:v>
                </c:pt>
                <c:pt idx="101157">
                  <c:v>22.652100999999998</c:v>
                </c:pt>
                <c:pt idx="101158">
                  <c:v>22.654882000000001</c:v>
                </c:pt>
                <c:pt idx="101159">
                  <c:v>22.651447000000001</c:v>
                </c:pt>
                <c:pt idx="101160">
                  <c:v>22.649749</c:v>
                </c:pt>
                <c:pt idx="101161">
                  <c:v>22.652525000000001</c:v>
                </c:pt>
                <c:pt idx="101162">
                  <c:v>22.654278000000001</c:v>
                </c:pt>
                <c:pt idx="101163">
                  <c:v>22.651944</c:v>
                </c:pt>
                <c:pt idx="101164">
                  <c:v>22.654173</c:v>
                </c:pt>
                <c:pt idx="101165">
                  <c:v>22.657852999999999</c:v>
                </c:pt>
                <c:pt idx="101166">
                  <c:v>22.651002999999999</c:v>
                </c:pt>
                <c:pt idx="101167">
                  <c:v>22.650817</c:v>
                </c:pt>
                <c:pt idx="101168">
                  <c:v>22.657153999999998</c:v>
                </c:pt>
                <c:pt idx="101169">
                  <c:v>22.653310000000001</c:v>
                </c:pt>
                <c:pt idx="101170">
                  <c:v>22.648019000000001</c:v>
                </c:pt>
                <c:pt idx="101171">
                  <c:v>22.650397999999999</c:v>
                </c:pt>
                <c:pt idx="101172">
                  <c:v>22.653364</c:v>
                </c:pt>
                <c:pt idx="101173">
                  <c:v>22.652846</c:v>
                </c:pt>
                <c:pt idx="101174">
                  <c:v>22.655723999999999</c:v>
                </c:pt>
                <c:pt idx="101175">
                  <c:v>22.657374000000001</c:v>
                </c:pt>
                <c:pt idx="101176">
                  <c:v>22.655266000000001</c:v>
                </c:pt>
                <c:pt idx="101177">
                  <c:v>22.656167</c:v>
                </c:pt>
                <c:pt idx="101178">
                  <c:v>22.657489000000002</c:v>
                </c:pt>
                <c:pt idx="101179">
                  <c:v>22.655142999999999</c:v>
                </c:pt>
                <c:pt idx="101180">
                  <c:v>22.653874999999999</c:v>
                </c:pt>
                <c:pt idx="101181">
                  <c:v>22.652052999999999</c:v>
                </c:pt>
                <c:pt idx="101182">
                  <c:v>22.651084000000001</c:v>
                </c:pt>
                <c:pt idx="101183">
                  <c:v>22.656300999999999</c:v>
                </c:pt>
                <c:pt idx="101184">
                  <c:v>22.660215999999998</c:v>
                </c:pt>
                <c:pt idx="101185">
                  <c:v>22.657793999999999</c:v>
                </c:pt>
                <c:pt idx="101186">
                  <c:v>22.659106000000001</c:v>
                </c:pt>
                <c:pt idx="101187">
                  <c:v>22.666810000000002</c:v>
                </c:pt>
                <c:pt idx="101188">
                  <c:v>22.663698</c:v>
                </c:pt>
                <c:pt idx="101189">
                  <c:v>22.652360000000002</c:v>
                </c:pt>
                <c:pt idx="101190">
                  <c:v>22.654368999999999</c:v>
                </c:pt>
                <c:pt idx="101191">
                  <c:v>22.661503</c:v>
                </c:pt>
                <c:pt idx="101192">
                  <c:v>22.660181000000001</c:v>
                </c:pt>
                <c:pt idx="101193">
                  <c:v>22.661002</c:v>
                </c:pt>
                <c:pt idx="101194">
                  <c:v>22.664771999999999</c:v>
                </c:pt>
                <c:pt idx="101195">
                  <c:v>22.663471000000001</c:v>
                </c:pt>
                <c:pt idx="101196">
                  <c:v>22.663260999999999</c:v>
                </c:pt>
                <c:pt idx="101197">
                  <c:v>22.665217999999999</c:v>
                </c:pt>
                <c:pt idx="101198">
                  <c:v>22.660789999999999</c:v>
                </c:pt>
                <c:pt idx="101199">
                  <c:v>22.657171000000002</c:v>
                </c:pt>
                <c:pt idx="101200">
                  <c:v>22.660910999999999</c:v>
                </c:pt>
                <c:pt idx="101201">
                  <c:v>22.663778000000001</c:v>
                </c:pt>
                <c:pt idx="101202">
                  <c:v>22.661173999999999</c:v>
                </c:pt>
                <c:pt idx="101203">
                  <c:v>22.656794999999999</c:v>
                </c:pt>
                <c:pt idx="101204">
                  <c:v>22.656199000000001</c:v>
                </c:pt>
                <c:pt idx="101205">
                  <c:v>22.660184000000001</c:v>
                </c:pt>
                <c:pt idx="101206">
                  <c:v>22.664352000000001</c:v>
                </c:pt>
                <c:pt idx="101207">
                  <c:v>22.661669</c:v>
                </c:pt>
                <c:pt idx="101208">
                  <c:v>22.654727000000001</c:v>
                </c:pt>
                <c:pt idx="101209">
                  <c:v>22.657595000000001</c:v>
                </c:pt>
                <c:pt idx="101210">
                  <c:v>22.663829</c:v>
                </c:pt>
                <c:pt idx="101211">
                  <c:v>22.663107</c:v>
                </c:pt>
                <c:pt idx="101212">
                  <c:v>22.661210000000001</c:v>
                </c:pt>
                <c:pt idx="101213">
                  <c:v>22.663087000000001</c:v>
                </c:pt>
                <c:pt idx="101214">
                  <c:v>22.663851999999999</c:v>
                </c:pt>
                <c:pt idx="101215">
                  <c:v>22.65935</c:v>
                </c:pt>
                <c:pt idx="101216">
                  <c:v>22.656127999999999</c:v>
                </c:pt>
                <c:pt idx="101217">
                  <c:v>22.660063999999998</c:v>
                </c:pt>
                <c:pt idx="101218">
                  <c:v>22.662413999999998</c:v>
                </c:pt>
                <c:pt idx="101219">
                  <c:v>22.659488</c:v>
                </c:pt>
                <c:pt idx="101220">
                  <c:v>22.661807</c:v>
                </c:pt>
                <c:pt idx="101221">
                  <c:v>22.667746000000001</c:v>
                </c:pt>
                <c:pt idx="101222">
                  <c:v>22.667121000000002</c:v>
                </c:pt>
                <c:pt idx="101223">
                  <c:v>22.66245</c:v>
                </c:pt>
                <c:pt idx="101224">
                  <c:v>22.663513999999999</c:v>
                </c:pt>
                <c:pt idx="101225">
                  <c:v>22.669374000000001</c:v>
                </c:pt>
                <c:pt idx="101226">
                  <c:v>22.666986999999999</c:v>
                </c:pt>
                <c:pt idx="101227">
                  <c:v>22.662834</c:v>
                </c:pt>
                <c:pt idx="101228">
                  <c:v>22.667811</c:v>
                </c:pt>
                <c:pt idx="101229">
                  <c:v>22.672163000000001</c:v>
                </c:pt>
                <c:pt idx="101230">
                  <c:v>22.675867</c:v>
                </c:pt>
                <c:pt idx="101231">
                  <c:v>22.675961000000001</c:v>
                </c:pt>
                <c:pt idx="101232">
                  <c:v>22.672988</c:v>
                </c:pt>
                <c:pt idx="101233">
                  <c:v>22.676345000000001</c:v>
                </c:pt>
                <c:pt idx="101234">
                  <c:v>22.675549</c:v>
                </c:pt>
                <c:pt idx="101235">
                  <c:v>22.668320000000001</c:v>
                </c:pt>
                <c:pt idx="101236">
                  <c:v>22.666739</c:v>
                </c:pt>
                <c:pt idx="101237">
                  <c:v>22.667919999999999</c:v>
                </c:pt>
                <c:pt idx="101238">
                  <c:v>22.668496999999999</c:v>
                </c:pt>
                <c:pt idx="101239">
                  <c:v>22.671744</c:v>
                </c:pt>
                <c:pt idx="101240">
                  <c:v>22.672022999999999</c:v>
                </c:pt>
                <c:pt idx="101241">
                  <c:v>22.670431000000001</c:v>
                </c:pt>
                <c:pt idx="101242">
                  <c:v>22.671862999999998</c:v>
                </c:pt>
                <c:pt idx="101243">
                  <c:v>22.671721999999999</c:v>
                </c:pt>
                <c:pt idx="101244">
                  <c:v>22.671071999999999</c:v>
                </c:pt>
                <c:pt idx="101245">
                  <c:v>22.674220999999999</c:v>
                </c:pt>
                <c:pt idx="101246">
                  <c:v>22.6769</c:v>
                </c:pt>
                <c:pt idx="101247">
                  <c:v>22.675107000000001</c:v>
                </c:pt>
                <c:pt idx="101248">
                  <c:v>22.670938</c:v>
                </c:pt>
                <c:pt idx="101249">
                  <c:v>22.671721999999999</c:v>
                </c:pt>
                <c:pt idx="101250">
                  <c:v>22.672581000000001</c:v>
                </c:pt>
                <c:pt idx="101251">
                  <c:v>22.670223</c:v>
                </c:pt>
                <c:pt idx="101252">
                  <c:v>22.669644999999999</c:v>
                </c:pt>
                <c:pt idx="101253">
                  <c:v>22.672801</c:v>
                </c:pt>
                <c:pt idx="101254">
                  <c:v>22.673590999999998</c:v>
                </c:pt>
                <c:pt idx="101255">
                  <c:v>22.669498999999998</c:v>
                </c:pt>
                <c:pt idx="101256">
                  <c:v>22.670545000000001</c:v>
                </c:pt>
                <c:pt idx="101257">
                  <c:v>22.673497000000001</c:v>
                </c:pt>
                <c:pt idx="101258">
                  <c:v>22.672272</c:v>
                </c:pt>
                <c:pt idx="101259">
                  <c:v>22.674484</c:v>
                </c:pt>
                <c:pt idx="101260">
                  <c:v>22.677675000000001</c:v>
                </c:pt>
                <c:pt idx="101261">
                  <c:v>22.678001999999999</c:v>
                </c:pt>
                <c:pt idx="101262">
                  <c:v>22.678968999999999</c:v>
                </c:pt>
                <c:pt idx="101263">
                  <c:v>22.675204000000001</c:v>
                </c:pt>
                <c:pt idx="101264">
                  <c:v>22.670560999999999</c:v>
                </c:pt>
                <c:pt idx="101265">
                  <c:v>22.671578</c:v>
                </c:pt>
                <c:pt idx="101266">
                  <c:v>22.671602</c:v>
                </c:pt>
                <c:pt idx="101267">
                  <c:v>22.672712000000001</c:v>
                </c:pt>
                <c:pt idx="101268">
                  <c:v>22.6755</c:v>
                </c:pt>
                <c:pt idx="101269">
                  <c:v>22.677022999999998</c:v>
                </c:pt>
                <c:pt idx="101270">
                  <c:v>22.679029</c:v>
                </c:pt>
                <c:pt idx="101271">
                  <c:v>22.682414000000001</c:v>
                </c:pt>
                <c:pt idx="101272">
                  <c:v>22.685509</c:v>
                </c:pt>
                <c:pt idx="101273">
                  <c:v>22.684657999999999</c:v>
                </c:pt>
                <c:pt idx="101274">
                  <c:v>22.681321000000001</c:v>
                </c:pt>
                <c:pt idx="101275">
                  <c:v>22.682537</c:v>
                </c:pt>
                <c:pt idx="101276">
                  <c:v>22.684301000000001</c:v>
                </c:pt>
                <c:pt idx="101277">
                  <c:v>22.684469</c:v>
                </c:pt>
                <c:pt idx="101278">
                  <c:v>22.686437000000002</c:v>
                </c:pt>
                <c:pt idx="101279">
                  <c:v>22.688697000000001</c:v>
                </c:pt>
                <c:pt idx="101280">
                  <c:v>22.683941000000001</c:v>
                </c:pt>
                <c:pt idx="101281">
                  <c:v>22.679162999999999</c:v>
                </c:pt>
                <c:pt idx="101282">
                  <c:v>22.680852000000002</c:v>
                </c:pt>
                <c:pt idx="101283">
                  <c:v>22.681450999999999</c:v>
                </c:pt>
                <c:pt idx="101284">
                  <c:v>22.680527999999999</c:v>
                </c:pt>
                <c:pt idx="101285">
                  <c:v>22.682379000000001</c:v>
                </c:pt>
                <c:pt idx="101286">
                  <c:v>22.685299000000001</c:v>
                </c:pt>
                <c:pt idx="101287">
                  <c:v>22.683268000000002</c:v>
                </c:pt>
                <c:pt idx="101288">
                  <c:v>22.680118</c:v>
                </c:pt>
                <c:pt idx="101289">
                  <c:v>22.683456</c:v>
                </c:pt>
                <c:pt idx="101290">
                  <c:v>22.684508000000001</c:v>
                </c:pt>
                <c:pt idx="101291">
                  <c:v>22.681919000000001</c:v>
                </c:pt>
                <c:pt idx="101292">
                  <c:v>22.681895000000001</c:v>
                </c:pt>
                <c:pt idx="101293">
                  <c:v>22.682465000000001</c:v>
                </c:pt>
                <c:pt idx="101294">
                  <c:v>22.682784000000002</c:v>
                </c:pt>
                <c:pt idx="101295">
                  <c:v>22.682175000000001</c:v>
                </c:pt>
                <c:pt idx="101296">
                  <c:v>22.680387</c:v>
                </c:pt>
                <c:pt idx="101297">
                  <c:v>22.681384000000001</c:v>
                </c:pt>
                <c:pt idx="101298">
                  <c:v>22.683812</c:v>
                </c:pt>
                <c:pt idx="101299">
                  <c:v>22.687937999999999</c:v>
                </c:pt>
                <c:pt idx="101300">
                  <c:v>22.691468</c:v>
                </c:pt>
                <c:pt idx="101301">
                  <c:v>22.685203999999999</c:v>
                </c:pt>
                <c:pt idx="101302">
                  <c:v>22.67934</c:v>
                </c:pt>
                <c:pt idx="101303">
                  <c:v>22.682576000000001</c:v>
                </c:pt>
                <c:pt idx="101304">
                  <c:v>22.686442</c:v>
                </c:pt>
                <c:pt idx="101305">
                  <c:v>22.688824</c:v>
                </c:pt>
                <c:pt idx="101306">
                  <c:v>22.688136</c:v>
                </c:pt>
                <c:pt idx="101307">
                  <c:v>22.687087999999999</c:v>
                </c:pt>
                <c:pt idx="101308">
                  <c:v>22.68947</c:v>
                </c:pt>
                <c:pt idx="101309">
                  <c:v>22.689385999999999</c:v>
                </c:pt>
                <c:pt idx="101310">
                  <c:v>22.685345000000002</c:v>
                </c:pt>
                <c:pt idx="101311">
                  <c:v>22.684881000000001</c:v>
                </c:pt>
                <c:pt idx="101312">
                  <c:v>22.687045000000001</c:v>
                </c:pt>
                <c:pt idx="101313">
                  <c:v>22.688573999999999</c:v>
                </c:pt>
                <c:pt idx="101314">
                  <c:v>22.692025999999998</c:v>
                </c:pt>
                <c:pt idx="101315">
                  <c:v>22.693085</c:v>
                </c:pt>
                <c:pt idx="101316">
                  <c:v>22.688659999999999</c:v>
                </c:pt>
                <c:pt idx="101317">
                  <c:v>22.687366000000001</c:v>
                </c:pt>
                <c:pt idx="101318">
                  <c:v>22.692402000000001</c:v>
                </c:pt>
                <c:pt idx="101319">
                  <c:v>22.694133000000001</c:v>
                </c:pt>
                <c:pt idx="101320">
                  <c:v>22.690393</c:v>
                </c:pt>
                <c:pt idx="101321">
                  <c:v>22.691562999999999</c:v>
                </c:pt>
                <c:pt idx="101322">
                  <c:v>22.695661999999999</c:v>
                </c:pt>
                <c:pt idx="101323">
                  <c:v>22.694534999999998</c:v>
                </c:pt>
                <c:pt idx="101324">
                  <c:v>22.690785000000002</c:v>
                </c:pt>
                <c:pt idx="101325">
                  <c:v>22.690653000000001</c:v>
                </c:pt>
                <c:pt idx="101326">
                  <c:v>22.691369999999999</c:v>
                </c:pt>
                <c:pt idx="101327">
                  <c:v>22.689095999999999</c:v>
                </c:pt>
                <c:pt idx="101328">
                  <c:v>22.688310000000001</c:v>
                </c:pt>
                <c:pt idx="101329">
                  <c:v>22.694127000000002</c:v>
                </c:pt>
                <c:pt idx="101330">
                  <c:v>22.695941999999999</c:v>
                </c:pt>
                <c:pt idx="101331">
                  <c:v>22.694721000000001</c:v>
                </c:pt>
                <c:pt idx="101332">
                  <c:v>22.695827999999999</c:v>
                </c:pt>
                <c:pt idx="101333">
                  <c:v>22.692091999999999</c:v>
                </c:pt>
                <c:pt idx="101334">
                  <c:v>22.691154000000001</c:v>
                </c:pt>
                <c:pt idx="101335">
                  <c:v>22.693117000000001</c:v>
                </c:pt>
                <c:pt idx="101336">
                  <c:v>22.689668999999999</c:v>
                </c:pt>
                <c:pt idx="101337">
                  <c:v>22.690268</c:v>
                </c:pt>
                <c:pt idx="101338">
                  <c:v>22.694886</c:v>
                </c:pt>
                <c:pt idx="101339">
                  <c:v>22.694648999999998</c:v>
                </c:pt>
                <c:pt idx="101340">
                  <c:v>22.694839999999999</c:v>
                </c:pt>
                <c:pt idx="101341">
                  <c:v>22.696204999999999</c:v>
                </c:pt>
                <c:pt idx="101342">
                  <c:v>22.694372999999999</c:v>
                </c:pt>
                <c:pt idx="101343">
                  <c:v>22.693055000000001</c:v>
                </c:pt>
                <c:pt idx="101344">
                  <c:v>22.692710000000002</c:v>
                </c:pt>
                <c:pt idx="101345">
                  <c:v>22.695139999999999</c:v>
                </c:pt>
                <c:pt idx="101346">
                  <c:v>22.698664000000001</c:v>
                </c:pt>
                <c:pt idx="101347">
                  <c:v>22.696128000000002</c:v>
                </c:pt>
                <c:pt idx="101348">
                  <c:v>22.693580000000001</c:v>
                </c:pt>
                <c:pt idx="101349">
                  <c:v>22.696408000000002</c:v>
                </c:pt>
                <c:pt idx="101350">
                  <c:v>22.699428000000001</c:v>
                </c:pt>
                <c:pt idx="101351">
                  <c:v>22.698405999999999</c:v>
                </c:pt>
                <c:pt idx="101352">
                  <c:v>22.694533</c:v>
                </c:pt>
                <c:pt idx="101353">
                  <c:v>22.692668999999999</c:v>
                </c:pt>
                <c:pt idx="101354">
                  <c:v>22.694769999999998</c:v>
                </c:pt>
                <c:pt idx="101355">
                  <c:v>22.697962</c:v>
                </c:pt>
                <c:pt idx="101356">
                  <c:v>22.698575000000002</c:v>
                </c:pt>
                <c:pt idx="101357">
                  <c:v>22.697125</c:v>
                </c:pt>
                <c:pt idx="101358">
                  <c:v>22.695374000000001</c:v>
                </c:pt>
                <c:pt idx="101359">
                  <c:v>22.69622</c:v>
                </c:pt>
                <c:pt idx="101360">
                  <c:v>22.698478999999999</c:v>
                </c:pt>
                <c:pt idx="101361">
                  <c:v>22.699515999999999</c:v>
                </c:pt>
                <c:pt idx="101362">
                  <c:v>22.700047999999999</c:v>
                </c:pt>
                <c:pt idx="101363">
                  <c:v>22.699484999999999</c:v>
                </c:pt>
                <c:pt idx="101364">
                  <c:v>22.695150000000002</c:v>
                </c:pt>
                <c:pt idx="101365">
                  <c:v>22.696453999999999</c:v>
                </c:pt>
                <c:pt idx="101366">
                  <c:v>22.702933000000002</c:v>
                </c:pt>
                <c:pt idx="101367">
                  <c:v>22.700089999999999</c:v>
                </c:pt>
                <c:pt idx="101368">
                  <c:v>22.694984000000002</c:v>
                </c:pt>
                <c:pt idx="101369">
                  <c:v>22.698229999999999</c:v>
                </c:pt>
                <c:pt idx="101370">
                  <c:v>22.698989000000001</c:v>
                </c:pt>
                <c:pt idx="101371">
                  <c:v>22.699722999999999</c:v>
                </c:pt>
                <c:pt idx="101372">
                  <c:v>22.701471000000002</c:v>
                </c:pt>
                <c:pt idx="101373">
                  <c:v>22.699437</c:v>
                </c:pt>
                <c:pt idx="101374">
                  <c:v>22.702100999999999</c:v>
                </c:pt>
                <c:pt idx="101375">
                  <c:v>22.706510999999999</c:v>
                </c:pt>
                <c:pt idx="101376">
                  <c:v>22.706389999999999</c:v>
                </c:pt>
                <c:pt idx="101377">
                  <c:v>22.708365000000001</c:v>
                </c:pt>
                <c:pt idx="101378">
                  <c:v>22.708735000000001</c:v>
                </c:pt>
                <c:pt idx="101379">
                  <c:v>22.705437</c:v>
                </c:pt>
                <c:pt idx="101380">
                  <c:v>22.703811999999999</c:v>
                </c:pt>
                <c:pt idx="101381">
                  <c:v>22.706419</c:v>
                </c:pt>
                <c:pt idx="101382">
                  <c:v>22.707992999999998</c:v>
                </c:pt>
                <c:pt idx="101383">
                  <c:v>22.705297999999999</c:v>
                </c:pt>
                <c:pt idx="101384">
                  <c:v>22.704435</c:v>
                </c:pt>
                <c:pt idx="101385">
                  <c:v>22.708964000000002</c:v>
                </c:pt>
                <c:pt idx="101386">
                  <c:v>22.713062000000001</c:v>
                </c:pt>
                <c:pt idx="101387">
                  <c:v>22.711248000000001</c:v>
                </c:pt>
                <c:pt idx="101388">
                  <c:v>22.707401999999998</c:v>
                </c:pt>
                <c:pt idx="101389">
                  <c:v>22.705787000000001</c:v>
                </c:pt>
                <c:pt idx="101390">
                  <c:v>22.705741</c:v>
                </c:pt>
                <c:pt idx="101391">
                  <c:v>22.707362</c:v>
                </c:pt>
                <c:pt idx="101392">
                  <c:v>22.709174999999998</c:v>
                </c:pt>
                <c:pt idx="101393">
                  <c:v>22.709271000000001</c:v>
                </c:pt>
                <c:pt idx="101394">
                  <c:v>22.707521</c:v>
                </c:pt>
                <c:pt idx="101395">
                  <c:v>22.707567000000001</c:v>
                </c:pt>
                <c:pt idx="101396">
                  <c:v>22.710932</c:v>
                </c:pt>
                <c:pt idx="101397">
                  <c:v>22.711442999999999</c:v>
                </c:pt>
                <c:pt idx="101398">
                  <c:v>22.709092999999999</c:v>
                </c:pt>
                <c:pt idx="101399">
                  <c:v>22.711189000000001</c:v>
                </c:pt>
                <c:pt idx="101400">
                  <c:v>22.710104000000001</c:v>
                </c:pt>
                <c:pt idx="101401">
                  <c:v>22.707201000000001</c:v>
                </c:pt>
                <c:pt idx="101402">
                  <c:v>22.710464999999999</c:v>
                </c:pt>
                <c:pt idx="101403">
                  <c:v>22.713422000000001</c:v>
                </c:pt>
                <c:pt idx="101404">
                  <c:v>22.711092000000001</c:v>
                </c:pt>
                <c:pt idx="101405">
                  <c:v>22.709707000000002</c:v>
                </c:pt>
                <c:pt idx="101406">
                  <c:v>22.708870000000001</c:v>
                </c:pt>
                <c:pt idx="101407">
                  <c:v>22.707840000000001</c:v>
                </c:pt>
                <c:pt idx="101408">
                  <c:v>22.708262000000001</c:v>
                </c:pt>
                <c:pt idx="101409">
                  <c:v>22.705909999999999</c:v>
                </c:pt>
                <c:pt idx="101410">
                  <c:v>22.704034</c:v>
                </c:pt>
                <c:pt idx="101411">
                  <c:v>22.706992</c:v>
                </c:pt>
                <c:pt idx="101412">
                  <c:v>22.709983999999999</c:v>
                </c:pt>
                <c:pt idx="101413">
                  <c:v>22.71041</c:v>
                </c:pt>
                <c:pt idx="101414">
                  <c:v>22.708946000000001</c:v>
                </c:pt>
                <c:pt idx="101415">
                  <c:v>22.707788999999998</c:v>
                </c:pt>
                <c:pt idx="101416">
                  <c:v>22.707315999999999</c:v>
                </c:pt>
                <c:pt idx="101417">
                  <c:v>22.708089999999999</c:v>
                </c:pt>
                <c:pt idx="101418">
                  <c:v>22.708289000000001</c:v>
                </c:pt>
                <c:pt idx="101419">
                  <c:v>22.707549</c:v>
                </c:pt>
                <c:pt idx="101420">
                  <c:v>22.70956</c:v>
                </c:pt>
                <c:pt idx="101421">
                  <c:v>22.713156000000001</c:v>
                </c:pt>
                <c:pt idx="101422">
                  <c:v>22.712893000000001</c:v>
                </c:pt>
                <c:pt idx="101423">
                  <c:v>22.712326999999998</c:v>
                </c:pt>
                <c:pt idx="101424">
                  <c:v>22.713946</c:v>
                </c:pt>
                <c:pt idx="101425">
                  <c:v>22.715692000000001</c:v>
                </c:pt>
                <c:pt idx="101426">
                  <c:v>22.71528</c:v>
                </c:pt>
                <c:pt idx="101427">
                  <c:v>22.712861</c:v>
                </c:pt>
                <c:pt idx="101428">
                  <c:v>22.713419999999999</c:v>
                </c:pt>
                <c:pt idx="101429">
                  <c:v>22.716619999999999</c:v>
                </c:pt>
                <c:pt idx="101430">
                  <c:v>22.715440000000001</c:v>
                </c:pt>
                <c:pt idx="101431">
                  <c:v>22.713343999999999</c:v>
                </c:pt>
                <c:pt idx="101432">
                  <c:v>22.712748999999999</c:v>
                </c:pt>
                <c:pt idx="101433">
                  <c:v>22.715031</c:v>
                </c:pt>
                <c:pt idx="101434">
                  <c:v>22.71959</c:v>
                </c:pt>
                <c:pt idx="101435">
                  <c:v>22.721979000000001</c:v>
                </c:pt>
                <c:pt idx="101436">
                  <c:v>22.722235999999999</c:v>
                </c:pt>
                <c:pt idx="101437">
                  <c:v>22.722377000000002</c:v>
                </c:pt>
                <c:pt idx="101438">
                  <c:v>22.720751</c:v>
                </c:pt>
                <c:pt idx="101439">
                  <c:v>22.718755000000002</c:v>
                </c:pt>
                <c:pt idx="101440">
                  <c:v>22.722092</c:v>
                </c:pt>
                <c:pt idx="101441">
                  <c:v>22.724640999999998</c:v>
                </c:pt>
                <c:pt idx="101442">
                  <c:v>22.723953999999999</c:v>
                </c:pt>
                <c:pt idx="101443">
                  <c:v>22.722766</c:v>
                </c:pt>
                <c:pt idx="101444">
                  <c:v>22.717393000000001</c:v>
                </c:pt>
                <c:pt idx="101445">
                  <c:v>22.715396999999999</c:v>
                </c:pt>
                <c:pt idx="101446">
                  <c:v>22.718809</c:v>
                </c:pt>
                <c:pt idx="101447">
                  <c:v>22.719408000000001</c:v>
                </c:pt>
                <c:pt idx="101448">
                  <c:v>22.720797999999998</c:v>
                </c:pt>
                <c:pt idx="101449">
                  <c:v>22.723268999999998</c:v>
                </c:pt>
                <c:pt idx="101450">
                  <c:v>22.718124</c:v>
                </c:pt>
                <c:pt idx="101451">
                  <c:v>22.716473000000001</c:v>
                </c:pt>
                <c:pt idx="101452">
                  <c:v>22.724059</c:v>
                </c:pt>
                <c:pt idx="101453">
                  <c:v>22.724022000000001</c:v>
                </c:pt>
                <c:pt idx="101454">
                  <c:v>22.71743</c:v>
                </c:pt>
                <c:pt idx="101455">
                  <c:v>22.715208000000001</c:v>
                </c:pt>
                <c:pt idx="101456">
                  <c:v>22.718131</c:v>
                </c:pt>
                <c:pt idx="101457">
                  <c:v>22.722262000000001</c:v>
                </c:pt>
                <c:pt idx="101458">
                  <c:v>22.720791999999999</c:v>
                </c:pt>
                <c:pt idx="101459">
                  <c:v>22.719065000000001</c:v>
                </c:pt>
                <c:pt idx="101460">
                  <c:v>22.720535000000002</c:v>
                </c:pt>
                <c:pt idx="101461">
                  <c:v>22.719515000000001</c:v>
                </c:pt>
                <c:pt idx="101462">
                  <c:v>22.718049000000001</c:v>
                </c:pt>
                <c:pt idx="101463">
                  <c:v>22.718921999999999</c:v>
                </c:pt>
                <c:pt idx="101464">
                  <c:v>22.719671000000002</c:v>
                </c:pt>
                <c:pt idx="101465">
                  <c:v>22.720676000000001</c:v>
                </c:pt>
                <c:pt idx="101466">
                  <c:v>22.720058000000002</c:v>
                </c:pt>
                <c:pt idx="101467">
                  <c:v>22.714807</c:v>
                </c:pt>
                <c:pt idx="101468">
                  <c:v>22.712353</c:v>
                </c:pt>
                <c:pt idx="101469">
                  <c:v>22.718347000000001</c:v>
                </c:pt>
                <c:pt idx="101470">
                  <c:v>22.722114999999999</c:v>
                </c:pt>
                <c:pt idx="101471">
                  <c:v>22.721688</c:v>
                </c:pt>
                <c:pt idx="101472">
                  <c:v>22.720683999999999</c:v>
                </c:pt>
                <c:pt idx="101473">
                  <c:v>22.720987999999998</c:v>
                </c:pt>
                <c:pt idx="101474">
                  <c:v>22.727198000000001</c:v>
                </c:pt>
                <c:pt idx="101475">
                  <c:v>22.729202999999998</c:v>
                </c:pt>
                <c:pt idx="101476">
                  <c:v>22.727865999999999</c:v>
                </c:pt>
                <c:pt idx="101477">
                  <c:v>22.732198</c:v>
                </c:pt>
                <c:pt idx="101478">
                  <c:v>22.734901000000001</c:v>
                </c:pt>
                <c:pt idx="101479">
                  <c:v>22.736245</c:v>
                </c:pt>
                <c:pt idx="101480">
                  <c:v>22.740361</c:v>
                </c:pt>
                <c:pt idx="101481">
                  <c:v>22.735536</c:v>
                </c:pt>
                <c:pt idx="101482">
                  <c:v>22.727339000000001</c:v>
                </c:pt>
                <c:pt idx="101483">
                  <c:v>22.727929</c:v>
                </c:pt>
                <c:pt idx="101484">
                  <c:v>22.727595000000001</c:v>
                </c:pt>
                <c:pt idx="101485">
                  <c:v>22.725384999999999</c:v>
                </c:pt>
                <c:pt idx="101486">
                  <c:v>22.728892999999999</c:v>
                </c:pt>
                <c:pt idx="101487">
                  <c:v>22.732299999999999</c:v>
                </c:pt>
                <c:pt idx="101488">
                  <c:v>22.729787000000002</c:v>
                </c:pt>
                <c:pt idx="101489">
                  <c:v>22.727751999999999</c:v>
                </c:pt>
                <c:pt idx="101490">
                  <c:v>22.729310999999999</c:v>
                </c:pt>
                <c:pt idx="101491">
                  <c:v>22.730678999999999</c:v>
                </c:pt>
                <c:pt idx="101492">
                  <c:v>22.731925</c:v>
                </c:pt>
                <c:pt idx="101493">
                  <c:v>22.732457</c:v>
                </c:pt>
                <c:pt idx="101494">
                  <c:v>22.732505</c:v>
                </c:pt>
                <c:pt idx="101495">
                  <c:v>22.732773000000002</c:v>
                </c:pt>
                <c:pt idx="101496">
                  <c:v>22.73255</c:v>
                </c:pt>
                <c:pt idx="101497">
                  <c:v>22.735548000000001</c:v>
                </c:pt>
                <c:pt idx="101498">
                  <c:v>22.737030000000001</c:v>
                </c:pt>
                <c:pt idx="101499">
                  <c:v>22.734815000000001</c:v>
                </c:pt>
                <c:pt idx="101500">
                  <c:v>22.732211</c:v>
                </c:pt>
                <c:pt idx="101501">
                  <c:v>22.728898999999998</c:v>
                </c:pt>
                <c:pt idx="101502">
                  <c:v>22.730526999999999</c:v>
                </c:pt>
                <c:pt idx="101503">
                  <c:v>22.736668000000002</c:v>
                </c:pt>
                <c:pt idx="101504">
                  <c:v>22.737421999999999</c:v>
                </c:pt>
                <c:pt idx="101505">
                  <c:v>22.730402999999999</c:v>
                </c:pt>
                <c:pt idx="101506">
                  <c:v>22.727070000000001</c:v>
                </c:pt>
                <c:pt idx="101507">
                  <c:v>22.729317999999999</c:v>
                </c:pt>
                <c:pt idx="101508">
                  <c:v>22.729928999999998</c:v>
                </c:pt>
                <c:pt idx="101509">
                  <c:v>22.735077</c:v>
                </c:pt>
                <c:pt idx="101510">
                  <c:v>22.739163999999999</c:v>
                </c:pt>
                <c:pt idx="101511">
                  <c:v>22.734908000000001</c:v>
                </c:pt>
                <c:pt idx="101512">
                  <c:v>22.735004</c:v>
                </c:pt>
                <c:pt idx="101513">
                  <c:v>22.738765000000001</c:v>
                </c:pt>
                <c:pt idx="101514">
                  <c:v>22.737058999999999</c:v>
                </c:pt>
                <c:pt idx="101515">
                  <c:v>22.732579999999999</c:v>
                </c:pt>
                <c:pt idx="101516">
                  <c:v>22.731569</c:v>
                </c:pt>
                <c:pt idx="101517">
                  <c:v>22.733685000000001</c:v>
                </c:pt>
                <c:pt idx="101518">
                  <c:v>22.736592999999999</c:v>
                </c:pt>
                <c:pt idx="101519">
                  <c:v>22.738520999999999</c:v>
                </c:pt>
                <c:pt idx="101520">
                  <c:v>22.735063</c:v>
                </c:pt>
                <c:pt idx="101521">
                  <c:v>22.730162</c:v>
                </c:pt>
                <c:pt idx="101522">
                  <c:v>22.730916000000001</c:v>
                </c:pt>
                <c:pt idx="101523">
                  <c:v>22.735489000000001</c:v>
                </c:pt>
                <c:pt idx="101524">
                  <c:v>22.735776000000001</c:v>
                </c:pt>
                <c:pt idx="101525">
                  <c:v>22.733867</c:v>
                </c:pt>
                <c:pt idx="101526">
                  <c:v>22.735513000000001</c:v>
                </c:pt>
                <c:pt idx="101527">
                  <c:v>22.738513000000001</c:v>
                </c:pt>
                <c:pt idx="101528">
                  <c:v>22.738154000000002</c:v>
                </c:pt>
                <c:pt idx="101529">
                  <c:v>22.736421</c:v>
                </c:pt>
                <c:pt idx="101530">
                  <c:v>22.738448999999999</c:v>
                </c:pt>
                <c:pt idx="101531">
                  <c:v>22.738403999999999</c:v>
                </c:pt>
                <c:pt idx="101532">
                  <c:v>22.738937</c:v>
                </c:pt>
                <c:pt idx="101533">
                  <c:v>22.741292999999999</c:v>
                </c:pt>
                <c:pt idx="101534">
                  <c:v>22.741042</c:v>
                </c:pt>
                <c:pt idx="101535">
                  <c:v>22.741772000000001</c:v>
                </c:pt>
                <c:pt idx="101536">
                  <c:v>22.742632</c:v>
                </c:pt>
                <c:pt idx="101537">
                  <c:v>22.739868000000001</c:v>
                </c:pt>
                <c:pt idx="101538">
                  <c:v>22.739826000000001</c:v>
                </c:pt>
                <c:pt idx="101539">
                  <c:v>22.744259</c:v>
                </c:pt>
                <c:pt idx="101540">
                  <c:v>22.742370999999999</c:v>
                </c:pt>
                <c:pt idx="101541">
                  <c:v>22.736633999999999</c:v>
                </c:pt>
                <c:pt idx="101542">
                  <c:v>22.736851999999999</c:v>
                </c:pt>
                <c:pt idx="101543">
                  <c:v>22.739654000000002</c:v>
                </c:pt>
                <c:pt idx="101544">
                  <c:v>22.738050999999999</c:v>
                </c:pt>
                <c:pt idx="101545">
                  <c:v>22.736747000000001</c:v>
                </c:pt>
                <c:pt idx="101546">
                  <c:v>22.739052999999998</c:v>
                </c:pt>
                <c:pt idx="101547">
                  <c:v>22.742093000000001</c:v>
                </c:pt>
                <c:pt idx="101548">
                  <c:v>22.743660999999999</c:v>
                </c:pt>
                <c:pt idx="101549">
                  <c:v>22.742025999999999</c:v>
                </c:pt>
                <c:pt idx="101550">
                  <c:v>22.740480000000002</c:v>
                </c:pt>
                <c:pt idx="101551">
                  <c:v>22.740138999999999</c:v>
                </c:pt>
                <c:pt idx="101552">
                  <c:v>22.741004</c:v>
                </c:pt>
                <c:pt idx="101553">
                  <c:v>22.742474000000001</c:v>
                </c:pt>
                <c:pt idx="101554">
                  <c:v>22.742546999999998</c:v>
                </c:pt>
                <c:pt idx="101555">
                  <c:v>22.741097</c:v>
                </c:pt>
                <c:pt idx="101556">
                  <c:v>22.741652999999999</c:v>
                </c:pt>
                <c:pt idx="101557">
                  <c:v>22.743518000000002</c:v>
                </c:pt>
                <c:pt idx="101558">
                  <c:v>22.743034999999999</c:v>
                </c:pt>
                <c:pt idx="101559">
                  <c:v>22.742529999999999</c:v>
                </c:pt>
                <c:pt idx="101560">
                  <c:v>22.744941000000001</c:v>
                </c:pt>
                <c:pt idx="101561">
                  <c:v>22.748916999999999</c:v>
                </c:pt>
                <c:pt idx="101562">
                  <c:v>22.751723999999999</c:v>
                </c:pt>
                <c:pt idx="101563">
                  <c:v>22.750912</c:v>
                </c:pt>
                <c:pt idx="101564">
                  <c:v>22.747603000000002</c:v>
                </c:pt>
                <c:pt idx="101565">
                  <c:v>22.748211000000001</c:v>
                </c:pt>
                <c:pt idx="101566">
                  <c:v>22.751543000000002</c:v>
                </c:pt>
                <c:pt idx="101567">
                  <c:v>22.750022000000001</c:v>
                </c:pt>
                <c:pt idx="101568">
                  <c:v>22.750057000000002</c:v>
                </c:pt>
                <c:pt idx="101569">
                  <c:v>22.751826999999999</c:v>
                </c:pt>
                <c:pt idx="101570">
                  <c:v>22.750601</c:v>
                </c:pt>
                <c:pt idx="101571">
                  <c:v>22.752202</c:v>
                </c:pt>
                <c:pt idx="101572">
                  <c:v>22.751173000000001</c:v>
                </c:pt>
                <c:pt idx="101573">
                  <c:v>22.746748</c:v>
                </c:pt>
                <c:pt idx="101574">
                  <c:v>22.747796000000001</c:v>
                </c:pt>
                <c:pt idx="101575">
                  <c:v>22.749903</c:v>
                </c:pt>
                <c:pt idx="101576">
                  <c:v>22.747181999999999</c:v>
                </c:pt>
                <c:pt idx="101577">
                  <c:v>22.746697000000001</c:v>
                </c:pt>
                <c:pt idx="101578">
                  <c:v>22.750048</c:v>
                </c:pt>
                <c:pt idx="101579">
                  <c:v>22.748704</c:v>
                </c:pt>
                <c:pt idx="101580">
                  <c:v>22.745311999999998</c:v>
                </c:pt>
                <c:pt idx="101581">
                  <c:v>22.744764</c:v>
                </c:pt>
                <c:pt idx="101582">
                  <c:v>22.745885999999999</c:v>
                </c:pt>
                <c:pt idx="101583">
                  <c:v>22.746742999999999</c:v>
                </c:pt>
                <c:pt idx="101584">
                  <c:v>22.747938000000001</c:v>
                </c:pt>
                <c:pt idx="101585">
                  <c:v>22.749110999999999</c:v>
                </c:pt>
                <c:pt idx="101586">
                  <c:v>22.748163999999999</c:v>
                </c:pt>
                <c:pt idx="101587">
                  <c:v>22.748868999999999</c:v>
                </c:pt>
                <c:pt idx="101588">
                  <c:v>22.752977000000001</c:v>
                </c:pt>
                <c:pt idx="101589">
                  <c:v>22.756913000000001</c:v>
                </c:pt>
                <c:pt idx="101590">
                  <c:v>22.757687000000001</c:v>
                </c:pt>
                <c:pt idx="101591">
                  <c:v>22.754724</c:v>
                </c:pt>
                <c:pt idx="101592">
                  <c:v>22.750938000000001</c:v>
                </c:pt>
                <c:pt idx="101593">
                  <c:v>22.747201</c:v>
                </c:pt>
                <c:pt idx="101594">
                  <c:v>22.746793</c:v>
                </c:pt>
                <c:pt idx="101595">
                  <c:v>22.750453</c:v>
                </c:pt>
                <c:pt idx="101596">
                  <c:v>22.751417</c:v>
                </c:pt>
                <c:pt idx="101597">
                  <c:v>22.749359999999999</c:v>
                </c:pt>
                <c:pt idx="101598">
                  <c:v>22.751218999999999</c:v>
                </c:pt>
                <c:pt idx="101599">
                  <c:v>22.756143000000002</c:v>
                </c:pt>
                <c:pt idx="101600">
                  <c:v>22.754688000000002</c:v>
                </c:pt>
                <c:pt idx="101601">
                  <c:v>22.750563</c:v>
                </c:pt>
                <c:pt idx="101602">
                  <c:v>22.749016000000001</c:v>
                </c:pt>
                <c:pt idx="101603">
                  <c:v>22.749298</c:v>
                </c:pt>
                <c:pt idx="101604">
                  <c:v>22.754804</c:v>
                </c:pt>
                <c:pt idx="101605">
                  <c:v>22.758448999999999</c:v>
                </c:pt>
                <c:pt idx="101606">
                  <c:v>22.754484000000001</c:v>
                </c:pt>
                <c:pt idx="101607">
                  <c:v>22.752120999999999</c:v>
                </c:pt>
                <c:pt idx="101608">
                  <c:v>22.755565000000001</c:v>
                </c:pt>
                <c:pt idx="101609">
                  <c:v>22.756644999999999</c:v>
                </c:pt>
                <c:pt idx="101610">
                  <c:v>22.750381999999998</c:v>
                </c:pt>
                <c:pt idx="101611">
                  <c:v>22.746801999999999</c:v>
                </c:pt>
                <c:pt idx="101612">
                  <c:v>22.752016000000001</c:v>
                </c:pt>
                <c:pt idx="101613">
                  <c:v>22.755407000000002</c:v>
                </c:pt>
                <c:pt idx="101614">
                  <c:v>22.754809999999999</c:v>
                </c:pt>
                <c:pt idx="101615">
                  <c:v>22.756481000000001</c:v>
                </c:pt>
                <c:pt idx="101616">
                  <c:v>22.759118999999998</c:v>
                </c:pt>
                <c:pt idx="101617">
                  <c:v>22.758823</c:v>
                </c:pt>
                <c:pt idx="101618">
                  <c:v>22.759097000000001</c:v>
                </c:pt>
                <c:pt idx="101619">
                  <c:v>22.757192</c:v>
                </c:pt>
                <c:pt idx="101620">
                  <c:v>22.753012999999999</c:v>
                </c:pt>
                <c:pt idx="101621">
                  <c:v>22.752770000000002</c:v>
                </c:pt>
                <c:pt idx="101622">
                  <c:v>22.753475000000002</c:v>
                </c:pt>
                <c:pt idx="101623">
                  <c:v>22.753533000000001</c:v>
                </c:pt>
                <c:pt idx="101624">
                  <c:v>22.756853</c:v>
                </c:pt>
                <c:pt idx="101625">
                  <c:v>22.758384</c:v>
                </c:pt>
                <c:pt idx="101626">
                  <c:v>22.757169999999999</c:v>
                </c:pt>
                <c:pt idx="101627">
                  <c:v>22.755413999999998</c:v>
                </c:pt>
                <c:pt idx="101628">
                  <c:v>22.756965999999998</c:v>
                </c:pt>
                <c:pt idx="101629">
                  <c:v>22.762467000000001</c:v>
                </c:pt>
                <c:pt idx="101630">
                  <c:v>22.762895</c:v>
                </c:pt>
                <c:pt idx="101631">
                  <c:v>22.761140000000001</c:v>
                </c:pt>
                <c:pt idx="101632">
                  <c:v>22.764375000000001</c:v>
                </c:pt>
                <c:pt idx="101633">
                  <c:v>22.766093000000001</c:v>
                </c:pt>
                <c:pt idx="101634">
                  <c:v>22.767161000000002</c:v>
                </c:pt>
                <c:pt idx="101635">
                  <c:v>22.771159999999998</c:v>
                </c:pt>
                <c:pt idx="101636">
                  <c:v>22.770589000000001</c:v>
                </c:pt>
                <c:pt idx="101637">
                  <c:v>22.767016000000002</c:v>
                </c:pt>
                <c:pt idx="101638">
                  <c:v>22.769064</c:v>
                </c:pt>
                <c:pt idx="101639">
                  <c:v>22.769352999999999</c:v>
                </c:pt>
                <c:pt idx="101640">
                  <c:v>22.766323</c:v>
                </c:pt>
                <c:pt idx="101641">
                  <c:v>22.767393999999999</c:v>
                </c:pt>
                <c:pt idx="101642">
                  <c:v>22.768355</c:v>
                </c:pt>
                <c:pt idx="101643">
                  <c:v>22.764284</c:v>
                </c:pt>
                <c:pt idx="101644">
                  <c:v>22.763729999999999</c:v>
                </c:pt>
                <c:pt idx="101645">
                  <c:v>22.769371</c:v>
                </c:pt>
                <c:pt idx="101646">
                  <c:v>22.768820999999999</c:v>
                </c:pt>
                <c:pt idx="101647">
                  <c:v>22.762349</c:v>
                </c:pt>
                <c:pt idx="101648">
                  <c:v>22.760545</c:v>
                </c:pt>
                <c:pt idx="101649">
                  <c:v>22.761585</c:v>
                </c:pt>
                <c:pt idx="101650">
                  <c:v>22.762172</c:v>
                </c:pt>
                <c:pt idx="101651">
                  <c:v>22.763482</c:v>
                </c:pt>
                <c:pt idx="101652">
                  <c:v>22.764154999999999</c:v>
                </c:pt>
                <c:pt idx="101653">
                  <c:v>22.763368</c:v>
                </c:pt>
                <c:pt idx="101654">
                  <c:v>22.764123000000001</c:v>
                </c:pt>
                <c:pt idx="101655">
                  <c:v>22.766573999999999</c:v>
                </c:pt>
                <c:pt idx="101656">
                  <c:v>22.767156</c:v>
                </c:pt>
                <c:pt idx="101657">
                  <c:v>22.765875000000001</c:v>
                </c:pt>
                <c:pt idx="101658">
                  <c:v>22.764271000000001</c:v>
                </c:pt>
                <c:pt idx="101659">
                  <c:v>22.764299999999999</c:v>
                </c:pt>
                <c:pt idx="101660">
                  <c:v>22.766508999999999</c:v>
                </c:pt>
                <c:pt idx="101661">
                  <c:v>22.767213999999999</c:v>
                </c:pt>
                <c:pt idx="101662">
                  <c:v>22.768053999999999</c:v>
                </c:pt>
                <c:pt idx="101663">
                  <c:v>22.767015000000001</c:v>
                </c:pt>
                <c:pt idx="101664">
                  <c:v>22.763560999999999</c:v>
                </c:pt>
                <c:pt idx="101665">
                  <c:v>22.764125</c:v>
                </c:pt>
                <c:pt idx="101666">
                  <c:v>22.765858999999999</c:v>
                </c:pt>
                <c:pt idx="101667">
                  <c:v>22.768805</c:v>
                </c:pt>
                <c:pt idx="101668">
                  <c:v>22.773351999999999</c:v>
                </c:pt>
                <c:pt idx="101669">
                  <c:v>22.772593000000001</c:v>
                </c:pt>
                <c:pt idx="101670">
                  <c:v>22.770769000000001</c:v>
                </c:pt>
                <c:pt idx="101671">
                  <c:v>22.769444</c:v>
                </c:pt>
                <c:pt idx="101672">
                  <c:v>22.767583999999999</c:v>
                </c:pt>
                <c:pt idx="101673">
                  <c:v>22.769331999999999</c:v>
                </c:pt>
                <c:pt idx="101674">
                  <c:v>22.771933000000001</c:v>
                </c:pt>
                <c:pt idx="101675">
                  <c:v>22.770672999999999</c:v>
                </c:pt>
                <c:pt idx="101676">
                  <c:v>22.768166000000001</c:v>
                </c:pt>
                <c:pt idx="101677">
                  <c:v>22.766926999999999</c:v>
                </c:pt>
                <c:pt idx="101678">
                  <c:v>22.768749</c:v>
                </c:pt>
                <c:pt idx="101679">
                  <c:v>22.771801</c:v>
                </c:pt>
                <c:pt idx="101680">
                  <c:v>22.771673</c:v>
                </c:pt>
                <c:pt idx="101681">
                  <c:v>22.769791000000001</c:v>
                </c:pt>
                <c:pt idx="101682">
                  <c:v>22.770340000000001</c:v>
                </c:pt>
                <c:pt idx="101683">
                  <c:v>22.771587</c:v>
                </c:pt>
                <c:pt idx="101684">
                  <c:v>22.771834999999999</c:v>
                </c:pt>
                <c:pt idx="101685">
                  <c:v>22.771957</c:v>
                </c:pt>
                <c:pt idx="101686">
                  <c:v>22.774743000000001</c:v>
                </c:pt>
                <c:pt idx="101687">
                  <c:v>22.777115999999999</c:v>
                </c:pt>
                <c:pt idx="101688">
                  <c:v>22.776522</c:v>
                </c:pt>
                <c:pt idx="101689">
                  <c:v>22.776302999999999</c:v>
                </c:pt>
                <c:pt idx="101690">
                  <c:v>22.778255000000001</c:v>
                </c:pt>
                <c:pt idx="101691">
                  <c:v>22.779205000000001</c:v>
                </c:pt>
                <c:pt idx="101692">
                  <c:v>22.781604000000002</c:v>
                </c:pt>
                <c:pt idx="101693">
                  <c:v>22.779465999999999</c:v>
                </c:pt>
                <c:pt idx="101694">
                  <c:v>22.777820999999999</c:v>
                </c:pt>
                <c:pt idx="101695">
                  <c:v>22.783766</c:v>
                </c:pt>
                <c:pt idx="101696">
                  <c:v>22.787559000000002</c:v>
                </c:pt>
                <c:pt idx="101697">
                  <c:v>22.784929000000002</c:v>
                </c:pt>
                <c:pt idx="101698">
                  <c:v>22.780131000000001</c:v>
                </c:pt>
                <c:pt idx="101699">
                  <c:v>22.777134</c:v>
                </c:pt>
                <c:pt idx="101700">
                  <c:v>22.777927999999999</c:v>
                </c:pt>
                <c:pt idx="101701">
                  <c:v>22.784535999999999</c:v>
                </c:pt>
                <c:pt idx="101702">
                  <c:v>22.788658999999999</c:v>
                </c:pt>
                <c:pt idx="101703">
                  <c:v>22.784680999999999</c:v>
                </c:pt>
                <c:pt idx="101704">
                  <c:v>22.784520000000001</c:v>
                </c:pt>
                <c:pt idx="101705">
                  <c:v>22.785060000000001</c:v>
                </c:pt>
                <c:pt idx="101706">
                  <c:v>22.780873</c:v>
                </c:pt>
                <c:pt idx="101707">
                  <c:v>22.779796000000001</c:v>
                </c:pt>
                <c:pt idx="101708">
                  <c:v>22.780457999999999</c:v>
                </c:pt>
                <c:pt idx="101709">
                  <c:v>22.782356</c:v>
                </c:pt>
                <c:pt idx="101710">
                  <c:v>22.786193999999998</c:v>
                </c:pt>
                <c:pt idx="101711">
                  <c:v>22.783169999999998</c:v>
                </c:pt>
                <c:pt idx="101712">
                  <c:v>22.780443999999999</c:v>
                </c:pt>
                <c:pt idx="101713">
                  <c:v>22.7834</c:v>
                </c:pt>
                <c:pt idx="101714">
                  <c:v>22.780611</c:v>
                </c:pt>
                <c:pt idx="101715">
                  <c:v>22.776197</c:v>
                </c:pt>
                <c:pt idx="101716">
                  <c:v>22.778797999999998</c:v>
                </c:pt>
                <c:pt idx="101717">
                  <c:v>22.783854999999999</c:v>
                </c:pt>
                <c:pt idx="101718">
                  <c:v>22.784497999999999</c:v>
                </c:pt>
                <c:pt idx="101719">
                  <c:v>22.782397</c:v>
                </c:pt>
                <c:pt idx="101720">
                  <c:v>22.781404999999999</c:v>
                </c:pt>
                <c:pt idx="101721">
                  <c:v>22.780228000000001</c:v>
                </c:pt>
                <c:pt idx="101722">
                  <c:v>22.779612</c:v>
                </c:pt>
                <c:pt idx="101723">
                  <c:v>22.780308999999999</c:v>
                </c:pt>
                <c:pt idx="101724">
                  <c:v>22.781286000000001</c:v>
                </c:pt>
                <c:pt idx="101725">
                  <c:v>22.78529</c:v>
                </c:pt>
                <c:pt idx="101726">
                  <c:v>22.786808000000001</c:v>
                </c:pt>
                <c:pt idx="101727">
                  <c:v>22.782388999999998</c:v>
                </c:pt>
                <c:pt idx="101728">
                  <c:v>22.782022999999999</c:v>
                </c:pt>
                <c:pt idx="101729">
                  <c:v>22.785074999999999</c:v>
                </c:pt>
                <c:pt idx="101730">
                  <c:v>22.788301000000001</c:v>
                </c:pt>
                <c:pt idx="101731">
                  <c:v>22.787942000000001</c:v>
                </c:pt>
                <c:pt idx="101732">
                  <c:v>22.787424999999999</c:v>
                </c:pt>
                <c:pt idx="101733">
                  <c:v>22.789801000000001</c:v>
                </c:pt>
                <c:pt idx="101734">
                  <c:v>22.793324999999999</c:v>
                </c:pt>
                <c:pt idx="101735">
                  <c:v>22.794771000000001</c:v>
                </c:pt>
                <c:pt idx="101736">
                  <c:v>22.794308999999998</c:v>
                </c:pt>
                <c:pt idx="101737">
                  <c:v>22.790448000000001</c:v>
                </c:pt>
                <c:pt idx="101738">
                  <c:v>22.788817999999999</c:v>
                </c:pt>
                <c:pt idx="101739">
                  <c:v>22.788274000000001</c:v>
                </c:pt>
                <c:pt idx="101740">
                  <c:v>22.787438999999999</c:v>
                </c:pt>
                <c:pt idx="101741">
                  <c:v>22.790928999999998</c:v>
                </c:pt>
                <c:pt idx="101742">
                  <c:v>22.791992</c:v>
                </c:pt>
                <c:pt idx="101743">
                  <c:v>22.788506999999999</c:v>
                </c:pt>
                <c:pt idx="101744">
                  <c:v>22.789929000000001</c:v>
                </c:pt>
                <c:pt idx="101745">
                  <c:v>22.795902999999999</c:v>
                </c:pt>
                <c:pt idx="101746">
                  <c:v>22.794150999999999</c:v>
                </c:pt>
                <c:pt idx="101747">
                  <c:v>22.787977999999999</c:v>
                </c:pt>
                <c:pt idx="101748">
                  <c:v>22.791005999999999</c:v>
                </c:pt>
                <c:pt idx="101749">
                  <c:v>22.791067999999999</c:v>
                </c:pt>
                <c:pt idx="101750">
                  <c:v>22.785617999999999</c:v>
                </c:pt>
                <c:pt idx="101751">
                  <c:v>22.788889000000001</c:v>
                </c:pt>
                <c:pt idx="101752">
                  <c:v>22.797407</c:v>
                </c:pt>
                <c:pt idx="101753">
                  <c:v>22.798528000000001</c:v>
                </c:pt>
                <c:pt idx="101754">
                  <c:v>22.79598</c:v>
                </c:pt>
                <c:pt idx="101755">
                  <c:v>22.795926000000001</c:v>
                </c:pt>
                <c:pt idx="101756">
                  <c:v>22.795584000000002</c:v>
                </c:pt>
                <c:pt idx="101757">
                  <c:v>22.797799000000001</c:v>
                </c:pt>
                <c:pt idx="101758">
                  <c:v>22.802589000000001</c:v>
                </c:pt>
                <c:pt idx="101759">
                  <c:v>22.801486000000001</c:v>
                </c:pt>
                <c:pt idx="101760">
                  <c:v>22.795981999999999</c:v>
                </c:pt>
                <c:pt idx="101761">
                  <c:v>22.794333999999999</c:v>
                </c:pt>
                <c:pt idx="101762">
                  <c:v>22.794991</c:v>
                </c:pt>
                <c:pt idx="101763">
                  <c:v>22.794072</c:v>
                </c:pt>
                <c:pt idx="101764">
                  <c:v>22.790320000000001</c:v>
                </c:pt>
                <c:pt idx="101765">
                  <c:v>22.790320000000001</c:v>
                </c:pt>
                <c:pt idx="101766">
                  <c:v>22.796327000000002</c:v>
                </c:pt>
                <c:pt idx="101767">
                  <c:v>22.799368000000001</c:v>
                </c:pt>
                <c:pt idx="101768">
                  <c:v>22.797312999999999</c:v>
                </c:pt>
                <c:pt idx="101769">
                  <c:v>22.795233</c:v>
                </c:pt>
                <c:pt idx="101770">
                  <c:v>22.795431000000001</c:v>
                </c:pt>
                <c:pt idx="101771">
                  <c:v>22.794968000000001</c:v>
                </c:pt>
                <c:pt idx="101772">
                  <c:v>22.7941</c:v>
                </c:pt>
                <c:pt idx="101773">
                  <c:v>22.796171999999999</c:v>
                </c:pt>
                <c:pt idx="101774">
                  <c:v>22.795408999999999</c:v>
                </c:pt>
                <c:pt idx="101775">
                  <c:v>22.788817999999999</c:v>
                </c:pt>
                <c:pt idx="101776">
                  <c:v>22.787848</c:v>
                </c:pt>
                <c:pt idx="101777">
                  <c:v>22.791540000000001</c:v>
                </c:pt>
                <c:pt idx="101778">
                  <c:v>22.794291000000001</c:v>
                </c:pt>
                <c:pt idx="101779">
                  <c:v>22.794471000000001</c:v>
                </c:pt>
                <c:pt idx="101780">
                  <c:v>22.793500999999999</c:v>
                </c:pt>
                <c:pt idx="101781">
                  <c:v>22.796517000000001</c:v>
                </c:pt>
                <c:pt idx="101782">
                  <c:v>22.800424</c:v>
                </c:pt>
                <c:pt idx="101783">
                  <c:v>22.799581</c:v>
                </c:pt>
                <c:pt idx="101784">
                  <c:v>22.799406999999999</c:v>
                </c:pt>
                <c:pt idx="101785">
                  <c:v>22.799446</c:v>
                </c:pt>
                <c:pt idx="101786">
                  <c:v>22.800356000000001</c:v>
                </c:pt>
                <c:pt idx="101787">
                  <c:v>22.803370000000001</c:v>
                </c:pt>
                <c:pt idx="101788">
                  <c:v>22.803642</c:v>
                </c:pt>
                <c:pt idx="101789">
                  <c:v>22.803581999999999</c:v>
                </c:pt>
                <c:pt idx="101790">
                  <c:v>22.805817000000001</c:v>
                </c:pt>
                <c:pt idx="101791">
                  <c:v>22.805122999999998</c:v>
                </c:pt>
                <c:pt idx="101792">
                  <c:v>22.804891000000001</c:v>
                </c:pt>
                <c:pt idx="101793">
                  <c:v>22.807088</c:v>
                </c:pt>
                <c:pt idx="101794">
                  <c:v>22.805091000000001</c:v>
                </c:pt>
                <c:pt idx="101795">
                  <c:v>22.801017999999999</c:v>
                </c:pt>
                <c:pt idx="101796">
                  <c:v>22.802620000000001</c:v>
                </c:pt>
                <c:pt idx="101797">
                  <c:v>22.805868</c:v>
                </c:pt>
                <c:pt idx="101798">
                  <c:v>22.806756</c:v>
                </c:pt>
                <c:pt idx="101799">
                  <c:v>22.806114999999998</c:v>
                </c:pt>
                <c:pt idx="101800">
                  <c:v>22.803666</c:v>
                </c:pt>
                <c:pt idx="101801">
                  <c:v>22.806270000000001</c:v>
                </c:pt>
                <c:pt idx="101802">
                  <c:v>22.809598000000001</c:v>
                </c:pt>
                <c:pt idx="101803">
                  <c:v>22.805304</c:v>
                </c:pt>
                <c:pt idx="101804">
                  <c:v>22.806446999999999</c:v>
                </c:pt>
                <c:pt idx="101805">
                  <c:v>22.810138999999999</c:v>
                </c:pt>
                <c:pt idx="101806">
                  <c:v>22.807265000000001</c:v>
                </c:pt>
                <c:pt idx="101807">
                  <c:v>22.805935000000002</c:v>
                </c:pt>
                <c:pt idx="101808">
                  <c:v>22.809846</c:v>
                </c:pt>
                <c:pt idx="101809">
                  <c:v>22.811934000000001</c:v>
                </c:pt>
                <c:pt idx="101810">
                  <c:v>22.807986</c:v>
                </c:pt>
                <c:pt idx="101811">
                  <c:v>22.805247999999999</c:v>
                </c:pt>
                <c:pt idx="101812">
                  <c:v>22.807272999999999</c:v>
                </c:pt>
                <c:pt idx="101813">
                  <c:v>22.806142999999999</c:v>
                </c:pt>
                <c:pt idx="101814">
                  <c:v>22.806158</c:v>
                </c:pt>
                <c:pt idx="101815">
                  <c:v>22.810523</c:v>
                </c:pt>
                <c:pt idx="101816">
                  <c:v>22.810495</c:v>
                </c:pt>
                <c:pt idx="101817">
                  <c:v>22.805268000000002</c:v>
                </c:pt>
                <c:pt idx="101818">
                  <c:v>22.803258</c:v>
                </c:pt>
                <c:pt idx="101819">
                  <c:v>22.806742</c:v>
                </c:pt>
                <c:pt idx="101820">
                  <c:v>22.808150000000001</c:v>
                </c:pt>
                <c:pt idx="101821">
                  <c:v>22.806514</c:v>
                </c:pt>
                <c:pt idx="101822">
                  <c:v>22.806332000000001</c:v>
                </c:pt>
                <c:pt idx="101823">
                  <c:v>22.806099</c:v>
                </c:pt>
                <c:pt idx="101824">
                  <c:v>22.805851000000001</c:v>
                </c:pt>
                <c:pt idx="101825">
                  <c:v>22.808599000000001</c:v>
                </c:pt>
                <c:pt idx="101826">
                  <c:v>22.813192000000001</c:v>
                </c:pt>
                <c:pt idx="101827">
                  <c:v>22.812432000000001</c:v>
                </c:pt>
                <c:pt idx="101828">
                  <c:v>22.807399</c:v>
                </c:pt>
                <c:pt idx="101829">
                  <c:v>22.807217999999999</c:v>
                </c:pt>
                <c:pt idx="101830">
                  <c:v>22.808484</c:v>
                </c:pt>
                <c:pt idx="101831">
                  <c:v>22.806170999999999</c:v>
                </c:pt>
                <c:pt idx="101832">
                  <c:v>22.808903000000001</c:v>
                </c:pt>
                <c:pt idx="101833">
                  <c:v>22.811813000000001</c:v>
                </c:pt>
                <c:pt idx="101834">
                  <c:v>22.806325000000001</c:v>
                </c:pt>
                <c:pt idx="101835">
                  <c:v>22.807127999999999</c:v>
                </c:pt>
                <c:pt idx="101836">
                  <c:v>22.814284000000001</c:v>
                </c:pt>
                <c:pt idx="101837">
                  <c:v>22.813065999999999</c:v>
                </c:pt>
                <c:pt idx="101838">
                  <c:v>22.810782</c:v>
                </c:pt>
                <c:pt idx="101839">
                  <c:v>22.813692</c:v>
                </c:pt>
                <c:pt idx="101840">
                  <c:v>22.808451999999999</c:v>
                </c:pt>
                <c:pt idx="101841">
                  <c:v>22.802938000000001</c:v>
                </c:pt>
                <c:pt idx="101842">
                  <c:v>22.809737999999999</c:v>
                </c:pt>
                <c:pt idx="101843">
                  <c:v>22.814056999999998</c:v>
                </c:pt>
                <c:pt idx="101844">
                  <c:v>22.811340999999999</c:v>
                </c:pt>
                <c:pt idx="101845">
                  <c:v>22.811278000000001</c:v>
                </c:pt>
                <c:pt idx="101846">
                  <c:v>22.812912000000001</c:v>
                </c:pt>
                <c:pt idx="101847">
                  <c:v>22.813839999999999</c:v>
                </c:pt>
                <c:pt idx="101848">
                  <c:v>22.814632</c:v>
                </c:pt>
                <c:pt idx="101849">
                  <c:v>22.815760000000001</c:v>
                </c:pt>
                <c:pt idx="101850">
                  <c:v>22.814700999999999</c:v>
                </c:pt>
                <c:pt idx="101851">
                  <c:v>22.813748</c:v>
                </c:pt>
                <c:pt idx="101852">
                  <c:v>22.813067</c:v>
                </c:pt>
                <c:pt idx="101853">
                  <c:v>22.810959</c:v>
                </c:pt>
                <c:pt idx="101854">
                  <c:v>22.813086999999999</c:v>
                </c:pt>
                <c:pt idx="101855">
                  <c:v>22.815259000000001</c:v>
                </c:pt>
                <c:pt idx="101856">
                  <c:v>22.813286999999999</c:v>
                </c:pt>
                <c:pt idx="101857">
                  <c:v>22.814081000000002</c:v>
                </c:pt>
                <c:pt idx="101858">
                  <c:v>22.815223</c:v>
                </c:pt>
                <c:pt idx="101859">
                  <c:v>22.814603999999999</c:v>
                </c:pt>
                <c:pt idx="101860">
                  <c:v>22.816875</c:v>
                </c:pt>
                <c:pt idx="101861">
                  <c:v>22.815673</c:v>
                </c:pt>
                <c:pt idx="101862">
                  <c:v>22.815363000000001</c:v>
                </c:pt>
                <c:pt idx="101863">
                  <c:v>22.822866000000001</c:v>
                </c:pt>
                <c:pt idx="101864">
                  <c:v>22.825890000000001</c:v>
                </c:pt>
                <c:pt idx="101865">
                  <c:v>22.823153000000001</c:v>
                </c:pt>
                <c:pt idx="101866">
                  <c:v>22.822700000000001</c:v>
                </c:pt>
                <c:pt idx="101867">
                  <c:v>22.821829000000001</c:v>
                </c:pt>
                <c:pt idx="101868">
                  <c:v>22.819642000000002</c:v>
                </c:pt>
                <c:pt idx="101869">
                  <c:v>22.819239</c:v>
                </c:pt>
                <c:pt idx="101870">
                  <c:v>22.819109000000001</c:v>
                </c:pt>
                <c:pt idx="101871">
                  <c:v>22.816431999999999</c:v>
                </c:pt>
                <c:pt idx="101872">
                  <c:v>22.818254</c:v>
                </c:pt>
                <c:pt idx="101873">
                  <c:v>22.820989999999998</c:v>
                </c:pt>
                <c:pt idx="101874">
                  <c:v>22.820699000000001</c:v>
                </c:pt>
                <c:pt idx="101875">
                  <c:v>22.823604</c:v>
                </c:pt>
                <c:pt idx="101876">
                  <c:v>22.823736</c:v>
                </c:pt>
                <c:pt idx="101877">
                  <c:v>22.821722999999999</c:v>
                </c:pt>
                <c:pt idx="101878">
                  <c:v>22.82245</c:v>
                </c:pt>
                <c:pt idx="101879">
                  <c:v>22.821213</c:v>
                </c:pt>
                <c:pt idx="101880">
                  <c:v>22.819434999999999</c:v>
                </c:pt>
                <c:pt idx="101881">
                  <c:v>22.819859000000001</c:v>
                </c:pt>
                <c:pt idx="101882">
                  <c:v>22.818959</c:v>
                </c:pt>
                <c:pt idx="101883">
                  <c:v>22.819689</c:v>
                </c:pt>
                <c:pt idx="101884">
                  <c:v>22.820288000000001</c:v>
                </c:pt>
                <c:pt idx="101885">
                  <c:v>22.819434000000001</c:v>
                </c:pt>
                <c:pt idx="101886">
                  <c:v>22.822023999999999</c:v>
                </c:pt>
                <c:pt idx="101887">
                  <c:v>22.825852000000001</c:v>
                </c:pt>
                <c:pt idx="101888">
                  <c:v>22.826635</c:v>
                </c:pt>
                <c:pt idx="101889">
                  <c:v>22.826286</c:v>
                </c:pt>
                <c:pt idx="101890">
                  <c:v>22.823277000000001</c:v>
                </c:pt>
                <c:pt idx="101891">
                  <c:v>22.820063000000001</c:v>
                </c:pt>
                <c:pt idx="101892">
                  <c:v>22.821826999999999</c:v>
                </c:pt>
                <c:pt idx="101893">
                  <c:v>22.823667</c:v>
                </c:pt>
                <c:pt idx="101894">
                  <c:v>22.823138</c:v>
                </c:pt>
                <c:pt idx="101895">
                  <c:v>22.823291999999999</c:v>
                </c:pt>
                <c:pt idx="101896">
                  <c:v>22.823359</c:v>
                </c:pt>
                <c:pt idx="101897">
                  <c:v>22.824066999999999</c:v>
                </c:pt>
                <c:pt idx="101898">
                  <c:v>22.823643000000001</c:v>
                </c:pt>
                <c:pt idx="101899">
                  <c:v>22.822514000000002</c:v>
                </c:pt>
                <c:pt idx="101900">
                  <c:v>22.821646000000001</c:v>
                </c:pt>
                <c:pt idx="101901">
                  <c:v>22.822538000000002</c:v>
                </c:pt>
                <c:pt idx="101902">
                  <c:v>22.826996999999999</c:v>
                </c:pt>
                <c:pt idx="101903">
                  <c:v>22.827915000000001</c:v>
                </c:pt>
                <c:pt idx="101904">
                  <c:v>22.827169999999999</c:v>
                </c:pt>
                <c:pt idx="101905">
                  <c:v>22.831197</c:v>
                </c:pt>
                <c:pt idx="101906">
                  <c:v>22.830628999999998</c:v>
                </c:pt>
                <c:pt idx="101907">
                  <c:v>22.826843</c:v>
                </c:pt>
                <c:pt idx="101908">
                  <c:v>22.830549000000001</c:v>
                </c:pt>
                <c:pt idx="101909">
                  <c:v>22.833639999999999</c:v>
                </c:pt>
                <c:pt idx="101910">
                  <c:v>22.831446</c:v>
                </c:pt>
                <c:pt idx="101911">
                  <c:v>22.829364999999999</c:v>
                </c:pt>
                <c:pt idx="101912">
                  <c:v>22.830404000000001</c:v>
                </c:pt>
                <c:pt idx="101913">
                  <c:v>22.831061999999999</c:v>
                </c:pt>
                <c:pt idx="101914">
                  <c:v>22.828264999999998</c:v>
                </c:pt>
                <c:pt idx="101915">
                  <c:v>22.826878000000001</c:v>
                </c:pt>
                <c:pt idx="101916">
                  <c:v>22.829802999999998</c:v>
                </c:pt>
                <c:pt idx="101917">
                  <c:v>22.829397</c:v>
                </c:pt>
                <c:pt idx="101918">
                  <c:v>22.822035</c:v>
                </c:pt>
                <c:pt idx="101919">
                  <c:v>22.820038</c:v>
                </c:pt>
                <c:pt idx="101920">
                  <c:v>22.824202</c:v>
                </c:pt>
                <c:pt idx="101921">
                  <c:v>22.824638</c:v>
                </c:pt>
                <c:pt idx="101922">
                  <c:v>22.824988000000001</c:v>
                </c:pt>
                <c:pt idx="101923">
                  <c:v>22.825422</c:v>
                </c:pt>
                <c:pt idx="101924">
                  <c:v>22.823920999999999</c:v>
                </c:pt>
                <c:pt idx="101925">
                  <c:v>22.823067000000002</c:v>
                </c:pt>
                <c:pt idx="101926">
                  <c:v>22.824424</c:v>
                </c:pt>
                <c:pt idx="101927">
                  <c:v>22.827674999999999</c:v>
                </c:pt>
                <c:pt idx="101928">
                  <c:v>22.827546999999999</c:v>
                </c:pt>
                <c:pt idx="101929">
                  <c:v>22.826270000000001</c:v>
                </c:pt>
                <c:pt idx="101930">
                  <c:v>22.827919000000001</c:v>
                </c:pt>
                <c:pt idx="101931">
                  <c:v>22.829035000000001</c:v>
                </c:pt>
                <c:pt idx="101932">
                  <c:v>22.82724</c:v>
                </c:pt>
                <c:pt idx="101933">
                  <c:v>22.827079000000001</c:v>
                </c:pt>
                <c:pt idx="101934">
                  <c:v>22.827521000000001</c:v>
                </c:pt>
                <c:pt idx="101935">
                  <c:v>22.826910999999999</c:v>
                </c:pt>
                <c:pt idx="101936">
                  <c:v>22.828989</c:v>
                </c:pt>
                <c:pt idx="101937">
                  <c:v>22.829084000000002</c:v>
                </c:pt>
                <c:pt idx="101938">
                  <c:v>22.825925000000002</c:v>
                </c:pt>
                <c:pt idx="101939">
                  <c:v>22.824345000000001</c:v>
                </c:pt>
                <c:pt idx="101940">
                  <c:v>22.825689000000001</c:v>
                </c:pt>
                <c:pt idx="101941">
                  <c:v>22.828934</c:v>
                </c:pt>
                <c:pt idx="101942">
                  <c:v>22.828961</c:v>
                </c:pt>
                <c:pt idx="101943">
                  <c:v>22.827907</c:v>
                </c:pt>
                <c:pt idx="101944">
                  <c:v>22.829224</c:v>
                </c:pt>
                <c:pt idx="101945">
                  <c:v>22.830009</c:v>
                </c:pt>
                <c:pt idx="101946">
                  <c:v>22.825215</c:v>
                </c:pt>
                <c:pt idx="101947">
                  <c:v>22.824218999999999</c:v>
                </c:pt>
                <c:pt idx="101948">
                  <c:v>22.834071999999999</c:v>
                </c:pt>
                <c:pt idx="101949">
                  <c:v>22.832618</c:v>
                </c:pt>
                <c:pt idx="101950">
                  <c:v>22.824907</c:v>
                </c:pt>
                <c:pt idx="101951">
                  <c:v>22.833872</c:v>
                </c:pt>
                <c:pt idx="101952">
                  <c:v>22.837786999999999</c:v>
                </c:pt>
                <c:pt idx="101953">
                  <c:v>22.832568999999999</c:v>
                </c:pt>
                <c:pt idx="101954">
                  <c:v>22.831522</c:v>
                </c:pt>
                <c:pt idx="101955">
                  <c:v>22.829165</c:v>
                </c:pt>
                <c:pt idx="101956">
                  <c:v>22.834258999999999</c:v>
                </c:pt>
                <c:pt idx="101957">
                  <c:v>22.841916000000001</c:v>
                </c:pt>
                <c:pt idx="101958">
                  <c:v>22.834876000000001</c:v>
                </c:pt>
                <c:pt idx="101959">
                  <c:v>22.830765</c:v>
                </c:pt>
                <c:pt idx="101960">
                  <c:v>22.836659999999998</c:v>
                </c:pt>
                <c:pt idx="101961">
                  <c:v>22.838912000000001</c:v>
                </c:pt>
                <c:pt idx="101962">
                  <c:v>22.837215</c:v>
                </c:pt>
                <c:pt idx="101963">
                  <c:v>22.838346999999999</c:v>
                </c:pt>
                <c:pt idx="101964">
                  <c:v>22.837140999999999</c:v>
                </c:pt>
                <c:pt idx="101965">
                  <c:v>22.835051</c:v>
                </c:pt>
                <c:pt idx="101966">
                  <c:v>22.840992</c:v>
                </c:pt>
                <c:pt idx="101967">
                  <c:v>22.840582999999999</c:v>
                </c:pt>
                <c:pt idx="101968">
                  <c:v>22.833307000000001</c:v>
                </c:pt>
                <c:pt idx="101969">
                  <c:v>22.837620000000001</c:v>
                </c:pt>
                <c:pt idx="101970">
                  <c:v>22.843430999999999</c:v>
                </c:pt>
                <c:pt idx="101971">
                  <c:v>22.839594000000002</c:v>
                </c:pt>
                <c:pt idx="101972">
                  <c:v>22.842216000000001</c:v>
                </c:pt>
                <c:pt idx="101973">
                  <c:v>22.849523999999999</c:v>
                </c:pt>
                <c:pt idx="101974">
                  <c:v>22.847183000000001</c:v>
                </c:pt>
                <c:pt idx="101975">
                  <c:v>22.842279999999999</c:v>
                </c:pt>
                <c:pt idx="101976">
                  <c:v>22.842462000000001</c:v>
                </c:pt>
                <c:pt idx="101977">
                  <c:v>22.841570000000001</c:v>
                </c:pt>
                <c:pt idx="101978">
                  <c:v>22.837516000000001</c:v>
                </c:pt>
                <c:pt idx="101979">
                  <c:v>22.838456999999998</c:v>
                </c:pt>
                <c:pt idx="101980">
                  <c:v>22.842905999999999</c:v>
                </c:pt>
                <c:pt idx="101981">
                  <c:v>22.843208000000001</c:v>
                </c:pt>
                <c:pt idx="101982">
                  <c:v>22.841436999999999</c:v>
                </c:pt>
                <c:pt idx="101983">
                  <c:v>22.844645</c:v>
                </c:pt>
                <c:pt idx="101984">
                  <c:v>22.843188000000001</c:v>
                </c:pt>
                <c:pt idx="101985">
                  <c:v>22.838664999999999</c:v>
                </c:pt>
                <c:pt idx="101986">
                  <c:v>22.843599000000001</c:v>
                </c:pt>
                <c:pt idx="101987">
                  <c:v>22.847178</c:v>
                </c:pt>
                <c:pt idx="101988">
                  <c:v>22.842924</c:v>
                </c:pt>
                <c:pt idx="101989">
                  <c:v>22.842217999999999</c:v>
                </c:pt>
                <c:pt idx="101990">
                  <c:v>22.841716000000002</c:v>
                </c:pt>
                <c:pt idx="101991">
                  <c:v>22.838566</c:v>
                </c:pt>
                <c:pt idx="101992">
                  <c:v>22.838549</c:v>
                </c:pt>
                <c:pt idx="101993">
                  <c:v>22.838156000000001</c:v>
                </c:pt>
                <c:pt idx="101994">
                  <c:v>22.837817999999999</c:v>
                </c:pt>
                <c:pt idx="101995">
                  <c:v>22.842109000000001</c:v>
                </c:pt>
                <c:pt idx="101996">
                  <c:v>22.843384</c:v>
                </c:pt>
                <c:pt idx="101997">
                  <c:v>22.840961</c:v>
                </c:pt>
                <c:pt idx="101998">
                  <c:v>22.839798999999999</c:v>
                </c:pt>
                <c:pt idx="101999">
                  <c:v>22.841082</c:v>
                </c:pt>
                <c:pt idx="102000">
                  <c:v>22.845849000000001</c:v>
                </c:pt>
                <c:pt idx="102001">
                  <c:v>22.849084999999999</c:v>
                </c:pt>
                <c:pt idx="102002">
                  <c:v>22.847940999999999</c:v>
                </c:pt>
                <c:pt idx="102003">
                  <c:v>22.848448999999999</c:v>
                </c:pt>
                <c:pt idx="102004">
                  <c:v>22.853172000000001</c:v>
                </c:pt>
                <c:pt idx="102005">
                  <c:v>22.855729</c:v>
                </c:pt>
                <c:pt idx="102006">
                  <c:v>22.851946999999999</c:v>
                </c:pt>
                <c:pt idx="102007">
                  <c:v>22.848075999999999</c:v>
                </c:pt>
                <c:pt idx="102008">
                  <c:v>22.849965999999998</c:v>
                </c:pt>
                <c:pt idx="102009">
                  <c:v>22.853058999999998</c:v>
                </c:pt>
                <c:pt idx="102010">
                  <c:v>22.849048</c:v>
                </c:pt>
                <c:pt idx="102011">
                  <c:v>22.845610000000001</c:v>
                </c:pt>
                <c:pt idx="102012">
                  <c:v>22.846375999999999</c:v>
                </c:pt>
                <c:pt idx="102013">
                  <c:v>22.847069000000001</c:v>
                </c:pt>
                <c:pt idx="102014">
                  <c:v>22.850887</c:v>
                </c:pt>
                <c:pt idx="102015">
                  <c:v>22.854005000000001</c:v>
                </c:pt>
                <c:pt idx="102016">
                  <c:v>22.851749999999999</c:v>
                </c:pt>
                <c:pt idx="102017">
                  <c:v>22.850840999999999</c:v>
                </c:pt>
                <c:pt idx="102018">
                  <c:v>22.849447999999999</c:v>
                </c:pt>
                <c:pt idx="102019">
                  <c:v>22.848780000000001</c:v>
                </c:pt>
                <c:pt idx="102020">
                  <c:v>22.850300000000001</c:v>
                </c:pt>
                <c:pt idx="102021">
                  <c:v>22.851932999999999</c:v>
                </c:pt>
                <c:pt idx="102022">
                  <c:v>22.851345999999999</c:v>
                </c:pt>
                <c:pt idx="102023">
                  <c:v>22.847669</c:v>
                </c:pt>
                <c:pt idx="102024">
                  <c:v>22.849381000000001</c:v>
                </c:pt>
                <c:pt idx="102025">
                  <c:v>22.855585999999999</c:v>
                </c:pt>
                <c:pt idx="102026">
                  <c:v>22.850940999999999</c:v>
                </c:pt>
                <c:pt idx="102027">
                  <c:v>22.843457999999998</c:v>
                </c:pt>
                <c:pt idx="102028">
                  <c:v>22.847380000000001</c:v>
                </c:pt>
                <c:pt idx="102029">
                  <c:v>22.854489000000001</c:v>
                </c:pt>
                <c:pt idx="102030">
                  <c:v>22.856960000000001</c:v>
                </c:pt>
                <c:pt idx="102031">
                  <c:v>22.854861</c:v>
                </c:pt>
                <c:pt idx="102032">
                  <c:v>22.851704999999999</c:v>
                </c:pt>
                <c:pt idx="102033">
                  <c:v>22.855513999999999</c:v>
                </c:pt>
                <c:pt idx="102034">
                  <c:v>22.856465</c:v>
                </c:pt>
                <c:pt idx="102035">
                  <c:v>22.851937</c:v>
                </c:pt>
                <c:pt idx="102036">
                  <c:v>22.851828000000001</c:v>
                </c:pt>
                <c:pt idx="102037">
                  <c:v>22.852128</c:v>
                </c:pt>
                <c:pt idx="102038">
                  <c:v>22.853815999999998</c:v>
                </c:pt>
                <c:pt idx="102039">
                  <c:v>22.855878000000001</c:v>
                </c:pt>
                <c:pt idx="102040">
                  <c:v>22.855649</c:v>
                </c:pt>
                <c:pt idx="102041">
                  <c:v>22.856366999999999</c:v>
                </c:pt>
                <c:pt idx="102042">
                  <c:v>22.854675</c:v>
                </c:pt>
                <c:pt idx="102043">
                  <c:v>22.853539999999999</c:v>
                </c:pt>
                <c:pt idx="102044">
                  <c:v>22.856912999999999</c:v>
                </c:pt>
                <c:pt idx="102045">
                  <c:v>22.859331000000001</c:v>
                </c:pt>
                <c:pt idx="102046">
                  <c:v>22.858415000000001</c:v>
                </c:pt>
                <c:pt idx="102047">
                  <c:v>22.855174000000002</c:v>
                </c:pt>
                <c:pt idx="102048">
                  <c:v>22.855404</c:v>
                </c:pt>
                <c:pt idx="102049">
                  <c:v>22.858637000000002</c:v>
                </c:pt>
                <c:pt idx="102050">
                  <c:v>22.857790999999999</c:v>
                </c:pt>
                <c:pt idx="102051">
                  <c:v>22.856117000000001</c:v>
                </c:pt>
                <c:pt idx="102052">
                  <c:v>22.857233999999998</c:v>
                </c:pt>
                <c:pt idx="102053">
                  <c:v>22.857298</c:v>
                </c:pt>
                <c:pt idx="102054">
                  <c:v>22.861194999999999</c:v>
                </c:pt>
                <c:pt idx="102055">
                  <c:v>22.865210000000001</c:v>
                </c:pt>
                <c:pt idx="102056">
                  <c:v>22.86016</c:v>
                </c:pt>
                <c:pt idx="102057">
                  <c:v>22.857479999999999</c:v>
                </c:pt>
                <c:pt idx="102058">
                  <c:v>22.859107999999999</c:v>
                </c:pt>
                <c:pt idx="102059">
                  <c:v>22.858668000000002</c:v>
                </c:pt>
                <c:pt idx="102060">
                  <c:v>22.856366000000001</c:v>
                </c:pt>
                <c:pt idx="102061">
                  <c:v>22.857143000000001</c:v>
                </c:pt>
                <c:pt idx="102062">
                  <c:v>22.859772</c:v>
                </c:pt>
                <c:pt idx="102063">
                  <c:v>22.86178</c:v>
                </c:pt>
                <c:pt idx="102064">
                  <c:v>22.862280999999999</c:v>
                </c:pt>
                <c:pt idx="102065">
                  <c:v>22.860517999999999</c:v>
                </c:pt>
                <c:pt idx="102066">
                  <c:v>22.860212000000001</c:v>
                </c:pt>
                <c:pt idx="102067">
                  <c:v>22.862757999999999</c:v>
                </c:pt>
                <c:pt idx="102068">
                  <c:v>22.862862</c:v>
                </c:pt>
                <c:pt idx="102069">
                  <c:v>22.861065</c:v>
                </c:pt>
                <c:pt idx="102070">
                  <c:v>22.861561999999999</c:v>
                </c:pt>
                <c:pt idx="102071">
                  <c:v>22.863026999999999</c:v>
                </c:pt>
                <c:pt idx="102072">
                  <c:v>22.862976</c:v>
                </c:pt>
                <c:pt idx="102073">
                  <c:v>22.861194999999999</c:v>
                </c:pt>
                <c:pt idx="102074">
                  <c:v>22.860505</c:v>
                </c:pt>
                <c:pt idx="102075">
                  <c:v>22.864341</c:v>
                </c:pt>
                <c:pt idx="102076">
                  <c:v>22.867635</c:v>
                </c:pt>
                <c:pt idx="102077">
                  <c:v>22.866423000000001</c:v>
                </c:pt>
                <c:pt idx="102078">
                  <c:v>22.864296</c:v>
                </c:pt>
                <c:pt idx="102079">
                  <c:v>22.859400999999998</c:v>
                </c:pt>
                <c:pt idx="102080">
                  <c:v>22.858516999999999</c:v>
                </c:pt>
                <c:pt idx="102081">
                  <c:v>22.864409999999999</c:v>
                </c:pt>
                <c:pt idx="102082">
                  <c:v>22.864471999999999</c:v>
                </c:pt>
                <c:pt idx="102083">
                  <c:v>22.860983999999998</c:v>
                </c:pt>
                <c:pt idx="102084">
                  <c:v>22.861895000000001</c:v>
                </c:pt>
                <c:pt idx="102085">
                  <c:v>22.86467</c:v>
                </c:pt>
                <c:pt idx="102086">
                  <c:v>22.864329000000001</c:v>
                </c:pt>
                <c:pt idx="102087">
                  <c:v>22.862725000000001</c:v>
                </c:pt>
                <c:pt idx="102088">
                  <c:v>22.860282000000002</c:v>
                </c:pt>
                <c:pt idx="102089">
                  <c:v>22.859776</c:v>
                </c:pt>
                <c:pt idx="102090">
                  <c:v>22.862822000000001</c:v>
                </c:pt>
                <c:pt idx="102091">
                  <c:v>22.863461000000001</c:v>
                </c:pt>
                <c:pt idx="102092">
                  <c:v>22.861522000000001</c:v>
                </c:pt>
                <c:pt idx="102093">
                  <c:v>22.864069000000001</c:v>
                </c:pt>
                <c:pt idx="102094">
                  <c:v>22.869558000000001</c:v>
                </c:pt>
                <c:pt idx="102095">
                  <c:v>22.868665</c:v>
                </c:pt>
                <c:pt idx="102096">
                  <c:v>22.864908</c:v>
                </c:pt>
                <c:pt idx="102097">
                  <c:v>22.869308</c:v>
                </c:pt>
                <c:pt idx="102098">
                  <c:v>22.869357999999998</c:v>
                </c:pt>
                <c:pt idx="102099">
                  <c:v>22.865777999999999</c:v>
                </c:pt>
                <c:pt idx="102100">
                  <c:v>22.872014</c:v>
                </c:pt>
                <c:pt idx="102101">
                  <c:v>22.874836999999999</c:v>
                </c:pt>
                <c:pt idx="102102">
                  <c:v>22.870025999999999</c:v>
                </c:pt>
                <c:pt idx="102103">
                  <c:v>22.870042999999999</c:v>
                </c:pt>
                <c:pt idx="102104">
                  <c:v>22.872526000000001</c:v>
                </c:pt>
                <c:pt idx="102105">
                  <c:v>22.871127999999999</c:v>
                </c:pt>
                <c:pt idx="102106">
                  <c:v>22.869340999999999</c:v>
                </c:pt>
                <c:pt idx="102107">
                  <c:v>22.868818000000001</c:v>
                </c:pt>
                <c:pt idx="102108">
                  <c:v>22.870474999999999</c:v>
                </c:pt>
                <c:pt idx="102109">
                  <c:v>22.874404999999999</c:v>
                </c:pt>
                <c:pt idx="102110">
                  <c:v>22.87313</c:v>
                </c:pt>
                <c:pt idx="102111">
                  <c:v>22.870495999999999</c:v>
                </c:pt>
                <c:pt idx="102112">
                  <c:v>22.871290999999999</c:v>
                </c:pt>
                <c:pt idx="102113">
                  <c:v>22.873536000000001</c:v>
                </c:pt>
                <c:pt idx="102114">
                  <c:v>22.874846999999999</c:v>
                </c:pt>
                <c:pt idx="102115">
                  <c:v>22.871981999999999</c:v>
                </c:pt>
                <c:pt idx="102116">
                  <c:v>22.871623</c:v>
                </c:pt>
                <c:pt idx="102117">
                  <c:v>22.872964</c:v>
                </c:pt>
                <c:pt idx="102118">
                  <c:v>22.872378999999999</c:v>
                </c:pt>
                <c:pt idx="102119">
                  <c:v>22.875026999999999</c:v>
                </c:pt>
                <c:pt idx="102120">
                  <c:v>22.876308999999999</c:v>
                </c:pt>
                <c:pt idx="102121">
                  <c:v>22.871827</c:v>
                </c:pt>
                <c:pt idx="102122">
                  <c:v>22.870142000000001</c:v>
                </c:pt>
                <c:pt idx="102123">
                  <c:v>22.873038999999999</c:v>
                </c:pt>
                <c:pt idx="102124">
                  <c:v>22.871998999999999</c:v>
                </c:pt>
                <c:pt idx="102125">
                  <c:v>22.86992</c:v>
                </c:pt>
                <c:pt idx="102126">
                  <c:v>22.872235</c:v>
                </c:pt>
                <c:pt idx="102127">
                  <c:v>22.873321000000001</c:v>
                </c:pt>
                <c:pt idx="102128">
                  <c:v>22.873529999999999</c:v>
                </c:pt>
                <c:pt idx="102129">
                  <c:v>22.876414</c:v>
                </c:pt>
                <c:pt idx="102130">
                  <c:v>22.873532000000001</c:v>
                </c:pt>
                <c:pt idx="102131">
                  <c:v>22.869339</c:v>
                </c:pt>
                <c:pt idx="102132">
                  <c:v>22.872826</c:v>
                </c:pt>
                <c:pt idx="102133">
                  <c:v>22.880358999999999</c:v>
                </c:pt>
                <c:pt idx="102134">
                  <c:v>22.883320000000001</c:v>
                </c:pt>
                <c:pt idx="102135">
                  <c:v>22.878305000000001</c:v>
                </c:pt>
                <c:pt idx="102136">
                  <c:v>22.879328000000001</c:v>
                </c:pt>
                <c:pt idx="102137">
                  <c:v>22.883648999999998</c:v>
                </c:pt>
                <c:pt idx="102138">
                  <c:v>22.876856</c:v>
                </c:pt>
                <c:pt idx="102139">
                  <c:v>22.872737000000001</c:v>
                </c:pt>
                <c:pt idx="102140">
                  <c:v>22.878572999999999</c:v>
                </c:pt>
                <c:pt idx="102141">
                  <c:v>22.881326000000001</c:v>
                </c:pt>
                <c:pt idx="102142">
                  <c:v>22.877566999999999</c:v>
                </c:pt>
                <c:pt idx="102143">
                  <c:v>22.877790000000001</c:v>
                </c:pt>
                <c:pt idx="102144">
                  <c:v>22.879912000000001</c:v>
                </c:pt>
                <c:pt idx="102145">
                  <c:v>22.878661999999998</c:v>
                </c:pt>
                <c:pt idx="102146">
                  <c:v>22.879276000000001</c:v>
                </c:pt>
                <c:pt idx="102147">
                  <c:v>22.881254999999999</c:v>
                </c:pt>
                <c:pt idx="102148">
                  <c:v>22.882584999999999</c:v>
                </c:pt>
                <c:pt idx="102149">
                  <c:v>22.881595999999998</c:v>
                </c:pt>
                <c:pt idx="102150">
                  <c:v>22.882881000000001</c:v>
                </c:pt>
                <c:pt idx="102151">
                  <c:v>22.883792</c:v>
                </c:pt>
                <c:pt idx="102152">
                  <c:v>22.879042999999999</c:v>
                </c:pt>
                <c:pt idx="102153">
                  <c:v>22.879237</c:v>
                </c:pt>
                <c:pt idx="102154">
                  <c:v>22.883199000000001</c:v>
                </c:pt>
                <c:pt idx="102155">
                  <c:v>22.882505999999999</c:v>
                </c:pt>
                <c:pt idx="102156">
                  <c:v>22.880780000000001</c:v>
                </c:pt>
                <c:pt idx="102157">
                  <c:v>22.880307999999999</c:v>
                </c:pt>
                <c:pt idx="102158">
                  <c:v>22.879556000000001</c:v>
                </c:pt>
                <c:pt idx="102159">
                  <c:v>22.878751999999999</c:v>
                </c:pt>
                <c:pt idx="102160">
                  <c:v>22.879605000000002</c:v>
                </c:pt>
                <c:pt idx="102161">
                  <c:v>22.881357000000001</c:v>
                </c:pt>
                <c:pt idx="102162">
                  <c:v>22.882321000000001</c:v>
                </c:pt>
                <c:pt idx="102163">
                  <c:v>22.883407999999999</c:v>
                </c:pt>
                <c:pt idx="102164">
                  <c:v>22.884209999999999</c:v>
                </c:pt>
                <c:pt idx="102165">
                  <c:v>22.884240999999999</c:v>
                </c:pt>
                <c:pt idx="102166">
                  <c:v>22.881682999999999</c:v>
                </c:pt>
                <c:pt idx="102167">
                  <c:v>22.878184999999998</c:v>
                </c:pt>
                <c:pt idx="102168">
                  <c:v>22.877817</c:v>
                </c:pt>
                <c:pt idx="102169">
                  <c:v>22.881249</c:v>
                </c:pt>
                <c:pt idx="102170">
                  <c:v>22.882465</c:v>
                </c:pt>
                <c:pt idx="102171">
                  <c:v>22.882061</c:v>
                </c:pt>
                <c:pt idx="102172">
                  <c:v>22.88768</c:v>
                </c:pt>
                <c:pt idx="102173">
                  <c:v>22.891566000000001</c:v>
                </c:pt>
                <c:pt idx="102174">
                  <c:v>22.889637</c:v>
                </c:pt>
                <c:pt idx="102175">
                  <c:v>22.888670999999999</c:v>
                </c:pt>
                <c:pt idx="102176">
                  <c:v>22.885902999999999</c:v>
                </c:pt>
                <c:pt idx="102177">
                  <c:v>22.8841</c:v>
                </c:pt>
                <c:pt idx="102178">
                  <c:v>22.886082999999999</c:v>
                </c:pt>
                <c:pt idx="102179">
                  <c:v>22.887619999999998</c:v>
                </c:pt>
                <c:pt idx="102180">
                  <c:v>22.889289999999999</c:v>
                </c:pt>
                <c:pt idx="102181">
                  <c:v>22.892215</c:v>
                </c:pt>
                <c:pt idx="102182">
                  <c:v>22.892340000000001</c:v>
                </c:pt>
                <c:pt idx="102183">
                  <c:v>22.889683999999999</c:v>
                </c:pt>
                <c:pt idx="102184">
                  <c:v>22.887001000000001</c:v>
                </c:pt>
                <c:pt idx="102185">
                  <c:v>22.887255</c:v>
                </c:pt>
                <c:pt idx="102186">
                  <c:v>22.8886</c:v>
                </c:pt>
                <c:pt idx="102187">
                  <c:v>22.886426</c:v>
                </c:pt>
                <c:pt idx="102188">
                  <c:v>22.889987000000001</c:v>
                </c:pt>
                <c:pt idx="102189">
                  <c:v>22.897016000000001</c:v>
                </c:pt>
                <c:pt idx="102190">
                  <c:v>22.892734999999998</c:v>
                </c:pt>
                <c:pt idx="102191">
                  <c:v>22.887875000000001</c:v>
                </c:pt>
                <c:pt idx="102192">
                  <c:v>22.892486999999999</c:v>
                </c:pt>
                <c:pt idx="102193">
                  <c:v>22.894165999999998</c:v>
                </c:pt>
                <c:pt idx="102194">
                  <c:v>22.892040999999999</c:v>
                </c:pt>
                <c:pt idx="102195">
                  <c:v>22.894338000000001</c:v>
                </c:pt>
                <c:pt idx="102196">
                  <c:v>22.894455000000001</c:v>
                </c:pt>
                <c:pt idx="102197">
                  <c:v>22.890820999999999</c:v>
                </c:pt>
                <c:pt idx="102198">
                  <c:v>22.889353</c:v>
                </c:pt>
                <c:pt idx="102199">
                  <c:v>22.891472</c:v>
                </c:pt>
                <c:pt idx="102200">
                  <c:v>22.895101</c:v>
                </c:pt>
                <c:pt idx="102201">
                  <c:v>22.895378999999998</c:v>
                </c:pt>
                <c:pt idx="102202">
                  <c:v>22.892738999999999</c:v>
                </c:pt>
                <c:pt idx="102203">
                  <c:v>22.89284</c:v>
                </c:pt>
                <c:pt idx="102204">
                  <c:v>22.892468999999998</c:v>
                </c:pt>
                <c:pt idx="102205">
                  <c:v>22.893160000000002</c:v>
                </c:pt>
                <c:pt idx="102206">
                  <c:v>22.894507999999998</c:v>
                </c:pt>
                <c:pt idx="102207">
                  <c:v>22.892377</c:v>
                </c:pt>
                <c:pt idx="102208">
                  <c:v>22.892855999999998</c:v>
                </c:pt>
                <c:pt idx="102209">
                  <c:v>22.894124000000001</c:v>
                </c:pt>
                <c:pt idx="102210">
                  <c:v>22.89265</c:v>
                </c:pt>
                <c:pt idx="102211">
                  <c:v>22.892537999999998</c:v>
                </c:pt>
                <c:pt idx="102212">
                  <c:v>22.894390000000001</c:v>
                </c:pt>
                <c:pt idx="102213">
                  <c:v>22.894839999999999</c:v>
                </c:pt>
                <c:pt idx="102214">
                  <c:v>22.895565000000001</c:v>
                </c:pt>
                <c:pt idx="102215">
                  <c:v>22.896667000000001</c:v>
                </c:pt>
                <c:pt idx="102216">
                  <c:v>22.897642999999999</c:v>
                </c:pt>
                <c:pt idx="102217">
                  <c:v>22.902474000000002</c:v>
                </c:pt>
                <c:pt idx="102218">
                  <c:v>22.904406000000002</c:v>
                </c:pt>
                <c:pt idx="102219">
                  <c:v>22.90211</c:v>
                </c:pt>
                <c:pt idx="102220">
                  <c:v>22.903067</c:v>
                </c:pt>
                <c:pt idx="102221">
                  <c:v>22.904287</c:v>
                </c:pt>
                <c:pt idx="102222">
                  <c:v>22.902830999999999</c:v>
                </c:pt>
                <c:pt idx="102223">
                  <c:v>22.901767</c:v>
                </c:pt>
                <c:pt idx="102224">
                  <c:v>22.900019</c:v>
                </c:pt>
                <c:pt idx="102225">
                  <c:v>22.894812999999999</c:v>
                </c:pt>
                <c:pt idx="102226">
                  <c:v>22.893815</c:v>
                </c:pt>
                <c:pt idx="102227">
                  <c:v>22.894228999999999</c:v>
                </c:pt>
                <c:pt idx="102228">
                  <c:v>22.894159999999999</c:v>
                </c:pt>
                <c:pt idx="102229">
                  <c:v>22.897486000000001</c:v>
                </c:pt>
                <c:pt idx="102230">
                  <c:v>22.899159999999998</c:v>
                </c:pt>
                <c:pt idx="102231">
                  <c:v>22.898060000000001</c:v>
                </c:pt>
                <c:pt idx="102232">
                  <c:v>22.896408999999998</c:v>
                </c:pt>
                <c:pt idx="102233">
                  <c:v>22.896747000000001</c:v>
                </c:pt>
                <c:pt idx="102234">
                  <c:v>22.899535</c:v>
                </c:pt>
                <c:pt idx="102235">
                  <c:v>22.901616000000001</c:v>
                </c:pt>
                <c:pt idx="102236">
                  <c:v>22.901240000000001</c:v>
                </c:pt>
                <c:pt idx="102237">
                  <c:v>22.901022999999999</c:v>
                </c:pt>
                <c:pt idx="102238">
                  <c:v>22.901091999999998</c:v>
                </c:pt>
                <c:pt idx="102239">
                  <c:v>22.897693</c:v>
                </c:pt>
                <c:pt idx="102240">
                  <c:v>22.898205999999998</c:v>
                </c:pt>
                <c:pt idx="102241">
                  <c:v>22.902739</c:v>
                </c:pt>
                <c:pt idx="102242">
                  <c:v>22.898551000000001</c:v>
                </c:pt>
                <c:pt idx="102243">
                  <c:v>22.896086</c:v>
                </c:pt>
                <c:pt idx="102244">
                  <c:v>22.905376</c:v>
                </c:pt>
                <c:pt idx="102245">
                  <c:v>22.90521</c:v>
                </c:pt>
                <c:pt idx="102246">
                  <c:v>22.899735</c:v>
                </c:pt>
                <c:pt idx="102247">
                  <c:v>22.902964000000001</c:v>
                </c:pt>
                <c:pt idx="102248">
                  <c:v>22.905540999999999</c:v>
                </c:pt>
                <c:pt idx="102249">
                  <c:v>22.905750999999999</c:v>
                </c:pt>
                <c:pt idx="102250">
                  <c:v>22.908047</c:v>
                </c:pt>
                <c:pt idx="102251">
                  <c:v>22.908052000000001</c:v>
                </c:pt>
                <c:pt idx="102252">
                  <c:v>22.903839999999999</c:v>
                </c:pt>
                <c:pt idx="102253">
                  <c:v>22.899972999999999</c:v>
                </c:pt>
                <c:pt idx="102254">
                  <c:v>22.901467</c:v>
                </c:pt>
                <c:pt idx="102255">
                  <c:v>22.904885</c:v>
                </c:pt>
                <c:pt idx="102256">
                  <c:v>22.905252000000001</c:v>
                </c:pt>
                <c:pt idx="102257">
                  <c:v>22.904941000000001</c:v>
                </c:pt>
                <c:pt idx="102258">
                  <c:v>22.904233999999999</c:v>
                </c:pt>
                <c:pt idx="102259">
                  <c:v>22.903331999999999</c:v>
                </c:pt>
                <c:pt idx="102260">
                  <c:v>22.904669999999999</c:v>
                </c:pt>
                <c:pt idx="102261">
                  <c:v>22.905435000000001</c:v>
                </c:pt>
                <c:pt idx="102262">
                  <c:v>22.903759999999998</c:v>
                </c:pt>
                <c:pt idx="102263">
                  <c:v>22.903199000000001</c:v>
                </c:pt>
                <c:pt idx="102264">
                  <c:v>22.904554000000001</c:v>
                </c:pt>
                <c:pt idx="102265">
                  <c:v>22.905669</c:v>
                </c:pt>
                <c:pt idx="102266">
                  <c:v>22.906580999999999</c:v>
                </c:pt>
                <c:pt idx="102267">
                  <c:v>22.907834000000001</c:v>
                </c:pt>
                <c:pt idx="102268">
                  <c:v>22.906734</c:v>
                </c:pt>
                <c:pt idx="102269">
                  <c:v>22.903299000000001</c:v>
                </c:pt>
                <c:pt idx="102270">
                  <c:v>22.903229</c:v>
                </c:pt>
                <c:pt idx="102271">
                  <c:v>22.905932</c:v>
                </c:pt>
                <c:pt idx="102272">
                  <c:v>22.910394</c:v>
                </c:pt>
                <c:pt idx="102273">
                  <c:v>22.912481</c:v>
                </c:pt>
                <c:pt idx="102274">
                  <c:v>22.908919000000001</c:v>
                </c:pt>
                <c:pt idx="102275">
                  <c:v>22.907198000000001</c:v>
                </c:pt>
                <c:pt idx="102276">
                  <c:v>22.905656</c:v>
                </c:pt>
                <c:pt idx="102277">
                  <c:v>22.905839</c:v>
                </c:pt>
                <c:pt idx="102278">
                  <c:v>22.912680999999999</c:v>
                </c:pt>
                <c:pt idx="102279">
                  <c:v>22.914542999999998</c:v>
                </c:pt>
                <c:pt idx="102280">
                  <c:v>22.912358000000001</c:v>
                </c:pt>
                <c:pt idx="102281">
                  <c:v>22.912306999999998</c:v>
                </c:pt>
                <c:pt idx="102282">
                  <c:v>22.911356999999999</c:v>
                </c:pt>
                <c:pt idx="102283">
                  <c:v>22.909676000000001</c:v>
                </c:pt>
                <c:pt idx="102284">
                  <c:v>22.910093</c:v>
                </c:pt>
                <c:pt idx="102285">
                  <c:v>22.912589000000001</c:v>
                </c:pt>
                <c:pt idx="102286">
                  <c:v>22.913668999999999</c:v>
                </c:pt>
                <c:pt idx="102287">
                  <c:v>22.912334000000001</c:v>
                </c:pt>
                <c:pt idx="102288">
                  <c:v>22.911757999999999</c:v>
                </c:pt>
                <c:pt idx="102289">
                  <c:v>22.912275000000001</c:v>
                </c:pt>
                <c:pt idx="102290">
                  <c:v>22.911705000000001</c:v>
                </c:pt>
                <c:pt idx="102291">
                  <c:v>22.909918999999999</c:v>
                </c:pt>
                <c:pt idx="102292">
                  <c:v>22.908275</c:v>
                </c:pt>
                <c:pt idx="102293">
                  <c:v>22.909306999999998</c:v>
                </c:pt>
                <c:pt idx="102294">
                  <c:v>22.913170000000001</c:v>
                </c:pt>
                <c:pt idx="102295">
                  <c:v>22.914805999999999</c:v>
                </c:pt>
                <c:pt idx="102296">
                  <c:v>22.914868999999999</c:v>
                </c:pt>
                <c:pt idx="102297">
                  <c:v>22.913217</c:v>
                </c:pt>
                <c:pt idx="102298">
                  <c:v>22.911359999999998</c:v>
                </c:pt>
                <c:pt idx="102299">
                  <c:v>22.914670000000001</c:v>
                </c:pt>
                <c:pt idx="102300">
                  <c:v>22.916625</c:v>
                </c:pt>
                <c:pt idx="102301">
                  <c:v>22.913961</c:v>
                </c:pt>
                <c:pt idx="102302">
                  <c:v>22.914935</c:v>
                </c:pt>
                <c:pt idx="102303">
                  <c:v>22.917811</c:v>
                </c:pt>
                <c:pt idx="102304">
                  <c:v>22.917152000000002</c:v>
                </c:pt>
                <c:pt idx="102305">
                  <c:v>22.913902</c:v>
                </c:pt>
                <c:pt idx="102306">
                  <c:v>22.910592000000001</c:v>
                </c:pt>
                <c:pt idx="102307">
                  <c:v>22.911484999999999</c:v>
                </c:pt>
                <c:pt idx="102308">
                  <c:v>22.914185</c:v>
                </c:pt>
                <c:pt idx="102309">
                  <c:v>22.913523999999999</c:v>
                </c:pt>
                <c:pt idx="102310">
                  <c:v>22.913710999999999</c:v>
                </c:pt>
                <c:pt idx="102311">
                  <c:v>22.917909000000002</c:v>
                </c:pt>
                <c:pt idx="102312">
                  <c:v>22.916957</c:v>
                </c:pt>
                <c:pt idx="102313">
                  <c:v>22.915268000000001</c:v>
                </c:pt>
                <c:pt idx="102314">
                  <c:v>22.916944999999998</c:v>
                </c:pt>
                <c:pt idx="102315">
                  <c:v>22.913647000000001</c:v>
                </c:pt>
                <c:pt idx="102316">
                  <c:v>22.912979</c:v>
                </c:pt>
                <c:pt idx="102317">
                  <c:v>22.919066000000001</c:v>
                </c:pt>
                <c:pt idx="102318">
                  <c:v>22.918945000000001</c:v>
                </c:pt>
                <c:pt idx="102319">
                  <c:v>22.915188000000001</c:v>
                </c:pt>
                <c:pt idx="102320">
                  <c:v>22.91987</c:v>
                </c:pt>
                <c:pt idx="102321">
                  <c:v>22.921139</c:v>
                </c:pt>
                <c:pt idx="102322">
                  <c:v>22.914332999999999</c:v>
                </c:pt>
                <c:pt idx="102323">
                  <c:v>22.911109</c:v>
                </c:pt>
                <c:pt idx="102324">
                  <c:v>22.912289000000001</c:v>
                </c:pt>
                <c:pt idx="102325">
                  <c:v>22.915413999999998</c:v>
                </c:pt>
                <c:pt idx="102326">
                  <c:v>22.917103999999998</c:v>
                </c:pt>
                <c:pt idx="102327">
                  <c:v>22.916630999999999</c:v>
                </c:pt>
                <c:pt idx="102328">
                  <c:v>22.92032</c:v>
                </c:pt>
                <c:pt idx="102329">
                  <c:v>22.924992</c:v>
                </c:pt>
                <c:pt idx="102330">
                  <c:v>22.924296999999999</c:v>
                </c:pt>
                <c:pt idx="102331">
                  <c:v>22.922218999999998</c:v>
                </c:pt>
                <c:pt idx="102332">
                  <c:v>22.923912999999999</c:v>
                </c:pt>
                <c:pt idx="102333">
                  <c:v>22.925073999999999</c:v>
                </c:pt>
                <c:pt idx="102334">
                  <c:v>22.92099</c:v>
                </c:pt>
                <c:pt idx="102335">
                  <c:v>22.919167000000002</c:v>
                </c:pt>
                <c:pt idx="102336">
                  <c:v>22.922642</c:v>
                </c:pt>
                <c:pt idx="102337">
                  <c:v>22.923192</c:v>
                </c:pt>
                <c:pt idx="102338">
                  <c:v>22.923313</c:v>
                </c:pt>
                <c:pt idx="102339">
                  <c:v>22.928736000000001</c:v>
                </c:pt>
                <c:pt idx="102340">
                  <c:v>22.931740999999999</c:v>
                </c:pt>
                <c:pt idx="102341">
                  <c:v>22.929839999999999</c:v>
                </c:pt>
                <c:pt idx="102342">
                  <c:v>22.928705000000001</c:v>
                </c:pt>
                <c:pt idx="102343">
                  <c:v>22.928525</c:v>
                </c:pt>
                <c:pt idx="102344">
                  <c:v>22.928743000000001</c:v>
                </c:pt>
                <c:pt idx="102345">
                  <c:v>22.927800000000001</c:v>
                </c:pt>
                <c:pt idx="102346">
                  <c:v>22.924738999999999</c:v>
                </c:pt>
                <c:pt idx="102347">
                  <c:v>22.924206999999999</c:v>
                </c:pt>
                <c:pt idx="102348">
                  <c:v>22.924966000000001</c:v>
                </c:pt>
                <c:pt idx="102349">
                  <c:v>22.923278</c:v>
                </c:pt>
                <c:pt idx="102350">
                  <c:v>22.924098000000001</c:v>
                </c:pt>
                <c:pt idx="102351">
                  <c:v>22.927856999999999</c:v>
                </c:pt>
                <c:pt idx="102352">
                  <c:v>22.929026</c:v>
                </c:pt>
                <c:pt idx="102353">
                  <c:v>22.925924999999999</c:v>
                </c:pt>
                <c:pt idx="102354">
                  <c:v>22.925312999999999</c:v>
                </c:pt>
                <c:pt idx="102355">
                  <c:v>22.927212999999998</c:v>
                </c:pt>
                <c:pt idx="102356">
                  <c:v>22.926296000000001</c:v>
                </c:pt>
                <c:pt idx="102357">
                  <c:v>22.925450999999999</c:v>
                </c:pt>
                <c:pt idx="102358">
                  <c:v>22.924385999999998</c:v>
                </c:pt>
                <c:pt idx="102359">
                  <c:v>22.920217000000001</c:v>
                </c:pt>
                <c:pt idx="102360">
                  <c:v>22.917583</c:v>
                </c:pt>
                <c:pt idx="102361">
                  <c:v>22.921887999999999</c:v>
                </c:pt>
                <c:pt idx="102362">
                  <c:v>22.926589</c:v>
                </c:pt>
                <c:pt idx="102363">
                  <c:v>22.923559999999998</c:v>
                </c:pt>
                <c:pt idx="102364">
                  <c:v>22.923393999999998</c:v>
                </c:pt>
                <c:pt idx="102365">
                  <c:v>22.926345000000001</c:v>
                </c:pt>
                <c:pt idx="102366">
                  <c:v>22.923383000000001</c:v>
                </c:pt>
                <c:pt idx="102367">
                  <c:v>22.922006</c:v>
                </c:pt>
                <c:pt idx="102368">
                  <c:v>22.924422</c:v>
                </c:pt>
                <c:pt idx="102369">
                  <c:v>22.925189</c:v>
                </c:pt>
                <c:pt idx="102370">
                  <c:v>22.925878000000001</c:v>
                </c:pt>
                <c:pt idx="102371">
                  <c:v>22.925604</c:v>
                </c:pt>
                <c:pt idx="102372">
                  <c:v>22.925242000000001</c:v>
                </c:pt>
                <c:pt idx="102373">
                  <c:v>22.924332</c:v>
                </c:pt>
                <c:pt idx="102374">
                  <c:v>22.923959</c:v>
                </c:pt>
                <c:pt idx="102375">
                  <c:v>22.927622</c:v>
                </c:pt>
                <c:pt idx="102376">
                  <c:v>22.928930000000001</c:v>
                </c:pt>
                <c:pt idx="102377">
                  <c:v>22.924441999999999</c:v>
                </c:pt>
                <c:pt idx="102378">
                  <c:v>22.926309</c:v>
                </c:pt>
                <c:pt idx="102379">
                  <c:v>22.928839</c:v>
                </c:pt>
                <c:pt idx="102380">
                  <c:v>22.923316</c:v>
                </c:pt>
                <c:pt idx="102381">
                  <c:v>22.923086000000001</c:v>
                </c:pt>
                <c:pt idx="102382">
                  <c:v>22.930558999999999</c:v>
                </c:pt>
                <c:pt idx="102383">
                  <c:v>22.934698000000001</c:v>
                </c:pt>
                <c:pt idx="102384">
                  <c:v>22.933688</c:v>
                </c:pt>
                <c:pt idx="102385">
                  <c:v>22.934062000000001</c:v>
                </c:pt>
                <c:pt idx="102386">
                  <c:v>22.936354999999999</c:v>
                </c:pt>
                <c:pt idx="102387">
                  <c:v>22.934598999999999</c:v>
                </c:pt>
                <c:pt idx="102388">
                  <c:v>22.932472000000001</c:v>
                </c:pt>
                <c:pt idx="102389">
                  <c:v>22.932734</c:v>
                </c:pt>
                <c:pt idx="102390">
                  <c:v>22.934676</c:v>
                </c:pt>
                <c:pt idx="102391">
                  <c:v>22.937418999999998</c:v>
                </c:pt>
                <c:pt idx="102392">
                  <c:v>22.936665000000001</c:v>
                </c:pt>
                <c:pt idx="102393">
                  <c:v>22.935168999999998</c:v>
                </c:pt>
                <c:pt idx="102394">
                  <c:v>22.938472999999998</c:v>
                </c:pt>
                <c:pt idx="102395">
                  <c:v>22.938631999999998</c:v>
                </c:pt>
                <c:pt idx="102396">
                  <c:v>22.934877</c:v>
                </c:pt>
                <c:pt idx="102397">
                  <c:v>22.933596000000001</c:v>
                </c:pt>
                <c:pt idx="102398">
                  <c:v>22.933789000000001</c:v>
                </c:pt>
                <c:pt idx="102399">
                  <c:v>22.933371999999999</c:v>
                </c:pt>
                <c:pt idx="102400">
                  <c:v>22.935096000000001</c:v>
                </c:pt>
                <c:pt idx="102401">
                  <c:v>22.937249999999999</c:v>
                </c:pt>
                <c:pt idx="102402">
                  <c:v>22.937315999999999</c:v>
                </c:pt>
                <c:pt idx="102403">
                  <c:v>22.937436999999999</c:v>
                </c:pt>
                <c:pt idx="102404">
                  <c:v>22.939826</c:v>
                </c:pt>
                <c:pt idx="102405">
                  <c:v>22.939737000000001</c:v>
                </c:pt>
                <c:pt idx="102406">
                  <c:v>22.938400000000001</c:v>
                </c:pt>
                <c:pt idx="102407">
                  <c:v>22.940937999999999</c:v>
                </c:pt>
                <c:pt idx="102408">
                  <c:v>22.942889999999998</c:v>
                </c:pt>
                <c:pt idx="102409">
                  <c:v>22.943360999999999</c:v>
                </c:pt>
                <c:pt idx="102410">
                  <c:v>22.945443999999998</c:v>
                </c:pt>
                <c:pt idx="102411">
                  <c:v>22.945083</c:v>
                </c:pt>
                <c:pt idx="102412">
                  <c:v>22.942905</c:v>
                </c:pt>
                <c:pt idx="102413">
                  <c:v>22.941510999999998</c:v>
                </c:pt>
                <c:pt idx="102414">
                  <c:v>22.938821000000001</c:v>
                </c:pt>
                <c:pt idx="102415">
                  <c:v>22.936482999999999</c:v>
                </c:pt>
                <c:pt idx="102416">
                  <c:v>22.938364</c:v>
                </c:pt>
                <c:pt idx="102417">
                  <c:v>22.939821999999999</c:v>
                </c:pt>
                <c:pt idx="102418">
                  <c:v>22.939350999999998</c:v>
                </c:pt>
                <c:pt idx="102419">
                  <c:v>22.939353000000001</c:v>
                </c:pt>
                <c:pt idx="102420">
                  <c:v>22.937892999999999</c:v>
                </c:pt>
                <c:pt idx="102421">
                  <c:v>22.936101000000001</c:v>
                </c:pt>
                <c:pt idx="102422">
                  <c:v>22.936419000000001</c:v>
                </c:pt>
                <c:pt idx="102423">
                  <c:v>22.938262999999999</c:v>
                </c:pt>
                <c:pt idx="102424">
                  <c:v>22.940206</c:v>
                </c:pt>
                <c:pt idx="102425">
                  <c:v>22.939055</c:v>
                </c:pt>
                <c:pt idx="102426">
                  <c:v>22.936951000000001</c:v>
                </c:pt>
                <c:pt idx="102427">
                  <c:v>22.935914</c:v>
                </c:pt>
                <c:pt idx="102428">
                  <c:v>22.938023000000001</c:v>
                </c:pt>
                <c:pt idx="102429">
                  <c:v>22.941538000000001</c:v>
                </c:pt>
                <c:pt idx="102430">
                  <c:v>22.940279</c:v>
                </c:pt>
                <c:pt idx="102431">
                  <c:v>22.937331</c:v>
                </c:pt>
                <c:pt idx="102432">
                  <c:v>22.937698999999999</c:v>
                </c:pt>
                <c:pt idx="102433">
                  <c:v>22.938040999999998</c:v>
                </c:pt>
                <c:pt idx="102434">
                  <c:v>22.939005000000002</c:v>
                </c:pt>
                <c:pt idx="102435">
                  <c:v>22.938828999999998</c:v>
                </c:pt>
                <c:pt idx="102436">
                  <c:v>22.936240000000002</c:v>
                </c:pt>
                <c:pt idx="102437">
                  <c:v>22.9361</c:v>
                </c:pt>
                <c:pt idx="102438">
                  <c:v>22.939214</c:v>
                </c:pt>
                <c:pt idx="102439">
                  <c:v>22.943235999999999</c:v>
                </c:pt>
                <c:pt idx="102440">
                  <c:v>22.943860000000001</c:v>
                </c:pt>
                <c:pt idx="102441">
                  <c:v>22.939869999999999</c:v>
                </c:pt>
                <c:pt idx="102442">
                  <c:v>22.939905</c:v>
                </c:pt>
                <c:pt idx="102443">
                  <c:v>22.941554</c:v>
                </c:pt>
                <c:pt idx="102444">
                  <c:v>22.940159999999999</c:v>
                </c:pt>
                <c:pt idx="102445">
                  <c:v>22.942070999999999</c:v>
                </c:pt>
                <c:pt idx="102446">
                  <c:v>22.946535000000001</c:v>
                </c:pt>
                <c:pt idx="102447">
                  <c:v>22.947246</c:v>
                </c:pt>
                <c:pt idx="102448">
                  <c:v>22.946553000000002</c:v>
                </c:pt>
                <c:pt idx="102449">
                  <c:v>22.946172000000001</c:v>
                </c:pt>
                <c:pt idx="102450">
                  <c:v>22.944523</c:v>
                </c:pt>
                <c:pt idx="102451">
                  <c:v>22.946475</c:v>
                </c:pt>
                <c:pt idx="102452">
                  <c:v>22.948523999999999</c:v>
                </c:pt>
                <c:pt idx="102453">
                  <c:v>22.948229999999999</c:v>
                </c:pt>
                <c:pt idx="102454">
                  <c:v>22.950703000000001</c:v>
                </c:pt>
                <c:pt idx="102455">
                  <c:v>22.950362999999999</c:v>
                </c:pt>
                <c:pt idx="102456">
                  <c:v>22.948889000000001</c:v>
                </c:pt>
                <c:pt idx="102457">
                  <c:v>22.952038000000002</c:v>
                </c:pt>
                <c:pt idx="102458">
                  <c:v>22.951191000000001</c:v>
                </c:pt>
                <c:pt idx="102459">
                  <c:v>22.945594</c:v>
                </c:pt>
                <c:pt idx="102460">
                  <c:v>22.947184</c:v>
                </c:pt>
                <c:pt idx="102461">
                  <c:v>22.950921000000001</c:v>
                </c:pt>
                <c:pt idx="102462">
                  <c:v>22.946282</c:v>
                </c:pt>
                <c:pt idx="102463">
                  <c:v>22.946496</c:v>
                </c:pt>
                <c:pt idx="102464">
                  <c:v>22.952175</c:v>
                </c:pt>
                <c:pt idx="102465">
                  <c:v>22.949445000000001</c:v>
                </c:pt>
                <c:pt idx="102466">
                  <c:v>22.948561000000002</c:v>
                </c:pt>
                <c:pt idx="102467">
                  <c:v>22.950866999999999</c:v>
                </c:pt>
                <c:pt idx="102468">
                  <c:v>22.948291000000001</c:v>
                </c:pt>
                <c:pt idx="102469">
                  <c:v>22.946556999999999</c:v>
                </c:pt>
                <c:pt idx="102470">
                  <c:v>22.950453</c:v>
                </c:pt>
                <c:pt idx="102471">
                  <c:v>22.952904</c:v>
                </c:pt>
                <c:pt idx="102472">
                  <c:v>22.952217999999998</c:v>
                </c:pt>
                <c:pt idx="102473">
                  <c:v>22.952003000000001</c:v>
                </c:pt>
                <c:pt idx="102474">
                  <c:v>22.951304</c:v>
                </c:pt>
                <c:pt idx="102475">
                  <c:v>22.951236000000002</c:v>
                </c:pt>
                <c:pt idx="102476">
                  <c:v>22.952812000000002</c:v>
                </c:pt>
                <c:pt idx="102477">
                  <c:v>22.953085999999999</c:v>
                </c:pt>
                <c:pt idx="102478">
                  <c:v>22.95195</c:v>
                </c:pt>
                <c:pt idx="102479">
                  <c:v>22.950419</c:v>
                </c:pt>
                <c:pt idx="102480">
                  <c:v>22.950382000000001</c:v>
                </c:pt>
                <c:pt idx="102481">
                  <c:v>22.951450000000001</c:v>
                </c:pt>
                <c:pt idx="102482">
                  <c:v>22.951027</c:v>
                </c:pt>
                <c:pt idx="102483">
                  <c:v>22.950457</c:v>
                </c:pt>
                <c:pt idx="102484">
                  <c:v>22.953845000000001</c:v>
                </c:pt>
                <c:pt idx="102485">
                  <c:v>22.956455999999999</c:v>
                </c:pt>
                <c:pt idx="102486">
                  <c:v>22.955683000000001</c:v>
                </c:pt>
                <c:pt idx="102487">
                  <c:v>22.955846999999999</c:v>
                </c:pt>
                <c:pt idx="102488">
                  <c:v>22.955411999999999</c:v>
                </c:pt>
                <c:pt idx="102489">
                  <c:v>22.952379000000001</c:v>
                </c:pt>
                <c:pt idx="102490">
                  <c:v>22.953488</c:v>
                </c:pt>
                <c:pt idx="102491">
                  <c:v>22.955714</c:v>
                </c:pt>
                <c:pt idx="102492">
                  <c:v>22.955216</c:v>
                </c:pt>
                <c:pt idx="102493">
                  <c:v>22.956005000000001</c:v>
                </c:pt>
                <c:pt idx="102494">
                  <c:v>22.957377000000001</c:v>
                </c:pt>
                <c:pt idx="102495">
                  <c:v>22.956761</c:v>
                </c:pt>
                <c:pt idx="102496">
                  <c:v>22.95598</c:v>
                </c:pt>
                <c:pt idx="102497">
                  <c:v>22.956313999999999</c:v>
                </c:pt>
                <c:pt idx="102498">
                  <c:v>22.958055999999999</c:v>
                </c:pt>
                <c:pt idx="102499">
                  <c:v>22.957207</c:v>
                </c:pt>
                <c:pt idx="102500">
                  <c:v>22.952688999999999</c:v>
                </c:pt>
                <c:pt idx="102501">
                  <c:v>22.951751999999999</c:v>
                </c:pt>
                <c:pt idx="102502">
                  <c:v>22.955952</c:v>
                </c:pt>
                <c:pt idx="102503">
                  <c:v>22.959530000000001</c:v>
                </c:pt>
                <c:pt idx="102504">
                  <c:v>22.960391999999999</c:v>
                </c:pt>
                <c:pt idx="102505">
                  <c:v>22.960802999999999</c:v>
                </c:pt>
                <c:pt idx="102506">
                  <c:v>22.963550999999999</c:v>
                </c:pt>
                <c:pt idx="102507">
                  <c:v>22.96387</c:v>
                </c:pt>
                <c:pt idx="102508">
                  <c:v>22.962820000000001</c:v>
                </c:pt>
                <c:pt idx="102509">
                  <c:v>22.965009999999999</c:v>
                </c:pt>
                <c:pt idx="102510">
                  <c:v>22.965654000000001</c:v>
                </c:pt>
                <c:pt idx="102511">
                  <c:v>22.964233</c:v>
                </c:pt>
                <c:pt idx="102512">
                  <c:v>22.966462</c:v>
                </c:pt>
                <c:pt idx="102513">
                  <c:v>22.965864</c:v>
                </c:pt>
                <c:pt idx="102514">
                  <c:v>22.960035000000001</c:v>
                </c:pt>
                <c:pt idx="102515">
                  <c:v>22.959776999999999</c:v>
                </c:pt>
                <c:pt idx="102516">
                  <c:v>22.964269000000002</c:v>
                </c:pt>
                <c:pt idx="102517">
                  <c:v>22.963044</c:v>
                </c:pt>
                <c:pt idx="102518">
                  <c:v>22.960569</c:v>
                </c:pt>
                <c:pt idx="102519">
                  <c:v>22.962613000000001</c:v>
                </c:pt>
                <c:pt idx="102520">
                  <c:v>22.962797999999999</c:v>
                </c:pt>
                <c:pt idx="102521">
                  <c:v>22.958663999999999</c:v>
                </c:pt>
                <c:pt idx="102522">
                  <c:v>22.958846000000001</c:v>
                </c:pt>
                <c:pt idx="102523">
                  <c:v>22.963380000000001</c:v>
                </c:pt>
                <c:pt idx="102524">
                  <c:v>22.96405</c:v>
                </c:pt>
                <c:pt idx="102525">
                  <c:v>22.960804</c:v>
                </c:pt>
                <c:pt idx="102526">
                  <c:v>22.959928000000001</c:v>
                </c:pt>
                <c:pt idx="102527">
                  <c:v>22.961772</c:v>
                </c:pt>
                <c:pt idx="102528">
                  <c:v>22.962736</c:v>
                </c:pt>
                <c:pt idx="102529">
                  <c:v>22.962264999999999</c:v>
                </c:pt>
                <c:pt idx="102530">
                  <c:v>22.961978999999999</c:v>
                </c:pt>
                <c:pt idx="102531">
                  <c:v>22.962098000000001</c:v>
                </c:pt>
                <c:pt idx="102532">
                  <c:v>22.961628000000001</c:v>
                </c:pt>
                <c:pt idx="102533">
                  <c:v>22.960612000000001</c:v>
                </c:pt>
                <c:pt idx="102534">
                  <c:v>22.962415</c:v>
                </c:pt>
                <c:pt idx="102535">
                  <c:v>22.965373</c:v>
                </c:pt>
                <c:pt idx="102536">
                  <c:v>22.966726999999999</c:v>
                </c:pt>
                <c:pt idx="102537">
                  <c:v>22.967461</c:v>
                </c:pt>
                <c:pt idx="102538">
                  <c:v>22.966463999999998</c:v>
                </c:pt>
                <c:pt idx="102539">
                  <c:v>22.966066999999999</c:v>
                </c:pt>
                <c:pt idx="102540">
                  <c:v>22.965661999999998</c:v>
                </c:pt>
                <c:pt idx="102541">
                  <c:v>22.964244000000001</c:v>
                </c:pt>
                <c:pt idx="102542">
                  <c:v>22.965402999999998</c:v>
                </c:pt>
                <c:pt idx="102543">
                  <c:v>22.967873000000001</c:v>
                </c:pt>
                <c:pt idx="102544">
                  <c:v>22.968579999999999</c:v>
                </c:pt>
                <c:pt idx="102545">
                  <c:v>22.967742999999999</c:v>
                </c:pt>
                <c:pt idx="102546">
                  <c:v>22.967120000000001</c:v>
                </c:pt>
                <c:pt idx="102547">
                  <c:v>22.967075999999999</c:v>
                </c:pt>
                <c:pt idx="102548">
                  <c:v>22.967784999999999</c:v>
                </c:pt>
                <c:pt idx="102549">
                  <c:v>22.967986</c:v>
                </c:pt>
                <c:pt idx="102550">
                  <c:v>22.968191000000001</c:v>
                </c:pt>
                <c:pt idx="102551">
                  <c:v>22.970561</c:v>
                </c:pt>
                <c:pt idx="102552">
                  <c:v>22.970683000000001</c:v>
                </c:pt>
                <c:pt idx="102553">
                  <c:v>22.968615</c:v>
                </c:pt>
                <c:pt idx="102554">
                  <c:v>22.97044</c:v>
                </c:pt>
                <c:pt idx="102555">
                  <c:v>22.973595</c:v>
                </c:pt>
                <c:pt idx="102556">
                  <c:v>22.974830000000001</c:v>
                </c:pt>
                <c:pt idx="102557">
                  <c:v>22.974988</c:v>
                </c:pt>
                <c:pt idx="102558">
                  <c:v>22.974506000000002</c:v>
                </c:pt>
                <c:pt idx="102559">
                  <c:v>22.975646000000001</c:v>
                </c:pt>
                <c:pt idx="102560">
                  <c:v>22.974689000000001</c:v>
                </c:pt>
                <c:pt idx="102561">
                  <c:v>22.971626000000001</c:v>
                </c:pt>
                <c:pt idx="102562">
                  <c:v>22.972570999999999</c:v>
                </c:pt>
                <c:pt idx="102563">
                  <c:v>22.976002999999999</c:v>
                </c:pt>
                <c:pt idx="102564">
                  <c:v>22.976782</c:v>
                </c:pt>
                <c:pt idx="102565">
                  <c:v>22.974450999999998</c:v>
                </c:pt>
                <c:pt idx="102566">
                  <c:v>22.974402000000001</c:v>
                </c:pt>
                <c:pt idx="102567">
                  <c:v>22.978923999999999</c:v>
                </c:pt>
                <c:pt idx="102568">
                  <c:v>22.981304999999999</c:v>
                </c:pt>
                <c:pt idx="102569">
                  <c:v>22.978425000000001</c:v>
                </c:pt>
                <c:pt idx="102570">
                  <c:v>22.977291000000001</c:v>
                </c:pt>
                <c:pt idx="102571">
                  <c:v>22.981608000000001</c:v>
                </c:pt>
                <c:pt idx="102572">
                  <c:v>22.982243</c:v>
                </c:pt>
                <c:pt idx="102573">
                  <c:v>22.979171999999998</c:v>
                </c:pt>
                <c:pt idx="102574">
                  <c:v>22.97878</c:v>
                </c:pt>
                <c:pt idx="102575">
                  <c:v>22.976171000000001</c:v>
                </c:pt>
                <c:pt idx="102576">
                  <c:v>22.973877000000002</c:v>
                </c:pt>
                <c:pt idx="102577">
                  <c:v>22.975218000000002</c:v>
                </c:pt>
                <c:pt idx="102578">
                  <c:v>22.976649999999999</c:v>
                </c:pt>
                <c:pt idx="102579">
                  <c:v>22.977694</c:v>
                </c:pt>
                <c:pt idx="102580">
                  <c:v>22.975453000000002</c:v>
                </c:pt>
                <c:pt idx="102581">
                  <c:v>22.973991999999999</c:v>
                </c:pt>
                <c:pt idx="102582">
                  <c:v>22.978870000000001</c:v>
                </c:pt>
                <c:pt idx="102583">
                  <c:v>22.980488999999999</c:v>
                </c:pt>
                <c:pt idx="102584">
                  <c:v>22.975193000000001</c:v>
                </c:pt>
                <c:pt idx="102585">
                  <c:v>22.974101999999998</c:v>
                </c:pt>
                <c:pt idx="102586">
                  <c:v>22.977619000000001</c:v>
                </c:pt>
                <c:pt idx="102587">
                  <c:v>22.977160999999999</c:v>
                </c:pt>
                <c:pt idx="102588">
                  <c:v>22.974679999999999</c:v>
                </c:pt>
                <c:pt idx="102589">
                  <c:v>22.976279000000002</c:v>
                </c:pt>
                <c:pt idx="102590">
                  <c:v>22.978667999999999</c:v>
                </c:pt>
                <c:pt idx="102591">
                  <c:v>22.979558000000001</c:v>
                </c:pt>
                <c:pt idx="102592">
                  <c:v>22.982144999999999</c:v>
                </c:pt>
                <c:pt idx="102593">
                  <c:v>22.982962000000001</c:v>
                </c:pt>
                <c:pt idx="102594">
                  <c:v>22.980789999999999</c:v>
                </c:pt>
                <c:pt idx="102595">
                  <c:v>22.981677999999999</c:v>
                </c:pt>
                <c:pt idx="102596">
                  <c:v>22.984487000000001</c:v>
                </c:pt>
                <c:pt idx="102597">
                  <c:v>22.984128999999999</c:v>
                </c:pt>
                <c:pt idx="102598">
                  <c:v>22.986073999999999</c:v>
                </c:pt>
                <c:pt idx="102599">
                  <c:v>22.990282000000001</c:v>
                </c:pt>
                <c:pt idx="102600">
                  <c:v>22.986160999999999</c:v>
                </c:pt>
                <c:pt idx="102601">
                  <c:v>22.982306999999999</c:v>
                </c:pt>
                <c:pt idx="102602">
                  <c:v>22.986799999999999</c:v>
                </c:pt>
                <c:pt idx="102603">
                  <c:v>22.988081999999999</c:v>
                </c:pt>
                <c:pt idx="102604">
                  <c:v>22.982956000000001</c:v>
                </c:pt>
                <c:pt idx="102605">
                  <c:v>22.978981000000001</c:v>
                </c:pt>
                <c:pt idx="102606">
                  <c:v>22.978653000000001</c:v>
                </c:pt>
                <c:pt idx="102607">
                  <c:v>22.984738</c:v>
                </c:pt>
                <c:pt idx="102608">
                  <c:v>22.988198000000001</c:v>
                </c:pt>
                <c:pt idx="102609">
                  <c:v>22.984468</c:v>
                </c:pt>
                <c:pt idx="102610">
                  <c:v>22.985128</c:v>
                </c:pt>
                <c:pt idx="102611">
                  <c:v>22.988810999999998</c:v>
                </c:pt>
                <c:pt idx="102612">
                  <c:v>22.986613999999999</c:v>
                </c:pt>
                <c:pt idx="102613">
                  <c:v>22.984587000000001</c:v>
                </c:pt>
                <c:pt idx="102614">
                  <c:v>22.984476000000001</c:v>
                </c:pt>
                <c:pt idx="102615">
                  <c:v>22.982662999999999</c:v>
                </c:pt>
                <c:pt idx="102616">
                  <c:v>22.982810000000001</c:v>
                </c:pt>
                <c:pt idx="102617">
                  <c:v>22.987393999999998</c:v>
                </c:pt>
                <c:pt idx="102618">
                  <c:v>22.986843</c:v>
                </c:pt>
                <c:pt idx="102619">
                  <c:v>22.987212</c:v>
                </c:pt>
                <c:pt idx="102620">
                  <c:v>22.991247000000001</c:v>
                </c:pt>
                <c:pt idx="102621">
                  <c:v>22.988932999999999</c:v>
                </c:pt>
                <c:pt idx="102622">
                  <c:v>22.990265999999998</c:v>
                </c:pt>
                <c:pt idx="102623">
                  <c:v>22.995215999999999</c:v>
                </c:pt>
                <c:pt idx="102624">
                  <c:v>22.992628</c:v>
                </c:pt>
                <c:pt idx="102625">
                  <c:v>22.989697</c:v>
                </c:pt>
                <c:pt idx="102626">
                  <c:v>22.990093999999999</c:v>
                </c:pt>
                <c:pt idx="102627">
                  <c:v>22.987480000000001</c:v>
                </c:pt>
                <c:pt idx="102628">
                  <c:v>22.987807</c:v>
                </c:pt>
                <c:pt idx="102629">
                  <c:v>22.993808000000001</c:v>
                </c:pt>
                <c:pt idx="102630">
                  <c:v>22.995353000000001</c:v>
                </c:pt>
                <c:pt idx="102631">
                  <c:v>22.994249</c:v>
                </c:pt>
                <c:pt idx="102632">
                  <c:v>22.995101999999999</c:v>
                </c:pt>
                <c:pt idx="102633">
                  <c:v>22.991693000000001</c:v>
                </c:pt>
                <c:pt idx="102634">
                  <c:v>22.990033</c:v>
                </c:pt>
                <c:pt idx="102635">
                  <c:v>22.993749000000001</c:v>
                </c:pt>
                <c:pt idx="102636">
                  <c:v>22.997112000000001</c:v>
                </c:pt>
                <c:pt idx="102637">
                  <c:v>22.997831999999999</c:v>
                </c:pt>
                <c:pt idx="102638">
                  <c:v>22.995899000000001</c:v>
                </c:pt>
                <c:pt idx="102639">
                  <c:v>22.993483000000001</c:v>
                </c:pt>
                <c:pt idx="102640">
                  <c:v>22.993386999999998</c:v>
                </c:pt>
                <c:pt idx="102641">
                  <c:v>22.995315000000002</c:v>
                </c:pt>
                <c:pt idx="102642">
                  <c:v>22.995241</c:v>
                </c:pt>
                <c:pt idx="102643">
                  <c:v>22.993997</c:v>
                </c:pt>
                <c:pt idx="102644">
                  <c:v>22.992177999999999</c:v>
                </c:pt>
                <c:pt idx="102645">
                  <c:v>22.993278</c:v>
                </c:pt>
                <c:pt idx="102646">
                  <c:v>22.994586000000002</c:v>
                </c:pt>
                <c:pt idx="102647">
                  <c:v>22.993482</c:v>
                </c:pt>
                <c:pt idx="102648">
                  <c:v>22.991237000000002</c:v>
                </c:pt>
                <c:pt idx="102649">
                  <c:v>22.989536000000001</c:v>
                </c:pt>
                <c:pt idx="102650">
                  <c:v>22.991557</c:v>
                </c:pt>
                <c:pt idx="102651">
                  <c:v>22.993725000000001</c:v>
                </c:pt>
                <c:pt idx="102652">
                  <c:v>22.990842000000001</c:v>
                </c:pt>
                <c:pt idx="102653">
                  <c:v>22.988871</c:v>
                </c:pt>
                <c:pt idx="102654">
                  <c:v>22.991698</c:v>
                </c:pt>
                <c:pt idx="102655">
                  <c:v>22.992881000000001</c:v>
                </c:pt>
                <c:pt idx="102656">
                  <c:v>22.992785000000001</c:v>
                </c:pt>
                <c:pt idx="102657">
                  <c:v>22.993528000000001</c:v>
                </c:pt>
                <c:pt idx="102658">
                  <c:v>22.993918000000001</c:v>
                </c:pt>
                <c:pt idx="102659">
                  <c:v>22.995163000000002</c:v>
                </c:pt>
                <c:pt idx="102660">
                  <c:v>22.996088</c:v>
                </c:pt>
                <c:pt idx="102661">
                  <c:v>22.994129000000001</c:v>
                </c:pt>
                <c:pt idx="102662">
                  <c:v>22.993531000000001</c:v>
                </c:pt>
                <c:pt idx="102663">
                  <c:v>22.996400000000001</c:v>
                </c:pt>
                <c:pt idx="102664">
                  <c:v>22.997959999999999</c:v>
                </c:pt>
                <c:pt idx="102665">
                  <c:v>22.996293000000001</c:v>
                </c:pt>
                <c:pt idx="102666">
                  <c:v>22.993673999999999</c:v>
                </c:pt>
                <c:pt idx="102667">
                  <c:v>22.994499000000001</c:v>
                </c:pt>
                <c:pt idx="102668">
                  <c:v>22.998850000000001</c:v>
                </c:pt>
                <c:pt idx="102669">
                  <c:v>23.000527999999999</c:v>
                </c:pt>
                <c:pt idx="102670">
                  <c:v>23.000340999999999</c:v>
                </c:pt>
                <c:pt idx="102671">
                  <c:v>22.999034999999999</c:v>
                </c:pt>
                <c:pt idx="102672">
                  <c:v>22.996524000000001</c:v>
                </c:pt>
                <c:pt idx="102673">
                  <c:v>22.998517</c:v>
                </c:pt>
                <c:pt idx="102674">
                  <c:v>22.998062999999998</c:v>
                </c:pt>
                <c:pt idx="102675">
                  <c:v>22.993932000000001</c:v>
                </c:pt>
                <c:pt idx="102676">
                  <c:v>22.995236999999999</c:v>
                </c:pt>
                <c:pt idx="102677">
                  <c:v>22.999983</c:v>
                </c:pt>
                <c:pt idx="102678">
                  <c:v>22.996825000000001</c:v>
                </c:pt>
                <c:pt idx="102679">
                  <c:v>22.992346999999999</c:v>
                </c:pt>
                <c:pt idx="102680">
                  <c:v>22.997249</c:v>
                </c:pt>
                <c:pt idx="102681">
                  <c:v>23.001944000000002</c:v>
                </c:pt>
                <c:pt idx="102682">
                  <c:v>23.001936000000001</c:v>
                </c:pt>
                <c:pt idx="102683">
                  <c:v>23.004201999999999</c:v>
                </c:pt>
                <c:pt idx="102684">
                  <c:v>23.006633999999998</c:v>
                </c:pt>
                <c:pt idx="102685">
                  <c:v>23.007611000000001</c:v>
                </c:pt>
                <c:pt idx="102686">
                  <c:v>23.006823000000001</c:v>
                </c:pt>
                <c:pt idx="102687">
                  <c:v>23.006015999999999</c:v>
                </c:pt>
                <c:pt idx="102688">
                  <c:v>23.002832999999999</c:v>
                </c:pt>
                <c:pt idx="102689">
                  <c:v>22.997229000000001</c:v>
                </c:pt>
                <c:pt idx="102690">
                  <c:v>22.999331000000002</c:v>
                </c:pt>
                <c:pt idx="102691">
                  <c:v>23.005295</c:v>
                </c:pt>
                <c:pt idx="102692">
                  <c:v>23.004677999999998</c:v>
                </c:pt>
                <c:pt idx="102693">
                  <c:v>23.002419</c:v>
                </c:pt>
                <c:pt idx="102694">
                  <c:v>23.003999</c:v>
                </c:pt>
                <c:pt idx="102695">
                  <c:v>23.007486</c:v>
                </c:pt>
                <c:pt idx="102696">
                  <c:v>23.005904000000001</c:v>
                </c:pt>
                <c:pt idx="102697">
                  <c:v>23.004176000000001</c:v>
                </c:pt>
                <c:pt idx="102698">
                  <c:v>23.000830000000001</c:v>
                </c:pt>
                <c:pt idx="102699">
                  <c:v>22.998345</c:v>
                </c:pt>
                <c:pt idx="102700">
                  <c:v>23.005996</c:v>
                </c:pt>
                <c:pt idx="102701">
                  <c:v>23.011834</c:v>
                </c:pt>
                <c:pt idx="102702">
                  <c:v>23.007771000000002</c:v>
                </c:pt>
                <c:pt idx="102703">
                  <c:v>23.005946999999999</c:v>
                </c:pt>
                <c:pt idx="102704">
                  <c:v>23.009416000000002</c:v>
                </c:pt>
                <c:pt idx="102705">
                  <c:v>23.007099</c:v>
                </c:pt>
                <c:pt idx="102706">
                  <c:v>23.007183000000001</c:v>
                </c:pt>
                <c:pt idx="102707">
                  <c:v>23.014962000000001</c:v>
                </c:pt>
                <c:pt idx="102708">
                  <c:v>23.012277999999998</c:v>
                </c:pt>
                <c:pt idx="102709">
                  <c:v>23.004487999999998</c:v>
                </c:pt>
                <c:pt idx="102710">
                  <c:v>23.008659999999999</c:v>
                </c:pt>
                <c:pt idx="102711">
                  <c:v>23.013997</c:v>
                </c:pt>
                <c:pt idx="102712">
                  <c:v>23.009211000000001</c:v>
                </c:pt>
                <c:pt idx="102713">
                  <c:v>23.00432</c:v>
                </c:pt>
                <c:pt idx="102714">
                  <c:v>23.005261000000001</c:v>
                </c:pt>
                <c:pt idx="102715">
                  <c:v>23.009045</c:v>
                </c:pt>
                <c:pt idx="102716">
                  <c:v>23.009701</c:v>
                </c:pt>
                <c:pt idx="102717">
                  <c:v>23.006003</c:v>
                </c:pt>
                <c:pt idx="102718">
                  <c:v>23.006696999999999</c:v>
                </c:pt>
                <c:pt idx="102719">
                  <c:v>23.012789999999999</c:v>
                </c:pt>
                <c:pt idx="102720">
                  <c:v>23.014454000000001</c:v>
                </c:pt>
                <c:pt idx="102721">
                  <c:v>23.010335000000001</c:v>
                </c:pt>
                <c:pt idx="102722">
                  <c:v>23.010370000000002</c:v>
                </c:pt>
                <c:pt idx="102723">
                  <c:v>23.012176</c:v>
                </c:pt>
                <c:pt idx="102724">
                  <c:v>23.007615000000001</c:v>
                </c:pt>
                <c:pt idx="102725">
                  <c:v>23.002427999999998</c:v>
                </c:pt>
                <c:pt idx="102726">
                  <c:v>23.002714999999998</c:v>
                </c:pt>
                <c:pt idx="102727">
                  <c:v>23.006295000000001</c:v>
                </c:pt>
                <c:pt idx="102728">
                  <c:v>23.006056000000001</c:v>
                </c:pt>
                <c:pt idx="102729">
                  <c:v>23.003471000000001</c:v>
                </c:pt>
                <c:pt idx="102730">
                  <c:v>23.002321999999999</c:v>
                </c:pt>
                <c:pt idx="102731">
                  <c:v>23.005409</c:v>
                </c:pt>
                <c:pt idx="102732">
                  <c:v>23.007368</c:v>
                </c:pt>
                <c:pt idx="102733">
                  <c:v>23.005181</c:v>
                </c:pt>
                <c:pt idx="102734">
                  <c:v>23.005984999999999</c:v>
                </c:pt>
                <c:pt idx="102735">
                  <c:v>23.009340999999999</c:v>
                </c:pt>
                <c:pt idx="102736">
                  <c:v>23.011756999999999</c:v>
                </c:pt>
                <c:pt idx="102737">
                  <c:v>23.013855</c:v>
                </c:pt>
                <c:pt idx="102738">
                  <c:v>23.012747999999998</c:v>
                </c:pt>
                <c:pt idx="102739">
                  <c:v>23.009546</c:v>
                </c:pt>
                <c:pt idx="102740">
                  <c:v>23.011868</c:v>
                </c:pt>
                <c:pt idx="102741">
                  <c:v>23.015632</c:v>
                </c:pt>
                <c:pt idx="102742">
                  <c:v>23.014420999999999</c:v>
                </c:pt>
                <c:pt idx="102743">
                  <c:v>23.013598000000002</c:v>
                </c:pt>
                <c:pt idx="102744">
                  <c:v>23.012535</c:v>
                </c:pt>
                <c:pt idx="102745">
                  <c:v>23.012888</c:v>
                </c:pt>
                <c:pt idx="102746">
                  <c:v>23.016044000000001</c:v>
                </c:pt>
                <c:pt idx="102747">
                  <c:v>23.015847000000001</c:v>
                </c:pt>
                <c:pt idx="102748">
                  <c:v>23.015273000000001</c:v>
                </c:pt>
                <c:pt idx="102749">
                  <c:v>23.015340999999999</c:v>
                </c:pt>
                <c:pt idx="102750">
                  <c:v>23.014713</c:v>
                </c:pt>
                <c:pt idx="102751">
                  <c:v>23.016591999999999</c:v>
                </c:pt>
                <c:pt idx="102752">
                  <c:v>23.018077000000002</c:v>
                </c:pt>
                <c:pt idx="102753">
                  <c:v>23.017679000000001</c:v>
                </c:pt>
                <c:pt idx="102754">
                  <c:v>23.017116000000001</c:v>
                </c:pt>
                <c:pt idx="102755">
                  <c:v>23.017306999999999</c:v>
                </c:pt>
                <c:pt idx="102756">
                  <c:v>23.017972</c:v>
                </c:pt>
                <c:pt idx="102757">
                  <c:v>23.016428999999999</c:v>
                </c:pt>
                <c:pt idx="102758">
                  <c:v>23.015197000000001</c:v>
                </c:pt>
                <c:pt idx="102759">
                  <c:v>23.015139999999999</c:v>
                </c:pt>
                <c:pt idx="102760">
                  <c:v>23.012345</c:v>
                </c:pt>
                <c:pt idx="102761">
                  <c:v>23.012649</c:v>
                </c:pt>
                <c:pt idx="102762">
                  <c:v>23.016124000000001</c:v>
                </c:pt>
                <c:pt idx="102763">
                  <c:v>23.017600999999999</c:v>
                </c:pt>
                <c:pt idx="102764">
                  <c:v>23.017717000000001</c:v>
                </c:pt>
                <c:pt idx="102765">
                  <c:v>23.018478000000002</c:v>
                </c:pt>
                <c:pt idx="102766">
                  <c:v>23.020579000000001</c:v>
                </c:pt>
                <c:pt idx="102767">
                  <c:v>23.024243999999999</c:v>
                </c:pt>
                <c:pt idx="102768">
                  <c:v>23.027687</c:v>
                </c:pt>
                <c:pt idx="102769">
                  <c:v>23.025724</c:v>
                </c:pt>
                <c:pt idx="102770">
                  <c:v>23.018675999999999</c:v>
                </c:pt>
                <c:pt idx="102771">
                  <c:v>23.015757000000001</c:v>
                </c:pt>
                <c:pt idx="102772">
                  <c:v>23.019145999999999</c:v>
                </c:pt>
                <c:pt idx="102773">
                  <c:v>23.021180999999999</c:v>
                </c:pt>
                <c:pt idx="102774">
                  <c:v>23.019365000000001</c:v>
                </c:pt>
                <c:pt idx="102775">
                  <c:v>23.019238999999999</c:v>
                </c:pt>
                <c:pt idx="102776">
                  <c:v>23.020116000000002</c:v>
                </c:pt>
                <c:pt idx="102777">
                  <c:v>23.020800999999999</c:v>
                </c:pt>
                <c:pt idx="102778">
                  <c:v>23.022922000000001</c:v>
                </c:pt>
                <c:pt idx="102779">
                  <c:v>23.025182000000001</c:v>
                </c:pt>
                <c:pt idx="102780">
                  <c:v>23.024543000000001</c:v>
                </c:pt>
                <c:pt idx="102781">
                  <c:v>23.024068</c:v>
                </c:pt>
                <c:pt idx="102782">
                  <c:v>23.024253000000002</c:v>
                </c:pt>
                <c:pt idx="102783">
                  <c:v>23.023553</c:v>
                </c:pt>
                <c:pt idx="102784">
                  <c:v>23.023181000000001</c:v>
                </c:pt>
                <c:pt idx="102785">
                  <c:v>23.025148000000002</c:v>
                </c:pt>
                <c:pt idx="102786">
                  <c:v>23.026289999999999</c:v>
                </c:pt>
                <c:pt idx="102787">
                  <c:v>23.023935999999999</c:v>
                </c:pt>
                <c:pt idx="102788">
                  <c:v>23.023509000000001</c:v>
                </c:pt>
                <c:pt idx="102789">
                  <c:v>23.031500000000001</c:v>
                </c:pt>
                <c:pt idx="102790">
                  <c:v>23.034222</c:v>
                </c:pt>
                <c:pt idx="102791">
                  <c:v>23.026544000000001</c:v>
                </c:pt>
                <c:pt idx="102792">
                  <c:v>23.023256</c:v>
                </c:pt>
                <c:pt idx="102793">
                  <c:v>23.026907000000001</c:v>
                </c:pt>
                <c:pt idx="102794">
                  <c:v>23.024813000000002</c:v>
                </c:pt>
                <c:pt idx="102795">
                  <c:v>23.020962999999998</c:v>
                </c:pt>
                <c:pt idx="102796">
                  <c:v>23.024505999999999</c:v>
                </c:pt>
                <c:pt idx="102797">
                  <c:v>23.031279000000001</c:v>
                </c:pt>
                <c:pt idx="102798">
                  <c:v>23.030709000000002</c:v>
                </c:pt>
                <c:pt idx="102799">
                  <c:v>23.027059999999999</c:v>
                </c:pt>
                <c:pt idx="102800">
                  <c:v>23.028326</c:v>
                </c:pt>
                <c:pt idx="102801">
                  <c:v>23.030723999999999</c:v>
                </c:pt>
                <c:pt idx="102802">
                  <c:v>23.029796999999999</c:v>
                </c:pt>
                <c:pt idx="102803">
                  <c:v>23.029738999999999</c:v>
                </c:pt>
                <c:pt idx="102804">
                  <c:v>23.029807000000002</c:v>
                </c:pt>
                <c:pt idx="102805">
                  <c:v>23.029050000000002</c:v>
                </c:pt>
                <c:pt idx="102806">
                  <c:v>23.028096999999999</c:v>
                </c:pt>
                <c:pt idx="102807">
                  <c:v>23.031669000000001</c:v>
                </c:pt>
                <c:pt idx="102808">
                  <c:v>23.035581000000001</c:v>
                </c:pt>
                <c:pt idx="102809">
                  <c:v>23.032046000000001</c:v>
                </c:pt>
                <c:pt idx="102810">
                  <c:v>23.029814999999999</c:v>
                </c:pt>
                <c:pt idx="102811">
                  <c:v>23.032060000000001</c:v>
                </c:pt>
                <c:pt idx="102812">
                  <c:v>23.032807999999999</c:v>
                </c:pt>
                <c:pt idx="102813">
                  <c:v>23.033961999999999</c:v>
                </c:pt>
                <c:pt idx="102814">
                  <c:v>23.035354999999999</c:v>
                </c:pt>
                <c:pt idx="102815">
                  <c:v>23.034873999999999</c:v>
                </c:pt>
                <c:pt idx="102816">
                  <c:v>23.035022000000001</c:v>
                </c:pt>
                <c:pt idx="102817">
                  <c:v>23.034557</c:v>
                </c:pt>
                <c:pt idx="102818">
                  <c:v>23.033000000000001</c:v>
                </c:pt>
                <c:pt idx="102819">
                  <c:v>23.032643</c:v>
                </c:pt>
                <c:pt idx="102820">
                  <c:v>23.032143000000001</c:v>
                </c:pt>
                <c:pt idx="102821">
                  <c:v>23.031368000000001</c:v>
                </c:pt>
                <c:pt idx="102822">
                  <c:v>23.0349</c:v>
                </c:pt>
                <c:pt idx="102823">
                  <c:v>23.039781000000001</c:v>
                </c:pt>
                <c:pt idx="102824">
                  <c:v>23.037860999999999</c:v>
                </c:pt>
                <c:pt idx="102825">
                  <c:v>23.034905999999999</c:v>
                </c:pt>
                <c:pt idx="102826">
                  <c:v>23.033235999999999</c:v>
                </c:pt>
                <c:pt idx="102827">
                  <c:v>23.033389</c:v>
                </c:pt>
                <c:pt idx="102828">
                  <c:v>23.036628</c:v>
                </c:pt>
                <c:pt idx="102829">
                  <c:v>23.039259999999999</c:v>
                </c:pt>
                <c:pt idx="102830">
                  <c:v>23.036445000000001</c:v>
                </c:pt>
                <c:pt idx="102831">
                  <c:v>23.030425999999999</c:v>
                </c:pt>
                <c:pt idx="102832">
                  <c:v>23.031886</c:v>
                </c:pt>
                <c:pt idx="102833">
                  <c:v>23.040436</c:v>
                </c:pt>
                <c:pt idx="102834">
                  <c:v>23.039289</c:v>
                </c:pt>
                <c:pt idx="102835">
                  <c:v>23.030298999999999</c:v>
                </c:pt>
                <c:pt idx="102836">
                  <c:v>23.02974</c:v>
                </c:pt>
                <c:pt idx="102837">
                  <c:v>23.033414</c:v>
                </c:pt>
                <c:pt idx="102838">
                  <c:v>23.034604999999999</c:v>
                </c:pt>
                <c:pt idx="102839">
                  <c:v>23.037278000000001</c:v>
                </c:pt>
                <c:pt idx="102840">
                  <c:v>23.038910999999999</c:v>
                </c:pt>
                <c:pt idx="102841">
                  <c:v>23.035976000000002</c:v>
                </c:pt>
                <c:pt idx="102842">
                  <c:v>23.033297999999998</c:v>
                </c:pt>
                <c:pt idx="102843">
                  <c:v>23.032879999999999</c:v>
                </c:pt>
                <c:pt idx="102844">
                  <c:v>23.03566</c:v>
                </c:pt>
                <c:pt idx="102845">
                  <c:v>23.037123999999999</c:v>
                </c:pt>
                <c:pt idx="102846">
                  <c:v>23.034593000000001</c:v>
                </c:pt>
                <c:pt idx="102847">
                  <c:v>23.035257000000001</c:v>
                </c:pt>
                <c:pt idx="102848">
                  <c:v>23.040635999999999</c:v>
                </c:pt>
                <c:pt idx="102849">
                  <c:v>23.042885999999999</c:v>
                </c:pt>
                <c:pt idx="102850">
                  <c:v>23.03885</c:v>
                </c:pt>
                <c:pt idx="102851">
                  <c:v>23.037255999999999</c:v>
                </c:pt>
                <c:pt idx="102852">
                  <c:v>23.036684000000001</c:v>
                </c:pt>
                <c:pt idx="102853">
                  <c:v>23.033092</c:v>
                </c:pt>
                <c:pt idx="102854">
                  <c:v>23.032104</c:v>
                </c:pt>
                <c:pt idx="102855">
                  <c:v>23.035214</c:v>
                </c:pt>
                <c:pt idx="102856">
                  <c:v>23.035102999999999</c:v>
                </c:pt>
                <c:pt idx="102857">
                  <c:v>23.032910999999999</c:v>
                </c:pt>
                <c:pt idx="102858">
                  <c:v>23.032979000000001</c:v>
                </c:pt>
                <c:pt idx="102859">
                  <c:v>23.036007999999999</c:v>
                </c:pt>
                <c:pt idx="102860">
                  <c:v>23.037534999999998</c:v>
                </c:pt>
                <c:pt idx="102861">
                  <c:v>23.036341</c:v>
                </c:pt>
                <c:pt idx="102862">
                  <c:v>23.034849999999999</c:v>
                </c:pt>
                <c:pt idx="102863">
                  <c:v>23.036942</c:v>
                </c:pt>
                <c:pt idx="102864">
                  <c:v>23.040600999999999</c:v>
                </c:pt>
                <c:pt idx="102865">
                  <c:v>23.038914999999999</c:v>
                </c:pt>
                <c:pt idx="102866">
                  <c:v>23.037583000000001</c:v>
                </c:pt>
                <c:pt idx="102867">
                  <c:v>23.041447999999999</c:v>
                </c:pt>
                <c:pt idx="102868">
                  <c:v>23.040552999999999</c:v>
                </c:pt>
                <c:pt idx="102869">
                  <c:v>23.035422000000001</c:v>
                </c:pt>
                <c:pt idx="102870">
                  <c:v>23.035101000000001</c:v>
                </c:pt>
                <c:pt idx="102871">
                  <c:v>23.038270000000001</c:v>
                </c:pt>
                <c:pt idx="102872">
                  <c:v>23.042949</c:v>
                </c:pt>
                <c:pt idx="102873">
                  <c:v>23.048013000000001</c:v>
                </c:pt>
                <c:pt idx="102874">
                  <c:v>23.045535999999998</c:v>
                </c:pt>
                <c:pt idx="102875">
                  <c:v>23.040292999999998</c:v>
                </c:pt>
                <c:pt idx="102876">
                  <c:v>23.040445999999999</c:v>
                </c:pt>
                <c:pt idx="102877">
                  <c:v>23.044377000000001</c:v>
                </c:pt>
                <c:pt idx="102878">
                  <c:v>23.046748000000001</c:v>
                </c:pt>
                <c:pt idx="102879">
                  <c:v>23.043870999999999</c:v>
                </c:pt>
                <c:pt idx="102880">
                  <c:v>23.044259</c:v>
                </c:pt>
                <c:pt idx="102881">
                  <c:v>23.046555000000001</c:v>
                </c:pt>
                <c:pt idx="102882">
                  <c:v>23.040154000000001</c:v>
                </c:pt>
                <c:pt idx="102883">
                  <c:v>23.038191999999999</c:v>
                </c:pt>
                <c:pt idx="102884">
                  <c:v>23.045984000000001</c:v>
                </c:pt>
                <c:pt idx="102885">
                  <c:v>23.048779</c:v>
                </c:pt>
                <c:pt idx="102886">
                  <c:v>23.047675999999999</c:v>
                </c:pt>
                <c:pt idx="102887">
                  <c:v>23.047872000000002</c:v>
                </c:pt>
                <c:pt idx="102888">
                  <c:v>23.047917000000002</c:v>
                </c:pt>
                <c:pt idx="102889">
                  <c:v>23.04946</c:v>
                </c:pt>
                <c:pt idx="102890">
                  <c:v>23.049074999999998</c:v>
                </c:pt>
                <c:pt idx="102891">
                  <c:v>23.046575000000001</c:v>
                </c:pt>
                <c:pt idx="102892">
                  <c:v>23.049348999999999</c:v>
                </c:pt>
                <c:pt idx="102893">
                  <c:v>23.051157</c:v>
                </c:pt>
                <c:pt idx="102894">
                  <c:v>23.046658000000001</c:v>
                </c:pt>
                <c:pt idx="102895">
                  <c:v>23.048390000000001</c:v>
                </c:pt>
                <c:pt idx="102896">
                  <c:v>23.053094999999999</c:v>
                </c:pt>
                <c:pt idx="102897">
                  <c:v>23.052648999999999</c:v>
                </c:pt>
                <c:pt idx="102898">
                  <c:v>23.053370000000001</c:v>
                </c:pt>
                <c:pt idx="102899">
                  <c:v>23.056082</c:v>
                </c:pt>
                <c:pt idx="102900">
                  <c:v>23.055371000000001</c:v>
                </c:pt>
                <c:pt idx="102901">
                  <c:v>23.050519999999999</c:v>
                </c:pt>
                <c:pt idx="102902">
                  <c:v>23.049582000000001</c:v>
                </c:pt>
                <c:pt idx="102903">
                  <c:v>23.054939999999998</c:v>
                </c:pt>
                <c:pt idx="102904">
                  <c:v>23.057431999999999</c:v>
                </c:pt>
                <c:pt idx="102905">
                  <c:v>23.056069000000001</c:v>
                </c:pt>
                <c:pt idx="102906">
                  <c:v>23.055866000000002</c:v>
                </c:pt>
                <c:pt idx="102907">
                  <c:v>23.056764999999999</c:v>
                </c:pt>
                <c:pt idx="102908">
                  <c:v>23.058754</c:v>
                </c:pt>
                <c:pt idx="102909">
                  <c:v>23.059884</c:v>
                </c:pt>
                <c:pt idx="102910">
                  <c:v>23.059735</c:v>
                </c:pt>
                <c:pt idx="102911">
                  <c:v>23.060442999999999</c:v>
                </c:pt>
                <c:pt idx="102912">
                  <c:v>23.060507999999999</c:v>
                </c:pt>
                <c:pt idx="102913">
                  <c:v>23.059597</c:v>
                </c:pt>
                <c:pt idx="102914">
                  <c:v>23.059515000000001</c:v>
                </c:pt>
                <c:pt idx="102915">
                  <c:v>23.060212</c:v>
                </c:pt>
                <c:pt idx="102916">
                  <c:v>23.062799999999999</c:v>
                </c:pt>
                <c:pt idx="102917">
                  <c:v>23.062048000000001</c:v>
                </c:pt>
                <c:pt idx="102918">
                  <c:v>23.057424999999999</c:v>
                </c:pt>
                <c:pt idx="102919">
                  <c:v>23.054276000000002</c:v>
                </c:pt>
                <c:pt idx="102920">
                  <c:v>23.054572</c:v>
                </c:pt>
                <c:pt idx="102921">
                  <c:v>23.056234</c:v>
                </c:pt>
                <c:pt idx="102922">
                  <c:v>23.057589</c:v>
                </c:pt>
                <c:pt idx="102923">
                  <c:v>23.059228999999998</c:v>
                </c:pt>
                <c:pt idx="102924">
                  <c:v>23.060442999999999</c:v>
                </c:pt>
                <c:pt idx="102925">
                  <c:v>23.058786000000001</c:v>
                </c:pt>
                <c:pt idx="102926">
                  <c:v>23.05902</c:v>
                </c:pt>
                <c:pt idx="102927">
                  <c:v>23.059550999999999</c:v>
                </c:pt>
                <c:pt idx="102928">
                  <c:v>23.056698999999998</c:v>
                </c:pt>
                <c:pt idx="102929">
                  <c:v>23.056885000000001</c:v>
                </c:pt>
                <c:pt idx="102930">
                  <c:v>23.060299000000001</c:v>
                </c:pt>
                <c:pt idx="102931">
                  <c:v>23.058102999999999</c:v>
                </c:pt>
                <c:pt idx="102932">
                  <c:v>23.054976</c:v>
                </c:pt>
                <c:pt idx="102933">
                  <c:v>23.056481000000002</c:v>
                </c:pt>
                <c:pt idx="102934">
                  <c:v>23.055814999999999</c:v>
                </c:pt>
                <c:pt idx="102935">
                  <c:v>23.054345999999999</c:v>
                </c:pt>
                <c:pt idx="102936">
                  <c:v>23.055429</c:v>
                </c:pt>
                <c:pt idx="102937">
                  <c:v>23.056543999999999</c:v>
                </c:pt>
                <c:pt idx="102938">
                  <c:v>23.054993</c:v>
                </c:pt>
                <c:pt idx="102939">
                  <c:v>23.056525000000001</c:v>
                </c:pt>
                <c:pt idx="102940">
                  <c:v>23.058789999999998</c:v>
                </c:pt>
                <c:pt idx="102941">
                  <c:v>23.059895000000001</c:v>
                </c:pt>
                <c:pt idx="102942">
                  <c:v>23.060499</c:v>
                </c:pt>
                <c:pt idx="102943">
                  <c:v>23.056379</c:v>
                </c:pt>
                <c:pt idx="102944">
                  <c:v>23.055062</c:v>
                </c:pt>
                <c:pt idx="102945">
                  <c:v>23.061585999999998</c:v>
                </c:pt>
                <c:pt idx="102946">
                  <c:v>23.065811</c:v>
                </c:pt>
                <c:pt idx="102947">
                  <c:v>23.064881</c:v>
                </c:pt>
                <c:pt idx="102948">
                  <c:v>23.063447</c:v>
                </c:pt>
                <c:pt idx="102949">
                  <c:v>23.065380999999999</c:v>
                </c:pt>
                <c:pt idx="102950">
                  <c:v>23.065795999999999</c:v>
                </c:pt>
                <c:pt idx="102951">
                  <c:v>23.063146</c:v>
                </c:pt>
                <c:pt idx="102952">
                  <c:v>23.062000000000001</c:v>
                </c:pt>
                <c:pt idx="102953">
                  <c:v>23.064461999999999</c:v>
                </c:pt>
                <c:pt idx="102954">
                  <c:v>23.06718</c:v>
                </c:pt>
                <c:pt idx="102955">
                  <c:v>23.067373</c:v>
                </c:pt>
                <c:pt idx="102956">
                  <c:v>23.067388999999999</c:v>
                </c:pt>
                <c:pt idx="102957">
                  <c:v>23.065097000000002</c:v>
                </c:pt>
                <c:pt idx="102958">
                  <c:v>23.064509999999999</c:v>
                </c:pt>
                <c:pt idx="102959">
                  <c:v>23.068009</c:v>
                </c:pt>
                <c:pt idx="102960">
                  <c:v>23.067867</c:v>
                </c:pt>
                <c:pt idx="102961">
                  <c:v>23.066285000000001</c:v>
                </c:pt>
                <c:pt idx="102962">
                  <c:v>23.066952000000001</c:v>
                </c:pt>
                <c:pt idx="102963">
                  <c:v>23.064834000000001</c:v>
                </c:pt>
                <c:pt idx="102964">
                  <c:v>23.062515000000001</c:v>
                </c:pt>
                <c:pt idx="102965">
                  <c:v>23.063607000000001</c:v>
                </c:pt>
                <c:pt idx="102966">
                  <c:v>23.061488000000001</c:v>
                </c:pt>
                <c:pt idx="102967">
                  <c:v>23.060283999999999</c:v>
                </c:pt>
                <c:pt idx="102968">
                  <c:v>23.064619</c:v>
                </c:pt>
                <c:pt idx="102969">
                  <c:v>23.065161</c:v>
                </c:pt>
                <c:pt idx="102970">
                  <c:v>23.060901000000001</c:v>
                </c:pt>
                <c:pt idx="102971">
                  <c:v>23.059926000000001</c:v>
                </c:pt>
                <c:pt idx="102972">
                  <c:v>23.06437</c:v>
                </c:pt>
                <c:pt idx="102973">
                  <c:v>23.065497000000001</c:v>
                </c:pt>
                <c:pt idx="102974">
                  <c:v>23.062522999999999</c:v>
                </c:pt>
                <c:pt idx="102975">
                  <c:v>23.062840999999999</c:v>
                </c:pt>
                <c:pt idx="102976">
                  <c:v>23.063336</c:v>
                </c:pt>
                <c:pt idx="102977">
                  <c:v>23.060075999999999</c:v>
                </c:pt>
                <c:pt idx="102978">
                  <c:v>23.060081</c:v>
                </c:pt>
                <c:pt idx="102979">
                  <c:v>23.063617000000001</c:v>
                </c:pt>
                <c:pt idx="102980">
                  <c:v>23.064523999999999</c:v>
                </c:pt>
                <c:pt idx="102981">
                  <c:v>23.067674</c:v>
                </c:pt>
                <c:pt idx="102982">
                  <c:v>23.068607</c:v>
                </c:pt>
                <c:pt idx="102983">
                  <c:v>23.064871</c:v>
                </c:pt>
                <c:pt idx="102984">
                  <c:v>23.066502</c:v>
                </c:pt>
                <c:pt idx="102985">
                  <c:v>23.068131000000001</c:v>
                </c:pt>
                <c:pt idx="102986">
                  <c:v>23.066234999999999</c:v>
                </c:pt>
                <c:pt idx="102987">
                  <c:v>23.065570000000001</c:v>
                </c:pt>
                <c:pt idx="102988">
                  <c:v>23.070350000000001</c:v>
                </c:pt>
                <c:pt idx="102989">
                  <c:v>23.072816</c:v>
                </c:pt>
                <c:pt idx="102990">
                  <c:v>23.070219000000002</c:v>
                </c:pt>
                <c:pt idx="102991">
                  <c:v>23.071363999999999</c:v>
                </c:pt>
                <c:pt idx="102992">
                  <c:v>23.07216</c:v>
                </c:pt>
                <c:pt idx="102993">
                  <c:v>23.069828000000001</c:v>
                </c:pt>
                <c:pt idx="102994">
                  <c:v>23.072018</c:v>
                </c:pt>
                <c:pt idx="102995">
                  <c:v>23.079746</c:v>
                </c:pt>
                <c:pt idx="102996">
                  <c:v>23.083283000000002</c:v>
                </c:pt>
                <c:pt idx="102997">
                  <c:v>23.079502000000002</c:v>
                </c:pt>
                <c:pt idx="102998">
                  <c:v>23.073070000000001</c:v>
                </c:pt>
                <c:pt idx="102999">
                  <c:v>23.068539999999999</c:v>
                </c:pt>
                <c:pt idx="103000">
                  <c:v>23.070495000000001</c:v>
                </c:pt>
                <c:pt idx="103001">
                  <c:v>23.073720000000002</c:v>
                </c:pt>
                <c:pt idx="103002">
                  <c:v>23.075312</c:v>
                </c:pt>
                <c:pt idx="103003">
                  <c:v>23.076664999999998</c:v>
                </c:pt>
                <c:pt idx="103004">
                  <c:v>23.074746000000001</c:v>
                </c:pt>
                <c:pt idx="103005">
                  <c:v>23.073734999999999</c:v>
                </c:pt>
                <c:pt idx="103006">
                  <c:v>23.073656</c:v>
                </c:pt>
                <c:pt idx="103007">
                  <c:v>23.070415000000001</c:v>
                </c:pt>
                <c:pt idx="103008">
                  <c:v>23.071366000000001</c:v>
                </c:pt>
                <c:pt idx="103009">
                  <c:v>23.076927999999999</c:v>
                </c:pt>
                <c:pt idx="103010">
                  <c:v>23.077784000000001</c:v>
                </c:pt>
                <c:pt idx="103011">
                  <c:v>23.074247</c:v>
                </c:pt>
                <c:pt idx="103012">
                  <c:v>23.074821</c:v>
                </c:pt>
                <c:pt idx="103013">
                  <c:v>23.077649000000001</c:v>
                </c:pt>
                <c:pt idx="103014">
                  <c:v>23.078175999999999</c:v>
                </c:pt>
                <c:pt idx="103015">
                  <c:v>23.079187999999998</c:v>
                </c:pt>
                <c:pt idx="103016">
                  <c:v>23.079553000000001</c:v>
                </c:pt>
                <c:pt idx="103017">
                  <c:v>23.079834999999999</c:v>
                </c:pt>
                <c:pt idx="103018">
                  <c:v>23.080261</c:v>
                </c:pt>
                <c:pt idx="103019">
                  <c:v>23.080393999999998</c:v>
                </c:pt>
                <c:pt idx="103020">
                  <c:v>23.081112999999998</c:v>
                </c:pt>
                <c:pt idx="103021">
                  <c:v>23.082656</c:v>
                </c:pt>
                <c:pt idx="103022">
                  <c:v>23.08644</c:v>
                </c:pt>
                <c:pt idx="103023">
                  <c:v>23.085640999999999</c:v>
                </c:pt>
                <c:pt idx="103024">
                  <c:v>23.080449999999999</c:v>
                </c:pt>
                <c:pt idx="103025">
                  <c:v>23.081783999999999</c:v>
                </c:pt>
                <c:pt idx="103026">
                  <c:v>23.084633</c:v>
                </c:pt>
                <c:pt idx="103027">
                  <c:v>23.080898999999999</c:v>
                </c:pt>
                <c:pt idx="103028">
                  <c:v>23.077683</c:v>
                </c:pt>
                <c:pt idx="103029">
                  <c:v>23.079545</c:v>
                </c:pt>
                <c:pt idx="103030">
                  <c:v>23.081986000000001</c:v>
                </c:pt>
                <c:pt idx="103031">
                  <c:v>23.080912999999999</c:v>
                </c:pt>
                <c:pt idx="103032">
                  <c:v>23.081904999999999</c:v>
                </c:pt>
                <c:pt idx="103033">
                  <c:v>23.085038999999998</c:v>
                </c:pt>
                <c:pt idx="103034">
                  <c:v>23.086451</c:v>
                </c:pt>
                <c:pt idx="103035">
                  <c:v>23.084624000000002</c:v>
                </c:pt>
                <c:pt idx="103036">
                  <c:v>23.084133999999999</c:v>
                </c:pt>
                <c:pt idx="103037">
                  <c:v>23.087942000000002</c:v>
                </c:pt>
                <c:pt idx="103038">
                  <c:v>23.088488000000002</c:v>
                </c:pt>
                <c:pt idx="103039">
                  <c:v>23.086734</c:v>
                </c:pt>
                <c:pt idx="103040">
                  <c:v>23.088362</c:v>
                </c:pt>
                <c:pt idx="103041">
                  <c:v>23.087115000000001</c:v>
                </c:pt>
                <c:pt idx="103042">
                  <c:v>23.086261</c:v>
                </c:pt>
                <c:pt idx="103043">
                  <c:v>23.089300000000001</c:v>
                </c:pt>
                <c:pt idx="103044">
                  <c:v>23.087309000000001</c:v>
                </c:pt>
                <c:pt idx="103045">
                  <c:v>23.083169999999999</c:v>
                </c:pt>
                <c:pt idx="103046">
                  <c:v>23.087312000000001</c:v>
                </c:pt>
                <c:pt idx="103047">
                  <c:v>23.090661000000001</c:v>
                </c:pt>
                <c:pt idx="103048">
                  <c:v>23.088433999999999</c:v>
                </c:pt>
                <c:pt idx="103049">
                  <c:v>23.088031999999998</c:v>
                </c:pt>
                <c:pt idx="103050">
                  <c:v>23.088218999999999</c:v>
                </c:pt>
                <c:pt idx="103051">
                  <c:v>23.085535</c:v>
                </c:pt>
                <c:pt idx="103052">
                  <c:v>23.087478000000001</c:v>
                </c:pt>
                <c:pt idx="103053">
                  <c:v>23.091190000000001</c:v>
                </c:pt>
                <c:pt idx="103054">
                  <c:v>23.089383000000002</c:v>
                </c:pt>
                <c:pt idx="103055">
                  <c:v>23.088425000000001</c:v>
                </c:pt>
                <c:pt idx="103056">
                  <c:v>23.091691999999998</c:v>
                </c:pt>
                <c:pt idx="103057">
                  <c:v>23.094177999999999</c:v>
                </c:pt>
                <c:pt idx="103058">
                  <c:v>23.092749000000001</c:v>
                </c:pt>
                <c:pt idx="103059">
                  <c:v>23.088545</c:v>
                </c:pt>
                <c:pt idx="103060">
                  <c:v>23.087667</c:v>
                </c:pt>
                <c:pt idx="103061">
                  <c:v>23.089563999999999</c:v>
                </c:pt>
                <c:pt idx="103062">
                  <c:v>23.094570999999998</c:v>
                </c:pt>
                <c:pt idx="103063">
                  <c:v>23.097695999999999</c:v>
                </c:pt>
                <c:pt idx="103064">
                  <c:v>23.091933999999998</c:v>
                </c:pt>
                <c:pt idx="103065">
                  <c:v>23.090544000000001</c:v>
                </c:pt>
                <c:pt idx="103066">
                  <c:v>23.097066999999999</c:v>
                </c:pt>
                <c:pt idx="103067">
                  <c:v>23.094888000000001</c:v>
                </c:pt>
                <c:pt idx="103068">
                  <c:v>23.090862000000001</c:v>
                </c:pt>
                <c:pt idx="103069">
                  <c:v>23.094238000000001</c:v>
                </c:pt>
                <c:pt idx="103070">
                  <c:v>23.094439000000001</c:v>
                </c:pt>
                <c:pt idx="103071">
                  <c:v>23.090609000000001</c:v>
                </c:pt>
                <c:pt idx="103072">
                  <c:v>23.088522999999999</c:v>
                </c:pt>
                <c:pt idx="103073">
                  <c:v>23.089283000000002</c:v>
                </c:pt>
                <c:pt idx="103074">
                  <c:v>23.092248000000001</c:v>
                </c:pt>
                <c:pt idx="103075">
                  <c:v>23.092274</c:v>
                </c:pt>
                <c:pt idx="103076">
                  <c:v>23.093588</c:v>
                </c:pt>
                <c:pt idx="103077">
                  <c:v>23.09525</c:v>
                </c:pt>
                <c:pt idx="103078">
                  <c:v>23.091919999999998</c:v>
                </c:pt>
                <c:pt idx="103079">
                  <c:v>23.092375000000001</c:v>
                </c:pt>
                <c:pt idx="103080">
                  <c:v>23.098555999999999</c:v>
                </c:pt>
                <c:pt idx="103081">
                  <c:v>23.097988000000001</c:v>
                </c:pt>
                <c:pt idx="103082">
                  <c:v>23.093533999999998</c:v>
                </c:pt>
                <c:pt idx="103083">
                  <c:v>23.094947000000001</c:v>
                </c:pt>
                <c:pt idx="103084">
                  <c:v>23.097071</c:v>
                </c:pt>
                <c:pt idx="103085">
                  <c:v>23.097145000000001</c:v>
                </c:pt>
                <c:pt idx="103086">
                  <c:v>23.098934</c:v>
                </c:pt>
                <c:pt idx="103087">
                  <c:v>23.096129000000001</c:v>
                </c:pt>
                <c:pt idx="103088">
                  <c:v>23.095027000000002</c:v>
                </c:pt>
                <c:pt idx="103089">
                  <c:v>23.096489999999999</c:v>
                </c:pt>
                <c:pt idx="103090">
                  <c:v>23.094355</c:v>
                </c:pt>
                <c:pt idx="103091">
                  <c:v>23.094653999999998</c:v>
                </c:pt>
                <c:pt idx="103092">
                  <c:v>23.097118999999999</c:v>
                </c:pt>
                <c:pt idx="103093">
                  <c:v>23.098203000000002</c:v>
                </c:pt>
                <c:pt idx="103094">
                  <c:v>23.09947</c:v>
                </c:pt>
                <c:pt idx="103095">
                  <c:v>23.097719000000001</c:v>
                </c:pt>
                <c:pt idx="103096">
                  <c:v>23.093207</c:v>
                </c:pt>
                <c:pt idx="103097">
                  <c:v>23.093964</c:v>
                </c:pt>
                <c:pt idx="103098">
                  <c:v>23.096820000000001</c:v>
                </c:pt>
                <c:pt idx="103099">
                  <c:v>23.094867000000001</c:v>
                </c:pt>
                <c:pt idx="103100">
                  <c:v>23.093871</c:v>
                </c:pt>
                <c:pt idx="103101">
                  <c:v>23.095955</c:v>
                </c:pt>
                <c:pt idx="103102">
                  <c:v>23.099329000000001</c:v>
                </c:pt>
                <c:pt idx="103103">
                  <c:v>23.101300999999999</c:v>
                </c:pt>
                <c:pt idx="103104">
                  <c:v>23.100930000000002</c:v>
                </c:pt>
                <c:pt idx="103105">
                  <c:v>23.098972</c:v>
                </c:pt>
                <c:pt idx="103106">
                  <c:v>23.094864999999999</c:v>
                </c:pt>
                <c:pt idx="103107">
                  <c:v>23.092375000000001</c:v>
                </c:pt>
                <c:pt idx="103108">
                  <c:v>23.096520000000002</c:v>
                </c:pt>
                <c:pt idx="103109">
                  <c:v>23.100394000000001</c:v>
                </c:pt>
                <c:pt idx="103110">
                  <c:v>23.100311000000001</c:v>
                </c:pt>
                <c:pt idx="103111">
                  <c:v>23.100256000000002</c:v>
                </c:pt>
                <c:pt idx="103112">
                  <c:v>23.102675000000001</c:v>
                </c:pt>
                <c:pt idx="103113">
                  <c:v>23.101517999999999</c:v>
                </c:pt>
                <c:pt idx="103114">
                  <c:v>23.097064</c:v>
                </c:pt>
                <c:pt idx="103115">
                  <c:v>23.096931000000001</c:v>
                </c:pt>
                <c:pt idx="103116">
                  <c:v>23.100168</c:v>
                </c:pt>
                <c:pt idx="103117">
                  <c:v>23.1023</c:v>
                </c:pt>
                <c:pt idx="103118">
                  <c:v>23.104758</c:v>
                </c:pt>
                <c:pt idx="103119">
                  <c:v>23.105450000000001</c:v>
                </c:pt>
                <c:pt idx="103120">
                  <c:v>23.10445</c:v>
                </c:pt>
                <c:pt idx="103121">
                  <c:v>23.104337999999998</c:v>
                </c:pt>
                <c:pt idx="103122">
                  <c:v>23.105409000000002</c:v>
                </c:pt>
                <c:pt idx="103123">
                  <c:v>23.102978</c:v>
                </c:pt>
                <c:pt idx="103124">
                  <c:v>23.097386</c:v>
                </c:pt>
                <c:pt idx="103125">
                  <c:v>23.099060999999999</c:v>
                </c:pt>
                <c:pt idx="103126">
                  <c:v>23.103255000000001</c:v>
                </c:pt>
                <c:pt idx="103127">
                  <c:v>23.102723999999998</c:v>
                </c:pt>
                <c:pt idx="103128">
                  <c:v>23.10614</c:v>
                </c:pt>
                <c:pt idx="103129">
                  <c:v>23.109325999999999</c:v>
                </c:pt>
                <c:pt idx="103130">
                  <c:v>23.103110000000001</c:v>
                </c:pt>
                <c:pt idx="103131">
                  <c:v>23.100128000000002</c:v>
                </c:pt>
                <c:pt idx="103132">
                  <c:v>23.106276999999999</c:v>
                </c:pt>
                <c:pt idx="103133">
                  <c:v>23.107379999999999</c:v>
                </c:pt>
                <c:pt idx="103134">
                  <c:v>23.107987999999999</c:v>
                </c:pt>
                <c:pt idx="103135">
                  <c:v>23.110738000000001</c:v>
                </c:pt>
                <c:pt idx="103136">
                  <c:v>23.109325999999999</c:v>
                </c:pt>
                <c:pt idx="103137">
                  <c:v>23.106287999999999</c:v>
                </c:pt>
                <c:pt idx="103138">
                  <c:v>23.104158000000002</c:v>
                </c:pt>
                <c:pt idx="103139">
                  <c:v>23.106821</c:v>
                </c:pt>
                <c:pt idx="103140">
                  <c:v>23.110669000000001</c:v>
                </c:pt>
                <c:pt idx="103141">
                  <c:v>23.111756</c:v>
                </c:pt>
                <c:pt idx="103142">
                  <c:v>23.114038999999998</c:v>
                </c:pt>
                <c:pt idx="103143">
                  <c:v>23.114481000000001</c:v>
                </c:pt>
                <c:pt idx="103144">
                  <c:v>23.114552</c:v>
                </c:pt>
                <c:pt idx="103145">
                  <c:v>23.116796000000001</c:v>
                </c:pt>
                <c:pt idx="103146">
                  <c:v>23.112855</c:v>
                </c:pt>
                <c:pt idx="103147">
                  <c:v>23.106145000000001</c:v>
                </c:pt>
                <c:pt idx="103148">
                  <c:v>23.110216000000001</c:v>
                </c:pt>
                <c:pt idx="103149">
                  <c:v>23.116173</c:v>
                </c:pt>
                <c:pt idx="103150">
                  <c:v>23.113989</c:v>
                </c:pt>
                <c:pt idx="103151">
                  <c:v>23.112859</c:v>
                </c:pt>
                <c:pt idx="103152">
                  <c:v>23.116591</c:v>
                </c:pt>
                <c:pt idx="103153">
                  <c:v>23.114840999999998</c:v>
                </c:pt>
                <c:pt idx="103154">
                  <c:v>23.109556000000001</c:v>
                </c:pt>
                <c:pt idx="103155">
                  <c:v>23.112729000000002</c:v>
                </c:pt>
                <c:pt idx="103156">
                  <c:v>23.116883999999999</c:v>
                </c:pt>
                <c:pt idx="103157">
                  <c:v>23.110544999999998</c:v>
                </c:pt>
                <c:pt idx="103158">
                  <c:v>23.107037999999999</c:v>
                </c:pt>
                <c:pt idx="103159">
                  <c:v>23.110242</c:v>
                </c:pt>
                <c:pt idx="103160">
                  <c:v>23.109862</c:v>
                </c:pt>
                <c:pt idx="103161">
                  <c:v>23.110938000000001</c:v>
                </c:pt>
                <c:pt idx="103162">
                  <c:v>23.114813999999999</c:v>
                </c:pt>
                <c:pt idx="103163">
                  <c:v>23.112128999999999</c:v>
                </c:pt>
                <c:pt idx="103164">
                  <c:v>23.107837</c:v>
                </c:pt>
                <c:pt idx="103165">
                  <c:v>23.111598999999998</c:v>
                </c:pt>
                <c:pt idx="103166">
                  <c:v>23.116771</c:v>
                </c:pt>
                <c:pt idx="103167">
                  <c:v>23.113361000000001</c:v>
                </c:pt>
                <c:pt idx="103168">
                  <c:v>23.110295000000001</c:v>
                </c:pt>
                <c:pt idx="103169">
                  <c:v>23.112946999999998</c:v>
                </c:pt>
                <c:pt idx="103170">
                  <c:v>23.114547999999999</c:v>
                </c:pt>
                <c:pt idx="103171">
                  <c:v>23.113406000000001</c:v>
                </c:pt>
                <c:pt idx="103172">
                  <c:v>23.113035</c:v>
                </c:pt>
                <c:pt idx="103173">
                  <c:v>23.112244</c:v>
                </c:pt>
                <c:pt idx="103174">
                  <c:v>23.112027000000001</c:v>
                </c:pt>
                <c:pt idx="103175">
                  <c:v>23.110109999999999</c:v>
                </c:pt>
                <c:pt idx="103176">
                  <c:v>23.106113000000001</c:v>
                </c:pt>
                <c:pt idx="103177">
                  <c:v>23.109559000000001</c:v>
                </c:pt>
                <c:pt idx="103178">
                  <c:v>23.116323000000001</c:v>
                </c:pt>
                <c:pt idx="103179">
                  <c:v>23.115988000000002</c:v>
                </c:pt>
                <c:pt idx="103180">
                  <c:v>23.114090999999998</c:v>
                </c:pt>
                <c:pt idx="103181">
                  <c:v>23.116845000000001</c:v>
                </c:pt>
                <c:pt idx="103182">
                  <c:v>23.119484</c:v>
                </c:pt>
                <c:pt idx="103183">
                  <c:v>23.118127000000001</c:v>
                </c:pt>
                <c:pt idx="103184">
                  <c:v>23.117622999999998</c:v>
                </c:pt>
                <c:pt idx="103185">
                  <c:v>23.119194</c:v>
                </c:pt>
                <c:pt idx="103186">
                  <c:v>23.120000999999998</c:v>
                </c:pt>
                <c:pt idx="103187">
                  <c:v>23.119444000000001</c:v>
                </c:pt>
                <c:pt idx="103188">
                  <c:v>23.118480000000002</c:v>
                </c:pt>
                <c:pt idx="103189">
                  <c:v>23.117771000000001</c:v>
                </c:pt>
                <c:pt idx="103190">
                  <c:v>23.118660999999999</c:v>
                </c:pt>
                <c:pt idx="103191">
                  <c:v>23.118154000000001</c:v>
                </c:pt>
                <c:pt idx="103192">
                  <c:v>23.11252</c:v>
                </c:pt>
                <c:pt idx="103193">
                  <c:v>23.110969000000001</c:v>
                </c:pt>
                <c:pt idx="103194">
                  <c:v>23.115044999999999</c:v>
                </c:pt>
                <c:pt idx="103195">
                  <c:v>23.113105000000001</c:v>
                </c:pt>
                <c:pt idx="103196">
                  <c:v>23.111585000000002</c:v>
                </c:pt>
                <c:pt idx="103197">
                  <c:v>23.116088999999999</c:v>
                </c:pt>
                <c:pt idx="103198">
                  <c:v>23.116095000000001</c:v>
                </c:pt>
                <c:pt idx="103199">
                  <c:v>23.113924000000001</c:v>
                </c:pt>
                <c:pt idx="103200">
                  <c:v>23.117891</c:v>
                </c:pt>
                <c:pt idx="103201">
                  <c:v>23.119102000000002</c:v>
                </c:pt>
                <c:pt idx="103202">
                  <c:v>23.115773999999998</c:v>
                </c:pt>
                <c:pt idx="103203">
                  <c:v>23.118552999999999</c:v>
                </c:pt>
                <c:pt idx="103204">
                  <c:v>23.121780999999999</c:v>
                </c:pt>
                <c:pt idx="103205">
                  <c:v>23.118628000000001</c:v>
                </c:pt>
                <c:pt idx="103206">
                  <c:v>23.117684000000001</c:v>
                </c:pt>
                <c:pt idx="103207">
                  <c:v>23.119509000000001</c:v>
                </c:pt>
                <c:pt idx="103208">
                  <c:v>23.119382000000002</c:v>
                </c:pt>
                <c:pt idx="103209">
                  <c:v>23.116937</c:v>
                </c:pt>
                <c:pt idx="103210">
                  <c:v>23.116451999999999</c:v>
                </c:pt>
                <c:pt idx="103211">
                  <c:v>23.121226</c:v>
                </c:pt>
                <c:pt idx="103212">
                  <c:v>23.125888</c:v>
                </c:pt>
                <c:pt idx="103213">
                  <c:v>23.124699</c:v>
                </c:pt>
                <c:pt idx="103214">
                  <c:v>23.124707000000001</c:v>
                </c:pt>
                <c:pt idx="103215">
                  <c:v>23.128204</c:v>
                </c:pt>
                <c:pt idx="103216">
                  <c:v>23.126861999999999</c:v>
                </c:pt>
                <c:pt idx="103217">
                  <c:v>23.126940999999999</c:v>
                </c:pt>
                <c:pt idx="103218">
                  <c:v>23.134591</c:v>
                </c:pt>
                <c:pt idx="103219">
                  <c:v>23.134751000000001</c:v>
                </c:pt>
                <c:pt idx="103220">
                  <c:v>23.127362999999999</c:v>
                </c:pt>
                <c:pt idx="103221">
                  <c:v>23.127168999999999</c:v>
                </c:pt>
                <c:pt idx="103222">
                  <c:v>23.133932999999999</c:v>
                </c:pt>
                <c:pt idx="103223">
                  <c:v>23.134674</c:v>
                </c:pt>
                <c:pt idx="103224">
                  <c:v>23.128228</c:v>
                </c:pt>
                <c:pt idx="103225">
                  <c:v>23.126286</c:v>
                </c:pt>
                <c:pt idx="103226">
                  <c:v>23.128579999999999</c:v>
                </c:pt>
                <c:pt idx="103227">
                  <c:v>23.130064999999998</c:v>
                </c:pt>
                <c:pt idx="103228">
                  <c:v>23.130457</c:v>
                </c:pt>
                <c:pt idx="103229">
                  <c:v>23.131511</c:v>
                </c:pt>
                <c:pt idx="103230">
                  <c:v>23.133247000000001</c:v>
                </c:pt>
                <c:pt idx="103231">
                  <c:v>23.133603999999998</c:v>
                </c:pt>
                <c:pt idx="103232">
                  <c:v>23.131854000000001</c:v>
                </c:pt>
                <c:pt idx="103233">
                  <c:v>23.130710000000001</c:v>
                </c:pt>
                <c:pt idx="103234">
                  <c:v>23.130784999999999</c:v>
                </c:pt>
                <c:pt idx="103235">
                  <c:v>23.13223</c:v>
                </c:pt>
                <c:pt idx="103236">
                  <c:v>23.134809000000001</c:v>
                </c:pt>
                <c:pt idx="103237">
                  <c:v>23.134440999999999</c:v>
                </c:pt>
                <c:pt idx="103238">
                  <c:v>23.131861000000001</c:v>
                </c:pt>
                <c:pt idx="103239">
                  <c:v>23.131450000000001</c:v>
                </c:pt>
                <c:pt idx="103240">
                  <c:v>23.131734999999999</c:v>
                </c:pt>
                <c:pt idx="103241">
                  <c:v>23.129577000000001</c:v>
                </c:pt>
                <c:pt idx="103242">
                  <c:v>23.128385000000002</c:v>
                </c:pt>
                <c:pt idx="103243">
                  <c:v>23.131943</c:v>
                </c:pt>
                <c:pt idx="103244">
                  <c:v>23.134810999999999</c:v>
                </c:pt>
                <c:pt idx="103245">
                  <c:v>23.133154999999999</c:v>
                </c:pt>
                <c:pt idx="103246">
                  <c:v>23.134481999999998</c:v>
                </c:pt>
                <c:pt idx="103247">
                  <c:v>23.136082999999999</c:v>
                </c:pt>
                <c:pt idx="103248">
                  <c:v>23.133737</c:v>
                </c:pt>
                <c:pt idx="103249">
                  <c:v>23.132276999999998</c:v>
                </c:pt>
                <c:pt idx="103250">
                  <c:v>23.131440000000001</c:v>
                </c:pt>
                <c:pt idx="103251">
                  <c:v>23.129978000000001</c:v>
                </c:pt>
                <c:pt idx="103252">
                  <c:v>23.131858000000001</c:v>
                </c:pt>
                <c:pt idx="103253">
                  <c:v>23.134129000000001</c:v>
                </c:pt>
                <c:pt idx="103254">
                  <c:v>23.133386000000002</c:v>
                </c:pt>
                <c:pt idx="103255">
                  <c:v>23.132563999999999</c:v>
                </c:pt>
                <c:pt idx="103256">
                  <c:v>23.132881999999999</c:v>
                </c:pt>
                <c:pt idx="103257">
                  <c:v>23.133348999999999</c:v>
                </c:pt>
                <c:pt idx="103258">
                  <c:v>23.133731999999998</c:v>
                </c:pt>
                <c:pt idx="103259">
                  <c:v>23.133078000000001</c:v>
                </c:pt>
                <c:pt idx="103260">
                  <c:v>23.132954999999999</c:v>
                </c:pt>
                <c:pt idx="103261">
                  <c:v>23.134696999999999</c:v>
                </c:pt>
                <c:pt idx="103262">
                  <c:v>23.137332000000001</c:v>
                </c:pt>
                <c:pt idx="103263">
                  <c:v>23.137927999999999</c:v>
                </c:pt>
                <c:pt idx="103264">
                  <c:v>23.137661000000001</c:v>
                </c:pt>
                <c:pt idx="103265">
                  <c:v>23.139775</c:v>
                </c:pt>
                <c:pt idx="103266">
                  <c:v>23.140972999999999</c:v>
                </c:pt>
                <c:pt idx="103267">
                  <c:v>23.139704999999999</c:v>
                </c:pt>
                <c:pt idx="103268">
                  <c:v>23.140260000000001</c:v>
                </c:pt>
                <c:pt idx="103269">
                  <c:v>23.139023000000002</c:v>
                </c:pt>
                <c:pt idx="103270">
                  <c:v>23.135974000000001</c:v>
                </c:pt>
                <c:pt idx="103271">
                  <c:v>23.137459</c:v>
                </c:pt>
                <c:pt idx="103272">
                  <c:v>23.140294999999998</c:v>
                </c:pt>
                <c:pt idx="103273">
                  <c:v>23.140329000000001</c:v>
                </c:pt>
                <c:pt idx="103274">
                  <c:v>23.140567999999998</c:v>
                </c:pt>
                <c:pt idx="103275">
                  <c:v>23.141439999999999</c:v>
                </c:pt>
                <c:pt idx="103276">
                  <c:v>23.142634000000001</c:v>
                </c:pt>
                <c:pt idx="103277">
                  <c:v>23.143084000000002</c:v>
                </c:pt>
                <c:pt idx="103278">
                  <c:v>23.141908999999998</c:v>
                </c:pt>
                <c:pt idx="103279">
                  <c:v>23.142144999999999</c:v>
                </c:pt>
                <c:pt idx="103280">
                  <c:v>23.142799</c:v>
                </c:pt>
                <c:pt idx="103281">
                  <c:v>23.143082</c:v>
                </c:pt>
                <c:pt idx="103282">
                  <c:v>23.143415000000001</c:v>
                </c:pt>
                <c:pt idx="103283">
                  <c:v>23.14414</c:v>
                </c:pt>
                <c:pt idx="103284">
                  <c:v>23.142195999999998</c:v>
                </c:pt>
                <c:pt idx="103285">
                  <c:v>23.140896999999999</c:v>
                </c:pt>
                <c:pt idx="103286">
                  <c:v>23.145434999999999</c:v>
                </c:pt>
                <c:pt idx="103287">
                  <c:v>23.146578000000002</c:v>
                </c:pt>
                <c:pt idx="103288">
                  <c:v>23.145623000000001</c:v>
                </c:pt>
                <c:pt idx="103289">
                  <c:v>23.146909000000001</c:v>
                </c:pt>
                <c:pt idx="103290">
                  <c:v>23.145582999999998</c:v>
                </c:pt>
                <c:pt idx="103291">
                  <c:v>23.145904999999999</c:v>
                </c:pt>
                <c:pt idx="103292">
                  <c:v>23.147838</c:v>
                </c:pt>
                <c:pt idx="103293">
                  <c:v>23.147217000000001</c:v>
                </c:pt>
                <c:pt idx="103294">
                  <c:v>23.148664</c:v>
                </c:pt>
                <c:pt idx="103295">
                  <c:v>23.148714999999999</c:v>
                </c:pt>
                <c:pt idx="103296">
                  <c:v>23.146329000000001</c:v>
                </c:pt>
                <c:pt idx="103297">
                  <c:v>23.147818999999998</c:v>
                </c:pt>
                <c:pt idx="103298">
                  <c:v>23.147130000000001</c:v>
                </c:pt>
                <c:pt idx="103299">
                  <c:v>23.143877</c:v>
                </c:pt>
                <c:pt idx="103300">
                  <c:v>23.146332999999998</c:v>
                </c:pt>
                <c:pt idx="103301">
                  <c:v>23.146573</c:v>
                </c:pt>
                <c:pt idx="103302">
                  <c:v>23.140053000000002</c:v>
                </c:pt>
                <c:pt idx="103303">
                  <c:v>23.143212999999999</c:v>
                </c:pt>
                <c:pt idx="103304">
                  <c:v>23.152049000000002</c:v>
                </c:pt>
                <c:pt idx="103305">
                  <c:v>23.150396000000001</c:v>
                </c:pt>
                <c:pt idx="103306">
                  <c:v>23.146460999999999</c:v>
                </c:pt>
                <c:pt idx="103307">
                  <c:v>23.146844000000002</c:v>
                </c:pt>
                <c:pt idx="103308">
                  <c:v>23.147539999999999</c:v>
                </c:pt>
                <c:pt idx="103309">
                  <c:v>23.147120999999999</c:v>
                </c:pt>
                <c:pt idx="103310">
                  <c:v>23.147632000000002</c:v>
                </c:pt>
                <c:pt idx="103311">
                  <c:v>23.145206999999999</c:v>
                </c:pt>
                <c:pt idx="103312">
                  <c:v>23.141016</c:v>
                </c:pt>
                <c:pt idx="103313">
                  <c:v>23.143711</c:v>
                </c:pt>
                <c:pt idx="103314">
                  <c:v>23.148668000000001</c:v>
                </c:pt>
                <c:pt idx="103315">
                  <c:v>23.149332000000001</c:v>
                </c:pt>
                <c:pt idx="103316">
                  <c:v>23.149666</c:v>
                </c:pt>
                <c:pt idx="103317">
                  <c:v>23.148658000000001</c:v>
                </c:pt>
                <c:pt idx="103318">
                  <c:v>23.14977</c:v>
                </c:pt>
                <c:pt idx="103319">
                  <c:v>23.151769000000002</c:v>
                </c:pt>
                <c:pt idx="103320">
                  <c:v>23.148028</c:v>
                </c:pt>
                <c:pt idx="103321">
                  <c:v>23.146585999999999</c:v>
                </c:pt>
                <c:pt idx="103322">
                  <c:v>23.15089</c:v>
                </c:pt>
                <c:pt idx="103323">
                  <c:v>23.151875</c:v>
                </c:pt>
                <c:pt idx="103324">
                  <c:v>23.147117000000001</c:v>
                </c:pt>
                <c:pt idx="103325">
                  <c:v>23.14545</c:v>
                </c:pt>
                <c:pt idx="103326">
                  <c:v>23.147891999999999</c:v>
                </c:pt>
                <c:pt idx="103327">
                  <c:v>23.147604999999999</c:v>
                </c:pt>
                <c:pt idx="103328">
                  <c:v>23.149087000000002</c:v>
                </c:pt>
                <c:pt idx="103329">
                  <c:v>23.150400999999999</c:v>
                </c:pt>
                <c:pt idx="103330">
                  <c:v>23.147181</c:v>
                </c:pt>
                <c:pt idx="103331">
                  <c:v>23.14714</c:v>
                </c:pt>
                <c:pt idx="103332">
                  <c:v>23.150019</c:v>
                </c:pt>
                <c:pt idx="103333">
                  <c:v>23.149718</c:v>
                </c:pt>
                <c:pt idx="103334">
                  <c:v>23.149650000000001</c:v>
                </c:pt>
                <c:pt idx="103335">
                  <c:v>23.152903999999999</c:v>
                </c:pt>
                <c:pt idx="103336">
                  <c:v>23.156417999999999</c:v>
                </c:pt>
                <c:pt idx="103337">
                  <c:v>23.155815</c:v>
                </c:pt>
                <c:pt idx="103338">
                  <c:v>23.151350000000001</c:v>
                </c:pt>
                <c:pt idx="103339">
                  <c:v>23.149871000000001</c:v>
                </c:pt>
                <c:pt idx="103340">
                  <c:v>23.153032</c:v>
                </c:pt>
                <c:pt idx="103341">
                  <c:v>23.154836</c:v>
                </c:pt>
                <c:pt idx="103342">
                  <c:v>23.154340000000001</c:v>
                </c:pt>
                <c:pt idx="103343">
                  <c:v>23.152076000000001</c:v>
                </c:pt>
                <c:pt idx="103344">
                  <c:v>23.149232999999999</c:v>
                </c:pt>
                <c:pt idx="103345">
                  <c:v>23.15136</c:v>
                </c:pt>
                <c:pt idx="103346">
                  <c:v>23.155373999999998</c:v>
                </c:pt>
                <c:pt idx="103347">
                  <c:v>23.155631</c:v>
                </c:pt>
                <c:pt idx="103348">
                  <c:v>23.157354000000002</c:v>
                </c:pt>
                <c:pt idx="103349">
                  <c:v>23.158773</c:v>
                </c:pt>
                <c:pt idx="103350">
                  <c:v>23.159365000000001</c:v>
                </c:pt>
                <c:pt idx="103351">
                  <c:v>23.161732000000001</c:v>
                </c:pt>
                <c:pt idx="103352">
                  <c:v>23.162174</c:v>
                </c:pt>
                <c:pt idx="103353">
                  <c:v>23.162939000000001</c:v>
                </c:pt>
                <c:pt idx="103354">
                  <c:v>23.166740999999998</c:v>
                </c:pt>
                <c:pt idx="103355">
                  <c:v>23.166720999999999</c:v>
                </c:pt>
                <c:pt idx="103356">
                  <c:v>23.163367000000001</c:v>
                </c:pt>
                <c:pt idx="103357">
                  <c:v>23.162275999999999</c:v>
                </c:pt>
                <c:pt idx="103358">
                  <c:v>23.162268000000001</c:v>
                </c:pt>
                <c:pt idx="103359">
                  <c:v>23.164007000000002</c:v>
                </c:pt>
                <c:pt idx="103360">
                  <c:v>23.165156</c:v>
                </c:pt>
                <c:pt idx="103361">
                  <c:v>23.164235000000001</c:v>
                </c:pt>
                <c:pt idx="103362">
                  <c:v>23.162037999999999</c:v>
                </c:pt>
                <c:pt idx="103363">
                  <c:v>23.159617999999998</c:v>
                </c:pt>
                <c:pt idx="103364">
                  <c:v>23.161735</c:v>
                </c:pt>
                <c:pt idx="103365">
                  <c:v>23.165346</c:v>
                </c:pt>
                <c:pt idx="103366">
                  <c:v>23.161781999999999</c:v>
                </c:pt>
                <c:pt idx="103367">
                  <c:v>23.158505000000002</c:v>
                </c:pt>
                <c:pt idx="103368">
                  <c:v>23.158249999999999</c:v>
                </c:pt>
                <c:pt idx="103369">
                  <c:v>23.158034000000001</c:v>
                </c:pt>
                <c:pt idx="103370">
                  <c:v>23.159213000000001</c:v>
                </c:pt>
                <c:pt idx="103371">
                  <c:v>23.159586999999998</c:v>
                </c:pt>
                <c:pt idx="103372">
                  <c:v>23.159164000000001</c:v>
                </c:pt>
                <c:pt idx="103373">
                  <c:v>23.159997000000001</c:v>
                </c:pt>
                <c:pt idx="103374">
                  <c:v>23.161826000000001</c:v>
                </c:pt>
                <c:pt idx="103375">
                  <c:v>23.161742</c:v>
                </c:pt>
                <c:pt idx="103376">
                  <c:v>23.158023</c:v>
                </c:pt>
                <c:pt idx="103377">
                  <c:v>23.159103999999999</c:v>
                </c:pt>
                <c:pt idx="103378">
                  <c:v>23.165807000000001</c:v>
                </c:pt>
                <c:pt idx="103379">
                  <c:v>23.164832000000001</c:v>
                </c:pt>
                <c:pt idx="103380">
                  <c:v>23.160487</c:v>
                </c:pt>
                <c:pt idx="103381">
                  <c:v>23.164774999999999</c:v>
                </c:pt>
                <c:pt idx="103382">
                  <c:v>23.164776</c:v>
                </c:pt>
                <c:pt idx="103383">
                  <c:v>23.158145999999999</c:v>
                </c:pt>
                <c:pt idx="103384">
                  <c:v>23.155804</c:v>
                </c:pt>
                <c:pt idx="103385">
                  <c:v>23.157876999999999</c:v>
                </c:pt>
                <c:pt idx="103386">
                  <c:v>23.16058</c:v>
                </c:pt>
                <c:pt idx="103387">
                  <c:v>23.16187</c:v>
                </c:pt>
                <c:pt idx="103388">
                  <c:v>23.164010000000001</c:v>
                </c:pt>
                <c:pt idx="103389">
                  <c:v>23.165343</c:v>
                </c:pt>
                <c:pt idx="103390">
                  <c:v>23.160413999999999</c:v>
                </c:pt>
                <c:pt idx="103391">
                  <c:v>23.155733000000001</c:v>
                </c:pt>
                <c:pt idx="103392">
                  <c:v>23.160269</c:v>
                </c:pt>
                <c:pt idx="103393">
                  <c:v>23.166789000000001</c:v>
                </c:pt>
                <c:pt idx="103394">
                  <c:v>23.164652</c:v>
                </c:pt>
                <c:pt idx="103395">
                  <c:v>23.160643</c:v>
                </c:pt>
                <c:pt idx="103396">
                  <c:v>23.163215999999998</c:v>
                </c:pt>
                <c:pt idx="103397">
                  <c:v>23.163962000000001</c:v>
                </c:pt>
                <c:pt idx="103398">
                  <c:v>23.162113999999999</c:v>
                </c:pt>
                <c:pt idx="103399">
                  <c:v>23.165306999999999</c:v>
                </c:pt>
                <c:pt idx="103400">
                  <c:v>23.167968999999999</c:v>
                </c:pt>
                <c:pt idx="103401">
                  <c:v>23.165797999999999</c:v>
                </c:pt>
                <c:pt idx="103402">
                  <c:v>23.164328000000001</c:v>
                </c:pt>
                <c:pt idx="103403">
                  <c:v>23.167501000000001</c:v>
                </c:pt>
                <c:pt idx="103404">
                  <c:v>23.166318</c:v>
                </c:pt>
                <c:pt idx="103405">
                  <c:v>23.165495</c:v>
                </c:pt>
                <c:pt idx="103406">
                  <c:v>23.168475000000001</c:v>
                </c:pt>
                <c:pt idx="103407">
                  <c:v>23.165700000000001</c:v>
                </c:pt>
                <c:pt idx="103408">
                  <c:v>23.168044999999999</c:v>
                </c:pt>
                <c:pt idx="103409">
                  <c:v>23.175429999999999</c:v>
                </c:pt>
                <c:pt idx="103410">
                  <c:v>23.178743000000001</c:v>
                </c:pt>
                <c:pt idx="103411">
                  <c:v>23.182326</c:v>
                </c:pt>
                <c:pt idx="103412">
                  <c:v>23.181493</c:v>
                </c:pt>
                <c:pt idx="103413">
                  <c:v>23.179071</c:v>
                </c:pt>
                <c:pt idx="103414">
                  <c:v>23.180931999999999</c:v>
                </c:pt>
                <c:pt idx="103415">
                  <c:v>23.179455999999998</c:v>
                </c:pt>
                <c:pt idx="103416">
                  <c:v>23.179282000000001</c:v>
                </c:pt>
                <c:pt idx="103417">
                  <c:v>23.182243</c:v>
                </c:pt>
                <c:pt idx="103418">
                  <c:v>23.180658000000001</c:v>
                </c:pt>
                <c:pt idx="103419">
                  <c:v>23.179130000000001</c:v>
                </c:pt>
                <c:pt idx="103420">
                  <c:v>23.176303999999998</c:v>
                </c:pt>
                <c:pt idx="103421">
                  <c:v>23.173801000000001</c:v>
                </c:pt>
                <c:pt idx="103422">
                  <c:v>23.176646999999999</c:v>
                </c:pt>
                <c:pt idx="103423">
                  <c:v>23.177050000000001</c:v>
                </c:pt>
                <c:pt idx="103424">
                  <c:v>23.173839000000001</c:v>
                </c:pt>
                <c:pt idx="103425">
                  <c:v>23.175460000000001</c:v>
                </c:pt>
                <c:pt idx="103426">
                  <c:v>23.178189</c:v>
                </c:pt>
                <c:pt idx="103427">
                  <c:v>23.175816000000001</c:v>
                </c:pt>
                <c:pt idx="103428">
                  <c:v>23.174001000000001</c:v>
                </c:pt>
                <c:pt idx="103429">
                  <c:v>23.176317000000001</c:v>
                </c:pt>
                <c:pt idx="103430">
                  <c:v>23.177066</c:v>
                </c:pt>
                <c:pt idx="103431">
                  <c:v>23.176727</c:v>
                </c:pt>
                <c:pt idx="103432">
                  <c:v>23.176172999999999</c:v>
                </c:pt>
                <c:pt idx="103433">
                  <c:v>23.172930000000001</c:v>
                </c:pt>
                <c:pt idx="103434">
                  <c:v>23.171951</c:v>
                </c:pt>
                <c:pt idx="103435">
                  <c:v>23.17249</c:v>
                </c:pt>
                <c:pt idx="103436">
                  <c:v>23.172792000000001</c:v>
                </c:pt>
                <c:pt idx="103437">
                  <c:v>23.176207999999999</c:v>
                </c:pt>
                <c:pt idx="103438">
                  <c:v>23.176552000000001</c:v>
                </c:pt>
                <c:pt idx="103439">
                  <c:v>23.175267000000002</c:v>
                </c:pt>
                <c:pt idx="103440">
                  <c:v>23.175985000000001</c:v>
                </c:pt>
                <c:pt idx="103441">
                  <c:v>23.173572</c:v>
                </c:pt>
                <c:pt idx="103442">
                  <c:v>23.171385999999998</c:v>
                </c:pt>
                <c:pt idx="103443">
                  <c:v>23.173242999999999</c:v>
                </c:pt>
                <c:pt idx="103444">
                  <c:v>23.176224000000001</c:v>
                </c:pt>
                <c:pt idx="103445">
                  <c:v>23.181469</c:v>
                </c:pt>
                <c:pt idx="103446">
                  <c:v>23.183219999999999</c:v>
                </c:pt>
                <c:pt idx="103447">
                  <c:v>23.184488999999999</c:v>
                </c:pt>
                <c:pt idx="103448">
                  <c:v>23.186824999999999</c:v>
                </c:pt>
                <c:pt idx="103449">
                  <c:v>23.181939</c:v>
                </c:pt>
                <c:pt idx="103450">
                  <c:v>23.178878999999998</c:v>
                </c:pt>
                <c:pt idx="103451">
                  <c:v>23.185851</c:v>
                </c:pt>
                <c:pt idx="103452">
                  <c:v>23.189222000000001</c:v>
                </c:pt>
                <c:pt idx="103453">
                  <c:v>23.184623999999999</c:v>
                </c:pt>
                <c:pt idx="103454">
                  <c:v>23.184232000000002</c:v>
                </c:pt>
                <c:pt idx="103455">
                  <c:v>23.185976</c:v>
                </c:pt>
                <c:pt idx="103456">
                  <c:v>23.182385</c:v>
                </c:pt>
                <c:pt idx="103457">
                  <c:v>23.181591999999998</c:v>
                </c:pt>
                <c:pt idx="103458">
                  <c:v>23.185015</c:v>
                </c:pt>
                <c:pt idx="103459">
                  <c:v>23.182189999999999</c:v>
                </c:pt>
                <c:pt idx="103460">
                  <c:v>23.176186000000001</c:v>
                </c:pt>
                <c:pt idx="103461">
                  <c:v>23.177479000000002</c:v>
                </c:pt>
                <c:pt idx="103462">
                  <c:v>23.178241</c:v>
                </c:pt>
                <c:pt idx="103463">
                  <c:v>23.179535000000001</c:v>
                </c:pt>
                <c:pt idx="103464">
                  <c:v>23.184702000000001</c:v>
                </c:pt>
                <c:pt idx="103465">
                  <c:v>23.183654000000001</c:v>
                </c:pt>
                <c:pt idx="103466">
                  <c:v>23.181148</c:v>
                </c:pt>
                <c:pt idx="103467">
                  <c:v>23.183088000000001</c:v>
                </c:pt>
                <c:pt idx="103468">
                  <c:v>23.183675999999998</c:v>
                </c:pt>
                <c:pt idx="103469">
                  <c:v>23.182323</c:v>
                </c:pt>
                <c:pt idx="103470">
                  <c:v>23.181001999999999</c:v>
                </c:pt>
                <c:pt idx="103471">
                  <c:v>23.177814999999999</c:v>
                </c:pt>
                <c:pt idx="103472">
                  <c:v>23.178198999999999</c:v>
                </c:pt>
                <c:pt idx="103473">
                  <c:v>23.184152000000001</c:v>
                </c:pt>
                <c:pt idx="103474">
                  <c:v>23.185390999999999</c:v>
                </c:pt>
                <c:pt idx="103475">
                  <c:v>23.184168</c:v>
                </c:pt>
                <c:pt idx="103476">
                  <c:v>23.182331000000001</c:v>
                </c:pt>
                <c:pt idx="103477">
                  <c:v>23.180638999999999</c:v>
                </c:pt>
                <c:pt idx="103478">
                  <c:v>23.183184000000001</c:v>
                </c:pt>
                <c:pt idx="103479">
                  <c:v>23.183907000000001</c:v>
                </c:pt>
                <c:pt idx="103480">
                  <c:v>23.182417999999998</c:v>
                </c:pt>
                <c:pt idx="103481">
                  <c:v>23.183789999999998</c:v>
                </c:pt>
                <c:pt idx="103482">
                  <c:v>23.182718000000001</c:v>
                </c:pt>
                <c:pt idx="103483">
                  <c:v>23.180457000000001</c:v>
                </c:pt>
                <c:pt idx="103484">
                  <c:v>23.183330999999999</c:v>
                </c:pt>
                <c:pt idx="103485">
                  <c:v>23.184529000000001</c:v>
                </c:pt>
                <c:pt idx="103486">
                  <c:v>23.183938000000001</c:v>
                </c:pt>
                <c:pt idx="103487">
                  <c:v>23.185652999999999</c:v>
                </c:pt>
                <c:pt idx="103488">
                  <c:v>23.185949999999998</c:v>
                </c:pt>
                <c:pt idx="103489">
                  <c:v>23.186274999999998</c:v>
                </c:pt>
                <c:pt idx="103490">
                  <c:v>23.185603</c:v>
                </c:pt>
                <c:pt idx="103491">
                  <c:v>23.184571999999999</c:v>
                </c:pt>
                <c:pt idx="103492">
                  <c:v>23.185758</c:v>
                </c:pt>
                <c:pt idx="103493">
                  <c:v>23.188929000000002</c:v>
                </c:pt>
                <c:pt idx="103494">
                  <c:v>23.190486</c:v>
                </c:pt>
                <c:pt idx="103495">
                  <c:v>23.190988999999998</c:v>
                </c:pt>
                <c:pt idx="103496">
                  <c:v>23.189989000000001</c:v>
                </c:pt>
                <c:pt idx="103497">
                  <c:v>23.186491</c:v>
                </c:pt>
                <c:pt idx="103498">
                  <c:v>23.186737000000001</c:v>
                </c:pt>
                <c:pt idx="103499">
                  <c:v>23.190135000000001</c:v>
                </c:pt>
                <c:pt idx="103500">
                  <c:v>23.187892000000002</c:v>
                </c:pt>
                <c:pt idx="103501">
                  <c:v>23.186824999999999</c:v>
                </c:pt>
                <c:pt idx="103502">
                  <c:v>23.188465000000001</c:v>
                </c:pt>
                <c:pt idx="103503">
                  <c:v>23.185362000000001</c:v>
                </c:pt>
                <c:pt idx="103504">
                  <c:v>23.185787999999999</c:v>
                </c:pt>
                <c:pt idx="103505">
                  <c:v>23.189171000000002</c:v>
                </c:pt>
                <c:pt idx="103506">
                  <c:v>23.187495999999999</c:v>
                </c:pt>
                <c:pt idx="103507">
                  <c:v>23.186947</c:v>
                </c:pt>
                <c:pt idx="103508">
                  <c:v>23.187358</c:v>
                </c:pt>
                <c:pt idx="103509">
                  <c:v>23.184522000000001</c:v>
                </c:pt>
                <c:pt idx="103510">
                  <c:v>23.182642999999999</c:v>
                </c:pt>
                <c:pt idx="103511">
                  <c:v>23.183882000000001</c:v>
                </c:pt>
                <c:pt idx="103512">
                  <c:v>23.184812000000001</c:v>
                </c:pt>
                <c:pt idx="103513">
                  <c:v>23.186661000000001</c:v>
                </c:pt>
                <c:pt idx="103514">
                  <c:v>23.189119000000002</c:v>
                </c:pt>
                <c:pt idx="103515">
                  <c:v>23.191528999999999</c:v>
                </c:pt>
                <c:pt idx="103516">
                  <c:v>23.192218</c:v>
                </c:pt>
                <c:pt idx="103517">
                  <c:v>23.189867</c:v>
                </c:pt>
                <c:pt idx="103518">
                  <c:v>23.190339000000002</c:v>
                </c:pt>
                <c:pt idx="103519">
                  <c:v>23.194554</c:v>
                </c:pt>
                <c:pt idx="103520">
                  <c:v>23.196641</c:v>
                </c:pt>
                <c:pt idx="103521">
                  <c:v>23.195820999999999</c:v>
                </c:pt>
                <c:pt idx="103522">
                  <c:v>23.193135000000002</c:v>
                </c:pt>
                <c:pt idx="103523">
                  <c:v>23.192934000000001</c:v>
                </c:pt>
                <c:pt idx="103524">
                  <c:v>23.192865999999999</c:v>
                </c:pt>
                <c:pt idx="103525">
                  <c:v>23.193133</c:v>
                </c:pt>
                <c:pt idx="103526">
                  <c:v>23.195136000000002</c:v>
                </c:pt>
                <c:pt idx="103527">
                  <c:v>23.194897000000001</c:v>
                </c:pt>
                <c:pt idx="103528">
                  <c:v>23.193476</c:v>
                </c:pt>
                <c:pt idx="103529">
                  <c:v>23.194635000000002</c:v>
                </c:pt>
                <c:pt idx="103530">
                  <c:v>23.192333999999999</c:v>
                </c:pt>
                <c:pt idx="103531">
                  <c:v>23.192114</c:v>
                </c:pt>
                <c:pt idx="103532">
                  <c:v>23.196390999999998</c:v>
                </c:pt>
                <c:pt idx="103533">
                  <c:v>23.195074000000002</c:v>
                </c:pt>
                <c:pt idx="103534">
                  <c:v>23.195081999999999</c:v>
                </c:pt>
                <c:pt idx="103535">
                  <c:v>23.196169999999999</c:v>
                </c:pt>
                <c:pt idx="103536">
                  <c:v>23.19294</c:v>
                </c:pt>
                <c:pt idx="103537">
                  <c:v>23.194161000000001</c:v>
                </c:pt>
                <c:pt idx="103538">
                  <c:v>23.197467</c:v>
                </c:pt>
                <c:pt idx="103539">
                  <c:v>23.196922000000001</c:v>
                </c:pt>
                <c:pt idx="103540">
                  <c:v>23.193231999999998</c:v>
                </c:pt>
                <c:pt idx="103541">
                  <c:v>23.192222999999998</c:v>
                </c:pt>
                <c:pt idx="103542">
                  <c:v>23.194665000000001</c:v>
                </c:pt>
                <c:pt idx="103543">
                  <c:v>23.194239</c:v>
                </c:pt>
                <c:pt idx="103544">
                  <c:v>23.192568999999999</c:v>
                </c:pt>
                <c:pt idx="103545">
                  <c:v>23.192146000000001</c:v>
                </c:pt>
                <c:pt idx="103546">
                  <c:v>23.189111</c:v>
                </c:pt>
                <c:pt idx="103547">
                  <c:v>23.187632000000001</c:v>
                </c:pt>
                <c:pt idx="103548">
                  <c:v>23.191600000000001</c:v>
                </c:pt>
                <c:pt idx="103549">
                  <c:v>23.194773000000001</c:v>
                </c:pt>
                <c:pt idx="103550">
                  <c:v>23.196259000000001</c:v>
                </c:pt>
                <c:pt idx="103551">
                  <c:v>23.196162999999999</c:v>
                </c:pt>
                <c:pt idx="103552">
                  <c:v>23.193843999999999</c:v>
                </c:pt>
                <c:pt idx="103553">
                  <c:v>23.194137000000001</c:v>
                </c:pt>
                <c:pt idx="103554">
                  <c:v>23.196265</c:v>
                </c:pt>
                <c:pt idx="103555">
                  <c:v>23.194493000000001</c:v>
                </c:pt>
                <c:pt idx="103556">
                  <c:v>23.195195999999999</c:v>
                </c:pt>
                <c:pt idx="103557">
                  <c:v>23.203140000000001</c:v>
                </c:pt>
                <c:pt idx="103558">
                  <c:v>23.204007000000001</c:v>
                </c:pt>
                <c:pt idx="103559">
                  <c:v>23.203422</c:v>
                </c:pt>
                <c:pt idx="103560">
                  <c:v>23.209689999999998</c:v>
                </c:pt>
                <c:pt idx="103561">
                  <c:v>23.209159</c:v>
                </c:pt>
                <c:pt idx="103562">
                  <c:v>23.205687999999999</c:v>
                </c:pt>
                <c:pt idx="103563">
                  <c:v>23.210868999999999</c:v>
                </c:pt>
                <c:pt idx="103564">
                  <c:v>23.210146000000002</c:v>
                </c:pt>
                <c:pt idx="103565">
                  <c:v>23.203026999999999</c:v>
                </c:pt>
                <c:pt idx="103566">
                  <c:v>23.205189000000001</c:v>
                </c:pt>
                <c:pt idx="103567">
                  <c:v>23.209128</c:v>
                </c:pt>
                <c:pt idx="103568">
                  <c:v>23.209064000000001</c:v>
                </c:pt>
                <c:pt idx="103569">
                  <c:v>23.210799999999999</c:v>
                </c:pt>
                <c:pt idx="103570">
                  <c:v>23.211006999999999</c:v>
                </c:pt>
                <c:pt idx="103571">
                  <c:v>23.207073000000001</c:v>
                </c:pt>
                <c:pt idx="103572">
                  <c:v>23.202715000000001</c:v>
                </c:pt>
                <c:pt idx="103573">
                  <c:v>23.202881000000001</c:v>
                </c:pt>
                <c:pt idx="103574">
                  <c:v>23.204998</c:v>
                </c:pt>
                <c:pt idx="103575">
                  <c:v>23.204929</c:v>
                </c:pt>
                <c:pt idx="103576">
                  <c:v>23.205912000000001</c:v>
                </c:pt>
                <c:pt idx="103577">
                  <c:v>23.207232999999999</c:v>
                </c:pt>
                <c:pt idx="103578">
                  <c:v>23.208538999999998</c:v>
                </c:pt>
                <c:pt idx="103579">
                  <c:v>23.209302999999998</c:v>
                </c:pt>
                <c:pt idx="103580">
                  <c:v>23.20683</c:v>
                </c:pt>
                <c:pt idx="103581">
                  <c:v>23.208158000000001</c:v>
                </c:pt>
                <c:pt idx="103582">
                  <c:v>23.210478999999999</c:v>
                </c:pt>
                <c:pt idx="103583">
                  <c:v>23.207688000000001</c:v>
                </c:pt>
                <c:pt idx="103584">
                  <c:v>23.205017999999999</c:v>
                </c:pt>
                <c:pt idx="103585">
                  <c:v>23.206126999999999</c:v>
                </c:pt>
                <c:pt idx="103586">
                  <c:v>23.208570999999999</c:v>
                </c:pt>
                <c:pt idx="103587">
                  <c:v>23.209887999999999</c:v>
                </c:pt>
                <c:pt idx="103588">
                  <c:v>23.208442000000002</c:v>
                </c:pt>
                <c:pt idx="103589">
                  <c:v>23.207974</c:v>
                </c:pt>
                <c:pt idx="103590">
                  <c:v>23.207816000000001</c:v>
                </c:pt>
                <c:pt idx="103591">
                  <c:v>23.202749000000001</c:v>
                </c:pt>
                <c:pt idx="103592">
                  <c:v>23.202293999999998</c:v>
                </c:pt>
                <c:pt idx="103593">
                  <c:v>23.207343000000002</c:v>
                </c:pt>
                <c:pt idx="103594">
                  <c:v>23.208532000000002</c:v>
                </c:pt>
                <c:pt idx="103595">
                  <c:v>23.208186000000001</c:v>
                </c:pt>
                <c:pt idx="103596">
                  <c:v>23.208618999999999</c:v>
                </c:pt>
                <c:pt idx="103597">
                  <c:v>23.208872</c:v>
                </c:pt>
                <c:pt idx="103598">
                  <c:v>23.206852000000001</c:v>
                </c:pt>
                <c:pt idx="103599">
                  <c:v>23.206606000000001</c:v>
                </c:pt>
                <c:pt idx="103600">
                  <c:v>23.208383000000001</c:v>
                </c:pt>
                <c:pt idx="103601">
                  <c:v>23.208677000000002</c:v>
                </c:pt>
                <c:pt idx="103602">
                  <c:v>23.208304999999999</c:v>
                </c:pt>
                <c:pt idx="103603">
                  <c:v>23.205570000000002</c:v>
                </c:pt>
                <c:pt idx="103604">
                  <c:v>23.201930000000001</c:v>
                </c:pt>
                <c:pt idx="103605">
                  <c:v>23.206057000000001</c:v>
                </c:pt>
                <c:pt idx="103606">
                  <c:v>23.208257</c:v>
                </c:pt>
                <c:pt idx="103607">
                  <c:v>23.207153000000002</c:v>
                </c:pt>
                <c:pt idx="103608">
                  <c:v>23.212</c:v>
                </c:pt>
                <c:pt idx="103609">
                  <c:v>23.21058</c:v>
                </c:pt>
                <c:pt idx="103610">
                  <c:v>23.205290999999999</c:v>
                </c:pt>
                <c:pt idx="103611">
                  <c:v>23.208037000000001</c:v>
                </c:pt>
                <c:pt idx="103612">
                  <c:v>23.212617999999999</c:v>
                </c:pt>
                <c:pt idx="103613">
                  <c:v>23.215275999999999</c:v>
                </c:pt>
                <c:pt idx="103614">
                  <c:v>23.213681999999999</c:v>
                </c:pt>
                <c:pt idx="103615">
                  <c:v>23.211537</c:v>
                </c:pt>
                <c:pt idx="103616">
                  <c:v>23.214210999999999</c:v>
                </c:pt>
                <c:pt idx="103617">
                  <c:v>23.215903999999998</c:v>
                </c:pt>
                <c:pt idx="103618">
                  <c:v>23.216283000000001</c:v>
                </c:pt>
                <c:pt idx="103619">
                  <c:v>23.214727</c:v>
                </c:pt>
                <c:pt idx="103620">
                  <c:v>23.214445999999999</c:v>
                </c:pt>
                <c:pt idx="103621">
                  <c:v>23.217814000000001</c:v>
                </c:pt>
                <c:pt idx="103622">
                  <c:v>23.217120000000001</c:v>
                </c:pt>
                <c:pt idx="103623">
                  <c:v>23.215125</c:v>
                </c:pt>
                <c:pt idx="103624">
                  <c:v>23.215603000000002</c:v>
                </c:pt>
                <c:pt idx="103625">
                  <c:v>23.215685000000001</c:v>
                </c:pt>
                <c:pt idx="103626">
                  <c:v>23.218468999999999</c:v>
                </c:pt>
                <c:pt idx="103627">
                  <c:v>23.219722999999998</c:v>
                </c:pt>
                <c:pt idx="103628">
                  <c:v>23.217241000000001</c:v>
                </c:pt>
                <c:pt idx="103629">
                  <c:v>23.216888999999998</c:v>
                </c:pt>
                <c:pt idx="103630">
                  <c:v>23.219722999999998</c:v>
                </c:pt>
                <c:pt idx="103631">
                  <c:v>23.217016000000001</c:v>
                </c:pt>
                <c:pt idx="103632">
                  <c:v>23.213206</c:v>
                </c:pt>
                <c:pt idx="103633">
                  <c:v>23.217164</c:v>
                </c:pt>
                <c:pt idx="103634">
                  <c:v>23.217269000000002</c:v>
                </c:pt>
                <c:pt idx="103635">
                  <c:v>23.213222999999999</c:v>
                </c:pt>
                <c:pt idx="103636">
                  <c:v>23.215855999999999</c:v>
                </c:pt>
                <c:pt idx="103637">
                  <c:v>23.217922999999999</c:v>
                </c:pt>
                <c:pt idx="103638">
                  <c:v>23.216035999999999</c:v>
                </c:pt>
                <c:pt idx="103639">
                  <c:v>23.219207000000001</c:v>
                </c:pt>
                <c:pt idx="103640">
                  <c:v>23.223936999999999</c:v>
                </c:pt>
                <c:pt idx="103641">
                  <c:v>23.221266</c:v>
                </c:pt>
                <c:pt idx="103642">
                  <c:v>23.218548999999999</c:v>
                </c:pt>
                <c:pt idx="103643">
                  <c:v>23.220755</c:v>
                </c:pt>
                <c:pt idx="103644">
                  <c:v>23.221261999999999</c:v>
                </c:pt>
                <c:pt idx="103645">
                  <c:v>23.220502</c:v>
                </c:pt>
                <c:pt idx="103646">
                  <c:v>23.220175999999999</c:v>
                </c:pt>
                <c:pt idx="103647">
                  <c:v>23.219839</c:v>
                </c:pt>
                <c:pt idx="103648">
                  <c:v>23.219984</c:v>
                </c:pt>
                <c:pt idx="103649">
                  <c:v>23.219821</c:v>
                </c:pt>
                <c:pt idx="103650">
                  <c:v>23.217608999999999</c:v>
                </c:pt>
                <c:pt idx="103651">
                  <c:v>23.218827999999998</c:v>
                </c:pt>
                <c:pt idx="103652">
                  <c:v>23.223652999999999</c:v>
                </c:pt>
                <c:pt idx="103653">
                  <c:v>23.221088000000002</c:v>
                </c:pt>
                <c:pt idx="103654">
                  <c:v>23.220027999999999</c:v>
                </c:pt>
                <c:pt idx="103655">
                  <c:v>23.224731999999999</c:v>
                </c:pt>
                <c:pt idx="103656">
                  <c:v>23.221667</c:v>
                </c:pt>
                <c:pt idx="103657">
                  <c:v>23.221242</c:v>
                </c:pt>
                <c:pt idx="103658">
                  <c:v>23.223562999999999</c:v>
                </c:pt>
                <c:pt idx="103659">
                  <c:v>23.22429</c:v>
                </c:pt>
                <c:pt idx="103660">
                  <c:v>23.233105999999999</c:v>
                </c:pt>
                <c:pt idx="103661">
                  <c:v>23.239941999999999</c:v>
                </c:pt>
                <c:pt idx="103662">
                  <c:v>23.235439</c:v>
                </c:pt>
                <c:pt idx="103663">
                  <c:v>23.233422999999998</c:v>
                </c:pt>
                <c:pt idx="103664">
                  <c:v>23.236488999999999</c:v>
                </c:pt>
                <c:pt idx="103665">
                  <c:v>23.235317999999999</c:v>
                </c:pt>
                <c:pt idx="103666">
                  <c:v>23.233395000000002</c:v>
                </c:pt>
                <c:pt idx="103667">
                  <c:v>23.233865000000002</c:v>
                </c:pt>
                <c:pt idx="103668">
                  <c:v>23.230549</c:v>
                </c:pt>
                <c:pt idx="103669">
                  <c:v>23.228075</c:v>
                </c:pt>
                <c:pt idx="103670">
                  <c:v>23.2315</c:v>
                </c:pt>
                <c:pt idx="103671">
                  <c:v>23.234801999999998</c:v>
                </c:pt>
                <c:pt idx="103672">
                  <c:v>23.233277999999999</c:v>
                </c:pt>
                <c:pt idx="103673">
                  <c:v>23.232030000000002</c:v>
                </c:pt>
                <c:pt idx="103674">
                  <c:v>23.236622000000001</c:v>
                </c:pt>
                <c:pt idx="103675">
                  <c:v>23.235102999999999</c:v>
                </c:pt>
                <c:pt idx="103676">
                  <c:v>23.226372000000001</c:v>
                </c:pt>
                <c:pt idx="103677">
                  <c:v>23.228887</c:v>
                </c:pt>
                <c:pt idx="103678">
                  <c:v>23.233746</c:v>
                </c:pt>
                <c:pt idx="103679">
                  <c:v>23.230283</c:v>
                </c:pt>
                <c:pt idx="103680">
                  <c:v>23.229244999999999</c:v>
                </c:pt>
                <c:pt idx="103681">
                  <c:v>23.231385</c:v>
                </c:pt>
                <c:pt idx="103682">
                  <c:v>23.23001</c:v>
                </c:pt>
                <c:pt idx="103683">
                  <c:v>23.229305</c:v>
                </c:pt>
                <c:pt idx="103684">
                  <c:v>23.231480000000001</c:v>
                </c:pt>
                <c:pt idx="103685">
                  <c:v>23.229385000000001</c:v>
                </c:pt>
                <c:pt idx="103686">
                  <c:v>23.225351</c:v>
                </c:pt>
                <c:pt idx="103687">
                  <c:v>23.226866999999999</c:v>
                </c:pt>
                <c:pt idx="103688">
                  <c:v>23.229365999999999</c:v>
                </c:pt>
                <c:pt idx="103689">
                  <c:v>23.227530999999999</c:v>
                </c:pt>
                <c:pt idx="103690">
                  <c:v>23.226396999999999</c:v>
                </c:pt>
                <c:pt idx="103691">
                  <c:v>23.229296999999999</c:v>
                </c:pt>
                <c:pt idx="103692">
                  <c:v>23.229267</c:v>
                </c:pt>
                <c:pt idx="103693">
                  <c:v>23.227737999999999</c:v>
                </c:pt>
                <c:pt idx="103694">
                  <c:v>23.228628</c:v>
                </c:pt>
                <c:pt idx="103695">
                  <c:v>23.226651</c:v>
                </c:pt>
                <c:pt idx="103696">
                  <c:v>23.228165000000001</c:v>
                </c:pt>
                <c:pt idx="103697">
                  <c:v>23.231665</c:v>
                </c:pt>
                <c:pt idx="103698">
                  <c:v>23.230218000000001</c:v>
                </c:pt>
                <c:pt idx="103699">
                  <c:v>23.229282000000001</c:v>
                </c:pt>
                <c:pt idx="103700">
                  <c:v>23.231812000000001</c:v>
                </c:pt>
                <c:pt idx="103701">
                  <c:v>23.236287999999998</c:v>
                </c:pt>
                <c:pt idx="103702">
                  <c:v>23.23771</c:v>
                </c:pt>
                <c:pt idx="103703">
                  <c:v>23.235668</c:v>
                </c:pt>
                <c:pt idx="103704">
                  <c:v>23.235004</c:v>
                </c:pt>
                <c:pt idx="103705">
                  <c:v>23.234953999999998</c:v>
                </c:pt>
                <c:pt idx="103706">
                  <c:v>23.234037000000001</c:v>
                </c:pt>
                <c:pt idx="103707">
                  <c:v>23.234845</c:v>
                </c:pt>
                <c:pt idx="103708">
                  <c:v>23.238316999999999</c:v>
                </c:pt>
                <c:pt idx="103709">
                  <c:v>23.238427999999999</c:v>
                </c:pt>
                <c:pt idx="103710">
                  <c:v>23.235908999999999</c:v>
                </c:pt>
                <c:pt idx="103711">
                  <c:v>23.234970000000001</c:v>
                </c:pt>
                <c:pt idx="103712">
                  <c:v>23.234611999999998</c:v>
                </c:pt>
                <c:pt idx="103713">
                  <c:v>23.238168000000002</c:v>
                </c:pt>
                <c:pt idx="103714">
                  <c:v>23.239825</c:v>
                </c:pt>
                <c:pt idx="103715">
                  <c:v>23.236021999999998</c:v>
                </c:pt>
                <c:pt idx="103716">
                  <c:v>23.232721000000002</c:v>
                </c:pt>
                <c:pt idx="103717">
                  <c:v>23.232759999999999</c:v>
                </c:pt>
                <c:pt idx="103718">
                  <c:v>23.236312999999999</c:v>
                </c:pt>
                <c:pt idx="103719">
                  <c:v>23.235516000000001</c:v>
                </c:pt>
                <c:pt idx="103720">
                  <c:v>23.233885000000001</c:v>
                </c:pt>
                <c:pt idx="103721">
                  <c:v>23.236319999999999</c:v>
                </c:pt>
                <c:pt idx="103722">
                  <c:v>23.237012</c:v>
                </c:pt>
                <c:pt idx="103723">
                  <c:v>23.237611999999999</c:v>
                </c:pt>
                <c:pt idx="103724">
                  <c:v>23.237552000000001</c:v>
                </c:pt>
                <c:pt idx="103725">
                  <c:v>23.234508000000002</c:v>
                </c:pt>
                <c:pt idx="103726">
                  <c:v>23.232948</c:v>
                </c:pt>
                <c:pt idx="103727">
                  <c:v>23.23565</c:v>
                </c:pt>
                <c:pt idx="103728">
                  <c:v>23.239422000000001</c:v>
                </c:pt>
                <c:pt idx="103729">
                  <c:v>23.240448000000001</c:v>
                </c:pt>
                <c:pt idx="103730">
                  <c:v>23.243071</c:v>
                </c:pt>
                <c:pt idx="103731">
                  <c:v>23.245384000000001</c:v>
                </c:pt>
                <c:pt idx="103732">
                  <c:v>23.244976999999999</c:v>
                </c:pt>
                <c:pt idx="103733">
                  <c:v>23.242466</c:v>
                </c:pt>
                <c:pt idx="103734">
                  <c:v>23.241917999999998</c:v>
                </c:pt>
                <c:pt idx="103735">
                  <c:v>23.244674</c:v>
                </c:pt>
                <c:pt idx="103736">
                  <c:v>23.242977</c:v>
                </c:pt>
                <c:pt idx="103737">
                  <c:v>23.241437000000001</c:v>
                </c:pt>
                <c:pt idx="103738">
                  <c:v>23.245249999999999</c:v>
                </c:pt>
                <c:pt idx="103739">
                  <c:v>23.245356000000001</c:v>
                </c:pt>
                <c:pt idx="103740">
                  <c:v>23.243435000000002</c:v>
                </c:pt>
                <c:pt idx="103741">
                  <c:v>23.244685</c:v>
                </c:pt>
                <c:pt idx="103742">
                  <c:v>23.244589000000001</c:v>
                </c:pt>
                <c:pt idx="103743">
                  <c:v>23.242567999999999</c:v>
                </c:pt>
                <c:pt idx="103744">
                  <c:v>23.244731000000002</c:v>
                </c:pt>
                <c:pt idx="103745">
                  <c:v>23.251304999999999</c:v>
                </c:pt>
                <c:pt idx="103746">
                  <c:v>23.249075999999999</c:v>
                </c:pt>
                <c:pt idx="103747">
                  <c:v>23.244807000000002</c:v>
                </c:pt>
                <c:pt idx="103748">
                  <c:v>23.24925</c:v>
                </c:pt>
                <c:pt idx="103749">
                  <c:v>23.255016999999999</c:v>
                </c:pt>
                <c:pt idx="103750">
                  <c:v>23.255337000000001</c:v>
                </c:pt>
                <c:pt idx="103751">
                  <c:v>23.250813000000001</c:v>
                </c:pt>
                <c:pt idx="103752">
                  <c:v>23.247647000000001</c:v>
                </c:pt>
                <c:pt idx="103753">
                  <c:v>23.248702999999999</c:v>
                </c:pt>
                <c:pt idx="103754">
                  <c:v>23.249915999999999</c:v>
                </c:pt>
                <c:pt idx="103755">
                  <c:v>23.247298000000001</c:v>
                </c:pt>
                <c:pt idx="103756">
                  <c:v>23.247135</c:v>
                </c:pt>
                <c:pt idx="103757">
                  <c:v>23.246787999999999</c:v>
                </c:pt>
                <c:pt idx="103758">
                  <c:v>23.242750999999998</c:v>
                </c:pt>
                <c:pt idx="103759">
                  <c:v>23.244243000000001</c:v>
                </c:pt>
                <c:pt idx="103760">
                  <c:v>23.252251999999999</c:v>
                </c:pt>
                <c:pt idx="103761">
                  <c:v>23.254003999999998</c:v>
                </c:pt>
                <c:pt idx="103762">
                  <c:v>23.248170999999999</c:v>
                </c:pt>
                <c:pt idx="103763">
                  <c:v>23.245566</c:v>
                </c:pt>
                <c:pt idx="103764">
                  <c:v>23.24625</c:v>
                </c:pt>
                <c:pt idx="103765">
                  <c:v>23.246725000000001</c:v>
                </c:pt>
                <c:pt idx="103766">
                  <c:v>23.249022</c:v>
                </c:pt>
                <c:pt idx="103767">
                  <c:v>23.249123999999998</c:v>
                </c:pt>
                <c:pt idx="103768">
                  <c:v>23.248334</c:v>
                </c:pt>
                <c:pt idx="103769">
                  <c:v>23.251728</c:v>
                </c:pt>
                <c:pt idx="103770">
                  <c:v>23.251356999999999</c:v>
                </c:pt>
                <c:pt idx="103771">
                  <c:v>23.250008000000001</c:v>
                </c:pt>
                <c:pt idx="103772">
                  <c:v>23.249765</c:v>
                </c:pt>
                <c:pt idx="103773">
                  <c:v>23.244282999999999</c:v>
                </c:pt>
                <c:pt idx="103774">
                  <c:v>23.245346999999999</c:v>
                </c:pt>
                <c:pt idx="103775">
                  <c:v>23.253451999999999</c:v>
                </c:pt>
                <c:pt idx="103776">
                  <c:v>23.253429000000001</c:v>
                </c:pt>
                <c:pt idx="103777">
                  <c:v>23.251338000000001</c:v>
                </c:pt>
                <c:pt idx="103778">
                  <c:v>23.252945</c:v>
                </c:pt>
                <c:pt idx="103779">
                  <c:v>23.250225</c:v>
                </c:pt>
                <c:pt idx="103780">
                  <c:v>23.248154</c:v>
                </c:pt>
                <c:pt idx="103781">
                  <c:v>23.250184000000001</c:v>
                </c:pt>
                <c:pt idx="103782">
                  <c:v>23.251784000000001</c:v>
                </c:pt>
                <c:pt idx="103783">
                  <c:v>23.252568</c:v>
                </c:pt>
                <c:pt idx="103784">
                  <c:v>23.251902000000001</c:v>
                </c:pt>
                <c:pt idx="103785">
                  <c:v>23.248795000000001</c:v>
                </c:pt>
                <c:pt idx="103786">
                  <c:v>23.249406</c:v>
                </c:pt>
                <c:pt idx="103787">
                  <c:v>23.249689</c:v>
                </c:pt>
                <c:pt idx="103788">
                  <c:v>23.247342</c:v>
                </c:pt>
                <c:pt idx="103789">
                  <c:v>23.251374999999999</c:v>
                </c:pt>
                <c:pt idx="103790">
                  <c:v>23.254812999999999</c:v>
                </c:pt>
                <c:pt idx="103791">
                  <c:v>23.253187</c:v>
                </c:pt>
                <c:pt idx="103792">
                  <c:v>23.255357</c:v>
                </c:pt>
                <c:pt idx="103793">
                  <c:v>23.257947999999999</c:v>
                </c:pt>
                <c:pt idx="103794">
                  <c:v>23.254394999999999</c:v>
                </c:pt>
                <c:pt idx="103795">
                  <c:v>23.252096000000002</c:v>
                </c:pt>
                <c:pt idx="103796">
                  <c:v>23.254766</c:v>
                </c:pt>
                <c:pt idx="103797">
                  <c:v>23.253841000000001</c:v>
                </c:pt>
                <c:pt idx="103798">
                  <c:v>23.252196999999999</c:v>
                </c:pt>
                <c:pt idx="103799">
                  <c:v>23.255700000000001</c:v>
                </c:pt>
                <c:pt idx="103800">
                  <c:v>23.257821</c:v>
                </c:pt>
                <c:pt idx="103801">
                  <c:v>23.254975999999999</c:v>
                </c:pt>
                <c:pt idx="103802">
                  <c:v>23.252051000000002</c:v>
                </c:pt>
                <c:pt idx="103803">
                  <c:v>23.253349</c:v>
                </c:pt>
                <c:pt idx="103804">
                  <c:v>23.257373999999999</c:v>
                </c:pt>
                <c:pt idx="103805">
                  <c:v>23.26023</c:v>
                </c:pt>
                <c:pt idx="103806">
                  <c:v>23.258807999999998</c:v>
                </c:pt>
                <c:pt idx="103807">
                  <c:v>23.257587999999998</c:v>
                </c:pt>
                <c:pt idx="103808">
                  <c:v>23.260643999999999</c:v>
                </c:pt>
                <c:pt idx="103809">
                  <c:v>23.260508000000002</c:v>
                </c:pt>
                <c:pt idx="103810">
                  <c:v>23.258752000000001</c:v>
                </c:pt>
                <c:pt idx="103811">
                  <c:v>23.259353999999998</c:v>
                </c:pt>
                <c:pt idx="103812">
                  <c:v>23.26088</c:v>
                </c:pt>
                <c:pt idx="103813">
                  <c:v>23.259136999999999</c:v>
                </c:pt>
                <c:pt idx="103814">
                  <c:v>23.258618999999999</c:v>
                </c:pt>
                <c:pt idx="103815">
                  <c:v>23.260847999999999</c:v>
                </c:pt>
                <c:pt idx="103816">
                  <c:v>23.259754000000001</c:v>
                </c:pt>
                <c:pt idx="103817">
                  <c:v>23.258452999999999</c:v>
                </c:pt>
                <c:pt idx="103818">
                  <c:v>23.256871</c:v>
                </c:pt>
                <c:pt idx="103819">
                  <c:v>23.257745</c:v>
                </c:pt>
                <c:pt idx="103820">
                  <c:v>23.261927</c:v>
                </c:pt>
                <c:pt idx="103821">
                  <c:v>23.262028000000001</c:v>
                </c:pt>
                <c:pt idx="103822">
                  <c:v>23.261244000000001</c:v>
                </c:pt>
                <c:pt idx="103823">
                  <c:v>23.259976000000002</c:v>
                </c:pt>
                <c:pt idx="103824">
                  <c:v>23.258027999999999</c:v>
                </c:pt>
                <c:pt idx="103825">
                  <c:v>23.259727999999999</c:v>
                </c:pt>
                <c:pt idx="103826">
                  <c:v>23.26333</c:v>
                </c:pt>
                <c:pt idx="103827">
                  <c:v>23.260843999999999</c:v>
                </c:pt>
                <c:pt idx="103828">
                  <c:v>23.257275</c:v>
                </c:pt>
                <c:pt idx="103829">
                  <c:v>23.258942999999999</c:v>
                </c:pt>
                <c:pt idx="103830">
                  <c:v>23.262498999999998</c:v>
                </c:pt>
                <c:pt idx="103831">
                  <c:v>23.262881</c:v>
                </c:pt>
                <c:pt idx="103832">
                  <c:v>23.261334000000002</c:v>
                </c:pt>
                <c:pt idx="103833">
                  <c:v>23.263546999999999</c:v>
                </c:pt>
                <c:pt idx="103834">
                  <c:v>23.262796000000002</c:v>
                </c:pt>
                <c:pt idx="103835">
                  <c:v>23.255319</c:v>
                </c:pt>
                <c:pt idx="103836">
                  <c:v>23.254947999999999</c:v>
                </c:pt>
                <c:pt idx="103837">
                  <c:v>23.262053000000002</c:v>
                </c:pt>
                <c:pt idx="103838">
                  <c:v>23.264900999999998</c:v>
                </c:pt>
                <c:pt idx="103839">
                  <c:v>23.262616999999999</c:v>
                </c:pt>
                <c:pt idx="103840">
                  <c:v>23.264762999999999</c:v>
                </c:pt>
                <c:pt idx="103841">
                  <c:v>23.269435000000001</c:v>
                </c:pt>
                <c:pt idx="103842">
                  <c:v>23.268508000000001</c:v>
                </c:pt>
                <c:pt idx="103843">
                  <c:v>23.269696</c:v>
                </c:pt>
                <c:pt idx="103844">
                  <c:v>23.271742</c:v>
                </c:pt>
                <c:pt idx="103845">
                  <c:v>23.270879999999998</c:v>
                </c:pt>
                <c:pt idx="103846">
                  <c:v>23.269400000000001</c:v>
                </c:pt>
                <c:pt idx="103847">
                  <c:v>23.266310000000001</c:v>
                </c:pt>
                <c:pt idx="103848">
                  <c:v>23.262636000000001</c:v>
                </c:pt>
                <c:pt idx="103849">
                  <c:v>23.265505000000001</c:v>
                </c:pt>
                <c:pt idx="103850">
                  <c:v>23.272428999999999</c:v>
                </c:pt>
                <c:pt idx="103851">
                  <c:v>23.272718000000001</c:v>
                </c:pt>
                <c:pt idx="103852">
                  <c:v>23.268775000000002</c:v>
                </c:pt>
                <c:pt idx="103853">
                  <c:v>23.268173999999998</c:v>
                </c:pt>
                <c:pt idx="103854">
                  <c:v>23.268424</c:v>
                </c:pt>
                <c:pt idx="103855">
                  <c:v>23.269145999999999</c:v>
                </c:pt>
                <c:pt idx="103856">
                  <c:v>23.272165000000001</c:v>
                </c:pt>
                <c:pt idx="103857">
                  <c:v>23.271885000000001</c:v>
                </c:pt>
                <c:pt idx="103858">
                  <c:v>23.269967999999999</c:v>
                </c:pt>
                <c:pt idx="103859">
                  <c:v>23.271487</c:v>
                </c:pt>
                <c:pt idx="103860">
                  <c:v>23.273585000000001</c:v>
                </c:pt>
                <c:pt idx="103861">
                  <c:v>23.27272</c:v>
                </c:pt>
                <c:pt idx="103862">
                  <c:v>23.272458</c:v>
                </c:pt>
                <c:pt idx="103863">
                  <c:v>23.274096</c:v>
                </c:pt>
                <c:pt idx="103864">
                  <c:v>23.272669</c:v>
                </c:pt>
                <c:pt idx="103865">
                  <c:v>23.271017000000001</c:v>
                </c:pt>
                <c:pt idx="103866">
                  <c:v>23.272117000000001</c:v>
                </c:pt>
                <c:pt idx="103867">
                  <c:v>23.272272999999998</c:v>
                </c:pt>
                <c:pt idx="103868">
                  <c:v>23.274139999999999</c:v>
                </c:pt>
                <c:pt idx="103869">
                  <c:v>23.277010000000001</c:v>
                </c:pt>
                <c:pt idx="103870">
                  <c:v>23.274626000000001</c:v>
                </c:pt>
                <c:pt idx="103871">
                  <c:v>23.271629999999998</c:v>
                </c:pt>
                <c:pt idx="103872">
                  <c:v>23.273361999999999</c:v>
                </c:pt>
                <c:pt idx="103873">
                  <c:v>23.274229999999999</c:v>
                </c:pt>
                <c:pt idx="103874">
                  <c:v>23.278119</c:v>
                </c:pt>
                <c:pt idx="103875">
                  <c:v>23.281751</c:v>
                </c:pt>
                <c:pt idx="103876">
                  <c:v>23.280035999999999</c:v>
                </c:pt>
                <c:pt idx="103877">
                  <c:v>23.279895</c:v>
                </c:pt>
                <c:pt idx="103878">
                  <c:v>23.281255999999999</c:v>
                </c:pt>
                <c:pt idx="103879">
                  <c:v>23.281738000000001</c:v>
                </c:pt>
                <c:pt idx="103880">
                  <c:v>23.281797999999998</c:v>
                </c:pt>
                <c:pt idx="103881">
                  <c:v>23.280767000000001</c:v>
                </c:pt>
                <c:pt idx="103882">
                  <c:v>23.278189000000001</c:v>
                </c:pt>
                <c:pt idx="103883">
                  <c:v>23.278217000000001</c:v>
                </c:pt>
                <c:pt idx="103884">
                  <c:v>23.280449000000001</c:v>
                </c:pt>
                <c:pt idx="103885">
                  <c:v>23.280010999999998</c:v>
                </c:pt>
                <c:pt idx="103886">
                  <c:v>23.279322000000001</c:v>
                </c:pt>
                <c:pt idx="103887">
                  <c:v>23.280480000000001</c:v>
                </c:pt>
                <c:pt idx="103888">
                  <c:v>23.279693999999999</c:v>
                </c:pt>
                <c:pt idx="103889">
                  <c:v>23.276115999999998</c:v>
                </c:pt>
                <c:pt idx="103890">
                  <c:v>23.276841999999998</c:v>
                </c:pt>
                <c:pt idx="103891">
                  <c:v>23.280042999999999</c:v>
                </c:pt>
                <c:pt idx="103892">
                  <c:v>23.279921999999999</c:v>
                </c:pt>
                <c:pt idx="103893">
                  <c:v>23.278704000000001</c:v>
                </c:pt>
                <c:pt idx="103894">
                  <c:v>23.278991999999999</c:v>
                </c:pt>
                <c:pt idx="103895">
                  <c:v>23.28126</c:v>
                </c:pt>
                <c:pt idx="103896">
                  <c:v>23.280666</c:v>
                </c:pt>
                <c:pt idx="103897">
                  <c:v>23.275517000000001</c:v>
                </c:pt>
                <c:pt idx="103898">
                  <c:v>23.274678000000002</c:v>
                </c:pt>
                <c:pt idx="103899">
                  <c:v>23.278455000000001</c:v>
                </c:pt>
                <c:pt idx="103900">
                  <c:v>23.280377000000001</c:v>
                </c:pt>
                <c:pt idx="103901">
                  <c:v>23.280995999999998</c:v>
                </c:pt>
                <c:pt idx="103902">
                  <c:v>23.282623999999998</c:v>
                </c:pt>
                <c:pt idx="103903">
                  <c:v>23.282495999999998</c:v>
                </c:pt>
                <c:pt idx="103904">
                  <c:v>23.279204</c:v>
                </c:pt>
                <c:pt idx="103905">
                  <c:v>23.278068999999999</c:v>
                </c:pt>
                <c:pt idx="103906">
                  <c:v>23.281635000000001</c:v>
                </c:pt>
                <c:pt idx="103907">
                  <c:v>23.282154999999999</c:v>
                </c:pt>
                <c:pt idx="103908">
                  <c:v>23.280104999999999</c:v>
                </c:pt>
                <c:pt idx="103909">
                  <c:v>23.278566000000001</c:v>
                </c:pt>
                <c:pt idx="103910">
                  <c:v>23.277951999999999</c:v>
                </c:pt>
                <c:pt idx="103911">
                  <c:v>23.280570000000001</c:v>
                </c:pt>
                <c:pt idx="103912">
                  <c:v>23.285701</c:v>
                </c:pt>
                <c:pt idx="103913">
                  <c:v>23.285160000000001</c:v>
                </c:pt>
                <c:pt idx="103914">
                  <c:v>23.284828000000001</c:v>
                </c:pt>
                <c:pt idx="103915">
                  <c:v>23.289584999999999</c:v>
                </c:pt>
                <c:pt idx="103916">
                  <c:v>23.288332</c:v>
                </c:pt>
                <c:pt idx="103917">
                  <c:v>23.287258000000001</c:v>
                </c:pt>
                <c:pt idx="103918">
                  <c:v>23.289809999999999</c:v>
                </c:pt>
                <c:pt idx="103919">
                  <c:v>23.287443</c:v>
                </c:pt>
                <c:pt idx="103920">
                  <c:v>23.285162</c:v>
                </c:pt>
                <c:pt idx="103921">
                  <c:v>23.284663999999999</c:v>
                </c:pt>
                <c:pt idx="103922">
                  <c:v>23.285395999999999</c:v>
                </c:pt>
                <c:pt idx="103923">
                  <c:v>23.287378</c:v>
                </c:pt>
                <c:pt idx="103924">
                  <c:v>23.287458000000001</c:v>
                </c:pt>
                <c:pt idx="103925">
                  <c:v>23.288150999999999</c:v>
                </c:pt>
                <c:pt idx="103926">
                  <c:v>23.287531000000001</c:v>
                </c:pt>
                <c:pt idx="103927">
                  <c:v>23.286463999999999</c:v>
                </c:pt>
                <c:pt idx="103928">
                  <c:v>23.284417999999999</c:v>
                </c:pt>
                <c:pt idx="103929">
                  <c:v>23.2806</c:v>
                </c:pt>
                <c:pt idx="103930">
                  <c:v>23.284268999999998</c:v>
                </c:pt>
                <c:pt idx="103931">
                  <c:v>23.289307000000001</c:v>
                </c:pt>
                <c:pt idx="103932">
                  <c:v>23.287927</c:v>
                </c:pt>
                <c:pt idx="103933">
                  <c:v>23.289860999999998</c:v>
                </c:pt>
                <c:pt idx="103934">
                  <c:v>23.292652</c:v>
                </c:pt>
                <c:pt idx="103935">
                  <c:v>23.288481999999998</c:v>
                </c:pt>
                <c:pt idx="103936">
                  <c:v>23.287223999999998</c:v>
                </c:pt>
                <c:pt idx="103937">
                  <c:v>23.290935000000001</c:v>
                </c:pt>
                <c:pt idx="103938">
                  <c:v>23.292518999999999</c:v>
                </c:pt>
                <c:pt idx="103939">
                  <c:v>23.290071999999999</c:v>
                </c:pt>
                <c:pt idx="103940">
                  <c:v>23.286798999999998</c:v>
                </c:pt>
                <c:pt idx="103941">
                  <c:v>23.288298999999999</c:v>
                </c:pt>
                <c:pt idx="103942">
                  <c:v>23.293783000000001</c:v>
                </c:pt>
                <c:pt idx="103943">
                  <c:v>23.297501</c:v>
                </c:pt>
                <c:pt idx="103944">
                  <c:v>23.297509000000002</c:v>
                </c:pt>
                <c:pt idx="103945">
                  <c:v>23.298128999999999</c:v>
                </c:pt>
                <c:pt idx="103946">
                  <c:v>23.299229</c:v>
                </c:pt>
                <c:pt idx="103947">
                  <c:v>23.295503</c:v>
                </c:pt>
                <c:pt idx="103948">
                  <c:v>23.292069000000001</c:v>
                </c:pt>
                <c:pt idx="103949">
                  <c:v>23.293247000000001</c:v>
                </c:pt>
                <c:pt idx="103950">
                  <c:v>23.295193000000001</c:v>
                </c:pt>
                <c:pt idx="103951">
                  <c:v>23.294627999999999</c:v>
                </c:pt>
                <c:pt idx="103952">
                  <c:v>23.295759</c:v>
                </c:pt>
                <c:pt idx="103953">
                  <c:v>23.294547999999999</c:v>
                </c:pt>
                <c:pt idx="103954">
                  <c:v>23.291761999999999</c:v>
                </c:pt>
                <c:pt idx="103955">
                  <c:v>23.294879000000002</c:v>
                </c:pt>
                <c:pt idx="103956">
                  <c:v>23.29569</c:v>
                </c:pt>
                <c:pt idx="103957">
                  <c:v>23.294978</c:v>
                </c:pt>
                <c:pt idx="103958">
                  <c:v>23.298022</c:v>
                </c:pt>
                <c:pt idx="103959">
                  <c:v>23.293039</c:v>
                </c:pt>
                <c:pt idx="103960">
                  <c:v>23.286338000000001</c:v>
                </c:pt>
                <c:pt idx="103961">
                  <c:v>23.292870000000001</c:v>
                </c:pt>
                <c:pt idx="103962">
                  <c:v>23.296158999999999</c:v>
                </c:pt>
                <c:pt idx="103963">
                  <c:v>23.291149000000001</c:v>
                </c:pt>
                <c:pt idx="103964">
                  <c:v>23.292172000000001</c:v>
                </c:pt>
                <c:pt idx="103965">
                  <c:v>23.296434000000001</c:v>
                </c:pt>
                <c:pt idx="103966">
                  <c:v>23.295884000000001</c:v>
                </c:pt>
                <c:pt idx="103967">
                  <c:v>23.292154</c:v>
                </c:pt>
                <c:pt idx="103968">
                  <c:v>23.290555000000001</c:v>
                </c:pt>
                <c:pt idx="103969">
                  <c:v>23.291896999999999</c:v>
                </c:pt>
                <c:pt idx="103970">
                  <c:v>23.294833000000001</c:v>
                </c:pt>
                <c:pt idx="103971">
                  <c:v>23.295407999999998</c:v>
                </c:pt>
                <c:pt idx="103972">
                  <c:v>23.295043</c:v>
                </c:pt>
                <c:pt idx="103973">
                  <c:v>23.297671000000001</c:v>
                </c:pt>
                <c:pt idx="103974">
                  <c:v>23.30078</c:v>
                </c:pt>
                <c:pt idx="103975">
                  <c:v>23.300452</c:v>
                </c:pt>
                <c:pt idx="103976">
                  <c:v>23.299973000000001</c:v>
                </c:pt>
                <c:pt idx="103977">
                  <c:v>23.302367</c:v>
                </c:pt>
                <c:pt idx="103978">
                  <c:v>23.299645999999999</c:v>
                </c:pt>
                <c:pt idx="103979">
                  <c:v>23.295752</c:v>
                </c:pt>
                <c:pt idx="103980">
                  <c:v>23.296195999999998</c:v>
                </c:pt>
                <c:pt idx="103981">
                  <c:v>23.297236000000002</c:v>
                </c:pt>
                <c:pt idx="103982">
                  <c:v>23.300560999999998</c:v>
                </c:pt>
                <c:pt idx="103983">
                  <c:v>23.30275</c:v>
                </c:pt>
                <c:pt idx="103984">
                  <c:v>23.300977</c:v>
                </c:pt>
                <c:pt idx="103985">
                  <c:v>23.298840999999999</c:v>
                </c:pt>
                <c:pt idx="103986">
                  <c:v>23.300069000000001</c:v>
                </c:pt>
                <c:pt idx="103987">
                  <c:v>23.300851000000002</c:v>
                </c:pt>
                <c:pt idx="103988">
                  <c:v>23.298573999999999</c:v>
                </c:pt>
                <c:pt idx="103989">
                  <c:v>23.296182999999999</c:v>
                </c:pt>
                <c:pt idx="103990">
                  <c:v>23.298182000000001</c:v>
                </c:pt>
                <c:pt idx="103991">
                  <c:v>23.300574999999998</c:v>
                </c:pt>
                <c:pt idx="103992">
                  <c:v>23.300649</c:v>
                </c:pt>
                <c:pt idx="103993">
                  <c:v>23.301870999999998</c:v>
                </c:pt>
                <c:pt idx="103994">
                  <c:v>23.301981000000001</c:v>
                </c:pt>
                <c:pt idx="103995">
                  <c:v>23.300124</c:v>
                </c:pt>
                <c:pt idx="103996">
                  <c:v>23.298660999999999</c:v>
                </c:pt>
                <c:pt idx="103997">
                  <c:v>23.300844000000001</c:v>
                </c:pt>
                <c:pt idx="103998">
                  <c:v>23.305043999999999</c:v>
                </c:pt>
                <c:pt idx="103999">
                  <c:v>23.306394999999998</c:v>
                </c:pt>
                <c:pt idx="104000">
                  <c:v>23.303087999999999</c:v>
                </c:pt>
                <c:pt idx="104001">
                  <c:v>23.302057999999999</c:v>
                </c:pt>
                <c:pt idx="104002">
                  <c:v>23.303443999999999</c:v>
                </c:pt>
                <c:pt idx="104003">
                  <c:v>23.304822999999999</c:v>
                </c:pt>
                <c:pt idx="104004">
                  <c:v>23.307065000000001</c:v>
                </c:pt>
                <c:pt idx="104005">
                  <c:v>23.306429000000001</c:v>
                </c:pt>
                <c:pt idx="104006">
                  <c:v>23.301462999999998</c:v>
                </c:pt>
                <c:pt idx="104007">
                  <c:v>23.299319000000001</c:v>
                </c:pt>
                <c:pt idx="104008">
                  <c:v>23.300532</c:v>
                </c:pt>
                <c:pt idx="104009">
                  <c:v>23.300260000000002</c:v>
                </c:pt>
                <c:pt idx="104010">
                  <c:v>23.299954</c:v>
                </c:pt>
                <c:pt idx="104011">
                  <c:v>23.303843000000001</c:v>
                </c:pt>
                <c:pt idx="104012">
                  <c:v>23.305249</c:v>
                </c:pt>
                <c:pt idx="104013">
                  <c:v>23.300654999999999</c:v>
                </c:pt>
                <c:pt idx="104014">
                  <c:v>23.298843999999999</c:v>
                </c:pt>
                <c:pt idx="104015">
                  <c:v>23.304376999999999</c:v>
                </c:pt>
                <c:pt idx="104016">
                  <c:v>23.308478000000001</c:v>
                </c:pt>
                <c:pt idx="104017">
                  <c:v>23.308498</c:v>
                </c:pt>
                <c:pt idx="104018">
                  <c:v>23.307848</c:v>
                </c:pt>
                <c:pt idx="104019">
                  <c:v>23.303467000000001</c:v>
                </c:pt>
                <c:pt idx="104020">
                  <c:v>23.303840000000001</c:v>
                </c:pt>
                <c:pt idx="104021">
                  <c:v>23.308447000000001</c:v>
                </c:pt>
                <c:pt idx="104022">
                  <c:v>23.305137999999999</c:v>
                </c:pt>
                <c:pt idx="104023">
                  <c:v>23.304293999999999</c:v>
                </c:pt>
                <c:pt idx="104024">
                  <c:v>23.306646000000001</c:v>
                </c:pt>
                <c:pt idx="104025">
                  <c:v>23.302035</c:v>
                </c:pt>
                <c:pt idx="104026">
                  <c:v>23.303618</c:v>
                </c:pt>
                <c:pt idx="104027">
                  <c:v>23.310621000000001</c:v>
                </c:pt>
                <c:pt idx="104028">
                  <c:v>23.309262</c:v>
                </c:pt>
                <c:pt idx="104029">
                  <c:v>23.304179000000001</c:v>
                </c:pt>
                <c:pt idx="104030">
                  <c:v>23.302994000000002</c:v>
                </c:pt>
                <c:pt idx="104031">
                  <c:v>23.302959000000001</c:v>
                </c:pt>
                <c:pt idx="104032">
                  <c:v>23.304790000000001</c:v>
                </c:pt>
                <c:pt idx="104033">
                  <c:v>23.309173000000001</c:v>
                </c:pt>
                <c:pt idx="104034">
                  <c:v>23.309621</c:v>
                </c:pt>
                <c:pt idx="104035">
                  <c:v>23.312107999999998</c:v>
                </c:pt>
                <c:pt idx="104036">
                  <c:v>23.315712000000001</c:v>
                </c:pt>
                <c:pt idx="104037">
                  <c:v>23.314198000000001</c:v>
                </c:pt>
                <c:pt idx="104038">
                  <c:v>23.31391</c:v>
                </c:pt>
                <c:pt idx="104039">
                  <c:v>23.313282000000001</c:v>
                </c:pt>
                <c:pt idx="104040">
                  <c:v>23.312522000000001</c:v>
                </c:pt>
                <c:pt idx="104041">
                  <c:v>23.314951000000001</c:v>
                </c:pt>
                <c:pt idx="104042">
                  <c:v>23.316435999999999</c:v>
                </c:pt>
                <c:pt idx="104043">
                  <c:v>23.314613000000001</c:v>
                </c:pt>
                <c:pt idx="104044">
                  <c:v>23.310849000000001</c:v>
                </c:pt>
                <c:pt idx="104045">
                  <c:v>23.309493</c:v>
                </c:pt>
                <c:pt idx="104046">
                  <c:v>23.309871999999999</c:v>
                </c:pt>
                <c:pt idx="104047">
                  <c:v>23.308318</c:v>
                </c:pt>
                <c:pt idx="104048">
                  <c:v>23.309367000000002</c:v>
                </c:pt>
                <c:pt idx="104049">
                  <c:v>23.311782000000001</c:v>
                </c:pt>
                <c:pt idx="104050">
                  <c:v>23.307931</c:v>
                </c:pt>
                <c:pt idx="104051">
                  <c:v>23.302726</c:v>
                </c:pt>
                <c:pt idx="104052">
                  <c:v>23.306801</c:v>
                </c:pt>
                <c:pt idx="104053">
                  <c:v>23.31287</c:v>
                </c:pt>
                <c:pt idx="104054">
                  <c:v>23.310593999999998</c:v>
                </c:pt>
                <c:pt idx="104055">
                  <c:v>23.308883000000002</c:v>
                </c:pt>
                <c:pt idx="104056">
                  <c:v>23.312308999999999</c:v>
                </c:pt>
                <c:pt idx="104057">
                  <c:v>23.312601999999998</c:v>
                </c:pt>
                <c:pt idx="104058">
                  <c:v>23.308440000000001</c:v>
                </c:pt>
                <c:pt idx="104059">
                  <c:v>23.308662999999999</c:v>
                </c:pt>
                <c:pt idx="104060">
                  <c:v>23.313257</c:v>
                </c:pt>
                <c:pt idx="104061">
                  <c:v>23.312161</c:v>
                </c:pt>
                <c:pt idx="104062">
                  <c:v>23.305461999999999</c:v>
                </c:pt>
                <c:pt idx="104063">
                  <c:v>23.306512000000001</c:v>
                </c:pt>
                <c:pt idx="104064">
                  <c:v>23.31353</c:v>
                </c:pt>
                <c:pt idx="104065">
                  <c:v>23.313015</c:v>
                </c:pt>
                <c:pt idx="104066">
                  <c:v>23.307991000000001</c:v>
                </c:pt>
                <c:pt idx="104067">
                  <c:v>23.305861</c:v>
                </c:pt>
                <c:pt idx="104068">
                  <c:v>23.308299000000002</c:v>
                </c:pt>
                <c:pt idx="104069">
                  <c:v>23.311426000000001</c:v>
                </c:pt>
                <c:pt idx="104070">
                  <c:v>23.310676999999998</c:v>
                </c:pt>
                <c:pt idx="104071">
                  <c:v>23.312024999999998</c:v>
                </c:pt>
                <c:pt idx="104072">
                  <c:v>23.317395999999999</c:v>
                </c:pt>
                <c:pt idx="104073">
                  <c:v>23.316327000000001</c:v>
                </c:pt>
                <c:pt idx="104074">
                  <c:v>23.311150000000001</c:v>
                </c:pt>
                <c:pt idx="104075">
                  <c:v>23.314024</c:v>
                </c:pt>
                <c:pt idx="104076">
                  <c:v>23.317986000000001</c:v>
                </c:pt>
                <c:pt idx="104077">
                  <c:v>23.318735</c:v>
                </c:pt>
                <c:pt idx="104078">
                  <c:v>23.318611000000001</c:v>
                </c:pt>
                <c:pt idx="104079">
                  <c:v>23.316051000000002</c:v>
                </c:pt>
                <c:pt idx="104080">
                  <c:v>23.314961</c:v>
                </c:pt>
                <c:pt idx="104081">
                  <c:v>23.318059000000002</c:v>
                </c:pt>
                <c:pt idx="104082">
                  <c:v>23.319305</c:v>
                </c:pt>
                <c:pt idx="104083">
                  <c:v>23.319732999999999</c:v>
                </c:pt>
                <c:pt idx="104084">
                  <c:v>23.325227000000002</c:v>
                </c:pt>
                <c:pt idx="104085">
                  <c:v>23.326656</c:v>
                </c:pt>
                <c:pt idx="104086">
                  <c:v>23.324691999999999</c:v>
                </c:pt>
                <c:pt idx="104087">
                  <c:v>23.325156</c:v>
                </c:pt>
                <c:pt idx="104088">
                  <c:v>23.323384999999998</c:v>
                </c:pt>
                <c:pt idx="104089">
                  <c:v>23.325961</c:v>
                </c:pt>
                <c:pt idx="104090">
                  <c:v>23.331254000000001</c:v>
                </c:pt>
                <c:pt idx="104091">
                  <c:v>23.325868</c:v>
                </c:pt>
                <c:pt idx="104092">
                  <c:v>23.317677</c:v>
                </c:pt>
                <c:pt idx="104093">
                  <c:v>23.322005999999998</c:v>
                </c:pt>
                <c:pt idx="104094">
                  <c:v>23.325097</c:v>
                </c:pt>
                <c:pt idx="104095">
                  <c:v>23.317084000000001</c:v>
                </c:pt>
                <c:pt idx="104096">
                  <c:v>23.313870999999999</c:v>
                </c:pt>
                <c:pt idx="104097">
                  <c:v>23.321318999999999</c:v>
                </c:pt>
                <c:pt idx="104098">
                  <c:v>23.325237000000001</c:v>
                </c:pt>
                <c:pt idx="104099">
                  <c:v>23.321925</c:v>
                </c:pt>
                <c:pt idx="104100">
                  <c:v>23.322856999999999</c:v>
                </c:pt>
                <c:pt idx="104101">
                  <c:v>23.326307</c:v>
                </c:pt>
                <c:pt idx="104102">
                  <c:v>23.323371000000002</c:v>
                </c:pt>
                <c:pt idx="104103">
                  <c:v>23.32133</c:v>
                </c:pt>
                <c:pt idx="104104">
                  <c:v>23.327155000000001</c:v>
                </c:pt>
                <c:pt idx="104105">
                  <c:v>23.331216999999999</c:v>
                </c:pt>
                <c:pt idx="104106">
                  <c:v>23.327344</c:v>
                </c:pt>
                <c:pt idx="104107">
                  <c:v>23.322513000000001</c:v>
                </c:pt>
                <c:pt idx="104108">
                  <c:v>23.321930999999999</c:v>
                </c:pt>
                <c:pt idx="104109">
                  <c:v>23.321144</c:v>
                </c:pt>
                <c:pt idx="104110">
                  <c:v>23.322991999999999</c:v>
                </c:pt>
                <c:pt idx="104111">
                  <c:v>23.326484000000001</c:v>
                </c:pt>
                <c:pt idx="104112">
                  <c:v>23.322343</c:v>
                </c:pt>
                <c:pt idx="104113">
                  <c:v>23.318967000000001</c:v>
                </c:pt>
                <c:pt idx="104114">
                  <c:v>23.319877000000002</c:v>
                </c:pt>
                <c:pt idx="104115">
                  <c:v>23.317335</c:v>
                </c:pt>
                <c:pt idx="104116">
                  <c:v>23.317385000000002</c:v>
                </c:pt>
                <c:pt idx="104117">
                  <c:v>23.322136</c:v>
                </c:pt>
                <c:pt idx="104118">
                  <c:v>23.321518000000001</c:v>
                </c:pt>
                <c:pt idx="104119">
                  <c:v>23.317547999999999</c:v>
                </c:pt>
                <c:pt idx="104120">
                  <c:v>23.317478000000001</c:v>
                </c:pt>
                <c:pt idx="104121">
                  <c:v>23.317798</c:v>
                </c:pt>
                <c:pt idx="104122">
                  <c:v>23.316092999999999</c:v>
                </c:pt>
                <c:pt idx="104123">
                  <c:v>23.317715</c:v>
                </c:pt>
                <c:pt idx="104124">
                  <c:v>23.321736999999999</c:v>
                </c:pt>
                <c:pt idx="104125">
                  <c:v>23.324964999999999</c:v>
                </c:pt>
                <c:pt idx="104126">
                  <c:v>23.324804</c:v>
                </c:pt>
                <c:pt idx="104127">
                  <c:v>23.323259</c:v>
                </c:pt>
                <c:pt idx="104128">
                  <c:v>23.327038000000002</c:v>
                </c:pt>
                <c:pt idx="104129">
                  <c:v>23.328261999999999</c:v>
                </c:pt>
                <c:pt idx="104130">
                  <c:v>23.325271999999998</c:v>
                </c:pt>
                <c:pt idx="104131">
                  <c:v>23.324112</c:v>
                </c:pt>
                <c:pt idx="104132">
                  <c:v>23.323087000000001</c:v>
                </c:pt>
                <c:pt idx="104133">
                  <c:v>23.325392999999998</c:v>
                </c:pt>
                <c:pt idx="104134">
                  <c:v>23.325714999999999</c:v>
                </c:pt>
                <c:pt idx="104135">
                  <c:v>23.322082000000002</c:v>
                </c:pt>
                <c:pt idx="104136">
                  <c:v>23.327069000000002</c:v>
                </c:pt>
                <c:pt idx="104137">
                  <c:v>23.334007</c:v>
                </c:pt>
                <c:pt idx="104138">
                  <c:v>23.329893999999999</c:v>
                </c:pt>
                <c:pt idx="104139">
                  <c:v>23.327456999999999</c:v>
                </c:pt>
                <c:pt idx="104140">
                  <c:v>23.330698999999999</c:v>
                </c:pt>
                <c:pt idx="104141">
                  <c:v>23.330048000000001</c:v>
                </c:pt>
                <c:pt idx="104142">
                  <c:v>23.327169000000001</c:v>
                </c:pt>
                <c:pt idx="104143">
                  <c:v>23.330095</c:v>
                </c:pt>
                <c:pt idx="104144">
                  <c:v>23.332923999999998</c:v>
                </c:pt>
                <c:pt idx="104145">
                  <c:v>23.331056</c:v>
                </c:pt>
                <c:pt idx="104146">
                  <c:v>23.332321</c:v>
                </c:pt>
                <c:pt idx="104147">
                  <c:v>23.335290000000001</c:v>
                </c:pt>
                <c:pt idx="104148">
                  <c:v>23.335813000000002</c:v>
                </c:pt>
                <c:pt idx="104149">
                  <c:v>23.337304</c:v>
                </c:pt>
                <c:pt idx="104150">
                  <c:v>23.340402000000001</c:v>
                </c:pt>
                <c:pt idx="104151">
                  <c:v>23.344090000000001</c:v>
                </c:pt>
                <c:pt idx="104152">
                  <c:v>23.339988999999999</c:v>
                </c:pt>
                <c:pt idx="104153">
                  <c:v>23.331040999999999</c:v>
                </c:pt>
                <c:pt idx="104154">
                  <c:v>23.333126</c:v>
                </c:pt>
                <c:pt idx="104155">
                  <c:v>23.337278000000001</c:v>
                </c:pt>
                <c:pt idx="104156">
                  <c:v>23.333583999999998</c:v>
                </c:pt>
                <c:pt idx="104157">
                  <c:v>23.3337</c:v>
                </c:pt>
                <c:pt idx="104158">
                  <c:v>23.335882000000002</c:v>
                </c:pt>
                <c:pt idx="104159">
                  <c:v>23.335570000000001</c:v>
                </c:pt>
                <c:pt idx="104160">
                  <c:v>23.339977999999999</c:v>
                </c:pt>
                <c:pt idx="104161">
                  <c:v>23.343223999999999</c:v>
                </c:pt>
                <c:pt idx="104162">
                  <c:v>23.341173000000001</c:v>
                </c:pt>
                <c:pt idx="104163">
                  <c:v>23.341342999999998</c:v>
                </c:pt>
                <c:pt idx="104164">
                  <c:v>23.341553999999999</c:v>
                </c:pt>
                <c:pt idx="104165">
                  <c:v>23.336938</c:v>
                </c:pt>
                <c:pt idx="104166">
                  <c:v>23.333068999999998</c:v>
                </c:pt>
                <c:pt idx="104167">
                  <c:v>23.33783</c:v>
                </c:pt>
                <c:pt idx="104168">
                  <c:v>23.343078999999999</c:v>
                </c:pt>
                <c:pt idx="104169">
                  <c:v>23.338474999999999</c:v>
                </c:pt>
                <c:pt idx="104170">
                  <c:v>23.334219999999998</c:v>
                </c:pt>
                <c:pt idx="104171">
                  <c:v>23.337418</c:v>
                </c:pt>
                <c:pt idx="104172">
                  <c:v>23.337790999999999</c:v>
                </c:pt>
                <c:pt idx="104173">
                  <c:v>23.334240000000001</c:v>
                </c:pt>
                <c:pt idx="104174">
                  <c:v>23.336852</c:v>
                </c:pt>
                <c:pt idx="104175">
                  <c:v>23.342075999999999</c:v>
                </c:pt>
                <c:pt idx="104176">
                  <c:v>23.34094</c:v>
                </c:pt>
                <c:pt idx="104177">
                  <c:v>23.340914000000001</c:v>
                </c:pt>
                <c:pt idx="104178">
                  <c:v>23.341456000000001</c:v>
                </c:pt>
                <c:pt idx="104179">
                  <c:v>23.337078999999999</c:v>
                </c:pt>
                <c:pt idx="104180">
                  <c:v>23.339832999999999</c:v>
                </c:pt>
                <c:pt idx="104181">
                  <c:v>23.345877999999999</c:v>
                </c:pt>
                <c:pt idx="104182">
                  <c:v>23.345268999999998</c:v>
                </c:pt>
                <c:pt idx="104183">
                  <c:v>23.340565999999999</c:v>
                </c:pt>
                <c:pt idx="104184">
                  <c:v>23.336942000000001</c:v>
                </c:pt>
                <c:pt idx="104185">
                  <c:v>23.340194</c:v>
                </c:pt>
                <c:pt idx="104186">
                  <c:v>23.342462999999999</c:v>
                </c:pt>
                <c:pt idx="104187">
                  <c:v>23.342755</c:v>
                </c:pt>
                <c:pt idx="104188">
                  <c:v>23.343330999999999</c:v>
                </c:pt>
                <c:pt idx="104189">
                  <c:v>23.343876999999999</c:v>
                </c:pt>
                <c:pt idx="104190">
                  <c:v>23.344683</c:v>
                </c:pt>
                <c:pt idx="104191">
                  <c:v>23.344024000000001</c:v>
                </c:pt>
                <c:pt idx="104192">
                  <c:v>23.338896999999999</c:v>
                </c:pt>
                <c:pt idx="104193">
                  <c:v>23.336828000000001</c:v>
                </c:pt>
                <c:pt idx="104194">
                  <c:v>23.341484999999999</c:v>
                </c:pt>
                <c:pt idx="104195">
                  <c:v>23.343003</c:v>
                </c:pt>
                <c:pt idx="104196">
                  <c:v>23.339689</c:v>
                </c:pt>
                <c:pt idx="104197">
                  <c:v>23.338818</c:v>
                </c:pt>
                <c:pt idx="104198">
                  <c:v>23.339392</c:v>
                </c:pt>
                <c:pt idx="104199">
                  <c:v>23.341152000000001</c:v>
                </c:pt>
                <c:pt idx="104200">
                  <c:v>23.343526000000001</c:v>
                </c:pt>
                <c:pt idx="104201">
                  <c:v>23.345597999999999</c:v>
                </c:pt>
                <c:pt idx="104202">
                  <c:v>23.346992</c:v>
                </c:pt>
                <c:pt idx="104203">
                  <c:v>23.345324000000002</c:v>
                </c:pt>
                <c:pt idx="104204">
                  <c:v>23.343699999999998</c:v>
                </c:pt>
                <c:pt idx="104205">
                  <c:v>23.345645999999999</c:v>
                </c:pt>
                <c:pt idx="104206">
                  <c:v>23.346990999999999</c:v>
                </c:pt>
                <c:pt idx="104207">
                  <c:v>23.346865000000001</c:v>
                </c:pt>
                <c:pt idx="104208">
                  <c:v>23.345618000000002</c:v>
                </c:pt>
                <c:pt idx="104209">
                  <c:v>23.343378000000001</c:v>
                </c:pt>
                <c:pt idx="104210">
                  <c:v>23.342893</c:v>
                </c:pt>
                <c:pt idx="104211">
                  <c:v>23.347057</c:v>
                </c:pt>
                <c:pt idx="104212">
                  <c:v>23.346810000000001</c:v>
                </c:pt>
                <c:pt idx="104213">
                  <c:v>23.343214</c:v>
                </c:pt>
                <c:pt idx="104214">
                  <c:v>23.344901</c:v>
                </c:pt>
                <c:pt idx="104215">
                  <c:v>23.346710000000002</c:v>
                </c:pt>
                <c:pt idx="104216">
                  <c:v>23.348324000000002</c:v>
                </c:pt>
                <c:pt idx="104217">
                  <c:v>23.347173999999999</c:v>
                </c:pt>
                <c:pt idx="104218">
                  <c:v>23.34365</c:v>
                </c:pt>
                <c:pt idx="104219">
                  <c:v>23.347902999999999</c:v>
                </c:pt>
                <c:pt idx="104220">
                  <c:v>23.352632</c:v>
                </c:pt>
                <c:pt idx="104221">
                  <c:v>23.347809999999999</c:v>
                </c:pt>
                <c:pt idx="104222">
                  <c:v>23.343699999999998</c:v>
                </c:pt>
                <c:pt idx="104223">
                  <c:v>23.34657</c:v>
                </c:pt>
                <c:pt idx="104224">
                  <c:v>23.349751000000001</c:v>
                </c:pt>
                <c:pt idx="104225">
                  <c:v>23.354773999999999</c:v>
                </c:pt>
                <c:pt idx="104226">
                  <c:v>23.358753</c:v>
                </c:pt>
                <c:pt idx="104227">
                  <c:v>23.354899</c:v>
                </c:pt>
                <c:pt idx="104228">
                  <c:v>23.352457000000001</c:v>
                </c:pt>
                <c:pt idx="104229">
                  <c:v>23.357453</c:v>
                </c:pt>
                <c:pt idx="104230">
                  <c:v>23.358108000000001</c:v>
                </c:pt>
                <c:pt idx="104231">
                  <c:v>23.355349</c:v>
                </c:pt>
                <c:pt idx="104232">
                  <c:v>23.356356000000002</c:v>
                </c:pt>
                <c:pt idx="104233">
                  <c:v>23.356192</c:v>
                </c:pt>
                <c:pt idx="104234">
                  <c:v>23.353821</c:v>
                </c:pt>
                <c:pt idx="104235">
                  <c:v>23.355663</c:v>
                </c:pt>
                <c:pt idx="104236">
                  <c:v>23.354441000000001</c:v>
                </c:pt>
                <c:pt idx="104237">
                  <c:v>23.350732000000001</c:v>
                </c:pt>
                <c:pt idx="104238">
                  <c:v>23.351633</c:v>
                </c:pt>
                <c:pt idx="104239">
                  <c:v>23.354020999999999</c:v>
                </c:pt>
                <c:pt idx="104240">
                  <c:v>23.351687999999999</c:v>
                </c:pt>
                <c:pt idx="104241">
                  <c:v>23.348431999999999</c:v>
                </c:pt>
                <c:pt idx="104242">
                  <c:v>23.349143999999999</c:v>
                </c:pt>
                <c:pt idx="104243">
                  <c:v>23.353377999999999</c:v>
                </c:pt>
                <c:pt idx="104244">
                  <c:v>23.352150000000002</c:v>
                </c:pt>
                <c:pt idx="104245">
                  <c:v>23.347010000000001</c:v>
                </c:pt>
                <c:pt idx="104246">
                  <c:v>23.349444999999999</c:v>
                </c:pt>
                <c:pt idx="104247">
                  <c:v>23.351934</c:v>
                </c:pt>
                <c:pt idx="104248">
                  <c:v>23.351766999999999</c:v>
                </c:pt>
                <c:pt idx="104249">
                  <c:v>23.353978000000001</c:v>
                </c:pt>
                <c:pt idx="104250">
                  <c:v>23.356444</c:v>
                </c:pt>
                <c:pt idx="104251">
                  <c:v>23.356442999999999</c:v>
                </c:pt>
                <c:pt idx="104252">
                  <c:v>23.354049</c:v>
                </c:pt>
                <c:pt idx="104253">
                  <c:v>23.351633</c:v>
                </c:pt>
                <c:pt idx="104254">
                  <c:v>23.350604000000001</c:v>
                </c:pt>
                <c:pt idx="104255">
                  <c:v>23.351638999999999</c:v>
                </c:pt>
                <c:pt idx="104256">
                  <c:v>23.350165000000001</c:v>
                </c:pt>
                <c:pt idx="104257">
                  <c:v>23.348409</c:v>
                </c:pt>
                <c:pt idx="104258">
                  <c:v>23.351158999999999</c:v>
                </c:pt>
                <c:pt idx="104259">
                  <c:v>23.349919</c:v>
                </c:pt>
                <c:pt idx="104260">
                  <c:v>23.345890000000001</c:v>
                </c:pt>
                <c:pt idx="104261">
                  <c:v>23.348613</c:v>
                </c:pt>
                <c:pt idx="104262">
                  <c:v>23.351880000000001</c:v>
                </c:pt>
                <c:pt idx="104263">
                  <c:v>23.353421000000001</c:v>
                </c:pt>
                <c:pt idx="104264">
                  <c:v>23.354043000000001</c:v>
                </c:pt>
                <c:pt idx="104265">
                  <c:v>23.351345999999999</c:v>
                </c:pt>
                <c:pt idx="104266">
                  <c:v>23.350608999999999</c:v>
                </c:pt>
                <c:pt idx="104267">
                  <c:v>23.354422</c:v>
                </c:pt>
                <c:pt idx="104268">
                  <c:v>23.358637000000002</c:v>
                </c:pt>
                <c:pt idx="104269">
                  <c:v>23.363941000000001</c:v>
                </c:pt>
                <c:pt idx="104270">
                  <c:v>23.364204999999998</c:v>
                </c:pt>
                <c:pt idx="104271">
                  <c:v>23.361235000000001</c:v>
                </c:pt>
                <c:pt idx="104272">
                  <c:v>23.365635000000001</c:v>
                </c:pt>
                <c:pt idx="104273">
                  <c:v>23.369975</c:v>
                </c:pt>
                <c:pt idx="104274">
                  <c:v>23.367273999999998</c:v>
                </c:pt>
                <c:pt idx="104275">
                  <c:v>23.365373000000002</c:v>
                </c:pt>
                <c:pt idx="104276">
                  <c:v>23.364851999999999</c:v>
                </c:pt>
                <c:pt idx="104277">
                  <c:v>23.365361</c:v>
                </c:pt>
                <c:pt idx="104278">
                  <c:v>23.368676000000001</c:v>
                </c:pt>
                <c:pt idx="104279">
                  <c:v>23.368932999999998</c:v>
                </c:pt>
                <c:pt idx="104280">
                  <c:v>23.36551</c:v>
                </c:pt>
                <c:pt idx="104281">
                  <c:v>23.363917000000001</c:v>
                </c:pt>
                <c:pt idx="104282">
                  <c:v>23.365881000000002</c:v>
                </c:pt>
                <c:pt idx="104283">
                  <c:v>23.368521000000001</c:v>
                </c:pt>
                <c:pt idx="104284">
                  <c:v>23.365655</c:v>
                </c:pt>
                <c:pt idx="104285">
                  <c:v>23.362465</c:v>
                </c:pt>
                <c:pt idx="104286">
                  <c:v>23.363477</c:v>
                </c:pt>
                <c:pt idx="104287">
                  <c:v>23.36345</c:v>
                </c:pt>
                <c:pt idx="104288">
                  <c:v>23.364740999999999</c:v>
                </c:pt>
                <c:pt idx="104289">
                  <c:v>23.368266999999999</c:v>
                </c:pt>
                <c:pt idx="104290">
                  <c:v>23.366903000000001</c:v>
                </c:pt>
                <c:pt idx="104291">
                  <c:v>23.362560999999999</c:v>
                </c:pt>
                <c:pt idx="104292">
                  <c:v>23.362553999999999</c:v>
                </c:pt>
                <c:pt idx="104293">
                  <c:v>23.362472</c:v>
                </c:pt>
                <c:pt idx="104294">
                  <c:v>23.360768</c:v>
                </c:pt>
                <c:pt idx="104295">
                  <c:v>23.362068000000001</c:v>
                </c:pt>
                <c:pt idx="104296">
                  <c:v>23.361229000000002</c:v>
                </c:pt>
                <c:pt idx="104297">
                  <c:v>23.36065</c:v>
                </c:pt>
                <c:pt idx="104298">
                  <c:v>23.364940000000001</c:v>
                </c:pt>
                <c:pt idx="104299">
                  <c:v>23.367089</c:v>
                </c:pt>
                <c:pt idx="104300">
                  <c:v>23.364895000000001</c:v>
                </c:pt>
                <c:pt idx="104301">
                  <c:v>23.364027</c:v>
                </c:pt>
                <c:pt idx="104302">
                  <c:v>23.365998000000001</c:v>
                </c:pt>
                <c:pt idx="104303">
                  <c:v>23.367508000000001</c:v>
                </c:pt>
                <c:pt idx="104304">
                  <c:v>23.362407999999999</c:v>
                </c:pt>
                <c:pt idx="104305">
                  <c:v>23.359373000000001</c:v>
                </c:pt>
                <c:pt idx="104306">
                  <c:v>23.363612</c:v>
                </c:pt>
                <c:pt idx="104307">
                  <c:v>23.363015000000001</c:v>
                </c:pt>
                <c:pt idx="104308">
                  <c:v>23.361826000000001</c:v>
                </c:pt>
                <c:pt idx="104309">
                  <c:v>23.366752999999999</c:v>
                </c:pt>
                <c:pt idx="104310">
                  <c:v>23.365556000000002</c:v>
                </c:pt>
                <c:pt idx="104311">
                  <c:v>23.361640999999999</c:v>
                </c:pt>
                <c:pt idx="104312">
                  <c:v>23.364487</c:v>
                </c:pt>
                <c:pt idx="104313">
                  <c:v>23.365276000000001</c:v>
                </c:pt>
                <c:pt idx="104314">
                  <c:v>23.362580999999999</c:v>
                </c:pt>
                <c:pt idx="104315">
                  <c:v>23.366931000000001</c:v>
                </c:pt>
                <c:pt idx="104316">
                  <c:v>23.370211000000001</c:v>
                </c:pt>
                <c:pt idx="104317">
                  <c:v>23.368212</c:v>
                </c:pt>
                <c:pt idx="104318">
                  <c:v>23.368323</c:v>
                </c:pt>
                <c:pt idx="104319">
                  <c:v>23.369332</c:v>
                </c:pt>
                <c:pt idx="104320">
                  <c:v>23.369769999999999</c:v>
                </c:pt>
                <c:pt idx="104321">
                  <c:v>23.370929</c:v>
                </c:pt>
                <c:pt idx="104322">
                  <c:v>23.373598000000001</c:v>
                </c:pt>
                <c:pt idx="104323">
                  <c:v>23.373376</c:v>
                </c:pt>
                <c:pt idx="104324">
                  <c:v>23.369757</c:v>
                </c:pt>
                <c:pt idx="104325">
                  <c:v>23.368744</c:v>
                </c:pt>
                <c:pt idx="104326">
                  <c:v>23.370505000000001</c:v>
                </c:pt>
                <c:pt idx="104327">
                  <c:v>23.371751</c:v>
                </c:pt>
                <c:pt idx="104328">
                  <c:v>23.370716000000002</c:v>
                </c:pt>
                <c:pt idx="104329">
                  <c:v>23.368476999999999</c:v>
                </c:pt>
                <c:pt idx="104330">
                  <c:v>23.368684999999999</c:v>
                </c:pt>
                <c:pt idx="104331">
                  <c:v>23.371455999999998</c:v>
                </c:pt>
                <c:pt idx="104332">
                  <c:v>23.371338000000002</c:v>
                </c:pt>
                <c:pt idx="104333">
                  <c:v>23.366441999999999</c:v>
                </c:pt>
                <c:pt idx="104334">
                  <c:v>23.362722999999999</c:v>
                </c:pt>
                <c:pt idx="104335">
                  <c:v>23.367173000000001</c:v>
                </c:pt>
                <c:pt idx="104336">
                  <c:v>23.374825000000001</c:v>
                </c:pt>
                <c:pt idx="104337">
                  <c:v>23.376685999999999</c:v>
                </c:pt>
                <c:pt idx="104338">
                  <c:v>23.376666</c:v>
                </c:pt>
                <c:pt idx="104339">
                  <c:v>23.378753</c:v>
                </c:pt>
                <c:pt idx="104340">
                  <c:v>23.379265</c:v>
                </c:pt>
                <c:pt idx="104341">
                  <c:v>23.379221999999999</c:v>
                </c:pt>
                <c:pt idx="104342">
                  <c:v>23.379760000000001</c:v>
                </c:pt>
                <c:pt idx="104343">
                  <c:v>23.379866</c:v>
                </c:pt>
                <c:pt idx="104344">
                  <c:v>23.379023</c:v>
                </c:pt>
                <c:pt idx="104345">
                  <c:v>23.380506</c:v>
                </c:pt>
                <c:pt idx="104346">
                  <c:v>23.38458</c:v>
                </c:pt>
                <c:pt idx="104347">
                  <c:v>23.384398999999998</c:v>
                </c:pt>
                <c:pt idx="104348">
                  <c:v>23.381869999999999</c:v>
                </c:pt>
                <c:pt idx="104349">
                  <c:v>23.382287999999999</c:v>
                </c:pt>
                <c:pt idx="104350">
                  <c:v>23.383137999999999</c:v>
                </c:pt>
                <c:pt idx="104351">
                  <c:v>23.380008</c:v>
                </c:pt>
                <c:pt idx="104352">
                  <c:v>23.375264000000001</c:v>
                </c:pt>
                <c:pt idx="104353">
                  <c:v>23.378533999999998</c:v>
                </c:pt>
                <c:pt idx="104354">
                  <c:v>23.382480000000001</c:v>
                </c:pt>
                <c:pt idx="104355">
                  <c:v>23.380175999999999</c:v>
                </c:pt>
                <c:pt idx="104356">
                  <c:v>23.378937000000001</c:v>
                </c:pt>
                <c:pt idx="104357">
                  <c:v>23.378675000000001</c:v>
                </c:pt>
                <c:pt idx="104358">
                  <c:v>23.377161000000001</c:v>
                </c:pt>
                <c:pt idx="104359">
                  <c:v>23.376809000000002</c:v>
                </c:pt>
                <c:pt idx="104360">
                  <c:v>23.375377</c:v>
                </c:pt>
                <c:pt idx="104361">
                  <c:v>23.377317999999999</c:v>
                </c:pt>
                <c:pt idx="104362">
                  <c:v>23.382888000000001</c:v>
                </c:pt>
                <c:pt idx="104363">
                  <c:v>23.382673</c:v>
                </c:pt>
                <c:pt idx="104364">
                  <c:v>23.378473</c:v>
                </c:pt>
                <c:pt idx="104365">
                  <c:v>23.376463000000001</c:v>
                </c:pt>
                <c:pt idx="104366">
                  <c:v>23.377206000000001</c:v>
                </c:pt>
                <c:pt idx="104367">
                  <c:v>23.376949</c:v>
                </c:pt>
                <c:pt idx="104368">
                  <c:v>23.373104000000001</c:v>
                </c:pt>
                <c:pt idx="104369">
                  <c:v>23.372771</c:v>
                </c:pt>
                <c:pt idx="104370">
                  <c:v>23.378969000000001</c:v>
                </c:pt>
                <c:pt idx="104371">
                  <c:v>23.379275</c:v>
                </c:pt>
                <c:pt idx="104372">
                  <c:v>23.37557</c:v>
                </c:pt>
                <c:pt idx="104373">
                  <c:v>23.378995</c:v>
                </c:pt>
                <c:pt idx="104374">
                  <c:v>23.379712000000001</c:v>
                </c:pt>
                <c:pt idx="104375">
                  <c:v>23.375018000000001</c:v>
                </c:pt>
                <c:pt idx="104376">
                  <c:v>23.376045000000001</c:v>
                </c:pt>
                <c:pt idx="104377">
                  <c:v>23.379684000000001</c:v>
                </c:pt>
                <c:pt idx="104378">
                  <c:v>23.378910999999999</c:v>
                </c:pt>
                <c:pt idx="104379">
                  <c:v>23.380009000000001</c:v>
                </c:pt>
                <c:pt idx="104380">
                  <c:v>23.383257</c:v>
                </c:pt>
                <c:pt idx="104381">
                  <c:v>23.380966999999998</c:v>
                </c:pt>
                <c:pt idx="104382">
                  <c:v>23.378344999999999</c:v>
                </c:pt>
                <c:pt idx="104383">
                  <c:v>23.382829000000001</c:v>
                </c:pt>
                <c:pt idx="104384">
                  <c:v>23.38551</c:v>
                </c:pt>
                <c:pt idx="104385">
                  <c:v>23.384215000000001</c:v>
                </c:pt>
                <c:pt idx="104386">
                  <c:v>23.382446999999999</c:v>
                </c:pt>
                <c:pt idx="104387">
                  <c:v>23.382266000000001</c:v>
                </c:pt>
                <c:pt idx="104388">
                  <c:v>23.384820999999999</c:v>
                </c:pt>
                <c:pt idx="104389">
                  <c:v>23.384633000000001</c:v>
                </c:pt>
                <c:pt idx="104390">
                  <c:v>23.382740999999999</c:v>
                </c:pt>
                <c:pt idx="104391">
                  <c:v>23.384022000000002</c:v>
                </c:pt>
                <c:pt idx="104392">
                  <c:v>23.386355999999999</c:v>
                </c:pt>
                <c:pt idx="104393">
                  <c:v>23.385548</c:v>
                </c:pt>
                <c:pt idx="104394">
                  <c:v>23.385480999999999</c:v>
                </c:pt>
                <c:pt idx="104395">
                  <c:v>23.384848999999999</c:v>
                </c:pt>
                <c:pt idx="104396">
                  <c:v>23.383723</c:v>
                </c:pt>
                <c:pt idx="104397">
                  <c:v>23.387255</c:v>
                </c:pt>
                <c:pt idx="104398">
                  <c:v>23.389320999999999</c:v>
                </c:pt>
                <c:pt idx="104399">
                  <c:v>23.388694999999998</c:v>
                </c:pt>
                <c:pt idx="104400">
                  <c:v>23.390156000000001</c:v>
                </c:pt>
                <c:pt idx="104401">
                  <c:v>23.393255</c:v>
                </c:pt>
                <c:pt idx="104402">
                  <c:v>23.393160000000002</c:v>
                </c:pt>
                <c:pt idx="104403">
                  <c:v>23.387360000000001</c:v>
                </c:pt>
                <c:pt idx="104404">
                  <c:v>23.384339000000001</c:v>
                </c:pt>
                <c:pt idx="104405">
                  <c:v>23.390630000000002</c:v>
                </c:pt>
                <c:pt idx="104406">
                  <c:v>23.395365000000002</c:v>
                </c:pt>
                <c:pt idx="104407">
                  <c:v>23.391663000000001</c:v>
                </c:pt>
                <c:pt idx="104408">
                  <c:v>23.387947</c:v>
                </c:pt>
                <c:pt idx="104409">
                  <c:v>23.389250000000001</c:v>
                </c:pt>
                <c:pt idx="104410">
                  <c:v>23.38804</c:v>
                </c:pt>
                <c:pt idx="104411">
                  <c:v>23.384785000000001</c:v>
                </c:pt>
                <c:pt idx="104412">
                  <c:v>23.386545999999999</c:v>
                </c:pt>
                <c:pt idx="104413">
                  <c:v>23.384613000000002</c:v>
                </c:pt>
                <c:pt idx="104414">
                  <c:v>23.379864000000001</c:v>
                </c:pt>
                <c:pt idx="104415">
                  <c:v>23.383524000000001</c:v>
                </c:pt>
                <c:pt idx="104416">
                  <c:v>23.389766000000002</c:v>
                </c:pt>
                <c:pt idx="104417">
                  <c:v>23.386996</c:v>
                </c:pt>
                <c:pt idx="104418">
                  <c:v>23.384955999999999</c:v>
                </c:pt>
                <c:pt idx="104419">
                  <c:v>23.389416000000001</c:v>
                </c:pt>
                <c:pt idx="104420">
                  <c:v>23.388444</c:v>
                </c:pt>
                <c:pt idx="104421">
                  <c:v>23.384201000000001</c:v>
                </c:pt>
                <c:pt idx="104422">
                  <c:v>23.383268999999999</c:v>
                </c:pt>
                <c:pt idx="104423">
                  <c:v>23.384705</c:v>
                </c:pt>
                <c:pt idx="104424">
                  <c:v>23.386562000000001</c:v>
                </c:pt>
                <c:pt idx="104425">
                  <c:v>23.388380000000002</c:v>
                </c:pt>
                <c:pt idx="104426">
                  <c:v>23.388964999999999</c:v>
                </c:pt>
                <c:pt idx="104427">
                  <c:v>23.387989999999999</c:v>
                </c:pt>
                <c:pt idx="104428">
                  <c:v>23.388175</c:v>
                </c:pt>
                <c:pt idx="104429">
                  <c:v>23.388290000000001</c:v>
                </c:pt>
                <c:pt idx="104430">
                  <c:v>23.385563000000001</c:v>
                </c:pt>
                <c:pt idx="104431">
                  <c:v>23.386156</c:v>
                </c:pt>
                <c:pt idx="104432">
                  <c:v>23.389769000000001</c:v>
                </c:pt>
                <c:pt idx="104433">
                  <c:v>23.388089000000001</c:v>
                </c:pt>
                <c:pt idx="104434">
                  <c:v>23.384916</c:v>
                </c:pt>
                <c:pt idx="104435">
                  <c:v>23.386331999999999</c:v>
                </c:pt>
                <c:pt idx="104436">
                  <c:v>23.389374</c:v>
                </c:pt>
                <c:pt idx="104437">
                  <c:v>23.390381999999999</c:v>
                </c:pt>
                <c:pt idx="104438">
                  <c:v>23.39058</c:v>
                </c:pt>
                <c:pt idx="104439">
                  <c:v>23.395087</c:v>
                </c:pt>
                <c:pt idx="104440">
                  <c:v>23.398446</c:v>
                </c:pt>
                <c:pt idx="104441">
                  <c:v>23.399180000000001</c:v>
                </c:pt>
                <c:pt idx="104442">
                  <c:v>23.398052</c:v>
                </c:pt>
                <c:pt idx="104443">
                  <c:v>23.396442</c:v>
                </c:pt>
                <c:pt idx="104444">
                  <c:v>23.399280000000001</c:v>
                </c:pt>
                <c:pt idx="104445">
                  <c:v>23.402139999999999</c:v>
                </c:pt>
                <c:pt idx="104446">
                  <c:v>23.399422000000001</c:v>
                </c:pt>
                <c:pt idx="104447">
                  <c:v>23.396896000000002</c:v>
                </c:pt>
                <c:pt idx="104448">
                  <c:v>23.39874</c:v>
                </c:pt>
                <c:pt idx="104449">
                  <c:v>23.399549</c:v>
                </c:pt>
                <c:pt idx="104450">
                  <c:v>23.400428000000002</c:v>
                </c:pt>
                <c:pt idx="104451">
                  <c:v>23.402857999999998</c:v>
                </c:pt>
                <c:pt idx="104452">
                  <c:v>23.400632999999999</c:v>
                </c:pt>
                <c:pt idx="104453">
                  <c:v>23.398772999999998</c:v>
                </c:pt>
                <c:pt idx="104454">
                  <c:v>23.403002999999998</c:v>
                </c:pt>
                <c:pt idx="104455">
                  <c:v>23.406320999999998</c:v>
                </c:pt>
                <c:pt idx="104456">
                  <c:v>23.407912</c:v>
                </c:pt>
                <c:pt idx="104457">
                  <c:v>23.408707</c:v>
                </c:pt>
                <c:pt idx="104458">
                  <c:v>23.406395</c:v>
                </c:pt>
                <c:pt idx="104459">
                  <c:v>23.406482</c:v>
                </c:pt>
                <c:pt idx="104460">
                  <c:v>23.408401000000001</c:v>
                </c:pt>
                <c:pt idx="104461">
                  <c:v>23.405508999999999</c:v>
                </c:pt>
                <c:pt idx="104462">
                  <c:v>23.404412000000001</c:v>
                </c:pt>
                <c:pt idx="104463">
                  <c:v>23.407339</c:v>
                </c:pt>
                <c:pt idx="104464">
                  <c:v>23.406659000000001</c:v>
                </c:pt>
                <c:pt idx="104465">
                  <c:v>23.404609000000001</c:v>
                </c:pt>
                <c:pt idx="104466">
                  <c:v>23.404216000000002</c:v>
                </c:pt>
                <c:pt idx="104467">
                  <c:v>23.402639000000001</c:v>
                </c:pt>
                <c:pt idx="104468">
                  <c:v>23.403625999999999</c:v>
                </c:pt>
                <c:pt idx="104469">
                  <c:v>23.403939999999999</c:v>
                </c:pt>
                <c:pt idx="104470">
                  <c:v>23.400068000000001</c:v>
                </c:pt>
                <c:pt idx="104471">
                  <c:v>23.398638999999999</c:v>
                </c:pt>
                <c:pt idx="104472">
                  <c:v>23.398523999999998</c:v>
                </c:pt>
                <c:pt idx="104473">
                  <c:v>23.400473999999999</c:v>
                </c:pt>
                <c:pt idx="104474">
                  <c:v>23.402553999999999</c:v>
                </c:pt>
                <c:pt idx="104475">
                  <c:v>23.399207000000001</c:v>
                </c:pt>
                <c:pt idx="104476">
                  <c:v>23.397438999999999</c:v>
                </c:pt>
                <c:pt idx="104477">
                  <c:v>23.400970000000001</c:v>
                </c:pt>
                <c:pt idx="104478">
                  <c:v>23.406352999999999</c:v>
                </c:pt>
                <c:pt idx="104479">
                  <c:v>23.409078000000001</c:v>
                </c:pt>
                <c:pt idx="104480">
                  <c:v>23.404722</c:v>
                </c:pt>
                <c:pt idx="104481">
                  <c:v>23.402186</c:v>
                </c:pt>
                <c:pt idx="104482">
                  <c:v>23.406732999999999</c:v>
                </c:pt>
                <c:pt idx="104483">
                  <c:v>23.408570000000001</c:v>
                </c:pt>
                <c:pt idx="104484">
                  <c:v>23.410101999999998</c:v>
                </c:pt>
                <c:pt idx="104485">
                  <c:v>23.413519000000001</c:v>
                </c:pt>
                <c:pt idx="104486">
                  <c:v>23.413419999999999</c:v>
                </c:pt>
                <c:pt idx="104487">
                  <c:v>23.412378</c:v>
                </c:pt>
                <c:pt idx="104488">
                  <c:v>23.411446999999999</c:v>
                </c:pt>
                <c:pt idx="104489">
                  <c:v>23.407195000000002</c:v>
                </c:pt>
                <c:pt idx="104490">
                  <c:v>23.407651999999999</c:v>
                </c:pt>
                <c:pt idx="104491">
                  <c:v>23.411719000000002</c:v>
                </c:pt>
                <c:pt idx="104492">
                  <c:v>23.409247000000001</c:v>
                </c:pt>
                <c:pt idx="104493">
                  <c:v>23.408828</c:v>
                </c:pt>
                <c:pt idx="104494">
                  <c:v>23.412883000000001</c:v>
                </c:pt>
                <c:pt idx="104495">
                  <c:v>23.411467999999999</c:v>
                </c:pt>
                <c:pt idx="104496">
                  <c:v>23.408138999999998</c:v>
                </c:pt>
                <c:pt idx="104497">
                  <c:v>23.409704999999999</c:v>
                </c:pt>
                <c:pt idx="104498">
                  <c:v>23.412548999999999</c:v>
                </c:pt>
                <c:pt idx="104499">
                  <c:v>23.412980999999998</c:v>
                </c:pt>
                <c:pt idx="104500">
                  <c:v>23.411640999999999</c:v>
                </c:pt>
                <c:pt idx="104501">
                  <c:v>23.410768000000001</c:v>
                </c:pt>
                <c:pt idx="104502">
                  <c:v>23.412322</c:v>
                </c:pt>
                <c:pt idx="104503">
                  <c:v>23.411635</c:v>
                </c:pt>
                <c:pt idx="104504">
                  <c:v>23.407281000000001</c:v>
                </c:pt>
                <c:pt idx="104505">
                  <c:v>23.407692999999998</c:v>
                </c:pt>
                <c:pt idx="104506">
                  <c:v>23.411957000000001</c:v>
                </c:pt>
                <c:pt idx="104507">
                  <c:v>23.411277999999999</c:v>
                </c:pt>
                <c:pt idx="104508">
                  <c:v>23.408771999999999</c:v>
                </c:pt>
                <c:pt idx="104509">
                  <c:v>23.409248999999999</c:v>
                </c:pt>
                <c:pt idx="104510">
                  <c:v>23.411359000000001</c:v>
                </c:pt>
                <c:pt idx="104511">
                  <c:v>23.409731000000001</c:v>
                </c:pt>
                <c:pt idx="104512">
                  <c:v>23.404824000000001</c:v>
                </c:pt>
                <c:pt idx="104513">
                  <c:v>23.40596</c:v>
                </c:pt>
                <c:pt idx="104514">
                  <c:v>23.412393999999999</c:v>
                </c:pt>
                <c:pt idx="104515">
                  <c:v>23.413278999999999</c:v>
                </c:pt>
                <c:pt idx="104516">
                  <c:v>23.412210000000002</c:v>
                </c:pt>
                <c:pt idx="104517">
                  <c:v>23.413478000000001</c:v>
                </c:pt>
                <c:pt idx="104518">
                  <c:v>23.414214000000001</c:v>
                </c:pt>
                <c:pt idx="104519">
                  <c:v>23.415811000000001</c:v>
                </c:pt>
                <c:pt idx="104520">
                  <c:v>23.416043999999999</c:v>
                </c:pt>
                <c:pt idx="104521">
                  <c:v>23.417283000000001</c:v>
                </c:pt>
                <c:pt idx="104522">
                  <c:v>23.420629999999999</c:v>
                </c:pt>
                <c:pt idx="104523">
                  <c:v>23.417418000000001</c:v>
                </c:pt>
                <c:pt idx="104524">
                  <c:v>23.414095</c:v>
                </c:pt>
                <c:pt idx="104525">
                  <c:v>23.415317000000002</c:v>
                </c:pt>
                <c:pt idx="104526">
                  <c:v>23.417048000000001</c:v>
                </c:pt>
                <c:pt idx="104527">
                  <c:v>23.415596000000001</c:v>
                </c:pt>
                <c:pt idx="104528">
                  <c:v>23.415403000000001</c:v>
                </c:pt>
                <c:pt idx="104529">
                  <c:v>23.417110000000001</c:v>
                </c:pt>
                <c:pt idx="104530">
                  <c:v>23.417269000000001</c:v>
                </c:pt>
                <c:pt idx="104531">
                  <c:v>23.418531000000002</c:v>
                </c:pt>
                <c:pt idx="104532">
                  <c:v>23.417829000000001</c:v>
                </c:pt>
                <c:pt idx="104533">
                  <c:v>23.412277</c:v>
                </c:pt>
                <c:pt idx="104534">
                  <c:v>23.414802999999999</c:v>
                </c:pt>
                <c:pt idx="104535">
                  <c:v>23.42259</c:v>
                </c:pt>
                <c:pt idx="104536">
                  <c:v>23.419975000000001</c:v>
                </c:pt>
                <c:pt idx="104537">
                  <c:v>23.414957999999999</c:v>
                </c:pt>
                <c:pt idx="104538">
                  <c:v>23.418457</c:v>
                </c:pt>
                <c:pt idx="104539">
                  <c:v>23.419675999999999</c:v>
                </c:pt>
                <c:pt idx="104540">
                  <c:v>23.417670999999999</c:v>
                </c:pt>
                <c:pt idx="104541">
                  <c:v>23.418693000000001</c:v>
                </c:pt>
                <c:pt idx="104542">
                  <c:v>23.417285</c:v>
                </c:pt>
                <c:pt idx="104543">
                  <c:v>23.413961</c:v>
                </c:pt>
                <c:pt idx="104544">
                  <c:v>23.415116000000001</c:v>
                </c:pt>
                <c:pt idx="104545">
                  <c:v>23.418258000000002</c:v>
                </c:pt>
                <c:pt idx="104546">
                  <c:v>23.417845</c:v>
                </c:pt>
                <c:pt idx="104547">
                  <c:v>23.416293</c:v>
                </c:pt>
                <c:pt idx="104548">
                  <c:v>23.416647999999999</c:v>
                </c:pt>
                <c:pt idx="104549">
                  <c:v>23.418075999999999</c:v>
                </c:pt>
                <c:pt idx="104550">
                  <c:v>23.416450000000001</c:v>
                </c:pt>
                <c:pt idx="104551">
                  <c:v>23.413467000000001</c:v>
                </c:pt>
                <c:pt idx="104552">
                  <c:v>23.414249000000002</c:v>
                </c:pt>
                <c:pt idx="104553">
                  <c:v>23.417401999999999</c:v>
                </c:pt>
                <c:pt idx="104554">
                  <c:v>23.418108</c:v>
                </c:pt>
                <c:pt idx="104555">
                  <c:v>23.416058</c:v>
                </c:pt>
                <c:pt idx="104556">
                  <c:v>23.416226999999999</c:v>
                </c:pt>
                <c:pt idx="104557">
                  <c:v>23.416679999999999</c:v>
                </c:pt>
                <c:pt idx="104558">
                  <c:v>23.415679999999998</c:v>
                </c:pt>
                <c:pt idx="104559">
                  <c:v>23.415870000000002</c:v>
                </c:pt>
                <c:pt idx="104560">
                  <c:v>23.420197999999999</c:v>
                </c:pt>
                <c:pt idx="104561">
                  <c:v>23.422713000000002</c:v>
                </c:pt>
                <c:pt idx="104562">
                  <c:v>23.423096999999999</c:v>
                </c:pt>
                <c:pt idx="104563">
                  <c:v>23.425308999999999</c:v>
                </c:pt>
                <c:pt idx="104564">
                  <c:v>23.425864000000001</c:v>
                </c:pt>
                <c:pt idx="104565">
                  <c:v>23.425954999999998</c:v>
                </c:pt>
                <c:pt idx="104566">
                  <c:v>23.428722</c:v>
                </c:pt>
                <c:pt idx="104567">
                  <c:v>23.431504</c:v>
                </c:pt>
                <c:pt idx="104568">
                  <c:v>23.431546999999998</c:v>
                </c:pt>
                <c:pt idx="104569">
                  <c:v>23.429722999999999</c:v>
                </c:pt>
                <c:pt idx="104570">
                  <c:v>23.431296</c:v>
                </c:pt>
                <c:pt idx="104571">
                  <c:v>23.431269</c:v>
                </c:pt>
                <c:pt idx="104572">
                  <c:v>23.429828000000001</c:v>
                </c:pt>
                <c:pt idx="104573">
                  <c:v>23.431021999999999</c:v>
                </c:pt>
                <c:pt idx="104574">
                  <c:v>23.431666</c:v>
                </c:pt>
                <c:pt idx="104575">
                  <c:v>23.432345999999999</c:v>
                </c:pt>
                <c:pt idx="104576">
                  <c:v>23.43526</c:v>
                </c:pt>
                <c:pt idx="104577">
                  <c:v>23.433126999999999</c:v>
                </c:pt>
                <c:pt idx="104578">
                  <c:v>23.430980999999999</c:v>
                </c:pt>
                <c:pt idx="104579">
                  <c:v>23.432493000000001</c:v>
                </c:pt>
                <c:pt idx="104580">
                  <c:v>23.432787999999999</c:v>
                </c:pt>
                <c:pt idx="104581">
                  <c:v>23.432102</c:v>
                </c:pt>
                <c:pt idx="104582">
                  <c:v>23.429352000000002</c:v>
                </c:pt>
                <c:pt idx="104583">
                  <c:v>23.426020000000001</c:v>
                </c:pt>
                <c:pt idx="104584">
                  <c:v>23.426151000000001</c:v>
                </c:pt>
                <c:pt idx="104585">
                  <c:v>23.428889999999999</c:v>
                </c:pt>
                <c:pt idx="104586">
                  <c:v>23.430785</c:v>
                </c:pt>
                <c:pt idx="104587">
                  <c:v>23.429698999999999</c:v>
                </c:pt>
                <c:pt idx="104588">
                  <c:v>23.426542999999999</c:v>
                </c:pt>
                <c:pt idx="104589">
                  <c:v>23.422971</c:v>
                </c:pt>
                <c:pt idx="104590">
                  <c:v>23.423470999999999</c:v>
                </c:pt>
                <c:pt idx="104591">
                  <c:v>23.429075999999998</c:v>
                </c:pt>
                <c:pt idx="104592">
                  <c:v>23.429137000000001</c:v>
                </c:pt>
                <c:pt idx="104593">
                  <c:v>23.422632</c:v>
                </c:pt>
                <c:pt idx="104594">
                  <c:v>23.425108000000002</c:v>
                </c:pt>
                <c:pt idx="104595">
                  <c:v>23.427652999999999</c:v>
                </c:pt>
                <c:pt idx="104596">
                  <c:v>23.425827999999999</c:v>
                </c:pt>
                <c:pt idx="104597">
                  <c:v>23.427835999999999</c:v>
                </c:pt>
                <c:pt idx="104598">
                  <c:v>23.428003</c:v>
                </c:pt>
                <c:pt idx="104599">
                  <c:v>23.429576999999998</c:v>
                </c:pt>
                <c:pt idx="104600">
                  <c:v>23.432858</c:v>
                </c:pt>
                <c:pt idx="104601">
                  <c:v>23.428533999999999</c:v>
                </c:pt>
                <c:pt idx="104602">
                  <c:v>23.424688</c:v>
                </c:pt>
                <c:pt idx="104603">
                  <c:v>23.429278</c:v>
                </c:pt>
                <c:pt idx="104604">
                  <c:v>23.429103999999999</c:v>
                </c:pt>
                <c:pt idx="104605">
                  <c:v>23.421309999999998</c:v>
                </c:pt>
                <c:pt idx="104606">
                  <c:v>23.421901999999999</c:v>
                </c:pt>
                <c:pt idx="104607">
                  <c:v>23.428722</c:v>
                </c:pt>
                <c:pt idx="104608">
                  <c:v>23.431332000000001</c:v>
                </c:pt>
                <c:pt idx="104609">
                  <c:v>23.433444999999999</c:v>
                </c:pt>
                <c:pt idx="104610">
                  <c:v>23.433674</c:v>
                </c:pt>
                <c:pt idx="104611">
                  <c:v>23.432416</c:v>
                </c:pt>
                <c:pt idx="104612">
                  <c:v>23.437581000000002</c:v>
                </c:pt>
                <c:pt idx="104613">
                  <c:v>23.441562000000001</c:v>
                </c:pt>
                <c:pt idx="104614">
                  <c:v>23.439679999999999</c:v>
                </c:pt>
                <c:pt idx="104615">
                  <c:v>23.436250000000001</c:v>
                </c:pt>
                <c:pt idx="104616">
                  <c:v>23.436264999999999</c:v>
                </c:pt>
                <c:pt idx="104617">
                  <c:v>23.438707000000001</c:v>
                </c:pt>
                <c:pt idx="104618">
                  <c:v>23.438400000000001</c:v>
                </c:pt>
                <c:pt idx="104619">
                  <c:v>23.436167000000001</c:v>
                </c:pt>
                <c:pt idx="104620">
                  <c:v>23.435392</c:v>
                </c:pt>
                <c:pt idx="104621">
                  <c:v>23.436066</c:v>
                </c:pt>
                <c:pt idx="104622">
                  <c:v>23.436176</c:v>
                </c:pt>
                <c:pt idx="104623">
                  <c:v>23.437322000000002</c:v>
                </c:pt>
                <c:pt idx="104624">
                  <c:v>23.438337000000001</c:v>
                </c:pt>
                <c:pt idx="104625">
                  <c:v>23.438828000000001</c:v>
                </c:pt>
                <c:pt idx="104626">
                  <c:v>23.437403</c:v>
                </c:pt>
                <c:pt idx="104627">
                  <c:v>23.432074</c:v>
                </c:pt>
                <c:pt idx="104628">
                  <c:v>23.432106999999998</c:v>
                </c:pt>
                <c:pt idx="104629">
                  <c:v>23.439159</c:v>
                </c:pt>
                <c:pt idx="104630">
                  <c:v>23.440529999999999</c:v>
                </c:pt>
                <c:pt idx="104631">
                  <c:v>23.436646</c:v>
                </c:pt>
                <c:pt idx="104632">
                  <c:v>23.434719999999999</c:v>
                </c:pt>
                <c:pt idx="104633">
                  <c:v>23.43628</c:v>
                </c:pt>
                <c:pt idx="104634">
                  <c:v>23.437348</c:v>
                </c:pt>
                <c:pt idx="104635">
                  <c:v>23.436411</c:v>
                </c:pt>
                <c:pt idx="104636">
                  <c:v>23.438095000000001</c:v>
                </c:pt>
                <c:pt idx="104637">
                  <c:v>23.437539999999998</c:v>
                </c:pt>
                <c:pt idx="104638">
                  <c:v>23.436232</c:v>
                </c:pt>
                <c:pt idx="104639">
                  <c:v>23.437038000000001</c:v>
                </c:pt>
                <c:pt idx="104640">
                  <c:v>23.435410999999998</c:v>
                </c:pt>
                <c:pt idx="104641">
                  <c:v>23.434059000000001</c:v>
                </c:pt>
                <c:pt idx="104642">
                  <c:v>23.436737999999998</c:v>
                </c:pt>
                <c:pt idx="104643">
                  <c:v>23.436865999999998</c:v>
                </c:pt>
                <c:pt idx="104644">
                  <c:v>23.435188</c:v>
                </c:pt>
                <c:pt idx="104645">
                  <c:v>23.435993</c:v>
                </c:pt>
                <c:pt idx="104646">
                  <c:v>23.439049000000001</c:v>
                </c:pt>
                <c:pt idx="104647">
                  <c:v>23.439321</c:v>
                </c:pt>
                <c:pt idx="104648">
                  <c:v>23.437659</c:v>
                </c:pt>
                <c:pt idx="104649">
                  <c:v>23.440511999999998</c:v>
                </c:pt>
                <c:pt idx="104650">
                  <c:v>23.442775999999999</c:v>
                </c:pt>
                <c:pt idx="104651">
                  <c:v>23.439112000000002</c:v>
                </c:pt>
                <c:pt idx="104652">
                  <c:v>23.437570999999998</c:v>
                </c:pt>
                <c:pt idx="104653">
                  <c:v>23.441296999999999</c:v>
                </c:pt>
                <c:pt idx="104654">
                  <c:v>23.444693000000001</c:v>
                </c:pt>
                <c:pt idx="104655">
                  <c:v>23.445902</c:v>
                </c:pt>
                <c:pt idx="104656">
                  <c:v>23.442799999999998</c:v>
                </c:pt>
                <c:pt idx="104657">
                  <c:v>23.440943000000001</c:v>
                </c:pt>
                <c:pt idx="104658">
                  <c:v>23.445761000000001</c:v>
                </c:pt>
                <c:pt idx="104659">
                  <c:v>23.447604999999999</c:v>
                </c:pt>
                <c:pt idx="104660">
                  <c:v>23.442933</c:v>
                </c:pt>
                <c:pt idx="104661">
                  <c:v>23.443567999999999</c:v>
                </c:pt>
                <c:pt idx="104662">
                  <c:v>23.446912999999999</c:v>
                </c:pt>
                <c:pt idx="104663">
                  <c:v>23.447309000000001</c:v>
                </c:pt>
                <c:pt idx="104664">
                  <c:v>23.447389000000001</c:v>
                </c:pt>
                <c:pt idx="104665">
                  <c:v>23.447533</c:v>
                </c:pt>
                <c:pt idx="104666">
                  <c:v>23.447406000000001</c:v>
                </c:pt>
                <c:pt idx="104667">
                  <c:v>23.449401999999999</c:v>
                </c:pt>
                <c:pt idx="104668">
                  <c:v>23.455307999999999</c:v>
                </c:pt>
                <c:pt idx="104669">
                  <c:v>23.451391000000001</c:v>
                </c:pt>
                <c:pt idx="104670">
                  <c:v>23.443199</c:v>
                </c:pt>
                <c:pt idx="104671">
                  <c:v>23.445730000000001</c:v>
                </c:pt>
                <c:pt idx="104672">
                  <c:v>23.449621</c:v>
                </c:pt>
                <c:pt idx="104673">
                  <c:v>23.451581999999998</c:v>
                </c:pt>
                <c:pt idx="104674">
                  <c:v>23.451782000000001</c:v>
                </c:pt>
                <c:pt idx="104675">
                  <c:v>23.447917</c:v>
                </c:pt>
                <c:pt idx="104676">
                  <c:v>23.447693999999998</c:v>
                </c:pt>
                <c:pt idx="104677">
                  <c:v>23.452449000000001</c:v>
                </c:pt>
                <c:pt idx="104678">
                  <c:v>23.455473000000001</c:v>
                </c:pt>
                <c:pt idx="104679">
                  <c:v>23.451934000000001</c:v>
                </c:pt>
                <c:pt idx="104680">
                  <c:v>23.448440000000002</c:v>
                </c:pt>
                <c:pt idx="104681">
                  <c:v>23.449885999999999</c:v>
                </c:pt>
                <c:pt idx="104682">
                  <c:v>23.453095000000001</c:v>
                </c:pt>
                <c:pt idx="104683">
                  <c:v>23.451826000000001</c:v>
                </c:pt>
                <c:pt idx="104684">
                  <c:v>23.449926999999999</c:v>
                </c:pt>
                <c:pt idx="104685">
                  <c:v>23.449840999999999</c:v>
                </c:pt>
                <c:pt idx="104686">
                  <c:v>23.450230000000001</c:v>
                </c:pt>
                <c:pt idx="104687">
                  <c:v>23.451568000000002</c:v>
                </c:pt>
                <c:pt idx="104688">
                  <c:v>23.454139000000001</c:v>
                </c:pt>
                <c:pt idx="104689">
                  <c:v>23.455556000000001</c:v>
                </c:pt>
                <c:pt idx="104690">
                  <c:v>23.451021000000001</c:v>
                </c:pt>
                <c:pt idx="104691">
                  <c:v>23.445747999999998</c:v>
                </c:pt>
                <c:pt idx="104692">
                  <c:v>23.446583</c:v>
                </c:pt>
                <c:pt idx="104693">
                  <c:v>23.446560000000002</c:v>
                </c:pt>
                <c:pt idx="104694">
                  <c:v>23.446252999999999</c:v>
                </c:pt>
                <c:pt idx="104695">
                  <c:v>23.450309000000001</c:v>
                </c:pt>
                <c:pt idx="104696">
                  <c:v>23.452241999999998</c:v>
                </c:pt>
                <c:pt idx="104697">
                  <c:v>23.449413</c:v>
                </c:pt>
                <c:pt idx="104698">
                  <c:v>23.448967</c:v>
                </c:pt>
                <c:pt idx="104699">
                  <c:v>23.451025999999999</c:v>
                </c:pt>
                <c:pt idx="104700">
                  <c:v>23.451215999999999</c:v>
                </c:pt>
                <c:pt idx="104701">
                  <c:v>23.450396999999999</c:v>
                </c:pt>
                <c:pt idx="104702">
                  <c:v>23.450614000000002</c:v>
                </c:pt>
                <c:pt idx="104703">
                  <c:v>23.449985000000002</c:v>
                </c:pt>
                <c:pt idx="104704">
                  <c:v>23.448248</c:v>
                </c:pt>
                <c:pt idx="104705">
                  <c:v>23.447209000000001</c:v>
                </c:pt>
                <c:pt idx="104706">
                  <c:v>23.448028000000001</c:v>
                </c:pt>
                <c:pt idx="104707">
                  <c:v>23.447417000000002</c:v>
                </c:pt>
                <c:pt idx="104708">
                  <c:v>23.447699</c:v>
                </c:pt>
                <c:pt idx="104709">
                  <c:v>23.448748999999999</c:v>
                </c:pt>
                <c:pt idx="104710">
                  <c:v>23.446933999999999</c:v>
                </c:pt>
                <c:pt idx="104711">
                  <c:v>23.444307999999999</c:v>
                </c:pt>
                <c:pt idx="104712">
                  <c:v>23.443504999999998</c:v>
                </c:pt>
                <c:pt idx="104713">
                  <c:v>23.445719</c:v>
                </c:pt>
                <c:pt idx="104714">
                  <c:v>23.450675</c:v>
                </c:pt>
                <c:pt idx="104715">
                  <c:v>23.454363000000001</c:v>
                </c:pt>
                <c:pt idx="104716">
                  <c:v>23.454008000000002</c:v>
                </c:pt>
                <c:pt idx="104717">
                  <c:v>23.448891</c:v>
                </c:pt>
                <c:pt idx="104718">
                  <c:v>23.444806</c:v>
                </c:pt>
                <c:pt idx="104719">
                  <c:v>23.445530999999999</c:v>
                </c:pt>
                <c:pt idx="104720">
                  <c:v>23.447188000000001</c:v>
                </c:pt>
                <c:pt idx="104721">
                  <c:v>23.446943000000001</c:v>
                </c:pt>
                <c:pt idx="104722">
                  <c:v>23.445730999999999</c:v>
                </c:pt>
                <c:pt idx="104723">
                  <c:v>23.447597999999999</c:v>
                </c:pt>
                <c:pt idx="104724">
                  <c:v>23.451483</c:v>
                </c:pt>
                <c:pt idx="104725">
                  <c:v>23.456264000000001</c:v>
                </c:pt>
                <c:pt idx="104726">
                  <c:v>23.456810999999998</c:v>
                </c:pt>
                <c:pt idx="104727">
                  <c:v>23.453202999999998</c:v>
                </c:pt>
                <c:pt idx="104728">
                  <c:v>23.455354</c:v>
                </c:pt>
                <c:pt idx="104729">
                  <c:v>23.457761000000001</c:v>
                </c:pt>
                <c:pt idx="104730">
                  <c:v>23.457357999999999</c:v>
                </c:pt>
                <c:pt idx="104731">
                  <c:v>23.461713</c:v>
                </c:pt>
                <c:pt idx="104732">
                  <c:v>23.464683999999998</c:v>
                </c:pt>
                <c:pt idx="104733">
                  <c:v>23.463735</c:v>
                </c:pt>
                <c:pt idx="104734">
                  <c:v>23.465326999999998</c:v>
                </c:pt>
                <c:pt idx="104735">
                  <c:v>23.463633000000002</c:v>
                </c:pt>
                <c:pt idx="104736">
                  <c:v>23.460591000000001</c:v>
                </c:pt>
                <c:pt idx="104737">
                  <c:v>23.461625000000002</c:v>
                </c:pt>
                <c:pt idx="104738">
                  <c:v>23.458919000000002</c:v>
                </c:pt>
                <c:pt idx="104739">
                  <c:v>23.458258000000001</c:v>
                </c:pt>
                <c:pt idx="104740">
                  <c:v>23.460972999999999</c:v>
                </c:pt>
                <c:pt idx="104741">
                  <c:v>23.460370000000001</c:v>
                </c:pt>
                <c:pt idx="104742">
                  <c:v>23.461617</c:v>
                </c:pt>
                <c:pt idx="104743">
                  <c:v>23.462174999999998</c:v>
                </c:pt>
                <c:pt idx="104744">
                  <c:v>23.460280000000001</c:v>
                </c:pt>
                <c:pt idx="104745">
                  <c:v>23.459524999999999</c:v>
                </c:pt>
                <c:pt idx="104746">
                  <c:v>23.460965000000002</c:v>
                </c:pt>
                <c:pt idx="104747">
                  <c:v>23.460094999999999</c:v>
                </c:pt>
                <c:pt idx="104748">
                  <c:v>23.458497999999999</c:v>
                </c:pt>
                <c:pt idx="104749">
                  <c:v>23.462046999999998</c:v>
                </c:pt>
                <c:pt idx="104750">
                  <c:v>23.461753999999999</c:v>
                </c:pt>
                <c:pt idx="104751">
                  <c:v>23.457287000000001</c:v>
                </c:pt>
                <c:pt idx="104752">
                  <c:v>23.458005</c:v>
                </c:pt>
                <c:pt idx="104753">
                  <c:v>23.460944999999999</c:v>
                </c:pt>
                <c:pt idx="104754">
                  <c:v>23.463083999999998</c:v>
                </c:pt>
                <c:pt idx="104755">
                  <c:v>23.462973999999999</c:v>
                </c:pt>
                <c:pt idx="104756">
                  <c:v>23.460896000000002</c:v>
                </c:pt>
                <c:pt idx="104757">
                  <c:v>23.461940999999999</c:v>
                </c:pt>
                <c:pt idx="104758">
                  <c:v>23.462233000000001</c:v>
                </c:pt>
                <c:pt idx="104759">
                  <c:v>23.458324999999999</c:v>
                </c:pt>
                <c:pt idx="104760">
                  <c:v>23.460591000000001</c:v>
                </c:pt>
                <c:pt idx="104761">
                  <c:v>23.463989999999999</c:v>
                </c:pt>
                <c:pt idx="104762">
                  <c:v>23.460101000000002</c:v>
                </c:pt>
                <c:pt idx="104763">
                  <c:v>23.458665</c:v>
                </c:pt>
                <c:pt idx="104764">
                  <c:v>23.462257000000001</c:v>
                </c:pt>
                <c:pt idx="104765">
                  <c:v>23.465115999999998</c:v>
                </c:pt>
                <c:pt idx="104766">
                  <c:v>23.464780000000001</c:v>
                </c:pt>
                <c:pt idx="104767">
                  <c:v>23.462699000000001</c:v>
                </c:pt>
                <c:pt idx="104768">
                  <c:v>23.463357999999999</c:v>
                </c:pt>
                <c:pt idx="104769">
                  <c:v>23.464407999999999</c:v>
                </c:pt>
                <c:pt idx="104770">
                  <c:v>23.465249</c:v>
                </c:pt>
                <c:pt idx="104771">
                  <c:v>23.466950000000001</c:v>
                </c:pt>
                <c:pt idx="104772">
                  <c:v>23.466653999999998</c:v>
                </c:pt>
                <c:pt idx="104773">
                  <c:v>23.463004000000002</c:v>
                </c:pt>
                <c:pt idx="104774">
                  <c:v>23.459589999999999</c:v>
                </c:pt>
                <c:pt idx="104775">
                  <c:v>23.464122</c:v>
                </c:pt>
                <c:pt idx="104776">
                  <c:v>23.469169000000001</c:v>
                </c:pt>
                <c:pt idx="104777">
                  <c:v>23.466771000000001</c:v>
                </c:pt>
                <c:pt idx="104778">
                  <c:v>23.467465000000001</c:v>
                </c:pt>
                <c:pt idx="104779">
                  <c:v>23.472231000000001</c:v>
                </c:pt>
                <c:pt idx="104780">
                  <c:v>23.470050000000001</c:v>
                </c:pt>
                <c:pt idx="104781">
                  <c:v>23.462872999999998</c:v>
                </c:pt>
                <c:pt idx="104782">
                  <c:v>23.462607999999999</c:v>
                </c:pt>
                <c:pt idx="104783">
                  <c:v>23.466228999999998</c:v>
                </c:pt>
                <c:pt idx="104784">
                  <c:v>23.469071</c:v>
                </c:pt>
                <c:pt idx="104785">
                  <c:v>23.470592</c:v>
                </c:pt>
                <c:pt idx="104786">
                  <c:v>23.468791</c:v>
                </c:pt>
                <c:pt idx="104787">
                  <c:v>23.469110000000001</c:v>
                </c:pt>
                <c:pt idx="104788">
                  <c:v>23.471377</c:v>
                </c:pt>
                <c:pt idx="104789">
                  <c:v>23.470652999999999</c:v>
                </c:pt>
                <c:pt idx="104790">
                  <c:v>23.467585</c:v>
                </c:pt>
                <c:pt idx="104791">
                  <c:v>23.466909000000001</c:v>
                </c:pt>
                <c:pt idx="104792">
                  <c:v>23.468502000000001</c:v>
                </c:pt>
                <c:pt idx="104793">
                  <c:v>23.468658000000001</c:v>
                </c:pt>
                <c:pt idx="104794">
                  <c:v>23.470393000000001</c:v>
                </c:pt>
                <c:pt idx="104795">
                  <c:v>23.469851999999999</c:v>
                </c:pt>
                <c:pt idx="104796">
                  <c:v>23.47409</c:v>
                </c:pt>
                <c:pt idx="104797">
                  <c:v>23.481299</c:v>
                </c:pt>
                <c:pt idx="104798">
                  <c:v>23.475073999999999</c:v>
                </c:pt>
                <c:pt idx="104799">
                  <c:v>23.466768999999999</c:v>
                </c:pt>
                <c:pt idx="104800">
                  <c:v>23.472712000000001</c:v>
                </c:pt>
                <c:pt idx="104801">
                  <c:v>23.477854000000001</c:v>
                </c:pt>
                <c:pt idx="104802">
                  <c:v>23.473683999999999</c:v>
                </c:pt>
                <c:pt idx="104803">
                  <c:v>23.472563999999998</c:v>
                </c:pt>
                <c:pt idx="104804">
                  <c:v>23.476206000000001</c:v>
                </c:pt>
                <c:pt idx="104805">
                  <c:v>23.47681</c:v>
                </c:pt>
                <c:pt idx="104806">
                  <c:v>23.476849999999999</c:v>
                </c:pt>
                <c:pt idx="104807">
                  <c:v>23.477772999999999</c:v>
                </c:pt>
                <c:pt idx="104808">
                  <c:v>23.477170000000001</c:v>
                </c:pt>
                <c:pt idx="104809">
                  <c:v>23.474107</c:v>
                </c:pt>
                <c:pt idx="104810">
                  <c:v>23.474188999999999</c:v>
                </c:pt>
                <c:pt idx="104811">
                  <c:v>23.478293000000001</c:v>
                </c:pt>
                <c:pt idx="104812">
                  <c:v>23.479113000000002</c:v>
                </c:pt>
                <c:pt idx="104813">
                  <c:v>23.47458</c:v>
                </c:pt>
                <c:pt idx="104814">
                  <c:v>23.468620000000001</c:v>
                </c:pt>
                <c:pt idx="104815">
                  <c:v>23.468601</c:v>
                </c:pt>
                <c:pt idx="104816">
                  <c:v>23.474195000000002</c:v>
                </c:pt>
                <c:pt idx="104817">
                  <c:v>23.475717</c:v>
                </c:pt>
                <c:pt idx="104818">
                  <c:v>23.475037</c:v>
                </c:pt>
                <c:pt idx="104819">
                  <c:v>23.479569999999999</c:v>
                </c:pt>
                <c:pt idx="104820">
                  <c:v>23.481739000000001</c:v>
                </c:pt>
                <c:pt idx="104821">
                  <c:v>23.477781</c:v>
                </c:pt>
                <c:pt idx="104822">
                  <c:v>23.479002000000001</c:v>
                </c:pt>
                <c:pt idx="104823">
                  <c:v>23.481231000000001</c:v>
                </c:pt>
                <c:pt idx="104824">
                  <c:v>23.476633</c:v>
                </c:pt>
                <c:pt idx="104825">
                  <c:v>23.477523000000001</c:v>
                </c:pt>
                <c:pt idx="104826">
                  <c:v>23.480564999999999</c:v>
                </c:pt>
                <c:pt idx="104827">
                  <c:v>23.479437000000001</c:v>
                </c:pt>
                <c:pt idx="104828">
                  <c:v>23.479761</c:v>
                </c:pt>
                <c:pt idx="104829">
                  <c:v>23.479158999999999</c:v>
                </c:pt>
                <c:pt idx="104830">
                  <c:v>23.479334000000001</c:v>
                </c:pt>
                <c:pt idx="104831">
                  <c:v>23.483598000000001</c:v>
                </c:pt>
                <c:pt idx="104832">
                  <c:v>23.485882</c:v>
                </c:pt>
                <c:pt idx="104833">
                  <c:v>23.486412999999999</c:v>
                </c:pt>
                <c:pt idx="104834">
                  <c:v>23.486775000000002</c:v>
                </c:pt>
                <c:pt idx="104835">
                  <c:v>23.486028000000001</c:v>
                </c:pt>
                <c:pt idx="104836">
                  <c:v>23.486526999999999</c:v>
                </c:pt>
                <c:pt idx="104837">
                  <c:v>23.485963999999999</c:v>
                </c:pt>
                <c:pt idx="104838">
                  <c:v>23.486377999999998</c:v>
                </c:pt>
                <c:pt idx="104839">
                  <c:v>23.489564999999999</c:v>
                </c:pt>
                <c:pt idx="104840">
                  <c:v>23.488744000000001</c:v>
                </c:pt>
                <c:pt idx="104841">
                  <c:v>23.485977999999999</c:v>
                </c:pt>
                <c:pt idx="104842">
                  <c:v>23.484770999999999</c:v>
                </c:pt>
                <c:pt idx="104843">
                  <c:v>23.482351000000001</c:v>
                </c:pt>
                <c:pt idx="104844">
                  <c:v>23.486241</c:v>
                </c:pt>
                <c:pt idx="104845">
                  <c:v>23.491555999999999</c:v>
                </c:pt>
                <c:pt idx="104846">
                  <c:v>23.487667999999999</c:v>
                </c:pt>
                <c:pt idx="104847">
                  <c:v>23.486356000000001</c:v>
                </c:pt>
                <c:pt idx="104848">
                  <c:v>23.491316999999999</c:v>
                </c:pt>
                <c:pt idx="104849">
                  <c:v>23.491585000000001</c:v>
                </c:pt>
                <c:pt idx="104850">
                  <c:v>23.487559000000001</c:v>
                </c:pt>
                <c:pt idx="104851">
                  <c:v>23.487383000000001</c:v>
                </c:pt>
                <c:pt idx="104852">
                  <c:v>23.490349999999999</c:v>
                </c:pt>
                <c:pt idx="104853">
                  <c:v>23.491491</c:v>
                </c:pt>
                <c:pt idx="104854">
                  <c:v>23.490717</c:v>
                </c:pt>
                <c:pt idx="104855">
                  <c:v>23.491668000000001</c:v>
                </c:pt>
                <c:pt idx="104856">
                  <c:v>23.489923000000001</c:v>
                </c:pt>
                <c:pt idx="104857">
                  <c:v>23.485429</c:v>
                </c:pt>
                <c:pt idx="104858">
                  <c:v>23.483989000000001</c:v>
                </c:pt>
                <c:pt idx="104859">
                  <c:v>23.485529</c:v>
                </c:pt>
                <c:pt idx="104860">
                  <c:v>23.489331</c:v>
                </c:pt>
                <c:pt idx="104861">
                  <c:v>23.491295000000001</c:v>
                </c:pt>
                <c:pt idx="104862">
                  <c:v>23.489066999999999</c:v>
                </c:pt>
                <c:pt idx="104863">
                  <c:v>23.491814000000002</c:v>
                </c:pt>
                <c:pt idx="104864">
                  <c:v>23.498139999999999</c:v>
                </c:pt>
                <c:pt idx="104865">
                  <c:v>23.499707000000001</c:v>
                </c:pt>
                <c:pt idx="104866">
                  <c:v>23.497831999999999</c:v>
                </c:pt>
                <c:pt idx="104867">
                  <c:v>23.497429</c:v>
                </c:pt>
                <c:pt idx="104868">
                  <c:v>23.494564</c:v>
                </c:pt>
                <c:pt idx="104869">
                  <c:v>23.488757</c:v>
                </c:pt>
                <c:pt idx="104870">
                  <c:v>23.487076999999999</c:v>
                </c:pt>
                <c:pt idx="104871">
                  <c:v>23.487290999999999</c:v>
                </c:pt>
                <c:pt idx="104872">
                  <c:v>23.489989000000001</c:v>
                </c:pt>
                <c:pt idx="104873">
                  <c:v>23.492709999999999</c:v>
                </c:pt>
                <c:pt idx="104874">
                  <c:v>23.492128000000001</c:v>
                </c:pt>
                <c:pt idx="104875">
                  <c:v>23.491803000000001</c:v>
                </c:pt>
                <c:pt idx="104876">
                  <c:v>23.489839</c:v>
                </c:pt>
                <c:pt idx="104877">
                  <c:v>23.487672</c:v>
                </c:pt>
                <c:pt idx="104878">
                  <c:v>23.492311999999998</c:v>
                </c:pt>
                <c:pt idx="104879">
                  <c:v>23.496621999999999</c:v>
                </c:pt>
                <c:pt idx="104880">
                  <c:v>23.494448999999999</c:v>
                </c:pt>
                <c:pt idx="104881">
                  <c:v>23.491619</c:v>
                </c:pt>
                <c:pt idx="104882">
                  <c:v>23.493383000000001</c:v>
                </c:pt>
                <c:pt idx="104883">
                  <c:v>23.495290000000001</c:v>
                </c:pt>
                <c:pt idx="104884">
                  <c:v>23.489364999999999</c:v>
                </c:pt>
                <c:pt idx="104885">
                  <c:v>23.486084000000002</c:v>
                </c:pt>
                <c:pt idx="104886">
                  <c:v>23.489989999999999</c:v>
                </c:pt>
                <c:pt idx="104887">
                  <c:v>23.493739999999999</c:v>
                </c:pt>
                <c:pt idx="104888">
                  <c:v>23.496791999999999</c:v>
                </c:pt>
                <c:pt idx="104889">
                  <c:v>23.499237000000001</c:v>
                </c:pt>
                <c:pt idx="104890">
                  <c:v>23.499578</c:v>
                </c:pt>
                <c:pt idx="104891">
                  <c:v>23.498792999999999</c:v>
                </c:pt>
                <c:pt idx="104892">
                  <c:v>23.502009000000001</c:v>
                </c:pt>
                <c:pt idx="104893">
                  <c:v>23.502122</c:v>
                </c:pt>
                <c:pt idx="104894">
                  <c:v>23.496230000000001</c:v>
                </c:pt>
                <c:pt idx="104895">
                  <c:v>23.497539</c:v>
                </c:pt>
                <c:pt idx="104896">
                  <c:v>23.501390000000001</c:v>
                </c:pt>
                <c:pt idx="104897">
                  <c:v>23.497026000000002</c:v>
                </c:pt>
                <c:pt idx="104898">
                  <c:v>23.494783000000002</c:v>
                </c:pt>
                <c:pt idx="104899">
                  <c:v>23.498716999999999</c:v>
                </c:pt>
                <c:pt idx="104900">
                  <c:v>23.500973999999999</c:v>
                </c:pt>
                <c:pt idx="104901">
                  <c:v>23.498428000000001</c:v>
                </c:pt>
                <c:pt idx="104902">
                  <c:v>23.496504999999999</c:v>
                </c:pt>
                <c:pt idx="104903">
                  <c:v>23.499860000000002</c:v>
                </c:pt>
                <c:pt idx="104904">
                  <c:v>23.503923</c:v>
                </c:pt>
                <c:pt idx="104905">
                  <c:v>23.50329</c:v>
                </c:pt>
                <c:pt idx="104906">
                  <c:v>23.498009</c:v>
                </c:pt>
                <c:pt idx="104907">
                  <c:v>23.496586000000001</c:v>
                </c:pt>
                <c:pt idx="104908">
                  <c:v>23.499994999999998</c:v>
                </c:pt>
                <c:pt idx="104909">
                  <c:v>23.502929000000002</c:v>
                </c:pt>
                <c:pt idx="104910">
                  <c:v>23.502043</c:v>
                </c:pt>
                <c:pt idx="104911">
                  <c:v>23.498864000000001</c:v>
                </c:pt>
                <c:pt idx="104912">
                  <c:v>23.498367999999999</c:v>
                </c:pt>
                <c:pt idx="104913">
                  <c:v>23.500684</c:v>
                </c:pt>
                <c:pt idx="104914">
                  <c:v>23.500357000000001</c:v>
                </c:pt>
                <c:pt idx="104915">
                  <c:v>23.49896</c:v>
                </c:pt>
                <c:pt idx="104916">
                  <c:v>23.500793999999999</c:v>
                </c:pt>
                <c:pt idx="104917">
                  <c:v>23.501118000000002</c:v>
                </c:pt>
                <c:pt idx="104918">
                  <c:v>23.499296999999999</c:v>
                </c:pt>
                <c:pt idx="104919">
                  <c:v>23.504370000000002</c:v>
                </c:pt>
                <c:pt idx="104920">
                  <c:v>23.508206000000001</c:v>
                </c:pt>
                <c:pt idx="104921">
                  <c:v>23.505476000000002</c:v>
                </c:pt>
                <c:pt idx="104922">
                  <c:v>23.506338</c:v>
                </c:pt>
                <c:pt idx="104923">
                  <c:v>23.507857999999999</c:v>
                </c:pt>
                <c:pt idx="104924">
                  <c:v>23.506019999999999</c:v>
                </c:pt>
                <c:pt idx="104925">
                  <c:v>23.504458</c:v>
                </c:pt>
                <c:pt idx="104926">
                  <c:v>23.506053999999999</c:v>
                </c:pt>
                <c:pt idx="104927">
                  <c:v>23.508400999999999</c:v>
                </c:pt>
                <c:pt idx="104928">
                  <c:v>23.507276000000001</c:v>
                </c:pt>
                <c:pt idx="104929">
                  <c:v>23.506205000000001</c:v>
                </c:pt>
                <c:pt idx="104930">
                  <c:v>23.506307</c:v>
                </c:pt>
                <c:pt idx="104931">
                  <c:v>23.505125</c:v>
                </c:pt>
                <c:pt idx="104932">
                  <c:v>23.504512999999999</c:v>
                </c:pt>
                <c:pt idx="104933">
                  <c:v>23.506689000000001</c:v>
                </c:pt>
                <c:pt idx="104934">
                  <c:v>23.504989999999999</c:v>
                </c:pt>
                <c:pt idx="104935">
                  <c:v>23.498512000000002</c:v>
                </c:pt>
                <c:pt idx="104936">
                  <c:v>23.499016999999998</c:v>
                </c:pt>
                <c:pt idx="104937">
                  <c:v>23.506834999999999</c:v>
                </c:pt>
                <c:pt idx="104938">
                  <c:v>23.508158999999999</c:v>
                </c:pt>
                <c:pt idx="104939">
                  <c:v>23.506239000000001</c:v>
                </c:pt>
                <c:pt idx="104940">
                  <c:v>23.509813000000001</c:v>
                </c:pt>
                <c:pt idx="104941">
                  <c:v>23.513855</c:v>
                </c:pt>
                <c:pt idx="104942">
                  <c:v>23.510773</c:v>
                </c:pt>
                <c:pt idx="104943">
                  <c:v>23.504200999999998</c:v>
                </c:pt>
                <c:pt idx="104944">
                  <c:v>23.502628999999999</c:v>
                </c:pt>
                <c:pt idx="104945">
                  <c:v>23.507324000000001</c:v>
                </c:pt>
                <c:pt idx="104946">
                  <c:v>23.506820999999999</c:v>
                </c:pt>
                <c:pt idx="104947">
                  <c:v>23.502458000000001</c:v>
                </c:pt>
                <c:pt idx="104948">
                  <c:v>23.505254000000001</c:v>
                </c:pt>
                <c:pt idx="104949">
                  <c:v>23.507601000000001</c:v>
                </c:pt>
                <c:pt idx="104950">
                  <c:v>23.508765</c:v>
                </c:pt>
                <c:pt idx="104951">
                  <c:v>23.510598000000002</c:v>
                </c:pt>
                <c:pt idx="104952">
                  <c:v>23.507223</c:v>
                </c:pt>
                <c:pt idx="104953">
                  <c:v>23.509024</c:v>
                </c:pt>
                <c:pt idx="104954">
                  <c:v>23.513200999999999</c:v>
                </c:pt>
                <c:pt idx="104955">
                  <c:v>23.511876999999998</c:v>
                </c:pt>
                <c:pt idx="104956">
                  <c:v>23.509846</c:v>
                </c:pt>
                <c:pt idx="104957">
                  <c:v>23.509913000000001</c:v>
                </c:pt>
                <c:pt idx="104958">
                  <c:v>23.511185000000001</c:v>
                </c:pt>
                <c:pt idx="104959">
                  <c:v>23.509803999999999</c:v>
                </c:pt>
                <c:pt idx="104960">
                  <c:v>23.506979999999999</c:v>
                </c:pt>
                <c:pt idx="104961">
                  <c:v>23.50695</c:v>
                </c:pt>
                <c:pt idx="104962">
                  <c:v>23.504176999999999</c:v>
                </c:pt>
                <c:pt idx="104963">
                  <c:v>23.502503000000001</c:v>
                </c:pt>
                <c:pt idx="104964">
                  <c:v>23.506059</c:v>
                </c:pt>
                <c:pt idx="104965">
                  <c:v>23.508233000000001</c:v>
                </c:pt>
                <c:pt idx="104966">
                  <c:v>23.508459999999999</c:v>
                </c:pt>
                <c:pt idx="104967">
                  <c:v>23.510532999999999</c:v>
                </c:pt>
                <c:pt idx="104968">
                  <c:v>23.509017</c:v>
                </c:pt>
                <c:pt idx="104969">
                  <c:v>23.508395</c:v>
                </c:pt>
                <c:pt idx="104970">
                  <c:v>23.509627999999999</c:v>
                </c:pt>
                <c:pt idx="104971">
                  <c:v>23.506077999999999</c:v>
                </c:pt>
                <c:pt idx="104972">
                  <c:v>23.505700000000001</c:v>
                </c:pt>
                <c:pt idx="104973">
                  <c:v>23.508291</c:v>
                </c:pt>
                <c:pt idx="104974">
                  <c:v>23.508732999999999</c:v>
                </c:pt>
                <c:pt idx="104975">
                  <c:v>23.508027999999999</c:v>
                </c:pt>
                <c:pt idx="104976">
                  <c:v>23.504653000000001</c:v>
                </c:pt>
                <c:pt idx="104977">
                  <c:v>23.503215999999998</c:v>
                </c:pt>
                <c:pt idx="104978">
                  <c:v>23.505559000000002</c:v>
                </c:pt>
                <c:pt idx="104979">
                  <c:v>23.506079</c:v>
                </c:pt>
                <c:pt idx="104980">
                  <c:v>23.506252</c:v>
                </c:pt>
                <c:pt idx="104981">
                  <c:v>23.508402</c:v>
                </c:pt>
                <c:pt idx="104982">
                  <c:v>23.508130000000001</c:v>
                </c:pt>
                <c:pt idx="104983">
                  <c:v>23.505803</c:v>
                </c:pt>
                <c:pt idx="104984">
                  <c:v>23.505414999999999</c:v>
                </c:pt>
                <c:pt idx="104985">
                  <c:v>23.508157000000001</c:v>
                </c:pt>
                <c:pt idx="104986">
                  <c:v>23.509853</c:v>
                </c:pt>
                <c:pt idx="104987">
                  <c:v>23.511752999999999</c:v>
                </c:pt>
                <c:pt idx="104988">
                  <c:v>23.513779</c:v>
                </c:pt>
                <c:pt idx="104989">
                  <c:v>23.514918000000002</c:v>
                </c:pt>
                <c:pt idx="104990">
                  <c:v>23.515325000000001</c:v>
                </c:pt>
                <c:pt idx="104991">
                  <c:v>23.515055</c:v>
                </c:pt>
                <c:pt idx="104992">
                  <c:v>23.517084000000001</c:v>
                </c:pt>
                <c:pt idx="104993">
                  <c:v>23.518961999999998</c:v>
                </c:pt>
                <c:pt idx="104994">
                  <c:v>23.514907000000001</c:v>
                </c:pt>
                <c:pt idx="104995">
                  <c:v>23.511268999999999</c:v>
                </c:pt>
                <c:pt idx="104996">
                  <c:v>23.514675</c:v>
                </c:pt>
                <c:pt idx="104997">
                  <c:v>23.517883000000001</c:v>
                </c:pt>
                <c:pt idx="104998">
                  <c:v>23.516711999999998</c:v>
                </c:pt>
                <c:pt idx="104999">
                  <c:v>23.515418</c:v>
                </c:pt>
                <c:pt idx="105000">
                  <c:v>23.514735999999999</c:v>
                </c:pt>
                <c:pt idx="105001">
                  <c:v>23.514408</c:v>
                </c:pt>
                <c:pt idx="105002">
                  <c:v>23.516629999999999</c:v>
                </c:pt>
                <c:pt idx="105003">
                  <c:v>23.519068999999998</c:v>
                </c:pt>
                <c:pt idx="105004">
                  <c:v>23.515112999999999</c:v>
                </c:pt>
                <c:pt idx="105005">
                  <c:v>23.512022999999999</c:v>
                </c:pt>
                <c:pt idx="105006">
                  <c:v>23.51932</c:v>
                </c:pt>
                <c:pt idx="105007">
                  <c:v>23.521042000000001</c:v>
                </c:pt>
                <c:pt idx="105008">
                  <c:v>23.515464000000001</c:v>
                </c:pt>
                <c:pt idx="105009">
                  <c:v>23.520288000000001</c:v>
                </c:pt>
                <c:pt idx="105010">
                  <c:v>23.521253000000002</c:v>
                </c:pt>
                <c:pt idx="105011">
                  <c:v>23.517482999999999</c:v>
                </c:pt>
                <c:pt idx="105012">
                  <c:v>23.521415999999999</c:v>
                </c:pt>
                <c:pt idx="105013">
                  <c:v>23.521868999999999</c:v>
                </c:pt>
                <c:pt idx="105014">
                  <c:v>23.521401999999998</c:v>
                </c:pt>
                <c:pt idx="105015">
                  <c:v>23.524827999999999</c:v>
                </c:pt>
                <c:pt idx="105016">
                  <c:v>23.519855</c:v>
                </c:pt>
                <c:pt idx="105017">
                  <c:v>23.515978</c:v>
                </c:pt>
                <c:pt idx="105018">
                  <c:v>23.520178000000001</c:v>
                </c:pt>
                <c:pt idx="105019">
                  <c:v>23.524598000000001</c:v>
                </c:pt>
                <c:pt idx="105020">
                  <c:v>23.526384</c:v>
                </c:pt>
                <c:pt idx="105021">
                  <c:v>23.524660000000001</c:v>
                </c:pt>
                <c:pt idx="105022">
                  <c:v>23.523040999999999</c:v>
                </c:pt>
                <c:pt idx="105023">
                  <c:v>23.525338999999999</c:v>
                </c:pt>
                <c:pt idx="105024">
                  <c:v>23.527259999999998</c:v>
                </c:pt>
                <c:pt idx="105025">
                  <c:v>23.525109</c:v>
                </c:pt>
                <c:pt idx="105026">
                  <c:v>23.523171999999999</c:v>
                </c:pt>
                <c:pt idx="105027">
                  <c:v>23.526005999999999</c:v>
                </c:pt>
                <c:pt idx="105028">
                  <c:v>23.526803999999998</c:v>
                </c:pt>
                <c:pt idx="105029">
                  <c:v>23.526513000000001</c:v>
                </c:pt>
                <c:pt idx="105030">
                  <c:v>23.526506999999999</c:v>
                </c:pt>
                <c:pt idx="105031">
                  <c:v>23.525117000000002</c:v>
                </c:pt>
                <c:pt idx="105032">
                  <c:v>23.525220999999998</c:v>
                </c:pt>
                <c:pt idx="105033">
                  <c:v>23.525735999999998</c:v>
                </c:pt>
                <c:pt idx="105034">
                  <c:v>23.522772</c:v>
                </c:pt>
                <c:pt idx="105035">
                  <c:v>23.52214</c:v>
                </c:pt>
                <c:pt idx="105036">
                  <c:v>23.523519</c:v>
                </c:pt>
                <c:pt idx="105037">
                  <c:v>23.523053999999998</c:v>
                </c:pt>
                <c:pt idx="105038">
                  <c:v>23.522601000000002</c:v>
                </c:pt>
                <c:pt idx="105039">
                  <c:v>23.520122000000001</c:v>
                </c:pt>
                <c:pt idx="105040">
                  <c:v>23.519801000000001</c:v>
                </c:pt>
                <c:pt idx="105041">
                  <c:v>23.521280000000001</c:v>
                </c:pt>
                <c:pt idx="105042">
                  <c:v>23.519023000000001</c:v>
                </c:pt>
                <c:pt idx="105043">
                  <c:v>23.520538999999999</c:v>
                </c:pt>
                <c:pt idx="105044">
                  <c:v>23.525261</c:v>
                </c:pt>
                <c:pt idx="105045">
                  <c:v>23.525243</c:v>
                </c:pt>
                <c:pt idx="105046">
                  <c:v>23.524516999999999</c:v>
                </c:pt>
                <c:pt idx="105047">
                  <c:v>23.527552</c:v>
                </c:pt>
                <c:pt idx="105048">
                  <c:v>23.527761000000002</c:v>
                </c:pt>
                <c:pt idx="105049">
                  <c:v>23.529245</c:v>
                </c:pt>
                <c:pt idx="105050">
                  <c:v>23.530352000000001</c:v>
                </c:pt>
                <c:pt idx="105051">
                  <c:v>23.53116</c:v>
                </c:pt>
                <c:pt idx="105052">
                  <c:v>23.532070000000001</c:v>
                </c:pt>
                <c:pt idx="105053">
                  <c:v>23.528445999999999</c:v>
                </c:pt>
                <c:pt idx="105054">
                  <c:v>23.526354999999999</c:v>
                </c:pt>
                <c:pt idx="105055">
                  <c:v>23.531330000000001</c:v>
                </c:pt>
                <c:pt idx="105056">
                  <c:v>23.532948000000001</c:v>
                </c:pt>
                <c:pt idx="105057">
                  <c:v>23.527773</c:v>
                </c:pt>
                <c:pt idx="105058">
                  <c:v>23.523539</c:v>
                </c:pt>
                <c:pt idx="105059">
                  <c:v>23.526281999999998</c:v>
                </c:pt>
                <c:pt idx="105060">
                  <c:v>23.530956</c:v>
                </c:pt>
                <c:pt idx="105061">
                  <c:v>23.534367</c:v>
                </c:pt>
                <c:pt idx="105062">
                  <c:v>23.535809</c:v>
                </c:pt>
                <c:pt idx="105063">
                  <c:v>23.533048000000001</c:v>
                </c:pt>
                <c:pt idx="105064">
                  <c:v>23.530650999999999</c:v>
                </c:pt>
                <c:pt idx="105065">
                  <c:v>23.532556</c:v>
                </c:pt>
                <c:pt idx="105066">
                  <c:v>23.534388</c:v>
                </c:pt>
                <c:pt idx="105067">
                  <c:v>23.534036</c:v>
                </c:pt>
                <c:pt idx="105068">
                  <c:v>23.528936999999999</c:v>
                </c:pt>
                <c:pt idx="105069">
                  <c:v>23.526071999999999</c:v>
                </c:pt>
                <c:pt idx="105070">
                  <c:v>23.529582999999999</c:v>
                </c:pt>
                <c:pt idx="105071">
                  <c:v>23.533408999999999</c:v>
                </c:pt>
                <c:pt idx="105072">
                  <c:v>23.534718999999999</c:v>
                </c:pt>
                <c:pt idx="105073">
                  <c:v>23.535315000000001</c:v>
                </c:pt>
                <c:pt idx="105074">
                  <c:v>23.533892000000002</c:v>
                </c:pt>
                <c:pt idx="105075">
                  <c:v>23.531524000000001</c:v>
                </c:pt>
                <c:pt idx="105076">
                  <c:v>23.531030999999999</c:v>
                </c:pt>
                <c:pt idx="105077">
                  <c:v>23.532637000000001</c:v>
                </c:pt>
                <c:pt idx="105078">
                  <c:v>23.534973999999998</c:v>
                </c:pt>
                <c:pt idx="105079">
                  <c:v>23.535257999999999</c:v>
                </c:pt>
                <c:pt idx="105080">
                  <c:v>23.534708999999999</c:v>
                </c:pt>
                <c:pt idx="105081">
                  <c:v>23.537718000000002</c:v>
                </c:pt>
                <c:pt idx="105082">
                  <c:v>23.536819000000001</c:v>
                </c:pt>
                <c:pt idx="105083">
                  <c:v>23.532091000000001</c:v>
                </c:pt>
                <c:pt idx="105084">
                  <c:v>23.535001000000001</c:v>
                </c:pt>
                <c:pt idx="105085">
                  <c:v>23.541277000000001</c:v>
                </c:pt>
                <c:pt idx="105086">
                  <c:v>23.540001</c:v>
                </c:pt>
                <c:pt idx="105087">
                  <c:v>23.540154999999999</c:v>
                </c:pt>
                <c:pt idx="105088">
                  <c:v>23.542000000000002</c:v>
                </c:pt>
                <c:pt idx="105089">
                  <c:v>23.541778999999998</c:v>
                </c:pt>
                <c:pt idx="105090">
                  <c:v>23.544791</c:v>
                </c:pt>
                <c:pt idx="105091">
                  <c:v>23.545864000000002</c:v>
                </c:pt>
                <c:pt idx="105092">
                  <c:v>23.543174</c:v>
                </c:pt>
                <c:pt idx="105093">
                  <c:v>23.543384</c:v>
                </c:pt>
                <c:pt idx="105094">
                  <c:v>23.544936</c:v>
                </c:pt>
                <c:pt idx="105095">
                  <c:v>23.542489</c:v>
                </c:pt>
                <c:pt idx="105096">
                  <c:v>23.537576000000001</c:v>
                </c:pt>
                <c:pt idx="105097">
                  <c:v>23.536674000000001</c:v>
                </c:pt>
                <c:pt idx="105098">
                  <c:v>23.539725000000001</c:v>
                </c:pt>
                <c:pt idx="105099">
                  <c:v>23.542175</c:v>
                </c:pt>
                <c:pt idx="105100">
                  <c:v>23.544999000000001</c:v>
                </c:pt>
                <c:pt idx="105101">
                  <c:v>23.544125000000001</c:v>
                </c:pt>
                <c:pt idx="105102">
                  <c:v>23.539487999999999</c:v>
                </c:pt>
                <c:pt idx="105103">
                  <c:v>23.540058999999999</c:v>
                </c:pt>
                <c:pt idx="105104">
                  <c:v>23.540679000000001</c:v>
                </c:pt>
                <c:pt idx="105105">
                  <c:v>23.536981999999998</c:v>
                </c:pt>
                <c:pt idx="105106">
                  <c:v>23.535936</c:v>
                </c:pt>
                <c:pt idx="105107">
                  <c:v>23.536923999999999</c:v>
                </c:pt>
                <c:pt idx="105108">
                  <c:v>23.540320999999999</c:v>
                </c:pt>
                <c:pt idx="105109">
                  <c:v>23.545397999999999</c:v>
                </c:pt>
                <c:pt idx="105110">
                  <c:v>23.543489999999998</c:v>
                </c:pt>
                <c:pt idx="105111">
                  <c:v>23.537693000000001</c:v>
                </c:pt>
                <c:pt idx="105112">
                  <c:v>23.540292999999998</c:v>
                </c:pt>
                <c:pt idx="105113">
                  <c:v>23.544530999999999</c:v>
                </c:pt>
                <c:pt idx="105114">
                  <c:v>23.542964000000001</c:v>
                </c:pt>
                <c:pt idx="105115">
                  <c:v>23.541634999999999</c:v>
                </c:pt>
                <c:pt idx="105116">
                  <c:v>23.541073999999998</c:v>
                </c:pt>
                <c:pt idx="105117">
                  <c:v>23.540818999999999</c:v>
                </c:pt>
                <c:pt idx="105118">
                  <c:v>23.542062999999999</c:v>
                </c:pt>
                <c:pt idx="105119">
                  <c:v>23.542619999999999</c:v>
                </c:pt>
                <c:pt idx="105120">
                  <c:v>23.539628</c:v>
                </c:pt>
                <c:pt idx="105121">
                  <c:v>23.539283000000001</c:v>
                </c:pt>
                <c:pt idx="105122">
                  <c:v>23.540369999999999</c:v>
                </c:pt>
                <c:pt idx="105123">
                  <c:v>23.541663</c:v>
                </c:pt>
                <c:pt idx="105124">
                  <c:v>23.544547000000001</c:v>
                </c:pt>
                <c:pt idx="105125">
                  <c:v>23.545000000000002</c:v>
                </c:pt>
                <c:pt idx="105126">
                  <c:v>23.543195000000001</c:v>
                </c:pt>
                <c:pt idx="105127">
                  <c:v>23.542465</c:v>
                </c:pt>
                <c:pt idx="105128">
                  <c:v>23.542560999999999</c:v>
                </c:pt>
                <c:pt idx="105129">
                  <c:v>23.542973</c:v>
                </c:pt>
                <c:pt idx="105130">
                  <c:v>23.54495</c:v>
                </c:pt>
                <c:pt idx="105131">
                  <c:v>23.544440000000002</c:v>
                </c:pt>
                <c:pt idx="105132">
                  <c:v>23.542648</c:v>
                </c:pt>
                <c:pt idx="105133">
                  <c:v>23.544428</c:v>
                </c:pt>
                <c:pt idx="105134">
                  <c:v>23.547272</c:v>
                </c:pt>
                <c:pt idx="105135">
                  <c:v>23.547411</c:v>
                </c:pt>
                <c:pt idx="105136">
                  <c:v>23.546471</c:v>
                </c:pt>
                <c:pt idx="105137">
                  <c:v>23.545007999999999</c:v>
                </c:pt>
                <c:pt idx="105138">
                  <c:v>23.542684999999999</c:v>
                </c:pt>
                <c:pt idx="105139">
                  <c:v>23.543391</c:v>
                </c:pt>
                <c:pt idx="105140">
                  <c:v>23.548014999999999</c:v>
                </c:pt>
                <c:pt idx="105141">
                  <c:v>23.549954</c:v>
                </c:pt>
                <c:pt idx="105142">
                  <c:v>23.545760999999999</c:v>
                </c:pt>
                <c:pt idx="105143">
                  <c:v>23.542643000000002</c:v>
                </c:pt>
                <c:pt idx="105144">
                  <c:v>23.544703999999999</c:v>
                </c:pt>
                <c:pt idx="105145">
                  <c:v>23.547844000000001</c:v>
                </c:pt>
                <c:pt idx="105146">
                  <c:v>23.547986000000002</c:v>
                </c:pt>
                <c:pt idx="105147">
                  <c:v>23.545324999999998</c:v>
                </c:pt>
                <c:pt idx="105148">
                  <c:v>23.546772000000001</c:v>
                </c:pt>
                <c:pt idx="105149">
                  <c:v>23.550305000000002</c:v>
                </c:pt>
                <c:pt idx="105150">
                  <c:v>23.547308000000001</c:v>
                </c:pt>
                <c:pt idx="105151">
                  <c:v>23.546140000000001</c:v>
                </c:pt>
                <c:pt idx="105152">
                  <c:v>23.550101999999999</c:v>
                </c:pt>
                <c:pt idx="105153">
                  <c:v>23.554064</c:v>
                </c:pt>
                <c:pt idx="105154">
                  <c:v>23.558036999999999</c:v>
                </c:pt>
                <c:pt idx="105155">
                  <c:v>23.559892999999999</c:v>
                </c:pt>
                <c:pt idx="105156">
                  <c:v>23.561050000000002</c:v>
                </c:pt>
                <c:pt idx="105157">
                  <c:v>23.562132999999999</c:v>
                </c:pt>
                <c:pt idx="105158">
                  <c:v>23.558064000000002</c:v>
                </c:pt>
                <c:pt idx="105159">
                  <c:v>23.555631999999999</c:v>
                </c:pt>
                <c:pt idx="105160">
                  <c:v>23.561368999999999</c:v>
                </c:pt>
                <c:pt idx="105161">
                  <c:v>23.560798999999999</c:v>
                </c:pt>
                <c:pt idx="105162">
                  <c:v>23.551548</c:v>
                </c:pt>
                <c:pt idx="105163">
                  <c:v>23.550702999999999</c:v>
                </c:pt>
                <c:pt idx="105164">
                  <c:v>23.555334999999999</c:v>
                </c:pt>
                <c:pt idx="105165">
                  <c:v>23.554742000000001</c:v>
                </c:pt>
                <c:pt idx="105166">
                  <c:v>23.553946</c:v>
                </c:pt>
                <c:pt idx="105167">
                  <c:v>23.557136</c:v>
                </c:pt>
                <c:pt idx="105168">
                  <c:v>23.559287000000001</c:v>
                </c:pt>
                <c:pt idx="105169">
                  <c:v>23.557359999999999</c:v>
                </c:pt>
                <c:pt idx="105170">
                  <c:v>23.556125000000002</c:v>
                </c:pt>
                <c:pt idx="105171">
                  <c:v>23.557625999999999</c:v>
                </c:pt>
                <c:pt idx="105172">
                  <c:v>23.557687000000001</c:v>
                </c:pt>
                <c:pt idx="105173">
                  <c:v>23.557044999999999</c:v>
                </c:pt>
                <c:pt idx="105174">
                  <c:v>23.558658999999999</c:v>
                </c:pt>
                <c:pt idx="105175">
                  <c:v>23.559318999999999</c:v>
                </c:pt>
                <c:pt idx="105176">
                  <c:v>23.556916999999999</c:v>
                </c:pt>
                <c:pt idx="105177">
                  <c:v>23.558123999999999</c:v>
                </c:pt>
                <c:pt idx="105178">
                  <c:v>23.558727000000001</c:v>
                </c:pt>
                <c:pt idx="105179">
                  <c:v>23.553751999999999</c:v>
                </c:pt>
                <c:pt idx="105180">
                  <c:v>23.553308999999999</c:v>
                </c:pt>
                <c:pt idx="105181">
                  <c:v>23.558181000000001</c:v>
                </c:pt>
                <c:pt idx="105182">
                  <c:v>23.555775000000001</c:v>
                </c:pt>
                <c:pt idx="105183">
                  <c:v>23.551947999999999</c:v>
                </c:pt>
                <c:pt idx="105184">
                  <c:v>23.552834000000001</c:v>
                </c:pt>
                <c:pt idx="105185">
                  <c:v>23.555486999999999</c:v>
                </c:pt>
                <c:pt idx="105186">
                  <c:v>23.557331000000001</c:v>
                </c:pt>
                <c:pt idx="105187">
                  <c:v>23.558150999999999</c:v>
                </c:pt>
                <c:pt idx="105188">
                  <c:v>23.560448000000001</c:v>
                </c:pt>
                <c:pt idx="105189">
                  <c:v>23.55883</c:v>
                </c:pt>
                <c:pt idx="105190">
                  <c:v>23.556016</c:v>
                </c:pt>
                <c:pt idx="105191">
                  <c:v>23.555259</c:v>
                </c:pt>
                <c:pt idx="105192">
                  <c:v>23.558055</c:v>
                </c:pt>
                <c:pt idx="105193">
                  <c:v>23.564796000000001</c:v>
                </c:pt>
                <c:pt idx="105194">
                  <c:v>23.566452000000002</c:v>
                </c:pt>
                <c:pt idx="105195">
                  <c:v>23.567136999999999</c:v>
                </c:pt>
                <c:pt idx="105196">
                  <c:v>23.569517999999999</c:v>
                </c:pt>
                <c:pt idx="105197">
                  <c:v>23.568898999999998</c:v>
                </c:pt>
                <c:pt idx="105198">
                  <c:v>23.570384000000001</c:v>
                </c:pt>
                <c:pt idx="105199">
                  <c:v>23.572742000000002</c:v>
                </c:pt>
                <c:pt idx="105200">
                  <c:v>23.572011</c:v>
                </c:pt>
                <c:pt idx="105201">
                  <c:v>23.569754</c:v>
                </c:pt>
                <c:pt idx="105202">
                  <c:v>23.567423999999999</c:v>
                </c:pt>
                <c:pt idx="105203">
                  <c:v>23.569451000000001</c:v>
                </c:pt>
                <c:pt idx="105204">
                  <c:v>23.571642000000001</c:v>
                </c:pt>
                <c:pt idx="105205">
                  <c:v>23.569808999999999</c:v>
                </c:pt>
                <c:pt idx="105206">
                  <c:v>23.569405</c:v>
                </c:pt>
                <c:pt idx="105207">
                  <c:v>23.570817000000002</c:v>
                </c:pt>
                <c:pt idx="105208">
                  <c:v>23.569334000000001</c:v>
                </c:pt>
                <c:pt idx="105209">
                  <c:v>23.566762000000001</c:v>
                </c:pt>
                <c:pt idx="105210">
                  <c:v>23.568407000000001</c:v>
                </c:pt>
                <c:pt idx="105211">
                  <c:v>23.568301000000002</c:v>
                </c:pt>
                <c:pt idx="105212">
                  <c:v>23.566860999999999</c:v>
                </c:pt>
                <c:pt idx="105213">
                  <c:v>23.569731000000001</c:v>
                </c:pt>
                <c:pt idx="105214">
                  <c:v>23.570654000000001</c:v>
                </c:pt>
                <c:pt idx="105215">
                  <c:v>23.569330000000001</c:v>
                </c:pt>
                <c:pt idx="105216">
                  <c:v>23.570277999999998</c:v>
                </c:pt>
                <c:pt idx="105217">
                  <c:v>23.57123</c:v>
                </c:pt>
                <c:pt idx="105218">
                  <c:v>23.571196</c:v>
                </c:pt>
                <c:pt idx="105219">
                  <c:v>23.571249999999999</c:v>
                </c:pt>
                <c:pt idx="105220">
                  <c:v>23.571024000000001</c:v>
                </c:pt>
                <c:pt idx="105221">
                  <c:v>23.567716999999998</c:v>
                </c:pt>
                <c:pt idx="105222">
                  <c:v>23.566528000000002</c:v>
                </c:pt>
                <c:pt idx="105223">
                  <c:v>23.571722000000001</c:v>
                </c:pt>
                <c:pt idx="105224">
                  <c:v>23.574102</c:v>
                </c:pt>
                <c:pt idx="105225">
                  <c:v>23.571224999999998</c:v>
                </c:pt>
                <c:pt idx="105226">
                  <c:v>23.570115999999999</c:v>
                </c:pt>
                <c:pt idx="105227">
                  <c:v>23.571172000000001</c:v>
                </c:pt>
                <c:pt idx="105228">
                  <c:v>23.572572000000001</c:v>
                </c:pt>
                <c:pt idx="105229">
                  <c:v>23.571406</c:v>
                </c:pt>
                <c:pt idx="105230">
                  <c:v>23.566102000000001</c:v>
                </c:pt>
                <c:pt idx="105231">
                  <c:v>23.564413999999999</c:v>
                </c:pt>
                <c:pt idx="105232">
                  <c:v>23.567889999999998</c:v>
                </c:pt>
                <c:pt idx="105233">
                  <c:v>23.569296999999999</c:v>
                </c:pt>
                <c:pt idx="105234">
                  <c:v>23.567886000000001</c:v>
                </c:pt>
                <c:pt idx="105235">
                  <c:v>23.564657</c:v>
                </c:pt>
                <c:pt idx="105236">
                  <c:v>23.564146999999998</c:v>
                </c:pt>
                <c:pt idx="105237">
                  <c:v>23.56794</c:v>
                </c:pt>
                <c:pt idx="105238">
                  <c:v>23.569749000000002</c:v>
                </c:pt>
                <c:pt idx="105239">
                  <c:v>23.568315999999999</c:v>
                </c:pt>
                <c:pt idx="105240">
                  <c:v>23.567008000000001</c:v>
                </c:pt>
                <c:pt idx="105241">
                  <c:v>23.571826999999999</c:v>
                </c:pt>
                <c:pt idx="105242">
                  <c:v>23.576919</c:v>
                </c:pt>
                <c:pt idx="105243">
                  <c:v>23.573245</c:v>
                </c:pt>
                <c:pt idx="105244">
                  <c:v>23.570741999999999</c:v>
                </c:pt>
                <c:pt idx="105245">
                  <c:v>23.573681000000001</c:v>
                </c:pt>
                <c:pt idx="105246">
                  <c:v>23.575049</c:v>
                </c:pt>
                <c:pt idx="105247">
                  <c:v>23.573011000000001</c:v>
                </c:pt>
                <c:pt idx="105248">
                  <c:v>23.574821</c:v>
                </c:pt>
                <c:pt idx="105249">
                  <c:v>23.579381999999999</c:v>
                </c:pt>
                <c:pt idx="105250">
                  <c:v>23.576415999999998</c:v>
                </c:pt>
                <c:pt idx="105251">
                  <c:v>23.577016</c:v>
                </c:pt>
                <c:pt idx="105252">
                  <c:v>23.581962000000001</c:v>
                </c:pt>
                <c:pt idx="105253">
                  <c:v>23.575339</c:v>
                </c:pt>
                <c:pt idx="105254">
                  <c:v>23.572616</c:v>
                </c:pt>
                <c:pt idx="105255">
                  <c:v>23.576259</c:v>
                </c:pt>
                <c:pt idx="105256">
                  <c:v>23.574324000000001</c:v>
                </c:pt>
                <c:pt idx="105257">
                  <c:v>23.575375999999999</c:v>
                </c:pt>
                <c:pt idx="105258">
                  <c:v>23.579129999999999</c:v>
                </c:pt>
                <c:pt idx="105259">
                  <c:v>23.577401999999999</c:v>
                </c:pt>
                <c:pt idx="105260">
                  <c:v>23.575175000000002</c:v>
                </c:pt>
                <c:pt idx="105261">
                  <c:v>23.574335000000001</c:v>
                </c:pt>
                <c:pt idx="105262">
                  <c:v>23.573440000000002</c:v>
                </c:pt>
                <c:pt idx="105263">
                  <c:v>23.576045000000001</c:v>
                </c:pt>
                <c:pt idx="105264">
                  <c:v>23.579664000000001</c:v>
                </c:pt>
                <c:pt idx="105265">
                  <c:v>23.578236</c:v>
                </c:pt>
                <c:pt idx="105266">
                  <c:v>23.577573999999998</c:v>
                </c:pt>
                <c:pt idx="105267">
                  <c:v>23.579915</c:v>
                </c:pt>
                <c:pt idx="105268">
                  <c:v>23.579657000000001</c:v>
                </c:pt>
                <c:pt idx="105269">
                  <c:v>23.578195999999998</c:v>
                </c:pt>
                <c:pt idx="105270">
                  <c:v>23.578112000000001</c:v>
                </c:pt>
                <c:pt idx="105271">
                  <c:v>23.578047999999999</c:v>
                </c:pt>
                <c:pt idx="105272">
                  <c:v>23.577942</c:v>
                </c:pt>
                <c:pt idx="105273">
                  <c:v>23.578408</c:v>
                </c:pt>
                <c:pt idx="105274">
                  <c:v>23.579796000000002</c:v>
                </c:pt>
                <c:pt idx="105275">
                  <c:v>23.578393999999999</c:v>
                </c:pt>
                <c:pt idx="105276">
                  <c:v>23.574975999999999</c:v>
                </c:pt>
                <c:pt idx="105277">
                  <c:v>23.572597999999999</c:v>
                </c:pt>
                <c:pt idx="105278">
                  <c:v>23.574995000000001</c:v>
                </c:pt>
                <c:pt idx="105279">
                  <c:v>23.577537</c:v>
                </c:pt>
                <c:pt idx="105280">
                  <c:v>23.576919</c:v>
                </c:pt>
                <c:pt idx="105281">
                  <c:v>23.576896999999999</c:v>
                </c:pt>
                <c:pt idx="105282">
                  <c:v>23.575617000000001</c:v>
                </c:pt>
                <c:pt idx="105283">
                  <c:v>23.576632</c:v>
                </c:pt>
                <c:pt idx="105284">
                  <c:v>23.579647999999999</c:v>
                </c:pt>
                <c:pt idx="105285">
                  <c:v>23.579981</c:v>
                </c:pt>
                <c:pt idx="105286">
                  <c:v>23.579863</c:v>
                </c:pt>
                <c:pt idx="105287">
                  <c:v>23.575274</c:v>
                </c:pt>
                <c:pt idx="105288">
                  <c:v>23.571712999999999</c:v>
                </c:pt>
                <c:pt idx="105289">
                  <c:v>23.573098999999999</c:v>
                </c:pt>
                <c:pt idx="105290">
                  <c:v>23.573240999999999</c:v>
                </c:pt>
                <c:pt idx="105291">
                  <c:v>23.573996999999999</c:v>
                </c:pt>
                <c:pt idx="105292">
                  <c:v>23.579107</c:v>
                </c:pt>
                <c:pt idx="105293">
                  <c:v>23.57968</c:v>
                </c:pt>
                <c:pt idx="105294">
                  <c:v>23.57516</c:v>
                </c:pt>
                <c:pt idx="105295">
                  <c:v>23.575510000000001</c:v>
                </c:pt>
                <c:pt idx="105296">
                  <c:v>23.575818999999999</c:v>
                </c:pt>
                <c:pt idx="105297">
                  <c:v>23.573264999999999</c:v>
                </c:pt>
                <c:pt idx="105298">
                  <c:v>23.576929</c:v>
                </c:pt>
                <c:pt idx="105299">
                  <c:v>23.579968000000001</c:v>
                </c:pt>
                <c:pt idx="105300">
                  <c:v>23.578596000000001</c:v>
                </c:pt>
                <c:pt idx="105301">
                  <c:v>23.578408</c:v>
                </c:pt>
                <c:pt idx="105302">
                  <c:v>23.578686000000001</c:v>
                </c:pt>
                <c:pt idx="105303">
                  <c:v>23.580950000000001</c:v>
                </c:pt>
                <c:pt idx="105304">
                  <c:v>23.582481000000001</c:v>
                </c:pt>
                <c:pt idx="105305">
                  <c:v>23.579972999999999</c:v>
                </c:pt>
                <c:pt idx="105306">
                  <c:v>23.580213000000001</c:v>
                </c:pt>
                <c:pt idx="105307">
                  <c:v>23.581119000000001</c:v>
                </c:pt>
                <c:pt idx="105308">
                  <c:v>23.582744999999999</c:v>
                </c:pt>
                <c:pt idx="105309">
                  <c:v>23.589435000000002</c:v>
                </c:pt>
                <c:pt idx="105310">
                  <c:v>23.585947000000001</c:v>
                </c:pt>
                <c:pt idx="105311">
                  <c:v>23.578153</c:v>
                </c:pt>
                <c:pt idx="105312">
                  <c:v>23.583555</c:v>
                </c:pt>
                <c:pt idx="105313">
                  <c:v>23.584129999999998</c:v>
                </c:pt>
                <c:pt idx="105314">
                  <c:v>23.577812999999999</c:v>
                </c:pt>
                <c:pt idx="105315">
                  <c:v>23.579991</c:v>
                </c:pt>
                <c:pt idx="105316">
                  <c:v>23.582452</c:v>
                </c:pt>
                <c:pt idx="105317">
                  <c:v>23.582982999999999</c:v>
                </c:pt>
                <c:pt idx="105318">
                  <c:v>23.587019999999999</c:v>
                </c:pt>
                <c:pt idx="105319">
                  <c:v>23.587762000000001</c:v>
                </c:pt>
                <c:pt idx="105320">
                  <c:v>23.591075</c:v>
                </c:pt>
                <c:pt idx="105321">
                  <c:v>23.596064999999999</c:v>
                </c:pt>
                <c:pt idx="105322">
                  <c:v>23.591203</c:v>
                </c:pt>
                <c:pt idx="105323">
                  <c:v>23.583704000000001</c:v>
                </c:pt>
                <c:pt idx="105324">
                  <c:v>23.584571</c:v>
                </c:pt>
                <c:pt idx="105325">
                  <c:v>23.587575999999999</c:v>
                </c:pt>
                <c:pt idx="105326">
                  <c:v>23.587845999999999</c:v>
                </c:pt>
                <c:pt idx="105327">
                  <c:v>23.588875999999999</c:v>
                </c:pt>
                <c:pt idx="105328">
                  <c:v>23.592137999999998</c:v>
                </c:pt>
                <c:pt idx="105329">
                  <c:v>23.59205</c:v>
                </c:pt>
                <c:pt idx="105330">
                  <c:v>23.590071999999999</c:v>
                </c:pt>
                <c:pt idx="105331">
                  <c:v>23.591858999999999</c:v>
                </c:pt>
                <c:pt idx="105332">
                  <c:v>23.590285000000002</c:v>
                </c:pt>
                <c:pt idx="105333">
                  <c:v>23.588782999999999</c:v>
                </c:pt>
                <c:pt idx="105334">
                  <c:v>23.594601999999998</c:v>
                </c:pt>
                <c:pt idx="105335">
                  <c:v>23.593330999999999</c:v>
                </c:pt>
                <c:pt idx="105336">
                  <c:v>23.587084999999998</c:v>
                </c:pt>
                <c:pt idx="105337">
                  <c:v>23.588812000000001</c:v>
                </c:pt>
                <c:pt idx="105338">
                  <c:v>23.590879000000001</c:v>
                </c:pt>
                <c:pt idx="105339">
                  <c:v>23.588080999999999</c:v>
                </c:pt>
                <c:pt idx="105340">
                  <c:v>23.587758999999998</c:v>
                </c:pt>
                <c:pt idx="105341">
                  <c:v>23.591733999999999</c:v>
                </c:pt>
                <c:pt idx="105342">
                  <c:v>23.591878999999999</c:v>
                </c:pt>
                <c:pt idx="105343">
                  <c:v>23.589175000000001</c:v>
                </c:pt>
                <c:pt idx="105344">
                  <c:v>23.589770000000001</c:v>
                </c:pt>
                <c:pt idx="105345">
                  <c:v>23.589801999999999</c:v>
                </c:pt>
                <c:pt idx="105346">
                  <c:v>23.588013</c:v>
                </c:pt>
                <c:pt idx="105347">
                  <c:v>23.588505000000001</c:v>
                </c:pt>
                <c:pt idx="105348">
                  <c:v>23.589884999999999</c:v>
                </c:pt>
                <c:pt idx="105349">
                  <c:v>23.588173000000001</c:v>
                </c:pt>
                <c:pt idx="105350">
                  <c:v>23.586276000000002</c:v>
                </c:pt>
                <c:pt idx="105351">
                  <c:v>23.58445</c:v>
                </c:pt>
                <c:pt idx="105352">
                  <c:v>23.583103999999999</c:v>
                </c:pt>
                <c:pt idx="105353">
                  <c:v>23.585674999999998</c:v>
                </c:pt>
                <c:pt idx="105354">
                  <c:v>23.591742</c:v>
                </c:pt>
                <c:pt idx="105355">
                  <c:v>23.592458000000001</c:v>
                </c:pt>
                <c:pt idx="105356">
                  <c:v>23.588601000000001</c:v>
                </c:pt>
                <c:pt idx="105357">
                  <c:v>23.588244</c:v>
                </c:pt>
                <c:pt idx="105358">
                  <c:v>23.59083</c:v>
                </c:pt>
                <c:pt idx="105359">
                  <c:v>23.590115000000001</c:v>
                </c:pt>
                <c:pt idx="105360">
                  <c:v>23.588519999999999</c:v>
                </c:pt>
                <c:pt idx="105361">
                  <c:v>23.592423</c:v>
                </c:pt>
                <c:pt idx="105362">
                  <c:v>23.597428000000001</c:v>
                </c:pt>
                <c:pt idx="105363">
                  <c:v>23.597943999999998</c:v>
                </c:pt>
                <c:pt idx="105364">
                  <c:v>23.597038999999999</c:v>
                </c:pt>
                <c:pt idx="105365">
                  <c:v>23.596933</c:v>
                </c:pt>
                <c:pt idx="105366">
                  <c:v>23.600878999999999</c:v>
                </c:pt>
                <c:pt idx="105367">
                  <c:v>23.603346999999999</c:v>
                </c:pt>
                <c:pt idx="105368">
                  <c:v>23.600417</c:v>
                </c:pt>
                <c:pt idx="105369">
                  <c:v>23.603594999999999</c:v>
                </c:pt>
                <c:pt idx="105370">
                  <c:v>23.608301999999998</c:v>
                </c:pt>
                <c:pt idx="105371">
                  <c:v>23.601747</c:v>
                </c:pt>
                <c:pt idx="105372">
                  <c:v>23.597185</c:v>
                </c:pt>
                <c:pt idx="105373">
                  <c:v>23.601174</c:v>
                </c:pt>
                <c:pt idx="105374">
                  <c:v>23.599888</c:v>
                </c:pt>
                <c:pt idx="105375">
                  <c:v>23.596036000000002</c:v>
                </c:pt>
                <c:pt idx="105376">
                  <c:v>23.597379</c:v>
                </c:pt>
                <c:pt idx="105377">
                  <c:v>23.59742</c:v>
                </c:pt>
                <c:pt idx="105378">
                  <c:v>23.597935</c:v>
                </c:pt>
                <c:pt idx="105379">
                  <c:v>23.598286000000002</c:v>
                </c:pt>
                <c:pt idx="105380">
                  <c:v>23.59582</c:v>
                </c:pt>
                <c:pt idx="105381">
                  <c:v>23.5961</c:v>
                </c:pt>
                <c:pt idx="105382">
                  <c:v>23.597393</c:v>
                </c:pt>
                <c:pt idx="105383">
                  <c:v>23.597898000000001</c:v>
                </c:pt>
                <c:pt idx="105384">
                  <c:v>23.599284999999998</c:v>
                </c:pt>
                <c:pt idx="105385">
                  <c:v>23.597695999999999</c:v>
                </c:pt>
                <c:pt idx="105386">
                  <c:v>23.596641000000002</c:v>
                </c:pt>
                <c:pt idx="105387">
                  <c:v>23.598431999999999</c:v>
                </c:pt>
                <c:pt idx="105388">
                  <c:v>23.601918000000001</c:v>
                </c:pt>
                <c:pt idx="105389">
                  <c:v>23.600394999999999</c:v>
                </c:pt>
                <c:pt idx="105390">
                  <c:v>23.598474</c:v>
                </c:pt>
                <c:pt idx="105391">
                  <c:v>23.601989</c:v>
                </c:pt>
                <c:pt idx="105392">
                  <c:v>23.601486999999999</c:v>
                </c:pt>
                <c:pt idx="105393">
                  <c:v>23.597480999999998</c:v>
                </c:pt>
                <c:pt idx="105394">
                  <c:v>23.599478999999999</c:v>
                </c:pt>
                <c:pt idx="105395">
                  <c:v>23.600628</c:v>
                </c:pt>
                <c:pt idx="105396">
                  <c:v>23.597937000000002</c:v>
                </c:pt>
                <c:pt idx="105397">
                  <c:v>23.598534999999998</c:v>
                </c:pt>
                <c:pt idx="105398">
                  <c:v>23.601576000000001</c:v>
                </c:pt>
                <c:pt idx="105399">
                  <c:v>23.603701999999998</c:v>
                </c:pt>
                <c:pt idx="105400">
                  <c:v>23.604769000000001</c:v>
                </c:pt>
                <c:pt idx="105401">
                  <c:v>23.604592</c:v>
                </c:pt>
                <c:pt idx="105402">
                  <c:v>23.606448</c:v>
                </c:pt>
                <c:pt idx="105403">
                  <c:v>23.609693</c:v>
                </c:pt>
                <c:pt idx="105404">
                  <c:v>23.609037000000001</c:v>
                </c:pt>
                <c:pt idx="105405">
                  <c:v>23.605854000000001</c:v>
                </c:pt>
                <c:pt idx="105406">
                  <c:v>23.604852999999999</c:v>
                </c:pt>
                <c:pt idx="105407">
                  <c:v>23.604970000000002</c:v>
                </c:pt>
                <c:pt idx="105408">
                  <c:v>23.604254999999998</c:v>
                </c:pt>
                <c:pt idx="105409">
                  <c:v>23.605267999999999</c:v>
                </c:pt>
                <c:pt idx="105410">
                  <c:v>23.609099000000001</c:v>
                </c:pt>
                <c:pt idx="105411">
                  <c:v>23.609479</c:v>
                </c:pt>
                <c:pt idx="105412">
                  <c:v>23.608989999999999</c:v>
                </c:pt>
                <c:pt idx="105413">
                  <c:v>23.609069999999999</c:v>
                </c:pt>
                <c:pt idx="105414">
                  <c:v>23.605437999999999</c:v>
                </c:pt>
                <c:pt idx="105415">
                  <c:v>23.603736000000001</c:v>
                </c:pt>
                <c:pt idx="105416">
                  <c:v>23.603891000000001</c:v>
                </c:pt>
                <c:pt idx="105417">
                  <c:v>23.602091999999999</c:v>
                </c:pt>
                <c:pt idx="105418">
                  <c:v>23.606356999999999</c:v>
                </c:pt>
                <c:pt idx="105419">
                  <c:v>23.611644999999999</c:v>
                </c:pt>
                <c:pt idx="105420">
                  <c:v>23.607863999999999</c:v>
                </c:pt>
                <c:pt idx="105421">
                  <c:v>23.605307</c:v>
                </c:pt>
                <c:pt idx="105422">
                  <c:v>23.605594</c:v>
                </c:pt>
                <c:pt idx="105423">
                  <c:v>23.606701000000001</c:v>
                </c:pt>
                <c:pt idx="105424">
                  <c:v>23.608369</c:v>
                </c:pt>
                <c:pt idx="105425">
                  <c:v>23.605905</c:v>
                </c:pt>
                <c:pt idx="105426">
                  <c:v>23.604997000000001</c:v>
                </c:pt>
                <c:pt idx="105427">
                  <c:v>23.604468000000001</c:v>
                </c:pt>
                <c:pt idx="105428">
                  <c:v>23.603515000000002</c:v>
                </c:pt>
                <c:pt idx="105429">
                  <c:v>23.603701999999998</c:v>
                </c:pt>
                <c:pt idx="105430">
                  <c:v>23.605011000000001</c:v>
                </c:pt>
                <c:pt idx="105431">
                  <c:v>23.607976000000001</c:v>
                </c:pt>
                <c:pt idx="105432">
                  <c:v>23.610441999999999</c:v>
                </c:pt>
                <c:pt idx="105433">
                  <c:v>23.609774999999999</c:v>
                </c:pt>
                <c:pt idx="105434">
                  <c:v>23.608546</c:v>
                </c:pt>
                <c:pt idx="105435">
                  <c:v>23.609248999999998</c:v>
                </c:pt>
                <c:pt idx="105436">
                  <c:v>23.609802999999999</c:v>
                </c:pt>
                <c:pt idx="105437">
                  <c:v>23.607915999999999</c:v>
                </c:pt>
                <c:pt idx="105438">
                  <c:v>23.609414999999998</c:v>
                </c:pt>
                <c:pt idx="105439">
                  <c:v>23.614208000000001</c:v>
                </c:pt>
                <c:pt idx="105440">
                  <c:v>23.614363999999998</c:v>
                </c:pt>
                <c:pt idx="105441">
                  <c:v>23.612662</c:v>
                </c:pt>
                <c:pt idx="105442">
                  <c:v>23.618153</c:v>
                </c:pt>
                <c:pt idx="105443">
                  <c:v>23.620377999999999</c:v>
                </c:pt>
                <c:pt idx="105444">
                  <c:v>23.61561</c:v>
                </c:pt>
                <c:pt idx="105445">
                  <c:v>23.616917000000001</c:v>
                </c:pt>
                <c:pt idx="105446">
                  <c:v>23.622534000000002</c:v>
                </c:pt>
                <c:pt idx="105447">
                  <c:v>23.620840000000001</c:v>
                </c:pt>
                <c:pt idx="105448">
                  <c:v>23.615614000000001</c:v>
                </c:pt>
                <c:pt idx="105449">
                  <c:v>23.616382999999999</c:v>
                </c:pt>
                <c:pt idx="105450">
                  <c:v>23.621168999999998</c:v>
                </c:pt>
                <c:pt idx="105451">
                  <c:v>23.621344000000001</c:v>
                </c:pt>
                <c:pt idx="105452">
                  <c:v>23.618765</c:v>
                </c:pt>
                <c:pt idx="105453">
                  <c:v>23.618683000000001</c:v>
                </c:pt>
                <c:pt idx="105454">
                  <c:v>23.619772000000001</c:v>
                </c:pt>
                <c:pt idx="105455">
                  <c:v>23.617878000000001</c:v>
                </c:pt>
                <c:pt idx="105456">
                  <c:v>23.614470000000001</c:v>
                </c:pt>
                <c:pt idx="105457">
                  <c:v>23.615262999999999</c:v>
                </c:pt>
                <c:pt idx="105458">
                  <c:v>23.617858999999999</c:v>
                </c:pt>
                <c:pt idx="105459">
                  <c:v>23.618917</c:v>
                </c:pt>
                <c:pt idx="105460">
                  <c:v>23.616804999999999</c:v>
                </c:pt>
                <c:pt idx="105461">
                  <c:v>23.613005000000001</c:v>
                </c:pt>
                <c:pt idx="105462">
                  <c:v>23.612877999999998</c:v>
                </c:pt>
                <c:pt idx="105463">
                  <c:v>23.617218999999999</c:v>
                </c:pt>
                <c:pt idx="105464">
                  <c:v>23.620836000000001</c:v>
                </c:pt>
                <c:pt idx="105465">
                  <c:v>23.617685000000002</c:v>
                </c:pt>
                <c:pt idx="105466">
                  <c:v>23.618065999999999</c:v>
                </c:pt>
                <c:pt idx="105467">
                  <c:v>23.621511999999999</c:v>
                </c:pt>
                <c:pt idx="105468">
                  <c:v>23.619033999999999</c:v>
                </c:pt>
                <c:pt idx="105469">
                  <c:v>23.617135000000001</c:v>
                </c:pt>
                <c:pt idx="105470">
                  <c:v>23.620809000000001</c:v>
                </c:pt>
                <c:pt idx="105471">
                  <c:v>23.623325999999999</c:v>
                </c:pt>
                <c:pt idx="105472">
                  <c:v>23.623232999999999</c:v>
                </c:pt>
                <c:pt idx="105473">
                  <c:v>23.623297000000001</c:v>
                </c:pt>
                <c:pt idx="105474">
                  <c:v>23.623384999999999</c:v>
                </c:pt>
                <c:pt idx="105475">
                  <c:v>23.623757999999999</c:v>
                </c:pt>
                <c:pt idx="105476">
                  <c:v>23.626911</c:v>
                </c:pt>
                <c:pt idx="105477">
                  <c:v>23.627212</c:v>
                </c:pt>
                <c:pt idx="105478">
                  <c:v>23.621936000000002</c:v>
                </c:pt>
                <c:pt idx="105479">
                  <c:v>23.621804000000001</c:v>
                </c:pt>
                <c:pt idx="105480">
                  <c:v>23.627409</c:v>
                </c:pt>
                <c:pt idx="105481">
                  <c:v>23.627969</c:v>
                </c:pt>
                <c:pt idx="105482">
                  <c:v>23.625824000000001</c:v>
                </c:pt>
                <c:pt idx="105483">
                  <c:v>23.626467000000002</c:v>
                </c:pt>
                <c:pt idx="105484">
                  <c:v>23.626504000000001</c:v>
                </c:pt>
                <c:pt idx="105485">
                  <c:v>23.624146</c:v>
                </c:pt>
                <c:pt idx="105486">
                  <c:v>23.623698999999998</c:v>
                </c:pt>
                <c:pt idx="105487">
                  <c:v>23.626909999999999</c:v>
                </c:pt>
                <c:pt idx="105488">
                  <c:v>23.626453999999999</c:v>
                </c:pt>
                <c:pt idx="105489">
                  <c:v>23.620830000000002</c:v>
                </c:pt>
                <c:pt idx="105490">
                  <c:v>23.622574</c:v>
                </c:pt>
                <c:pt idx="105491">
                  <c:v>23.626833000000001</c:v>
                </c:pt>
                <c:pt idx="105492">
                  <c:v>23.625471000000001</c:v>
                </c:pt>
                <c:pt idx="105493">
                  <c:v>23.624693000000001</c:v>
                </c:pt>
                <c:pt idx="105494">
                  <c:v>23.628129999999999</c:v>
                </c:pt>
                <c:pt idx="105495">
                  <c:v>23.629705999999999</c:v>
                </c:pt>
                <c:pt idx="105496">
                  <c:v>23.630029</c:v>
                </c:pt>
                <c:pt idx="105497">
                  <c:v>23.631426999999999</c:v>
                </c:pt>
                <c:pt idx="105498">
                  <c:v>23.631907000000002</c:v>
                </c:pt>
                <c:pt idx="105499">
                  <c:v>23.630941</c:v>
                </c:pt>
                <c:pt idx="105500">
                  <c:v>23.62893</c:v>
                </c:pt>
                <c:pt idx="105501">
                  <c:v>23.633635000000002</c:v>
                </c:pt>
                <c:pt idx="105502">
                  <c:v>23.638434</c:v>
                </c:pt>
                <c:pt idx="105503">
                  <c:v>23.633901000000002</c:v>
                </c:pt>
                <c:pt idx="105504">
                  <c:v>23.634485999999999</c:v>
                </c:pt>
                <c:pt idx="105505">
                  <c:v>23.63936</c:v>
                </c:pt>
                <c:pt idx="105506">
                  <c:v>23.635400000000001</c:v>
                </c:pt>
                <c:pt idx="105507">
                  <c:v>23.630852000000001</c:v>
                </c:pt>
                <c:pt idx="105508">
                  <c:v>23.634226000000002</c:v>
                </c:pt>
                <c:pt idx="105509">
                  <c:v>23.637426000000001</c:v>
                </c:pt>
                <c:pt idx="105510">
                  <c:v>23.636025</c:v>
                </c:pt>
                <c:pt idx="105511">
                  <c:v>23.633827</c:v>
                </c:pt>
                <c:pt idx="105512">
                  <c:v>23.631713000000001</c:v>
                </c:pt>
                <c:pt idx="105513">
                  <c:v>23.630172999999999</c:v>
                </c:pt>
                <c:pt idx="105514">
                  <c:v>23.628335</c:v>
                </c:pt>
                <c:pt idx="105515">
                  <c:v>23.624433</c:v>
                </c:pt>
                <c:pt idx="105516">
                  <c:v>23.624483000000001</c:v>
                </c:pt>
                <c:pt idx="105517">
                  <c:v>23.627457</c:v>
                </c:pt>
                <c:pt idx="105518">
                  <c:v>23.627106000000001</c:v>
                </c:pt>
                <c:pt idx="105519">
                  <c:v>23.624219</c:v>
                </c:pt>
                <c:pt idx="105520">
                  <c:v>23.623429999999999</c:v>
                </c:pt>
                <c:pt idx="105521">
                  <c:v>23.626159000000001</c:v>
                </c:pt>
                <c:pt idx="105522">
                  <c:v>23.627988999999999</c:v>
                </c:pt>
                <c:pt idx="105523">
                  <c:v>23.625952999999999</c:v>
                </c:pt>
                <c:pt idx="105524">
                  <c:v>23.626458</c:v>
                </c:pt>
                <c:pt idx="105525">
                  <c:v>23.627039</c:v>
                </c:pt>
                <c:pt idx="105526">
                  <c:v>23.625140999999999</c:v>
                </c:pt>
                <c:pt idx="105527">
                  <c:v>23.626791000000001</c:v>
                </c:pt>
                <c:pt idx="105528">
                  <c:v>23.629574999999999</c:v>
                </c:pt>
                <c:pt idx="105529">
                  <c:v>23.627943999999999</c:v>
                </c:pt>
                <c:pt idx="105530">
                  <c:v>23.625973999999999</c:v>
                </c:pt>
                <c:pt idx="105531">
                  <c:v>23.625699999999998</c:v>
                </c:pt>
                <c:pt idx="105532">
                  <c:v>23.627476999999999</c:v>
                </c:pt>
                <c:pt idx="105533">
                  <c:v>23.631385999999999</c:v>
                </c:pt>
                <c:pt idx="105534">
                  <c:v>23.634125999999998</c:v>
                </c:pt>
                <c:pt idx="105535">
                  <c:v>23.631989000000001</c:v>
                </c:pt>
                <c:pt idx="105536">
                  <c:v>23.629984</c:v>
                </c:pt>
                <c:pt idx="105537">
                  <c:v>23.632104999999999</c:v>
                </c:pt>
                <c:pt idx="105538">
                  <c:v>23.632843000000001</c:v>
                </c:pt>
                <c:pt idx="105539">
                  <c:v>23.632742</c:v>
                </c:pt>
                <c:pt idx="105540">
                  <c:v>23.636717999999998</c:v>
                </c:pt>
                <c:pt idx="105541">
                  <c:v>23.639541000000001</c:v>
                </c:pt>
                <c:pt idx="105542">
                  <c:v>23.638147</c:v>
                </c:pt>
                <c:pt idx="105543">
                  <c:v>23.636361999999998</c:v>
                </c:pt>
                <c:pt idx="105544">
                  <c:v>23.637819</c:v>
                </c:pt>
                <c:pt idx="105545">
                  <c:v>23.637889000000001</c:v>
                </c:pt>
                <c:pt idx="105546">
                  <c:v>23.634734999999999</c:v>
                </c:pt>
                <c:pt idx="105547">
                  <c:v>23.633675</c:v>
                </c:pt>
                <c:pt idx="105548">
                  <c:v>23.635248000000001</c:v>
                </c:pt>
                <c:pt idx="105549">
                  <c:v>23.636683000000001</c:v>
                </c:pt>
                <c:pt idx="105550">
                  <c:v>23.638062999999999</c:v>
                </c:pt>
                <c:pt idx="105551">
                  <c:v>23.636557</c:v>
                </c:pt>
                <c:pt idx="105552">
                  <c:v>23.632877000000001</c:v>
                </c:pt>
                <c:pt idx="105553">
                  <c:v>23.631021</c:v>
                </c:pt>
                <c:pt idx="105554">
                  <c:v>23.631305999999999</c:v>
                </c:pt>
                <c:pt idx="105555">
                  <c:v>23.634564000000001</c:v>
                </c:pt>
                <c:pt idx="105556">
                  <c:v>23.638285</c:v>
                </c:pt>
                <c:pt idx="105557">
                  <c:v>23.637211000000001</c:v>
                </c:pt>
                <c:pt idx="105558">
                  <c:v>23.634803999999999</c:v>
                </c:pt>
                <c:pt idx="105559">
                  <c:v>23.633427000000001</c:v>
                </c:pt>
                <c:pt idx="105560">
                  <c:v>23.634692999999999</c:v>
                </c:pt>
                <c:pt idx="105561">
                  <c:v>23.637606999999999</c:v>
                </c:pt>
                <c:pt idx="105562">
                  <c:v>23.638877999999998</c:v>
                </c:pt>
                <c:pt idx="105563">
                  <c:v>23.640309999999999</c:v>
                </c:pt>
                <c:pt idx="105564">
                  <c:v>23.640367000000001</c:v>
                </c:pt>
                <c:pt idx="105565">
                  <c:v>23.637832</c:v>
                </c:pt>
                <c:pt idx="105566">
                  <c:v>23.640118999999999</c:v>
                </c:pt>
                <c:pt idx="105567">
                  <c:v>23.645499999999998</c:v>
                </c:pt>
                <c:pt idx="105568">
                  <c:v>23.64714</c:v>
                </c:pt>
                <c:pt idx="105569">
                  <c:v>23.642683999999999</c:v>
                </c:pt>
                <c:pt idx="105570">
                  <c:v>23.640062</c:v>
                </c:pt>
                <c:pt idx="105571">
                  <c:v>23.643743000000001</c:v>
                </c:pt>
                <c:pt idx="105572">
                  <c:v>23.645025</c:v>
                </c:pt>
                <c:pt idx="105573">
                  <c:v>23.639797000000002</c:v>
                </c:pt>
                <c:pt idx="105574">
                  <c:v>23.638988999999999</c:v>
                </c:pt>
                <c:pt idx="105575">
                  <c:v>23.643055</c:v>
                </c:pt>
                <c:pt idx="105576">
                  <c:v>23.641929000000001</c:v>
                </c:pt>
                <c:pt idx="105577">
                  <c:v>23.639101</c:v>
                </c:pt>
                <c:pt idx="105578">
                  <c:v>23.640105999999999</c:v>
                </c:pt>
                <c:pt idx="105579">
                  <c:v>23.640618</c:v>
                </c:pt>
                <c:pt idx="105580">
                  <c:v>23.640581000000001</c:v>
                </c:pt>
                <c:pt idx="105581">
                  <c:v>23.640993999999999</c:v>
                </c:pt>
                <c:pt idx="105582">
                  <c:v>23.641226</c:v>
                </c:pt>
                <c:pt idx="105583">
                  <c:v>23.642067999999998</c:v>
                </c:pt>
                <c:pt idx="105584">
                  <c:v>23.64405</c:v>
                </c:pt>
                <c:pt idx="105585">
                  <c:v>23.646023</c:v>
                </c:pt>
                <c:pt idx="105586">
                  <c:v>23.643134</c:v>
                </c:pt>
                <c:pt idx="105587">
                  <c:v>23.641341000000001</c:v>
                </c:pt>
                <c:pt idx="105588">
                  <c:v>23.642482000000001</c:v>
                </c:pt>
                <c:pt idx="105589">
                  <c:v>23.640381999999999</c:v>
                </c:pt>
                <c:pt idx="105590">
                  <c:v>23.638819999999999</c:v>
                </c:pt>
                <c:pt idx="105591">
                  <c:v>23.641797</c:v>
                </c:pt>
                <c:pt idx="105592">
                  <c:v>23.644174</c:v>
                </c:pt>
                <c:pt idx="105593">
                  <c:v>23.642416000000001</c:v>
                </c:pt>
                <c:pt idx="105594">
                  <c:v>23.639773999999999</c:v>
                </c:pt>
                <c:pt idx="105595">
                  <c:v>23.640429999999999</c:v>
                </c:pt>
                <c:pt idx="105596">
                  <c:v>23.641517</c:v>
                </c:pt>
                <c:pt idx="105597">
                  <c:v>23.641522999999999</c:v>
                </c:pt>
                <c:pt idx="105598">
                  <c:v>23.639091000000001</c:v>
                </c:pt>
                <c:pt idx="105599">
                  <c:v>23.636333</c:v>
                </c:pt>
                <c:pt idx="105600">
                  <c:v>23.640250999999999</c:v>
                </c:pt>
                <c:pt idx="105601">
                  <c:v>23.647262000000001</c:v>
                </c:pt>
                <c:pt idx="105602">
                  <c:v>23.647604999999999</c:v>
                </c:pt>
                <c:pt idx="105603">
                  <c:v>23.641166999999999</c:v>
                </c:pt>
                <c:pt idx="105604">
                  <c:v>23.641382</c:v>
                </c:pt>
                <c:pt idx="105605">
                  <c:v>23.648858000000001</c:v>
                </c:pt>
                <c:pt idx="105606">
                  <c:v>23.647828000000001</c:v>
                </c:pt>
                <c:pt idx="105607">
                  <c:v>23.644805000000002</c:v>
                </c:pt>
                <c:pt idx="105608">
                  <c:v>23.648520999999999</c:v>
                </c:pt>
                <c:pt idx="105609">
                  <c:v>23.649698000000001</c:v>
                </c:pt>
                <c:pt idx="105610">
                  <c:v>23.650732999999999</c:v>
                </c:pt>
                <c:pt idx="105611">
                  <c:v>23.652252000000001</c:v>
                </c:pt>
                <c:pt idx="105612">
                  <c:v>23.652229999999999</c:v>
                </c:pt>
                <c:pt idx="105613">
                  <c:v>23.655244</c:v>
                </c:pt>
                <c:pt idx="105614">
                  <c:v>23.654216999999999</c:v>
                </c:pt>
                <c:pt idx="105615">
                  <c:v>23.650206000000001</c:v>
                </c:pt>
                <c:pt idx="105616">
                  <c:v>23.649840999999999</c:v>
                </c:pt>
                <c:pt idx="105617">
                  <c:v>23.649540999999999</c:v>
                </c:pt>
                <c:pt idx="105618">
                  <c:v>23.648235</c:v>
                </c:pt>
                <c:pt idx="105619">
                  <c:v>23.649291000000002</c:v>
                </c:pt>
                <c:pt idx="105620">
                  <c:v>23.651130999999999</c:v>
                </c:pt>
                <c:pt idx="105621">
                  <c:v>23.651736</c:v>
                </c:pt>
                <c:pt idx="105622">
                  <c:v>23.648755000000001</c:v>
                </c:pt>
                <c:pt idx="105623">
                  <c:v>23.645800000000001</c:v>
                </c:pt>
                <c:pt idx="105624">
                  <c:v>23.651962999999999</c:v>
                </c:pt>
                <c:pt idx="105625">
                  <c:v>23.658023</c:v>
                </c:pt>
                <c:pt idx="105626">
                  <c:v>23.655315999999999</c:v>
                </c:pt>
                <c:pt idx="105627">
                  <c:v>23.654454999999999</c:v>
                </c:pt>
                <c:pt idx="105628">
                  <c:v>23.654489999999999</c:v>
                </c:pt>
                <c:pt idx="105629">
                  <c:v>23.650680000000001</c:v>
                </c:pt>
                <c:pt idx="105630">
                  <c:v>23.650321000000002</c:v>
                </c:pt>
                <c:pt idx="105631">
                  <c:v>23.653379000000001</c:v>
                </c:pt>
                <c:pt idx="105632">
                  <c:v>23.654215000000001</c:v>
                </c:pt>
                <c:pt idx="105633">
                  <c:v>23.653960000000001</c:v>
                </c:pt>
                <c:pt idx="105634">
                  <c:v>23.655245000000001</c:v>
                </c:pt>
                <c:pt idx="105635">
                  <c:v>23.655553999999999</c:v>
                </c:pt>
                <c:pt idx="105636">
                  <c:v>23.652284000000002</c:v>
                </c:pt>
                <c:pt idx="105637">
                  <c:v>23.652301999999999</c:v>
                </c:pt>
                <c:pt idx="105638">
                  <c:v>23.656002000000001</c:v>
                </c:pt>
                <c:pt idx="105639">
                  <c:v>23.654848000000001</c:v>
                </c:pt>
                <c:pt idx="105640">
                  <c:v>23.649588999999999</c:v>
                </c:pt>
                <c:pt idx="105641">
                  <c:v>23.648696999999999</c:v>
                </c:pt>
                <c:pt idx="105642">
                  <c:v>23.651833</c:v>
                </c:pt>
                <c:pt idx="105643">
                  <c:v>23.653601999999999</c:v>
                </c:pt>
                <c:pt idx="105644">
                  <c:v>23.652774000000001</c:v>
                </c:pt>
                <c:pt idx="105645">
                  <c:v>23.649343999999999</c:v>
                </c:pt>
                <c:pt idx="105646">
                  <c:v>23.649846</c:v>
                </c:pt>
                <c:pt idx="105647">
                  <c:v>23.652342999999998</c:v>
                </c:pt>
                <c:pt idx="105648">
                  <c:v>23.650366000000002</c:v>
                </c:pt>
                <c:pt idx="105649">
                  <c:v>23.651821000000002</c:v>
                </c:pt>
                <c:pt idx="105650">
                  <c:v>23.655287000000001</c:v>
                </c:pt>
                <c:pt idx="105651">
                  <c:v>23.65429</c:v>
                </c:pt>
                <c:pt idx="105652">
                  <c:v>23.653434000000001</c:v>
                </c:pt>
                <c:pt idx="105653">
                  <c:v>23.654122000000001</c:v>
                </c:pt>
                <c:pt idx="105654">
                  <c:v>23.656162999999999</c:v>
                </c:pt>
                <c:pt idx="105655">
                  <c:v>23.657329000000001</c:v>
                </c:pt>
                <c:pt idx="105656">
                  <c:v>23.658956</c:v>
                </c:pt>
                <c:pt idx="105657">
                  <c:v>23.659117999999999</c:v>
                </c:pt>
                <c:pt idx="105658">
                  <c:v>23.661435000000001</c:v>
                </c:pt>
                <c:pt idx="105659">
                  <c:v>23.668004</c:v>
                </c:pt>
                <c:pt idx="105660">
                  <c:v>23.667321000000001</c:v>
                </c:pt>
                <c:pt idx="105661">
                  <c:v>23.662313000000001</c:v>
                </c:pt>
                <c:pt idx="105662">
                  <c:v>23.662769999999998</c:v>
                </c:pt>
                <c:pt idx="105663">
                  <c:v>23.666412999999999</c:v>
                </c:pt>
                <c:pt idx="105664">
                  <c:v>23.666674</c:v>
                </c:pt>
                <c:pt idx="105665">
                  <c:v>23.662015</c:v>
                </c:pt>
                <c:pt idx="105666">
                  <c:v>23.658881999999998</c:v>
                </c:pt>
                <c:pt idx="105667">
                  <c:v>23.662216000000001</c:v>
                </c:pt>
                <c:pt idx="105668">
                  <c:v>23.666136000000002</c:v>
                </c:pt>
                <c:pt idx="105669">
                  <c:v>23.665389999999999</c:v>
                </c:pt>
                <c:pt idx="105670">
                  <c:v>23.663537999999999</c:v>
                </c:pt>
                <c:pt idx="105671">
                  <c:v>23.664921</c:v>
                </c:pt>
                <c:pt idx="105672">
                  <c:v>23.667149999999999</c:v>
                </c:pt>
                <c:pt idx="105673">
                  <c:v>23.665141999999999</c:v>
                </c:pt>
                <c:pt idx="105674">
                  <c:v>23.660042000000001</c:v>
                </c:pt>
                <c:pt idx="105675">
                  <c:v>23.657923</c:v>
                </c:pt>
                <c:pt idx="105676">
                  <c:v>23.660900000000002</c:v>
                </c:pt>
                <c:pt idx="105677">
                  <c:v>23.661822000000001</c:v>
                </c:pt>
                <c:pt idx="105678">
                  <c:v>23.660423999999999</c:v>
                </c:pt>
                <c:pt idx="105679">
                  <c:v>23.660036999999999</c:v>
                </c:pt>
                <c:pt idx="105680">
                  <c:v>23.659406000000001</c:v>
                </c:pt>
                <c:pt idx="105681">
                  <c:v>23.660899000000001</c:v>
                </c:pt>
                <c:pt idx="105682">
                  <c:v>23.661664999999999</c:v>
                </c:pt>
                <c:pt idx="105683">
                  <c:v>23.659466999999999</c:v>
                </c:pt>
                <c:pt idx="105684">
                  <c:v>23.658591999999999</c:v>
                </c:pt>
                <c:pt idx="105685">
                  <c:v>23.661362</c:v>
                </c:pt>
                <c:pt idx="105686">
                  <c:v>23.662088000000001</c:v>
                </c:pt>
                <c:pt idx="105687">
                  <c:v>23.662984999999999</c:v>
                </c:pt>
                <c:pt idx="105688">
                  <c:v>23.666515</c:v>
                </c:pt>
                <c:pt idx="105689">
                  <c:v>23.666817999999999</c:v>
                </c:pt>
                <c:pt idx="105690">
                  <c:v>23.667228000000001</c:v>
                </c:pt>
                <c:pt idx="105691">
                  <c:v>23.670871000000002</c:v>
                </c:pt>
                <c:pt idx="105692">
                  <c:v>23.67118</c:v>
                </c:pt>
                <c:pt idx="105693">
                  <c:v>23.673183000000002</c:v>
                </c:pt>
                <c:pt idx="105694">
                  <c:v>23.674372000000002</c:v>
                </c:pt>
                <c:pt idx="105695">
                  <c:v>23.671052</c:v>
                </c:pt>
                <c:pt idx="105696">
                  <c:v>23.673216</c:v>
                </c:pt>
                <c:pt idx="105697">
                  <c:v>23.679507000000001</c:v>
                </c:pt>
                <c:pt idx="105698">
                  <c:v>23.679812999999999</c:v>
                </c:pt>
                <c:pt idx="105699">
                  <c:v>23.675287000000001</c:v>
                </c:pt>
                <c:pt idx="105700">
                  <c:v>23.674664</c:v>
                </c:pt>
                <c:pt idx="105701">
                  <c:v>23.675630999999999</c:v>
                </c:pt>
                <c:pt idx="105702">
                  <c:v>23.675253000000001</c:v>
                </c:pt>
                <c:pt idx="105703">
                  <c:v>23.676161</c:v>
                </c:pt>
                <c:pt idx="105704">
                  <c:v>23.674537000000001</c:v>
                </c:pt>
                <c:pt idx="105705">
                  <c:v>23.674298</c:v>
                </c:pt>
                <c:pt idx="105706">
                  <c:v>23.675663</c:v>
                </c:pt>
                <c:pt idx="105707">
                  <c:v>23.672512999999999</c:v>
                </c:pt>
                <c:pt idx="105708">
                  <c:v>23.672453999999998</c:v>
                </c:pt>
                <c:pt idx="105709">
                  <c:v>23.676195</c:v>
                </c:pt>
                <c:pt idx="105710">
                  <c:v>23.676292</c:v>
                </c:pt>
                <c:pt idx="105711">
                  <c:v>23.670604000000001</c:v>
                </c:pt>
                <c:pt idx="105712">
                  <c:v>23.667822000000001</c:v>
                </c:pt>
                <c:pt idx="105713">
                  <c:v>23.671469999999999</c:v>
                </c:pt>
                <c:pt idx="105714">
                  <c:v>23.674769999999999</c:v>
                </c:pt>
                <c:pt idx="105715">
                  <c:v>23.677171000000001</c:v>
                </c:pt>
                <c:pt idx="105716">
                  <c:v>23.677168999999999</c:v>
                </c:pt>
                <c:pt idx="105717">
                  <c:v>23.677508</c:v>
                </c:pt>
                <c:pt idx="105718">
                  <c:v>23.675718</c:v>
                </c:pt>
                <c:pt idx="105719">
                  <c:v>23.674733</c:v>
                </c:pt>
                <c:pt idx="105720">
                  <c:v>23.676393000000001</c:v>
                </c:pt>
                <c:pt idx="105721">
                  <c:v>23.673501000000002</c:v>
                </c:pt>
                <c:pt idx="105722">
                  <c:v>23.671195999999998</c:v>
                </c:pt>
                <c:pt idx="105723">
                  <c:v>23.675349000000001</c:v>
                </c:pt>
                <c:pt idx="105724">
                  <c:v>23.676794000000001</c:v>
                </c:pt>
                <c:pt idx="105725">
                  <c:v>23.674008000000001</c:v>
                </c:pt>
                <c:pt idx="105726">
                  <c:v>23.674865</c:v>
                </c:pt>
                <c:pt idx="105727">
                  <c:v>23.673465</c:v>
                </c:pt>
                <c:pt idx="105728">
                  <c:v>23.671461999999998</c:v>
                </c:pt>
                <c:pt idx="105729">
                  <c:v>23.674028</c:v>
                </c:pt>
                <c:pt idx="105730">
                  <c:v>23.673076999999999</c:v>
                </c:pt>
                <c:pt idx="105731">
                  <c:v>23.672846</c:v>
                </c:pt>
                <c:pt idx="105732">
                  <c:v>23.675701</c:v>
                </c:pt>
                <c:pt idx="105733">
                  <c:v>23.676435000000001</c:v>
                </c:pt>
                <c:pt idx="105734">
                  <c:v>23.675519000000001</c:v>
                </c:pt>
                <c:pt idx="105735">
                  <c:v>23.673421000000001</c:v>
                </c:pt>
                <c:pt idx="105736">
                  <c:v>23.673493000000001</c:v>
                </c:pt>
                <c:pt idx="105737">
                  <c:v>23.675803999999999</c:v>
                </c:pt>
                <c:pt idx="105738">
                  <c:v>23.676684999999999</c:v>
                </c:pt>
                <c:pt idx="105739">
                  <c:v>23.675204999999998</c:v>
                </c:pt>
                <c:pt idx="105740">
                  <c:v>23.677620000000001</c:v>
                </c:pt>
                <c:pt idx="105741">
                  <c:v>23.681442000000001</c:v>
                </c:pt>
                <c:pt idx="105742">
                  <c:v>23.680774</c:v>
                </c:pt>
                <c:pt idx="105743">
                  <c:v>23.680320999999999</c:v>
                </c:pt>
                <c:pt idx="105744">
                  <c:v>23.682632000000002</c:v>
                </c:pt>
                <c:pt idx="105745">
                  <c:v>23.684163000000002</c:v>
                </c:pt>
                <c:pt idx="105746">
                  <c:v>23.6813</c:v>
                </c:pt>
                <c:pt idx="105747">
                  <c:v>23.678975000000001</c:v>
                </c:pt>
                <c:pt idx="105748">
                  <c:v>23.679931</c:v>
                </c:pt>
                <c:pt idx="105749">
                  <c:v>23.680457000000001</c:v>
                </c:pt>
                <c:pt idx="105750">
                  <c:v>23.678197000000001</c:v>
                </c:pt>
                <c:pt idx="105751">
                  <c:v>23.676188</c:v>
                </c:pt>
                <c:pt idx="105752">
                  <c:v>23.675280999999998</c:v>
                </c:pt>
                <c:pt idx="105753">
                  <c:v>23.676966</c:v>
                </c:pt>
                <c:pt idx="105754">
                  <c:v>23.681621</c:v>
                </c:pt>
                <c:pt idx="105755">
                  <c:v>23.683299000000002</c:v>
                </c:pt>
                <c:pt idx="105756">
                  <c:v>23.679587999999999</c:v>
                </c:pt>
                <c:pt idx="105757">
                  <c:v>23.677675000000001</c:v>
                </c:pt>
                <c:pt idx="105758">
                  <c:v>23.679362000000001</c:v>
                </c:pt>
                <c:pt idx="105759">
                  <c:v>23.683036999999999</c:v>
                </c:pt>
                <c:pt idx="105760">
                  <c:v>23.684339000000001</c:v>
                </c:pt>
                <c:pt idx="105761">
                  <c:v>23.682241999999999</c:v>
                </c:pt>
                <c:pt idx="105762">
                  <c:v>23.683133999999999</c:v>
                </c:pt>
                <c:pt idx="105763">
                  <c:v>23.686793999999999</c:v>
                </c:pt>
                <c:pt idx="105764">
                  <c:v>23.685517999999998</c:v>
                </c:pt>
                <c:pt idx="105765">
                  <c:v>23.681187000000001</c:v>
                </c:pt>
                <c:pt idx="105766">
                  <c:v>23.679395</c:v>
                </c:pt>
                <c:pt idx="105767">
                  <c:v>23.677945000000001</c:v>
                </c:pt>
                <c:pt idx="105768">
                  <c:v>23.679017000000002</c:v>
                </c:pt>
                <c:pt idx="105769">
                  <c:v>23.683403999999999</c:v>
                </c:pt>
                <c:pt idx="105770">
                  <c:v>23.683142</c:v>
                </c:pt>
                <c:pt idx="105771">
                  <c:v>23.682006000000001</c:v>
                </c:pt>
                <c:pt idx="105772">
                  <c:v>23.68141</c:v>
                </c:pt>
                <c:pt idx="105773">
                  <c:v>23.681156999999999</c:v>
                </c:pt>
                <c:pt idx="105774">
                  <c:v>23.686882000000001</c:v>
                </c:pt>
                <c:pt idx="105775">
                  <c:v>23.690605000000001</c:v>
                </c:pt>
                <c:pt idx="105776">
                  <c:v>23.689900999999999</c:v>
                </c:pt>
                <c:pt idx="105777">
                  <c:v>23.692437999999999</c:v>
                </c:pt>
                <c:pt idx="105778">
                  <c:v>23.693301000000002</c:v>
                </c:pt>
                <c:pt idx="105779">
                  <c:v>23.695582999999999</c:v>
                </c:pt>
                <c:pt idx="105780">
                  <c:v>23.696563000000001</c:v>
                </c:pt>
                <c:pt idx="105781">
                  <c:v>23.692146999999999</c:v>
                </c:pt>
                <c:pt idx="105782">
                  <c:v>23.687833999999999</c:v>
                </c:pt>
                <c:pt idx="105783">
                  <c:v>23.687037</c:v>
                </c:pt>
                <c:pt idx="105784">
                  <c:v>23.688846999999999</c:v>
                </c:pt>
                <c:pt idx="105785">
                  <c:v>23.690263000000002</c:v>
                </c:pt>
                <c:pt idx="105786">
                  <c:v>23.689523000000001</c:v>
                </c:pt>
                <c:pt idx="105787">
                  <c:v>23.687622000000001</c:v>
                </c:pt>
                <c:pt idx="105788">
                  <c:v>23.687667999999999</c:v>
                </c:pt>
                <c:pt idx="105789">
                  <c:v>23.691303999999999</c:v>
                </c:pt>
                <c:pt idx="105790">
                  <c:v>23.691336</c:v>
                </c:pt>
                <c:pt idx="105791">
                  <c:v>23.687031000000001</c:v>
                </c:pt>
                <c:pt idx="105792">
                  <c:v>23.687365</c:v>
                </c:pt>
                <c:pt idx="105793">
                  <c:v>23.690075</c:v>
                </c:pt>
                <c:pt idx="105794">
                  <c:v>23.688842000000001</c:v>
                </c:pt>
                <c:pt idx="105795">
                  <c:v>23.687860000000001</c:v>
                </c:pt>
                <c:pt idx="105796">
                  <c:v>23.685946999999999</c:v>
                </c:pt>
                <c:pt idx="105797">
                  <c:v>23.686005999999999</c:v>
                </c:pt>
                <c:pt idx="105798">
                  <c:v>23.689912</c:v>
                </c:pt>
                <c:pt idx="105799">
                  <c:v>23.68824</c:v>
                </c:pt>
                <c:pt idx="105800">
                  <c:v>23.684536000000001</c:v>
                </c:pt>
                <c:pt idx="105801">
                  <c:v>23.686757</c:v>
                </c:pt>
                <c:pt idx="105802">
                  <c:v>23.687767999999998</c:v>
                </c:pt>
                <c:pt idx="105803">
                  <c:v>23.687908</c:v>
                </c:pt>
                <c:pt idx="105804">
                  <c:v>23.689055</c:v>
                </c:pt>
                <c:pt idx="105805">
                  <c:v>23.689412999999998</c:v>
                </c:pt>
                <c:pt idx="105806">
                  <c:v>23.687521</c:v>
                </c:pt>
                <c:pt idx="105807">
                  <c:v>23.684953</c:v>
                </c:pt>
                <c:pt idx="105808">
                  <c:v>23.687441</c:v>
                </c:pt>
                <c:pt idx="105809">
                  <c:v>23.690759</c:v>
                </c:pt>
                <c:pt idx="105810">
                  <c:v>23.686174999999999</c:v>
                </c:pt>
                <c:pt idx="105811">
                  <c:v>23.680579999999999</c:v>
                </c:pt>
                <c:pt idx="105812">
                  <c:v>23.681293</c:v>
                </c:pt>
                <c:pt idx="105813">
                  <c:v>23.683878</c:v>
                </c:pt>
                <c:pt idx="105814">
                  <c:v>23.685445000000001</c:v>
                </c:pt>
                <c:pt idx="105815">
                  <c:v>23.689343000000001</c:v>
                </c:pt>
                <c:pt idx="105816">
                  <c:v>23.690308000000002</c:v>
                </c:pt>
                <c:pt idx="105817">
                  <c:v>23.687211999999999</c:v>
                </c:pt>
                <c:pt idx="105818">
                  <c:v>23.690874000000001</c:v>
                </c:pt>
                <c:pt idx="105819">
                  <c:v>23.697443</c:v>
                </c:pt>
                <c:pt idx="105820">
                  <c:v>23.698792000000001</c:v>
                </c:pt>
                <c:pt idx="105821">
                  <c:v>23.699121999999999</c:v>
                </c:pt>
                <c:pt idx="105822">
                  <c:v>23.701671999999999</c:v>
                </c:pt>
                <c:pt idx="105823">
                  <c:v>23.699926000000001</c:v>
                </c:pt>
                <c:pt idx="105824">
                  <c:v>23.695785999999998</c:v>
                </c:pt>
                <c:pt idx="105825">
                  <c:v>23.697467</c:v>
                </c:pt>
                <c:pt idx="105826">
                  <c:v>23.699075000000001</c:v>
                </c:pt>
                <c:pt idx="105827">
                  <c:v>23.698086</c:v>
                </c:pt>
                <c:pt idx="105828">
                  <c:v>23.700385000000001</c:v>
                </c:pt>
                <c:pt idx="105829">
                  <c:v>23.701084000000002</c:v>
                </c:pt>
                <c:pt idx="105830">
                  <c:v>23.697780000000002</c:v>
                </c:pt>
                <c:pt idx="105831">
                  <c:v>23.697818999999999</c:v>
                </c:pt>
                <c:pt idx="105832">
                  <c:v>23.699017999999999</c:v>
                </c:pt>
                <c:pt idx="105833">
                  <c:v>23.698231</c:v>
                </c:pt>
                <c:pt idx="105834">
                  <c:v>23.701429000000001</c:v>
                </c:pt>
                <c:pt idx="105835">
                  <c:v>23.704225000000001</c:v>
                </c:pt>
                <c:pt idx="105836">
                  <c:v>23.700614999999999</c:v>
                </c:pt>
                <c:pt idx="105837">
                  <c:v>23.700354000000001</c:v>
                </c:pt>
                <c:pt idx="105838">
                  <c:v>23.700939999999999</c:v>
                </c:pt>
                <c:pt idx="105839">
                  <c:v>23.697773000000002</c:v>
                </c:pt>
                <c:pt idx="105840">
                  <c:v>23.696476000000001</c:v>
                </c:pt>
                <c:pt idx="105841">
                  <c:v>23.698124</c:v>
                </c:pt>
                <c:pt idx="105842">
                  <c:v>23.696650000000002</c:v>
                </c:pt>
                <c:pt idx="105843">
                  <c:v>23.694437000000001</c:v>
                </c:pt>
                <c:pt idx="105844">
                  <c:v>23.695247999999999</c:v>
                </c:pt>
                <c:pt idx="105845">
                  <c:v>23.696997</c:v>
                </c:pt>
                <c:pt idx="105846">
                  <c:v>23.695992</c:v>
                </c:pt>
                <c:pt idx="105847">
                  <c:v>23.6997</c:v>
                </c:pt>
                <c:pt idx="105848">
                  <c:v>23.703251000000002</c:v>
                </c:pt>
                <c:pt idx="105849">
                  <c:v>23.698993000000002</c:v>
                </c:pt>
                <c:pt idx="105850">
                  <c:v>23.700655000000001</c:v>
                </c:pt>
                <c:pt idx="105851">
                  <c:v>23.703885</c:v>
                </c:pt>
                <c:pt idx="105852">
                  <c:v>23.699711000000001</c:v>
                </c:pt>
                <c:pt idx="105853">
                  <c:v>23.699818</c:v>
                </c:pt>
                <c:pt idx="105854">
                  <c:v>23.702197999999999</c:v>
                </c:pt>
                <c:pt idx="105855">
                  <c:v>23.699193999999999</c:v>
                </c:pt>
                <c:pt idx="105856">
                  <c:v>23.698212999999999</c:v>
                </c:pt>
                <c:pt idx="105857">
                  <c:v>23.699860000000001</c:v>
                </c:pt>
                <c:pt idx="105858">
                  <c:v>23.699033</c:v>
                </c:pt>
                <c:pt idx="105859">
                  <c:v>23.698661999999999</c:v>
                </c:pt>
                <c:pt idx="105860">
                  <c:v>23.698291999999999</c:v>
                </c:pt>
                <c:pt idx="105861">
                  <c:v>23.700310000000002</c:v>
                </c:pt>
                <c:pt idx="105862">
                  <c:v>23.700664</c:v>
                </c:pt>
                <c:pt idx="105863">
                  <c:v>23.697952999999998</c:v>
                </c:pt>
                <c:pt idx="105864">
                  <c:v>23.697876999999998</c:v>
                </c:pt>
                <c:pt idx="105865">
                  <c:v>23.695882999999998</c:v>
                </c:pt>
                <c:pt idx="105866">
                  <c:v>23.693874000000001</c:v>
                </c:pt>
                <c:pt idx="105867">
                  <c:v>23.695018000000001</c:v>
                </c:pt>
                <c:pt idx="105868">
                  <c:v>23.692979000000001</c:v>
                </c:pt>
                <c:pt idx="105869">
                  <c:v>23.693293000000001</c:v>
                </c:pt>
                <c:pt idx="105870">
                  <c:v>23.695712</c:v>
                </c:pt>
                <c:pt idx="105871">
                  <c:v>23.693628</c:v>
                </c:pt>
                <c:pt idx="105872">
                  <c:v>23.692903000000001</c:v>
                </c:pt>
                <c:pt idx="105873">
                  <c:v>23.695421</c:v>
                </c:pt>
                <c:pt idx="105874">
                  <c:v>23.694939999999999</c:v>
                </c:pt>
                <c:pt idx="105875">
                  <c:v>23.694286999999999</c:v>
                </c:pt>
                <c:pt idx="105876">
                  <c:v>23.695796999999999</c:v>
                </c:pt>
                <c:pt idx="105877">
                  <c:v>23.694288</c:v>
                </c:pt>
                <c:pt idx="105878">
                  <c:v>23.693273000000001</c:v>
                </c:pt>
                <c:pt idx="105879">
                  <c:v>23.699086999999999</c:v>
                </c:pt>
                <c:pt idx="105880">
                  <c:v>23.704363000000001</c:v>
                </c:pt>
                <c:pt idx="105881">
                  <c:v>23.701899000000001</c:v>
                </c:pt>
                <c:pt idx="105882">
                  <c:v>23.699152000000002</c:v>
                </c:pt>
                <c:pt idx="105883">
                  <c:v>23.697172999999999</c:v>
                </c:pt>
                <c:pt idx="105884">
                  <c:v>23.695736</c:v>
                </c:pt>
                <c:pt idx="105885">
                  <c:v>23.699915000000001</c:v>
                </c:pt>
                <c:pt idx="105886">
                  <c:v>23.701340999999999</c:v>
                </c:pt>
                <c:pt idx="105887">
                  <c:v>23.700192000000001</c:v>
                </c:pt>
                <c:pt idx="105888">
                  <c:v>23.703527000000001</c:v>
                </c:pt>
                <c:pt idx="105889">
                  <c:v>23.704789000000002</c:v>
                </c:pt>
                <c:pt idx="105890">
                  <c:v>23.705698999999999</c:v>
                </c:pt>
                <c:pt idx="105891">
                  <c:v>23.710626999999999</c:v>
                </c:pt>
                <c:pt idx="105892">
                  <c:v>23.710090000000001</c:v>
                </c:pt>
                <c:pt idx="105893">
                  <c:v>23.706405</c:v>
                </c:pt>
                <c:pt idx="105894">
                  <c:v>23.709095999999999</c:v>
                </c:pt>
                <c:pt idx="105895">
                  <c:v>23.709273</c:v>
                </c:pt>
                <c:pt idx="105896">
                  <c:v>23.703406000000001</c:v>
                </c:pt>
                <c:pt idx="105897">
                  <c:v>23.70354</c:v>
                </c:pt>
                <c:pt idx="105898">
                  <c:v>23.707671999999999</c:v>
                </c:pt>
                <c:pt idx="105899">
                  <c:v>23.706422</c:v>
                </c:pt>
                <c:pt idx="105900">
                  <c:v>23.701471000000002</c:v>
                </c:pt>
                <c:pt idx="105901">
                  <c:v>23.702929999999999</c:v>
                </c:pt>
                <c:pt idx="105902">
                  <c:v>23.707646</c:v>
                </c:pt>
                <c:pt idx="105903">
                  <c:v>23.707082</c:v>
                </c:pt>
                <c:pt idx="105904">
                  <c:v>23.702921</c:v>
                </c:pt>
                <c:pt idx="105905">
                  <c:v>23.704146000000001</c:v>
                </c:pt>
                <c:pt idx="105906">
                  <c:v>23.707239999999999</c:v>
                </c:pt>
                <c:pt idx="105907">
                  <c:v>23.706364000000001</c:v>
                </c:pt>
                <c:pt idx="105908">
                  <c:v>23.701815</c:v>
                </c:pt>
                <c:pt idx="105909">
                  <c:v>23.700313999999999</c:v>
                </c:pt>
                <c:pt idx="105910">
                  <c:v>23.704059999999998</c:v>
                </c:pt>
                <c:pt idx="105911">
                  <c:v>23.706336</c:v>
                </c:pt>
                <c:pt idx="105912">
                  <c:v>23.705030000000001</c:v>
                </c:pt>
                <c:pt idx="105913">
                  <c:v>23.704191000000002</c:v>
                </c:pt>
                <c:pt idx="105914">
                  <c:v>23.702105</c:v>
                </c:pt>
                <c:pt idx="105915">
                  <c:v>23.6999</c:v>
                </c:pt>
                <c:pt idx="105916">
                  <c:v>23.702522999999999</c:v>
                </c:pt>
                <c:pt idx="105917">
                  <c:v>23.702983</c:v>
                </c:pt>
                <c:pt idx="105918">
                  <c:v>23.700887999999999</c:v>
                </c:pt>
                <c:pt idx="105919">
                  <c:v>23.704556</c:v>
                </c:pt>
                <c:pt idx="105920">
                  <c:v>23.704757000000001</c:v>
                </c:pt>
                <c:pt idx="105921">
                  <c:v>23.699722000000001</c:v>
                </c:pt>
                <c:pt idx="105922">
                  <c:v>23.703029000000001</c:v>
                </c:pt>
                <c:pt idx="105923">
                  <c:v>23.709838999999999</c:v>
                </c:pt>
                <c:pt idx="105924">
                  <c:v>23.710298999999999</c:v>
                </c:pt>
                <c:pt idx="105925">
                  <c:v>23.709643</c:v>
                </c:pt>
                <c:pt idx="105926">
                  <c:v>23.709652999999999</c:v>
                </c:pt>
                <c:pt idx="105927">
                  <c:v>23.70823</c:v>
                </c:pt>
                <c:pt idx="105928">
                  <c:v>23.706341999999999</c:v>
                </c:pt>
                <c:pt idx="105929">
                  <c:v>23.708321000000002</c:v>
                </c:pt>
                <c:pt idx="105930">
                  <c:v>23.710176000000001</c:v>
                </c:pt>
                <c:pt idx="105931">
                  <c:v>23.707903999999999</c:v>
                </c:pt>
                <c:pt idx="105932">
                  <c:v>23.705618999999999</c:v>
                </c:pt>
                <c:pt idx="105933">
                  <c:v>23.704844999999999</c:v>
                </c:pt>
                <c:pt idx="105934">
                  <c:v>23.703513999999998</c:v>
                </c:pt>
                <c:pt idx="105935">
                  <c:v>23.70065</c:v>
                </c:pt>
                <c:pt idx="105936">
                  <c:v>23.70365</c:v>
                </c:pt>
                <c:pt idx="105937">
                  <c:v>23.709921999999999</c:v>
                </c:pt>
                <c:pt idx="105938">
                  <c:v>23.710061</c:v>
                </c:pt>
                <c:pt idx="105939">
                  <c:v>23.70786</c:v>
                </c:pt>
                <c:pt idx="105940">
                  <c:v>23.705946999999998</c:v>
                </c:pt>
                <c:pt idx="105941">
                  <c:v>23.703150000000001</c:v>
                </c:pt>
                <c:pt idx="105942">
                  <c:v>23.704135999999998</c:v>
                </c:pt>
                <c:pt idx="105943">
                  <c:v>23.706689000000001</c:v>
                </c:pt>
                <c:pt idx="105944">
                  <c:v>23.707585999999999</c:v>
                </c:pt>
                <c:pt idx="105945">
                  <c:v>23.706095000000001</c:v>
                </c:pt>
                <c:pt idx="105946">
                  <c:v>23.701989000000001</c:v>
                </c:pt>
                <c:pt idx="105947">
                  <c:v>23.700126000000001</c:v>
                </c:pt>
                <c:pt idx="105948">
                  <c:v>23.702528000000001</c:v>
                </c:pt>
                <c:pt idx="105949">
                  <c:v>23.702045999999999</c:v>
                </c:pt>
                <c:pt idx="105950">
                  <c:v>23.697792</c:v>
                </c:pt>
                <c:pt idx="105951">
                  <c:v>23.697889</c:v>
                </c:pt>
                <c:pt idx="105952">
                  <c:v>23.702033</c:v>
                </c:pt>
                <c:pt idx="105953">
                  <c:v>23.704881</c:v>
                </c:pt>
                <c:pt idx="105954">
                  <c:v>23.707318000000001</c:v>
                </c:pt>
                <c:pt idx="105955">
                  <c:v>23.706392999999998</c:v>
                </c:pt>
                <c:pt idx="105956">
                  <c:v>23.702034999999999</c:v>
                </c:pt>
                <c:pt idx="105957">
                  <c:v>23.700693999999999</c:v>
                </c:pt>
                <c:pt idx="105958">
                  <c:v>23.698801</c:v>
                </c:pt>
                <c:pt idx="105959">
                  <c:v>23.698360999999998</c:v>
                </c:pt>
                <c:pt idx="105960">
                  <c:v>23.699380000000001</c:v>
                </c:pt>
                <c:pt idx="105961">
                  <c:v>23.70017</c:v>
                </c:pt>
                <c:pt idx="105962">
                  <c:v>23.699952</c:v>
                </c:pt>
                <c:pt idx="105963">
                  <c:v>23.697922999999999</c:v>
                </c:pt>
                <c:pt idx="105964">
                  <c:v>23.697953999999999</c:v>
                </c:pt>
                <c:pt idx="105965">
                  <c:v>23.698360000000001</c:v>
                </c:pt>
                <c:pt idx="105966">
                  <c:v>23.695613000000002</c:v>
                </c:pt>
                <c:pt idx="105967">
                  <c:v>23.695995</c:v>
                </c:pt>
                <c:pt idx="105968">
                  <c:v>23.698132000000001</c:v>
                </c:pt>
                <c:pt idx="105969">
                  <c:v>23.696421000000001</c:v>
                </c:pt>
                <c:pt idx="105970">
                  <c:v>23.694586999999999</c:v>
                </c:pt>
                <c:pt idx="105971">
                  <c:v>23.694704999999999</c:v>
                </c:pt>
                <c:pt idx="105972">
                  <c:v>23.696341</c:v>
                </c:pt>
                <c:pt idx="105973">
                  <c:v>23.697295</c:v>
                </c:pt>
                <c:pt idx="105974">
                  <c:v>23.695678999999998</c:v>
                </c:pt>
                <c:pt idx="105975">
                  <c:v>23.695547000000001</c:v>
                </c:pt>
                <c:pt idx="105976">
                  <c:v>23.697807999999998</c:v>
                </c:pt>
                <c:pt idx="105977">
                  <c:v>23.695160000000001</c:v>
                </c:pt>
                <c:pt idx="105978">
                  <c:v>23.692498000000001</c:v>
                </c:pt>
                <c:pt idx="105979">
                  <c:v>23.697215</c:v>
                </c:pt>
                <c:pt idx="105980">
                  <c:v>23.697904000000001</c:v>
                </c:pt>
                <c:pt idx="105981">
                  <c:v>23.693007000000001</c:v>
                </c:pt>
                <c:pt idx="105982">
                  <c:v>23.689935999999999</c:v>
                </c:pt>
                <c:pt idx="105983">
                  <c:v>23.688832999999999</c:v>
                </c:pt>
                <c:pt idx="105984">
                  <c:v>23.691026000000001</c:v>
                </c:pt>
                <c:pt idx="105985">
                  <c:v>23.692029999999999</c:v>
                </c:pt>
                <c:pt idx="105986">
                  <c:v>23.690525999999998</c:v>
                </c:pt>
                <c:pt idx="105987">
                  <c:v>23.691631999999998</c:v>
                </c:pt>
                <c:pt idx="105988">
                  <c:v>23.690899999999999</c:v>
                </c:pt>
                <c:pt idx="105989">
                  <c:v>23.689422</c:v>
                </c:pt>
                <c:pt idx="105990">
                  <c:v>23.692596999999999</c:v>
                </c:pt>
                <c:pt idx="105991">
                  <c:v>23.695512000000001</c:v>
                </c:pt>
                <c:pt idx="105992">
                  <c:v>23.692491</c:v>
                </c:pt>
                <c:pt idx="105993">
                  <c:v>23.691721000000001</c:v>
                </c:pt>
                <c:pt idx="105994">
                  <c:v>23.693573000000001</c:v>
                </c:pt>
                <c:pt idx="105995">
                  <c:v>23.691528999999999</c:v>
                </c:pt>
                <c:pt idx="105996">
                  <c:v>23.692798</c:v>
                </c:pt>
                <c:pt idx="105997">
                  <c:v>23.697050999999998</c:v>
                </c:pt>
                <c:pt idx="105998">
                  <c:v>23.697379000000002</c:v>
                </c:pt>
                <c:pt idx="105999">
                  <c:v>23.695644000000001</c:v>
                </c:pt>
                <c:pt idx="106000">
                  <c:v>23.693594999999998</c:v>
                </c:pt>
                <c:pt idx="106001">
                  <c:v>23.691251000000001</c:v>
                </c:pt>
                <c:pt idx="106002">
                  <c:v>23.689512000000001</c:v>
                </c:pt>
                <c:pt idx="106003">
                  <c:v>23.690090999999999</c:v>
                </c:pt>
                <c:pt idx="106004">
                  <c:v>23.691201</c:v>
                </c:pt>
                <c:pt idx="106005">
                  <c:v>23.690387000000001</c:v>
                </c:pt>
                <c:pt idx="106006">
                  <c:v>23.689268999999999</c:v>
                </c:pt>
                <c:pt idx="106007">
                  <c:v>23.687708000000001</c:v>
                </c:pt>
                <c:pt idx="106008">
                  <c:v>23.688199999999998</c:v>
                </c:pt>
                <c:pt idx="106009">
                  <c:v>23.691687999999999</c:v>
                </c:pt>
                <c:pt idx="106010">
                  <c:v>23.689247999999999</c:v>
                </c:pt>
                <c:pt idx="106011">
                  <c:v>23.683332</c:v>
                </c:pt>
                <c:pt idx="106012">
                  <c:v>23.684287999999999</c:v>
                </c:pt>
                <c:pt idx="106013">
                  <c:v>23.686250999999999</c:v>
                </c:pt>
                <c:pt idx="106014">
                  <c:v>23.683782000000001</c:v>
                </c:pt>
                <c:pt idx="106015">
                  <c:v>23.682794000000001</c:v>
                </c:pt>
                <c:pt idx="106016">
                  <c:v>23.684595000000002</c:v>
                </c:pt>
                <c:pt idx="106017">
                  <c:v>23.683561000000001</c:v>
                </c:pt>
                <c:pt idx="106018">
                  <c:v>23.682179999999999</c:v>
                </c:pt>
                <c:pt idx="106019">
                  <c:v>23.683475000000001</c:v>
                </c:pt>
                <c:pt idx="106020">
                  <c:v>23.68215</c:v>
                </c:pt>
                <c:pt idx="106021">
                  <c:v>23.679893</c:v>
                </c:pt>
                <c:pt idx="106022">
                  <c:v>23.682396000000001</c:v>
                </c:pt>
                <c:pt idx="106023">
                  <c:v>23.680105000000001</c:v>
                </c:pt>
                <c:pt idx="106024">
                  <c:v>23.678048</c:v>
                </c:pt>
                <c:pt idx="106025">
                  <c:v>23.683582999999999</c:v>
                </c:pt>
                <c:pt idx="106026">
                  <c:v>23.684297000000001</c:v>
                </c:pt>
                <c:pt idx="106027">
                  <c:v>23.680302999999999</c:v>
                </c:pt>
                <c:pt idx="106028">
                  <c:v>23.680561999999998</c:v>
                </c:pt>
                <c:pt idx="106029">
                  <c:v>23.681248</c:v>
                </c:pt>
                <c:pt idx="106030">
                  <c:v>23.679314999999999</c:v>
                </c:pt>
                <c:pt idx="106031">
                  <c:v>23.682397999999999</c:v>
                </c:pt>
                <c:pt idx="106032">
                  <c:v>23.684994</c:v>
                </c:pt>
                <c:pt idx="106033">
                  <c:v>23.680461000000001</c:v>
                </c:pt>
                <c:pt idx="106034">
                  <c:v>23.678014999999998</c:v>
                </c:pt>
                <c:pt idx="106035">
                  <c:v>23.679566999999999</c:v>
                </c:pt>
                <c:pt idx="106036">
                  <c:v>23.681234</c:v>
                </c:pt>
                <c:pt idx="106037">
                  <c:v>23.685196000000001</c:v>
                </c:pt>
                <c:pt idx="106038">
                  <c:v>23.685593999999998</c:v>
                </c:pt>
                <c:pt idx="106039">
                  <c:v>23.67991</c:v>
                </c:pt>
                <c:pt idx="106040">
                  <c:v>23.677883000000001</c:v>
                </c:pt>
                <c:pt idx="106041">
                  <c:v>23.679293999999999</c:v>
                </c:pt>
                <c:pt idx="106042">
                  <c:v>23.680005000000001</c:v>
                </c:pt>
                <c:pt idx="106043">
                  <c:v>23.679324000000001</c:v>
                </c:pt>
                <c:pt idx="106044">
                  <c:v>23.67559</c:v>
                </c:pt>
                <c:pt idx="106045">
                  <c:v>23.673352999999999</c:v>
                </c:pt>
                <c:pt idx="106046">
                  <c:v>23.673895000000002</c:v>
                </c:pt>
                <c:pt idx="106047">
                  <c:v>23.672509999999999</c:v>
                </c:pt>
                <c:pt idx="106048">
                  <c:v>23.672035000000001</c:v>
                </c:pt>
                <c:pt idx="106049">
                  <c:v>23.672461999999999</c:v>
                </c:pt>
                <c:pt idx="106050">
                  <c:v>23.672198999999999</c:v>
                </c:pt>
                <c:pt idx="106051">
                  <c:v>23.671246</c:v>
                </c:pt>
                <c:pt idx="106052">
                  <c:v>23.673026</c:v>
                </c:pt>
                <c:pt idx="106053">
                  <c:v>23.677365000000002</c:v>
                </c:pt>
                <c:pt idx="106054">
                  <c:v>23.678272</c:v>
                </c:pt>
                <c:pt idx="106055">
                  <c:v>23.674807000000001</c:v>
                </c:pt>
                <c:pt idx="106056">
                  <c:v>23.674973000000001</c:v>
                </c:pt>
                <c:pt idx="106057">
                  <c:v>23.677827000000001</c:v>
                </c:pt>
                <c:pt idx="106058">
                  <c:v>23.674752999999999</c:v>
                </c:pt>
                <c:pt idx="106059">
                  <c:v>23.672452</c:v>
                </c:pt>
                <c:pt idx="106060">
                  <c:v>23.675182</c:v>
                </c:pt>
                <c:pt idx="106061">
                  <c:v>23.675138</c:v>
                </c:pt>
                <c:pt idx="106062">
                  <c:v>23.674188000000001</c:v>
                </c:pt>
                <c:pt idx="106063">
                  <c:v>23.675563</c:v>
                </c:pt>
                <c:pt idx="106064">
                  <c:v>23.676541</c:v>
                </c:pt>
                <c:pt idx="106065">
                  <c:v>23.674848999999998</c:v>
                </c:pt>
                <c:pt idx="106066">
                  <c:v>23.672536999999998</c:v>
                </c:pt>
                <c:pt idx="106067">
                  <c:v>23.673366000000001</c:v>
                </c:pt>
                <c:pt idx="106068">
                  <c:v>23.672471999999999</c:v>
                </c:pt>
                <c:pt idx="106069">
                  <c:v>23.667566999999998</c:v>
                </c:pt>
                <c:pt idx="106070">
                  <c:v>23.669201000000001</c:v>
                </c:pt>
                <c:pt idx="106071">
                  <c:v>23.675336999999999</c:v>
                </c:pt>
                <c:pt idx="106072">
                  <c:v>23.673494999999999</c:v>
                </c:pt>
                <c:pt idx="106073">
                  <c:v>23.667802999999999</c:v>
                </c:pt>
                <c:pt idx="106074">
                  <c:v>23.667404999999999</c:v>
                </c:pt>
                <c:pt idx="106075">
                  <c:v>23.665949000000001</c:v>
                </c:pt>
                <c:pt idx="106076">
                  <c:v>23.663423999999999</c:v>
                </c:pt>
                <c:pt idx="106077">
                  <c:v>23.663665999999999</c:v>
                </c:pt>
                <c:pt idx="106078">
                  <c:v>23.664121000000002</c:v>
                </c:pt>
                <c:pt idx="106079">
                  <c:v>23.663729</c:v>
                </c:pt>
                <c:pt idx="106080">
                  <c:v>23.663647000000001</c:v>
                </c:pt>
                <c:pt idx="106081">
                  <c:v>23.663187000000001</c:v>
                </c:pt>
                <c:pt idx="106082">
                  <c:v>23.661935</c:v>
                </c:pt>
                <c:pt idx="106083">
                  <c:v>23.662683000000001</c:v>
                </c:pt>
                <c:pt idx="106084">
                  <c:v>23.662700000000001</c:v>
                </c:pt>
                <c:pt idx="106085">
                  <c:v>23.660221</c:v>
                </c:pt>
                <c:pt idx="106086">
                  <c:v>23.663943</c:v>
                </c:pt>
                <c:pt idx="106087">
                  <c:v>23.668189000000002</c:v>
                </c:pt>
                <c:pt idx="106088">
                  <c:v>23.664304000000001</c:v>
                </c:pt>
                <c:pt idx="106089">
                  <c:v>23.661376000000001</c:v>
                </c:pt>
                <c:pt idx="106090">
                  <c:v>23.662634000000001</c:v>
                </c:pt>
                <c:pt idx="106091">
                  <c:v>23.660117</c:v>
                </c:pt>
                <c:pt idx="106092">
                  <c:v>23.657586999999999</c:v>
                </c:pt>
                <c:pt idx="106093">
                  <c:v>23.658013</c:v>
                </c:pt>
                <c:pt idx="106094">
                  <c:v>23.660218</c:v>
                </c:pt>
                <c:pt idx="106095">
                  <c:v>23.666328</c:v>
                </c:pt>
                <c:pt idx="106096">
                  <c:v>23.670024000000002</c:v>
                </c:pt>
                <c:pt idx="106097">
                  <c:v>23.669668000000001</c:v>
                </c:pt>
                <c:pt idx="106098">
                  <c:v>23.670736000000002</c:v>
                </c:pt>
                <c:pt idx="106099">
                  <c:v>23.671775</c:v>
                </c:pt>
                <c:pt idx="106100">
                  <c:v>23.672152000000001</c:v>
                </c:pt>
                <c:pt idx="106101">
                  <c:v>23.671614000000002</c:v>
                </c:pt>
                <c:pt idx="106102">
                  <c:v>23.666032000000001</c:v>
                </c:pt>
                <c:pt idx="106103">
                  <c:v>23.661912999999998</c:v>
                </c:pt>
                <c:pt idx="106104">
                  <c:v>23.664576</c:v>
                </c:pt>
                <c:pt idx="106105">
                  <c:v>23.663917000000001</c:v>
                </c:pt>
                <c:pt idx="106106">
                  <c:v>23.665011</c:v>
                </c:pt>
                <c:pt idx="106107">
                  <c:v>23.669737999999999</c:v>
                </c:pt>
                <c:pt idx="106108">
                  <c:v>23.666186</c:v>
                </c:pt>
                <c:pt idx="106109">
                  <c:v>23.662506</c:v>
                </c:pt>
                <c:pt idx="106110">
                  <c:v>23.665305</c:v>
                </c:pt>
                <c:pt idx="106111">
                  <c:v>23.661083999999999</c:v>
                </c:pt>
                <c:pt idx="106112">
                  <c:v>23.655474999999999</c:v>
                </c:pt>
                <c:pt idx="106113">
                  <c:v>23.659614000000001</c:v>
                </c:pt>
                <c:pt idx="106114">
                  <c:v>23.661458</c:v>
                </c:pt>
                <c:pt idx="106115">
                  <c:v>23.661075</c:v>
                </c:pt>
                <c:pt idx="106116">
                  <c:v>23.667135999999999</c:v>
                </c:pt>
                <c:pt idx="106117">
                  <c:v>23.668906</c:v>
                </c:pt>
                <c:pt idx="106118">
                  <c:v>23.667111999999999</c:v>
                </c:pt>
                <c:pt idx="106119">
                  <c:v>23.666038</c:v>
                </c:pt>
                <c:pt idx="106120">
                  <c:v>23.663098000000002</c:v>
                </c:pt>
                <c:pt idx="106121">
                  <c:v>23.665929999999999</c:v>
                </c:pt>
                <c:pt idx="106122">
                  <c:v>23.671493000000002</c:v>
                </c:pt>
                <c:pt idx="106123">
                  <c:v>23.670086999999999</c:v>
                </c:pt>
                <c:pt idx="106124">
                  <c:v>23.666333999999999</c:v>
                </c:pt>
                <c:pt idx="106125">
                  <c:v>23.664289</c:v>
                </c:pt>
                <c:pt idx="106126">
                  <c:v>23.663959999999999</c:v>
                </c:pt>
                <c:pt idx="106127">
                  <c:v>23.665664</c:v>
                </c:pt>
                <c:pt idx="106128">
                  <c:v>23.663882999999998</c:v>
                </c:pt>
                <c:pt idx="106129">
                  <c:v>23.660620999999999</c:v>
                </c:pt>
                <c:pt idx="106130">
                  <c:v>23.664667999999999</c:v>
                </c:pt>
                <c:pt idx="106131">
                  <c:v>23.670256999999999</c:v>
                </c:pt>
                <c:pt idx="106132">
                  <c:v>23.669720000000002</c:v>
                </c:pt>
                <c:pt idx="106133">
                  <c:v>23.666017</c:v>
                </c:pt>
                <c:pt idx="106134">
                  <c:v>23.664118999999999</c:v>
                </c:pt>
                <c:pt idx="106135">
                  <c:v>23.662917</c:v>
                </c:pt>
                <c:pt idx="106136">
                  <c:v>23.662579000000001</c:v>
                </c:pt>
                <c:pt idx="106137">
                  <c:v>23.664114999999999</c:v>
                </c:pt>
                <c:pt idx="106138">
                  <c:v>23.664643999999999</c:v>
                </c:pt>
                <c:pt idx="106139">
                  <c:v>23.662585</c:v>
                </c:pt>
                <c:pt idx="106140">
                  <c:v>23.661106</c:v>
                </c:pt>
                <c:pt idx="106141">
                  <c:v>23.663567</c:v>
                </c:pt>
                <c:pt idx="106142">
                  <c:v>23.667798999999999</c:v>
                </c:pt>
                <c:pt idx="106143">
                  <c:v>23.667992000000002</c:v>
                </c:pt>
                <c:pt idx="106144">
                  <c:v>23.666473</c:v>
                </c:pt>
                <c:pt idx="106145">
                  <c:v>23.664638</c:v>
                </c:pt>
                <c:pt idx="106146">
                  <c:v>23.662136</c:v>
                </c:pt>
                <c:pt idx="106147">
                  <c:v>23.662199999999999</c:v>
                </c:pt>
                <c:pt idx="106148">
                  <c:v>23.663191999999999</c:v>
                </c:pt>
                <c:pt idx="106149">
                  <c:v>23.661731</c:v>
                </c:pt>
                <c:pt idx="106150">
                  <c:v>23.664141000000001</c:v>
                </c:pt>
                <c:pt idx="106151">
                  <c:v>23.667248000000001</c:v>
                </c:pt>
                <c:pt idx="106152">
                  <c:v>23.664966</c:v>
                </c:pt>
                <c:pt idx="106153">
                  <c:v>23.657689000000001</c:v>
                </c:pt>
                <c:pt idx="106154">
                  <c:v>23.653386999999999</c:v>
                </c:pt>
                <c:pt idx="106155">
                  <c:v>23.656555000000001</c:v>
                </c:pt>
                <c:pt idx="106156">
                  <c:v>23.656993</c:v>
                </c:pt>
                <c:pt idx="106157">
                  <c:v>23.655273000000001</c:v>
                </c:pt>
                <c:pt idx="106158">
                  <c:v>23.65615</c:v>
                </c:pt>
                <c:pt idx="106159">
                  <c:v>23.657730000000001</c:v>
                </c:pt>
                <c:pt idx="106160">
                  <c:v>23.659817</c:v>
                </c:pt>
                <c:pt idx="106161">
                  <c:v>23.660026999999999</c:v>
                </c:pt>
                <c:pt idx="106162">
                  <c:v>23.6616</c:v>
                </c:pt>
                <c:pt idx="106163">
                  <c:v>23.664037</c:v>
                </c:pt>
                <c:pt idx="106164">
                  <c:v>23.664542999999998</c:v>
                </c:pt>
                <c:pt idx="106165">
                  <c:v>23.665441999999999</c:v>
                </c:pt>
                <c:pt idx="106166">
                  <c:v>23.662161999999999</c:v>
                </c:pt>
                <c:pt idx="106167">
                  <c:v>23.654688</c:v>
                </c:pt>
                <c:pt idx="106168">
                  <c:v>23.655698000000001</c:v>
                </c:pt>
                <c:pt idx="106169">
                  <c:v>23.660191999999999</c:v>
                </c:pt>
                <c:pt idx="106170">
                  <c:v>23.660602000000001</c:v>
                </c:pt>
                <c:pt idx="106171">
                  <c:v>23.661795000000001</c:v>
                </c:pt>
                <c:pt idx="106172">
                  <c:v>23.661968000000002</c:v>
                </c:pt>
                <c:pt idx="106173">
                  <c:v>23.657543</c:v>
                </c:pt>
                <c:pt idx="106174">
                  <c:v>23.661854999999999</c:v>
                </c:pt>
                <c:pt idx="106175">
                  <c:v>23.668334000000002</c:v>
                </c:pt>
                <c:pt idx="106176">
                  <c:v>23.664649000000001</c:v>
                </c:pt>
                <c:pt idx="106177">
                  <c:v>23.663402000000001</c:v>
                </c:pt>
                <c:pt idx="106178">
                  <c:v>23.665759000000001</c:v>
                </c:pt>
                <c:pt idx="106179">
                  <c:v>23.662510999999999</c:v>
                </c:pt>
                <c:pt idx="106180">
                  <c:v>23.661784999999998</c:v>
                </c:pt>
                <c:pt idx="106181">
                  <c:v>23.664967999999998</c:v>
                </c:pt>
                <c:pt idx="106182">
                  <c:v>23.661479</c:v>
                </c:pt>
                <c:pt idx="106183">
                  <c:v>23.658028999999999</c:v>
                </c:pt>
                <c:pt idx="106184">
                  <c:v>23.661107999999999</c:v>
                </c:pt>
                <c:pt idx="106185">
                  <c:v>23.658469</c:v>
                </c:pt>
                <c:pt idx="106186">
                  <c:v>23.655844999999999</c:v>
                </c:pt>
                <c:pt idx="106187">
                  <c:v>23.661776</c:v>
                </c:pt>
                <c:pt idx="106188">
                  <c:v>23.662848</c:v>
                </c:pt>
                <c:pt idx="106189">
                  <c:v>23.658411000000001</c:v>
                </c:pt>
                <c:pt idx="106190">
                  <c:v>23.660765000000001</c:v>
                </c:pt>
                <c:pt idx="106191">
                  <c:v>23.662625999999999</c:v>
                </c:pt>
                <c:pt idx="106192">
                  <c:v>23.660340999999999</c:v>
                </c:pt>
                <c:pt idx="106193">
                  <c:v>23.660446</c:v>
                </c:pt>
                <c:pt idx="106194">
                  <c:v>23.661729000000001</c:v>
                </c:pt>
                <c:pt idx="106195">
                  <c:v>23.659465000000001</c:v>
                </c:pt>
                <c:pt idx="106196">
                  <c:v>23.657905</c:v>
                </c:pt>
                <c:pt idx="106197">
                  <c:v>23.66038</c:v>
                </c:pt>
                <c:pt idx="106198">
                  <c:v>23.658546000000001</c:v>
                </c:pt>
                <c:pt idx="106199">
                  <c:v>23.655327</c:v>
                </c:pt>
                <c:pt idx="106200">
                  <c:v>23.657249</c:v>
                </c:pt>
                <c:pt idx="106201">
                  <c:v>23.656421000000002</c:v>
                </c:pt>
                <c:pt idx="106202">
                  <c:v>23.654192999999999</c:v>
                </c:pt>
                <c:pt idx="106203">
                  <c:v>23.657902</c:v>
                </c:pt>
                <c:pt idx="106204">
                  <c:v>23.660513000000002</c:v>
                </c:pt>
                <c:pt idx="106205">
                  <c:v>23.657971</c:v>
                </c:pt>
                <c:pt idx="106206">
                  <c:v>23.660436000000001</c:v>
                </c:pt>
                <c:pt idx="106207">
                  <c:v>23.665051999999999</c:v>
                </c:pt>
                <c:pt idx="106208">
                  <c:v>23.660399000000002</c:v>
                </c:pt>
                <c:pt idx="106209">
                  <c:v>23.656312</c:v>
                </c:pt>
                <c:pt idx="106210">
                  <c:v>23.660122000000001</c:v>
                </c:pt>
                <c:pt idx="106211">
                  <c:v>23.660202999999999</c:v>
                </c:pt>
                <c:pt idx="106212">
                  <c:v>23.657067000000001</c:v>
                </c:pt>
                <c:pt idx="106213">
                  <c:v>23.659223000000001</c:v>
                </c:pt>
                <c:pt idx="106214">
                  <c:v>23.660399999999999</c:v>
                </c:pt>
                <c:pt idx="106215">
                  <c:v>23.657796000000001</c:v>
                </c:pt>
                <c:pt idx="106216">
                  <c:v>23.655887</c:v>
                </c:pt>
                <c:pt idx="106217">
                  <c:v>23.653428000000002</c:v>
                </c:pt>
                <c:pt idx="106218">
                  <c:v>23.652802999999999</c:v>
                </c:pt>
                <c:pt idx="106219">
                  <c:v>23.654073</c:v>
                </c:pt>
                <c:pt idx="106220">
                  <c:v>23.655584999999999</c:v>
                </c:pt>
                <c:pt idx="106221">
                  <c:v>23.659022</c:v>
                </c:pt>
                <c:pt idx="106222">
                  <c:v>23.660820999999999</c:v>
                </c:pt>
                <c:pt idx="106223">
                  <c:v>23.662942999999999</c:v>
                </c:pt>
                <c:pt idx="106224">
                  <c:v>23.665987999999999</c:v>
                </c:pt>
                <c:pt idx="106225">
                  <c:v>23.664171</c:v>
                </c:pt>
                <c:pt idx="106226">
                  <c:v>23.661299</c:v>
                </c:pt>
                <c:pt idx="106227">
                  <c:v>23.662177</c:v>
                </c:pt>
                <c:pt idx="106228">
                  <c:v>23.661249000000002</c:v>
                </c:pt>
                <c:pt idx="106229">
                  <c:v>23.656534000000001</c:v>
                </c:pt>
                <c:pt idx="106230">
                  <c:v>23.656291</c:v>
                </c:pt>
                <c:pt idx="106231">
                  <c:v>23.658401000000001</c:v>
                </c:pt>
                <c:pt idx="106232">
                  <c:v>23.656617000000001</c:v>
                </c:pt>
                <c:pt idx="106233">
                  <c:v>23.654450000000001</c:v>
                </c:pt>
                <c:pt idx="106234">
                  <c:v>23.658242999999999</c:v>
                </c:pt>
                <c:pt idx="106235">
                  <c:v>23.659531000000001</c:v>
                </c:pt>
                <c:pt idx="106236">
                  <c:v>23.656217000000002</c:v>
                </c:pt>
                <c:pt idx="106237">
                  <c:v>23.657799000000001</c:v>
                </c:pt>
                <c:pt idx="106238">
                  <c:v>23.659528000000002</c:v>
                </c:pt>
                <c:pt idx="106239">
                  <c:v>23.657644999999999</c:v>
                </c:pt>
                <c:pt idx="106240">
                  <c:v>23.658501000000001</c:v>
                </c:pt>
                <c:pt idx="106241">
                  <c:v>23.659873999999999</c:v>
                </c:pt>
                <c:pt idx="106242">
                  <c:v>23.657945999999999</c:v>
                </c:pt>
                <c:pt idx="106243">
                  <c:v>23.655594000000001</c:v>
                </c:pt>
                <c:pt idx="106244">
                  <c:v>23.658346000000002</c:v>
                </c:pt>
                <c:pt idx="106245">
                  <c:v>23.660630000000001</c:v>
                </c:pt>
                <c:pt idx="106246">
                  <c:v>23.656867999999999</c:v>
                </c:pt>
                <c:pt idx="106247">
                  <c:v>23.655725</c:v>
                </c:pt>
                <c:pt idx="106248">
                  <c:v>23.658739000000001</c:v>
                </c:pt>
                <c:pt idx="106249">
                  <c:v>23.660654000000001</c:v>
                </c:pt>
                <c:pt idx="106250">
                  <c:v>23.663128</c:v>
                </c:pt>
                <c:pt idx="106251">
                  <c:v>23.661809000000002</c:v>
                </c:pt>
                <c:pt idx="106252">
                  <c:v>23.659817</c:v>
                </c:pt>
                <c:pt idx="106253">
                  <c:v>23.662503999999998</c:v>
                </c:pt>
                <c:pt idx="106254">
                  <c:v>23.664715999999999</c:v>
                </c:pt>
                <c:pt idx="106255">
                  <c:v>23.667525999999999</c:v>
                </c:pt>
                <c:pt idx="106256">
                  <c:v>23.668409</c:v>
                </c:pt>
                <c:pt idx="106257">
                  <c:v>23.663319000000001</c:v>
                </c:pt>
                <c:pt idx="106258">
                  <c:v>23.661414000000001</c:v>
                </c:pt>
                <c:pt idx="106259">
                  <c:v>23.667496</c:v>
                </c:pt>
                <c:pt idx="106260">
                  <c:v>23.669118000000001</c:v>
                </c:pt>
                <c:pt idx="106261">
                  <c:v>23.662921999999998</c:v>
                </c:pt>
                <c:pt idx="106262">
                  <c:v>23.661254</c:v>
                </c:pt>
                <c:pt idx="106263">
                  <c:v>23.662049</c:v>
                </c:pt>
                <c:pt idx="106264">
                  <c:v>23.662126000000001</c:v>
                </c:pt>
                <c:pt idx="106265">
                  <c:v>23.666366</c:v>
                </c:pt>
                <c:pt idx="106266">
                  <c:v>23.669036999999999</c:v>
                </c:pt>
                <c:pt idx="106267">
                  <c:v>23.666463</c:v>
                </c:pt>
                <c:pt idx="106268">
                  <c:v>23.667608999999999</c:v>
                </c:pt>
                <c:pt idx="106269">
                  <c:v>23.668979</c:v>
                </c:pt>
                <c:pt idx="106270">
                  <c:v>23.666353999999998</c:v>
                </c:pt>
                <c:pt idx="106271">
                  <c:v>23.664283000000001</c:v>
                </c:pt>
                <c:pt idx="106272">
                  <c:v>23.666895</c:v>
                </c:pt>
                <c:pt idx="106273">
                  <c:v>23.669550999999998</c:v>
                </c:pt>
                <c:pt idx="106274">
                  <c:v>23.668371</c:v>
                </c:pt>
                <c:pt idx="106275">
                  <c:v>23.664152999999999</c:v>
                </c:pt>
                <c:pt idx="106276">
                  <c:v>23.662718999999999</c:v>
                </c:pt>
                <c:pt idx="106277">
                  <c:v>23.664832000000001</c:v>
                </c:pt>
                <c:pt idx="106278">
                  <c:v>23.663806999999998</c:v>
                </c:pt>
                <c:pt idx="106279">
                  <c:v>23.662300999999999</c:v>
                </c:pt>
                <c:pt idx="106280">
                  <c:v>23.665814000000001</c:v>
                </c:pt>
                <c:pt idx="106281">
                  <c:v>23.669734999999999</c:v>
                </c:pt>
                <c:pt idx="106282">
                  <c:v>23.668987999999999</c:v>
                </c:pt>
                <c:pt idx="106283">
                  <c:v>23.665832000000002</c:v>
                </c:pt>
                <c:pt idx="106284">
                  <c:v>23.670043</c:v>
                </c:pt>
                <c:pt idx="106285">
                  <c:v>23.67221</c:v>
                </c:pt>
                <c:pt idx="106286">
                  <c:v>23.667207000000001</c:v>
                </c:pt>
                <c:pt idx="106287">
                  <c:v>23.667480000000001</c:v>
                </c:pt>
                <c:pt idx="106288">
                  <c:v>23.669573</c:v>
                </c:pt>
                <c:pt idx="106289">
                  <c:v>23.665178999999998</c:v>
                </c:pt>
                <c:pt idx="106290">
                  <c:v>23.664601000000001</c:v>
                </c:pt>
                <c:pt idx="106291">
                  <c:v>23.668399000000001</c:v>
                </c:pt>
                <c:pt idx="106292">
                  <c:v>23.666031</c:v>
                </c:pt>
                <c:pt idx="106293">
                  <c:v>23.664359999999999</c:v>
                </c:pt>
                <c:pt idx="106294">
                  <c:v>23.667899999999999</c:v>
                </c:pt>
                <c:pt idx="106295">
                  <c:v>23.665001</c:v>
                </c:pt>
                <c:pt idx="106296">
                  <c:v>23.661821</c:v>
                </c:pt>
                <c:pt idx="106297">
                  <c:v>23.665116000000001</c:v>
                </c:pt>
                <c:pt idx="106298">
                  <c:v>23.665296000000001</c:v>
                </c:pt>
                <c:pt idx="106299">
                  <c:v>23.663930000000001</c:v>
                </c:pt>
                <c:pt idx="106300">
                  <c:v>23.664966</c:v>
                </c:pt>
                <c:pt idx="106301">
                  <c:v>23.662555000000001</c:v>
                </c:pt>
                <c:pt idx="106302">
                  <c:v>23.662333</c:v>
                </c:pt>
                <c:pt idx="106303">
                  <c:v>23.664850999999999</c:v>
                </c:pt>
                <c:pt idx="106304">
                  <c:v>23.664393</c:v>
                </c:pt>
                <c:pt idx="106305">
                  <c:v>23.661854000000002</c:v>
                </c:pt>
                <c:pt idx="106306">
                  <c:v>23.661263999999999</c:v>
                </c:pt>
                <c:pt idx="106307">
                  <c:v>23.664380999999999</c:v>
                </c:pt>
                <c:pt idx="106308">
                  <c:v>23.665375999999998</c:v>
                </c:pt>
                <c:pt idx="106309">
                  <c:v>23.662451000000001</c:v>
                </c:pt>
                <c:pt idx="106310">
                  <c:v>23.661605999999999</c:v>
                </c:pt>
                <c:pt idx="106311">
                  <c:v>23.662030999999999</c:v>
                </c:pt>
                <c:pt idx="106312">
                  <c:v>23.660985</c:v>
                </c:pt>
                <c:pt idx="106313">
                  <c:v>23.65962</c:v>
                </c:pt>
                <c:pt idx="106314">
                  <c:v>23.658766</c:v>
                </c:pt>
                <c:pt idx="106315">
                  <c:v>23.661359999999998</c:v>
                </c:pt>
                <c:pt idx="106316">
                  <c:v>23.666457999999999</c:v>
                </c:pt>
                <c:pt idx="106317">
                  <c:v>23.663273</c:v>
                </c:pt>
                <c:pt idx="106318">
                  <c:v>23.657356</c:v>
                </c:pt>
                <c:pt idx="106319">
                  <c:v>23.656652000000001</c:v>
                </c:pt>
                <c:pt idx="106320">
                  <c:v>23.656759000000001</c:v>
                </c:pt>
                <c:pt idx="106321">
                  <c:v>23.658719000000001</c:v>
                </c:pt>
                <c:pt idx="106322">
                  <c:v>23.663772000000002</c:v>
                </c:pt>
                <c:pt idx="106323">
                  <c:v>23.670197999999999</c:v>
                </c:pt>
                <c:pt idx="106324">
                  <c:v>23.674443</c:v>
                </c:pt>
                <c:pt idx="106325">
                  <c:v>23.671631000000001</c:v>
                </c:pt>
                <c:pt idx="106326">
                  <c:v>23.668122</c:v>
                </c:pt>
                <c:pt idx="106327">
                  <c:v>23.666725</c:v>
                </c:pt>
                <c:pt idx="106328">
                  <c:v>23.666073999999998</c:v>
                </c:pt>
                <c:pt idx="106329">
                  <c:v>23.667179999999998</c:v>
                </c:pt>
                <c:pt idx="106330">
                  <c:v>23.669948999999999</c:v>
                </c:pt>
                <c:pt idx="106331">
                  <c:v>23.669709999999998</c:v>
                </c:pt>
                <c:pt idx="106332">
                  <c:v>23.667234000000001</c:v>
                </c:pt>
                <c:pt idx="106333">
                  <c:v>23.665773000000002</c:v>
                </c:pt>
                <c:pt idx="106334">
                  <c:v>23.665187</c:v>
                </c:pt>
                <c:pt idx="106335">
                  <c:v>23.667570999999999</c:v>
                </c:pt>
                <c:pt idx="106336">
                  <c:v>23.667394999999999</c:v>
                </c:pt>
                <c:pt idx="106337">
                  <c:v>23.663239000000001</c:v>
                </c:pt>
                <c:pt idx="106338">
                  <c:v>23.665993</c:v>
                </c:pt>
                <c:pt idx="106339">
                  <c:v>23.670210999999998</c:v>
                </c:pt>
                <c:pt idx="106340">
                  <c:v>23.663788</c:v>
                </c:pt>
                <c:pt idx="106341">
                  <c:v>23.659230000000001</c:v>
                </c:pt>
                <c:pt idx="106342">
                  <c:v>23.661636999999999</c:v>
                </c:pt>
                <c:pt idx="106343">
                  <c:v>23.662075000000002</c:v>
                </c:pt>
                <c:pt idx="106344">
                  <c:v>23.662707999999999</c:v>
                </c:pt>
                <c:pt idx="106345">
                  <c:v>23.664805999999999</c:v>
                </c:pt>
                <c:pt idx="106346">
                  <c:v>23.662786000000001</c:v>
                </c:pt>
                <c:pt idx="106347">
                  <c:v>23.658840000000001</c:v>
                </c:pt>
                <c:pt idx="106348">
                  <c:v>23.659358999999998</c:v>
                </c:pt>
                <c:pt idx="106349">
                  <c:v>23.662386999999999</c:v>
                </c:pt>
                <c:pt idx="106350">
                  <c:v>23.661543000000002</c:v>
                </c:pt>
                <c:pt idx="106351">
                  <c:v>23.656856000000001</c:v>
                </c:pt>
                <c:pt idx="106352">
                  <c:v>23.658154</c:v>
                </c:pt>
                <c:pt idx="106353">
                  <c:v>23.662709</c:v>
                </c:pt>
                <c:pt idx="106354">
                  <c:v>23.661804</c:v>
                </c:pt>
                <c:pt idx="106355">
                  <c:v>23.661459000000001</c:v>
                </c:pt>
                <c:pt idx="106356">
                  <c:v>23.663834999999999</c:v>
                </c:pt>
                <c:pt idx="106357">
                  <c:v>23.660785000000001</c:v>
                </c:pt>
                <c:pt idx="106358">
                  <c:v>23.659023000000001</c:v>
                </c:pt>
                <c:pt idx="106359">
                  <c:v>23.660055</c:v>
                </c:pt>
                <c:pt idx="106360">
                  <c:v>23.65531</c:v>
                </c:pt>
                <c:pt idx="106361">
                  <c:v>23.656506</c:v>
                </c:pt>
                <c:pt idx="106362">
                  <c:v>23.662168999999999</c:v>
                </c:pt>
                <c:pt idx="106363">
                  <c:v>23.659876000000001</c:v>
                </c:pt>
                <c:pt idx="106364">
                  <c:v>23.659255000000002</c:v>
                </c:pt>
                <c:pt idx="106365">
                  <c:v>23.662478</c:v>
                </c:pt>
                <c:pt idx="106366">
                  <c:v>23.666671999999998</c:v>
                </c:pt>
                <c:pt idx="106367">
                  <c:v>23.66882</c:v>
                </c:pt>
                <c:pt idx="106368">
                  <c:v>23.665514000000002</c:v>
                </c:pt>
                <c:pt idx="106369">
                  <c:v>23.667534</c:v>
                </c:pt>
                <c:pt idx="106370">
                  <c:v>23.669256000000001</c:v>
                </c:pt>
                <c:pt idx="106371">
                  <c:v>23.667335000000001</c:v>
                </c:pt>
                <c:pt idx="106372">
                  <c:v>23.671364000000001</c:v>
                </c:pt>
                <c:pt idx="106373">
                  <c:v>23.673269000000001</c:v>
                </c:pt>
                <c:pt idx="106374">
                  <c:v>23.670266999999999</c:v>
                </c:pt>
                <c:pt idx="106375">
                  <c:v>23.670995999999999</c:v>
                </c:pt>
                <c:pt idx="106376">
                  <c:v>23.67267</c:v>
                </c:pt>
                <c:pt idx="106377">
                  <c:v>23.672362</c:v>
                </c:pt>
                <c:pt idx="106378">
                  <c:v>23.669315999999998</c:v>
                </c:pt>
                <c:pt idx="106379">
                  <c:v>23.666284000000001</c:v>
                </c:pt>
                <c:pt idx="106380">
                  <c:v>23.669236000000001</c:v>
                </c:pt>
                <c:pt idx="106381">
                  <c:v>23.669748999999999</c:v>
                </c:pt>
                <c:pt idx="106382">
                  <c:v>23.662141999999999</c:v>
                </c:pt>
                <c:pt idx="106383">
                  <c:v>23.660288000000001</c:v>
                </c:pt>
                <c:pt idx="106384">
                  <c:v>23.664428999999998</c:v>
                </c:pt>
                <c:pt idx="106385">
                  <c:v>23.666350000000001</c:v>
                </c:pt>
                <c:pt idx="106386">
                  <c:v>23.672121000000001</c:v>
                </c:pt>
                <c:pt idx="106387">
                  <c:v>23.675820999999999</c:v>
                </c:pt>
                <c:pt idx="106388">
                  <c:v>23.669913999999999</c:v>
                </c:pt>
                <c:pt idx="106389">
                  <c:v>23.667362000000001</c:v>
                </c:pt>
                <c:pt idx="106390">
                  <c:v>23.668710000000001</c:v>
                </c:pt>
                <c:pt idx="106391">
                  <c:v>23.669238</c:v>
                </c:pt>
                <c:pt idx="106392">
                  <c:v>23.671897999999999</c:v>
                </c:pt>
                <c:pt idx="106393">
                  <c:v>23.670114000000002</c:v>
                </c:pt>
                <c:pt idx="106394">
                  <c:v>23.664218999999999</c:v>
                </c:pt>
                <c:pt idx="106395">
                  <c:v>23.664318999999999</c:v>
                </c:pt>
                <c:pt idx="106396">
                  <c:v>23.670262000000001</c:v>
                </c:pt>
                <c:pt idx="106397">
                  <c:v>23.669287000000001</c:v>
                </c:pt>
                <c:pt idx="106398">
                  <c:v>23.666957</c:v>
                </c:pt>
                <c:pt idx="106399">
                  <c:v>23.673829000000001</c:v>
                </c:pt>
                <c:pt idx="106400">
                  <c:v>23.67202</c:v>
                </c:pt>
                <c:pt idx="106401">
                  <c:v>23.661595999999999</c:v>
                </c:pt>
                <c:pt idx="106402">
                  <c:v>23.662610000000001</c:v>
                </c:pt>
                <c:pt idx="106403">
                  <c:v>23.665645000000001</c:v>
                </c:pt>
                <c:pt idx="106404">
                  <c:v>23.664515999999999</c:v>
                </c:pt>
                <c:pt idx="106405">
                  <c:v>23.668417999999999</c:v>
                </c:pt>
                <c:pt idx="106406">
                  <c:v>23.671472999999999</c:v>
                </c:pt>
                <c:pt idx="106407">
                  <c:v>23.669405000000001</c:v>
                </c:pt>
                <c:pt idx="106408">
                  <c:v>23.666758000000002</c:v>
                </c:pt>
                <c:pt idx="106409">
                  <c:v>23.666681000000001</c:v>
                </c:pt>
                <c:pt idx="106410">
                  <c:v>23.670435999999999</c:v>
                </c:pt>
                <c:pt idx="106411">
                  <c:v>23.673705999999999</c:v>
                </c:pt>
                <c:pt idx="106412">
                  <c:v>23.671627000000001</c:v>
                </c:pt>
                <c:pt idx="106413">
                  <c:v>23.670717</c:v>
                </c:pt>
                <c:pt idx="106414">
                  <c:v>23.675839</c:v>
                </c:pt>
                <c:pt idx="106415">
                  <c:v>23.677493999999999</c:v>
                </c:pt>
                <c:pt idx="106416">
                  <c:v>23.674465000000001</c:v>
                </c:pt>
                <c:pt idx="106417">
                  <c:v>23.673176000000002</c:v>
                </c:pt>
                <c:pt idx="106418">
                  <c:v>23.670973</c:v>
                </c:pt>
                <c:pt idx="106419">
                  <c:v>23.672661000000002</c:v>
                </c:pt>
                <c:pt idx="106420">
                  <c:v>23.677398</c:v>
                </c:pt>
                <c:pt idx="106421">
                  <c:v>23.676563000000002</c:v>
                </c:pt>
                <c:pt idx="106422">
                  <c:v>23.672908</c:v>
                </c:pt>
                <c:pt idx="106423">
                  <c:v>23.671932000000002</c:v>
                </c:pt>
                <c:pt idx="106424">
                  <c:v>23.669606000000002</c:v>
                </c:pt>
                <c:pt idx="106425">
                  <c:v>23.667123</c:v>
                </c:pt>
                <c:pt idx="106426">
                  <c:v>23.668676000000001</c:v>
                </c:pt>
                <c:pt idx="106427">
                  <c:v>23.671219000000001</c:v>
                </c:pt>
                <c:pt idx="106428">
                  <c:v>23.674244000000002</c:v>
                </c:pt>
                <c:pt idx="106429">
                  <c:v>23.672868000000001</c:v>
                </c:pt>
                <c:pt idx="106430">
                  <c:v>23.671118</c:v>
                </c:pt>
                <c:pt idx="106431">
                  <c:v>23.676656000000001</c:v>
                </c:pt>
                <c:pt idx="106432">
                  <c:v>23.675563</c:v>
                </c:pt>
                <c:pt idx="106433">
                  <c:v>23.670338000000001</c:v>
                </c:pt>
                <c:pt idx="106434">
                  <c:v>23.673545000000001</c:v>
                </c:pt>
                <c:pt idx="106435">
                  <c:v>23.676711000000001</c:v>
                </c:pt>
                <c:pt idx="106436">
                  <c:v>23.673722000000001</c:v>
                </c:pt>
                <c:pt idx="106437">
                  <c:v>23.670715000000001</c:v>
                </c:pt>
                <c:pt idx="106438">
                  <c:v>23.673446999999999</c:v>
                </c:pt>
                <c:pt idx="106439">
                  <c:v>23.674665999999998</c:v>
                </c:pt>
                <c:pt idx="106440">
                  <c:v>23.671147000000001</c:v>
                </c:pt>
                <c:pt idx="106441">
                  <c:v>23.667431000000001</c:v>
                </c:pt>
                <c:pt idx="106442">
                  <c:v>23.668875</c:v>
                </c:pt>
                <c:pt idx="106443">
                  <c:v>23.674800000000001</c:v>
                </c:pt>
                <c:pt idx="106444">
                  <c:v>23.674897000000001</c:v>
                </c:pt>
                <c:pt idx="106445">
                  <c:v>23.670473000000001</c:v>
                </c:pt>
                <c:pt idx="106446">
                  <c:v>23.670570000000001</c:v>
                </c:pt>
                <c:pt idx="106447">
                  <c:v>23.673278</c:v>
                </c:pt>
                <c:pt idx="106448">
                  <c:v>23.676838</c:v>
                </c:pt>
                <c:pt idx="106449">
                  <c:v>23.678000999999998</c:v>
                </c:pt>
                <c:pt idx="106450">
                  <c:v>23.675737999999999</c:v>
                </c:pt>
                <c:pt idx="106451">
                  <c:v>23.676936000000001</c:v>
                </c:pt>
                <c:pt idx="106452">
                  <c:v>23.680053999999998</c:v>
                </c:pt>
                <c:pt idx="106453">
                  <c:v>23.681439000000001</c:v>
                </c:pt>
                <c:pt idx="106454">
                  <c:v>23.680434999999999</c:v>
                </c:pt>
                <c:pt idx="106455">
                  <c:v>23.678058</c:v>
                </c:pt>
                <c:pt idx="106456">
                  <c:v>23.676299</c:v>
                </c:pt>
                <c:pt idx="106457">
                  <c:v>23.677506999999999</c:v>
                </c:pt>
                <c:pt idx="106458">
                  <c:v>23.675560999999998</c:v>
                </c:pt>
                <c:pt idx="106459">
                  <c:v>23.673362999999998</c:v>
                </c:pt>
                <c:pt idx="106460">
                  <c:v>23.674596999999999</c:v>
                </c:pt>
                <c:pt idx="106461">
                  <c:v>23.675674000000001</c:v>
                </c:pt>
                <c:pt idx="106462">
                  <c:v>23.676186000000001</c:v>
                </c:pt>
                <c:pt idx="106463">
                  <c:v>23.674295999999998</c:v>
                </c:pt>
                <c:pt idx="106464">
                  <c:v>23.671348999999999</c:v>
                </c:pt>
                <c:pt idx="106465">
                  <c:v>23.673566999999998</c:v>
                </c:pt>
                <c:pt idx="106466">
                  <c:v>23.675930999999999</c:v>
                </c:pt>
                <c:pt idx="106467">
                  <c:v>23.671966000000001</c:v>
                </c:pt>
                <c:pt idx="106468">
                  <c:v>23.669543000000001</c:v>
                </c:pt>
                <c:pt idx="106469">
                  <c:v>23.672191000000002</c:v>
                </c:pt>
                <c:pt idx="106470">
                  <c:v>23.673123</c:v>
                </c:pt>
                <c:pt idx="106471">
                  <c:v>23.673400999999998</c:v>
                </c:pt>
                <c:pt idx="106472">
                  <c:v>23.677313000000002</c:v>
                </c:pt>
                <c:pt idx="106473">
                  <c:v>23.678764999999999</c:v>
                </c:pt>
                <c:pt idx="106474">
                  <c:v>23.675108999999999</c:v>
                </c:pt>
                <c:pt idx="106475">
                  <c:v>23.674592000000001</c:v>
                </c:pt>
                <c:pt idx="106476">
                  <c:v>23.676099000000001</c:v>
                </c:pt>
                <c:pt idx="106477">
                  <c:v>23.672640999999999</c:v>
                </c:pt>
                <c:pt idx="106478">
                  <c:v>23.670936999999999</c:v>
                </c:pt>
                <c:pt idx="106479">
                  <c:v>23.672643999999998</c:v>
                </c:pt>
                <c:pt idx="106480">
                  <c:v>23.672225999999998</c:v>
                </c:pt>
                <c:pt idx="106481">
                  <c:v>23.675730999999999</c:v>
                </c:pt>
                <c:pt idx="106482">
                  <c:v>23.678139000000002</c:v>
                </c:pt>
                <c:pt idx="106483">
                  <c:v>23.672014999999998</c:v>
                </c:pt>
                <c:pt idx="106484">
                  <c:v>23.670708999999999</c:v>
                </c:pt>
                <c:pt idx="106485">
                  <c:v>23.675039999999999</c:v>
                </c:pt>
                <c:pt idx="106486">
                  <c:v>23.673656000000001</c:v>
                </c:pt>
                <c:pt idx="106487">
                  <c:v>23.673517</c:v>
                </c:pt>
                <c:pt idx="106488">
                  <c:v>23.676839999999999</c:v>
                </c:pt>
                <c:pt idx="106489">
                  <c:v>23.675211999999998</c:v>
                </c:pt>
                <c:pt idx="106490">
                  <c:v>23.672691</c:v>
                </c:pt>
                <c:pt idx="106491">
                  <c:v>23.675401999999998</c:v>
                </c:pt>
                <c:pt idx="106492">
                  <c:v>23.678075</c:v>
                </c:pt>
                <c:pt idx="106493">
                  <c:v>23.677502</c:v>
                </c:pt>
                <c:pt idx="106494">
                  <c:v>23.673413</c:v>
                </c:pt>
                <c:pt idx="106495">
                  <c:v>23.671786999999998</c:v>
                </c:pt>
                <c:pt idx="106496">
                  <c:v>23.672526999999999</c:v>
                </c:pt>
                <c:pt idx="106497">
                  <c:v>23.667836999999999</c:v>
                </c:pt>
                <c:pt idx="106498">
                  <c:v>23.667491999999999</c:v>
                </c:pt>
                <c:pt idx="106499">
                  <c:v>23.672066999999998</c:v>
                </c:pt>
                <c:pt idx="106500">
                  <c:v>23.671156</c:v>
                </c:pt>
                <c:pt idx="106501">
                  <c:v>23.672084999999999</c:v>
                </c:pt>
                <c:pt idx="106502">
                  <c:v>23.674868</c:v>
                </c:pt>
                <c:pt idx="106503">
                  <c:v>23.673836999999999</c:v>
                </c:pt>
                <c:pt idx="106504">
                  <c:v>23.672802999999998</c:v>
                </c:pt>
                <c:pt idx="106505">
                  <c:v>23.674163</c:v>
                </c:pt>
                <c:pt idx="106506">
                  <c:v>23.675951999999999</c:v>
                </c:pt>
                <c:pt idx="106507">
                  <c:v>23.672827000000002</c:v>
                </c:pt>
                <c:pt idx="106508">
                  <c:v>23.667850999999999</c:v>
                </c:pt>
                <c:pt idx="106509">
                  <c:v>23.672145</c:v>
                </c:pt>
                <c:pt idx="106510">
                  <c:v>23.676582</c:v>
                </c:pt>
                <c:pt idx="106511">
                  <c:v>23.670582</c:v>
                </c:pt>
                <c:pt idx="106512">
                  <c:v>23.669723999999999</c:v>
                </c:pt>
                <c:pt idx="106513">
                  <c:v>23.675049000000001</c:v>
                </c:pt>
                <c:pt idx="106514">
                  <c:v>23.673694000000001</c:v>
                </c:pt>
                <c:pt idx="106515">
                  <c:v>23.674306999999999</c:v>
                </c:pt>
                <c:pt idx="106516">
                  <c:v>23.681308999999999</c:v>
                </c:pt>
                <c:pt idx="106517">
                  <c:v>23.683764</c:v>
                </c:pt>
                <c:pt idx="106518">
                  <c:v>23.683733</c:v>
                </c:pt>
                <c:pt idx="106519">
                  <c:v>23.68439</c:v>
                </c:pt>
                <c:pt idx="106520">
                  <c:v>23.677105999999998</c:v>
                </c:pt>
                <c:pt idx="106521">
                  <c:v>23.674005000000001</c:v>
                </c:pt>
                <c:pt idx="106522">
                  <c:v>23.684004000000002</c:v>
                </c:pt>
                <c:pt idx="106523">
                  <c:v>23.686382999999999</c:v>
                </c:pt>
                <c:pt idx="106524">
                  <c:v>23.679473999999999</c:v>
                </c:pt>
                <c:pt idx="106525">
                  <c:v>23.681363000000001</c:v>
                </c:pt>
                <c:pt idx="106526">
                  <c:v>23.684472</c:v>
                </c:pt>
                <c:pt idx="106527">
                  <c:v>23.677944</c:v>
                </c:pt>
                <c:pt idx="106528">
                  <c:v>23.674206999999999</c:v>
                </c:pt>
                <c:pt idx="106529">
                  <c:v>23.679459999999999</c:v>
                </c:pt>
                <c:pt idx="106530">
                  <c:v>23.684245000000001</c:v>
                </c:pt>
                <c:pt idx="106531">
                  <c:v>23.683298000000001</c:v>
                </c:pt>
                <c:pt idx="106532">
                  <c:v>23.681086000000001</c:v>
                </c:pt>
                <c:pt idx="106533">
                  <c:v>23.680865000000001</c:v>
                </c:pt>
                <c:pt idx="106534">
                  <c:v>23.679572</c:v>
                </c:pt>
                <c:pt idx="106535">
                  <c:v>23.680184000000001</c:v>
                </c:pt>
                <c:pt idx="106536">
                  <c:v>23.682884999999999</c:v>
                </c:pt>
                <c:pt idx="106537">
                  <c:v>23.681301999999999</c:v>
                </c:pt>
                <c:pt idx="106538">
                  <c:v>23.680140999999999</c:v>
                </c:pt>
                <c:pt idx="106539">
                  <c:v>23.682032</c:v>
                </c:pt>
                <c:pt idx="106540">
                  <c:v>23.679418999999999</c:v>
                </c:pt>
                <c:pt idx="106541">
                  <c:v>23.678792000000001</c:v>
                </c:pt>
                <c:pt idx="106542">
                  <c:v>23.683221</c:v>
                </c:pt>
                <c:pt idx="106543">
                  <c:v>23.682473000000002</c:v>
                </c:pt>
                <c:pt idx="106544">
                  <c:v>23.67755</c:v>
                </c:pt>
                <c:pt idx="106545">
                  <c:v>23.675743000000001</c:v>
                </c:pt>
                <c:pt idx="106546">
                  <c:v>23.675723999999999</c:v>
                </c:pt>
                <c:pt idx="106547">
                  <c:v>23.677102000000001</c:v>
                </c:pt>
                <c:pt idx="106548">
                  <c:v>23.678484000000001</c:v>
                </c:pt>
                <c:pt idx="106549">
                  <c:v>23.679715999999999</c:v>
                </c:pt>
                <c:pt idx="106550">
                  <c:v>23.682354</c:v>
                </c:pt>
                <c:pt idx="106551">
                  <c:v>23.679175000000001</c:v>
                </c:pt>
                <c:pt idx="106552">
                  <c:v>23.677049</c:v>
                </c:pt>
                <c:pt idx="106553">
                  <c:v>23.679459999999999</c:v>
                </c:pt>
                <c:pt idx="106554">
                  <c:v>23.680209999999999</c:v>
                </c:pt>
                <c:pt idx="106555">
                  <c:v>23.684417</c:v>
                </c:pt>
                <c:pt idx="106556">
                  <c:v>23.685324000000001</c:v>
                </c:pt>
                <c:pt idx="106557">
                  <c:v>23.681369</c:v>
                </c:pt>
                <c:pt idx="106558">
                  <c:v>23.685292</c:v>
                </c:pt>
                <c:pt idx="106559">
                  <c:v>23.689176</c:v>
                </c:pt>
                <c:pt idx="106560">
                  <c:v>23.685500999999999</c:v>
                </c:pt>
                <c:pt idx="106561">
                  <c:v>23.685214999999999</c:v>
                </c:pt>
                <c:pt idx="106562">
                  <c:v>23.687742</c:v>
                </c:pt>
                <c:pt idx="106563">
                  <c:v>23.688226</c:v>
                </c:pt>
                <c:pt idx="106564">
                  <c:v>23.687017999999998</c:v>
                </c:pt>
                <c:pt idx="106565">
                  <c:v>23.688558</c:v>
                </c:pt>
                <c:pt idx="106566">
                  <c:v>23.691258999999999</c:v>
                </c:pt>
                <c:pt idx="106567">
                  <c:v>23.688811999999999</c:v>
                </c:pt>
                <c:pt idx="106568">
                  <c:v>23.686827000000001</c:v>
                </c:pt>
                <c:pt idx="106569">
                  <c:v>23.688381</c:v>
                </c:pt>
                <c:pt idx="106570">
                  <c:v>23.683909</c:v>
                </c:pt>
                <c:pt idx="106571">
                  <c:v>23.680171999999999</c:v>
                </c:pt>
                <c:pt idx="106572">
                  <c:v>23.685191</c:v>
                </c:pt>
                <c:pt idx="106573">
                  <c:v>23.685607999999998</c:v>
                </c:pt>
                <c:pt idx="106574">
                  <c:v>23.680765999999998</c:v>
                </c:pt>
                <c:pt idx="106575">
                  <c:v>23.683579999999999</c:v>
                </c:pt>
                <c:pt idx="106576">
                  <c:v>23.688603000000001</c:v>
                </c:pt>
                <c:pt idx="106577">
                  <c:v>23.690100999999999</c:v>
                </c:pt>
                <c:pt idx="106578">
                  <c:v>23.688869</c:v>
                </c:pt>
                <c:pt idx="106579">
                  <c:v>23.686655999999999</c:v>
                </c:pt>
                <c:pt idx="106580">
                  <c:v>23.686174999999999</c:v>
                </c:pt>
                <c:pt idx="106581">
                  <c:v>23.686375999999999</c:v>
                </c:pt>
                <c:pt idx="106582">
                  <c:v>23.689122000000001</c:v>
                </c:pt>
                <c:pt idx="106583">
                  <c:v>23.688952</c:v>
                </c:pt>
                <c:pt idx="106584">
                  <c:v>23.684076000000001</c:v>
                </c:pt>
                <c:pt idx="106585">
                  <c:v>23.685545999999999</c:v>
                </c:pt>
                <c:pt idx="106586">
                  <c:v>23.690643000000001</c:v>
                </c:pt>
                <c:pt idx="106587">
                  <c:v>23.692761000000001</c:v>
                </c:pt>
                <c:pt idx="106588">
                  <c:v>23.693417</c:v>
                </c:pt>
                <c:pt idx="106589">
                  <c:v>23.693200999999998</c:v>
                </c:pt>
                <c:pt idx="106590">
                  <c:v>23.691300999999999</c:v>
                </c:pt>
                <c:pt idx="106591">
                  <c:v>23.693262000000001</c:v>
                </c:pt>
                <c:pt idx="106592">
                  <c:v>23.695533000000001</c:v>
                </c:pt>
                <c:pt idx="106593">
                  <c:v>23.692654999999998</c:v>
                </c:pt>
                <c:pt idx="106594">
                  <c:v>23.690280999999999</c:v>
                </c:pt>
                <c:pt idx="106595">
                  <c:v>23.691336</c:v>
                </c:pt>
                <c:pt idx="106596">
                  <c:v>23.691571</c:v>
                </c:pt>
                <c:pt idx="106597">
                  <c:v>23.689775999999998</c:v>
                </c:pt>
                <c:pt idx="106598">
                  <c:v>23.688262000000002</c:v>
                </c:pt>
                <c:pt idx="106599">
                  <c:v>23.690574000000002</c:v>
                </c:pt>
                <c:pt idx="106600">
                  <c:v>23.693066999999999</c:v>
                </c:pt>
                <c:pt idx="106601">
                  <c:v>23.690339999999999</c:v>
                </c:pt>
                <c:pt idx="106602">
                  <c:v>23.685427000000001</c:v>
                </c:pt>
                <c:pt idx="106603">
                  <c:v>23.685790000000001</c:v>
                </c:pt>
                <c:pt idx="106604">
                  <c:v>23.687629000000001</c:v>
                </c:pt>
                <c:pt idx="106605">
                  <c:v>23.684441</c:v>
                </c:pt>
                <c:pt idx="106606">
                  <c:v>23.681705999999998</c:v>
                </c:pt>
                <c:pt idx="106607">
                  <c:v>23.685085999999998</c:v>
                </c:pt>
                <c:pt idx="106608">
                  <c:v>23.688469000000001</c:v>
                </c:pt>
                <c:pt idx="106609">
                  <c:v>23.686509999999998</c:v>
                </c:pt>
                <c:pt idx="106610">
                  <c:v>23.68505</c:v>
                </c:pt>
                <c:pt idx="106611">
                  <c:v>23.688542000000002</c:v>
                </c:pt>
                <c:pt idx="106612">
                  <c:v>23.689067000000001</c:v>
                </c:pt>
                <c:pt idx="106613">
                  <c:v>23.687677999999998</c:v>
                </c:pt>
                <c:pt idx="106614">
                  <c:v>23.686941999999998</c:v>
                </c:pt>
                <c:pt idx="106615">
                  <c:v>23.685092999999998</c:v>
                </c:pt>
                <c:pt idx="106616">
                  <c:v>23.683958000000001</c:v>
                </c:pt>
                <c:pt idx="106617">
                  <c:v>23.684419999999999</c:v>
                </c:pt>
                <c:pt idx="106618">
                  <c:v>23.686339</c:v>
                </c:pt>
                <c:pt idx="106619">
                  <c:v>23.690992000000001</c:v>
                </c:pt>
                <c:pt idx="106620">
                  <c:v>23.693541</c:v>
                </c:pt>
                <c:pt idx="106621">
                  <c:v>23.693760999999999</c:v>
                </c:pt>
                <c:pt idx="106622">
                  <c:v>23.693394000000001</c:v>
                </c:pt>
                <c:pt idx="106623">
                  <c:v>23.692544000000002</c:v>
                </c:pt>
                <c:pt idx="106624">
                  <c:v>23.690605000000001</c:v>
                </c:pt>
                <c:pt idx="106625">
                  <c:v>23.691265000000001</c:v>
                </c:pt>
                <c:pt idx="106626">
                  <c:v>23.693691999999999</c:v>
                </c:pt>
                <c:pt idx="106627">
                  <c:v>23.693701000000001</c:v>
                </c:pt>
                <c:pt idx="106628">
                  <c:v>23.694464</c:v>
                </c:pt>
                <c:pt idx="106629">
                  <c:v>23.693467999999999</c:v>
                </c:pt>
                <c:pt idx="106630">
                  <c:v>23.691960000000002</c:v>
                </c:pt>
                <c:pt idx="106631">
                  <c:v>23.694268000000001</c:v>
                </c:pt>
                <c:pt idx="106632">
                  <c:v>23.694894000000001</c:v>
                </c:pt>
                <c:pt idx="106633">
                  <c:v>23.694278000000001</c:v>
                </c:pt>
                <c:pt idx="106634">
                  <c:v>23.697443</c:v>
                </c:pt>
                <c:pt idx="106635">
                  <c:v>23.699812999999999</c:v>
                </c:pt>
                <c:pt idx="106636">
                  <c:v>23.698803000000002</c:v>
                </c:pt>
                <c:pt idx="106637">
                  <c:v>23.698449</c:v>
                </c:pt>
                <c:pt idx="106638">
                  <c:v>23.695675000000001</c:v>
                </c:pt>
                <c:pt idx="106639">
                  <c:v>23.688880999999999</c:v>
                </c:pt>
                <c:pt idx="106640">
                  <c:v>23.688162999999999</c:v>
                </c:pt>
                <c:pt idx="106641">
                  <c:v>23.693522000000002</c:v>
                </c:pt>
                <c:pt idx="106642">
                  <c:v>23.694322</c:v>
                </c:pt>
                <c:pt idx="106643">
                  <c:v>23.692439</c:v>
                </c:pt>
                <c:pt idx="106644">
                  <c:v>23.690175</c:v>
                </c:pt>
                <c:pt idx="106645">
                  <c:v>23.689294</c:v>
                </c:pt>
                <c:pt idx="106646">
                  <c:v>23.687055999999998</c:v>
                </c:pt>
                <c:pt idx="106647">
                  <c:v>23.688462000000001</c:v>
                </c:pt>
                <c:pt idx="106648">
                  <c:v>23.694123999999999</c:v>
                </c:pt>
                <c:pt idx="106649">
                  <c:v>23.693004999999999</c:v>
                </c:pt>
                <c:pt idx="106650">
                  <c:v>23.689333000000001</c:v>
                </c:pt>
                <c:pt idx="106651">
                  <c:v>23.691282000000001</c:v>
                </c:pt>
                <c:pt idx="106652">
                  <c:v>23.693072999999998</c:v>
                </c:pt>
                <c:pt idx="106653">
                  <c:v>23.692777</c:v>
                </c:pt>
                <c:pt idx="106654">
                  <c:v>23.693566000000001</c:v>
                </c:pt>
                <c:pt idx="106655">
                  <c:v>23.695392999999999</c:v>
                </c:pt>
                <c:pt idx="106656">
                  <c:v>23.694383999999999</c:v>
                </c:pt>
                <c:pt idx="106657">
                  <c:v>23.69182</c:v>
                </c:pt>
                <c:pt idx="106658">
                  <c:v>23.693670000000001</c:v>
                </c:pt>
                <c:pt idx="106659">
                  <c:v>23.695422000000001</c:v>
                </c:pt>
                <c:pt idx="106660">
                  <c:v>23.693076999999999</c:v>
                </c:pt>
                <c:pt idx="106661">
                  <c:v>23.691693999999998</c:v>
                </c:pt>
                <c:pt idx="106662">
                  <c:v>23.694666000000002</c:v>
                </c:pt>
                <c:pt idx="106663">
                  <c:v>23.697051999999999</c:v>
                </c:pt>
                <c:pt idx="106664">
                  <c:v>23.695125000000001</c:v>
                </c:pt>
                <c:pt idx="106665">
                  <c:v>23.694234000000002</c:v>
                </c:pt>
                <c:pt idx="106666">
                  <c:v>23.695608</c:v>
                </c:pt>
                <c:pt idx="106667">
                  <c:v>23.695304</c:v>
                </c:pt>
                <c:pt idx="106668">
                  <c:v>23.692419999999998</c:v>
                </c:pt>
                <c:pt idx="106669">
                  <c:v>23.692017</c:v>
                </c:pt>
                <c:pt idx="106670">
                  <c:v>23.692751000000001</c:v>
                </c:pt>
                <c:pt idx="106671">
                  <c:v>23.690038999999999</c:v>
                </c:pt>
                <c:pt idx="106672">
                  <c:v>23.688979</c:v>
                </c:pt>
                <c:pt idx="106673">
                  <c:v>23.695481000000001</c:v>
                </c:pt>
                <c:pt idx="106674">
                  <c:v>23.698802000000001</c:v>
                </c:pt>
                <c:pt idx="106675">
                  <c:v>23.693736000000001</c:v>
                </c:pt>
                <c:pt idx="106676">
                  <c:v>23.690294000000002</c:v>
                </c:pt>
                <c:pt idx="106677">
                  <c:v>23.690463000000001</c:v>
                </c:pt>
                <c:pt idx="106678">
                  <c:v>23.690435999999998</c:v>
                </c:pt>
                <c:pt idx="106679">
                  <c:v>23.692926</c:v>
                </c:pt>
                <c:pt idx="106680">
                  <c:v>23.694430000000001</c:v>
                </c:pt>
                <c:pt idx="106681">
                  <c:v>23.693652</c:v>
                </c:pt>
                <c:pt idx="106682">
                  <c:v>23.695014</c:v>
                </c:pt>
                <c:pt idx="106683">
                  <c:v>23.697234999999999</c:v>
                </c:pt>
                <c:pt idx="106684">
                  <c:v>23.696179999999998</c:v>
                </c:pt>
                <c:pt idx="106685">
                  <c:v>23.693206</c:v>
                </c:pt>
                <c:pt idx="106686">
                  <c:v>23.693805999999999</c:v>
                </c:pt>
                <c:pt idx="106687">
                  <c:v>23.694787999999999</c:v>
                </c:pt>
                <c:pt idx="106688">
                  <c:v>23.692119000000002</c:v>
                </c:pt>
                <c:pt idx="106689">
                  <c:v>23.696674000000002</c:v>
                </c:pt>
                <c:pt idx="106690">
                  <c:v>23.705518000000001</c:v>
                </c:pt>
                <c:pt idx="106691">
                  <c:v>23.702904</c:v>
                </c:pt>
                <c:pt idx="106692">
                  <c:v>23.694991999999999</c:v>
                </c:pt>
                <c:pt idx="106693">
                  <c:v>23.693452000000001</c:v>
                </c:pt>
                <c:pt idx="106694">
                  <c:v>23.693981999999998</c:v>
                </c:pt>
                <c:pt idx="106695">
                  <c:v>23.695039999999999</c:v>
                </c:pt>
                <c:pt idx="106696">
                  <c:v>23.698412000000001</c:v>
                </c:pt>
                <c:pt idx="106697">
                  <c:v>23.696470000000001</c:v>
                </c:pt>
                <c:pt idx="106698">
                  <c:v>23.690714</c:v>
                </c:pt>
                <c:pt idx="106699">
                  <c:v>23.692883999999999</c:v>
                </c:pt>
                <c:pt idx="106700">
                  <c:v>23.696401000000002</c:v>
                </c:pt>
                <c:pt idx="106701">
                  <c:v>23.696016</c:v>
                </c:pt>
                <c:pt idx="106702">
                  <c:v>23.700472000000001</c:v>
                </c:pt>
                <c:pt idx="106703">
                  <c:v>23.703628999999999</c:v>
                </c:pt>
                <c:pt idx="106704">
                  <c:v>23.696874000000001</c:v>
                </c:pt>
                <c:pt idx="106705">
                  <c:v>23.693225999999999</c:v>
                </c:pt>
                <c:pt idx="106706">
                  <c:v>23.698785999999998</c:v>
                </c:pt>
                <c:pt idx="106707">
                  <c:v>23.701180999999998</c:v>
                </c:pt>
                <c:pt idx="106708">
                  <c:v>23.697379000000002</c:v>
                </c:pt>
                <c:pt idx="106709">
                  <c:v>23.699189000000001</c:v>
                </c:pt>
                <c:pt idx="106710">
                  <c:v>23.701784</c:v>
                </c:pt>
                <c:pt idx="106711">
                  <c:v>23.696346999999999</c:v>
                </c:pt>
                <c:pt idx="106712">
                  <c:v>23.694861</c:v>
                </c:pt>
                <c:pt idx="106713">
                  <c:v>23.697552999999999</c:v>
                </c:pt>
                <c:pt idx="106714">
                  <c:v>23.693087999999999</c:v>
                </c:pt>
                <c:pt idx="106715">
                  <c:v>23.691123999999999</c:v>
                </c:pt>
                <c:pt idx="106716">
                  <c:v>23.696107999999999</c:v>
                </c:pt>
                <c:pt idx="106717">
                  <c:v>23.697965</c:v>
                </c:pt>
                <c:pt idx="106718">
                  <c:v>23.697586000000001</c:v>
                </c:pt>
                <c:pt idx="106719">
                  <c:v>23.698816999999998</c:v>
                </c:pt>
                <c:pt idx="106720">
                  <c:v>23.703533</c:v>
                </c:pt>
                <c:pt idx="106721">
                  <c:v>23.7057</c:v>
                </c:pt>
                <c:pt idx="106722">
                  <c:v>23.701035000000001</c:v>
                </c:pt>
                <c:pt idx="106723">
                  <c:v>23.698917999999999</c:v>
                </c:pt>
                <c:pt idx="106724">
                  <c:v>23.70166</c:v>
                </c:pt>
                <c:pt idx="106725">
                  <c:v>23.702099</c:v>
                </c:pt>
                <c:pt idx="106726">
                  <c:v>23.698798</c:v>
                </c:pt>
                <c:pt idx="106727">
                  <c:v>23.696069999999999</c:v>
                </c:pt>
                <c:pt idx="106728">
                  <c:v>23.699577999999999</c:v>
                </c:pt>
                <c:pt idx="106729">
                  <c:v>23.702694000000001</c:v>
                </c:pt>
                <c:pt idx="106730">
                  <c:v>23.698481999999998</c:v>
                </c:pt>
                <c:pt idx="106731">
                  <c:v>23.694638000000001</c:v>
                </c:pt>
                <c:pt idx="106732">
                  <c:v>23.695440000000001</c:v>
                </c:pt>
                <c:pt idx="106733">
                  <c:v>23.696584000000001</c:v>
                </c:pt>
                <c:pt idx="106734">
                  <c:v>23.697485</c:v>
                </c:pt>
                <c:pt idx="106735">
                  <c:v>23.697258999999999</c:v>
                </c:pt>
                <c:pt idx="106736">
                  <c:v>23.697468000000001</c:v>
                </c:pt>
                <c:pt idx="106737">
                  <c:v>23.701415999999998</c:v>
                </c:pt>
                <c:pt idx="106738">
                  <c:v>23.702344</c:v>
                </c:pt>
                <c:pt idx="106739">
                  <c:v>23.694403000000001</c:v>
                </c:pt>
                <c:pt idx="106740">
                  <c:v>23.690359999999998</c:v>
                </c:pt>
                <c:pt idx="106741">
                  <c:v>23.697042</c:v>
                </c:pt>
                <c:pt idx="106742">
                  <c:v>23.700424999999999</c:v>
                </c:pt>
                <c:pt idx="106743">
                  <c:v>23.699721</c:v>
                </c:pt>
                <c:pt idx="106744">
                  <c:v>23.700529</c:v>
                </c:pt>
                <c:pt idx="106745">
                  <c:v>23.698668000000001</c:v>
                </c:pt>
                <c:pt idx="106746">
                  <c:v>23.700208</c:v>
                </c:pt>
                <c:pt idx="106747">
                  <c:v>23.705712999999999</c:v>
                </c:pt>
                <c:pt idx="106748">
                  <c:v>23.705902999999999</c:v>
                </c:pt>
                <c:pt idx="106749">
                  <c:v>23.700756999999999</c:v>
                </c:pt>
                <c:pt idx="106750">
                  <c:v>23.698774</c:v>
                </c:pt>
                <c:pt idx="106751">
                  <c:v>23.703132</c:v>
                </c:pt>
                <c:pt idx="106752">
                  <c:v>23.705003000000001</c:v>
                </c:pt>
                <c:pt idx="106753">
                  <c:v>23.702331999999998</c:v>
                </c:pt>
                <c:pt idx="106754">
                  <c:v>23.703361999999998</c:v>
                </c:pt>
                <c:pt idx="106755">
                  <c:v>23.704746</c:v>
                </c:pt>
                <c:pt idx="106756">
                  <c:v>23.702769</c:v>
                </c:pt>
                <c:pt idx="106757">
                  <c:v>23.701775999999999</c:v>
                </c:pt>
                <c:pt idx="106758">
                  <c:v>23.701378999999999</c:v>
                </c:pt>
                <c:pt idx="106759">
                  <c:v>23.704671999999999</c:v>
                </c:pt>
                <c:pt idx="106760">
                  <c:v>23.705522999999999</c:v>
                </c:pt>
                <c:pt idx="106761">
                  <c:v>23.700520000000001</c:v>
                </c:pt>
                <c:pt idx="106762">
                  <c:v>23.70176</c:v>
                </c:pt>
                <c:pt idx="106763">
                  <c:v>23.705680999999998</c:v>
                </c:pt>
                <c:pt idx="106764">
                  <c:v>23.704642</c:v>
                </c:pt>
                <c:pt idx="106765">
                  <c:v>23.705584000000002</c:v>
                </c:pt>
                <c:pt idx="106766">
                  <c:v>23.707958000000001</c:v>
                </c:pt>
                <c:pt idx="106767">
                  <c:v>23.708034999999999</c:v>
                </c:pt>
                <c:pt idx="106768">
                  <c:v>23.704816000000001</c:v>
                </c:pt>
                <c:pt idx="106769">
                  <c:v>23.700445999999999</c:v>
                </c:pt>
                <c:pt idx="106770">
                  <c:v>23.701675999999999</c:v>
                </c:pt>
                <c:pt idx="106771">
                  <c:v>23.701967</c:v>
                </c:pt>
                <c:pt idx="106772">
                  <c:v>23.699511999999999</c:v>
                </c:pt>
                <c:pt idx="106773">
                  <c:v>23.699667999999999</c:v>
                </c:pt>
                <c:pt idx="106774">
                  <c:v>23.701519999999999</c:v>
                </c:pt>
                <c:pt idx="106775">
                  <c:v>23.705705999999999</c:v>
                </c:pt>
                <c:pt idx="106776">
                  <c:v>23.705614000000001</c:v>
                </c:pt>
                <c:pt idx="106777">
                  <c:v>23.701153999999999</c:v>
                </c:pt>
                <c:pt idx="106778">
                  <c:v>23.701813000000001</c:v>
                </c:pt>
                <c:pt idx="106779">
                  <c:v>23.702964999999999</c:v>
                </c:pt>
                <c:pt idx="106780">
                  <c:v>23.703552999999999</c:v>
                </c:pt>
                <c:pt idx="106781">
                  <c:v>23.702034999999999</c:v>
                </c:pt>
                <c:pt idx="106782">
                  <c:v>23.698981</c:v>
                </c:pt>
                <c:pt idx="106783">
                  <c:v>23.698274999999999</c:v>
                </c:pt>
                <c:pt idx="106784">
                  <c:v>23.697244000000001</c:v>
                </c:pt>
                <c:pt idx="106785">
                  <c:v>23.695914999999999</c:v>
                </c:pt>
                <c:pt idx="106786">
                  <c:v>23.697559999999999</c:v>
                </c:pt>
                <c:pt idx="106787">
                  <c:v>23.699988000000001</c:v>
                </c:pt>
                <c:pt idx="106788">
                  <c:v>23.699124999999999</c:v>
                </c:pt>
                <c:pt idx="106789">
                  <c:v>23.697514999999999</c:v>
                </c:pt>
                <c:pt idx="106790">
                  <c:v>23.699432999999999</c:v>
                </c:pt>
                <c:pt idx="106791">
                  <c:v>23.702173999999999</c:v>
                </c:pt>
                <c:pt idx="106792">
                  <c:v>23.703498</c:v>
                </c:pt>
                <c:pt idx="106793">
                  <c:v>23.701452</c:v>
                </c:pt>
                <c:pt idx="106794">
                  <c:v>23.697426</c:v>
                </c:pt>
                <c:pt idx="106795">
                  <c:v>23.698671000000001</c:v>
                </c:pt>
                <c:pt idx="106796">
                  <c:v>23.702309</c:v>
                </c:pt>
                <c:pt idx="106797">
                  <c:v>23.704319999999999</c:v>
                </c:pt>
                <c:pt idx="106798">
                  <c:v>23.702991999999998</c:v>
                </c:pt>
                <c:pt idx="106799">
                  <c:v>23.695426000000001</c:v>
                </c:pt>
                <c:pt idx="106800">
                  <c:v>23.691638000000001</c:v>
                </c:pt>
                <c:pt idx="106801">
                  <c:v>23.694075000000002</c:v>
                </c:pt>
                <c:pt idx="106802">
                  <c:v>23.695979000000001</c:v>
                </c:pt>
                <c:pt idx="106803">
                  <c:v>23.700731999999999</c:v>
                </c:pt>
                <c:pt idx="106804">
                  <c:v>23.703142</c:v>
                </c:pt>
                <c:pt idx="106805">
                  <c:v>23.700655999999999</c:v>
                </c:pt>
                <c:pt idx="106806">
                  <c:v>23.70082</c:v>
                </c:pt>
                <c:pt idx="106807">
                  <c:v>23.699297000000001</c:v>
                </c:pt>
                <c:pt idx="106808">
                  <c:v>23.695461999999999</c:v>
                </c:pt>
                <c:pt idx="106809">
                  <c:v>23.698269</c:v>
                </c:pt>
                <c:pt idx="106810">
                  <c:v>23.702376000000001</c:v>
                </c:pt>
                <c:pt idx="106811">
                  <c:v>23.698215000000001</c:v>
                </c:pt>
                <c:pt idx="106812">
                  <c:v>23.694754</c:v>
                </c:pt>
                <c:pt idx="106813">
                  <c:v>23.700120999999999</c:v>
                </c:pt>
                <c:pt idx="106814">
                  <c:v>23.699949</c:v>
                </c:pt>
                <c:pt idx="106815">
                  <c:v>23.693235000000001</c:v>
                </c:pt>
                <c:pt idx="106816">
                  <c:v>23.693943999999998</c:v>
                </c:pt>
                <c:pt idx="106817">
                  <c:v>23.697813</c:v>
                </c:pt>
                <c:pt idx="106818">
                  <c:v>23.697372000000001</c:v>
                </c:pt>
                <c:pt idx="106819">
                  <c:v>23.695222999999999</c:v>
                </c:pt>
                <c:pt idx="106820">
                  <c:v>23.694974999999999</c:v>
                </c:pt>
                <c:pt idx="106821">
                  <c:v>23.695238</c:v>
                </c:pt>
                <c:pt idx="106822">
                  <c:v>23.696867999999998</c:v>
                </c:pt>
                <c:pt idx="106823">
                  <c:v>23.700925000000002</c:v>
                </c:pt>
                <c:pt idx="106824">
                  <c:v>23.701989999999999</c:v>
                </c:pt>
                <c:pt idx="106825">
                  <c:v>23.699038000000002</c:v>
                </c:pt>
                <c:pt idx="106826">
                  <c:v>23.699652</c:v>
                </c:pt>
                <c:pt idx="106827">
                  <c:v>23.702950999999999</c:v>
                </c:pt>
                <c:pt idx="106828">
                  <c:v>23.704311000000001</c:v>
                </c:pt>
                <c:pt idx="106829">
                  <c:v>23.70176</c:v>
                </c:pt>
                <c:pt idx="106830">
                  <c:v>23.700635999999999</c:v>
                </c:pt>
                <c:pt idx="106831">
                  <c:v>23.701321</c:v>
                </c:pt>
                <c:pt idx="106832">
                  <c:v>23.700344000000001</c:v>
                </c:pt>
                <c:pt idx="106833">
                  <c:v>23.701301000000001</c:v>
                </c:pt>
                <c:pt idx="106834">
                  <c:v>23.701347999999999</c:v>
                </c:pt>
                <c:pt idx="106835">
                  <c:v>23.699636000000002</c:v>
                </c:pt>
                <c:pt idx="106836">
                  <c:v>23.701566</c:v>
                </c:pt>
                <c:pt idx="106837">
                  <c:v>23.702929999999999</c:v>
                </c:pt>
                <c:pt idx="106838">
                  <c:v>23.701598000000001</c:v>
                </c:pt>
                <c:pt idx="106839">
                  <c:v>23.702580000000001</c:v>
                </c:pt>
                <c:pt idx="106840">
                  <c:v>23.701909000000001</c:v>
                </c:pt>
                <c:pt idx="106841">
                  <c:v>23.700939000000002</c:v>
                </c:pt>
                <c:pt idx="106842">
                  <c:v>23.703916</c:v>
                </c:pt>
                <c:pt idx="106843">
                  <c:v>23.702300000000001</c:v>
                </c:pt>
                <c:pt idx="106844">
                  <c:v>23.699483000000001</c:v>
                </c:pt>
                <c:pt idx="106845">
                  <c:v>23.700396000000001</c:v>
                </c:pt>
                <c:pt idx="106846">
                  <c:v>23.699496</c:v>
                </c:pt>
                <c:pt idx="106847">
                  <c:v>23.697759000000001</c:v>
                </c:pt>
                <c:pt idx="106848">
                  <c:v>23.702643999999999</c:v>
                </c:pt>
                <c:pt idx="106849">
                  <c:v>23.707851999999999</c:v>
                </c:pt>
                <c:pt idx="106850">
                  <c:v>23.708335999999999</c:v>
                </c:pt>
                <c:pt idx="106851">
                  <c:v>23.707722</c:v>
                </c:pt>
                <c:pt idx="106852">
                  <c:v>23.706862999999998</c:v>
                </c:pt>
                <c:pt idx="106853">
                  <c:v>23.706115</c:v>
                </c:pt>
                <c:pt idx="106854">
                  <c:v>23.708117999999999</c:v>
                </c:pt>
                <c:pt idx="106855">
                  <c:v>23.710978999999998</c:v>
                </c:pt>
                <c:pt idx="106856">
                  <c:v>23.709395000000001</c:v>
                </c:pt>
                <c:pt idx="106857">
                  <c:v>23.706886000000001</c:v>
                </c:pt>
                <c:pt idx="106858">
                  <c:v>23.708894999999998</c:v>
                </c:pt>
                <c:pt idx="106859">
                  <c:v>23.707615000000001</c:v>
                </c:pt>
                <c:pt idx="106860">
                  <c:v>23.703994999999999</c:v>
                </c:pt>
                <c:pt idx="106861">
                  <c:v>23.706813</c:v>
                </c:pt>
                <c:pt idx="106862">
                  <c:v>23.709534000000001</c:v>
                </c:pt>
                <c:pt idx="106863">
                  <c:v>23.707996999999999</c:v>
                </c:pt>
                <c:pt idx="106864">
                  <c:v>23.708458</c:v>
                </c:pt>
                <c:pt idx="106865">
                  <c:v>23.707827999999999</c:v>
                </c:pt>
                <c:pt idx="106866">
                  <c:v>23.704995</c:v>
                </c:pt>
                <c:pt idx="106867">
                  <c:v>23.704073000000001</c:v>
                </c:pt>
                <c:pt idx="106868">
                  <c:v>23.703704999999999</c:v>
                </c:pt>
                <c:pt idx="106869">
                  <c:v>23.704658999999999</c:v>
                </c:pt>
                <c:pt idx="106870">
                  <c:v>23.709372999999999</c:v>
                </c:pt>
                <c:pt idx="106871">
                  <c:v>23.710144</c:v>
                </c:pt>
                <c:pt idx="106872">
                  <c:v>23.707962999999999</c:v>
                </c:pt>
                <c:pt idx="106873">
                  <c:v>23.707425000000001</c:v>
                </c:pt>
                <c:pt idx="106874">
                  <c:v>23.707001999999999</c:v>
                </c:pt>
                <c:pt idx="106875">
                  <c:v>23.706759000000002</c:v>
                </c:pt>
                <c:pt idx="106876">
                  <c:v>23.705953000000001</c:v>
                </c:pt>
                <c:pt idx="106877">
                  <c:v>23.704874</c:v>
                </c:pt>
                <c:pt idx="106878">
                  <c:v>23.706123000000002</c:v>
                </c:pt>
                <c:pt idx="106879">
                  <c:v>23.703917000000001</c:v>
                </c:pt>
                <c:pt idx="106880">
                  <c:v>23.699824</c:v>
                </c:pt>
                <c:pt idx="106881">
                  <c:v>23.701246999999999</c:v>
                </c:pt>
                <c:pt idx="106882">
                  <c:v>23.703779999999998</c:v>
                </c:pt>
                <c:pt idx="106883">
                  <c:v>23.705531000000001</c:v>
                </c:pt>
                <c:pt idx="106884">
                  <c:v>23.706002999999999</c:v>
                </c:pt>
                <c:pt idx="106885">
                  <c:v>23.704273000000001</c:v>
                </c:pt>
                <c:pt idx="106886">
                  <c:v>23.703631999999999</c:v>
                </c:pt>
                <c:pt idx="106887">
                  <c:v>23.702622000000002</c:v>
                </c:pt>
                <c:pt idx="106888">
                  <c:v>23.700548000000001</c:v>
                </c:pt>
                <c:pt idx="106889">
                  <c:v>23.704056999999999</c:v>
                </c:pt>
                <c:pt idx="106890">
                  <c:v>23.707878000000001</c:v>
                </c:pt>
                <c:pt idx="106891">
                  <c:v>23.702473999999999</c:v>
                </c:pt>
                <c:pt idx="106892">
                  <c:v>23.698294000000001</c:v>
                </c:pt>
                <c:pt idx="106893">
                  <c:v>23.701781</c:v>
                </c:pt>
                <c:pt idx="106894">
                  <c:v>23.703531999999999</c:v>
                </c:pt>
                <c:pt idx="106895">
                  <c:v>23.701582999999999</c:v>
                </c:pt>
                <c:pt idx="106896">
                  <c:v>23.702691999999999</c:v>
                </c:pt>
                <c:pt idx="106897">
                  <c:v>23.706156</c:v>
                </c:pt>
                <c:pt idx="106898">
                  <c:v>23.707884</c:v>
                </c:pt>
                <c:pt idx="106899">
                  <c:v>23.706634999999999</c:v>
                </c:pt>
                <c:pt idx="106900">
                  <c:v>23.702786</c:v>
                </c:pt>
                <c:pt idx="106901">
                  <c:v>23.699833999999999</c:v>
                </c:pt>
                <c:pt idx="106902">
                  <c:v>23.70252</c:v>
                </c:pt>
                <c:pt idx="106903">
                  <c:v>23.705631</c:v>
                </c:pt>
                <c:pt idx="106904">
                  <c:v>23.701722</c:v>
                </c:pt>
                <c:pt idx="106905">
                  <c:v>23.698996000000001</c:v>
                </c:pt>
                <c:pt idx="106906">
                  <c:v>23.701388999999999</c:v>
                </c:pt>
                <c:pt idx="106907">
                  <c:v>23.701913000000001</c:v>
                </c:pt>
                <c:pt idx="106908">
                  <c:v>23.706818999999999</c:v>
                </c:pt>
                <c:pt idx="106909">
                  <c:v>23.710273999999998</c:v>
                </c:pt>
                <c:pt idx="106910">
                  <c:v>23.707129999999999</c:v>
                </c:pt>
                <c:pt idx="106911">
                  <c:v>23.709790000000002</c:v>
                </c:pt>
                <c:pt idx="106912">
                  <c:v>23.713723000000002</c:v>
                </c:pt>
                <c:pt idx="106913">
                  <c:v>23.708303999999998</c:v>
                </c:pt>
                <c:pt idx="106914">
                  <c:v>23.708746999999999</c:v>
                </c:pt>
                <c:pt idx="106915">
                  <c:v>23.714801999999999</c:v>
                </c:pt>
                <c:pt idx="106916">
                  <c:v>23.710827999999999</c:v>
                </c:pt>
                <c:pt idx="106917">
                  <c:v>23.708741</c:v>
                </c:pt>
                <c:pt idx="106918">
                  <c:v>23.714479999999998</c:v>
                </c:pt>
                <c:pt idx="106919">
                  <c:v>23.71283</c:v>
                </c:pt>
                <c:pt idx="106920">
                  <c:v>23.706969000000001</c:v>
                </c:pt>
                <c:pt idx="106921">
                  <c:v>23.708490000000001</c:v>
                </c:pt>
                <c:pt idx="106922">
                  <c:v>23.713052999999999</c:v>
                </c:pt>
                <c:pt idx="106923">
                  <c:v>23.710474000000001</c:v>
                </c:pt>
                <c:pt idx="106924">
                  <c:v>23.708649999999999</c:v>
                </c:pt>
                <c:pt idx="106925">
                  <c:v>23.711779</c:v>
                </c:pt>
                <c:pt idx="106926">
                  <c:v>23.711428000000002</c:v>
                </c:pt>
                <c:pt idx="106927">
                  <c:v>23.712056</c:v>
                </c:pt>
                <c:pt idx="106928">
                  <c:v>23.715091000000001</c:v>
                </c:pt>
                <c:pt idx="106929">
                  <c:v>23.710349999999998</c:v>
                </c:pt>
                <c:pt idx="106930">
                  <c:v>23.705817</c:v>
                </c:pt>
                <c:pt idx="106931">
                  <c:v>23.710961999999999</c:v>
                </c:pt>
                <c:pt idx="106932">
                  <c:v>23.71144</c:v>
                </c:pt>
                <c:pt idx="106933">
                  <c:v>23.705627</c:v>
                </c:pt>
                <c:pt idx="106934">
                  <c:v>23.704867</c:v>
                </c:pt>
                <c:pt idx="106935">
                  <c:v>23.706747</c:v>
                </c:pt>
                <c:pt idx="106936">
                  <c:v>23.705814</c:v>
                </c:pt>
                <c:pt idx="106937">
                  <c:v>23.703309999999998</c:v>
                </c:pt>
                <c:pt idx="106938">
                  <c:v>23.705773000000001</c:v>
                </c:pt>
                <c:pt idx="106939">
                  <c:v>23.705873</c:v>
                </c:pt>
                <c:pt idx="106940">
                  <c:v>23.701053000000002</c:v>
                </c:pt>
                <c:pt idx="106941">
                  <c:v>23.699466999999999</c:v>
                </c:pt>
                <c:pt idx="106942">
                  <c:v>23.702359999999999</c:v>
                </c:pt>
                <c:pt idx="106943">
                  <c:v>23.703150000000001</c:v>
                </c:pt>
                <c:pt idx="106944">
                  <c:v>23.701440000000002</c:v>
                </c:pt>
                <c:pt idx="106945">
                  <c:v>23.704612999999998</c:v>
                </c:pt>
                <c:pt idx="106946">
                  <c:v>23.706734999999998</c:v>
                </c:pt>
                <c:pt idx="106947">
                  <c:v>23.700271000000001</c:v>
                </c:pt>
                <c:pt idx="106948">
                  <c:v>23.696555</c:v>
                </c:pt>
                <c:pt idx="106949">
                  <c:v>23.69631</c:v>
                </c:pt>
                <c:pt idx="106950">
                  <c:v>23.696852</c:v>
                </c:pt>
                <c:pt idx="106951">
                  <c:v>23.701276</c:v>
                </c:pt>
                <c:pt idx="106952">
                  <c:v>23.704370999999998</c:v>
                </c:pt>
                <c:pt idx="106953">
                  <c:v>23.699959</c:v>
                </c:pt>
                <c:pt idx="106954">
                  <c:v>23.697800999999998</c:v>
                </c:pt>
                <c:pt idx="106955">
                  <c:v>23.703399999999998</c:v>
                </c:pt>
                <c:pt idx="106956">
                  <c:v>23.708113000000001</c:v>
                </c:pt>
                <c:pt idx="106957">
                  <c:v>23.70731</c:v>
                </c:pt>
                <c:pt idx="106958">
                  <c:v>23.705048000000001</c:v>
                </c:pt>
                <c:pt idx="106959">
                  <c:v>23.702275</c:v>
                </c:pt>
                <c:pt idx="106960">
                  <c:v>23.700389000000001</c:v>
                </c:pt>
                <c:pt idx="106961">
                  <c:v>23.701363000000001</c:v>
                </c:pt>
                <c:pt idx="106962">
                  <c:v>23.704415999999998</c:v>
                </c:pt>
                <c:pt idx="106963">
                  <c:v>23.706168000000002</c:v>
                </c:pt>
                <c:pt idx="106964">
                  <c:v>23.702836999999999</c:v>
                </c:pt>
                <c:pt idx="106965">
                  <c:v>23.698982999999998</c:v>
                </c:pt>
                <c:pt idx="106966">
                  <c:v>23.700983000000001</c:v>
                </c:pt>
                <c:pt idx="106967">
                  <c:v>23.702992999999999</c:v>
                </c:pt>
                <c:pt idx="106968">
                  <c:v>23.699718000000001</c:v>
                </c:pt>
                <c:pt idx="106969">
                  <c:v>23.700856999999999</c:v>
                </c:pt>
                <c:pt idx="106970">
                  <c:v>23.705355000000001</c:v>
                </c:pt>
                <c:pt idx="106971">
                  <c:v>23.703375000000001</c:v>
                </c:pt>
                <c:pt idx="106972">
                  <c:v>23.704176</c:v>
                </c:pt>
                <c:pt idx="106973">
                  <c:v>23.704370000000001</c:v>
                </c:pt>
                <c:pt idx="106974">
                  <c:v>23.69951</c:v>
                </c:pt>
                <c:pt idx="106975">
                  <c:v>23.700586999999999</c:v>
                </c:pt>
                <c:pt idx="106976">
                  <c:v>23.702745</c:v>
                </c:pt>
                <c:pt idx="106977">
                  <c:v>23.699387000000002</c:v>
                </c:pt>
                <c:pt idx="106978">
                  <c:v>23.699849</c:v>
                </c:pt>
                <c:pt idx="106979">
                  <c:v>23.704453000000001</c:v>
                </c:pt>
                <c:pt idx="106980">
                  <c:v>23.705721</c:v>
                </c:pt>
                <c:pt idx="106981">
                  <c:v>23.705660000000002</c:v>
                </c:pt>
                <c:pt idx="106982">
                  <c:v>23.706721000000002</c:v>
                </c:pt>
                <c:pt idx="106983">
                  <c:v>23.710619999999999</c:v>
                </c:pt>
                <c:pt idx="106984">
                  <c:v>23.710508000000001</c:v>
                </c:pt>
                <c:pt idx="106985">
                  <c:v>23.703272999999999</c:v>
                </c:pt>
                <c:pt idx="106986">
                  <c:v>23.699679</c:v>
                </c:pt>
                <c:pt idx="106987">
                  <c:v>23.705062999999999</c:v>
                </c:pt>
                <c:pt idx="106988">
                  <c:v>23.706264999999998</c:v>
                </c:pt>
                <c:pt idx="106989">
                  <c:v>23.698616999999999</c:v>
                </c:pt>
                <c:pt idx="106990">
                  <c:v>23.697759999999999</c:v>
                </c:pt>
                <c:pt idx="106991">
                  <c:v>23.706085999999999</c:v>
                </c:pt>
                <c:pt idx="106992">
                  <c:v>23.706904000000002</c:v>
                </c:pt>
                <c:pt idx="106993">
                  <c:v>23.701968000000001</c:v>
                </c:pt>
                <c:pt idx="106994">
                  <c:v>23.701333999999999</c:v>
                </c:pt>
                <c:pt idx="106995">
                  <c:v>23.700586000000001</c:v>
                </c:pt>
                <c:pt idx="106996">
                  <c:v>23.701000000000001</c:v>
                </c:pt>
                <c:pt idx="106997">
                  <c:v>23.701685000000001</c:v>
                </c:pt>
                <c:pt idx="106998">
                  <c:v>23.699615999999999</c:v>
                </c:pt>
                <c:pt idx="106999">
                  <c:v>23.700481</c:v>
                </c:pt>
                <c:pt idx="107000">
                  <c:v>23.701803000000002</c:v>
                </c:pt>
                <c:pt idx="107001">
                  <c:v>23.700489000000001</c:v>
                </c:pt>
                <c:pt idx="107002">
                  <c:v>23.701391999999998</c:v>
                </c:pt>
                <c:pt idx="107003">
                  <c:v>23.700707000000001</c:v>
                </c:pt>
                <c:pt idx="107004">
                  <c:v>23.69735</c:v>
                </c:pt>
                <c:pt idx="107005">
                  <c:v>23.700351000000001</c:v>
                </c:pt>
                <c:pt idx="107006">
                  <c:v>23.703937</c:v>
                </c:pt>
                <c:pt idx="107007">
                  <c:v>23.700098000000001</c:v>
                </c:pt>
                <c:pt idx="107008">
                  <c:v>23.697303999999999</c:v>
                </c:pt>
                <c:pt idx="107009">
                  <c:v>23.700557</c:v>
                </c:pt>
                <c:pt idx="107010">
                  <c:v>23.700524000000001</c:v>
                </c:pt>
                <c:pt idx="107011">
                  <c:v>23.698779999999999</c:v>
                </c:pt>
                <c:pt idx="107012">
                  <c:v>23.705224999999999</c:v>
                </c:pt>
                <c:pt idx="107013">
                  <c:v>23.707901</c:v>
                </c:pt>
                <c:pt idx="107014">
                  <c:v>23.703579999999999</c:v>
                </c:pt>
                <c:pt idx="107015">
                  <c:v>23.701661999999999</c:v>
                </c:pt>
                <c:pt idx="107016">
                  <c:v>23.702256999999999</c:v>
                </c:pt>
                <c:pt idx="107017">
                  <c:v>23.701803999999999</c:v>
                </c:pt>
                <c:pt idx="107018">
                  <c:v>23.701405999999999</c:v>
                </c:pt>
                <c:pt idx="107019">
                  <c:v>23.701837999999999</c:v>
                </c:pt>
                <c:pt idx="107020">
                  <c:v>23.699583000000001</c:v>
                </c:pt>
                <c:pt idx="107021">
                  <c:v>23.695318</c:v>
                </c:pt>
                <c:pt idx="107022">
                  <c:v>23.698943</c:v>
                </c:pt>
                <c:pt idx="107023">
                  <c:v>23.705994</c:v>
                </c:pt>
                <c:pt idx="107024">
                  <c:v>23.703883000000001</c:v>
                </c:pt>
                <c:pt idx="107025">
                  <c:v>23.703493000000002</c:v>
                </c:pt>
                <c:pt idx="107026">
                  <c:v>23.70936</c:v>
                </c:pt>
                <c:pt idx="107027">
                  <c:v>23.707287000000001</c:v>
                </c:pt>
                <c:pt idx="107028">
                  <c:v>23.702408999999999</c:v>
                </c:pt>
                <c:pt idx="107029">
                  <c:v>23.702546000000002</c:v>
                </c:pt>
                <c:pt idx="107030">
                  <c:v>23.704274000000002</c:v>
                </c:pt>
                <c:pt idx="107031">
                  <c:v>23.704975000000001</c:v>
                </c:pt>
                <c:pt idx="107032">
                  <c:v>23.708107999999999</c:v>
                </c:pt>
                <c:pt idx="107033">
                  <c:v>23.706610000000001</c:v>
                </c:pt>
                <c:pt idx="107034">
                  <c:v>23.705473999999999</c:v>
                </c:pt>
                <c:pt idx="107035">
                  <c:v>23.709503000000002</c:v>
                </c:pt>
                <c:pt idx="107036">
                  <c:v>23.708317999999998</c:v>
                </c:pt>
                <c:pt idx="107037">
                  <c:v>23.705815000000001</c:v>
                </c:pt>
                <c:pt idx="107038">
                  <c:v>23.706626</c:v>
                </c:pt>
                <c:pt idx="107039">
                  <c:v>23.70513</c:v>
                </c:pt>
                <c:pt idx="107040">
                  <c:v>23.704094000000001</c:v>
                </c:pt>
                <c:pt idx="107041">
                  <c:v>23.703226999999998</c:v>
                </c:pt>
                <c:pt idx="107042">
                  <c:v>23.698733000000001</c:v>
                </c:pt>
                <c:pt idx="107043">
                  <c:v>23.695619000000001</c:v>
                </c:pt>
                <c:pt idx="107044">
                  <c:v>23.699278</c:v>
                </c:pt>
                <c:pt idx="107045">
                  <c:v>23.703865</c:v>
                </c:pt>
                <c:pt idx="107046">
                  <c:v>23.702967999999998</c:v>
                </c:pt>
                <c:pt idx="107047">
                  <c:v>23.700074000000001</c:v>
                </c:pt>
                <c:pt idx="107048">
                  <c:v>23.699680000000001</c:v>
                </c:pt>
                <c:pt idx="107049">
                  <c:v>23.699466000000001</c:v>
                </c:pt>
                <c:pt idx="107050">
                  <c:v>23.697319</c:v>
                </c:pt>
                <c:pt idx="107051">
                  <c:v>23.696967000000001</c:v>
                </c:pt>
                <c:pt idx="107052">
                  <c:v>23.697848</c:v>
                </c:pt>
                <c:pt idx="107053">
                  <c:v>23.695884</c:v>
                </c:pt>
                <c:pt idx="107054">
                  <c:v>23.695297</c:v>
                </c:pt>
                <c:pt idx="107055">
                  <c:v>23.699019</c:v>
                </c:pt>
                <c:pt idx="107056">
                  <c:v>23.700679000000001</c:v>
                </c:pt>
                <c:pt idx="107057">
                  <c:v>23.697921999999998</c:v>
                </c:pt>
                <c:pt idx="107058">
                  <c:v>23.698841000000002</c:v>
                </c:pt>
                <c:pt idx="107059">
                  <c:v>23.702904</c:v>
                </c:pt>
                <c:pt idx="107060">
                  <c:v>23.703959000000001</c:v>
                </c:pt>
                <c:pt idx="107061">
                  <c:v>23.702337</c:v>
                </c:pt>
                <c:pt idx="107062">
                  <c:v>23.698426000000001</c:v>
                </c:pt>
                <c:pt idx="107063">
                  <c:v>23.700361999999998</c:v>
                </c:pt>
                <c:pt idx="107064">
                  <c:v>23.704512000000001</c:v>
                </c:pt>
                <c:pt idx="107065">
                  <c:v>23.703969000000001</c:v>
                </c:pt>
                <c:pt idx="107066">
                  <c:v>23.705579</c:v>
                </c:pt>
                <c:pt idx="107067">
                  <c:v>23.704139999999999</c:v>
                </c:pt>
                <c:pt idx="107068">
                  <c:v>23.698827000000001</c:v>
                </c:pt>
                <c:pt idx="107069">
                  <c:v>23.699894</c:v>
                </c:pt>
                <c:pt idx="107070">
                  <c:v>23.700748999999998</c:v>
                </c:pt>
                <c:pt idx="107071">
                  <c:v>23.696660999999999</c:v>
                </c:pt>
                <c:pt idx="107072">
                  <c:v>23.699884999999998</c:v>
                </c:pt>
                <c:pt idx="107073">
                  <c:v>23.702714</c:v>
                </c:pt>
                <c:pt idx="107074">
                  <c:v>23.697441000000001</c:v>
                </c:pt>
                <c:pt idx="107075">
                  <c:v>23.699929000000001</c:v>
                </c:pt>
                <c:pt idx="107076">
                  <c:v>23.703581</c:v>
                </c:pt>
                <c:pt idx="107077">
                  <c:v>23.700745999999999</c:v>
                </c:pt>
                <c:pt idx="107078">
                  <c:v>23.704069</c:v>
                </c:pt>
                <c:pt idx="107079">
                  <c:v>23.7075</c:v>
                </c:pt>
                <c:pt idx="107080">
                  <c:v>23.705798999999999</c:v>
                </c:pt>
                <c:pt idx="107081">
                  <c:v>23.706240999999999</c:v>
                </c:pt>
                <c:pt idx="107082">
                  <c:v>23.707941999999999</c:v>
                </c:pt>
                <c:pt idx="107083">
                  <c:v>23.709433000000001</c:v>
                </c:pt>
                <c:pt idx="107084">
                  <c:v>23.707080999999999</c:v>
                </c:pt>
                <c:pt idx="107085">
                  <c:v>23.704045000000001</c:v>
                </c:pt>
                <c:pt idx="107086">
                  <c:v>23.707788000000001</c:v>
                </c:pt>
                <c:pt idx="107087">
                  <c:v>23.710076000000001</c:v>
                </c:pt>
                <c:pt idx="107088">
                  <c:v>23.708015</c:v>
                </c:pt>
                <c:pt idx="107089">
                  <c:v>23.708843000000002</c:v>
                </c:pt>
                <c:pt idx="107090">
                  <c:v>23.709959999999999</c:v>
                </c:pt>
                <c:pt idx="107091">
                  <c:v>23.710428</c:v>
                </c:pt>
                <c:pt idx="107092">
                  <c:v>23.706585</c:v>
                </c:pt>
                <c:pt idx="107093">
                  <c:v>23.702114999999999</c:v>
                </c:pt>
                <c:pt idx="107094">
                  <c:v>23.703396999999999</c:v>
                </c:pt>
                <c:pt idx="107095">
                  <c:v>23.703598</c:v>
                </c:pt>
                <c:pt idx="107096">
                  <c:v>23.702946000000001</c:v>
                </c:pt>
                <c:pt idx="107097">
                  <c:v>23.703284</c:v>
                </c:pt>
                <c:pt idx="107098">
                  <c:v>23.699435000000001</c:v>
                </c:pt>
                <c:pt idx="107099">
                  <c:v>23.698257000000002</c:v>
                </c:pt>
                <c:pt idx="107100">
                  <c:v>23.700814000000001</c:v>
                </c:pt>
                <c:pt idx="107101">
                  <c:v>23.696902999999999</c:v>
                </c:pt>
                <c:pt idx="107102">
                  <c:v>23.695255</c:v>
                </c:pt>
                <c:pt idx="107103">
                  <c:v>23.700844</c:v>
                </c:pt>
                <c:pt idx="107104">
                  <c:v>23.702598999999999</c:v>
                </c:pt>
                <c:pt idx="107105">
                  <c:v>23.699314999999999</c:v>
                </c:pt>
                <c:pt idx="107106">
                  <c:v>23.698941999999999</c:v>
                </c:pt>
                <c:pt idx="107107">
                  <c:v>23.698394</c:v>
                </c:pt>
                <c:pt idx="107108">
                  <c:v>23.694986</c:v>
                </c:pt>
                <c:pt idx="107109">
                  <c:v>23.697111</c:v>
                </c:pt>
                <c:pt idx="107110">
                  <c:v>23.698126999999999</c:v>
                </c:pt>
                <c:pt idx="107111">
                  <c:v>23.693456000000001</c:v>
                </c:pt>
                <c:pt idx="107112">
                  <c:v>23.693363000000002</c:v>
                </c:pt>
                <c:pt idx="107113">
                  <c:v>23.697246</c:v>
                </c:pt>
                <c:pt idx="107114">
                  <c:v>23.695955999999999</c:v>
                </c:pt>
                <c:pt idx="107115">
                  <c:v>23.692927000000001</c:v>
                </c:pt>
                <c:pt idx="107116">
                  <c:v>23.695681</c:v>
                </c:pt>
                <c:pt idx="107117">
                  <c:v>23.698810999999999</c:v>
                </c:pt>
                <c:pt idx="107118">
                  <c:v>23.694610999999998</c:v>
                </c:pt>
                <c:pt idx="107119">
                  <c:v>23.690037</c:v>
                </c:pt>
                <c:pt idx="107120">
                  <c:v>23.691345999999999</c:v>
                </c:pt>
                <c:pt idx="107121">
                  <c:v>23.691134000000002</c:v>
                </c:pt>
                <c:pt idx="107122">
                  <c:v>23.689105000000001</c:v>
                </c:pt>
                <c:pt idx="107123">
                  <c:v>23.694081000000001</c:v>
                </c:pt>
                <c:pt idx="107124">
                  <c:v>23.696335000000001</c:v>
                </c:pt>
                <c:pt idx="107125">
                  <c:v>23.69144</c:v>
                </c:pt>
                <c:pt idx="107126">
                  <c:v>23.692952999999999</c:v>
                </c:pt>
                <c:pt idx="107127">
                  <c:v>23.696891999999998</c:v>
                </c:pt>
                <c:pt idx="107128">
                  <c:v>23.695439</c:v>
                </c:pt>
                <c:pt idx="107129">
                  <c:v>23.691278000000001</c:v>
                </c:pt>
                <c:pt idx="107130">
                  <c:v>23.690978000000001</c:v>
                </c:pt>
                <c:pt idx="107131">
                  <c:v>23.695964</c:v>
                </c:pt>
                <c:pt idx="107132">
                  <c:v>23.695817999999999</c:v>
                </c:pt>
                <c:pt idx="107133">
                  <c:v>23.691040000000001</c:v>
                </c:pt>
                <c:pt idx="107134">
                  <c:v>23.690802999999999</c:v>
                </c:pt>
                <c:pt idx="107135">
                  <c:v>23.693925</c:v>
                </c:pt>
                <c:pt idx="107136">
                  <c:v>23.692571000000001</c:v>
                </c:pt>
                <c:pt idx="107137">
                  <c:v>23.691189000000001</c:v>
                </c:pt>
                <c:pt idx="107138">
                  <c:v>23.695319999999999</c:v>
                </c:pt>
                <c:pt idx="107139">
                  <c:v>23.693746000000001</c:v>
                </c:pt>
                <c:pt idx="107140">
                  <c:v>23.687760999999998</c:v>
                </c:pt>
                <c:pt idx="107141">
                  <c:v>23.688635000000001</c:v>
                </c:pt>
                <c:pt idx="107142">
                  <c:v>23.691115</c:v>
                </c:pt>
                <c:pt idx="107143">
                  <c:v>23.693517</c:v>
                </c:pt>
                <c:pt idx="107144">
                  <c:v>23.692471000000001</c:v>
                </c:pt>
                <c:pt idx="107145">
                  <c:v>23.688168000000001</c:v>
                </c:pt>
                <c:pt idx="107146">
                  <c:v>23.693463000000001</c:v>
                </c:pt>
                <c:pt idx="107147">
                  <c:v>23.698117</c:v>
                </c:pt>
                <c:pt idx="107148">
                  <c:v>23.696811</c:v>
                </c:pt>
                <c:pt idx="107149">
                  <c:v>23.696318999999999</c:v>
                </c:pt>
                <c:pt idx="107150">
                  <c:v>23.693825</c:v>
                </c:pt>
                <c:pt idx="107151">
                  <c:v>23.694129</c:v>
                </c:pt>
                <c:pt idx="107152">
                  <c:v>23.699653999999999</c:v>
                </c:pt>
                <c:pt idx="107153">
                  <c:v>23.699971999999999</c:v>
                </c:pt>
                <c:pt idx="107154">
                  <c:v>23.694859999999998</c:v>
                </c:pt>
                <c:pt idx="107155">
                  <c:v>23.696235000000001</c:v>
                </c:pt>
                <c:pt idx="107156">
                  <c:v>23.697868</c:v>
                </c:pt>
                <c:pt idx="107157">
                  <c:v>23.694445999999999</c:v>
                </c:pt>
                <c:pt idx="107158">
                  <c:v>23.694075000000002</c:v>
                </c:pt>
                <c:pt idx="107159">
                  <c:v>23.693041000000001</c:v>
                </c:pt>
                <c:pt idx="107160">
                  <c:v>23.692357999999999</c:v>
                </c:pt>
                <c:pt idx="107161">
                  <c:v>23.694077</c:v>
                </c:pt>
                <c:pt idx="107162">
                  <c:v>23.691693999999998</c:v>
                </c:pt>
                <c:pt idx="107163">
                  <c:v>23.690138999999999</c:v>
                </c:pt>
                <c:pt idx="107164">
                  <c:v>23.690007999999999</c:v>
                </c:pt>
                <c:pt idx="107165">
                  <c:v>23.688936999999999</c:v>
                </c:pt>
                <c:pt idx="107166">
                  <c:v>23.688604999999999</c:v>
                </c:pt>
                <c:pt idx="107167">
                  <c:v>23.686731999999999</c:v>
                </c:pt>
                <c:pt idx="107168">
                  <c:v>23.684856</c:v>
                </c:pt>
                <c:pt idx="107169">
                  <c:v>23.686209000000002</c:v>
                </c:pt>
                <c:pt idx="107170">
                  <c:v>23.684691000000001</c:v>
                </c:pt>
                <c:pt idx="107171">
                  <c:v>23.684588999999999</c:v>
                </c:pt>
                <c:pt idx="107172">
                  <c:v>23.688435999999999</c:v>
                </c:pt>
                <c:pt idx="107173">
                  <c:v>23.686698</c:v>
                </c:pt>
                <c:pt idx="107174">
                  <c:v>23.683206999999999</c:v>
                </c:pt>
                <c:pt idx="107175">
                  <c:v>23.684628</c:v>
                </c:pt>
                <c:pt idx="107176">
                  <c:v>23.682880999999998</c:v>
                </c:pt>
                <c:pt idx="107177">
                  <c:v>23.679365000000001</c:v>
                </c:pt>
                <c:pt idx="107178">
                  <c:v>23.679798000000002</c:v>
                </c:pt>
                <c:pt idx="107179">
                  <c:v>23.682715999999999</c:v>
                </c:pt>
                <c:pt idx="107180">
                  <c:v>23.682718999999999</c:v>
                </c:pt>
                <c:pt idx="107181">
                  <c:v>23.678664000000001</c:v>
                </c:pt>
                <c:pt idx="107182">
                  <c:v>23.675433999999999</c:v>
                </c:pt>
                <c:pt idx="107183">
                  <c:v>23.674142</c:v>
                </c:pt>
                <c:pt idx="107184">
                  <c:v>23.674320000000002</c:v>
                </c:pt>
                <c:pt idx="107185">
                  <c:v>23.674692</c:v>
                </c:pt>
                <c:pt idx="107186">
                  <c:v>23.675916000000001</c:v>
                </c:pt>
                <c:pt idx="107187">
                  <c:v>23.679832999999999</c:v>
                </c:pt>
                <c:pt idx="107188">
                  <c:v>23.680579000000002</c:v>
                </c:pt>
                <c:pt idx="107189">
                  <c:v>23.679084</c:v>
                </c:pt>
                <c:pt idx="107190">
                  <c:v>23.680567</c:v>
                </c:pt>
                <c:pt idx="107191">
                  <c:v>23.68113</c:v>
                </c:pt>
                <c:pt idx="107192">
                  <c:v>23.682680999999999</c:v>
                </c:pt>
                <c:pt idx="107193">
                  <c:v>23.685222</c:v>
                </c:pt>
                <c:pt idx="107194">
                  <c:v>23.681512999999999</c:v>
                </c:pt>
                <c:pt idx="107195">
                  <c:v>23.676691999999999</c:v>
                </c:pt>
                <c:pt idx="107196">
                  <c:v>23.679110000000001</c:v>
                </c:pt>
                <c:pt idx="107197">
                  <c:v>23.685611999999999</c:v>
                </c:pt>
                <c:pt idx="107198">
                  <c:v>23.682614000000001</c:v>
                </c:pt>
                <c:pt idx="107199">
                  <c:v>23.679026</c:v>
                </c:pt>
                <c:pt idx="107200">
                  <c:v>23.682744</c:v>
                </c:pt>
                <c:pt idx="107201">
                  <c:v>23.680864</c:v>
                </c:pt>
                <c:pt idx="107202">
                  <c:v>23.677606000000001</c:v>
                </c:pt>
                <c:pt idx="107203">
                  <c:v>23.678778999999999</c:v>
                </c:pt>
                <c:pt idx="107204">
                  <c:v>23.676341000000001</c:v>
                </c:pt>
                <c:pt idx="107205">
                  <c:v>23.675840999999998</c:v>
                </c:pt>
                <c:pt idx="107206">
                  <c:v>23.680275999999999</c:v>
                </c:pt>
                <c:pt idx="107207">
                  <c:v>23.679127000000001</c:v>
                </c:pt>
                <c:pt idx="107208">
                  <c:v>23.672920999999999</c:v>
                </c:pt>
                <c:pt idx="107209">
                  <c:v>23.67473</c:v>
                </c:pt>
                <c:pt idx="107210">
                  <c:v>23.680942999999999</c:v>
                </c:pt>
                <c:pt idx="107211">
                  <c:v>23.678723000000002</c:v>
                </c:pt>
                <c:pt idx="107212">
                  <c:v>23.677285000000001</c:v>
                </c:pt>
                <c:pt idx="107213">
                  <c:v>23.680064999999999</c:v>
                </c:pt>
                <c:pt idx="107214">
                  <c:v>23.677085999999999</c:v>
                </c:pt>
                <c:pt idx="107215">
                  <c:v>23.672369</c:v>
                </c:pt>
                <c:pt idx="107216">
                  <c:v>23.672547999999999</c:v>
                </c:pt>
                <c:pt idx="107217">
                  <c:v>23.669021999999998</c:v>
                </c:pt>
                <c:pt idx="107218">
                  <c:v>23.66262</c:v>
                </c:pt>
                <c:pt idx="107219">
                  <c:v>23.668965</c:v>
                </c:pt>
                <c:pt idx="107220">
                  <c:v>23.674209999999999</c:v>
                </c:pt>
                <c:pt idx="107221">
                  <c:v>23.66563</c:v>
                </c:pt>
                <c:pt idx="107222">
                  <c:v>23.662571</c:v>
                </c:pt>
                <c:pt idx="107223">
                  <c:v>23.666805</c:v>
                </c:pt>
                <c:pt idx="107224">
                  <c:v>23.663838999999999</c:v>
                </c:pt>
                <c:pt idx="107225">
                  <c:v>23.661384000000002</c:v>
                </c:pt>
                <c:pt idx="107226">
                  <c:v>23.663983999999999</c:v>
                </c:pt>
                <c:pt idx="107227">
                  <c:v>23.665196999999999</c:v>
                </c:pt>
                <c:pt idx="107228">
                  <c:v>23.665707000000001</c:v>
                </c:pt>
                <c:pt idx="107229">
                  <c:v>23.665348000000002</c:v>
                </c:pt>
                <c:pt idx="107230">
                  <c:v>23.660678999999998</c:v>
                </c:pt>
                <c:pt idx="107231">
                  <c:v>23.658238999999998</c:v>
                </c:pt>
                <c:pt idx="107232">
                  <c:v>23.659996</c:v>
                </c:pt>
                <c:pt idx="107233">
                  <c:v>23.660081000000002</c:v>
                </c:pt>
                <c:pt idx="107234">
                  <c:v>23.658667000000001</c:v>
                </c:pt>
                <c:pt idx="107235">
                  <c:v>23.660429000000001</c:v>
                </c:pt>
                <c:pt idx="107236">
                  <c:v>23.661988000000001</c:v>
                </c:pt>
                <c:pt idx="107237">
                  <c:v>23.660509000000001</c:v>
                </c:pt>
                <c:pt idx="107238">
                  <c:v>23.658837999999999</c:v>
                </c:pt>
                <c:pt idx="107239">
                  <c:v>23.655943000000001</c:v>
                </c:pt>
                <c:pt idx="107240">
                  <c:v>23.654601</c:v>
                </c:pt>
                <c:pt idx="107241">
                  <c:v>23.658695999999999</c:v>
                </c:pt>
                <c:pt idx="107242">
                  <c:v>23.659096999999999</c:v>
                </c:pt>
                <c:pt idx="107243">
                  <c:v>23.658453999999999</c:v>
                </c:pt>
                <c:pt idx="107244">
                  <c:v>23.663511</c:v>
                </c:pt>
                <c:pt idx="107245">
                  <c:v>23.663383</c:v>
                </c:pt>
                <c:pt idx="107246">
                  <c:v>23.658681999999999</c:v>
                </c:pt>
                <c:pt idx="107247">
                  <c:v>23.660385000000002</c:v>
                </c:pt>
                <c:pt idx="107248">
                  <c:v>23.661615000000001</c:v>
                </c:pt>
                <c:pt idx="107249">
                  <c:v>23.661771999999999</c:v>
                </c:pt>
                <c:pt idx="107250">
                  <c:v>23.662426</c:v>
                </c:pt>
                <c:pt idx="107251">
                  <c:v>23.659533</c:v>
                </c:pt>
                <c:pt idx="107252">
                  <c:v>23.655518000000001</c:v>
                </c:pt>
                <c:pt idx="107253">
                  <c:v>23.657395999999999</c:v>
                </c:pt>
                <c:pt idx="107254">
                  <c:v>23.658408999999999</c:v>
                </c:pt>
                <c:pt idx="107255">
                  <c:v>23.655715000000001</c:v>
                </c:pt>
                <c:pt idx="107256">
                  <c:v>23.653562000000001</c:v>
                </c:pt>
                <c:pt idx="107257">
                  <c:v>23.652546999999998</c:v>
                </c:pt>
                <c:pt idx="107258">
                  <c:v>23.651942999999999</c:v>
                </c:pt>
                <c:pt idx="107259">
                  <c:v>23.650651</c:v>
                </c:pt>
                <c:pt idx="107260">
                  <c:v>23.647538000000001</c:v>
                </c:pt>
                <c:pt idx="107261">
                  <c:v>23.643654000000002</c:v>
                </c:pt>
                <c:pt idx="107262">
                  <c:v>23.641701000000001</c:v>
                </c:pt>
                <c:pt idx="107263">
                  <c:v>23.643834999999999</c:v>
                </c:pt>
                <c:pt idx="107264">
                  <c:v>23.643094000000001</c:v>
                </c:pt>
                <c:pt idx="107265">
                  <c:v>23.642699</c:v>
                </c:pt>
                <c:pt idx="107266">
                  <c:v>23.641970000000001</c:v>
                </c:pt>
                <c:pt idx="107267">
                  <c:v>23.636825000000002</c:v>
                </c:pt>
                <c:pt idx="107268">
                  <c:v>23.636779000000001</c:v>
                </c:pt>
                <c:pt idx="107269">
                  <c:v>23.640228</c:v>
                </c:pt>
                <c:pt idx="107270">
                  <c:v>23.640483</c:v>
                </c:pt>
                <c:pt idx="107271">
                  <c:v>23.64011</c:v>
                </c:pt>
                <c:pt idx="107272">
                  <c:v>23.638331999999998</c:v>
                </c:pt>
                <c:pt idx="107273">
                  <c:v>23.635097999999999</c:v>
                </c:pt>
                <c:pt idx="107274">
                  <c:v>23.635176000000001</c:v>
                </c:pt>
                <c:pt idx="107275">
                  <c:v>23.635907</c:v>
                </c:pt>
                <c:pt idx="107276">
                  <c:v>23.635307000000001</c:v>
                </c:pt>
                <c:pt idx="107277">
                  <c:v>23.636734000000001</c:v>
                </c:pt>
                <c:pt idx="107278">
                  <c:v>23.636073</c:v>
                </c:pt>
                <c:pt idx="107279">
                  <c:v>23.635399</c:v>
                </c:pt>
                <c:pt idx="107280">
                  <c:v>23.637301000000001</c:v>
                </c:pt>
                <c:pt idx="107281">
                  <c:v>23.636686999999998</c:v>
                </c:pt>
                <c:pt idx="107282">
                  <c:v>23.635926999999999</c:v>
                </c:pt>
                <c:pt idx="107283">
                  <c:v>23.633137000000001</c:v>
                </c:pt>
                <c:pt idx="107284">
                  <c:v>23.630417000000001</c:v>
                </c:pt>
                <c:pt idx="107285">
                  <c:v>23.635307999999998</c:v>
                </c:pt>
                <c:pt idx="107286">
                  <c:v>23.638622000000002</c:v>
                </c:pt>
                <c:pt idx="107287">
                  <c:v>23.634236999999999</c:v>
                </c:pt>
                <c:pt idx="107288">
                  <c:v>23.629888999999999</c:v>
                </c:pt>
                <c:pt idx="107289">
                  <c:v>23.628049000000001</c:v>
                </c:pt>
                <c:pt idx="107290">
                  <c:v>23.629321000000001</c:v>
                </c:pt>
                <c:pt idx="107291">
                  <c:v>23.631350000000001</c:v>
                </c:pt>
                <c:pt idx="107292">
                  <c:v>23.627862</c:v>
                </c:pt>
                <c:pt idx="107293">
                  <c:v>23.62284</c:v>
                </c:pt>
                <c:pt idx="107294">
                  <c:v>23.621701999999999</c:v>
                </c:pt>
                <c:pt idx="107295">
                  <c:v>23.620605000000001</c:v>
                </c:pt>
                <c:pt idx="107296">
                  <c:v>23.616492999999998</c:v>
                </c:pt>
                <c:pt idx="107297">
                  <c:v>23.616385000000001</c:v>
                </c:pt>
                <c:pt idx="107298">
                  <c:v>23.617906999999999</c:v>
                </c:pt>
                <c:pt idx="107299">
                  <c:v>23.61748</c:v>
                </c:pt>
                <c:pt idx="107300">
                  <c:v>23.618383999999999</c:v>
                </c:pt>
                <c:pt idx="107301">
                  <c:v>23.615947999999999</c:v>
                </c:pt>
                <c:pt idx="107302">
                  <c:v>23.608159000000001</c:v>
                </c:pt>
                <c:pt idx="107303">
                  <c:v>23.606425999999999</c:v>
                </c:pt>
                <c:pt idx="107304">
                  <c:v>23.610607000000002</c:v>
                </c:pt>
                <c:pt idx="107305">
                  <c:v>23.609051000000001</c:v>
                </c:pt>
                <c:pt idx="107306">
                  <c:v>23.605255</c:v>
                </c:pt>
                <c:pt idx="107307">
                  <c:v>23.605022000000002</c:v>
                </c:pt>
                <c:pt idx="107308">
                  <c:v>23.602709000000001</c:v>
                </c:pt>
                <c:pt idx="107309">
                  <c:v>23.600943999999998</c:v>
                </c:pt>
                <c:pt idx="107310">
                  <c:v>23.602902</c:v>
                </c:pt>
                <c:pt idx="107311">
                  <c:v>23.60229</c:v>
                </c:pt>
                <c:pt idx="107312">
                  <c:v>23.597297000000001</c:v>
                </c:pt>
                <c:pt idx="107313">
                  <c:v>23.593025999999998</c:v>
                </c:pt>
                <c:pt idx="107314">
                  <c:v>23.589994999999998</c:v>
                </c:pt>
                <c:pt idx="107315">
                  <c:v>23.589521999999999</c:v>
                </c:pt>
                <c:pt idx="107316">
                  <c:v>23.590885</c:v>
                </c:pt>
                <c:pt idx="107317">
                  <c:v>23.588832</c:v>
                </c:pt>
                <c:pt idx="107318">
                  <c:v>23.585871000000001</c:v>
                </c:pt>
                <c:pt idx="107319">
                  <c:v>23.583611999999999</c:v>
                </c:pt>
                <c:pt idx="107320">
                  <c:v>23.580459000000001</c:v>
                </c:pt>
                <c:pt idx="107321">
                  <c:v>23.580483000000001</c:v>
                </c:pt>
                <c:pt idx="107322">
                  <c:v>23.578354000000001</c:v>
                </c:pt>
                <c:pt idx="107323">
                  <c:v>23.575264000000001</c:v>
                </c:pt>
                <c:pt idx="107324">
                  <c:v>23.573536000000001</c:v>
                </c:pt>
                <c:pt idx="107325">
                  <c:v>23.566049</c:v>
                </c:pt>
                <c:pt idx="107326">
                  <c:v>23.561805</c:v>
                </c:pt>
                <c:pt idx="107327">
                  <c:v>23.564354999999999</c:v>
                </c:pt>
                <c:pt idx="107328">
                  <c:v>23.563293999999999</c:v>
                </c:pt>
                <c:pt idx="107329">
                  <c:v>23.557611000000001</c:v>
                </c:pt>
                <c:pt idx="107330">
                  <c:v>23.553799999999999</c:v>
                </c:pt>
                <c:pt idx="107331">
                  <c:v>23.551580999999999</c:v>
                </c:pt>
                <c:pt idx="107332">
                  <c:v>23.546835999999999</c:v>
                </c:pt>
                <c:pt idx="107333">
                  <c:v>23.546253</c:v>
                </c:pt>
                <c:pt idx="107334">
                  <c:v>23.548397000000001</c:v>
                </c:pt>
                <c:pt idx="107335">
                  <c:v>23.542733999999999</c:v>
                </c:pt>
                <c:pt idx="107336">
                  <c:v>23.535905</c:v>
                </c:pt>
                <c:pt idx="107337">
                  <c:v>23.537008</c:v>
                </c:pt>
                <c:pt idx="107338">
                  <c:v>23.534590999999999</c:v>
                </c:pt>
                <c:pt idx="107339">
                  <c:v>23.525552999999999</c:v>
                </c:pt>
                <c:pt idx="107340">
                  <c:v>23.521349000000001</c:v>
                </c:pt>
                <c:pt idx="107341">
                  <c:v>23.522112</c:v>
                </c:pt>
                <c:pt idx="107342">
                  <c:v>23.519513</c:v>
                </c:pt>
                <c:pt idx="107343">
                  <c:v>23.516535000000001</c:v>
                </c:pt>
                <c:pt idx="107344">
                  <c:v>23.514561</c:v>
                </c:pt>
                <c:pt idx="107345">
                  <c:v>23.507838</c:v>
                </c:pt>
                <c:pt idx="107346">
                  <c:v>23.505514999999999</c:v>
                </c:pt>
                <c:pt idx="107347">
                  <c:v>23.503608</c:v>
                </c:pt>
                <c:pt idx="107348">
                  <c:v>23.489075</c:v>
                </c:pt>
                <c:pt idx="107349">
                  <c:v>23.482334000000002</c:v>
                </c:pt>
                <c:pt idx="107350">
                  <c:v>23.485479000000002</c:v>
                </c:pt>
                <c:pt idx="107351">
                  <c:v>23.47936</c:v>
                </c:pt>
                <c:pt idx="107352">
                  <c:v>23.471242</c:v>
                </c:pt>
                <c:pt idx="107353">
                  <c:v>23.465765000000001</c:v>
                </c:pt>
                <c:pt idx="107354">
                  <c:v>23.456050000000001</c:v>
                </c:pt>
                <c:pt idx="107355">
                  <c:v>23.444113999999999</c:v>
                </c:pt>
                <c:pt idx="107356">
                  <c:v>23.433738000000002</c:v>
                </c:pt>
                <c:pt idx="107357">
                  <c:v>23.420921</c:v>
                </c:pt>
                <c:pt idx="107358">
                  <c:v>23.407454999999999</c:v>
                </c:pt>
                <c:pt idx="107359">
                  <c:v>23.394057</c:v>
                </c:pt>
                <c:pt idx="107360">
                  <c:v>23.376971000000001</c:v>
                </c:pt>
                <c:pt idx="107361">
                  <c:v>23.360713000000001</c:v>
                </c:pt>
                <c:pt idx="107362">
                  <c:v>23.338619000000001</c:v>
                </c:pt>
                <c:pt idx="107363">
                  <c:v>23.312342000000001</c:v>
                </c:pt>
                <c:pt idx="107364">
                  <c:v>23.288342</c:v>
                </c:pt>
                <c:pt idx="107365">
                  <c:v>23.264025</c:v>
                </c:pt>
                <c:pt idx="107366">
                  <c:v>23.235140999999999</c:v>
                </c:pt>
                <c:pt idx="107367">
                  <c:v>23.197693000000001</c:v>
                </c:pt>
                <c:pt idx="107368">
                  <c:v>23.154693000000002</c:v>
                </c:pt>
                <c:pt idx="107369">
                  <c:v>23.109971000000002</c:v>
                </c:pt>
                <c:pt idx="107370">
                  <c:v>23.063386999999999</c:v>
                </c:pt>
                <c:pt idx="107371">
                  <c:v>23.010694999999998</c:v>
                </c:pt>
                <c:pt idx="107372">
                  <c:v>22.956530999999998</c:v>
                </c:pt>
                <c:pt idx="107373">
                  <c:v>22.906578</c:v>
                </c:pt>
                <c:pt idx="107374">
                  <c:v>22.855024</c:v>
                </c:pt>
                <c:pt idx="107375">
                  <c:v>22.805633</c:v>
                </c:pt>
                <c:pt idx="107376">
                  <c:v>22.763801000000001</c:v>
                </c:pt>
                <c:pt idx="107377">
                  <c:v>22.720752999999998</c:v>
                </c:pt>
                <c:pt idx="107378">
                  <c:v>22.676293000000001</c:v>
                </c:pt>
                <c:pt idx="107379">
                  <c:v>22.642357000000001</c:v>
                </c:pt>
                <c:pt idx="107380">
                  <c:v>22.615566999999999</c:v>
                </c:pt>
                <c:pt idx="107381">
                  <c:v>22.585132999999999</c:v>
                </c:pt>
                <c:pt idx="107382">
                  <c:v>22.555768</c:v>
                </c:pt>
                <c:pt idx="107383">
                  <c:v>22.533629000000001</c:v>
                </c:pt>
                <c:pt idx="107384">
                  <c:v>22.514281</c:v>
                </c:pt>
                <c:pt idx="107385">
                  <c:v>22.493850999999999</c:v>
                </c:pt>
                <c:pt idx="107386">
                  <c:v>22.475021000000002</c:v>
                </c:pt>
                <c:pt idx="107387">
                  <c:v>22.460946</c:v>
                </c:pt>
                <c:pt idx="107388">
                  <c:v>22.448160000000001</c:v>
                </c:pt>
                <c:pt idx="107389">
                  <c:v>22.434272</c:v>
                </c:pt>
                <c:pt idx="107390">
                  <c:v>22.422387000000001</c:v>
                </c:pt>
                <c:pt idx="107391">
                  <c:v>22.413240999999999</c:v>
                </c:pt>
                <c:pt idx="107392">
                  <c:v>22.402477000000001</c:v>
                </c:pt>
                <c:pt idx="107393">
                  <c:v>22.390150999999999</c:v>
                </c:pt>
                <c:pt idx="107394">
                  <c:v>22.381316000000002</c:v>
                </c:pt>
                <c:pt idx="107395">
                  <c:v>22.374476999999999</c:v>
                </c:pt>
                <c:pt idx="107396">
                  <c:v>22.365189000000001</c:v>
                </c:pt>
                <c:pt idx="107397">
                  <c:v>22.355325000000001</c:v>
                </c:pt>
                <c:pt idx="107398">
                  <c:v>22.346502999999998</c:v>
                </c:pt>
                <c:pt idx="107399">
                  <c:v>22.337520000000001</c:v>
                </c:pt>
                <c:pt idx="107400">
                  <c:v>22.330089999999998</c:v>
                </c:pt>
                <c:pt idx="107401">
                  <c:v>22.327632000000001</c:v>
                </c:pt>
                <c:pt idx="107402">
                  <c:v>22.319762000000001</c:v>
                </c:pt>
                <c:pt idx="107403">
                  <c:v>22.308047999999999</c:v>
                </c:pt>
                <c:pt idx="107404">
                  <c:v>22.306315999999999</c:v>
                </c:pt>
                <c:pt idx="107405">
                  <c:v>22.305042</c:v>
                </c:pt>
                <c:pt idx="107406">
                  <c:v>22.295846000000001</c:v>
                </c:pt>
                <c:pt idx="107407">
                  <c:v>22.285259</c:v>
                </c:pt>
                <c:pt idx="107408">
                  <c:v>22.279654000000001</c:v>
                </c:pt>
                <c:pt idx="107409">
                  <c:v>22.276198999999998</c:v>
                </c:pt>
                <c:pt idx="107410">
                  <c:v>22.270858</c:v>
                </c:pt>
                <c:pt idx="107411">
                  <c:v>22.267219999999998</c:v>
                </c:pt>
                <c:pt idx="107412">
                  <c:v>22.264343</c:v>
                </c:pt>
                <c:pt idx="107413">
                  <c:v>22.260062000000001</c:v>
                </c:pt>
                <c:pt idx="107414">
                  <c:v>22.254041999999998</c:v>
                </c:pt>
                <c:pt idx="107415">
                  <c:v>22.249960000000002</c:v>
                </c:pt>
                <c:pt idx="107416">
                  <c:v>22.246096999999999</c:v>
                </c:pt>
                <c:pt idx="107417">
                  <c:v>22.242778000000001</c:v>
                </c:pt>
                <c:pt idx="107418">
                  <c:v>22.241420000000002</c:v>
                </c:pt>
                <c:pt idx="107419">
                  <c:v>22.238295000000001</c:v>
                </c:pt>
                <c:pt idx="107420">
                  <c:v>22.233229000000001</c:v>
                </c:pt>
                <c:pt idx="107421">
                  <c:v>22.229865</c:v>
                </c:pt>
                <c:pt idx="107422">
                  <c:v>22.227715</c:v>
                </c:pt>
                <c:pt idx="107423">
                  <c:v>22.222633999999999</c:v>
                </c:pt>
                <c:pt idx="107424">
                  <c:v>22.221592999999999</c:v>
                </c:pt>
                <c:pt idx="107425">
                  <c:v>22.222549999999998</c:v>
                </c:pt>
                <c:pt idx="107426">
                  <c:v>22.220561</c:v>
                </c:pt>
                <c:pt idx="107427">
                  <c:v>22.218820000000001</c:v>
                </c:pt>
                <c:pt idx="107428">
                  <c:v>22.214245999999999</c:v>
                </c:pt>
                <c:pt idx="107429">
                  <c:v>22.2074</c:v>
                </c:pt>
                <c:pt idx="107430">
                  <c:v>22.203509</c:v>
                </c:pt>
                <c:pt idx="107431">
                  <c:v>22.204101000000001</c:v>
                </c:pt>
                <c:pt idx="107432">
                  <c:v>22.201786999999999</c:v>
                </c:pt>
                <c:pt idx="107433">
                  <c:v>22.198139000000001</c:v>
                </c:pt>
                <c:pt idx="107434">
                  <c:v>22.196724</c:v>
                </c:pt>
                <c:pt idx="107435">
                  <c:v>22.194144000000001</c:v>
                </c:pt>
                <c:pt idx="107436">
                  <c:v>22.190770000000001</c:v>
                </c:pt>
                <c:pt idx="107437">
                  <c:v>22.186129999999999</c:v>
                </c:pt>
                <c:pt idx="107438">
                  <c:v>22.183938000000001</c:v>
                </c:pt>
                <c:pt idx="107439">
                  <c:v>22.183311</c:v>
                </c:pt>
                <c:pt idx="107440">
                  <c:v>22.180903000000001</c:v>
                </c:pt>
                <c:pt idx="107441">
                  <c:v>22.182010999999999</c:v>
                </c:pt>
                <c:pt idx="107442">
                  <c:v>22.180668000000001</c:v>
                </c:pt>
                <c:pt idx="107443">
                  <c:v>22.176195</c:v>
                </c:pt>
                <c:pt idx="107444">
                  <c:v>22.177955000000001</c:v>
                </c:pt>
                <c:pt idx="107445">
                  <c:v>22.176273999999999</c:v>
                </c:pt>
                <c:pt idx="107446">
                  <c:v>22.170169000000001</c:v>
                </c:pt>
                <c:pt idx="107447">
                  <c:v>22.171925999999999</c:v>
                </c:pt>
                <c:pt idx="107448">
                  <c:v>22.170252000000001</c:v>
                </c:pt>
                <c:pt idx="107449">
                  <c:v>22.163394</c:v>
                </c:pt>
                <c:pt idx="107450">
                  <c:v>22.165573999999999</c:v>
                </c:pt>
                <c:pt idx="107451">
                  <c:v>22.169706000000001</c:v>
                </c:pt>
                <c:pt idx="107452">
                  <c:v>22.165454</c:v>
                </c:pt>
                <c:pt idx="107453">
                  <c:v>22.158563000000001</c:v>
                </c:pt>
                <c:pt idx="107454">
                  <c:v>22.156765</c:v>
                </c:pt>
                <c:pt idx="107455">
                  <c:v>22.160039000000001</c:v>
                </c:pt>
                <c:pt idx="107456">
                  <c:v>22.161086999999998</c:v>
                </c:pt>
                <c:pt idx="107457">
                  <c:v>22.158238000000001</c:v>
                </c:pt>
                <c:pt idx="107458">
                  <c:v>22.154592999999998</c:v>
                </c:pt>
                <c:pt idx="107459">
                  <c:v>22.152123</c:v>
                </c:pt>
                <c:pt idx="107460">
                  <c:v>22.151277</c:v>
                </c:pt>
                <c:pt idx="107461">
                  <c:v>22.151596999999999</c:v>
                </c:pt>
                <c:pt idx="107462">
                  <c:v>22.150183999999999</c:v>
                </c:pt>
                <c:pt idx="107463">
                  <c:v>22.146616999999999</c:v>
                </c:pt>
                <c:pt idx="107464">
                  <c:v>22.145842999999999</c:v>
                </c:pt>
                <c:pt idx="107465">
                  <c:v>22.146177999999999</c:v>
                </c:pt>
                <c:pt idx="107466">
                  <c:v>22.143644999999999</c:v>
                </c:pt>
                <c:pt idx="107467">
                  <c:v>22.139572000000001</c:v>
                </c:pt>
                <c:pt idx="107468">
                  <c:v>22.139809</c:v>
                </c:pt>
                <c:pt idx="107469">
                  <c:v>22.138662</c:v>
                </c:pt>
                <c:pt idx="107470">
                  <c:v>22.134104000000001</c:v>
                </c:pt>
                <c:pt idx="107471">
                  <c:v>22.133448000000001</c:v>
                </c:pt>
                <c:pt idx="107472">
                  <c:v>22.133942999999999</c:v>
                </c:pt>
                <c:pt idx="107473">
                  <c:v>22.132107000000001</c:v>
                </c:pt>
                <c:pt idx="107474">
                  <c:v>22.131374999999998</c:v>
                </c:pt>
                <c:pt idx="107475">
                  <c:v>22.129169000000001</c:v>
                </c:pt>
                <c:pt idx="107476">
                  <c:v>22.124631999999998</c:v>
                </c:pt>
                <c:pt idx="107477">
                  <c:v>22.126850999999998</c:v>
                </c:pt>
                <c:pt idx="107478">
                  <c:v>22.129283000000001</c:v>
                </c:pt>
                <c:pt idx="107479">
                  <c:v>22.125451000000002</c:v>
                </c:pt>
                <c:pt idx="107480">
                  <c:v>22.126660999999999</c:v>
                </c:pt>
                <c:pt idx="107481">
                  <c:v>22.129816999999999</c:v>
                </c:pt>
                <c:pt idx="107482">
                  <c:v>22.128810999999999</c:v>
                </c:pt>
                <c:pt idx="107483">
                  <c:v>22.127693000000001</c:v>
                </c:pt>
                <c:pt idx="107484">
                  <c:v>22.124025</c:v>
                </c:pt>
                <c:pt idx="107485">
                  <c:v>22.120332999999999</c:v>
                </c:pt>
                <c:pt idx="107486">
                  <c:v>22.121925000000001</c:v>
                </c:pt>
                <c:pt idx="107487">
                  <c:v>22.122129999999999</c:v>
                </c:pt>
                <c:pt idx="107488">
                  <c:v>22.121907</c:v>
                </c:pt>
                <c:pt idx="107489">
                  <c:v>22.122693999999999</c:v>
                </c:pt>
                <c:pt idx="107490">
                  <c:v>22.120719999999999</c:v>
                </c:pt>
                <c:pt idx="107491">
                  <c:v>22.117713999999999</c:v>
                </c:pt>
                <c:pt idx="107492">
                  <c:v>22.116422</c:v>
                </c:pt>
                <c:pt idx="107493">
                  <c:v>22.115179000000001</c:v>
                </c:pt>
                <c:pt idx="107494">
                  <c:v>22.113240999999999</c:v>
                </c:pt>
                <c:pt idx="107495">
                  <c:v>22.113230999999999</c:v>
                </c:pt>
                <c:pt idx="107496">
                  <c:v>22.111412999999999</c:v>
                </c:pt>
                <c:pt idx="107497">
                  <c:v>22.107219000000001</c:v>
                </c:pt>
                <c:pt idx="107498">
                  <c:v>22.105875000000001</c:v>
                </c:pt>
                <c:pt idx="107499">
                  <c:v>22.104918000000001</c:v>
                </c:pt>
                <c:pt idx="107500">
                  <c:v>22.103874999999999</c:v>
                </c:pt>
                <c:pt idx="107501">
                  <c:v>22.103173000000002</c:v>
                </c:pt>
                <c:pt idx="107502">
                  <c:v>22.101775</c:v>
                </c:pt>
                <c:pt idx="107503">
                  <c:v>22.100349999999999</c:v>
                </c:pt>
                <c:pt idx="107504">
                  <c:v>22.097814</c:v>
                </c:pt>
                <c:pt idx="107505">
                  <c:v>22.094328000000001</c:v>
                </c:pt>
                <c:pt idx="107506">
                  <c:v>22.099499000000002</c:v>
                </c:pt>
                <c:pt idx="107507">
                  <c:v>22.105508</c:v>
                </c:pt>
                <c:pt idx="107508">
                  <c:v>22.100638</c:v>
                </c:pt>
                <c:pt idx="107509">
                  <c:v>22.09816</c:v>
                </c:pt>
                <c:pt idx="107510">
                  <c:v>22.101084</c:v>
                </c:pt>
                <c:pt idx="107511">
                  <c:v>22.097787</c:v>
                </c:pt>
                <c:pt idx="107512">
                  <c:v>22.094204000000001</c:v>
                </c:pt>
                <c:pt idx="107513">
                  <c:v>22.093668000000001</c:v>
                </c:pt>
                <c:pt idx="107514">
                  <c:v>22.092341000000001</c:v>
                </c:pt>
                <c:pt idx="107515">
                  <c:v>22.093864</c:v>
                </c:pt>
                <c:pt idx="107516">
                  <c:v>22.097175</c:v>
                </c:pt>
                <c:pt idx="107517">
                  <c:v>22.096876999999999</c:v>
                </c:pt>
                <c:pt idx="107518">
                  <c:v>22.091881000000001</c:v>
                </c:pt>
                <c:pt idx="107519">
                  <c:v>22.087886999999998</c:v>
                </c:pt>
                <c:pt idx="107520">
                  <c:v>22.089247</c:v>
                </c:pt>
                <c:pt idx="107521">
                  <c:v>22.089473999999999</c:v>
                </c:pt>
                <c:pt idx="107522">
                  <c:v>22.088208000000002</c:v>
                </c:pt>
                <c:pt idx="107523">
                  <c:v>22.088827999999999</c:v>
                </c:pt>
                <c:pt idx="107524">
                  <c:v>22.089704000000001</c:v>
                </c:pt>
                <c:pt idx="107525">
                  <c:v>22.090437000000001</c:v>
                </c:pt>
                <c:pt idx="107526">
                  <c:v>22.090263</c:v>
                </c:pt>
                <c:pt idx="107527">
                  <c:v>22.091028000000001</c:v>
                </c:pt>
                <c:pt idx="107528">
                  <c:v>22.092139</c:v>
                </c:pt>
                <c:pt idx="107529">
                  <c:v>22.089843999999999</c:v>
                </c:pt>
                <c:pt idx="107530">
                  <c:v>22.090253000000001</c:v>
                </c:pt>
                <c:pt idx="107531">
                  <c:v>22.090923</c:v>
                </c:pt>
                <c:pt idx="107532">
                  <c:v>22.084652999999999</c:v>
                </c:pt>
                <c:pt idx="107533">
                  <c:v>22.079635</c:v>
                </c:pt>
                <c:pt idx="107534">
                  <c:v>22.080537</c:v>
                </c:pt>
                <c:pt idx="107535">
                  <c:v>22.080812000000002</c:v>
                </c:pt>
                <c:pt idx="107536">
                  <c:v>22.078424999999999</c:v>
                </c:pt>
                <c:pt idx="107537">
                  <c:v>22.078361000000001</c:v>
                </c:pt>
                <c:pt idx="107538">
                  <c:v>22.082249000000001</c:v>
                </c:pt>
                <c:pt idx="107539">
                  <c:v>22.080511999999999</c:v>
                </c:pt>
                <c:pt idx="107540">
                  <c:v>22.076646</c:v>
                </c:pt>
                <c:pt idx="107541">
                  <c:v>22.077826999999999</c:v>
                </c:pt>
                <c:pt idx="107542">
                  <c:v>22.077817</c:v>
                </c:pt>
                <c:pt idx="107543">
                  <c:v>22.074767999999999</c:v>
                </c:pt>
                <c:pt idx="107544">
                  <c:v>22.07525</c:v>
                </c:pt>
                <c:pt idx="107545">
                  <c:v>22.076315999999998</c:v>
                </c:pt>
                <c:pt idx="107546">
                  <c:v>22.075161000000001</c:v>
                </c:pt>
                <c:pt idx="107547">
                  <c:v>22.073408000000001</c:v>
                </c:pt>
                <c:pt idx="107548">
                  <c:v>22.074649000000001</c:v>
                </c:pt>
                <c:pt idx="107549">
                  <c:v>22.073574000000001</c:v>
                </c:pt>
                <c:pt idx="107550">
                  <c:v>22.067050999999999</c:v>
                </c:pt>
                <c:pt idx="107551">
                  <c:v>22.064485999999999</c:v>
                </c:pt>
                <c:pt idx="107552">
                  <c:v>22.068292</c:v>
                </c:pt>
                <c:pt idx="107553">
                  <c:v>22.070921999999999</c:v>
                </c:pt>
                <c:pt idx="107554">
                  <c:v>22.072403999999999</c:v>
                </c:pt>
                <c:pt idx="107555">
                  <c:v>22.072371</c:v>
                </c:pt>
                <c:pt idx="107556">
                  <c:v>22.071396</c:v>
                </c:pt>
                <c:pt idx="107557">
                  <c:v>22.071275</c:v>
                </c:pt>
                <c:pt idx="107558">
                  <c:v>22.071954999999999</c:v>
                </c:pt>
                <c:pt idx="107559">
                  <c:v>22.072876999999998</c:v>
                </c:pt>
                <c:pt idx="107560">
                  <c:v>22.073291000000001</c:v>
                </c:pt>
                <c:pt idx="107561">
                  <c:v>22.073294000000001</c:v>
                </c:pt>
                <c:pt idx="107562">
                  <c:v>22.070644999999999</c:v>
                </c:pt>
                <c:pt idx="107563">
                  <c:v>22.070603999999999</c:v>
                </c:pt>
                <c:pt idx="107564">
                  <c:v>22.074679</c:v>
                </c:pt>
                <c:pt idx="107565">
                  <c:v>22.073074999999999</c:v>
                </c:pt>
                <c:pt idx="107566">
                  <c:v>22.068951999999999</c:v>
                </c:pt>
                <c:pt idx="107567">
                  <c:v>22.069935999999998</c:v>
                </c:pt>
                <c:pt idx="107568">
                  <c:v>22.071648</c:v>
                </c:pt>
                <c:pt idx="107569">
                  <c:v>22.067646</c:v>
                </c:pt>
                <c:pt idx="107570">
                  <c:v>22.060818000000001</c:v>
                </c:pt>
                <c:pt idx="107571">
                  <c:v>22.063790000000001</c:v>
                </c:pt>
                <c:pt idx="107572">
                  <c:v>22.070052</c:v>
                </c:pt>
                <c:pt idx="107573">
                  <c:v>22.067807999999999</c:v>
                </c:pt>
                <c:pt idx="107574">
                  <c:v>22.066388</c:v>
                </c:pt>
                <c:pt idx="107575">
                  <c:v>22.064848999999999</c:v>
                </c:pt>
                <c:pt idx="107576">
                  <c:v>22.062403</c:v>
                </c:pt>
                <c:pt idx="107577">
                  <c:v>22.066583999999999</c:v>
                </c:pt>
                <c:pt idx="107578">
                  <c:v>22.07244</c:v>
                </c:pt>
                <c:pt idx="107579">
                  <c:v>22.070889000000001</c:v>
                </c:pt>
                <c:pt idx="107580">
                  <c:v>22.066586000000001</c:v>
                </c:pt>
                <c:pt idx="107581">
                  <c:v>22.066500999999999</c:v>
                </c:pt>
                <c:pt idx="107582">
                  <c:v>22.068265</c:v>
                </c:pt>
                <c:pt idx="107583">
                  <c:v>22.066037999999999</c:v>
                </c:pt>
                <c:pt idx="107584">
                  <c:v>22.065943999999998</c:v>
                </c:pt>
                <c:pt idx="107585">
                  <c:v>22.066984000000001</c:v>
                </c:pt>
                <c:pt idx="107586">
                  <c:v>22.061226999999999</c:v>
                </c:pt>
                <c:pt idx="107587">
                  <c:v>22.058429</c:v>
                </c:pt>
                <c:pt idx="107588">
                  <c:v>22.067788</c:v>
                </c:pt>
                <c:pt idx="107589">
                  <c:v>22.070426999999999</c:v>
                </c:pt>
                <c:pt idx="107590">
                  <c:v>22.064619</c:v>
                </c:pt>
                <c:pt idx="107591">
                  <c:v>22.064785000000001</c:v>
                </c:pt>
                <c:pt idx="107592">
                  <c:v>22.066244999999999</c:v>
                </c:pt>
                <c:pt idx="107593">
                  <c:v>22.067067000000002</c:v>
                </c:pt>
                <c:pt idx="107594">
                  <c:v>22.063806</c:v>
                </c:pt>
                <c:pt idx="107595">
                  <c:v>22.056360000000002</c:v>
                </c:pt>
                <c:pt idx="107596">
                  <c:v>22.05781</c:v>
                </c:pt>
                <c:pt idx="107597">
                  <c:v>22.062560000000001</c:v>
                </c:pt>
                <c:pt idx="107598">
                  <c:v>22.059373000000001</c:v>
                </c:pt>
                <c:pt idx="107599">
                  <c:v>22.055323000000001</c:v>
                </c:pt>
                <c:pt idx="107600">
                  <c:v>22.05489</c:v>
                </c:pt>
                <c:pt idx="107601">
                  <c:v>22.054258000000001</c:v>
                </c:pt>
                <c:pt idx="107602">
                  <c:v>22.052661000000001</c:v>
                </c:pt>
                <c:pt idx="107603">
                  <c:v>22.050353000000001</c:v>
                </c:pt>
                <c:pt idx="107604">
                  <c:v>22.050934000000002</c:v>
                </c:pt>
                <c:pt idx="107605">
                  <c:v>22.055471000000001</c:v>
                </c:pt>
                <c:pt idx="107606">
                  <c:v>22.057407999999999</c:v>
                </c:pt>
                <c:pt idx="107607">
                  <c:v>22.057418999999999</c:v>
                </c:pt>
                <c:pt idx="107608">
                  <c:v>22.056175</c:v>
                </c:pt>
                <c:pt idx="107609">
                  <c:v>22.050930000000001</c:v>
                </c:pt>
                <c:pt idx="107610">
                  <c:v>22.049159</c:v>
                </c:pt>
                <c:pt idx="107611">
                  <c:v>22.053339999999999</c:v>
                </c:pt>
                <c:pt idx="107612">
                  <c:v>22.05349</c:v>
                </c:pt>
                <c:pt idx="107613">
                  <c:v>22.048945</c:v>
                </c:pt>
                <c:pt idx="107614">
                  <c:v>22.048186000000001</c:v>
                </c:pt>
                <c:pt idx="107615">
                  <c:v>22.048572</c:v>
                </c:pt>
                <c:pt idx="107616">
                  <c:v>22.04447</c:v>
                </c:pt>
                <c:pt idx="107617">
                  <c:v>22.042667999999999</c:v>
                </c:pt>
                <c:pt idx="107618">
                  <c:v>22.046654</c:v>
                </c:pt>
                <c:pt idx="107619">
                  <c:v>22.048621000000001</c:v>
                </c:pt>
                <c:pt idx="107620">
                  <c:v>22.045576000000001</c:v>
                </c:pt>
                <c:pt idx="107621">
                  <c:v>22.044003</c:v>
                </c:pt>
                <c:pt idx="107622">
                  <c:v>22.045532999999999</c:v>
                </c:pt>
                <c:pt idx="107623">
                  <c:v>22.044778999999998</c:v>
                </c:pt>
                <c:pt idx="107624">
                  <c:v>22.043671</c:v>
                </c:pt>
                <c:pt idx="107625">
                  <c:v>22.044370000000001</c:v>
                </c:pt>
                <c:pt idx="107626">
                  <c:v>22.046206000000002</c:v>
                </c:pt>
                <c:pt idx="107627">
                  <c:v>22.050021999999998</c:v>
                </c:pt>
                <c:pt idx="107628">
                  <c:v>22.054735999999998</c:v>
                </c:pt>
                <c:pt idx="107629">
                  <c:v>22.05226</c:v>
                </c:pt>
                <c:pt idx="107630">
                  <c:v>22.043785</c:v>
                </c:pt>
                <c:pt idx="107631">
                  <c:v>22.043959000000001</c:v>
                </c:pt>
                <c:pt idx="107632">
                  <c:v>22.048356999999999</c:v>
                </c:pt>
                <c:pt idx="107633">
                  <c:v>22.046448000000002</c:v>
                </c:pt>
                <c:pt idx="107634">
                  <c:v>22.047898</c:v>
                </c:pt>
                <c:pt idx="107635">
                  <c:v>22.049909</c:v>
                </c:pt>
                <c:pt idx="107636">
                  <c:v>22.042555</c:v>
                </c:pt>
                <c:pt idx="107637">
                  <c:v>22.038059000000001</c:v>
                </c:pt>
                <c:pt idx="107638">
                  <c:v>22.040770999999999</c:v>
                </c:pt>
                <c:pt idx="107639">
                  <c:v>22.038934999999999</c:v>
                </c:pt>
                <c:pt idx="107640">
                  <c:v>22.038343999999999</c:v>
                </c:pt>
                <c:pt idx="107641">
                  <c:v>22.042760999999999</c:v>
                </c:pt>
                <c:pt idx="107642">
                  <c:v>22.041558999999999</c:v>
                </c:pt>
                <c:pt idx="107643">
                  <c:v>22.040402</c:v>
                </c:pt>
                <c:pt idx="107644">
                  <c:v>22.043246</c:v>
                </c:pt>
                <c:pt idx="107645">
                  <c:v>22.039763000000001</c:v>
                </c:pt>
                <c:pt idx="107646">
                  <c:v>22.039200999999998</c:v>
                </c:pt>
                <c:pt idx="107647">
                  <c:v>22.044471999999999</c:v>
                </c:pt>
                <c:pt idx="107648">
                  <c:v>22.041345</c:v>
                </c:pt>
                <c:pt idx="107649">
                  <c:v>22.035312999999999</c:v>
                </c:pt>
                <c:pt idx="107650">
                  <c:v>22.038564999999998</c:v>
                </c:pt>
                <c:pt idx="107651">
                  <c:v>22.037918999999999</c:v>
                </c:pt>
                <c:pt idx="107652">
                  <c:v>22.033619999999999</c:v>
                </c:pt>
                <c:pt idx="107653">
                  <c:v>22.037711000000002</c:v>
                </c:pt>
                <c:pt idx="107654">
                  <c:v>22.042197999999999</c:v>
                </c:pt>
                <c:pt idx="107655">
                  <c:v>22.040313000000001</c:v>
                </c:pt>
                <c:pt idx="107656">
                  <c:v>22.041160999999999</c:v>
                </c:pt>
                <c:pt idx="107657">
                  <c:v>22.043824000000001</c:v>
                </c:pt>
                <c:pt idx="107658">
                  <c:v>22.041627999999999</c:v>
                </c:pt>
                <c:pt idx="107659">
                  <c:v>22.039100999999999</c:v>
                </c:pt>
                <c:pt idx="107660">
                  <c:v>22.040509</c:v>
                </c:pt>
                <c:pt idx="107661">
                  <c:v>22.041744000000001</c:v>
                </c:pt>
                <c:pt idx="107662">
                  <c:v>22.037994000000001</c:v>
                </c:pt>
                <c:pt idx="107663">
                  <c:v>22.035115999999999</c:v>
                </c:pt>
                <c:pt idx="107664">
                  <c:v>22.035238</c:v>
                </c:pt>
                <c:pt idx="107665">
                  <c:v>22.035283</c:v>
                </c:pt>
                <c:pt idx="107666">
                  <c:v>22.037258999999999</c:v>
                </c:pt>
                <c:pt idx="107667">
                  <c:v>22.036315999999999</c:v>
                </c:pt>
                <c:pt idx="107668">
                  <c:v>22.03378</c:v>
                </c:pt>
                <c:pt idx="107669">
                  <c:v>22.036498000000002</c:v>
                </c:pt>
                <c:pt idx="107670">
                  <c:v>22.039866</c:v>
                </c:pt>
                <c:pt idx="107671">
                  <c:v>22.037257</c:v>
                </c:pt>
                <c:pt idx="107672">
                  <c:v>22.032336999999998</c:v>
                </c:pt>
                <c:pt idx="107673">
                  <c:v>22.034402</c:v>
                </c:pt>
                <c:pt idx="107674">
                  <c:v>22.038550000000001</c:v>
                </c:pt>
                <c:pt idx="107675">
                  <c:v>22.036411999999999</c:v>
                </c:pt>
                <c:pt idx="107676">
                  <c:v>22.036059000000002</c:v>
                </c:pt>
                <c:pt idx="107677">
                  <c:v>22.036837999999999</c:v>
                </c:pt>
                <c:pt idx="107678">
                  <c:v>22.035018999999998</c:v>
                </c:pt>
                <c:pt idx="107679">
                  <c:v>22.034918999999999</c:v>
                </c:pt>
                <c:pt idx="107680">
                  <c:v>22.037269999999999</c:v>
                </c:pt>
                <c:pt idx="107681">
                  <c:v>22.038352</c:v>
                </c:pt>
                <c:pt idx="107682">
                  <c:v>22.037253</c:v>
                </c:pt>
                <c:pt idx="107683">
                  <c:v>22.035678999999998</c:v>
                </c:pt>
                <c:pt idx="107684">
                  <c:v>22.034354</c:v>
                </c:pt>
                <c:pt idx="107685">
                  <c:v>22.034946000000001</c:v>
                </c:pt>
                <c:pt idx="107686">
                  <c:v>22.035093</c:v>
                </c:pt>
                <c:pt idx="107687">
                  <c:v>22.03002</c:v>
                </c:pt>
                <c:pt idx="107688">
                  <c:v>22.028694999999999</c:v>
                </c:pt>
                <c:pt idx="107689">
                  <c:v>22.032121</c:v>
                </c:pt>
                <c:pt idx="107690">
                  <c:v>22.033722000000001</c:v>
                </c:pt>
                <c:pt idx="107691">
                  <c:v>22.033836999999998</c:v>
                </c:pt>
                <c:pt idx="107692">
                  <c:v>22.031137999999999</c:v>
                </c:pt>
                <c:pt idx="107693">
                  <c:v>22.030096</c:v>
                </c:pt>
                <c:pt idx="107694">
                  <c:v>22.032083</c:v>
                </c:pt>
                <c:pt idx="107695">
                  <c:v>22.031690000000001</c:v>
                </c:pt>
                <c:pt idx="107696">
                  <c:v>22.030484000000001</c:v>
                </c:pt>
                <c:pt idx="107697">
                  <c:v>22.031808999999999</c:v>
                </c:pt>
                <c:pt idx="107698">
                  <c:v>22.033953</c:v>
                </c:pt>
                <c:pt idx="107699">
                  <c:v>22.030059999999999</c:v>
                </c:pt>
                <c:pt idx="107700">
                  <c:v>22.026895</c:v>
                </c:pt>
                <c:pt idx="107701">
                  <c:v>22.027840999999999</c:v>
                </c:pt>
                <c:pt idx="107702">
                  <c:v>22.027253999999999</c:v>
                </c:pt>
                <c:pt idx="107703">
                  <c:v>22.027370999999999</c:v>
                </c:pt>
                <c:pt idx="107704">
                  <c:v>22.029344999999999</c:v>
                </c:pt>
                <c:pt idx="107705">
                  <c:v>22.028513</c:v>
                </c:pt>
                <c:pt idx="107706">
                  <c:v>22.027643999999999</c:v>
                </c:pt>
                <c:pt idx="107707">
                  <c:v>22.029540999999998</c:v>
                </c:pt>
                <c:pt idx="107708">
                  <c:v>22.029015000000001</c:v>
                </c:pt>
                <c:pt idx="107709">
                  <c:v>22.029688</c:v>
                </c:pt>
                <c:pt idx="107710">
                  <c:v>22.030712999999999</c:v>
                </c:pt>
                <c:pt idx="107711">
                  <c:v>22.028241000000001</c:v>
                </c:pt>
                <c:pt idx="107712">
                  <c:v>22.027481000000002</c:v>
                </c:pt>
                <c:pt idx="107713">
                  <c:v>22.028587999999999</c:v>
                </c:pt>
                <c:pt idx="107714">
                  <c:v>22.030366000000001</c:v>
                </c:pt>
                <c:pt idx="107715">
                  <c:v>22.029395999999998</c:v>
                </c:pt>
                <c:pt idx="107716">
                  <c:v>22.02581</c:v>
                </c:pt>
                <c:pt idx="107717">
                  <c:v>22.025751</c:v>
                </c:pt>
                <c:pt idx="107718">
                  <c:v>22.027991</c:v>
                </c:pt>
                <c:pt idx="107719">
                  <c:v>22.028120999999999</c:v>
                </c:pt>
                <c:pt idx="107720">
                  <c:v>22.029236999999998</c:v>
                </c:pt>
                <c:pt idx="107721">
                  <c:v>22.030214000000001</c:v>
                </c:pt>
                <c:pt idx="107722">
                  <c:v>22.030446000000001</c:v>
                </c:pt>
                <c:pt idx="107723">
                  <c:v>22.029356</c:v>
                </c:pt>
                <c:pt idx="107724">
                  <c:v>22.029935999999999</c:v>
                </c:pt>
                <c:pt idx="107725">
                  <c:v>22.032253000000001</c:v>
                </c:pt>
                <c:pt idx="107726">
                  <c:v>22.031108</c:v>
                </c:pt>
                <c:pt idx="107727">
                  <c:v>22.031196999999999</c:v>
                </c:pt>
                <c:pt idx="107728">
                  <c:v>22.029586999999999</c:v>
                </c:pt>
                <c:pt idx="107729">
                  <c:v>22.024156000000001</c:v>
                </c:pt>
                <c:pt idx="107730">
                  <c:v>22.024099</c:v>
                </c:pt>
                <c:pt idx="107731">
                  <c:v>22.027640000000002</c:v>
                </c:pt>
                <c:pt idx="107732">
                  <c:v>22.027294999999999</c:v>
                </c:pt>
                <c:pt idx="107733">
                  <c:v>22.025272999999999</c:v>
                </c:pt>
                <c:pt idx="107734">
                  <c:v>22.026748999999999</c:v>
                </c:pt>
                <c:pt idx="107735">
                  <c:v>22.025317999999999</c:v>
                </c:pt>
                <c:pt idx="107736">
                  <c:v>22.022331999999999</c:v>
                </c:pt>
                <c:pt idx="107737">
                  <c:v>22.022027999999999</c:v>
                </c:pt>
                <c:pt idx="107738">
                  <c:v>22.022385</c:v>
                </c:pt>
                <c:pt idx="107739">
                  <c:v>22.024065</c:v>
                </c:pt>
                <c:pt idx="107740">
                  <c:v>22.023157999999999</c:v>
                </c:pt>
                <c:pt idx="107741">
                  <c:v>22.019051999999999</c:v>
                </c:pt>
                <c:pt idx="107742">
                  <c:v>22.019696</c:v>
                </c:pt>
                <c:pt idx="107743">
                  <c:v>22.022863999999998</c:v>
                </c:pt>
                <c:pt idx="107744">
                  <c:v>22.021439999999998</c:v>
                </c:pt>
                <c:pt idx="107745">
                  <c:v>22.018948000000002</c:v>
                </c:pt>
                <c:pt idx="107746">
                  <c:v>22.018087999999999</c:v>
                </c:pt>
                <c:pt idx="107747">
                  <c:v>22.017075999999999</c:v>
                </c:pt>
                <c:pt idx="107748">
                  <c:v>22.018978000000001</c:v>
                </c:pt>
                <c:pt idx="107749">
                  <c:v>22.021035000000001</c:v>
                </c:pt>
                <c:pt idx="107750">
                  <c:v>22.019513</c:v>
                </c:pt>
                <c:pt idx="107751">
                  <c:v>22.019034999999999</c:v>
                </c:pt>
                <c:pt idx="107752">
                  <c:v>22.017461999999998</c:v>
                </c:pt>
                <c:pt idx="107753">
                  <c:v>22.012350999999999</c:v>
                </c:pt>
                <c:pt idx="107754">
                  <c:v>22.016521000000001</c:v>
                </c:pt>
                <c:pt idx="107755">
                  <c:v>22.023057000000001</c:v>
                </c:pt>
                <c:pt idx="107756">
                  <c:v>22.018812</c:v>
                </c:pt>
                <c:pt idx="107757">
                  <c:v>22.013014999999999</c:v>
                </c:pt>
                <c:pt idx="107758">
                  <c:v>22.015874</c:v>
                </c:pt>
                <c:pt idx="107759">
                  <c:v>22.021118000000001</c:v>
                </c:pt>
                <c:pt idx="107760">
                  <c:v>22.020453</c:v>
                </c:pt>
                <c:pt idx="107761">
                  <c:v>22.020561000000001</c:v>
                </c:pt>
                <c:pt idx="107762">
                  <c:v>22.023520000000001</c:v>
                </c:pt>
                <c:pt idx="107763">
                  <c:v>22.026710999999999</c:v>
                </c:pt>
                <c:pt idx="107764">
                  <c:v>22.026982</c:v>
                </c:pt>
                <c:pt idx="107765">
                  <c:v>22.019850999999999</c:v>
                </c:pt>
                <c:pt idx="107766">
                  <c:v>22.016037000000001</c:v>
                </c:pt>
                <c:pt idx="107767">
                  <c:v>22.020546</c:v>
                </c:pt>
                <c:pt idx="107768">
                  <c:v>22.021774000000001</c:v>
                </c:pt>
                <c:pt idx="107769">
                  <c:v>22.023541000000002</c:v>
                </c:pt>
                <c:pt idx="107770">
                  <c:v>22.026275999999999</c:v>
                </c:pt>
                <c:pt idx="107771">
                  <c:v>22.021242000000001</c:v>
                </c:pt>
                <c:pt idx="107772">
                  <c:v>22.019494000000002</c:v>
                </c:pt>
                <c:pt idx="107773">
                  <c:v>22.023931999999999</c:v>
                </c:pt>
                <c:pt idx="107774">
                  <c:v>22.022935</c:v>
                </c:pt>
                <c:pt idx="107775">
                  <c:v>22.020195999999999</c:v>
                </c:pt>
                <c:pt idx="107776">
                  <c:v>22.018767</c:v>
                </c:pt>
                <c:pt idx="107777">
                  <c:v>22.018443999999999</c:v>
                </c:pt>
                <c:pt idx="107778">
                  <c:v>22.022110999999999</c:v>
                </c:pt>
                <c:pt idx="107779">
                  <c:v>22.021773</c:v>
                </c:pt>
                <c:pt idx="107780">
                  <c:v>22.016006999999998</c:v>
                </c:pt>
                <c:pt idx="107781">
                  <c:v>22.015682000000002</c:v>
                </c:pt>
                <c:pt idx="107782">
                  <c:v>22.017196999999999</c:v>
                </c:pt>
                <c:pt idx="107783">
                  <c:v>22.013155999999999</c:v>
                </c:pt>
                <c:pt idx="107784">
                  <c:v>22.009785999999998</c:v>
                </c:pt>
                <c:pt idx="107785">
                  <c:v>22.010988000000001</c:v>
                </c:pt>
                <c:pt idx="107786">
                  <c:v>22.012284999999999</c:v>
                </c:pt>
                <c:pt idx="107787">
                  <c:v>22.011475999999998</c:v>
                </c:pt>
                <c:pt idx="107788">
                  <c:v>22.010604000000001</c:v>
                </c:pt>
                <c:pt idx="107789">
                  <c:v>22.010551</c:v>
                </c:pt>
                <c:pt idx="107790">
                  <c:v>22.008375000000001</c:v>
                </c:pt>
                <c:pt idx="107791">
                  <c:v>22.007142999999999</c:v>
                </c:pt>
                <c:pt idx="107792">
                  <c:v>22.010109</c:v>
                </c:pt>
                <c:pt idx="107793">
                  <c:v>22.012882000000001</c:v>
                </c:pt>
                <c:pt idx="107794">
                  <c:v>22.011825000000002</c:v>
                </c:pt>
                <c:pt idx="107795">
                  <c:v>22.012573</c:v>
                </c:pt>
                <c:pt idx="107796">
                  <c:v>22.013079000000001</c:v>
                </c:pt>
                <c:pt idx="107797">
                  <c:v>22.011737</c:v>
                </c:pt>
                <c:pt idx="107798">
                  <c:v>22.013815000000001</c:v>
                </c:pt>
                <c:pt idx="107799">
                  <c:v>22.015073999999998</c:v>
                </c:pt>
                <c:pt idx="107800">
                  <c:v>22.016649999999998</c:v>
                </c:pt>
                <c:pt idx="107801">
                  <c:v>22.015958999999999</c:v>
                </c:pt>
                <c:pt idx="107802">
                  <c:v>22.011834</c:v>
                </c:pt>
                <c:pt idx="107803">
                  <c:v>22.012505000000001</c:v>
                </c:pt>
                <c:pt idx="107804">
                  <c:v>22.013493</c:v>
                </c:pt>
                <c:pt idx="107805">
                  <c:v>22.009530000000002</c:v>
                </c:pt>
                <c:pt idx="107806">
                  <c:v>22.006202999999999</c:v>
                </c:pt>
                <c:pt idx="107807">
                  <c:v>22.006443000000001</c:v>
                </c:pt>
                <c:pt idx="107808">
                  <c:v>22.009298999999999</c:v>
                </c:pt>
                <c:pt idx="107809">
                  <c:v>22.013566000000001</c:v>
                </c:pt>
                <c:pt idx="107810">
                  <c:v>22.015152</c:v>
                </c:pt>
                <c:pt idx="107811">
                  <c:v>22.011755000000001</c:v>
                </c:pt>
                <c:pt idx="107812">
                  <c:v>22.011686999999998</c:v>
                </c:pt>
                <c:pt idx="107813">
                  <c:v>22.013735</c:v>
                </c:pt>
                <c:pt idx="107814">
                  <c:v>22.011991999999999</c:v>
                </c:pt>
                <c:pt idx="107815">
                  <c:v>22.009895</c:v>
                </c:pt>
                <c:pt idx="107816">
                  <c:v>22.010586</c:v>
                </c:pt>
                <c:pt idx="107817">
                  <c:v>22.011565999999998</c:v>
                </c:pt>
                <c:pt idx="107818">
                  <c:v>22.012611</c:v>
                </c:pt>
                <c:pt idx="107819">
                  <c:v>22.013345999999999</c:v>
                </c:pt>
                <c:pt idx="107820">
                  <c:v>22.013313</c:v>
                </c:pt>
                <c:pt idx="107821">
                  <c:v>22.013741</c:v>
                </c:pt>
                <c:pt idx="107822">
                  <c:v>22.014733</c:v>
                </c:pt>
                <c:pt idx="107823">
                  <c:v>22.015089</c:v>
                </c:pt>
                <c:pt idx="107824">
                  <c:v>22.013335000000001</c:v>
                </c:pt>
                <c:pt idx="107825">
                  <c:v>22.009542</c:v>
                </c:pt>
                <c:pt idx="107826">
                  <c:v>22.006896000000001</c:v>
                </c:pt>
                <c:pt idx="107827">
                  <c:v>22.010418999999999</c:v>
                </c:pt>
                <c:pt idx="107828">
                  <c:v>22.012167999999999</c:v>
                </c:pt>
                <c:pt idx="107829">
                  <c:v>22.007473999999998</c:v>
                </c:pt>
                <c:pt idx="107830">
                  <c:v>22.009884</c:v>
                </c:pt>
                <c:pt idx="107831">
                  <c:v>22.014416000000001</c:v>
                </c:pt>
                <c:pt idx="107832">
                  <c:v>22.012812</c:v>
                </c:pt>
                <c:pt idx="107833">
                  <c:v>22.012620999999999</c:v>
                </c:pt>
                <c:pt idx="107834">
                  <c:v>22.012274999999999</c:v>
                </c:pt>
                <c:pt idx="107835">
                  <c:v>22.010608000000001</c:v>
                </c:pt>
                <c:pt idx="107836">
                  <c:v>22.013729999999999</c:v>
                </c:pt>
                <c:pt idx="107837">
                  <c:v>22.014510000000001</c:v>
                </c:pt>
                <c:pt idx="107838">
                  <c:v>22.012084999999999</c:v>
                </c:pt>
                <c:pt idx="107839">
                  <c:v>22.01417</c:v>
                </c:pt>
                <c:pt idx="107840">
                  <c:v>22.012242000000001</c:v>
                </c:pt>
                <c:pt idx="107841">
                  <c:v>22.004501000000001</c:v>
                </c:pt>
                <c:pt idx="107842">
                  <c:v>22.005492</c:v>
                </c:pt>
                <c:pt idx="107843">
                  <c:v>22.012053000000002</c:v>
                </c:pt>
                <c:pt idx="107844">
                  <c:v>22.012357999999999</c:v>
                </c:pt>
                <c:pt idx="107845">
                  <c:v>22.00994</c:v>
                </c:pt>
                <c:pt idx="107846">
                  <c:v>22.009792000000001</c:v>
                </c:pt>
                <c:pt idx="107847">
                  <c:v>22.011620000000001</c:v>
                </c:pt>
                <c:pt idx="107848">
                  <c:v>22.013670000000001</c:v>
                </c:pt>
                <c:pt idx="107849">
                  <c:v>22.013096999999998</c:v>
                </c:pt>
                <c:pt idx="107850">
                  <c:v>22.011417999999999</c:v>
                </c:pt>
                <c:pt idx="107851">
                  <c:v>22.008308</c:v>
                </c:pt>
                <c:pt idx="107852">
                  <c:v>22.003601</c:v>
                </c:pt>
                <c:pt idx="107853">
                  <c:v>22.006561000000001</c:v>
                </c:pt>
                <c:pt idx="107854">
                  <c:v>22.013542999999999</c:v>
                </c:pt>
                <c:pt idx="107855">
                  <c:v>22.012359</c:v>
                </c:pt>
                <c:pt idx="107856">
                  <c:v>22.009073999999998</c:v>
                </c:pt>
                <c:pt idx="107857">
                  <c:v>22.009549</c:v>
                </c:pt>
                <c:pt idx="107858">
                  <c:v>22.009661000000001</c:v>
                </c:pt>
                <c:pt idx="107859">
                  <c:v>22.00909</c:v>
                </c:pt>
                <c:pt idx="107860">
                  <c:v>22.009993000000001</c:v>
                </c:pt>
                <c:pt idx="107861">
                  <c:v>22.009944000000001</c:v>
                </c:pt>
                <c:pt idx="107862">
                  <c:v>22.009754999999998</c:v>
                </c:pt>
                <c:pt idx="107863">
                  <c:v>22.011634000000001</c:v>
                </c:pt>
                <c:pt idx="107864">
                  <c:v>22.009169</c:v>
                </c:pt>
                <c:pt idx="107865">
                  <c:v>22.005869000000001</c:v>
                </c:pt>
                <c:pt idx="107866">
                  <c:v>22.008213000000001</c:v>
                </c:pt>
                <c:pt idx="107867">
                  <c:v>22.011054999999999</c:v>
                </c:pt>
                <c:pt idx="107868">
                  <c:v>22.011887999999999</c:v>
                </c:pt>
                <c:pt idx="107869">
                  <c:v>22.009643000000001</c:v>
                </c:pt>
                <c:pt idx="107870">
                  <c:v>22.006065</c:v>
                </c:pt>
                <c:pt idx="107871">
                  <c:v>22.008313000000001</c:v>
                </c:pt>
                <c:pt idx="107872">
                  <c:v>22.013639000000001</c:v>
                </c:pt>
                <c:pt idx="107873">
                  <c:v>22.015554000000002</c:v>
                </c:pt>
                <c:pt idx="107874">
                  <c:v>22.012677</c:v>
                </c:pt>
                <c:pt idx="107875">
                  <c:v>22.009187000000001</c:v>
                </c:pt>
                <c:pt idx="107876">
                  <c:v>22.01126</c:v>
                </c:pt>
                <c:pt idx="107877">
                  <c:v>22.015546000000001</c:v>
                </c:pt>
                <c:pt idx="107878">
                  <c:v>22.014745000000001</c:v>
                </c:pt>
                <c:pt idx="107879">
                  <c:v>22.013311000000002</c:v>
                </c:pt>
                <c:pt idx="107880">
                  <c:v>22.013662</c:v>
                </c:pt>
                <c:pt idx="107881">
                  <c:v>22.011925000000002</c:v>
                </c:pt>
                <c:pt idx="107882">
                  <c:v>22.009145</c:v>
                </c:pt>
                <c:pt idx="107883">
                  <c:v>22.011134999999999</c:v>
                </c:pt>
                <c:pt idx="107884">
                  <c:v>22.012912</c:v>
                </c:pt>
                <c:pt idx="107885">
                  <c:v>22.010231000000001</c:v>
                </c:pt>
                <c:pt idx="107886">
                  <c:v>22.010263999999999</c:v>
                </c:pt>
                <c:pt idx="107887">
                  <c:v>22.012689999999999</c:v>
                </c:pt>
                <c:pt idx="107888">
                  <c:v>22.01183</c:v>
                </c:pt>
                <c:pt idx="107889">
                  <c:v>22.013482</c:v>
                </c:pt>
                <c:pt idx="107890">
                  <c:v>22.011119999999998</c:v>
                </c:pt>
                <c:pt idx="107891">
                  <c:v>22.002493999999999</c:v>
                </c:pt>
                <c:pt idx="107892">
                  <c:v>22.005396999999999</c:v>
                </c:pt>
                <c:pt idx="107893">
                  <c:v>22.011316000000001</c:v>
                </c:pt>
                <c:pt idx="107894">
                  <c:v>22.006761000000001</c:v>
                </c:pt>
                <c:pt idx="107895">
                  <c:v>22.005887999999999</c:v>
                </c:pt>
                <c:pt idx="107896">
                  <c:v>22.008959000000001</c:v>
                </c:pt>
                <c:pt idx="107897">
                  <c:v>22.007178</c:v>
                </c:pt>
                <c:pt idx="107898">
                  <c:v>22.006204</c:v>
                </c:pt>
                <c:pt idx="107899">
                  <c:v>22.007121000000001</c:v>
                </c:pt>
                <c:pt idx="107900">
                  <c:v>22.004009</c:v>
                </c:pt>
                <c:pt idx="107901">
                  <c:v>21.999013000000001</c:v>
                </c:pt>
                <c:pt idx="107902">
                  <c:v>22.000543</c:v>
                </c:pt>
                <c:pt idx="107903">
                  <c:v>22.005808999999999</c:v>
                </c:pt>
                <c:pt idx="107904">
                  <c:v>22.006157999999999</c:v>
                </c:pt>
                <c:pt idx="107905">
                  <c:v>22.004469</c:v>
                </c:pt>
                <c:pt idx="107906">
                  <c:v>22.004294000000002</c:v>
                </c:pt>
                <c:pt idx="107907">
                  <c:v>22.006035000000001</c:v>
                </c:pt>
                <c:pt idx="107908">
                  <c:v>22.007994</c:v>
                </c:pt>
                <c:pt idx="107909">
                  <c:v>22.005870999999999</c:v>
                </c:pt>
                <c:pt idx="107910">
                  <c:v>22.004346000000002</c:v>
                </c:pt>
                <c:pt idx="107911">
                  <c:v>22.008692</c:v>
                </c:pt>
                <c:pt idx="107912">
                  <c:v>22.010413</c:v>
                </c:pt>
                <c:pt idx="107913">
                  <c:v>22.00554</c:v>
                </c:pt>
                <c:pt idx="107914">
                  <c:v>22.006152</c:v>
                </c:pt>
                <c:pt idx="107915">
                  <c:v>22.012229000000001</c:v>
                </c:pt>
                <c:pt idx="107916">
                  <c:v>22.009833</c:v>
                </c:pt>
                <c:pt idx="107917">
                  <c:v>22.003822</c:v>
                </c:pt>
                <c:pt idx="107918">
                  <c:v>22.005462999999999</c:v>
                </c:pt>
                <c:pt idx="107919">
                  <c:v>22.008785</c:v>
                </c:pt>
                <c:pt idx="107920">
                  <c:v>22.007605000000002</c:v>
                </c:pt>
                <c:pt idx="107921">
                  <c:v>22.007325000000002</c:v>
                </c:pt>
                <c:pt idx="107922">
                  <c:v>22.009398999999998</c:v>
                </c:pt>
                <c:pt idx="107923">
                  <c:v>22.011901000000002</c:v>
                </c:pt>
                <c:pt idx="107924">
                  <c:v>22.0139</c:v>
                </c:pt>
                <c:pt idx="107925">
                  <c:v>22.008952000000001</c:v>
                </c:pt>
                <c:pt idx="107926">
                  <c:v>22.002497999999999</c:v>
                </c:pt>
                <c:pt idx="107927">
                  <c:v>22.004895999999999</c:v>
                </c:pt>
                <c:pt idx="107928">
                  <c:v>22.005777999999999</c:v>
                </c:pt>
                <c:pt idx="107929">
                  <c:v>22.004203</c:v>
                </c:pt>
                <c:pt idx="107930">
                  <c:v>22.008621000000002</c:v>
                </c:pt>
                <c:pt idx="107931">
                  <c:v>22.009896999999999</c:v>
                </c:pt>
                <c:pt idx="107932">
                  <c:v>22.004708999999998</c:v>
                </c:pt>
                <c:pt idx="107933">
                  <c:v>22.003857</c:v>
                </c:pt>
                <c:pt idx="107934">
                  <c:v>22.004930000000002</c:v>
                </c:pt>
                <c:pt idx="107935">
                  <c:v>22.004949</c:v>
                </c:pt>
                <c:pt idx="107936">
                  <c:v>22.007522000000002</c:v>
                </c:pt>
                <c:pt idx="107937">
                  <c:v>22.008315</c:v>
                </c:pt>
                <c:pt idx="107938">
                  <c:v>22.004933999999999</c:v>
                </c:pt>
                <c:pt idx="107939">
                  <c:v>22.005939999999999</c:v>
                </c:pt>
                <c:pt idx="107940">
                  <c:v>22.008433</c:v>
                </c:pt>
                <c:pt idx="107941">
                  <c:v>22.009440999999999</c:v>
                </c:pt>
                <c:pt idx="107942">
                  <c:v>22.011766999999999</c:v>
                </c:pt>
                <c:pt idx="107943">
                  <c:v>22.012195999999999</c:v>
                </c:pt>
                <c:pt idx="107944">
                  <c:v>22.016812999999999</c:v>
                </c:pt>
                <c:pt idx="107945">
                  <c:v>22.019649999999999</c:v>
                </c:pt>
                <c:pt idx="107946">
                  <c:v>22.016946999999998</c:v>
                </c:pt>
                <c:pt idx="107947">
                  <c:v>22.019400000000001</c:v>
                </c:pt>
                <c:pt idx="107948">
                  <c:v>22.019722999999999</c:v>
                </c:pt>
                <c:pt idx="107949">
                  <c:v>22.013394000000002</c:v>
                </c:pt>
                <c:pt idx="107950">
                  <c:v>22.010349000000001</c:v>
                </c:pt>
                <c:pt idx="107951">
                  <c:v>22.013041000000001</c:v>
                </c:pt>
                <c:pt idx="107952">
                  <c:v>22.014458000000001</c:v>
                </c:pt>
                <c:pt idx="107953">
                  <c:v>22.013068000000001</c:v>
                </c:pt>
                <c:pt idx="107954">
                  <c:v>22.013081</c:v>
                </c:pt>
                <c:pt idx="107955">
                  <c:v>22.016359000000001</c:v>
                </c:pt>
                <c:pt idx="107956">
                  <c:v>22.016166999999999</c:v>
                </c:pt>
                <c:pt idx="107957">
                  <c:v>22.011538999999999</c:v>
                </c:pt>
                <c:pt idx="107958">
                  <c:v>22.011316000000001</c:v>
                </c:pt>
                <c:pt idx="107959">
                  <c:v>22.013041999999999</c:v>
                </c:pt>
                <c:pt idx="107960">
                  <c:v>22.010895999999999</c:v>
                </c:pt>
                <c:pt idx="107961">
                  <c:v>22.010048000000001</c:v>
                </c:pt>
                <c:pt idx="107962">
                  <c:v>22.010622000000001</c:v>
                </c:pt>
                <c:pt idx="107963">
                  <c:v>22.008768</c:v>
                </c:pt>
                <c:pt idx="107964">
                  <c:v>22.00732</c:v>
                </c:pt>
                <c:pt idx="107965">
                  <c:v>22.006088999999999</c:v>
                </c:pt>
                <c:pt idx="107966">
                  <c:v>22.005949000000001</c:v>
                </c:pt>
                <c:pt idx="107967">
                  <c:v>22.00966</c:v>
                </c:pt>
                <c:pt idx="107968">
                  <c:v>22.007652</c:v>
                </c:pt>
                <c:pt idx="107969">
                  <c:v>22.001294000000001</c:v>
                </c:pt>
                <c:pt idx="107970">
                  <c:v>22.002946000000001</c:v>
                </c:pt>
                <c:pt idx="107971">
                  <c:v>22.007809000000002</c:v>
                </c:pt>
                <c:pt idx="107972">
                  <c:v>22.004387999999999</c:v>
                </c:pt>
                <c:pt idx="107973">
                  <c:v>21.999980999999998</c:v>
                </c:pt>
                <c:pt idx="107974">
                  <c:v>22.004756</c:v>
                </c:pt>
                <c:pt idx="107975">
                  <c:v>22.006101999999998</c:v>
                </c:pt>
                <c:pt idx="107976">
                  <c:v>22.001843999999998</c:v>
                </c:pt>
                <c:pt idx="107977">
                  <c:v>22.004204999999999</c:v>
                </c:pt>
                <c:pt idx="107978">
                  <c:v>22.003879999999999</c:v>
                </c:pt>
                <c:pt idx="107979">
                  <c:v>21.999576000000001</c:v>
                </c:pt>
                <c:pt idx="107980">
                  <c:v>21.998866</c:v>
                </c:pt>
                <c:pt idx="107981">
                  <c:v>21.999019000000001</c:v>
                </c:pt>
                <c:pt idx="107982">
                  <c:v>22.001546000000001</c:v>
                </c:pt>
                <c:pt idx="107983">
                  <c:v>22.003634999999999</c:v>
                </c:pt>
                <c:pt idx="107984">
                  <c:v>22.001058</c:v>
                </c:pt>
                <c:pt idx="107985">
                  <c:v>22.000069</c:v>
                </c:pt>
                <c:pt idx="107986">
                  <c:v>22.000661000000001</c:v>
                </c:pt>
                <c:pt idx="107987">
                  <c:v>22.000927999999998</c:v>
                </c:pt>
                <c:pt idx="107988">
                  <c:v>22.001584000000001</c:v>
                </c:pt>
                <c:pt idx="107989">
                  <c:v>22.002952000000001</c:v>
                </c:pt>
                <c:pt idx="107990">
                  <c:v>22.004373999999999</c:v>
                </c:pt>
                <c:pt idx="107991">
                  <c:v>22.004740999999999</c:v>
                </c:pt>
                <c:pt idx="107992">
                  <c:v>22.004505999999999</c:v>
                </c:pt>
                <c:pt idx="107993">
                  <c:v>22.007147</c:v>
                </c:pt>
                <c:pt idx="107994">
                  <c:v>22.006857</c:v>
                </c:pt>
                <c:pt idx="107995">
                  <c:v>22.004394999999999</c:v>
                </c:pt>
                <c:pt idx="107996">
                  <c:v>22.006112999999999</c:v>
                </c:pt>
                <c:pt idx="107997">
                  <c:v>22.008068999999999</c:v>
                </c:pt>
                <c:pt idx="107998">
                  <c:v>22.006544000000002</c:v>
                </c:pt>
                <c:pt idx="107999">
                  <c:v>22.005728000000001</c:v>
                </c:pt>
                <c:pt idx="108000">
                  <c:v>22.004185</c:v>
                </c:pt>
                <c:pt idx="108001">
                  <c:v>22.00075</c:v>
                </c:pt>
                <c:pt idx="108002">
                  <c:v>22.001080000000002</c:v>
                </c:pt>
                <c:pt idx="108003">
                  <c:v>22.005161999999999</c:v>
                </c:pt>
                <c:pt idx="108004">
                  <c:v>22.007026</c:v>
                </c:pt>
                <c:pt idx="108005">
                  <c:v>22.003509000000001</c:v>
                </c:pt>
                <c:pt idx="108006">
                  <c:v>21.999196000000001</c:v>
                </c:pt>
                <c:pt idx="108007">
                  <c:v>22.001270000000002</c:v>
                </c:pt>
                <c:pt idx="108008">
                  <c:v>22.00423</c:v>
                </c:pt>
                <c:pt idx="108009">
                  <c:v>22.004636000000001</c:v>
                </c:pt>
                <c:pt idx="108010">
                  <c:v>22.005237000000001</c:v>
                </c:pt>
                <c:pt idx="108011">
                  <c:v>22.002946999999999</c:v>
                </c:pt>
                <c:pt idx="108012">
                  <c:v>22.000599999999999</c:v>
                </c:pt>
                <c:pt idx="108013">
                  <c:v>22.002445999999999</c:v>
                </c:pt>
                <c:pt idx="108014">
                  <c:v>22.003820999999999</c:v>
                </c:pt>
                <c:pt idx="108015">
                  <c:v>22.005527000000001</c:v>
                </c:pt>
                <c:pt idx="108016">
                  <c:v>22.005472000000001</c:v>
                </c:pt>
                <c:pt idx="108017">
                  <c:v>22.005458999999998</c:v>
                </c:pt>
                <c:pt idx="108018">
                  <c:v>22.006900000000002</c:v>
                </c:pt>
                <c:pt idx="108019">
                  <c:v>22.007438</c:v>
                </c:pt>
                <c:pt idx="108020">
                  <c:v>22.005116999999998</c:v>
                </c:pt>
                <c:pt idx="108021">
                  <c:v>22.000292000000002</c:v>
                </c:pt>
                <c:pt idx="108022">
                  <c:v>22.001984</c:v>
                </c:pt>
                <c:pt idx="108023">
                  <c:v>22.007054</c:v>
                </c:pt>
                <c:pt idx="108024">
                  <c:v>22.005960000000002</c:v>
                </c:pt>
                <c:pt idx="108025">
                  <c:v>22.003782999999999</c:v>
                </c:pt>
                <c:pt idx="108026">
                  <c:v>22.005549999999999</c:v>
                </c:pt>
                <c:pt idx="108027">
                  <c:v>22.003634999999999</c:v>
                </c:pt>
                <c:pt idx="108028">
                  <c:v>21.999787999999999</c:v>
                </c:pt>
                <c:pt idx="108029">
                  <c:v>22.004415000000002</c:v>
                </c:pt>
                <c:pt idx="108030">
                  <c:v>22.007989999999999</c:v>
                </c:pt>
                <c:pt idx="108031">
                  <c:v>22.002369999999999</c:v>
                </c:pt>
                <c:pt idx="108032">
                  <c:v>22.001459000000001</c:v>
                </c:pt>
                <c:pt idx="108033">
                  <c:v>22.006387</c:v>
                </c:pt>
                <c:pt idx="108034">
                  <c:v>22.005196000000002</c:v>
                </c:pt>
                <c:pt idx="108035">
                  <c:v>22.002659000000001</c:v>
                </c:pt>
                <c:pt idx="108036">
                  <c:v>22.001051</c:v>
                </c:pt>
                <c:pt idx="108037">
                  <c:v>22.000329000000001</c:v>
                </c:pt>
                <c:pt idx="108038">
                  <c:v>22.003052</c:v>
                </c:pt>
                <c:pt idx="108039">
                  <c:v>22.005258999999999</c:v>
                </c:pt>
                <c:pt idx="108040">
                  <c:v>22.005293000000002</c:v>
                </c:pt>
                <c:pt idx="108041">
                  <c:v>22.004629000000001</c:v>
                </c:pt>
                <c:pt idx="108042">
                  <c:v>22.003719</c:v>
                </c:pt>
                <c:pt idx="108043">
                  <c:v>22.005172999999999</c:v>
                </c:pt>
                <c:pt idx="108044">
                  <c:v>22.007847999999999</c:v>
                </c:pt>
                <c:pt idx="108045">
                  <c:v>22.008817000000001</c:v>
                </c:pt>
                <c:pt idx="108046">
                  <c:v>22.007362000000001</c:v>
                </c:pt>
                <c:pt idx="108047">
                  <c:v>22.005315</c:v>
                </c:pt>
                <c:pt idx="108048">
                  <c:v>22.004245000000001</c:v>
                </c:pt>
                <c:pt idx="108049">
                  <c:v>22.007498999999999</c:v>
                </c:pt>
                <c:pt idx="108050">
                  <c:v>22.010016</c:v>
                </c:pt>
                <c:pt idx="108051">
                  <c:v>22.007117000000001</c:v>
                </c:pt>
                <c:pt idx="108052">
                  <c:v>22.007587000000001</c:v>
                </c:pt>
                <c:pt idx="108053">
                  <c:v>22.008666000000002</c:v>
                </c:pt>
                <c:pt idx="108054">
                  <c:v>22.004425000000001</c:v>
                </c:pt>
                <c:pt idx="108055">
                  <c:v>22.003989000000001</c:v>
                </c:pt>
                <c:pt idx="108056">
                  <c:v>22.005928999999998</c:v>
                </c:pt>
                <c:pt idx="108057">
                  <c:v>22.002927</c:v>
                </c:pt>
                <c:pt idx="108058">
                  <c:v>22.001854000000002</c:v>
                </c:pt>
                <c:pt idx="108059">
                  <c:v>22.006180000000001</c:v>
                </c:pt>
                <c:pt idx="108060">
                  <c:v>22.005054999999999</c:v>
                </c:pt>
                <c:pt idx="108061">
                  <c:v>22.001414</c:v>
                </c:pt>
                <c:pt idx="108062">
                  <c:v>22.005345999999999</c:v>
                </c:pt>
                <c:pt idx="108063">
                  <c:v>22.009369</c:v>
                </c:pt>
                <c:pt idx="108064">
                  <c:v>22.005555000000001</c:v>
                </c:pt>
                <c:pt idx="108065">
                  <c:v>22.001332000000001</c:v>
                </c:pt>
                <c:pt idx="108066">
                  <c:v>22.001563000000001</c:v>
                </c:pt>
                <c:pt idx="108067">
                  <c:v>22.003896999999998</c:v>
                </c:pt>
                <c:pt idx="108068">
                  <c:v>22.003886999999999</c:v>
                </c:pt>
                <c:pt idx="108069">
                  <c:v>22.004888000000001</c:v>
                </c:pt>
                <c:pt idx="108070">
                  <c:v>22.008050000000001</c:v>
                </c:pt>
                <c:pt idx="108071">
                  <c:v>22.007218999999999</c:v>
                </c:pt>
                <c:pt idx="108072">
                  <c:v>22.00253</c:v>
                </c:pt>
                <c:pt idx="108073">
                  <c:v>22.001861999999999</c:v>
                </c:pt>
                <c:pt idx="108074">
                  <c:v>22.004048999999998</c:v>
                </c:pt>
                <c:pt idx="108075">
                  <c:v>22.001704</c:v>
                </c:pt>
                <c:pt idx="108076">
                  <c:v>21.999365000000001</c:v>
                </c:pt>
                <c:pt idx="108077">
                  <c:v>22.000702</c:v>
                </c:pt>
                <c:pt idx="108078">
                  <c:v>22.001631</c:v>
                </c:pt>
                <c:pt idx="108079">
                  <c:v>22.003108000000001</c:v>
                </c:pt>
                <c:pt idx="108080">
                  <c:v>22.004826999999999</c:v>
                </c:pt>
                <c:pt idx="108081">
                  <c:v>22.004292</c:v>
                </c:pt>
                <c:pt idx="108082">
                  <c:v>22.002452000000002</c:v>
                </c:pt>
                <c:pt idx="108083">
                  <c:v>22.002375000000001</c:v>
                </c:pt>
                <c:pt idx="108084">
                  <c:v>22.003540000000001</c:v>
                </c:pt>
                <c:pt idx="108085">
                  <c:v>22.008011</c:v>
                </c:pt>
                <c:pt idx="108086">
                  <c:v>22.013559999999998</c:v>
                </c:pt>
                <c:pt idx="108087">
                  <c:v>22.015923999999998</c:v>
                </c:pt>
                <c:pt idx="108088">
                  <c:v>22.016694999999999</c:v>
                </c:pt>
                <c:pt idx="108089">
                  <c:v>22.013587000000001</c:v>
                </c:pt>
                <c:pt idx="108090">
                  <c:v>22.009606000000002</c:v>
                </c:pt>
                <c:pt idx="108091">
                  <c:v>22.009535</c:v>
                </c:pt>
                <c:pt idx="108092">
                  <c:v>22.009854000000001</c:v>
                </c:pt>
                <c:pt idx="108093">
                  <c:v>22.009988</c:v>
                </c:pt>
                <c:pt idx="108094">
                  <c:v>22.011164999999998</c:v>
                </c:pt>
                <c:pt idx="108095">
                  <c:v>22.009256000000001</c:v>
                </c:pt>
                <c:pt idx="108096">
                  <c:v>22.004807</c:v>
                </c:pt>
                <c:pt idx="108097">
                  <c:v>22.007307000000001</c:v>
                </c:pt>
                <c:pt idx="108098">
                  <c:v>22.013256999999999</c:v>
                </c:pt>
                <c:pt idx="108099">
                  <c:v>22.015127</c:v>
                </c:pt>
                <c:pt idx="108100">
                  <c:v>22.010584999999999</c:v>
                </c:pt>
                <c:pt idx="108101">
                  <c:v>22.007570999999999</c:v>
                </c:pt>
                <c:pt idx="108102">
                  <c:v>22.010725000000001</c:v>
                </c:pt>
                <c:pt idx="108103">
                  <c:v>22.011133000000001</c:v>
                </c:pt>
                <c:pt idx="108104">
                  <c:v>22.007670000000001</c:v>
                </c:pt>
                <c:pt idx="108105">
                  <c:v>22.005624000000001</c:v>
                </c:pt>
                <c:pt idx="108106">
                  <c:v>22.003892</c:v>
                </c:pt>
                <c:pt idx="108107">
                  <c:v>22.001771000000002</c:v>
                </c:pt>
                <c:pt idx="108108">
                  <c:v>22.007255000000001</c:v>
                </c:pt>
                <c:pt idx="108109">
                  <c:v>22.015422000000001</c:v>
                </c:pt>
                <c:pt idx="108110">
                  <c:v>22.014693000000001</c:v>
                </c:pt>
                <c:pt idx="108111">
                  <c:v>22.010202</c:v>
                </c:pt>
                <c:pt idx="108112">
                  <c:v>22.008497999999999</c:v>
                </c:pt>
                <c:pt idx="108113">
                  <c:v>22.007971000000001</c:v>
                </c:pt>
                <c:pt idx="108114">
                  <c:v>22.004200999999998</c:v>
                </c:pt>
                <c:pt idx="108115">
                  <c:v>22.000204</c:v>
                </c:pt>
                <c:pt idx="108116">
                  <c:v>22.001612000000002</c:v>
                </c:pt>
                <c:pt idx="108117">
                  <c:v>22.00487</c:v>
                </c:pt>
                <c:pt idx="108118">
                  <c:v>22.002357</c:v>
                </c:pt>
                <c:pt idx="108119">
                  <c:v>22.000589000000002</c:v>
                </c:pt>
                <c:pt idx="108120">
                  <c:v>22.003039000000001</c:v>
                </c:pt>
                <c:pt idx="108121">
                  <c:v>22.001638</c:v>
                </c:pt>
                <c:pt idx="108122">
                  <c:v>21.995463000000001</c:v>
                </c:pt>
                <c:pt idx="108123">
                  <c:v>21.992232999999999</c:v>
                </c:pt>
                <c:pt idx="108124">
                  <c:v>21.996898000000002</c:v>
                </c:pt>
                <c:pt idx="108125">
                  <c:v>22.002625999999999</c:v>
                </c:pt>
                <c:pt idx="108126">
                  <c:v>22.000385000000001</c:v>
                </c:pt>
                <c:pt idx="108127">
                  <c:v>21.996718999999999</c:v>
                </c:pt>
                <c:pt idx="108128">
                  <c:v>21.996471</c:v>
                </c:pt>
                <c:pt idx="108129">
                  <c:v>21.997491</c:v>
                </c:pt>
                <c:pt idx="108130">
                  <c:v>21.998660000000001</c:v>
                </c:pt>
                <c:pt idx="108131">
                  <c:v>22.001874999999998</c:v>
                </c:pt>
                <c:pt idx="108132">
                  <c:v>22.001311999999999</c:v>
                </c:pt>
                <c:pt idx="108133">
                  <c:v>21.998785999999999</c:v>
                </c:pt>
                <c:pt idx="108134">
                  <c:v>22.002752999999998</c:v>
                </c:pt>
                <c:pt idx="108135">
                  <c:v>22.006481999999998</c:v>
                </c:pt>
                <c:pt idx="108136">
                  <c:v>22.005586999999998</c:v>
                </c:pt>
                <c:pt idx="108137">
                  <c:v>22.009701</c:v>
                </c:pt>
                <c:pt idx="108138">
                  <c:v>22.012475999999999</c:v>
                </c:pt>
                <c:pt idx="108139">
                  <c:v>22.010805000000001</c:v>
                </c:pt>
                <c:pt idx="108140">
                  <c:v>22.010919000000001</c:v>
                </c:pt>
                <c:pt idx="108141">
                  <c:v>22.011202999999998</c:v>
                </c:pt>
                <c:pt idx="108142">
                  <c:v>22.008678</c:v>
                </c:pt>
                <c:pt idx="108143">
                  <c:v>22.009138</c:v>
                </c:pt>
                <c:pt idx="108144">
                  <c:v>22.009972999999999</c:v>
                </c:pt>
                <c:pt idx="108145">
                  <c:v>22.00609</c:v>
                </c:pt>
                <c:pt idx="108146">
                  <c:v>22.005140999999998</c:v>
                </c:pt>
                <c:pt idx="108147">
                  <c:v>22.005288</c:v>
                </c:pt>
                <c:pt idx="108148">
                  <c:v>22.001087999999999</c:v>
                </c:pt>
                <c:pt idx="108149">
                  <c:v>22.000684</c:v>
                </c:pt>
                <c:pt idx="108150">
                  <c:v>22.002219</c:v>
                </c:pt>
                <c:pt idx="108151">
                  <c:v>21.998289</c:v>
                </c:pt>
                <c:pt idx="108152">
                  <c:v>21.997032000000001</c:v>
                </c:pt>
                <c:pt idx="108153">
                  <c:v>22.000935999999999</c:v>
                </c:pt>
                <c:pt idx="108154">
                  <c:v>22.001382</c:v>
                </c:pt>
                <c:pt idx="108155">
                  <c:v>22.000485000000001</c:v>
                </c:pt>
                <c:pt idx="108156">
                  <c:v>22.000288999999999</c:v>
                </c:pt>
                <c:pt idx="108157">
                  <c:v>21.997847</c:v>
                </c:pt>
                <c:pt idx="108158">
                  <c:v>21.997128</c:v>
                </c:pt>
                <c:pt idx="108159">
                  <c:v>22.001768999999999</c:v>
                </c:pt>
                <c:pt idx="108160">
                  <c:v>22.004683</c:v>
                </c:pt>
                <c:pt idx="108161">
                  <c:v>22.001957000000001</c:v>
                </c:pt>
                <c:pt idx="108162">
                  <c:v>22.004068</c:v>
                </c:pt>
                <c:pt idx="108163">
                  <c:v>22.008357</c:v>
                </c:pt>
                <c:pt idx="108164">
                  <c:v>22.005504999999999</c:v>
                </c:pt>
                <c:pt idx="108165">
                  <c:v>22.001356999999999</c:v>
                </c:pt>
                <c:pt idx="108166">
                  <c:v>21.999414999999999</c:v>
                </c:pt>
                <c:pt idx="108167">
                  <c:v>21.999071000000001</c:v>
                </c:pt>
                <c:pt idx="108168">
                  <c:v>21.998055999999998</c:v>
                </c:pt>
                <c:pt idx="108169">
                  <c:v>21.996879</c:v>
                </c:pt>
                <c:pt idx="108170">
                  <c:v>21.998491000000001</c:v>
                </c:pt>
                <c:pt idx="108171">
                  <c:v>22.002317999999999</c:v>
                </c:pt>
                <c:pt idx="108172">
                  <c:v>22.004113</c:v>
                </c:pt>
                <c:pt idx="108173">
                  <c:v>22.004467999999999</c:v>
                </c:pt>
                <c:pt idx="108174">
                  <c:v>22.004702000000002</c:v>
                </c:pt>
                <c:pt idx="108175">
                  <c:v>22.000546</c:v>
                </c:pt>
                <c:pt idx="108176">
                  <c:v>21.997626</c:v>
                </c:pt>
                <c:pt idx="108177">
                  <c:v>22.001232999999999</c:v>
                </c:pt>
                <c:pt idx="108178">
                  <c:v>22.005061999999999</c:v>
                </c:pt>
                <c:pt idx="108179">
                  <c:v>22.00637</c:v>
                </c:pt>
                <c:pt idx="108180">
                  <c:v>22.004825</c:v>
                </c:pt>
                <c:pt idx="108181">
                  <c:v>22.000730000000001</c:v>
                </c:pt>
                <c:pt idx="108182">
                  <c:v>22.001062000000001</c:v>
                </c:pt>
                <c:pt idx="108183">
                  <c:v>22.004505000000002</c:v>
                </c:pt>
                <c:pt idx="108184">
                  <c:v>22.004553000000001</c:v>
                </c:pt>
                <c:pt idx="108185">
                  <c:v>22.006091999999999</c:v>
                </c:pt>
                <c:pt idx="108186">
                  <c:v>22.005348000000001</c:v>
                </c:pt>
                <c:pt idx="108187">
                  <c:v>22.002230000000001</c:v>
                </c:pt>
                <c:pt idx="108188">
                  <c:v>22.004652</c:v>
                </c:pt>
                <c:pt idx="108189">
                  <c:v>22.006985</c:v>
                </c:pt>
                <c:pt idx="108190">
                  <c:v>22.006387</c:v>
                </c:pt>
                <c:pt idx="108191">
                  <c:v>22.007283000000001</c:v>
                </c:pt>
                <c:pt idx="108192">
                  <c:v>22.010859</c:v>
                </c:pt>
                <c:pt idx="108193">
                  <c:v>22.011659000000002</c:v>
                </c:pt>
                <c:pt idx="108194">
                  <c:v>22.005586000000001</c:v>
                </c:pt>
                <c:pt idx="108195">
                  <c:v>22.005053</c:v>
                </c:pt>
                <c:pt idx="108196">
                  <c:v>22.012015999999999</c:v>
                </c:pt>
                <c:pt idx="108197">
                  <c:v>22.012194999999998</c:v>
                </c:pt>
                <c:pt idx="108198">
                  <c:v>22.009464000000001</c:v>
                </c:pt>
                <c:pt idx="108199">
                  <c:v>22.010224000000001</c:v>
                </c:pt>
                <c:pt idx="108200">
                  <c:v>22.008811000000001</c:v>
                </c:pt>
                <c:pt idx="108201">
                  <c:v>22.004850999999999</c:v>
                </c:pt>
                <c:pt idx="108202">
                  <c:v>22.000443000000001</c:v>
                </c:pt>
                <c:pt idx="108203">
                  <c:v>22.001071</c:v>
                </c:pt>
                <c:pt idx="108204">
                  <c:v>22.006516999999999</c:v>
                </c:pt>
                <c:pt idx="108205">
                  <c:v>22.00667</c:v>
                </c:pt>
                <c:pt idx="108206">
                  <c:v>22.004539000000001</c:v>
                </c:pt>
                <c:pt idx="108207">
                  <c:v>22.007435000000001</c:v>
                </c:pt>
                <c:pt idx="108208">
                  <c:v>22.009204</c:v>
                </c:pt>
                <c:pt idx="108209">
                  <c:v>22.005413000000001</c:v>
                </c:pt>
                <c:pt idx="108210">
                  <c:v>22.003146999999998</c:v>
                </c:pt>
                <c:pt idx="108211">
                  <c:v>22.005123000000001</c:v>
                </c:pt>
                <c:pt idx="108212">
                  <c:v>22.007691000000001</c:v>
                </c:pt>
                <c:pt idx="108213">
                  <c:v>22.009219999999999</c:v>
                </c:pt>
                <c:pt idx="108214">
                  <c:v>22.005600000000001</c:v>
                </c:pt>
                <c:pt idx="108215">
                  <c:v>22.003285000000002</c:v>
                </c:pt>
                <c:pt idx="108216">
                  <c:v>22.003442</c:v>
                </c:pt>
                <c:pt idx="108217">
                  <c:v>22.002610000000001</c:v>
                </c:pt>
                <c:pt idx="108218">
                  <c:v>22.003730999999998</c:v>
                </c:pt>
                <c:pt idx="108219">
                  <c:v>22.004442000000001</c:v>
                </c:pt>
                <c:pt idx="108220">
                  <c:v>22.007365</c:v>
                </c:pt>
                <c:pt idx="108221">
                  <c:v>22.009276</c:v>
                </c:pt>
                <c:pt idx="108222">
                  <c:v>22.004981000000001</c:v>
                </c:pt>
                <c:pt idx="108223">
                  <c:v>22.005600999999999</c:v>
                </c:pt>
                <c:pt idx="108224">
                  <c:v>22.008614999999999</c:v>
                </c:pt>
                <c:pt idx="108225">
                  <c:v>22.005402</c:v>
                </c:pt>
                <c:pt idx="108226">
                  <c:v>22.00534</c:v>
                </c:pt>
                <c:pt idx="108227">
                  <c:v>22.009246000000001</c:v>
                </c:pt>
                <c:pt idx="108228">
                  <c:v>22.007649000000001</c:v>
                </c:pt>
                <c:pt idx="108229">
                  <c:v>22.005078999999999</c:v>
                </c:pt>
                <c:pt idx="108230">
                  <c:v>22.004303</c:v>
                </c:pt>
                <c:pt idx="108231">
                  <c:v>22.001459000000001</c:v>
                </c:pt>
                <c:pt idx="108232">
                  <c:v>22.003136999999999</c:v>
                </c:pt>
                <c:pt idx="108233">
                  <c:v>22.008023999999999</c:v>
                </c:pt>
                <c:pt idx="108234">
                  <c:v>22.009177000000001</c:v>
                </c:pt>
                <c:pt idx="108235">
                  <c:v>22.009430999999999</c:v>
                </c:pt>
                <c:pt idx="108236">
                  <c:v>22.007483000000001</c:v>
                </c:pt>
                <c:pt idx="108237">
                  <c:v>22.008161999999999</c:v>
                </c:pt>
                <c:pt idx="108238">
                  <c:v>22.012160000000002</c:v>
                </c:pt>
                <c:pt idx="108239">
                  <c:v>22.012546</c:v>
                </c:pt>
                <c:pt idx="108240">
                  <c:v>22.012536999999998</c:v>
                </c:pt>
                <c:pt idx="108241">
                  <c:v>22.011665000000001</c:v>
                </c:pt>
                <c:pt idx="108242">
                  <c:v>22.010365</c:v>
                </c:pt>
                <c:pt idx="108243">
                  <c:v>22.009428</c:v>
                </c:pt>
                <c:pt idx="108244">
                  <c:v>22.008008</c:v>
                </c:pt>
                <c:pt idx="108245">
                  <c:v>22.008801999999999</c:v>
                </c:pt>
                <c:pt idx="108246">
                  <c:v>22.012364999999999</c:v>
                </c:pt>
                <c:pt idx="108247">
                  <c:v>22.01454</c:v>
                </c:pt>
                <c:pt idx="108248">
                  <c:v>22.012661000000001</c:v>
                </c:pt>
                <c:pt idx="108249">
                  <c:v>22.009699000000001</c:v>
                </c:pt>
                <c:pt idx="108250">
                  <c:v>22.009416000000002</c:v>
                </c:pt>
                <c:pt idx="108251">
                  <c:v>22.009316999999999</c:v>
                </c:pt>
                <c:pt idx="108252">
                  <c:v>22.007307000000001</c:v>
                </c:pt>
                <c:pt idx="108253">
                  <c:v>22.006620999999999</c:v>
                </c:pt>
                <c:pt idx="108254">
                  <c:v>22.009103</c:v>
                </c:pt>
                <c:pt idx="108255">
                  <c:v>22.009239999999998</c:v>
                </c:pt>
                <c:pt idx="108256">
                  <c:v>22.005673000000002</c:v>
                </c:pt>
                <c:pt idx="108257">
                  <c:v>22.003111000000001</c:v>
                </c:pt>
                <c:pt idx="108258">
                  <c:v>22.002758</c:v>
                </c:pt>
                <c:pt idx="108259">
                  <c:v>22.003495999999998</c:v>
                </c:pt>
                <c:pt idx="108260">
                  <c:v>22.006388999999999</c:v>
                </c:pt>
                <c:pt idx="108261">
                  <c:v>22.005894999999999</c:v>
                </c:pt>
                <c:pt idx="108262">
                  <c:v>22.001871000000001</c:v>
                </c:pt>
                <c:pt idx="108263">
                  <c:v>22.001542000000001</c:v>
                </c:pt>
                <c:pt idx="108264">
                  <c:v>22.006556</c:v>
                </c:pt>
                <c:pt idx="108265">
                  <c:v>22.008057000000001</c:v>
                </c:pt>
                <c:pt idx="108266">
                  <c:v>22.003204</c:v>
                </c:pt>
                <c:pt idx="108267">
                  <c:v>22.001429999999999</c:v>
                </c:pt>
                <c:pt idx="108268">
                  <c:v>22.004445</c:v>
                </c:pt>
                <c:pt idx="108269">
                  <c:v>22.005431999999999</c:v>
                </c:pt>
                <c:pt idx="108270">
                  <c:v>22.002773000000001</c:v>
                </c:pt>
                <c:pt idx="108271">
                  <c:v>22.002357</c:v>
                </c:pt>
                <c:pt idx="108272">
                  <c:v>22.005545000000001</c:v>
                </c:pt>
                <c:pt idx="108273">
                  <c:v>22.003729</c:v>
                </c:pt>
                <c:pt idx="108274">
                  <c:v>22.002499</c:v>
                </c:pt>
                <c:pt idx="108275">
                  <c:v>22.006067999999999</c:v>
                </c:pt>
                <c:pt idx="108276">
                  <c:v>22.005472000000001</c:v>
                </c:pt>
                <c:pt idx="108277">
                  <c:v>22.002870999999999</c:v>
                </c:pt>
                <c:pt idx="108278">
                  <c:v>22.004263000000002</c:v>
                </c:pt>
                <c:pt idx="108279">
                  <c:v>22.004580000000001</c:v>
                </c:pt>
                <c:pt idx="108280">
                  <c:v>22.002300999999999</c:v>
                </c:pt>
                <c:pt idx="108281">
                  <c:v>22.00189</c:v>
                </c:pt>
                <c:pt idx="108282">
                  <c:v>22.002065999999999</c:v>
                </c:pt>
                <c:pt idx="108283">
                  <c:v>21.999276999999999</c:v>
                </c:pt>
                <c:pt idx="108284">
                  <c:v>22.000363</c:v>
                </c:pt>
                <c:pt idx="108285">
                  <c:v>22.006439</c:v>
                </c:pt>
                <c:pt idx="108286">
                  <c:v>22.008241999999999</c:v>
                </c:pt>
                <c:pt idx="108287">
                  <c:v>22.005593999999999</c:v>
                </c:pt>
                <c:pt idx="108288">
                  <c:v>22.004138000000001</c:v>
                </c:pt>
                <c:pt idx="108289">
                  <c:v>22.002893</c:v>
                </c:pt>
                <c:pt idx="108290">
                  <c:v>22.004259999999999</c:v>
                </c:pt>
                <c:pt idx="108291">
                  <c:v>22.009022000000002</c:v>
                </c:pt>
                <c:pt idx="108292">
                  <c:v>22.007324000000001</c:v>
                </c:pt>
                <c:pt idx="108293">
                  <c:v>22.002609</c:v>
                </c:pt>
                <c:pt idx="108294">
                  <c:v>22.001632000000001</c:v>
                </c:pt>
                <c:pt idx="108295">
                  <c:v>21.999725000000002</c:v>
                </c:pt>
                <c:pt idx="108296">
                  <c:v>22.002047999999998</c:v>
                </c:pt>
                <c:pt idx="108297">
                  <c:v>22.003401</c:v>
                </c:pt>
                <c:pt idx="108298">
                  <c:v>22.001422999999999</c:v>
                </c:pt>
                <c:pt idx="108299">
                  <c:v>22.001190999999999</c:v>
                </c:pt>
                <c:pt idx="108300">
                  <c:v>22.002134000000002</c:v>
                </c:pt>
                <c:pt idx="108301">
                  <c:v>22.002897999999998</c:v>
                </c:pt>
                <c:pt idx="108302">
                  <c:v>22.004297000000001</c:v>
                </c:pt>
                <c:pt idx="108303">
                  <c:v>22.006954</c:v>
                </c:pt>
                <c:pt idx="108304">
                  <c:v>22.007670000000001</c:v>
                </c:pt>
                <c:pt idx="108305">
                  <c:v>22.00892</c:v>
                </c:pt>
                <c:pt idx="108306">
                  <c:v>22.007726999999999</c:v>
                </c:pt>
                <c:pt idx="108307">
                  <c:v>22.004041999999998</c:v>
                </c:pt>
                <c:pt idx="108308">
                  <c:v>22.004061</c:v>
                </c:pt>
                <c:pt idx="108309">
                  <c:v>22.002106000000001</c:v>
                </c:pt>
                <c:pt idx="108310">
                  <c:v>22.001556999999998</c:v>
                </c:pt>
                <c:pt idx="108311">
                  <c:v>22.003907000000002</c:v>
                </c:pt>
                <c:pt idx="108312">
                  <c:v>22.001785000000002</c:v>
                </c:pt>
                <c:pt idx="108313">
                  <c:v>22.001776</c:v>
                </c:pt>
                <c:pt idx="108314">
                  <c:v>22.006778000000001</c:v>
                </c:pt>
                <c:pt idx="108315">
                  <c:v>22.008839999999999</c:v>
                </c:pt>
                <c:pt idx="108316">
                  <c:v>22.005906</c:v>
                </c:pt>
                <c:pt idx="108317">
                  <c:v>22.003405000000001</c:v>
                </c:pt>
                <c:pt idx="108318">
                  <c:v>22.003841999999999</c:v>
                </c:pt>
                <c:pt idx="108319">
                  <c:v>22.004901</c:v>
                </c:pt>
                <c:pt idx="108320">
                  <c:v>22.009784</c:v>
                </c:pt>
                <c:pt idx="108321">
                  <c:v>22.012902</c:v>
                </c:pt>
                <c:pt idx="108322">
                  <c:v>22.010517</c:v>
                </c:pt>
                <c:pt idx="108323">
                  <c:v>22.011558999999998</c:v>
                </c:pt>
                <c:pt idx="108324">
                  <c:v>22.013323</c:v>
                </c:pt>
                <c:pt idx="108325">
                  <c:v>22.008796</c:v>
                </c:pt>
                <c:pt idx="108326">
                  <c:v>22.007366000000001</c:v>
                </c:pt>
                <c:pt idx="108327">
                  <c:v>22.010062000000001</c:v>
                </c:pt>
                <c:pt idx="108328">
                  <c:v>22.005922999999999</c:v>
                </c:pt>
                <c:pt idx="108329">
                  <c:v>22.000879999999999</c:v>
                </c:pt>
                <c:pt idx="108330">
                  <c:v>22.006260999999999</c:v>
                </c:pt>
                <c:pt idx="108331">
                  <c:v>22.010107999999999</c:v>
                </c:pt>
                <c:pt idx="108332">
                  <c:v>22.007171</c:v>
                </c:pt>
                <c:pt idx="108333">
                  <c:v>22.007090000000002</c:v>
                </c:pt>
                <c:pt idx="108334">
                  <c:v>22.009169</c:v>
                </c:pt>
                <c:pt idx="108335">
                  <c:v>22.010745</c:v>
                </c:pt>
                <c:pt idx="108336">
                  <c:v>22.014756999999999</c:v>
                </c:pt>
                <c:pt idx="108337">
                  <c:v>22.012658999999999</c:v>
                </c:pt>
                <c:pt idx="108338">
                  <c:v>22.008063</c:v>
                </c:pt>
                <c:pt idx="108339">
                  <c:v>22.007698000000001</c:v>
                </c:pt>
                <c:pt idx="108340">
                  <c:v>22.007835</c:v>
                </c:pt>
                <c:pt idx="108341">
                  <c:v>22.008503000000001</c:v>
                </c:pt>
                <c:pt idx="108342">
                  <c:v>22.008286999999999</c:v>
                </c:pt>
                <c:pt idx="108343">
                  <c:v>22.007912999999999</c:v>
                </c:pt>
                <c:pt idx="108344">
                  <c:v>22.009889999999999</c:v>
                </c:pt>
                <c:pt idx="108345">
                  <c:v>22.00836</c:v>
                </c:pt>
                <c:pt idx="108346">
                  <c:v>22.005375999999998</c:v>
                </c:pt>
                <c:pt idx="108347">
                  <c:v>22.006793999999999</c:v>
                </c:pt>
                <c:pt idx="108348">
                  <c:v>22.009027</c:v>
                </c:pt>
                <c:pt idx="108349">
                  <c:v>22.005347</c:v>
                </c:pt>
                <c:pt idx="108350">
                  <c:v>22.004773</c:v>
                </c:pt>
                <c:pt idx="108351">
                  <c:v>22.008386999999999</c:v>
                </c:pt>
                <c:pt idx="108352">
                  <c:v>22.006665999999999</c:v>
                </c:pt>
                <c:pt idx="108353">
                  <c:v>22.003240000000002</c:v>
                </c:pt>
                <c:pt idx="108354">
                  <c:v>22.005821999999998</c:v>
                </c:pt>
                <c:pt idx="108355">
                  <c:v>22.009198999999999</c:v>
                </c:pt>
                <c:pt idx="108356">
                  <c:v>22.008302</c:v>
                </c:pt>
                <c:pt idx="108357">
                  <c:v>22.011008</c:v>
                </c:pt>
                <c:pt idx="108358">
                  <c:v>22.012685999999999</c:v>
                </c:pt>
                <c:pt idx="108359">
                  <c:v>22.010377999999999</c:v>
                </c:pt>
                <c:pt idx="108360">
                  <c:v>22.009952999999999</c:v>
                </c:pt>
                <c:pt idx="108361">
                  <c:v>22.009653</c:v>
                </c:pt>
                <c:pt idx="108362">
                  <c:v>22.01005</c:v>
                </c:pt>
                <c:pt idx="108363">
                  <c:v>22.011472000000001</c:v>
                </c:pt>
                <c:pt idx="108364">
                  <c:v>22.010628000000001</c:v>
                </c:pt>
                <c:pt idx="108365">
                  <c:v>22.006999</c:v>
                </c:pt>
                <c:pt idx="108366">
                  <c:v>22.006891</c:v>
                </c:pt>
                <c:pt idx="108367">
                  <c:v>22.006775999999999</c:v>
                </c:pt>
                <c:pt idx="108368">
                  <c:v>22.004739000000001</c:v>
                </c:pt>
                <c:pt idx="108369">
                  <c:v>22.007075</c:v>
                </c:pt>
                <c:pt idx="108370">
                  <c:v>22.009885000000001</c:v>
                </c:pt>
                <c:pt idx="108371">
                  <c:v>22.007550999999999</c:v>
                </c:pt>
                <c:pt idx="108372">
                  <c:v>22.007982999999999</c:v>
                </c:pt>
                <c:pt idx="108373">
                  <c:v>22.008596000000001</c:v>
                </c:pt>
                <c:pt idx="108374">
                  <c:v>22.009854000000001</c:v>
                </c:pt>
                <c:pt idx="108375">
                  <c:v>22.015094000000001</c:v>
                </c:pt>
                <c:pt idx="108376">
                  <c:v>22.014552999999999</c:v>
                </c:pt>
                <c:pt idx="108377">
                  <c:v>22.0093</c:v>
                </c:pt>
                <c:pt idx="108378">
                  <c:v>22.008975</c:v>
                </c:pt>
                <c:pt idx="108379">
                  <c:v>22.010287000000002</c:v>
                </c:pt>
                <c:pt idx="108380">
                  <c:v>22.011717999999998</c:v>
                </c:pt>
                <c:pt idx="108381">
                  <c:v>22.011903</c:v>
                </c:pt>
                <c:pt idx="108382">
                  <c:v>22.009173000000001</c:v>
                </c:pt>
                <c:pt idx="108383">
                  <c:v>22.006187000000001</c:v>
                </c:pt>
                <c:pt idx="108384">
                  <c:v>22.006664000000001</c:v>
                </c:pt>
                <c:pt idx="108385">
                  <c:v>22.012536000000001</c:v>
                </c:pt>
                <c:pt idx="108386">
                  <c:v>22.015529000000001</c:v>
                </c:pt>
                <c:pt idx="108387">
                  <c:v>22.007991000000001</c:v>
                </c:pt>
                <c:pt idx="108388">
                  <c:v>22.004594000000001</c:v>
                </c:pt>
                <c:pt idx="108389">
                  <c:v>22.007016</c:v>
                </c:pt>
                <c:pt idx="108390">
                  <c:v>22.006416000000002</c:v>
                </c:pt>
                <c:pt idx="108391">
                  <c:v>22.007307999999998</c:v>
                </c:pt>
                <c:pt idx="108392">
                  <c:v>22.010688999999999</c:v>
                </c:pt>
                <c:pt idx="108393">
                  <c:v>22.012432</c:v>
                </c:pt>
                <c:pt idx="108394">
                  <c:v>22.009522</c:v>
                </c:pt>
                <c:pt idx="108395">
                  <c:v>22.004183000000001</c:v>
                </c:pt>
                <c:pt idx="108396">
                  <c:v>22.006425</c:v>
                </c:pt>
                <c:pt idx="108397">
                  <c:v>22.014147000000001</c:v>
                </c:pt>
                <c:pt idx="108398">
                  <c:v>22.012664000000001</c:v>
                </c:pt>
                <c:pt idx="108399">
                  <c:v>22.006805</c:v>
                </c:pt>
                <c:pt idx="108400">
                  <c:v>22.009041</c:v>
                </c:pt>
                <c:pt idx="108401">
                  <c:v>22.013759</c:v>
                </c:pt>
                <c:pt idx="108402">
                  <c:v>22.013463000000002</c:v>
                </c:pt>
                <c:pt idx="108403">
                  <c:v>22.010901</c:v>
                </c:pt>
                <c:pt idx="108404">
                  <c:v>22.0106</c:v>
                </c:pt>
                <c:pt idx="108405">
                  <c:v>22.014872</c:v>
                </c:pt>
                <c:pt idx="108406">
                  <c:v>22.019016000000001</c:v>
                </c:pt>
                <c:pt idx="108407">
                  <c:v>22.017019000000001</c:v>
                </c:pt>
                <c:pt idx="108408">
                  <c:v>22.012996999999999</c:v>
                </c:pt>
                <c:pt idx="108409">
                  <c:v>22.012325000000001</c:v>
                </c:pt>
                <c:pt idx="108410">
                  <c:v>22.012098000000002</c:v>
                </c:pt>
                <c:pt idx="108411">
                  <c:v>22.009888</c:v>
                </c:pt>
                <c:pt idx="108412">
                  <c:v>22.009864</c:v>
                </c:pt>
                <c:pt idx="108413">
                  <c:v>22.013145000000002</c:v>
                </c:pt>
                <c:pt idx="108414">
                  <c:v>22.013494999999999</c:v>
                </c:pt>
                <c:pt idx="108415">
                  <c:v>22.01294</c:v>
                </c:pt>
                <c:pt idx="108416">
                  <c:v>22.017213999999999</c:v>
                </c:pt>
                <c:pt idx="108417">
                  <c:v>22.016114000000002</c:v>
                </c:pt>
                <c:pt idx="108418">
                  <c:v>22.012965000000001</c:v>
                </c:pt>
                <c:pt idx="108419">
                  <c:v>22.014951</c:v>
                </c:pt>
                <c:pt idx="108420">
                  <c:v>22.013356000000002</c:v>
                </c:pt>
                <c:pt idx="108421">
                  <c:v>22.010026</c:v>
                </c:pt>
                <c:pt idx="108422">
                  <c:v>22.013770999999998</c:v>
                </c:pt>
                <c:pt idx="108423">
                  <c:v>22.018588999999999</c:v>
                </c:pt>
                <c:pt idx="108424">
                  <c:v>22.015898</c:v>
                </c:pt>
                <c:pt idx="108425">
                  <c:v>22.011811000000002</c:v>
                </c:pt>
                <c:pt idx="108426">
                  <c:v>22.014423000000001</c:v>
                </c:pt>
                <c:pt idx="108427">
                  <c:v>22.016387999999999</c:v>
                </c:pt>
                <c:pt idx="108428">
                  <c:v>22.014503999999999</c:v>
                </c:pt>
                <c:pt idx="108429">
                  <c:v>22.014685</c:v>
                </c:pt>
                <c:pt idx="108430">
                  <c:v>22.016947999999999</c:v>
                </c:pt>
                <c:pt idx="108431">
                  <c:v>22.017880999999999</c:v>
                </c:pt>
                <c:pt idx="108432">
                  <c:v>22.016399</c:v>
                </c:pt>
                <c:pt idx="108433">
                  <c:v>22.017295000000001</c:v>
                </c:pt>
                <c:pt idx="108434">
                  <c:v>22.017838999999999</c:v>
                </c:pt>
                <c:pt idx="108435">
                  <c:v>22.012537999999999</c:v>
                </c:pt>
                <c:pt idx="108436">
                  <c:v>22.011089999999999</c:v>
                </c:pt>
                <c:pt idx="108437">
                  <c:v>22.015516999999999</c:v>
                </c:pt>
                <c:pt idx="108438">
                  <c:v>22.018471999999999</c:v>
                </c:pt>
                <c:pt idx="108439">
                  <c:v>22.016725999999998</c:v>
                </c:pt>
                <c:pt idx="108440">
                  <c:v>22.013684000000001</c:v>
                </c:pt>
                <c:pt idx="108441">
                  <c:v>22.013587999999999</c:v>
                </c:pt>
                <c:pt idx="108442">
                  <c:v>22.015312000000002</c:v>
                </c:pt>
                <c:pt idx="108443">
                  <c:v>22.014593000000001</c:v>
                </c:pt>
                <c:pt idx="108444">
                  <c:v>22.011403000000001</c:v>
                </c:pt>
                <c:pt idx="108445">
                  <c:v>22.011317999999999</c:v>
                </c:pt>
                <c:pt idx="108446">
                  <c:v>22.013244</c:v>
                </c:pt>
                <c:pt idx="108447">
                  <c:v>22.011679999999998</c:v>
                </c:pt>
                <c:pt idx="108448">
                  <c:v>22.009343999999999</c:v>
                </c:pt>
                <c:pt idx="108449">
                  <c:v>22.007615000000001</c:v>
                </c:pt>
                <c:pt idx="108450">
                  <c:v>22.005724000000001</c:v>
                </c:pt>
                <c:pt idx="108451">
                  <c:v>22.004549000000001</c:v>
                </c:pt>
                <c:pt idx="108452">
                  <c:v>22.006874</c:v>
                </c:pt>
                <c:pt idx="108453">
                  <c:v>22.008013999999999</c:v>
                </c:pt>
                <c:pt idx="108454">
                  <c:v>22.005818999999999</c:v>
                </c:pt>
                <c:pt idx="108455">
                  <c:v>22.005402</c:v>
                </c:pt>
                <c:pt idx="108456">
                  <c:v>22.00808</c:v>
                </c:pt>
                <c:pt idx="108457">
                  <c:v>22.007176000000001</c:v>
                </c:pt>
                <c:pt idx="108458">
                  <c:v>22.005648999999998</c:v>
                </c:pt>
                <c:pt idx="108459">
                  <c:v>22.008604999999999</c:v>
                </c:pt>
                <c:pt idx="108460">
                  <c:v>22.009813000000001</c:v>
                </c:pt>
                <c:pt idx="108461">
                  <c:v>22.00637</c:v>
                </c:pt>
                <c:pt idx="108462">
                  <c:v>22.005072999999999</c:v>
                </c:pt>
                <c:pt idx="108463">
                  <c:v>22.005797999999999</c:v>
                </c:pt>
                <c:pt idx="108464">
                  <c:v>22.008488</c:v>
                </c:pt>
                <c:pt idx="108465">
                  <c:v>22.015615</c:v>
                </c:pt>
                <c:pt idx="108466">
                  <c:v>22.018203</c:v>
                </c:pt>
                <c:pt idx="108467">
                  <c:v>22.016539999999999</c:v>
                </c:pt>
                <c:pt idx="108468">
                  <c:v>22.014517999999999</c:v>
                </c:pt>
                <c:pt idx="108469">
                  <c:v>22.013749000000001</c:v>
                </c:pt>
                <c:pt idx="108470">
                  <c:v>22.014339</c:v>
                </c:pt>
                <c:pt idx="108471">
                  <c:v>22.012387</c:v>
                </c:pt>
                <c:pt idx="108472">
                  <c:v>22.009564999999998</c:v>
                </c:pt>
                <c:pt idx="108473">
                  <c:v>22.012589999999999</c:v>
                </c:pt>
                <c:pt idx="108474">
                  <c:v>22.016741</c:v>
                </c:pt>
                <c:pt idx="108475">
                  <c:v>22.013418000000001</c:v>
                </c:pt>
                <c:pt idx="108476">
                  <c:v>22.012839</c:v>
                </c:pt>
                <c:pt idx="108477">
                  <c:v>22.015874</c:v>
                </c:pt>
                <c:pt idx="108478">
                  <c:v>22.012837000000001</c:v>
                </c:pt>
                <c:pt idx="108479">
                  <c:v>22.012281000000002</c:v>
                </c:pt>
                <c:pt idx="108480">
                  <c:v>22.013601000000001</c:v>
                </c:pt>
                <c:pt idx="108481">
                  <c:v>22.006865999999999</c:v>
                </c:pt>
                <c:pt idx="108482">
                  <c:v>22.004028999999999</c:v>
                </c:pt>
                <c:pt idx="108483">
                  <c:v>22.006055</c:v>
                </c:pt>
                <c:pt idx="108484">
                  <c:v>22.006046999999999</c:v>
                </c:pt>
                <c:pt idx="108485">
                  <c:v>22.008078999999999</c:v>
                </c:pt>
                <c:pt idx="108486">
                  <c:v>22.009976000000002</c:v>
                </c:pt>
                <c:pt idx="108487">
                  <c:v>22.011778</c:v>
                </c:pt>
                <c:pt idx="108488">
                  <c:v>22.013459000000001</c:v>
                </c:pt>
                <c:pt idx="108489">
                  <c:v>22.011362999999999</c:v>
                </c:pt>
                <c:pt idx="108490">
                  <c:v>22.009141</c:v>
                </c:pt>
                <c:pt idx="108491">
                  <c:v>22.00855</c:v>
                </c:pt>
                <c:pt idx="108492">
                  <c:v>22.007511000000001</c:v>
                </c:pt>
                <c:pt idx="108493">
                  <c:v>22.008434999999999</c:v>
                </c:pt>
                <c:pt idx="108494">
                  <c:v>22.008234000000002</c:v>
                </c:pt>
                <c:pt idx="108495">
                  <c:v>22.006782999999999</c:v>
                </c:pt>
                <c:pt idx="108496">
                  <c:v>22.006039999999999</c:v>
                </c:pt>
                <c:pt idx="108497">
                  <c:v>22.004617</c:v>
                </c:pt>
                <c:pt idx="108498">
                  <c:v>22.003878</c:v>
                </c:pt>
                <c:pt idx="108499">
                  <c:v>22.002981999999999</c:v>
                </c:pt>
                <c:pt idx="108500">
                  <c:v>22.003658000000001</c:v>
                </c:pt>
                <c:pt idx="108501">
                  <c:v>22.009080000000001</c:v>
                </c:pt>
                <c:pt idx="108502">
                  <c:v>22.012333000000002</c:v>
                </c:pt>
                <c:pt idx="108503">
                  <c:v>22.008006000000002</c:v>
                </c:pt>
                <c:pt idx="108504">
                  <c:v>22.006484</c:v>
                </c:pt>
                <c:pt idx="108505">
                  <c:v>22.010100000000001</c:v>
                </c:pt>
                <c:pt idx="108506">
                  <c:v>22.011669000000001</c:v>
                </c:pt>
                <c:pt idx="108507">
                  <c:v>22.011298</c:v>
                </c:pt>
                <c:pt idx="108508">
                  <c:v>22.014555000000001</c:v>
                </c:pt>
                <c:pt idx="108509">
                  <c:v>22.016172999999998</c:v>
                </c:pt>
                <c:pt idx="108510">
                  <c:v>22.013536999999999</c:v>
                </c:pt>
                <c:pt idx="108511">
                  <c:v>22.015353999999999</c:v>
                </c:pt>
                <c:pt idx="108512">
                  <c:v>22.016378</c:v>
                </c:pt>
                <c:pt idx="108513">
                  <c:v>22.011165999999999</c:v>
                </c:pt>
                <c:pt idx="108514">
                  <c:v>22.010248000000001</c:v>
                </c:pt>
                <c:pt idx="108515">
                  <c:v>22.013971999999999</c:v>
                </c:pt>
                <c:pt idx="108516">
                  <c:v>22.015340999999999</c:v>
                </c:pt>
                <c:pt idx="108517">
                  <c:v>22.014372000000002</c:v>
                </c:pt>
                <c:pt idx="108518">
                  <c:v>22.013811</c:v>
                </c:pt>
                <c:pt idx="108519">
                  <c:v>22.014918999999999</c:v>
                </c:pt>
                <c:pt idx="108520">
                  <c:v>22.013718999999998</c:v>
                </c:pt>
                <c:pt idx="108521">
                  <c:v>22.012972000000001</c:v>
                </c:pt>
                <c:pt idx="108522">
                  <c:v>22.014292999999999</c:v>
                </c:pt>
                <c:pt idx="108523">
                  <c:v>22.010919999999999</c:v>
                </c:pt>
                <c:pt idx="108524">
                  <c:v>22.00874</c:v>
                </c:pt>
                <c:pt idx="108525">
                  <c:v>22.013539000000002</c:v>
                </c:pt>
                <c:pt idx="108526">
                  <c:v>22.013109</c:v>
                </c:pt>
                <c:pt idx="108527">
                  <c:v>22.005244000000001</c:v>
                </c:pt>
                <c:pt idx="108528">
                  <c:v>22.004946</c:v>
                </c:pt>
                <c:pt idx="108529">
                  <c:v>22.01238</c:v>
                </c:pt>
                <c:pt idx="108530">
                  <c:v>22.016476000000001</c:v>
                </c:pt>
                <c:pt idx="108531">
                  <c:v>22.015325000000001</c:v>
                </c:pt>
                <c:pt idx="108532">
                  <c:v>22.014911000000001</c:v>
                </c:pt>
                <c:pt idx="108533">
                  <c:v>22.015464000000001</c:v>
                </c:pt>
                <c:pt idx="108534">
                  <c:v>22.016760000000001</c:v>
                </c:pt>
                <c:pt idx="108535">
                  <c:v>22.019000999999999</c:v>
                </c:pt>
                <c:pt idx="108536">
                  <c:v>22.018654000000002</c:v>
                </c:pt>
                <c:pt idx="108537">
                  <c:v>22.017737</c:v>
                </c:pt>
                <c:pt idx="108538">
                  <c:v>22.017911000000002</c:v>
                </c:pt>
                <c:pt idx="108539">
                  <c:v>22.017707000000001</c:v>
                </c:pt>
                <c:pt idx="108540">
                  <c:v>22.019072999999999</c:v>
                </c:pt>
                <c:pt idx="108541">
                  <c:v>22.019091</c:v>
                </c:pt>
                <c:pt idx="108542">
                  <c:v>22.016591999999999</c:v>
                </c:pt>
                <c:pt idx="108543">
                  <c:v>22.017116000000001</c:v>
                </c:pt>
                <c:pt idx="108544">
                  <c:v>22.019807</c:v>
                </c:pt>
                <c:pt idx="108545">
                  <c:v>22.018346000000001</c:v>
                </c:pt>
                <c:pt idx="108546">
                  <c:v>22.018196</c:v>
                </c:pt>
                <c:pt idx="108547">
                  <c:v>22.017564</c:v>
                </c:pt>
                <c:pt idx="108548">
                  <c:v>22.012675000000002</c:v>
                </c:pt>
                <c:pt idx="108549">
                  <c:v>22.011887999999999</c:v>
                </c:pt>
                <c:pt idx="108550">
                  <c:v>22.016584000000002</c:v>
                </c:pt>
                <c:pt idx="108551">
                  <c:v>22.013428000000001</c:v>
                </c:pt>
                <c:pt idx="108552">
                  <c:v>22.010508000000002</c:v>
                </c:pt>
                <c:pt idx="108553">
                  <c:v>22.018688999999998</c:v>
                </c:pt>
                <c:pt idx="108554">
                  <c:v>22.019780000000001</c:v>
                </c:pt>
                <c:pt idx="108555">
                  <c:v>22.014230000000001</c:v>
                </c:pt>
                <c:pt idx="108556">
                  <c:v>22.015146000000001</c:v>
                </c:pt>
                <c:pt idx="108557">
                  <c:v>22.016328000000001</c:v>
                </c:pt>
                <c:pt idx="108558">
                  <c:v>22.016158999999998</c:v>
                </c:pt>
                <c:pt idx="108559">
                  <c:v>22.016099000000001</c:v>
                </c:pt>
                <c:pt idx="108560">
                  <c:v>22.015955000000002</c:v>
                </c:pt>
                <c:pt idx="108561">
                  <c:v>22.014897999999999</c:v>
                </c:pt>
                <c:pt idx="108562">
                  <c:v>22.015370999999998</c:v>
                </c:pt>
                <c:pt idx="108563">
                  <c:v>22.015937000000001</c:v>
                </c:pt>
                <c:pt idx="108564">
                  <c:v>22.012613000000002</c:v>
                </c:pt>
                <c:pt idx="108565">
                  <c:v>22.010949</c:v>
                </c:pt>
                <c:pt idx="108566">
                  <c:v>22.014765000000001</c:v>
                </c:pt>
                <c:pt idx="108567">
                  <c:v>22.017590999999999</c:v>
                </c:pt>
                <c:pt idx="108568">
                  <c:v>22.01624</c:v>
                </c:pt>
                <c:pt idx="108569">
                  <c:v>22.016819999999999</c:v>
                </c:pt>
                <c:pt idx="108570">
                  <c:v>22.015626999999999</c:v>
                </c:pt>
                <c:pt idx="108571">
                  <c:v>22.012343999999999</c:v>
                </c:pt>
                <c:pt idx="108572">
                  <c:v>22.01699</c:v>
                </c:pt>
                <c:pt idx="108573">
                  <c:v>22.020921000000001</c:v>
                </c:pt>
                <c:pt idx="108574">
                  <c:v>22.016182000000001</c:v>
                </c:pt>
                <c:pt idx="108575">
                  <c:v>22.016161</c:v>
                </c:pt>
                <c:pt idx="108576">
                  <c:v>22.017434000000002</c:v>
                </c:pt>
                <c:pt idx="108577">
                  <c:v>22.01492</c:v>
                </c:pt>
                <c:pt idx="108578">
                  <c:v>22.016891000000001</c:v>
                </c:pt>
                <c:pt idx="108579">
                  <c:v>22.018374999999999</c:v>
                </c:pt>
                <c:pt idx="108580">
                  <c:v>22.016570000000002</c:v>
                </c:pt>
                <c:pt idx="108581">
                  <c:v>22.016558</c:v>
                </c:pt>
                <c:pt idx="108582">
                  <c:v>22.017461000000001</c:v>
                </c:pt>
                <c:pt idx="108583">
                  <c:v>22.020257999999998</c:v>
                </c:pt>
                <c:pt idx="108584">
                  <c:v>22.022803</c:v>
                </c:pt>
                <c:pt idx="108585">
                  <c:v>22.017889</c:v>
                </c:pt>
                <c:pt idx="108586">
                  <c:v>22.015065</c:v>
                </c:pt>
                <c:pt idx="108587">
                  <c:v>22.01999</c:v>
                </c:pt>
                <c:pt idx="108588">
                  <c:v>22.018640999999999</c:v>
                </c:pt>
                <c:pt idx="108589">
                  <c:v>22.017222</c:v>
                </c:pt>
                <c:pt idx="108590">
                  <c:v>22.020778</c:v>
                </c:pt>
                <c:pt idx="108591">
                  <c:v>22.018464000000002</c:v>
                </c:pt>
                <c:pt idx="108592">
                  <c:v>22.016241999999998</c:v>
                </c:pt>
                <c:pt idx="108593">
                  <c:v>22.019354</c:v>
                </c:pt>
                <c:pt idx="108594">
                  <c:v>22.017721000000002</c:v>
                </c:pt>
                <c:pt idx="108595">
                  <c:v>22.014769999999999</c:v>
                </c:pt>
                <c:pt idx="108596">
                  <c:v>22.019003999999999</c:v>
                </c:pt>
                <c:pt idx="108597">
                  <c:v>22.016862</c:v>
                </c:pt>
                <c:pt idx="108598">
                  <c:v>22.01221</c:v>
                </c:pt>
                <c:pt idx="108599">
                  <c:v>22.017406999999999</c:v>
                </c:pt>
                <c:pt idx="108600">
                  <c:v>22.016804</c:v>
                </c:pt>
                <c:pt idx="108601">
                  <c:v>22.011507000000002</c:v>
                </c:pt>
                <c:pt idx="108602">
                  <c:v>22.016570000000002</c:v>
                </c:pt>
                <c:pt idx="108603">
                  <c:v>22.019123</c:v>
                </c:pt>
                <c:pt idx="108604">
                  <c:v>22.012858000000001</c:v>
                </c:pt>
                <c:pt idx="108605">
                  <c:v>22.015481999999999</c:v>
                </c:pt>
                <c:pt idx="108606">
                  <c:v>22.020696999999998</c:v>
                </c:pt>
                <c:pt idx="108607">
                  <c:v>22.015418</c:v>
                </c:pt>
                <c:pt idx="108608">
                  <c:v>22.009205000000001</c:v>
                </c:pt>
                <c:pt idx="108609">
                  <c:v>22.011838000000001</c:v>
                </c:pt>
                <c:pt idx="108610">
                  <c:v>22.014942000000001</c:v>
                </c:pt>
                <c:pt idx="108611">
                  <c:v>22.011704999999999</c:v>
                </c:pt>
                <c:pt idx="108612">
                  <c:v>22.013995000000001</c:v>
                </c:pt>
                <c:pt idx="108613">
                  <c:v>22.020416000000001</c:v>
                </c:pt>
                <c:pt idx="108614">
                  <c:v>22.022030000000001</c:v>
                </c:pt>
                <c:pt idx="108615">
                  <c:v>22.020220999999999</c:v>
                </c:pt>
                <c:pt idx="108616">
                  <c:v>22.015785000000001</c:v>
                </c:pt>
                <c:pt idx="108617">
                  <c:v>22.014754</c:v>
                </c:pt>
                <c:pt idx="108618">
                  <c:v>22.019953999999998</c:v>
                </c:pt>
                <c:pt idx="108619">
                  <c:v>22.023066</c:v>
                </c:pt>
                <c:pt idx="108620">
                  <c:v>22.018929</c:v>
                </c:pt>
                <c:pt idx="108621">
                  <c:v>22.015146000000001</c:v>
                </c:pt>
                <c:pt idx="108622">
                  <c:v>22.018528</c:v>
                </c:pt>
                <c:pt idx="108623">
                  <c:v>22.022463999999999</c:v>
                </c:pt>
                <c:pt idx="108624">
                  <c:v>22.02037</c:v>
                </c:pt>
                <c:pt idx="108625">
                  <c:v>22.018977</c:v>
                </c:pt>
                <c:pt idx="108626">
                  <c:v>22.020847</c:v>
                </c:pt>
                <c:pt idx="108627">
                  <c:v>22.023928000000002</c:v>
                </c:pt>
                <c:pt idx="108628">
                  <c:v>22.026091000000001</c:v>
                </c:pt>
                <c:pt idx="108629">
                  <c:v>22.023420999999999</c:v>
                </c:pt>
                <c:pt idx="108630">
                  <c:v>22.020365999999999</c:v>
                </c:pt>
                <c:pt idx="108631">
                  <c:v>22.018841999999999</c:v>
                </c:pt>
                <c:pt idx="108632">
                  <c:v>22.015889999999999</c:v>
                </c:pt>
                <c:pt idx="108633">
                  <c:v>22.018815</c:v>
                </c:pt>
                <c:pt idx="108634">
                  <c:v>22.021715</c:v>
                </c:pt>
                <c:pt idx="108635">
                  <c:v>22.020945000000001</c:v>
                </c:pt>
                <c:pt idx="108636">
                  <c:v>22.022704000000001</c:v>
                </c:pt>
                <c:pt idx="108637">
                  <c:v>22.020700999999999</c:v>
                </c:pt>
                <c:pt idx="108638">
                  <c:v>22.016197999999999</c:v>
                </c:pt>
                <c:pt idx="108639">
                  <c:v>22.020095999999999</c:v>
                </c:pt>
                <c:pt idx="108640">
                  <c:v>22.024965000000002</c:v>
                </c:pt>
                <c:pt idx="108641">
                  <c:v>22.023437999999999</c:v>
                </c:pt>
                <c:pt idx="108642">
                  <c:v>22.024747999999999</c:v>
                </c:pt>
                <c:pt idx="108643">
                  <c:v>22.027327</c:v>
                </c:pt>
                <c:pt idx="108644">
                  <c:v>22.026613999999999</c:v>
                </c:pt>
                <c:pt idx="108645">
                  <c:v>22.027567000000001</c:v>
                </c:pt>
                <c:pt idx="108646">
                  <c:v>22.026236000000001</c:v>
                </c:pt>
                <c:pt idx="108647">
                  <c:v>22.021218000000001</c:v>
                </c:pt>
                <c:pt idx="108648">
                  <c:v>22.019489</c:v>
                </c:pt>
                <c:pt idx="108649">
                  <c:v>22.020529</c:v>
                </c:pt>
                <c:pt idx="108650">
                  <c:v>22.021843000000001</c:v>
                </c:pt>
                <c:pt idx="108651">
                  <c:v>22.021574999999999</c:v>
                </c:pt>
                <c:pt idx="108652">
                  <c:v>22.017543</c:v>
                </c:pt>
                <c:pt idx="108653">
                  <c:v>22.018782000000002</c:v>
                </c:pt>
                <c:pt idx="108654">
                  <c:v>22.021719000000001</c:v>
                </c:pt>
                <c:pt idx="108655">
                  <c:v>22.019186999999999</c:v>
                </c:pt>
                <c:pt idx="108656">
                  <c:v>22.017157999999998</c:v>
                </c:pt>
                <c:pt idx="108657">
                  <c:v>22.015816000000001</c:v>
                </c:pt>
                <c:pt idx="108658">
                  <c:v>22.015471000000002</c:v>
                </c:pt>
                <c:pt idx="108659">
                  <c:v>22.017571</c:v>
                </c:pt>
                <c:pt idx="108660">
                  <c:v>22.015626999999999</c:v>
                </c:pt>
                <c:pt idx="108661">
                  <c:v>22.012991</c:v>
                </c:pt>
                <c:pt idx="108662">
                  <c:v>22.015065</c:v>
                </c:pt>
                <c:pt idx="108663">
                  <c:v>22.016401999999999</c:v>
                </c:pt>
                <c:pt idx="108664">
                  <c:v>22.016718999999998</c:v>
                </c:pt>
                <c:pt idx="108665">
                  <c:v>22.017158999999999</c:v>
                </c:pt>
                <c:pt idx="108666">
                  <c:v>22.017942000000001</c:v>
                </c:pt>
                <c:pt idx="108667">
                  <c:v>22.022095</c:v>
                </c:pt>
                <c:pt idx="108668">
                  <c:v>22.02176</c:v>
                </c:pt>
                <c:pt idx="108669">
                  <c:v>22.019295</c:v>
                </c:pt>
                <c:pt idx="108670">
                  <c:v>22.021405000000001</c:v>
                </c:pt>
                <c:pt idx="108671">
                  <c:v>22.024435</c:v>
                </c:pt>
                <c:pt idx="108672">
                  <c:v>22.027602000000002</c:v>
                </c:pt>
                <c:pt idx="108673">
                  <c:v>22.027968000000001</c:v>
                </c:pt>
                <c:pt idx="108674">
                  <c:v>22.025171</c:v>
                </c:pt>
                <c:pt idx="108675">
                  <c:v>22.025174</c:v>
                </c:pt>
                <c:pt idx="108676">
                  <c:v>22.026057000000002</c:v>
                </c:pt>
                <c:pt idx="108677">
                  <c:v>22.025517000000001</c:v>
                </c:pt>
                <c:pt idx="108678">
                  <c:v>22.023869999999999</c:v>
                </c:pt>
                <c:pt idx="108679">
                  <c:v>22.020609</c:v>
                </c:pt>
                <c:pt idx="108680">
                  <c:v>22.020534999999999</c:v>
                </c:pt>
                <c:pt idx="108681">
                  <c:v>22.025292</c:v>
                </c:pt>
                <c:pt idx="108682">
                  <c:v>22.026506000000001</c:v>
                </c:pt>
                <c:pt idx="108683">
                  <c:v>22.023223000000002</c:v>
                </c:pt>
                <c:pt idx="108684">
                  <c:v>22.022987000000001</c:v>
                </c:pt>
                <c:pt idx="108685">
                  <c:v>22.025449999999999</c:v>
                </c:pt>
                <c:pt idx="108686">
                  <c:v>22.024184999999999</c:v>
                </c:pt>
                <c:pt idx="108687">
                  <c:v>22.020022000000001</c:v>
                </c:pt>
                <c:pt idx="108688">
                  <c:v>22.016407999999998</c:v>
                </c:pt>
                <c:pt idx="108689">
                  <c:v>22.018177999999999</c:v>
                </c:pt>
                <c:pt idx="108690">
                  <c:v>22.019321000000001</c:v>
                </c:pt>
                <c:pt idx="108691">
                  <c:v>22.016870000000001</c:v>
                </c:pt>
                <c:pt idx="108692">
                  <c:v>22.019293000000001</c:v>
                </c:pt>
                <c:pt idx="108693">
                  <c:v>22.020152</c:v>
                </c:pt>
                <c:pt idx="108694">
                  <c:v>22.016051999999998</c:v>
                </c:pt>
                <c:pt idx="108695">
                  <c:v>22.017481</c:v>
                </c:pt>
                <c:pt idx="108696">
                  <c:v>22.020610000000001</c:v>
                </c:pt>
                <c:pt idx="108697">
                  <c:v>22.019134000000001</c:v>
                </c:pt>
                <c:pt idx="108698">
                  <c:v>22.019409</c:v>
                </c:pt>
                <c:pt idx="108699">
                  <c:v>22.021457999999999</c:v>
                </c:pt>
                <c:pt idx="108700">
                  <c:v>22.024107999999998</c:v>
                </c:pt>
                <c:pt idx="108701">
                  <c:v>22.022995999999999</c:v>
                </c:pt>
                <c:pt idx="108702">
                  <c:v>22.016451</c:v>
                </c:pt>
                <c:pt idx="108703">
                  <c:v>22.017686999999999</c:v>
                </c:pt>
                <c:pt idx="108704">
                  <c:v>22.023810000000001</c:v>
                </c:pt>
                <c:pt idx="108705">
                  <c:v>22.022881000000002</c:v>
                </c:pt>
                <c:pt idx="108706">
                  <c:v>22.022008</c:v>
                </c:pt>
                <c:pt idx="108707">
                  <c:v>22.025133</c:v>
                </c:pt>
                <c:pt idx="108708">
                  <c:v>22.024843000000001</c:v>
                </c:pt>
                <c:pt idx="108709">
                  <c:v>22.025811000000001</c:v>
                </c:pt>
                <c:pt idx="108710">
                  <c:v>22.027958000000002</c:v>
                </c:pt>
                <c:pt idx="108711">
                  <c:v>22.027118000000002</c:v>
                </c:pt>
                <c:pt idx="108712">
                  <c:v>22.026897000000002</c:v>
                </c:pt>
                <c:pt idx="108713">
                  <c:v>22.027481000000002</c:v>
                </c:pt>
                <c:pt idx="108714">
                  <c:v>22.024825</c:v>
                </c:pt>
                <c:pt idx="108715">
                  <c:v>22.022338000000001</c:v>
                </c:pt>
                <c:pt idx="108716">
                  <c:v>22.024998</c:v>
                </c:pt>
                <c:pt idx="108717">
                  <c:v>22.025774999999999</c:v>
                </c:pt>
                <c:pt idx="108718">
                  <c:v>22.021932</c:v>
                </c:pt>
                <c:pt idx="108719">
                  <c:v>22.023142</c:v>
                </c:pt>
                <c:pt idx="108720">
                  <c:v>22.026522</c:v>
                </c:pt>
                <c:pt idx="108721">
                  <c:v>22.026337999999999</c:v>
                </c:pt>
                <c:pt idx="108722">
                  <c:v>22.027117000000001</c:v>
                </c:pt>
                <c:pt idx="108723">
                  <c:v>22.029011000000001</c:v>
                </c:pt>
                <c:pt idx="108724">
                  <c:v>22.028611999999999</c:v>
                </c:pt>
                <c:pt idx="108725">
                  <c:v>22.028779</c:v>
                </c:pt>
                <c:pt idx="108726">
                  <c:v>22.028320999999998</c:v>
                </c:pt>
                <c:pt idx="108727">
                  <c:v>22.027125000000002</c:v>
                </c:pt>
                <c:pt idx="108728">
                  <c:v>22.027183000000001</c:v>
                </c:pt>
                <c:pt idx="108729">
                  <c:v>22.027638</c:v>
                </c:pt>
                <c:pt idx="108730">
                  <c:v>22.030290000000001</c:v>
                </c:pt>
                <c:pt idx="108731">
                  <c:v>22.031611000000002</c:v>
                </c:pt>
                <c:pt idx="108732">
                  <c:v>22.030939</c:v>
                </c:pt>
                <c:pt idx="108733">
                  <c:v>22.032582999999999</c:v>
                </c:pt>
                <c:pt idx="108734">
                  <c:v>22.030830000000002</c:v>
                </c:pt>
                <c:pt idx="108735">
                  <c:v>22.026752999999999</c:v>
                </c:pt>
                <c:pt idx="108736">
                  <c:v>22.027062000000001</c:v>
                </c:pt>
                <c:pt idx="108737">
                  <c:v>22.028127000000001</c:v>
                </c:pt>
                <c:pt idx="108738">
                  <c:v>22.027328000000001</c:v>
                </c:pt>
                <c:pt idx="108739">
                  <c:v>22.025763000000001</c:v>
                </c:pt>
                <c:pt idx="108740">
                  <c:v>22.023807999999999</c:v>
                </c:pt>
                <c:pt idx="108741">
                  <c:v>22.025860999999999</c:v>
                </c:pt>
                <c:pt idx="108742">
                  <c:v>22.027369</c:v>
                </c:pt>
                <c:pt idx="108743">
                  <c:v>22.025468</c:v>
                </c:pt>
                <c:pt idx="108744">
                  <c:v>22.025798000000002</c:v>
                </c:pt>
                <c:pt idx="108745">
                  <c:v>22.028219</c:v>
                </c:pt>
                <c:pt idx="108746">
                  <c:v>22.027373000000001</c:v>
                </c:pt>
                <c:pt idx="108747">
                  <c:v>22.02496</c:v>
                </c:pt>
                <c:pt idx="108748">
                  <c:v>22.026579000000002</c:v>
                </c:pt>
                <c:pt idx="108749">
                  <c:v>22.028866000000001</c:v>
                </c:pt>
                <c:pt idx="108750">
                  <c:v>22.024505000000001</c:v>
                </c:pt>
                <c:pt idx="108751">
                  <c:v>22.022389</c:v>
                </c:pt>
                <c:pt idx="108752">
                  <c:v>22.025127000000001</c:v>
                </c:pt>
                <c:pt idx="108753">
                  <c:v>22.026647000000001</c:v>
                </c:pt>
                <c:pt idx="108754">
                  <c:v>22.026026999999999</c:v>
                </c:pt>
                <c:pt idx="108755">
                  <c:v>22.023159</c:v>
                </c:pt>
                <c:pt idx="108756">
                  <c:v>22.021723999999999</c:v>
                </c:pt>
                <c:pt idx="108757">
                  <c:v>22.025174</c:v>
                </c:pt>
                <c:pt idx="108758">
                  <c:v>22.027878000000001</c:v>
                </c:pt>
                <c:pt idx="108759">
                  <c:v>22.028983</c:v>
                </c:pt>
                <c:pt idx="108760">
                  <c:v>22.027446000000001</c:v>
                </c:pt>
                <c:pt idx="108761">
                  <c:v>22.027546999999998</c:v>
                </c:pt>
                <c:pt idx="108762">
                  <c:v>22.031327999999998</c:v>
                </c:pt>
                <c:pt idx="108763">
                  <c:v>22.029911999999999</c:v>
                </c:pt>
                <c:pt idx="108764">
                  <c:v>22.028482</c:v>
                </c:pt>
                <c:pt idx="108765">
                  <c:v>22.034905999999999</c:v>
                </c:pt>
                <c:pt idx="108766">
                  <c:v>22.037769000000001</c:v>
                </c:pt>
                <c:pt idx="108767">
                  <c:v>22.032516999999999</c:v>
                </c:pt>
                <c:pt idx="108768">
                  <c:v>22.030711</c:v>
                </c:pt>
                <c:pt idx="108769">
                  <c:v>22.030595000000002</c:v>
                </c:pt>
                <c:pt idx="108770">
                  <c:v>22.029350999999998</c:v>
                </c:pt>
                <c:pt idx="108771">
                  <c:v>22.034576999999999</c:v>
                </c:pt>
                <c:pt idx="108772">
                  <c:v>22.036999000000002</c:v>
                </c:pt>
                <c:pt idx="108773">
                  <c:v>22.033187999999999</c:v>
                </c:pt>
                <c:pt idx="108774">
                  <c:v>22.031158999999999</c:v>
                </c:pt>
                <c:pt idx="108775">
                  <c:v>22.030849</c:v>
                </c:pt>
                <c:pt idx="108776">
                  <c:v>22.028390999999999</c:v>
                </c:pt>
                <c:pt idx="108777">
                  <c:v>22.024177000000002</c:v>
                </c:pt>
                <c:pt idx="108778">
                  <c:v>22.023996</c:v>
                </c:pt>
                <c:pt idx="108779">
                  <c:v>22.029022000000001</c:v>
                </c:pt>
                <c:pt idx="108780">
                  <c:v>22.028929000000002</c:v>
                </c:pt>
                <c:pt idx="108781">
                  <c:v>22.028039</c:v>
                </c:pt>
                <c:pt idx="108782">
                  <c:v>22.030863</c:v>
                </c:pt>
                <c:pt idx="108783">
                  <c:v>22.027011000000002</c:v>
                </c:pt>
                <c:pt idx="108784">
                  <c:v>22.024608000000001</c:v>
                </c:pt>
                <c:pt idx="108785">
                  <c:v>22.028027999999999</c:v>
                </c:pt>
                <c:pt idx="108786">
                  <c:v>22.026681</c:v>
                </c:pt>
                <c:pt idx="108787">
                  <c:v>22.023558999999999</c:v>
                </c:pt>
                <c:pt idx="108788">
                  <c:v>22.023938000000001</c:v>
                </c:pt>
                <c:pt idx="108789">
                  <c:v>22.024315999999999</c:v>
                </c:pt>
                <c:pt idx="108790">
                  <c:v>22.023994999999999</c:v>
                </c:pt>
                <c:pt idx="108791">
                  <c:v>22.025828000000001</c:v>
                </c:pt>
                <c:pt idx="108792">
                  <c:v>22.026430999999999</c:v>
                </c:pt>
                <c:pt idx="108793">
                  <c:v>22.025549999999999</c:v>
                </c:pt>
                <c:pt idx="108794">
                  <c:v>22.024837999999999</c:v>
                </c:pt>
                <c:pt idx="108795">
                  <c:v>22.023548999999999</c:v>
                </c:pt>
                <c:pt idx="108796">
                  <c:v>22.027387999999998</c:v>
                </c:pt>
                <c:pt idx="108797">
                  <c:v>22.031835000000001</c:v>
                </c:pt>
                <c:pt idx="108798">
                  <c:v>22.028479999999998</c:v>
                </c:pt>
                <c:pt idx="108799">
                  <c:v>22.025644</c:v>
                </c:pt>
                <c:pt idx="108800">
                  <c:v>22.026627000000001</c:v>
                </c:pt>
                <c:pt idx="108801">
                  <c:v>22.027426999999999</c:v>
                </c:pt>
                <c:pt idx="108802">
                  <c:v>22.02777</c:v>
                </c:pt>
                <c:pt idx="108803">
                  <c:v>22.028410999999998</c:v>
                </c:pt>
                <c:pt idx="108804">
                  <c:v>22.028379000000001</c:v>
                </c:pt>
                <c:pt idx="108805">
                  <c:v>22.027674000000001</c:v>
                </c:pt>
                <c:pt idx="108806">
                  <c:v>22.029926</c:v>
                </c:pt>
                <c:pt idx="108807">
                  <c:v>22.032826</c:v>
                </c:pt>
                <c:pt idx="108808">
                  <c:v>22.033204000000001</c:v>
                </c:pt>
                <c:pt idx="108809">
                  <c:v>22.031504999999999</c:v>
                </c:pt>
                <c:pt idx="108810">
                  <c:v>22.030059000000001</c:v>
                </c:pt>
                <c:pt idx="108811">
                  <c:v>22.033733999999999</c:v>
                </c:pt>
                <c:pt idx="108812">
                  <c:v>22.036142999999999</c:v>
                </c:pt>
                <c:pt idx="108813">
                  <c:v>22.034503000000001</c:v>
                </c:pt>
                <c:pt idx="108814">
                  <c:v>22.032926</c:v>
                </c:pt>
                <c:pt idx="108815">
                  <c:v>22.027811</c:v>
                </c:pt>
                <c:pt idx="108816">
                  <c:v>22.026959999999999</c:v>
                </c:pt>
                <c:pt idx="108817">
                  <c:v>22.035177999999998</c:v>
                </c:pt>
                <c:pt idx="108818">
                  <c:v>22.033386</c:v>
                </c:pt>
                <c:pt idx="108819">
                  <c:v>22.025604999999999</c:v>
                </c:pt>
                <c:pt idx="108820">
                  <c:v>22.030821</c:v>
                </c:pt>
                <c:pt idx="108821">
                  <c:v>22.034414000000002</c:v>
                </c:pt>
                <c:pt idx="108822">
                  <c:v>22.027709999999999</c:v>
                </c:pt>
                <c:pt idx="108823">
                  <c:v>22.028155000000002</c:v>
                </c:pt>
                <c:pt idx="108824">
                  <c:v>22.032215000000001</c:v>
                </c:pt>
                <c:pt idx="108825">
                  <c:v>22.030338</c:v>
                </c:pt>
                <c:pt idx="108826">
                  <c:v>22.028335999999999</c:v>
                </c:pt>
                <c:pt idx="108827">
                  <c:v>22.028229</c:v>
                </c:pt>
                <c:pt idx="108828">
                  <c:v>22.028013000000001</c:v>
                </c:pt>
                <c:pt idx="108829">
                  <c:v>22.028489</c:v>
                </c:pt>
                <c:pt idx="108830">
                  <c:v>22.030094999999999</c:v>
                </c:pt>
                <c:pt idx="108831">
                  <c:v>22.030273999999999</c:v>
                </c:pt>
                <c:pt idx="108832">
                  <c:v>22.028044999999999</c:v>
                </c:pt>
                <c:pt idx="108833">
                  <c:v>22.030121000000001</c:v>
                </c:pt>
                <c:pt idx="108834">
                  <c:v>22.033619000000002</c:v>
                </c:pt>
                <c:pt idx="108835">
                  <c:v>22.033051</c:v>
                </c:pt>
                <c:pt idx="108836">
                  <c:v>22.031137999999999</c:v>
                </c:pt>
                <c:pt idx="108837">
                  <c:v>22.029364000000001</c:v>
                </c:pt>
                <c:pt idx="108838">
                  <c:v>22.028302</c:v>
                </c:pt>
                <c:pt idx="108839">
                  <c:v>22.030006</c:v>
                </c:pt>
                <c:pt idx="108840">
                  <c:v>22.029845000000002</c:v>
                </c:pt>
                <c:pt idx="108841">
                  <c:v>22.026813000000001</c:v>
                </c:pt>
                <c:pt idx="108842">
                  <c:v>22.027715000000001</c:v>
                </c:pt>
                <c:pt idx="108843">
                  <c:v>22.036318999999999</c:v>
                </c:pt>
                <c:pt idx="108844">
                  <c:v>22.041257000000002</c:v>
                </c:pt>
                <c:pt idx="108845">
                  <c:v>22.033189</c:v>
                </c:pt>
                <c:pt idx="108846">
                  <c:v>22.028967000000002</c:v>
                </c:pt>
                <c:pt idx="108847">
                  <c:v>22.03669</c:v>
                </c:pt>
                <c:pt idx="108848">
                  <c:v>22.037974999999999</c:v>
                </c:pt>
                <c:pt idx="108849">
                  <c:v>22.032921000000002</c:v>
                </c:pt>
                <c:pt idx="108850">
                  <c:v>22.037648999999998</c:v>
                </c:pt>
                <c:pt idx="108851">
                  <c:v>22.042922000000001</c:v>
                </c:pt>
                <c:pt idx="108852">
                  <c:v>22.040921000000001</c:v>
                </c:pt>
                <c:pt idx="108853">
                  <c:v>22.038761000000001</c:v>
                </c:pt>
                <c:pt idx="108854">
                  <c:v>22.037058999999999</c:v>
                </c:pt>
                <c:pt idx="108855">
                  <c:v>22.039719999999999</c:v>
                </c:pt>
                <c:pt idx="108856">
                  <c:v>22.042027999999998</c:v>
                </c:pt>
                <c:pt idx="108857">
                  <c:v>22.03435</c:v>
                </c:pt>
                <c:pt idx="108858">
                  <c:v>22.033939</c:v>
                </c:pt>
                <c:pt idx="108859">
                  <c:v>22.041961000000001</c:v>
                </c:pt>
                <c:pt idx="108860">
                  <c:v>22.040006000000002</c:v>
                </c:pt>
                <c:pt idx="108861">
                  <c:v>22.036166999999999</c:v>
                </c:pt>
                <c:pt idx="108862">
                  <c:v>22.036480000000001</c:v>
                </c:pt>
                <c:pt idx="108863">
                  <c:v>22.037313999999999</c:v>
                </c:pt>
                <c:pt idx="108864">
                  <c:v>22.037704999999999</c:v>
                </c:pt>
                <c:pt idx="108865">
                  <c:v>22.035602000000001</c:v>
                </c:pt>
                <c:pt idx="108866">
                  <c:v>22.035243999999999</c:v>
                </c:pt>
                <c:pt idx="108867">
                  <c:v>22.038829</c:v>
                </c:pt>
                <c:pt idx="108868">
                  <c:v>22.035703999999999</c:v>
                </c:pt>
                <c:pt idx="108869">
                  <c:v>22.032867</c:v>
                </c:pt>
                <c:pt idx="108870">
                  <c:v>22.034320000000001</c:v>
                </c:pt>
                <c:pt idx="108871">
                  <c:v>22.033971999999999</c:v>
                </c:pt>
                <c:pt idx="108872">
                  <c:v>22.035681</c:v>
                </c:pt>
                <c:pt idx="108873">
                  <c:v>22.035208000000001</c:v>
                </c:pt>
                <c:pt idx="108874">
                  <c:v>22.033481999999999</c:v>
                </c:pt>
                <c:pt idx="108875">
                  <c:v>22.03735</c:v>
                </c:pt>
                <c:pt idx="108876">
                  <c:v>22.037785</c:v>
                </c:pt>
                <c:pt idx="108877">
                  <c:v>22.034889</c:v>
                </c:pt>
                <c:pt idx="108878">
                  <c:v>22.038855999999999</c:v>
                </c:pt>
                <c:pt idx="108879">
                  <c:v>22.041881</c:v>
                </c:pt>
                <c:pt idx="108880">
                  <c:v>22.033529000000001</c:v>
                </c:pt>
                <c:pt idx="108881">
                  <c:v>22.030054</c:v>
                </c:pt>
                <c:pt idx="108882">
                  <c:v>22.036989999999999</c:v>
                </c:pt>
                <c:pt idx="108883">
                  <c:v>22.036543999999999</c:v>
                </c:pt>
                <c:pt idx="108884">
                  <c:v>22.032440000000001</c:v>
                </c:pt>
                <c:pt idx="108885">
                  <c:v>22.035643</c:v>
                </c:pt>
                <c:pt idx="108886">
                  <c:v>22.038511</c:v>
                </c:pt>
                <c:pt idx="108887">
                  <c:v>22.038316999999999</c:v>
                </c:pt>
                <c:pt idx="108888">
                  <c:v>22.038308000000001</c:v>
                </c:pt>
                <c:pt idx="108889">
                  <c:v>22.037741</c:v>
                </c:pt>
                <c:pt idx="108890">
                  <c:v>22.038499000000002</c:v>
                </c:pt>
                <c:pt idx="108891">
                  <c:v>22.040198</c:v>
                </c:pt>
                <c:pt idx="108892">
                  <c:v>22.039159999999999</c:v>
                </c:pt>
                <c:pt idx="108893">
                  <c:v>22.036076999999999</c:v>
                </c:pt>
                <c:pt idx="108894">
                  <c:v>22.036449000000001</c:v>
                </c:pt>
                <c:pt idx="108895">
                  <c:v>22.040068999999999</c:v>
                </c:pt>
                <c:pt idx="108896">
                  <c:v>22.039145000000001</c:v>
                </c:pt>
                <c:pt idx="108897">
                  <c:v>22.034852999999998</c:v>
                </c:pt>
                <c:pt idx="108898">
                  <c:v>22.035291000000001</c:v>
                </c:pt>
                <c:pt idx="108899">
                  <c:v>22.039033</c:v>
                </c:pt>
                <c:pt idx="108900">
                  <c:v>22.039769</c:v>
                </c:pt>
                <c:pt idx="108901">
                  <c:v>22.041481000000001</c:v>
                </c:pt>
                <c:pt idx="108902">
                  <c:v>22.040154999999999</c:v>
                </c:pt>
                <c:pt idx="108903">
                  <c:v>22.035913000000001</c:v>
                </c:pt>
                <c:pt idx="108904">
                  <c:v>22.037375000000001</c:v>
                </c:pt>
                <c:pt idx="108905">
                  <c:v>22.038418</c:v>
                </c:pt>
                <c:pt idx="108906">
                  <c:v>22.035957</c:v>
                </c:pt>
                <c:pt idx="108907">
                  <c:v>22.035999</c:v>
                </c:pt>
                <c:pt idx="108908">
                  <c:v>22.040673000000002</c:v>
                </c:pt>
                <c:pt idx="108909">
                  <c:v>22.04073</c:v>
                </c:pt>
                <c:pt idx="108910">
                  <c:v>22.042853000000001</c:v>
                </c:pt>
                <c:pt idx="108911">
                  <c:v>22.049795</c:v>
                </c:pt>
                <c:pt idx="108912">
                  <c:v>22.043901000000002</c:v>
                </c:pt>
                <c:pt idx="108913">
                  <c:v>22.036306</c:v>
                </c:pt>
                <c:pt idx="108914">
                  <c:v>22.039496</c:v>
                </c:pt>
                <c:pt idx="108915">
                  <c:v>22.041512000000001</c:v>
                </c:pt>
                <c:pt idx="108916">
                  <c:v>22.040015</c:v>
                </c:pt>
                <c:pt idx="108917">
                  <c:v>22.040678</c:v>
                </c:pt>
                <c:pt idx="108918">
                  <c:v>22.042287000000002</c:v>
                </c:pt>
                <c:pt idx="108919">
                  <c:v>22.041301000000001</c:v>
                </c:pt>
                <c:pt idx="108920">
                  <c:v>22.041029999999999</c:v>
                </c:pt>
                <c:pt idx="108921">
                  <c:v>22.040669000000001</c:v>
                </c:pt>
                <c:pt idx="108922">
                  <c:v>22.040842999999999</c:v>
                </c:pt>
                <c:pt idx="108923">
                  <c:v>22.041405000000001</c:v>
                </c:pt>
                <c:pt idx="108924">
                  <c:v>22.037367</c:v>
                </c:pt>
                <c:pt idx="108925">
                  <c:v>22.035264999999999</c:v>
                </c:pt>
                <c:pt idx="108926">
                  <c:v>22.037027999999999</c:v>
                </c:pt>
                <c:pt idx="108927">
                  <c:v>22.037638999999999</c:v>
                </c:pt>
                <c:pt idx="108928">
                  <c:v>22.040855000000001</c:v>
                </c:pt>
                <c:pt idx="108929">
                  <c:v>22.045677000000001</c:v>
                </c:pt>
                <c:pt idx="108930">
                  <c:v>22.045973</c:v>
                </c:pt>
                <c:pt idx="108931">
                  <c:v>22.043557</c:v>
                </c:pt>
                <c:pt idx="108932">
                  <c:v>22.041678000000001</c:v>
                </c:pt>
                <c:pt idx="108933">
                  <c:v>22.040526</c:v>
                </c:pt>
                <c:pt idx="108934">
                  <c:v>22.039876</c:v>
                </c:pt>
                <c:pt idx="108935">
                  <c:v>22.039384999999999</c:v>
                </c:pt>
                <c:pt idx="108936">
                  <c:v>22.040198</c:v>
                </c:pt>
                <c:pt idx="108937">
                  <c:v>22.041036999999999</c:v>
                </c:pt>
                <c:pt idx="108938">
                  <c:v>22.040414999999999</c:v>
                </c:pt>
                <c:pt idx="108939">
                  <c:v>22.041129999999999</c:v>
                </c:pt>
                <c:pt idx="108940">
                  <c:v>22.040191</c:v>
                </c:pt>
                <c:pt idx="108941">
                  <c:v>22.038354000000002</c:v>
                </c:pt>
                <c:pt idx="108942">
                  <c:v>22.041564000000001</c:v>
                </c:pt>
                <c:pt idx="108943">
                  <c:v>22.042683</c:v>
                </c:pt>
                <c:pt idx="108944">
                  <c:v>22.039024999999999</c:v>
                </c:pt>
                <c:pt idx="108945">
                  <c:v>22.039498999999999</c:v>
                </c:pt>
                <c:pt idx="108946">
                  <c:v>22.039037</c:v>
                </c:pt>
                <c:pt idx="108947">
                  <c:v>22.035933</c:v>
                </c:pt>
                <c:pt idx="108948">
                  <c:v>22.036345000000001</c:v>
                </c:pt>
                <c:pt idx="108949">
                  <c:v>22.037704000000002</c:v>
                </c:pt>
                <c:pt idx="108950">
                  <c:v>22.041322000000001</c:v>
                </c:pt>
                <c:pt idx="108951">
                  <c:v>22.045497999999998</c:v>
                </c:pt>
                <c:pt idx="108952">
                  <c:v>22.043436</c:v>
                </c:pt>
                <c:pt idx="108953">
                  <c:v>22.038367000000001</c:v>
                </c:pt>
                <c:pt idx="108954">
                  <c:v>22.037310000000002</c:v>
                </c:pt>
                <c:pt idx="108955">
                  <c:v>22.040628999999999</c:v>
                </c:pt>
                <c:pt idx="108956">
                  <c:v>22.041561000000002</c:v>
                </c:pt>
                <c:pt idx="108957">
                  <c:v>22.038903999999999</c:v>
                </c:pt>
                <c:pt idx="108958">
                  <c:v>22.037994999999999</c:v>
                </c:pt>
                <c:pt idx="108959">
                  <c:v>22.038135</c:v>
                </c:pt>
                <c:pt idx="108960">
                  <c:v>22.038883999999999</c:v>
                </c:pt>
                <c:pt idx="108961">
                  <c:v>22.039764000000002</c:v>
                </c:pt>
                <c:pt idx="108962">
                  <c:v>22.038900000000002</c:v>
                </c:pt>
                <c:pt idx="108963">
                  <c:v>22.037676000000001</c:v>
                </c:pt>
                <c:pt idx="108964">
                  <c:v>22.03566</c:v>
                </c:pt>
                <c:pt idx="108965">
                  <c:v>22.035343000000001</c:v>
                </c:pt>
                <c:pt idx="108966">
                  <c:v>22.037186999999999</c:v>
                </c:pt>
                <c:pt idx="108967">
                  <c:v>22.034434000000001</c:v>
                </c:pt>
                <c:pt idx="108968">
                  <c:v>22.030121000000001</c:v>
                </c:pt>
                <c:pt idx="108969">
                  <c:v>22.033474999999999</c:v>
                </c:pt>
                <c:pt idx="108970">
                  <c:v>22.038478999999999</c:v>
                </c:pt>
                <c:pt idx="108971">
                  <c:v>22.035409999999999</c:v>
                </c:pt>
                <c:pt idx="108972">
                  <c:v>22.030819999999999</c:v>
                </c:pt>
                <c:pt idx="108973">
                  <c:v>22.032706999999998</c:v>
                </c:pt>
                <c:pt idx="108974">
                  <c:v>22.040851</c:v>
                </c:pt>
                <c:pt idx="108975">
                  <c:v>22.041830999999998</c:v>
                </c:pt>
                <c:pt idx="108976">
                  <c:v>22.034713</c:v>
                </c:pt>
                <c:pt idx="108977">
                  <c:v>22.033221999999999</c:v>
                </c:pt>
                <c:pt idx="108978">
                  <c:v>22.033221000000001</c:v>
                </c:pt>
                <c:pt idx="108979">
                  <c:v>22.036031999999999</c:v>
                </c:pt>
                <c:pt idx="108980">
                  <c:v>22.044668000000001</c:v>
                </c:pt>
                <c:pt idx="108981">
                  <c:v>22.044288999999999</c:v>
                </c:pt>
                <c:pt idx="108982">
                  <c:v>22.043441000000001</c:v>
                </c:pt>
                <c:pt idx="108983">
                  <c:v>22.046337000000001</c:v>
                </c:pt>
                <c:pt idx="108984">
                  <c:v>22.044561999999999</c:v>
                </c:pt>
                <c:pt idx="108985">
                  <c:v>22.045169999999999</c:v>
                </c:pt>
                <c:pt idx="108986">
                  <c:v>22.04945</c:v>
                </c:pt>
                <c:pt idx="108987">
                  <c:v>22.047772999999999</c:v>
                </c:pt>
                <c:pt idx="108988">
                  <c:v>22.044312000000001</c:v>
                </c:pt>
                <c:pt idx="108989">
                  <c:v>22.045299</c:v>
                </c:pt>
                <c:pt idx="108990">
                  <c:v>22.042404000000001</c:v>
                </c:pt>
                <c:pt idx="108991">
                  <c:v>22.040384</c:v>
                </c:pt>
                <c:pt idx="108992">
                  <c:v>22.045603</c:v>
                </c:pt>
                <c:pt idx="108993">
                  <c:v>22.046813</c:v>
                </c:pt>
                <c:pt idx="108994">
                  <c:v>22.047225000000001</c:v>
                </c:pt>
                <c:pt idx="108995">
                  <c:v>22.050639</c:v>
                </c:pt>
                <c:pt idx="108996">
                  <c:v>22.048075000000001</c:v>
                </c:pt>
                <c:pt idx="108997">
                  <c:v>22.042317000000001</c:v>
                </c:pt>
                <c:pt idx="108998">
                  <c:v>22.043265000000002</c:v>
                </c:pt>
                <c:pt idx="108999">
                  <c:v>22.044968000000001</c:v>
                </c:pt>
                <c:pt idx="109000">
                  <c:v>22.043793000000001</c:v>
                </c:pt>
                <c:pt idx="109001">
                  <c:v>22.043165999999999</c:v>
                </c:pt>
                <c:pt idx="109002">
                  <c:v>22.043897000000001</c:v>
                </c:pt>
                <c:pt idx="109003">
                  <c:v>22.042840000000002</c:v>
                </c:pt>
                <c:pt idx="109004">
                  <c:v>22.041402000000001</c:v>
                </c:pt>
                <c:pt idx="109005">
                  <c:v>22.042971000000001</c:v>
                </c:pt>
                <c:pt idx="109006">
                  <c:v>22.045072999999999</c:v>
                </c:pt>
                <c:pt idx="109007">
                  <c:v>22.04645</c:v>
                </c:pt>
                <c:pt idx="109008">
                  <c:v>22.04487</c:v>
                </c:pt>
                <c:pt idx="109009">
                  <c:v>22.038464000000001</c:v>
                </c:pt>
                <c:pt idx="109010">
                  <c:v>22.037230000000001</c:v>
                </c:pt>
                <c:pt idx="109011">
                  <c:v>22.043565999999998</c:v>
                </c:pt>
                <c:pt idx="109012">
                  <c:v>22.045703</c:v>
                </c:pt>
                <c:pt idx="109013">
                  <c:v>22.043918000000001</c:v>
                </c:pt>
                <c:pt idx="109014">
                  <c:v>22.043123000000001</c:v>
                </c:pt>
                <c:pt idx="109015">
                  <c:v>22.041815</c:v>
                </c:pt>
                <c:pt idx="109016">
                  <c:v>22.042947999999999</c:v>
                </c:pt>
                <c:pt idx="109017">
                  <c:v>22.045339999999999</c:v>
                </c:pt>
                <c:pt idx="109018">
                  <c:v>22.045860000000001</c:v>
                </c:pt>
                <c:pt idx="109019">
                  <c:v>22.045162000000001</c:v>
                </c:pt>
                <c:pt idx="109020">
                  <c:v>22.046178000000001</c:v>
                </c:pt>
                <c:pt idx="109021">
                  <c:v>22.048131999999999</c:v>
                </c:pt>
                <c:pt idx="109022">
                  <c:v>22.047964</c:v>
                </c:pt>
                <c:pt idx="109023">
                  <c:v>22.046809</c:v>
                </c:pt>
                <c:pt idx="109024">
                  <c:v>22.049009999999999</c:v>
                </c:pt>
                <c:pt idx="109025">
                  <c:v>22.049391</c:v>
                </c:pt>
                <c:pt idx="109026">
                  <c:v>22.04787</c:v>
                </c:pt>
                <c:pt idx="109027">
                  <c:v>22.050681999999998</c:v>
                </c:pt>
                <c:pt idx="109028">
                  <c:v>22.051943999999999</c:v>
                </c:pt>
                <c:pt idx="109029">
                  <c:v>22.047982000000001</c:v>
                </c:pt>
                <c:pt idx="109030">
                  <c:v>22.045359999999999</c:v>
                </c:pt>
                <c:pt idx="109031">
                  <c:v>22.044222999999999</c:v>
                </c:pt>
                <c:pt idx="109032">
                  <c:v>22.045255999999998</c:v>
                </c:pt>
                <c:pt idx="109033">
                  <c:v>22.047053999999999</c:v>
                </c:pt>
              </c:numCache>
            </c:numRef>
          </c:yVal>
          <c:smooth val="0"/>
          <c:extLst>
            <c:ext xmlns:c16="http://schemas.microsoft.com/office/drawing/2014/chart" uri="{C3380CC4-5D6E-409C-BE32-E72D297353CC}">
              <c16:uniqueId val="{00000000-2D89-4D56-9276-E180B54F358D}"/>
            </c:ext>
          </c:extLst>
        </c:ser>
        <c:ser>
          <c:idx val="1"/>
          <c:order val="1"/>
          <c:tx>
            <c:v>Channel - FE Modelling without cold working effect</c:v>
          </c:tx>
          <c:spPr>
            <a:ln w="25400" cap="rnd">
              <a:solidFill>
                <a:srgbClr val="0000CC"/>
              </a:solidFill>
              <a:round/>
            </a:ln>
            <a:effectLst/>
          </c:spPr>
          <c:marker>
            <c:symbol val="none"/>
          </c:marker>
          <c:xVal>
            <c:numRef>
              <c:f>'Test 2 (2)'!$F$24:$F$35</c:f>
              <c:numCache>
                <c:formatCode>General</c:formatCode>
                <c:ptCount val="12"/>
                <c:pt idx="0">
                  <c:v>0</c:v>
                </c:pt>
                <c:pt idx="1">
                  <c:v>3.6467000000000001</c:v>
                </c:pt>
                <c:pt idx="2">
                  <c:v>5.4884000000000004</c:v>
                </c:pt>
                <c:pt idx="3">
                  <c:v>7.3498999999999999</c:v>
                </c:pt>
                <c:pt idx="4">
                  <c:v>9.3011999999999997</c:v>
                </c:pt>
                <c:pt idx="5">
                  <c:v>11.297000000000001</c:v>
                </c:pt>
                <c:pt idx="6">
                  <c:v>13.38</c:v>
                </c:pt>
                <c:pt idx="7">
                  <c:v>15.601000000000001</c:v>
                </c:pt>
                <c:pt idx="8">
                  <c:v>16.422999999999998</c:v>
                </c:pt>
                <c:pt idx="9">
                  <c:v>17.300999999999998</c:v>
                </c:pt>
                <c:pt idx="10">
                  <c:v>17.815000000000001</c:v>
                </c:pt>
                <c:pt idx="11">
                  <c:v>17.850000000000001</c:v>
                </c:pt>
              </c:numCache>
            </c:numRef>
          </c:xVal>
          <c:yVal>
            <c:numRef>
              <c:f>'Test 2 (2)'!$H$24:$H$35</c:f>
              <c:numCache>
                <c:formatCode>General</c:formatCode>
                <c:ptCount val="12"/>
                <c:pt idx="0">
                  <c:v>0</c:v>
                </c:pt>
                <c:pt idx="1">
                  <c:v>5.5916000000000006</c:v>
                </c:pt>
                <c:pt idx="2">
                  <c:v>8.3872</c:v>
                </c:pt>
                <c:pt idx="3">
                  <c:v>11.183200000000001</c:v>
                </c:pt>
                <c:pt idx="4">
                  <c:v>13.9788</c:v>
                </c:pt>
                <c:pt idx="5">
                  <c:v>16.7744</c:v>
                </c:pt>
                <c:pt idx="6">
                  <c:v>19.570400000000003</c:v>
                </c:pt>
                <c:pt idx="7">
                  <c:v>22.366</c:v>
                </c:pt>
                <c:pt idx="8">
                  <c:v>23.3444</c:v>
                </c:pt>
                <c:pt idx="9">
                  <c:v>24.322800000000001</c:v>
                </c:pt>
                <c:pt idx="10">
                  <c:v>24.882000000000001</c:v>
                </c:pt>
                <c:pt idx="11">
                  <c:v>23.6</c:v>
                </c:pt>
              </c:numCache>
            </c:numRef>
          </c:yVal>
          <c:smooth val="0"/>
          <c:extLst>
            <c:ext xmlns:c16="http://schemas.microsoft.com/office/drawing/2014/chart" uri="{C3380CC4-5D6E-409C-BE32-E72D297353CC}">
              <c16:uniqueId val="{00000001-2D89-4D56-9276-E180B54F358D}"/>
            </c:ext>
          </c:extLst>
        </c:ser>
        <c:ser>
          <c:idx val="2"/>
          <c:order val="2"/>
          <c:tx>
            <c:v>Channel - FE Modelling with cold working effect</c:v>
          </c:tx>
          <c:spPr>
            <a:ln w="22225" cap="rnd">
              <a:solidFill>
                <a:schemeClr val="accent2"/>
              </a:solidFill>
              <a:round/>
            </a:ln>
            <a:effectLst/>
          </c:spPr>
          <c:marker>
            <c:symbol val="none"/>
          </c:marker>
          <c:xVal>
            <c:numRef>
              <c:f>'Test 2 (2)'!$K$24:$K$34</c:f>
              <c:numCache>
                <c:formatCode>General</c:formatCode>
                <c:ptCount val="11"/>
                <c:pt idx="0">
                  <c:v>0</c:v>
                </c:pt>
                <c:pt idx="1">
                  <c:v>1.8176000000000001</c:v>
                </c:pt>
                <c:pt idx="2">
                  <c:v>3.6467000000000001</c:v>
                </c:pt>
                <c:pt idx="3">
                  <c:v>5.4884000000000004</c:v>
                </c:pt>
                <c:pt idx="4">
                  <c:v>7.3498999999999999</c:v>
                </c:pt>
                <c:pt idx="5">
                  <c:v>9.3011999999999997</c:v>
                </c:pt>
                <c:pt idx="6">
                  <c:v>11.297000000000001</c:v>
                </c:pt>
                <c:pt idx="7">
                  <c:v>13.38</c:v>
                </c:pt>
                <c:pt idx="8">
                  <c:v>15.599</c:v>
                </c:pt>
                <c:pt idx="9">
                  <c:v>18.085999999999999</c:v>
                </c:pt>
                <c:pt idx="10">
                  <c:v>18.2</c:v>
                </c:pt>
              </c:numCache>
            </c:numRef>
          </c:xVal>
          <c:yVal>
            <c:numRef>
              <c:f>'Test 2 (2)'!$M$24:$M$34</c:f>
              <c:numCache>
                <c:formatCode>General</c:formatCode>
                <c:ptCount val="11"/>
                <c:pt idx="0">
                  <c:v>0</c:v>
                </c:pt>
                <c:pt idx="1">
                  <c:v>2.7958400000000001</c:v>
                </c:pt>
                <c:pt idx="2">
                  <c:v>5.5916000000000006</c:v>
                </c:pt>
                <c:pt idx="3">
                  <c:v>8.3872</c:v>
                </c:pt>
                <c:pt idx="4">
                  <c:v>11.183200000000001</c:v>
                </c:pt>
                <c:pt idx="5">
                  <c:v>13.9788</c:v>
                </c:pt>
                <c:pt idx="6">
                  <c:v>16.7744</c:v>
                </c:pt>
                <c:pt idx="7">
                  <c:v>19.570400000000003</c:v>
                </c:pt>
                <c:pt idx="8">
                  <c:v>22.366</c:v>
                </c:pt>
                <c:pt idx="9">
                  <c:v>25.1616</c:v>
                </c:pt>
                <c:pt idx="10">
                  <c:v>24</c:v>
                </c:pt>
              </c:numCache>
            </c:numRef>
          </c:yVal>
          <c:smooth val="0"/>
          <c:extLst>
            <c:ext xmlns:c16="http://schemas.microsoft.com/office/drawing/2014/chart" uri="{C3380CC4-5D6E-409C-BE32-E72D297353CC}">
              <c16:uniqueId val="{00000002-2D89-4D56-9276-E180B54F358D}"/>
            </c:ext>
          </c:extLst>
        </c:ser>
        <c:dLbls>
          <c:showLegendKey val="0"/>
          <c:showVal val="0"/>
          <c:showCatName val="0"/>
          <c:showSerName val="0"/>
          <c:showPercent val="0"/>
          <c:showBubbleSize val="0"/>
        </c:dLbls>
        <c:axId val="1107359488"/>
        <c:axId val="1107353504"/>
      </c:scatterChart>
      <c:valAx>
        <c:axId val="1107359488"/>
        <c:scaling>
          <c:orientation val="minMax"/>
          <c:min val="0"/>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t>Vertical displacement at point load location (mm)</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07353504"/>
        <c:crosses val="autoZero"/>
        <c:crossBetween val="midCat"/>
      </c:valAx>
      <c:valAx>
        <c:axId val="1107353504"/>
        <c:scaling>
          <c:orientation val="minMax"/>
        </c:scaling>
        <c:delete val="0"/>
        <c:axPos val="l"/>
        <c:title>
          <c:tx>
            <c:rich>
              <a:bodyPr rot="-5400000" spcFirstLastPara="1" vertOverflow="ellipsis" vert="horz" wrap="square" anchor="ctr" anchorCtr="1"/>
              <a:lstStyle/>
              <a:p>
                <a:pPr algn="ctr" rtl="0">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t>Load (kN)</a:t>
                </a:r>
              </a:p>
              <a:p>
                <a:pPr algn="ctr" rtl="0">
                  <a:defRPr sz="1200"/>
                </a:pPr>
                <a:endParaRPr lang="en-GB" sz="1200"/>
              </a:p>
            </c:rich>
          </c:tx>
          <c:overlay val="0"/>
          <c:spPr>
            <a:noFill/>
            <a:ln>
              <a:noFill/>
            </a:ln>
            <a:effectLst/>
          </c:spPr>
          <c:txPr>
            <a:bodyPr rot="-5400000" spcFirstLastPara="1" vertOverflow="ellipsis" vert="horz" wrap="square" anchor="ctr" anchorCtr="1"/>
            <a:lstStyle/>
            <a:p>
              <a:pPr algn="ctr" rtl="0">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07359488"/>
        <c:crosses val="autoZero"/>
        <c:crossBetween val="midCat"/>
      </c:valAx>
      <c:spPr>
        <a:noFill/>
        <a:ln>
          <a:solidFill>
            <a:schemeClr val="bg2"/>
          </a:solidFill>
        </a:ln>
        <a:effectLst/>
      </c:spPr>
    </c:plotArea>
    <c:legend>
      <c:legendPos val="r"/>
      <c:layout>
        <c:manualLayout>
          <c:xMode val="edge"/>
          <c:yMode val="edge"/>
          <c:x val="0.53808781714785647"/>
          <c:y val="0.48124835958005252"/>
          <c:w val="0.42509920634920634"/>
          <c:h val="0.30694608486439195"/>
        </c:manualLayout>
      </c:layout>
      <c:overlay val="1"/>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Zed - Experiment</c:v>
          </c:tx>
          <c:spPr>
            <a:ln w="19050" cap="rnd">
              <a:solidFill>
                <a:schemeClr val="tx1"/>
              </a:solidFill>
              <a:round/>
            </a:ln>
            <a:effectLst/>
          </c:spPr>
          <c:marker>
            <c:symbol val="none"/>
          </c:marker>
          <c:xVal>
            <c:numRef>
              <c:f>'Test 2'!$E$2:$E$160850</c:f>
              <c:numCache>
                <c:formatCode>General</c:formatCode>
                <c:ptCount val="160849"/>
                <c:pt idx="0">
                  <c:v>0</c:v>
                </c:pt>
                <c:pt idx="1">
                  <c:v>1.000003</c:v>
                </c:pt>
                <c:pt idx="2">
                  <c:v>1.0003200000000001</c:v>
                </c:pt>
                <c:pt idx="3">
                  <c:v>1.008365</c:v>
                </c:pt>
                <c:pt idx="4">
                  <c:v>1.028554</c:v>
                </c:pt>
                <c:pt idx="5">
                  <c:v>1.0302519999999999</c:v>
                </c:pt>
                <c:pt idx="6">
                  <c:v>1.0219849999999999</c:v>
                </c:pt>
                <c:pt idx="7">
                  <c:v>1.028923</c:v>
                </c:pt>
                <c:pt idx="8">
                  <c:v>1.0288550000000001</c:v>
                </c:pt>
                <c:pt idx="9">
                  <c:v>1.023434</c:v>
                </c:pt>
                <c:pt idx="10">
                  <c:v>1.022775</c:v>
                </c:pt>
                <c:pt idx="11">
                  <c:v>1.03068</c:v>
                </c:pt>
                <c:pt idx="12">
                  <c:v>1.038734</c:v>
                </c:pt>
                <c:pt idx="13">
                  <c:v>1.0398719999999999</c:v>
                </c:pt>
                <c:pt idx="14">
                  <c:v>1.0347550000000001</c:v>
                </c:pt>
                <c:pt idx="15">
                  <c:v>1.0244979999999999</c:v>
                </c:pt>
                <c:pt idx="16">
                  <c:v>1.0309349999999999</c:v>
                </c:pt>
                <c:pt idx="17">
                  <c:v>1.0336860000000001</c:v>
                </c:pt>
                <c:pt idx="18">
                  <c:v>1.0245409999999999</c:v>
                </c:pt>
                <c:pt idx="19">
                  <c:v>1.0306850000000001</c:v>
                </c:pt>
                <c:pt idx="20">
                  <c:v>1.0356959999999999</c:v>
                </c:pt>
                <c:pt idx="21">
                  <c:v>1.0237400000000001</c:v>
                </c:pt>
                <c:pt idx="22">
                  <c:v>1.019644</c:v>
                </c:pt>
                <c:pt idx="23">
                  <c:v>1.032222</c:v>
                </c:pt>
                <c:pt idx="24">
                  <c:v>1.030262</c:v>
                </c:pt>
                <c:pt idx="25">
                  <c:v>1.0198769999999999</c:v>
                </c:pt>
                <c:pt idx="26">
                  <c:v>1.0363100000000001</c:v>
                </c:pt>
                <c:pt idx="27">
                  <c:v>1.0394909999999999</c:v>
                </c:pt>
                <c:pt idx="28">
                  <c:v>1.0229330000000001</c:v>
                </c:pt>
                <c:pt idx="29">
                  <c:v>1.026794</c:v>
                </c:pt>
                <c:pt idx="30">
                  <c:v>1.033577</c:v>
                </c:pt>
                <c:pt idx="31">
                  <c:v>1.0355780000000001</c:v>
                </c:pt>
                <c:pt idx="32">
                  <c:v>1.0371630000000001</c:v>
                </c:pt>
                <c:pt idx="33">
                  <c:v>1.0275609999999999</c:v>
                </c:pt>
                <c:pt idx="34">
                  <c:v>1.0181389999999999</c:v>
                </c:pt>
                <c:pt idx="35">
                  <c:v>1.030238</c:v>
                </c:pt>
                <c:pt idx="36">
                  <c:v>1.041221</c:v>
                </c:pt>
                <c:pt idx="37">
                  <c:v>1.0301549999999999</c:v>
                </c:pt>
                <c:pt idx="38">
                  <c:v>1.02803</c:v>
                </c:pt>
                <c:pt idx="39">
                  <c:v>1.0351779999999999</c:v>
                </c:pt>
                <c:pt idx="40">
                  <c:v>1.035083</c:v>
                </c:pt>
                <c:pt idx="41">
                  <c:v>1.027876</c:v>
                </c:pt>
                <c:pt idx="42">
                  <c:v>1.024432</c:v>
                </c:pt>
                <c:pt idx="43">
                  <c:v>1.033034</c:v>
                </c:pt>
                <c:pt idx="44">
                  <c:v>1.0348379999999999</c:v>
                </c:pt>
                <c:pt idx="45">
                  <c:v>1.028486</c:v>
                </c:pt>
                <c:pt idx="46">
                  <c:v>1.023992</c:v>
                </c:pt>
                <c:pt idx="47">
                  <c:v>1.023968</c:v>
                </c:pt>
                <c:pt idx="48">
                  <c:v>1.0283100000000001</c:v>
                </c:pt>
                <c:pt idx="49">
                  <c:v>1.023571</c:v>
                </c:pt>
                <c:pt idx="50">
                  <c:v>1.0254220000000001</c:v>
                </c:pt>
                <c:pt idx="51">
                  <c:v>1.0363199999999999</c:v>
                </c:pt>
                <c:pt idx="52">
                  <c:v>1.0331760000000001</c:v>
                </c:pt>
                <c:pt idx="53">
                  <c:v>1.027121</c:v>
                </c:pt>
                <c:pt idx="54">
                  <c:v>1.0345880000000001</c:v>
                </c:pt>
                <c:pt idx="55">
                  <c:v>1.038222</c:v>
                </c:pt>
                <c:pt idx="56">
                  <c:v>1.02773</c:v>
                </c:pt>
                <c:pt idx="57">
                  <c:v>1.034343</c:v>
                </c:pt>
                <c:pt idx="58">
                  <c:v>1.0419400000000001</c:v>
                </c:pt>
                <c:pt idx="59">
                  <c:v>1.0275460000000001</c:v>
                </c:pt>
                <c:pt idx="60">
                  <c:v>1.0287029999999999</c:v>
                </c:pt>
                <c:pt idx="61">
                  <c:v>1.0372920000000001</c:v>
                </c:pt>
                <c:pt idx="62">
                  <c:v>1.026602</c:v>
                </c:pt>
                <c:pt idx="63">
                  <c:v>1.023889</c:v>
                </c:pt>
                <c:pt idx="64">
                  <c:v>1.0343519999999999</c:v>
                </c:pt>
                <c:pt idx="65">
                  <c:v>1.0302370000000001</c:v>
                </c:pt>
                <c:pt idx="66">
                  <c:v>1.019212</c:v>
                </c:pt>
                <c:pt idx="67">
                  <c:v>1.030367</c:v>
                </c:pt>
                <c:pt idx="68">
                  <c:v>1.03423</c:v>
                </c:pt>
                <c:pt idx="69">
                  <c:v>1.0212870000000001</c:v>
                </c:pt>
                <c:pt idx="70">
                  <c:v>1.0307489999999999</c:v>
                </c:pt>
                <c:pt idx="71">
                  <c:v>1.0331129999999999</c:v>
                </c:pt>
                <c:pt idx="72">
                  <c:v>1.018815</c:v>
                </c:pt>
                <c:pt idx="73">
                  <c:v>1.0294319999999999</c:v>
                </c:pt>
                <c:pt idx="74">
                  <c:v>1.0393300000000001</c:v>
                </c:pt>
                <c:pt idx="75">
                  <c:v>1.0268090000000001</c:v>
                </c:pt>
                <c:pt idx="76">
                  <c:v>1.0277849999999999</c:v>
                </c:pt>
                <c:pt idx="77">
                  <c:v>1.040645</c:v>
                </c:pt>
                <c:pt idx="78">
                  <c:v>1.027936</c:v>
                </c:pt>
                <c:pt idx="79">
                  <c:v>1.0191030000000001</c:v>
                </c:pt>
                <c:pt idx="80">
                  <c:v>1.0305340000000001</c:v>
                </c:pt>
                <c:pt idx="81">
                  <c:v>1.0276179999999999</c:v>
                </c:pt>
                <c:pt idx="82">
                  <c:v>1.0284899999999999</c:v>
                </c:pt>
                <c:pt idx="83">
                  <c:v>1.033504</c:v>
                </c:pt>
                <c:pt idx="84">
                  <c:v>1.031825</c:v>
                </c:pt>
                <c:pt idx="85">
                  <c:v>1.0334760000000001</c:v>
                </c:pt>
                <c:pt idx="86">
                  <c:v>1.033153</c:v>
                </c:pt>
                <c:pt idx="87">
                  <c:v>1.031401</c:v>
                </c:pt>
                <c:pt idx="88">
                  <c:v>1.03237</c:v>
                </c:pt>
                <c:pt idx="89">
                  <c:v>1.036985</c:v>
                </c:pt>
                <c:pt idx="90">
                  <c:v>1.0277529999999999</c:v>
                </c:pt>
                <c:pt idx="91">
                  <c:v>1.0164040000000001</c:v>
                </c:pt>
                <c:pt idx="92">
                  <c:v>1.030851</c:v>
                </c:pt>
                <c:pt idx="93">
                  <c:v>1.032532</c:v>
                </c:pt>
                <c:pt idx="94">
                  <c:v>1.0204880000000001</c:v>
                </c:pt>
                <c:pt idx="95">
                  <c:v>1.029385</c:v>
                </c:pt>
                <c:pt idx="96">
                  <c:v>1.0344979999999999</c:v>
                </c:pt>
                <c:pt idx="97">
                  <c:v>1.0247360000000001</c:v>
                </c:pt>
                <c:pt idx="98">
                  <c:v>1.026162</c:v>
                </c:pt>
                <c:pt idx="99">
                  <c:v>1.0342340000000001</c:v>
                </c:pt>
                <c:pt idx="100">
                  <c:v>1.0287310000000001</c:v>
                </c:pt>
                <c:pt idx="101">
                  <c:v>1.027612</c:v>
                </c:pt>
                <c:pt idx="102">
                  <c:v>1.030796</c:v>
                </c:pt>
                <c:pt idx="103">
                  <c:v>1.0266679999999999</c:v>
                </c:pt>
                <c:pt idx="104">
                  <c:v>1.0368219999999999</c:v>
                </c:pt>
                <c:pt idx="105">
                  <c:v>1.046332</c:v>
                </c:pt>
                <c:pt idx="106">
                  <c:v>1.032473</c:v>
                </c:pt>
                <c:pt idx="107">
                  <c:v>1.0244329999999999</c:v>
                </c:pt>
                <c:pt idx="108">
                  <c:v>1.033989</c:v>
                </c:pt>
                <c:pt idx="109">
                  <c:v>1.03851</c:v>
                </c:pt>
                <c:pt idx="110">
                  <c:v>1.0298130000000001</c:v>
                </c:pt>
                <c:pt idx="111">
                  <c:v>1.028761</c:v>
                </c:pt>
                <c:pt idx="112">
                  <c:v>1.027819</c:v>
                </c:pt>
                <c:pt idx="113">
                  <c:v>1.0236909999999999</c:v>
                </c:pt>
                <c:pt idx="114">
                  <c:v>1.034678</c:v>
                </c:pt>
                <c:pt idx="115">
                  <c:v>1.0308839999999999</c:v>
                </c:pt>
                <c:pt idx="116">
                  <c:v>1.0188269999999999</c:v>
                </c:pt>
                <c:pt idx="117">
                  <c:v>1.028634</c:v>
                </c:pt>
                <c:pt idx="118">
                  <c:v>1.029841</c:v>
                </c:pt>
                <c:pt idx="119">
                  <c:v>1.0166329999999999</c:v>
                </c:pt>
                <c:pt idx="120">
                  <c:v>1.0247850000000001</c:v>
                </c:pt>
                <c:pt idx="121">
                  <c:v>1.0379700000000001</c:v>
                </c:pt>
                <c:pt idx="122">
                  <c:v>1.0299419999999999</c:v>
                </c:pt>
                <c:pt idx="123">
                  <c:v>1.0371490000000001</c:v>
                </c:pt>
                <c:pt idx="124">
                  <c:v>1.0479069999999999</c:v>
                </c:pt>
                <c:pt idx="125">
                  <c:v>1.02522</c:v>
                </c:pt>
                <c:pt idx="126">
                  <c:v>1.0175829999999999</c:v>
                </c:pt>
                <c:pt idx="127">
                  <c:v>1.0326040000000001</c:v>
                </c:pt>
                <c:pt idx="128">
                  <c:v>1.026702</c:v>
                </c:pt>
                <c:pt idx="129">
                  <c:v>1.0208600000000001</c:v>
                </c:pt>
                <c:pt idx="130">
                  <c:v>1.0358670000000001</c:v>
                </c:pt>
                <c:pt idx="131">
                  <c:v>1.034807</c:v>
                </c:pt>
                <c:pt idx="132">
                  <c:v>1.0182</c:v>
                </c:pt>
                <c:pt idx="133">
                  <c:v>1.0312330000000001</c:v>
                </c:pt>
                <c:pt idx="134">
                  <c:v>1.0374680000000001</c:v>
                </c:pt>
                <c:pt idx="135">
                  <c:v>1.023056</c:v>
                </c:pt>
                <c:pt idx="136">
                  <c:v>1.032735</c:v>
                </c:pt>
                <c:pt idx="137">
                  <c:v>1.0376339999999999</c:v>
                </c:pt>
                <c:pt idx="138">
                  <c:v>1.024194</c:v>
                </c:pt>
                <c:pt idx="139">
                  <c:v>1.025485</c:v>
                </c:pt>
                <c:pt idx="140">
                  <c:v>1.036243</c:v>
                </c:pt>
                <c:pt idx="141">
                  <c:v>1.0258620000000001</c:v>
                </c:pt>
                <c:pt idx="142">
                  <c:v>1.0165690000000001</c:v>
                </c:pt>
                <c:pt idx="143">
                  <c:v>1.0369390000000001</c:v>
                </c:pt>
                <c:pt idx="144">
                  <c:v>1.041741</c:v>
                </c:pt>
                <c:pt idx="145">
                  <c:v>1.0293159999999999</c:v>
                </c:pt>
                <c:pt idx="146">
                  <c:v>1.0361940000000001</c:v>
                </c:pt>
                <c:pt idx="147">
                  <c:v>1.0351840000000001</c:v>
                </c:pt>
                <c:pt idx="148">
                  <c:v>1.0236499999999999</c:v>
                </c:pt>
                <c:pt idx="149">
                  <c:v>1.0301769999999999</c:v>
                </c:pt>
                <c:pt idx="150">
                  <c:v>1.037296</c:v>
                </c:pt>
                <c:pt idx="151">
                  <c:v>1.0353250000000001</c:v>
                </c:pt>
                <c:pt idx="152">
                  <c:v>1.033839</c:v>
                </c:pt>
                <c:pt idx="153">
                  <c:v>1.0302439999999999</c:v>
                </c:pt>
                <c:pt idx="154">
                  <c:v>1.025164</c:v>
                </c:pt>
                <c:pt idx="155">
                  <c:v>1.0272289999999999</c:v>
                </c:pt>
                <c:pt idx="156">
                  <c:v>1.025841</c:v>
                </c:pt>
                <c:pt idx="157">
                  <c:v>1.017306</c:v>
                </c:pt>
                <c:pt idx="158">
                  <c:v>1.0243880000000001</c:v>
                </c:pt>
                <c:pt idx="159">
                  <c:v>1.035539</c:v>
                </c:pt>
                <c:pt idx="160">
                  <c:v>1.038063</c:v>
                </c:pt>
                <c:pt idx="161">
                  <c:v>1.039582</c:v>
                </c:pt>
                <c:pt idx="162">
                  <c:v>1.039183</c:v>
                </c:pt>
                <c:pt idx="163">
                  <c:v>1.0329390000000001</c:v>
                </c:pt>
                <c:pt idx="164">
                  <c:v>1.0278849999999999</c:v>
                </c:pt>
                <c:pt idx="165">
                  <c:v>1.0376300000000001</c:v>
                </c:pt>
                <c:pt idx="166">
                  <c:v>1.0329630000000001</c:v>
                </c:pt>
                <c:pt idx="167">
                  <c:v>1.0192030000000001</c:v>
                </c:pt>
                <c:pt idx="168">
                  <c:v>1.0259780000000001</c:v>
                </c:pt>
                <c:pt idx="169">
                  <c:v>1.0271170000000001</c:v>
                </c:pt>
                <c:pt idx="170">
                  <c:v>1.025636</c:v>
                </c:pt>
                <c:pt idx="171">
                  <c:v>1.0376669999999999</c:v>
                </c:pt>
                <c:pt idx="172">
                  <c:v>1.039236</c:v>
                </c:pt>
                <c:pt idx="173">
                  <c:v>1.025393</c:v>
                </c:pt>
                <c:pt idx="174">
                  <c:v>1.0246679999999999</c:v>
                </c:pt>
                <c:pt idx="175">
                  <c:v>1.0262070000000001</c:v>
                </c:pt>
                <c:pt idx="176">
                  <c:v>1.0130509999999999</c:v>
                </c:pt>
                <c:pt idx="177">
                  <c:v>1.025639</c:v>
                </c:pt>
                <c:pt idx="178">
                  <c:v>1.039685</c:v>
                </c:pt>
                <c:pt idx="179">
                  <c:v>1.024945</c:v>
                </c:pt>
                <c:pt idx="180">
                  <c:v>1.026308</c:v>
                </c:pt>
                <c:pt idx="181">
                  <c:v>1.034808</c:v>
                </c:pt>
                <c:pt idx="182">
                  <c:v>1.0311490000000001</c:v>
                </c:pt>
                <c:pt idx="183">
                  <c:v>1.0359449999999999</c:v>
                </c:pt>
                <c:pt idx="184">
                  <c:v>1.0402610000000001</c:v>
                </c:pt>
                <c:pt idx="185">
                  <c:v>1.0335669999999999</c:v>
                </c:pt>
                <c:pt idx="186">
                  <c:v>1.0293110000000001</c:v>
                </c:pt>
                <c:pt idx="187">
                  <c:v>1.03668</c:v>
                </c:pt>
                <c:pt idx="188">
                  <c:v>1.0322</c:v>
                </c:pt>
                <c:pt idx="189">
                  <c:v>1.0256829999999999</c:v>
                </c:pt>
                <c:pt idx="190">
                  <c:v>1.0258160000000001</c:v>
                </c:pt>
                <c:pt idx="191">
                  <c:v>1.0168079999999999</c:v>
                </c:pt>
                <c:pt idx="192">
                  <c:v>1.0233829999999999</c:v>
                </c:pt>
                <c:pt idx="193">
                  <c:v>1.039229</c:v>
                </c:pt>
                <c:pt idx="194">
                  <c:v>1.039741</c:v>
                </c:pt>
                <c:pt idx="195">
                  <c:v>1.026132</c:v>
                </c:pt>
                <c:pt idx="196">
                  <c:v>1.0252920000000001</c:v>
                </c:pt>
                <c:pt idx="197">
                  <c:v>1.0387409999999999</c:v>
                </c:pt>
                <c:pt idx="198">
                  <c:v>1.037998</c:v>
                </c:pt>
                <c:pt idx="199">
                  <c:v>1.0330859999999999</c:v>
                </c:pt>
                <c:pt idx="200">
                  <c:v>1.0253890000000001</c:v>
                </c:pt>
                <c:pt idx="201">
                  <c:v>1.0201119999999999</c:v>
                </c:pt>
                <c:pt idx="202">
                  <c:v>1.0331109999999999</c:v>
                </c:pt>
                <c:pt idx="203">
                  <c:v>1.030089</c:v>
                </c:pt>
                <c:pt idx="204">
                  <c:v>1.0178510000000001</c:v>
                </c:pt>
                <c:pt idx="205">
                  <c:v>1.0310509999999999</c:v>
                </c:pt>
                <c:pt idx="206">
                  <c:v>1.039261</c:v>
                </c:pt>
                <c:pt idx="207">
                  <c:v>1.025857</c:v>
                </c:pt>
                <c:pt idx="208">
                  <c:v>1.0256620000000001</c:v>
                </c:pt>
                <c:pt idx="209">
                  <c:v>1.0387979999999999</c:v>
                </c:pt>
                <c:pt idx="210">
                  <c:v>1.0302180000000001</c:v>
                </c:pt>
                <c:pt idx="211">
                  <c:v>1.024969</c:v>
                </c:pt>
                <c:pt idx="212">
                  <c:v>1.038869</c:v>
                </c:pt>
                <c:pt idx="213">
                  <c:v>1.0332429999999999</c:v>
                </c:pt>
                <c:pt idx="214">
                  <c:v>1.0208919999999999</c:v>
                </c:pt>
                <c:pt idx="215">
                  <c:v>1.030241</c:v>
                </c:pt>
                <c:pt idx="216">
                  <c:v>1.038964</c:v>
                </c:pt>
                <c:pt idx="217">
                  <c:v>1.0333410000000001</c:v>
                </c:pt>
                <c:pt idx="218">
                  <c:v>1.031874</c:v>
                </c:pt>
                <c:pt idx="219">
                  <c:v>1.0336799999999999</c:v>
                </c:pt>
                <c:pt idx="220">
                  <c:v>1.0302789999999999</c:v>
                </c:pt>
                <c:pt idx="221">
                  <c:v>1.034567</c:v>
                </c:pt>
                <c:pt idx="222">
                  <c:v>1.030179</c:v>
                </c:pt>
                <c:pt idx="223">
                  <c:v>1.0166580000000001</c:v>
                </c:pt>
                <c:pt idx="224">
                  <c:v>1.0255529999999999</c:v>
                </c:pt>
                <c:pt idx="225">
                  <c:v>1.0347329999999999</c:v>
                </c:pt>
                <c:pt idx="226">
                  <c:v>1.030246</c:v>
                </c:pt>
                <c:pt idx="227">
                  <c:v>1.029528</c:v>
                </c:pt>
                <c:pt idx="228">
                  <c:v>1.028845</c:v>
                </c:pt>
                <c:pt idx="229">
                  <c:v>1.0199290000000001</c:v>
                </c:pt>
                <c:pt idx="230">
                  <c:v>1.0211190000000001</c:v>
                </c:pt>
                <c:pt idx="231">
                  <c:v>1.033042</c:v>
                </c:pt>
                <c:pt idx="232">
                  <c:v>1.028292</c:v>
                </c:pt>
                <c:pt idx="233">
                  <c:v>1.0271030000000001</c:v>
                </c:pt>
                <c:pt idx="234">
                  <c:v>1.0373239999999999</c:v>
                </c:pt>
                <c:pt idx="235">
                  <c:v>1.0297609999999999</c:v>
                </c:pt>
                <c:pt idx="236">
                  <c:v>1.0239240000000001</c:v>
                </c:pt>
                <c:pt idx="237">
                  <c:v>1.0283929999999999</c:v>
                </c:pt>
                <c:pt idx="238">
                  <c:v>1.024718</c:v>
                </c:pt>
                <c:pt idx="239">
                  <c:v>1.022799</c:v>
                </c:pt>
                <c:pt idx="240">
                  <c:v>1.035622</c:v>
                </c:pt>
                <c:pt idx="241">
                  <c:v>1.036554</c:v>
                </c:pt>
                <c:pt idx="242">
                  <c:v>1.02397</c:v>
                </c:pt>
                <c:pt idx="243">
                  <c:v>1.029309</c:v>
                </c:pt>
                <c:pt idx="244">
                  <c:v>1.0308360000000001</c:v>
                </c:pt>
                <c:pt idx="245">
                  <c:v>1.0278400000000001</c:v>
                </c:pt>
                <c:pt idx="246">
                  <c:v>1.0362899999999999</c:v>
                </c:pt>
                <c:pt idx="247">
                  <c:v>1.037128</c:v>
                </c:pt>
                <c:pt idx="248">
                  <c:v>1.032624</c:v>
                </c:pt>
                <c:pt idx="249">
                  <c:v>1.0329349999999999</c:v>
                </c:pt>
                <c:pt idx="250">
                  <c:v>1.033318</c:v>
                </c:pt>
                <c:pt idx="251">
                  <c:v>1.026459</c:v>
                </c:pt>
                <c:pt idx="252">
                  <c:v>1.026205</c:v>
                </c:pt>
                <c:pt idx="253">
                  <c:v>1.034581</c:v>
                </c:pt>
                <c:pt idx="254">
                  <c:v>1.022929</c:v>
                </c:pt>
                <c:pt idx="255">
                  <c:v>1.023569</c:v>
                </c:pt>
                <c:pt idx="256">
                  <c:v>1.0449329999999999</c:v>
                </c:pt>
                <c:pt idx="257">
                  <c:v>1.037202</c:v>
                </c:pt>
                <c:pt idx="258">
                  <c:v>1.0314080000000001</c:v>
                </c:pt>
                <c:pt idx="259">
                  <c:v>1.0480240000000001</c:v>
                </c:pt>
                <c:pt idx="260">
                  <c:v>1.037137</c:v>
                </c:pt>
                <c:pt idx="261">
                  <c:v>1.016275</c:v>
                </c:pt>
                <c:pt idx="262">
                  <c:v>1.0249630000000001</c:v>
                </c:pt>
                <c:pt idx="263">
                  <c:v>1.0346979999999999</c:v>
                </c:pt>
                <c:pt idx="264">
                  <c:v>1.0330029999999999</c:v>
                </c:pt>
                <c:pt idx="265">
                  <c:v>1.0352730000000001</c:v>
                </c:pt>
                <c:pt idx="266">
                  <c:v>1.031992</c:v>
                </c:pt>
                <c:pt idx="267">
                  <c:v>1.028108</c:v>
                </c:pt>
                <c:pt idx="268">
                  <c:v>1.028119</c:v>
                </c:pt>
                <c:pt idx="269">
                  <c:v>1.0263899999999999</c:v>
                </c:pt>
                <c:pt idx="270">
                  <c:v>1.0269710000000001</c:v>
                </c:pt>
                <c:pt idx="271">
                  <c:v>1.0269269999999999</c:v>
                </c:pt>
                <c:pt idx="272">
                  <c:v>1.0245610000000001</c:v>
                </c:pt>
                <c:pt idx="273">
                  <c:v>1.021801</c:v>
                </c:pt>
                <c:pt idx="274">
                  <c:v>1.0239450000000001</c:v>
                </c:pt>
                <c:pt idx="275">
                  <c:v>1.028664</c:v>
                </c:pt>
                <c:pt idx="276">
                  <c:v>1.0281359999999999</c:v>
                </c:pt>
                <c:pt idx="277">
                  <c:v>1.0325089999999999</c:v>
                </c:pt>
                <c:pt idx="278">
                  <c:v>1.034554</c:v>
                </c:pt>
                <c:pt idx="279">
                  <c:v>1.027039</c:v>
                </c:pt>
                <c:pt idx="280">
                  <c:v>1.0251410000000001</c:v>
                </c:pt>
                <c:pt idx="281">
                  <c:v>1.0334639999999999</c:v>
                </c:pt>
                <c:pt idx="282">
                  <c:v>1.0425359999999999</c:v>
                </c:pt>
                <c:pt idx="283">
                  <c:v>1.0416639999999999</c:v>
                </c:pt>
                <c:pt idx="284">
                  <c:v>1.032481</c:v>
                </c:pt>
                <c:pt idx="285">
                  <c:v>1.028041</c:v>
                </c:pt>
                <c:pt idx="286">
                  <c:v>1.026511</c:v>
                </c:pt>
                <c:pt idx="287">
                  <c:v>1.0305470000000001</c:v>
                </c:pt>
                <c:pt idx="288">
                  <c:v>1.027663</c:v>
                </c:pt>
                <c:pt idx="289">
                  <c:v>1.018519</c:v>
                </c:pt>
                <c:pt idx="290">
                  <c:v>1.0246010000000001</c:v>
                </c:pt>
                <c:pt idx="291">
                  <c:v>1.0275669999999999</c:v>
                </c:pt>
                <c:pt idx="292">
                  <c:v>1.0251269999999999</c:v>
                </c:pt>
                <c:pt idx="293">
                  <c:v>1.0332319999999999</c:v>
                </c:pt>
                <c:pt idx="294">
                  <c:v>1.036454</c:v>
                </c:pt>
                <c:pt idx="295">
                  <c:v>1.0317270000000001</c:v>
                </c:pt>
                <c:pt idx="296">
                  <c:v>1.038232</c:v>
                </c:pt>
                <c:pt idx="297">
                  <c:v>1.0419640000000001</c:v>
                </c:pt>
                <c:pt idx="298">
                  <c:v>1.0222519999999999</c:v>
                </c:pt>
                <c:pt idx="299">
                  <c:v>1.0212460000000001</c:v>
                </c:pt>
                <c:pt idx="300">
                  <c:v>1.040511</c:v>
                </c:pt>
                <c:pt idx="301">
                  <c:v>1.0323359999999999</c:v>
                </c:pt>
                <c:pt idx="302">
                  <c:v>1.022637</c:v>
                </c:pt>
                <c:pt idx="303">
                  <c:v>1.0255380000000001</c:v>
                </c:pt>
                <c:pt idx="304">
                  <c:v>1.0219290000000001</c:v>
                </c:pt>
                <c:pt idx="305">
                  <c:v>1.0246150000000001</c:v>
                </c:pt>
                <c:pt idx="306">
                  <c:v>1.0382260000000001</c:v>
                </c:pt>
                <c:pt idx="307">
                  <c:v>1.039288</c:v>
                </c:pt>
                <c:pt idx="308">
                  <c:v>1.03186</c:v>
                </c:pt>
                <c:pt idx="309">
                  <c:v>1.036505</c:v>
                </c:pt>
                <c:pt idx="310">
                  <c:v>1.0329159999999999</c:v>
                </c:pt>
                <c:pt idx="311">
                  <c:v>1.021952</c:v>
                </c:pt>
                <c:pt idx="312">
                  <c:v>1.0292410000000001</c:v>
                </c:pt>
                <c:pt idx="313">
                  <c:v>1.03735</c:v>
                </c:pt>
                <c:pt idx="314">
                  <c:v>1.026702</c:v>
                </c:pt>
                <c:pt idx="315">
                  <c:v>1.021207</c:v>
                </c:pt>
                <c:pt idx="316">
                  <c:v>1.0281690000000001</c:v>
                </c:pt>
                <c:pt idx="317">
                  <c:v>1.0252920000000001</c:v>
                </c:pt>
                <c:pt idx="318">
                  <c:v>1.0301910000000001</c:v>
                </c:pt>
                <c:pt idx="319">
                  <c:v>1.050179</c:v>
                </c:pt>
                <c:pt idx="320">
                  <c:v>1.0353859999999999</c:v>
                </c:pt>
                <c:pt idx="321">
                  <c:v>1.0139260000000001</c:v>
                </c:pt>
                <c:pt idx="322">
                  <c:v>1.0242720000000001</c:v>
                </c:pt>
                <c:pt idx="323">
                  <c:v>1.0288489999999999</c:v>
                </c:pt>
                <c:pt idx="324">
                  <c:v>1.0263610000000001</c:v>
                </c:pt>
                <c:pt idx="325">
                  <c:v>1.03199</c:v>
                </c:pt>
                <c:pt idx="326">
                  <c:v>1.037846</c:v>
                </c:pt>
                <c:pt idx="327">
                  <c:v>1.025441</c:v>
                </c:pt>
                <c:pt idx="328">
                  <c:v>1.019801</c:v>
                </c:pt>
                <c:pt idx="329">
                  <c:v>1.0307219999999999</c:v>
                </c:pt>
                <c:pt idx="330">
                  <c:v>1.0321499999999999</c:v>
                </c:pt>
                <c:pt idx="331">
                  <c:v>1.033596</c:v>
                </c:pt>
                <c:pt idx="332">
                  <c:v>1.0391319999999999</c:v>
                </c:pt>
                <c:pt idx="333">
                  <c:v>1.0372939999999999</c:v>
                </c:pt>
                <c:pt idx="334">
                  <c:v>1.029547</c:v>
                </c:pt>
                <c:pt idx="335">
                  <c:v>1.0282979999999999</c:v>
                </c:pt>
                <c:pt idx="336">
                  <c:v>1.024761</c:v>
                </c:pt>
                <c:pt idx="337">
                  <c:v>1.018208</c:v>
                </c:pt>
                <c:pt idx="338">
                  <c:v>1.027657</c:v>
                </c:pt>
                <c:pt idx="339">
                  <c:v>1.0371189999999999</c:v>
                </c:pt>
                <c:pt idx="340">
                  <c:v>1.0337430000000001</c:v>
                </c:pt>
                <c:pt idx="341">
                  <c:v>1.036497</c:v>
                </c:pt>
                <c:pt idx="342">
                  <c:v>1.0400020000000001</c:v>
                </c:pt>
                <c:pt idx="343">
                  <c:v>1.029844</c:v>
                </c:pt>
                <c:pt idx="344">
                  <c:v>1.026073</c:v>
                </c:pt>
                <c:pt idx="345">
                  <c:v>1.0344899999999999</c:v>
                </c:pt>
                <c:pt idx="346">
                  <c:v>1.031266</c:v>
                </c:pt>
                <c:pt idx="347">
                  <c:v>1.021066</c:v>
                </c:pt>
                <c:pt idx="348">
                  <c:v>1.0269600000000001</c:v>
                </c:pt>
                <c:pt idx="349">
                  <c:v>1.029714</c:v>
                </c:pt>
                <c:pt idx="350">
                  <c:v>1.027579</c:v>
                </c:pt>
                <c:pt idx="351">
                  <c:v>1.030524</c:v>
                </c:pt>
                <c:pt idx="352">
                  <c:v>1.025013</c:v>
                </c:pt>
                <c:pt idx="353">
                  <c:v>1.028351</c:v>
                </c:pt>
                <c:pt idx="354">
                  <c:v>1.0342560000000001</c:v>
                </c:pt>
                <c:pt idx="355">
                  <c:v>1.033318</c:v>
                </c:pt>
                <c:pt idx="356">
                  <c:v>1.0340309999999999</c:v>
                </c:pt>
                <c:pt idx="357">
                  <c:v>1.033658</c:v>
                </c:pt>
                <c:pt idx="358">
                  <c:v>1.031482</c:v>
                </c:pt>
                <c:pt idx="359">
                  <c:v>1.033962</c:v>
                </c:pt>
                <c:pt idx="360">
                  <c:v>1.033301</c:v>
                </c:pt>
                <c:pt idx="361">
                  <c:v>1.017876</c:v>
                </c:pt>
                <c:pt idx="362">
                  <c:v>1.0174540000000001</c:v>
                </c:pt>
                <c:pt idx="363">
                  <c:v>1.0315879999999999</c:v>
                </c:pt>
                <c:pt idx="364">
                  <c:v>1.0234970000000001</c:v>
                </c:pt>
                <c:pt idx="365">
                  <c:v>1.022678</c:v>
                </c:pt>
                <c:pt idx="366">
                  <c:v>1.03155</c:v>
                </c:pt>
                <c:pt idx="367">
                  <c:v>1.027261</c:v>
                </c:pt>
                <c:pt idx="368">
                  <c:v>1.0338970000000001</c:v>
                </c:pt>
                <c:pt idx="369">
                  <c:v>1.040313</c:v>
                </c:pt>
                <c:pt idx="370">
                  <c:v>1.03565</c:v>
                </c:pt>
                <c:pt idx="371">
                  <c:v>1.0310250000000001</c:v>
                </c:pt>
                <c:pt idx="372">
                  <c:v>1.0290710000000001</c:v>
                </c:pt>
                <c:pt idx="373">
                  <c:v>1.030662</c:v>
                </c:pt>
                <c:pt idx="374">
                  <c:v>1.03041</c:v>
                </c:pt>
                <c:pt idx="375">
                  <c:v>1.032802</c:v>
                </c:pt>
                <c:pt idx="376">
                  <c:v>1.028675</c:v>
                </c:pt>
                <c:pt idx="377">
                  <c:v>1.0188550000000001</c:v>
                </c:pt>
                <c:pt idx="378">
                  <c:v>1.0308520000000001</c:v>
                </c:pt>
                <c:pt idx="379">
                  <c:v>1.042308</c:v>
                </c:pt>
                <c:pt idx="380">
                  <c:v>1.0303869999999999</c:v>
                </c:pt>
                <c:pt idx="381">
                  <c:v>1.0292699999999999</c:v>
                </c:pt>
                <c:pt idx="382">
                  <c:v>1.0398350000000001</c:v>
                </c:pt>
                <c:pt idx="383">
                  <c:v>1.0280400000000001</c:v>
                </c:pt>
                <c:pt idx="384">
                  <c:v>1.0178640000000001</c:v>
                </c:pt>
                <c:pt idx="385">
                  <c:v>1.027026</c:v>
                </c:pt>
                <c:pt idx="386">
                  <c:v>1.0262929999999999</c:v>
                </c:pt>
                <c:pt idx="387">
                  <c:v>1.0258860000000001</c:v>
                </c:pt>
                <c:pt idx="388">
                  <c:v>1.0315920000000001</c:v>
                </c:pt>
                <c:pt idx="389">
                  <c:v>1.03033</c:v>
                </c:pt>
                <c:pt idx="390">
                  <c:v>1.02972</c:v>
                </c:pt>
                <c:pt idx="391">
                  <c:v>1.0327949999999999</c:v>
                </c:pt>
                <c:pt idx="392">
                  <c:v>1.035496</c:v>
                </c:pt>
                <c:pt idx="393">
                  <c:v>1.0317350000000001</c:v>
                </c:pt>
                <c:pt idx="394">
                  <c:v>1.0310170000000001</c:v>
                </c:pt>
                <c:pt idx="395">
                  <c:v>1.031682</c:v>
                </c:pt>
                <c:pt idx="396">
                  <c:v>1.0243420000000001</c:v>
                </c:pt>
                <c:pt idx="397">
                  <c:v>1.0354179999999999</c:v>
                </c:pt>
                <c:pt idx="398">
                  <c:v>1.0439590000000001</c:v>
                </c:pt>
                <c:pt idx="399">
                  <c:v>1.024143</c:v>
                </c:pt>
                <c:pt idx="400">
                  <c:v>1.017652</c:v>
                </c:pt>
                <c:pt idx="401">
                  <c:v>1.0271319999999999</c:v>
                </c:pt>
                <c:pt idx="402">
                  <c:v>1.028513</c:v>
                </c:pt>
                <c:pt idx="403">
                  <c:v>1.0316320000000001</c:v>
                </c:pt>
                <c:pt idx="404">
                  <c:v>1.040168</c:v>
                </c:pt>
                <c:pt idx="405">
                  <c:v>1.0314620000000001</c:v>
                </c:pt>
                <c:pt idx="406">
                  <c:v>1.0255639999999999</c:v>
                </c:pt>
                <c:pt idx="407">
                  <c:v>1.033323</c:v>
                </c:pt>
                <c:pt idx="408">
                  <c:v>1.032233</c:v>
                </c:pt>
                <c:pt idx="409">
                  <c:v>1.031822</c:v>
                </c:pt>
                <c:pt idx="410">
                  <c:v>1.0325839999999999</c:v>
                </c:pt>
                <c:pt idx="411">
                  <c:v>1.0279609999999999</c:v>
                </c:pt>
                <c:pt idx="412">
                  <c:v>1.0232330000000001</c:v>
                </c:pt>
                <c:pt idx="413">
                  <c:v>1.0209619999999999</c:v>
                </c:pt>
                <c:pt idx="414">
                  <c:v>1.025765</c:v>
                </c:pt>
                <c:pt idx="415">
                  <c:v>1.0343309999999999</c:v>
                </c:pt>
                <c:pt idx="416">
                  <c:v>1.0409630000000001</c:v>
                </c:pt>
                <c:pt idx="417">
                  <c:v>1.03416</c:v>
                </c:pt>
                <c:pt idx="418">
                  <c:v>1.025479</c:v>
                </c:pt>
                <c:pt idx="419">
                  <c:v>1.033229</c:v>
                </c:pt>
                <c:pt idx="420">
                  <c:v>1.0309470000000001</c:v>
                </c:pt>
                <c:pt idx="421">
                  <c:v>1.017946</c:v>
                </c:pt>
                <c:pt idx="422">
                  <c:v>1.022084</c:v>
                </c:pt>
                <c:pt idx="423">
                  <c:v>1.031458</c:v>
                </c:pt>
                <c:pt idx="424">
                  <c:v>1.03539</c:v>
                </c:pt>
                <c:pt idx="425">
                  <c:v>1.0386930000000001</c:v>
                </c:pt>
                <c:pt idx="426">
                  <c:v>1.0348790000000001</c:v>
                </c:pt>
                <c:pt idx="427">
                  <c:v>1.0269729999999999</c:v>
                </c:pt>
                <c:pt idx="428">
                  <c:v>1.0273460000000001</c:v>
                </c:pt>
                <c:pt idx="429">
                  <c:v>1.0288729999999999</c:v>
                </c:pt>
                <c:pt idx="430">
                  <c:v>1.0210090000000001</c:v>
                </c:pt>
                <c:pt idx="431">
                  <c:v>1.0264489999999999</c:v>
                </c:pt>
                <c:pt idx="432">
                  <c:v>1.0400860000000001</c:v>
                </c:pt>
                <c:pt idx="433">
                  <c:v>1.033881</c:v>
                </c:pt>
                <c:pt idx="434">
                  <c:v>1.025757</c:v>
                </c:pt>
                <c:pt idx="435">
                  <c:v>1.0305709999999999</c:v>
                </c:pt>
                <c:pt idx="436">
                  <c:v>1.0301199999999999</c:v>
                </c:pt>
                <c:pt idx="437">
                  <c:v>1.021989</c:v>
                </c:pt>
                <c:pt idx="438">
                  <c:v>1.025069</c:v>
                </c:pt>
                <c:pt idx="439">
                  <c:v>1.030643</c:v>
                </c:pt>
                <c:pt idx="440">
                  <c:v>1.0330060000000001</c:v>
                </c:pt>
                <c:pt idx="441">
                  <c:v>1.044967</c:v>
                </c:pt>
                <c:pt idx="442">
                  <c:v>1.040367</c:v>
                </c:pt>
                <c:pt idx="443">
                  <c:v>1.020526</c:v>
                </c:pt>
                <c:pt idx="444">
                  <c:v>1.024626</c:v>
                </c:pt>
                <c:pt idx="445">
                  <c:v>1.0330859999999999</c:v>
                </c:pt>
                <c:pt idx="446">
                  <c:v>1.0290600000000001</c:v>
                </c:pt>
                <c:pt idx="447">
                  <c:v>1.0273920000000001</c:v>
                </c:pt>
                <c:pt idx="448">
                  <c:v>1.0269010000000001</c:v>
                </c:pt>
                <c:pt idx="449">
                  <c:v>1.025879</c:v>
                </c:pt>
                <c:pt idx="450">
                  <c:v>1.030931</c:v>
                </c:pt>
                <c:pt idx="451">
                  <c:v>1.0291539999999999</c:v>
                </c:pt>
                <c:pt idx="452">
                  <c:v>1.0193760000000001</c:v>
                </c:pt>
                <c:pt idx="453">
                  <c:v>1.0274099999999999</c:v>
                </c:pt>
                <c:pt idx="454">
                  <c:v>1.03132</c:v>
                </c:pt>
                <c:pt idx="455">
                  <c:v>1.0269170000000001</c:v>
                </c:pt>
                <c:pt idx="456">
                  <c:v>1.037819</c:v>
                </c:pt>
                <c:pt idx="457">
                  <c:v>1.0464370000000001</c:v>
                </c:pt>
                <c:pt idx="458">
                  <c:v>1.044062</c:v>
                </c:pt>
                <c:pt idx="459">
                  <c:v>1.042279</c:v>
                </c:pt>
                <c:pt idx="460">
                  <c:v>1.033633</c:v>
                </c:pt>
                <c:pt idx="461">
                  <c:v>1.0176810000000001</c:v>
                </c:pt>
                <c:pt idx="462">
                  <c:v>1.0163819999999999</c:v>
                </c:pt>
                <c:pt idx="463">
                  <c:v>1.0292079999999999</c:v>
                </c:pt>
                <c:pt idx="464">
                  <c:v>1.027644</c:v>
                </c:pt>
                <c:pt idx="465">
                  <c:v>1.0224070000000001</c:v>
                </c:pt>
                <c:pt idx="466">
                  <c:v>1.032152</c:v>
                </c:pt>
                <c:pt idx="467">
                  <c:v>1.03423</c:v>
                </c:pt>
                <c:pt idx="468">
                  <c:v>1.0310109999999999</c:v>
                </c:pt>
                <c:pt idx="469">
                  <c:v>1.0383709999999999</c:v>
                </c:pt>
                <c:pt idx="470">
                  <c:v>1.0383169999999999</c:v>
                </c:pt>
                <c:pt idx="471">
                  <c:v>1.022583</c:v>
                </c:pt>
                <c:pt idx="472">
                  <c:v>1.0267120000000001</c:v>
                </c:pt>
                <c:pt idx="473">
                  <c:v>1.0319959999999999</c:v>
                </c:pt>
                <c:pt idx="474">
                  <c:v>1.0201180000000001</c:v>
                </c:pt>
                <c:pt idx="475">
                  <c:v>1.032052</c:v>
                </c:pt>
                <c:pt idx="476">
                  <c:v>1.0370680000000001</c:v>
                </c:pt>
                <c:pt idx="477">
                  <c:v>1.022008</c:v>
                </c:pt>
                <c:pt idx="478">
                  <c:v>1.029423</c:v>
                </c:pt>
                <c:pt idx="479">
                  <c:v>1.0396080000000001</c:v>
                </c:pt>
                <c:pt idx="480">
                  <c:v>1.0369390000000001</c:v>
                </c:pt>
                <c:pt idx="481">
                  <c:v>1.0385390000000001</c:v>
                </c:pt>
                <c:pt idx="482">
                  <c:v>1.036532</c:v>
                </c:pt>
                <c:pt idx="483">
                  <c:v>1.025936</c:v>
                </c:pt>
                <c:pt idx="484">
                  <c:v>1.028257</c:v>
                </c:pt>
                <c:pt idx="485">
                  <c:v>1.038284</c:v>
                </c:pt>
                <c:pt idx="486">
                  <c:v>1.023997</c:v>
                </c:pt>
                <c:pt idx="487">
                  <c:v>1.017352</c:v>
                </c:pt>
                <c:pt idx="488">
                  <c:v>1.0433699999999999</c:v>
                </c:pt>
                <c:pt idx="489">
                  <c:v>1.049318</c:v>
                </c:pt>
                <c:pt idx="490">
                  <c:v>1.0331870000000001</c:v>
                </c:pt>
                <c:pt idx="491">
                  <c:v>1.0343169999999999</c:v>
                </c:pt>
                <c:pt idx="492">
                  <c:v>1.041701</c:v>
                </c:pt>
                <c:pt idx="493">
                  <c:v>1.034673</c:v>
                </c:pt>
                <c:pt idx="494">
                  <c:v>1.0375700000000001</c:v>
                </c:pt>
                <c:pt idx="495">
                  <c:v>1.036813</c:v>
                </c:pt>
                <c:pt idx="496">
                  <c:v>1.0229509999999999</c:v>
                </c:pt>
                <c:pt idx="497">
                  <c:v>1.0307740000000001</c:v>
                </c:pt>
                <c:pt idx="498">
                  <c:v>1.036033</c:v>
                </c:pt>
                <c:pt idx="499">
                  <c:v>1.0271129999999999</c:v>
                </c:pt>
                <c:pt idx="500">
                  <c:v>1.0346040000000001</c:v>
                </c:pt>
                <c:pt idx="501">
                  <c:v>1.045194</c:v>
                </c:pt>
                <c:pt idx="502">
                  <c:v>1.0424059999999999</c:v>
                </c:pt>
                <c:pt idx="503">
                  <c:v>1.0384199999999999</c:v>
                </c:pt>
                <c:pt idx="504">
                  <c:v>1.0427329999999999</c:v>
                </c:pt>
                <c:pt idx="505">
                  <c:v>1.037118</c:v>
                </c:pt>
                <c:pt idx="506">
                  <c:v>1.0289980000000001</c:v>
                </c:pt>
                <c:pt idx="507">
                  <c:v>1.0332939999999999</c:v>
                </c:pt>
                <c:pt idx="508">
                  <c:v>1.030734</c:v>
                </c:pt>
                <c:pt idx="509">
                  <c:v>1.0275030000000001</c:v>
                </c:pt>
                <c:pt idx="510">
                  <c:v>1.032416</c:v>
                </c:pt>
                <c:pt idx="511">
                  <c:v>1.037695</c:v>
                </c:pt>
                <c:pt idx="512">
                  <c:v>1.0435719999999999</c:v>
                </c:pt>
                <c:pt idx="513">
                  <c:v>1.0439860000000001</c:v>
                </c:pt>
                <c:pt idx="514">
                  <c:v>1.046346</c:v>
                </c:pt>
                <c:pt idx="515">
                  <c:v>1.0498209999999999</c:v>
                </c:pt>
                <c:pt idx="516">
                  <c:v>1.050395</c:v>
                </c:pt>
                <c:pt idx="517">
                  <c:v>1.0374350000000001</c:v>
                </c:pt>
                <c:pt idx="518">
                  <c:v>1.025185</c:v>
                </c:pt>
                <c:pt idx="519">
                  <c:v>1.036643</c:v>
                </c:pt>
                <c:pt idx="520">
                  <c:v>1.040432</c:v>
                </c:pt>
                <c:pt idx="521">
                  <c:v>1.0313099999999999</c:v>
                </c:pt>
                <c:pt idx="522">
                  <c:v>1.0384329999999999</c:v>
                </c:pt>
                <c:pt idx="523">
                  <c:v>1.0441560000000001</c:v>
                </c:pt>
                <c:pt idx="524">
                  <c:v>1.0405260000000001</c:v>
                </c:pt>
                <c:pt idx="525">
                  <c:v>1.0425580000000001</c:v>
                </c:pt>
                <c:pt idx="526">
                  <c:v>1.042449</c:v>
                </c:pt>
                <c:pt idx="527">
                  <c:v>1.0349470000000001</c:v>
                </c:pt>
                <c:pt idx="528">
                  <c:v>1.0392159999999999</c:v>
                </c:pt>
                <c:pt idx="529">
                  <c:v>1.045566</c:v>
                </c:pt>
                <c:pt idx="530">
                  <c:v>1.0353619999999999</c:v>
                </c:pt>
                <c:pt idx="531">
                  <c:v>1.033234</c:v>
                </c:pt>
                <c:pt idx="532">
                  <c:v>1.0355300000000001</c:v>
                </c:pt>
                <c:pt idx="533">
                  <c:v>1.0353509999999999</c:v>
                </c:pt>
                <c:pt idx="534">
                  <c:v>1.050476</c:v>
                </c:pt>
                <c:pt idx="535">
                  <c:v>1.0565119999999999</c:v>
                </c:pt>
                <c:pt idx="536">
                  <c:v>1.036559</c:v>
                </c:pt>
                <c:pt idx="537">
                  <c:v>1.031099</c:v>
                </c:pt>
                <c:pt idx="538">
                  <c:v>1.0523720000000001</c:v>
                </c:pt>
                <c:pt idx="539">
                  <c:v>1.049758</c:v>
                </c:pt>
                <c:pt idx="540">
                  <c:v>1.037347</c:v>
                </c:pt>
                <c:pt idx="541">
                  <c:v>1.0530200000000001</c:v>
                </c:pt>
                <c:pt idx="542">
                  <c:v>1.047445</c:v>
                </c:pt>
                <c:pt idx="543">
                  <c:v>1.0342640000000001</c:v>
                </c:pt>
                <c:pt idx="544">
                  <c:v>1.0463709999999999</c:v>
                </c:pt>
                <c:pt idx="545">
                  <c:v>1.0452220000000001</c:v>
                </c:pt>
                <c:pt idx="546">
                  <c:v>1.0371410000000001</c:v>
                </c:pt>
                <c:pt idx="547">
                  <c:v>1.045444</c:v>
                </c:pt>
                <c:pt idx="548">
                  <c:v>1.04799</c:v>
                </c:pt>
                <c:pt idx="549">
                  <c:v>1.041531</c:v>
                </c:pt>
                <c:pt idx="550">
                  <c:v>1.0511090000000001</c:v>
                </c:pt>
                <c:pt idx="551">
                  <c:v>1.052049</c:v>
                </c:pt>
                <c:pt idx="552">
                  <c:v>1.034988</c:v>
                </c:pt>
                <c:pt idx="553">
                  <c:v>1.0442549999999999</c:v>
                </c:pt>
                <c:pt idx="554">
                  <c:v>1.051193</c:v>
                </c:pt>
                <c:pt idx="555">
                  <c:v>1.040429</c:v>
                </c:pt>
                <c:pt idx="556">
                  <c:v>1.0487919999999999</c:v>
                </c:pt>
                <c:pt idx="557">
                  <c:v>1.051849</c:v>
                </c:pt>
                <c:pt idx="558">
                  <c:v>1.0348679999999999</c:v>
                </c:pt>
                <c:pt idx="559">
                  <c:v>1.0282910000000001</c:v>
                </c:pt>
                <c:pt idx="560">
                  <c:v>1.0421499999999999</c:v>
                </c:pt>
                <c:pt idx="561">
                  <c:v>1.050872</c:v>
                </c:pt>
                <c:pt idx="562">
                  <c:v>1.0442629999999999</c:v>
                </c:pt>
                <c:pt idx="563">
                  <c:v>1.042708</c:v>
                </c:pt>
                <c:pt idx="564">
                  <c:v>1.0449489999999999</c:v>
                </c:pt>
                <c:pt idx="565">
                  <c:v>1.0511820000000001</c:v>
                </c:pt>
                <c:pt idx="566">
                  <c:v>1.063302</c:v>
                </c:pt>
                <c:pt idx="567">
                  <c:v>1.0592140000000001</c:v>
                </c:pt>
                <c:pt idx="568">
                  <c:v>1.042878</c:v>
                </c:pt>
                <c:pt idx="569">
                  <c:v>1.0436380000000001</c:v>
                </c:pt>
                <c:pt idx="570">
                  <c:v>1.051696</c:v>
                </c:pt>
                <c:pt idx="571">
                  <c:v>1.0417689999999999</c:v>
                </c:pt>
                <c:pt idx="572">
                  <c:v>1.040727</c:v>
                </c:pt>
                <c:pt idx="573">
                  <c:v>1.049523</c:v>
                </c:pt>
                <c:pt idx="574">
                  <c:v>1.04331</c:v>
                </c:pt>
                <c:pt idx="575">
                  <c:v>1.0456829999999999</c:v>
                </c:pt>
                <c:pt idx="576">
                  <c:v>1.049787</c:v>
                </c:pt>
                <c:pt idx="577">
                  <c:v>1.0441259999999999</c:v>
                </c:pt>
                <c:pt idx="578">
                  <c:v>1.054786</c:v>
                </c:pt>
                <c:pt idx="579">
                  <c:v>1.0576699999999999</c:v>
                </c:pt>
                <c:pt idx="580">
                  <c:v>1.0378829999999999</c:v>
                </c:pt>
                <c:pt idx="581">
                  <c:v>1.0424949999999999</c:v>
                </c:pt>
                <c:pt idx="582">
                  <c:v>1.063628</c:v>
                </c:pt>
                <c:pt idx="583">
                  <c:v>1.0487599999999999</c:v>
                </c:pt>
                <c:pt idx="584">
                  <c:v>1.036978</c:v>
                </c:pt>
                <c:pt idx="585">
                  <c:v>1.060859</c:v>
                </c:pt>
                <c:pt idx="586">
                  <c:v>1.0559860000000001</c:v>
                </c:pt>
                <c:pt idx="587">
                  <c:v>1.038986</c:v>
                </c:pt>
                <c:pt idx="588">
                  <c:v>1.0584990000000001</c:v>
                </c:pt>
                <c:pt idx="589">
                  <c:v>1.0673079999999999</c:v>
                </c:pt>
                <c:pt idx="590">
                  <c:v>1.046001</c:v>
                </c:pt>
                <c:pt idx="591">
                  <c:v>1.0432360000000001</c:v>
                </c:pt>
                <c:pt idx="592">
                  <c:v>1.057067</c:v>
                </c:pt>
                <c:pt idx="593">
                  <c:v>1.048511</c:v>
                </c:pt>
                <c:pt idx="594">
                  <c:v>1.045269</c:v>
                </c:pt>
                <c:pt idx="595">
                  <c:v>1.0558890000000001</c:v>
                </c:pt>
                <c:pt idx="596">
                  <c:v>1.043755</c:v>
                </c:pt>
                <c:pt idx="597">
                  <c:v>1.040527</c:v>
                </c:pt>
                <c:pt idx="598">
                  <c:v>1.053464</c:v>
                </c:pt>
                <c:pt idx="599">
                  <c:v>1.0523210000000001</c:v>
                </c:pt>
                <c:pt idx="600">
                  <c:v>1.0543940000000001</c:v>
                </c:pt>
                <c:pt idx="601">
                  <c:v>1.05979</c:v>
                </c:pt>
                <c:pt idx="602">
                  <c:v>1.055734</c:v>
                </c:pt>
                <c:pt idx="603">
                  <c:v>1.052465</c:v>
                </c:pt>
                <c:pt idx="604">
                  <c:v>1.0601309999999999</c:v>
                </c:pt>
                <c:pt idx="605">
                  <c:v>1.05121</c:v>
                </c:pt>
                <c:pt idx="606">
                  <c:v>1.0352699999999999</c:v>
                </c:pt>
                <c:pt idx="607">
                  <c:v>1.0581160000000001</c:v>
                </c:pt>
                <c:pt idx="608">
                  <c:v>1.07203</c:v>
                </c:pt>
                <c:pt idx="609">
                  <c:v>1.0545450000000001</c:v>
                </c:pt>
                <c:pt idx="610">
                  <c:v>1.0557479999999999</c:v>
                </c:pt>
                <c:pt idx="611">
                  <c:v>1.061099</c:v>
                </c:pt>
                <c:pt idx="612">
                  <c:v>1.052211</c:v>
                </c:pt>
                <c:pt idx="613">
                  <c:v>1.057895</c:v>
                </c:pt>
                <c:pt idx="614">
                  <c:v>1.0685469999999999</c:v>
                </c:pt>
                <c:pt idx="615">
                  <c:v>1.053604</c:v>
                </c:pt>
                <c:pt idx="616">
                  <c:v>1.0475669999999999</c:v>
                </c:pt>
                <c:pt idx="617">
                  <c:v>1.060694</c:v>
                </c:pt>
                <c:pt idx="618">
                  <c:v>1.049237</c:v>
                </c:pt>
                <c:pt idx="619">
                  <c:v>1.03711</c:v>
                </c:pt>
                <c:pt idx="620">
                  <c:v>1.046726</c:v>
                </c:pt>
                <c:pt idx="621">
                  <c:v>1.0547489999999999</c:v>
                </c:pt>
                <c:pt idx="622">
                  <c:v>1.0580639999999999</c:v>
                </c:pt>
                <c:pt idx="623">
                  <c:v>1.058575</c:v>
                </c:pt>
                <c:pt idx="624">
                  <c:v>1.061267</c:v>
                </c:pt>
                <c:pt idx="625">
                  <c:v>1.0683130000000001</c:v>
                </c:pt>
                <c:pt idx="626">
                  <c:v>1.068422</c:v>
                </c:pt>
                <c:pt idx="627">
                  <c:v>1.0585500000000001</c:v>
                </c:pt>
                <c:pt idx="628">
                  <c:v>1.0561529999999999</c:v>
                </c:pt>
                <c:pt idx="629">
                  <c:v>1.0640909999999999</c:v>
                </c:pt>
                <c:pt idx="630">
                  <c:v>1.0536190000000001</c:v>
                </c:pt>
                <c:pt idx="631">
                  <c:v>1.0500480000000001</c:v>
                </c:pt>
                <c:pt idx="632">
                  <c:v>1.0652440000000001</c:v>
                </c:pt>
                <c:pt idx="633">
                  <c:v>1.0588329999999999</c:v>
                </c:pt>
                <c:pt idx="634">
                  <c:v>1.0504519999999999</c:v>
                </c:pt>
                <c:pt idx="635">
                  <c:v>1.0578369999999999</c:v>
                </c:pt>
                <c:pt idx="636">
                  <c:v>1.057342</c:v>
                </c:pt>
                <c:pt idx="637">
                  <c:v>1.0458160000000001</c:v>
                </c:pt>
                <c:pt idx="638">
                  <c:v>1.049874</c:v>
                </c:pt>
                <c:pt idx="639">
                  <c:v>1.0638700000000001</c:v>
                </c:pt>
                <c:pt idx="640">
                  <c:v>1.063077</c:v>
                </c:pt>
                <c:pt idx="641">
                  <c:v>1.0611900000000001</c:v>
                </c:pt>
                <c:pt idx="642">
                  <c:v>1.061205</c:v>
                </c:pt>
                <c:pt idx="643">
                  <c:v>1.0575939999999999</c:v>
                </c:pt>
                <c:pt idx="644">
                  <c:v>1.0571280000000001</c:v>
                </c:pt>
                <c:pt idx="645">
                  <c:v>1.0552539999999999</c:v>
                </c:pt>
                <c:pt idx="646">
                  <c:v>1.050276</c:v>
                </c:pt>
                <c:pt idx="647">
                  <c:v>1.056368</c:v>
                </c:pt>
                <c:pt idx="648">
                  <c:v>1.07575</c:v>
                </c:pt>
                <c:pt idx="649">
                  <c:v>1.0704720000000001</c:v>
                </c:pt>
                <c:pt idx="650">
                  <c:v>1.056964</c:v>
                </c:pt>
                <c:pt idx="651">
                  <c:v>1.076532</c:v>
                </c:pt>
                <c:pt idx="652">
                  <c:v>1.0805389999999999</c:v>
                </c:pt>
                <c:pt idx="653">
                  <c:v>1.0551140000000001</c:v>
                </c:pt>
                <c:pt idx="654">
                  <c:v>1.055277</c:v>
                </c:pt>
                <c:pt idx="655">
                  <c:v>1.0705560000000001</c:v>
                </c:pt>
                <c:pt idx="656">
                  <c:v>1.0588310000000001</c:v>
                </c:pt>
                <c:pt idx="657">
                  <c:v>1.0419750000000001</c:v>
                </c:pt>
                <c:pt idx="658">
                  <c:v>1.0513790000000001</c:v>
                </c:pt>
                <c:pt idx="659">
                  <c:v>1.063442</c:v>
                </c:pt>
                <c:pt idx="660">
                  <c:v>1.0685690000000001</c:v>
                </c:pt>
                <c:pt idx="661">
                  <c:v>1.071447</c:v>
                </c:pt>
                <c:pt idx="662">
                  <c:v>1.0597019999999999</c:v>
                </c:pt>
                <c:pt idx="663">
                  <c:v>1.0587219999999999</c:v>
                </c:pt>
                <c:pt idx="664">
                  <c:v>1.0707119999999999</c:v>
                </c:pt>
                <c:pt idx="665">
                  <c:v>1.0662130000000001</c:v>
                </c:pt>
                <c:pt idx="666">
                  <c:v>1.055428</c:v>
                </c:pt>
                <c:pt idx="667">
                  <c:v>1.0646</c:v>
                </c:pt>
                <c:pt idx="668">
                  <c:v>1.0703290000000001</c:v>
                </c:pt>
                <c:pt idx="669">
                  <c:v>1.0550740000000001</c:v>
                </c:pt>
                <c:pt idx="670">
                  <c:v>1.0618460000000001</c:v>
                </c:pt>
                <c:pt idx="671">
                  <c:v>1.0726690000000001</c:v>
                </c:pt>
                <c:pt idx="672">
                  <c:v>1.060122</c:v>
                </c:pt>
                <c:pt idx="673">
                  <c:v>1.0663389999999999</c:v>
                </c:pt>
                <c:pt idx="674">
                  <c:v>1.0770869999999999</c:v>
                </c:pt>
                <c:pt idx="675">
                  <c:v>1.0638369999999999</c:v>
                </c:pt>
                <c:pt idx="676">
                  <c:v>1.0637730000000001</c:v>
                </c:pt>
                <c:pt idx="677">
                  <c:v>1.076227</c:v>
                </c:pt>
                <c:pt idx="678">
                  <c:v>1.0604279999999999</c:v>
                </c:pt>
                <c:pt idx="679">
                  <c:v>1.046165</c:v>
                </c:pt>
                <c:pt idx="680">
                  <c:v>1.0635509999999999</c:v>
                </c:pt>
                <c:pt idx="681">
                  <c:v>1.0662689999999999</c:v>
                </c:pt>
                <c:pt idx="682">
                  <c:v>1.057148</c:v>
                </c:pt>
                <c:pt idx="683">
                  <c:v>1.071437</c:v>
                </c:pt>
                <c:pt idx="684">
                  <c:v>1.0787500000000001</c:v>
                </c:pt>
                <c:pt idx="685">
                  <c:v>1.0711809999999999</c:v>
                </c:pt>
                <c:pt idx="686">
                  <c:v>1.076195</c:v>
                </c:pt>
                <c:pt idx="687">
                  <c:v>1.0800350000000001</c:v>
                </c:pt>
                <c:pt idx="688">
                  <c:v>1.067482</c:v>
                </c:pt>
                <c:pt idx="689">
                  <c:v>1.066014</c:v>
                </c:pt>
                <c:pt idx="690">
                  <c:v>1.072001</c:v>
                </c:pt>
                <c:pt idx="691">
                  <c:v>1.0606370000000001</c:v>
                </c:pt>
                <c:pt idx="692">
                  <c:v>1.0570330000000001</c:v>
                </c:pt>
                <c:pt idx="693">
                  <c:v>1.06701</c:v>
                </c:pt>
                <c:pt idx="694">
                  <c:v>1.0679860000000001</c:v>
                </c:pt>
                <c:pt idx="695">
                  <c:v>1.068154</c:v>
                </c:pt>
                <c:pt idx="696">
                  <c:v>1.0660959999999999</c:v>
                </c:pt>
                <c:pt idx="697">
                  <c:v>1.0643400000000001</c:v>
                </c:pt>
                <c:pt idx="698">
                  <c:v>1.0643180000000001</c:v>
                </c:pt>
                <c:pt idx="699">
                  <c:v>1.0682860000000001</c:v>
                </c:pt>
                <c:pt idx="700">
                  <c:v>1.0827519999999999</c:v>
                </c:pt>
                <c:pt idx="701">
                  <c:v>1.080338</c:v>
                </c:pt>
                <c:pt idx="702">
                  <c:v>1.066934</c:v>
                </c:pt>
                <c:pt idx="703">
                  <c:v>1.0648029999999999</c:v>
                </c:pt>
                <c:pt idx="704">
                  <c:v>1.0696030000000001</c:v>
                </c:pt>
                <c:pt idx="705">
                  <c:v>1.06955</c:v>
                </c:pt>
                <c:pt idx="706">
                  <c:v>1.0657319999999999</c:v>
                </c:pt>
                <c:pt idx="707">
                  <c:v>1.073458</c:v>
                </c:pt>
                <c:pt idx="708">
                  <c:v>1.0737429999999999</c:v>
                </c:pt>
                <c:pt idx="709">
                  <c:v>1.064508</c:v>
                </c:pt>
                <c:pt idx="710">
                  <c:v>1.072586</c:v>
                </c:pt>
                <c:pt idx="711">
                  <c:v>1.082781</c:v>
                </c:pt>
                <c:pt idx="712">
                  <c:v>1.06839</c:v>
                </c:pt>
                <c:pt idx="713">
                  <c:v>1.062535</c:v>
                </c:pt>
                <c:pt idx="714">
                  <c:v>1.0841940000000001</c:v>
                </c:pt>
                <c:pt idx="715">
                  <c:v>1.0801160000000001</c:v>
                </c:pt>
                <c:pt idx="716">
                  <c:v>1.058087</c:v>
                </c:pt>
                <c:pt idx="717">
                  <c:v>1.068843</c:v>
                </c:pt>
                <c:pt idx="718">
                  <c:v>1.076748</c:v>
                </c:pt>
                <c:pt idx="719">
                  <c:v>1.0647869999999999</c:v>
                </c:pt>
                <c:pt idx="720">
                  <c:v>1.069229</c:v>
                </c:pt>
                <c:pt idx="721">
                  <c:v>1.076422</c:v>
                </c:pt>
                <c:pt idx="722">
                  <c:v>1.070697</c:v>
                </c:pt>
                <c:pt idx="723">
                  <c:v>1.0687519999999999</c:v>
                </c:pt>
                <c:pt idx="724">
                  <c:v>1.0775090000000001</c:v>
                </c:pt>
                <c:pt idx="725">
                  <c:v>1.076573</c:v>
                </c:pt>
                <c:pt idx="726">
                  <c:v>1.0689359999999999</c:v>
                </c:pt>
                <c:pt idx="727">
                  <c:v>1.075782</c:v>
                </c:pt>
                <c:pt idx="728">
                  <c:v>1.0745979999999999</c:v>
                </c:pt>
                <c:pt idx="729">
                  <c:v>1.07002</c:v>
                </c:pt>
                <c:pt idx="730">
                  <c:v>1.077426</c:v>
                </c:pt>
                <c:pt idx="731">
                  <c:v>1.0763579999999999</c:v>
                </c:pt>
                <c:pt idx="732">
                  <c:v>1.0729649999999999</c:v>
                </c:pt>
                <c:pt idx="733">
                  <c:v>1.0805899999999999</c:v>
                </c:pt>
                <c:pt idx="734">
                  <c:v>1.0790850000000001</c:v>
                </c:pt>
                <c:pt idx="735">
                  <c:v>1.0683130000000001</c:v>
                </c:pt>
                <c:pt idx="736">
                  <c:v>1.078117</c:v>
                </c:pt>
                <c:pt idx="737">
                  <c:v>1.0810850000000001</c:v>
                </c:pt>
                <c:pt idx="738">
                  <c:v>1.069545</c:v>
                </c:pt>
                <c:pt idx="739">
                  <c:v>1.0708120000000001</c:v>
                </c:pt>
                <c:pt idx="740">
                  <c:v>1.0692470000000001</c:v>
                </c:pt>
                <c:pt idx="741">
                  <c:v>1.069785</c:v>
                </c:pt>
                <c:pt idx="742">
                  <c:v>1.074543</c:v>
                </c:pt>
                <c:pt idx="743">
                  <c:v>1.0758620000000001</c:v>
                </c:pt>
                <c:pt idx="744">
                  <c:v>1.0840719999999999</c:v>
                </c:pt>
                <c:pt idx="745">
                  <c:v>1.088349</c:v>
                </c:pt>
                <c:pt idx="746">
                  <c:v>1.0826659999999999</c:v>
                </c:pt>
                <c:pt idx="747">
                  <c:v>1.072222</c:v>
                </c:pt>
                <c:pt idx="748">
                  <c:v>1.0738589999999999</c:v>
                </c:pt>
                <c:pt idx="749">
                  <c:v>1.0850329999999999</c:v>
                </c:pt>
                <c:pt idx="750">
                  <c:v>1.0798719999999999</c:v>
                </c:pt>
                <c:pt idx="751">
                  <c:v>1.0753600000000001</c:v>
                </c:pt>
                <c:pt idx="752">
                  <c:v>1.0842689999999999</c:v>
                </c:pt>
                <c:pt idx="753">
                  <c:v>1.0827800000000001</c:v>
                </c:pt>
                <c:pt idx="754">
                  <c:v>1.066689</c:v>
                </c:pt>
                <c:pt idx="755">
                  <c:v>1.0728260000000001</c:v>
                </c:pt>
                <c:pt idx="756">
                  <c:v>1.08324</c:v>
                </c:pt>
                <c:pt idx="757">
                  <c:v>1.070916</c:v>
                </c:pt>
                <c:pt idx="758">
                  <c:v>1.0729489999999999</c:v>
                </c:pt>
                <c:pt idx="759">
                  <c:v>1.0831900000000001</c:v>
                </c:pt>
                <c:pt idx="760">
                  <c:v>1.080516</c:v>
                </c:pt>
                <c:pt idx="761">
                  <c:v>1.083046</c:v>
                </c:pt>
                <c:pt idx="762">
                  <c:v>1.0882750000000001</c:v>
                </c:pt>
                <c:pt idx="763">
                  <c:v>1.0802160000000001</c:v>
                </c:pt>
                <c:pt idx="764">
                  <c:v>1.0695840000000001</c:v>
                </c:pt>
                <c:pt idx="765">
                  <c:v>1.0755950000000001</c:v>
                </c:pt>
                <c:pt idx="766">
                  <c:v>1.079332</c:v>
                </c:pt>
                <c:pt idx="767">
                  <c:v>1.070336</c:v>
                </c:pt>
                <c:pt idx="768">
                  <c:v>1.0774300000000001</c:v>
                </c:pt>
                <c:pt idx="769">
                  <c:v>1.0871299999999999</c:v>
                </c:pt>
                <c:pt idx="770">
                  <c:v>1.0841460000000001</c:v>
                </c:pt>
                <c:pt idx="771">
                  <c:v>1.092946</c:v>
                </c:pt>
                <c:pt idx="772">
                  <c:v>1.094462</c:v>
                </c:pt>
                <c:pt idx="773">
                  <c:v>1.0812630000000001</c:v>
                </c:pt>
                <c:pt idx="774">
                  <c:v>1.084579</c:v>
                </c:pt>
                <c:pt idx="775">
                  <c:v>1.0926689999999999</c:v>
                </c:pt>
                <c:pt idx="776">
                  <c:v>1.077258</c:v>
                </c:pt>
                <c:pt idx="777">
                  <c:v>1.0696159999999999</c:v>
                </c:pt>
                <c:pt idx="778">
                  <c:v>1.0801350000000001</c:v>
                </c:pt>
                <c:pt idx="779">
                  <c:v>1.077774</c:v>
                </c:pt>
                <c:pt idx="780">
                  <c:v>1.082006</c:v>
                </c:pt>
                <c:pt idx="781">
                  <c:v>1.0923620000000001</c:v>
                </c:pt>
                <c:pt idx="782">
                  <c:v>1.0850439999999999</c:v>
                </c:pt>
                <c:pt idx="783">
                  <c:v>1.0771770000000001</c:v>
                </c:pt>
                <c:pt idx="784">
                  <c:v>1.0786450000000001</c:v>
                </c:pt>
                <c:pt idx="785">
                  <c:v>1.078913</c:v>
                </c:pt>
                <c:pt idx="786">
                  <c:v>1.081337</c:v>
                </c:pt>
                <c:pt idx="787">
                  <c:v>1.092549</c:v>
                </c:pt>
                <c:pt idx="788">
                  <c:v>1.091253</c:v>
                </c:pt>
                <c:pt idx="789">
                  <c:v>1.075909</c:v>
                </c:pt>
                <c:pt idx="790">
                  <c:v>1.0842099999999999</c:v>
                </c:pt>
                <c:pt idx="791">
                  <c:v>1.0946309999999999</c:v>
                </c:pt>
                <c:pt idx="792">
                  <c:v>1.0831299999999999</c:v>
                </c:pt>
                <c:pt idx="793">
                  <c:v>1.07999</c:v>
                </c:pt>
                <c:pt idx="794">
                  <c:v>1.0885910000000001</c:v>
                </c:pt>
                <c:pt idx="795">
                  <c:v>1.0901810000000001</c:v>
                </c:pt>
                <c:pt idx="796">
                  <c:v>1.085286</c:v>
                </c:pt>
                <c:pt idx="797">
                  <c:v>1.0875859999999999</c:v>
                </c:pt>
                <c:pt idx="798">
                  <c:v>1.085202</c:v>
                </c:pt>
                <c:pt idx="799">
                  <c:v>1.0812539999999999</c:v>
                </c:pt>
                <c:pt idx="800">
                  <c:v>1.0862719999999999</c:v>
                </c:pt>
                <c:pt idx="801">
                  <c:v>1.0795049999999999</c:v>
                </c:pt>
                <c:pt idx="802">
                  <c:v>1.080911</c:v>
                </c:pt>
                <c:pt idx="803">
                  <c:v>1.0911729999999999</c:v>
                </c:pt>
                <c:pt idx="804">
                  <c:v>1.0875710000000001</c:v>
                </c:pt>
                <c:pt idx="805">
                  <c:v>1.082165</c:v>
                </c:pt>
                <c:pt idx="806">
                  <c:v>1.0774859999999999</c:v>
                </c:pt>
                <c:pt idx="807">
                  <c:v>1.0781510000000001</c:v>
                </c:pt>
                <c:pt idx="808">
                  <c:v>1.0868770000000001</c:v>
                </c:pt>
                <c:pt idx="809">
                  <c:v>1.093332</c:v>
                </c:pt>
                <c:pt idx="810">
                  <c:v>1.0905199999999999</c:v>
                </c:pt>
                <c:pt idx="811">
                  <c:v>1.089939</c:v>
                </c:pt>
                <c:pt idx="812">
                  <c:v>1.094454</c:v>
                </c:pt>
                <c:pt idx="813">
                  <c:v>1.0891999999999999</c:v>
                </c:pt>
                <c:pt idx="814">
                  <c:v>1.0884499999999999</c:v>
                </c:pt>
                <c:pt idx="815">
                  <c:v>1.09405</c:v>
                </c:pt>
                <c:pt idx="816">
                  <c:v>1.090276</c:v>
                </c:pt>
                <c:pt idx="817">
                  <c:v>1.0874330000000001</c:v>
                </c:pt>
                <c:pt idx="818">
                  <c:v>1.0865180000000001</c:v>
                </c:pt>
                <c:pt idx="819">
                  <c:v>1.0918330000000001</c:v>
                </c:pt>
                <c:pt idx="820">
                  <c:v>1.097594</c:v>
                </c:pt>
                <c:pt idx="821">
                  <c:v>1.0986499999999999</c:v>
                </c:pt>
                <c:pt idx="822">
                  <c:v>1.100001</c:v>
                </c:pt>
                <c:pt idx="823">
                  <c:v>1.0875619999999999</c:v>
                </c:pt>
                <c:pt idx="824">
                  <c:v>1.075547</c:v>
                </c:pt>
                <c:pt idx="825">
                  <c:v>1.078233</c:v>
                </c:pt>
                <c:pt idx="826">
                  <c:v>1.077879</c:v>
                </c:pt>
                <c:pt idx="827">
                  <c:v>1.0828359999999999</c:v>
                </c:pt>
                <c:pt idx="828">
                  <c:v>1.0972409999999999</c:v>
                </c:pt>
                <c:pt idx="829">
                  <c:v>1.099747</c:v>
                </c:pt>
                <c:pt idx="830">
                  <c:v>1.094085</c:v>
                </c:pt>
                <c:pt idx="831">
                  <c:v>1.091993</c:v>
                </c:pt>
                <c:pt idx="832">
                  <c:v>1.089707</c:v>
                </c:pt>
                <c:pt idx="833">
                  <c:v>1.0872839999999999</c:v>
                </c:pt>
                <c:pt idx="834">
                  <c:v>1.0937920000000001</c:v>
                </c:pt>
                <c:pt idx="835">
                  <c:v>1.091853</c:v>
                </c:pt>
                <c:pt idx="836">
                  <c:v>1.0885130000000001</c:v>
                </c:pt>
                <c:pt idx="837">
                  <c:v>1.0993249999999999</c:v>
                </c:pt>
                <c:pt idx="838">
                  <c:v>1.0968500000000001</c:v>
                </c:pt>
                <c:pt idx="839">
                  <c:v>1.085199</c:v>
                </c:pt>
                <c:pt idx="840">
                  <c:v>1.092471</c:v>
                </c:pt>
                <c:pt idx="841">
                  <c:v>1.0972789999999999</c:v>
                </c:pt>
                <c:pt idx="842">
                  <c:v>1.081602</c:v>
                </c:pt>
                <c:pt idx="843">
                  <c:v>1.0887039999999999</c:v>
                </c:pt>
                <c:pt idx="844">
                  <c:v>1.107837</c:v>
                </c:pt>
                <c:pt idx="845">
                  <c:v>1.0920190000000001</c:v>
                </c:pt>
                <c:pt idx="846">
                  <c:v>1.0861989999999999</c:v>
                </c:pt>
                <c:pt idx="847">
                  <c:v>1.1026130000000001</c:v>
                </c:pt>
                <c:pt idx="848">
                  <c:v>1.1003449999999999</c:v>
                </c:pt>
                <c:pt idx="849">
                  <c:v>1.0901590000000001</c:v>
                </c:pt>
                <c:pt idx="850">
                  <c:v>1.0940000000000001</c:v>
                </c:pt>
                <c:pt idx="851">
                  <c:v>1.0961810000000001</c:v>
                </c:pt>
                <c:pt idx="852">
                  <c:v>1.086497</c:v>
                </c:pt>
                <c:pt idx="853">
                  <c:v>1.0930439999999999</c:v>
                </c:pt>
                <c:pt idx="854">
                  <c:v>1.1021669999999999</c:v>
                </c:pt>
                <c:pt idx="855">
                  <c:v>1.090856</c:v>
                </c:pt>
                <c:pt idx="856">
                  <c:v>1.0957539999999999</c:v>
                </c:pt>
                <c:pt idx="857">
                  <c:v>1.1086100000000001</c:v>
                </c:pt>
                <c:pt idx="858">
                  <c:v>1.0978330000000001</c:v>
                </c:pt>
                <c:pt idx="859">
                  <c:v>1.091577</c:v>
                </c:pt>
                <c:pt idx="860">
                  <c:v>1.1035490000000001</c:v>
                </c:pt>
                <c:pt idx="861">
                  <c:v>1.0957669999999999</c:v>
                </c:pt>
                <c:pt idx="862">
                  <c:v>1.0808789999999999</c:v>
                </c:pt>
                <c:pt idx="863">
                  <c:v>1.091442</c:v>
                </c:pt>
                <c:pt idx="864">
                  <c:v>1.091982</c:v>
                </c:pt>
                <c:pt idx="865">
                  <c:v>1.0872630000000001</c:v>
                </c:pt>
                <c:pt idx="866">
                  <c:v>1.1041890000000001</c:v>
                </c:pt>
                <c:pt idx="867">
                  <c:v>1.1111930000000001</c:v>
                </c:pt>
                <c:pt idx="868">
                  <c:v>1.099793</c:v>
                </c:pt>
                <c:pt idx="869">
                  <c:v>1.098455</c:v>
                </c:pt>
                <c:pt idx="870">
                  <c:v>1.1056459999999999</c:v>
                </c:pt>
                <c:pt idx="871">
                  <c:v>1.0995619999999999</c:v>
                </c:pt>
                <c:pt idx="872">
                  <c:v>1.0966279999999999</c:v>
                </c:pt>
                <c:pt idx="873">
                  <c:v>1.107186</c:v>
                </c:pt>
                <c:pt idx="874">
                  <c:v>1.0992219999999999</c:v>
                </c:pt>
                <c:pt idx="875">
                  <c:v>1.0835440000000001</c:v>
                </c:pt>
                <c:pt idx="876">
                  <c:v>1.092902</c:v>
                </c:pt>
                <c:pt idx="877">
                  <c:v>1.1044719999999999</c:v>
                </c:pt>
                <c:pt idx="878">
                  <c:v>1.0963989999999999</c:v>
                </c:pt>
                <c:pt idx="879">
                  <c:v>1.0904609999999999</c:v>
                </c:pt>
                <c:pt idx="880">
                  <c:v>1.096462</c:v>
                </c:pt>
                <c:pt idx="881">
                  <c:v>1.102962</c:v>
                </c:pt>
                <c:pt idx="882">
                  <c:v>1.1026929999999999</c:v>
                </c:pt>
                <c:pt idx="883">
                  <c:v>1.0963959999999999</c:v>
                </c:pt>
                <c:pt idx="884">
                  <c:v>1.099539</c:v>
                </c:pt>
                <c:pt idx="885">
                  <c:v>1.1038859999999999</c:v>
                </c:pt>
                <c:pt idx="886">
                  <c:v>1.0960860000000001</c:v>
                </c:pt>
                <c:pt idx="887">
                  <c:v>1.1021069999999999</c:v>
                </c:pt>
                <c:pt idx="888">
                  <c:v>1.109596</c:v>
                </c:pt>
                <c:pt idx="889">
                  <c:v>1.0971740000000001</c:v>
                </c:pt>
                <c:pt idx="890">
                  <c:v>1.097588</c:v>
                </c:pt>
                <c:pt idx="891">
                  <c:v>1.105353</c:v>
                </c:pt>
                <c:pt idx="892">
                  <c:v>1.103143</c:v>
                </c:pt>
                <c:pt idx="893">
                  <c:v>1.101747</c:v>
                </c:pt>
                <c:pt idx="894">
                  <c:v>1.1032059999999999</c:v>
                </c:pt>
                <c:pt idx="895">
                  <c:v>1.101626</c:v>
                </c:pt>
                <c:pt idx="896">
                  <c:v>1.0958559999999999</c:v>
                </c:pt>
                <c:pt idx="897">
                  <c:v>1.0980030000000001</c:v>
                </c:pt>
                <c:pt idx="898">
                  <c:v>1.101067</c:v>
                </c:pt>
                <c:pt idx="899">
                  <c:v>1.1023769999999999</c:v>
                </c:pt>
                <c:pt idx="900">
                  <c:v>1.1096159999999999</c:v>
                </c:pt>
                <c:pt idx="901">
                  <c:v>1.1079330000000001</c:v>
                </c:pt>
                <c:pt idx="902">
                  <c:v>1.1039270000000001</c:v>
                </c:pt>
                <c:pt idx="903">
                  <c:v>1.1075490000000001</c:v>
                </c:pt>
                <c:pt idx="904">
                  <c:v>1.1045229999999999</c:v>
                </c:pt>
                <c:pt idx="905">
                  <c:v>1.0962229999999999</c:v>
                </c:pt>
                <c:pt idx="906">
                  <c:v>1.0999300000000001</c:v>
                </c:pt>
                <c:pt idx="907">
                  <c:v>1.1072040000000001</c:v>
                </c:pt>
                <c:pt idx="908">
                  <c:v>1.0971630000000001</c:v>
                </c:pt>
                <c:pt idx="909">
                  <c:v>1.0968739999999999</c:v>
                </c:pt>
                <c:pt idx="910">
                  <c:v>1.1150180000000001</c:v>
                </c:pt>
                <c:pt idx="911">
                  <c:v>1.1074710000000001</c:v>
                </c:pt>
                <c:pt idx="912">
                  <c:v>1.100474</c:v>
                </c:pt>
                <c:pt idx="913">
                  <c:v>1.1132439999999999</c:v>
                </c:pt>
                <c:pt idx="914">
                  <c:v>1.108484</c:v>
                </c:pt>
                <c:pt idx="915">
                  <c:v>1.098346</c:v>
                </c:pt>
                <c:pt idx="916">
                  <c:v>1.110222</c:v>
                </c:pt>
                <c:pt idx="917">
                  <c:v>1.1161589999999999</c:v>
                </c:pt>
                <c:pt idx="918">
                  <c:v>1.1042510000000001</c:v>
                </c:pt>
                <c:pt idx="919">
                  <c:v>1.106903</c:v>
                </c:pt>
                <c:pt idx="920">
                  <c:v>1.1097220000000001</c:v>
                </c:pt>
                <c:pt idx="921">
                  <c:v>1.097146</c:v>
                </c:pt>
                <c:pt idx="922">
                  <c:v>1.100052</c:v>
                </c:pt>
                <c:pt idx="923">
                  <c:v>1.107637</c:v>
                </c:pt>
                <c:pt idx="924">
                  <c:v>1.100336</c:v>
                </c:pt>
                <c:pt idx="925">
                  <c:v>1.101337</c:v>
                </c:pt>
                <c:pt idx="926">
                  <c:v>1.1126819999999999</c:v>
                </c:pt>
                <c:pt idx="927">
                  <c:v>1.1050530000000001</c:v>
                </c:pt>
                <c:pt idx="928">
                  <c:v>1.0966370000000001</c:v>
                </c:pt>
                <c:pt idx="929">
                  <c:v>1.1098710000000001</c:v>
                </c:pt>
                <c:pt idx="930">
                  <c:v>1.1110450000000001</c:v>
                </c:pt>
                <c:pt idx="931">
                  <c:v>1.103505</c:v>
                </c:pt>
                <c:pt idx="932">
                  <c:v>1.1111500000000001</c:v>
                </c:pt>
                <c:pt idx="933">
                  <c:v>1.110973</c:v>
                </c:pt>
                <c:pt idx="934">
                  <c:v>1.1046309999999999</c:v>
                </c:pt>
                <c:pt idx="935">
                  <c:v>1.10859</c:v>
                </c:pt>
                <c:pt idx="936">
                  <c:v>1.110568</c:v>
                </c:pt>
                <c:pt idx="937">
                  <c:v>1.100379</c:v>
                </c:pt>
                <c:pt idx="938">
                  <c:v>1.104465</c:v>
                </c:pt>
                <c:pt idx="939">
                  <c:v>1.120771</c:v>
                </c:pt>
                <c:pt idx="940">
                  <c:v>1.113961</c:v>
                </c:pt>
                <c:pt idx="941">
                  <c:v>1.110357</c:v>
                </c:pt>
                <c:pt idx="942">
                  <c:v>1.1228670000000001</c:v>
                </c:pt>
                <c:pt idx="943">
                  <c:v>1.120465</c:v>
                </c:pt>
                <c:pt idx="944">
                  <c:v>1.109386</c:v>
                </c:pt>
                <c:pt idx="945">
                  <c:v>1.1063270000000001</c:v>
                </c:pt>
                <c:pt idx="946">
                  <c:v>1.109847</c:v>
                </c:pt>
                <c:pt idx="947">
                  <c:v>1.105793</c:v>
                </c:pt>
                <c:pt idx="948">
                  <c:v>1.1036619999999999</c:v>
                </c:pt>
                <c:pt idx="949">
                  <c:v>1.109707</c:v>
                </c:pt>
                <c:pt idx="950">
                  <c:v>1.111307</c:v>
                </c:pt>
                <c:pt idx="951">
                  <c:v>1.113526</c:v>
                </c:pt>
                <c:pt idx="952">
                  <c:v>1.1067720000000001</c:v>
                </c:pt>
                <c:pt idx="953">
                  <c:v>1.1039270000000001</c:v>
                </c:pt>
                <c:pt idx="954">
                  <c:v>1.119299</c:v>
                </c:pt>
                <c:pt idx="955">
                  <c:v>1.1197079999999999</c:v>
                </c:pt>
                <c:pt idx="956">
                  <c:v>1.1135759999999999</c:v>
                </c:pt>
                <c:pt idx="957">
                  <c:v>1.1184160000000001</c:v>
                </c:pt>
                <c:pt idx="958">
                  <c:v>1.113232</c:v>
                </c:pt>
                <c:pt idx="959">
                  <c:v>1.1011150000000001</c:v>
                </c:pt>
                <c:pt idx="960">
                  <c:v>1.1080350000000001</c:v>
                </c:pt>
                <c:pt idx="961">
                  <c:v>1.120533</c:v>
                </c:pt>
                <c:pt idx="962">
                  <c:v>1.1077049999999999</c:v>
                </c:pt>
                <c:pt idx="963">
                  <c:v>1.1013949999999999</c:v>
                </c:pt>
                <c:pt idx="964">
                  <c:v>1.1124209999999999</c:v>
                </c:pt>
                <c:pt idx="965">
                  <c:v>1.11009</c:v>
                </c:pt>
                <c:pt idx="966">
                  <c:v>1.11754</c:v>
                </c:pt>
                <c:pt idx="967">
                  <c:v>1.127124</c:v>
                </c:pt>
                <c:pt idx="968">
                  <c:v>1.1145970000000001</c:v>
                </c:pt>
                <c:pt idx="969">
                  <c:v>1.10625</c:v>
                </c:pt>
                <c:pt idx="970">
                  <c:v>1.1171329999999999</c:v>
                </c:pt>
                <c:pt idx="971">
                  <c:v>1.1197779999999999</c:v>
                </c:pt>
                <c:pt idx="972">
                  <c:v>1.1047130000000001</c:v>
                </c:pt>
                <c:pt idx="973">
                  <c:v>1.109531</c:v>
                </c:pt>
                <c:pt idx="974">
                  <c:v>1.1227210000000001</c:v>
                </c:pt>
                <c:pt idx="975">
                  <c:v>1.1181890000000001</c:v>
                </c:pt>
                <c:pt idx="976">
                  <c:v>1.118976</c:v>
                </c:pt>
                <c:pt idx="977">
                  <c:v>1.12256</c:v>
                </c:pt>
                <c:pt idx="978">
                  <c:v>1.1164320000000001</c:v>
                </c:pt>
                <c:pt idx="979">
                  <c:v>1.111961</c:v>
                </c:pt>
                <c:pt idx="980">
                  <c:v>1.1193470000000001</c:v>
                </c:pt>
                <c:pt idx="981">
                  <c:v>1.1198300000000001</c:v>
                </c:pt>
                <c:pt idx="982">
                  <c:v>1.10649</c:v>
                </c:pt>
                <c:pt idx="983">
                  <c:v>1.1090089999999999</c:v>
                </c:pt>
                <c:pt idx="984">
                  <c:v>1.1163449999999999</c:v>
                </c:pt>
                <c:pt idx="985">
                  <c:v>1.117699</c:v>
                </c:pt>
                <c:pt idx="986">
                  <c:v>1.1168</c:v>
                </c:pt>
                <c:pt idx="987">
                  <c:v>1.111137</c:v>
                </c:pt>
                <c:pt idx="988">
                  <c:v>1.115146</c:v>
                </c:pt>
                <c:pt idx="989">
                  <c:v>1.1199479999999999</c:v>
                </c:pt>
                <c:pt idx="990">
                  <c:v>1.122735</c:v>
                </c:pt>
                <c:pt idx="991">
                  <c:v>1.1283559999999999</c:v>
                </c:pt>
                <c:pt idx="992">
                  <c:v>1.1241410000000001</c:v>
                </c:pt>
                <c:pt idx="993">
                  <c:v>1.114719</c:v>
                </c:pt>
                <c:pt idx="994">
                  <c:v>1.11069</c:v>
                </c:pt>
                <c:pt idx="995">
                  <c:v>1.1188720000000001</c:v>
                </c:pt>
                <c:pt idx="996">
                  <c:v>1.1214789999999999</c:v>
                </c:pt>
                <c:pt idx="997">
                  <c:v>1.1229709999999999</c:v>
                </c:pt>
                <c:pt idx="998">
                  <c:v>1.1264240000000001</c:v>
                </c:pt>
                <c:pt idx="999">
                  <c:v>1.1127389999999999</c:v>
                </c:pt>
                <c:pt idx="1000">
                  <c:v>1.1001000000000001</c:v>
                </c:pt>
                <c:pt idx="1001">
                  <c:v>1.1116250000000001</c:v>
                </c:pt>
                <c:pt idx="1002">
                  <c:v>1.1262590000000001</c:v>
                </c:pt>
                <c:pt idx="1003">
                  <c:v>1.123505</c:v>
                </c:pt>
                <c:pt idx="1004">
                  <c:v>1.124336</c:v>
                </c:pt>
                <c:pt idx="1005">
                  <c:v>1.1281730000000001</c:v>
                </c:pt>
                <c:pt idx="1006">
                  <c:v>1.116441</c:v>
                </c:pt>
                <c:pt idx="1007">
                  <c:v>1.1192770000000001</c:v>
                </c:pt>
                <c:pt idx="1008">
                  <c:v>1.130684</c:v>
                </c:pt>
                <c:pt idx="1009">
                  <c:v>1.1192770000000001</c:v>
                </c:pt>
                <c:pt idx="1010">
                  <c:v>1.120133</c:v>
                </c:pt>
                <c:pt idx="1011">
                  <c:v>1.134301</c:v>
                </c:pt>
                <c:pt idx="1012">
                  <c:v>1.1246860000000001</c:v>
                </c:pt>
                <c:pt idx="1013">
                  <c:v>1.112525</c:v>
                </c:pt>
                <c:pt idx="1014">
                  <c:v>1.12192</c:v>
                </c:pt>
                <c:pt idx="1015">
                  <c:v>1.124393</c:v>
                </c:pt>
                <c:pt idx="1016">
                  <c:v>1.116001</c:v>
                </c:pt>
                <c:pt idx="1017">
                  <c:v>1.1253120000000001</c:v>
                </c:pt>
                <c:pt idx="1018">
                  <c:v>1.131181</c:v>
                </c:pt>
                <c:pt idx="1019">
                  <c:v>1.1207590000000001</c:v>
                </c:pt>
                <c:pt idx="1020">
                  <c:v>1.1216360000000001</c:v>
                </c:pt>
                <c:pt idx="1021">
                  <c:v>1.127078</c:v>
                </c:pt>
                <c:pt idx="1022">
                  <c:v>1.1200490000000001</c:v>
                </c:pt>
                <c:pt idx="1023">
                  <c:v>1.1160350000000001</c:v>
                </c:pt>
                <c:pt idx="1024">
                  <c:v>1.122036</c:v>
                </c:pt>
                <c:pt idx="1025">
                  <c:v>1.121149</c:v>
                </c:pt>
                <c:pt idx="1026">
                  <c:v>1.113488</c:v>
                </c:pt>
                <c:pt idx="1027">
                  <c:v>1.1208420000000001</c:v>
                </c:pt>
                <c:pt idx="1028">
                  <c:v>1.1301209999999999</c:v>
                </c:pt>
                <c:pt idx="1029">
                  <c:v>1.128174</c:v>
                </c:pt>
                <c:pt idx="1030">
                  <c:v>1.1227720000000001</c:v>
                </c:pt>
                <c:pt idx="1031">
                  <c:v>1.123991</c:v>
                </c:pt>
                <c:pt idx="1032">
                  <c:v>1.1300239999999999</c:v>
                </c:pt>
                <c:pt idx="1033">
                  <c:v>1.128328</c:v>
                </c:pt>
                <c:pt idx="1034">
                  <c:v>1.1259109999999999</c:v>
                </c:pt>
                <c:pt idx="1035">
                  <c:v>1.1261680000000001</c:v>
                </c:pt>
                <c:pt idx="1036">
                  <c:v>1.124349</c:v>
                </c:pt>
                <c:pt idx="1037">
                  <c:v>1.120933</c:v>
                </c:pt>
                <c:pt idx="1038">
                  <c:v>1.1207940000000001</c:v>
                </c:pt>
                <c:pt idx="1039">
                  <c:v>1.1288179999999999</c:v>
                </c:pt>
                <c:pt idx="1040">
                  <c:v>1.1257630000000001</c:v>
                </c:pt>
                <c:pt idx="1041">
                  <c:v>1.117119</c:v>
                </c:pt>
                <c:pt idx="1042">
                  <c:v>1.121588</c:v>
                </c:pt>
                <c:pt idx="1043">
                  <c:v>1.1264339999999999</c:v>
                </c:pt>
                <c:pt idx="1044">
                  <c:v>1.1238090000000001</c:v>
                </c:pt>
                <c:pt idx="1045">
                  <c:v>1.1238380000000001</c:v>
                </c:pt>
                <c:pt idx="1046">
                  <c:v>1.1330640000000001</c:v>
                </c:pt>
                <c:pt idx="1047">
                  <c:v>1.1307590000000001</c:v>
                </c:pt>
                <c:pt idx="1048">
                  <c:v>1.124911</c:v>
                </c:pt>
                <c:pt idx="1049">
                  <c:v>1.1314740000000001</c:v>
                </c:pt>
                <c:pt idx="1050">
                  <c:v>1.1324369999999999</c:v>
                </c:pt>
                <c:pt idx="1051">
                  <c:v>1.132188</c:v>
                </c:pt>
                <c:pt idx="1052">
                  <c:v>1.1320669999999999</c:v>
                </c:pt>
                <c:pt idx="1053">
                  <c:v>1.1244460000000001</c:v>
                </c:pt>
                <c:pt idx="1054">
                  <c:v>1.121796</c:v>
                </c:pt>
                <c:pt idx="1055">
                  <c:v>1.1306180000000001</c:v>
                </c:pt>
                <c:pt idx="1056">
                  <c:v>1.132128</c:v>
                </c:pt>
                <c:pt idx="1057">
                  <c:v>1.1219269999999999</c:v>
                </c:pt>
                <c:pt idx="1058">
                  <c:v>1.1303779999999999</c:v>
                </c:pt>
                <c:pt idx="1059">
                  <c:v>1.1307849999999999</c:v>
                </c:pt>
                <c:pt idx="1060">
                  <c:v>1.1162239999999999</c:v>
                </c:pt>
                <c:pt idx="1061">
                  <c:v>1.131586</c:v>
                </c:pt>
                <c:pt idx="1062">
                  <c:v>1.1401829999999999</c:v>
                </c:pt>
                <c:pt idx="1063">
                  <c:v>1.1245670000000001</c:v>
                </c:pt>
                <c:pt idx="1064">
                  <c:v>1.130166</c:v>
                </c:pt>
                <c:pt idx="1065">
                  <c:v>1.137194</c:v>
                </c:pt>
                <c:pt idx="1066">
                  <c:v>1.127669</c:v>
                </c:pt>
                <c:pt idx="1067">
                  <c:v>1.128225</c:v>
                </c:pt>
                <c:pt idx="1068">
                  <c:v>1.13517</c:v>
                </c:pt>
                <c:pt idx="1069">
                  <c:v>1.1265309999999999</c:v>
                </c:pt>
                <c:pt idx="1070">
                  <c:v>1.1213230000000001</c:v>
                </c:pt>
                <c:pt idx="1071">
                  <c:v>1.133961</c:v>
                </c:pt>
                <c:pt idx="1072">
                  <c:v>1.135821</c:v>
                </c:pt>
                <c:pt idx="1073">
                  <c:v>1.133856</c:v>
                </c:pt>
                <c:pt idx="1074">
                  <c:v>1.1401140000000001</c:v>
                </c:pt>
                <c:pt idx="1075">
                  <c:v>1.1320330000000001</c:v>
                </c:pt>
                <c:pt idx="1076">
                  <c:v>1.1232089999999999</c:v>
                </c:pt>
                <c:pt idx="1077">
                  <c:v>1.139354</c:v>
                </c:pt>
                <c:pt idx="1078">
                  <c:v>1.148209</c:v>
                </c:pt>
                <c:pt idx="1079">
                  <c:v>1.1267610000000001</c:v>
                </c:pt>
                <c:pt idx="1080">
                  <c:v>1.123021</c:v>
                </c:pt>
                <c:pt idx="1081">
                  <c:v>1.1353360000000001</c:v>
                </c:pt>
                <c:pt idx="1082">
                  <c:v>1.1226970000000001</c:v>
                </c:pt>
                <c:pt idx="1083">
                  <c:v>1.1206320000000001</c:v>
                </c:pt>
                <c:pt idx="1084">
                  <c:v>1.1336649999999999</c:v>
                </c:pt>
                <c:pt idx="1085">
                  <c:v>1.1304650000000001</c:v>
                </c:pt>
                <c:pt idx="1086">
                  <c:v>1.1299710000000001</c:v>
                </c:pt>
                <c:pt idx="1087">
                  <c:v>1.141092</c:v>
                </c:pt>
                <c:pt idx="1088">
                  <c:v>1.141599</c:v>
                </c:pt>
                <c:pt idx="1089">
                  <c:v>1.1347689999999999</c:v>
                </c:pt>
                <c:pt idx="1090">
                  <c:v>1.1408499999999999</c:v>
                </c:pt>
                <c:pt idx="1091">
                  <c:v>1.1377950000000001</c:v>
                </c:pt>
                <c:pt idx="1092">
                  <c:v>1.127567</c:v>
                </c:pt>
                <c:pt idx="1093">
                  <c:v>1.135894</c:v>
                </c:pt>
                <c:pt idx="1094">
                  <c:v>1.1416330000000001</c:v>
                </c:pt>
                <c:pt idx="1095">
                  <c:v>1.141859</c:v>
                </c:pt>
                <c:pt idx="1096">
                  <c:v>1.1381680000000001</c:v>
                </c:pt>
                <c:pt idx="1097">
                  <c:v>1.1293820000000001</c:v>
                </c:pt>
                <c:pt idx="1098">
                  <c:v>1.134091</c:v>
                </c:pt>
                <c:pt idx="1099">
                  <c:v>1.1426879999999999</c:v>
                </c:pt>
                <c:pt idx="1100">
                  <c:v>1.1334550000000001</c:v>
                </c:pt>
                <c:pt idx="1101">
                  <c:v>1.1245289999999999</c:v>
                </c:pt>
                <c:pt idx="1102">
                  <c:v>1.133235</c:v>
                </c:pt>
                <c:pt idx="1103">
                  <c:v>1.1347739999999999</c:v>
                </c:pt>
                <c:pt idx="1104">
                  <c:v>1.131143</c:v>
                </c:pt>
                <c:pt idx="1105">
                  <c:v>1.1413899999999999</c:v>
                </c:pt>
                <c:pt idx="1106">
                  <c:v>1.1401270000000001</c:v>
                </c:pt>
                <c:pt idx="1107">
                  <c:v>1.131251</c:v>
                </c:pt>
                <c:pt idx="1108">
                  <c:v>1.1411789999999999</c:v>
                </c:pt>
                <c:pt idx="1109">
                  <c:v>1.1478710000000001</c:v>
                </c:pt>
                <c:pt idx="1110">
                  <c:v>1.137046</c:v>
                </c:pt>
                <c:pt idx="1111">
                  <c:v>1.1326879999999999</c:v>
                </c:pt>
                <c:pt idx="1112">
                  <c:v>1.142172</c:v>
                </c:pt>
                <c:pt idx="1113">
                  <c:v>1.1429389999999999</c:v>
                </c:pt>
                <c:pt idx="1114">
                  <c:v>1.1346099999999999</c:v>
                </c:pt>
                <c:pt idx="1115">
                  <c:v>1.1423190000000001</c:v>
                </c:pt>
                <c:pt idx="1116">
                  <c:v>1.143813</c:v>
                </c:pt>
                <c:pt idx="1117">
                  <c:v>1.133802</c:v>
                </c:pt>
                <c:pt idx="1118">
                  <c:v>1.13802</c:v>
                </c:pt>
                <c:pt idx="1119">
                  <c:v>1.140914</c:v>
                </c:pt>
                <c:pt idx="1120">
                  <c:v>1.1324259999999999</c:v>
                </c:pt>
                <c:pt idx="1121">
                  <c:v>1.133365</c:v>
                </c:pt>
                <c:pt idx="1122">
                  <c:v>1.1436930000000001</c:v>
                </c:pt>
                <c:pt idx="1123">
                  <c:v>1.136525</c:v>
                </c:pt>
                <c:pt idx="1124">
                  <c:v>1.1348180000000001</c:v>
                </c:pt>
                <c:pt idx="1125">
                  <c:v>1.1433230000000001</c:v>
                </c:pt>
                <c:pt idx="1126">
                  <c:v>1.139462</c:v>
                </c:pt>
                <c:pt idx="1127">
                  <c:v>1.1430229999999999</c:v>
                </c:pt>
                <c:pt idx="1128">
                  <c:v>1.15242</c:v>
                </c:pt>
                <c:pt idx="1129">
                  <c:v>1.14375</c:v>
                </c:pt>
                <c:pt idx="1130">
                  <c:v>1.1371370000000001</c:v>
                </c:pt>
                <c:pt idx="1131">
                  <c:v>1.14558</c:v>
                </c:pt>
                <c:pt idx="1132">
                  <c:v>1.147275</c:v>
                </c:pt>
                <c:pt idx="1133">
                  <c:v>1.136406</c:v>
                </c:pt>
                <c:pt idx="1134">
                  <c:v>1.139005</c:v>
                </c:pt>
                <c:pt idx="1135">
                  <c:v>1.142269</c:v>
                </c:pt>
                <c:pt idx="1136">
                  <c:v>1.135929</c:v>
                </c:pt>
                <c:pt idx="1137">
                  <c:v>1.1426210000000001</c:v>
                </c:pt>
                <c:pt idx="1138">
                  <c:v>1.1478280000000001</c:v>
                </c:pt>
                <c:pt idx="1139">
                  <c:v>1.145481</c:v>
                </c:pt>
                <c:pt idx="1140">
                  <c:v>1.148188</c:v>
                </c:pt>
                <c:pt idx="1141">
                  <c:v>1.1451819999999999</c:v>
                </c:pt>
                <c:pt idx="1142">
                  <c:v>1.1343239999999999</c:v>
                </c:pt>
                <c:pt idx="1143">
                  <c:v>1.133553</c:v>
                </c:pt>
                <c:pt idx="1144">
                  <c:v>1.141977</c:v>
                </c:pt>
                <c:pt idx="1145">
                  <c:v>1.142881</c:v>
                </c:pt>
                <c:pt idx="1146">
                  <c:v>1.141019</c:v>
                </c:pt>
                <c:pt idx="1147">
                  <c:v>1.138863</c:v>
                </c:pt>
                <c:pt idx="1148">
                  <c:v>1.1376649999999999</c:v>
                </c:pt>
                <c:pt idx="1149">
                  <c:v>1.152549</c:v>
                </c:pt>
                <c:pt idx="1150">
                  <c:v>1.1567510000000001</c:v>
                </c:pt>
                <c:pt idx="1151">
                  <c:v>1.1455409999999999</c:v>
                </c:pt>
                <c:pt idx="1152">
                  <c:v>1.142809</c:v>
                </c:pt>
                <c:pt idx="1153">
                  <c:v>1.1465399999999999</c:v>
                </c:pt>
                <c:pt idx="1154">
                  <c:v>1.1455420000000001</c:v>
                </c:pt>
                <c:pt idx="1155">
                  <c:v>1.1409530000000001</c:v>
                </c:pt>
                <c:pt idx="1156">
                  <c:v>1.1474709999999999</c:v>
                </c:pt>
                <c:pt idx="1157">
                  <c:v>1.152085</c:v>
                </c:pt>
                <c:pt idx="1158">
                  <c:v>1.1488</c:v>
                </c:pt>
                <c:pt idx="1159">
                  <c:v>1.1475690000000001</c:v>
                </c:pt>
                <c:pt idx="1160">
                  <c:v>1.1372150000000001</c:v>
                </c:pt>
                <c:pt idx="1161">
                  <c:v>1.133197</c:v>
                </c:pt>
                <c:pt idx="1162">
                  <c:v>1.1500330000000001</c:v>
                </c:pt>
                <c:pt idx="1163">
                  <c:v>1.1561129999999999</c:v>
                </c:pt>
                <c:pt idx="1164">
                  <c:v>1.1449069999999999</c:v>
                </c:pt>
                <c:pt idx="1165">
                  <c:v>1.143397</c:v>
                </c:pt>
                <c:pt idx="1166">
                  <c:v>1.151384</c:v>
                </c:pt>
                <c:pt idx="1167">
                  <c:v>1.148806</c:v>
                </c:pt>
                <c:pt idx="1168">
                  <c:v>1.144981</c:v>
                </c:pt>
                <c:pt idx="1169">
                  <c:v>1.1441539999999999</c:v>
                </c:pt>
                <c:pt idx="1170">
                  <c:v>1.1373660000000001</c:v>
                </c:pt>
                <c:pt idx="1171">
                  <c:v>1.1475839999999999</c:v>
                </c:pt>
                <c:pt idx="1172">
                  <c:v>1.1576249999999999</c:v>
                </c:pt>
                <c:pt idx="1173">
                  <c:v>1.144541</c:v>
                </c:pt>
                <c:pt idx="1174">
                  <c:v>1.1446149999999999</c:v>
                </c:pt>
                <c:pt idx="1175">
                  <c:v>1.161011</c:v>
                </c:pt>
                <c:pt idx="1176">
                  <c:v>1.15903</c:v>
                </c:pt>
                <c:pt idx="1177">
                  <c:v>1.1530149999999999</c:v>
                </c:pt>
                <c:pt idx="1178">
                  <c:v>1.1603600000000001</c:v>
                </c:pt>
                <c:pt idx="1179">
                  <c:v>1.1414850000000001</c:v>
                </c:pt>
                <c:pt idx="1180">
                  <c:v>1.127872</c:v>
                </c:pt>
                <c:pt idx="1181">
                  <c:v>1.150466</c:v>
                </c:pt>
                <c:pt idx="1182">
                  <c:v>1.14781</c:v>
                </c:pt>
                <c:pt idx="1183">
                  <c:v>1.139934</c:v>
                </c:pt>
                <c:pt idx="1184">
                  <c:v>1.158574</c:v>
                </c:pt>
                <c:pt idx="1185">
                  <c:v>1.16126</c:v>
                </c:pt>
                <c:pt idx="1186">
                  <c:v>1.149813</c:v>
                </c:pt>
                <c:pt idx="1187">
                  <c:v>1.1537029999999999</c:v>
                </c:pt>
                <c:pt idx="1188">
                  <c:v>1.158514</c:v>
                </c:pt>
                <c:pt idx="1189">
                  <c:v>1.150488</c:v>
                </c:pt>
                <c:pt idx="1190">
                  <c:v>1.1528510000000001</c:v>
                </c:pt>
                <c:pt idx="1191">
                  <c:v>1.155508</c:v>
                </c:pt>
                <c:pt idx="1192">
                  <c:v>1.1455379999999999</c:v>
                </c:pt>
                <c:pt idx="1193">
                  <c:v>1.144277</c:v>
                </c:pt>
                <c:pt idx="1194">
                  <c:v>1.145149</c:v>
                </c:pt>
                <c:pt idx="1195">
                  <c:v>1.1433329999999999</c:v>
                </c:pt>
                <c:pt idx="1196">
                  <c:v>1.145122</c:v>
                </c:pt>
                <c:pt idx="1197">
                  <c:v>1.1449419999999999</c:v>
                </c:pt>
                <c:pt idx="1198">
                  <c:v>1.148013</c:v>
                </c:pt>
                <c:pt idx="1199">
                  <c:v>1.158426</c:v>
                </c:pt>
                <c:pt idx="1200">
                  <c:v>1.1634579999999999</c:v>
                </c:pt>
                <c:pt idx="1201">
                  <c:v>1.1547640000000001</c:v>
                </c:pt>
                <c:pt idx="1202">
                  <c:v>1.152693</c:v>
                </c:pt>
                <c:pt idx="1203">
                  <c:v>1.155413</c:v>
                </c:pt>
                <c:pt idx="1204">
                  <c:v>1.1465289999999999</c:v>
                </c:pt>
                <c:pt idx="1205">
                  <c:v>1.1477599999999999</c:v>
                </c:pt>
                <c:pt idx="1206">
                  <c:v>1.155537</c:v>
                </c:pt>
                <c:pt idx="1207">
                  <c:v>1.1545239999999999</c:v>
                </c:pt>
                <c:pt idx="1208">
                  <c:v>1.155926</c:v>
                </c:pt>
                <c:pt idx="1209">
                  <c:v>1.157003</c:v>
                </c:pt>
                <c:pt idx="1210">
                  <c:v>1.1515310000000001</c:v>
                </c:pt>
                <c:pt idx="1211">
                  <c:v>1.147886</c:v>
                </c:pt>
                <c:pt idx="1212">
                  <c:v>1.1653340000000001</c:v>
                </c:pt>
                <c:pt idx="1213">
                  <c:v>1.1680740000000001</c:v>
                </c:pt>
                <c:pt idx="1214">
                  <c:v>1.1436809999999999</c:v>
                </c:pt>
                <c:pt idx="1215">
                  <c:v>1.1508309999999999</c:v>
                </c:pt>
                <c:pt idx="1216">
                  <c:v>1.1662490000000001</c:v>
                </c:pt>
                <c:pt idx="1217">
                  <c:v>1.1571469999999999</c:v>
                </c:pt>
                <c:pt idx="1218">
                  <c:v>1.1560360000000001</c:v>
                </c:pt>
                <c:pt idx="1219">
                  <c:v>1.1602079999999999</c:v>
                </c:pt>
                <c:pt idx="1220">
                  <c:v>1.1530879999999999</c:v>
                </c:pt>
                <c:pt idx="1221">
                  <c:v>1.1530020000000001</c:v>
                </c:pt>
                <c:pt idx="1222">
                  <c:v>1.1570320000000001</c:v>
                </c:pt>
                <c:pt idx="1223">
                  <c:v>1.152369</c:v>
                </c:pt>
                <c:pt idx="1224">
                  <c:v>1.1610769999999999</c:v>
                </c:pt>
                <c:pt idx="1225">
                  <c:v>1.1663669999999999</c:v>
                </c:pt>
                <c:pt idx="1226">
                  <c:v>1.156153</c:v>
                </c:pt>
                <c:pt idx="1227">
                  <c:v>1.157367</c:v>
                </c:pt>
                <c:pt idx="1228">
                  <c:v>1.1588769999999999</c:v>
                </c:pt>
                <c:pt idx="1229">
                  <c:v>1.152569</c:v>
                </c:pt>
                <c:pt idx="1230">
                  <c:v>1.14707</c:v>
                </c:pt>
                <c:pt idx="1231">
                  <c:v>1.152633</c:v>
                </c:pt>
                <c:pt idx="1232">
                  <c:v>1.1629929999999999</c:v>
                </c:pt>
                <c:pt idx="1233">
                  <c:v>1.1652819999999999</c:v>
                </c:pt>
                <c:pt idx="1234">
                  <c:v>1.1638459999999999</c:v>
                </c:pt>
                <c:pt idx="1235">
                  <c:v>1.1587019999999999</c:v>
                </c:pt>
                <c:pt idx="1236">
                  <c:v>1.156731</c:v>
                </c:pt>
                <c:pt idx="1237">
                  <c:v>1.1676610000000001</c:v>
                </c:pt>
                <c:pt idx="1238">
                  <c:v>1.171292</c:v>
                </c:pt>
                <c:pt idx="1239">
                  <c:v>1.161816</c:v>
                </c:pt>
                <c:pt idx="1240">
                  <c:v>1.159062</c:v>
                </c:pt>
                <c:pt idx="1241">
                  <c:v>1.1569469999999999</c:v>
                </c:pt>
                <c:pt idx="1242">
                  <c:v>1.1470320000000001</c:v>
                </c:pt>
                <c:pt idx="1243">
                  <c:v>1.146226</c:v>
                </c:pt>
                <c:pt idx="1244">
                  <c:v>1.158595</c:v>
                </c:pt>
                <c:pt idx="1245">
                  <c:v>1.1557919999999999</c:v>
                </c:pt>
                <c:pt idx="1246">
                  <c:v>1.153594</c:v>
                </c:pt>
                <c:pt idx="1247">
                  <c:v>1.1633599999999999</c:v>
                </c:pt>
                <c:pt idx="1248">
                  <c:v>1.1592249999999999</c:v>
                </c:pt>
                <c:pt idx="1249">
                  <c:v>1.1576089999999999</c:v>
                </c:pt>
                <c:pt idx="1250">
                  <c:v>1.1722730000000001</c:v>
                </c:pt>
                <c:pt idx="1251">
                  <c:v>1.1728909999999999</c:v>
                </c:pt>
                <c:pt idx="1252">
                  <c:v>1.1584989999999999</c:v>
                </c:pt>
                <c:pt idx="1253">
                  <c:v>1.159745</c:v>
                </c:pt>
                <c:pt idx="1254">
                  <c:v>1.166231</c:v>
                </c:pt>
                <c:pt idx="1255">
                  <c:v>1.1636789999999999</c:v>
                </c:pt>
                <c:pt idx="1256">
                  <c:v>1.1662220000000001</c:v>
                </c:pt>
                <c:pt idx="1257">
                  <c:v>1.1637820000000001</c:v>
                </c:pt>
                <c:pt idx="1258">
                  <c:v>1.158461</c:v>
                </c:pt>
                <c:pt idx="1259">
                  <c:v>1.1640030000000001</c:v>
                </c:pt>
                <c:pt idx="1260">
                  <c:v>1.164487</c:v>
                </c:pt>
                <c:pt idx="1261">
                  <c:v>1.1572230000000001</c:v>
                </c:pt>
                <c:pt idx="1262">
                  <c:v>1.1605220000000001</c:v>
                </c:pt>
                <c:pt idx="1263">
                  <c:v>1.1717610000000001</c:v>
                </c:pt>
                <c:pt idx="1264">
                  <c:v>1.160023</c:v>
                </c:pt>
                <c:pt idx="1265">
                  <c:v>1.144598</c:v>
                </c:pt>
                <c:pt idx="1266">
                  <c:v>1.1588449999999999</c:v>
                </c:pt>
                <c:pt idx="1267">
                  <c:v>1.1672629999999999</c:v>
                </c:pt>
                <c:pt idx="1268">
                  <c:v>1.162123</c:v>
                </c:pt>
                <c:pt idx="1269">
                  <c:v>1.1616880000000001</c:v>
                </c:pt>
                <c:pt idx="1270">
                  <c:v>1.1594579999999999</c:v>
                </c:pt>
                <c:pt idx="1271">
                  <c:v>1.1643570000000001</c:v>
                </c:pt>
                <c:pt idx="1272">
                  <c:v>1.1717420000000001</c:v>
                </c:pt>
                <c:pt idx="1273">
                  <c:v>1.1661049999999999</c:v>
                </c:pt>
                <c:pt idx="1274">
                  <c:v>1.160771</c:v>
                </c:pt>
                <c:pt idx="1275">
                  <c:v>1.1659630000000001</c:v>
                </c:pt>
                <c:pt idx="1276">
                  <c:v>1.1728449999999999</c:v>
                </c:pt>
                <c:pt idx="1277">
                  <c:v>1.1747320000000001</c:v>
                </c:pt>
                <c:pt idx="1278">
                  <c:v>1.1748289999999999</c:v>
                </c:pt>
                <c:pt idx="1279">
                  <c:v>1.166852</c:v>
                </c:pt>
                <c:pt idx="1280">
                  <c:v>1.16079</c:v>
                </c:pt>
                <c:pt idx="1281">
                  <c:v>1.1692180000000001</c:v>
                </c:pt>
                <c:pt idx="1282">
                  <c:v>1.1709240000000001</c:v>
                </c:pt>
                <c:pt idx="1283">
                  <c:v>1.165886</c:v>
                </c:pt>
                <c:pt idx="1284">
                  <c:v>1.1640189999999999</c:v>
                </c:pt>
                <c:pt idx="1285">
                  <c:v>1.1654659999999999</c:v>
                </c:pt>
                <c:pt idx="1286">
                  <c:v>1.1598329999999999</c:v>
                </c:pt>
                <c:pt idx="1287">
                  <c:v>1.1535549999999999</c:v>
                </c:pt>
                <c:pt idx="1288">
                  <c:v>1.163978</c:v>
                </c:pt>
                <c:pt idx="1289">
                  <c:v>1.167001</c:v>
                </c:pt>
                <c:pt idx="1290">
                  <c:v>1.168831</c:v>
                </c:pt>
                <c:pt idx="1291">
                  <c:v>1.1767829999999999</c:v>
                </c:pt>
                <c:pt idx="1292">
                  <c:v>1.170086</c:v>
                </c:pt>
                <c:pt idx="1293">
                  <c:v>1.173851</c:v>
                </c:pt>
                <c:pt idx="1294">
                  <c:v>1.183745</c:v>
                </c:pt>
                <c:pt idx="1295">
                  <c:v>1.171286</c:v>
                </c:pt>
                <c:pt idx="1296">
                  <c:v>1.163483</c:v>
                </c:pt>
                <c:pt idx="1297">
                  <c:v>1.1755819999999999</c:v>
                </c:pt>
                <c:pt idx="1298">
                  <c:v>1.1703000000000001</c:v>
                </c:pt>
                <c:pt idx="1299">
                  <c:v>1.1531370000000001</c:v>
                </c:pt>
                <c:pt idx="1300">
                  <c:v>1.1705129999999999</c:v>
                </c:pt>
                <c:pt idx="1301">
                  <c:v>1.179611</c:v>
                </c:pt>
                <c:pt idx="1302">
                  <c:v>1.16109</c:v>
                </c:pt>
                <c:pt idx="1303">
                  <c:v>1.168498</c:v>
                </c:pt>
                <c:pt idx="1304">
                  <c:v>1.174679</c:v>
                </c:pt>
                <c:pt idx="1305">
                  <c:v>1.1610579999999999</c:v>
                </c:pt>
                <c:pt idx="1306">
                  <c:v>1.1636150000000001</c:v>
                </c:pt>
                <c:pt idx="1307">
                  <c:v>1.169786</c:v>
                </c:pt>
                <c:pt idx="1308">
                  <c:v>1.164606</c:v>
                </c:pt>
                <c:pt idx="1309">
                  <c:v>1.17042</c:v>
                </c:pt>
                <c:pt idx="1310">
                  <c:v>1.180337</c:v>
                </c:pt>
                <c:pt idx="1311">
                  <c:v>1.1722269999999999</c:v>
                </c:pt>
                <c:pt idx="1312">
                  <c:v>1.166615</c:v>
                </c:pt>
                <c:pt idx="1313">
                  <c:v>1.173956</c:v>
                </c:pt>
                <c:pt idx="1314">
                  <c:v>1.169524</c:v>
                </c:pt>
                <c:pt idx="1315">
                  <c:v>1.163486</c:v>
                </c:pt>
                <c:pt idx="1316">
                  <c:v>1.170563</c:v>
                </c:pt>
                <c:pt idx="1317">
                  <c:v>1.172156</c:v>
                </c:pt>
                <c:pt idx="1318">
                  <c:v>1.166094</c:v>
                </c:pt>
                <c:pt idx="1319">
                  <c:v>1.173108</c:v>
                </c:pt>
                <c:pt idx="1320">
                  <c:v>1.1847190000000001</c:v>
                </c:pt>
                <c:pt idx="1321">
                  <c:v>1.1780010000000001</c:v>
                </c:pt>
                <c:pt idx="1322">
                  <c:v>1.174026</c:v>
                </c:pt>
                <c:pt idx="1323">
                  <c:v>1.177359</c:v>
                </c:pt>
                <c:pt idx="1324">
                  <c:v>1.173165</c:v>
                </c:pt>
                <c:pt idx="1325">
                  <c:v>1.1772389999999999</c:v>
                </c:pt>
                <c:pt idx="1326">
                  <c:v>1.182606</c:v>
                </c:pt>
                <c:pt idx="1327">
                  <c:v>1.1721360000000001</c:v>
                </c:pt>
                <c:pt idx="1328">
                  <c:v>1.1632469999999999</c:v>
                </c:pt>
                <c:pt idx="1329">
                  <c:v>1.1704559999999999</c:v>
                </c:pt>
                <c:pt idx="1330">
                  <c:v>1.173224</c:v>
                </c:pt>
                <c:pt idx="1331">
                  <c:v>1.1715709999999999</c:v>
                </c:pt>
                <c:pt idx="1332">
                  <c:v>1.1754869999999999</c:v>
                </c:pt>
                <c:pt idx="1333">
                  <c:v>1.167834</c:v>
                </c:pt>
                <c:pt idx="1334">
                  <c:v>1.172336</c:v>
                </c:pt>
                <c:pt idx="1335">
                  <c:v>1.1863969999999999</c:v>
                </c:pt>
                <c:pt idx="1336">
                  <c:v>1.1711419999999999</c:v>
                </c:pt>
                <c:pt idx="1337">
                  <c:v>1.1653310000000001</c:v>
                </c:pt>
                <c:pt idx="1338">
                  <c:v>1.1791119999999999</c:v>
                </c:pt>
                <c:pt idx="1339">
                  <c:v>1.1806399999999999</c:v>
                </c:pt>
                <c:pt idx="1340">
                  <c:v>1.1777470000000001</c:v>
                </c:pt>
                <c:pt idx="1341">
                  <c:v>1.183227</c:v>
                </c:pt>
                <c:pt idx="1342">
                  <c:v>1.185049</c:v>
                </c:pt>
                <c:pt idx="1343">
                  <c:v>1.1785030000000001</c:v>
                </c:pt>
                <c:pt idx="1344">
                  <c:v>1.1852590000000001</c:v>
                </c:pt>
                <c:pt idx="1345">
                  <c:v>1.1865350000000001</c:v>
                </c:pt>
                <c:pt idx="1346">
                  <c:v>1.166954</c:v>
                </c:pt>
                <c:pt idx="1347">
                  <c:v>1.166839</c:v>
                </c:pt>
                <c:pt idx="1348">
                  <c:v>1.177182</c:v>
                </c:pt>
                <c:pt idx="1349">
                  <c:v>1.1706479999999999</c:v>
                </c:pt>
                <c:pt idx="1350">
                  <c:v>1.1707190000000001</c:v>
                </c:pt>
                <c:pt idx="1351">
                  <c:v>1.1806510000000001</c:v>
                </c:pt>
                <c:pt idx="1352">
                  <c:v>1.1734020000000001</c:v>
                </c:pt>
                <c:pt idx="1353">
                  <c:v>1.163645</c:v>
                </c:pt>
                <c:pt idx="1354">
                  <c:v>1.1767050000000001</c:v>
                </c:pt>
                <c:pt idx="1355">
                  <c:v>1.184218</c:v>
                </c:pt>
                <c:pt idx="1356">
                  <c:v>1.179913</c:v>
                </c:pt>
                <c:pt idx="1357">
                  <c:v>1.1858949999999999</c:v>
                </c:pt>
                <c:pt idx="1358">
                  <c:v>1.187889</c:v>
                </c:pt>
                <c:pt idx="1359">
                  <c:v>1.1787130000000001</c:v>
                </c:pt>
                <c:pt idx="1360">
                  <c:v>1.18204</c:v>
                </c:pt>
                <c:pt idx="1361">
                  <c:v>1.1917200000000001</c:v>
                </c:pt>
                <c:pt idx="1362">
                  <c:v>1.181845</c:v>
                </c:pt>
                <c:pt idx="1363">
                  <c:v>1.176599</c:v>
                </c:pt>
                <c:pt idx="1364">
                  <c:v>1.1843429999999999</c:v>
                </c:pt>
                <c:pt idx="1365">
                  <c:v>1.1828669999999999</c:v>
                </c:pt>
                <c:pt idx="1366">
                  <c:v>1.1834659999999999</c:v>
                </c:pt>
                <c:pt idx="1367">
                  <c:v>1.1871929999999999</c:v>
                </c:pt>
                <c:pt idx="1368">
                  <c:v>1.1815739999999999</c:v>
                </c:pt>
                <c:pt idx="1369">
                  <c:v>1.175063</c:v>
                </c:pt>
                <c:pt idx="1370">
                  <c:v>1.175195</c:v>
                </c:pt>
                <c:pt idx="1371">
                  <c:v>1.1760649999999999</c:v>
                </c:pt>
                <c:pt idx="1372">
                  <c:v>1.1751659999999999</c:v>
                </c:pt>
                <c:pt idx="1373">
                  <c:v>1.18218</c:v>
                </c:pt>
                <c:pt idx="1374">
                  <c:v>1.179025</c:v>
                </c:pt>
                <c:pt idx="1375">
                  <c:v>1.1680030000000001</c:v>
                </c:pt>
                <c:pt idx="1376">
                  <c:v>1.182526</c:v>
                </c:pt>
                <c:pt idx="1377">
                  <c:v>1.183999</c:v>
                </c:pt>
                <c:pt idx="1378">
                  <c:v>1.1680820000000001</c:v>
                </c:pt>
                <c:pt idx="1379">
                  <c:v>1.187551</c:v>
                </c:pt>
                <c:pt idx="1380">
                  <c:v>1.1995800000000001</c:v>
                </c:pt>
                <c:pt idx="1381">
                  <c:v>1.1812590000000001</c:v>
                </c:pt>
                <c:pt idx="1382">
                  <c:v>1.1904980000000001</c:v>
                </c:pt>
                <c:pt idx="1383">
                  <c:v>1.198661</c:v>
                </c:pt>
                <c:pt idx="1384">
                  <c:v>1.172636</c:v>
                </c:pt>
                <c:pt idx="1385">
                  <c:v>1.178801</c:v>
                </c:pt>
                <c:pt idx="1386">
                  <c:v>1.196928</c:v>
                </c:pt>
                <c:pt idx="1387">
                  <c:v>1.1778649999999999</c:v>
                </c:pt>
                <c:pt idx="1388">
                  <c:v>1.172995</c:v>
                </c:pt>
                <c:pt idx="1389">
                  <c:v>1.183824</c:v>
                </c:pt>
                <c:pt idx="1390">
                  <c:v>1.1806559999999999</c:v>
                </c:pt>
                <c:pt idx="1391">
                  <c:v>1.1772499999999999</c:v>
                </c:pt>
                <c:pt idx="1392">
                  <c:v>1.1748479999999999</c:v>
                </c:pt>
                <c:pt idx="1393">
                  <c:v>1.177349</c:v>
                </c:pt>
                <c:pt idx="1394">
                  <c:v>1.187381</c:v>
                </c:pt>
                <c:pt idx="1395">
                  <c:v>1.1954560000000001</c:v>
                </c:pt>
                <c:pt idx="1396">
                  <c:v>1.196774</c:v>
                </c:pt>
                <c:pt idx="1397">
                  <c:v>1.19295</c:v>
                </c:pt>
                <c:pt idx="1398">
                  <c:v>1.19171</c:v>
                </c:pt>
                <c:pt idx="1399">
                  <c:v>1.1859999999999999</c:v>
                </c:pt>
                <c:pt idx="1400">
                  <c:v>1.1840410000000001</c:v>
                </c:pt>
                <c:pt idx="1401">
                  <c:v>1.191778</c:v>
                </c:pt>
                <c:pt idx="1402">
                  <c:v>1.189028</c:v>
                </c:pt>
                <c:pt idx="1403">
                  <c:v>1.179745</c:v>
                </c:pt>
                <c:pt idx="1404">
                  <c:v>1.179605</c:v>
                </c:pt>
                <c:pt idx="1405">
                  <c:v>1.185079</c:v>
                </c:pt>
                <c:pt idx="1406">
                  <c:v>1.184107</c:v>
                </c:pt>
                <c:pt idx="1407">
                  <c:v>1.18465</c:v>
                </c:pt>
                <c:pt idx="1408">
                  <c:v>1.194958</c:v>
                </c:pt>
                <c:pt idx="1409">
                  <c:v>1.2031160000000001</c:v>
                </c:pt>
                <c:pt idx="1410">
                  <c:v>1.1990860000000001</c:v>
                </c:pt>
                <c:pt idx="1411">
                  <c:v>1.1854020000000001</c:v>
                </c:pt>
                <c:pt idx="1412">
                  <c:v>1.178137</c:v>
                </c:pt>
                <c:pt idx="1413">
                  <c:v>1.1794089999999999</c:v>
                </c:pt>
                <c:pt idx="1414">
                  <c:v>1.1790620000000001</c:v>
                </c:pt>
                <c:pt idx="1415">
                  <c:v>1.1825749999999999</c:v>
                </c:pt>
                <c:pt idx="1416">
                  <c:v>1.1870240000000001</c:v>
                </c:pt>
                <c:pt idx="1417">
                  <c:v>1.1899770000000001</c:v>
                </c:pt>
                <c:pt idx="1418">
                  <c:v>1.193932</c:v>
                </c:pt>
                <c:pt idx="1419">
                  <c:v>1.192377</c:v>
                </c:pt>
                <c:pt idx="1420">
                  <c:v>1.191019</c:v>
                </c:pt>
                <c:pt idx="1421">
                  <c:v>1.1933229999999999</c:v>
                </c:pt>
                <c:pt idx="1422">
                  <c:v>1.1971229999999999</c:v>
                </c:pt>
                <c:pt idx="1423">
                  <c:v>1.1980500000000001</c:v>
                </c:pt>
                <c:pt idx="1424">
                  <c:v>1.1907099999999999</c:v>
                </c:pt>
                <c:pt idx="1425">
                  <c:v>1.1825479999999999</c:v>
                </c:pt>
                <c:pt idx="1426">
                  <c:v>1.1839919999999999</c:v>
                </c:pt>
                <c:pt idx="1427">
                  <c:v>1.1868940000000001</c:v>
                </c:pt>
                <c:pt idx="1428">
                  <c:v>1.1841269999999999</c:v>
                </c:pt>
                <c:pt idx="1429">
                  <c:v>1.195039</c:v>
                </c:pt>
                <c:pt idx="1430">
                  <c:v>1.2056089999999999</c:v>
                </c:pt>
                <c:pt idx="1431">
                  <c:v>1.1902840000000001</c:v>
                </c:pt>
                <c:pt idx="1432">
                  <c:v>1.1862029999999999</c:v>
                </c:pt>
                <c:pt idx="1433">
                  <c:v>1.197022</c:v>
                </c:pt>
                <c:pt idx="1434">
                  <c:v>1.191784</c:v>
                </c:pt>
                <c:pt idx="1435">
                  <c:v>1.186855</c:v>
                </c:pt>
                <c:pt idx="1436">
                  <c:v>1.1901109999999999</c:v>
                </c:pt>
                <c:pt idx="1437">
                  <c:v>1.1868559999999999</c:v>
                </c:pt>
                <c:pt idx="1438">
                  <c:v>1.1814899999999999</c:v>
                </c:pt>
                <c:pt idx="1439">
                  <c:v>1.1950540000000001</c:v>
                </c:pt>
                <c:pt idx="1440">
                  <c:v>1.202566</c:v>
                </c:pt>
                <c:pt idx="1441">
                  <c:v>1.1886700000000001</c:v>
                </c:pt>
                <c:pt idx="1442">
                  <c:v>1.190199</c:v>
                </c:pt>
                <c:pt idx="1443">
                  <c:v>1.1970559999999999</c:v>
                </c:pt>
                <c:pt idx="1444">
                  <c:v>1.1949559999999999</c:v>
                </c:pt>
                <c:pt idx="1445">
                  <c:v>1.197892</c:v>
                </c:pt>
                <c:pt idx="1446">
                  <c:v>1.2002189999999999</c:v>
                </c:pt>
                <c:pt idx="1447">
                  <c:v>1.194571</c:v>
                </c:pt>
                <c:pt idx="1448">
                  <c:v>1.1896789999999999</c:v>
                </c:pt>
                <c:pt idx="1449">
                  <c:v>1.194048</c:v>
                </c:pt>
                <c:pt idx="1450">
                  <c:v>1.1931210000000001</c:v>
                </c:pt>
                <c:pt idx="1451">
                  <c:v>1.192455</c:v>
                </c:pt>
                <c:pt idx="1452">
                  <c:v>1.2022820000000001</c:v>
                </c:pt>
                <c:pt idx="1453">
                  <c:v>1.1972780000000001</c:v>
                </c:pt>
                <c:pt idx="1454">
                  <c:v>1.193171</c:v>
                </c:pt>
                <c:pt idx="1455">
                  <c:v>1.2004790000000001</c:v>
                </c:pt>
                <c:pt idx="1456">
                  <c:v>1.1972990000000001</c:v>
                </c:pt>
                <c:pt idx="1457">
                  <c:v>1.1877340000000001</c:v>
                </c:pt>
                <c:pt idx="1458">
                  <c:v>1.1928589999999999</c:v>
                </c:pt>
                <c:pt idx="1459">
                  <c:v>1.1975789999999999</c:v>
                </c:pt>
                <c:pt idx="1460">
                  <c:v>1.188205</c:v>
                </c:pt>
                <c:pt idx="1461">
                  <c:v>1.2001820000000001</c:v>
                </c:pt>
                <c:pt idx="1462">
                  <c:v>1.204056</c:v>
                </c:pt>
                <c:pt idx="1463">
                  <c:v>1.1802239999999999</c:v>
                </c:pt>
                <c:pt idx="1464">
                  <c:v>1.1936290000000001</c:v>
                </c:pt>
                <c:pt idx="1465">
                  <c:v>1.2104079999999999</c:v>
                </c:pt>
                <c:pt idx="1466">
                  <c:v>1.192968</c:v>
                </c:pt>
                <c:pt idx="1467">
                  <c:v>1.1921999999999999</c:v>
                </c:pt>
                <c:pt idx="1468">
                  <c:v>1.206348</c:v>
                </c:pt>
                <c:pt idx="1469">
                  <c:v>1.206709</c:v>
                </c:pt>
                <c:pt idx="1470">
                  <c:v>1.2002630000000001</c:v>
                </c:pt>
                <c:pt idx="1471">
                  <c:v>1.20269</c:v>
                </c:pt>
                <c:pt idx="1472">
                  <c:v>1.1985140000000001</c:v>
                </c:pt>
                <c:pt idx="1473">
                  <c:v>1.1879360000000001</c:v>
                </c:pt>
                <c:pt idx="1474">
                  <c:v>1.1960189999999999</c:v>
                </c:pt>
                <c:pt idx="1475">
                  <c:v>1.1963280000000001</c:v>
                </c:pt>
                <c:pt idx="1476">
                  <c:v>1.184687</c:v>
                </c:pt>
                <c:pt idx="1477">
                  <c:v>1.1942140000000001</c:v>
                </c:pt>
                <c:pt idx="1478">
                  <c:v>1.206385</c:v>
                </c:pt>
                <c:pt idx="1479">
                  <c:v>1.198013</c:v>
                </c:pt>
                <c:pt idx="1480">
                  <c:v>1.1945649999999999</c:v>
                </c:pt>
                <c:pt idx="1481">
                  <c:v>1.2103200000000001</c:v>
                </c:pt>
                <c:pt idx="1482">
                  <c:v>1.2131890000000001</c:v>
                </c:pt>
                <c:pt idx="1483">
                  <c:v>1.202947</c:v>
                </c:pt>
                <c:pt idx="1484">
                  <c:v>1.195473</c:v>
                </c:pt>
                <c:pt idx="1485">
                  <c:v>1.1938420000000001</c:v>
                </c:pt>
                <c:pt idx="1486">
                  <c:v>1.198718</c:v>
                </c:pt>
                <c:pt idx="1487">
                  <c:v>1.1941710000000001</c:v>
                </c:pt>
                <c:pt idx="1488">
                  <c:v>1.194032</c:v>
                </c:pt>
                <c:pt idx="1489">
                  <c:v>1.2</c:v>
                </c:pt>
                <c:pt idx="1490">
                  <c:v>1.197309</c:v>
                </c:pt>
                <c:pt idx="1491">
                  <c:v>1.1993100000000001</c:v>
                </c:pt>
                <c:pt idx="1492">
                  <c:v>1.2057100000000001</c:v>
                </c:pt>
                <c:pt idx="1493">
                  <c:v>1.2055940000000001</c:v>
                </c:pt>
                <c:pt idx="1494">
                  <c:v>1.199057</c:v>
                </c:pt>
                <c:pt idx="1495">
                  <c:v>1.2000960000000001</c:v>
                </c:pt>
                <c:pt idx="1496">
                  <c:v>1.207433</c:v>
                </c:pt>
                <c:pt idx="1497">
                  <c:v>1.204618</c:v>
                </c:pt>
                <c:pt idx="1498">
                  <c:v>1.202618</c:v>
                </c:pt>
                <c:pt idx="1499">
                  <c:v>1.205271</c:v>
                </c:pt>
                <c:pt idx="1500">
                  <c:v>1.2020439999999999</c:v>
                </c:pt>
                <c:pt idx="1501">
                  <c:v>1.1986080000000001</c:v>
                </c:pt>
                <c:pt idx="1502">
                  <c:v>1.2074510000000001</c:v>
                </c:pt>
                <c:pt idx="1503">
                  <c:v>1.208461</c:v>
                </c:pt>
                <c:pt idx="1504">
                  <c:v>1.194598</c:v>
                </c:pt>
                <c:pt idx="1505">
                  <c:v>1.201287</c:v>
                </c:pt>
                <c:pt idx="1506">
                  <c:v>1.2136199999999999</c:v>
                </c:pt>
                <c:pt idx="1507">
                  <c:v>1.211425</c:v>
                </c:pt>
                <c:pt idx="1508">
                  <c:v>1.208569</c:v>
                </c:pt>
                <c:pt idx="1509">
                  <c:v>1.199918</c:v>
                </c:pt>
                <c:pt idx="1510">
                  <c:v>1.195943</c:v>
                </c:pt>
                <c:pt idx="1511">
                  <c:v>1.204666</c:v>
                </c:pt>
                <c:pt idx="1512">
                  <c:v>1.205824</c:v>
                </c:pt>
                <c:pt idx="1513">
                  <c:v>1.2020059999999999</c:v>
                </c:pt>
                <c:pt idx="1514">
                  <c:v>1.2117119999999999</c:v>
                </c:pt>
                <c:pt idx="1515">
                  <c:v>1.2131540000000001</c:v>
                </c:pt>
                <c:pt idx="1516">
                  <c:v>1.194123</c:v>
                </c:pt>
                <c:pt idx="1517">
                  <c:v>1.1997610000000001</c:v>
                </c:pt>
                <c:pt idx="1518">
                  <c:v>1.215598</c:v>
                </c:pt>
                <c:pt idx="1519">
                  <c:v>1.197783</c:v>
                </c:pt>
                <c:pt idx="1520">
                  <c:v>1.1905289999999999</c:v>
                </c:pt>
                <c:pt idx="1521">
                  <c:v>1.2062680000000001</c:v>
                </c:pt>
                <c:pt idx="1522">
                  <c:v>1.2047300000000001</c:v>
                </c:pt>
                <c:pt idx="1523">
                  <c:v>1.201125</c:v>
                </c:pt>
                <c:pt idx="1524">
                  <c:v>1.2140850000000001</c:v>
                </c:pt>
                <c:pt idx="1525">
                  <c:v>1.2163490000000001</c:v>
                </c:pt>
                <c:pt idx="1526">
                  <c:v>1.203354</c:v>
                </c:pt>
                <c:pt idx="1527">
                  <c:v>1.210637</c:v>
                </c:pt>
                <c:pt idx="1528">
                  <c:v>1.219714</c:v>
                </c:pt>
                <c:pt idx="1529">
                  <c:v>1.206407</c:v>
                </c:pt>
                <c:pt idx="1530">
                  <c:v>1.208073</c:v>
                </c:pt>
                <c:pt idx="1531">
                  <c:v>1.2229399999999999</c:v>
                </c:pt>
                <c:pt idx="1532">
                  <c:v>1.2118100000000001</c:v>
                </c:pt>
                <c:pt idx="1533">
                  <c:v>1.1959819999999999</c:v>
                </c:pt>
                <c:pt idx="1534">
                  <c:v>1.2061440000000001</c:v>
                </c:pt>
                <c:pt idx="1535">
                  <c:v>1.2067669999999999</c:v>
                </c:pt>
                <c:pt idx="1536">
                  <c:v>1.1966019999999999</c:v>
                </c:pt>
                <c:pt idx="1537">
                  <c:v>1.2087060000000001</c:v>
                </c:pt>
                <c:pt idx="1538">
                  <c:v>1.2139139999999999</c:v>
                </c:pt>
                <c:pt idx="1539">
                  <c:v>1.2053229999999999</c:v>
                </c:pt>
                <c:pt idx="1540">
                  <c:v>1.211355</c:v>
                </c:pt>
                <c:pt idx="1541">
                  <c:v>1.212998</c:v>
                </c:pt>
                <c:pt idx="1542">
                  <c:v>1.20875</c:v>
                </c:pt>
                <c:pt idx="1543">
                  <c:v>1.2157709999999999</c:v>
                </c:pt>
                <c:pt idx="1544">
                  <c:v>1.2177089999999999</c:v>
                </c:pt>
                <c:pt idx="1545">
                  <c:v>1.202949</c:v>
                </c:pt>
                <c:pt idx="1546">
                  <c:v>1.204485</c:v>
                </c:pt>
                <c:pt idx="1547">
                  <c:v>1.2155260000000001</c:v>
                </c:pt>
                <c:pt idx="1548">
                  <c:v>1.2028639999999999</c:v>
                </c:pt>
                <c:pt idx="1549">
                  <c:v>1.203641</c:v>
                </c:pt>
                <c:pt idx="1550">
                  <c:v>1.218351</c:v>
                </c:pt>
                <c:pt idx="1551">
                  <c:v>1.210642</c:v>
                </c:pt>
                <c:pt idx="1552">
                  <c:v>1.2066110000000001</c:v>
                </c:pt>
                <c:pt idx="1553">
                  <c:v>1.2201679999999999</c:v>
                </c:pt>
                <c:pt idx="1554">
                  <c:v>1.2248730000000001</c:v>
                </c:pt>
                <c:pt idx="1555">
                  <c:v>1.218693</c:v>
                </c:pt>
                <c:pt idx="1556">
                  <c:v>1.2177929999999999</c:v>
                </c:pt>
                <c:pt idx="1557">
                  <c:v>1.209578</c:v>
                </c:pt>
                <c:pt idx="1558">
                  <c:v>1.1999649999999999</c:v>
                </c:pt>
                <c:pt idx="1559">
                  <c:v>1.2140249999999999</c:v>
                </c:pt>
                <c:pt idx="1560">
                  <c:v>1.2126999999999999</c:v>
                </c:pt>
                <c:pt idx="1561">
                  <c:v>1.1922539999999999</c:v>
                </c:pt>
                <c:pt idx="1562">
                  <c:v>1.199276</c:v>
                </c:pt>
                <c:pt idx="1563">
                  <c:v>1.2167349999999999</c:v>
                </c:pt>
                <c:pt idx="1564">
                  <c:v>1.226901</c:v>
                </c:pt>
                <c:pt idx="1565">
                  <c:v>1.233994</c:v>
                </c:pt>
                <c:pt idx="1566">
                  <c:v>1.226051</c:v>
                </c:pt>
                <c:pt idx="1567">
                  <c:v>1.2035610000000001</c:v>
                </c:pt>
                <c:pt idx="1568">
                  <c:v>1.1968000000000001</c:v>
                </c:pt>
                <c:pt idx="1569">
                  <c:v>1.2071130000000001</c:v>
                </c:pt>
                <c:pt idx="1570">
                  <c:v>1.20899</c:v>
                </c:pt>
                <c:pt idx="1571">
                  <c:v>1.211748</c:v>
                </c:pt>
                <c:pt idx="1572">
                  <c:v>1.2152259999999999</c:v>
                </c:pt>
                <c:pt idx="1573">
                  <c:v>1.2153529999999999</c:v>
                </c:pt>
                <c:pt idx="1574">
                  <c:v>1.2257119999999999</c:v>
                </c:pt>
                <c:pt idx="1575">
                  <c:v>1.226459</c:v>
                </c:pt>
                <c:pt idx="1576">
                  <c:v>1.2089270000000001</c:v>
                </c:pt>
                <c:pt idx="1577">
                  <c:v>1.208626</c:v>
                </c:pt>
                <c:pt idx="1578">
                  <c:v>1.2262999999999999</c:v>
                </c:pt>
                <c:pt idx="1579">
                  <c:v>1.222281</c:v>
                </c:pt>
                <c:pt idx="1580">
                  <c:v>1.206134</c:v>
                </c:pt>
                <c:pt idx="1581">
                  <c:v>1.2112499999999999</c:v>
                </c:pt>
                <c:pt idx="1582">
                  <c:v>1.2122889999999999</c:v>
                </c:pt>
                <c:pt idx="1583">
                  <c:v>1.2095929999999999</c:v>
                </c:pt>
                <c:pt idx="1584">
                  <c:v>1.2185010000000001</c:v>
                </c:pt>
                <c:pt idx="1585">
                  <c:v>1.221287</c:v>
                </c:pt>
                <c:pt idx="1586">
                  <c:v>1.223935</c:v>
                </c:pt>
                <c:pt idx="1587">
                  <c:v>1.231379</c:v>
                </c:pt>
                <c:pt idx="1588">
                  <c:v>1.2266060000000001</c:v>
                </c:pt>
                <c:pt idx="1589">
                  <c:v>1.216928</c:v>
                </c:pt>
                <c:pt idx="1590">
                  <c:v>1.224977</c:v>
                </c:pt>
                <c:pt idx="1591">
                  <c:v>1.222864</c:v>
                </c:pt>
                <c:pt idx="1592">
                  <c:v>1.1997059999999999</c:v>
                </c:pt>
                <c:pt idx="1593">
                  <c:v>1.2073469999999999</c:v>
                </c:pt>
                <c:pt idx="1594">
                  <c:v>1.224126</c:v>
                </c:pt>
                <c:pt idx="1595">
                  <c:v>1.2134050000000001</c:v>
                </c:pt>
                <c:pt idx="1596">
                  <c:v>1.2131129999999999</c:v>
                </c:pt>
                <c:pt idx="1597">
                  <c:v>1.2213320000000001</c:v>
                </c:pt>
                <c:pt idx="1598">
                  <c:v>1.218459</c:v>
                </c:pt>
                <c:pt idx="1599">
                  <c:v>1.220035</c:v>
                </c:pt>
                <c:pt idx="1600">
                  <c:v>1.2250490000000001</c:v>
                </c:pt>
                <c:pt idx="1601">
                  <c:v>1.2173940000000001</c:v>
                </c:pt>
                <c:pt idx="1602">
                  <c:v>1.213381</c:v>
                </c:pt>
                <c:pt idx="1603">
                  <c:v>1.222971</c:v>
                </c:pt>
                <c:pt idx="1604">
                  <c:v>1.2194180000000001</c:v>
                </c:pt>
                <c:pt idx="1605">
                  <c:v>1.2138530000000001</c:v>
                </c:pt>
                <c:pt idx="1606">
                  <c:v>1.219346</c:v>
                </c:pt>
                <c:pt idx="1607">
                  <c:v>1.221703</c:v>
                </c:pt>
                <c:pt idx="1608">
                  <c:v>1.224016</c:v>
                </c:pt>
                <c:pt idx="1609">
                  <c:v>1.2238279999999999</c:v>
                </c:pt>
                <c:pt idx="1610">
                  <c:v>1.225868</c:v>
                </c:pt>
                <c:pt idx="1611">
                  <c:v>1.2262470000000001</c:v>
                </c:pt>
                <c:pt idx="1612">
                  <c:v>1.221711</c:v>
                </c:pt>
                <c:pt idx="1613">
                  <c:v>1.225042</c:v>
                </c:pt>
                <c:pt idx="1614">
                  <c:v>1.22648</c:v>
                </c:pt>
                <c:pt idx="1615">
                  <c:v>1.2265740000000001</c:v>
                </c:pt>
                <c:pt idx="1616">
                  <c:v>1.22214</c:v>
                </c:pt>
                <c:pt idx="1617">
                  <c:v>1.20869</c:v>
                </c:pt>
                <c:pt idx="1618">
                  <c:v>1.216048</c:v>
                </c:pt>
                <c:pt idx="1619">
                  <c:v>1.2334700000000001</c:v>
                </c:pt>
                <c:pt idx="1620">
                  <c:v>1.226512</c:v>
                </c:pt>
                <c:pt idx="1621">
                  <c:v>1.2091289999999999</c:v>
                </c:pt>
                <c:pt idx="1622">
                  <c:v>1.212426</c:v>
                </c:pt>
                <c:pt idx="1623">
                  <c:v>1.227698</c:v>
                </c:pt>
                <c:pt idx="1624">
                  <c:v>1.228604</c:v>
                </c:pt>
                <c:pt idx="1625">
                  <c:v>1.2228430000000001</c:v>
                </c:pt>
                <c:pt idx="1626">
                  <c:v>1.2189639999999999</c:v>
                </c:pt>
                <c:pt idx="1627">
                  <c:v>1.217071</c:v>
                </c:pt>
                <c:pt idx="1628">
                  <c:v>1.22079</c:v>
                </c:pt>
                <c:pt idx="1629">
                  <c:v>1.2232989999999999</c:v>
                </c:pt>
                <c:pt idx="1630">
                  <c:v>1.223624</c:v>
                </c:pt>
                <c:pt idx="1631">
                  <c:v>1.2245269999999999</c:v>
                </c:pt>
                <c:pt idx="1632">
                  <c:v>1.2278519999999999</c:v>
                </c:pt>
                <c:pt idx="1633">
                  <c:v>1.2236959999999999</c:v>
                </c:pt>
                <c:pt idx="1634">
                  <c:v>1.2237089999999999</c:v>
                </c:pt>
                <c:pt idx="1635">
                  <c:v>1.237438</c:v>
                </c:pt>
                <c:pt idx="1636">
                  <c:v>1.2314910000000001</c:v>
                </c:pt>
                <c:pt idx="1637">
                  <c:v>1.2210399999999999</c:v>
                </c:pt>
                <c:pt idx="1638">
                  <c:v>1.2284349999999999</c:v>
                </c:pt>
                <c:pt idx="1639">
                  <c:v>1.2304349999999999</c:v>
                </c:pt>
                <c:pt idx="1640">
                  <c:v>1.2269559999999999</c:v>
                </c:pt>
                <c:pt idx="1641">
                  <c:v>1.2294100000000001</c:v>
                </c:pt>
                <c:pt idx="1642">
                  <c:v>1.2272639999999999</c:v>
                </c:pt>
                <c:pt idx="1643">
                  <c:v>1.218448</c:v>
                </c:pt>
                <c:pt idx="1644">
                  <c:v>1.220556</c:v>
                </c:pt>
                <c:pt idx="1645">
                  <c:v>1.2270240000000001</c:v>
                </c:pt>
                <c:pt idx="1646">
                  <c:v>1.2280530000000001</c:v>
                </c:pt>
                <c:pt idx="1647">
                  <c:v>1.2329399999999999</c:v>
                </c:pt>
                <c:pt idx="1648">
                  <c:v>1.224207</c:v>
                </c:pt>
                <c:pt idx="1649">
                  <c:v>1.2192080000000001</c:v>
                </c:pt>
                <c:pt idx="1650">
                  <c:v>1.234621</c:v>
                </c:pt>
                <c:pt idx="1651">
                  <c:v>1.2364980000000001</c:v>
                </c:pt>
                <c:pt idx="1652">
                  <c:v>1.2274560000000001</c:v>
                </c:pt>
                <c:pt idx="1653">
                  <c:v>1.2248399999999999</c:v>
                </c:pt>
                <c:pt idx="1654">
                  <c:v>1.227554</c:v>
                </c:pt>
                <c:pt idx="1655">
                  <c:v>1.224933</c:v>
                </c:pt>
                <c:pt idx="1656">
                  <c:v>1.2228779999999999</c:v>
                </c:pt>
                <c:pt idx="1657">
                  <c:v>1.2274419999999999</c:v>
                </c:pt>
                <c:pt idx="1658">
                  <c:v>1.2279420000000001</c:v>
                </c:pt>
                <c:pt idx="1659">
                  <c:v>1.227832</c:v>
                </c:pt>
                <c:pt idx="1660">
                  <c:v>1.233768</c:v>
                </c:pt>
                <c:pt idx="1661">
                  <c:v>1.2346219999999999</c:v>
                </c:pt>
                <c:pt idx="1662">
                  <c:v>1.2319869999999999</c:v>
                </c:pt>
                <c:pt idx="1663">
                  <c:v>1.229169</c:v>
                </c:pt>
                <c:pt idx="1664">
                  <c:v>1.224518</c:v>
                </c:pt>
                <c:pt idx="1665">
                  <c:v>1.227187</c:v>
                </c:pt>
                <c:pt idx="1666">
                  <c:v>1.2253639999999999</c:v>
                </c:pt>
                <c:pt idx="1667">
                  <c:v>1.2157309999999999</c:v>
                </c:pt>
                <c:pt idx="1668">
                  <c:v>1.2265470000000001</c:v>
                </c:pt>
                <c:pt idx="1669">
                  <c:v>1.241509</c:v>
                </c:pt>
                <c:pt idx="1670">
                  <c:v>1.2345120000000001</c:v>
                </c:pt>
                <c:pt idx="1671">
                  <c:v>1.2305820000000001</c:v>
                </c:pt>
                <c:pt idx="1672">
                  <c:v>1.235908</c:v>
                </c:pt>
                <c:pt idx="1673">
                  <c:v>1.2362770000000001</c:v>
                </c:pt>
                <c:pt idx="1674">
                  <c:v>1.240035</c:v>
                </c:pt>
                <c:pt idx="1675">
                  <c:v>1.244135</c:v>
                </c:pt>
                <c:pt idx="1676">
                  <c:v>1.233954</c:v>
                </c:pt>
                <c:pt idx="1677">
                  <c:v>1.2221359999999999</c:v>
                </c:pt>
                <c:pt idx="1678">
                  <c:v>1.2341</c:v>
                </c:pt>
                <c:pt idx="1679">
                  <c:v>1.2451399999999999</c:v>
                </c:pt>
                <c:pt idx="1680">
                  <c:v>1.229568</c:v>
                </c:pt>
                <c:pt idx="1681">
                  <c:v>1.224882</c:v>
                </c:pt>
                <c:pt idx="1682">
                  <c:v>1.2331799999999999</c:v>
                </c:pt>
                <c:pt idx="1683">
                  <c:v>1.2342949999999999</c:v>
                </c:pt>
                <c:pt idx="1684">
                  <c:v>1.2351779999999999</c:v>
                </c:pt>
                <c:pt idx="1685">
                  <c:v>1.2306219999999999</c:v>
                </c:pt>
                <c:pt idx="1686">
                  <c:v>1.2237800000000001</c:v>
                </c:pt>
                <c:pt idx="1687">
                  <c:v>1.2258990000000001</c:v>
                </c:pt>
                <c:pt idx="1688">
                  <c:v>1.236129</c:v>
                </c:pt>
                <c:pt idx="1689">
                  <c:v>1.2382880000000001</c:v>
                </c:pt>
                <c:pt idx="1690">
                  <c:v>1.231921</c:v>
                </c:pt>
                <c:pt idx="1691">
                  <c:v>1.2328969999999999</c:v>
                </c:pt>
                <c:pt idx="1692">
                  <c:v>1.233932</c:v>
                </c:pt>
                <c:pt idx="1693">
                  <c:v>1.2373940000000001</c:v>
                </c:pt>
                <c:pt idx="1694">
                  <c:v>1.241965</c:v>
                </c:pt>
                <c:pt idx="1695">
                  <c:v>1.235522</c:v>
                </c:pt>
                <c:pt idx="1696">
                  <c:v>1.2339990000000001</c:v>
                </c:pt>
                <c:pt idx="1697">
                  <c:v>1.2433540000000001</c:v>
                </c:pt>
                <c:pt idx="1698">
                  <c:v>1.235862</c:v>
                </c:pt>
                <c:pt idx="1699">
                  <c:v>1.222985</c:v>
                </c:pt>
                <c:pt idx="1700">
                  <c:v>1.2334179999999999</c:v>
                </c:pt>
                <c:pt idx="1701">
                  <c:v>1.243036</c:v>
                </c:pt>
                <c:pt idx="1702">
                  <c:v>1.2353179999999999</c:v>
                </c:pt>
                <c:pt idx="1703">
                  <c:v>1.238054</c:v>
                </c:pt>
                <c:pt idx="1704">
                  <c:v>1.2438229999999999</c:v>
                </c:pt>
                <c:pt idx="1705">
                  <c:v>1.237066</c:v>
                </c:pt>
                <c:pt idx="1706">
                  <c:v>1.2342040000000001</c:v>
                </c:pt>
                <c:pt idx="1707">
                  <c:v>1.234534</c:v>
                </c:pt>
                <c:pt idx="1708">
                  <c:v>1.232861</c:v>
                </c:pt>
                <c:pt idx="1709">
                  <c:v>1.2361550000000001</c:v>
                </c:pt>
                <c:pt idx="1710">
                  <c:v>1.237781</c:v>
                </c:pt>
                <c:pt idx="1711">
                  <c:v>1.231573</c:v>
                </c:pt>
                <c:pt idx="1712">
                  <c:v>1.2357229999999999</c:v>
                </c:pt>
                <c:pt idx="1713">
                  <c:v>1.2470620000000001</c:v>
                </c:pt>
                <c:pt idx="1714">
                  <c:v>1.2483690000000001</c:v>
                </c:pt>
                <c:pt idx="1715">
                  <c:v>1.2468490000000001</c:v>
                </c:pt>
                <c:pt idx="1716">
                  <c:v>1.242232</c:v>
                </c:pt>
                <c:pt idx="1717">
                  <c:v>1.2349490000000001</c:v>
                </c:pt>
                <c:pt idx="1718">
                  <c:v>1.233425</c:v>
                </c:pt>
                <c:pt idx="1719">
                  <c:v>1.2316119999999999</c:v>
                </c:pt>
                <c:pt idx="1720">
                  <c:v>1.2322489999999999</c:v>
                </c:pt>
                <c:pt idx="1721">
                  <c:v>1.2372179999999999</c:v>
                </c:pt>
                <c:pt idx="1722">
                  <c:v>1.2410909999999999</c:v>
                </c:pt>
                <c:pt idx="1723">
                  <c:v>1.244259</c:v>
                </c:pt>
                <c:pt idx="1724">
                  <c:v>1.243015</c:v>
                </c:pt>
                <c:pt idx="1725">
                  <c:v>1.2423899999999999</c:v>
                </c:pt>
                <c:pt idx="1726">
                  <c:v>1.2423899999999999</c:v>
                </c:pt>
                <c:pt idx="1727">
                  <c:v>1.23665</c:v>
                </c:pt>
                <c:pt idx="1728">
                  <c:v>1.237625</c:v>
                </c:pt>
                <c:pt idx="1729">
                  <c:v>1.2431160000000001</c:v>
                </c:pt>
                <c:pt idx="1730">
                  <c:v>1.238516</c:v>
                </c:pt>
                <c:pt idx="1731">
                  <c:v>1.236713</c:v>
                </c:pt>
                <c:pt idx="1732">
                  <c:v>1.240802</c:v>
                </c:pt>
                <c:pt idx="1733">
                  <c:v>1.2397899999999999</c:v>
                </c:pt>
                <c:pt idx="1734">
                  <c:v>1.2412620000000001</c:v>
                </c:pt>
                <c:pt idx="1735">
                  <c:v>1.2473460000000001</c:v>
                </c:pt>
                <c:pt idx="1736">
                  <c:v>1.2419450000000001</c:v>
                </c:pt>
                <c:pt idx="1737">
                  <c:v>1.238216</c:v>
                </c:pt>
                <c:pt idx="1738">
                  <c:v>1.2454890000000001</c:v>
                </c:pt>
                <c:pt idx="1739">
                  <c:v>1.244899</c:v>
                </c:pt>
                <c:pt idx="1740">
                  <c:v>1.2416780000000001</c:v>
                </c:pt>
                <c:pt idx="1741">
                  <c:v>1.2454810000000001</c:v>
                </c:pt>
                <c:pt idx="1742">
                  <c:v>1.2426710000000001</c:v>
                </c:pt>
                <c:pt idx="1743">
                  <c:v>1.232672</c:v>
                </c:pt>
                <c:pt idx="1744">
                  <c:v>1.2406550000000001</c:v>
                </c:pt>
                <c:pt idx="1745">
                  <c:v>1.250942</c:v>
                </c:pt>
                <c:pt idx="1746">
                  <c:v>1.2405079999999999</c:v>
                </c:pt>
                <c:pt idx="1747">
                  <c:v>1.2478069999999999</c:v>
                </c:pt>
                <c:pt idx="1748">
                  <c:v>1.262346</c:v>
                </c:pt>
                <c:pt idx="1749">
                  <c:v>1.243806</c:v>
                </c:pt>
                <c:pt idx="1750">
                  <c:v>1.233179</c:v>
                </c:pt>
                <c:pt idx="1751">
                  <c:v>1.248613</c:v>
                </c:pt>
                <c:pt idx="1752">
                  <c:v>1.244597</c:v>
                </c:pt>
                <c:pt idx="1753">
                  <c:v>1.2313830000000001</c:v>
                </c:pt>
                <c:pt idx="1754">
                  <c:v>1.2439020000000001</c:v>
                </c:pt>
                <c:pt idx="1755">
                  <c:v>1.246637</c:v>
                </c:pt>
                <c:pt idx="1756">
                  <c:v>1.237206</c:v>
                </c:pt>
                <c:pt idx="1757">
                  <c:v>1.254664</c:v>
                </c:pt>
                <c:pt idx="1758">
                  <c:v>1.2574429999999999</c:v>
                </c:pt>
                <c:pt idx="1759">
                  <c:v>1.241182</c:v>
                </c:pt>
                <c:pt idx="1760">
                  <c:v>1.252283</c:v>
                </c:pt>
                <c:pt idx="1761">
                  <c:v>1.2579449999999999</c:v>
                </c:pt>
                <c:pt idx="1762">
                  <c:v>1.24153</c:v>
                </c:pt>
                <c:pt idx="1763">
                  <c:v>1.249409</c:v>
                </c:pt>
                <c:pt idx="1764">
                  <c:v>1.257495</c:v>
                </c:pt>
                <c:pt idx="1765">
                  <c:v>1.2321629999999999</c:v>
                </c:pt>
                <c:pt idx="1766">
                  <c:v>1.23505</c:v>
                </c:pt>
                <c:pt idx="1767">
                  <c:v>1.2539449999999999</c:v>
                </c:pt>
                <c:pt idx="1768">
                  <c:v>1.239555</c:v>
                </c:pt>
                <c:pt idx="1769">
                  <c:v>1.244793</c:v>
                </c:pt>
                <c:pt idx="1770">
                  <c:v>1.2639819999999999</c:v>
                </c:pt>
                <c:pt idx="1771">
                  <c:v>1.2501800000000001</c:v>
                </c:pt>
                <c:pt idx="1772">
                  <c:v>1.2332209999999999</c:v>
                </c:pt>
                <c:pt idx="1773">
                  <c:v>1.245428</c:v>
                </c:pt>
                <c:pt idx="1774">
                  <c:v>1.2566359999999999</c:v>
                </c:pt>
                <c:pt idx="1775">
                  <c:v>1.243878</c:v>
                </c:pt>
                <c:pt idx="1776">
                  <c:v>1.2450019999999999</c:v>
                </c:pt>
                <c:pt idx="1777">
                  <c:v>1.249126</c:v>
                </c:pt>
                <c:pt idx="1778">
                  <c:v>1.245536</c:v>
                </c:pt>
                <c:pt idx="1779">
                  <c:v>1.2617099999999999</c:v>
                </c:pt>
                <c:pt idx="1780">
                  <c:v>1.2620009999999999</c:v>
                </c:pt>
                <c:pt idx="1781">
                  <c:v>1.2443029999999999</c:v>
                </c:pt>
                <c:pt idx="1782">
                  <c:v>1.2500879999999999</c:v>
                </c:pt>
                <c:pt idx="1783">
                  <c:v>1.261641</c:v>
                </c:pt>
                <c:pt idx="1784">
                  <c:v>1.248764</c:v>
                </c:pt>
                <c:pt idx="1785">
                  <c:v>1.237115</c:v>
                </c:pt>
                <c:pt idx="1786">
                  <c:v>1.248715</c:v>
                </c:pt>
                <c:pt idx="1787">
                  <c:v>1.2528950000000001</c:v>
                </c:pt>
                <c:pt idx="1788">
                  <c:v>1.24997</c:v>
                </c:pt>
                <c:pt idx="1789">
                  <c:v>1.2522820000000001</c:v>
                </c:pt>
                <c:pt idx="1790">
                  <c:v>1.249185</c:v>
                </c:pt>
                <c:pt idx="1791">
                  <c:v>1.2491049999999999</c:v>
                </c:pt>
                <c:pt idx="1792">
                  <c:v>1.246955</c:v>
                </c:pt>
                <c:pt idx="1793">
                  <c:v>1.239951</c:v>
                </c:pt>
                <c:pt idx="1794">
                  <c:v>1.247147</c:v>
                </c:pt>
                <c:pt idx="1795">
                  <c:v>1.262259</c:v>
                </c:pt>
                <c:pt idx="1796">
                  <c:v>1.2579099999999999</c:v>
                </c:pt>
                <c:pt idx="1797">
                  <c:v>1.244815</c:v>
                </c:pt>
                <c:pt idx="1798">
                  <c:v>1.259166</c:v>
                </c:pt>
                <c:pt idx="1799">
                  <c:v>1.2648809999999999</c:v>
                </c:pt>
                <c:pt idx="1800">
                  <c:v>1.247428</c:v>
                </c:pt>
                <c:pt idx="1801">
                  <c:v>1.249376</c:v>
                </c:pt>
                <c:pt idx="1802">
                  <c:v>1.2532449999999999</c:v>
                </c:pt>
                <c:pt idx="1803">
                  <c:v>1.248032</c:v>
                </c:pt>
                <c:pt idx="1804">
                  <c:v>1.2528299999999999</c:v>
                </c:pt>
                <c:pt idx="1805">
                  <c:v>1.259849</c:v>
                </c:pt>
                <c:pt idx="1806">
                  <c:v>1.255431</c:v>
                </c:pt>
                <c:pt idx="1807">
                  <c:v>1.255352</c:v>
                </c:pt>
                <c:pt idx="1808">
                  <c:v>1.261279</c:v>
                </c:pt>
                <c:pt idx="1809">
                  <c:v>1.2533570000000001</c:v>
                </c:pt>
                <c:pt idx="1810">
                  <c:v>1.250227</c:v>
                </c:pt>
                <c:pt idx="1811">
                  <c:v>1.2533590000000001</c:v>
                </c:pt>
                <c:pt idx="1812">
                  <c:v>1.2489570000000001</c:v>
                </c:pt>
                <c:pt idx="1813">
                  <c:v>1.25475</c:v>
                </c:pt>
                <c:pt idx="1814">
                  <c:v>1.2598720000000001</c:v>
                </c:pt>
                <c:pt idx="1815">
                  <c:v>1.2500659999999999</c:v>
                </c:pt>
                <c:pt idx="1816">
                  <c:v>1.2484820000000001</c:v>
                </c:pt>
                <c:pt idx="1817">
                  <c:v>1.257981</c:v>
                </c:pt>
                <c:pt idx="1818">
                  <c:v>1.2536039999999999</c:v>
                </c:pt>
                <c:pt idx="1819">
                  <c:v>1.244111</c:v>
                </c:pt>
                <c:pt idx="1820">
                  <c:v>1.262397</c:v>
                </c:pt>
                <c:pt idx="1821">
                  <c:v>1.2677830000000001</c:v>
                </c:pt>
                <c:pt idx="1822">
                  <c:v>1.25241</c:v>
                </c:pt>
                <c:pt idx="1823">
                  <c:v>1.264205</c:v>
                </c:pt>
                <c:pt idx="1824">
                  <c:v>1.2654380000000001</c:v>
                </c:pt>
                <c:pt idx="1825">
                  <c:v>1.24807</c:v>
                </c:pt>
                <c:pt idx="1826">
                  <c:v>1.2518579999999999</c:v>
                </c:pt>
                <c:pt idx="1827">
                  <c:v>1.262067</c:v>
                </c:pt>
                <c:pt idx="1828">
                  <c:v>1.2538860000000001</c:v>
                </c:pt>
                <c:pt idx="1829">
                  <c:v>1.246675</c:v>
                </c:pt>
                <c:pt idx="1830">
                  <c:v>1.2596099999999999</c:v>
                </c:pt>
                <c:pt idx="1831">
                  <c:v>1.260014</c:v>
                </c:pt>
                <c:pt idx="1832">
                  <c:v>1.2557400000000001</c:v>
                </c:pt>
                <c:pt idx="1833">
                  <c:v>1.268751</c:v>
                </c:pt>
                <c:pt idx="1834">
                  <c:v>1.268721</c:v>
                </c:pt>
                <c:pt idx="1835">
                  <c:v>1.2576480000000001</c:v>
                </c:pt>
                <c:pt idx="1836">
                  <c:v>1.259628</c:v>
                </c:pt>
                <c:pt idx="1837">
                  <c:v>1.264778</c:v>
                </c:pt>
                <c:pt idx="1838">
                  <c:v>1.2565219999999999</c:v>
                </c:pt>
                <c:pt idx="1839">
                  <c:v>1.254937</c:v>
                </c:pt>
                <c:pt idx="1840">
                  <c:v>1.2621599999999999</c:v>
                </c:pt>
                <c:pt idx="1841">
                  <c:v>1.2535400000000001</c:v>
                </c:pt>
                <c:pt idx="1842">
                  <c:v>1.2543960000000001</c:v>
                </c:pt>
                <c:pt idx="1843">
                  <c:v>1.265042</c:v>
                </c:pt>
                <c:pt idx="1844">
                  <c:v>1.2601</c:v>
                </c:pt>
                <c:pt idx="1845">
                  <c:v>1.257792</c:v>
                </c:pt>
                <c:pt idx="1846">
                  <c:v>1.2632270000000001</c:v>
                </c:pt>
                <c:pt idx="1847">
                  <c:v>1.267965</c:v>
                </c:pt>
                <c:pt idx="1848">
                  <c:v>1.2672650000000001</c:v>
                </c:pt>
                <c:pt idx="1849">
                  <c:v>1.2586840000000001</c:v>
                </c:pt>
                <c:pt idx="1850">
                  <c:v>1.2520169999999999</c:v>
                </c:pt>
                <c:pt idx="1851">
                  <c:v>1.260005</c:v>
                </c:pt>
                <c:pt idx="1852">
                  <c:v>1.2702329999999999</c:v>
                </c:pt>
                <c:pt idx="1853">
                  <c:v>1.264926</c:v>
                </c:pt>
                <c:pt idx="1854">
                  <c:v>1.2586840000000001</c:v>
                </c:pt>
                <c:pt idx="1855">
                  <c:v>1.256489</c:v>
                </c:pt>
                <c:pt idx="1856">
                  <c:v>1.2568570000000001</c:v>
                </c:pt>
                <c:pt idx="1857">
                  <c:v>1.2591429999999999</c:v>
                </c:pt>
                <c:pt idx="1858">
                  <c:v>1.251892</c:v>
                </c:pt>
                <c:pt idx="1859">
                  <c:v>1.247492</c:v>
                </c:pt>
                <c:pt idx="1860">
                  <c:v>1.2617659999999999</c:v>
                </c:pt>
                <c:pt idx="1861">
                  <c:v>1.274775</c:v>
                </c:pt>
                <c:pt idx="1862">
                  <c:v>1.2681689999999999</c:v>
                </c:pt>
                <c:pt idx="1863">
                  <c:v>1.2618659999999999</c:v>
                </c:pt>
                <c:pt idx="1864">
                  <c:v>1.271601</c:v>
                </c:pt>
                <c:pt idx="1865">
                  <c:v>1.2707410000000001</c:v>
                </c:pt>
                <c:pt idx="1866">
                  <c:v>1.2569170000000001</c:v>
                </c:pt>
                <c:pt idx="1867">
                  <c:v>1.258791</c:v>
                </c:pt>
                <c:pt idx="1868">
                  <c:v>1.267747</c:v>
                </c:pt>
                <c:pt idx="1869">
                  <c:v>1.2675419999999999</c:v>
                </c:pt>
                <c:pt idx="1870">
                  <c:v>1.2658640000000001</c:v>
                </c:pt>
                <c:pt idx="1871">
                  <c:v>1.2681100000000001</c:v>
                </c:pt>
                <c:pt idx="1872">
                  <c:v>1.263557</c:v>
                </c:pt>
                <c:pt idx="1873">
                  <c:v>1.2631190000000001</c:v>
                </c:pt>
                <c:pt idx="1874">
                  <c:v>1.268934</c:v>
                </c:pt>
                <c:pt idx="1875">
                  <c:v>1.2605420000000001</c:v>
                </c:pt>
                <c:pt idx="1876">
                  <c:v>1.2572860000000001</c:v>
                </c:pt>
                <c:pt idx="1877">
                  <c:v>1.264818</c:v>
                </c:pt>
                <c:pt idx="1878">
                  <c:v>1.2617320000000001</c:v>
                </c:pt>
                <c:pt idx="1879">
                  <c:v>1.2609440000000001</c:v>
                </c:pt>
                <c:pt idx="1880">
                  <c:v>1.2664139999999999</c:v>
                </c:pt>
                <c:pt idx="1881">
                  <c:v>1.267028</c:v>
                </c:pt>
                <c:pt idx="1882">
                  <c:v>1.2671350000000001</c:v>
                </c:pt>
                <c:pt idx="1883">
                  <c:v>1.273436</c:v>
                </c:pt>
                <c:pt idx="1884">
                  <c:v>1.2787090000000001</c:v>
                </c:pt>
                <c:pt idx="1885">
                  <c:v>1.27451</c:v>
                </c:pt>
                <c:pt idx="1886">
                  <c:v>1.275353</c:v>
                </c:pt>
                <c:pt idx="1887">
                  <c:v>1.27552</c:v>
                </c:pt>
                <c:pt idx="1888">
                  <c:v>1.264003</c:v>
                </c:pt>
                <c:pt idx="1889">
                  <c:v>1.2618070000000001</c:v>
                </c:pt>
                <c:pt idx="1890">
                  <c:v>1.262875</c:v>
                </c:pt>
                <c:pt idx="1891">
                  <c:v>1.2583839999999999</c:v>
                </c:pt>
                <c:pt idx="1892">
                  <c:v>1.259976</c:v>
                </c:pt>
                <c:pt idx="1893">
                  <c:v>1.2700549999999999</c:v>
                </c:pt>
                <c:pt idx="1894">
                  <c:v>1.2729059999999999</c:v>
                </c:pt>
                <c:pt idx="1895">
                  <c:v>1.2639210000000001</c:v>
                </c:pt>
                <c:pt idx="1896">
                  <c:v>1.2662740000000001</c:v>
                </c:pt>
                <c:pt idx="1897">
                  <c:v>1.268108</c:v>
                </c:pt>
                <c:pt idx="1898">
                  <c:v>1.263185</c:v>
                </c:pt>
                <c:pt idx="1899">
                  <c:v>1.2734540000000001</c:v>
                </c:pt>
                <c:pt idx="1900">
                  <c:v>1.277736</c:v>
                </c:pt>
                <c:pt idx="1901">
                  <c:v>1.2641990000000001</c:v>
                </c:pt>
                <c:pt idx="1902">
                  <c:v>1.2601100000000001</c:v>
                </c:pt>
                <c:pt idx="1903">
                  <c:v>1.269007</c:v>
                </c:pt>
                <c:pt idx="1904">
                  <c:v>1.2714840000000001</c:v>
                </c:pt>
                <c:pt idx="1905">
                  <c:v>1.274386</c:v>
                </c:pt>
                <c:pt idx="1906">
                  <c:v>1.2709220000000001</c:v>
                </c:pt>
                <c:pt idx="1907">
                  <c:v>1.266483</c:v>
                </c:pt>
                <c:pt idx="1908">
                  <c:v>1.2859350000000001</c:v>
                </c:pt>
                <c:pt idx="1909">
                  <c:v>1.283798</c:v>
                </c:pt>
                <c:pt idx="1910">
                  <c:v>1.2628599999999999</c:v>
                </c:pt>
                <c:pt idx="1911">
                  <c:v>1.2661310000000001</c:v>
                </c:pt>
                <c:pt idx="1912">
                  <c:v>1.267226</c:v>
                </c:pt>
                <c:pt idx="1913">
                  <c:v>1.2652190000000001</c:v>
                </c:pt>
                <c:pt idx="1914">
                  <c:v>1.2691170000000001</c:v>
                </c:pt>
                <c:pt idx="1915">
                  <c:v>1.2695400000000001</c:v>
                </c:pt>
                <c:pt idx="1916">
                  <c:v>1.2687470000000001</c:v>
                </c:pt>
                <c:pt idx="1917">
                  <c:v>1.2687470000000001</c:v>
                </c:pt>
                <c:pt idx="1918">
                  <c:v>1.277115</c:v>
                </c:pt>
                <c:pt idx="1919">
                  <c:v>1.2785899999999999</c:v>
                </c:pt>
                <c:pt idx="1920">
                  <c:v>1.2726919999999999</c:v>
                </c:pt>
                <c:pt idx="1921">
                  <c:v>1.277852</c:v>
                </c:pt>
                <c:pt idx="1922">
                  <c:v>1.275374</c:v>
                </c:pt>
                <c:pt idx="1923">
                  <c:v>1.270669</c:v>
                </c:pt>
                <c:pt idx="1924">
                  <c:v>1.2746520000000001</c:v>
                </c:pt>
                <c:pt idx="1925">
                  <c:v>1.271428</c:v>
                </c:pt>
                <c:pt idx="1926">
                  <c:v>1.2702740000000001</c:v>
                </c:pt>
                <c:pt idx="1927">
                  <c:v>1.2812060000000001</c:v>
                </c:pt>
                <c:pt idx="1928">
                  <c:v>1.282564</c:v>
                </c:pt>
                <c:pt idx="1929">
                  <c:v>1.275166</c:v>
                </c:pt>
                <c:pt idx="1930">
                  <c:v>1.279936</c:v>
                </c:pt>
                <c:pt idx="1931">
                  <c:v>1.2804420000000001</c:v>
                </c:pt>
                <c:pt idx="1932">
                  <c:v>1.271182</c:v>
                </c:pt>
                <c:pt idx="1933">
                  <c:v>1.2775780000000001</c:v>
                </c:pt>
                <c:pt idx="1934">
                  <c:v>1.286152</c:v>
                </c:pt>
                <c:pt idx="1935">
                  <c:v>1.268777</c:v>
                </c:pt>
                <c:pt idx="1936">
                  <c:v>1.2561059999999999</c:v>
                </c:pt>
                <c:pt idx="1937">
                  <c:v>1.2685740000000001</c:v>
                </c:pt>
                <c:pt idx="1938">
                  <c:v>1.2764310000000001</c:v>
                </c:pt>
                <c:pt idx="1939">
                  <c:v>1.283542</c:v>
                </c:pt>
                <c:pt idx="1940">
                  <c:v>1.28444</c:v>
                </c:pt>
                <c:pt idx="1941">
                  <c:v>1.260977</c:v>
                </c:pt>
                <c:pt idx="1942">
                  <c:v>1.2594859999999999</c:v>
                </c:pt>
                <c:pt idx="1943">
                  <c:v>1.2756509999999999</c:v>
                </c:pt>
                <c:pt idx="1944">
                  <c:v>1.275258</c:v>
                </c:pt>
                <c:pt idx="1945">
                  <c:v>1.2835049999999999</c:v>
                </c:pt>
                <c:pt idx="1946">
                  <c:v>1.2924370000000001</c:v>
                </c:pt>
                <c:pt idx="1947">
                  <c:v>1.2849680000000001</c:v>
                </c:pt>
                <c:pt idx="1948">
                  <c:v>1.2791440000000001</c:v>
                </c:pt>
                <c:pt idx="1949">
                  <c:v>1.2824990000000001</c:v>
                </c:pt>
                <c:pt idx="1950">
                  <c:v>1.2799179999999999</c:v>
                </c:pt>
                <c:pt idx="1951">
                  <c:v>1.265007</c:v>
                </c:pt>
                <c:pt idx="1952">
                  <c:v>1.2713829999999999</c:v>
                </c:pt>
                <c:pt idx="1953">
                  <c:v>1.283342</c:v>
                </c:pt>
                <c:pt idx="1954">
                  <c:v>1.2810010000000001</c:v>
                </c:pt>
                <c:pt idx="1955">
                  <c:v>1.278602</c:v>
                </c:pt>
                <c:pt idx="1956">
                  <c:v>1.273277</c:v>
                </c:pt>
                <c:pt idx="1957">
                  <c:v>1.2762880000000001</c:v>
                </c:pt>
                <c:pt idx="1958">
                  <c:v>1.279701</c:v>
                </c:pt>
                <c:pt idx="1959">
                  <c:v>1.27346</c:v>
                </c:pt>
                <c:pt idx="1960">
                  <c:v>1.2719100000000001</c:v>
                </c:pt>
                <c:pt idx="1961">
                  <c:v>1.278292</c:v>
                </c:pt>
                <c:pt idx="1962">
                  <c:v>1.2828409999999999</c:v>
                </c:pt>
                <c:pt idx="1963">
                  <c:v>1.27952</c:v>
                </c:pt>
                <c:pt idx="1964">
                  <c:v>1.2781910000000001</c:v>
                </c:pt>
                <c:pt idx="1965">
                  <c:v>1.282214</c:v>
                </c:pt>
                <c:pt idx="1966">
                  <c:v>1.283663</c:v>
                </c:pt>
                <c:pt idx="1967">
                  <c:v>1.282313</c:v>
                </c:pt>
                <c:pt idx="1968">
                  <c:v>1.2797559999999999</c:v>
                </c:pt>
                <c:pt idx="1969">
                  <c:v>1.279396</c:v>
                </c:pt>
                <c:pt idx="1970">
                  <c:v>1.2792589999999999</c:v>
                </c:pt>
                <c:pt idx="1971">
                  <c:v>1.2806580000000001</c:v>
                </c:pt>
                <c:pt idx="1972">
                  <c:v>1.2834050000000001</c:v>
                </c:pt>
                <c:pt idx="1973">
                  <c:v>1.277757</c:v>
                </c:pt>
                <c:pt idx="1974">
                  <c:v>1.2797019999999999</c:v>
                </c:pt>
                <c:pt idx="1975">
                  <c:v>1.284689</c:v>
                </c:pt>
                <c:pt idx="1976">
                  <c:v>1.28505</c:v>
                </c:pt>
                <c:pt idx="1977">
                  <c:v>1.2928869999999999</c:v>
                </c:pt>
                <c:pt idx="1978">
                  <c:v>1.2972440000000001</c:v>
                </c:pt>
                <c:pt idx="1979">
                  <c:v>1.282985</c:v>
                </c:pt>
                <c:pt idx="1980">
                  <c:v>1.268621</c:v>
                </c:pt>
                <c:pt idx="1981">
                  <c:v>1.2742849999999999</c:v>
                </c:pt>
                <c:pt idx="1982">
                  <c:v>1.2825839999999999</c:v>
                </c:pt>
                <c:pt idx="1983">
                  <c:v>1.278966</c:v>
                </c:pt>
                <c:pt idx="1984">
                  <c:v>1.275379</c:v>
                </c:pt>
                <c:pt idx="1985">
                  <c:v>1.278843</c:v>
                </c:pt>
                <c:pt idx="1986">
                  <c:v>1.290862</c:v>
                </c:pt>
                <c:pt idx="1987">
                  <c:v>1.2948539999999999</c:v>
                </c:pt>
                <c:pt idx="1988">
                  <c:v>1.283879</c:v>
                </c:pt>
                <c:pt idx="1989">
                  <c:v>1.2823199999999999</c:v>
                </c:pt>
                <c:pt idx="1990">
                  <c:v>1.292597</c:v>
                </c:pt>
                <c:pt idx="1991">
                  <c:v>1.295917</c:v>
                </c:pt>
                <c:pt idx="1992">
                  <c:v>1.287342</c:v>
                </c:pt>
                <c:pt idx="1993">
                  <c:v>1.2845170000000001</c:v>
                </c:pt>
                <c:pt idx="1994">
                  <c:v>1.283658</c:v>
                </c:pt>
                <c:pt idx="1995">
                  <c:v>1.2803340000000001</c:v>
                </c:pt>
                <c:pt idx="1996">
                  <c:v>1.284429</c:v>
                </c:pt>
                <c:pt idx="1997">
                  <c:v>1.2822720000000001</c:v>
                </c:pt>
                <c:pt idx="1998">
                  <c:v>1.2837860000000001</c:v>
                </c:pt>
                <c:pt idx="1999">
                  <c:v>1.2921199999999999</c:v>
                </c:pt>
                <c:pt idx="2000">
                  <c:v>1.2859350000000001</c:v>
                </c:pt>
                <c:pt idx="2001">
                  <c:v>1.2826710000000001</c:v>
                </c:pt>
                <c:pt idx="2002">
                  <c:v>1.2881040000000001</c:v>
                </c:pt>
                <c:pt idx="2003">
                  <c:v>1.288</c:v>
                </c:pt>
                <c:pt idx="2004">
                  <c:v>1.284538</c:v>
                </c:pt>
                <c:pt idx="2005">
                  <c:v>1.2835289999999999</c:v>
                </c:pt>
                <c:pt idx="2006">
                  <c:v>1.278246</c:v>
                </c:pt>
                <c:pt idx="2007">
                  <c:v>1.2761009999999999</c:v>
                </c:pt>
                <c:pt idx="2008">
                  <c:v>1.2915429999999999</c:v>
                </c:pt>
                <c:pt idx="2009">
                  <c:v>1.2977719999999999</c:v>
                </c:pt>
                <c:pt idx="2010">
                  <c:v>1.2912270000000001</c:v>
                </c:pt>
                <c:pt idx="2011">
                  <c:v>1.292583</c:v>
                </c:pt>
                <c:pt idx="2012">
                  <c:v>1.2943480000000001</c:v>
                </c:pt>
                <c:pt idx="2013">
                  <c:v>1.290943</c:v>
                </c:pt>
                <c:pt idx="2014">
                  <c:v>1.2891840000000001</c:v>
                </c:pt>
                <c:pt idx="2015">
                  <c:v>1.2860420000000001</c:v>
                </c:pt>
                <c:pt idx="2016">
                  <c:v>1.275136</c:v>
                </c:pt>
                <c:pt idx="2017">
                  <c:v>1.275795</c:v>
                </c:pt>
                <c:pt idx="2018">
                  <c:v>1.292799</c:v>
                </c:pt>
                <c:pt idx="2019">
                  <c:v>1.294168</c:v>
                </c:pt>
                <c:pt idx="2020">
                  <c:v>1.2890649999999999</c:v>
                </c:pt>
                <c:pt idx="2021">
                  <c:v>1.2946200000000001</c:v>
                </c:pt>
                <c:pt idx="2022">
                  <c:v>1.2942309999999999</c:v>
                </c:pt>
                <c:pt idx="2023">
                  <c:v>1.2924180000000001</c:v>
                </c:pt>
                <c:pt idx="2024">
                  <c:v>1.2891759999999999</c:v>
                </c:pt>
                <c:pt idx="2025">
                  <c:v>1.2793669999999999</c:v>
                </c:pt>
                <c:pt idx="2026">
                  <c:v>1.2805469999999999</c:v>
                </c:pt>
                <c:pt idx="2027">
                  <c:v>1.2964260000000001</c:v>
                </c:pt>
                <c:pt idx="2028">
                  <c:v>1.2961849999999999</c:v>
                </c:pt>
                <c:pt idx="2029">
                  <c:v>1.286492</c:v>
                </c:pt>
                <c:pt idx="2030">
                  <c:v>1.3019989999999999</c:v>
                </c:pt>
                <c:pt idx="2031">
                  <c:v>1.3078000000000001</c:v>
                </c:pt>
                <c:pt idx="2032">
                  <c:v>1.2873239999999999</c:v>
                </c:pt>
                <c:pt idx="2033">
                  <c:v>1.2906599999999999</c:v>
                </c:pt>
                <c:pt idx="2034">
                  <c:v>1.301577</c:v>
                </c:pt>
                <c:pt idx="2035">
                  <c:v>1.2891379999999999</c:v>
                </c:pt>
                <c:pt idx="2036">
                  <c:v>1.2833429999999999</c:v>
                </c:pt>
                <c:pt idx="2037">
                  <c:v>1.2963519999999999</c:v>
                </c:pt>
                <c:pt idx="2038">
                  <c:v>1.2930679999999999</c:v>
                </c:pt>
                <c:pt idx="2039">
                  <c:v>1.2807120000000001</c:v>
                </c:pt>
                <c:pt idx="2040">
                  <c:v>1.2848299999999999</c:v>
                </c:pt>
                <c:pt idx="2041">
                  <c:v>1.2847</c:v>
                </c:pt>
                <c:pt idx="2042">
                  <c:v>1.2944390000000001</c:v>
                </c:pt>
                <c:pt idx="2043">
                  <c:v>1.3056650000000001</c:v>
                </c:pt>
                <c:pt idx="2044">
                  <c:v>1.2876909999999999</c:v>
                </c:pt>
                <c:pt idx="2045">
                  <c:v>1.2828710000000001</c:v>
                </c:pt>
                <c:pt idx="2046">
                  <c:v>1.2977179999999999</c:v>
                </c:pt>
                <c:pt idx="2047">
                  <c:v>1.2973539999999999</c:v>
                </c:pt>
                <c:pt idx="2048">
                  <c:v>1.296395</c:v>
                </c:pt>
                <c:pt idx="2049">
                  <c:v>1.3055889999999999</c:v>
                </c:pt>
                <c:pt idx="2050">
                  <c:v>1.299355</c:v>
                </c:pt>
                <c:pt idx="2051">
                  <c:v>1.292975</c:v>
                </c:pt>
                <c:pt idx="2052">
                  <c:v>1.3068469999999999</c:v>
                </c:pt>
                <c:pt idx="2053">
                  <c:v>1.2976510000000001</c:v>
                </c:pt>
                <c:pt idx="2054">
                  <c:v>1.2770410000000001</c:v>
                </c:pt>
                <c:pt idx="2055">
                  <c:v>1.2939000000000001</c:v>
                </c:pt>
                <c:pt idx="2056">
                  <c:v>1.3057300000000001</c:v>
                </c:pt>
                <c:pt idx="2057">
                  <c:v>1.28746</c:v>
                </c:pt>
                <c:pt idx="2058">
                  <c:v>1.281695</c:v>
                </c:pt>
                <c:pt idx="2059">
                  <c:v>1.2975019999999999</c:v>
                </c:pt>
                <c:pt idx="2060">
                  <c:v>1.2963659999999999</c:v>
                </c:pt>
                <c:pt idx="2061">
                  <c:v>1.2896969999999999</c:v>
                </c:pt>
                <c:pt idx="2062">
                  <c:v>1.3017889999999999</c:v>
                </c:pt>
                <c:pt idx="2063">
                  <c:v>1.2957860000000001</c:v>
                </c:pt>
                <c:pt idx="2064">
                  <c:v>1.2811080000000001</c:v>
                </c:pt>
                <c:pt idx="2065">
                  <c:v>1.298438</c:v>
                </c:pt>
                <c:pt idx="2066">
                  <c:v>1.3094700000000001</c:v>
                </c:pt>
                <c:pt idx="2067">
                  <c:v>1.297307</c:v>
                </c:pt>
                <c:pt idx="2068">
                  <c:v>1.302235</c:v>
                </c:pt>
                <c:pt idx="2069">
                  <c:v>1.3081590000000001</c:v>
                </c:pt>
                <c:pt idx="2070">
                  <c:v>1.290214</c:v>
                </c:pt>
                <c:pt idx="2071">
                  <c:v>1.2943340000000001</c:v>
                </c:pt>
                <c:pt idx="2072">
                  <c:v>1.3148629999999999</c:v>
                </c:pt>
                <c:pt idx="2073">
                  <c:v>1.2995969999999999</c:v>
                </c:pt>
                <c:pt idx="2074">
                  <c:v>1.2868219999999999</c:v>
                </c:pt>
                <c:pt idx="2075">
                  <c:v>1.2956349999999999</c:v>
                </c:pt>
                <c:pt idx="2076">
                  <c:v>1.295245</c:v>
                </c:pt>
                <c:pt idx="2077">
                  <c:v>1.300581</c:v>
                </c:pt>
                <c:pt idx="2078">
                  <c:v>1.3099910000000001</c:v>
                </c:pt>
                <c:pt idx="2079">
                  <c:v>1.3037019999999999</c:v>
                </c:pt>
                <c:pt idx="2080">
                  <c:v>1.295485</c:v>
                </c:pt>
                <c:pt idx="2081">
                  <c:v>1.302284</c:v>
                </c:pt>
                <c:pt idx="2082">
                  <c:v>1.2989679999999999</c:v>
                </c:pt>
                <c:pt idx="2083">
                  <c:v>1.286397</c:v>
                </c:pt>
                <c:pt idx="2084">
                  <c:v>1.2952669999999999</c:v>
                </c:pt>
                <c:pt idx="2085">
                  <c:v>1.2999719999999999</c:v>
                </c:pt>
                <c:pt idx="2086">
                  <c:v>1.291102</c:v>
                </c:pt>
                <c:pt idx="2087">
                  <c:v>1.2956909999999999</c:v>
                </c:pt>
                <c:pt idx="2088">
                  <c:v>1.306964</c:v>
                </c:pt>
                <c:pt idx="2089">
                  <c:v>1.3094760000000001</c:v>
                </c:pt>
                <c:pt idx="2090">
                  <c:v>1.3051010000000001</c:v>
                </c:pt>
                <c:pt idx="2091">
                  <c:v>1.3043830000000001</c:v>
                </c:pt>
                <c:pt idx="2092">
                  <c:v>1.301158</c:v>
                </c:pt>
                <c:pt idx="2093">
                  <c:v>1.2993859999999999</c:v>
                </c:pt>
                <c:pt idx="2094">
                  <c:v>1.3028870000000001</c:v>
                </c:pt>
                <c:pt idx="2095">
                  <c:v>1.298694</c:v>
                </c:pt>
                <c:pt idx="2096">
                  <c:v>1.298581</c:v>
                </c:pt>
                <c:pt idx="2097">
                  <c:v>1.299976</c:v>
                </c:pt>
                <c:pt idx="2098">
                  <c:v>1.2980400000000001</c:v>
                </c:pt>
                <c:pt idx="2099">
                  <c:v>1.3066390000000001</c:v>
                </c:pt>
                <c:pt idx="2100">
                  <c:v>1.3080289999999999</c:v>
                </c:pt>
                <c:pt idx="2101">
                  <c:v>1.2977460000000001</c:v>
                </c:pt>
                <c:pt idx="2102">
                  <c:v>1.301623</c:v>
                </c:pt>
                <c:pt idx="2103">
                  <c:v>1.316201</c:v>
                </c:pt>
                <c:pt idx="2104">
                  <c:v>1.312279</c:v>
                </c:pt>
                <c:pt idx="2105">
                  <c:v>1.302203</c:v>
                </c:pt>
                <c:pt idx="2106">
                  <c:v>1.3070269999999999</c:v>
                </c:pt>
                <c:pt idx="2107">
                  <c:v>1.299202</c:v>
                </c:pt>
                <c:pt idx="2108">
                  <c:v>1.2954620000000001</c:v>
                </c:pt>
                <c:pt idx="2109">
                  <c:v>1.3067949999999999</c:v>
                </c:pt>
                <c:pt idx="2110">
                  <c:v>1.300737</c:v>
                </c:pt>
                <c:pt idx="2111">
                  <c:v>1.299256</c:v>
                </c:pt>
                <c:pt idx="2112">
                  <c:v>1.3137780000000001</c:v>
                </c:pt>
                <c:pt idx="2113">
                  <c:v>1.3123480000000001</c:v>
                </c:pt>
                <c:pt idx="2114">
                  <c:v>1.296672</c:v>
                </c:pt>
                <c:pt idx="2115">
                  <c:v>1.304332</c:v>
                </c:pt>
                <c:pt idx="2116">
                  <c:v>1.3132159999999999</c:v>
                </c:pt>
                <c:pt idx="2117">
                  <c:v>1.3022179999999999</c:v>
                </c:pt>
                <c:pt idx="2118">
                  <c:v>1.3110599999999999</c:v>
                </c:pt>
                <c:pt idx="2119">
                  <c:v>1.3177680000000001</c:v>
                </c:pt>
                <c:pt idx="2120">
                  <c:v>1.2953160000000001</c:v>
                </c:pt>
                <c:pt idx="2121">
                  <c:v>1.294476</c:v>
                </c:pt>
                <c:pt idx="2122">
                  <c:v>1.310891</c:v>
                </c:pt>
                <c:pt idx="2123">
                  <c:v>1.3056619999999999</c:v>
                </c:pt>
                <c:pt idx="2124">
                  <c:v>1.301356</c:v>
                </c:pt>
                <c:pt idx="2125">
                  <c:v>1.310092</c:v>
                </c:pt>
                <c:pt idx="2126">
                  <c:v>1.3036220000000001</c:v>
                </c:pt>
                <c:pt idx="2127">
                  <c:v>1.2938339999999999</c:v>
                </c:pt>
                <c:pt idx="2128">
                  <c:v>1.313288</c:v>
                </c:pt>
                <c:pt idx="2129">
                  <c:v>1.3208929999999999</c:v>
                </c:pt>
                <c:pt idx="2130">
                  <c:v>1.300918</c:v>
                </c:pt>
                <c:pt idx="2131">
                  <c:v>1.3065340000000001</c:v>
                </c:pt>
                <c:pt idx="2132">
                  <c:v>1.3177559999999999</c:v>
                </c:pt>
                <c:pt idx="2133">
                  <c:v>1.3068660000000001</c:v>
                </c:pt>
                <c:pt idx="2134">
                  <c:v>1.309661</c:v>
                </c:pt>
                <c:pt idx="2135">
                  <c:v>1.3171349999999999</c:v>
                </c:pt>
                <c:pt idx="2136">
                  <c:v>1.305555</c:v>
                </c:pt>
                <c:pt idx="2137">
                  <c:v>1.309393</c:v>
                </c:pt>
                <c:pt idx="2138">
                  <c:v>1.3153109999999999</c:v>
                </c:pt>
                <c:pt idx="2139">
                  <c:v>1.2987850000000001</c:v>
                </c:pt>
                <c:pt idx="2140">
                  <c:v>1.296003</c:v>
                </c:pt>
                <c:pt idx="2141">
                  <c:v>1.308494</c:v>
                </c:pt>
                <c:pt idx="2142">
                  <c:v>1.3121450000000001</c:v>
                </c:pt>
                <c:pt idx="2143">
                  <c:v>1.3089839999999999</c:v>
                </c:pt>
                <c:pt idx="2144">
                  <c:v>1.312775</c:v>
                </c:pt>
                <c:pt idx="2145">
                  <c:v>1.315669</c:v>
                </c:pt>
                <c:pt idx="2146">
                  <c:v>1.3068150000000001</c:v>
                </c:pt>
                <c:pt idx="2147">
                  <c:v>1.3070580000000001</c:v>
                </c:pt>
                <c:pt idx="2148">
                  <c:v>1.3065089999999999</c:v>
                </c:pt>
                <c:pt idx="2149">
                  <c:v>1.302665</c:v>
                </c:pt>
                <c:pt idx="2150">
                  <c:v>1.310856</c:v>
                </c:pt>
                <c:pt idx="2151">
                  <c:v>1.3050600000000001</c:v>
                </c:pt>
                <c:pt idx="2152">
                  <c:v>1.299539</c:v>
                </c:pt>
                <c:pt idx="2153">
                  <c:v>1.32209</c:v>
                </c:pt>
                <c:pt idx="2154">
                  <c:v>1.3294280000000001</c:v>
                </c:pt>
                <c:pt idx="2155">
                  <c:v>1.3059229999999999</c:v>
                </c:pt>
                <c:pt idx="2156">
                  <c:v>1.307132</c:v>
                </c:pt>
                <c:pt idx="2157">
                  <c:v>1.3313820000000001</c:v>
                </c:pt>
                <c:pt idx="2158">
                  <c:v>1.322282</c:v>
                </c:pt>
                <c:pt idx="2159">
                  <c:v>1.311337</c:v>
                </c:pt>
                <c:pt idx="2160">
                  <c:v>1.3202180000000001</c:v>
                </c:pt>
                <c:pt idx="2161">
                  <c:v>1.3079259999999999</c:v>
                </c:pt>
                <c:pt idx="2162">
                  <c:v>1.301644</c:v>
                </c:pt>
                <c:pt idx="2163">
                  <c:v>1.318775</c:v>
                </c:pt>
                <c:pt idx="2164">
                  <c:v>1.316125</c:v>
                </c:pt>
                <c:pt idx="2165">
                  <c:v>1.305166</c:v>
                </c:pt>
                <c:pt idx="2166">
                  <c:v>1.3143769999999999</c:v>
                </c:pt>
                <c:pt idx="2167">
                  <c:v>1.3172570000000001</c:v>
                </c:pt>
                <c:pt idx="2168">
                  <c:v>1.305429</c:v>
                </c:pt>
                <c:pt idx="2169">
                  <c:v>1.315367</c:v>
                </c:pt>
                <c:pt idx="2170">
                  <c:v>1.3175110000000001</c:v>
                </c:pt>
                <c:pt idx="2171">
                  <c:v>1.297239</c:v>
                </c:pt>
                <c:pt idx="2172">
                  <c:v>1.3102960000000001</c:v>
                </c:pt>
                <c:pt idx="2173">
                  <c:v>1.3280970000000001</c:v>
                </c:pt>
                <c:pt idx="2174">
                  <c:v>1.317448</c:v>
                </c:pt>
                <c:pt idx="2175">
                  <c:v>1.314308</c:v>
                </c:pt>
                <c:pt idx="2176">
                  <c:v>1.320371</c:v>
                </c:pt>
                <c:pt idx="2177">
                  <c:v>1.3135699999999999</c:v>
                </c:pt>
                <c:pt idx="2178">
                  <c:v>1.3173319999999999</c:v>
                </c:pt>
                <c:pt idx="2179">
                  <c:v>1.3288280000000001</c:v>
                </c:pt>
                <c:pt idx="2180">
                  <c:v>1.315072</c:v>
                </c:pt>
                <c:pt idx="2181">
                  <c:v>1.31497</c:v>
                </c:pt>
                <c:pt idx="2182">
                  <c:v>1.328222</c:v>
                </c:pt>
                <c:pt idx="2183">
                  <c:v>1.3119480000000001</c:v>
                </c:pt>
                <c:pt idx="2184">
                  <c:v>1.3091840000000001</c:v>
                </c:pt>
                <c:pt idx="2185">
                  <c:v>1.323931</c:v>
                </c:pt>
                <c:pt idx="2186">
                  <c:v>1.3193920000000001</c:v>
                </c:pt>
                <c:pt idx="2187">
                  <c:v>1.310994</c:v>
                </c:pt>
                <c:pt idx="2188">
                  <c:v>1.3150219999999999</c:v>
                </c:pt>
                <c:pt idx="2189">
                  <c:v>1.323261</c:v>
                </c:pt>
                <c:pt idx="2190">
                  <c:v>1.318859</c:v>
                </c:pt>
                <c:pt idx="2191">
                  <c:v>1.3141639999999999</c:v>
                </c:pt>
                <c:pt idx="2192">
                  <c:v>1.3122639999999999</c:v>
                </c:pt>
                <c:pt idx="2193">
                  <c:v>1.3063009999999999</c:v>
                </c:pt>
                <c:pt idx="2194">
                  <c:v>1.310295</c:v>
                </c:pt>
                <c:pt idx="2195">
                  <c:v>1.3166439999999999</c:v>
                </c:pt>
                <c:pt idx="2196">
                  <c:v>1.32148</c:v>
                </c:pt>
                <c:pt idx="2197">
                  <c:v>1.3276650000000001</c:v>
                </c:pt>
                <c:pt idx="2198">
                  <c:v>1.321555</c:v>
                </c:pt>
                <c:pt idx="2199">
                  <c:v>1.310908</c:v>
                </c:pt>
                <c:pt idx="2200">
                  <c:v>1.316362</c:v>
                </c:pt>
                <c:pt idx="2201">
                  <c:v>1.3260909999999999</c:v>
                </c:pt>
                <c:pt idx="2202">
                  <c:v>1.3222610000000001</c:v>
                </c:pt>
                <c:pt idx="2203">
                  <c:v>1.316991</c:v>
                </c:pt>
                <c:pt idx="2204">
                  <c:v>1.3225100000000001</c:v>
                </c:pt>
                <c:pt idx="2205">
                  <c:v>1.3246069999999999</c:v>
                </c:pt>
                <c:pt idx="2206">
                  <c:v>1.3223510000000001</c:v>
                </c:pt>
                <c:pt idx="2207">
                  <c:v>1.3291550000000001</c:v>
                </c:pt>
                <c:pt idx="2208">
                  <c:v>1.3245469999999999</c:v>
                </c:pt>
                <c:pt idx="2209">
                  <c:v>1.306022</c:v>
                </c:pt>
                <c:pt idx="2210">
                  <c:v>1.3180719999999999</c:v>
                </c:pt>
                <c:pt idx="2211">
                  <c:v>1.333145</c:v>
                </c:pt>
                <c:pt idx="2212">
                  <c:v>1.3194980000000001</c:v>
                </c:pt>
                <c:pt idx="2213">
                  <c:v>1.318244</c:v>
                </c:pt>
                <c:pt idx="2214">
                  <c:v>1.319499</c:v>
                </c:pt>
                <c:pt idx="2215">
                  <c:v>1.3102420000000001</c:v>
                </c:pt>
                <c:pt idx="2216">
                  <c:v>1.325099</c:v>
                </c:pt>
                <c:pt idx="2217">
                  <c:v>1.3285560000000001</c:v>
                </c:pt>
                <c:pt idx="2218">
                  <c:v>1.311515</c:v>
                </c:pt>
                <c:pt idx="2219">
                  <c:v>1.3207709999999999</c:v>
                </c:pt>
                <c:pt idx="2220">
                  <c:v>1.3336890000000001</c:v>
                </c:pt>
                <c:pt idx="2221">
                  <c:v>1.321671</c:v>
                </c:pt>
                <c:pt idx="2222">
                  <c:v>1.3121780000000001</c:v>
                </c:pt>
                <c:pt idx="2223">
                  <c:v>1.3214730000000001</c:v>
                </c:pt>
                <c:pt idx="2224">
                  <c:v>1.3290139999999999</c:v>
                </c:pt>
                <c:pt idx="2225">
                  <c:v>1.3302290000000001</c:v>
                </c:pt>
                <c:pt idx="2226">
                  <c:v>1.3300589999999999</c:v>
                </c:pt>
                <c:pt idx="2227">
                  <c:v>1.3287340000000001</c:v>
                </c:pt>
                <c:pt idx="2228">
                  <c:v>1.3268869999999999</c:v>
                </c:pt>
                <c:pt idx="2229">
                  <c:v>1.316589</c:v>
                </c:pt>
                <c:pt idx="2230">
                  <c:v>1.3167439999999999</c:v>
                </c:pt>
                <c:pt idx="2231">
                  <c:v>1.3247040000000001</c:v>
                </c:pt>
                <c:pt idx="2232">
                  <c:v>1.3163420000000001</c:v>
                </c:pt>
                <c:pt idx="2233">
                  <c:v>1.316306</c:v>
                </c:pt>
                <c:pt idx="2234">
                  <c:v>1.3303449999999999</c:v>
                </c:pt>
                <c:pt idx="2235">
                  <c:v>1.331628</c:v>
                </c:pt>
                <c:pt idx="2236">
                  <c:v>1.3239799999999999</c:v>
                </c:pt>
                <c:pt idx="2237">
                  <c:v>1.3252120000000001</c:v>
                </c:pt>
                <c:pt idx="2238">
                  <c:v>1.3314569999999999</c:v>
                </c:pt>
                <c:pt idx="2239">
                  <c:v>1.331053</c:v>
                </c:pt>
                <c:pt idx="2240">
                  <c:v>1.3321909999999999</c:v>
                </c:pt>
                <c:pt idx="2241">
                  <c:v>1.3353519999999999</c:v>
                </c:pt>
                <c:pt idx="2242">
                  <c:v>1.332147</c:v>
                </c:pt>
                <c:pt idx="2243">
                  <c:v>1.329064</c:v>
                </c:pt>
                <c:pt idx="2244">
                  <c:v>1.332147</c:v>
                </c:pt>
                <c:pt idx="2245">
                  <c:v>1.3307990000000001</c:v>
                </c:pt>
                <c:pt idx="2246">
                  <c:v>1.318975</c:v>
                </c:pt>
                <c:pt idx="2247">
                  <c:v>1.319096</c:v>
                </c:pt>
                <c:pt idx="2248">
                  <c:v>1.325558</c:v>
                </c:pt>
                <c:pt idx="2249">
                  <c:v>1.319752</c:v>
                </c:pt>
                <c:pt idx="2250">
                  <c:v>1.3250410000000001</c:v>
                </c:pt>
                <c:pt idx="2251">
                  <c:v>1.330247</c:v>
                </c:pt>
                <c:pt idx="2252">
                  <c:v>1.317293</c:v>
                </c:pt>
                <c:pt idx="2253">
                  <c:v>1.317569</c:v>
                </c:pt>
                <c:pt idx="2254">
                  <c:v>1.3332550000000001</c:v>
                </c:pt>
                <c:pt idx="2255">
                  <c:v>1.3272349999999999</c:v>
                </c:pt>
                <c:pt idx="2256">
                  <c:v>1.3174619999999999</c:v>
                </c:pt>
                <c:pt idx="2257">
                  <c:v>1.3347310000000001</c:v>
                </c:pt>
                <c:pt idx="2258">
                  <c:v>1.339005</c:v>
                </c:pt>
                <c:pt idx="2259">
                  <c:v>1.330902</c:v>
                </c:pt>
                <c:pt idx="2260">
                  <c:v>1.341094</c:v>
                </c:pt>
                <c:pt idx="2261">
                  <c:v>1.3382529999999999</c:v>
                </c:pt>
                <c:pt idx="2262">
                  <c:v>1.320354</c:v>
                </c:pt>
                <c:pt idx="2263">
                  <c:v>1.3247689999999999</c:v>
                </c:pt>
                <c:pt idx="2264">
                  <c:v>1.3350580000000001</c:v>
                </c:pt>
                <c:pt idx="2265">
                  <c:v>1.3262260000000001</c:v>
                </c:pt>
                <c:pt idx="2266">
                  <c:v>1.3262039999999999</c:v>
                </c:pt>
                <c:pt idx="2267">
                  <c:v>1.3380540000000001</c:v>
                </c:pt>
                <c:pt idx="2268">
                  <c:v>1.3260879999999999</c:v>
                </c:pt>
                <c:pt idx="2269">
                  <c:v>1.317963</c:v>
                </c:pt>
                <c:pt idx="2270">
                  <c:v>1.33724</c:v>
                </c:pt>
                <c:pt idx="2271">
                  <c:v>1.3447979999999999</c:v>
                </c:pt>
                <c:pt idx="2272">
                  <c:v>1.3333280000000001</c:v>
                </c:pt>
                <c:pt idx="2273">
                  <c:v>1.3261780000000001</c:v>
                </c:pt>
                <c:pt idx="2274">
                  <c:v>1.3304659999999999</c:v>
                </c:pt>
                <c:pt idx="2275">
                  <c:v>1.332338</c:v>
                </c:pt>
                <c:pt idx="2276">
                  <c:v>1.3305340000000001</c:v>
                </c:pt>
                <c:pt idx="2277">
                  <c:v>1.3302039999999999</c:v>
                </c:pt>
                <c:pt idx="2278">
                  <c:v>1.3278639999999999</c:v>
                </c:pt>
                <c:pt idx="2279">
                  <c:v>1.333415</c:v>
                </c:pt>
                <c:pt idx="2280">
                  <c:v>1.3352029999999999</c:v>
                </c:pt>
                <c:pt idx="2281">
                  <c:v>1.331175</c:v>
                </c:pt>
                <c:pt idx="2282">
                  <c:v>1.3384070000000001</c:v>
                </c:pt>
                <c:pt idx="2283">
                  <c:v>1.339221</c:v>
                </c:pt>
                <c:pt idx="2284">
                  <c:v>1.3328059999999999</c:v>
                </c:pt>
                <c:pt idx="2285">
                  <c:v>1.331115</c:v>
                </c:pt>
                <c:pt idx="2286">
                  <c:v>1.333521</c:v>
                </c:pt>
                <c:pt idx="2287">
                  <c:v>1.337019</c:v>
                </c:pt>
                <c:pt idx="2288">
                  <c:v>1.334552</c:v>
                </c:pt>
                <c:pt idx="2289">
                  <c:v>1.3397600000000001</c:v>
                </c:pt>
                <c:pt idx="2290">
                  <c:v>1.3429329999999999</c:v>
                </c:pt>
                <c:pt idx="2291">
                  <c:v>1.3316970000000001</c:v>
                </c:pt>
                <c:pt idx="2292">
                  <c:v>1.329377</c:v>
                </c:pt>
                <c:pt idx="2293">
                  <c:v>1.3301050000000001</c:v>
                </c:pt>
                <c:pt idx="2294">
                  <c:v>1.326022</c:v>
                </c:pt>
                <c:pt idx="2295">
                  <c:v>1.33403</c:v>
                </c:pt>
                <c:pt idx="2296">
                  <c:v>1.343739</c:v>
                </c:pt>
                <c:pt idx="2297">
                  <c:v>1.3380320000000001</c:v>
                </c:pt>
                <c:pt idx="2298">
                  <c:v>1.335029</c:v>
                </c:pt>
                <c:pt idx="2299">
                  <c:v>1.3424160000000001</c:v>
                </c:pt>
                <c:pt idx="2300">
                  <c:v>1.3342499999999999</c:v>
                </c:pt>
                <c:pt idx="2301">
                  <c:v>1.32606</c:v>
                </c:pt>
                <c:pt idx="2302">
                  <c:v>1.3395090000000001</c:v>
                </c:pt>
                <c:pt idx="2303">
                  <c:v>1.345588</c:v>
                </c:pt>
                <c:pt idx="2304">
                  <c:v>1.3346689999999999</c:v>
                </c:pt>
                <c:pt idx="2305">
                  <c:v>1.335572</c:v>
                </c:pt>
                <c:pt idx="2306">
                  <c:v>1.341078</c:v>
                </c:pt>
                <c:pt idx="2307">
                  <c:v>1.3331500000000001</c:v>
                </c:pt>
                <c:pt idx="2308">
                  <c:v>1.3308420000000001</c:v>
                </c:pt>
                <c:pt idx="2309">
                  <c:v>1.3372760000000001</c:v>
                </c:pt>
                <c:pt idx="2310">
                  <c:v>1.341216</c:v>
                </c:pt>
                <c:pt idx="2311">
                  <c:v>1.3416600000000001</c:v>
                </c:pt>
                <c:pt idx="2312">
                  <c:v>1.333985</c:v>
                </c:pt>
                <c:pt idx="2313">
                  <c:v>1.335132</c:v>
                </c:pt>
                <c:pt idx="2314">
                  <c:v>1.3443609999999999</c:v>
                </c:pt>
                <c:pt idx="2315">
                  <c:v>1.338676</c:v>
                </c:pt>
                <c:pt idx="2316">
                  <c:v>1.334827</c:v>
                </c:pt>
                <c:pt idx="2317">
                  <c:v>1.3372569999999999</c:v>
                </c:pt>
                <c:pt idx="2318">
                  <c:v>1.3321860000000001</c:v>
                </c:pt>
                <c:pt idx="2319">
                  <c:v>1.331887</c:v>
                </c:pt>
                <c:pt idx="2320">
                  <c:v>1.3446259999999999</c:v>
                </c:pt>
                <c:pt idx="2321">
                  <c:v>1.3463339999999999</c:v>
                </c:pt>
                <c:pt idx="2322">
                  <c:v>1.33484</c:v>
                </c:pt>
                <c:pt idx="2323">
                  <c:v>1.340946</c:v>
                </c:pt>
                <c:pt idx="2324">
                  <c:v>1.3440430000000001</c:v>
                </c:pt>
                <c:pt idx="2325">
                  <c:v>1.334757</c:v>
                </c:pt>
                <c:pt idx="2326">
                  <c:v>1.3383880000000001</c:v>
                </c:pt>
                <c:pt idx="2327">
                  <c:v>1.340481</c:v>
                </c:pt>
                <c:pt idx="2328">
                  <c:v>1.3383910000000001</c:v>
                </c:pt>
                <c:pt idx="2329">
                  <c:v>1.340319</c:v>
                </c:pt>
                <c:pt idx="2330">
                  <c:v>1.3423149999999999</c:v>
                </c:pt>
                <c:pt idx="2331">
                  <c:v>1.341013</c:v>
                </c:pt>
                <c:pt idx="2332">
                  <c:v>1.3413569999999999</c:v>
                </c:pt>
                <c:pt idx="2333">
                  <c:v>1.350992</c:v>
                </c:pt>
                <c:pt idx="2334">
                  <c:v>1.349234</c:v>
                </c:pt>
                <c:pt idx="2335">
                  <c:v>1.337674</c:v>
                </c:pt>
                <c:pt idx="2336">
                  <c:v>1.3460049999999999</c:v>
                </c:pt>
                <c:pt idx="2337">
                  <c:v>1.349853</c:v>
                </c:pt>
                <c:pt idx="2338">
                  <c:v>1.3341959999999999</c:v>
                </c:pt>
                <c:pt idx="2339">
                  <c:v>1.3378619999999999</c:v>
                </c:pt>
                <c:pt idx="2340">
                  <c:v>1.3451089999999999</c:v>
                </c:pt>
                <c:pt idx="2341">
                  <c:v>1.3301190000000001</c:v>
                </c:pt>
                <c:pt idx="2342">
                  <c:v>1.336195</c:v>
                </c:pt>
                <c:pt idx="2343">
                  <c:v>1.3545860000000001</c:v>
                </c:pt>
                <c:pt idx="2344">
                  <c:v>1.345907</c:v>
                </c:pt>
                <c:pt idx="2345">
                  <c:v>1.3433649999999999</c:v>
                </c:pt>
                <c:pt idx="2346">
                  <c:v>1.3507769999999999</c:v>
                </c:pt>
                <c:pt idx="2347">
                  <c:v>1.34283</c:v>
                </c:pt>
                <c:pt idx="2348">
                  <c:v>1.3421689999999999</c:v>
                </c:pt>
                <c:pt idx="2349">
                  <c:v>1.3513280000000001</c:v>
                </c:pt>
                <c:pt idx="2350">
                  <c:v>1.349591</c:v>
                </c:pt>
                <c:pt idx="2351">
                  <c:v>1.34962</c:v>
                </c:pt>
                <c:pt idx="2352">
                  <c:v>1.3504510000000001</c:v>
                </c:pt>
                <c:pt idx="2353">
                  <c:v>1.3360890000000001</c:v>
                </c:pt>
                <c:pt idx="2354">
                  <c:v>1.331466</c:v>
                </c:pt>
                <c:pt idx="2355">
                  <c:v>1.349038</c:v>
                </c:pt>
                <c:pt idx="2356">
                  <c:v>1.343836</c:v>
                </c:pt>
                <c:pt idx="2357">
                  <c:v>1.335564</c:v>
                </c:pt>
                <c:pt idx="2358">
                  <c:v>1.3536540000000001</c:v>
                </c:pt>
                <c:pt idx="2359">
                  <c:v>1.3504419999999999</c:v>
                </c:pt>
                <c:pt idx="2360">
                  <c:v>1.3395220000000001</c:v>
                </c:pt>
                <c:pt idx="2361">
                  <c:v>1.3497699999999999</c:v>
                </c:pt>
                <c:pt idx="2362">
                  <c:v>1.3520490000000001</c:v>
                </c:pt>
                <c:pt idx="2363">
                  <c:v>1.349024</c:v>
                </c:pt>
                <c:pt idx="2364">
                  <c:v>1.3528990000000001</c:v>
                </c:pt>
                <c:pt idx="2365">
                  <c:v>1.3432839999999999</c:v>
                </c:pt>
                <c:pt idx="2366">
                  <c:v>1.3350340000000001</c:v>
                </c:pt>
                <c:pt idx="2367">
                  <c:v>1.349931</c:v>
                </c:pt>
                <c:pt idx="2368">
                  <c:v>1.3552249999999999</c:v>
                </c:pt>
                <c:pt idx="2369">
                  <c:v>1.3422229999999999</c:v>
                </c:pt>
                <c:pt idx="2370">
                  <c:v>1.341745</c:v>
                </c:pt>
                <c:pt idx="2371">
                  <c:v>1.3493280000000001</c:v>
                </c:pt>
                <c:pt idx="2372">
                  <c:v>1.3497349999999999</c:v>
                </c:pt>
                <c:pt idx="2373">
                  <c:v>1.351837</c:v>
                </c:pt>
                <c:pt idx="2374">
                  <c:v>1.3582449999999999</c:v>
                </c:pt>
                <c:pt idx="2375">
                  <c:v>1.3484829999999999</c:v>
                </c:pt>
                <c:pt idx="2376">
                  <c:v>1.3377300000000001</c:v>
                </c:pt>
                <c:pt idx="2377">
                  <c:v>1.348063</c:v>
                </c:pt>
                <c:pt idx="2378">
                  <c:v>1.3505609999999999</c:v>
                </c:pt>
                <c:pt idx="2379">
                  <c:v>1.3472059999999999</c:v>
                </c:pt>
                <c:pt idx="2380">
                  <c:v>1.350735</c:v>
                </c:pt>
                <c:pt idx="2381">
                  <c:v>1.3436900000000001</c:v>
                </c:pt>
                <c:pt idx="2382">
                  <c:v>1.3401290000000001</c:v>
                </c:pt>
                <c:pt idx="2383">
                  <c:v>1.348282</c:v>
                </c:pt>
                <c:pt idx="2384">
                  <c:v>1.3523100000000001</c:v>
                </c:pt>
                <c:pt idx="2385">
                  <c:v>1.351073</c:v>
                </c:pt>
                <c:pt idx="2386">
                  <c:v>1.350468</c:v>
                </c:pt>
                <c:pt idx="2387">
                  <c:v>1.3551409999999999</c:v>
                </c:pt>
                <c:pt idx="2388">
                  <c:v>1.352719</c:v>
                </c:pt>
                <c:pt idx="2389">
                  <c:v>1.3463860000000001</c:v>
                </c:pt>
                <c:pt idx="2390">
                  <c:v>1.3481290000000001</c:v>
                </c:pt>
                <c:pt idx="2391">
                  <c:v>1.3505050000000001</c:v>
                </c:pt>
                <c:pt idx="2392">
                  <c:v>1.3487770000000001</c:v>
                </c:pt>
                <c:pt idx="2393">
                  <c:v>1.350004</c:v>
                </c:pt>
                <c:pt idx="2394">
                  <c:v>1.353226</c:v>
                </c:pt>
                <c:pt idx="2395">
                  <c:v>1.353844</c:v>
                </c:pt>
                <c:pt idx="2396">
                  <c:v>1.357507</c:v>
                </c:pt>
                <c:pt idx="2397">
                  <c:v>1.350047</c:v>
                </c:pt>
                <c:pt idx="2398">
                  <c:v>1.3426819999999999</c:v>
                </c:pt>
                <c:pt idx="2399">
                  <c:v>1.350471</c:v>
                </c:pt>
                <c:pt idx="2400">
                  <c:v>1.353437</c:v>
                </c:pt>
                <c:pt idx="2401">
                  <c:v>1.3586860000000001</c:v>
                </c:pt>
                <c:pt idx="2402">
                  <c:v>1.360484</c:v>
                </c:pt>
                <c:pt idx="2403">
                  <c:v>1.3492390000000001</c:v>
                </c:pt>
                <c:pt idx="2404">
                  <c:v>1.355518</c:v>
                </c:pt>
                <c:pt idx="2405">
                  <c:v>1.3636280000000001</c:v>
                </c:pt>
                <c:pt idx="2406">
                  <c:v>1.354808</c:v>
                </c:pt>
                <c:pt idx="2407">
                  <c:v>1.351667</c:v>
                </c:pt>
                <c:pt idx="2408">
                  <c:v>1.358133</c:v>
                </c:pt>
                <c:pt idx="2409">
                  <c:v>1.3572329999999999</c:v>
                </c:pt>
                <c:pt idx="2410">
                  <c:v>1.345729</c:v>
                </c:pt>
                <c:pt idx="2411">
                  <c:v>1.3492219999999999</c:v>
                </c:pt>
                <c:pt idx="2412">
                  <c:v>1.3572090000000001</c:v>
                </c:pt>
                <c:pt idx="2413">
                  <c:v>1.3488929999999999</c:v>
                </c:pt>
                <c:pt idx="2414">
                  <c:v>1.3466290000000001</c:v>
                </c:pt>
                <c:pt idx="2415">
                  <c:v>1.356058</c:v>
                </c:pt>
                <c:pt idx="2416">
                  <c:v>1.3578540000000001</c:v>
                </c:pt>
                <c:pt idx="2417">
                  <c:v>1.354166</c:v>
                </c:pt>
                <c:pt idx="2418">
                  <c:v>1.355513</c:v>
                </c:pt>
                <c:pt idx="2419">
                  <c:v>1.3505469999999999</c:v>
                </c:pt>
                <c:pt idx="2420">
                  <c:v>1.3496269999999999</c:v>
                </c:pt>
                <c:pt idx="2421">
                  <c:v>1.3591440000000001</c:v>
                </c:pt>
                <c:pt idx="2422">
                  <c:v>1.3471649999999999</c:v>
                </c:pt>
                <c:pt idx="2423">
                  <c:v>1.34154</c:v>
                </c:pt>
                <c:pt idx="2424">
                  <c:v>1.3553489999999999</c:v>
                </c:pt>
                <c:pt idx="2425">
                  <c:v>1.3483450000000001</c:v>
                </c:pt>
                <c:pt idx="2426">
                  <c:v>1.339971</c:v>
                </c:pt>
                <c:pt idx="2427">
                  <c:v>1.354085</c:v>
                </c:pt>
                <c:pt idx="2428">
                  <c:v>1.3614660000000001</c:v>
                </c:pt>
                <c:pt idx="2429">
                  <c:v>1.3470759999999999</c:v>
                </c:pt>
                <c:pt idx="2430">
                  <c:v>1.348543</c:v>
                </c:pt>
                <c:pt idx="2431">
                  <c:v>1.359936</c:v>
                </c:pt>
                <c:pt idx="2432">
                  <c:v>1.3522890000000001</c:v>
                </c:pt>
                <c:pt idx="2433">
                  <c:v>1.3564039999999999</c:v>
                </c:pt>
                <c:pt idx="2434">
                  <c:v>1.361362</c:v>
                </c:pt>
                <c:pt idx="2435">
                  <c:v>1.3475269999999999</c:v>
                </c:pt>
                <c:pt idx="2436">
                  <c:v>1.3508420000000001</c:v>
                </c:pt>
                <c:pt idx="2437">
                  <c:v>1.3623730000000001</c:v>
                </c:pt>
                <c:pt idx="2438">
                  <c:v>1.35711</c:v>
                </c:pt>
                <c:pt idx="2439">
                  <c:v>1.3533949999999999</c:v>
                </c:pt>
                <c:pt idx="2440">
                  <c:v>1.3595459999999999</c:v>
                </c:pt>
                <c:pt idx="2441">
                  <c:v>1.359065</c:v>
                </c:pt>
                <c:pt idx="2442">
                  <c:v>1.354055</c:v>
                </c:pt>
                <c:pt idx="2443">
                  <c:v>1.3617699999999999</c:v>
                </c:pt>
                <c:pt idx="2444">
                  <c:v>1.3653390000000001</c:v>
                </c:pt>
                <c:pt idx="2445">
                  <c:v>1.3604039999999999</c:v>
                </c:pt>
                <c:pt idx="2446">
                  <c:v>1.3647179999999999</c:v>
                </c:pt>
                <c:pt idx="2447">
                  <c:v>1.3620459999999999</c:v>
                </c:pt>
                <c:pt idx="2448">
                  <c:v>1.354946</c:v>
                </c:pt>
                <c:pt idx="2449">
                  <c:v>1.3683529999999999</c:v>
                </c:pt>
                <c:pt idx="2450">
                  <c:v>1.3750149999999999</c:v>
                </c:pt>
                <c:pt idx="2451">
                  <c:v>1.36056</c:v>
                </c:pt>
                <c:pt idx="2452">
                  <c:v>1.362144</c:v>
                </c:pt>
                <c:pt idx="2453">
                  <c:v>1.3671769999999999</c:v>
                </c:pt>
                <c:pt idx="2454">
                  <c:v>1.356063</c:v>
                </c:pt>
                <c:pt idx="2455">
                  <c:v>1.360967</c:v>
                </c:pt>
                <c:pt idx="2456">
                  <c:v>1.3686499999999999</c:v>
                </c:pt>
                <c:pt idx="2457">
                  <c:v>1.3631960000000001</c:v>
                </c:pt>
                <c:pt idx="2458">
                  <c:v>1.367729</c:v>
                </c:pt>
                <c:pt idx="2459">
                  <c:v>1.3721079999999999</c:v>
                </c:pt>
                <c:pt idx="2460">
                  <c:v>1.363418</c:v>
                </c:pt>
                <c:pt idx="2461">
                  <c:v>1.359313</c:v>
                </c:pt>
                <c:pt idx="2462">
                  <c:v>1.367572</c:v>
                </c:pt>
                <c:pt idx="2463">
                  <c:v>1.3615330000000001</c:v>
                </c:pt>
                <c:pt idx="2464">
                  <c:v>1.3542749999999999</c:v>
                </c:pt>
                <c:pt idx="2465">
                  <c:v>1.3694489999999999</c:v>
                </c:pt>
                <c:pt idx="2466">
                  <c:v>1.3669739999999999</c:v>
                </c:pt>
                <c:pt idx="2467">
                  <c:v>1.3543339999999999</c:v>
                </c:pt>
                <c:pt idx="2468">
                  <c:v>1.3678080000000001</c:v>
                </c:pt>
                <c:pt idx="2469">
                  <c:v>1.376385</c:v>
                </c:pt>
                <c:pt idx="2470">
                  <c:v>1.369626</c:v>
                </c:pt>
                <c:pt idx="2471">
                  <c:v>1.3731740000000001</c:v>
                </c:pt>
                <c:pt idx="2472">
                  <c:v>1.3775269999999999</c:v>
                </c:pt>
                <c:pt idx="2473">
                  <c:v>1.36554</c:v>
                </c:pt>
                <c:pt idx="2474">
                  <c:v>1.3629180000000001</c:v>
                </c:pt>
                <c:pt idx="2475">
                  <c:v>1.3712800000000001</c:v>
                </c:pt>
                <c:pt idx="2476">
                  <c:v>1.3645430000000001</c:v>
                </c:pt>
                <c:pt idx="2477">
                  <c:v>1.3595999999999999</c:v>
                </c:pt>
                <c:pt idx="2478">
                  <c:v>1.3650789999999999</c:v>
                </c:pt>
                <c:pt idx="2479">
                  <c:v>1.364787</c:v>
                </c:pt>
                <c:pt idx="2480">
                  <c:v>1.360215</c:v>
                </c:pt>
                <c:pt idx="2481">
                  <c:v>1.3629560000000001</c:v>
                </c:pt>
                <c:pt idx="2482">
                  <c:v>1.368517</c:v>
                </c:pt>
                <c:pt idx="2483">
                  <c:v>1.3671519999999999</c:v>
                </c:pt>
                <c:pt idx="2484">
                  <c:v>1.3739209999999999</c:v>
                </c:pt>
                <c:pt idx="2485">
                  <c:v>1.373645</c:v>
                </c:pt>
                <c:pt idx="2486">
                  <c:v>1.3654329999999999</c:v>
                </c:pt>
                <c:pt idx="2487">
                  <c:v>1.365081</c:v>
                </c:pt>
                <c:pt idx="2488">
                  <c:v>1.363351</c:v>
                </c:pt>
                <c:pt idx="2489">
                  <c:v>1.3646340000000001</c:v>
                </c:pt>
                <c:pt idx="2490">
                  <c:v>1.3689979999999999</c:v>
                </c:pt>
                <c:pt idx="2491">
                  <c:v>1.3724449999999999</c:v>
                </c:pt>
                <c:pt idx="2492">
                  <c:v>1.370288</c:v>
                </c:pt>
                <c:pt idx="2493">
                  <c:v>1.3663799999999999</c:v>
                </c:pt>
                <c:pt idx="2494">
                  <c:v>1.373605</c:v>
                </c:pt>
                <c:pt idx="2495">
                  <c:v>1.3763989999999999</c:v>
                </c:pt>
                <c:pt idx="2496">
                  <c:v>1.3696790000000001</c:v>
                </c:pt>
                <c:pt idx="2497">
                  <c:v>1.3693089999999999</c:v>
                </c:pt>
                <c:pt idx="2498">
                  <c:v>1.3731139999999999</c:v>
                </c:pt>
                <c:pt idx="2499">
                  <c:v>1.370965</c:v>
                </c:pt>
                <c:pt idx="2500">
                  <c:v>1.3643799999999999</c:v>
                </c:pt>
                <c:pt idx="2501">
                  <c:v>1.3631880000000001</c:v>
                </c:pt>
                <c:pt idx="2502">
                  <c:v>1.3644370000000001</c:v>
                </c:pt>
                <c:pt idx="2503">
                  <c:v>1.3667769999999999</c:v>
                </c:pt>
                <c:pt idx="2504">
                  <c:v>1.368959</c:v>
                </c:pt>
                <c:pt idx="2505">
                  <c:v>1.369996</c:v>
                </c:pt>
                <c:pt idx="2506">
                  <c:v>1.3772850000000001</c:v>
                </c:pt>
                <c:pt idx="2507">
                  <c:v>1.373424</c:v>
                </c:pt>
                <c:pt idx="2508">
                  <c:v>1.3679299999999999</c:v>
                </c:pt>
                <c:pt idx="2509">
                  <c:v>1.3745849999999999</c:v>
                </c:pt>
                <c:pt idx="2510">
                  <c:v>1.369021</c:v>
                </c:pt>
                <c:pt idx="2511">
                  <c:v>1.3627799999999999</c:v>
                </c:pt>
                <c:pt idx="2512">
                  <c:v>1.370765</c:v>
                </c:pt>
                <c:pt idx="2513">
                  <c:v>1.37144</c:v>
                </c:pt>
                <c:pt idx="2514">
                  <c:v>1.36494</c:v>
                </c:pt>
                <c:pt idx="2515">
                  <c:v>1.36843</c:v>
                </c:pt>
                <c:pt idx="2516">
                  <c:v>1.3734950000000001</c:v>
                </c:pt>
                <c:pt idx="2517">
                  <c:v>1.369251</c:v>
                </c:pt>
                <c:pt idx="2518">
                  <c:v>1.3715410000000001</c:v>
                </c:pt>
                <c:pt idx="2519">
                  <c:v>1.3730039999999999</c:v>
                </c:pt>
                <c:pt idx="2520">
                  <c:v>1.373008</c:v>
                </c:pt>
                <c:pt idx="2521">
                  <c:v>1.381291</c:v>
                </c:pt>
                <c:pt idx="2522">
                  <c:v>1.3771519999999999</c:v>
                </c:pt>
                <c:pt idx="2523">
                  <c:v>1.371389</c:v>
                </c:pt>
                <c:pt idx="2524">
                  <c:v>1.3744540000000001</c:v>
                </c:pt>
                <c:pt idx="2525">
                  <c:v>1.376482</c:v>
                </c:pt>
                <c:pt idx="2526">
                  <c:v>1.377175</c:v>
                </c:pt>
                <c:pt idx="2527">
                  <c:v>1.3712839999999999</c:v>
                </c:pt>
                <c:pt idx="2528">
                  <c:v>1.3748</c:v>
                </c:pt>
                <c:pt idx="2529">
                  <c:v>1.3779729999999999</c:v>
                </c:pt>
                <c:pt idx="2530">
                  <c:v>1.367839</c:v>
                </c:pt>
                <c:pt idx="2531">
                  <c:v>1.374714</c:v>
                </c:pt>
                <c:pt idx="2532">
                  <c:v>1.380935</c:v>
                </c:pt>
                <c:pt idx="2533">
                  <c:v>1.3713</c:v>
                </c:pt>
                <c:pt idx="2534">
                  <c:v>1.375426</c:v>
                </c:pt>
                <c:pt idx="2535">
                  <c:v>1.3855469999999999</c:v>
                </c:pt>
                <c:pt idx="2536">
                  <c:v>1.377176</c:v>
                </c:pt>
                <c:pt idx="2537">
                  <c:v>1.371143</c:v>
                </c:pt>
                <c:pt idx="2538">
                  <c:v>1.3785050000000001</c:v>
                </c:pt>
                <c:pt idx="2539">
                  <c:v>1.3722780000000001</c:v>
                </c:pt>
                <c:pt idx="2540">
                  <c:v>1.366007</c:v>
                </c:pt>
                <c:pt idx="2541">
                  <c:v>1.3776280000000001</c:v>
                </c:pt>
                <c:pt idx="2542">
                  <c:v>1.3846259999999999</c:v>
                </c:pt>
                <c:pt idx="2543">
                  <c:v>1.381562</c:v>
                </c:pt>
                <c:pt idx="2544">
                  <c:v>1.3774999999999999</c:v>
                </c:pt>
                <c:pt idx="2545">
                  <c:v>1.3775649999999999</c:v>
                </c:pt>
                <c:pt idx="2546">
                  <c:v>1.3782909999999999</c:v>
                </c:pt>
                <c:pt idx="2547">
                  <c:v>1.378285</c:v>
                </c:pt>
                <c:pt idx="2548">
                  <c:v>1.3716269999999999</c:v>
                </c:pt>
                <c:pt idx="2549">
                  <c:v>1.3641099999999999</c:v>
                </c:pt>
                <c:pt idx="2550">
                  <c:v>1.3794109999999999</c:v>
                </c:pt>
                <c:pt idx="2551">
                  <c:v>1.3888530000000001</c:v>
                </c:pt>
                <c:pt idx="2552">
                  <c:v>1.3803989999999999</c:v>
                </c:pt>
                <c:pt idx="2553">
                  <c:v>1.3827670000000001</c:v>
                </c:pt>
                <c:pt idx="2554">
                  <c:v>1.38869</c:v>
                </c:pt>
                <c:pt idx="2555">
                  <c:v>1.3813150000000001</c:v>
                </c:pt>
                <c:pt idx="2556">
                  <c:v>1.374034</c:v>
                </c:pt>
                <c:pt idx="2557">
                  <c:v>1.3814739999999999</c:v>
                </c:pt>
                <c:pt idx="2558">
                  <c:v>1.38253</c:v>
                </c:pt>
                <c:pt idx="2559">
                  <c:v>1.375319</c:v>
                </c:pt>
                <c:pt idx="2560">
                  <c:v>1.3869819999999999</c:v>
                </c:pt>
                <c:pt idx="2561">
                  <c:v>1.388722</c:v>
                </c:pt>
                <c:pt idx="2562">
                  <c:v>1.3788130000000001</c:v>
                </c:pt>
                <c:pt idx="2563">
                  <c:v>1.378803</c:v>
                </c:pt>
                <c:pt idx="2564">
                  <c:v>1.3717570000000001</c:v>
                </c:pt>
                <c:pt idx="2565">
                  <c:v>1.372125</c:v>
                </c:pt>
                <c:pt idx="2566">
                  <c:v>1.38706</c:v>
                </c:pt>
                <c:pt idx="2567">
                  <c:v>1.385475</c:v>
                </c:pt>
                <c:pt idx="2568">
                  <c:v>1.3803639999999999</c:v>
                </c:pt>
                <c:pt idx="2569">
                  <c:v>1.395851</c:v>
                </c:pt>
                <c:pt idx="2570">
                  <c:v>1.390145</c:v>
                </c:pt>
                <c:pt idx="2571">
                  <c:v>1.364906</c:v>
                </c:pt>
                <c:pt idx="2572">
                  <c:v>1.3685019999999999</c:v>
                </c:pt>
                <c:pt idx="2573">
                  <c:v>1.373205</c:v>
                </c:pt>
                <c:pt idx="2574">
                  <c:v>1.372358</c:v>
                </c:pt>
                <c:pt idx="2575">
                  <c:v>1.3921790000000001</c:v>
                </c:pt>
                <c:pt idx="2576">
                  <c:v>1.3949860000000001</c:v>
                </c:pt>
                <c:pt idx="2577">
                  <c:v>1.3772310000000001</c:v>
                </c:pt>
                <c:pt idx="2578">
                  <c:v>1.3838059999999999</c:v>
                </c:pt>
                <c:pt idx="2579">
                  <c:v>1.3938139999999999</c:v>
                </c:pt>
                <c:pt idx="2580">
                  <c:v>1.3790200000000001</c:v>
                </c:pt>
                <c:pt idx="2581">
                  <c:v>1.381051</c:v>
                </c:pt>
                <c:pt idx="2582">
                  <c:v>1.3953990000000001</c:v>
                </c:pt>
                <c:pt idx="2583">
                  <c:v>1.3738440000000001</c:v>
                </c:pt>
                <c:pt idx="2584">
                  <c:v>1.3680209999999999</c:v>
                </c:pt>
                <c:pt idx="2585">
                  <c:v>1.3924129999999999</c:v>
                </c:pt>
                <c:pt idx="2586">
                  <c:v>1.3866149999999999</c:v>
                </c:pt>
                <c:pt idx="2587">
                  <c:v>1.3748260000000001</c:v>
                </c:pt>
                <c:pt idx="2588">
                  <c:v>1.3810210000000001</c:v>
                </c:pt>
                <c:pt idx="2589">
                  <c:v>1.3794279999999999</c:v>
                </c:pt>
                <c:pt idx="2590">
                  <c:v>1.378069</c:v>
                </c:pt>
                <c:pt idx="2591">
                  <c:v>1.389756</c:v>
                </c:pt>
                <c:pt idx="2592">
                  <c:v>1.3915960000000001</c:v>
                </c:pt>
                <c:pt idx="2593">
                  <c:v>1.3850290000000001</c:v>
                </c:pt>
                <c:pt idx="2594">
                  <c:v>1.391702</c:v>
                </c:pt>
                <c:pt idx="2595">
                  <c:v>1.3885700000000001</c:v>
                </c:pt>
                <c:pt idx="2596">
                  <c:v>1.3806419999999999</c:v>
                </c:pt>
                <c:pt idx="2597">
                  <c:v>1.3916569999999999</c:v>
                </c:pt>
                <c:pt idx="2598">
                  <c:v>1.389761</c:v>
                </c:pt>
                <c:pt idx="2599">
                  <c:v>1.3761410000000001</c:v>
                </c:pt>
                <c:pt idx="2600">
                  <c:v>1.380703</c:v>
                </c:pt>
                <c:pt idx="2601">
                  <c:v>1.3875459999999999</c:v>
                </c:pt>
                <c:pt idx="2602">
                  <c:v>1.381896</c:v>
                </c:pt>
                <c:pt idx="2603">
                  <c:v>1.387046</c:v>
                </c:pt>
                <c:pt idx="2604">
                  <c:v>1.3975850000000001</c:v>
                </c:pt>
                <c:pt idx="2605">
                  <c:v>1.3786909999999999</c:v>
                </c:pt>
                <c:pt idx="2606">
                  <c:v>1.3677250000000001</c:v>
                </c:pt>
                <c:pt idx="2607">
                  <c:v>1.3904589999999999</c:v>
                </c:pt>
                <c:pt idx="2608">
                  <c:v>1.3979980000000001</c:v>
                </c:pt>
                <c:pt idx="2609">
                  <c:v>1.38646</c:v>
                </c:pt>
                <c:pt idx="2610">
                  <c:v>1.387966</c:v>
                </c:pt>
                <c:pt idx="2611">
                  <c:v>1.394196</c:v>
                </c:pt>
                <c:pt idx="2612">
                  <c:v>1.390344</c:v>
                </c:pt>
                <c:pt idx="2613">
                  <c:v>1.3923840000000001</c:v>
                </c:pt>
                <c:pt idx="2614">
                  <c:v>1.3948590000000001</c:v>
                </c:pt>
                <c:pt idx="2615">
                  <c:v>1.3876520000000001</c:v>
                </c:pt>
                <c:pt idx="2616">
                  <c:v>1.39168</c:v>
                </c:pt>
                <c:pt idx="2617">
                  <c:v>1.3932789999999999</c:v>
                </c:pt>
                <c:pt idx="2618">
                  <c:v>1.3821410000000001</c:v>
                </c:pt>
                <c:pt idx="2619">
                  <c:v>1.386199</c:v>
                </c:pt>
                <c:pt idx="2620">
                  <c:v>1.39615</c:v>
                </c:pt>
                <c:pt idx="2621">
                  <c:v>1.3937870000000001</c:v>
                </c:pt>
                <c:pt idx="2622">
                  <c:v>1.3941060000000001</c:v>
                </c:pt>
                <c:pt idx="2623">
                  <c:v>1.3979349999999999</c:v>
                </c:pt>
                <c:pt idx="2624">
                  <c:v>1.385284</c:v>
                </c:pt>
                <c:pt idx="2625">
                  <c:v>1.3836200000000001</c:v>
                </c:pt>
                <c:pt idx="2626">
                  <c:v>1.401046</c:v>
                </c:pt>
                <c:pt idx="2627">
                  <c:v>1.3913340000000001</c:v>
                </c:pt>
                <c:pt idx="2628">
                  <c:v>1.38147</c:v>
                </c:pt>
                <c:pt idx="2629">
                  <c:v>1.3897379999999999</c:v>
                </c:pt>
                <c:pt idx="2630">
                  <c:v>1.3843619999999999</c:v>
                </c:pt>
                <c:pt idx="2631">
                  <c:v>1.3845879999999999</c:v>
                </c:pt>
                <c:pt idx="2632">
                  <c:v>1.3921999999999999</c:v>
                </c:pt>
                <c:pt idx="2633">
                  <c:v>1.3876360000000001</c:v>
                </c:pt>
                <c:pt idx="2634">
                  <c:v>1.3881760000000001</c:v>
                </c:pt>
                <c:pt idx="2635">
                  <c:v>1.4036249999999999</c:v>
                </c:pt>
                <c:pt idx="2636">
                  <c:v>1.400936</c:v>
                </c:pt>
                <c:pt idx="2637">
                  <c:v>1.3830119999999999</c:v>
                </c:pt>
                <c:pt idx="2638">
                  <c:v>1.3894250000000001</c:v>
                </c:pt>
                <c:pt idx="2639">
                  <c:v>1.3959349999999999</c:v>
                </c:pt>
                <c:pt idx="2640">
                  <c:v>1.3860980000000001</c:v>
                </c:pt>
                <c:pt idx="2641">
                  <c:v>1.3943810000000001</c:v>
                </c:pt>
                <c:pt idx="2642">
                  <c:v>1.402026</c:v>
                </c:pt>
                <c:pt idx="2643">
                  <c:v>1.389084</c:v>
                </c:pt>
                <c:pt idx="2644">
                  <c:v>1.3907180000000001</c:v>
                </c:pt>
                <c:pt idx="2645">
                  <c:v>1.3987720000000001</c:v>
                </c:pt>
                <c:pt idx="2646">
                  <c:v>1.390001</c:v>
                </c:pt>
                <c:pt idx="2647">
                  <c:v>1.392468</c:v>
                </c:pt>
                <c:pt idx="2648">
                  <c:v>1.399915</c:v>
                </c:pt>
                <c:pt idx="2649">
                  <c:v>1.386074</c:v>
                </c:pt>
                <c:pt idx="2650">
                  <c:v>1.3854500000000001</c:v>
                </c:pt>
                <c:pt idx="2651">
                  <c:v>1.395265</c:v>
                </c:pt>
                <c:pt idx="2652">
                  <c:v>1.3903349999999999</c:v>
                </c:pt>
                <c:pt idx="2653">
                  <c:v>1.3966240000000001</c:v>
                </c:pt>
                <c:pt idx="2654">
                  <c:v>1.4024650000000001</c:v>
                </c:pt>
                <c:pt idx="2655">
                  <c:v>1.3940410000000001</c:v>
                </c:pt>
                <c:pt idx="2656">
                  <c:v>1.392666</c:v>
                </c:pt>
                <c:pt idx="2657">
                  <c:v>1.4037040000000001</c:v>
                </c:pt>
                <c:pt idx="2658">
                  <c:v>1.4022790000000001</c:v>
                </c:pt>
                <c:pt idx="2659">
                  <c:v>1.39009</c:v>
                </c:pt>
                <c:pt idx="2660">
                  <c:v>1.3962330000000001</c:v>
                </c:pt>
                <c:pt idx="2661">
                  <c:v>1.3976999999999999</c:v>
                </c:pt>
                <c:pt idx="2662">
                  <c:v>1.3894880000000001</c:v>
                </c:pt>
                <c:pt idx="2663">
                  <c:v>1.395905</c:v>
                </c:pt>
                <c:pt idx="2664">
                  <c:v>1.401316</c:v>
                </c:pt>
                <c:pt idx="2665">
                  <c:v>1.390496</c:v>
                </c:pt>
                <c:pt idx="2666">
                  <c:v>1.3879540000000001</c:v>
                </c:pt>
                <c:pt idx="2667">
                  <c:v>1.400334</c:v>
                </c:pt>
                <c:pt idx="2668">
                  <c:v>1.397764</c:v>
                </c:pt>
                <c:pt idx="2669">
                  <c:v>1.3959299999999999</c:v>
                </c:pt>
                <c:pt idx="2670">
                  <c:v>1.4097850000000001</c:v>
                </c:pt>
                <c:pt idx="2671">
                  <c:v>1.3970389999999999</c:v>
                </c:pt>
                <c:pt idx="2672">
                  <c:v>1.3809020000000001</c:v>
                </c:pt>
                <c:pt idx="2673">
                  <c:v>1.393721</c:v>
                </c:pt>
                <c:pt idx="2674">
                  <c:v>1.400523</c:v>
                </c:pt>
                <c:pt idx="2675">
                  <c:v>1.4017520000000001</c:v>
                </c:pt>
                <c:pt idx="2676">
                  <c:v>1.409986</c:v>
                </c:pt>
                <c:pt idx="2677">
                  <c:v>1.4047320000000001</c:v>
                </c:pt>
                <c:pt idx="2678">
                  <c:v>1.39838</c:v>
                </c:pt>
                <c:pt idx="2679">
                  <c:v>1.4076340000000001</c:v>
                </c:pt>
                <c:pt idx="2680">
                  <c:v>1.403303</c:v>
                </c:pt>
                <c:pt idx="2681">
                  <c:v>1.396196</c:v>
                </c:pt>
                <c:pt idx="2682">
                  <c:v>1.4088210000000001</c:v>
                </c:pt>
                <c:pt idx="2683">
                  <c:v>1.406641</c:v>
                </c:pt>
                <c:pt idx="2684">
                  <c:v>1.3904399999999999</c:v>
                </c:pt>
                <c:pt idx="2685">
                  <c:v>1.3927050000000001</c:v>
                </c:pt>
                <c:pt idx="2686">
                  <c:v>1.4010720000000001</c:v>
                </c:pt>
                <c:pt idx="2687">
                  <c:v>1.4033280000000001</c:v>
                </c:pt>
                <c:pt idx="2688">
                  <c:v>1.402164</c:v>
                </c:pt>
                <c:pt idx="2689">
                  <c:v>1.4038599999999999</c:v>
                </c:pt>
                <c:pt idx="2690">
                  <c:v>1.4007510000000001</c:v>
                </c:pt>
                <c:pt idx="2691">
                  <c:v>1.395669</c:v>
                </c:pt>
                <c:pt idx="2692">
                  <c:v>1.399627</c:v>
                </c:pt>
                <c:pt idx="2693">
                  <c:v>1.3960669999999999</c:v>
                </c:pt>
                <c:pt idx="2694">
                  <c:v>1.393241</c:v>
                </c:pt>
                <c:pt idx="2695">
                  <c:v>1.398811</c:v>
                </c:pt>
                <c:pt idx="2696">
                  <c:v>1.4054340000000001</c:v>
                </c:pt>
                <c:pt idx="2697">
                  <c:v>1.4104429999999999</c:v>
                </c:pt>
                <c:pt idx="2698">
                  <c:v>1.406501</c:v>
                </c:pt>
                <c:pt idx="2699">
                  <c:v>1.406134</c:v>
                </c:pt>
                <c:pt idx="2700">
                  <c:v>1.405448</c:v>
                </c:pt>
                <c:pt idx="2701">
                  <c:v>1.4060540000000001</c:v>
                </c:pt>
                <c:pt idx="2702">
                  <c:v>1.4079299999999999</c:v>
                </c:pt>
                <c:pt idx="2703">
                  <c:v>1.3957619999999999</c:v>
                </c:pt>
                <c:pt idx="2704">
                  <c:v>1.393699</c:v>
                </c:pt>
                <c:pt idx="2705">
                  <c:v>1.4044829999999999</c:v>
                </c:pt>
                <c:pt idx="2706">
                  <c:v>1.403424</c:v>
                </c:pt>
                <c:pt idx="2707">
                  <c:v>1.40205</c:v>
                </c:pt>
                <c:pt idx="2708">
                  <c:v>1.412426</c:v>
                </c:pt>
                <c:pt idx="2709">
                  <c:v>1.4147620000000001</c:v>
                </c:pt>
                <c:pt idx="2710">
                  <c:v>1.401861</c:v>
                </c:pt>
                <c:pt idx="2711">
                  <c:v>1.3976410000000001</c:v>
                </c:pt>
                <c:pt idx="2712">
                  <c:v>1.401853</c:v>
                </c:pt>
                <c:pt idx="2713">
                  <c:v>1.405502</c:v>
                </c:pt>
                <c:pt idx="2714">
                  <c:v>1.411945</c:v>
                </c:pt>
                <c:pt idx="2715">
                  <c:v>1.407537</c:v>
                </c:pt>
                <c:pt idx="2716">
                  <c:v>1.399618</c:v>
                </c:pt>
                <c:pt idx="2717">
                  <c:v>1.4047529999999999</c:v>
                </c:pt>
                <c:pt idx="2718">
                  <c:v>1.405572</c:v>
                </c:pt>
                <c:pt idx="2719">
                  <c:v>1.3988940000000001</c:v>
                </c:pt>
                <c:pt idx="2720">
                  <c:v>1.4018169999999999</c:v>
                </c:pt>
                <c:pt idx="2721">
                  <c:v>1.4076819999999999</c:v>
                </c:pt>
                <c:pt idx="2722">
                  <c:v>1.4029160000000001</c:v>
                </c:pt>
                <c:pt idx="2723">
                  <c:v>1.4071910000000001</c:v>
                </c:pt>
                <c:pt idx="2724">
                  <c:v>1.409006</c:v>
                </c:pt>
                <c:pt idx="2725">
                  <c:v>1.397448</c:v>
                </c:pt>
                <c:pt idx="2726">
                  <c:v>1.41235</c:v>
                </c:pt>
                <c:pt idx="2727">
                  <c:v>1.4240680000000001</c:v>
                </c:pt>
                <c:pt idx="2728">
                  <c:v>1.4009659999999999</c:v>
                </c:pt>
                <c:pt idx="2729">
                  <c:v>1.405106</c:v>
                </c:pt>
                <c:pt idx="2730">
                  <c:v>1.4280470000000001</c:v>
                </c:pt>
                <c:pt idx="2731">
                  <c:v>1.4118360000000001</c:v>
                </c:pt>
                <c:pt idx="2732">
                  <c:v>1.398217</c:v>
                </c:pt>
                <c:pt idx="2733">
                  <c:v>1.413783</c:v>
                </c:pt>
                <c:pt idx="2734">
                  <c:v>1.4057439999999999</c:v>
                </c:pt>
                <c:pt idx="2735">
                  <c:v>1.395462</c:v>
                </c:pt>
                <c:pt idx="2736">
                  <c:v>1.4115169999999999</c:v>
                </c:pt>
                <c:pt idx="2737">
                  <c:v>1.41432</c:v>
                </c:pt>
                <c:pt idx="2738">
                  <c:v>1.4125860000000001</c:v>
                </c:pt>
                <c:pt idx="2739">
                  <c:v>1.4178379999999999</c:v>
                </c:pt>
                <c:pt idx="2740">
                  <c:v>1.4029700000000001</c:v>
                </c:pt>
                <c:pt idx="2741">
                  <c:v>1.397187</c:v>
                </c:pt>
                <c:pt idx="2742">
                  <c:v>1.4170769999999999</c:v>
                </c:pt>
                <c:pt idx="2743">
                  <c:v>1.411133</c:v>
                </c:pt>
                <c:pt idx="2744">
                  <c:v>1.393645</c:v>
                </c:pt>
                <c:pt idx="2745">
                  <c:v>1.410237</c:v>
                </c:pt>
                <c:pt idx="2746">
                  <c:v>1.419006</c:v>
                </c:pt>
                <c:pt idx="2747">
                  <c:v>1.401292</c:v>
                </c:pt>
                <c:pt idx="2748">
                  <c:v>1.4038949999999999</c:v>
                </c:pt>
                <c:pt idx="2749">
                  <c:v>1.4145220000000001</c:v>
                </c:pt>
                <c:pt idx="2750">
                  <c:v>1.414669</c:v>
                </c:pt>
                <c:pt idx="2751">
                  <c:v>1.4172100000000001</c:v>
                </c:pt>
                <c:pt idx="2752">
                  <c:v>1.418382</c:v>
                </c:pt>
                <c:pt idx="2753">
                  <c:v>1.4110739999999999</c:v>
                </c:pt>
                <c:pt idx="2754">
                  <c:v>1.408935</c:v>
                </c:pt>
                <c:pt idx="2755">
                  <c:v>1.4187669999999999</c:v>
                </c:pt>
                <c:pt idx="2756">
                  <c:v>1.410023</c:v>
                </c:pt>
                <c:pt idx="2757">
                  <c:v>1.3955070000000001</c:v>
                </c:pt>
                <c:pt idx="2758">
                  <c:v>1.4086369999999999</c:v>
                </c:pt>
                <c:pt idx="2759">
                  <c:v>1.413646</c:v>
                </c:pt>
                <c:pt idx="2760">
                  <c:v>1.4077790000000001</c:v>
                </c:pt>
                <c:pt idx="2761">
                  <c:v>1.418499</c:v>
                </c:pt>
                <c:pt idx="2762">
                  <c:v>1.4209959999999999</c:v>
                </c:pt>
                <c:pt idx="2763">
                  <c:v>1.415859</c:v>
                </c:pt>
                <c:pt idx="2764">
                  <c:v>1.42415</c:v>
                </c:pt>
                <c:pt idx="2765">
                  <c:v>1.420676</c:v>
                </c:pt>
                <c:pt idx="2766">
                  <c:v>1.40378</c:v>
                </c:pt>
                <c:pt idx="2767">
                  <c:v>1.410426</c:v>
                </c:pt>
                <c:pt idx="2768">
                  <c:v>1.41777</c:v>
                </c:pt>
                <c:pt idx="2769">
                  <c:v>1.407025</c:v>
                </c:pt>
                <c:pt idx="2770">
                  <c:v>1.415489</c:v>
                </c:pt>
                <c:pt idx="2771">
                  <c:v>1.4244729999999999</c:v>
                </c:pt>
                <c:pt idx="2772">
                  <c:v>1.415902</c:v>
                </c:pt>
                <c:pt idx="2773">
                  <c:v>1.4176569999999999</c:v>
                </c:pt>
                <c:pt idx="2774">
                  <c:v>1.42574</c:v>
                </c:pt>
                <c:pt idx="2775">
                  <c:v>1.4138740000000001</c:v>
                </c:pt>
                <c:pt idx="2776">
                  <c:v>1.3994800000000001</c:v>
                </c:pt>
                <c:pt idx="2777">
                  <c:v>1.4121060000000001</c:v>
                </c:pt>
                <c:pt idx="2778">
                  <c:v>1.4144220000000001</c:v>
                </c:pt>
                <c:pt idx="2779">
                  <c:v>1.400865</c:v>
                </c:pt>
                <c:pt idx="2780">
                  <c:v>1.416096</c:v>
                </c:pt>
                <c:pt idx="2781">
                  <c:v>1.42624</c:v>
                </c:pt>
                <c:pt idx="2782">
                  <c:v>1.4112179999999999</c:v>
                </c:pt>
                <c:pt idx="2783">
                  <c:v>1.4167959999999999</c:v>
                </c:pt>
                <c:pt idx="2784">
                  <c:v>1.4281250000000001</c:v>
                </c:pt>
                <c:pt idx="2785">
                  <c:v>1.4146449999999999</c:v>
                </c:pt>
                <c:pt idx="2786">
                  <c:v>1.414641</c:v>
                </c:pt>
                <c:pt idx="2787">
                  <c:v>1.4295420000000001</c:v>
                </c:pt>
                <c:pt idx="2788">
                  <c:v>1.422531</c:v>
                </c:pt>
                <c:pt idx="2789">
                  <c:v>1.416552</c:v>
                </c:pt>
                <c:pt idx="2790">
                  <c:v>1.4197690000000001</c:v>
                </c:pt>
                <c:pt idx="2791">
                  <c:v>1.41343</c:v>
                </c:pt>
                <c:pt idx="2792">
                  <c:v>1.4114469999999999</c:v>
                </c:pt>
                <c:pt idx="2793">
                  <c:v>1.417411</c:v>
                </c:pt>
                <c:pt idx="2794">
                  <c:v>1.414371</c:v>
                </c:pt>
                <c:pt idx="2795">
                  <c:v>1.4095010000000001</c:v>
                </c:pt>
                <c:pt idx="2796">
                  <c:v>1.416515</c:v>
                </c:pt>
                <c:pt idx="2797">
                  <c:v>1.4235630000000001</c:v>
                </c:pt>
                <c:pt idx="2798">
                  <c:v>1.4220329999999999</c:v>
                </c:pt>
                <c:pt idx="2799">
                  <c:v>1.4263569999999999</c:v>
                </c:pt>
                <c:pt idx="2800">
                  <c:v>1.426428</c:v>
                </c:pt>
                <c:pt idx="2801">
                  <c:v>1.4201190000000001</c:v>
                </c:pt>
                <c:pt idx="2802">
                  <c:v>1.425589</c:v>
                </c:pt>
                <c:pt idx="2803">
                  <c:v>1.4179059999999999</c:v>
                </c:pt>
                <c:pt idx="2804">
                  <c:v>1.4040239999999999</c:v>
                </c:pt>
                <c:pt idx="2805">
                  <c:v>1.420042</c:v>
                </c:pt>
                <c:pt idx="2806">
                  <c:v>1.4282349999999999</c:v>
                </c:pt>
                <c:pt idx="2807">
                  <c:v>1.4104190000000001</c:v>
                </c:pt>
                <c:pt idx="2808">
                  <c:v>1.4192770000000001</c:v>
                </c:pt>
                <c:pt idx="2809">
                  <c:v>1.4385379999999999</c:v>
                </c:pt>
                <c:pt idx="2810">
                  <c:v>1.42913</c:v>
                </c:pt>
                <c:pt idx="2811">
                  <c:v>1.4259539999999999</c:v>
                </c:pt>
                <c:pt idx="2812">
                  <c:v>1.42526</c:v>
                </c:pt>
                <c:pt idx="2813">
                  <c:v>1.4087689999999999</c:v>
                </c:pt>
                <c:pt idx="2814">
                  <c:v>1.4103650000000001</c:v>
                </c:pt>
                <c:pt idx="2815">
                  <c:v>1.42275</c:v>
                </c:pt>
                <c:pt idx="2816">
                  <c:v>1.414836</c:v>
                </c:pt>
                <c:pt idx="2817">
                  <c:v>1.4113199999999999</c:v>
                </c:pt>
                <c:pt idx="2818">
                  <c:v>1.42597</c:v>
                </c:pt>
                <c:pt idx="2819">
                  <c:v>1.429081</c:v>
                </c:pt>
                <c:pt idx="2820">
                  <c:v>1.4205719999999999</c:v>
                </c:pt>
                <c:pt idx="2821">
                  <c:v>1.4279580000000001</c:v>
                </c:pt>
                <c:pt idx="2822">
                  <c:v>1.426507</c:v>
                </c:pt>
                <c:pt idx="2823">
                  <c:v>1.4189370000000001</c:v>
                </c:pt>
                <c:pt idx="2824">
                  <c:v>1.4294899999999999</c:v>
                </c:pt>
                <c:pt idx="2825">
                  <c:v>1.422105</c:v>
                </c:pt>
                <c:pt idx="2826">
                  <c:v>1.411198</c:v>
                </c:pt>
                <c:pt idx="2827">
                  <c:v>1.430639</c:v>
                </c:pt>
                <c:pt idx="2828">
                  <c:v>1.434231</c:v>
                </c:pt>
                <c:pt idx="2829">
                  <c:v>1.4129399999999999</c:v>
                </c:pt>
                <c:pt idx="2830">
                  <c:v>1.4171860000000001</c:v>
                </c:pt>
                <c:pt idx="2831">
                  <c:v>1.4317690000000001</c:v>
                </c:pt>
                <c:pt idx="2832">
                  <c:v>1.4260550000000001</c:v>
                </c:pt>
                <c:pt idx="2833">
                  <c:v>1.4259999999999999</c:v>
                </c:pt>
                <c:pt idx="2834">
                  <c:v>1.4326559999999999</c:v>
                </c:pt>
                <c:pt idx="2835">
                  <c:v>1.422277</c:v>
                </c:pt>
                <c:pt idx="2836">
                  <c:v>1.4156340000000001</c:v>
                </c:pt>
                <c:pt idx="2837">
                  <c:v>1.424409</c:v>
                </c:pt>
                <c:pt idx="2838">
                  <c:v>1.424742</c:v>
                </c:pt>
                <c:pt idx="2839">
                  <c:v>1.418169</c:v>
                </c:pt>
                <c:pt idx="2840">
                  <c:v>1.426347</c:v>
                </c:pt>
                <c:pt idx="2841">
                  <c:v>1.434542</c:v>
                </c:pt>
                <c:pt idx="2842">
                  <c:v>1.4262870000000001</c:v>
                </c:pt>
                <c:pt idx="2843">
                  <c:v>1.4261330000000001</c:v>
                </c:pt>
                <c:pt idx="2844">
                  <c:v>1.4297869999999999</c:v>
                </c:pt>
                <c:pt idx="2845">
                  <c:v>1.4245369999999999</c:v>
                </c:pt>
                <c:pt idx="2846">
                  <c:v>1.4294199999999999</c:v>
                </c:pt>
                <c:pt idx="2847">
                  <c:v>1.430601</c:v>
                </c:pt>
                <c:pt idx="2848">
                  <c:v>1.4211019999999999</c:v>
                </c:pt>
                <c:pt idx="2849">
                  <c:v>1.425284</c:v>
                </c:pt>
                <c:pt idx="2850">
                  <c:v>1.4308510000000001</c:v>
                </c:pt>
                <c:pt idx="2851">
                  <c:v>1.4261740000000001</c:v>
                </c:pt>
                <c:pt idx="2852">
                  <c:v>1.4310769999999999</c:v>
                </c:pt>
                <c:pt idx="2853">
                  <c:v>1.4325479999999999</c:v>
                </c:pt>
                <c:pt idx="2854">
                  <c:v>1.422326</c:v>
                </c:pt>
                <c:pt idx="2855">
                  <c:v>1.435846</c:v>
                </c:pt>
                <c:pt idx="2856">
                  <c:v>1.444539</c:v>
                </c:pt>
                <c:pt idx="2857">
                  <c:v>1.4194309999999999</c:v>
                </c:pt>
                <c:pt idx="2858">
                  <c:v>1.4157459999999999</c:v>
                </c:pt>
                <c:pt idx="2859">
                  <c:v>1.432283</c:v>
                </c:pt>
                <c:pt idx="2860">
                  <c:v>1.431422</c:v>
                </c:pt>
                <c:pt idx="2861">
                  <c:v>1.425265</c:v>
                </c:pt>
                <c:pt idx="2862">
                  <c:v>1.4349590000000001</c:v>
                </c:pt>
                <c:pt idx="2863">
                  <c:v>1.4396360000000001</c:v>
                </c:pt>
                <c:pt idx="2864">
                  <c:v>1.4240630000000001</c:v>
                </c:pt>
                <c:pt idx="2865">
                  <c:v>1.4276530000000001</c:v>
                </c:pt>
                <c:pt idx="2866">
                  <c:v>1.4420980000000001</c:v>
                </c:pt>
                <c:pt idx="2867">
                  <c:v>1.43391</c:v>
                </c:pt>
                <c:pt idx="2868">
                  <c:v>1.431994</c:v>
                </c:pt>
                <c:pt idx="2869">
                  <c:v>1.4364919999999999</c:v>
                </c:pt>
                <c:pt idx="2870">
                  <c:v>1.4260679999999999</c:v>
                </c:pt>
                <c:pt idx="2871">
                  <c:v>1.4281220000000001</c:v>
                </c:pt>
                <c:pt idx="2872">
                  <c:v>1.4464049999999999</c:v>
                </c:pt>
                <c:pt idx="2873">
                  <c:v>1.4325399999999999</c:v>
                </c:pt>
                <c:pt idx="2874">
                  <c:v>1.4113629999999999</c:v>
                </c:pt>
                <c:pt idx="2875">
                  <c:v>1.4295849999999999</c:v>
                </c:pt>
                <c:pt idx="2876">
                  <c:v>1.440841</c:v>
                </c:pt>
                <c:pt idx="2877">
                  <c:v>1.427584</c:v>
                </c:pt>
                <c:pt idx="2878">
                  <c:v>1.4216280000000001</c:v>
                </c:pt>
                <c:pt idx="2879">
                  <c:v>1.429087</c:v>
                </c:pt>
                <c:pt idx="2880">
                  <c:v>1.435824</c:v>
                </c:pt>
                <c:pt idx="2881">
                  <c:v>1.4282090000000001</c:v>
                </c:pt>
                <c:pt idx="2882">
                  <c:v>1.4247799999999999</c:v>
                </c:pt>
                <c:pt idx="2883">
                  <c:v>1.4307349999999999</c:v>
                </c:pt>
                <c:pt idx="2884">
                  <c:v>1.43628</c:v>
                </c:pt>
                <c:pt idx="2885">
                  <c:v>1.4429959999999999</c:v>
                </c:pt>
                <c:pt idx="2886">
                  <c:v>1.4458739999999999</c:v>
                </c:pt>
                <c:pt idx="2887">
                  <c:v>1.440787</c:v>
                </c:pt>
                <c:pt idx="2888">
                  <c:v>1.427068</c:v>
                </c:pt>
                <c:pt idx="2889">
                  <c:v>1.4263319999999999</c:v>
                </c:pt>
                <c:pt idx="2890">
                  <c:v>1.4413879999999999</c:v>
                </c:pt>
                <c:pt idx="2891">
                  <c:v>1.4389270000000001</c:v>
                </c:pt>
                <c:pt idx="2892">
                  <c:v>1.4280089999999999</c:v>
                </c:pt>
                <c:pt idx="2893">
                  <c:v>1.4318040000000001</c:v>
                </c:pt>
                <c:pt idx="2894">
                  <c:v>1.4384999999999999</c:v>
                </c:pt>
                <c:pt idx="2895">
                  <c:v>1.4379459999999999</c:v>
                </c:pt>
                <c:pt idx="2896">
                  <c:v>1.441743</c:v>
                </c:pt>
                <c:pt idx="2897">
                  <c:v>1.44824</c:v>
                </c:pt>
                <c:pt idx="2898">
                  <c:v>1.4360089999999999</c:v>
                </c:pt>
                <c:pt idx="2899">
                  <c:v>1.429648</c:v>
                </c:pt>
                <c:pt idx="2900">
                  <c:v>1.434302</c:v>
                </c:pt>
                <c:pt idx="2901">
                  <c:v>1.428547</c:v>
                </c:pt>
                <c:pt idx="2902">
                  <c:v>1.4229039999999999</c:v>
                </c:pt>
                <c:pt idx="2903">
                  <c:v>1.425162</c:v>
                </c:pt>
                <c:pt idx="2904">
                  <c:v>1.4340410000000001</c:v>
                </c:pt>
                <c:pt idx="2905">
                  <c:v>1.4424060000000001</c:v>
                </c:pt>
                <c:pt idx="2906">
                  <c:v>1.442002</c:v>
                </c:pt>
                <c:pt idx="2907">
                  <c:v>1.437748</c:v>
                </c:pt>
                <c:pt idx="2908">
                  <c:v>1.4365559999999999</c:v>
                </c:pt>
                <c:pt idx="2909">
                  <c:v>1.443138</c:v>
                </c:pt>
                <c:pt idx="2910">
                  <c:v>1.4435180000000001</c:v>
                </c:pt>
                <c:pt idx="2911">
                  <c:v>1.435762</c:v>
                </c:pt>
                <c:pt idx="2912">
                  <c:v>1.43703</c:v>
                </c:pt>
                <c:pt idx="2913">
                  <c:v>1.437829</c:v>
                </c:pt>
                <c:pt idx="2914">
                  <c:v>1.4353050000000001</c:v>
                </c:pt>
                <c:pt idx="2915">
                  <c:v>1.4366159999999999</c:v>
                </c:pt>
                <c:pt idx="2916">
                  <c:v>1.4409419999999999</c:v>
                </c:pt>
                <c:pt idx="2917">
                  <c:v>1.4451339999999999</c:v>
                </c:pt>
                <c:pt idx="2918">
                  <c:v>1.448742</c:v>
                </c:pt>
                <c:pt idx="2919">
                  <c:v>1.4434179999999999</c:v>
                </c:pt>
                <c:pt idx="2920">
                  <c:v>1.434464</c:v>
                </c:pt>
                <c:pt idx="2921">
                  <c:v>1.445808</c:v>
                </c:pt>
                <c:pt idx="2922">
                  <c:v>1.44807</c:v>
                </c:pt>
                <c:pt idx="2923">
                  <c:v>1.4317610000000001</c:v>
                </c:pt>
                <c:pt idx="2924">
                  <c:v>1.434631</c:v>
                </c:pt>
                <c:pt idx="2925">
                  <c:v>1.43876</c:v>
                </c:pt>
                <c:pt idx="2926">
                  <c:v>1.4338009999999999</c:v>
                </c:pt>
                <c:pt idx="2927">
                  <c:v>1.4373800000000001</c:v>
                </c:pt>
                <c:pt idx="2928">
                  <c:v>1.43875</c:v>
                </c:pt>
                <c:pt idx="2929">
                  <c:v>1.4364080000000001</c:v>
                </c:pt>
                <c:pt idx="2930">
                  <c:v>1.4427140000000001</c:v>
                </c:pt>
                <c:pt idx="2931">
                  <c:v>1.4505569999999999</c:v>
                </c:pt>
                <c:pt idx="2932">
                  <c:v>1.441651</c:v>
                </c:pt>
                <c:pt idx="2933">
                  <c:v>1.434399</c:v>
                </c:pt>
                <c:pt idx="2934">
                  <c:v>1.4524189999999999</c:v>
                </c:pt>
                <c:pt idx="2935">
                  <c:v>1.456923</c:v>
                </c:pt>
                <c:pt idx="2936">
                  <c:v>1.4375370000000001</c:v>
                </c:pt>
                <c:pt idx="2937">
                  <c:v>1.435192</c:v>
                </c:pt>
                <c:pt idx="2938">
                  <c:v>1.4445700000000001</c:v>
                </c:pt>
                <c:pt idx="2939">
                  <c:v>1.438445</c:v>
                </c:pt>
                <c:pt idx="2940">
                  <c:v>1.4406330000000001</c:v>
                </c:pt>
                <c:pt idx="2941">
                  <c:v>1.4456549999999999</c:v>
                </c:pt>
                <c:pt idx="2942">
                  <c:v>1.427935</c:v>
                </c:pt>
                <c:pt idx="2943">
                  <c:v>1.4305590000000001</c:v>
                </c:pt>
                <c:pt idx="2944">
                  <c:v>1.4492659999999999</c:v>
                </c:pt>
                <c:pt idx="2945">
                  <c:v>1.444903</c:v>
                </c:pt>
                <c:pt idx="2946">
                  <c:v>1.4444049999999999</c:v>
                </c:pt>
                <c:pt idx="2947">
                  <c:v>1.454348</c:v>
                </c:pt>
                <c:pt idx="2948">
                  <c:v>1.4492129999999999</c:v>
                </c:pt>
                <c:pt idx="2949">
                  <c:v>1.4448940000000001</c:v>
                </c:pt>
                <c:pt idx="2950">
                  <c:v>1.450833</c:v>
                </c:pt>
                <c:pt idx="2951">
                  <c:v>1.4394130000000001</c:v>
                </c:pt>
                <c:pt idx="2952">
                  <c:v>1.430218</c:v>
                </c:pt>
                <c:pt idx="2953">
                  <c:v>1.4456609999999999</c:v>
                </c:pt>
                <c:pt idx="2954">
                  <c:v>1.449052</c:v>
                </c:pt>
                <c:pt idx="2955">
                  <c:v>1.4463330000000001</c:v>
                </c:pt>
                <c:pt idx="2956">
                  <c:v>1.4549639999999999</c:v>
                </c:pt>
                <c:pt idx="2957">
                  <c:v>1.4485209999999999</c:v>
                </c:pt>
                <c:pt idx="2958">
                  <c:v>1.439813</c:v>
                </c:pt>
                <c:pt idx="2959">
                  <c:v>1.4478979999999999</c:v>
                </c:pt>
                <c:pt idx="2960">
                  <c:v>1.453195</c:v>
                </c:pt>
                <c:pt idx="2961">
                  <c:v>1.442143</c:v>
                </c:pt>
                <c:pt idx="2962">
                  <c:v>1.43858</c:v>
                </c:pt>
                <c:pt idx="2963">
                  <c:v>1.444294</c:v>
                </c:pt>
                <c:pt idx="2964">
                  <c:v>1.4407320000000001</c:v>
                </c:pt>
                <c:pt idx="2965">
                  <c:v>1.450345</c:v>
                </c:pt>
                <c:pt idx="2966">
                  <c:v>1.4521709999999999</c:v>
                </c:pt>
                <c:pt idx="2967">
                  <c:v>1.435122</c:v>
                </c:pt>
                <c:pt idx="2968">
                  <c:v>1.4483839999999999</c:v>
                </c:pt>
                <c:pt idx="2969">
                  <c:v>1.459187</c:v>
                </c:pt>
                <c:pt idx="2970">
                  <c:v>1.4416959999999999</c:v>
                </c:pt>
                <c:pt idx="2971">
                  <c:v>1.4476020000000001</c:v>
                </c:pt>
                <c:pt idx="2972">
                  <c:v>1.466728</c:v>
                </c:pt>
                <c:pt idx="2973">
                  <c:v>1.451481</c:v>
                </c:pt>
                <c:pt idx="2974">
                  <c:v>1.436733</c:v>
                </c:pt>
                <c:pt idx="2975">
                  <c:v>1.4480170000000001</c:v>
                </c:pt>
                <c:pt idx="2976">
                  <c:v>1.4451640000000001</c:v>
                </c:pt>
                <c:pt idx="2977">
                  <c:v>1.439873</c:v>
                </c:pt>
                <c:pt idx="2978">
                  <c:v>1.4540919999999999</c:v>
                </c:pt>
                <c:pt idx="2979">
                  <c:v>1.455284</c:v>
                </c:pt>
                <c:pt idx="2980">
                  <c:v>1.4515210000000001</c:v>
                </c:pt>
                <c:pt idx="2981">
                  <c:v>1.457365</c:v>
                </c:pt>
                <c:pt idx="2982">
                  <c:v>1.455689</c:v>
                </c:pt>
                <c:pt idx="2983">
                  <c:v>1.4462809999999999</c:v>
                </c:pt>
                <c:pt idx="2984">
                  <c:v>1.4525699999999999</c:v>
                </c:pt>
                <c:pt idx="2985">
                  <c:v>1.460383</c:v>
                </c:pt>
                <c:pt idx="2986">
                  <c:v>1.4420839999999999</c:v>
                </c:pt>
                <c:pt idx="2987">
                  <c:v>1.4423569999999999</c:v>
                </c:pt>
                <c:pt idx="2988">
                  <c:v>1.456313</c:v>
                </c:pt>
                <c:pt idx="2989">
                  <c:v>1.438744</c:v>
                </c:pt>
                <c:pt idx="2990">
                  <c:v>1.432493</c:v>
                </c:pt>
                <c:pt idx="2991">
                  <c:v>1.4516869999999999</c:v>
                </c:pt>
                <c:pt idx="2992">
                  <c:v>1.4584109999999999</c:v>
                </c:pt>
                <c:pt idx="2993">
                  <c:v>1.4573179999999999</c:v>
                </c:pt>
                <c:pt idx="2994">
                  <c:v>1.457282</c:v>
                </c:pt>
                <c:pt idx="2995">
                  <c:v>1.4500299999999999</c:v>
                </c:pt>
                <c:pt idx="2996">
                  <c:v>1.4482159999999999</c:v>
                </c:pt>
                <c:pt idx="2997">
                  <c:v>1.459605</c:v>
                </c:pt>
                <c:pt idx="2998">
                  <c:v>1.4569619999999999</c:v>
                </c:pt>
                <c:pt idx="2999">
                  <c:v>1.451157</c:v>
                </c:pt>
                <c:pt idx="3000">
                  <c:v>1.4602900000000001</c:v>
                </c:pt>
                <c:pt idx="3001">
                  <c:v>1.4586779999999999</c:v>
                </c:pt>
                <c:pt idx="3002">
                  <c:v>1.449926</c:v>
                </c:pt>
                <c:pt idx="3003">
                  <c:v>1.4532350000000001</c:v>
                </c:pt>
                <c:pt idx="3004">
                  <c:v>1.454556</c:v>
                </c:pt>
                <c:pt idx="3005">
                  <c:v>1.4456720000000001</c:v>
                </c:pt>
                <c:pt idx="3006">
                  <c:v>1.4529700000000001</c:v>
                </c:pt>
                <c:pt idx="3007">
                  <c:v>1.458955</c:v>
                </c:pt>
                <c:pt idx="3008">
                  <c:v>1.440545</c:v>
                </c:pt>
                <c:pt idx="3009">
                  <c:v>1.4485520000000001</c:v>
                </c:pt>
                <c:pt idx="3010">
                  <c:v>1.4642360000000001</c:v>
                </c:pt>
                <c:pt idx="3011">
                  <c:v>1.4505490000000001</c:v>
                </c:pt>
                <c:pt idx="3012">
                  <c:v>1.4478710000000001</c:v>
                </c:pt>
                <c:pt idx="3013">
                  <c:v>1.4555959999999999</c:v>
                </c:pt>
                <c:pt idx="3014">
                  <c:v>1.451641</c:v>
                </c:pt>
                <c:pt idx="3015">
                  <c:v>1.4478309999999999</c:v>
                </c:pt>
                <c:pt idx="3016">
                  <c:v>1.45119</c:v>
                </c:pt>
                <c:pt idx="3017">
                  <c:v>1.456512</c:v>
                </c:pt>
                <c:pt idx="3018">
                  <c:v>1.462024</c:v>
                </c:pt>
                <c:pt idx="3019">
                  <c:v>1.462888</c:v>
                </c:pt>
                <c:pt idx="3020">
                  <c:v>1.4595910000000001</c:v>
                </c:pt>
                <c:pt idx="3021">
                  <c:v>1.4600150000000001</c:v>
                </c:pt>
                <c:pt idx="3022">
                  <c:v>1.462618</c:v>
                </c:pt>
                <c:pt idx="3023">
                  <c:v>1.4545509999999999</c:v>
                </c:pt>
                <c:pt idx="3024">
                  <c:v>1.449532</c:v>
                </c:pt>
                <c:pt idx="3025">
                  <c:v>1.4530339999999999</c:v>
                </c:pt>
                <c:pt idx="3026">
                  <c:v>1.454008</c:v>
                </c:pt>
                <c:pt idx="3027">
                  <c:v>1.4534309999999999</c:v>
                </c:pt>
                <c:pt idx="3028">
                  <c:v>1.457999</c:v>
                </c:pt>
                <c:pt idx="3029">
                  <c:v>1.4671689999999999</c:v>
                </c:pt>
                <c:pt idx="3030">
                  <c:v>1.4611190000000001</c:v>
                </c:pt>
                <c:pt idx="3031">
                  <c:v>1.453201</c:v>
                </c:pt>
                <c:pt idx="3032">
                  <c:v>1.457605</c:v>
                </c:pt>
                <c:pt idx="3033">
                  <c:v>1.4620630000000001</c:v>
                </c:pt>
                <c:pt idx="3034">
                  <c:v>1.4601770000000001</c:v>
                </c:pt>
                <c:pt idx="3035">
                  <c:v>1.45381</c:v>
                </c:pt>
                <c:pt idx="3036">
                  <c:v>1.4518690000000001</c:v>
                </c:pt>
                <c:pt idx="3037">
                  <c:v>1.4542619999999999</c:v>
                </c:pt>
                <c:pt idx="3038">
                  <c:v>1.4609939999999999</c:v>
                </c:pt>
                <c:pt idx="3039">
                  <c:v>1.4644630000000001</c:v>
                </c:pt>
                <c:pt idx="3040">
                  <c:v>1.460566</c:v>
                </c:pt>
                <c:pt idx="3041">
                  <c:v>1.466685</c:v>
                </c:pt>
                <c:pt idx="3042">
                  <c:v>1.465012</c:v>
                </c:pt>
                <c:pt idx="3043">
                  <c:v>1.4597830000000001</c:v>
                </c:pt>
                <c:pt idx="3044">
                  <c:v>1.4664280000000001</c:v>
                </c:pt>
                <c:pt idx="3045">
                  <c:v>1.4628920000000001</c:v>
                </c:pt>
                <c:pt idx="3046">
                  <c:v>1.456717</c:v>
                </c:pt>
                <c:pt idx="3047">
                  <c:v>1.4541299999999999</c:v>
                </c:pt>
                <c:pt idx="3048">
                  <c:v>1.4527239999999999</c:v>
                </c:pt>
                <c:pt idx="3049">
                  <c:v>1.455349</c:v>
                </c:pt>
                <c:pt idx="3050">
                  <c:v>1.4601630000000001</c:v>
                </c:pt>
                <c:pt idx="3051">
                  <c:v>1.4604440000000001</c:v>
                </c:pt>
                <c:pt idx="3052">
                  <c:v>1.4585140000000001</c:v>
                </c:pt>
                <c:pt idx="3053">
                  <c:v>1.4632320000000001</c:v>
                </c:pt>
                <c:pt idx="3054">
                  <c:v>1.4561839999999999</c:v>
                </c:pt>
                <c:pt idx="3055">
                  <c:v>1.4526060000000001</c:v>
                </c:pt>
                <c:pt idx="3056">
                  <c:v>1.4697249999999999</c:v>
                </c:pt>
                <c:pt idx="3057">
                  <c:v>1.4719679999999999</c:v>
                </c:pt>
                <c:pt idx="3058">
                  <c:v>1.4621299999999999</c:v>
                </c:pt>
                <c:pt idx="3059">
                  <c:v>1.4667559999999999</c:v>
                </c:pt>
                <c:pt idx="3060">
                  <c:v>1.4700839999999999</c:v>
                </c:pt>
                <c:pt idx="3061">
                  <c:v>1.4627399999999999</c:v>
                </c:pt>
                <c:pt idx="3062">
                  <c:v>1.4631859999999999</c:v>
                </c:pt>
                <c:pt idx="3063">
                  <c:v>1.4617530000000001</c:v>
                </c:pt>
                <c:pt idx="3064">
                  <c:v>1.454696</c:v>
                </c:pt>
                <c:pt idx="3065">
                  <c:v>1.4691529999999999</c:v>
                </c:pt>
                <c:pt idx="3066">
                  <c:v>1.4761679999999999</c:v>
                </c:pt>
                <c:pt idx="3067">
                  <c:v>1.464026</c:v>
                </c:pt>
                <c:pt idx="3068">
                  <c:v>1.4644440000000001</c:v>
                </c:pt>
                <c:pt idx="3069">
                  <c:v>1.467293</c:v>
                </c:pt>
                <c:pt idx="3070">
                  <c:v>1.4671639999999999</c:v>
                </c:pt>
                <c:pt idx="3071">
                  <c:v>1.469848</c:v>
                </c:pt>
                <c:pt idx="3072">
                  <c:v>1.46685</c:v>
                </c:pt>
                <c:pt idx="3073">
                  <c:v>1.454874</c:v>
                </c:pt>
                <c:pt idx="3074">
                  <c:v>1.4534449999999999</c:v>
                </c:pt>
                <c:pt idx="3075">
                  <c:v>1.4688240000000001</c:v>
                </c:pt>
                <c:pt idx="3076">
                  <c:v>1.465641</c:v>
                </c:pt>
                <c:pt idx="3077">
                  <c:v>1.4601569999999999</c:v>
                </c:pt>
                <c:pt idx="3078">
                  <c:v>1.4721409999999999</c:v>
                </c:pt>
                <c:pt idx="3079">
                  <c:v>1.4671609999999999</c:v>
                </c:pt>
                <c:pt idx="3080">
                  <c:v>1.4614449999999999</c:v>
                </c:pt>
                <c:pt idx="3081">
                  <c:v>1.471376</c:v>
                </c:pt>
                <c:pt idx="3082">
                  <c:v>1.4641090000000001</c:v>
                </c:pt>
                <c:pt idx="3083">
                  <c:v>1.4535770000000001</c:v>
                </c:pt>
                <c:pt idx="3084">
                  <c:v>1.4651609999999999</c:v>
                </c:pt>
                <c:pt idx="3085">
                  <c:v>1.471776</c:v>
                </c:pt>
                <c:pt idx="3086">
                  <c:v>1.460553</c:v>
                </c:pt>
                <c:pt idx="3087">
                  <c:v>1.4693399999999999</c:v>
                </c:pt>
                <c:pt idx="3088">
                  <c:v>1.4781420000000001</c:v>
                </c:pt>
                <c:pt idx="3089">
                  <c:v>1.4597609999999999</c:v>
                </c:pt>
                <c:pt idx="3090">
                  <c:v>1.465873</c:v>
                </c:pt>
                <c:pt idx="3091">
                  <c:v>1.479463</c:v>
                </c:pt>
                <c:pt idx="3092">
                  <c:v>1.4710350000000001</c:v>
                </c:pt>
                <c:pt idx="3093">
                  <c:v>1.471058</c:v>
                </c:pt>
                <c:pt idx="3094">
                  <c:v>1.4752830000000001</c:v>
                </c:pt>
                <c:pt idx="3095">
                  <c:v>1.46726</c:v>
                </c:pt>
                <c:pt idx="3096">
                  <c:v>1.458531</c:v>
                </c:pt>
                <c:pt idx="3097">
                  <c:v>1.4625330000000001</c:v>
                </c:pt>
                <c:pt idx="3098">
                  <c:v>1.4615849999999999</c:v>
                </c:pt>
                <c:pt idx="3099">
                  <c:v>1.45858</c:v>
                </c:pt>
                <c:pt idx="3100">
                  <c:v>1.4646379999999999</c:v>
                </c:pt>
                <c:pt idx="3101">
                  <c:v>1.47018</c:v>
                </c:pt>
                <c:pt idx="3102">
                  <c:v>1.4741040000000001</c:v>
                </c:pt>
                <c:pt idx="3103">
                  <c:v>1.477317</c:v>
                </c:pt>
                <c:pt idx="3104">
                  <c:v>1.478505</c:v>
                </c:pt>
                <c:pt idx="3105">
                  <c:v>1.4737910000000001</c:v>
                </c:pt>
                <c:pt idx="3106">
                  <c:v>1.4759249999999999</c:v>
                </c:pt>
                <c:pt idx="3107">
                  <c:v>1.4754499999999999</c:v>
                </c:pt>
                <c:pt idx="3108">
                  <c:v>1.4580299999999999</c:v>
                </c:pt>
                <c:pt idx="3109">
                  <c:v>1.458828</c:v>
                </c:pt>
                <c:pt idx="3110">
                  <c:v>1.4676400000000001</c:v>
                </c:pt>
                <c:pt idx="3111">
                  <c:v>1.468361</c:v>
                </c:pt>
                <c:pt idx="3112">
                  <c:v>1.47983</c:v>
                </c:pt>
                <c:pt idx="3113">
                  <c:v>1.486227</c:v>
                </c:pt>
                <c:pt idx="3114">
                  <c:v>1.477754</c:v>
                </c:pt>
                <c:pt idx="3115">
                  <c:v>1.4758390000000001</c:v>
                </c:pt>
                <c:pt idx="3116">
                  <c:v>1.4765220000000001</c:v>
                </c:pt>
                <c:pt idx="3117">
                  <c:v>1.4636040000000001</c:v>
                </c:pt>
                <c:pt idx="3118">
                  <c:v>1.457044</c:v>
                </c:pt>
                <c:pt idx="3119">
                  <c:v>1.4688950000000001</c:v>
                </c:pt>
                <c:pt idx="3120">
                  <c:v>1.4763329999999999</c:v>
                </c:pt>
                <c:pt idx="3121">
                  <c:v>1.473543</c:v>
                </c:pt>
                <c:pt idx="3122">
                  <c:v>1.4698039999999999</c:v>
                </c:pt>
                <c:pt idx="3123">
                  <c:v>1.465659</c:v>
                </c:pt>
                <c:pt idx="3124">
                  <c:v>1.477444</c:v>
                </c:pt>
                <c:pt idx="3125">
                  <c:v>1.490416</c:v>
                </c:pt>
                <c:pt idx="3126">
                  <c:v>1.4768950000000001</c:v>
                </c:pt>
                <c:pt idx="3127">
                  <c:v>1.4617420000000001</c:v>
                </c:pt>
                <c:pt idx="3128">
                  <c:v>1.4714990000000001</c:v>
                </c:pt>
                <c:pt idx="3129">
                  <c:v>1.480907</c:v>
                </c:pt>
                <c:pt idx="3130">
                  <c:v>1.473649</c:v>
                </c:pt>
                <c:pt idx="3131">
                  <c:v>1.473093</c:v>
                </c:pt>
                <c:pt idx="3132">
                  <c:v>1.470691</c:v>
                </c:pt>
                <c:pt idx="3133">
                  <c:v>1.4609799999999999</c:v>
                </c:pt>
                <c:pt idx="3134">
                  <c:v>1.472083</c:v>
                </c:pt>
                <c:pt idx="3135">
                  <c:v>1.483382</c:v>
                </c:pt>
                <c:pt idx="3136">
                  <c:v>1.479476</c:v>
                </c:pt>
                <c:pt idx="3137">
                  <c:v>1.482057</c:v>
                </c:pt>
                <c:pt idx="3138">
                  <c:v>1.480696</c:v>
                </c:pt>
                <c:pt idx="3139">
                  <c:v>1.4737359999999999</c:v>
                </c:pt>
                <c:pt idx="3140">
                  <c:v>1.481447</c:v>
                </c:pt>
                <c:pt idx="3141">
                  <c:v>1.487606</c:v>
                </c:pt>
                <c:pt idx="3142">
                  <c:v>1.4714</c:v>
                </c:pt>
                <c:pt idx="3143">
                  <c:v>1.4694910000000001</c:v>
                </c:pt>
                <c:pt idx="3144">
                  <c:v>1.482175</c:v>
                </c:pt>
                <c:pt idx="3145">
                  <c:v>1.476588</c:v>
                </c:pt>
                <c:pt idx="3146">
                  <c:v>1.476807</c:v>
                </c:pt>
                <c:pt idx="3147">
                  <c:v>1.4787399999999999</c:v>
                </c:pt>
                <c:pt idx="3148">
                  <c:v>1.470788</c:v>
                </c:pt>
                <c:pt idx="3149">
                  <c:v>1.4720150000000001</c:v>
                </c:pt>
                <c:pt idx="3150">
                  <c:v>1.4777089999999999</c:v>
                </c:pt>
                <c:pt idx="3151">
                  <c:v>1.4811399999999999</c:v>
                </c:pt>
                <c:pt idx="3152">
                  <c:v>1.4803220000000001</c:v>
                </c:pt>
                <c:pt idx="3153">
                  <c:v>1.475684</c:v>
                </c:pt>
                <c:pt idx="3154">
                  <c:v>1.4719880000000001</c:v>
                </c:pt>
                <c:pt idx="3155">
                  <c:v>1.4752110000000001</c:v>
                </c:pt>
                <c:pt idx="3156">
                  <c:v>1.4874640000000001</c:v>
                </c:pt>
                <c:pt idx="3157">
                  <c:v>1.4875849999999999</c:v>
                </c:pt>
                <c:pt idx="3158">
                  <c:v>1.47333</c:v>
                </c:pt>
                <c:pt idx="3159">
                  <c:v>1.4684699999999999</c:v>
                </c:pt>
                <c:pt idx="3160">
                  <c:v>1.4722230000000001</c:v>
                </c:pt>
                <c:pt idx="3161">
                  <c:v>1.47197</c:v>
                </c:pt>
                <c:pt idx="3162">
                  <c:v>1.4755039999999999</c:v>
                </c:pt>
                <c:pt idx="3163">
                  <c:v>1.4837480000000001</c:v>
                </c:pt>
                <c:pt idx="3164">
                  <c:v>1.484383</c:v>
                </c:pt>
                <c:pt idx="3165">
                  <c:v>1.488254</c:v>
                </c:pt>
                <c:pt idx="3166">
                  <c:v>1.4912239999999999</c:v>
                </c:pt>
                <c:pt idx="3167">
                  <c:v>1.479584</c:v>
                </c:pt>
                <c:pt idx="3168">
                  <c:v>1.480421</c:v>
                </c:pt>
                <c:pt idx="3169">
                  <c:v>1.4944</c:v>
                </c:pt>
                <c:pt idx="3170">
                  <c:v>1.485751</c:v>
                </c:pt>
                <c:pt idx="3171">
                  <c:v>1.4731320000000001</c:v>
                </c:pt>
                <c:pt idx="3172">
                  <c:v>1.477244</c:v>
                </c:pt>
                <c:pt idx="3173">
                  <c:v>1.475217</c:v>
                </c:pt>
                <c:pt idx="3174">
                  <c:v>1.466656</c:v>
                </c:pt>
                <c:pt idx="3175">
                  <c:v>1.4752810000000001</c:v>
                </c:pt>
                <c:pt idx="3176">
                  <c:v>1.482005</c:v>
                </c:pt>
                <c:pt idx="3177">
                  <c:v>1.4801519999999999</c:v>
                </c:pt>
                <c:pt idx="3178">
                  <c:v>1.484413</c:v>
                </c:pt>
                <c:pt idx="3179">
                  <c:v>1.486494</c:v>
                </c:pt>
                <c:pt idx="3180">
                  <c:v>1.4890300000000001</c:v>
                </c:pt>
                <c:pt idx="3181">
                  <c:v>1.4959279999999999</c:v>
                </c:pt>
                <c:pt idx="3182">
                  <c:v>1.490086</c:v>
                </c:pt>
                <c:pt idx="3183">
                  <c:v>1.475158</c:v>
                </c:pt>
                <c:pt idx="3184">
                  <c:v>1.4775579999999999</c:v>
                </c:pt>
                <c:pt idx="3185">
                  <c:v>1.4860389999999999</c:v>
                </c:pt>
                <c:pt idx="3186">
                  <c:v>1.479371</c:v>
                </c:pt>
                <c:pt idx="3187">
                  <c:v>1.484413</c:v>
                </c:pt>
                <c:pt idx="3188">
                  <c:v>1.4987710000000001</c:v>
                </c:pt>
                <c:pt idx="3189">
                  <c:v>1.4939849999999999</c:v>
                </c:pt>
                <c:pt idx="3190">
                  <c:v>1.4863960000000001</c:v>
                </c:pt>
                <c:pt idx="3191">
                  <c:v>1.4788859999999999</c:v>
                </c:pt>
                <c:pt idx="3192">
                  <c:v>1.472523</c:v>
                </c:pt>
                <c:pt idx="3193">
                  <c:v>1.4808950000000001</c:v>
                </c:pt>
                <c:pt idx="3194">
                  <c:v>1.488585</c:v>
                </c:pt>
                <c:pt idx="3195">
                  <c:v>1.4793180000000001</c:v>
                </c:pt>
                <c:pt idx="3196">
                  <c:v>1.473101</c:v>
                </c:pt>
                <c:pt idx="3197">
                  <c:v>1.481832</c:v>
                </c:pt>
                <c:pt idx="3198">
                  <c:v>1.486199</c:v>
                </c:pt>
                <c:pt idx="3199">
                  <c:v>1.487778</c:v>
                </c:pt>
                <c:pt idx="3200">
                  <c:v>1.4922409999999999</c:v>
                </c:pt>
                <c:pt idx="3201">
                  <c:v>1.494545</c:v>
                </c:pt>
                <c:pt idx="3202">
                  <c:v>1.494353</c:v>
                </c:pt>
                <c:pt idx="3203">
                  <c:v>1.484572</c:v>
                </c:pt>
                <c:pt idx="3204">
                  <c:v>1.477266</c:v>
                </c:pt>
                <c:pt idx="3205">
                  <c:v>1.486964</c:v>
                </c:pt>
                <c:pt idx="3206">
                  <c:v>1.4919470000000001</c:v>
                </c:pt>
                <c:pt idx="3207">
                  <c:v>1.488435</c:v>
                </c:pt>
                <c:pt idx="3208">
                  <c:v>1.4909300000000001</c:v>
                </c:pt>
                <c:pt idx="3209">
                  <c:v>1.4939910000000001</c:v>
                </c:pt>
                <c:pt idx="3210">
                  <c:v>1.482602</c:v>
                </c:pt>
                <c:pt idx="3211">
                  <c:v>1.4765410000000001</c:v>
                </c:pt>
                <c:pt idx="3212">
                  <c:v>1.496318</c:v>
                </c:pt>
                <c:pt idx="3213">
                  <c:v>1.5089299999999999</c:v>
                </c:pt>
                <c:pt idx="3214">
                  <c:v>1.4916209999999999</c:v>
                </c:pt>
                <c:pt idx="3215">
                  <c:v>1.478056</c:v>
                </c:pt>
                <c:pt idx="3216">
                  <c:v>1.4885519999999999</c:v>
                </c:pt>
                <c:pt idx="3217">
                  <c:v>1.4887679999999999</c:v>
                </c:pt>
                <c:pt idx="3218">
                  <c:v>1.480075</c:v>
                </c:pt>
                <c:pt idx="3219">
                  <c:v>1.4861309999999999</c:v>
                </c:pt>
                <c:pt idx="3220">
                  <c:v>1.4857050000000001</c:v>
                </c:pt>
                <c:pt idx="3221">
                  <c:v>1.484915</c:v>
                </c:pt>
                <c:pt idx="3222">
                  <c:v>1.493897</c:v>
                </c:pt>
                <c:pt idx="3223">
                  <c:v>1.493797</c:v>
                </c:pt>
                <c:pt idx="3224">
                  <c:v>1.4964660000000001</c:v>
                </c:pt>
                <c:pt idx="3225">
                  <c:v>1.500159</c:v>
                </c:pt>
                <c:pt idx="3226">
                  <c:v>1.4961280000000001</c:v>
                </c:pt>
                <c:pt idx="3227">
                  <c:v>1.4936099999999999</c:v>
                </c:pt>
                <c:pt idx="3228">
                  <c:v>1.4852319999999999</c:v>
                </c:pt>
                <c:pt idx="3229">
                  <c:v>1.4798910000000001</c:v>
                </c:pt>
                <c:pt idx="3230">
                  <c:v>1.483339</c:v>
                </c:pt>
                <c:pt idx="3231">
                  <c:v>1.489965</c:v>
                </c:pt>
                <c:pt idx="3232">
                  <c:v>1.489843</c:v>
                </c:pt>
                <c:pt idx="3233">
                  <c:v>1.482917</c:v>
                </c:pt>
                <c:pt idx="3234">
                  <c:v>1.4898690000000001</c:v>
                </c:pt>
                <c:pt idx="3235">
                  <c:v>1.4951829999999999</c:v>
                </c:pt>
                <c:pt idx="3236">
                  <c:v>1.4937719999999999</c:v>
                </c:pt>
                <c:pt idx="3237">
                  <c:v>1.4939200000000001</c:v>
                </c:pt>
                <c:pt idx="3238">
                  <c:v>1.4861530000000001</c:v>
                </c:pt>
                <c:pt idx="3239">
                  <c:v>1.486124</c:v>
                </c:pt>
                <c:pt idx="3240">
                  <c:v>1.493916</c:v>
                </c:pt>
                <c:pt idx="3241">
                  <c:v>1.494327</c:v>
                </c:pt>
                <c:pt idx="3242">
                  <c:v>1.4911799999999999</c:v>
                </c:pt>
                <c:pt idx="3243">
                  <c:v>1.4965519999999999</c:v>
                </c:pt>
                <c:pt idx="3244">
                  <c:v>1.5007969999999999</c:v>
                </c:pt>
                <c:pt idx="3245">
                  <c:v>1.4944899999999999</c:v>
                </c:pt>
                <c:pt idx="3246">
                  <c:v>1.4997659999999999</c:v>
                </c:pt>
                <c:pt idx="3247">
                  <c:v>1.5081250000000002</c:v>
                </c:pt>
                <c:pt idx="3248">
                  <c:v>1.501088</c:v>
                </c:pt>
                <c:pt idx="3249">
                  <c:v>1.495668</c:v>
                </c:pt>
                <c:pt idx="3250">
                  <c:v>1.4935970000000001</c:v>
                </c:pt>
                <c:pt idx="3251">
                  <c:v>1.492839</c:v>
                </c:pt>
                <c:pt idx="3252">
                  <c:v>1.4958119999999999</c:v>
                </c:pt>
                <c:pt idx="3253">
                  <c:v>1.497241</c:v>
                </c:pt>
                <c:pt idx="3254">
                  <c:v>1.4927649999999999</c:v>
                </c:pt>
                <c:pt idx="3255">
                  <c:v>1.4921139999999999</c:v>
                </c:pt>
                <c:pt idx="3256">
                  <c:v>1.497986</c:v>
                </c:pt>
                <c:pt idx="3257">
                  <c:v>1.490164</c:v>
                </c:pt>
                <c:pt idx="3258">
                  <c:v>1.4831750000000001</c:v>
                </c:pt>
                <c:pt idx="3259">
                  <c:v>1.4921869999999999</c:v>
                </c:pt>
                <c:pt idx="3260">
                  <c:v>1.4954160000000001</c:v>
                </c:pt>
                <c:pt idx="3261">
                  <c:v>1.4932369999999999</c:v>
                </c:pt>
                <c:pt idx="3262">
                  <c:v>1.495854</c:v>
                </c:pt>
                <c:pt idx="3263">
                  <c:v>1.4991859999999999</c:v>
                </c:pt>
                <c:pt idx="3264">
                  <c:v>1.493911</c:v>
                </c:pt>
                <c:pt idx="3265">
                  <c:v>1.495579</c:v>
                </c:pt>
                <c:pt idx="3266">
                  <c:v>1.5000019999999998</c:v>
                </c:pt>
                <c:pt idx="3267">
                  <c:v>1.495269</c:v>
                </c:pt>
                <c:pt idx="3268">
                  <c:v>1.503274</c:v>
                </c:pt>
                <c:pt idx="3269">
                  <c:v>1.5028250000000001</c:v>
                </c:pt>
                <c:pt idx="3270">
                  <c:v>1.4900169999999999</c:v>
                </c:pt>
                <c:pt idx="3271">
                  <c:v>1.495161</c:v>
                </c:pt>
                <c:pt idx="3272">
                  <c:v>1.5097019999999999</c:v>
                </c:pt>
                <c:pt idx="3273">
                  <c:v>1.5020690000000001</c:v>
                </c:pt>
                <c:pt idx="3274">
                  <c:v>1.487317</c:v>
                </c:pt>
                <c:pt idx="3275">
                  <c:v>1.498095</c:v>
                </c:pt>
                <c:pt idx="3276">
                  <c:v>1.50478</c:v>
                </c:pt>
                <c:pt idx="3277">
                  <c:v>1.4993400000000001</c:v>
                </c:pt>
                <c:pt idx="3278">
                  <c:v>1.5041280000000001</c:v>
                </c:pt>
                <c:pt idx="3279">
                  <c:v>1.5029090000000001</c:v>
                </c:pt>
                <c:pt idx="3280">
                  <c:v>1.497185</c:v>
                </c:pt>
                <c:pt idx="3281">
                  <c:v>1.49403</c:v>
                </c:pt>
                <c:pt idx="3282">
                  <c:v>1.4909029999999999</c:v>
                </c:pt>
                <c:pt idx="3283">
                  <c:v>1.4960290000000001</c:v>
                </c:pt>
                <c:pt idx="3284">
                  <c:v>1.5010729999999999</c:v>
                </c:pt>
                <c:pt idx="3285">
                  <c:v>1.5032380000000001</c:v>
                </c:pt>
                <c:pt idx="3286">
                  <c:v>1.5040990000000001</c:v>
                </c:pt>
                <c:pt idx="3287">
                  <c:v>1.5055179999999999</c:v>
                </c:pt>
                <c:pt idx="3288">
                  <c:v>1.503204</c:v>
                </c:pt>
                <c:pt idx="3289">
                  <c:v>1.497207</c:v>
                </c:pt>
                <c:pt idx="3290">
                  <c:v>1.503957</c:v>
                </c:pt>
                <c:pt idx="3291">
                  <c:v>1.5006360000000001</c:v>
                </c:pt>
                <c:pt idx="3292">
                  <c:v>1.4902120000000001</c:v>
                </c:pt>
                <c:pt idx="3293">
                  <c:v>1.5061789999999999</c:v>
                </c:pt>
                <c:pt idx="3294">
                  <c:v>1.517717</c:v>
                </c:pt>
                <c:pt idx="3295">
                  <c:v>1.495352</c:v>
                </c:pt>
                <c:pt idx="3296">
                  <c:v>1.4924949999999999</c:v>
                </c:pt>
                <c:pt idx="3297">
                  <c:v>1.5067469999999998</c:v>
                </c:pt>
                <c:pt idx="3298">
                  <c:v>1.4957819999999999</c:v>
                </c:pt>
                <c:pt idx="3299">
                  <c:v>1.4905539999999999</c:v>
                </c:pt>
                <c:pt idx="3300">
                  <c:v>1.5051809999999999</c:v>
                </c:pt>
                <c:pt idx="3301">
                  <c:v>1.5052289999999999</c:v>
                </c:pt>
                <c:pt idx="3302">
                  <c:v>1.5025309999999998</c:v>
                </c:pt>
                <c:pt idx="3303">
                  <c:v>1.5134669999999999</c:v>
                </c:pt>
                <c:pt idx="3304">
                  <c:v>1.5134240000000001</c:v>
                </c:pt>
                <c:pt idx="3305">
                  <c:v>1.5043029999999999</c:v>
                </c:pt>
                <c:pt idx="3306">
                  <c:v>1.5057160000000001</c:v>
                </c:pt>
                <c:pt idx="3307">
                  <c:v>1.5106120000000001</c:v>
                </c:pt>
                <c:pt idx="3308">
                  <c:v>1.497382</c:v>
                </c:pt>
                <c:pt idx="3309">
                  <c:v>1.4983409999999999</c:v>
                </c:pt>
                <c:pt idx="3310">
                  <c:v>1.513496</c:v>
                </c:pt>
                <c:pt idx="3311">
                  <c:v>1.5097960000000001</c:v>
                </c:pt>
                <c:pt idx="3312">
                  <c:v>1.5073379999999998</c:v>
                </c:pt>
                <c:pt idx="3313">
                  <c:v>1.505387</c:v>
                </c:pt>
                <c:pt idx="3314">
                  <c:v>1.500481</c:v>
                </c:pt>
                <c:pt idx="3315">
                  <c:v>1.505628</c:v>
                </c:pt>
                <c:pt idx="3316">
                  <c:v>1.504087</c:v>
                </c:pt>
                <c:pt idx="3317">
                  <c:v>1.4987740000000001</c:v>
                </c:pt>
                <c:pt idx="3318">
                  <c:v>1.5018660000000001</c:v>
                </c:pt>
                <c:pt idx="3319">
                  <c:v>1.5015429999999999</c:v>
                </c:pt>
                <c:pt idx="3320">
                  <c:v>1.502399</c:v>
                </c:pt>
                <c:pt idx="3321">
                  <c:v>1.510262</c:v>
                </c:pt>
                <c:pt idx="3322">
                  <c:v>1.5082100000000001</c:v>
                </c:pt>
                <c:pt idx="3323">
                  <c:v>1.4959660000000001</c:v>
                </c:pt>
                <c:pt idx="3324">
                  <c:v>1.504413</c:v>
                </c:pt>
                <c:pt idx="3325">
                  <c:v>1.5213299999999998</c:v>
                </c:pt>
                <c:pt idx="3326">
                  <c:v>1.5132970000000001</c:v>
                </c:pt>
                <c:pt idx="3327">
                  <c:v>1.5064039999999999</c:v>
                </c:pt>
                <c:pt idx="3328">
                  <c:v>1.514229</c:v>
                </c:pt>
                <c:pt idx="3329">
                  <c:v>1.5087410000000001</c:v>
                </c:pt>
                <c:pt idx="3330">
                  <c:v>1.49552</c:v>
                </c:pt>
                <c:pt idx="3331">
                  <c:v>1.5073300000000001</c:v>
                </c:pt>
                <c:pt idx="3332">
                  <c:v>1.5111029999999999</c:v>
                </c:pt>
                <c:pt idx="3333">
                  <c:v>1.49803</c:v>
                </c:pt>
                <c:pt idx="3334">
                  <c:v>1.5107660000000001</c:v>
                </c:pt>
                <c:pt idx="3335">
                  <c:v>1.5135879999999999</c:v>
                </c:pt>
                <c:pt idx="3336">
                  <c:v>1.5038629999999999</c:v>
                </c:pt>
                <c:pt idx="3337">
                  <c:v>1.516791</c:v>
                </c:pt>
                <c:pt idx="3338">
                  <c:v>1.5198610000000001</c:v>
                </c:pt>
                <c:pt idx="3339">
                  <c:v>1.5015130000000001</c:v>
                </c:pt>
                <c:pt idx="3340">
                  <c:v>1.4951240000000001</c:v>
                </c:pt>
                <c:pt idx="3341">
                  <c:v>1.5032969999999999</c:v>
                </c:pt>
                <c:pt idx="3342">
                  <c:v>1.504478</c:v>
                </c:pt>
                <c:pt idx="3343">
                  <c:v>1.507085</c:v>
                </c:pt>
                <c:pt idx="3344">
                  <c:v>1.5154990000000002</c:v>
                </c:pt>
                <c:pt idx="3345">
                  <c:v>1.5127139999999999</c:v>
                </c:pt>
                <c:pt idx="3346">
                  <c:v>1.508534</c:v>
                </c:pt>
                <c:pt idx="3347">
                  <c:v>1.513784</c:v>
                </c:pt>
                <c:pt idx="3348">
                  <c:v>1.5176479999999999</c:v>
                </c:pt>
                <c:pt idx="3349">
                  <c:v>1.5086110000000001</c:v>
                </c:pt>
                <c:pt idx="3350">
                  <c:v>1.5059</c:v>
                </c:pt>
                <c:pt idx="3351">
                  <c:v>1.517693</c:v>
                </c:pt>
                <c:pt idx="3352">
                  <c:v>1.508297</c:v>
                </c:pt>
                <c:pt idx="3353">
                  <c:v>1.504901</c:v>
                </c:pt>
                <c:pt idx="3354">
                  <c:v>1.516038</c:v>
                </c:pt>
                <c:pt idx="3355">
                  <c:v>1.5067089999999999</c:v>
                </c:pt>
                <c:pt idx="3356">
                  <c:v>1.5109509999999999</c:v>
                </c:pt>
                <c:pt idx="3357">
                  <c:v>1.522759</c:v>
                </c:pt>
                <c:pt idx="3358">
                  <c:v>1.506427</c:v>
                </c:pt>
                <c:pt idx="3359">
                  <c:v>1.5014150000000002</c:v>
                </c:pt>
                <c:pt idx="3360">
                  <c:v>1.5239289999999999</c:v>
                </c:pt>
                <c:pt idx="3361">
                  <c:v>1.5274839999999998</c:v>
                </c:pt>
                <c:pt idx="3362">
                  <c:v>1.513566</c:v>
                </c:pt>
                <c:pt idx="3363">
                  <c:v>1.5194380000000001</c:v>
                </c:pt>
                <c:pt idx="3364">
                  <c:v>1.52278</c:v>
                </c:pt>
                <c:pt idx="3365">
                  <c:v>1.5098660000000002</c:v>
                </c:pt>
                <c:pt idx="3366">
                  <c:v>1.5090330000000001</c:v>
                </c:pt>
                <c:pt idx="3367">
                  <c:v>1.5100899999999999</c:v>
                </c:pt>
                <c:pt idx="3368">
                  <c:v>1.5007820000000001</c:v>
                </c:pt>
                <c:pt idx="3369">
                  <c:v>1.500888</c:v>
                </c:pt>
                <c:pt idx="3370">
                  <c:v>1.5161359999999999</c:v>
                </c:pt>
                <c:pt idx="3371">
                  <c:v>1.526837</c:v>
                </c:pt>
                <c:pt idx="3372">
                  <c:v>1.5220020000000001</c:v>
                </c:pt>
                <c:pt idx="3373">
                  <c:v>1.522376</c:v>
                </c:pt>
                <c:pt idx="3374">
                  <c:v>1.5211160000000001</c:v>
                </c:pt>
                <c:pt idx="3375">
                  <c:v>1.5110429999999999</c:v>
                </c:pt>
                <c:pt idx="3376">
                  <c:v>1.5126629999999999</c:v>
                </c:pt>
                <c:pt idx="3377">
                  <c:v>1.5145360000000001</c:v>
                </c:pt>
                <c:pt idx="3378">
                  <c:v>1.5112160000000001</c:v>
                </c:pt>
                <c:pt idx="3379">
                  <c:v>1.5119899999999999</c:v>
                </c:pt>
                <c:pt idx="3380">
                  <c:v>1.517509</c:v>
                </c:pt>
                <c:pt idx="3381">
                  <c:v>1.517846</c:v>
                </c:pt>
                <c:pt idx="3382">
                  <c:v>1.51379</c:v>
                </c:pt>
                <c:pt idx="3383">
                  <c:v>1.5126930000000001</c:v>
                </c:pt>
                <c:pt idx="3384">
                  <c:v>1.5150939999999999</c:v>
                </c:pt>
                <c:pt idx="3385">
                  <c:v>1.5213730000000001</c:v>
                </c:pt>
                <c:pt idx="3386">
                  <c:v>1.5166500000000001</c:v>
                </c:pt>
                <c:pt idx="3387">
                  <c:v>1.5073050000000001</c:v>
                </c:pt>
                <c:pt idx="3388">
                  <c:v>1.5180639999999999</c:v>
                </c:pt>
                <c:pt idx="3389">
                  <c:v>1.5259830000000001</c:v>
                </c:pt>
                <c:pt idx="3390">
                  <c:v>1.5081359999999999</c:v>
                </c:pt>
                <c:pt idx="3391">
                  <c:v>1.4967269999999999</c:v>
                </c:pt>
                <c:pt idx="3392">
                  <c:v>1.5108779999999999</c:v>
                </c:pt>
                <c:pt idx="3393">
                  <c:v>1.5258069999999999</c:v>
                </c:pt>
                <c:pt idx="3394">
                  <c:v>1.5283229999999999</c:v>
                </c:pt>
                <c:pt idx="3395">
                  <c:v>1.529083</c:v>
                </c:pt>
                <c:pt idx="3396">
                  <c:v>1.5210669999999999</c:v>
                </c:pt>
                <c:pt idx="3397">
                  <c:v>1.5206409999999999</c:v>
                </c:pt>
                <c:pt idx="3398">
                  <c:v>1.5297969999999999</c:v>
                </c:pt>
                <c:pt idx="3399">
                  <c:v>1.5189509999999999</c:v>
                </c:pt>
                <c:pt idx="3400">
                  <c:v>1.5127440000000001</c:v>
                </c:pt>
                <c:pt idx="3401">
                  <c:v>1.5254400000000001</c:v>
                </c:pt>
                <c:pt idx="3402">
                  <c:v>1.531142</c:v>
                </c:pt>
                <c:pt idx="3403">
                  <c:v>1.519628</c:v>
                </c:pt>
                <c:pt idx="3404">
                  <c:v>1.514505</c:v>
                </c:pt>
                <c:pt idx="3405">
                  <c:v>1.516888</c:v>
                </c:pt>
                <c:pt idx="3406">
                  <c:v>1.5140210000000001</c:v>
                </c:pt>
                <c:pt idx="3407">
                  <c:v>1.518033</c:v>
                </c:pt>
                <c:pt idx="3408">
                  <c:v>1.5199340000000001</c:v>
                </c:pt>
                <c:pt idx="3409">
                  <c:v>1.5158909999999999</c:v>
                </c:pt>
                <c:pt idx="3410">
                  <c:v>1.516772</c:v>
                </c:pt>
                <c:pt idx="3411">
                  <c:v>1.516343</c:v>
                </c:pt>
                <c:pt idx="3412">
                  <c:v>1.5187930000000001</c:v>
                </c:pt>
                <c:pt idx="3413">
                  <c:v>1.526467</c:v>
                </c:pt>
                <c:pt idx="3414">
                  <c:v>1.5313479999999999</c:v>
                </c:pt>
                <c:pt idx="3415">
                  <c:v>1.523577</c:v>
                </c:pt>
                <c:pt idx="3416">
                  <c:v>1.518581</c:v>
                </c:pt>
                <c:pt idx="3417">
                  <c:v>1.5294729999999999</c:v>
                </c:pt>
                <c:pt idx="3418">
                  <c:v>1.528834</c:v>
                </c:pt>
                <c:pt idx="3419">
                  <c:v>1.5216099999999999</c:v>
                </c:pt>
                <c:pt idx="3420">
                  <c:v>1.5232130000000002</c:v>
                </c:pt>
                <c:pt idx="3421">
                  <c:v>1.519663</c:v>
                </c:pt>
                <c:pt idx="3422">
                  <c:v>1.518586</c:v>
                </c:pt>
                <c:pt idx="3423">
                  <c:v>1.521452</c:v>
                </c:pt>
                <c:pt idx="3424">
                  <c:v>1.5207440000000001</c:v>
                </c:pt>
                <c:pt idx="3425">
                  <c:v>1.5233970000000001</c:v>
                </c:pt>
                <c:pt idx="3426">
                  <c:v>1.5299290000000001</c:v>
                </c:pt>
                <c:pt idx="3427">
                  <c:v>1.520505</c:v>
                </c:pt>
                <c:pt idx="3428">
                  <c:v>1.5065759999999999</c:v>
                </c:pt>
                <c:pt idx="3429">
                  <c:v>1.5215339999999999</c:v>
                </c:pt>
                <c:pt idx="3430">
                  <c:v>1.5280119999999999</c:v>
                </c:pt>
                <c:pt idx="3431">
                  <c:v>1.512923</c:v>
                </c:pt>
                <c:pt idx="3432">
                  <c:v>1.5168219999999999</c:v>
                </c:pt>
                <c:pt idx="3433">
                  <c:v>1.5271980000000001</c:v>
                </c:pt>
                <c:pt idx="3434">
                  <c:v>1.537353</c:v>
                </c:pt>
                <c:pt idx="3435">
                  <c:v>1.5464229999999999</c:v>
                </c:pt>
                <c:pt idx="3436">
                  <c:v>1.5367389999999999</c:v>
                </c:pt>
                <c:pt idx="3437">
                  <c:v>1.519236</c:v>
                </c:pt>
                <c:pt idx="3438">
                  <c:v>1.5232190000000001</c:v>
                </c:pt>
                <c:pt idx="3439">
                  <c:v>1.5318800000000001</c:v>
                </c:pt>
                <c:pt idx="3440">
                  <c:v>1.5168520000000001</c:v>
                </c:pt>
                <c:pt idx="3441">
                  <c:v>1.514032</c:v>
                </c:pt>
                <c:pt idx="3442">
                  <c:v>1.5233479999999999</c:v>
                </c:pt>
                <c:pt idx="3443">
                  <c:v>1.521755</c:v>
                </c:pt>
                <c:pt idx="3444">
                  <c:v>1.5331269999999999</c:v>
                </c:pt>
                <c:pt idx="3445">
                  <c:v>1.54217</c:v>
                </c:pt>
                <c:pt idx="3446">
                  <c:v>1.521455</c:v>
                </c:pt>
                <c:pt idx="3447">
                  <c:v>1.5103170000000001</c:v>
                </c:pt>
                <c:pt idx="3448">
                  <c:v>1.5296590000000001</c:v>
                </c:pt>
                <c:pt idx="3449">
                  <c:v>1.5358909999999999</c:v>
                </c:pt>
                <c:pt idx="3450">
                  <c:v>1.5245980000000001</c:v>
                </c:pt>
                <c:pt idx="3451">
                  <c:v>1.5263170000000001</c:v>
                </c:pt>
                <c:pt idx="3452">
                  <c:v>1.527223</c:v>
                </c:pt>
                <c:pt idx="3453">
                  <c:v>1.52918</c:v>
                </c:pt>
                <c:pt idx="3454">
                  <c:v>1.533738</c:v>
                </c:pt>
                <c:pt idx="3455">
                  <c:v>1.5333049999999999</c:v>
                </c:pt>
                <c:pt idx="3456">
                  <c:v>1.5346679999999999</c:v>
                </c:pt>
                <c:pt idx="3457">
                  <c:v>1.5366689999999998</c:v>
                </c:pt>
                <c:pt idx="3458">
                  <c:v>1.5370509999999999</c:v>
                </c:pt>
                <c:pt idx="3459">
                  <c:v>1.5301369999999999</c:v>
                </c:pt>
                <c:pt idx="3460">
                  <c:v>1.526019</c:v>
                </c:pt>
                <c:pt idx="3461">
                  <c:v>1.529207</c:v>
                </c:pt>
                <c:pt idx="3462">
                  <c:v>1.520024</c:v>
                </c:pt>
                <c:pt idx="3463">
                  <c:v>1.5120990000000001</c:v>
                </c:pt>
                <c:pt idx="3464">
                  <c:v>1.5187629999999999</c:v>
                </c:pt>
                <c:pt idx="3465">
                  <c:v>1.5307710000000001</c:v>
                </c:pt>
                <c:pt idx="3466">
                  <c:v>1.541012</c:v>
                </c:pt>
                <c:pt idx="3467">
                  <c:v>1.5384139999999999</c:v>
                </c:pt>
                <c:pt idx="3468">
                  <c:v>1.5323449999999998</c:v>
                </c:pt>
                <c:pt idx="3469">
                  <c:v>1.5286690000000001</c:v>
                </c:pt>
                <c:pt idx="3470">
                  <c:v>1.5265759999999999</c:v>
                </c:pt>
                <c:pt idx="3471">
                  <c:v>1.529846</c:v>
                </c:pt>
                <c:pt idx="3472">
                  <c:v>1.536295</c:v>
                </c:pt>
                <c:pt idx="3473">
                  <c:v>1.5360260000000001</c:v>
                </c:pt>
                <c:pt idx="3474">
                  <c:v>1.528376</c:v>
                </c:pt>
                <c:pt idx="3475">
                  <c:v>1.531641</c:v>
                </c:pt>
                <c:pt idx="3476">
                  <c:v>1.535706</c:v>
                </c:pt>
                <c:pt idx="3477">
                  <c:v>1.526791</c:v>
                </c:pt>
                <c:pt idx="3478">
                  <c:v>1.5249429999999999</c:v>
                </c:pt>
                <c:pt idx="3479">
                  <c:v>1.530737</c:v>
                </c:pt>
                <c:pt idx="3480">
                  <c:v>1.5339369999999999</c:v>
                </c:pt>
                <c:pt idx="3481">
                  <c:v>1.5350839999999999</c:v>
                </c:pt>
                <c:pt idx="3482">
                  <c:v>1.536996</c:v>
                </c:pt>
                <c:pt idx="3483">
                  <c:v>1.537833</c:v>
                </c:pt>
                <c:pt idx="3484">
                  <c:v>1.5281609999999999</c:v>
                </c:pt>
                <c:pt idx="3485">
                  <c:v>1.5244339999999998</c:v>
                </c:pt>
                <c:pt idx="3486">
                  <c:v>1.5313569999999999</c:v>
                </c:pt>
                <c:pt idx="3487">
                  <c:v>1.5374560000000002</c:v>
                </c:pt>
                <c:pt idx="3488">
                  <c:v>1.549312</c:v>
                </c:pt>
                <c:pt idx="3489">
                  <c:v>1.546854</c:v>
                </c:pt>
                <c:pt idx="3490">
                  <c:v>1.5304709999999999</c:v>
                </c:pt>
                <c:pt idx="3491">
                  <c:v>1.533738</c:v>
                </c:pt>
                <c:pt idx="3492">
                  <c:v>1.540448</c:v>
                </c:pt>
                <c:pt idx="3493">
                  <c:v>1.5323059999999999</c:v>
                </c:pt>
                <c:pt idx="3494">
                  <c:v>1.5289329999999999</c:v>
                </c:pt>
                <c:pt idx="3495">
                  <c:v>1.5357099999999999</c:v>
                </c:pt>
                <c:pt idx="3496">
                  <c:v>1.5326279999999999</c:v>
                </c:pt>
                <c:pt idx="3497">
                  <c:v>1.5339160000000001</c:v>
                </c:pt>
                <c:pt idx="3498">
                  <c:v>1.543158</c:v>
                </c:pt>
                <c:pt idx="3499">
                  <c:v>1.532222</c:v>
                </c:pt>
                <c:pt idx="3500">
                  <c:v>1.5248919999999999</c:v>
                </c:pt>
                <c:pt idx="3501">
                  <c:v>1.533482</c:v>
                </c:pt>
                <c:pt idx="3502">
                  <c:v>1.5337320000000001</c:v>
                </c:pt>
                <c:pt idx="3503">
                  <c:v>1.5401400000000001</c:v>
                </c:pt>
                <c:pt idx="3504">
                  <c:v>1.544656</c:v>
                </c:pt>
                <c:pt idx="3505">
                  <c:v>1.534016</c:v>
                </c:pt>
                <c:pt idx="3506">
                  <c:v>1.5331129999999999</c:v>
                </c:pt>
                <c:pt idx="3507">
                  <c:v>1.546119</c:v>
                </c:pt>
                <c:pt idx="3508">
                  <c:v>1.549833</c:v>
                </c:pt>
                <c:pt idx="3509">
                  <c:v>1.5429119999999998</c:v>
                </c:pt>
                <c:pt idx="3510">
                  <c:v>1.536913</c:v>
                </c:pt>
                <c:pt idx="3511">
                  <c:v>1.5306769999999998</c:v>
                </c:pt>
                <c:pt idx="3512">
                  <c:v>1.5344600000000002</c:v>
                </c:pt>
                <c:pt idx="3513">
                  <c:v>1.537148</c:v>
                </c:pt>
                <c:pt idx="3514">
                  <c:v>1.528338</c:v>
                </c:pt>
                <c:pt idx="3515">
                  <c:v>1.5308299999999999</c:v>
                </c:pt>
                <c:pt idx="3516">
                  <c:v>1.541636</c:v>
                </c:pt>
                <c:pt idx="3517">
                  <c:v>1.5404249999999999</c:v>
                </c:pt>
                <c:pt idx="3518">
                  <c:v>1.5345789999999999</c:v>
                </c:pt>
                <c:pt idx="3519">
                  <c:v>1.5467580000000001</c:v>
                </c:pt>
                <c:pt idx="3520">
                  <c:v>1.555204</c:v>
                </c:pt>
                <c:pt idx="3521">
                  <c:v>1.5406689999999998</c:v>
                </c:pt>
                <c:pt idx="3522">
                  <c:v>1.5373139999999998</c:v>
                </c:pt>
                <c:pt idx="3523">
                  <c:v>1.540848</c:v>
                </c:pt>
                <c:pt idx="3524">
                  <c:v>1.5309919999999999</c:v>
                </c:pt>
                <c:pt idx="3525">
                  <c:v>1.526456</c:v>
                </c:pt>
                <c:pt idx="3526">
                  <c:v>1.5363009999999999</c:v>
                </c:pt>
                <c:pt idx="3527">
                  <c:v>1.544638</c:v>
                </c:pt>
                <c:pt idx="3528">
                  <c:v>1.543814</c:v>
                </c:pt>
                <c:pt idx="3529">
                  <c:v>1.5411139999999999</c:v>
                </c:pt>
                <c:pt idx="3530">
                  <c:v>1.5395379999999999</c:v>
                </c:pt>
                <c:pt idx="3531">
                  <c:v>1.5447570000000002</c:v>
                </c:pt>
                <c:pt idx="3532">
                  <c:v>1.5446059999999999</c:v>
                </c:pt>
                <c:pt idx="3533">
                  <c:v>1.539083</c:v>
                </c:pt>
                <c:pt idx="3534">
                  <c:v>1.543426</c:v>
                </c:pt>
                <c:pt idx="3535">
                  <c:v>1.542519</c:v>
                </c:pt>
                <c:pt idx="3536">
                  <c:v>1.539982</c:v>
                </c:pt>
                <c:pt idx="3537">
                  <c:v>1.5418959999999999</c:v>
                </c:pt>
                <c:pt idx="3538">
                  <c:v>1.537167</c:v>
                </c:pt>
                <c:pt idx="3539">
                  <c:v>1.5422979999999999</c:v>
                </c:pt>
                <c:pt idx="3540">
                  <c:v>1.554468</c:v>
                </c:pt>
                <c:pt idx="3541">
                  <c:v>1.550095</c:v>
                </c:pt>
                <c:pt idx="3542">
                  <c:v>1.5406010000000001</c:v>
                </c:pt>
                <c:pt idx="3543">
                  <c:v>1.5351129999999999</c:v>
                </c:pt>
                <c:pt idx="3544">
                  <c:v>1.5392190000000001</c:v>
                </c:pt>
                <c:pt idx="3545">
                  <c:v>1.547228</c:v>
                </c:pt>
                <c:pt idx="3546">
                  <c:v>1.5462180000000001</c:v>
                </c:pt>
                <c:pt idx="3547">
                  <c:v>1.545005</c:v>
                </c:pt>
                <c:pt idx="3548">
                  <c:v>1.5486230000000001</c:v>
                </c:pt>
                <c:pt idx="3549">
                  <c:v>1.5481780000000001</c:v>
                </c:pt>
                <c:pt idx="3550">
                  <c:v>1.5412789999999998</c:v>
                </c:pt>
                <c:pt idx="3551">
                  <c:v>1.545844</c:v>
                </c:pt>
                <c:pt idx="3552">
                  <c:v>1.543285</c:v>
                </c:pt>
                <c:pt idx="3553">
                  <c:v>1.5358049999999999</c:v>
                </c:pt>
                <c:pt idx="3554">
                  <c:v>1.539776</c:v>
                </c:pt>
                <c:pt idx="3555">
                  <c:v>1.539174</c:v>
                </c:pt>
                <c:pt idx="3556">
                  <c:v>1.5467979999999999</c:v>
                </c:pt>
                <c:pt idx="3557">
                  <c:v>1.5529230000000001</c:v>
                </c:pt>
                <c:pt idx="3558">
                  <c:v>1.545048</c:v>
                </c:pt>
                <c:pt idx="3559">
                  <c:v>1.546079</c:v>
                </c:pt>
                <c:pt idx="3560">
                  <c:v>1.5554480000000002</c:v>
                </c:pt>
                <c:pt idx="3561">
                  <c:v>1.55298</c:v>
                </c:pt>
                <c:pt idx="3562">
                  <c:v>1.538376</c:v>
                </c:pt>
                <c:pt idx="3563">
                  <c:v>1.540532</c:v>
                </c:pt>
                <c:pt idx="3564">
                  <c:v>1.5490279999999998</c:v>
                </c:pt>
                <c:pt idx="3565">
                  <c:v>1.5391520000000001</c:v>
                </c:pt>
                <c:pt idx="3566">
                  <c:v>1.5404979999999999</c:v>
                </c:pt>
                <c:pt idx="3567">
                  <c:v>1.552338</c:v>
                </c:pt>
                <c:pt idx="3568">
                  <c:v>1.555215</c:v>
                </c:pt>
                <c:pt idx="3569">
                  <c:v>1.56192</c:v>
                </c:pt>
                <c:pt idx="3570">
                  <c:v>1.5581610000000001</c:v>
                </c:pt>
                <c:pt idx="3571">
                  <c:v>1.5391379999999999</c:v>
                </c:pt>
                <c:pt idx="3572">
                  <c:v>1.539579</c:v>
                </c:pt>
                <c:pt idx="3573">
                  <c:v>1.5507149999999998</c:v>
                </c:pt>
                <c:pt idx="3574">
                  <c:v>1.5427629999999999</c:v>
                </c:pt>
                <c:pt idx="3575">
                  <c:v>1.5437780000000001</c:v>
                </c:pt>
                <c:pt idx="3576">
                  <c:v>1.550732</c:v>
                </c:pt>
                <c:pt idx="3577">
                  <c:v>1.5467740000000001</c:v>
                </c:pt>
                <c:pt idx="3578">
                  <c:v>1.5511409999999999</c:v>
                </c:pt>
                <c:pt idx="3579">
                  <c:v>1.5540609999999999</c:v>
                </c:pt>
                <c:pt idx="3580">
                  <c:v>1.5498129999999999</c:v>
                </c:pt>
                <c:pt idx="3581">
                  <c:v>1.55328</c:v>
                </c:pt>
                <c:pt idx="3582">
                  <c:v>1.554543</c:v>
                </c:pt>
                <c:pt idx="3583">
                  <c:v>1.5490660000000001</c:v>
                </c:pt>
                <c:pt idx="3584">
                  <c:v>1.5452330000000001</c:v>
                </c:pt>
                <c:pt idx="3585">
                  <c:v>1.5522339999999999</c:v>
                </c:pt>
                <c:pt idx="3586">
                  <c:v>1.5520510000000001</c:v>
                </c:pt>
                <c:pt idx="3587">
                  <c:v>1.53792</c:v>
                </c:pt>
                <c:pt idx="3588">
                  <c:v>1.550662</c:v>
                </c:pt>
                <c:pt idx="3589">
                  <c:v>1.5678909999999999</c:v>
                </c:pt>
                <c:pt idx="3590">
                  <c:v>1.5551460000000001</c:v>
                </c:pt>
                <c:pt idx="3591">
                  <c:v>1.544708</c:v>
                </c:pt>
                <c:pt idx="3592">
                  <c:v>1.5503480000000001</c:v>
                </c:pt>
                <c:pt idx="3593">
                  <c:v>1.5504579999999999</c:v>
                </c:pt>
                <c:pt idx="3594">
                  <c:v>1.549477</c:v>
                </c:pt>
                <c:pt idx="3595">
                  <c:v>1.5580080000000001</c:v>
                </c:pt>
                <c:pt idx="3596">
                  <c:v>1.5538400000000001</c:v>
                </c:pt>
                <c:pt idx="3597">
                  <c:v>1.5446499999999999</c:v>
                </c:pt>
                <c:pt idx="3598">
                  <c:v>1.5545059999999999</c:v>
                </c:pt>
                <c:pt idx="3599">
                  <c:v>1.5553140000000001</c:v>
                </c:pt>
                <c:pt idx="3600">
                  <c:v>1.54081</c:v>
                </c:pt>
                <c:pt idx="3601">
                  <c:v>1.5433249999999998</c:v>
                </c:pt>
                <c:pt idx="3602">
                  <c:v>1.55661</c:v>
                </c:pt>
                <c:pt idx="3603">
                  <c:v>1.558214</c:v>
                </c:pt>
                <c:pt idx="3604">
                  <c:v>1.5551710000000001</c:v>
                </c:pt>
                <c:pt idx="3605">
                  <c:v>1.549973</c:v>
                </c:pt>
                <c:pt idx="3606">
                  <c:v>1.541269</c:v>
                </c:pt>
                <c:pt idx="3607">
                  <c:v>1.556287</c:v>
                </c:pt>
                <c:pt idx="3608">
                  <c:v>1.5666820000000001</c:v>
                </c:pt>
                <c:pt idx="3609">
                  <c:v>1.555153</c:v>
                </c:pt>
                <c:pt idx="3610">
                  <c:v>1.5566249999999999</c:v>
                </c:pt>
                <c:pt idx="3611">
                  <c:v>1.552114</c:v>
                </c:pt>
                <c:pt idx="3612">
                  <c:v>1.5436939999999999</c:v>
                </c:pt>
                <c:pt idx="3613">
                  <c:v>1.5543740000000001</c:v>
                </c:pt>
                <c:pt idx="3614">
                  <c:v>1.5625010000000001</c:v>
                </c:pt>
                <c:pt idx="3615">
                  <c:v>1.5548920000000002</c:v>
                </c:pt>
                <c:pt idx="3616">
                  <c:v>1.556584</c:v>
                </c:pt>
                <c:pt idx="3617">
                  <c:v>1.566859</c:v>
                </c:pt>
                <c:pt idx="3618">
                  <c:v>1.5573109999999999</c:v>
                </c:pt>
                <c:pt idx="3619">
                  <c:v>1.5526420000000001</c:v>
                </c:pt>
                <c:pt idx="3620">
                  <c:v>1.5595560000000002</c:v>
                </c:pt>
                <c:pt idx="3621">
                  <c:v>1.550451</c:v>
                </c:pt>
                <c:pt idx="3622">
                  <c:v>1.5501719999999999</c:v>
                </c:pt>
                <c:pt idx="3623">
                  <c:v>1.558038</c:v>
                </c:pt>
                <c:pt idx="3624">
                  <c:v>1.554249</c:v>
                </c:pt>
                <c:pt idx="3625">
                  <c:v>1.554673</c:v>
                </c:pt>
                <c:pt idx="3626">
                  <c:v>1.569024</c:v>
                </c:pt>
                <c:pt idx="3627">
                  <c:v>1.5701260000000001</c:v>
                </c:pt>
                <c:pt idx="3628">
                  <c:v>1.5560499999999999</c:v>
                </c:pt>
                <c:pt idx="3629">
                  <c:v>1.558956</c:v>
                </c:pt>
                <c:pt idx="3630">
                  <c:v>1.557701</c:v>
                </c:pt>
                <c:pt idx="3631">
                  <c:v>1.5472049999999999</c:v>
                </c:pt>
                <c:pt idx="3632">
                  <c:v>1.5532460000000001</c:v>
                </c:pt>
                <c:pt idx="3633">
                  <c:v>1.5518480000000001</c:v>
                </c:pt>
                <c:pt idx="3634">
                  <c:v>1.5445359999999999</c:v>
                </c:pt>
                <c:pt idx="3635">
                  <c:v>1.5533109999999999</c:v>
                </c:pt>
                <c:pt idx="3636">
                  <c:v>1.5585930000000001</c:v>
                </c:pt>
                <c:pt idx="3637">
                  <c:v>1.563115</c:v>
                </c:pt>
                <c:pt idx="3638">
                  <c:v>1.5683910000000001</c:v>
                </c:pt>
                <c:pt idx="3639">
                  <c:v>1.5669819999999999</c:v>
                </c:pt>
                <c:pt idx="3640">
                  <c:v>1.5581390000000002</c:v>
                </c:pt>
                <c:pt idx="3641">
                  <c:v>1.554989</c:v>
                </c:pt>
                <c:pt idx="3642">
                  <c:v>1.56243</c:v>
                </c:pt>
                <c:pt idx="3643">
                  <c:v>1.5622150000000001</c:v>
                </c:pt>
                <c:pt idx="3644">
                  <c:v>1.56524</c:v>
                </c:pt>
                <c:pt idx="3645">
                  <c:v>1.566905</c:v>
                </c:pt>
                <c:pt idx="3646">
                  <c:v>1.558405</c:v>
                </c:pt>
                <c:pt idx="3647">
                  <c:v>1.5545200000000001</c:v>
                </c:pt>
                <c:pt idx="3648">
                  <c:v>1.5682719999999999</c:v>
                </c:pt>
                <c:pt idx="3649">
                  <c:v>1.5722019999999999</c:v>
                </c:pt>
                <c:pt idx="3650">
                  <c:v>1.5517840000000001</c:v>
                </c:pt>
                <c:pt idx="3651">
                  <c:v>1.5542099999999999</c:v>
                </c:pt>
                <c:pt idx="3652">
                  <c:v>1.565399</c:v>
                </c:pt>
                <c:pt idx="3653">
                  <c:v>1.559731</c:v>
                </c:pt>
                <c:pt idx="3654">
                  <c:v>1.560492</c:v>
                </c:pt>
                <c:pt idx="3655">
                  <c:v>1.5589</c:v>
                </c:pt>
                <c:pt idx="3656">
                  <c:v>1.5557430000000001</c:v>
                </c:pt>
                <c:pt idx="3657">
                  <c:v>1.5614300000000001</c:v>
                </c:pt>
                <c:pt idx="3658">
                  <c:v>1.561607</c:v>
                </c:pt>
                <c:pt idx="3659">
                  <c:v>1.5605099999999998</c:v>
                </c:pt>
                <c:pt idx="3660">
                  <c:v>1.5716950000000001</c:v>
                </c:pt>
                <c:pt idx="3661">
                  <c:v>1.5745010000000002</c:v>
                </c:pt>
                <c:pt idx="3662">
                  <c:v>1.5571090000000001</c:v>
                </c:pt>
                <c:pt idx="3663">
                  <c:v>1.558081</c:v>
                </c:pt>
                <c:pt idx="3664">
                  <c:v>1.5707610000000001</c:v>
                </c:pt>
                <c:pt idx="3665">
                  <c:v>1.5601099999999999</c:v>
                </c:pt>
                <c:pt idx="3666">
                  <c:v>1.55904</c:v>
                </c:pt>
                <c:pt idx="3667">
                  <c:v>1.5713059999999999</c:v>
                </c:pt>
                <c:pt idx="3668">
                  <c:v>1.573043</c:v>
                </c:pt>
                <c:pt idx="3669">
                  <c:v>1.571556</c:v>
                </c:pt>
                <c:pt idx="3670">
                  <c:v>1.5703510000000001</c:v>
                </c:pt>
                <c:pt idx="3671">
                  <c:v>1.5597099999999999</c:v>
                </c:pt>
                <c:pt idx="3672">
                  <c:v>1.552678</c:v>
                </c:pt>
                <c:pt idx="3673">
                  <c:v>1.563742</c:v>
                </c:pt>
                <c:pt idx="3674">
                  <c:v>1.5609</c:v>
                </c:pt>
                <c:pt idx="3675">
                  <c:v>1.5469919999999999</c:v>
                </c:pt>
                <c:pt idx="3676">
                  <c:v>1.5684040000000001</c:v>
                </c:pt>
                <c:pt idx="3677">
                  <c:v>1.57989</c:v>
                </c:pt>
                <c:pt idx="3678">
                  <c:v>1.562489</c:v>
                </c:pt>
                <c:pt idx="3679">
                  <c:v>1.562181</c:v>
                </c:pt>
                <c:pt idx="3680">
                  <c:v>1.568943</c:v>
                </c:pt>
                <c:pt idx="3681">
                  <c:v>1.5667230000000001</c:v>
                </c:pt>
                <c:pt idx="3682">
                  <c:v>1.5706280000000001</c:v>
                </c:pt>
                <c:pt idx="3683">
                  <c:v>1.5715219999999999</c:v>
                </c:pt>
                <c:pt idx="3684">
                  <c:v>1.556683</c:v>
                </c:pt>
                <c:pt idx="3685">
                  <c:v>1.5606689999999999</c:v>
                </c:pt>
                <c:pt idx="3686">
                  <c:v>1.571348</c:v>
                </c:pt>
                <c:pt idx="3687">
                  <c:v>1.5623580000000001</c:v>
                </c:pt>
                <c:pt idx="3688">
                  <c:v>1.5642580000000001</c:v>
                </c:pt>
                <c:pt idx="3689">
                  <c:v>1.569563</c:v>
                </c:pt>
                <c:pt idx="3690">
                  <c:v>1.5694680000000001</c:v>
                </c:pt>
                <c:pt idx="3691">
                  <c:v>1.5744069999999999</c:v>
                </c:pt>
                <c:pt idx="3692">
                  <c:v>1.5803829999999999</c:v>
                </c:pt>
                <c:pt idx="3693">
                  <c:v>1.5744929999999999</c:v>
                </c:pt>
                <c:pt idx="3694">
                  <c:v>1.5614970000000001</c:v>
                </c:pt>
                <c:pt idx="3695">
                  <c:v>1.567788</c:v>
                </c:pt>
                <c:pt idx="3696">
                  <c:v>1.568905</c:v>
                </c:pt>
                <c:pt idx="3697">
                  <c:v>1.556727</c:v>
                </c:pt>
                <c:pt idx="3698">
                  <c:v>1.5681159999999998</c:v>
                </c:pt>
                <c:pt idx="3699">
                  <c:v>1.580028</c:v>
                </c:pt>
                <c:pt idx="3700">
                  <c:v>1.566138</c:v>
                </c:pt>
                <c:pt idx="3701">
                  <c:v>1.5604089999999999</c:v>
                </c:pt>
                <c:pt idx="3702">
                  <c:v>1.5704850000000001</c:v>
                </c:pt>
                <c:pt idx="3703">
                  <c:v>1.569482</c:v>
                </c:pt>
                <c:pt idx="3704">
                  <c:v>1.567901</c:v>
                </c:pt>
                <c:pt idx="3705">
                  <c:v>1.578668</c:v>
                </c:pt>
                <c:pt idx="3706">
                  <c:v>1.574349</c:v>
                </c:pt>
                <c:pt idx="3707">
                  <c:v>1.5665960000000001</c:v>
                </c:pt>
                <c:pt idx="3708">
                  <c:v>1.575369</c:v>
                </c:pt>
                <c:pt idx="3709">
                  <c:v>1.5671900000000001</c:v>
                </c:pt>
                <c:pt idx="3710">
                  <c:v>1.5588549999999999</c:v>
                </c:pt>
                <c:pt idx="3711">
                  <c:v>1.5735479999999999</c:v>
                </c:pt>
                <c:pt idx="3712">
                  <c:v>1.581124</c:v>
                </c:pt>
                <c:pt idx="3713">
                  <c:v>1.573574</c:v>
                </c:pt>
                <c:pt idx="3714">
                  <c:v>1.572805</c:v>
                </c:pt>
                <c:pt idx="3715">
                  <c:v>1.5787450000000001</c:v>
                </c:pt>
                <c:pt idx="3716">
                  <c:v>1.5748530000000001</c:v>
                </c:pt>
                <c:pt idx="3717">
                  <c:v>1.577353</c:v>
                </c:pt>
                <c:pt idx="3718">
                  <c:v>1.5734430000000001</c:v>
                </c:pt>
                <c:pt idx="3719">
                  <c:v>1.554718</c:v>
                </c:pt>
                <c:pt idx="3720">
                  <c:v>1.5646100000000001</c:v>
                </c:pt>
                <c:pt idx="3721">
                  <c:v>1.581491</c:v>
                </c:pt>
                <c:pt idx="3722">
                  <c:v>1.572848</c:v>
                </c:pt>
                <c:pt idx="3723">
                  <c:v>1.564136</c:v>
                </c:pt>
                <c:pt idx="3724">
                  <c:v>1.5736759999999999</c:v>
                </c:pt>
                <c:pt idx="3725">
                  <c:v>1.573698</c:v>
                </c:pt>
                <c:pt idx="3726">
                  <c:v>1.562818</c:v>
                </c:pt>
                <c:pt idx="3727">
                  <c:v>1.570119</c:v>
                </c:pt>
                <c:pt idx="3728">
                  <c:v>1.575976</c:v>
                </c:pt>
                <c:pt idx="3729">
                  <c:v>1.572946</c:v>
                </c:pt>
                <c:pt idx="3730">
                  <c:v>1.58365</c:v>
                </c:pt>
                <c:pt idx="3731">
                  <c:v>1.5864530000000001</c:v>
                </c:pt>
                <c:pt idx="3732">
                  <c:v>1.5761039999999999</c:v>
                </c:pt>
                <c:pt idx="3733">
                  <c:v>1.5766580000000001</c:v>
                </c:pt>
                <c:pt idx="3734">
                  <c:v>1.5835569999999999</c:v>
                </c:pt>
                <c:pt idx="3735">
                  <c:v>1.5757810000000001</c:v>
                </c:pt>
                <c:pt idx="3736">
                  <c:v>1.575477</c:v>
                </c:pt>
                <c:pt idx="3737">
                  <c:v>1.580022</c:v>
                </c:pt>
                <c:pt idx="3738">
                  <c:v>1.5640800000000001</c:v>
                </c:pt>
                <c:pt idx="3739">
                  <c:v>1.5663149999999999</c:v>
                </c:pt>
                <c:pt idx="3740">
                  <c:v>1.5851109999999999</c:v>
                </c:pt>
                <c:pt idx="3741">
                  <c:v>1.5836969999999999</c:v>
                </c:pt>
                <c:pt idx="3742">
                  <c:v>1.5737860000000001</c:v>
                </c:pt>
                <c:pt idx="3743">
                  <c:v>1.5742389999999999</c:v>
                </c:pt>
                <c:pt idx="3744">
                  <c:v>1.5741890000000001</c:v>
                </c:pt>
                <c:pt idx="3745">
                  <c:v>1.568897</c:v>
                </c:pt>
                <c:pt idx="3746">
                  <c:v>1.573191</c:v>
                </c:pt>
                <c:pt idx="3747">
                  <c:v>1.574608</c:v>
                </c:pt>
                <c:pt idx="3748">
                  <c:v>1.5667599999999999</c:v>
                </c:pt>
                <c:pt idx="3749">
                  <c:v>1.5804230000000001</c:v>
                </c:pt>
                <c:pt idx="3750">
                  <c:v>1.5889139999999999</c:v>
                </c:pt>
                <c:pt idx="3751">
                  <c:v>1.5730490000000001</c:v>
                </c:pt>
                <c:pt idx="3752">
                  <c:v>1.5760239999999999</c:v>
                </c:pt>
                <c:pt idx="3753">
                  <c:v>1.5866120000000001</c:v>
                </c:pt>
                <c:pt idx="3754">
                  <c:v>1.5780189999999998</c:v>
                </c:pt>
                <c:pt idx="3755">
                  <c:v>1.57263</c:v>
                </c:pt>
                <c:pt idx="3756">
                  <c:v>1.5807419999999999</c:v>
                </c:pt>
                <c:pt idx="3757">
                  <c:v>1.584678</c:v>
                </c:pt>
                <c:pt idx="3758">
                  <c:v>1.5821369999999999</c:v>
                </c:pt>
                <c:pt idx="3759">
                  <c:v>1.5803430000000001</c:v>
                </c:pt>
                <c:pt idx="3760">
                  <c:v>1.5742389999999999</c:v>
                </c:pt>
                <c:pt idx="3761">
                  <c:v>1.5732330000000001</c:v>
                </c:pt>
                <c:pt idx="3762">
                  <c:v>1.576166</c:v>
                </c:pt>
                <c:pt idx="3763">
                  <c:v>1.57803</c:v>
                </c:pt>
                <c:pt idx="3764">
                  <c:v>1.582104</c:v>
                </c:pt>
                <c:pt idx="3765">
                  <c:v>1.5816669999999999</c:v>
                </c:pt>
                <c:pt idx="3766">
                  <c:v>1.581245</c:v>
                </c:pt>
                <c:pt idx="3767">
                  <c:v>1.5812789999999999</c:v>
                </c:pt>
                <c:pt idx="3768">
                  <c:v>1.583294</c:v>
                </c:pt>
                <c:pt idx="3769">
                  <c:v>1.5834809999999999</c:v>
                </c:pt>
                <c:pt idx="3770">
                  <c:v>1.5775489999999999</c:v>
                </c:pt>
                <c:pt idx="3771">
                  <c:v>1.580546</c:v>
                </c:pt>
                <c:pt idx="3772">
                  <c:v>1.58239</c:v>
                </c:pt>
                <c:pt idx="3773">
                  <c:v>1.583302</c:v>
                </c:pt>
                <c:pt idx="3774">
                  <c:v>1.5889150000000001</c:v>
                </c:pt>
                <c:pt idx="3775">
                  <c:v>1.580452</c:v>
                </c:pt>
                <c:pt idx="3776">
                  <c:v>1.5754139999999999</c:v>
                </c:pt>
                <c:pt idx="3777">
                  <c:v>1.584654</c:v>
                </c:pt>
                <c:pt idx="3778">
                  <c:v>1.5883229999999999</c:v>
                </c:pt>
                <c:pt idx="3779">
                  <c:v>1.578703</c:v>
                </c:pt>
                <c:pt idx="3780">
                  <c:v>1.5818699999999999</c:v>
                </c:pt>
                <c:pt idx="3781">
                  <c:v>1.5889760000000002</c:v>
                </c:pt>
                <c:pt idx="3782">
                  <c:v>1.5789119999999999</c:v>
                </c:pt>
                <c:pt idx="3783">
                  <c:v>1.585429</c:v>
                </c:pt>
                <c:pt idx="3784">
                  <c:v>1.586762</c:v>
                </c:pt>
                <c:pt idx="3785">
                  <c:v>1.5710120000000001</c:v>
                </c:pt>
                <c:pt idx="3786">
                  <c:v>1.579091</c:v>
                </c:pt>
                <c:pt idx="3787">
                  <c:v>1.592058</c:v>
                </c:pt>
                <c:pt idx="3788">
                  <c:v>1.5847959999999999</c:v>
                </c:pt>
                <c:pt idx="3789">
                  <c:v>1.579148</c:v>
                </c:pt>
                <c:pt idx="3790">
                  <c:v>1.589594</c:v>
                </c:pt>
                <c:pt idx="3791">
                  <c:v>1.586695</c:v>
                </c:pt>
                <c:pt idx="3792">
                  <c:v>1.5810390000000001</c:v>
                </c:pt>
                <c:pt idx="3793">
                  <c:v>1.5945100000000001</c:v>
                </c:pt>
                <c:pt idx="3794">
                  <c:v>1.5864509999999998</c:v>
                </c:pt>
                <c:pt idx="3795">
                  <c:v>1.570578</c:v>
                </c:pt>
                <c:pt idx="3796">
                  <c:v>1.5836250000000001</c:v>
                </c:pt>
                <c:pt idx="3797">
                  <c:v>1.5915249999999999</c:v>
                </c:pt>
                <c:pt idx="3798">
                  <c:v>1.587059</c:v>
                </c:pt>
                <c:pt idx="3799">
                  <c:v>1.5945480000000001</c:v>
                </c:pt>
                <c:pt idx="3800">
                  <c:v>1.5946039999999999</c:v>
                </c:pt>
                <c:pt idx="3801">
                  <c:v>1.5853739999999998</c:v>
                </c:pt>
                <c:pt idx="3802">
                  <c:v>1.589637</c:v>
                </c:pt>
                <c:pt idx="3803">
                  <c:v>1.5951219999999999</c:v>
                </c:pt>
                <c:pt idx="3804">
                  <c:v>1.5806089999999999</c:v>
                </c:pt>
                <c:pt idx="3805">
                  <c:v>1.57494</c:v>
                </c:pt>
                <c:pt idx="3806">
                  <c:v>1.584565</c:v>
                </c:pt>
                <c:pt idx="3807">
                  <c:v>1.578597</c:v>
                </c:pt>
                <c:pt idx="3808">
                  <c:v>1.569984</c:v>
                </c:pt>
                <c:pt idx="3809">
                  <c:v>1.5887929999999999</c:v>
                </c:pt>
                <c:pt idx="3810">
                  <c:v>1.6026799999999999</c:v>
                </c:pt>
                <c:pt idx="3811">
                  <c:v>1.591855</c:v>
                </c:pt>
                <c:pt idx="3812">
                  <c:v>1.592956</c:v>
                </c:pt>
                <c:pt idx="3813">
                  <c:v>1.597229</c:v>
                </c:pt>
                <c:pt idx="3814">
                  <c:v>1.5911789999999999</c:v>
                </c:pt>
                <c:pt idx="3815">
                  <c:v>1.59392</c:v>
                </c:pt>
                <c:pt idx="3816">
                  <c:v>1.587172</c:v>
                </c:pt>
                <c:pt idx="3817">
                  <c:v>1.5691790000000001</c:v>
                </c:pt>
                <c:pt idx="3818">
                  <c:v>1.574883</c:v>
                </c:pt>
                <c:pt idx="3819">
                  <c:v>1.5962399999999999</c:v>
                </c:pt>
                <c:pt idx="3820">
                  <c:v>1.603451</c:v>
                </c:pt>
                <c:pt idx="3821">
                  <c:v>1.598668</c:v>
                </c:pt>
                <c:pt idx="3822">
                  <c:v>1.5903239999999998</c:v>
                </c:pt>
                <c:pt idx="3823">
                  <c:v>1.5858240000000001</c:v>
                </c:pt>
                <c:pt idx="3824">
                  <c:v>1.5945529999999999</c:v>
                </c:pt>
                <c:pt idx="3825">
                  <c:v>1.600128</c:v>
                </c:pt>
                <c:pt idx="3826">
                  <c:v>1.5827659999999999</c:v>
                </c:pt>
                <c:pt idx="3827">
                  <c:v>1.5770729999999999</c:v>
                </c:pt>
                <c:pt idx="3828">
                  <c:v>1.5838760000000001</c:v>
                </c:pt>
                <c:pt idx="3829">
                  <c:v>1.583782</c:v>
                </c:pt>
                <c:pt idx="3830">
                  <c:v>1.5886710000000002</c:v>
                </c:pt>
                <c:pt idx="3831">
                  <c:v>1.589008</c:v>
                </c:pt>
                <c:pt idx="3832">
                  <c:v>1.589548</c:v>
                </c:pt>
                <c:pt idx="3833">
                  <c:v>1.6016680000000001</c:v>
                </c:pt>
                <c:pt idx="3834">
                  <c:v>1.6068750000000001</c:v>
                </c:pt>
                <c:pt idx="3835">
                  <c:v>1.591318</c:v>
                </c:pt>
                <c:pt idx="3836">
                  <c:v>1.582533</c:v>
                </c:pt>
                <c:pt idx="3837">
                  <c:v>1.597469</c:v>
                </c:pt>
                <c:pt idx="3838">
                  <c:v>1.6033230000000001</c:v>
                </c:pt>
                <c:pt idx="3839">
                  <c:v>1.592579</c:v>
                </c:pt>
                <c:pt idx="3840">
                  <c:v>1.590179</c:v>
                </c:pt>
                <c:pt idx="3841">
                  <c:v>1.5950980000000001</c:v>
                </c:pt>
                <c:pt idx="3842">
                  <c:v>1.5930520000000001</c:v>
                </c:pt>
                <c:pt idx="3843">
                  <c:v>1.5932680000000001</c:v>
                </c:pt>
                <c:pt idx="3844">
                  <c:v>1.5972949999999999</c:v>
                </c:pt>
                <c:pt idx="3845">
                  <c:v>1.5939540000000001</c:v>
                </c:pt>
                <c:pt idx="3846">
                  <c:v>1.5953330000000001</c:v>
                </c:pt>
                <c:pt idx="3847">
                  <c:v>1.596133</c:v>
                </c:pt>
                <c:pt idx="3848">
                  <c:v>1.5827290000000001</c:v>
                </c:pt>
                <c:pt idx="3849">
                  <c:v>1.589995</c:v>
                </c:pt>
                <c:pt idx="3850">
                  <c:v>1.604255</c:v>
                </c:pt>
                <c:pt idx="3851">
                  <c:v>1.5887579999999999</c:v>
                </c:pt>
                <c:pt idx="3852">
                  <c:v>1.5847370000000001</c:v>
                </c:pt>
                <c:pt idx="3853">
                  <c:v>1.599667</c:v>
                </c:pt>
                <c:pt idx="3854">
                  <c:v>1.5967899999999999</c:v>
                </c:pt>
                <c:pt idx="3855">
                  <c:v>1.5874679999999999</c:v>
                </c:pt>
                <c:pt idx="3856">
                  <c:v>1.5962779999999999</c:v>
                </c:pt>
                <c:pt idx="3857">
                  <c:v>1.6076380000000001</c:v>
                </c:pt>
                <c:pt idx="3858">
                  <c:v>1.603443</c:v>
                </c:pt>
                <c:pt idx="3859">
                  <c:v>1.5988009999999999</c:v>
                </c:pt>
                <c:pt idx="3860">
                  <c:v>1.595505</c:v>
                </c:pt>
                <c:pt idx="3861">
                  <c:v>1.5903700000000001</c:v>
                </c:pt>
                <c:pt idx="3862">
                  <c:v>1.5976889999999999</c:v>
                </c:pt>
                <c:pt idx="3863">
                  <c:v>1.5998079999999999</c:v>
                </c:pt>
                <c:pt idx="3864">
                  <c:v>1.5843469999999999</c:v>
                </c:pt>
                <c:pt idx="3865">
                  <c:v>1.580287</c:v>
                </c:pt>
                <c:pt idx="3866">
                  <c:v>1.5913979999999999</c:v>
                </c:pt>
                <c:pt idx="3867">
                  <c:v>1.593294</c:v>
                </c:pt>
                <c:pt idx="3868">
                  <c:v>1.600171</c:v>
                </c:pt>
                <c:pt idx="3869">
                  <c:v>1.60755</c:v>
                </c:pt>
                <c:pt idx="3870">
                  <c:v>1.594795</c:v>
                </c:pt>
                <c:pt idx="3871">
                  <c:v>1.594627</c:v>
                </c:pt>
                <c:pt idx="3872">
                  <c:v>1.6044480000000001</c:v>
                </c:pt>
                <c:pt idx="3873">
                  <c:v>1.6023019999999999</c:v>
                </c:pt>
                <c:pt idx="3874">
                  <c:v>1.600719</c:v>
                </c:pt>
                <c:pt idx="3875">
                  <c:v>1.6067909999999999</c:v>
                </c:pt>
                <c:pt idx="3876">
                  <c:v>1.603515</c:v>
                </c:pt>
                <c:pt idx="3877">
                  <c:v>1.5868039999999999</c:v>
                </c:pt>
                <c:pt idx="3878">
                  <c:v>1.5999289999999999</c:v>
                </c:pt>
                <c:pt idx="3879">
                  <c:v>1.6089449999999998</c:v>
                </c:pt>
                <c:pt idx="3880">
                  <c:v>1.5848849999999999</c:v>
                </c:pt>
                <c:pt idx="3881">
                  <c:v>1.5924430000000001</c:v>
                </c:pt>
                <c:pt idx="3882">
                  <c:v>1.607305</c:v>
                </c:pt>
                <c:pt idx="3883">
                  <c:v>1.5965750000000001</c:v>
                </c:pt>
                <c:pt idx="3884">
                  <c:v>1.6040719999999999</c:v>
                </c:pt>
                <c:pt idx="3885">
                  <c:v>1.6118570000000001</c:v>
                </c:pt>
                <c:pt idx="3886">
                  <c:v>1.5930439999999999</c:v>
                </c:pt>
                <c:pt idx="3887">
                  <c:v>1.586741</c:v>
                </c:pt>
                <c:pt idx="3888">
                  <c:v>1.607127</c:v>
                </c:pt>
                <c:pt idx="3889">
                  <c:v>1.6090879999999999</c:v>
                </c:pt>
                <c:pt idx="3890">
                  <c:v>1.5964399999999999</c:v>
                </c:pt>
                <c:pt idx="3891">
                  <c:v>1.595656</c:v>
                </c:pt>
                <c:pt idx="3892">
                  <c:v>1.601359</c:v>
                </c:pt>
                <c:pt idx="3893">
                  <c:v>1.605308</c:v>
                </c:pt>
                <c:pt idx="3894">
                  <c:v>1.59684</c:v>
                </c:pt>
                <c:pt idx="3895">
                  <c:v>1.6021369999999999</c:v>
                </c:pt>
                <c:pt idx="3896">
                  <c:v>1.615734</c:v>
                </c:pt>
                <c:pt idx="3897">
                  <c:v>1.6062560000000001</c:v>
                </c:pt>
                <c:pt idx="3898">
                  <c:v>1.604447</c:v>
                </c:pt>
                <c:pt idx="3899">
                  <c:v>1.6088010000000001</c:v>
                </c:pt>
                <c:pt idx="3900">
                  <c:v>1.6058270000000001</c:v>
                </c:pt>
                <c:pt idx="3901">
                  <c:v>1.600309</c:v>
                </c:pt>
                <c:pt idx="3902">
                  <c:v>1.5935429999999999</c:v>
                </c:pt>
                <c:pt idx="3903">
                  <c:v>1.597823</c:v>
                </c:pt>
                <c:pt idx="3904">
                  <c:v>1.601842</c:v>
                </c:pt>
                <c:pt idx="3905">
                  <c:v>1.6053549999999999</c:v>
                </c:pt>
                <c:pt idx="3906">
                  <c:v>1.608563</c:v>
                </c:pt>
                <c:pt idx="3907">
                  <c:v>1.601566</c:v>
                </c:pt>
                <c:pt idx="3908">
                  <c:v>1.5971919999999999</c:v>
                </c:pt>
                <c:pt idx="3909">
                  <c:v>1.5989249999999999</c:v>
                </c:pt>
                <c:pt idx="3910">
                  <c:v>1.605132</c:v>
                </c:pt>
                <c:pt idx="3911">
                  <c:v>1.6044399999999999</c:v>
                </c:pt>
                <c:pt idx="3912">
                  <c:v>1.6036329999999999</c:v>
                </c:pt>
                <c:pt idx="3913">
                  <c:v>1.604231</c:v>
                </c:pt>
                <c:pt idx="3914">
                  <c:v>1.5965910000000001</c:v>
                </c:pt>
                <c:pt idx="3915">
                  <c:v>1.606881</c:v>
                </c:pt>
                <c:pt idx="3916">
                  <c:v>1.6243339999999999</c:v>
                </c:pt>
                <c:pt idx="3917">
                  <c:v>1.6099299999999999</c:v>
                </c:pt>
                <c:pt idx="3918">
                  <c:v>1.5988560000000001</c:v>
                </c:pt>
                <c:pt idx="3919">
                  <c:v>1.618466</c:v>
                </c:pt>
                <c:pt idx="3920">
                  <c:v>1.61528</c:v>
                </c:pt>
                <c:pt idx="3921">
                  <c:v>1.5900259999999999</c:v>
                </c:pt>
                <c:pt idx="3922">
                  <c:v>1.597604</c:v>
                </c:pt>
                <c:pt idx="3923">
                  <c:v>1.610897</c:v>
                </c:pt>
                <c:pt idx="3924">
                  <c:v>1.605267</c:v>
                </c:pt>
                <c:pt idx="3925">
                  <c:v>1.6055380000000001</c:v>
                </c:pt>
                <c:pt idx="3926">
                  <c:v>1.6080220000000001</c:v>
                </c:pt>
                <c:pt idx="3927">
                  <c:v>1.6038809999999999</c:v>
                </c:pt>
                <c:pt idx="3928">
                  <c:v>1.6014629999999999</c:v>
                </c:pt>
                <c:pt idx="3929">
                  <c:v>1.6084800000000001</c:v>
                </c:pt>
                <c:pt idx="3930">
                  <c:v>1.6026120000000001</c:v>
                </c:pt>
                <c:pt idx="3931">
                  <c:v>1.597845</c:v>
                </c:pt>
                <c:pt idx="3932">
                  <c:v>1.6185320000000001</c:v>
                </c:pt>
                <c:pt idx="3933">
                  <c:v>1.6207859999999998</c:v>
                </c:pt>
                <c:pt idx="3934">
                  <c:v>1.60358</c:v>
                </c:pt>
                <c:pt idx="3935">
                  <c:v>1.6086770000000001</c:v>
                </c:pt>
                <c:pt idx="3936">
                  <c:v>1.619211</c:v>
                </c:pt>
                <c:pt idx="3937">
                  <c:v>1.617958</c:v>
                </c:pt>
                <c:pt idx="3938">
                  <c:v>1.6097220000000001</c:v>
                </c:pt>
                <c:pt idx="3939">
                  <c:v>1.6014629999999999</c:v>
                </c:pt>
                <c:pt idx="3940">
                  <c:v>1.603558</c:v>
                </c:pt>
                <c:pt idx="3941">
                  <c:v>1.6119140000000001</c:v>
                </c:pt>
                <c:pt idx="3942">
                  <c:v>1.6101190000000001</c:v>
                </c:pt>
                <c:pt idx="3943">
                  <c:v>1.600587</c:v>
                </c:pt>
                <c:pt idx="3944">
                  <c:v>1.6080019999999999</c:v>
                </c:pt>
                <c:pt idx="3945">
                  <c:v>1.6175349999999999</c:v>
                </c:pt>
                <c:pt idx="3946">
                  <c:v>1.608134</c:v>
                </c:pt>
                <c:pt idx="3947">
                  <c:v>1.6050960000000001</c:v>
                </c:pt>
                <c:pt idx="3948">
                  <c:v>1.605235</c:v>
                </c:pt>
                <c:pt idx="3949">
                  <c:v>1.6058919999999999</c:v>
                </c:pt>
                <c:pt idx="3950">
                  <c:v>1.611961</c:v>
                </c:pt>
                <c:pt idx="3951">
                  <c:v>1.605882</c:v>
                </c:pt>
                <c:pt idx="3952">
                  <c:v>1.600897</c:v>
                </c:pt>
                <c:pt idx="3953">
                  <c:v>1.611893</c:v>
                </c:pt>
                <c:pt idx="3954">
                  <c:v>1.620385</c:v>
                </c:pt>
                <c:pt idx="3955">
                  <c:v>1.609694</c:v>
                </c:pt>
                <c:pt idx="3956">
                  <c:v>1.61008</c:v>
                </c:pt>
                <c:pt idx="3957">
                  <c:v>1.6233759999999999</c:v>
                </c:pt>
                <c:pt idx="3958">
                  <c:v>1.620635</c:v>
                </c:pt>
                <c:pt idx="3959">
                  <c:v>1.6123609999999999</c:v>
                </c:pt>
                <c:pt idx="3960">
                  <c:v>1.6117330000000001</c:v>
                </c:pt>
                <c:pt idx="3961">
                  <c:v>1.615119</c:v>
                </c:pt>
                <c:pt idx="3962">
                  <c:v>1.607815</c:v>
                </c:pt>
                <c:pt idx="3963">
                  <c:v>1.60849</c:v>
                </c:pt>
                <c:pt idx="3964">
                  <c:v>1.625631</c:v>
                </c:pt>
                <c:pt idx="3965">
                  <c:v>1.61215</c:v>
                </c:pt>
                <c:pt idx="3966">
                  <c:v>1.5968849999999999</c:v>
                </c:pt>
                <c:pt idx="3967">
                  <c:v>1.6200369999999999</c:v>
                </c:pt>
                <c:pt idx="3968">
                  <c:v>1.6244589999999999</c:v>
                </c:pt>
                <c:pt idx="3969">
                  <c:v>1.6118109999999999</c:v>
                </c:pt>
                <c:pt idx="3970">
                  <c:v>1.6187510000000001</c:v>
                </c:pt>
                <c:pt idx="3971">
                  <c:v>1.621184</c:v>
                </c:pt>
                <c:pt idx="3972">
                  <c:v>1.6137999999999999</c:v>
                </c:pt>
                <c:pt idx="3973">
                  <c:v>1.6179589999999999</c:v>
                </c:pt>
                <c:pt idx="3974">
                  <c:v>1.6200700000000001</c:v>
                </c:pt>
                <c:pt idx="3975">
                  <c:v>1.608773</c:v>
                </c:pt>
                <c:pt idx="3976">
                  <c:v>1.6138349999999999</c:v>
                </c:pt>
                <c:pt idx="3977">
                  <c:v>1.6135380000000001</c:v>
                </c:pt>
                <c:pt idx="3978">
                  <c:v>1.6035189999999999</c:v>
                </c:pt>
                <c:pt idx="3979">
                  <c:v>1.6201179999999999</c:v>
                </c:pt>
                <c:pt idx="3980">
                  <c:v>1.628371</c:v>
                </c:pt>
                <c:pt idx="3981">
                  <c:v>1.612255</c:v>
                </c:pt>
                <c:pt idx="3982">
                  <c:v>1.6140300000000001</c:v>
                </c:pt>
                <c:pt idx="3983">
                  <c:v>1.6277360000000001</c:v>
                </c:pt>
                <c:pt idx="3984">
                  <c:v>1.616403</c:v>
                </c:pt>
                <c:pt idx="3985">
                  <c:v>1.6095920000000001</c:v>
                </c:pt>
                <c:pt idx="3986">
                  <c:v>1.6249130000000001</c:v>
                </c:pt>
                <c:pt idx="3987">
                  <c:v>1.6152500000000001</c:v>
                </c:pt>
                <c:pt idx="3988">
                  <c:v>1.6056270000000001</c:v>
                </c:pt>
                <c:pt idx="3989">
                  <c:v>1.618592</c:v>
                </c:pt>
                <c:pt idx="3990">
                  <c:v>1.619294</c:v>
                </c:pt>
                <c:pt idx="3991">
                  <c:v>1.610538</c:v>
                </c:pt>
                <c:pt idx="3992">
                  <c:v>1.6127449999999999</c:v>
                </c:pt>
                <c:pt idx="3993">
                  <c:v>1.6171820000000001</c:v>
                </c:pt>
                <c:pt idx="3994">
                  <c:v>1.615213</c:v>
                </c:pt>
                <c:pt idx="3995">
                  <c:v>1.620549</c:v>
                </c:pt>
                <c:pt idx="3996">
                  <c:v>1.6317840000000001</c:v>
                </c:pt>
                <c:pt idx="3997">
                  <c:v>1.6225179999999999</c:v>
                </c:pt>
                <c:pt idx="3998">
                  <c:v>1.61511</c:v>
                </c:pt>
                <c:pt idx="3999">
                  <c:v>1.6192280000000001</c:v>
                </c:pt>
                <c:pt idx="4000">
                  <c:v>1.615442</c:v>
                </c:pt>
                <c:pt idx="4001">
                  <c:v>1.617918</c:v>
                </c:pt>
                <c:pt idx="4002">
                  <c:v>1.627203</c:v>
                </c:pt>
                <c:pt idx="4003">
                  <c:v>1.619766</c:v>
                </c:pt>
                <c:pt idx="4004">
                  <c:v>1.608312</c:v>
                </c:pt>
                <c:pt idx="4005">
                  <c:v>1.6120760000000001</c:v>
                </c:pt>
                <c:pt idx="4006">
                  <c:v>1.620506</c:v>
                </c:pt>
                <c:pt idx="4007">
                  <c:v>1.6273089999999999</c:v>
                </c:pt>
                <c:pt idx="4008">
                  <c:v>1.6290420000000001</c:v>
                </c:pt>
                <c:pt idx="4009">
                  <c:v>1.6242670000000001</c:v>
                </c:pt>
                <c:pt idx="4010">
                  <c:v>1.6298439999999998</c:v>
                </c:pt>
                <c:pt idx="4011">
                  <c:v>1.634998</c:v>
                </c:pt>
                <c:pt idx="4012">
                  <c:v>1.623203</c:v>
                </c:pt>
                <c:pt idx="4013">
                  <c:v>1.613167</c:v>
                </c:pt>
                <c:pt idx="4014">
                  <c:v>1.616598</c:v>
                </c:pt>
                <c:pt idx="4015">
                  <c:v>1.6290260000000001</c:v>
                </c:pt>
                <c:pt idx="4016">
                  <c:v>1.623235</c:v>
                </c:pt>
                <c:pt idx="4017">
                  <c:v>1.613235</c:v>
                </c:pt>
                <c:pt idx="4018">
                  <c:v>1.623122</c:v>
                </c:pt>
                <c:pt idx="4019">
                  <c:v>1.62293</c:v>
                </c:pt>
                <c:pt idx="4020">
                  <c:v>1.6199210000000002</c:v>
                </c:pt>
                <c:pt idx="4021">
                  <c:v>1.6234440000000001</c:v>
                </c:pt>
                <c:pt idx="4022">
                  <c:v>1.620708</c:v>
                </c:pt>
                <c:pt idx="4023">
                  <c:v>1.6248390000000001</c:v>
                </c:pt>
                <c:pt idx="4024">
                  <c:v>1.629472</c:v>
                </c:pt>
                <c:pt idx="4025">
                  <c:v>1.619971</c:v>
                </c:pt>
                <c:pt idx="4026">
                  <c:v>1.613521</c:v>
                </c:pt>
                <c:pt idx="4027">
                  <c:v>1.623791</c:v>
                </c:pt>
                <c:pt idx="4028">
                  <c:v>1.6269499999999999</c:v>
                </c:pt>
                <c:pt idx="4029">
                  <c:v>1.619821</c:v>
                </c:pt>
                <c:pt idx="4030">
                  <c:v>1.6226560000000001</c:v>
                </c:pt>
                <c:pt idx="4031">
                  <c:v>1.6247910000000001</c:v>
                </c:pt>
                <c:pt idx="4032">
                  <c:v>1.630074</c:v>
                </c:pt>
                <c:pt idx="4033">
                  <c:v>1.640415</c:v>
                </c:pt>
                <c:pt idx="4034">
                  <c:v>1.6332710000000001</c:v>
                </c:pt>
                <c:pt idx="4035">
                  <c:v>1.6229119999999999</c:v>
                </c:pt>
                <c:pt idx="4036">
                  <c:v>1.628633</c:v>
                </c:pt>
                <c:pt idx="4037">
                  <c:v>1.628134</c:v>
                </c:pt>
                <c:pt idx="4038">
                  <c:v>1.6129560000000001</c:v>
                </c:pt>
                <c:pt idx="4039">
                  <c:v>1.6156350000000002</c:v>
                </c:pt>
                <c:pt idx="4040">
                  <c:v>1.621157</c:v>
                </c:pt>
                <c:pt idx="4041">
                  <c:v>1.6110630000000001</c:v>
                </c:pt>
                <c:pt idx="4042">
                  <c:v>1.6291280000000001</c:v>
                </c:pt>
                <c:pt idx="4043">
                  <c:v>1.6468829999999999</c:v>
                </c:pt>
                <c:pt idx="4044">
                  <c:v>1.6253410000000001</c:v>
                </c:pt>
                <c:pt idx="4045">
                  <c:v>1.614611</c:v>
                </c:pt>
                <c:pt idx="4046">
                  <c:v>1.6297060000000001</c:v>
                </c:pt>
                <c:pt idx="4047">
                  <c:v>1.6328849999999999</c:v>
                </c:pt>
                <c:pt idx="4048">
                  <c:v>1.629739</c:v>
                </c:pt>
                <c:pt idx="4049">
                  <c:v>1.6307610000000001</c:v>
                </c:pt>
                <c:pt idx="4050">
                  <c:v>1.620525</c:v>
                </c:pt>
                <c:pt idx="4051">
                  <c:v>1.6142620000000001</c:v>
                </c:pt>
                <c:pt idx="4052">
                  <c:v>1.628727</c:v>
                </c:pt>
                <c:pt idx="4053">
                  <c:v>1.636725</c:v>
                </c:pt>
                <c:pt idx="4054">
                  <c:v>1.6330909999999998</c:v>
                </c:pt>
                <c:pt idx="4055">
                  <c:v>1.6354419999999998</c:v>
                </c:pt>
                <c:pt idx="4056">
                  <c:v>1.6360440000000001</c:v>
                </c:pt>
                <c:pt idx="4057">
                  <c:v>1.626984</c:v>
                </c:pt>
                <c:pt idx="4058">
                  <c:v>1.623677</c:v>
                </c:pt>
                <c:pt idx="4059">
                  <c:v>1.6300509999999999</c:v>
                </c:pt>
                <c:pt idx="4060">
                  <c:v>1.6298270000000001</c:v>
                </c:pt>
                <c:pt idx="4061">
                  <c:v>1.632101</c:v>
                </c:pt>
                <c:pt idx="4062">
                  <c:v>1.632142</c:v>
                </c:pt>
                <c:pt idx="4063">
                  <c:v>1.618125</c:v>
                </c:pt>
                <c:pt idx="4064">
                  <c:v>1.617367</c:v>
                </c:pt>
                <c:pt idx="4065">
                  <c:v>1.630952</c:v>
                </c:pt>
                <c:pt idx="4066">
                  <c:v>1.636026</c:v>
                </c:pt>
                <c:pt idx="4067">
                  <c:v>1.6369880000000001</c:v>
                </c:pt>
                <c:pt idx="4068">
                  <c:v>1.6383450000000002</c:v>
                </c:pt>
                <c:pt idx="4069">
                  <c:v>1.632261</c:v>
                </c:pt>
                <c:pt idx="4070">
                  <c:v>1.6239140000000001</c:v>
                </c:pt>
                <c:pt idx="4071">
                  <c:v>1.6320939999999999</c:v>
                </c:pt>
                <c:pt idx="4072">
                  <c:v>1.635084</c:v>
                </c:pt>
                <c:pt idx="4073">
                  <c:v>1.6255269999999999</c:v>
                </c:pt>
                <c:pt idx="4074">
                  <c:v>1.6325050000000001</c:v>
                </c:pt>
                <c:pt idx="4075">
                  <c:v>1.6428430000000001</c:v>
                </c:pt>
                <c:pt idx="4076">
                  <c:v>1.6308880000000001</c:v>
                </c:pt>
                <c:pt idx="4077">
                  <c:v>1.6206749999999999</c:v>
                </c:pt>
                <c:pt idx="4078">
                  <c:v>1.629149</c:v>
                </c:pt>
                <c:pt idx="4079">
                  <c:v>1.630976</c:v>
                </c:pt>
                <c:pt idx="4080">
                  <c:v>1.627875</c:v>
                </c:pt>
                <c:pt idx="4081">
                  <c:v>1.6367829999999999</c:v>
                </c:pt>
                <c:pt idx="4082">
                  <c:v>1.6335030000000001</c:v>
                </c:pt>
                <c:pt idx="4083">
                  <c:v>1.623205</c:v>
                </c:pt>
                <c:pt idx="4084">
                  <c:v>1.6314440000000001</c:v>
                </c:pt>
                <c:pt idx="4085">
                  <c:v>1.6325880000000002</c:v>
                </c:pt>
                <c:pt idx="4086">
                  <c:v>1.626673</c:v>
                </c:pt>
                <c:pt idx="4087">
                  <c:v>1.635586</c:v>
                </c:pt>
                <c:pt idx="4088">
                  <c:v>1.643275</c:v>
                </c:pt>
                <c:pt idx="4089">
                  <c:v>1.638385</c:v>
                </c:pt>
                <c:pt idx="4090">
                  <c:v>1.6383939999999999</c:v>
                </c:pt>
                <c:pt idx="4091">
                  <c:v>1.6425160000000001</c:v>
                </c:pt>
                <c:pt idx="4092">
                  <c:v>1.6412580000000001</c:v>
                </c:pt>
                <c:pt idx="4093">
                  <c:v>1.6440109999999999</c:v>
                </c:pt>
                <c:pt idx="4094">
                  <c:v>1.6369850000000001</c:v>
                </c:pt>
                <c:pt idx="4095">
                  <c:v>1.6241479999999999</c:v>
                </c:pt>
                <c:pt idx="4096">
                  <c:v>1.629111</c:v>
                </c:pt>
                <c:pt idx="4097">
                  <c:v>1.6362449999999999</c:v>
                </c:pt>
                <c:pt idx="4098">
                  <c:v>1.6316549999999999</c:v>
                </c:pt>
                <c:pt idx="4099">
                  <c:v>1.624369</c:v>
                </c:pt>
                <c:pt idx="4100">
                  <c:v>1.6327180000000001</c:v>
                </c:pt>
                <c:pt idx="4101">
                  <c:v>1.635427</c:v>
                </c:pt>
                <c:pt idx="4102">
                  <c:v>1.627443</c:v>
                </c:pt>
                <c:pt idx="4103">
                  <c:v>1.637087</c:v>
                </c:pt>
                <c:pt idx="4104">
                  <c:v>1.642271</c:v>
                </c:pt>
                <c:pt idx="4105">
                  <c:v>1.6388690000000001</c:v>
                </c:pt>
                <c:pt idx="4106">
                  <c:v>1.647721</c:v>
                </c:pt>
                <c:pt idx="4107">
                  <c:v>1.650312</c:v>
                </c:pt>
                <c:pt idx="4108">
                  <c:v>1.6391279999999999</c:v>
                </c:pt>
                <c:pt idx="4109">
                  <c:v>1.6362839999999998</c:v>
                </c:pt>
                <c:pt idx="4110">
                  <c:v>1.644549</c:v>
                </c:pt>
                <c:pt idx="4111">
                  <c:v>1.6354090000000001</c:v>
                </c:pt>
                <c:pt idx="4112">
                  <c:v>1.630552</c:v>
                </c:pt>
                <c:pt idx="4113">
                  <c:v>1.6426500000000002</c:v>
                </c:pt>
                <c:pt idx="4114">
                  <c:v>1.6339939999999999</c:v>
                </c:pt>
                <c:pt idx="4115">
                  <c:v>1.6381190000000001</c:v>
                </c:pt>
                <c:pt idx="4116">
                  <c:v>1.6484749999999999</c:v>
                </c:pt>
                <c:pt idx="4117">
                  <c:v>1.6287639999999999</c:v>
                </c:pt>
                <c:pt idx="4118">
                  <c:v>1.62401</c:v>
                </c:pt>
                <c:pt idx="4119">
                  <c:v>1.6378789999999999</c:v>
                </c:pt>
                <c:pt idx="4120">
                  <c:v>1.6431819999999999</c:v>
                </c:pt>
                <c:pt idx="4121">
                  <c:v>1.6419000000000001</c:v>
                </c:pt>
                <c:pt idx="4122">
                  <c:v>1.6409400000000001</c:v>
                </c:pt>
                <c:pt idx="4123">
                  <c:v>1.6362299999999999</c:v>
                </c:pt>
                <c:pt idx="4124">
                  <c:v>1.634557</c:v>
                </c:pt>
                <c:pt idx="4125">
                  <c:v>1.6389260000000001</c:v>
                </c:pt>
                <c:pt idx="4126">
                  <c:v>1.635391</c:v>
                </c:pt>
                <c:pt idx="4127">
                  <c:v>1.6483050000000001</c:v>
                </c:pt>
                <c:pt idx="4128">
                  <c:v>1.656898</c:v>
                </c:pt>
                <c:pt idx="4129">
                  <c:v>1.639716</c:v>
                </c:pt>
                <c:pt idx="4130">
                  <c:v>1.6339570000000001</c:v>
                </c:pt>
                <c:pt idx="4131">
                  <c:v>1.644682</c:v>
                </c:pt>
                <c:pt idx="4132">
                  <c:v>1.6531739999999999</c:v>
                </c:pt>
                <c:pt idx="4133">
                  <c:v>1.6423909999999999</c:v>
                </c:pt>
                <c:pt idx="4134">
                  <c:v>1.633189</c:v>
                </c:pt>
                <c:pt idx="4135">
                  <c:v>1.6456409999999999</c:v>
                </c:pt>
                <c:pt idx="4136">
                  <c:v>1.645589</c:v>
                </c:pt>
                <c:pt idx="4137">
                  <c:v>1.636436</c:v>
                </c:pt>
                <c:pt idx="4138">
                  <c:v>1.639721</c:v>
                </c:pt>
                <c:pt idx="4139">
                  <c:v>1.639451</c:v>
                </c:pt>
                <c:pt idx="4140">
                  <c:v>1.6383809999999999</c:v>
                </c:pt>
                <c:pt idx="4141">
                  <c:v>1.643745</c:v>
                </c:pt>
                <c:pt idx="4142">
                  <c:v>1.6345769999999999</c:v>
                </c:pt>
                <c:pt idx="4143">
                  <c:v>1.629321</c:v>
                </c:pt>
                <c:pt idx="4144">
                  <c:v>1.6545649999999998</c:v>
                </c:pt>
                <c:pt idx="4145">
                  <c:v>1.656679</c:v>
                </c:pt>
                <c:pt idx="4146">
                  <c:v>1.6396310000000001</c:v>
                </c:pt>
                <c:pt idx="4147">
                  <c:v>1.6499679999999999</c:v>
                </c:pt>
                <c:pt idx="4148">
                  <c:v>1.6553450000000001</c:v>
                </c:pt>
                <c:pt idx="4149">
                  <c:v>1.6482299999999999</c:v>
                </c:pt>
                <c:pt idx="4150">
                  <c:v>1.6464379999999998</c:v>
                </c:pt>
                <c:pt idx="4151">
                  <c:v>1.6431750000000001</c:v>
                </c:pt>
                <c:pt idx="4152">
                  <c:v>1.647616</c:v>
                </c:pt>
                <c:pt idx="4153">
                  <c:v>1.651524</c:v>
                </c:pt>
                <c:pt idx="4154">
                  <c:v>1.641697</c:v>
                </c:pt>
                <c:pt idx="4155">
                  <c:v>1.6338759999999999</c:v>
                </c:pt>
                <c:pt idx="4156">
                  <c:v>1.638757</c:v>
                </c:pt>
                <c:pt idx="4157">
                  <c:v>1.6397569999999999</c:v>
                </c:pt>
                <c:pt idx="4158">
                  <c:v>1.6359840000000001</c:v>
                </c:pt>
                <c:pt idx="4159">
                  <c:v>1.6471209999999998</c:v>
                </c:pt>
                <c:pt idx="4160">
                  <c:v>1.653132</c:v>
                </c:pt>
                <c:pt idx="4161">
                  <c:v>1.648495</c:v>
                </c:pt>
                <c:pt idx="4162">
                  <c:v>1.6457030000000001</c:v>
                </c:pt>
                <c:pt idx="4163">
                  <c:v>1.6463909999999999</c:v>
                </c:pt>
                <c:pt idx="4164">
                  <c:v>1.6482209999999999</c:v>
                </c:pt>
                <c:pt idx="4165">
                  <c:v>1.6483430000000001</c:v>
                </c:pt>
                <c:pt idx="4166">
                  <c:v>1.657046</c:v>
                </c:pt>
                <c:pt idx="4167">
                  <c:v>1.6520820000000001</c:v>
                </c:pt>
                <c:pt idx="4168">
                  <c:v>1.6388470000000002</c:v>
                </c:pt>
                <c:pt idx="4169">
                  <c:v>1.6530149999999999</c:v>
                </c:pt>
                <c:pt idx="4170">
                  <c:v>1.655173</c:v>
                </c:pt>
                <c:pt idx="4171">
                  <c:v>1.6412420000000001</c:v>
                </c:pt>
                <c:pt idx="4172">
                  <c:v>1.6463680000000001</c:v>
                </c:pt>
                <c:pt idx="4173">
                  <c:v>1.6467849999999999</c:v>
                </c:pt>
                <c:pt idx="4174">
                  <c:v>1.6457060000000001</c:v>
                </c:pt>
                <c:pt idx="4175">
                  <c:v>1.6580539999999999</c:v>
                </c:pt>
                <c:pt idx="4176">
                  <c:v>1.654765</c:v>
                </c:pt>
                <c:pt idx="4177">
                  <c:v>1.6378159999999999</c:v>
                </c:pt>
                <c:pt idx="4178">
                  <c:v>1.6481729999999999</c:v>
                </c:pt>
                <c:pt idx="4179">
                  <c:v>1.6584430000000001</c:v>
                </c:pt>
                <c:pt idx="4180">
                  <c:v>1.6351849999999999</c:v>
                </c:pt>
                <c:pt idx="4181">
                  <c:v>1.633146</c:v>
                </c:pt>
                <c:pt idx="4182">
                  <c:v>1.656784</c:v>
                </c:pt>
                <c:pt idx="4183">
                  <c:v>1.6543939999999999</c:v>
                </c:pt>
                <c:pt idx="4184">
                  <c:v>1.643578</c:v>
                </c:pt>
                <c:pt idx="4185">
                  <c:v>1.6487880000000001</c:v>
                </c:pt>
                <c:pt idx="4186">
                  <c:v>1.6484299999999998</c:v>
                </c:pt>
                <c:pt idx="4187">
                  <c:v>1.642914</c:v>
                </c:pt>
                <c:pt idx="4188">
                  <c:v>1.648255</c:v>
                </c:pt>
                <c:pt idx="4189">
                  <c:v>1.656968</c:v>
                </c:pt>
                <c:pt idx="4190">
                  <c:v>1.6614740000000001</c:v>
                </c:pt>
                <c:pt idx="4191">
                  <c:v>1.6580970000000002</c:v>
                </c:pt>
                <c:pt idx="4192">
                  <c:v>1.646557</c:v>
                </c:pt>
                <c:pt idx="4193">
                  <c:v>1.649349</c:v>
                </c:pt>
                <c:pt idx="4194">
                  <c:v>1.661473</c:v>
                </c:pt>
                <c:pt idx="4195">
                  <c:v>1.653667</c:v>
                </c:pt>
                <c:pt idx="4196">
                  <c:v>1.6415729999999999</c:v>
                </c:pt>
                <c:pt idx="4197">
                  <c:v>1.656183</c:v>
                </c:pt>
                <c:pt idx="4198">
                  <c:v>1.661594</c:v>
                </c:pt>
                <c:pt idx="4199">
                  <c:v>1.6453139999999999</c:v>
                </c:pt>
                <c:pt idx="4200">
                  <c:v>1.6553249999999999</c:v>
                </c:pt>
                <c:pt idx="4201">
                  <c:v>1.6649419999999999</c:v>
                </c:pt>
                <c:pt idx="4202">
                  <c:v>1.647824</c:v>
                </c:pt>
                <c:pt idx="4203">
                  <c:v>1.6470560000000001</c:v>
                </c:pt>
                <c:pt idx="4204">
                  <c:v>1.6503939999999999</c:v>
                </c:pt>
                <c:pt idx="4205">
                  <c:v>1.6456629999999999</c:v>
                </c:pt>
                <c:pt idx="4206">
                  <c:v>1.6438109999999999</c:v>
                </c:pt>
                <c:pt idx="4207">
                  <c:v>1.6440440000000001</c:v>
                </c:pt>
                <c:pt idx="4208">
                  <c:v>1.6538650000000001</c:v>
                </c:pt>
                <c:pt idx="4209">
                  <c:v>1.6616439999999999</c:v>
                </c:pt>
                <c:pt idx="4210">
                  <c:v>1.657381</c:v>
                </c:pt>
                <c:pt idx="4211">
                  <c:v>1.654326</c:v>
                </c:pt>
                <c:pt idx="4212">
                  <c:v>1.6545890000000001</c:v>
                </c:pt>
                <c:pt idx="4213">
                  <c:v>1.662819</c:v>
                </c:pt>
                <c:pt idx="4214">
                  <c:v>1.6609530000000001</c:v>
                </c:pt>
                <c:pt idx="4215">
                  <c:v>1.65767</c:v>
                </c:pt>
                <c:pt idx="4216">
                  <c:v>1.6601059999999999</c:v>
                </c:pt>
                <c:pt idx="4217">
                  <c:v>1.651761</c:v>
                </c:pt>
                <c:pt idx="4218">
                  <c:v>1.65317</c:v>
                </c:pt>
                <c:pt idx="4219">
                  <c:v>1.6625130000000001</c:v>
                </c:pt>
                <c:pt idx="4220">
                  <c:v>1.662002</c:v>
                </c:pt>
                <c:pt idx="4221">
                  <c:v>1.653033</c:v>
                </c:pt>
                <c:pt idx="4222">
                  <c:v>1.6547290000000001</c:v>
                </c:pt>
                <c:pt idx="4223">
                  <c:v>1.6597059999999999</c:v>
                </c:pt>
                <c:pt idx="4224">
                  <c:v>1.6530019999999999</c:v>
                </c:pt>
                <c:pt idx="4225">
                  <c:v>1.6541079999999999</c:v>
                </c:pt>
                <c:pt idx="4226">
                  <c:v>1.656766</c:v>
                </c:pt>
                <c:pt idx="4227">
                  <c:v>1.6502840000000001</c:v>
                </c:pt>
                <c:pt idx="4228">
                  <c:v>1.6535139999999999</c:v>
                </c:pt>
                <c:pt idx="4229">
                  <c:v>1.660793</c:v>
                </c:pt>
                <c:pt idx="4230">
                  <c:v>1.6569160000000001</c:v>
                </c:pt>
                <c:pt idx="4231">
                  <c:v>1.653905</c:v>
                </c:pt>
                <c:pt idx="4232">
                  <c:v>1.655321</c:v>
                </c:pt>
                <c:pt idx="4233">
                  <c:v>1.6488640000000001</c:v>
                </c:pt>
                <c:pt idx="4234">
                  <c:v>1.650285</c:v>
                </c:pt>
                <c:pt idx="4235">
                  <c:v>1.6685080000000001</c:v>
                </c:pt>
                <c:pt idx="4236">
                  <c:v>1.6739389999999998</c:v>
                </c:pt>
                <c:pt idx="4237">
                  <c:v>1.6665399999999999</c:v>
                </c:pt>
                <c:pt idx="4238">
                  <c:v>1.663138</c:v>
                </c:pt>
                <c:pt idx="4239">
                  <c:v>1.655662</c:v>
                </c:pt>
                <c:pt idx="4240">
                  <c:v>1.6493630000000001</c:v>
                </c:pt>
                <c:pt idx="4241">
                  <c:v>1.6546509999999999</c:v>
                </c:pt>
                <c:pt idx="4242">
                  <c:v>1.6608000000000001</c:v>
                </c:pt>
                <c:pt idx="4243">
                  <c:v>1.6578439999999999</c:v>
                </c:pt>
                <c:pt idx="4244">
                  <c:v>1.6575260000000001</c:v>
                </c:pt>
                <c:pt idx="4245">
                  <c:v>1.6660110000000001</c:v>
                </c:pt>
                <c:pt idx="4246">
                  <c:v>1.657616</c:v>
                </c:pt>
                <c:pt idx="4247">
                  <c:v>1.651878</c:v>
                </c:pt>
                <c:pt idx="4248">
                  <c:v>1.6639550000000001</c:v>
                </c:pt>
                <c:pt idx="4249">
                  <c:v>1.6743779999999999</c:v>
                </c:pt>
                <c:pt idx="4250">
                  <c:v>1.664048</c:v>
                </c:pt>
                <c:pt idx="4251">
                  <c:v>1.650739</c:v>
                </c:pt>
                <c:pt idx="4252">
                  <c:v>1.658191</c:v>
                </c:pt>
                <c:pt idx="4253">
                  <c:v>1.6680299999999999</c:v>
                </c:pt>
                <c:pt idx="4254">
                  <c:v>1.668547</c:v>
                </c:pt>
                <c:pt idx="4255">
                  <c:v>1.672253</c:v>
                </c:pt>
                <c:pt idx="4256">
                  <c:v>1.6687340000000002</c:v>
                </c:pt>
                <c:pt idx="4257">
                  <c:v>1.6603949999999998</c:v>
                </c:pt>
                <c:pt idx="4258">
                  <c:v>1.6580569999999999</c:v>
                </c:pt>
                <c:pt idx="4259">
                  <c:v>1.657305</c:v>
                </c:pt>
                <c:pt idx="4260">
                  <c:v>1.655146</c:v>
                </c:pt>
                <c:pt idx="4261">
                  <c:v>1.6596139999999999</c:v>
                </c:pt>
                <c:pt idx="4262">
                  <c:v>1.666723</c:v>
                </c:pt>
                <c:pt idx="4263">
                  <c:v>1.6677759999999999</c:v>
                </c:pt>
                <c:pt idx="4264">
                  <c:v>1.658207</c:v>
                </c:pt>
                <c:pt idx="4265">
                  <c:v>1.643775</c:v>
                </c:pt>
                <c:pt idx="4266">
                  <c:v>1.657513</c:v>
                </c:pt>
                <c:pt idx="4267">
                  <c:v>1.677125</c:v>
                </c:pt>
                <c:pt idx="4268">
                  <c:v>1.6751499999999999</c:v>
                </c:pt>
                <c:pt idx="4269">
                  <c:v>1.6656390000000001</c:v>
                </c:pt>
                <c:pt idx="4270">
                  <c:v>1.656075</c:v>
                </c:pt>
                <c:pt idx="4271">
                  <c:v>1.6559089999999999</c:v>
                </c:pt>
                <c:pt idx="4272">
                  <c:v>1.66567</c:v>
                </c:pt>
                <c:pt idx="4273">
                  <c:v>1.6674880000000001</c:v>
                </c:pt>
                <c:pt idx="4274">
                  <c:v>1.6657790000000001</c:v>
                </c:pt>
                <c:pt idx="4275">
                  <c:v>1.6708069999999999</c:v>
                </c:pt>
                <c:pt idx="4276">
                  <c:v>1.6704240000000001</c:v>
                </c:pt>
                <c:pt idx="4277">
                  <c:v>1.66134</c:v>
                </c:pt>
                <c:pt idx="4278">
                  <c:v>1.6640440000000001</c:v>
                </c:pt>
                <c:pt idx="4279">
                  <c:v>1.6724429999999999</c:v>
                </c:pt>
                <c:pt idx="4280">
                  <c:v>1.6702620000000001</c:v>
                </c:pt>
                <c:pt idx="4281">
                  <c:v>1.664668</c:v>
                </c:pt>
                <c:pt idx="4282">
                  <c:v>1.6662509999999999</c:v>
                </c:pt>
                <c:pt idx="4283">
                  <c:v>1.666347</c:v>
                </c:pt>
                <c:pt idx="4284">
                  <c:v>1.659233</c:v>
                </c:pt>
                <c:pt idx="4285">
                  <c:v>1.6642220000000001</c:v>
                </c:pt>
                <c:pt idx="4286">
                  <c:v>1.671778</c:v>
                </c:pt>
                <c:pt idx="4287">
                  <c:v>1.6669260000000001</c:v>
                </c:pt>
                <c:pt idx="4288">
                  <c:v>1.6704590000000001</c:v>
                </c:pt>
                <c:pt idx="4289">
                  <c:v>1.6747610000000002</c:v>
                </c:pt>
                <c:pt idx="4290">
                  <c:v>1.658882</c:v>
                </c:pt>
                <c:pt idx="4291">
                  <c:v>1.6629399999999999</c:v>
                </c:pt>
                <c:pt idx="4292">
                  <c:v>1.678544</c:v>
                </c:pt>
                <c:pt idx="4293">
                  <c:v>1.6688990000000001</c:v>
                </c:pt>
                <c:pt idx="4294">
                  <c:v>1.6595420000000001</c:v>
                </c:pt>
                <c:pt idx="4295">
                  <c:v>1.6624620000000001</c:v>
                </c:pt>
                <c:pt idx="4296">
                  <c:v>1.660485</c:v>
                </c:pt>
                <c:pt idx="4297">
                  <c:v>1.661467</c:v>
                </c:pt>
                <c:pt idx="4298">
                  <c:v>1.6750500000000001</c:v>
                </c:pt>
                <c:pt idx="4299">
                  <c:v>1.6753640000000001</c:v>
                </c:pt>
                <c:pt idx="4300">
                  <c:v>1.673759</c:v>
                </c:pt>
                <c:pt idx="4301">
                  <c:v>1.686164</c:v>
                </c:pt>
                <c:pt idx="4302">
                  <c:v>1.6805560000000002</c:v>
                </c:pt>
                <c:pt idx="4303">
                  <c:v>1.670336</c:v>
                </c:pt>
                <c:pt idx="4304">
                  <c:v>1.669467</c:v>
                </c:pt>
                <c:pt idx="4305">
                  <c:v>1.667443</c:v>
                </c:pt>
                <c:pt idx="4306">
                  <c:v>1.6666240000000001</c:v>
                </c:pt>
                <c:pt idx="4307">
                  <c:v>1.6678760000000001</c:v>
                </c:pt>
                <c:pt idx="4308">
                  <c:v>1.6570719999999999</c:v>
                </c:pt>
                <c:pt idx="4309">
                  <c:v>1.6574719999999998</c:v>
                </c:pt>
                <c:pt idx="4310">
                  <c:v>1.68085</c:v>
                </c:pt>
                <c:pt idx="4311">
                  <c:v>1.682806</c:v>
                </c:pt>
                <c:pt idx="4312">
                  <c:v>1.6687639999999999</c:v>
                </c:pt>
                <c:pt idx="4313">
                  <c:v>1.679155</c:v>
                </c:pt>
                <c:pt idx="4314">
                  <c:v>1.680407</c:v>
                </c:pt>
                <c:pt idx="4315">
                  <c:v>1.6682169999999998</c:v>
                </c:pt>
                <c:pt idx="4316">
                  <c:v>1.66462</c:v>
                </c:pt>
                <c:pt idx="4317">
                  <c:v>1.662201</c:v>
                </c:pt>
                <c:pt idx="4318">
                  <c:v>1.6601159999999999</c:v>
                </c:pt>
                <c:pt idx="4319">
                  <c:v>1.669089</c:v>
                </c:pt>
                <c:pt idx="4320">
                  <c:v>1.6840649999999999</c:v>
                </c:pt>
                <c:pt idx="4321">
                  <c:v>1.675613</c:v>
                </c:pt>
                <c:pt idx="4322">
                  <c:v>1.666075</c:v>
                </c:pt>
                <c:pt idx="4323">
                  <c:v>1.678674</c:v>
                </c:pt>
                <c:pt idx="4324">
                  <c:v>1.6830289999999999</c:v>
                </c:pt>
                <c:pt idx="4325">
                  <c:v>1.6825939999999999</c:v>
                </c:pt>
                <c:pt idx="4326">
                  <c:v>1.687602</c:v>
                </c:pt>
                <c:pt idx="4327">
                  <c:v>1.6728969999999999</c:v>
                </c:pt>
                <c:pt idx="4328">
                  <c:v>1.663419</c:v>
                </c:pt>
                <c:pt idx="4329">
                  <c:v>1.669422</c:v>
                </c:pt>
                <c:pt idx="4330">
                  <c:v>1.669181</c:v>
                </c:pt>
                <c:pt idx="4331">
                  <c:v>1.6709499999999999</c:v>
                </c:pt>
                <c:pt idx="4332">
                  <c:v>1.6803669999999999</c:v>
                </c:pt>
                <c:pt idx="4333">
                  <c:v>1.6778029999999999</c:v>
                </c:pt>
                <c:pt idx="4334">
                  <c:v>1.6622129999999999</c:v>
                </c:pt>
                <c:pt idx="4335">
                  <c:v>1.669726</c:v>
                </c:pt>
                <c:pt idx="4336">
                  <c:v>1.6823160000000001</c:v>
                </c:pt>
                <c:pt idx="4337">
                  <c:v>1.6738279999999999</c:v>
                </c:pt>
                <c:pt idx="4338">
                  <c:v>1.67309</c:v>
                </c:pt>
                <c:pt idx="4339">
                  <c:v>1.68337</c:v>
                </c:pt>
                <c:pt idx="4340">
                  <c:v>1.6845599999999998</c:v>
                </c:pt>
                <c:pt idx="4341">
                  <c:v>1.6786219999999998</c:v>
                </c:pt>
                <c:pt idx="4342">
                  <c:v>1.6772119999999999</c:v>
                </c:pt>
                <c:pt idx="4343">
                  <c:v>1.670703</c:v>
                </c:pt>
                <c:pt idx="4344">
                  <c:v>1.6700949999999999</c:v>
                </c:pt>
                <c:pt idx="4345">
                  <c:v>1.677834</c:v>
                </c:pt>
                <c:pt idx="4346">
                  <c:v>1.6740710000000001</c:v>
                </c:pt>
                <c:pt idx="4347">
                  <c:v>1.6683400000000002</c:v>
                </c:pt>
                <c:pt idx="4348">
                  <c:v>1.6761729999999999</c:v>
                </c:pt>
                <c:pt idx="4349">
                  <c:v>1.6843979999999998</c:v>
                </c:pt>
                <c:pt idx="4350">
                  <c:v>1.6853320000000001</c:v>
                </c:pt>
                <c:pt idx="4351">
                  <c:v>1.688469</c:v>
                </c:pt>
                <c:pt idx="4352">
                  <c:v>1.686164</c:v>
                </c:pt>
                <c:pt idx="4353">
                  <c:v>1.6748780000000001</c:v>
                </c:pt>
                <c:pt idx="4354">
                  <c:v>1.6735199999999999</c:v>
                </c:pt>
                <c:pt idx="4355">
                  <c:v>1.66951</c:v>
                </c:pt>
                <c:pt idx="4356">
                  <c:v>1.6581939999999999</c:v>
                </c:pt>
                <c:pt idx="4357">
                  <c:v>1.675454</c:v>
                </c:pt>
                <c:pt idx="4358">
                  <c:v>1.689335</c:v>
                </c:pt>
                <c:pt idx="4359">
                  <c:v>1.6824780000000001</c:v>
                </c:pt>
                <c:pt idx="4360">
                  <c:v>1.684334</c:v>
                </c:pt>
                <c:pt idx="4361">
                  <c:v>1.681333</c:v>
                </c:pt>
                <c:pt idx="4362">
                  <c:v>1.6731739999999999</c:v>
                </c:pt>
                <c:pt idx="4363">
                  <c:v>1.6854230000000001</c:v>
                </c:pt>
                <c:pt idx="4364">
                  <c:v>1.6964649999999999</c:v>
                </c:pt>
                <c:pt idx="4365">
                  <c:v>1.6725479999999999</c:v>
                </c:pt>
                <c:pt idx="4366">
                  <c:v>1.663951</c:v>
                </c:pt>
                <c:pt idx="4367">
                  <c:v>1.685967</c:v>
                </c:pt>
                <c:pt idx="4368">
                  <c:v>1.686382</c:v>
                </c:pt>
                <c:pt idx="4369">
                  <c:v>1.6779310000000001</c:v>
                </c:pt>
                <c:pt idx="4370">
                  <c:v>1.6843710000000001</c:v>
                </c:pt>
                <c:pt idx="4371">
                  <c:v>1.689746</c:v>
                </c:pt>
                <c:pt idx="4372">
                  <c:v>1.6811669999999999</c:v>
                </c:pt>
                <c:pt idx="4373">
                  <c:v>1.6826509999999999</c:v>
                </c:pt>
                <c:pt idx="4374">
                  <c:v>1.6923539999999999</c:v>
                </c:pt>
                <c:pt idx="4375">
                  <c:v>1.681535</c:v>
                </c:pt>
                <c:pt idx="4376">
                  <c:v>1.6778279999999999</c:v>
                </c:pt>
                <c:pt idx="4377">
                  <c:v>1.683408</c:v>
                </c:pt>
                <c:pt idx="4378">
                  <c:v>1.6740300000000001</c:v>
                </c:pt>
                <c:pt idx="4379">
                  <c:v>1.677074</c:v>
                </c:pt>
                <c:pt idx="4380">
                  <c:v>1.6809799999999999</c:v>
                </c:pt>
                <c:pt idx="4381">
                  <c:v>1.6764520000000001</c:v>
                </c:pt>
                <c:pt idx="4382">
                  <c:v>1.6816179999999998</c:v>
                </c:pt>
                <c:pt idx="4383">
                  <c:v>1.687432</c:v>
                </c:pt>
                <c:pt idx="4384">
                  <c:v>1.68933</c:v>
                </c:pt>
                <c:pt idx="4385">
                  <c:v>1.688302</c:v>
                </c:pt>
                <c:pt idx="4386">
                  <c:v>1.6845669999999999</c:v>
                </c:pt>
                <c:pt idx="4387">
                  <c:v>1.679575</c:v>
                </c:pt>
                <c:pt idx="4388">
                  <c:v>1.6826189999999999</c:v>
                </c:pt>
                <c:pt idx="4389">
                  <c:v>1.6884809999999999</c:v>
                </c:pt>
                <c:pt idx="4390">
                  <c:v>1.6800389999999998</c:v>
                </c:pt>
                <c:pt idx="4391">
                  <c:v>1.6796519999999999</c:v>
                </c:pt>
                <c:pt idx="4392">
                  <c:v>1.6823890000000001</c:v>
                </c:pt>
                <c:pt idx="4393">
                  <c:v>1.684156</c:v>
                </c:pt>
                <c:pt idx="4394">
                  <c:v>1.6882570000000001</c:v>
                </c:pt>
                <c:pt idx="4395">
                  <c:v>1.684974</c:v>
                </c:pt>
                <c:pt idx="4396">
                  <c:v>1.6858770000000001</c:v>
                </c:pt>
                <c:pt idx="4397">
                  <c:v>1.687319</c:v>
                </c:pt>
                <c:pt idx="4398">
                  <c:v>1.6873089999999999</c:v>
                </c:pt>
                <c:pt idx="4399">
                  <c:v>1.6939410000000001</c:v>
                </c:pt>
                <c:pt idx="4400">
                  <c:v>1.6913909999999999</c:v>
                </c:pt>
                <c:pt idx="4401">
                  <c:v>1.6826639999999999</c:v>
                </c:pt>
                <c:pt idx="4402">
                  <c:v>1.678329</c:v>
                </c:pt>
                <c:pt idx="4403">
                  <c:v>1.6786129999999999</c:v>
                </c:pt>
                <c:pt idx="4404">
                  <c:v>1.6844670000000002</c:v>
                </c:pt>
                <c:pt idx="4405">
                  <c:v>1.6868479999999999</c:v>
                </c:pt>
                <c:pt idx="4406">
                  <c:v>1.6892740000000002</c:v>
                </c:pt>
                <c:pt idx="4407">
                  <c:v>1.693203</c:v>
                </c:pt>
                <c:pt idx="4408">
                  <c:v>1.6936979999999999</c:v>
                </c:pt>
                <c:pt idx="4409">
                  <c:v>1.68912</c:v>
                </c:pt>
                <c:pt idx="4410">
                  <c:v>1.6955930000000001</c:v>
                </c:pt>
                <c:pt idx="4411">
                  <c:v>1.6990270000000001</c:v>
                </c:pt>
                <c:pt idx="4412">
                  <c:v>1.6792940000000001</c:v>
                </c:pt>
                <c:pt idx="4413">
                  <c:v>1.6742759999999999</c:v>
                </c:pt>
                <c:pt idx="4414">
                  <c:v>1.690623</c:v>
                </c:pt>
                <c:pt idx="4415">
                  <c:v>1.6913849999999999</c:v>
                </c:pt>
                <c:pt idx="4416">
                  <c:v>1.6839870000000001</c:v>
                </c:pt>
                <c:pt idx="4417">
                  <c:v>1.6874090000000002</c:v>
                </c:pt>
                <c:pt idx="4418">
                  <c:v>1.684839</c:v>
                </c:pt>
                <c:pt idx="4419">
                  <c:v>1.6748810000000001</c:v>
                </c:pt>
                <c:pt idx="4420">
                  <c:v>1.6891500000000002</c:v>
                </c:pt>
                <c:pt idx="4421">
                  <c:v>1.7041089999999999</c:v>
                </c:pt>
                <c:pt idx="4422">
                  <c:v>1.6901190000000001</c:v>
                </c:pt>
                <c:pt idx="4423">
                  <c:v>1.689686</c:v>
                </c:pt>
                <c:pt idx="4424">
                  <c:v>1.699039</c:v>
                </c:pt>
                <c:pt idx="4425">
                  <c:v>1.687265</c:v>
                </c:pt>
                <c:pt idx="4426">
                  <c:v>1.686493</c:v>
                </c:pt>
                <c:pt idx="4427">
                  <c:v>1.6987570000000001</c:v>
                </c:pt>
                <c:pt idx="4428">
                  <c:v>1.693522</c:v>
                </c:pt>
                <c:pt idx="4429">
                  <c:v>1.689913</c:v>
                </c:pt>
                <c:pt idx="4430">
                  <c:v>1.6954389999999999</c:v>
                </c:pt>
                <c:pt idx="4431">
                  <c:v>1.686296</c:v>
                </c:pt>
                <c:pt idx="4432">
                  <c:v>1.683961</c:v>
                </c:pt>
                <c:pt idx="4433">
                  <c:v>1.692321</c:v>
                </c:pt>
                <c:pt idx="4434">
                  <c:v>1.6881569999999999</c:v>
                </c:pt>
                <c:pt idx="4435">
                  <c:v>1.6894119999999999</c:v>
                </c:pt>
                <c:pt idx="4436">
                  <c:v>1.697535</c:v>
                </c:pt>
                <c:pt idx="4437">
                  <c:v>1.695641</c:v>
                </c:pt>
                <c:pt idx="4438">
                  <c:v>1.6947190000000001</c:v>
                </c:pt>
                <c:pt idx="4439">
                  <c:v>1.703087</c:v>
                </c:pt>
                <c:pt idx="4440">
                  <c:v>1.6915230000000001</c:v>
                </c:pt>
                <c:pt idx="4441">
                  <c:v>1.6730309999999999</c:v>
                </c:pt>
                <c:pt idx="4442">
                  <c:v>1.686169</c:v>
                </c:pt>
                <c:pt idx="4443">
                  <c:v>1.690736</c:v>
                </c:pt>
                <c:pt idx="4444">
                  <c:v>1.683705</c:v>
                </c:pt>
                <c:pt idx="4445">
                  <c:v>1.7045029999999999</c:v>
                </c:pt>
                <c:pt idx="4446">
                  <c:v>1.7043550000000001</c:v>
                </c:pt>
                <c:pt idx="4447">
                  <c:v>1.6846489999999998</c:v>
                </c:pt>
                <c:pt idx="4448">
                  <c:v>1.698296</c:v>
                </c:pt>
                <c:pt idx="4449">
                  <c:v>1.707859</c:v>
                </c:pt>
                <c:pt idx="4450">
                  <c:v>1.691101</c:v>
                </c:pt>
                <c:pt idx="4451">
                  <c:v>1.691956</c:v>
                </c:pt>
                <c:pt idx="4452">
                  <c:v>1.7035879999999999</c:v>
                </c:pt>
                <c:pt idx="4453">
                  <c:v>1.692491</c:v>
                </c:pt>
                <c:pt idx="4454">
                  <c:v>1.6824080000000001</c:v>
                </c:pt>
                <c:pt idx="4455">
                  <c:v>1.6877180000000001</c:v>
                </c:pt>
                <c:pt idx="4456">
                  <c:v>1.6914850000000001</c:v>
                </c:pt>
                <c:pt idx="4457">
                  <c:v>1.696245</c:v>
                </c:pt>
                <c:pt idx="4458">
                  <c:v>1.696725</c:v>
                </c:pt>
                <c:pt idx="4459">
                  <c:v>1.695419</c:v>
                </c:pt>
                <c:pt idx="4460">
                  <c:v>1.6968350000000001</c:v>
                </c:pt>
                <c:pt idx="4461">
                  <c:v>1.697819</c:v>
                </c:pt>
                <c:pt idx="4462">
                  <c:v>1.6978800000000001</c:v>
                </c:pt>
                <c:pt idx="4463">
                  <c:v>1.692726</c:v>
                </c:pt>
                <c:pt idx="4464">
                  <c:v>1.7009159999999999</c:v>
                </c:pt>
                <c:pt idx="4465">
                  <c:v>1.70468</c:v>
                </c:pt>
                <c:pt idx="4466">
                  <c:v>1.691057</c:v>
                </c:pt>
                <c:pt idx="4467">
                  <c:v>1.6968100000000002</c:v>
                </c:pt>
                <c:pt idx="4468">
                  <c:v>1.7065570000000001</c:v>
                </c:pt>
                <c:pt idx="4469">
                  <c:v>1.696887</c:v>
                </c:pt>
                <c:pt idx="4470">
                  <c:v>1.694674</c:v>
                </c:pt>
                <c:pt idx="4471">
                  <c:v>1.700053</c:v>
                </c:pt>
                <c:pt idx="4472">
                  <c:v>1.6947510000000001</c:v>
                </c:pt>
                <c:pt idx="4473">
                  <c:v>1.698331</c:v>
                </c:pt>
                <c:pt idx="4474">
                  <c:v>1.7088130000000001</c:v>
                </c:pt>
                <c:pt idx="4475">
                  <c:v>1.6948020000000001</c:v>
                </c:pt>
                <c:pt idx="4476">
                  <c:v>1.6825540000000001</c:v>
                </c:pt>
                <c:pt idx="4477">
                  <c:v>1.692534</c:v>
                </c:pt>
                <c:pt idx="4478">
                  <c:v>1.6946140000000001</c:v>
                </c:pt>
                <c:pt idx="4479">
                  <c:v>1.6989160000000001</c:v>
                </c:pt>
                <c:pt idx="4480">
                  <c:v>1.711225</c:v>
                </c:pt>
                <c:pt idx="4481">
                  <c:v>1.7014590000000001</c:v>
                </c:pt>
                <c:pt idx="4482">
                  <c:v>1.695676</c:v>
                </c:pt>
                <c:pt idx="4483">
                  <c:v>1.710242</c:v>
                </c:pt>
                <c:pt idx="4484">
                  <c:v>1.7021199999999999</c:v>
                </c:pt>
                <c:pt idx="4485">
                  <c:v>1.6890100000000001</c:v>
                </c:pt>
                <c:pt idx="4486">
                  <c:v>1.7076440000000002</c:v>
                </c:pt>
                <c:pt idx="4487">
                  <c:v>1.715123</c:v>
                </c:pt>
                <c:pt idx="4488">
                  <c:v>1.7012420000000001</c:v>
                </c:pt>
                <c:pt idx="4489">
                  <c:v>1.6991619999999998</c:v>
                </c:pt>
                <c:pt idx="4490">
                  <c:v>1.6990880000000002</c:v>
                </c:pt>
                <c:pt idx="4491">
                  <c:v>1.698923</c:v>
                </c:pt>
                <c:pt idx="4492">
                  <c:v>1.6995629999999999</c:v>
                </c:pt>
                <c:pt idx="4493">
                  <c:v>1.704564</c:v>
                </c:pt>
                <c:pt idx="4494">
                  <c:v>1.702542</c:v>
                </c:pt>
                <c:pt idx="4495">
                  <c:v>1.69834</c:v>
                </c:pt>
                <c:pt idx="4496">
                  <c:v>1.7122630000000001</c:v>
                </c:pt>
                <c:pt idx="4497">
                  <c:v>1.710569</c:v>
                </c:pt>
                <c:pt idx="4498">
                  <c:v>1.7003870000000001</c:v>
                </c:pt>
                <c:pt idx="4499">
                  <c:v>1.70661</c:v>
                </c:pt>
                <c:pt idx="4500">
                  <c:v>1.712404</c:v>
                </c:pt>
                <c:pt idx="4501">
                  <c:v>1.702928</c:v>
                </c:pt>
                <c:pt idx="4502">
                  <c:v>1.692842</c:v>
                </c:pt>
                <c:pt idx="4503">
                  <c:v>1.692736</c:v>
                </c:pt>
                <c:pt idx="4504">
                  <c:v>1.696931</c:v>
                </c:pt>
                <c:pt idx="4505">
                  <c:v>1.7049720000000002</c:v>
                </c:pt>
                <c:pt idx="4506">
                  <c:v>1.7124869999999999</c:v>
                </c:pt>
                <c:pt idx="4507">
                  <c:v>1.708002</c:v>
                </c:pt>
                <c:pt idx="4508">
                  <c:v>1.70584</c:v>
                </c:pt>
                <c:pt idx="4509">
                  <c:v>1.702342</c:v>
                </c:pt>
                <c:pt idx="4510">
                  <c:v>1.6951369999999999</c:v>
                </c:pt>
                <c:pt idx="4511">
                  <c:v>1.7107239999999999</c:v>
                </c:pt>
                <c:pt idx="4512">
                  <c:v>1.7171149999999999</c:v>
                </c:pt>
                <c:pt idx="4513">
                  <c:v>1.7003840000000001</c:v>
                </c:pt>
                <c:pt idx="4514">
                  <c:v>1.698485</c:v>
                </c:pt>
                <c:pt idx="4515">
                  <c:v>1.7058309999999999</c:v>
                </c:pt>
                <c:pt idx="4516">
                  <c:v>1.6908029999999998</c:v>
                </c:pt>
                <c:pt idx="4517">
                  <c:v>1.687748</c:v>
                </c:pt>
                <c:pt idx="4518">
                  <c:v>1.713965</c:v>
                </c:pt>
                <c:pt idx="4519">
                  <c:v>1.714974</c:v>
                </c:pt>
                <c:pt idx="4520">
                  <c:v>1.707255</c:v>
                </c:pt>
                <c:pt idx="4521">
                  <c:v>1.7134849999999999</c:v>
                </c:pt>
                <c:pt idx="4522">
                  <c:v>1.7039870000000001</c:v>
                </c:pt>
                <c:pt idx="4523">
                  <c:v>1.6994910000000001</c:v>
                </c:pt>
                <c:pt idx="4524">
                  <c:v>1.709001</c:v>
                </c:pt>
                <c:pt idx="4525">
                  <c:v>1.708029</c:v>
                </c:pt>
                <c:pt idx="4526">
                  <c:v>1.7035149999999999</c:v>
                </c:pt>
                <c:pt idx="4527">
                  <c:v>1.7093069999999999</c:v>
                </c:pt>
                <c:pt idx="4528">
                  <c:v>1.7106240000000001</c:v>
                </c:pt>
                <c:pt idx="4529">
                  <c:v>1.7101920000000002</c:v>
                </c:pt>
                <c:pt idx="4530">
                  <c:v>1.715624</c:v>
                </c:pt>
                <c:pt idx="4531">
                  <c:v>1.7076929999999999</c:v>
                </c:pt>
                <c:pt idx="4532">
                  <c:v>1.6971259999999999</c:v>
                </c:pt>
                <c:pt idx="4533">
                  <c:v>1.7157089999999999</c:v>
                </c:pt>
                <c:pt idx="4534">
                  <c:v>1.71902</c:v>
                </c:pt>
                <c:pt idx="4535">
                  <c:v>1.701451</c:v>
                </c:pt>
                <c:pt idx="4536">
                  <c:v>1.7103519999999999</c:v>
                </c:pt>
                <c:pt idx="4537">
                  <c:v>1.7216360000000002</c:v>
                </c:pt>
                <c:pt idx="4538">
                  <c:v>1.698844</c:v>
                </c:pt>
                <c:pt idx="4539">
                  <c:v>1.6905869999999998</c:v>
                </c:pt>
                <c:pt idx="4540">
                  <c:v>1.713835</c:v>
                </c:pt>
                <c:pt idx="4541">
                  <c:v>1.7055419999999999</c:v>
                </c:pt>
                <c:pt idx="4542">
                  <c:v>1.703036</c:v>
                </c:pt>
                <c:pt idx="4543">
                  <c:v>1.7270539999999999</c:v>
                </c:pt>
                <c:pt idx="4544">
                  <c:v>1.711878</c:v>
                </c:pt>
                <c:pt idx="4545">
                  <c:v>1.6980580000000001</c:v>
                </c:pt>
                <c:pt idx="4546">
                  <c:v>1.720394</c:v>
                </c:pt>
                <c:pt idx="4547">
                  <c:v>1.722515</c:v>
                </c:pt>
                <c:pt idx="4548">
                  <c:v>1.707381</c:v>
                </c:pt>
                <c:pt idx="4549">
                  <c:v>1.716302</c:v>
                </c:pt>
                <c:pt idx="4550">
                  <c:v>1.716161</c:v>
                </c:pt>
                <c:pt idx="4551">
                  <c:v>1.693835</c:v>
                </c:pt>
                <c:pt idx="4552">
                  <c:v>1.699241</c:v>
                </c:pt>
                <c:pt idx="4553">
                  <c:v>1.7141929999999999</c:v>
                </c:pt>
                <c:pt idx="4554">
                  <c:v>1.711271</c:v>
                </c:pt>
                <c:pt idx="4555">
                  <c:v>1.7128160000000001</c:v>
                </c:pt>
                <c:pt idx="4556">
                  <c:v>1.7227589999999999</c:v>
                </c:pt>
                <c:pt idx="4557">
                  <c:v>1.7172429999999999</c:v>
                </c:pt>
                <c:pt idx="4558">
                  <c:v>1.7037529999999999</c:v>
                </c:pt>
                <c:pt idx="4559">
                  <c:v>1.712399</c:v>
                </c:pt>
                <c:pt idx="4560">
                  <c:v>1.7123539999999999</c:v>
                </c:pt>
                <c:pt idx="4561">
                  <c:v>1.6974019999999999</c:v>
                </c:pt>
                <c:pt idx="4562">
                  <c:v>1.7072400000000001</c:v>
                </c:pt>
                <c:pt idx="4563">
                  <c:v>1.7151019999999999</c:v>
                </c:pt>
                <c:pt idx="4564">
                  <c:v>1.709641</c:v>
                </c:pt>
                <c:pt idx="4565">
                  <c:v>1.716723</c:v>
                </c:pt>
                <c:pt idx="4566">
                  <c:v>1.721967</c:v>
                </c:pt>
                <c:pt idx="4567">
                  <c:v>1.717012</c:v>
                </c:pt>
                <c:pt idx="4568">
                  <c:v>1.7153309999999999</c:v>
                </c:pt>
                <c:pt idx="4569">
                  <c:v>1.7211129999999999</c:v>
                </c:pt>
                <c:pt idx="4570">
                  <c:v>1.7203629999999999</c:v>
                </c:pt>
                <c:pt idx="4571">
                  <c:v>1.717363</c:v>
                </c:pt>
                <c:pt idx="4572">
                  <c:v>1.7149589999999999</c:v>
                </c:pt>
                <c:pt idx="4573">
                  <c:v>1.7064919999999999</c:v>
                </c:pt>
                <c:pt idx="4574">
                  <c:v>1.705708</c:v>
                </c:pt>
                <c:pt idx="4575">
                  <c:v>1.7118899999999999</c:v>
                </c:pt>
                <c:pt idx="4576">
                  <c:v>1.716108</c:v>
                </c:pt>
                <c:pt idx="4577">
                  <c:v>1.724073</c:v>
                </c:pt>
                <c:pt idx="4578">
                  <c:v>1.7239330000000002</c:v>
                </c:pt>
                <c:pt idx="4579">
                  <c:v>1.7168220000000001</c:v>
                </c:pt>
                <c:pt idx="4580">
                  <c:v>1.714178</c:v>
                </c:pt>
                <c:pt idx="4581">
                  <c:v>1.7168909999999999</c:v>
                </c:pt>
                <c:pt idx="4582">
                  <c:v>1.7201490000000002</c:v>
                </c:pt>
                <c:pt idx="4583">
                  <c:v>1.7194989999999999</c:v>
                </c:pt>
                <c:pt idx="4584">
                  <c:v>1.7138770000000001</c:v>
                </c:pt>
                <c:pt idx="4585">
                  <c:v>1.7100439999999999</c:v>
                </c:pt>
                <c:pt idx="4586">
                  <c:v>1.7142409999999999</c:v>
                </c:pt>
                <c:pt idx="4587">
                  <c:v>1.71953</c:v>
                </c:pt>
                <c:pt idx="4588">
                  <c:v>1.7196820000000002</c:v>
                </c:pt>
                <c:pt idx="4589">
                  <c:v>1.719141</c:v>
                </c:pt>
                <c:pt idx="4590">
                  <c:v>1.720431</c:v>
                </c:pt>
                <c:pt idx="4591">
                  <c:v>1.7165430000000002</c:v>
                </c:pt>
                <c:pt idx="4592">
                  <c:v>1.7058800000000001</c:v>
                </c:pt>
                <c:pt idx="4593">
                  <c:v>1.7085349999999999</c:v>
                </c:pt>
                <c:pt idx="4594">
                  <c:v>1.7203789999999999</c:v>
                </c:pt>
                <c:pt idx="4595">
                  <c:v>1.719211</c:v>
                </c:pt>
                <c:pt idx="4596">
                  <c:v>1.7183329999999999</c:v>
                </c:pt>
                <c:pt idx="4597">
                  <c:v>1.7179990000000001</c:v>
                </c:pt>
                <c:pt idx="4598">
                  <c:v>1.71346</c:v>
                </c:pt>
                <c:pt idx="4599">
                  <c:v>1.719562</c:v>
                </c:pt>
                <c:pt idx="4600">
                  <c:v>1.7232289999999999</c:v>
                </c:pt>
                <c:pt idx="4601">
                  <c:v>1.7168950000000001</c:v>
                </c:pt>
                <c:pt idx="4602">
                  <c:v>1.722386</c:v>
                </c:pt>
                <c:pt idx="4603">
                  <c:v>1.732513</c:v>
                </c:pt>
                <c:pt idx="4604">
                  <c:v>1.717179</c:v>
                </c:pt>
                <c:pt idx="4605">
                  <c:v>1.707751</c:v>
                </c:pt>
                <c:pt idx="4606">
                  <c:v>1.7257880000000001</c:v>
                </c:pt>
                <c:pt idx="4607">
                  <c:v>1.7208670000000001</c:v>
                </c:pt>
                <c:pt idx="4608">
                  <c:v>1.7120839999999999</c:v>
                </c:pt>
                <c:pt idx="4609">
                  <c:v>1.724799</c:v>
                </c:pt>
                <c:pt idx="4610">
                  <c:v>1.728418</c:v>
                </c:pt>
                <c:pt idx="4611">
                  <c:v>1.729257</c:v>
                </c:pt>
                <c:pt idx="4612">
                  <c:v>1.7378450000000001</c:v>
                </c:pt>
                <c:pt idx="4613">
                  <c:v>1.7270289999999999</c:v>
                </c:pt>
                <c:pt idx="4614">
                  <c:v>1.7094100000000001</c:v>
                </c:pt>
                <c:pt idx="4615">
                  <c:v>1.719622</c:v>
                </c:pt>
                <c:pt idx="4616">
                  <c:v>1.7281499999999999</c:v>
                </c:pt>
                <c:pt idx="4617">
                  <c:v>1.7117979999999999</c:v>
                </c:pt>
                <c:pt idx="4618">
                  <c:v>1.7135669999999998</c:v>
                </c:pt>
                <c:pt idx="4619">
                  <c:v>1.722906</c:v>
                </c:pt>
                <c:pt idx="4620">
                  <c:v>1.714072</c:v>
                </c:pt>
                <c:pt idx="4621">
                  <c:v>1.7145239999999999</c:v>
                </c:pt>
                <c:pt idx="4622">
                  <c:v>1.724137</c:v>
                </c:pt>
                <c:pt idx="4623">
                  <c:v>1.7230650000000001</c:v>
                </c:pt>
                <c:pt idx="4624">
                  <c:v>1.719838</c:v>
                </c:pt>
                <c:pt idx="4625">
                  <c:v>1.7313339999999999</c:v>
                </c:pt>
                <c:pt idx="4626">
                  <c:v>1.729379</c:v>
                </c:pt>
                <c:pt idx="4627">
                  <c:v>1.714054</c:v>
                </c:pt>
                <c:pt idx="4628">
                  <c:v>1.7312080000000001</c:v>
                </c:pt>
                <c:pt idx="4629">
                  <c:v>1.7383310000000001</c:v>
                </c:pt>
                <c:pt idx="4630">
                  <c:v>1.7220070000000001</c:v>
                </c:pt>
                <c:pt idx="4631">
                  <c:v>1.725274</c:v>
                </c:pt>
                <c:pt idx="4632">
                  <c:v>1.731444</c:v>
                </c:pt>
                <c:pt idx="4633">
                  <c:v>1.7246510000000002</c:v>
                </c:pt>
                <c:pt idx="4634">
                  <c:v>1.725217</c:v>
                </c:pt>
                <c:pt idx="4635">
                  <c:v>1.7310410000000001</c:v>
                </c:pt>
                <c:pt idx="4636">
                  <c:v>1.718073</c:v>
                </c:pt>
                <c:pt idx="4637">
                  <c:v>1.7154910000000001</c:v>
                </c:pt>
                <c:pt idx="4638">
                  <c:v>1.730226</c:v>
                </c:pt>
                <c:pt idx="4639">
                  <c:v>1.7196500000000001</c:v>
                </c:pt>
                <c:pt idx="4640">
                  <c:v>1.7144949999999999</c:v>
                </c:pt>
                <c:pt idx="4641">
                  <c:v>1.734496</c:v>
                </c:pt>
                <c:pt idx="4642">
                  <c:v>1.734626</c:v>
                </c:pt>
                <c:pt idx="4643">
                  <c:v>1.719336</c:v>
                </c:pt>
                <c:pt idx="4644">
                  <c:v>1.725373</c:v>
                </c:pt>
                <c:pt idx="4645">
                  <c:v>1.7322899999999999</c:v>
                </c:pt>
                <c:pt idx="4646">
                  <c:v>1.7199499999999999</c:v>
                </c:pt>
                <c:pt idx="4647">
                  <c:v>1.721538</c:v>
                </c:pt>
                <c:pt idx="4648">
                  <c:v>1.729012</c:v>
                </c:pt>
                <c:pt idx="4649">
                  <c:v>1.7233770000000002</c:v>
                </c:pt>
                <c:pt idx="4650">
                  <c:v>1.72933</c:v>
                </c:pt>
                <c:pt idx="4651">
                  <c:v>1.7325059999999999</c:v>
                </c:pt>
                <c:pt idx="4652">
                  <c:v>1.7276940000000001</c:v>
                </c:pt>
                <c:pt idx="4653">
                  <c:v>1.7318579999999999</c:v>
                </c:pt>
                <c:pt idx="4654">
                  <c:v>1.741903</c:v>
                </c:pt>
                <c:pt idx="4655">
                  <c:v>1.7357860000000001</c:v>
                </c:pt>
                <c:pt idx="4656">
                  <c:v>1.7186650000000001</c:v>
                </c:pt>
                <c:pt idx="4657">
                  <c:v>1.724091</c:v>
                </c:pt>
                <c:pt idx="4658">
                  <c:v>1.7273960000000002</c:v>
                </c:pt>
                <c:pt idx="4659">
                  <c:v>1.7215609999999999</c:v>
                </c:pt>
                <c:pt idx="4660">
                  <c:v>1.7329270000000001</c:v>
                </c:pt>
                <c:pt idx="4661">
                  <c:v>1.7339530000000001</c:v>
                </c:pt>
                <c:pt idx="4662">
                  <c:v>1.7281029999999999</c:v>
                </c:pt>
                <c:pt idx="4663">
                  <c:v>1.735311</c:v>
                </c:pt>
                <c:pt idx="4664">
                  <c:v>1.733465</c:v>
                </c:pt>
                <c:pt idx="4665">
                  <c:v>1.7266319999999999</c:v>
                </c:pt>
                <c:pt idx="4666">
                  <c:v>1.7339419999999999</c:v>
                </c:pt>
                <c:pt idx="4667">
                  <c:v>1.733924</c:v>
                </c:pt>
                <c:pt idx="4668">
                  <c:v>1.7252260000000001</c:v>
                </c:pt>
                <c:pt idx="4669">
                  <c:v>1.730316</c:v>
                </c:pt>
                <c:pt idx="4670">
                  <c:v>1.7334209999999999</c:v>
                </c:pt>
                <c:pt idx="4671">
                  <c:v>1.728472</c:v>
                </c:pt>
                <c:pt idx="4672">
                  <c:v>1.732273</c:v>
                </c:pt>
                <c:pt idx="4673">
                  <c:v>1.7316310000000001</c:v>
                </c:pt>
                <c:pt idx="4674">
                  <c:v>1.7243840000000001</c:v>
                </c:pt>
                <c:pt idx="4675">
                  <c:v>1.7300720000000001</c:v>
                </c:pt>
                <c:pt idx="4676">
                  <c:v>1.7376719999999999</c:v>
                </c:pt>
                <c:pt idx="4677">
                  <c:v>1.7322440000000001</c:v>
                </c:pt>
                <c:pt idx="4678">
                  <c:v>1.7291460000000001</c:v>
                </c:pt>
                <c:pt idx="4679">
                  <c:v>1.734297</c:v>
                </c:pt>
                <c:pt idx="4680">
                  <c:v>1.7319800000000001</c:v>
                </c:pt>
                <c:pt idx="4681">
                  <c:v>1.7356750000000001</c:v>
                </c:pt>
                <c:pt idx="4682">
                  <c:v>1.737403</c:v>
                </c:pt>
                <c:pt idx="4683">
                  <c:v>1.723125</c:v>
                </c:pt>
                <c:pt idx="4684">
                  <c:v>1.7231529999999999</c:v>
                </c:pt>
                <c:pt idx="4685">
                  <c:v>1.7328329999999998</c:v>
                </c:pt>
                <c:pt idx="4686">
                  <c:v>1.7365349999999999</c:v>
                </c:pt>
                <c:pt idx="4687">
                  <c:v>1.7411810000000001</c:v>
                </c:pt>
                <c:pt idx="4688">
                  <c:v>1.7426300000000001</c:v>
                </c:pt>
                <c:pt idx="4689">
                  <c:v>1.7357529999999999</c:v>
                </c:pt>
                <c:pt idx="4690">
                  <c:v>1.7269320000000001</c:v>
                </c:pt>
                <c:pt idx="4691">
                  <c:v>1.7382140000000001</c:v>
                </c:pt>
                <c:pt idx="4692">
                  <c:v>1.742361</c:v>
                </c:pt>
                <c:pt idx="4693">
                  <c:v>1.7274400000000001</c:v>
                </c:pt>
                <c:pt idx="4694">
                  <c:v>1.7334039999999999</c:v>
                </c:pt>
                <c:pt idx="4695">
                  <c:v>1.7378420000000001</c:v>
                </c:pt>
                <c:pt idx="4696">
                  <c:v>1.7313019999999999</c:v>
                </c:pt>
                <c:pt idx="4697">
                  <c:v>1.736413</c:v>
                </c:pt>
                <c:pt idx="4698">
                  <c:v>1.74061</c:v>
                </c:pt>
                <c:pt idx="4699">
                  <c:v>1.7301310000000001</c:v>
                </c:pt>
                <c:pt idx="4700">
                  <c:v>1.724097</c:v>
                </c:pt>
                <c:pt idx="4701">
                  <c:v>1.746362</c:v>
                </c:pt>
                <c:pt idx="4702">
                  <c:v>1.753377</c:v>
                </c:pt>
                <c:pt idx="4703">
                  <c:v>1.734578</c:v>
                </c:pt>
                <c:pt idx="4704">
                  <c:v>1.7409330000000001</c:v>
                </c:pt>
                <c:pt idx="4705">
                  <c:v>1.7451910000000002</c:v>
                </c:pt>
                <c:pt idx="4706">
                  <c:v>1.730685</c:v>
                </c:pt>
                <c:pt idx="4707">
                  <c:v>1.7415069999999999</c:v>
                </c:pt>
                <c:pt idx="4708">
                  <c:v>1.7501359999999999</c:v>
                </c:pt>
                <c:pt idx="4709">
                  <c:v>1.7264330000000001</c:v>
                </c:pt>
                <c:pt idx="4710">
                  <c:v>1.7185239999999999</c:v>
                </c:pt>
                <c:pt idx="4711">
                  <c:v>1.739724</c:v>
                </c:pt>
                <c:pt idx="4712">
                  <c:v>1.7433920000000001</c:v>
                </c:pt>
                <c:pt idx="4713">
                  <c:v>1.7353540000000001</c:v>
                </c:pt>
                <c:pt idx="4714">
                  <c:v>1.7379419999999999</c:v>
                </c:pt>
                <c:pt idx="4715">
                  <c:v>1.739244</c:v>
                </c:pt>
                <c:pt idx="4716">
                  <c:v>1.74176</c:v>
                </c:pt>
                <c:pt idx="4717">
                  <c:v>1.741876</c:v>
                </c:pt>
                <c:pt idx="4718">
                  <c:v>1.7386509999999999</c:v>
                </c:pt>
                <c:pt idx="4719">
                  <c:v>1.7346710000000001</c:v>
                </c:pt>
                <c:pt idx="4720">
                  <c:v>1.7346430000000002</c:v>
                </c:pt>
                <c:pt idx="4721">
                  <c:v>1.7354340000000001</c:v>
                </c:pt>
                <c:pt idx="4722">
                  <c:v>1.7292049999999999</c:v>
                </c:pt>
                <c:pt idx="4723">
                  <c:v>1.737827</c:v>
                </c:pt>
                <c:pt idx="4724">
                  <c:v>1.7521990000000001</c:v>
                </c:pt>
                <c:pt idx="4725">
                  <c:v>1.745627</c:v>
                </c:pt>
                <c:pt idx="4726">
                  <c:v>1.7420520000000002</c:v>
                </c:pt>
                <c:pt idx="4727">
                  <c:v>1.749762</c:v>
                </c:pt>
                <c:pt idx="4728">
                  <c:v>1.7399480000000001</c:v>
                </c:pt>
                <c:pt idx="4729">
                  <c:v>1.7392050000000001</c:v>
                </c:pt>
                <c:pt idx="4730">
                  <c:v>1.755433</c:v>
                </c:pt>
                <c:pt idx="4731">
                  <c:v>1.740591</c:v>
                </c:pt>
                <c:pt idx="4732">
                  <c:v>1.7282169999999999</c:v>
                </c:pt>
                <c:pt idx="4733">
                  <c:v>1.7412339999999999</c:v>
                </c:pt>
                <c:pt idx="4734">
                  <c:v>1.731654</c:v>
                </c:pt>
                <c:pt idx="4735">
                  <c:v>1.7257090000000002</c:v>
                </c:pt>
                <c:pt idx="4736">
                  <c:v>1.742413</c:v>
                </c:pt>
                <c:pt idx="4737">
                  <c:v>1.7503150000000001</c:v>
                </c:pt>
                <c:pt idx="4738">
                  <c:v>1.746149</c:v>
                </c:pt>
                <c:pt idx="4739">
                  <c:v>1.743522</c:v>
                </c:pt>
                <c:pt idx="4740">
                  <c:v>1.7464460000000002</c:v>
                </c:pt>
                <c:pt idx="4741">
                  <c:v>1.7465709999999999</c:v>
                </c:pt>
                <c:pt idx="4742">
                  <c:v>1.7517119999999999</c:v>
                </c:pt>
                <c:pt idx="4743">
                  <c:v>1.748936</c:v>
                </c:pt>
                <c:pt idx="4744">
                  <c:v>1.7351079999999999</c:v>
                </c:pt>
                <c:pt idx="4745">
                  <c:v>1.742937</c:v>
                </c:pt>
                <c:pt idx="4746">
                  <c:v>1.7448250000000001</c:v>
                </c:pt>
                <c:pt idx="4747">
                  <c:v>1.7333180000000001</c:v>
                </c:pt>
                <c:pt idx="4748">
                  <c:v>1.737201</c:v>
                </c:pt>
                <c:pt idx="4749">
                  <c:v>1.7400959999999999</c:v>
                </c:pt>
                <c:pt idx="4750">
                  <c:v>1.7415859999999999</c:v>
                </c:pt>
                <c:pt idx="4751">
                  <c:v>1.7503660000000001</c:v>
                </c:pt>
                <c:pt idx="4752">
                  <c:v>1.754475</c:v>
                </c:pt>
                <c:pt idx="4753">
                  <c:v>1.748243</c:v>
                </c:pt>
                <c:pt idx="4754">
                  <c:v>1.747492</c:v>
                </c:pt>
                <c:pt idx="4755">
                  <c:v>1.7468569999999999</c:v>
                </c:pt>
                <c:pt idx="4756">
                  <c:v>1.7346330000000001</c:v>
                </c:pt>
                <c:pt idx="4757">
                  <c:v>1.7387329999999999</c:v>
                </c:pt>
                <c:pt idx="4758">
                  <c:v>1.7471909999999999</c:v>
                </c:pt>
                <c:pt idx="4759">
                  <c:v>1.74135</c:v>
                </c:pt>
                <c:pt idx="4760">
                  <c:v>1.741608</c:v>
                </c:pt>
                <c:pt idx="4761">
                  <c:v>1.7461690000000001</c:v>
                </c:pt>
                <c:pt idx="4762">
                  <c:v>1.745355</c:v>
                </c:pt>
                <c:pt idx="4763">
                  <c:v>1.748094</c:v>
                </c:pt>
                <c:pt idx="4764">
                  <c:v>1.7570670000000002</c:v>
                </c:pt>
                <c:pt idx="4765">
                  <c:v>1.751576</c:v>
                </c:pt>
                <c:pt idx="4766">
                  <c:v>1.7416290000000001</c:v>
                </c:pt>
                <c:pt idx="4767">
                  <c:v>1.7543820000000001</c:v>
                </c:pt>
                <c:pt idx="4768">
                  <c:v>1.756508</c:v>
                </c:pt>
                <c:pt idx="4769">
                  <c:v>1.7428680000000001</c:v>
                </c:pt>
                <c:pt idx="4770">
                  <c:v>1.7447279999999998</c:v>
                </c:pt>
                <c:pt idx="4771">
                  <c:v>1.7529759999999999</c:v>
                </c:pt>
                <c:pt idx="4772">
                  <c:v>1.7487279999999998</c:v>
                </c:pt>
                <c:pt idx="4773">
                  <c:v>1.7435049999999999</c:v>
                </c:pt>
                <c:pt idx="4774">
                  <c:v>1.7489509999999999</c:v>
                </c:pt>
                <c:pt idx="4775">
                  <c:v>1.743681</c:v>
                </c:pt>
                <c:pt idx="4776">
                  <c:v>1.743063</c:v>
                </c:pt>
                <c:pt idx="4777">
                  <c:v>1.7620089999999999</c:v>
                </c:pt>
                <c:pt idx="4778">
                  <c:v>1.757665</c:v>
                </c:pt>
                <c:pt idx="4779">
                  <c:v>1.7451780000000001</c:v>
                </c:pt>
                <c:pt idx="4780">
                  <c:v>1.751728</c:v>
                </c:pt>
                <c:pt idx="4781">
                  <c:v>1.751452</c:v>
                </c:pt>
                <c:pt idx="4782">
                  <c:v>1.7425310000000001</c:v>
                </c:pt>
                <c:pt idx="4783">
                  <c:v>1.743285</c:v>
                </c:pt>
                <c:pt idx="4784">
                  <c:v>1.7482259999999998</c:v>
                </c:pt>
                <c:pt idx="4785">
                  <c:v>1.7443659999999999</c:v>
                </c:pt>
                <c:pt idx="4786">
                  <c:v>1.749423</c:v>
                </c:pt>
                <c:pt idx="4787">
                  <c:v>1.7561149999999999</c:v>
                </c:pt>
                <c:pt idx="4788">
                  <c:v>1.747762</c:v>
                </c:pt>
                <c:pt idx="4789">
                  <c:v>1.7542279999999999</c:v>
                </c:pt>
                <c:pt idx="4790">
                  <c:v>1.7644199999999999</c:v>
                </c:pt>
                <c:pt idx="4791">
                  <c:v>1.7528730000000001</c:v>
                </c:pt>
                <c:pt idx="4792">
                  <c:v>1.7463359999999999</c:v>
                </c:pt>
                <c:pt idx="4793">
                  <c:v>1.7559209999999998</c:v>
                </c:pt>
                <c:pt idx="4794">
                  <c:v>1.7498640000000001</c:v>
                </c:pt>
                <c:pt idx="4795">
                  <c:v>1.7302650000000002</c:v>
                </c:pt>
                <c:pt idx="4796">
                  <c:v>1.7466819999999998</c:v>
                </c:pt>
                <c:pt idx="4797">
                  <c:v>1.7645029999999999</c:v>
                </c:pt>
                <c:pt idx="4798">
                  <c:v>1.7470210000000002</c:v>
                </c:pt>
                <c:pt idx="4799">
                  <c:v>1.7545660000000001</c:v>
                </c:pt>
                <c:pt idx="4800">
                  <c:v>1.772786</c:v>
                </c:pt>
                <c:pt idx="4801">
                  <c:v>1.7581579999999999</c:v>
                </c:pt>
                <c:pt idx="4802">
                  <c:v>1.7507470000000001</c:v>
                </c:pt>
                <c:pt idx="4803">
                  <c:v>1.7583600000000001</c:v>
                </c:pt>
                <c:pt idx="4804">
                  <c:v>1.7494640000000001</c:v>
                </c:pt>
                <c:pt idx="4805">
                  <c:v>1.7451430000000001</c:v>
                </c:pt>
                <c:pt idx="4806">
                  <c:v>1.7535769999999999</c:v>
                </c:pt>
                <c:pt idx="4807">
                  <c:v>1.7461009999999999</c:v>
                </c:pt>
                <c:pt idx="4808">
                  <c:v>1.7435389999999999</c:v>
                </c:pt>
                <c:pt idx="4809">
                  <c:v>1.75414</c:v>
                </c:pt>
                <c:pt idx="4810">
                  <c:v>1.7524169999999999</c:v>
                </c:pt>
                <c:pt idx="4811">
                  <c:v>1.7564899999999999</c:v>
                </c:pt>
                <c:pt idx="4812">
                  <c:v>1.7647059999999999</c:v>
                </c:pt>
                <c:pt idx="4813">
                  <c:v>1.7588219999999999</c:v>
                </c:pt>
                <c:pt idx="4814">
                  <c:v>1.7528510000000002</c:v>
                </c:pt>
                <c:pt idx="4815">
                  <c:v>1.757306</c:v>
                </c:pt>
                <c:pt idx="4816">
                  <c:v>1.762327</c:v>
                </c:pt>
                <c:pt idx="4817">
                  <c:v>1.757968</c:v>
                </c:pt>
                <c:pt idx="4818">
                  <c:v>1.7529919999999999</c:v>
                </c:pt>
                <c:pt idx="4819">
                  <c:v>1.7519659999999999</c:v>
                </c:pt>
                <c:pt idx="4820">
                  <c:v>1.748305</c:v>
                </c:pt>
                <c:pt idx="4821">
                  <c:v>1.753134</c:v>
                </c:pt>
                <c:pt idx="4822">
                  <c:v>1.7598910000000001</c:v>
                </c:pt>
                <c:pt idx="4823">
                  <c:v>1.754888</c:v>
                </c:pt>
                <c:pt idx="4824">
                  <c:v>1.7554669999999999</c:v>
                </c:pt>
                <c:pt idx="4825">
                  <c:v>1.764357</c:v>
                </c:pt>
                <c:pt idx="4826">
                  <c:v>1.764321</c:v>
                </c:pt>
                <c:pt idx="4827">
                  <c:v>1.757698</c:v>
                </c:pt>
                <c:pt idx="4828">
                  <c:v>1.7571219999999999</c:v>
                </c:pt>
                <c:pt idx="4829">
                  <c:v>1.7578390000000002</c:v>
                </c:pt>
                <c:pt idx="4830">
                  <c:v>1.755981</c:v>
                </c:pt>
                <c:pt idx="4831">
                  <c:v>1.7513570000000001</c:v>
                </c:pt>
                <c:pt idx="4832">
                  <c:v>1.7476159999999998</c:v>
                </c:pt>
                <c:pt idx="4833">
                  <c:v>1.7574640000000001</c:v>
                </c:pt>
                <c:pt idx="4834">
                  <c:v>1.755889</c:v>
                </c:pt>
                <c:pt idx="4835">
                  <c:v>1.7522120000000001</c:v>
                </c:pt>
                <c:pt idx="4836">
                  <c:v>1.766553</c:v>
                </c:pt>
                <c:pt idx="4837">
                  <c:v>1.772707</c:v>
                </c:pt>
                <c:pt idx="4838">
                  <c:v>1.766086</c:v>
                </c:pt>
                <c:pt idx="4839">
                  <c:v>1.760753</c:v>
                </c:pt>
                <c:pt idx="4840">
                  <c:v>1.7613720000000002</c:v>
                </c:pt>
                <c:pt idx="4841">
                  <c:v>1.758853</c:v>
                </c:pt>
                <c:pt idx="4842">
                  <c:v>1.7566820000000001</c:v>
                </c:pt>
                <c:pt idx="4843">
                  <c:v>1.7625329999999999</c:v>
                </c:pt>
                <c:pt idx="4844">
                  <c:v>1.7600639999999999</c:v>
                </c:pt>
                <c:pt idx="4845">
                  <c:v>1.7550970000000001</c:v>
                </c:pt>
                <c:pt idx="4846">
                  <c:v>1.756766</c:v>
                </c:pt>
                <c:pt idx="4847">
                  <c:v>1.760861</c:v>
                </c:pt>
                <c:pt idx="4848">
                  <c:v>1.7618960000000001</c:v>
                </c:pt>
                <c:pt idx="4849">
                  <c:v>1.7631760000000001</c:v>
                </c:pt>
                <c:pt idx="4850">
                  <c:v>1.7660209999999998</c:v>
                </c:pt>
                <c:pt idx="4851">
                  <c:v>1.7585579999999998</c:v>
                </c:pt>
                <c:pt idx="4852">
                  <c:v>1.7592349999999999</c:v>
                </c:pt>
                <c:pt idx="4853">
                  <c:v>1.7594110000000001</c:v>
                </c:pt>
                <c:pt idx="4854">
                  <c:v>1.7477610000000001</c:v>
                </c:pt>
                <c:pt idx="4855">
                  <c:v>1.7576860000000001</c:v>
                </c:pt>
                <c:pt idx="4856">
                  <c:v>1.7690669999999999</c:v>
                </c:pt>
                <c:pt idx="4857">
                  <c:v>1.756977</c:v>
                </c:pt>
                <c:pt idx="4858">
                  <c:v>1.752243</c:v>
                </c:pt>
                <c:pt idx="4859">
                  <c:v>1.7707250000000001</c:v>
                </c:pt>
                <c:pt idx="4860">
                  <c:v>1.776713</c:v>
                </c:pt>
                <c:pt idx="4861">
                  <c:v>1.764138</c:v>
                </c:pt>
                <c:pt idx="4862">
                  <c:v>1.7711049999999999</c:v>
                </c:pt>
                <c:pt idx="4863">
                  <c:v>1.77121</c:v>
                </c:pt>
                <c:pt idx="4864">
                  <c:v>1.750575</c:v>
                </c:pt>
                <c:pt idx="4865">
                  <c:v>1.759782</c:v>
                </c:pt>
                <c:pt idx="4866">
                  <c:v>1.7664879999999998</c:v>
                </c:pt>
                <c:pt idx="4867">
                  <c:v>1.751293</c:v>
                </c:pt>
                <c:pt idx="4868">
                  <c:v>1.756907</c:v>
                </c:pt>
                <c:pt idx="4869">
                  <c:v>1.7681170000000002</c:v>
                </c:pt>
                <c:pt idx="4870">
                  <c:v>1.760195</c:v>
                </c:pt>
                <c:pt idx="4871">
                  <c:v>1.7622580000000001</c:v>
                </c:pt>
                <c:pt idx="4872">
                  <c:v>1.7715779999999999</c:v>
                </c:pt>
                <c:pt idx="4873">
                  <c:v>1.769979</c:v>
                </c:pt>
                <c:pt idx="4874">
                  <c:v>1.7698510000000001</c:v>
                </c:pt>
                <c:pt idx="4875">
                  <c:v>1.772105</c:v>
                </c:pt>
                <c:pt idx="4876">
                  <c:v>1.769698</c:v>
                </c:pt>
                <c:pt idx="4877">
                  <c:v>1.7668089999999999</c:v>
                </c:pt>
                <c:pt idx="4878">
                  <c:v>1.762194</c:v>
                </c:pt>
                <c:pt idx="4879">
                  <c:v>1.763619</c:v>
                </c:pt>
                <c:pt idx="4880">
                  <c:v>1.764483</c:v>
                </c:pt>
                <c:pt idx="4881">
                  <c:v>1.7631000000000001</c:v>
                </c:pt>
                <c:pt idx="4882">
                  <c:v>1.77155</c:v>
                </c:pt>
                <c:pt idx="4883">
                  <c:v>1.7707250000000001</c:v>
                </c:pt>
                <c:pt idx="4884">
                  <c:v>1.7692920000000001</c:v>
                </c:pt>
                <c:pt idx="4885">
                  <c:v>1.7725759999999999</c:v>
                </c:pt>
                <c:pt idx="4886">
                  <c:v>1.763612</c:v>
                </c:pt>
                <c:pt idx="4887">
                  <c:v>1.7648630000000001</c:v>
                </c:pt>
                <c:pt idx="4888">
                  <c:v>1.767752</c:v>
                </c:pt>
                <c:pt idx="4889">
                  <c:v>1.7610730000000001</c:v>
                </c:pt>
                <c:pt idx="4890">
                  <c:v>1.761871</c:v>
                </c:pt>
                <c:pt idx="4891">
                  <c:v>1.770111</c:v>
                </c:pt>
                <c:pt idx="4892">
                  <c:v>1.771884</c:v>
                </c:pt>
                <c:pt idx="4893">
                  <c:v>1.7568730000000001</c:v>
                </c:pt>
                <c:pt idx="4894">
                  <c:v>1.7595670000000001</c:v>
                </c:pt>
                <c:pt idx="4895">
                  <c:v>1.7777750000000001</c:v>
                </c:pt>
                <c:pt idx="4896">
                  <c:v>1.7719640000000001</c:v>
                </c:pt>
                <c:pt idx="4897">
                  <c:v>1.7647710000000001</c:v>
                </c:pt>
                <c:pt idx="4898">
                  <c:v>1.7717499999999999</c:v>
                </c:pt>
                <c:pt idx="4899">
                  <c:v>1.770259</c:v>
                </c:pt>
                <c:pt idx="4900">
                  <c:v>1.767665</c:v>
                </c:pt>
                <c:pt idx="4901">
                  <c:v>1.767865</c:v>
                </c:pt>
                <c:pt idx="4902">
                  <c:v>1.757714</c:v>
                </c:pt>
                <c:pt idx="4903">
                  <c:v>1.7664930000000001</c:v>
                </c:pt>
                <c:pt idx="4904">
                  <c:v>1.782573</c:v>
                </c:pt>
                <c:pt idx="4905">
                  <c:v>1.7684250000000001</c:v>
                </c:pt>
                <c:pt idx="4906">
                  <c:v>1.7658939999999999</c:v>
                </c:pt>
                <c:pt idx="4907">
                  <c:v>1.785711</c:v>
                </c:pt>
                <c:pt idx="4908">
                  <c:v>1.778386</c:v>
                </c:pt>
                <c:pt idx="4909">
                  <c:v>1.767609</c:v>
                </c:pt>
                <c:pt idx="4910">
                  <c:v>1.776214</c:v>
                </c:pt>
                <c:pt idx="4911">
                  <c:v>1.7684419999999998</c:v>
                </c:pt>
                <c:pt idx="4912">
                  <c:v>1.76267</c:v>
                </c:pt>
                <c:pt idx="4913">
                  <c:v>1.774486</c:v>
                </c:pt>
                <c:pt idx="4914">
                  <c:v>1.7703410000000002</c:v>
                </c:pt>
                <c:pt idx="4915">
                  <c:v>1.7664070000000001</c:v>
                </c:pt>
                <c:pt idx="4916">
                  <c:v>1.7745410000000001</c:v>
                </c:pt>
                <c:pt idx="4917">
                  <c:v>1.7714099999999999</c:v>
                </c:pt>
                <c:pt idx="4918">
                  <c:v>1.774883</c:v>
                </c:pt>
                <c:pt idx="4919">
                  <c:v>1.7760289999999999</c:v>
                </c:pt>
                <c:pt idx="4920">
                  <c:v>1.7655460000000001</c:v>
                </c:pt>
                <c:pt idx="4921">
                  <c:v>1.7660529999999999</c:v>
                </c:pt>
                <c:pt idx="4922">
                  <c:v>1.7709060000000001</c:v>
                </c:pt>
                <c:pt idx="4923">
                  <c:v>1.7792840000000001</c:v>
                </c:pt>
                <c:pt idx="4924">
                  <c:v>1.784108</c:v>
                </c:pt>
                <c:pt idx="4925">
                  <c:v>1.777784</c:v>
                </c:pt>
                <c:pt idx="4926">
                  <c:v>1.775004</c:v>
                </c:pt>
                <c:pt idx="4927">
                  <c:v>1.767355</c:v>
                </c:pt>
                <c:pt idx="4928">
                  <c:v>1.7674180000000002</c:v>
                </c:pt>
                <c:pt idx="4929">
                  <c:v>1.7859099999999999</c:v>
                </c:pt>
                <c:pt idx="4930">
                  <c:v>1.7835649999999998</c:v>
                </c:pt>
                <c:pt idx="4931">
                  <c:v>1.7695210000000001</c:v>
                </c:pt>
                <c:pt idx="4932">
                  <c:v>1.776138</c:v>
                </c:pt>
                <c:pt idx="4933">
                  <c:v>1.7838180000000001</c:v>
                </c:pt>
                <c:pt idx="4934">
                  <c:v>1.77597</c:v>
                </c:pt>
                <c:pt idx="4935">
                  <c:v>1.7684</c:v>
                </c:pt>
                <c:pt idx="4936">
                  <c:v>1.7715689999999999</c:v>
                </c:pt>
                <c:pt idx="4937">
                  <c:v>1.774187</c:v>
                </c:pt>
                <c:pt idx="4938">
                  <c:v>1.778592</c:v>
                </c:pt>
                <c:pt idx="4939">
                  <c:v>1.7750439999999998</c:v>
                </c:pt>
                <c:pt idx="4940">
                  <c:v>1.769798</c:v>
                </c:pt>
                <c:pt idx="4941">
                  <c:v>1.775766</c:v>
                </c:pt>
                <c:pt idx="4942">
                  <c:v>1.7786029999999999</c:v>
                </c:pt>
                <c:pt idx="4943">
                  <c:v>1.771239</c:v>
                </c:pt>
                <c:pt idx="4944">
                  <c:v>1.7664520000000001</c:v>
                </c:pt>
                <c:pt idx="4945">
                  <c:v>1.780934</c:v>
                </c:pt>
                <c:pt idx="4946">
                  <c:v>1.787587</c:v>
                </c:pt>
                <c:pt idx="4947">
                  <c:v>1.782877</c:v>
                </c:pt>
                <c:pt idx="4948">
                  <c:v>1.7786840000000002</c:v>
                </c:pt>
                <c:pt idx="4949">
                  <c:v>1.7651349999999999</c:v>
                </c:pt>
                <c:pt idx="4950">
                  <c:v>1.7724340000000001</c:v>
                </c:pt>
                <c:pt idx="4951">
                  <c:v>1.781533</c:v>
                </c:pt>
                <c:pt idx="4952">
                  <c:v>1.772219</c:v>
                </c:pt>
                <c:pt idx="4953">
                  <c:v>1.7733509999999999</c:v>
                </c:pt>
                <c:pt idx="4954">
                  <c:v>1.7834680000000001</c:v>
                </c:pt>
                <c:pt idx="4955">
                  <c:v>1.7905069999999998</c:v>
                </c:pt>
                <c:pt idx="4956">
                  <c:v>1.775342</c:v>
                </c:pt>
                <c:pt idx="4957">
                  <c:v>1.771997</c:v>
                </c:pt>
                <c:pt idx="4958">
                  <c:v>1.7854749999999999</c:v>
                </c:pt>
                <c:pt idx="4959">
                  <c:v>1.7759499999999999</c:v>
                </c:pt>
                <c:pt idx="4960">
                  <c:v>1.774867</c:v>
                </c:pt>
                <c:pt idx="4961">
                  <c:v>1.7788439999999999</c:v>
                </c:pt>
                <c:pt idx="4962">
                  <c:v>1.7821929999999999</c:v>
                </c:pt>
                <c:pt idx="4963">
                  <c:v>1.7859989999999999</c:v>
                </c:pt>
                <c:pt idx="4964">
                  <c:v>1.7712949999999998</c:v>
                </c:pt>
                <c:pt idx="4965">
                  <c:v>1.7713730000000001</c:v>
                </c:pt>
                <c:pt idx="4966">
                  <c:v>1.7855940000000001</c:v>
                </c:pt>
                <c:pt idx="4967">
                  <c:v>1.7847490000000001</c:v>
                </c:pt>
                <c:pt idx="4968">
                  <c:v>1.776794</c:v>
                </c:pt>
                <c:pt idx="4969">
                  <c:v>1.7802530000000001</c:v>
                </c:pt>
                <c:pt idx="4970">
                  <c:v>1.7977970000000001</c:v>
                </c:pt>
                <c:pt idx="4971">
                  <c:v>1.7907899999999999</c:v>
                </c:pt>
                <c:pt idx="4972">
                  <c:v>1.776813</c:v>
                </c:pt>
                <c:pt idx="4973">
                  <c:v>1.7873079999999999</c:v>
                </c:pt>
                <c:pt idx="4974">
                  <c:v>1.7870239999999999</c:v>
                </c:pt>
                <c:pt idx="4975">
                  <c:v>1.7745</c:v>
                </c:pt>
                <c:pt idx="4976">
                  <c:v>1.7765029999999999</c:v>
                </c:pt>
                <c:pt idx="4977">
                  <c:v>1.781469</c:v>
                </c:pt>
                <c:pt idx="4978">
                  <c:v>1.76881</c:v>
                </c:pt>
                <c:pt idx="4979">
                  <c:v>1.7743169999999999</c:v>
                </c:pt>
                <c:pt idx="4980">
                  <c:v>1.7910349999999999</c:v>
                </c:pt>
                <c:pt idx="4981">
                  <c:v>1.777871</c:v>
                </c:pt>
                <c:pt idx="4982">
                  <c:v>1.7830409999999999</c:v>
                </c:pt>
                <c:pt idx="4983">
                  <c:v>1.7993839999999999</c:v>
                </c:pt>
                <c:pt idx="4984">
                  <c:v>1.7842289999999998</c:v>
                </c:pt>
                <c:pt idx="4985">
                  <c:v>1.784864</c:v>
                </c:pt>
                <c:pt idx="4986">
                  <c:v>1.7955130000000001</c:v>
                </c:pt>
                <c:pt idx="4987">
                  <c:v>1.7797130000000001</c:v>
                </c:pt>
                <c:pt idx="4988">
                  <c:v>1.7771379999999999</c:v>
                </c:pt>
                <c:pt idx="4989">
                  <c:v>1.793039</c:v>
                </c:pt>
                <c:pt idx="4990">
                  <c:v>1.779838</c:v>
                </c:pt>
                <c:pt idx="4991">
                  <c:v>1.768659</c:v>
                </c:pt>
                <c:pt idx="4992">
                  <c:v>1.781388</c:v>
                </c:pt>
                <c:pt idx="4993">
                  <c:v>1.7866550000000001</c:v>
                </c:pt>
                <c:pt idx="4994">
                  <c:v>1.787552</c:v>
                </c:pt>
                <c:pt idx="4995">
                  <c:v>1.788276</c:v>
                </c:pt>
                <c:pt idx="4996">
                  <c:v>1.7886069999999998</c:v>
                </c:pt>
                <c:pt idx="4997">
                  <c:v>1.7861400000000001</c:v>
                </c:pt>
                <c:pt idx="4998">
                  <c:v>1.787588</c:v>
                </c:pt>
                <c:pt idx="4999">
                  <c:v>1.792807</c:v>
                </c:pt>
                <c:pt idx="5000">
                  <c:v>1.7877670000000001</c:v>
                </c:pt>
                <c:pt idx="5001">
                  <c:v>1.7893330000000001</c:v>
                </c:pt>
                <c:pt idx="5002">
                  <c:v>1.781606</c:v>
                </c:pt>
                <c:pt idx="5003">
                  <c:v>1.77328</c:v>
                </c:pt>
                <c:pt idx="5004">
                  <c:v>1.7945759999999999</c:v>
                </c:pt>
                <c:pt idx="5005">
                  <c:v>1.7926060000000001</c:v>
                </c:pt>
                <c:pt idx="5006">
                  <c:v>1.776699</c:v>
                </c:pt>
                <c:pt idx="5007">
                  <c:v>1.789498</c:v>
                </c:pt>
                <c:pt idx="5008">
                  <c:v>1.8033619999999999</c:v>
                </c:pt>
                <c:pt idx="5009">
                  <c:v>1.7962180000000001</c:v>
                </c:pt>
                <c:pt idx="5010">
                  <c:v>1.779542</c:v>
                </c:pt>
                <c:pt idx="5011">
                  <c:v>1.788138</c:v>
                </c:pt>
                <c:pt idx="5012">
                  <c:v>1.7933949999999999</c:v>
                </c:pt>
                <c:pt idx="5013">
                  <c:v>1.7796609999999999</c:v>
                </c:pt>
                <c:pt idx="5014">
                  <c:v>1.7788710000000001</c:v>
                </c:pt>
                <c:pt idx="5015">
                  <c:v>1.783676</c:v>
                </c:pt>
                <c:pt idx="5016">
                  <c:v>1.786753</c:v>
                </c:pt>
                <c:pt idx="5017">
                  <c:v>1.789628</c:v>
                </c:pt>
                <c:pt idx="5018">
                  <c:v>1.7928030000000001</c:v>
                </c:pt>
                <c:pt idx="5019">
                  <c:v>1.7927740000000001</c:v>
                </c:pt>
                <c:pt idx="5020">
                  <c:v>1.7863329999999999</c:v>
                </c:pt>
                <c:pt idx="5021">
                  <c:v>1.777377</c:v>
                </c:pt>
                <c:pt idx="5022">
                  <c:v>1.7766440000000001</c:v>
                </c:pt>
                <c:pt idx="5023">
                  <c:v>1.792354</c:v>
                </c:pt>
                <c:pt idx="5024">
                  <c:v>1.791093</c:v>
                </c:pt>
                <c:pt idx="5025">
                  <c:v>1.7840579999999999</c:v>
                </c:pt>
                <c:pt idx="5026">
                  <c:v>1.8029500000000001</c:v>
                </c:pt>
                <c:pt idx="5027">
                  <c:v>1.799356</c:v>
                </c:pt>
                <c:pt idx="5028">
                  <c:v>1.7793679999999998</c:v>
                </c:pt>
                <c:pt idx="5029">
                  <c:v>1.8007029999999999</c:v>
                </c:pt>
                <c:pt idx="5030">
                  <c:v>1.8098619999999999</c:v>
                </c:pt>
                <c:pt idx="5031">
                  <c:v>1.7763979999999999</c:v>
                </c:pt>
                <c:pt idx="5032">
                  <c:v>1.7803789999999999</c:v>
                </c:pt>
                <c:pt idx="5033">
                  <c:v>1.8074750000000002</c:v>
                </c:pt>
                <c:pt idx="5034">
                  <c:v>1.791026</c:v>
                </c:pt>
                <c:pt idx="5035">
                  <c:v>1.7753350000000001</c:v>
                </c:pt>
                <c:pt idx="5036">
                  <c:v>1.7857499999999999</c:v>
                </c:pt>
                <c:pt idx="5037">
                  <c:v>1.788837</c:v>
                </c:pt>
                <c:pt idx="5038">
                  <c:v>1.7930739999999998</c:v>
                </c:pt>
                <c:pt idx="5039">
                  <c:v>1.802764</c:v>
                </c:pt>
                <c:pt idx="5040">
                  <c:v>1.799946</c:v>
                </c:pt>
                <c:pt idx="5041">
                  <c:v>1.7915909999999999</c:v>
                </c:pt>
                <c:pt idx="5042">
                  <c:v>1.7948580000000001</c:v>
                </c:pt>
                <c:pt idx="5043">
                  <c:v>1.8019099999999999</c:v>
                </c:pt>
                <c:pt idx="5044">
                  <c:v>1.8031109999999999</c:v>
                </c:pt>
                <c:pt idx="5045">
                  <c:v>1.8075760000000001</c:v>
                </c:pt>
                <c:pt idx="5046">
                  <c:v>1.795366</c:v>
                </c:pt>
                <c:pt idx="5047">
                  <c:v>1.77223</c:v>
                </c:pt>
                <c:pt idx="5048">
                  <c:v>1.7846660000000001</c:v>
                </c:pt>
                <c:pt idx="5049">
                  <c:v>1.7985090000000001</c:v>
                </c:pt>
                <c:pt idx="5050">
                  <c:v>1.788664</c:v>
                </c:pt>
                <c:pt idx="5051">
                  <c:v>1.795107</c:v>
                </c:pt>
                <c:pt idx="5052">
                  <c:v>1.8041469999999999</c:v>
                </c:pt>
                <c:pt idx="5053">
                  <c:v>1.7880240000000001</c:v>
                </c:pt>
                <c:pt idx="5054">
                  <c:v>1.7781560000000001</c:v>
                </c:pt>
                <c:pt idx="5055">
                  <c:v>1.7962959999999999</c:v>
                </c:pt>
                <c:pt idx="5056">
                  <c:v>1.8022230000000001</c:v>
                </c:pt>
                <c:pt idx="5057">
                  <c:v>1.7912509999999999</c:v>
                </c:pt>
                <c:pt idx="5058">
                  <c:v>1.7948439999999999</c:v>
                </c:pt>
                <c:pt idx="5059">
                  <c:v>1.7997640000000001</c:v>
                </c:pt>
                <c:pt idx="5060">
                  <c:v>1.8108710000000001</c:v>
                </c:pt>
                <c:pt idx="5061">
                  <c:v>1.8171379999999999</c:v>
                </c:pt>
                <c:pt idx="5062">
                  <c:v>1.7879800000000001</c:v>
                </c:pt>
                <c:pt idx="5063">
                  <c:v>1.7742200000000001</c:v>
                </c:pt>
                <c:pt idx="5064">
                  <c:v>1.79941</c:v>
                </c:pt>
                <c:pt idx="5065">
                  <c:v>1.796243</c:v>
                </c:pt>
                <c:pt idx="5066">
                  <c:v>1.773739</c:v>
                </c:pt>
                <c:pt idx="5067">
                  <c:v>1.795086</c:v>
                </c:pt>
                <c:pt idx="5068">
                  <c:v>1.8104260000000001</c:v>
                </c:pt>
                <c:pt idx="5069">
                  <c:v>1.7934830000000002</c:v>
                </c:pt>
                <c:pt idx="5070">
                  <c:v>1.80142</c:v>
                </c:pt>
                <c:pt idx="5071">
                  <c:v>1.808227</c:v>
                </c:pt>
                <c:pt idx="5072">
                  <c:v>1.796054</c:v>
                </c:pt>
                <c:pt idx="5073">
                  <c:v>1.8058779999999999</c:v>
                </c:pt>
                <c:pt idx="5074">
                  <c:v>1.810505</c:v>
                </c:pt>
                <c:pt idx="5075">
                  <c:v>1.786168</c:v>
                </c:pt>
                <c:pt idx="5076">
                  <c:v>1.7809759999999999</c:v>
                </c:pt>
                <c:pt idx="5077">
                  <c:v>1.798675</c:v>
                </c:pt>
                <c:pt idx="5078">
                  <c:v>1.799855</c:v>
                </c:pt>
                <c:pt idx="5079">
                  <c:v>1.800565</c:v>
                </c:pt>
                <c:pt idx="5080">
                  <c:v>1.8026180000000001</c:v>
                </c:pt>
                <c:pt idx="5081">
                  <c:v>1.793094</c:v>
                </c:pt>
                <c:pt idx="5082">
                  <c:v>1.8013680000000001</c:v>
                </c:pt>
                <c:pt idx="5083">
                  <c:v>1.8180079999999998</c:v>
                </c:pt>
                <c:pt idx="5084">
                  <c:v>1.8059400000000001</c:v>
                </c:pt>
                <c:pt idx="5085">
                  <c:v>1.786216</c:v>
                </c:pt>
                <c:pt idx="5086">
                  <c:v>1.7962340000000001</c:v>
                </c:pt>
                <c:pt idx="5087">
                  <c:v>1.810972</c:v>
                </c:pt>
                <c:pt idx="5088">
                  <c:v>1.8047260000000001</c:v>
                </c:pt>
                <c:pt idx="5089">
                  <c:v>1.8038859999999999</c:v>
                </c:pt>
                <c:pt idx="5090">
                  <c:v>1.798028</c:v>
                </c:pt>
                <c:pt idx="5091">
                  <c:v>1.782373</c:v>
                </c:pt>
                <c:pt idx="5092">
                  <c:v>1.800076</c:v>
                </c:pt>
                <c:pt idx="5093">
                  <c:v>1.8227609999999999</c:v>
                </c:pt>
                <c:pt idx="5094">
                  <c:v>1.8102659999999999</c:v>
                </c:pt>
                <c:pt idx="5095">
                  <c:v>1.8028040000000001</c:v>
                </c:pt>
                <c:pt idx="5096">
                  <c:v>1.8115049999999999</c:v>
                </c:pt>
                <c:pt idx="5097">
                  <c:v>1.7977319999999999</c:v>
                </c:pt>
                <c:pt idx="5098">
                  <c:v>1.7864339999999999</c:v>
                </c:pt>
                <c:pt idx="5099">
                  <c:v>1.8063259999999999</c:v>
                </c:pt>
                <c:pt idx="5100">
                  <c:v>1.801966</c:v>
                </c:pt>
                <c:pt idx="5101">
                  <c:v>1.7799070000000001</c:v>
                </c:pt>
                <c:pt idx="5102">
                  <c:v>1.7915179999999999</c:v>
                </c:pt>
                <c:pt idx="5103">
                  <c:v>1.808387</c:v>
                </c:pt>
                <c:pt idx="5104">
                  <c:v>1.8172030000000001</c:v>
                </c:pt>
                <c:pt idx="5105">
                  <c:v>1.824479</c:v>
                </c:pt>
                <c:pt idx="5106">
                  <c:v>1.8122989999999999</c:v>
                </c:pt>
                <c:pt idx="5107">
                  <c:v>1.792017</c:v>
                </c:pt>
                <c:pt idx="5108">
                  <c:v>1.806414</c:v>
                </c:pt>
                <c:pt idx="5109">
                  <c:v>1.8228529999999998</c:v>
                </c:pt>
                <c:pt idx="5110">
                  <c:v>1.7942450000000001</c:v>
                </c:pt>
                <c:pt idx="5111">
                  <c:v>1.779385</c:v>
                </c:pt>
                <c:pt idx="5112">
                  <c:v>1.8012950000000001</c:v>
                </c:pt>
                <c:pt idx="5113">
                  <c:v>1.8198829999999999</c:v>
                </c:pt>
                <c:pt idx="5114">
                  <c:v>1.8135250000000001</c:v>
                </c:pt>
                <c:pt idx="5115">
                  <c:v>1.7925550000000001</c:v>
                </c:pt>
                <c:pt idx="5116">
                  <c:v>1.7917320000000001</c:v>
                </c:pt>
                <c:pt idx="5117">
                  <c:v>1.7961580000000001</c:v>
                </c:pt>
                <c:pt idx="5118">
                  <c:v>1.7969200000000001</c:v>
                </c:pt>
                <c:pt idx="5119">
                  <c:v>1.8127599999999999</c:v>
                </c:pt>
                <c:pt idx="5120">
                  <c:v>1.8268070000000001</c:v>
                </c:pt>
                <c:pt idx="5121">
                  <c:v>1.8271739999999999</c:v>
                </c:pt>
                <c:pt idx="5122">
                  <c:v>1.8115220000000001</c:v>
                </c:pt>
                <c:pt idx="5123">
                  <c:v>1.796643</c:v>
                </c:pt>
                <c:pt idx="5124">
                  <c:v>1.8087330000000001</c:v>
                </c:pt>
                <c:pt idx="5125">
                  <c:v>1.810886</c:v>
                </c:pt>
                <c:pt idx="5126">
                  <c:v>1.789615</c:v>
                </c:pt>
                <c:pt idx="5127">
                  <c:v>1.7934559999999999</c:v>
                </c:pt>
                <c:pt idx="5128">
                  <c:v>1.809561</c:v>
                </c:pt>
                <c:pt idx="5129">
                  <c:v>1.799879</c:v>
                </c:pt>
                <c:pt idx="5130">
                  <c:v>1.7985100000000001</c:v>
                </c:pt>
                <c:pt idx="5131">
                  <c:v>1.8127930000000001</c:v>
                </c:pt>
                <c:pt idx="5132">
                  <c:v>1.8099889999999998</c:v>
                </c:pt>
                <c:pt idx="5133">
                  <c:v>1.813331</c:v>
                </c:pt>
                <c:pt idx="5134">
                  <c:v>1.8283640000000001</c:v>
                </c:pt>
                <c:pt idx="5135">
                  <c:v>1.8285169999999999</c:v>
                </c:pt>
                <c:pt idx="5136">
                  <c:v>1.817356</c:v>
                </c:pt>
                <c:pt idx="5137">
                  <c:v>1.813029</c:v>
                </c:pt>
                <c:pt idx="5138">
                  <c:v>1.803266</c:v>
                </c:pt>
                <c:pt idx="5139">
                  <c:v>1.7864439999999999</c:v>
                </c:pt>
                <c:pt idx="5140">
                  <c:v>1.795855</c:v>
                </c:pt>
                <c:pt idx="5141">
                  <c:v>1.8108089999999999</c:v>
                </c:pt>
                <c:pt idx="5142">
                  <c:v>1.808346</c:v>
                </c:pt>
                <c:pt idx="5143">
                  <c:v>1.813914</c:v>
                </c:pt>
                <c:pt idx="5144">
                  <c:v>1.8107250000000001</c:v>
                </c:pt>
                <c:pt idx="5145">
                  <c:v>1.795871</c:v>
                </c:pt>
                <c:pt idx="5146">
                  <c:v>1.8066930000000001</c:v>
                </c:pt>
                <c:pt idx="5147">
                  <c:v>1.8232930000000001</c:v>
                </c:pt>
                <c:pt idx="5148">
                  <c:v>1.817534</c:v>
                </c:pt>
                <c:pt idx="5149">
                  <c:v>1.809658</c:v>
                </c:pt>
                <c:pt idx="5150">
                  <c:v>1.807788</c:v>
                </c:pt>
                <c:pt idx="5151">
                  <c:v>1.796403</c:v>
                </c:pt>
                <c:pt idx="5152">
                  <c:v>1.803161</c:v>
                </c:pt>
                <c:pt idx="5153">
                  <c:v>1.822776</c:v>
                </c:pt>
                <c:pt idx="5154">
                  <c:v>1.815118</c:v>
                </c:pt>
                <c:pt idx="5155">
                  <c:v>1.8111489999999999</c:v>
                </c:pt>
                <c:pt idx="5156">
                  <c:v>1.814381</c:v>
                </c:pt>
                <c:pt idx="5157">
                  <c:v>1.808872</c:v>
                </c:pt>
                <c:pt idx="5158">
                  <c:v>1.81636</c:v>
                </c:pt>
                <c:pt idx="5159">
                  <c:v>1.826953</c:v>
                </c:pt>
                <c:pt idx="5160">
                  <c:v>1.820192</c:v>
                </c:pt>
                <c:pt idx="5161">
                  <c:v>1.8056299999999998</c:v>
                </c:pt>
                <c:pt idx="5162">
                  <c:v>1.8044480000000001</c:v>
                </c:pt>
                <c:pt idx="5163">
                  <c:v>1.8105500000000001</c:v>
                </c:pt>
                <c:pt idx="5164">
                  <c:v>1.8126549999999999</c:v>
                </c:pt>
                <c:pt idx="5165">
                  <c:v>1.8179349999999999</c:v>
                </c:pt>
                <c:pt idx="5166">
                  <c:v>1.8098380000000001</c:v>
                </c:pt>
                <c:pt idx="5167">
                  <c:v>1.798576</c:v>
                </c:pt>
                <c:pt idx="5168">
                  <c:v>1.816163</c:v>
                </c:pt>
                <c:pt idx="5169">
                  <c:v>1.832198</c:v>
                </c:pt>
                <c:pt idx="5170">
                  <c:v>1.816287</c:v>
                </c:pt>
                <c:pt idx="5171">
                  <c:v>1.812427</c:v>
                </c:pt>
                <c:pt idx="5172">
                  <c:v>1.831142</c:v>
                </c:pt>
                <c:pt idx="5173">
                  <c:v>1.8123339999999999</c:v>
                </c:pt>
                <c:pt idx="5174">
                  <c:v>1.789158</c:v>
                </c:pt>
                <c:pt idx="5175">
                  <c:v>1.810867</c:v>
                </c:pt>
                <c:pt idx="5176">
                  <c:v>1.8198189999999999</c:v>
                </c:pt>
                <c:pt idx="5177">
                  <c:v>1.815089</c:v>
                </c:pt>
                <c:pt idx="5178">
                  <c:v>1.824303</c:v>
                </c:pt>
                <c:pt idx="5179">
                  <c:v>1.8253740000000001</c:v>
                </c:pt>
                <c:pt idx="5180">
                  <c:v>1.815267</c:v>
                </c:pt>
                <c:pt idx="5181">
                  <c:v>1.810411</c:v>
                </c:pt>
                <c:pt idx="5182">
                  <c:v>1.810047</c:v>
                </c:pt>
                <c:pt idx="5183">
                  <c:v>1.807496</c:v>
                </c:pt>
                <c:pt idx="5184">
                  <c:v>1.81894</c:v>
                </c:pt>
                <c:pt idx="5185">
                  <c:v>1.833807</c:v>
                </c:pt>
                <c:pt idx="5186">
                  <c:v>1.8274490000000001</c:v>
                </c:pt>
                <c:pt idx="5187">
                  <c:v>1.8222589999999999</c:v>
                </c:pt>
                <c:pt idx="5188">
                  <c:v>1.8155649999999999</c:v>
                </c:pt>
                <c:pt idx="5189">
                  <c:v>1.7963170000000002</c:v>
                </c:pt>
                <c:pt idx="5190">
                  <c:v>1.797887</c:v>
                </c:pt>
                <c:pt idx="5191">
                  <c:v>1.8210220000000001</c:v>
                </c:pt>
                <c:pt idx="5192">
                  <c:v>1.827777</c:v>
                </c:pt>
                <c:pt idx="5193">
                  <c:v>1.8206090000000001</c:v>
                </c:pt>
                <c:pt idx="5194">
                  <c:v>1.830346</c:v>
                </c:pt>
                <c:pt idx="5195">
                  <c:v>1.8273549999999998</c:v>
                </c:pt>
                <c:pt idx="5196">
                  <c:v>1.8062909999999999</c:v>
                </c:pt>
                <c:pt idx="5197">
                  <c:v>1.815348</c:v>
                </c:pt>
                <c:pt idx="5198">
                  <c:v>1.830382</c:v>
                </c:pt>
                <c:pt idx="5199">
                  <c:v>1.8201700000000001</c:v>
                </c:pt>
                <c:pt idx="5200">
                  <c:v>1.8101940000000001</c:v>
                </c:pt>
                <c:pt idx="5201">
                  <c:v>1.813601</c:v>
                </c:pt>
                <c:pt idx="5202">
                  <c:v>1.814838</c:v>
                </c:pt>
                <c:pt idx="5203">
                  <c:v>1.8179340000000002</c:v>
                </c:pt>
                <c:pt idx="5204">
                  <c:v>1.833194</c:v>
                </c:pt>
                <c:pt idx="5205">
                  <c:v>1.832573</c:v>
                </c:pt>
                <c:pt idx="5206">
                  <c:v>1.8207420000000001</c:v>
                </c:pt>
                <c:pt idx="5207">
                  <c:v>1.820449</c:v>
                </c:pt>
                <c:pt idx="5208">
                  <c:v>1.816773</c:v>
                </c:pt>
                <c:pt idx="5209">
                  <c:v>1.8173059999999999</c:v>
                </c:pt>
                <c:pt idx="5210">
                  <c:v>1.8177189999999999</c:v>
                </c:pt>
                <c:pt idx="5211">
                  <c:v>1.808365</c:v>
                </c:pt>
                <c:pt idx="5212">
                  <c:v>1.811593</c:v>
                </c:pt>
                <c:pt idx="5213">
                  <c:v>1.828219</c:v>
                </c:pt>
                <c:pt idx="5214">
                  <c:v>1.8341370000000001</c:v>
                </c:pt>
                <c:pt idx="5215">
                  <c:v>1.8262320000000001</c:v>
                </c:pt>
                <c:pt idx="5216">
                  <c:v>1.8236750000000002</c:v>
                </c:pt>
                <c:pt idx="5217">
                  <c:v>1.81968</c:v>
                </c:pt>
                <c:pt idx="5218">
                  <c:v>1.8166630000000001</c:v>
                </c:pt>
                <c:pt idx="5219">
                  <c:v>1.825396</c:v>
                </c:pt>
                <c:pt idx="5220">
                  <c:v>1.824902</c:v>
                </c:pt>
                <c:pt idx="5221">
                  <c:v>1.8239830000000001</c:v>
                </c:pt>
                <c:pt idx="5222">
                  <c:v>1.83121</c:v>
                </c:pt>
                <c:pt idx="5223">
                  <c:v>1.8312650000000001</c:v>
                </c:pt>
                <c:pt idx="5224">
                  <c:v>1.825156</c:v>
                </c:pt>
                <c:pt idx="5225">
                  <c:v>1.8214090000000001</c:v>
                </c:pt>
                <c:pt idx="5226">
                  <c:v>1.820829</c:v>
                </c:pt>
                <c:pt idx="5227">
                  <c:v>1.8212869999999999</c:v>
                </c:pt>
                <c:pt idx="5228">
                  <c:v>1.8261419999999999</c:v>
                </c:pt>
                <c:pt idx="5229">
                  <c:v>1.8201179999999999</c:v>
                </c:pt>
                <c:pt idx="5230">
                  <c:v>1.8080500000000002</c:v>
                </c:pt>
                <c:pt idx="5231">
                  <c:v>1.8215810000000001</c:v>
                </c:pt>
                <c:pt idx="5232">
                  <c:v>1.8325689999999999</c:v>
                </c:pt>
                <c:pt idx="5233">
                  <c:v>1.8219799999999999</c:v>
                </c:pt>
                <c:pt idx="5234">
                  <c:v>1.8149869999999999</c:v>
                </c:pt>
                <c:pt idx="5235">
                  <c:v>1.8197730000000001</c:v>
                </c:pt>
                <c:pt idx="5236">
                  <c:v>1.826584</c:v>
                </c:pt>
                <c:pt idx="5237">
                  <c:v>1.8354569999999999</c:v>
                </c:pt>
                <c:pt idx="5238">
                  <c:v>1.8438669999999999</c:v>
                </c:pt>
                <c:pt idx="5239">
                  <c:v>1.834635</c:v>
                </c:pt>
                <c:pt idx="5240">
                  <c:v>1.8315760000000001</c:v>
                </c:pt>
                <c:pt idx="5241">
                  <c:v>1.8357410000000001</c:v>
                </c:pt>
                <c:pt idx="5242">
                  <c:v>1.815242</c:v>
                </c:pt>
                <c:pt idx="5243">
                  <c:v>1.8060990000000001</c:v>
                </c:pt>
                <c:pt idx="5244">
                  <c:v>1.8230360000000001</c:v>
                </c:pt>
                <c:pt idx="5245">
                  <c:v>1.823482</c:v>
                </c:pt>
                <c:pt idx="5246">
                  <c:v>1.8166470000000001</c:v>
                </c:pt>
                <c:pt idx="5247">
                  <c:v>1.8289339999999998</c:v>
                </c:pt>
                <c:pt idx="5248">
                  <c:v>1.8389229999999999</c:v>
                </c:pt>
                <c:pt idx="5249">
                  <c:v>1.8303739999999999</c:v>
                </c:pt>
                <c:pt idx="5250">
                  <c:v>1.825671</c:v>
                </c:pt>
                <c:pt idx="5251">
                  <c:v>1.8307739999999999</c:v>
                </c:pt>
                <c:pt idx="5252">
                  <c:v>1.8274789999999999</c:v>
                </c:pt>
                <c:pt idx="5253">
                  <c:v>1.823245</c:v>
                </c:pt>
                <c:pt idx="5254">
                  <c:v>1.834678</c:v>
                </c:pt>
                <c:pt idx="5255">
                  <c:v>1.8396940000000002</c:v>
                </c:pt>
                <c:pt idx="5256">
                  <c:v>1.8295520000000001</c:v>
                </c:pt>
                <c:pt idx="5257">
                  <c:v>1.832346</c:v>
                </c:pt>
                <c:pt idx="5258">
                  <c:v>1.8280669999999999</c:v>
                </c:pt>
                <c:pt idx="5259">
                  <c:v>1.8096640000000002</c:v>
                </c:pt>
                <c:pt idx="5260">
                  <c:v>1.825426</c:v>
                </c:pt>
                <c:pt idx="5261">
                  <c:v>1.852155</c:v>
                </c:pt>
                <c:pt idx="5262">
                  <c:v>1.842295</c:v>
                </c:pt>
                <c:pt idx="5263">
                  <c:v>1.8228580000000001</c:v>
                </c:pt>
                <c:pt idx="5264">
                  <c:v>1.81795</c:v>
                </c:pt>
                <c:pt idx="5265">
                  <c:v>1.817815</c:v>
                </c:pt>
                <c:pt idx="5266">
                  <c:v>1.8295129999999999</c:v>
                </c:pt>
                <c:pt idx="5267">
                  <c:v>1.8438949999999998</c:v>
                </c:pt>
                <c:pt idx="5268">
                  <c:v>1.8263039999999999</c:v>
                </c:pt>
                <c:pt idx="5269">
                  <c:v>1.8160560000000001</c:v>
                </c:pt>
                <c:pt idx="5270">
                  <c:v>1.8393000000000002</c:v>
                </c:pt>
                <c:pt idx="5271">
                  <c:v>1.835753</c:v>
                </c:pt>
                <c:pt idx="5272">
                  <c:v>1.8182670000000001</c:v>
                </c:pt>
                <c:pt idx="5273">
                  <c:v>1.835715</c:v>
                </c:pt>
                <c:pt idx="5274">
                  <c:v>1.85012</c:v>
                </c:pt>
                <c:pt idx="5275">
                  <c:v>1.835151</c:v>
                </c:pt>
                <c:pt idx="5276">
                  <c:v>1.824049</c:v>
                </c:pt>
                <c:pt idx="5277">
                  <c:v>1.8336619999999999</c:v>
                </c:pt>
                <c:pt idx="5278">
                  <c:v>1.842317</c:v>
                </c:pt>
                <c:pt idx="5279">
                  <c:v>1.839753</c:v>
                </c:pt>
                <c:pt idx="5280">
                  <c:v>1.827788</c:v>
                </c:pt>
                <c:pt idx="5281">
                  <c:v>1.8197269999999999</c:v>
                </c:pt>
                <c:pt idx="5282">
                  <c:v>1.833801</c:v>
                </c:pt>
                <c:pt idx="5283">
                  <c:v>1.8381910000000001</c:v>
                </c:pt>
                <c:pt idx="5284">
                  <c:v>1.8264010000000002</c:v>
                </c:pt>
                <c:pt idx="5285">
                  <c:v>1.832859</c:v>
                </c:pt>
                <c:pt idx="5286">
                  <c:v>1.836125</c:v>
                </c:pt>
                <c:pt idx="5287">
                  <c:v>1.824576</c:v>
                </c:pt>
                <c:pt idx="5288">
                  <c:v>1.8318810000000001</c:v>
                </c:pt>
                <c:pt idx="5289">
                  <c:v>1.8438400000000001</c:v>
                </c:pt>
                <c:pt idx="5290">
                  <c:v>1.8335189999999999</c:v>
                </c:pt>
                <c:pt idx="5291">
                  <c:v>1.832859</c:v>
                </c:pt>
                <c:pt idx="5292">
                  <c:v>1.8417729999999999</c:v>
                </c:pt>
                <c:pt idx="5293">
                  <c:v>1.828905</c:v>
                </c:pt>
                <c:pt idx="5294">
                  <c:v>1.8298369999999999</c:v>
                </c:pt>
                <c:pt idx="5295">
                  <c:v>1.84524</c:v>
                </c:pt>
                <c:pt idx="5296">
                  <c:v>1.8324210000000001</c:v>
                </c:pt>
                <c:pt idx="5297">
                  <c:v>1.8224399999999998</c:v>
                </c:pt>
                <c:pt idx="5298">
                  <c:v>1.8387310000000001</c:v>
                </c:pt>
                <c:pt idx="5299">
                  <c:v>1.844795</c:v>
                </c:pt>
                <c:pt idx="5300">
                  <c:v>1.8301859999999999</c:v>
                </c:pt>
                <c:pt idx="5301">
                  <c:v>1.8303400000000001</c:v>
                </c:pt>
                <c:pt idx="5302">
                  <c:v>1.8457300000000001</c:v>
                </c:pt>
                <c:pt idx="5303">
                  <c:v>1.8473630000000001</c:v>
                </c:pt>
                <c:pt idx="5304">
                  <c:v>1.840309</c:v>
                </c:pt>
                <c:pt idx="5305">
                  <c:v>1.8378380000000001</c:v>
                </c:pt>
                <c:pt idx="5306">
                  <c:v>1.843073</c:v>
                </c:pt>
                <c:pt idx="5307">
                  <c:v>1.848176</c:v>
                </c:pt>
                <c:pt idx="5308">
                  <c:v>1.8343530000000001</c:v>
                </c:pt>
                <c:pt idx="5309">
                  <c:v>1.815002</c:v>
                </c:pt>
                <c:pt idx="5310">
                  <c:v>1.818711</c:v>
                </c:pt>
                <c:pt idx="5311">
                  <c:v>1.841845</c:v>
                </c:pt>
                <c:pt idx="5312">
                  <c:v>1.849143</c:v>
                </c:pt>
                <c:pt idx="5313">
                  <c:v>1.834889</c:v>
                </c:pt>
                <c:pt idx="5314">
                  <c:v>1.8325930000000001</c:v>
                </c:pt>
                <c:pt idx="5315">
                  <c:v>1.839623</c:v>
                </c:pt>
                <c:pt idx="5316">
                  <c:v>1.8417520000000001</c:v>
                </c:pt>
                <c:pt idx="5317">
                  <c:v>1.841353</c:v>
                </c:pt>
                <c:pt idx="5318">
                  <c:v>1.8331930000000001</c:v>
                </c:pt>
                <c:pt idx="5319">
                  <c:v>1.829413</c:v>
                </c:pt>
                <c:pt idx="5320">
                  <c:v>1.839437</c:v>
                </c:pt>
                <c:pt idx="5321">
                  <c:v>1.849343</c:v>
                </c:pt>
                <c:pt idx="5322">
                  <c:v>1.8410120000000001</c:v>
                </c:pt>
                <c:pt idx="5323">
                  <c:v>1.8385820000000002</c:v>
                </c:pt>
                <c:pt idx="5324">
                  <c:v>1.8491140000000001</c:v>
                </c:pt>
                <c:pt idx="5325">
                  <c:v>1.8382270000000001</c:v>
                </c:pt>
                <c:pt idx="5326">
                  <c:v>1.834444</c:v>
                </c:pt>
                <c:pt idx="5327">
                  <c:v>1.8478059999999998</c:v>
                </c:pt>
                <c:pt idx="5328">
                  <c:v>1.8419370000000002</c:v>
                </c:pt>
                <c:pt idx="5329">
                  <c:v>1.8327</c:v>
                </c:pt>
                <c:pt idx="5330">
                  <c:v>1.8435779999999999</c:v>
                </c:pt>
                <c:pt idx="5331">
                  <c:v>1.8551609999999998</c:v>
                </c:pt>
                <c:pt idx="5332">
                  <c:v>1.844608</c:v>
                </c:pt>
                <c:pt idx="5333">
                  <c:v>1.8312249999999999</c:v>
                </c:pt>
                <c:pt idx="5334">
                  <c:v>1.8232889999999999</c:v>
                </c:pt>
                <c:pt idx="5335">
                  <c:v>1.820749</c:v>
                </c:pt>
                <c:pt idx="5336">
                  <c:v>1.8443429999999998</c:v>
                </c:pt>
                <c:pt idx="5337">
                  <c:v>1.8560270000000001</c:v>
                </c:pt>
                <c:pt idx="5338">
                  <c:v>1.847132</c:v>
                </c:pt>
                <c:pt idx="5339">
                  <c:v>1.8567930000000001</c:v>
                </c:pt>
                <c:pt idx="5340">
                  <c:v>1.8548909999999998</c:v>
                </c:pt>
                <c:pt idx="5341">
                  <c:v>1.8403800000000001</c:v>
                </c:pt>
                <c:pt idx="5342">
                  <c:v>1.8448250000000002</c:v>
                </c:pt>
                <c:pt idx="5343">
                  <c:v>1.8426640000000001</c:v>
                </c:pt>
                <c:pt idx="5344">
                  <c:v>1.8255270000000001</c:v>
                </c:pt>
                <c:pt idx="5345">
                  <c:v>1.8349569999999999</c:v>
                </c:pt>
                <c:pt idx="5346">
                  <c:v>1.8606199999999999</c:v>
                </c:pt>
                <c:pt idx="5347">
                  <c:v>1.85025</c:v>
                </c:pt>
                <c:pt idx="5348">
                  <c:v>1.835453</c:v>
                </c:pt>
                <c:pt idx="5349">
                  <c:v>1.8469090000000001</c:v>
                </c:pt>
                <c:pt idx="5350">
                  <c:v>1.846765</c:v>
                </c:pt>
                <c:pt idx="5351">
                  <c:v>1.8416169999999998</c:v>
                </c:pt>
                <c:pt idx="5352">
                  <c:v>1.856841</c:v>
                </c:pt>
                <c:pt idx="5353">
                  <c:v>1.859931</c:v>
                </c:pt>
                <c:pt idx="5354">
                  <c:v>1.836848</c:v>
                </c:pt>
                <c:pt idx="5355">
                  <c:v>1.8319909999999999</c:v>
                </c:pt>
                <c:pt idx="5356">
                  <c:v>1.8387690000000001</c:v>
                </c:pt>
                <c:pt idx="5357">
                  <c:v>1.833083</c:v>
                </c:pt>
                <c:pt idx="5358">
                  <c:v>1.84355</c:v>
                </c:pt>
                <c:pt idx="5359">
                  <c:v>1.8594270000000002</c:v>
                </c:pt>
                <c:pt idx="5360">
                  <c:v>1.8557779999999999</c:v>
                </c:pt>
                <c:pt idx="5361">
                  <c:v>1.853154</c:v>
                </c:pt>
                <c:pt idx="5362">
                  <c:v>1.8568099999999998</c:v>
                </c:pt>
                <c:pt idx="5363">
                  <c:v>1.848614</c:v>
                </c:pt>
                <c:pt idx="5364">
                  <c:v>1.8354710000000001</c:v>
                </c:pt>
                <c:pt idx="5365">
                  <c:v>1.837466</c:v>
                </c:pt>
                <c:pt idx="5366">
                  <c:v>1.8396759999999999</c:v>
                </c:pt>
                <c:pt idx="5367">
                  <c:v>1.8412109999999999</c:v>
                </c:pt>
                <c:pt idx="5368">
                  <c:v>1.8499430000000001</c:v>
                </c:pt>
                <c:pt idx="5369">
                  <c:v>1.8438639999999999</c:v>
                </c:pt>
                <c:pt idx="5370">
                  <c:v>1.836497</c:v>
                </c:pt>
                <c:pt idx="5371">
                  <c:v>1.8463780000000001</c:v>
                </c:pt>
                <c:pt idx="5372">
                  <c:v>1.852095</c:v>
                </c:pt>
                <c:pt idx="5373">
                  <c:v>1.8492709999999999</c:v>
                </c:pt>
                <c:pt idx="5374">
                  <c:v>1.8625639999999999</c:v>
                </c:pt>
                <c:pt idx="5375">
                  <c:v>1.8694630000000001</c:v>
                </c:pt>
                <c:pt idx="5376">
                  <c:v>1.8470420000000001</c:v>
                </c:pt>
                <c:pt idx="5377">
                  <c:v>1.8464800000000001</c:v>
                </c:pt>
                <c:pt idx="5378">
                  <c:v>1.8511649999999999</c:v>
                </c:pt>
                <c:pt idx="5379">
                  <c:v>1.8273109999999999</c:v>
                </c:pt>
                <c:pt idx="5380">
                  <c:v>1.839855</c:v>
                </c:pt>
                <c:pt idx="5381">
                  <c:v>1.8680590000000001</c:v>
                </c:pt>
                <c:pt idx="5382">
                  <c:v>1.858741</c:v>
                </c:pt>
                <c:pt idx="5383">
                  <c:v>1.856293</c:v>
                </c:pt>
                <c:pt idx="5384">
                  <c:v>1.869491</c:v>
                </c:pt>
                <c:pt idx="5385">
                  <c:v>1.8509419999999999</c:v>
                </c:pt>
                <c:pt idx="5386">
                  <c:v>1.829761</c:v>
                </c:pt>
                <c:pt idx="5387">
                  <c:v>1.8404530000000001</c:v>
                </c:pt>
                <c:pt idx="5388">
                  <c:v>1.8414009999999998</c:v>
                </c:pt>
                <c:pt idx="5389">
                  <c:v>1.838911</c:v>
                </c:pt>
                <c:pt idx="5390">
                  <c:v>1.854555</c:v>
                </c:pt>
                <c:pt idx="5391">
                  <c:v>1.8546659999999999</c:v>
                </c:pt>
                <c:pt idx="5392">
                  <c:v>1.8468849999999999</c:v>
                </c:pt>
                <c:pt idx="5393">
                  <c:v>1.858306</c:v>
                </c:pt>
                <c:pt idx="5394">
                  <c:v>1.864266</c:v>
                </c:pt>
                <c:pt idx="5395">
                  <c:v>1.8493200000000001</c:v>
                </c:pt>
                <c:pt idx="5396">
                  <c:v>1.844384</c:v>
                </c:pt>
                <c:pt idx="5397">
                  <c:v>1.8525640000000001</c:v>
                </c:pt>
                <c:pt idx="5398">
                  <c:v>1.847715</c:v>
                </c:pt>
                <c:pt idx="5399">
                  <c:v>1.8546119999999999</c:v>
                </c:pt>
                <c:pt idx="5400">
                  <c:v>1.86331</c:v>
                </c:pt>
                <c:pt idx="5401">
                  <c:v>1.8442099999999999</c:v>
                </c:pt>
                <c:pt idx="5402">
                  <c:v>1.8441990000000001</c:v>
                </c:pt>
                <c:pt idx="5403">
                  <c:v>1.8666499999999999</c:v>
                </c:pt>
                <c:pt idx="5404">
                  <c:v>1.8588719999999999</c:v>
                </c:pt>
                <c:pt idx="5405">
                  <c:v>1.8348819999999999</c:v>
                </c:pt>
                <c:pt idx="5406">
                  <c:v>1.8439649999999999</c:v>
                </c:pt>
                <c:pt idx="5407">
                  <c:v>1.86467</c:v>
                </c:pt>
                <c:pt idx="5408">
                  <c:v>1.859553</c:v>
                </c:pt>
                <c:pt idx="5409">
                  <c:v>1.851418</c:v>
                </c:pt>
                <c:pt idx="5410">
                  <c:v>1.8556330000000001</c:v>
                </c:pt>
                <c:pt idx="5411">
                  <c:v>1.864827</c:v>
                </c:pt>
                <c:pt idx="5412">
                  <c:v>1.864884</c:v>
                </c:pt>
                <c:pt idx="5413">
                  <c:v>1.8514360000000001</c:v>
                </c:pt>
                <c:pt idx="5414">
                  <c:v>1.8477239999999999</c:v>
                </c:pt>
                <c:pt idx="5415">
                  <c:v>1.8563160000000001</c:v>
                </c:pt>
                <c:pt idx="5416">
                  <c:v>1.8641130000000001</c:v>
                </c:pt>
                <c:pt idx="5417">
                  <c:v>1.858366</c:v>
                </c:pt>
                <c:pt idx="5418">
                  <c:v>1.8463889999999998</c:v>
                </c:pt>
                <c:pt idx="5419">
                  <c:v>1.8560370000000002</c:v>
                </c:pt>
                <c:pt idx="5420">
                  <c:v>1.863553</c:v>
                </c:pt>
                <c:pt idx="5421">
                  <c:v>1.854314</c:v>
                </c:pt>
                <c:pt idx="5422">
                  <c:v>1.8459919999999999</c:v>
                </c:pt>
                <c:pt idx="5423">
                  <c:v>1.853467</c:v>
                </c:pt>
                <c:pt idx="5424">
                  <c:v>1.8716949999999999</c:v>
                </c:pt>
                <c:pt idx="5425">
                  <c:v>1.8641999999999999</c:v>
                </c:pt>
                <c:pt idx="5426">
                  <c:v>1.848373</c:v>
                </c:pt>
                <c:pt idx="5427">
                  <c:v>1.8453089999999999</c:v>
                </c:pt>
                <c:pt idx="5428">
                  <c:v>1.8501319999999999</c:v>
                </c:pt>
                <c:pt idx="5429">
                  <c:v>1.855586</c:v>
                </c:pt>
                <c:pt idx="5430">
                  <c:v>1.8555190000000001</c:v>
                </c:pt>
                <c:pt idx="5431">
                  <c:v>1.864107</c:v>
                </c:pt>
                <c:pt idx="5432">
                  <c:v>1.866196</c:v>
                </c:pt>
                <c:pt idx="5433">
                  <c:v>1.8602750000000001</c:v>
                </c:pt>
                <c:pt idx="5434">
                  <c:v>1.8620269999999999</c:v>
                </c:pt>
                <c:pt idx="5435">
                  <c:v>1.8597790000000001</c:v>
                </c:pt>
                <c:pt idx="5436">
                  <c:v>1.8598859999999999</c:v>
                </c:pt>
                <c:pt idx="5437">
                  <c:v>1.8645849999999999</c:v>
                </c:pt>
                <c:pt idx="5438">
                  <c:v>1.8527770000000001</c:v>
                </c:pt>
                <c:pt idx="5439">
                  <c:v>1.835901</c:v>
                </c:pt>
                <c:pt idx="5440">
                  <c:v>1.848857</c:v>
                </c:pt>
                <c:pt idx="5441">
                  <c:v>1.8695850000000001</c:v>
                </c:pt>
                <c:pt idx="5442">
                  <c:v>1.8707279999999999</c:v>
                </c:pt>
                <c:pt idx="5443">
                  <c:v>1.873073</c:v>
                </c:pt>
                <c:pt idx="5444">
                  <c:v>1.870824</c:v>
                </c:pt>
                <c:pt idx="5445">
                  <c:v>1.8553090000000001</c:v>
                </c:pt>
                <c:pt idx="5446">
                  <c:v>1.8505660000000002</c:v>
                </c:pt>
                <c:pt idx="5447">
                  <c:v>1.858347</c:v>
                </c:pt>
                <c:pt idx="5448">
                  <c:v>1.8694280000000001</c:v>
                </c:pt>
                <c:pt idx="5449">
                  <c:v>1.8697430000000002</c:v>
                </c:pt>
                <c:pt idx="5450">
                  <c:v>1.862511</c:v>
                </c:pt>
                <c:pt idx="5451">
                  <c:v>1.857985</c:v>
                </c:pt>
                <c:pt idx="5452">
                  <c:v>1.8489740000000001</c:v>
                </c:pt>
                <c:pt idx="5453">
                  <c:v>1.8497330000000001</c:v>
                </c:pt>
                <c:pt idx="5454">
                  <c:v>1.8558829999999999</c:v>
                </c:pt>
                <c:pt idx="5455">
                  <c:v>1.858009</c:v>
                </c:pt>
                <c:pt idx="5456">
                  <c:v>1.8697349999999999</c:v>
                </c:pt>
                <c:pt idx="5457">
                  <c:v>1.875167</c:v>
                </c:pt>
                <c:pt idx="5458">
                  <c:v>1.8645179999999999</c:v>
                </c:pt>
                <c:pt idx="5459">
                  <c:v>1.8719079999999999</c:v>
                </c:pt>
                <c:pt idx="5460">
                  <c:v>1.8848039999999999</c:v>
                </c:pt>
                <c:pt idx="5461">
                  <c:v>1.858541</c:v>
                </c:pt>
                <c:pt idx="5462">
                  <c:v>1.8407100000000001</c:v>
                </c:pt>
                <c:pt idx="5463">
                  <c:v>1.8545609999999999</c:v>
                </c:pt>
                <c:pt idx="5464">
                  <c:v>1.8551199999999999</c:v>
                </c:pt>
                <c:pt idx="5465">
                  <c:v>1.857882</c:v>
                </c:pt>
                <c:pt idx="5466">
                  <c:v>1.8690690000000001</c:v>
                </c:pt>
                <c:pt idx="5467">
                  <c:v>1.86795</c:v>
                </c:pt>
                <c:pt idx="5468">
                  <c:v>1.871454</c:v>
                </c:pt>
                <c:pt idx="5469">
                  <c:v>1.8760300000000001</c:v>
                </c:pt>
                <c:pt idx="5470">
                  <c:v>1.8689640000000001</c:v>
                </c:pt>
                <c:pt idx="5471">
                  <c:v>1.863391</c:v>
                </c:pt>
                <c:pt idx="5472">
                  <c:v>1.867953</c:v>
                </c:pt>
                <c:pt idx="5473">
                  <c:v>1.865918</c:v>
                </c:pt>
                <c:pt idx="5474">
                  <c:v>1.85568</c:v>
                </c:pt>
                <c:pt idx="5475">
                  <c:v>1.858854</c:v>
                </c:pt>
                <c:pt idx="5476">
                  <c:v>1.862927</c:v>
                </c:pt>
                <c:pt idx="5477">
                  <c:v>1.859159</c:v>
                </c:pt>
                <c:pt idx="5478">
                  <c:v>1.85544</c:v>
                </c:pt>
                <c:pt idx="5479">
                  <c:v>1.8503959999999999</c:v>
                </c:pt>
                <c:pt idx="5480">
                  <c:v>1.8532679999999999</c:v>
                </c:pt>
                <c:pt idx="5481">
                  <c:v>1.867048</c:v>
                </c:pt>
                <c:pt idx="5482">
                  <c:v>1.8794379999999999</c:v>
                </c:pt>
                <c:pt idx="5483">
                  <c:v>1.870166</c:v>
                </c:pt>
                <c:pt idx="5484">
                  <c:v>1.862349</c:v>
                </c:pt>
                <c:pt idx="5485">
                  <c:v>1.8771689999999999</c:v>
                </c:pt>
                <c:pt idx="5486">
                  <c:v>1.883041</c:v>
                </c:pt>
                <c:pt idx="5487">
                  <c:v>1.879656</c:v>
                </c:pt>
                <c:pt idx="5488">
                  <c:v>1.8742220000000001</c:v>
                </c:pt>
                <c:pt idx="5489">
                  <c:v>1.858171</c:v>
                </c:pt>
                <c:pt idx="5490">
                  <c:v>1.8598650000000001</c:v>
                </c:pt>
                <c:pt idx="5491">
                  <c:v>1.8655870000000001</c:v>
                </c:pt>
                <c:pt idx="5492">
                  <c:v>1.8545970000000001</c:v>
                </c:pt>
                <c:pt idx="5493">
                  <c:v>1.852997</c:v>
                </c:pt>
                <c:pt idx="5494">
                  <c:v>1.869721</c:v>
                </c:pt>
                <c:pt idx="5495">
                  <c:v>1.8790260000000001</c:v>
                </c:pt>
                <c:pt idx="5496">
                  <c:v>1.876584</c:v>
                </c:pt>
                <c:pt idx="5497">
                  <c:v>1.8803399999999999</c:v>
                </c:pt>
                <c:pt idx="5498">
                  <c:v>1.8714629999999999</c:v>
                </c:pt>
                <c:pt idx="5499">
                  <c:v>1.8635329999999999</c:v>
                </c:pt>
                <c:pt idx="5500">
                  <c:v>1.872635</c:v>
                </c:pt>
                <c:pt idx="5501">
                  <c:v>1.862933</c:v>
                </c:pt>
                <c:pt idx="5502">
                  <c:v>1.848813</c:v>
                </c:pt>
                <c:pt idx="5503">
                  <c:v>1.854806</c:v>
                </c:pt>
                <c:pt idx="5504">
                  <c:v>1.8664890000000001</c:v>
                </c:pt>
                <c:pt idx="5505">
                  <c:v>1.868525</c:v>
                </c:pt>
                <c:pt idx="5506">
                  <c:v>1.8710179999999998</c:v>
                </c:pt>
                <c:pt idx="5507">
                  <c:v>1.8775900000000001</c:v>
                </c:pt>
                <c:pt idx="5508">
                  <c:v>1.871618</c:v>
                </c:pt>
                <c:pt idx="5509">
                  <c:v>1.8789579999999999</c:v>
                </c:pt>
                <c:pt idx="5510">
                  <c:v>1.8927429999999998</c:v>
                </c:pt>
                <c:pt idx="5511">
                  <c:v>1.8780829999999999</c:v>
                </c:pt>
                <c:pt idx="5512">
                  <c:v>1.8787829999999999</c:v>
                </c:pt>
                <c:pt idx="5513">
                  <c:v>1.887472</c:v>
                </c:pt>
                <c:pt idx="5514">
                  <c:v>1.8693610000000001</c:v>
                </c:pt>
                <c:pt idx="5515">
                  <c:v>1.865108</c:v>
                </c:pt>
                <c:pt idx="5516">
                  <c:v>1.8761570000000001</c:v>
                </c:pt>
                <c:pt idx="5517">
                  <c:v>1.8644449999999999</c:v>
                </c:pt>
                <c:pt idx="5518">
                  <c:v>1.854125</c:v>
                </c:pt>
                <c:pt idx="5519">
                  <c:v>1.869362</c:v>
                </c:pt>
                <c:pt idx="5520">
                  <c:v>1.871634</c:v>
                </c:pt>
                <c:pt idx="5521">
                  <c:v>1.8613849999999998</c:v>
                </c:pt>
                <c:pt idx="5522">
                  <c:v>1.8689390000000001</c:v>
                </c:pt>
                <c:pt idx="5523">
                  <c:v>1.8758189999999999</c:v>
                </c:pt>
                <c:pt idx="5524">
                  <c:v>1.87449</c:v>
                </c:pt>
                <c:pt idx="5525">
                  <c:v>1.8738109999999999</c:v>
                </c:pt>
                <c:pt idx="5526">
                  <c:v>1.868582</c:v>
                </c:pt>
                <c:pt idx="5527">
                  <c:v>1.8651489999999999</c:v>
                </c:pt>
                <c:pt idx="5528">
                  <c:v>1.879569</c:v>
                </c:pt>
                <c:pt idx="5529">
                  <c:v>1.8834309999999999</c:v>
                </c:pt>
                <c:pt idx="5530">
                  <c:v>1.864001</c:v>
                </c:pt>
                <c:pt idx="5531">
                  <c:v>1.874495</c:v>
                </c:pt>
                <c:pt idx="5532">
                  <c:v>1.892196</c:v>
                </c:pt>
                <c:pt idx="5533">
                  <c:v>1.8780520000000001</c:v>
                </c:pt>
                <c:pt idx="5534">
                  <c:v>1.870045</c:v>
                </c:pt>
                <c:pt idx="5535">
                  <c:v>1.8759760000000001</c:v>
                </c:pt>
                <c:pt idx="5536">
                  <c:v>1.8764940000000001</c:v>
                </c:pt>
                <c:pt idx="5537">
                  <c:v>1.8757440000000001</c:v>
                </c:pt>
                <c:pt idx="5538">
                  <c:v>1.875675</c:v>
                </c:pt>
                <c:pt idx="5539">
                  <c:v>1.8777870000000001</c:v>
                </c:pt>
                <c:pt idx="5540">
                  <c:v>1.8839589999999999</c:v>
                </c:pt>
                <c:pt idx="5541">
                  <c:v>1.887499</c:v>
                </c:pt>
                <c:pt idx="5542">
                  <c:v>1.8828830000000001</c:v>
                </c:pt>
                <c:pt idx="5543">
                  <c:v>1.878269</c:v>
                </c:pt>
                <c:pt idx="5544">
                  <c:v>1.8789069999999999</c:v>
                </c:pt>
                <c:pt idx="5545">
                  <c:v>1.8726389999999999</c:v>
                </c:pt>
                <c:pt idx="5546">
                  <c:v>1.8611249999999999</c:v>
                </c:pt>
                <c:pt idx="5547">
                  <c:v>1.862365</c:v>
                </c:pt>
                <c:pt idx="5548">
                  <c:v>1.8771149999999999</c:v>
                </c:pt>
                <c:pt idx="5549">
                  <c:v>1.884039</c:v>
                </c:pt>
                <c:pt idx="5550">
                  <c:v>1.8833530000000001</c:v>
                </c:pt>
                <c:pt idx="5551">
                  <c:v>1.881753</c:v>
                </c:pt>
                <c:pt idx="5552">
                  <c:v>1.874225</c:v>
                </c:pt>
                <c:pt idx="5553">
                  <c:v>1.8766639999999999</c:v>
                </c:pt>
                <c:pt idx="5554">
                  <c:v>1.876098</c:v>
                </c:pt>
                <c:pt idx="5555">
                  <c:v>1.8653759999999999</c:v>
                </c:pt>
                <c:pt idx="5556">
                  <c:v>1.8765420000000002</c:v>
                </c:pt>
                <c:pt idx="5557">
                  <c:v>1.8906589999999999</c:v>
                </c:pt>
                <c:pt idx="5558">
                  <c:v>1.8884780000000001</c:v>
                </c:pt>
                <c:pt idx="5559">
                  <c:v>1.887127</c:v>
                </c:pt>
                <c:pt idx="5560">
                  <c:v>1.8927429999999998</c:v>
                </c:pt>
                <c:pt idx="5561">
                  <c:v>1.893634</c:v>
                </c:pt>
                <c:pt idx="5562">
                  <c:v>1.878725</c:v>
                </c:pt>
                <c:pt idx="5563">
                  <c:v>1.866298</c:v>
                </c:pt>
                <c:pt idx="5564">
                  <c:v>1.862509</c:v>
                </c:pt>
                <c:pt idx="5565">
                  <c:v>1.8685230000000002</c:v>
                </c:pt>
                <c:pt idx="5566">
                  <c:v>1.884018</c:v>
                </c:pt>
                <c:pt idx="5567">
                  <c:v>1.8873090000000001</c:v>
                </c:pt>
                <c:pt idx="5568">
                  <c:v>1.886552</c:v>
                </c:pt>
                <c:pt idx="5569">
                  <c:v>1.8844780000000001</c:v>
                </c:pt>
                <c:pt idx="5570">
                  <c:v>1.8763890000000001</c:v>
                </c:pt>
                <c:pt idx="5571">
                  <c:v>1.875057</c:v>
                </c:pt>
                <c:pt idx="5572">
                  <c:v>1.888064</c:v>
                </c:pt>
                <c:pt idx="5573">
                  <c:v>1.886404</c:v>
                </c:pt>
                <c:pt idx="5574">
                  <c:v>1.8661560000000001</c:v>
                </c:pt>
                <c:pt idx="5575">
                  <c:v>1.8723459999999998</c:v>
                </c:pt>
                <c:pt idx="5576">
                  <c:v>1.8933800000000001</c:v>
                </c:pt>
                <c:pt idx="5577">
                  <c:v>1.8996029999999999</c:v>
                </c:pt>
                <c:pt idx="5578">
                  <c:v>1.8934220000000002</c:v>
                </c:pt>
                <c:pt idx="5579">
                  <c:v>1.8750659999999999</c:v>
                </c:pt>
                <c:pt idx="5580">
                  <c:v>1.864204</c:v>
                </c:pt>
                <c:pt idx="5581">
                  <c:v>1.871691</c:v>
                </c:pt>
                <c:pt idx="5582">
                  <c:v>1.877329</c:v>
                </c:pt>
                <c:pt idx="5583">
                  <c:v>1.875</c:v>
                </c:pt>
                <c:pt idx="5584">
                  <c:v>1.8867159999999998</c:v>
                </c:pt>
                <c:pt idx="5585">
                  <c:v>1.9030830000000001</c:v>
                </c:pt>
                <c:pt idx="5586">
                  <c:v>1.8950070000000001</c:v>
                </c:pt>
                <c:pt idx="5587">
                  <c:v>1.880339</c:v>
                </c:pt>
                <c:pt idx="5588">
                  <c:v>1.880843</c:v>
                </c:pt>
                <c:pt idx="5589">
                  <c:v>1.878862</c:v>
                </c:pt>
                <c:pt idx="5590">
                  <c:v>1.870053</c:v>
                </c:pt>
                <c:pt idx="5591">
                  <c:v>1.8739650000000001</c:v>
                </c:pt>
                <c:pt idx="5592">
                  <c:v>1.888846</c:v>
                </c:pt>
                <c:pt idx="5593">
                  <c:v>1.8933870000000002</c:v>
                </c:pt>
                <c:pt idx="5594">
                  <c:v>1.890809</c:v>
                </c:pt>
                <c:pt idx="5595">
                  <c:v>1.888825</c:v>
                </c:pt>
                <c:pt idx="5596">
                  <c:v>1.8850359999999999</c:v>
                </c:pt>
                <c:pt idx="5597">
                  <c:v>1.8919550000000001</c:v>
                </c:pt>
                <c:pt idx="5598">
                  <c:v>1.895354</c:v>
                </c:pt>
                <c:pt idx="5599">
                  <c:v>1.8855300000000002</c:v>
                </c:pt>
                <c:pt idx="5600">
                  <c:v>1.879961</c:v>
                </c:pt>
                <c:pt idx="5601">
                  <c:v>1.87839</c:v>
                </c:pt>
                <c:pt idx="5602">
                  <c:v>1.87771</c:v>
                </c:pt>
                <c:pt idx="5603">
                  <c:v>1.8816889999999999</c:v>
                </c:pt>
                <c:pt idx="5604">
                  <c:v>1.884099</c:v>
                </c:pt>
                <c:pt idx="5605">
                  <c:v>1.8784689999999999</c:v>
                </c:pt>
                <c:pt idx="5606">
                  <c:v>1.883138</c:v>
                </c:pt>
                <c:pt idx="5607">
                  <c:v>1.901912</c:v>
                </c:pt>
                <c:pt idx="5608">
                  <c:v>1.9047779999999999</c:v>
                </c:pt>
                <c:pt idx="5609">
                  <c:v>1.895853</c:v>
                </c:pt>
                <c:pt idx="5610">
                  <c:v>1.9001790000000001</c:v>
                </c:pt>
                <c:pt idx="5611">
                  <c:v>1.899859</c:v>
                </c:pt>
                <c:pt idx="5612">
                  <c:v>1.88676</c:v>
                </c:pt>
                <c:pt idx="5613">
                  <c:v>1.887804</c:v>
                </c:pt>
                <c:pt idx="5614">
                  <c:v>1.8915739999999999</c:v>
                </c:pt>
                <c:pt idx="5615">
                  <c:v>1.8794029999999999</c:v>
                </c:pt>
                <c:pt idx="5616">
                  <c:v>1.8864300000000001</c:v>
                </c:pt>
                <c:pt idx="5617">
                  <c:v>1.900768</c:v>
                </c:pt>
                <c:pt idx="5618">
                  <c:v>1.894129</c:v>
                </c:pt>
                <c:pt idx="5619">
                  <c:v>1.8941949999999999</c:v>
                </c:pt>
                <c:pt idx="5620">
                  <c:v>1.897848</c:v>
                </c:pt>
                <c:pt idx="5621">
                  <c:v>1.8842349999999999</c:v>
                </c:pt>
                <c:pt idx="5622">
                  <c:v>1.8717079999999999</c:v>
                </c:pt>
                <c:pt idx="5623">
                  <c:v>1.8738429999999999</c:v>
                </c:pt>
                <c:pt idx="5624">
                  <c:v>1.8752420000000001</c:v>
                </c:pt>
                <c:pt idx="5625">
                  <c:v>1.874552</c:v>
                </c:pt>
                <c:pt idx="5626">
                  <c:v>1.888695</c:v>
                </c:pt>
                <c:pt idx="5627">
                  <c:v>1.8941300000000001</c:v>
                </c:pt>
                <c:pt idx="5628">
                  <c:v>1.8895680000000001</c:v>
                </c:pt>
                <c:pt idx="5629">
                  <c:v>1.907359</c:v>
                </c:pt>
                <c:pt idx="5630">
                  <c:v>1.9072770000000001</c:v>
                </c:pt>
                <c:pt idx="5631">
                  <c:v>1.8850690000000001</c:v>
                </c:pt>
                <c:pt idx="5632">
                  <c:v>1.884871</c:v>
                </c:pt>
                <c:pt idx="5633">
                  <c:v>1.8904069999999999</c:v>
                </c:pt>
                <c:pt idx="5634">
                  <c:v>1.8872499999999999</c:v>
                </c:pt>
                <c:pt idx="5635">
                  <c:v>1.8816760000000001</c:v>
                </c:pt>
                <c:pt idx="5636">
                  <c:v>1.8819029999999999</c:v>
                </c:pt>
                <c:pt idx="5637">
                  <c:v>1.889275</c:v>
                </c:pt>
                <c:pt idx="5638">
                  <c:v>1.903769</c:v>
                </c:pt>
                <c:pt idx="5639">
                  <c:v>1.907505</c:v>
                </c:pt>
                <c:pt idx="5640">
                  <c:v>1.886153</c:v>
                </c:pt>
                <c:pt idx="5641">
                  <c:v>1.888644</c:v>
                </c:pt>
                <c:pt idx="5642">
                  <c:v>1.9106130000000001</c:v>
                </c:pt>
                <c:pt idx="5643">
                  <c:v>1.9000140000000001</c:v>
                </c:pt>
                <c:pt idx="5644">
                  <c:v>1.890409</c:v>
                </c:pt>
                <c:pt idx="5645">
                  <c:v>1.902982</c:v>
                </c:pt>
                <c:pt idx="5646">
                  <c:v>1.9026459999999998</c:v>
                </c:pt>
                <c:pt idx="5647">
                  <c:v>1.890056</c:v>
                </c:pt>
                <c:pt idx="5648">
                  <c:v>1.8880599999999998</c:v>
                </c:pt>
                <c:pt idx="5649">
                  <c:v>1.885116</c:v>
                </c:pt>
                <c:pt idx="5650">
                  <c:v>1.887194</c:v>
                </c:pt>
                <c:pt idx="5651">
                  <c:v>1.8974280000000001</c:v>
                </c:pt>
                <c:pt idx="5652">
                  <c:v>1.8862939999999999</c:v>
                </c:pt>
                <c:pt idx="5653">
                  <c:v>1.8894929999999999</c:v>
                </c:pt>
                <c:pt idx="5654">
                  <c:v>1.908072</c:v>
                </c:pt>
                <c:pt idx="5655">
                  <c:v>1.8989319999999998</c:v>
                </c:pt>
                <c:pt idx="5656">
                  <c:v>1.8909310000000001</c:v>
                </c:pt>
                <c:pt idx="5657">
                  <c:v>1.8962490000000001</c:v>
                </c:pt>
                <c:pt idx="5658">
                  <c:v>1.8996010000000001</c:v>
                </c:pt>
                <c:pt idx="5659">
                  <c:v>1.898757</c:v>
                </c:pt>
                <c:pt idx="5660">
                  <c:v>1.899734</c:v>
                </c:pt>
                <c:pt idx="5661">
                  <c:v>1.900622</c:v>
                </c:pt>
                <c:pt idx="5662">
                  <c:v>1.8966499999999999</c:v>
                </c:pt>
                <c:pt idx="5663">
                  <c:v>1.90001</c:v>
                </c:pt>
                <c:pt idx="5664">
                  <c:v>1.8973170000000001</c:v>
                </c:pt>
                <c:pt idx="5665">
                  <c:v>1.8943490000000001</c:v>
                </c:pt>
                <c:pt idx="5666">
                  <c:v>1.904156</c:v>
                </c:pt>
                <c:pt idx="5667">
                  <c:v>1.8982749999999999</c:v>
                </c:pt>
                <c:pt idx="5668">
                  <c:v>1.8809709999999999</c:v>
                </c:pt>
                <c:pt idx="5669">
                  <c:v>1.879864</c:v>
                </c:pt>
                <c:pt idx="5670">
                  <c:v>1.8947050000000001</c:v>
                </c:pt>
                <c:pt idx="5671">
                  <c:v>1.9015840000000002</c:v>
                </c:pt>
                <c:pt idx="5672">
                  <c:v>1.897459</c:v>
                </c:pt>
                <c:pt idx="5673">
                  <c:v>1.896083</c:v>
                </c:pt>
                <c:pt idx="5674">
                  <c:v>1.890531</c:v>
                </c:pt>
                <c:pt idx="5675">
                  <c:v>1.8884110000000001</c:v>
                </c:pt>
                <c:pt idx="5676">
                  <c:v>1.8938600000000001</c:v>
                </c:pt>
                <c:pt idx="5677">
                  <c:v>1.8955440000000001</c:v>
                </c:pt>
                <c:pt idx="5678">
                  <c:v>1.899152</c:v>
                </c:pt>
                <c:pt idx="5679">
                  <c:v>1.9081540000000001</c:v>
                </c:pt>
                <c:pt idx="5680">
                  <c:v>1.9148239999999999</c:v>
                </c:pt>
                <c:pt idx="5681">
                  <c:v>1.9109940000000001</c:v>
                </c:pt>
                <c:pt idx="5682">
                  <c:v>1.9105799999999999</c:v>
                </c:pt>
                <c:pt idx="5683">
                  <c:v>1.915694</c:v>
                </c:pt>
                <c:pt idx="5684">
                  <c:v>1.903538</c:v>
                </c:pt>
                <c:pt idx="5685">
                  <c:v>1.898442</c:v>
                </c:pt>
                <c:pt idx="5686">
                  <c:v>1.9023780000000001</c:v>
                </c:pt>
                <c:pt idx="5687">
                  <c:v>1.8935870000000001</c:v>
                </c:pt>
                <c:pt idx="5688">
                  <c:v>1.887095</c:v>
                </c:pt>
                <c:pt idx="5689">
                  <c:v>1.8916809999999999</c:v>
                </c:pt>
                <c:pt idx="5690">
                  <c:v>1.8915690000000001</c:v>
                </c:pt>
                <c:pt idx="5691">
                  <c:v>1.885529</c:v>
                </c:pt>
                <c:pt idx="5692">
                  <c:v>1.897405</c:v>
                </c:pt>
                <c:pt idx="5693">
                  <c:v>1.9147240000000001</c:v>
                </c:pt>
                <c:pt idx="5694">
                  <c:v>1.9103569999999999</c:v>
                </c:pt>
                <c:pt idx="5695">
                  <c:v>1.9058920000000001</c:v>
                </c:pt>
                <c:pt idx="5696">
                  <c:v>1.9014820000000001</c:v>
                </c:pt>
                <c:pt idx="5697">
                  <c:v>1.8953259999999998</c:v>
                </c:pt>
                <c:pt idx="5698">
                  <c:v>1.9035229999999999</c:v>
                </c:pt>
                <c:pt idx="5699">
                  <c:v>1.906331</c:v>
                </c:pt>
                <c:pt idx="5700">
                  <c:v>1.895912</c:v>
                </c:pt>
                <c:pt idx="5701">
                  <c:v>1.896533</c:v>
                </c:pt>
                <c:pt idx="5702">
                  <c:v>1.9032529999999999</c:v>
                </c:pt>
                <c:pt idx="5703">
                  <c:v>1.9033060000000002</c:v>
                </c:pt>
                <c:pt idx="5704">
                  <c:v>1.9106540000000001</c:v>
                </c:pt>
                <c:pt idx="5705">
                  <c:v>1.9132090000000002</c:v>
                </c:pt>
                <c:pt idx="5706">
                  <c:v>1.906045</c:v>
                </c:pt>
                <c:pt idx="5707">
                  <c:v>1.912596</c:v>
                </c:pt>
                <c:pt idx="5708">
                  <c:v>1.9129620000000001</c:v>
                </c:pt>
                <c:pt idx="5709">
                  <c:v>1.902882</c:v>
                </c:pt>
                <c:pt idx="5710">
                  <c:v>1.9026130000000001</c:v>
                </c:pt>
                <c:pt idx="5711">
                  <c:v>1.8993690000000001</c:v>
                </c:pt>
                <c:pt idx="5712">
                  <c:v>1.890924</c:v>
                </c:pt>
                <c:pt idx="5713">
                  <c:v>1.893243</c:v>
                </c:pt>
                <c:pt idx="5714">
                  <c:v>1.902307</c:v>
                </c:pt>
                <c:pt idx="5715">
                  <c:v>1.903114</c:v>
                </c:pt>
                <c:pt idx="5716">
                  <c:v>1.910177</c:v>
                </c:pt>
                <c:pt idx="5717">
                  <c:v>1.922369</c:v>
                </c:pt>
                <c:pt idx="5718">
                  <c:v>1.9175680000000002</c:v>
                </c:pt>
                <c:pt idx="5719">
                  <c:v>1.9126300000000001</c:v>
                </c:pt>
                <c:pt idx="5720">
                  <c:v>1.91153</c:v>
                </c:pt>
                <c:pt idx="5721">
                  <c:v>1.9016229999999998</c:v>
                </c:pt>
                <c:pt idx="5722">
                  <c:v>1.889281</c:v>
                </c:pt>
                <c:pt idx="5723">
                  <c:v>1.8900440000000001</c:v>
                </c:pt>
                <c:pt idx="5724">
                  <c:v>1.9033959999999999</c:v>
                </c:pt>
                <c:pt idx="5725">
                  <c:v>1.9046509999999999</c:v>
                </c:pt>
                <c:pt idx="5726">
                  <c:v>1.9052690000000001</c:v>
                </c:pt>
                <c:pt idx="5727">
                  <c:v>1.9172419999999999</c:v>
                </c:pt>
                <c:pt idx="5728">
                  <c:v>1.9194990000000001</c:v>
                </c:pt>
                <c:pt idx="5729">
                  <c:v>1.910585</c:v>
                </c:pt>
                <c:pt idx="5730">
                  <c:v>1.9066399999999999</c:v>
                </c:pt>
                <c:pt idx="5731">
                  <c:v>1.91534</c:v>
                </c:pt>
                <c:pt idx="5732">
                  <c:v>1.91669</c:v>
                </c:pt>
                <c:pt idx="5733">
                  <c:v>1.907135</c:v>
                </c:pt>
                <c:pt idx="5734">
                  <c:v>1.9030230000000001</c:v>
                </c:pt>
                <c:pt idx="5735">
                  <c:v>1.896892</c:v>
                </c:pt>
                <c:pt idx="5736">
                  <c:v>1.9025780000000001</c:v>
                </c:pt>
                <c:pt idx="5737">
                  <c:v>1.910493</c:v>
                </c:pt>
                <c:pt idx="5738">
                  <c:v>1.901097</c:v>
                </c:pt>
                <c:pt idx="5739">
                  <c:v>1.905751</c:v>
                </c:pt>
                <c:pt idx="5740">
                  <c:v>1.9139300000000001</c:v>
                </c:pt>
                <c:pt idx="5741">
                  <c:v>1.906215</c:v>
                </c:pt>
                <c:pt idx="5742">
                  <c:v>1.910396</c:v>
                </c:pt>
                <c:pt idx="5743">
                  <c:v>1.917589</c:v>
                </c:pt>
                <c:pt idx="5744">
                  <c:v>1.9001700000000001</c:v>
                </c:pt>
                <c:pt idx="5745">
                  <c:v>1.8932180000000001</c:v>
                </c:pt>
                <c:pt idx="5746">
                  <c:v>1.916094</c:v>
                </c:pt>
                <c:pt idx="5747">
                  <c:v>1.917548</c:v>
                </c:pt>
                <c:pt idx="5748">
                  <c:v>1.9011420000000001</c:v>
                </c:pt>
                <c:pt idx="5749">
                  <c:v>1.9051770000000001</c:v>
                </c:pt>
                <c:pt idx="5750">
                  <c:v>1.9141360000000001</c:v>
                </c:pt>
                <c:pt idx="5751">
                  <c:v>1.9178549999999999</c:v>
                </c:pt>
                <c:pt idx="5752">
                  <c:v>1.9236580000000001</c:v>
                </c:pt>
                <c:pt idx="5753">
                  <c:v>1.924895</c:v>
                </c:pt>
                <c:pt idx="5754">
                  <c:v>1.9166449999999999</c:v>
                </c:pt>
                <c:pt idx="5755">
                  <c:v>1.917014</c:v>
                </c:pt>
                <c:pt idx="5756">
                  <c:v>1.9211009999999999</c:v>
                </c:pt>
                <c:pt idx="5757">
                  <c:v>1.9061439999999998</c:v>
                </c:pt>
                <c:pt idx="5758">
                  <c:v>1.898593</c:v>
                </c:pt>
                <c:pt idx="5759">
                  <c:v>1.902131</c:v>
                </c:pt>
                <c:pt idx="5760">
                  <c:v>1.893256</c:v>
                </c:pt>
                <c:pt idx="5761">
                  <c:v>1.9022649999999999</c:v>
                </c:pt>
                <c:pt idx="5762">
                  <c:v>1.924099</c:v>
                </c:pt>
                <c:pt idx="5763">
                  <c:v>1.9235980000000001</c:v>
                </c:pt>
                <c:pt idx="5764">
                  <c:v>1.921859</c:v>
                </c:pt>
                <c:pt idx="5765">
                  <c:v>1.9322629999999998</c:v>
                </c:pt>
                <c:pt idx="5766">
                  <c:v>1.9222649999999999</c:v>
                </c:pt>
                <c:pt idx="5767">
                  <c:v>1.9164560000000002</c:v>
                </c:pt>
                <c:pt idx="5768">
                  <c:v>1.9276740000000001</c:v>
                </c:pt>
                <c:pt idx="5769">
                  <c:v>1.9071479999999998</c:v>
                </c:pt>
                <c:pt idx="5770">
                  <c:v>1.8951310000000001</c:v>
                </c:pt>
                <c:pt idx="5771">
                  <c:v>1.9102220000000001</c:v>
                </c:pt>
                <c:pt idx="5772">
                  <c:v>1.909535</c:v>
                </c:pt>
                <c:pt idx="5773">
                  <c:v>1.911203</c:v>
                </c:pt>
                <c:pt idx="5774">
                  <c:v>1.9201250000000001</c:v>
                </c:pt>
                <c:pt idx="5775">
                  <c:v>1.917645</c:v>
                </c:pt>
                <c:pt idx="5776">
                  <c:v>1.9146239999999999</c:v>
                </c:pt>
                <c:pt idx="5777">
                  <c:v>1.924782</c:v>
                </c:pt>
                <c:pt idx="5778">
                  <c:v>1.930269</c:v>
                </c:pt>
                <c:pt idx="5779">
                  <c:v>1.9116300000000002</c:v>
                </c:pt>
                <c:pt idx="5780">
                  <c:v>1.9008159999999998</c:v>
                </c:pt>
                <c:pt idx="5781">
                  <c:v>1.910496</c:v>
                </c:pt>
                <c:pt idx="5782">
                  <c:v>1.9097840000000001</c:v>
                </c:pt>
                <c:pt idx="5783">
                  <c:v>1.9087450000000001</c:v>
                </c:pt>
                <c:pt idx="5784">
                  <c:v>1.9151120000000001</c:v>
                </c:pt>
                <c:pt idx="5785">
                  <c:v>1.913961</c:v>
                </c:pt>
                <c:pt idx="5786">
                  <c:v>1.9102969999999999</c:v>
                </c:pt>
                <c:pt idx="5787">
                  <c:v>1.9105509999999999</c:v>
                </c:pt>
                <c:pt idx="5788">
                  <c:v>1.9149560000000001</c:v>
                </c:pt>
                <c:pt idx="5789">
                  <c:v>1.921203</c:v>
                </c:pt>
                <c:pt idx="5790">
                  <c:v>1.9263059999999999</c:v>
                </c:pt>
                <c:pt idx="5791">
                  <c:v>1.920892</c:v>
                </c:pt>
                <c:pt idx="5792">
                  <c:v>1.915559</c:v>
                </c:pt>
                <c:pt idx="5793">
                  <c:v>1.9295599999999999</c:v>
                </c:pt>
                <c:pt idx="5794">
                  <c:v>1.9286919999999999</c:v>
                </c:pt>
                <c:pt idx="5795">
                  <c:v>1.9104449999999999</c:v>
                </c:pt>
                <c:pt idx="5796">
                  <c:v>1.915643</c:v>
                </c:pt>
                <c:pt idx="5797">
                  <c:v>1.924323</c:v>
                </c:pt>
                <c:pt idx="5798">
                  <c:v>1.914595</c:v>
                </c:pt>
                <c:pt idx="5799">
                  <c:v>1.918058</c:v>
                </c:pt>
                <c:pt idx="5800">
                  <c:v>1.9226160000000001</c:v>
                </c:pt>
                <c:pt idx="5801">
                  <c:v>1.9063479999999999</c:v>
                </c:pt>
                <c:pt idx="5802">
                  <c:v>1.915157</c:v>
                </c:pt>
                <c:pt idx="5803">
                  <c:v>1.9371499999999999</c:v>
                </c:pt>
                <c:pt idx="5804">
                  <c:v>1.9283679999999999</c:v>
                </c:pt>
                <c:pt idx="5805">
                  <c:v>1.9182969999999999</c:v>
                </c:pt>
                <c:pt idx="5806">
                  <c:v>1.924485</c:v>
                </c:pt>
                <c:pt idx="5807">
                  <c:v>1.925935</c:v>
                </c:pt>
                <c:pt idx="5808">
                  <c:v>1.9195720000000001</c:v>
                </c:pt>
                <c:pt idx="5809">
                  <c:v>1.91628</c:v>
                </c:pt>
                <c:pt idx="5810">
                  <c:v>1.913867</c:v>
                </c:pt>
                <c:pt idx="5811">
                  <c:v>1.916393</c:v>
                </c:pt>
                <c:pt idx="5812">
                  <c:v>1.933964</c:v>
                </c:pt>
                <c:pt idx="5813">
                  <c:v>1.9327890000000001</c:v>
                </c:pt>
                <c:pt idx="5814">
                  <c:v>1.91778</c:v>
                </c:pt>
                <c:pt idx="5815">
                  <c:v>1.9267460000000001</c:v>
                </c:pt>
                <c:pt idx="5816">
                  <c:v>1.9337140000000002</c:v>
                </c:pt>
                <c:pt idx="5817">
                  <c:v>1.9299650000000002</c:v>
                </c:pt>
                <c:pt idx="5818">
                  <c:v>1.9231720000000001</c:v>
                </c:pt>
                <c:pt idx="5819">
                  <c:v>1.9160759999999999</c:v>
                </c:pt>
                <c:pt idx="5820">
                  <c:v>1.919262</c:v>
                </c:pt>
                <c:pt idx="5821">
                  <c:v>1.9310209999999999</c:v>
                </c:pt>
                <c:pt idx="5822">
                  <c:v>1.930518</c:v>
                </c:pt>
                <c:pt idx="5823">
                  <c:v>1.9162439999999998</c:v>
                </c:pt>
                <c:pt idx="5824">
                  <c:v>1.922412</c:v>
                </c:pt>
                <c:pt idx="5825">
                  <c:v>1.933333</c:v>
                </c:pt>
                <c:pt idx="5826">
                  <c:v>1.930283</c:v>
                </c:pt>
                <c:pt idx="5827">
                  <c:v>1.9341089999999999</c:v>
                </c:pt>
                <c:pt idx="5828">
                  <c:v>1.932029</c:v>
                </c:pt>
                <c:pt idx="5829">
                  <c:v>1.9100380000000001</c:v>
                </c:pt>
                <c:pt idx="5830">
                  <c:v>1.8979599999999999</c:v>
                </c:pt>
                <c:pt idx="5831">
                  <c:v>1.9180329999999999</c:v>
                </c:pt>
                <c:pt idx="5832">
                  <c:v>1.933959</c:v>
                </c:pt>
                <c:pt idx="5833">
                  <c:v>1.9234119999999999</c:v>
                </c:pt>
                <c:pt idx="5834">
                  <c:v>1.920247</c:v>
                </c:pt>
                <c:pt idx="5835">
                  <c:v>1.9230339999999999</c:v>
                </c:pt>
                <c:pt idx="5836">
                  <c:v>1.9249589999999999</c:v>
                </c:pt>
                <c:pt idx="5837">
                  <c:v>1.932207</c:v>
                </c:pt>
                <c:pt idx="5838">
                  <c:v>1.927629</c:v>
                </c:pt>
                <c:pt idx="5839">
                  <c:v>1.9162650000000001</c:v>
                </c:pt>
                <c:pt idx="5840">
                  <c:v>1.908431</c:v>
                </c:pt>
                <c:pt idx="5841">
                  <c:v>1.907519</c:v>
                </c:pt>
                <c:pt idx="5842">
                  <c:v>1.9193850000000001</c:v>
                </c:pt>
                <c:pt idx="5843">
                  <c:v>1.930766</c:v>
                </c:pt>
                <c:pt idx="5844">
                  <c:v>1.933773</c:v>
                </c:pt>
                <c:pt idx="5845">
                  <c:v>1.9337530000000001</c:v>
                </c:pt>
                <c:pt idx="5846">
                  <c:v>1.93747</c:v>
                </c:pt>
                <c:pt idx="5847">
                  <c:v>1.9352960000000001</c:v>
                </c:pt>
                <c:pt idx="5848">
                  <c:v>1.9252829999999999</c:v>
                </c:pt>
                <c:pt idx="5849">
                  <c:v>1.930018</c:v>
                </c:pt>
                <c:pt idx="5850">
                  <c:v>1.933343</c:v>
                </c:pt>
                <c:pt idx="5851">
                  <c:v>1.9263539999999999</c:v>
                </c:pt>
                <c:pt idx="5852">
                  <c:v>1.9342060000000001</c:v>
                </c:pt>
                <c:pt idx="5853">
                  <c:v>1.9472130000000001</c:v>
                </c:pt>
                <c:pt idx="5854">
                  <c:v>1.931357</c:v>
                </c:pt>
                <c:pt idx="5855">
                  <c:v>1.909208</c:v>
                </c:pt>
                <c:pt idx="5856">
                  <c:v>1.915292</c:v>
                </c:pt>
                <c:pt idx="5857">
                  <c:v>1.926193</c:v>
                </c:pt>
                <c:pt idx="5858">
                  <c:v>1.9285480000000002</c:v>
                </c:pt>
                <c:pt idx="5859">
                  <c:v>1.9264429999999999</c:v>
                </c:pt>
                <c:pt idx="5860">
                  <c:v>1.922288</c:v>
                </c:pt>
                <c:pt idx="5861">
                  <c:v>1.9310939999999999</c:v>
                </c:pt>
                <c:pt idx="5862">
                  <c:v>1.937611</c:v>
                </c:pt>
                <c:pt idx="5863">
                  <c:v>1.926447</c:v>
                </c:pt>
                <c:pt idx="5864">
                  <c:v>1.9115739999999999</c:v>
                </c:pt>
                <c:pt idx="5865">
                  <c:v>1.922865</c:v>
                </c:pt>
                <c:pt idx="5866">
                  <c:v>1.9481310000000001</c:v>
                </c:pt>
                <c:pt idx="5867">
                  <c:v>1.9476100000000001</c:v>
                </c:pt>
                <c:pt idx="5868">
                  <c:v>1.934949</c:v>
                </c:pt>
                <c:pt idx="5869">
                  <c:v>1.9248259999999999</c:v>
                </c:pt>
                <c:pt idx="5870">
                  <c:v>1.9214910000000001</c:v>
                </c:pt>
                <c:pt idx="5871">
                  <c:v>1.928032</c:v>
                </c:pt>
                <c:pt idx="5872">
                  <c:v>1.9266809999999999</c:v>
                </c:pt>
                <c:pt idx="5873">
                  <c:v>1.927171</c:v>
                </c:pt>
                <c:pt idx="5874">
                  <c:v>1.9403540000000001</c:v>
                </c:pt>
                <c:pt idx="5875">
                  <c:v>1.9437579999999999</c:v>
                </c:pt>
                <c:pt idx="5876">
                  <c:v>1.936428</c:v>
                </c:pt>
                <c:pt idx="5877">
                  <c:v>1.935214</c:v>
                </c:pt>
                <c:pt idx="5878">
                  <c:v>1.936442</c:v>
                </c:pt>
                <c:pt idx="5879">
                  <c:v>1.9312800000000001</c:v>
                </c:pt>
                <c:pt idx="5880">
                  <c:v>1.9325969999999999</c:v>
                </c:pt>
                <c:pt idx="5881">
                  <c:v>1.9310700000000001</c:v>
                </c:pt>
                <c:pt idx="5882">
                  <c:v>1.9233340000000001</c:v>
                </c:pt>
                <c:pt idx="5883">
                  <c:v>1.9274360000000001</c:v>
                </c:pt>
                <c:pt idx="5884">
                  <c:v>1.933038</c:v>
                </c:pt>
                <c:pt idx="5885">
                  <c:v>1.934604</c:v>
                </c:pt>
                <c:pt idx="5886">
                  <c:v>1.9341970000000002</c:v>
                </c:pt>
                <c:pt idx="5887">
                  <c:v>1.9328539999999998</c:v>
                </c:pt>
                <c:pt idx="5888">
                  <c:v>1.928034</c:v>
                </c:pt>
                <c:pt idx="5889">
                  <c:v>1.9221300000000001</c:v>
                </c:pt>
                <c:pt idx="5890">
                  <c:v>1.937012</c:v>
                </c:pt>
                <c:pt idx="5891">
                  <c:v>1.9413200000000002</c:v>
                </c:pt>
                <c:pt idx="5892">
                  <c:v>1.9296419999999999</c:v>
                </c:pt>
                <c:pt idx="5893">
                  <c:v>1.935508</c:v>
                </c:pt>
                <c:pt idx="5894">
                  <c:v>1.9368889999999999</c:v>
                </c:pt>
                <c:pt idx="5895">
                  <c:v>1.9337260000000001</c:v>
                </c:pt>
                <c:pt idx="5896">
                  <c:v>1.950135</c:v>
                </c:pt>
                <c:pt idx="5897">
                  <c:v>1.9600089999999999</c:v>
                </c:pt>
                <c:pt idx="5898">
                  <c:v>1.944448</c:v>
                </c:pt>
                <c:pt idx="5899">
                  <c:v>1.9355120000000001</c:v>
                </c:pt>
                <c:pt idx="5900">
                  <c:v>1.932917</c:v>
                </c:pt>
                <c:pt idx="5901">
                  <c:v>1.921794</c:v>
                </c:pt>
                <c:pt idx="5902">
                  <c:v>1.923943</c:v>
                </c:pt>
                <c:pt idx="5903">
                  <c:v>1.932193</c:v>
                </c:pt>
                <c:pt idx="5904">
                  <c:v>1.9323519999999998</c:v>
                </c:pt>
                <c:pt idx="5905">
                  <c:v>1.9400710000000001</c:v>
                </c:pt>
                <c:pt idx="5906">
                  <c:v>1.9426190000000001</c:v>
                </c:pt>
                <c:pt idx="5907">
                  <c:v>1.9376359999999999</c:v>
                </c:pt>
                <c:pt idx="5908">
                  <c:v>1.9410539999999998</c:v>
                </c:pt>
                <c:pt idx="5909">
                  <c:v>1.9429699999999999</c:v>
                </c:pt>
                <c:pt idx="5910">
                  <c:v>1.937265</c:v>
                </c:pt>
                <c:pt idx="5911">
                  <c:v>1.9410500000000002</c:v>
                </c:pt>
                <c:pt idx="5912">
                  <c:v>1.9499789999999999</c:v>
                </c:pt>
                <c:pt idx="5913">
                  <c:v>1.936598</c:v>
                </c:pt>
                <c:pt idx="5914">
                  <c:v>1.9296980000000001</c:v>
                </c:pt>
                <c:pt idx="5915">
                  <c:v>1.9393989999999999</c:v>
                </c:pt>
                <c:pt idx="5916">
                  <c:v>1.9355959999999999</c:v>
                </c:pt>
                <c:pt idx="5917">
                  <c:v>1.936029</c:v>
                </c:pt>
                <c:pt idx="5918">
                  <c:v>1.9447350000000001</c:v>
                </c:pt>
                <c:pt idx="5919">
                  <c:v>1.9445670000000002</c:v>
                </c:pt>
                <c:pt idx="5920">
                  <c:v>1.940615</c:v>
                </c:pt>
                <c:pt idx="5921">
                  <c:v>1.944366</c:v>
                </c:pt>
                <c:pt idx="5922">
                  <c:v>1.9440279999999999</c:v>
                </c:pt>
                <c:pt idx="5923">
                  <c:v>1.929081</c:v>
                </c:pt>
                <c:pt idx="5924">
                  <c:v>1.933514</c:v>
                </c:pt>
                <c:pt idx="5925">
                  <c:v>1.9388049999999999</c:v>
                </c:pt>
                <c:pt idx="5926">
                  <c:v>1.927281</c:v>
                </c:pt>
                <c:pt idx="5927">
                  <c:v>1.9399380000000002</c:v>
                </c:pt>
                <c:pt idx="5928">
                  <c:v>1.948531</c:v>
                </c:pt>
                <c:pt idx="5929">
                  <c:v>1.936353</c:v>
                </c:pt>
                <c:pt idx="5930">
                  <c:v>1.9402170000000001</c:v>
                </c:pt>
                <c:pt idx="5931">
                  <c:v>1.948596</c:v>
                </c:pt>
                <c:pt idx="5932">
                  <c:v>1.9381710000000001</c:v>
                </c:pt>
                <c:pt idx="5933">
                  <c:v>1.935907</c:v>
                </c:pt>
                <c:pt idx="5934">
                  <c:v>1.946161</c:v>
                </c:pt>
                <c:pt idx="5935">
                  <c:v>1.9428920000000001</c:v>
                </c:pt>
                <c:pt idx="5936">
                  <c:v>1.943605</c:v>
                </c:pt>
                <c:pt idx="5937">
                  <c:v>1.945533</c:v>
                </c:pt>
                <c:pt idx="5938">
                  <c:v>1.933937</c:v>
                </c:pt>
                <c:pt idx="5939">
                  <c:v>1.9314469999999999</c:v>
                </c:pt>
                <c:pt idx="5940">
                  <c:v>1.937521</c:v>
                </c:pt>
                <c:pt idx="5941">
                  <c:v>1.9383859999999999</c:v>
                </c:pt>
                <c:pt idx="5942">
                  <c:v>1.9332639999999999</c:v>
                </c:pt>
                <c:pt idx="5943">
                  <c:v>1.9322490000000001</c:v>
                </c:pt>
                <c:pt idx="5944">
                  <c:v>1.940744</c:v>
                </c:pt>
                <c:pt idx="5945">
                  <c:v>1.9484669999999999</c:v>
                </c:pt>
                <c:pt idx="5946">
                  <c:v>1.956637</c:v>
                </c:pt>
                <c:pt idx="5947">
                  <c:v>1.954979</c:v>
                </c:pt>
                <c:pt idx="5948">
                  <c:v>1.952874</c:v>
                </c:pt>
                <c:pt idx="5949">
                  <c:v>1.9688319999999999</c:v>
                </c:pt>
                <c:pt idx="5950">
                  <c:v>1.968701</c:v>
                </c:pt>
                <c:pt idx="5951">
                  <c:v>1.9469289999999999</c:v>
                </c:pt>
                <c:pt idx="5952">
                  <c:v>1.942178</c:v>
                </c:pt>
                <c:pt idx="5953">
                  <c:v>1.94459</c:v>
                </c:pt>
                <c:pt idx="5954">
                  <c:v>1.9337759999999999</c:v>
                </c:pt>
                <c:pt idx="5955">
                  <c:v>1.9331070000000001</c:v>
                </c:pt>
                <c:pt idx="5956">
                  <c:v>1.9412319999999998</c:v>
                </c:pt>
                <c:pt idx="5957">
                  <c:v>1.938965</c:v>
                </c:pt>
                <c:pt idx="5958">
                  <c:v>1.9372690000000001</c:v>
                </c:pt>
                <c:pt idx="5959">
                  <c:v>1.934402</c:v>
                </c:pt>
                <c:pt idx="5960">
                  <c:v>1.9369179999999999</c:v>
                </c:pt>
                <c:pt idx="5961">
                  <c:v>1.945737</c:v>
                </c:pt>
                <c:pt idx="5962">
                  <c:v>1.937813</c:v>
                </c:pt>
                <c:pt idx="5963">
                  <c:v>1.936555</c:v>
                </c:pt>
                <c:pt idx="5964">
                  <c:v>1.9518849999999999</c:v>
                </c:pt>
                <c:pt idx="5965">
                  <c:v>1.9526460000000001</c:v>
                </c:pt>
                <c:pt idx="5966">
                  <c:v>1.946232</c:v>
                </c:pt>
                <c:pt idx="5967">
                  <c:v>1.9511340000000001</c:v>
                </c:pt>
                <c:pt idx="5968">
                  <c:v>1.9641980000000001</c:v>
                </c:pt>
                <c:pt idx="5969">
                  <c:v>1.960934</c:v>
                </c:pt>
                <c:pt idx="5970">
                  <c:v>1.9505650000000001</c:v>
                </c:pt>
                <c:pt idx="5971">
                  <c:v>1.9581119999999999</c:v>
                </c:pt>
                <c:pt idx="5972">
                  <c:v>1.9594200000000002</c:v>
                </c:pt>
                <c:pt idx="5973">
                  <c:v>1.950035</c:v>
                </c:pt>
                <c:pt idx="5974">
                  <c:v>1.949346</c:v>
                </c:pt>
                <c:pt idx="5975">
                  <c:v>1.9499870000000001</c:v>
                </c:pt>
                <c:pt idx="5976">
                  <c:v>1.9442330000000001</c:v>
                </c:pt>
                <c:pt idx="5977">
                  <c:v>1.941754</c:v>
                </c:pt>
                <c:pt idx="5978">
                  <c:v>1.9478770000000001</c:v>
                </c:pt>
                <c:pt idx="5979">
                  <c:v>1.9475340000000001</c:v>
                </c:pt>
                <c:pt idx="5980">
                  <c:v>1.949389</c:v>
                </c:pt>
                <c:pt idx="5981">
                  <c:v>1.953506</c:v>
                </c:pt>
                <c:pt idx="5982">
                  <c:v>1.946488</c:v>
                </c:pt>
                <c:pt idx="5983">
                  <c:v>1.947193</c:v>
                </c:pt>
                <c:pt idx="5984">
                  <c:v>1.95068</c:v>
                </c:pt>
                <c:pt idx="5985">
                  <c:v>1.946607</c:v>
                </c:pt>
                <c:pt idx="5986">
                  <c:v>1.9436610000000001</c:v>
                </c:pt>
                <c:pt idx="5987">
                  <c:v>1.9418</c:v>
                </c:pt>
                <c:pt idx="5988">
                  <c:v>1.9381620000000002</c:v>
                </c:pt>
                <c:pt idx="5989">
                  <c:v>1.9447049999999999</c:v>
                </c:pt>
                <c:pt idx="5990">
                  <c:v>1.9586329999999998</c:v>
                </c:pt>
                <c:pt idx="5991">
                  <c:v>1.953198</c:v>
                </c:pt>
                <c:pt idx="5992">
                  <c:v>1.946196</c:v>
                </c:pt>
                <c:pt idx="5993">
                  <c:v>1.9569130000000001</c:v>
                </c:pt>
                <c:pt idx="5994">
                  <c:v>1.9563109999999999</c:v>
                </c:pt>
                <c:pt idx="5995">
                  <c:v>1.9510860000000001</c:v>
                </c:pt>
                <c:pt idx="5996">
                  <c:v>1.9564979999999998</c:v>
                </c:pt>
                <c:pt idx="5997">
                  <c:v>1.9546480000000002</c:v>
                </c:pt>
                <c:pt idx="5998">
                  <c:v>1.9462440000000001</c:v>
                </c:pt>
                <c:pt idx="5999">
                  <c:v>1.9517090000000001</c:v>
                </c:pt>
                <c:pt idx="6000">
                  <c:v>1.9591539999999998</c:v>
                </c:pt>
                <c:pt idx="6001">
                  <c:v>1.953214</c:v>
                </c:pt>
                <c:pt idx="6002">
                  <c:v>1.958202</c:v>
                </c:pt>
                <c:pt idx="6003">
                  <c:v>1.966637</c:v>
                </c:pt>
                <c:pt idx="6004">
                  <c:v>1.9599869999999999</c:v>
                </c:pt>
                <c:pt idx="6005">
                  <c:v>1.959876</c:v>
                </c:pt>
                <c:pt idx="6006">
                  <c:v>1.9634149999999999</c:v>
                </c:pt>
                <c:pt idx="6007">
                  <c:v>1.958566</c:v>
                </c:pt>
                <c:pt idx="6008">
                  <c:v>1.952026</c:v>
                </c:pt>
                <c:pt idx="6009">
                  <c:v>1.94584</c:v>
                </c:pt>
                <c:pt idx="6010">
                  <c:v>1.9376329999999999</c:v>
                </c:pt>
                <c:pt idx="6011">
                  <c:v>1.9352589999999998</c:v>
                </c:pt>
                <c:pt idx="6012">
                  <c:v>1.946072</c:v>
                </c:pt>
                <c:pt idx="6013">
                  <c:v>1.949884</c:v>
                </c:pt>
                <c:pt idx="6014">
                  <c:v>1.9528590000000001</c:v>
                </c:pt>
                <c:pt idx="6015">
                  <c:v>1.9647060000000001</c:v>
                </c:pt>
                <c:pt idx="6016">
                  <c:v>1.9697930000000001</c:v>
                </c:pt>
                <c:pt idx="6017">
                  <c:v>1.9681959999999998</c:v>
                </c:pt>
                <c:pt idx="6018">
                  <c:v>1.9618090000000001</c:v>
                </c:pt>
                <c:pt idx="6019">
                  <c:v>1.951662</c:v>
                </c:pt>
                <c:pt idx="6020">
                  <c:v>1.9472070000000001</c:v>
                </c:pt>
                <c:pt idx="6021">
                  <c:v>1.9538310000000001</c:v>
                </c:pt>
                <c:pt idx="6022">
                  <c:v>1.963876</c:v>
                </c:pt>
                <c:pt idx="6023">
                  <c:v>1.960108</c:v>
                </c:pt>
                <c:pt idx="6024">
                  <c:v>1.954018</c:v>
                </c:pt>
                <c:pt idx="6025">
                  <c:v>1.9534880000000001</c:v>
                </c:pt>
                <c:pt idx="6026">
                  <c:v>1.9516990000000001</c:v>
                </c:pt>
                <c:pt idx="6027">
                  <c:v>1.9510779999999999</c:v>
                </c:pt>
                <c:pt idx="6028">
                  <c:v>1.953919</c:v>
                </c:pt>
                <c:pt idx="6029">
                  <c:v>1.966159</c:v>
                </c:pt>
                <c:pt idx="6030">
                  <c:v>1.964801</c:v>
                </c:pt>
                <c:pt idx="6031">
                  <c:v>1.9443809999999999</c:v>
                </c:pt>
                <c:pt idx="6032">
                  <c:v>1.938488</c:v>
                </c:pt>
                <c:pt idx="6033">
                  <c:v>1.9490189999999998</c:v>
                </c:pt>
                <c:pt idx="6034">
                  <c:v>1.957381</c:v>
                </c:pt>
                <c:pt idx="6035">
                  <c:v>1.9581110000000002</c:v>
                </c:pt>
                <c:pt idx="6036">
                  <c:v>1.9607649999999999</c:v>
                </c:pt>
                <c:pt idx="6037">
                  <c:v>1.9657019999999998</c:v>
                </c:pt>
                <c:pt idx="6038">
                  <c:v>1.9626000000000001</c:v>
                </c:pt>
                <c:pt idx="6039">
                  <c:v>1.9598949999999999</c:v>
                </c:pt>
                <c:pt idx="6040">
                  <c:v>1.9621550000000001</c:v>
                </c:pt>
                <c:pt idx="6041">
                  <c:v>1.961298</c:v>
                </c:pt>
                <c:pt idx="6042">
                  <c:v>1.9626869999999998</c:v>
                </c:pt>
                <c:pt idx="6043">
                  <c:v>1.972709</c:v>
                </c:pt>
                <c:pt idx="6044">
                  <c:v>1.968011</c:v>
                </c:pt>
                <c:pt idx="6045">
                  <c:v>1.953916</c:v>
                </c:pt>
                <c:pt idx="6046">
                  <c:v>1.965177</c:v>
                </c:pt>
                <c:pt idx="6047">
                  <c:v>1.9707759999999999</c:v>
                </c:pt>
                <c:pt idx="6048">
                  <c:v>1.9520170000000001</c:v>
                </c:pt>
                <c:pt idx="6049">
                  <c:v>1.951014</c:v>
                </c:pt>
                <c:pt idx="6050">
                  <c:v>1.959176</c:v>
                </c:pt>
                <c:pt idx="6051">
                  <c:v>1.9572449999999999</c:v>
                </c:pt>
                <c:pt idx="6052">
                  <c:v>1.962302</c:v>
                </c:pt>
                <c:pt idx="6053">
                  <c:v>1.962059</c:v>
                </c:pt>
                <c:pt idx="6054">
                  <c:v>1.944895</c:v>
                </c:pt>
                <c:pt idx="6055">
                  <c:v>1.9518339999999998</c:v>
                </c:pt>
                <c:pt idx="6056">
                  <c:v>1.971735</c:v>
                </c:pt>
                <c:pt idx="6057">
                  <c:v>1.959811</c:v>
                </c:pt>
                <c:pt idx="6058">
                  <c:v>1.9484900000000001</c:v>
                </c:pt>
                <c:pt idx="6059">
                  <c:v>1.9609320000000001</c:v>
                </c:pt>
                <c:pt idx="6060">
                  <c:v>1.972067</c:v>
                </c:pt>
                <c:pt idx="6061">
                  <c:v>1.9677229999999999</c:v>
                </c:pt>
                <c:pt idx="6062">
                  <c:v>1.955997</c:v>
                </c:pt>
                <c:pt idx="6063">
                  <c:v>1.963001</c:v>
                </c:pt>
                <c:pt idx="6064">
                  <c:v>1.969652</c:v>
                </c:pt>
                <c:pt idx="6065">
                  <c:v>1.9649000000000001</c:v>
                </c:pt>
                <c:pt idx="6066">
                  <c:v>1.9637310000000001</c:v>
                </c:pt>
                <c:pt idx="6067">
                  <c:v>1.958256</c:v>
                </c:pt>
                <c:pt idx="6068">
                  <c:v>1.96841</c:v>
                </c:pt>
                <c:pt idx="6069">
                  <c:v>1.973438</c:v>
                </c:pt>
                <c:pt idx="6070">
                  <c:v>1.961276</c:v>
                </c:pt>
                <c:pt idx="6071">
                  <c:v>1.974637</c:v>
                </c:pt>
                <c:pt idx="6072">
                  <c:v>1.989776</c:v>
                </c:pt>
                <c:pt idx="6073">
                  <c:v>1.979454</c:v>
                </c:pt>
                <c:pt idx="6074">
                  <c:v>1.9698980000000001</c:v>
                </c:pt>
                <c:pt idx="6075">
                  <c:v>1.9665249999999999</c:v>
                </c:pt>
                <c:pt idx="6076">
                  <c:v>1.950275</c:v>
                </c:pt>
                <c:pt idx="6077">
                  <c:v>1.94909</c:v>
                </c:pt>
                <c:pt idx="6078">
                  <c:v>1.9655909999999999</c:v>
                </c:pt>
                <c:pt idx="6079">
                  <c:v>1.9608409999999998</c:v>
                </c:pt>
                <c:pt idx="6080">
                  <c:v>1.9641600000000001</c:v>
                </c:pt>
                <c:pt idx="6081">
                  <c:v>1.9793859999999999</c:v>
                </c:pt>
                <c:pt idx="6082">
                  <c:v>1.9721199999999999</c:v>
                </c:pt>
                <c:pt idx="6083">
                  <c:v>1.96445</c:v>
                </c:pt>
                <c:pt idx="6084">
                  <c:v>1.962737</c:v>
                </c:pt>
                <c:pt idx="6085">
                  <c:v>1.952774</c:v>
                </c:pt>
                <c:pt idx="6086">
                  <c:v>1.958842</c:v>
                </c:pt>
                <c:pt idx="6087">
                  <c:v>1.9828160000000001</c:v>
                </c:pt>
                <c:pt idx="6088">
                  <c:v>1.9787710000000001</c:v>
                </c:pt>
                <c:pt idx="6089">
                  <c:v>1.9576980000000002</c:v>
                </c:pt>
                <c:pt idx="6090">
                  <c:v>1.962866</c:v>
                </c:pt>
                <c:pt idx="6091">
                  <c:v>1.967309</c:v>
                </c:pt>
                <c:pt idx="6092">
                  <c:v>1.9579200000000001</c:v>
                </c:pt>
                <c:pt idx="6093">
                  <c:v>1.9652639999999999</c:v>
                </c:pt>
                <c:pt idx="6094">
                  <c:v>1.9793910000000001</c:v>
                </c:pt>
                <c:pt idx="6095">
                  <c:v>1.984083</c:v>
                </c:pt>
                <c:pt idx="6096">
                  <c:v>1.983616</c:v>
                </c:pt>
                <c:pt idx="6097">
                  <c:v>1.974113</c:v>
                </c:pt>
                <c:pt idx="6098">
                  <c:v>1.950164</c:v>
                </c:pt>
                <c:pt idx="6099">
                  <c:v>1.9430399999999999</c:v>
                </c:pt>
                <c:pt idx="6100">
                  <c:v>1.963471</c:v>
                </c:pt>
                <c:pt idx="6101">
                  <c:v>1.9724089999999999</c:v>
                </c:pt>
                <c:pt idx="6102">
                  <c:v>1.9698020000000001</c:v>
                </c:pt>
                <c:pt idx="6103">
                  <c:v>1.978345</c:v>
                </c:pt>
                <c:pt idx="6104">
                  <c:v>1.982218</c:v>
                </c:pt>
                <c:pt idx="6105">
                  <c:v>1.9788730000000001</c:v>
                </c:pt>
                <c:pt idx="6106">
                  <c:v>1.974475</c:v>
                </c:pt>
                <c:pt idx="6107">
                  <c:v>1.9673449999999999</c:v>
                </c:pt>
                <c:pt idx="6108">
                  <c:v>1.9640330000000001</c:v>
                </c:pt>
                <c:pt idx="6109">
                  <c:v>1.9621059999999999</c:v>
                </c:pt>
                <c:pt idx="6110">
                  <c:v>1.9551020000000001</c:v>
                </c:pt>
                <c:pt idx="6111">
                  <c:v>1.9537949999999999</c:v>
                </c:pt>
                <c:pt idx="6112">
                  <c:v>1.9681470000000001</c:v>
                </c:pt>
                <c:pt idx="6113">
                  <c:v>1.9776419999999999</c:v>
                </c:pt>
                <c:pt idx="6114">
                  <c:v>1.977538</c:v>
                </c:pt>
                <c:pt idx="6115">
                  <c:v>1.979932</c:v>
                </c:pt>
                <c:pt idx="6116">
                  <c:v>1.981905</c:v>
                </c:pt>
                <c:pt idx="6117">
                  <c:v>1.9783040000000001</c:v>
                </c:pt>
                <c:pt idx="6118">
                  <c:v>1.9694310000000002</c:v>
                </c:pt>
                <c:pt idx="6119">
                  <c:v>1.9685280000000001</c:v>
                </c:pt>
                <c:pt idx="6120">
                  <c:v>1.9739599999999999</c:v>
                </c:pt>
                <c:pt idx="6121">
                  <c:v>1.9737369999999999</c:v>
                </c:pt>
                <c:pt idx="6122">
                  <c:v>1.9784109999999999</c:v>
                </c:pt>
                <c:pt idx="6123">
                  <c:v>1.9874610000000001</c:v>
                </c:pt>
                <c:pt idx="6124">
                  <c:v>1.9888490000000001</c:v>
                </c:pt>
                <c:pt idx="6125">
                  <c:v>1.974456</c:v>
                </c:pt>
                <c:pt idx="6126">
                  <c:v>1.9536850000000001</c:v>
                </c:pt>
                <c:pt idx="6127">
                  <c:v>1.9570449999999999</c:v>
                </c:pt>
                <c:pt idx="6128">
                  <c:v>1.976162</c:v>
                </c:pt>
                <c:pt idx="6129">
                  <c:v>1.983101</c:v>
                </c:pt>
                <c:pt idx="6130">
                  <c:v>1.97966</c:v>
                </c:pt>
                <c:pt idx="6131">
                  <c:v>1.973841</c:v>
                </c:pt>
                <c:pt idx="6132">
                  <c:v>1.9680659999999999</c:v>
                </c:pt>
                <c:pt idx="6133">
                  <c:v>1.9690259999999999</c:v>
                </c:pt>
                <c:pt idx="6134">
                  <c:v>1.979652</c:v>
                </c:pt>
                <c:pt idx="6135">
                  <c:v>1.97709</c:v>
                </c:pt>
                <c:pt idx="6136">
                  <c:v>1.964547</c:v>
                </c:pt>
                <c:pt idx="6137">
                  <c:v>1.96682</c:v>
                </c:pt>
                <c:pt idx="6138">
                  <c:v>1.973462</c:v>
                </c:pt>
                <c:pt idx="6139">
                  <c:v>1.9752149999999999</c:v>
                </c:pt>
                <c:pt idx="6140">
                  <c:v>1.974405</c:v>
                </c:pt>
                <c:pt idx="6141">
                  <c:v>1.9780139999999999</c:v>
                </c:pt>
                <c:pt idx="6142">
                  <c:v>1.9817529999999999</c:v>
                </c:pt>
                <c:pt idx="6143">
                  <c:v>1.985293</c:v>
                </c:pt>
                <c:pt idx="6144">
                  <c:v>1.9876230000000001</c:v>
                </c:pt>
                <c:pt idx="6145">
                  <c:v>1.9743249999999999</c:v>
                </c:pt>
                <c:pt idx="6146">
                  <c:v>1.970459</c:v>
                </c:pt>
                <c:pt idx="6147">
                  <c:v>1.97496</c:v>
                </c:pt>
                <c:pt idx="6148">
                  <c:v>1.966434</c:v>
                </c:pt>
                <c:pt idx="6149">
                  <c:v>1.9729459999999999</c:v>
                </c:pt>
                <c:pt idx="6150">
                  <c:v>1.986604</c:v>
                </c:pt>
                <c:pt idx="6151">
                  <c:v>1.9850989999999999</c:v>
                </c:pt>
                <c:pt idx="6152">
                  <c:v>1.980405</c:v>
                </c:pt>
                <c:pt idx="6153">
                  <c:v>1.985954</c:v>
                </c:pt>
                <c:pt idx="6154">
                  <c:v>1.98875</c:v>
                </c:pt>
                <c:pt idx="6155">
                  <c:v>1.977965</c:v>
                </c:pt>
                <c:pt idx="6156">
                  <c:v>1.9771069999999999</c:v>
                </c:pt>
                <c:pt idx="6157">
                  <c:v>1.9749020000000002</c:v>
                </c:pt>
                <c:pt idx="6158">
                  <c:v>1.96543</c:v>
                </c:pt>
                <c:pt idx="6159">
                  <c:v>1.974054</c:v>
                </c:pt>
                <c:pt idx="6160">
                  <c:v>1.982353</c:v>
                </c:pt>
                <c:pt idx="6161">
                  <c:v>1.983439</c:v>
                </c:pt>
                <c:pt idx="6162">
                  <c:v>1.988531</c:v>
                </c:pt>
                <c:pt idx="6163">
                  <c:v>1.987441</c:v>
                </c:pt>
                <c:pt idx="6164">
                  <c:v>1.980488</c:v>
                </c:pt>
                <c:pt idx="6165">
                  <c:v>1.9811399999999999</c:v>
                </c:pt>
                <c:pt idx="6166">
                  <c:v>1.979036</c:v>
                </c:pt>
                <c:pt idx="6167">
                  <c:v>1.962102</c:v>
                </c:pt>
                <c:pt idx="6168">
                  <c:v>1.9664160000000002</c:v>
                </c:pt>
                <c:pt idx="6169">
                  <c:v>1.985536</c:v>
                </c:pt>
                <c:pt idx="6170">
                  <c:v>1.9827379999999999</c:v>
                </c:pt>
                <c:pt idx="6171">
                  <c:v>1.9788920000000001</c:v>
                </c:pt>
                <c:pt idx="6172">
                  <c:v>1.9853269999999998</c:v>
                </c:pt>
                <c:pt idx="6173">
                  <c:v>1.98912</c:v>
                </c:pt>
                <c:pt idx="6174">
                  <c:v>1.9859100000000001</c:v>
                </c:pt>
                <c:pt idx="6175">
                  <c:v>1.9812989999999999</c:v>
                </c:pt>
                <c:pt idx="6176">
                  <c:v>1.974353</c:v>
                </c:pt>
                <c:pt idx="6177">
                  <c:v>1.9671479999999999</c:v>
                </c:pt>
                <c:pt idx="6178">
                  <c:v>1.9777670000000001</c:v>
                </c:pt>
                <c:pt idx="6179">
                  <c:v>1.9848219999999999</c:v>
                </c:pt>
                <c:pt idx="6180">
                  <c:v>1.9770669999999999</c:v>
                </c:pt>
                <c:pt idx="6181">
                  <c:v>1.981328</c:v>
                </c:pt>
                <c:pt idx="6182">
                  <c:v>1.9861960000000001</c:v>
                </c:pt>
                <c:pt idx="6183">
                  <c:v>1.982664</c:v>
                </c:pt>
                <c:pt idx="6184">
                  <c:v>1.984793</c:v>
                </c:pt>
                <c:pt idx="6185">
                  <c:v>1.9903330000000001</c:v>
                </c:pt>
                <c:pt idx="6186">
                  <c:v>1.9899290000000001</c:v>
                </c:pt>
                <c:pt idx="6187">
                  <c:v>1.9966460000000001</c:v>
                </c:pt>
                <c:pt idx="6188">
                  <c:v>2.0069879999999998</c:v>
                </c:pt>
                <c:pt idx="6189">
                  <c:v>1.992775</c:v>
                </c:pt>
                <c:pt idx="6190">
                  <c:v>1.986229</c:v>
                </c:pt>
                <c:pt idx="6191">
                  <c:v>1.9928949999999999</c:v>
                </c:pt>
                <c:pt idx="6192">
                  <c:v>1.9721880000000001</c:v>
                </c:pt>
                <c:pt idx="6193">
                  <c:v>1.9586950000000001</c:v>
                </c:pt>
                <c:pt idx="6194">
                  <c:v>1.9699170000000001</c:v>
                </c:pt>
                <c:pt idx="6195">
                  <c:v>1.975894</c:v>
                </c:pt>
                <c:pt idx="6196">
                  <c:v>1.976343</c:v>
                </c:pt>
                <c:pt idx="6197">
                  <c:v>1.9867029999999999</c:v>
                </c:pt>
                <c:pt idx="6198">
                  <c:v>1.999865</c:v>
                </c:pt>
                <c:pt idx="6199">
                  <c:v>1.9933920000000001</c:v>
                </c:pt>
                <c:pt idx="6200">
                  <c:v>1.984124</c:v>
                </c:pt>
                <c:pt idx="6201">
                  <c:v>1.982613</c:v>
                </c:pt>
                <c:pt idx="6202">
                  <c:v>1.9878529999999999</c:v>
                </c:pt>
                <c:pt idx="6203">
                  <c:v>2.0055779999999999</c:v>
                </c:pt>
                <c:pt idx="6204">
                  <c:v>2.0093459999999999</c:v>
                </c:pt>
                <c:pt idx="6205">
                  <c:v>1.992853</c:v>
                </c:pt>
                <c:pt idx="6206">
                  <c:v>1.983401</c:v>
                </c:pt>
                <c:pt idx="6207">
                  <c:v>1.9844629999999999</c:v>
                </c:pt>
                <c:pt idx="6208">
                  <c:v>1.9838040000000001</c:v>
                </c:pt>
                <c:pt idx="6209">
                  <c:v>1.989576</c:v>
                </c:pt>
                <c:pt idx="6210">
                  <c:v>1.9952969999999999</c:v>
                </c:pt>
                <c:pt idx="6211">
                  <c:v>1.9849049999999999</c:v>
                </c:pt>
                <c:pt idx="6212">
                  <c:v>1.9840059999999999</c:v>
                </c:pt>
                <c:pt idx="6213">
                  <c:v>1.9866839999999999</c:v>
                </c:pt>
                <c:pt idx="6214">
                  <c:v>1.9757130000000001</c:v>
                </c:pt>
                <c:pt idx="6215">
                  <c:v>1.9825159999999999</c:v>
                </c:pt>
                <c:pt idx="6216">
                  <c:v>1.98912</c:v>
                </c:pt>
                <c:pt idx="6217">
                  <c:v>1.977098</c:v>
                </c:pt>
                <c:pt idx="6218">
                  <c:v>1.9737230000000001</c:v>
                </c:pt>
                <c:pt idx="6219">
                  <c:v>1.9768889999999999</c:v>
                </c:pt>
                <c:pt idx="6220">
                  <c:v>1.9759329999999999</c:v>
                </c:pt>
                <c:pt idx="6221">
                  <c:v>1.988067</c:v>
                </c:pt>
                <c:pt idx="6222">
                  <c:v>2.004537</c:v>
                </c:pt>
                <c:pt idx="6223">
                  <c:v>1.999768</c:v>
                </c:pt>
                <c:pt idx="6224">
                  <c:v>1.99492</c:v>
                </c:pt>
                <c:pt idx="6225">
                  <c:v>2.0046379999999999</c:v>
                </c:pt>
                <c:pt idx="6226">
                  <c:v>2.0028490000000003</c:v>
                </c:pt>
                <c:pt idx="6227">
                  <c:v>1.9917479999999999</c:v>
                </c:pt>
                <c:pt idx="6228">
                  <c:v>1.990548</c:v>
                </c:pt>
                <c:pt idx="6229">
                  <c:v>1.9885790000000001</c:v>
                </c:pt>
                <c:pt idx="6230">
                  <c:v>1.9797500000000001</c:v>
                </c:pt>
                <c:pt idx="6231">
                  <c:v>1.9826239999999999</c:v>
                </c:pt>
                <c:pt idx="6232">
                  <c:v>1.993498</c:v>
                </c:pt>
                <c:pt idx="6233">
                  <c:v>1.9974780000000001</c:v>
                </c:pt>
                <c:pt idx="6234">
                  <c:v>2.0036360000000002</c:v>
                </c:pt>
                <c:pt idx="6235">
                  <c:v>1.99831</c:v>
                </c:pt>
                <c:pt idx="6236">
                  <c:v>1.9805630000000001</c:v>
                </c:pt>
                <c:pt idx="6237">
                  <c:v>1.9847169999999998</c:v>
                </c:pt>
                <c:pt idx="6238">
                  <c:v>1.9966189999999999</c:v>
                </c:pt>
                <c:pt idx="6239">
                  <c:v>1.9875350000000001</c:v>
                </c:pt>
                <c:pt idx="6240">
                  <c:v>1.977806</c:v>
                </c:pt>
                <c:pt idx="6241">
                  <c:v>1.98851</c:v>
                </c:pt>
                <c:pt idx="6242">
                  <c:v>1.992961</c:v>
                </c:pt>
                <c:pt idx="6243">
                  <c:v>1.987816</c:v>
                </c:pt>
                <c:pt idx="6244">
                  <c:v>1.9973779999999999</c:v>
                </c:pt>
                <c:pt idx="6245">
                  <c:v>2.0006779999999997</c:v>
                </c:pt>
                <c:pt idx="6246">
                  <c:v>2.0010729999999999</c:v>
                </c:pt>
                <c:pt idx="6247">
                  <c:v>2.011698</c:v>
                </c:pt>
                <c:pt idx="6248">
                  <c:v>2.008823</c:v>
                </c:pt>
                <c:pt idx="6249">
                  <c:v>1.999101</c:v>
                </c:pt>
                <c:pt idx="6250">
                  <c:v>1.9998939999999998</c:v>
                </c:pt>
                <c:pt idx="6251">
                  <c:v>1.998259</c:v>
                </c:pt>
                <c:pt idx="6252">
                  <c:v>1.9935130000000001</c:v>
                </c:pt>
                <c:pt idx="6253">
                  <c:v>1.997155</c:v>
                </c:pt>
                <c:pt idx="6254">
                  <c:v>1.9965660000000001</c:v>
                </c:pt>
                <c:pt idx="6255">
                  <c:v>1.9818579999999999</c:v>
                </c:pt>
                <c:pt idx="6256">
                  <c:v>1.9848539999999999</c:v>
                </c:pt>
                <c:pt idx="6257">
                  <c:v>1.998421</c:v>
                </c:pt>
                <c:pt idx="6258">
                  <c:v>1.997927</c:v>
                </c:pt>
                <c:pt idx="6259">
                  <c:v>1.9921139999999999</c:v>
                </c:pt>
                <c:pt idx="6260">
                  <c:v>1.988094</c:v>
                </c:pt>
                <c:pt idx="6261">
                  <c:v>1.991724</c:v>
                </c:pt>
                <c:pt idx="6262">
                  <c:v>1.9969760000000001</c:v>
                </c:pt>
                <c:pt idx="6263">
                  <c:v>1.99546</c:v>
                </c:pt>
                <c:pt idx="6264">
                  <c:v>1.99183</c:v>
                </c:pt>
                <c:pt idx="6265">
                  <c:v>1.997066</c:v>
                </c:pt>
                <c:pt idx="6266">
                  <c:v>2.0044839999999997</c:v>
                </c:pt>
                <c:pt idx="6267">
                  <c:v>1.9954239999999999</c:v>
                </c:pt>
                <c:pt idx="6268">
                  <c:v>1.994488</c:v>
                </c:pt>
                <c:pt idx="6269">
                  <c:v>2.0047129999999997</c:v>
                </c:pt>
                <c:pt idx="6270">
                  <c:v>2.0006459999999997</c:v>
                </c:pt>
                <c:pt idx="6271">
                  <c:v>1.99997</c:v>
                </c:pt>
                <c:pt idx="6272">
                  <c:v>2.0006339999999998</c:v>
                </c:pt>
                <c:pt idx="6273">
                  <c:v>1.997987</c:v>
                </c:pt>
                <c:pt idx="6274">
                  <c:v>2.003844</c:v>
                </c:pt>
                <c:pt idx="6275">
                  <c:v>2.0064640000000002</c:v>
                </c:pt>
                <c:pt idx="6276">
                  <c:v>1.997085</c:v>
                </c:pt>
                <c:pt idx="6277">
                  <c:v>1.9895119999999999</c:v>
                </c:pt>
                <c:pt idx="6278">
                  <c:v>1.9986280000000001</c:v>
                </c:pt>
                <c:pt idx="6279">
                  <c:v>1.9979279999999999</c:v>
                </c:pt>
                <c:pt idx="6280">
                  <c:v>1.9806490000000001</c:v>
                </c:pt>
                <c:pt idx="6281">
                  <c:v>1.985187</c:v>
                </c:pt>
                <c:pt idx="6282">
                  <c:v>1.991414</c:v>
                </c:pt>
                <c:pt idx="6283">
                  <c:v>1.986423</c:v>
                </c:pt>
                <c:pt idx="6284">
                  <c:v>1.9954749999999999</c:v>
                </c:pt>
                <c:pt idx="6285">
                  <c:v>2.0057590000000003</c:v>
                </c:pt>
                <c:pt idx="6286">
                  <c:v>2.0053879999999999</c:v>
                </c:pt>
                <c:pt idx="6287">
                  <c:v>2.002313</c:v>
                </c:pt>
                <c:pt idx="6288">
                  <c:v>2.0028630000000001</c:v>
                </c:pt>
                <c:pt idx="6289">
                  <c:v>1.9992860000000001</c:v>
                </c:pt>
                <c:pt idx="6290">
                  <c:v>2.007428</c:v>
                </c:pt>
                <c:pt idx="6291">
                  <c:v>2.0249139999999999</c:v>
                </c:pt>
                <c:pt idx="6292">
                  <c:v>2.0137020000000003</c:v>
                </c:pt>
                <c:pt idx="6293">
                  <c:v>1.9968509999999999</c:v>
                </c:pt>
                <c:pt idx="6294">
                  <c:v>1.9973879999999999</c:v>
                </c:pt>
                <c:pt idx="6295">
                  <c:v>1.9995069999999999</c:v>
                </c:pt>
                <c:pt idx="6296">
                  <c:v>2.0075279999999998</c:v>
                </c:pt>
                <c:pt idx="6297">
                  <c:v>2.0175869999999998</c:v>
                </c:pt>
                <c:pt idx="6298">
                  <c:v>2.003546</c:v>
                </c:pt>
                <c:pt idx="6299">
                  <c:v>1.985711</c:v>
                </c:pt>
                <c:pt idx="6300">
                  <c:v>2.0035129999999999</c:v>
                </c:pt>
                <c:pt idx="6301">
                  <c:v>2.0156679999999998</c:v>
                </c:pt>
                <c:pt idx="6302">
                  <c:v>2.008464</c:v>
                </c:pt>
                <c:pt idx="6303">
                  <c:v>2.0146769999999998</c:v>
                </c:pt>
                <c:pt idx="6304">
                  <c:v>2.010062</c:v>
                </c:pt>
                <c:pt idx="6305">
                  <c:v>1.995217</c:v>
                </c:pt>
                <c:pt idx="6306">
                  <c:v>1.992991</c:v>
                </c:pt>
                <c:pt idx="6307">
                  <c:v>1.9982410000000002</c:v>
                </c:pt>
                <c:pt idx="6308">
                  <c:v>1.9983960000000001</c:v>
                </c:pt>
                <c:pt idx="6309">
                  <c:v>1.999328</c:v>
                </c:pt>
                <c:pt idx="6310">
                  <c:v>2.0144709999999999</c:v>
                </c:pt>
                <c:pt idx="6311">
                  <c:v>2.0123920000000002</c:v>
                </c:pt>
                <c:pt idx="6312">
                  <c:v>2.001576</c:v>
                </c:pt>
                <c:pt idx="6313">
                  <c:v>2.009582</c:v>
                </c:pt>
                <c:pt idx="6314">
                  <c:v>2.0064489999999999</c:v>
                </c:pt>
                <c:pt idx="6315">
                  <c:v>2.0022219999999997</c:v>
                </c:pt>
                <c:pt idx="6316">
                  <c:v>2.0125929999999999</c:v>
                </c:pt>
                <c:pt idx="6317">
                  <c:v>2.0031210000000002</c:v>
                </c:pt>
                <c:pt idx="6318">
                  <c:v>1.9829750000000002</c:v>
                </c:pt>
                <c:pt idx="6319">
                  <c:v>1.9890159999999999</c:v>
                </c:pt>
                <c:pt idx="6320">
                  <c:v>1.9975039999999999</c:v>
                </c:pt>
                <c:pt idx="6321">
                  <c:v>1.996251</c:v>
                </c:pt>
                <c:pt idx="6322">
                  <c:v>2.004076</c:v>
                </c:pt>
                <c:pt idx="6323">
                  <c:v>2.0011739999999998</c:v>
                </c:pt>
                <c:pt idx="6324">
                  <c:v>1.99953</c:v>
                </c:pt>
                <c:pt idx="6325">
                  <c:v>2.0154170000000002</c:v>
                </c:pt>
                <c:pt idx="6326">
                  <c:v>2.0203880000000001</c:v>
                </c:pt>
                <c:pt idx="6327">
                  <c:v>2.01464</c:v>
                </c:pt>
                <c:pt idx="6328">
                  <c:v>2.0142860000000002</c:v>
                </c:pt>
                <c:pt idx="6329">
                  <c:v>2.0114619999999999</c:v>
                </c:pt>
                <c:pt idx="6330">
                  <c:v>2.000575</c:v>
                </c:pt>
                <c:pt idx="6331">
                  <c:v>2.005001</c:v>
                </c:pt>
                <c:pt idx="6332">
                  <c:v>2.019409</c:v>
                </c:pt>
                <c:pt idx="6333">
                  <c:v>2.0160970000000002</c:v>
                </c:pt>
                <c:pt idx="6334">
                  <c:v>2.0184280000000001</c:v>
                </c:pt>
                <c:pt idx="6335">
                  <c:v>2.0252870000000001</c:v>
                </c:pt>
                <c:pt idx="6336">
                  <c:v>2.0131220000000001</c:v>
                </c:pt>
                <c:pt idx="6337">
                  <c:v>2.0065789999999999</c:v>
                </c:pt>
                <c:pt idx="6338">
                  <c:v>2.0115270000000001</c:v>
                </c:pt>
                <c:pt idx="6339">
                  <c:v>2.0096220000000002</c:v>
                </c:pt>
                <c:pt idx="6340">
                  <c:v>2.001465</c:v>
                </c:pt>
                <c:pt idx="6341">
                  <c:v>1.9983520000000001</c:v>
                </c:pt>
                <c:pt idx="6342">
                  <c:v>2.002059</c:v>
                </c:pt>
                <c:pt idx="6343">
                  <c:v>2.010869</c:v>
                </c:pt>
                <c:pt idx="6344">
                  <c:v>2.0180229999999999</c:v>
                </c:pt>
                <c:pt idx="6345">
                  <c:v>2.0105180000000002</c:v>
                </c:pt>
                <c:pt idx="6346">
                  <c:v>2.0063059999999999</c:v>
                </c:pt>
                <c:pt idx="6347">
                  <c:v>2.0134410000000003</c:v>
                </c:pt>
                <c:pt idx="6348">
                  <c:v>2.0031910000000002</c:v>
                </c:pt>
                <c:pt idx="6349">
                  <c:v>1.993814</c:v>
                </c:pt>
                <c:pt idx="6350">
                  <c:v>2.0091220000000001</c:v>
                </c:pt>
                <c:pt idx="6351">
                  <c:v>2.0215550000000002</c:v>
                </c:pt>
                <c:pt idx="6352">
                  <c:v>2.0200199999999997</c:v>
                </c:pt>
                <c:pt idx="6353">
                  <c:v>2.026043</c:v>
                </c:pt>
                <c:pt idx="6354">
                  <c:v>2.0205929999999999</c:v>
                </c:pt>
                <c:pt idx="6355">
                  <c:v>1.9948589999999999</c:v>
                </c:pt>
                <c:pt idx="6356">
                  <c:v>1.997301</c:v>
                </c:pt>
                <c:pt idx="6357">
                  <c:v>2.0099039999999997</c:v>
                </c:pt>
                <c:pt idx="6358">
                  <c:v>2.0000179999999999</c:v>
                </c:pt>
                <c:pt idx="6359">
                  <c:v>1.9988519999999999</c:v>
                </c:pt>
                <c:pt idx="6360">
                  <c:v>2.0066120000000001</c:v>
                </c:pt>
                <c:pt idx="6361">
                  <c:v>2.0117409999999998</c:v>
                </c:pt>
                <c:pt idx="6362">
                  <c:v>2.0201340000000001</c:v>
                </c:pt>
                <c:pt idx="6363">
                  <c:v>2.0282429999999998</c:v>
                </c:pt>
                <c:pt idx="6364">
                  <c:v>2.0321600000000002</c:v>
                </c:pt>
                <c:pt idx="6365">
                  <c:v>2.0323539999999998</c:v>
                </c:pt>
                <c:pt idx="6366">
                  <c:v>2.029458</c:v>
                </c:pt>
                <c:pt idx="6367">
                  <c:v>2.0160990000000001</c:v>
                </c:pt>
                <c:pt idx="6368">
                  <c:v>2.0105040000000001</c:v>
                </c:pt>
                <c:pt idx="6369">
                  <c:v>2.0134530000000002</c:v>
                </c:pt>
                <c:pt idx="6370">
                  <c:v>1.9998689999999999</c:v>
                </c:pt>
                <c:pt idx="6371">
                  <c:v>1.989484</c:v>
                </c:pt>
                <c:pt idx="6372">
                  <c:v>2.0010460000000001</c:v>
                </c:pt>
                <c:pt idx="6373">
                  <c:v>2.0098830000000003</c:v>
                </c:pt>
                <c:pt idx="6374">
                  <c:v>2.0078209999999999</c:v>
                </c:pt>
                <c:pt idx="6375">
                  <c:v>2.0112129999999997</c:v>
                </c:pt>
                <c:pt idx="6376">
                  <c:v>2.0238290000000001</c:v>
                </c:pt>
                <c:pt idx="6377">
                  <c:v>2.0283160000000002</c:v>
                </c:pt>
                <c:pt idx="6378">
                  <c:v>2.0276800000000001</c:v>
                </c:pt>
                <c:pt idx="6379">
                  <c:v>2.0284409999999999</c:v>
                </c:pt>
                <c:pt idx="6380">
                  <c:v>2.021325</c:v>
                </c:pt>
                <c:pt idx="6381">
                  <c:v>2.0197959999999999</c:v>
                </c:pt>
                <c:pt idx="6382">
                  <c:v>2.0152060000000001</c:v>
                </c:pt>
                <c:pt idx="6383">
                  <c:v>2.002739</c:v>
                </c:pt>
                <c:pt idx="6384">
                  <c:v>2.0059629999999999</c:v>
                </c:pt>
                <c:pt idx="6385">
                  <c:v>2.0170630000000003</c:v>
                </c:pt>
                <c:pt idx="6386">
                  <c:v>2.0136919999999998</c:v>
                </c:pt>
                <c:pt idx="6387">
                  <c:v>2.0067339999999998</c:v>
                </c:pt>
                <c:pt idx="6388">
                  <c:v>2.0208300000000001</c:v>
                </c:pt>
                <c:pt idx="6389">
                  <c:v>2.027342</c:v>
                </c:pt>
                <c:pt idx="6390">
                  <c:v>2.0130170000000001</c:v>
                </c:pt>
                <c:pt idx="6391">
                  <c:v>2.0078529999999999</c:v>
                </c:pt>
                <c:pt idx="6392">
                  <c:v>2.0114999999999998</c:v>
                </c:pt>
                <c:pt idx="6393">
                  <c:v>2.0219389999999997</c:v>
                </c:pt>
                <c:pt idx="6394">
                  <c:v>2.0347409999999999</c:v>
                </c:pt>
                <c:pt idx="6395">
                  <c:v>2.033506</c:v>
                </c:pt>
                <c:pt idx="6396">
                  <c:v>2.0245600000000001</c:v>
                </c:pt>
                <c:pt idx="6397">
                  <c:v>2.0278609999999997</c:v>
                </c:pt>
                <c:pt idx="6398">
                  <c:v>2.0350630000000001</c:v>
                </c:pt>
                <c:pt idx="6399">
                  <c:v>2.0194540000000001</c:v>
                </c:pt>
                <c:pt idx="6400">
                  <c:v>2.0088939999999997</c:v>
                </c:pt>
                <c:pt idx="6401">
                  <c:v>2.0142759999999997</c:v>
                </c:pt>
                <c:pt idx="6402">
                  <c:v>2.0111509999999999</c:v>
                </c:pt>
                <c:pt idx="6403">
                  <c:v>2.0153430000000001</c:v>
                </c:pt>
                <c:pt idx="6404">
                  <c:v>2.028991</c:v>
                </c:pt>
                <c:pt idx="6405">
                  <c:v>2.0285200000000003</c:v>
                </c:pt>
                <c:pt idx="6406">
                  <c:v>2.0202720000000003</c:v>
                </c:pt>
                <c:pt idx="6407">
                  <c:v>2.0168080000000002</c:v>
                </c:pt>
                <c:pt idx="6408">
                  <c:v>2.0064229999999998</c:v>
                </c:pt>
                <c:pt idx="6409">
                  <c:v>1.9985200000000001</c:v>
                </c:pt>
                <c:pt idx="6410">
                  <c:v>2.015053</c:v>
                </c:pt>
                <c:pt idx="6411">
                  <c:v>2.0246430000000002</c:v>
                </c:pt>
                <c:pt idx="6412">
                  <c:v>2.021852</c:v>
                </c:pt>
                <c:pt idx="6413">
                  <c:v>2.0237350000000003</c:v>
                </c:pt>
                <c:pt idx="6414">
                  <c:v>2.019971</c:v>
                </c:pt>
                <c:pt idx="6415">
                  <c:v>2.0261620000000002</c:v>
                </c:pt>
                <c:pt idx="6416">
                  <c:v>2.0378850000000002</c:v>
                </c:pt>
                <c:pt idx="6417">
                  <c:v>2.0312299999999999</c:v>
                </c:pt>
                <c:pt idx="6418">
                  <c:v>2.0120680000000002</c:v>
                </c:pt>
                <c:pt idx="6419">
                  <c:v>2.0083519999999999</c:v>
                </c:pt>
                <c:pt idx="6420">
                  <c:v>2.0207949999999997</c:v>
                </c:pt>
                <c:pt idx="6421">
                  <c:v>2.0306420000000003</c:v>
                </c:pt>
                <c:pt idx="6422">
                  <c:v>2.037696</c:v>
                </c:pt>
                <c:pt idx="6423">
                  <c:v>2.0204399999999998</c:v>
                </c:pt>
                <c:pt idx="6424">
                  <c:v>1.993134</c:v>
                </c:pt>
                <c:pt idx="6425">
                  <c:v>2.0112259999999997</c:v>
                </c:pt>
                <c:pt idx="6426">
                  <c:v>2.0384009999999999</c:v>
                </c:pt>
                <c:pt idx="6427">
                  <c:v>2.0384720000000001</c:v>
                </c:pt>
                <c:pt idx="6428">
                  <c:v>2.0404070000000001</c:v>
                </c:pt>
                <c:pt idx="6429">
                  <c:v>2.0421370000000003</c:v>
                </c:pt>
                <c:pt idx="6430">
                  <c:v>2.0188299999999999</c:v>
                </c:pt>
                <c:pt idx="6431">
                  <c:v>2.0060320000000003</c:v>
                </c:pt>
                <c:pt idx="6432">
                  <c:v>2.024321</c:v>
                </c:pt>
                <c:pt idx="6433">
                  <c:v>2.0245139999999999</c:v>
                </c:pt>
                <c:pt idx="6434">
                  <c:v>2.02311</c:v>
                </c:pt>
                <c:pt idx="6435">
                  <c:v>2.0420759999999998</c:v>
                </c:pt>
                <c:pt idx="6436">
                  <c:v>2.0375579999999998</c:v>
                </c:pt>
                <c:pt idx="6437">
                  <c:v>2.0253509999999997</c:v>
                </c:pt>
                <c:pt idx="6438">
                  <c:v>2.0389889999999999</c:v>
                </c:pt>
                <c:pt idx="6439">
                  <c:v>2.0405310000000001</c:v>
                </c:pt>
                <c:pt idx="6440">
                  <c:v>2.0145090000000003</c:v>
                </c:pt>
                <c:pt idx="6441">
                  <c:v>2.0069460000000001</c:v>
                </c:pt>
                <c:pt idx="6442">
                  <c:v>2.0131160000000001</c:v>
                </c:pt>
                <c:pt idx="6443">
                  <c:v>2.0051269999999999</c:v>
                </c:pt>
                <c:pt idx="6444">
                  <c:v>2.015298</c:v>
                </c:pt>
                <c:pt idx="6445">
                  <c:v>2.0281500000000001</c:v>
                </c:pt>
                <c:pt idx="6446">
                  <c:v>2.0215259999999997</c:v>
                </c:pt>
                <c:pt idx="6447">
                  <c:v>2.0312969999999999</c:v>
                </c:pt>
                <c:pt idx="6448">
                  <c:v>2.0461429999999998</c:v>
                </c:pt>
                <c:pt idx="6449">
                  <c:v>2.0386410000000001</c:v>
                </c:pt>
                <c:pt idx="6450">
                  <c:v>2.0284620000000002</c:v>
                </c:pt>
                <c:pt idx="6451">
                  <c:v>2.0301390000000001</c:v>
                </c:pt>
                <c:pt idx="6452">
                  <c:v>2.0232609999999998</c:v>
                </c:pt>
                <c:pt idx="6453">
                  <c:v>2.0112800000000002</c:v>
                </c:pt>
                <c:pt idx="6454">
                  <c:v>2.0230060000000001</c:v>
                </c:pt>
                <c:pt idx="6455">
                  <c:v>2.0314319999999997</c:v>
                </c:pt>
                <c:pt idx="6456">
                  <c:v>2.0320770000000001</c:v>
                </c:pt>
                <c:pt idx="6457">
                  <c:v>2.0438339999999999</c:v>
                </c:pt>
                <c:pt idx="6458">
                  <c:v>2.0396260000000002</c:v>
                </c:pt>
                <c:pt idx="6459">
                  <c:v>2.031453</c:v>
                </c:pt>
                <c:pt idx="6460">
                  <c:v>2.0399950000000002</c:v>
                </c:pt>
                <c:pt idx="6461">
                  <c:v>2.0384289999999998</c:v>
                </c:pt>
                <c:pt idx="6462">
                  <c:v>2.0221089999999999</c:v>
                </c:pt>
                <c:pt idx="6463">
                  <c:v>2.019908</c:v>
                </c:pt>
                <c:pt idx="6464">
                  <c:v>2.0250620000000001</c:v>
                </c:pt>
                <c:pt idx="6465">
                  <c:v>2.014802</c:v>
                </c:pt>
                <c:pt idx="6466">
                  <c:v>2.0191819999999998</c:v>
                </c:pt>
                <c:pt idx="6467">
                  <c:v>2.0351249999999999</c:v>
                </c:pt>
                <c:pt idx="6468">
                  <c:v>2.0247039999999998</c:v>
                </c:pt>
                <c:pt idx="6469">
                  <c:v>2.0162990000000001</c:v>
                </c:pt>
                <c:pt idx="6470">
                  <c:v>2.0259840000000002</c:v>
                </c:pt>
                <c:pt idx="6471">
                  <c:v>2.028661</c:v>
                </c:pt>
                <c:pt idx="6472">
                  <c:v>2.027568</c:v>
                </c:pt>
                <c:pt idx="6473">
                  <c:v>2.0339910000000003</c:v>
                </c:pt>
                <c:pt idx="6474">
                  <c:v>2.033029</c:v>
                </c:pt>
                <c:pt idx="6475">
                  <c:v>2.0355790000000002</c:v>
                </c:pt>
                <c:pt idx="6476">
                  <c:v>2.046052</c:v>
                </c:pt>
                <c:pt idx="6477">
                  <c:v>2.0398179999999999</c:v>
                </c:pt>
                <c:pt idx="6478">
                  <c:v>2.0298879999999997</c:v>
                </c:pt>
                <c:pt idx="6479">
                  <c:v>2.02901</c:v>
                </c:pt>
                <c:pt idx="6480">
                  <c:v>2.0308380000000001</c:v>
                </c:pt>
                <c:pt idx="6481">
                  <c:v>2.033436</c:v>
                </c:pt>
                <c:pt idx="6482">
                  <c:v>2.0272920000000001</c:v>
                </c:pt>
                <c:pt idx="6483">
                  <c:v>2.0254319999999999</c:v>
                </c:pt>
                <c:pt idx="6484">
                  <c:v>2.0331489999999999</c:v>
                </c:pt>
                <c:pt idx="6485">
                  <c:v>2.0365070000000003</c:v>
                </c:pt>
                <c:pt idx="6486">
                  <c:v>2.0358350000000001</c:v>
                </c:pt>
                <c:pt idx="6487">
                  <c:v>2.0344249999999997</c:v>
                </c:pt>
                <c:pt idx="6488">
                  <c:v>2.04183</c:v>
                </c:pt>
                <c:pt idx="6489">
                  <c:v>2.0380789999999998</c:v>
                </c:pt>
                <c:pt idx="6490">
                  <c:v>2.0227200000000001</c:v>
                </c:pt>
                <c:pt idx="6491">
                  <c:v>2.0323380000000002</c:v>
                </c:pt>
                <c:pt idx="6492">
                  <c:v>2.0489290000000002</c:v>
                </c:pt>
                <c:pt idx="6493">
                  <c:v>2.041423</c:v>
                </c:pt>
                <c:pt idx="6494">
                  <c:v>2.0358510000000001</c:v>
                </c:pt>
                <c:pt idx="6495">
                  <c:v>2.0436810000000003</c:v>
                </c:pt>
                <c:pt idx="6496">
                  <c:v>2.0354619999999999</c:v>
                </c:pt>
                <c:pt idx="6497">
                  <c:v>2.0252660000000002</c:v>
                </c:pt>
                <c:pt idx="6498">
                  <c:v>2.0313669999999999</c:v>
                </c:pt>
                <c:pt idx="6499">
                  <c:v>2.0320659999999999</c:v>
                </c:pt>
                <c:pt idx="6500">
                  <c:v>2.0327679999999999</c:v>
                </c:pt>
                <c:pt idx="6501">
                  <c:v>2.0368379999999999</c:v>
                </c:pt>
                <c:pt idx="6502">
                  <c:v>2.0313059999999998</c:v>
                </c:pt>
                <c:pt idx="6503">
                  <c:v>2.0353539999999999</c:v>
                </c:pt>
                <c:pt idx="6504">
                  <c:v>2.0451449999999998</c:v>
                </c:pt>
                <c:pt idx="6505">
                  <c:v>2.034262</c:v>
                </c:pt>
                <c:pt idx="6506">
                  <c:v>2.02752</c:v>
                </c:pt>
                <c:pt idx="6507">
                  <c:v>2.0442939999999998</c:v>
                </c:pt>
                <c:pt idx="6508">
                  <c:v>2.0533840000000003</c:v>
                </c:pt>
                <c:pt idx="6509">
                  <c:v>2.0395479999999999</c:v>
                </c:pt>
                <c:pt idx="6510">
                  <c:v>2.0367509999999998</c:v>
                </c:pt>
                <c:pt idx="6511">
                  <c:v>2.049188</c:v>
                </c:pt>
                <c:pt idx="6512">
                  <c:v>2.0467580000000001</c:v>
                </c:pt>
                <c:pt idx="6513">
                  <c:v>2.0372859999999999</c:v>
                </c:pt>
                <c:pt idx="6514">
                  <c:v>2.0349159999999999</c:v>
                </c:pt>
                <c:pt idx="6515">
                  <c:v>2.0319069999999999</c:v>
                </c:pt>
                <c:pt idx="6516">
                  <c:v>2.0301929999999997</c:v>
                </c:pt>
                <c:pt idx="6517">
                  <c:v>2.0399449999999999</c:v>
                </c:pt>
                <c:pt idx="6518">
                  <c:v>2.036546</c:v>
                </c:pt>
                <c:pt idx="6519">
                  <c:v>2.0223409999999999</c:v>
                </c:pt>
                <c:pt idx="6520">
                  <c:v>2.044619</c:v>
                </c:pt>
                <c:pt idx="6521">
                  <c:v>2.0668920000000002</c:v>
                </c:pt>
                <c:pt idx="6522">
                  <c:v>2.058179</c:v>
                </c:pt>
                <c:pt idx="6523">
                  <c:v>2.0501610000000001</c:v>
                </c:pt>
                <c:pt idx="6524">
                  <c:v>2.0362679999999997</c:v>
                </c:pt>
                <c:pt idx="6525">
                  <c:v>2.026071</c:v>
                </c:pt>
                <c:pt idx="6526">
                  <c:v>2.0298670000000003</c:v>
                </c:pt>
                <c:pt idx="6527">
                  <c:v>2.028448</c:v>
                </c:pt>
                <c:pt idx="6528">
                  <c:v>2.0336340000000002</c:v>
                </c:pt>
                <c:pt idx="6529">
                  <c:v>2.0557810000000001</c:v>
                </c:pt>
                <c:pt idx="6530">
                  <c:v>2.0556559999999999</c:v>
                </c:pt>
                <c:pt idx="6531">
                  <c:v>2.028791</c:v>
                </c:pt>
                <c:pt idx="6532">
                  <c:v>2.0289269999999999</c:v>
                </c:pt>
                <c:pt idx="6533">
                  <c:v>2.0405069999999998</c:v>
                </c:pt>
                <c:pt idx="6534">
                  <c:v>2.038945</c:v>
                </c:pt>
                <c:pt idx="6535">
                  <c:v>2.0441380000000002</c:v>
                </c:pt>
                <c:pt idx="6536">
                  <c:v>2.0480339999999999</c:v>
                </c:pt>
                <c:pt idx="6537">
                  <c:v>2.0442070000000001</c:v>
                </c:pt>
                <c:pt idx="6538">
                  <c:v>2.046068</c:v>
                </c:pt>
                <c:pt idx="6539">
                  <c:v>2.0461489999999998</c:v>
                </c:pt>
                <c:pt idx="6540">
                  <c:v>2.0324109999999997</c:v>
                </c:pt>
                <c:pt idx="6541">
                  <c:v>2.0268030000000001</c:v>
                </c:pt>
                <c:pt idx="6542">
                  <c:v>2.0420929999999999</c:v>
                </c:pt>
                <c:pt idx="6543">
                  <c:v>2.0469949999999999</c:v>
                </c:pt>
                <c:pt idx="6544">
                  <c:v>2.0438229999999997</c:v>
                </c:pt>
                <c:pt idx="6545">
                  <c:v>2.0580090000000002</c:v>
                </c:pt>
                <c:pt idx="6546">
                  <c:v>2.0630259999999998</c:v>
                </c:pt>
                <c:pt idx="6547">
                  <c:v>2.0510459999999999</c:v>
                </c:pt>
                <c:pt idx="6548">
                  <c:v>2.0498789999999998</c:v>
                </c:pt>
                <c:pt idx="6549">
                  <c:v>2.0564169999999997</c:v>
                </c:pt>
                <c:pt idx="6550">
                  <c:v>2.0511340000000002</c:v>
                </c:pt>
                <c:pt idx="6551">
                  <c:v>2.0498080000000001</c:v>
                </c:pt>
                <c:pt idx="6552">
                  <c:v>2.043898</c:v>
                </c:pt>
                <c:pt idx="6553">
                  <c:v>2.0237319999999999</c:v>
                </c:pt>
                <c:pt idx="6554">
                  <c:v>2.0327739999999999</c:v>
                </c:pt>
                <c:pt idx="6555">
                  <c:v>2.0430619999999999</c:v>
                </c:pt>
                <c:pt idx="6556">
                  <c:v>2.0281469999999997</c:v>
                </c:pt>
                <c:pt idx="6557">
                  <c:v>2.0355270000000001</c:v>
                </c:pt>
                <c:pt idx="6558">
                  <c:v>2.0446460000000002</c:v>
                </c:pt>
                <c:pt idx="6559">
                  <c:v>2.035974</c:v>
                </c:pt>
                <c:pt idx="6560">
                  <c:v>2.0509370000000002</c:v>
                </c:pt>
                <c:pt idx="6561">
                  <c:v>2.0707149999999999</c:v>
                </c:pt>
                <c:pt idx="6562">
                  <c:v>2.0540789999999998</c:v>
                </c:pt>
                <c:pt idx="6563">
                  <c:v>2.0351490000000001</c:v>
                </c:pt>
                <c:pt idx="6564">
                  <c:v>2.0441630000000002</c:v>
                </c:pt>
                <c:pt idx="6565">
                  <c:v>2.0496669999999999</c:v>
                </c:pt>
                <c:pt idx="6566">
                  <c:v>2.0438689999999999</c:v>
                </c:pt>
                <c:pt idx="6567">
                  <c:v>2.0447839999999999</c:v>
                </c:pt>
                <c:pt idx="6568">
                  <c:v>2.0497670000000001</c:v>
                </c:pt>
                <c:pt idx="6569">
                  <c:v>2.048603</c:v>
                </c:pt>
                <c:pt idx="6570">
                  <c:v>2.0432769999999998</c:v>
                </c:pt>
                <c:pt idx="6571">
                  <c:v>2.0473590000000002</c:v>
                </c:pt>
                <c:pt idx="6572">
                  <c:v>2.0532570000000003</c:v>
                </c:pt>
                <c:pt idx="6573">
                  <c:v>2.0602390000000002</c:v>
                </c:pt>
                <c:pt idx="6574">
                  <c:v>2.0593710000000001</c:v>
                </c:pt>
                <c:pt idx="6575">
                  <c:v>2.0440860000000001</c:v>
                </c:pt>
                <c:pt idx="6576">
                  <c:v>2.0517409999999998</c:v>
                </c:pt>
                <c:pt idx="6577">
                  <c:v>2.0684009999999997</c:v>
                </c:pt>
                <c:pt idx="6578">
                  <c:v>2.0496150000000002</c:v>
                </c:pt>
                <c:pt idx="6579">
                  <c:v>2.0370049999999997</c:v>
                </c:pt>
                <c:pt idx="6580">
                  <c:v>2.0564869999999997</c:v>
                </c:pt>
                <c:pt idx="6581">
                  <c:v>2.0566839999999997</c:v>
                </c:pt>
                <c:pt idx="6582">
                  <c:v>2.0340780000000001</c:v>
                </c:pt>
                <c:pt idx="6583">
                  <c:v>2.0438369999999999</c:v>
                </c:pt>
                <c:pt idx="6584">
                  <c:v>2.0555310000000002</c:v>
                </c:pt>
                <c:pt idx="6585">
                  <c:v>2.0339390000000002</c:v>
                </c:pt>
                <c:pt idx="6586">
                  <c:v>2.0320359999999997</c:v>
                </c:pt>
                <c:pt idx="6587">
                  <c:v>2.0433240000000001</c:v>
                </c:pt>
                <c:pt idx="6588">
                  <c:v>2.0450109999999997</c:v>
                </c:pt>
                <c:pt idx="6589">
                  <c:v>2.0588600000000001</c:v>
                </c:pt>
                <c:pt idx="6590">
                  <c:v>2.064435</c:v>
                </c:pt>
                <c:pt idx="6591">
                  <c:v>2.0530210000000002</c:v>
                </c:pt>
                <c:pt idx="6592">
                  <c:v>2.0491029999999997</c:v>
                </c:pt>
                <c:pt idx="6593">
                  <c:v>2.054567</c:v>
                </c:pt>
                <c:pt idx="6594">
                  <c:v>2.0496799999999999</c:v>
                </c:pt>
                <c:pt idx="6595">
                  <c:v>2.048047</c:v>
                </c:pt>
                <c:pt idx="6596">
                  <c:v>2.0600079999999998</c:v>
                </c:pt>
                <c:pt idx="6597">
                  <c:v>2.053528</c:v>
                </c:pt>
                <c:pt idx="6598">
                  <c:v>2.0436930000000002</c:v>
                </c:pt>
                <c:pt idx="6599">
                  <c:v>2.0546009999999999</c:v>
                </c:pt>
                <c:pt idx="6600">
                  <c:v>2.0621309999999999</c:v>
                </c:pt>
                <c:pt idx="6601">
                  <c:v>2.0519959999999999</c:v>
                </c:pt>
                <c:pt idx="6602">
                  <c:v>2.0444839999999997</c:v>
                </c:pt>
                <c:pt idx="6603">
                  <c:v>2.0455649999999999</c:v>
                </c:pt>
                <c:pt idx="6604">
                  <c:v>2.038748</c:v>
                </c:pt>
                <c:pt idx="6605">
                  <c:v>2.0453220000000001</c:v>
                </c:pt>
                <c:pt idx="6606">
                  <c:v>2.057188</c:v>
                </c:pt>
                <c:pt idx="6607">
                  <c:v>2.0540630000000002</c:v>
                </c:pt>
                <c:pt idx="6608">
                  <c:v>2.0571169999999999</c:v>
                </c:pt>
                <c:pt idx="6609">
                  <c:v>2.0633109999999997</c:v>
                </c:pt>
                <c:pt idx="6610">
                  <c:v>2.0596300000000003</c:v>
                </c:pt>
                <c:pt idx="6611">
                  <c:v>2.0551589999999997</c:v>
                </c:pt>
                <c:pt idx="6612">
                  <c:v>2.0552429999999999</c:v>
                </c:pt>
                <c:pt idx="6613">
                  <c:v>2.0488040000000001</c:v>
                </c:pt>
                <c:pt idx="6614">
                  <c:v>2.0474170000000003</c:v>
                </c:pt>
                <c:pt idx="6615">
                  <c:v>2.0608339999999998</c:v>
                </c:pt>
                <c:pt idx="6616">
                  <c:v>2.0694889999999999</c:v>
                </c:pt>
                <c:pt idx="6617">
                  <c:v>2.0650219999999999</c:v>
                </c:pt>
                <c:pt idx="6618">
                  <c:v>2.0581139999999998</c:v>
                </c:pt>
                <c:pt idx="6619">
                  <c:v>2.0521320000000003</c:v>
                </c:pt>
                <c:pt idx="6620">
                  <c:v>2.0502349999999998</c:v>
                </c:pt>
                <c:pt idx="6621">
                  <c:v>2.0501860000000001</c:v>
                </c:pt>
                <c:pt idx="6622">
                  <c:v>2.050224</c:v>
                </c:pt>
                <c:pt idx="6623">
                  <c:v>2.0485850000000001</c:v>
                </c:pt>
                <c:pt idx="6624">
                  <c:v>2.048988</c:v>
                </c:pt>
                <c:pt idx="6625">
                  <c:v>2.053277</c:v>
                </c:pt>
                <c:pt idx="6626">
                  <c:v>2.049296</c:v>
                </c:pt>
                <c:pt idx="6627">
                  <c:v>2.0562469999999999</c:v>
                </c:pt>
                <c:pt idx="6628">
                  <c:v>2.065734</c:v>
                </c:pt>
                <c:pt idx="6629">
                  <c:v>2.060905</c:v>
                </c:pt>
                <c:pt idx="6630">
                  <c:v>2.0597690000000002</c:v>
                </c:pt>
                <c:pt idx="6631">
                  <c:v>2.0557889999999999</c:v>
                </c:pt>
                <c:pt idx="6632">
                  <c:v>2.054217</c:v>
                </c:pt>
                <c:pt idx="6633">
                  <c:v>2.060629</c:v>
                </c:pt>
                <c:pt idx="6634">
                  <c:v>2.0614340000000002</c:v>
                </c:pt>
                <c:pt idx="6635">
                  <c:v>2.063628</c:v>
                </c:pt>
                <c:pt idx="6636">
                  <c:v>2.067758</c:v>
                </c:pt>
                <c:pt idx="6637">
                  <c:v>2.062192</c:v>
                </c:pt>
                <c:pt idx="6638">
                  <c:v>2.0559750000000001</c:v>
                </c:pt>
                <c:pt idx="6639">
                  <c:v>2.0651770000000003</c:v>
                </c:pt>
                <c:pt idx="6640">
                  <c:v>2.0684819999999999</c:v>
                </c:pt>
                <c:pt idx="6641">
                  <c:v>2.0617739999999998</c:v>
                </c:pt>
                <c:pt idx="6642">
                  <c:v>2.068076</c:v>
                </c:pt>
                <c:pt idx="6643">
                  <c:v>2.064648</c:v>
                </c:pt>
                <c:pt idx="6644">
                  <c:v>2.0510619999999999</c:v>
                </c:pt>
                <c:pt idx="6645">
                  <c:v>2.0567250000000001</c:v>
                </c:pt>
                <c:pt idx="6646">
                  <c:v>2.0652550000000001</c:v>
                </c:pt>
                <c:pt idx="6647">
                  <c:v>2.0599419999999999</c:v>
                </c:pt>
                <c:pt idx="6648">
                  <c:v>2.0644770000000001</c:v>
                </c:pt>
                <c:pt idx="6649">
                  <c:v>2.0724140000000002</c:v>
                </c:pt>
                <c:pt idx="6650">
                  <c:v>2.063037</c:v>
                </c:pt>
                <c:pt idx="6651">
                  <c:v>2.0636030000000001</c:v>
                </c:pt>
                <c:pt idx="6652">
                  <c:v>2.0702569999999998</c:v>
                </c:pt>
                <c:pt idx="6653">
                  <c:v>2.0492109999999997</c:v>
                </c:pt>
                <c:pt idx="6654">
                  <c:v>2.0395370000000002</c:v>
                </c:pt>
                <c:pt idx="6655">
                  <c:v>2.058017</c:v>
                </c:pt>
                <c:pt idx="6656">
                  <c:v>2.0626370000000001</c:v>
                </c:pt>
                <c:pt idx="6657">
                  <c:v>2.053347</c:v>
                </c:pt>
                <c:pt idx="6658">
                  <c:v>2.0520209999999999</c:v>
                </c:pt>
                <c:pt idx="6659">
                  <c:v>2.0575169999999998</c:v>
                </c:pt>
                <c:pt idx="6660">
                  <c:v>2.0622370000000001</c:v>
                </c:pt>
                <c:pt idx="6661">
                  <c:v>2.0720799999999997</c:v>
                </c:pt>
                <c:pt idx="6662">
                  <c:v>2.06724</c:v>
                </c:pt>
                <c:pt idx="6663">
                  <c:v>2.0522999999999998</c:v>
                </c:pt>
                <c:pt idx="6664">
                  <c:v>2.063895</c:v>
                </c:pt>
                <c:pt idx="6665">
                  <c:v>2.0779579999999997</c:v>
                </c:pt>
                <c:pt idx="6666">
                  <c:v>2.0699550000000002</c:v>
                </c:pt>
                <c:pt idx="6667">
                  <c:v>2.0696940000000001</c:v>
                </c:pt>
                <c:pt idx="6668">
                  <c:v>2.0868349999999998</c:v>
                </c:pt>
                <c:pt idx="6669">
                  <c:v>2.0771250000000001</c:v>
                </c:pt>
                <c:pt idx="6670">
                  <c:v>2.0493790000000001</c:v>
                </c:pt>
                <c:pt idx="6671">
                  <c:v>2.0508790000000001</c:v>
                </c:pt>
                <c:pt idx="6672">
                  <c:v>2.0526879999999998</c:v>
                </c:pt>
                <c:pt idx="6673">
                  <c:v>2.055939</c:v>
                </c:pt>
                <c:pt idx="6674">
                  <c:v>2.071294</c:v>
                </c:pt>
                <c:pt idx="6675">
                  <c:v>2.0657110000000003</c:v>
                </c:pt>
                <c:pt idx="6676">
                  <c:v>2.0643669999999998</c:v>
                </c:pt>
                <c:pt idx="6677">
                  <c:v>2.0759460000000001</c:v>
                </c:pt>
                <c:pt idx="6678">
                  <c:v>2.0728439999999999</c:v>
                </c:pt>
                <c:pt idx="6679">
                  <c:v>2.0622379999999998</c:v>
                </c:pt>
                <c:pt idx="6680">
                  <c:v>2.0608209999999998</c:v>
                </c:pt>
                <c:pt idx="6681">
                  <c:v>2.0617019999999999</c:v>
                </c:pt>
                <c:pt idx="6682">
                  <c:v>2.05647</c:v>
                </c:pt>
                <c:pt idx="6683">
                  <c:v>2.0605159999999998</c:v>
                </c:pt>
                <c:pt idx="6684">
                  <c:v>2.0657740000000002</c:v>
                </c:pt>
                <c:pt idx="6685">
                  <c:v>2.06067</c:v>
                </c:pt>
                <c:pt idx="6686">
                  <c:v>2.0660639999999999</c:v>
                </c:pt>
                <c:pt idx="6687">
                  <c:v>2.076559</c:v>
                </c:pt>
                <c:pt idx="6688">
                  <c:v>2.078471</c:v>
                </c:pt>
                <c:pt idx="6689">
                  <c:v>2.0842989999999997</c:v>
                </c:pt>
                <c:pt idx="6690">
                  <c:v>2.0835170000000001</c:v>
                </c:pt>
                <c:pt idx="6691">
                  <c:v>2.0626449999999998</c:v>
                </c:pt>
                <c:pt idx="6692">
                  <c:v>2.0592109999999999</c:v>
                </c:pt>
                <c:pt idx="6693">
                  <c:v>2.0742799999999999</c:v>
                </c:pt>
                <c:pt idx="6694">
                  <c:v>2.067885</c:v>
                </c:pt>
                <c:pt idx="6695">
                  <c:v>2.0585329999999997</c:v>
                </c:pt>
                <c:pt idx="6696">
                  <c:v>2.0666000000000002</c:v>
                </c:pt>
                <c:pt idx="6697">
                  <c:v>2.0655920000000001</c:v>
                </c:pt>
                <c:pt idx="6698">
                  <c:v>2.0649420000000003</c:v>
                </c:pt>
                <c:pt idx="6699">
                  <c:v>2.0793239999999997</c:v>
                </c:pt>
                <c:pt idx="6700">
                  <c:v>2.0827400000000003</c:v>
                </c:pt>
                <c:pt idx="6701">
                  <c:v>2.0706540000000002</c:v>
                </c:pt>
                <c:pt idx="6702">
                  <c:v>2.069045</c:v>
                </c:pt>
                <c:pt idx="6703">
                  <c:v>2.0700609999999999</c:v>
                </c:pt>
                <c:pt idx="6704">
                  <c:v>2.0596509999999997</c:v>
                </c:pt>
                <c:pt idx="6705">
                  <c:v>2.060686</c:v>
                </c:pt>
                <c:pt idx="6706">
                  <c:v>2.0611899999999999</c:v>
                </c:pt>
                <c:pt idx="6707">
                  <c:v>2.053331</c:v>
                </c:pt>
                <c:pt idx="6708">
                  <c:v>2.0690619999999997</c:v>
                </c:pt>
                <c:pt idx="6709">
                  <c:v>2.0836829999999997</c:v>
                </c:pt>
                <c:pt idx="6710">
                  <c:v>2.0747089999999999</c:v>
                </c:pt>
                <c:pt idx="6711">
                  <c:v>2.0656509999999999</c:v>
                </c:pt>
                <c:pt idx="6712">
                  <c:v>2.0671020000000002</c:v>
                </c:pt>
                <c:pt idx="6713">
                  <c:v>2.0705270000000002</c:v>
                </c:pt>
                <c:pt idx="6714">
                  <c:v>2.0680670000000001</c:v>
                </c:pt>
                <c:pt idx="6715">
                  <c:v>2.0707779999999998</c:v>
                </c:pt>
                <c:pt idx="6716">
                  <c:v>2.0710160000000002</c:v>
                </c:pt>
                <c:pt idx="6717">
                  <c:v>2.0664480000000003</c:v>
                </c:pt>
                <c:pt idx="6718">
                  <c:v>2.0711040000000001</c:v>
                </c:pt>
                <c:pt idx="6719">
                  <c:v>2.0714379999999997</c:v>
                </c:pt>
                <c:pt idx="6720">
                  <c:v>2.0712250000000001</c:v>
                </c:pt>
                <c:pt idx="6721">
                  <c:v>2.07396</c:v>
                </c:pt>
                <c:pt idx="6722">
                  <c:v>2.0712109999999999</c:v>
                </c:pt>
                <c:pt idx="6723">
                  <c:v>2.070065</c:v>
                </c:pt>
                <c:pt idx="6724">
                  <c:v>2.0724119999999999</c:v>
                </c:pt>
                <c:pt idx="6725">
                  <c:v>2.0766590000000003</c:v>
                </c:pt>
                <c:pt idx="6726">
                  <c:v>2.078382</c:v>
                </c:pt>
                <c:pt idx="6727">
                  <c:v>2.0803849999999997</c:v>
                </c:pt>
                <c:pt idx="6728">
                  <c:v>2.0772599999999999</c:v>
                </c:pt>
                <c:pt idx="6729">
                  <c:v>2.0707519999999997</c:v>
                </c:pt>
                <c:pt idx="6730">
                  <c:v>2.0791089999999999</c:v>
                </c:pt>
                <c:pt idx="6731">
                  <c:v>2.0789650000000002</c:v>
                </c:pt>
                <c:pt idx="6732">
                  <c:v>2.074614</c:v>
                </c:pt>
                <c:pt idx="6733">
                  <c:v>2.081302</c:v>
                </c:pt>
                <c:pt idx="6734">
                  <c:v>2.075774</c:v>
                </c:pt>
                <c:pt idx="6735">
                  <c:v>2.0663499999999999</c:v>
                </c:pt>
                <c:pt idx="6736">
                  <c:v>2.0721540000000003</c:v>
                </c:pt>
                <c:pt idx="6737">
                  <c:v>2.0818430000000001</c:v>
                </c:pt>
                <c:pt idx="6738">
                  <c:v>2.08188</c:v>
                </c:pt>
                <c:pt idx="6739">
                  <c:v>2.079939</c:v>
                </c:pt>
                <c:pt idx="6740">
                  <c:v>2.082281</c:v>
                </c:pt>
                <c:pt idx="6741">
                  <c:v>2.075202</c:v>
                </c:pt>
                <c:pt idx="6742">
                  <c:v>2.0710030000000001</c:v>
                </c:pt>
                <c:pt idx="6743">
                  <c:v>2.07742</c:v>
                </c:pt>
                <c:pt idx="6744">
                  <c:v>2.0736249999999998</c:v>
                </c:pt>
                <c:pt idx="6745">
                  <c:v>2.0689299999999999</c:v>
                </c:pt>
                <c:pt idx="6746">
                  <c:v>2.0790800000000003</c:v>
                </c:pt>
                <c:pt idx="6747">
                  <c:v>2.0838950000000001</c:v>
                </c:pt>
                <c:pt idx="6748">
                  <c:v>2.0813389999999998</c:v>
                </c:pt>
                <c:pt idx="6749">
                  <c:v>2.0899540000000001</c:v>
                </c:pt>
                <c:pt idx="6750">
                  <c:v>2.0816090000000003</c:v>
                </c:pt>
                <c:pt idx="6751">
                  <c:v>2.0626439999999997</c:v>
                </c:pt>
                <c:pt idx="6752">
                  <c:v>2.070389</c:v>
                </c:pt>
                <c:pt idx="6753">
                  <c:v>2.0787949999999999</c:v>
                </c:pt>
                <c:pt idx="6754">
                  <c:v>2.0850530000000003</c:v>
                </c:pt>
                <c:pt idx="6755">
                  <c:v>2.0969189999999998</c:v>
                </c:pt>
                <c:pt idx="6756">
                  <c:v>2.092692</c:v>
                </c:pt>
                <c:pt idx="6757">
                  <c:v>2.0850119999999999</c:v>
                </c:pt>
                <c:pt idx="6758">
                  <c:v>2.0859839999999998</c:v>
                </c:pt>
                <c:pt idx="6759">
                  <c:v>2.0829810000000002</c:v>
                </c:pt>
                <c:pt idx="6760">
                  <c:v>2.0679249999999998</c:v>
                </c:pt>
                <c:pt idx="6761">
                  <c:v>2.0654159999999999</c:v>
                </c:pt>
                <c:pt idx="6762">
                  <c:v>2.0726839999999997</c:v>
                </c:pt>
                <c:pt idx="6763">
                  <c:v>2.0685120000000001</c:v>
                </c:pt>
                <c:pt idx="6764">
                  <c:v>2.0712280000000001</c:v>
                </c:pt>
                <c:pt idx="6765">
                  <c:v>2.0788859999999998</c:v>
                </c:pt>
                <c:pt idx="6766">
                  <c:v>2.077121</c:v>
                </c:pt>
                <c:pt idx="6767">
                  <c:v>2.0806819999999999</c:v>
                </c:pt>
                <c:pt idx="6768">
                  <c:v>2.0959760000000003</c:v>
                </c:pt>
                <c:pt idx="6769">
                  <c:v>2.094989</c:v>
                </c:pt>
                <c:pt idx="6770">
                  <c:v>2.080463</c:v>
                </c:pt>
                <c:pt idx="6771">
                  <c:v>2.0824449999999999</c:v>
                </c:pt>
                <c:pt idx="6772">
                  <c:v>2.0787949999999999</c:v>
                </c:pt>
                <c:pt idx="6773">
                  <c:v>2.0707849999999999</c:v>
                </c:pt>
                <c:pt idx="6774">
                  <c:v>2.0793369999999998</c:v>
                </c:pt>
                <c:pt idx="6775">
                  <c:v>2.0783240000000003</c:v>
                </c:pt>
                <c:pt idx="6776">
                  <c:v>2.074481</c:v>
                </c:pt>
                <c:pt idx="6777">
                  <c:v>2.0803409999999998</c:v>
                </c:pt>
                <c:pt idx="6778">
                  <c:v>2.0829360000000001</c:v>
                </c:pt>
                <c:pt idx="6779">
                  <c:v>2.086274</c:v>
                </c:pt>
                <c:pt idx="6780">
                  <c:v>2.0885790000000002</c:v>
                </c:pt>
                <c:pt idx="6781">
                  <c:v>2.0882940000000003</c:v>
                </c:pt>
                <c:pt idx="6782">
                  <c:v>2.0880339999999999</c:v>
                </c:pt>
                <c:pt idx="6783">
                  <c:v>2.0906169999999999</c:v>
                </c:pt>
                <c:pt idx="6784">
                  <c:v>2.0882610000000001</c:v>
                </c:pt>
                <c:pt idx="6785">
                  <c:v>2.0691280000000001</c:v>
                </c:pt>
                <c:pt idx="6786">
                  <c:v>2.0643020000000001</c:v>
                </c:pt>
                <c:pt idx="6787">
                  <c:v>2.0757469999999998</c:v>
                </c:pt>
                <c:pt idx="6788">
                  <c:v>2.0787230000000001</c:v>
                </c:pt>
                <c:pt idx="6789">
                  <c:v>2.0867529999999999</c:v>
                </c:pt>
                <c:pt idx="6790">
                  <c:v>2.0943670000000001</c:v>
                </c:pt>
                <c:pt idx="6791">
                  <c:v>2.0885470000000002</c:v>
                </c:pt>
                <c:pt idx="6792">
                  <c:v>2.0876609999999998</c:v>
                </c:pt>
                <c:pt idx="6793">
                  <c:v>2.1008909999999998</c:v>
                </c:pt>
                <c:pt idx="6794">
                  <c:v>2.103539</c:v>
                </c:pt>
                <c:pt idx="6795">
                  <c:v>2.0906009999999999</c:v>
                </c:pt>
                <c:pt idx="6796">
                  <c:v>2.0847509999999998</c:v>
                </c:pt>
                <c:pt idx="6797">
                  <c:v>2.0821579999999997</c:v>
                </c:pt>
                <c:pt idx="6798">
                  <c:v>2.0746669999999998</c:v>
                </c:pt>
                <c:pt idx="6799">
                  <c:v>2.0718909999999999</c:v>
                </c:pt>
                <c:pt idx="6800">
                  <c:v>2.0727549999999999</c:v>
                </c:pt>
                <c:pt idx="6801">
                  <c:v>2.0794199999999998</c:v>
                </c:pt>
                <c:pt idx="6802">
                  <c:v>2.0900309999999998</c:v>
                </c:pt>
                <c:pt idx="6803">
                  <c:v>2.0927100000000003</c:v>
                </c:pt>
                <c:pt idx="6804">
                  <c:v>2.0915729999999999</c:v>
                </c:pt>
                <c:pt idx="6805">
                  <c:v>2.102576</c:v>
                </c:pt>
                <c:pt idx="6806">
                  <c:v>2.1030220000000002</c:v>
                </c:pt>
                <c:pt idx="6807">
                  <c:v>2.0808610000000001</c:v>
                </c:pt>
                <c:pt idx="6808">
                  <c:v>2.08121</c:v>
                </c:pt>
                <c:pt idx="6809">
                  <c:v>2.0882230000000002</c:v>
                </c:pt>
                <c:pt idx="6810">
                  <c:v>2.0738940000000001</c:v>
                </c:pt>
                <c:pt idx="6811">
                  <c:v>2.0723659999999997</c:v>
                </c:pt>
                <c:pt idx="6812">
                  <c:v>2.0841510000000003</c:v>
                </c:pt>
                <c:pt idx="6813">
                  <c:v>2.0938850000000002</c:v>
                </c:pt>
                <c:pt idx="6814">
                  <c:v>2.0931679999999999</c:v>
                </c:pt>
                <c:pt idx="6815">
                  <c:v>2.088371</c:v>
                </c:pt>
                <c:pt idx="6816">
                  <c:v>2.0876229999999998</c:v>
                </c:pt>
                <c:pt idx="6817">
                  <c:v>2.0917810000000001</c:v>
                </c:pt>
                <c:pt idx="6818">
                  <c:v>2.099221</c:v>
                </c:pt>
                <c:pt idx="6819">
                  <c:v>2.0937739999999998</c:v>
                </c:pt>
                <c:pt idx="6820">
                  <c:v>2.0897420000000002</c:v>
                </c:pt>
                <c:pt idx="6821">
                  <c:v>2.0987480000000001</c:v>
                </c:pt>
                <c:pt idx="6822">
                  <c:v>2.0953819999999999</c:v>
                </c:pt>
                <c:pt idx="6823">
                  <c:v>2.0839949999999998</c:v>
                </c:pt>
                <c:pt idx="6824">
                  <c:v>2.0876359999999998</c:v>
                </c:pt>
                <c:pt idx="6825">
                  <c:v>2.0905339999999999</c:v>
                </c:pt>
                <c:pt idx="6826">
                  <c:v>2.0794930000000003</c:v>
                </c:pt>
                <c:pt idx="6827">
                  <c:v>2.083933</c:v>
                </c:pt>
                <c:pt idx="6828">
                  <c:v>2.0959509999999999</c:v>
                </c:pt>
                <c:pt idx="6829">
                  <c:v>2.0887099999999998</c:v>
                </c:pt>
                <c:pt idx="6830">
                  <c:v>2.0855999999999999</c:v>
                </c:pt>
                <c:pt idx="6831">
                  <c:v>2.0840700000000001</c:v>
                </c:pt>
                <c:pt idx="6832">
                  <c:v>2.0786480000000003</c:v>
                </c:pt>
                <c:pt idx="6833">
                  <c:v>2.09015</c:v>
                </c:pt>
                <c:pt idx="6834">
                  <c:v>2.0931820000000001</c:v>
                </c:pt>
                <c:pt idx="6835">
                  <c:v>2.0864210000000001</c:v>
                </c:pt>
                <c:pt idx="6836">
                  <c:v>2.0941689999999999</c:v>
                </c:pt>
                <c:pt idx="6837">
                  <c:v>2.101925</c:v>
                </c:pt>
                <c:pt idx="6838">
                  <c:v>2.096355</c:v>
                </c:pt>
                <c:pt idx="6839">
                  <c:v>2.0968089999999999</c:v>
                </c:pt>
                <c:pt idx="6840">
                  <c:v>2.1038740000000002</c:v>
                </c:pt>
                <c:pt idx="6841">
                  <c:v>2.0919889999999999</c:v>
                </c:pt>
                <c:pt idx="6842">
                  <c:v>2.085836</c:v>
                </c:pt>
                <c:pt idx="6843">
                  <c:v>2.1008969999999998</c:v>
                </c:pt>
                <c:pt idx="6844">
                  <c:v>2.0960450000000002</c:v>
                </c:pt>
                <c:pt idx="6845">
                  <c:v>2.0809860000000002</c:v>
                </c:pt>
                <c:pt idx="6846">
                  <c:v>2.0944830000000003</c:v>
                </c:pt>
                <c:pt idx="6847">
                  <c:v>2.105772</c:v>
                </c:pt>
                <c:pt idx="6848">
                  <c:v>2.0907650000000002</c:v>
                </c:pt>
                <c:pt idx="6849">
                  <c:v>2.0929789999999997</c:v>
                </c:pt>
                <c:pt idx="6850">
                  <c:v>2.1066700000000003</c:v>
                </c:pt>
                <c:pt idx="6851">
                  <c:v>2.091621</c:v>
                </c:pt>
                <c:pt idx="6852">
                  <c:v>2.08311</c:v>
                </c:pt>
                <c:pt idx="6853">
                  <c:v>2.0998760000000001</c:v>
                </c:pt>
                <c:pt idx="6854">
                  <c:v>2.1009519999999999</c:v>
                </c:pt>
                <c:pt idx="6855">
                  <c:v>2.0966849999999999</c:v>
                </c:pt>
                <c:pt idx="6856">
                  <c:v>2.1089169999999999</c:v>
                </c:pt>
                <c:pt idx="6857">
                  <c:v>2.1029929999999997</c:v>
                </c:pt>
                <c:pt idx="6858">
                  <c:v>2.0855760000000001</c:v>
                </c:pt>
                <c:pt idx="6859">
                  <c:v>2.0945900000000002</c:v>
                </c:pt>
                <c:pt idx="6860">
                  <c:v>2.0921190000000003</c:v>
                </c:pt>
                <c:pt idx="6861">
                  <c:v>2.0744449999999999</c:v>
                </c:pt>
                <c:pt idx="6862">
                  <c:v>2.092355</c:v>
                </c:pt>
                <c:pt idx="6863">
                  <c:v>2.1093649999999999</c:v>
                </c:pt>
                <c:pt idx="6864">
                  <c:v>2.1021030000000001</c:v>
                </c:pt>
                <c:pt idx="6865">
                  <c:v>2.1045449999999999</c:v>
                </c:pt>
                <c:pt idx="6866">
                  <c:v>2.1143140000000002</c:v>
                </c:pt>
                <c:pt idx="6867">
                  <c:v>2.0999850000000002</c:v>
                </c:pt>
                <c:pt idx="6868">
                  <c:v>2.0841190000000003</c:v>
                </c:pt>
                <c:pt idx="6869">
                  <c:v>2.0978190000000003</c:v>
                </c:pt>
                <c:pt idx="6870">
                  <c:v>2.0954109999999999</c:v>
                </c:pt>
                <c:pt idx="6871">
                  <c:v>2.0769899999999999</c:v>
                </c:pt>
                <c:pt idx="6872">
                  <c:v>2.0829940000000002</c:v>
                </c:pt>
                <c:pt idx="6873">
                  <c:v>2.0904959999999999</c:v>
                </c:pt>
                <c:pt idx="6874">
                  <c:v>2.0879380000000003</c:v>
                </c:pt>
                <c:pt idx="6875">
                  <c:v>2.0969869999999999</c:v>
                </c:pt>
                <c:pt idx="6876">
                  <c:v>2.110932</c:v>
                </c:pt>
                <c:pt idx="6877">
                  <c:v>2.106646</c:v>
                </c:pt>
                <c:pt idx="6878">
                  <c:v>2.098481</c:v>
                </c:pt>
                <c:pt idx="6879">
                  <c:v>2.107288</c:v>
                </c:pt>
                <c:pt idx="6880">
                  <c:v>2.1072829999999998</c:v>
                </c:pt>
                <c:pt idx="6881">
                  <c:v>2.102201</c:v>
                </c:pt>
                <c:pt idx="6882">
                  <c:v>2.1100289999999999</c:v>
                </c:pt>
                <c:pt idx="6883">
                  <c:v>2.1054940000000002</c:v>
                </c:pt>
                <c:pt idx="6884">
                  <c:v>2.0970789999999999</c:v>
                </c:pt>
                <c:pt idx="6885">
                  <c:v>2.102541</c:v>
                </c:pt>
                <c:pt idx="6886">
                  <c:v>2.1022280000000002</c:v>
                </c:pt>
                <c:pt idx="6887">
                  <c:v>2.0913909999999998</c:v>
                </c:pt>
                <c:pt idx="6888">
                  <c:v>2.0886480000000001</c:v>
                </c:pt>
                <c:pt idx="6889">
                  <c:v>2.096889</c:v>
                </c:pt>
                <c:pt idx="6890">
                  <c:v>2.1024820000000002</c:v>
                </c:pt>
                <c:pt idx="6891">
                  <c:v>2.0970219999999999</c:v>
                </c:pt>
                <c:pt idx="6892">
                  <c:v>2.0897049999999999</c:v>
                </c:pt>
                <c:pt idx="6893">
                  <c:v>2.1016680000000001</c:v>
                </c:pt>
                <c:pt idx="6894">
                  <c:v>2.1058940000000002</c:v>
                </c:pt>
                <c:pt idx="6895">
                  <c:v>2.0927290000000003</c:v>
                </c:pt>
                <c:pt idx="6896">
                  <c:v>2.0957970000000001</c:v>
                </c:pt>
                <c:pt idx="6897">
                  <c:v>2.1024339999999997</c:v>
                </c:pt>
                <c:pt idx="6898">
                  <c:v>2.100012</c:v>
                </c:pt>
                <c:pt idx="6899">
                  <c:v>2.106859</c:v>
                </c:pt>
                <c:pt idx="6900">
                  <c:v>2.1216239999999997</c:v>
                </c:pt>
                <c:pt idx="6901">
                  <c:v>2.1224949999999998</c:v>
                </c:pt>
                <c:pt idx="6902">
                  <c:v>2.1089089999999997</c:v>
                </c:pt>
                <c:pt idx="6903">
                  <c:v>2.1073019999999998</c:v>
                </c:pt>
                <c:pt idx="6904">
                  <c:v>2.1063960000000002</c:v>
                </c:pt>
                <c:pt idx="6905">
                  <c:v>2.0836079999999999</c:v>
                </c:pt>
                <c:pt idx="6906">
                  <c:v>2.0768969999999998</c:v>
                </c:pt>
                <c:pt idx="6907">
                  <c:v>2.098506</c:v>
                </c:pt>
                <c:pt idx="6908">
                  <c:v>2.109626</c:v>
                </c:pt>
                <c:pt idx="6909">
                  <c:v>2.1061480000000001</c:v>
                </c:pt>
                <c:pt idx="6910">
                  <c:v>2.1084149999999999</c:v>
                </c:pt>
                <c:pt idx="6911">
                  <c:v>2.1085250000000002</c:v>
                </c:pt>
                <c:pt idx="6912">
                  <c:v>2.109674</c:v>
                </c:pt>
                <c:pt idx="6913">
                  <c:v>2.1226970000000001</c:v>
                </c:pt>
                <c:pt idx="6914">
                  <c:v>2.1182379999999998</c:v>
                </c:pt>
                <c:pt idx="6915">
                  <c:v>2.1059159999999997</c:v>
                </c:pt>
                <c:pt idx="6916">
                  <c:v>2.1127440000000002</c:v>
                </c:pt>
                <c:pt idx="6917">
                  <c:v>2.1106119999999997</c:v>
                </c:pt>
                <c:pt idx="6918">
                  <c:v>2.0965929999999999</c:v>
                </c:pt>
                <c:pt idx="6919">
                  <c:v>2.102535</c:v>
                </c:pt>
                <c:pt idx="6920">
                  <c:v>2.108997</c:v>
                </c:pt>
                <c:pt idx="6921">
                  <c:v>2.0980730000000003</c:v>
                </c:pt>
                <c:pt idx="6922">
                  <c:v>2.1057870000000003</c:v>
                </c:pt>
                <c:pt idx="6923">
                  <c:v>2.1207590000000001</c:v>
                </c:pt>
                <c:pt idx="6924">
                  <c:v>2.1063289999999997</c:v>
                </c:pt>
                <c:pt idx="6925">
                  <c:v>2.1035710000000001</c:v>
                </c:pt>
                <c:pt idx="6926">
                  <c:v>2.1132610000000001</c:v>
                </c:pt>
                <c:pt idx="6927">
                  <c:v>2.097655</c:v>
                </c:pt>
                <c:pt idx="6928">
                  <c:v>2.0926130000000001</c:v>
                </c:pt>
                <c:pt idx="6929">
                  <c:v>2.1077310000000002</c:v>
                </c:pt>
                <c:pt idx="6930">
                  <c:v>2.1056939999999997</c:v>
                </c:pt>
                <c:pt idx="6931">
                  <c:v>2.0966969999999998</c:v>
                </c:pt>
                <c:pt idx="6932">
                  <c:v>2.1092500000000003</c:v>
                </c:pt>
                <c:pt idx="6933">
                  <c:v>2.1165599999999998</c:v>
                </c:pt>
                <c:pt idx="6934">
                  <c:v>2.112892</c:v>
                </c:pt>
                <c:pt idx="6935">
                  <c:v>2.1197859999999999</c:v>
                </c:pt>
                <c:pt idx="6936">
                  <c:v>2.105054</c:v>
                </c:pt>
                <c:pt idx="6937">
                  <c:v>2.0874350000000002</c:v>
                </c:pt>
                <c:pt idx="6938">
                  <c:v>2.0977579999999998</c:v>
                </c:pt>
                <c:pt idx="6939">
                  <c:v>2.100965</c:v>
                </c:pt>
                <c:pt idx="6940">
                  <c:v>2.1027329999999997</c:v>
                </c:pt>
                <c:pt idx="6941">
                  <c:v>2.1202529999999999</c:v>
                </c:pt>
                <c:pt idx="6942">
                  <c:v>2.1290899999999997</c:v>
                </c:pt>
                <c:pt idx="6943">
                  <c:v>2.110125</c:v>
                </c:pt>
                <c:pt idx="6944">
                  <c:v>2.0964010000000002</c:v>
                </c:pt>
                <c:pt idx="6945">
                  <c:v>2.1127950000000002</c:v>
                </c:pt>
                <c:pt idx="6946">
                  <c:v>2.115081</c:v>
                </c:pt>
                <c:pt idx="6947">
                  <c:v>2.1062909999999997</c:v>
                </c:pt>
                <c:pt idx="6948">
                  <c:v>2.1094759999999999</c:v>
                </c:pt>
                <c:pt idx="6949">
                  <c:v>2.1052580000000001</c:v>
                </c:pt>
                <c:pt idx="6950">
                  <c:v>2.0999159999999999</c:v>
                </c:pt>
                <c:pt idx="6951">
                  <c:v>2.1148059999999997</c:v>
                </c:pt>
                <c:pt idx="6952">
                  <c:v>2.1260760000000003</c:v>
                </c:pt>
                <c:pt idx="6953">
                  <c:v>2.1082479999999997</c:v>
                </c:pt>
                <c:pt idx="6954">
                  <c:v>2.1065370000000003</c:v>
                </c:pt>
                <c:pt idx="6955">
                  <c:v>2.1213800000000003</c:v>
                </c:pt>
                <c:pt idx="6956">
                  <c:v>2.1111659999999999</c:v>
                </c:pt>
                <c:pt idx="6957">
                  <c:v>2.1080030000000001</c:v>
                </c:pt>
                <c:pt idx="6958">
                  <c:v>2.1149019999999998</c:v>
                </c:pt>
                <c:pt idx="6959">
                  <c:v>2.1059229999999998</c:v>
                </c:pt>
                <c:pt idx="6960">
                  <c:v>2.1086339999999999</c:v>
                </c:pt>
                <c:pt idx="6961">
                  <c:v>2.1240319999999997</c:v>
                </c:pt>
                <c:pt idx="6962">
                  <c:v>2.1214120000000003</c:v>
                </c:pt>
                <c:pt idx="6963">
                  <c:v>2.1154159999999997</c:v>
                </c:pt>
                <c:pt idx="6964">
                  <c:v>2.128244</c:v>
                </c:pt>
                <c:pt idx="6965">
                  <c:v>2.125562</c:v>
                </c:pt>
                <c:pt idx="6966">
                  <c:v>2.1000129999999997</c:v>
                </c:pt>
                <c:pt idx="6967">
                  <c:v>2.0952549999999999</c:v>
                </c:pt>
                <c:pt idx="6968">
                  <c:v>2.1025130000000001</c:v>
                </c:pt>
                <c:pt idx="6969">
                  <c:v>2.1119750000000002</c:v>
                </c:pt>
                <c:pt idx="6970">
                  <c:v>2.1290589999999998</c:v>
                </c:pt>
                <c:pt idx="6971">
                  <c:v>2.1310609999999999</c:v>
                </c:pt>
                <c:pt idx="6972">
                  <c:v>2.119964</c:v>
                </c:pt>
                <c:pt idx="6973">
                  <c:v>2.120854</c:v>
                </c:pt>
                <c:pt idx="6974">
                  <c:v>2.1276390000000003</c:v>
                </c:pt>
                <c:pt idx="6975">
                  <c:v>2.112082</c:v>
                </c:pt>
                <c:pt idx="6976">
                  <c:v>2.0977749999999999</c:v>
                </c:pt>
                <c:pt idx="6977">
                  <c:v>2.1015790000000001</c:v>
                </c:pt>
                <c:pt idx="6978">
                  <c:v>2.1045780000000001</c:v>
                </c:pt>
                <c:pt idx="6979">
                  <c:v>2.1107469999999999</c:v>
                </c:pt>
                <c:pt idx="6980">
                  <c:v>2.1141040000000002</c:v>
                </c:pt>
                <c:pt idx="6981">
                  <c:v>2.1111620000000002</c:v>
                </c:pt>
                <c:pt idx="6982">
                  <c:v>2.1152990000000003</c:v>
                </c:pt>
                <c:pt idx="6983">
                  <c:v>2.122738</c:v>
                </c:pt>
                <c:pt idx="6984">
                  <c:v>2.1224749999999997</c:v>
                </c:pt>
                <c:pt idx="6985">
                  <c:v>2.1174439999999999</c:v>
                </c:pt>
                <c:pt idx="6986">
                  <c:v>2.1232880000000001</c:v>
                </c:pt>
                <c:pt idx="6987">
                  <c:v>2.126957</c:v>
                </c:pt>
                <c:pt idx="6988">
                  <c:v>2.1152160000000002</c:v>
                </c:pt>
                <c:pt idx="6989">
                  <c:v>2.1112219999999997</c:v>
                </c:pt>
                <c:pt idx="6990">
                  <c:v>2.1084639999999997</c:v>
                </c:pt>
                <c:pt idx="6991">
                  <c:v>2.1121460000000001</c:v>
                </c:pt>
                <c:pt idx="6992">
                  <c:v>2.1278870000000003</c:v>
                </c:pt>
                <c:pt idx="6993">
                  <c:v>2.124387</c:v>
                </c:pt>
                <c:pt idx="6994">
                  <c:v>2.1153550000000001</c:v>
                </c:pt>
                <c:pt idx="6995">
                  <c:v>2.12052</c:v>
                </c:pt>
                <c:pt idx="6996">
                  <c:v>2.1150890000000002</c:v>
                </c:pt>
                <c:pt idx="6997">
                  <c:v>2.1058589999999997</c:v>
                </c:pt>
                <c:pt idx="6998">
                  <c:v>2.12276</c:v>
                </c:pt>
                <c:pt idx="6999">
                  <c:v>2.1280549999999998</c:v>
                </c:pt>
                <c:pt idx="7000">
                  <c:v>2.1122779999999999</c:v>
                </c:pt>
                <c:pt idx="7001">
                  <c:v>2.1230340000000001</c:v>
                </c:pt>
                <c:pt idx="7002">
                  <c:v>2.140282</c:v>
                </c:pt>
                <c:pt idx="7003">
                  <c:v>2.135348</c:v>
                </c:pt>
                <c:pt idx="7004">
                  <c:v>2.1277600000000003</c:v>
                </c:pt>
                <c:pt idx="7005">
                  <c:v>2.1230169999999999</c:v>
                </c:pt>
                <c:pt idx="7006">
                  <c:v>2.112857</c:v>
                </c:pt>
                <c:pt idx="7007">
                  <c:v>2.1128290000000001</c:v>
                </c:pt>
                <c:pt idx="7008">
                  <c:v>2.123205</c:v>
                </c:pt>
                <c:pt idx="7009">
                  <c:v>2.113372</c:v>
                </c:pt>
                <c:pt idx="7010">
                  <c:v>2.105416</c:v>
                </c:pt>
                <c:pt idx="7011">
                  <c:v>2.121683</c:v>
                </c:pt>
                <c:pt idx="7012">
                  <c:v>2.124771</c:v>
                </c:pt>
                <c:pt idx="7013">
                  <c:v>2.1168130000000001</c:v>
                </c:pt>
                <c:pt idx="7014">
                  <c:v>2.116412</c:v>
                </c:pt>
                <c:pt idx="7015">
                  <c:v>2.1184859999999999</c:v>
                </c:pt>
                <c:pt idx="7016">
                  <c:v>2.1232169999999999</c:v>
                </c:pt>
                <c:pt idx="7017">
                  <c:v>2.121067</c:v>
                </c:pt>
                <c:pt idx="7018">
                  <c:v>2.1150869999999999</c:v>
                </c:pt>
                <c:pt idx="7019">
                  <c:v>2.113286</c:v>
                </c:pt>
                <c:pt idx="7020">
                  <c:v>2.118344</c:v>
                </c:pt>
                <c:pt idx="7021">
                  <c:v>2.1228189999999998</c:v>
                </c:pt>
                <c:pt idx="7022">
                  <c:v>2.1167910000000001</c:v>
                </c:pt>
                <c:pt idx="7023">
                  <c:v>2.1220629999999998</c:v>
                </c:pt>
                <c:pt idx="7024">
                  <c:v>2.1282890000000001</c:v>
                </c:pt>
                <c:pt idx="7025">
                  <c:v>2.1238190000000001</c:v>
                </c:pt>
                <c:pt idx="7026">
                  <c:v>2.1271459999999998</c:v>
                </c:pt>
                <c:pt idx="7027">
                  <c:v>2.1301449999999997</c:v>
                </c:pt>
                <c:pt idx="7028">
                  <c:v>2.1264419999999999</c:v>
                </c:pt>
                <c:pt idx="7029">
                  <c:v>2.1310720000000001</c:v>
                </c:pt>
                <c:pt idx="7030">
                  <c:v>2.13632</c:v>
                </c:pt>
                <c:pt idx="7031">
                  <c:v>2.1206459999999998</c:v>
                </c:pt>
                <c:pt idx="7032">
                  <c:v>2.1179399999999999</c:v>
                </c:pt>
                <c:pt idx="7033">
                  <c:v>2.1362049999999999</c:v>
                </c:pt>
                <c:pt idx="7034">
                  <c:v>2.1330840000000002</c:v>
                </c:pt>
                <c:pt idx="7035">
                  <c:v>2.1298979999999998</c:v>
                </c:pt>
                <c:pt idx="7036">
                  <c:v>2.1389560000000003</c:v>
                </c:pt>
                <c:pt idx="7037">
                  <c:v>2.1325370000000001</c:v>
                </c:pt>
                <c:pt idx="7038">
                  <c:v>2.1209319999999998</c:v>
                </c:pt>
                <c:pt idx="7039">
                  <c:v>2.1252550000000001</c:v>
                </c:pt>
                <c:pt idx="7040">
                  <c:v>2.12723</c:v>
                </c:pt>
                <c:pt idx="7041">
                  <c:v>2.1213329999999999</c:v>
                </c:pt>
                <c:pt idx="7042">
                  <c:v>2.1365699999999999</c:v>
                </c:pt>
                <c:pt idx="7043">
                  <c:v>2.1435709999999997</c:v>
                </c:pt>
                <c:pt idx="7044">
                  <c:v>2.1162529999999999</c:v>
                </c:pt>
                <c:pt idx="7045">
                  <c:v>2.112479</c:v>
                </c:pt>
                <c:pt idx="7046">
                  <c:v>2.1279330000000001</c:v>
                </c:pt>
                <c:pt idx="7047">
                  <c:v>2.1274389999999999</c:v>
                </c:pt>
                <c:pt idx="7048">
                  <c:v>2.1220980000000003</c:v>
                </c:pt>
                <c:pt idx="7049">
                  <c:v>2.121626</c:v>
                </c:pt>
                <c:pt idx="7050">
                  <c:v>2.1237440000000003</c:v>
                </c:pt>
                <c:pt idx="7051">
                  <c:v>2.129111</c:v>
                </c:pt>
                <c:pt idx="7052">
                  <c:v>2.1377230000000003</c:v>
                </c:pt>
                <c:pt idx="7053">
                  <c:v>2.129121</c:v>
                </c:pt>
                <c:pt idx="7054">
                  <c:v>2.1218520000000001</c:v>
                </c:pt>
                <c:pt idx="7055">
                  <c:v>2.1366300000000003</c:v>
                </c:pt>
                <c:pt idx="7056">
                  <c:v>2.1409149999999997</c:v>
                </c:pt>
                <c:pt idx="7057">
                  <c:v>2.1306529999999997</c:v>
                </c:pt>
                <c:pt idx="7058">
                  <c:v>2.1320969999999999</c:v>
                </c:pt>
                <c:pt idx="7059">
                  <c:v>2.13436</c:v>
                </c:pt>
                <c:pt idx="7060">
                  <c:v>2.1225350000000001</c:v>
                </c:pt>
                <c:pt idx="7061">
                  <c:v>2.1219999999999999</c:v>
                </c:pt>
                <c:pt idx="7062">
                  <c:v>2.1240129999999997</c:v>
                </c:pt>
                <c:pt idx="7063">
                  <c:v>2.1086010000000002</c:v>
                </c:pt>
                <c:pt idx="7064">
                  <c:v>2.1100699999999999</c:v>
                </c:pt>
                <c:pt idx="7065">
                  <c:v>2.1238640000000002</c:v>
                </c:pt>
                <c:pt idx="7066">
                  <c:v>2.1272760000000002</c:v>
                </c:pt>
                <c:pt idx="7067">
                  <c:v>2.1406390000000002</c:v>
                </c:pt>
                <c:pt idx="7068">
                  <c:v>2.1489789999999998</c:v>
                </c:pt>
                <c:pt idx="7069">
                  <c:v>2.1328019999999999</c:v>
                </c:pt>
                <c:pt idx="7070">
                  <c:v>2.1298330000000001</c:v>
                </c:pt>
                <c:pt idx="7071">
                  <c:v>2.1471039999999997</c:v>
                </c:pt>
                <c:pt idx="7072">
                  <c:v>2.13958</c:v>
                </c:pt>
                <c:pt idx="7073">
                  <c:v>2.1205020000000001</c:v>
                </c:pt>
                <c:pt idx="7074">
                  <c:v>2.1266530000000001</c:v>
                </c:pt>
                <c:pt idx="7075">
                  <c:v>2.1214519999999997</c:v>
                </c:pt>
                <c:pt idx="7076">
                  <c:v>2.1124080000000003</c:v>
                </c:pt>
                <c:pt idx="7077">
                  <c:v>2.1322179999999999</c:v>
                </c:pt>
                <c:pt idx="7078">
                  <c:v>2.1326900000000002</c:v>
                </c:pt>
                <c:pt idx="7079">
                  <c:v>2.118458</c:v>
                </c:pt>
                <c:pt idx="7080">
                  <c:v>2.1295299999999999</c:v>
                </c:pt>
                <c:pt idx="7081">
                  <c:v>2.14072</c:v>
                </c:pt>
                <c:pt idx="7082">
                  <c:v>2.1336909999999998</c:v>
                </c:pt>
                <c:pt idx="7083">
                  <c:v>2.1344380000000003</c:v>
                </c:pt>
                <c:pt idx="7084">
                  <c:v>2.1471089999999999</c:v>
                </c:pt>
                <c:pt idx="7085">
                  <c:v>2.1424890000000003</c:v>
                </c:pt>
                <c:pt idx="7086">
                  <c:v>2.131659</c:v>
                </c:pt>
                <c:pt idx="7087">
                  <c:v>2.137257</c:v>
                </c:pt>
                <c:pt idx="7088">
                  <c:v>2.1413830000000003</c:v>
                </c:pt>
                <c:pt idx="7089">
                  <c:v>2.1379799999999998</c:v>
                </c:pt>
                <c:pt idx="7090">
                  <c:v>2.1311939999999998</c:v>
                </c:pt>
                <c:pt idx="7091">
                  <c:v>2.1211359999999999</c:v>
                </c:pt>
                <c:pt idx="7092">
                  <c:v>2.1250840000000002</c:v>
                </c:pt>
                <c:pt idx="7093">
                  <c:v>2.1455340000000001</c:v>
                </c:pt>
                <c:pt idx="7094">
                  <c:v>2.1549069999999997</c:v>
                </c:pt>
                <c:pt idx="7095">
                  <c:v>2.1452840000000002</c:v>
                </c:pt>
                <c:pt idx="7096">
                  <c:v>2.137038</c:v>
                </c:pt>
                <c:pt idx="7097">
                  <c:v>2.1276989999999998</c:v>
                </c:pt>
                <c:pt idx="7098">
                  <c:v>2.1265419999999997</c:v>
                </c:pt>
                <c:pt idx="7099">
                  <c:v>2.1359690000000002</c:v>
                </c:pt>
                <c:pt idx="7100">
                  <c:v>2.1352960000000003</c:v>
                </c:pt>
                <c:pt idx="7101">
                  <c:v>2.133607</c:v>
                </c:pt>
                <c:pt idx="7102">
                  <c:v>2.1396090000000001</c:v>
                </c:pt>
                <c:pt idx="7103">
                  <c:v>2.1440920000000001</c:v>
                </c:pt>
                <c:pt idx="7104">
                  <c:v>2.1342289999999999</c:v>
                </c:pt>
                <c:pt idx="7105">
                  <c:v>2.1298810000000001</c:v>
                </c:pt>
                <c:pt idx="7106">
                  <c:v>2.1365160000000003</c:v>
                </c:pt>
                <c:pt idx="7107">
                  <c:v>2.1308750000000001</c:v>
                </c:pt>
                <c:pt idx="7108">
                  <c:v>2.135618</c:v>
                </c:pt>
                <c:pt idx="7109">
                  <c:v>2.1477339999999998</c:v>
                </c:pt>
                <c:pt idx="7110">
                  <c:v>2.1332019999999998</c:v>
                </c:pt>
                <c:pt idx="7111">
                  <c:v>2.124177</c:v>
                </c:pt>
                <c:pt idx="7112">
                  <c:v>2.1376230000000001</c:v>
                </c:pt>
                <c:pt idx="7113">
                  <c:v>2.138652</c:v>
                </c:pt>
                <c:pt idx="7114">
                  <c:v>2.1330650000000002</c:v>
                </c:pt>
                <c:pt idx="7115">
                  <c:v>2.1431899999999997</c:v>
                </c:pt>
                <c:pt idx="7116">
                  <c:v>2.1466080000000001</c:v>
                </c:pt>
                <c:pt idx="7117">
                  <c:v>2.1393599999999999</c:v>
                </c:pt>
                <c:pt idx="7118">
                  <c:v>2.148631</c:v>
                </c:pt>
                <c:pt idx="7119">
                  <c:v>2.1480379999999997</c:v>
                </c:pt>
                <c:pt idx="7120">
                  <c:v>2.1353629999999999</c:v>
                </c:pt>
                <c:pt idx="7121">
                  <c:v>2.1457120000000001</c:v>
                </c:pt>
                <c:pt idx="7122">
                  <c:v>2.1458729999999999</c:v>
                </c:pt>
                <c:pt idx="7123">
                  <c:v>2.126369</c:v>
                </c:pt>
                <c:pt idx="7124">
                  <c:v>2.1245849999999997</c:v>
                </c:pt>
                <c:pt idx="7125">
                  <c:v>2.1318570000000001</c:v>
                </c:pt>
                <c:pt idx="7126">
                  <c:v>2.1297730000000001</c:v>
                </c:pt>
                <c:pt idx="7127">
                  <c:v>2.1314260000000003</c:v>
                </c:pt>
                <c:pt idx="7128">
                  <c:v>2.1418029999999999</c:v>
                </c:pt>
                <c:pt idx="7129">
                  <c:v>2.1392480000000003</c:v>
                </c:pt>
                <c:pt idx="7130">
                  <c:v>2.1401529999999998</c:v>
                </c:pt>
                <c:pt idx="7131">
                  <c:v>2.160812</c:v>
                </c:pt>
                <c:pt idx="7132">
                  <c:v>2.1623349999999997</c:v>
                </c:pt>
                <c:pt idx="7133">
                  <c:v>2.1415009999999999</c:v>
                </c:pt>
                <c:pt idx="7134">
                  <c:v>2.1434610000000003</c:v>
                </c:pt>
                <c:pt idx="7135">
                  <c:v>2.1529039999999999</c:v>
                </c:pt>
                <c:pt idx="7136">
                  <c:v>2.1422819999999998</c:v>
                </c:pt>
                <c:pt idx="7137">
                  <c:v>2.1485659999999998</c:v>
                </c:pt>
                <c:pt idx="7138">
                  <c:v>2.155726</c:v>
                </c:pt>
                <c:pt idx="7139">
                  <c:v>2.1271209999999998</c:v>
                </c:pt>
                <c:pt idx="7140">
                  <c:v>2.1259999999999999</c:v>
                </c:pt>
                <c:pt idx="7141">
                  <c:v>2.1500659999999998</c:v>
                </c:pt>
                <c:pt idx="7142">
                  <c:v>2.1461100000000002</c:v>
                </c:pt>
                <c:pt idx="7143">
                  <c:v>2.137597</c:v>
                </c:pt>
                <c:pt idx="7144">
                  <c:v>2.1397750000000002</c:v>
                </c:pt>
                <c:pt idx="7145">
                  <c:v>2.13707</c:v>
                </c:pt>
                <c:pt idx="7146">
                  <c:v>2.140898</c:v>
                </c:pt>
                <c:pt idx="7147">
                  <c:v>2.151869</c:v>
                </c:pt>
                <c:pt idx="7148">
                  <c:v>2.142042</c:v>
                </c:pt>
                <c:pt idx="7149">
                  <c:v>2.1295320000000002</c:v>
                </c:pt>
                <c:pt idx="7150">
                  <c:v>2.1414219999999999</c:v>
                </c:pt>
                <c:pt idx="7151">
                  <c:v>2.1423230000000002</c:v>
                </c:pt>
                <c:pt idx="7152">
                  <c:v>2.134919</c:v>
                </c:pt>
                <c:pt idx="7153">
                  <c:v>2.1471990000000001</c:v>
                </c:pt>
                <c:pt idx="7154">
                  <c:v>2.15856</c:v>
                </c:pt>
                <c:pt idx="7155">
                  <c:v>2.157044</c:v>
                </c:pt>
                <c:pt idx="7156">
                  <c:v>2.1563410000000003</c:v>
                </c:pt>
                <c:pt idx="7157">
                  <c:v>2.1525210000000001</c:v>
                </c:pt>
                <c:pt idx="7158">
                  <c:v>2.141057</c:v>
                </c:pt>
                <c:pt idx="7159">
                  <c:v>2.1405570000000003</c:v>
                </c:pt>
                <c:pt idx="7160">
                  <c:v>2.1402070000000002</c:v>
                </c:pt>
                <c:pt idx="7161">
                  <c:v>2.1300559999999997</c:v>
                </c:pt>
                <c:pt idx="7162">
                  <c:v>2.142261</c:v>
                </c:pt>
                <c:pt idx="7163">
                  <c:v>2.1603029999999999</c:v>
                </c:pt>
                <c:pt idx="7164">
                  <c:v>2.1534110000000002</c:v>
                </c:pt>
                <c:pt idx="7165">
                  <c:v>2.1448160000000001</c:v>
                </c:pt>
                <c:pt idx="7166">
                  <c:v>2.1446930000000002</c:v>
                </c:pt>
                <c:pt idx="7167">
                  <c:v>2.1413180000000001</c:v>
                </c:pt>
                <c:pt idx="7168">
                  <c:v>2.1411389999999999</c:v>
                </c:pt>
                <c:pt idx="7169">
                  <c:v>2.1536249999999999</c:v>
                </c:pt>
                <c:pt idx="7170">
                  <c:v>2.1597420000000001</c:v>
                </c:pt>
                <c:pt idx="7171">
                  <c:v>2.1463779999999999</c:v>
                </c:pt>
                <c:pt idx="7172">
                  <c:v>2.1326429999999998</c:v>
                </c:pt>
                <c:pt idx="7173">
                  <c:v>2.138239</c:v>
                </c:pt>
                <c:pt idx="7174">
                  <c:v>2.1596539999999997</c:v>
                </c:pt>
                <c:pt idx="7175">
                  <c:v>2.1674880000000001</c:v>
                </c:pt>
                <c:pt idx="7176">
                  <c:v>2.1600830000000002</c:v>
                </c:pt>
                <c:pt idx="7177">
                  <c:v>2.1547719999999999</c:v>
                </c:pt>
                <c:pt idx="7178">
                  <c:v>2.1486039999999997</c:v>
                </c:pt>
                <c:pt idx="7179">
                  <c:v>2.1408769999999997</c:v>
                </c:pt>
                <c:pt idx="7180">
                  <c:v>2.1374469999999999</c:v>
                </c:pt>
                <c:pt idx="7181">
                  <c:v>2.1474479999999998</c:v>
                </c:pt>
                <c:pt idx="7182">
                  <c:v>2.153448</c:v>
                </c:pt>
                <c:pt idx="7183">
                  <c:v>2.1398109999999999</c:v>
                </c:pt>
                <c:pt idx="7184">
                  <c:v>2.1415829999999998</c:v>
                </c:pt>
                <c:pt idx="7185">
                  <c:v>2.1553580000000001</c:v>
                </c:pt>
                <c:pt idx="7186">
                  <c:v>2.150795</c:v>
                </c:pt>
                <c:pt idx="7187">
                  <c:v>2.145321</c:v>
                </c:pt>
                <c:pt idx="7188">
                  <c:v>2.1455979999999997</c:v>
                </c:pt>
                <c:pt idx="7189">
                  <c:v>2.1447120000000002</c:v>
                </c:pt>
                <c:pt idx="7190">
                  <c:v>2.1632039999999999</c:v>
                </c:pt>
                <c:pt idx="7191">
                  <c:v>2.1845619999999997</c:v>
                </c:pt>
                <c:pt idx="7192">
                  <c:v>2.1605020000000001</c:v>
                </c:pt>
                <c:pt idx="7193">
                  <c:v>2.1342540000000003</c:v>
                </c:pt>
                <c:pt idx="7194">
                  <c:v>2.150344</c:v>
                </c:pt>
                <c:pt idx="7195">
                  <c:v>2.1499769999999998</c:v>
                </c:pt>
                <c:pt idx="7196">
                  <c:v>2.1360169999999998</c:v>
                </c:pt>
                <c:pt idx="7197">
                  <c:v>2.1518329999999999</c:v>
                </c:pt>
                <c:pt idx="7198">
                  <c:v>2.162595</c:v>
                </c:pt>
                <c:pt idx="7199">
                  <c:v>2.1532970000000002</c:v>
                </c:pt>
                <c:pt idx="7200">
                  <c:v>2.1515420000000001</c:v>
                </c:pt>
                <c:pt idx="7201">
                  <c:v>2.151859</c:v>
                </c:pt>
                <c:pt idx="7202">
                  <c:v>2.13984</c:v>
                </c:pt>
                <c:pt idx="7203">
                  <c:v>2.146728</c:v>
                </c:pt>
                <c:pt idx="7204">
                  <c:v>2.1626000000000003</c:v>
                </c:pt>
                <c:pt idx="7205">
                  <c:v>2.1572769999999997</c:v>
                </c:pt>
                <c:pt idx="7206">
                  <c:v>2.156021</c:v>
                </c:pt>
                <c:pt idx="7207">
                  <c:v>2.1537579999999998</c:v>
                </c:pt>
                <c:pt idx="7208">
                  <c:v>2.1427519999999998</c:v>
                </c:pt>
                <c:pt idx="7209">
                  <c:v>2.1594769999999999</c:v>
                </c:pt>
                <c:pt idx="7210">
                  <c:v>2.1779820000000001</c:v>
                </c:pt>
                <c:pt idx="7211">
                  <c:v>2.1512989999999999</c:v>
                </c:pt>
                <c:pt idx="7212">
                  <c:v>2.1313279999999999</c:v>
                </c:pt>
                <c:pt idx="7213">
                  <c:v>2.1534409999999999</c:v>
                </c:pt>
                <c:pt idx="7214">
                  <c:v>2.1558739999999998</c:v>
                </c:pt>
                <c:pt idx="7215">
                  <c:v>2.1453230000000003</c:v>
                </c:pt>
                <c:pt idx="7216">
                  <c:v>2.1578340000000003</c:v>
                </c:pt>
                <c:pt idx="7217">
                  <c:v>2.1586920000000003</c:v>
                </c:pt>
                <c:pt idx="7218">
                  <c:v>2.1521119999999998</c:v>
                </c:pt>
                <c:pt idx="7219">
                  <c:v>2.160981</c:v>
                </c:pt>
                <c:pt idx="7220">
                  <c:v>2.1661090000000001</c:v>
                </c:pt>
                <c:pt idx="7221">
                  <c:v>2.155278</c:v>
                </c:pt>
                <c:pt idx="7222">
                  <c:v>2.1519029999999999</c:v>
                </c:pt>
                <c:pt idx="7223">
                  <c:v>2.159564</c:v>
                </c:pt>
                <c:pt idx="7224">
                  <c:v>2.1526389999999997</c:v>
                </c:pt>
                <c:pt idx="7225">
                  <c:v>2.1500620000000001</c:v>
                </c:pt>
                <c:pt idx="7226">
                  <c:v>2.163456</c:v>
                </c:pt>
                <c:pt idx="7227">
                  <c:v>2.1607820000000002</c:v>
                </c:pt>
                <c:pt idx="7228">
                  <c:v>2.1507519999999998</c:v>
                </c:pt>
                <c:pt idx="7229">
                  <c:v>2.156037</c:v>
                </c:pt>
                <c:pt idx="7230">
                  <c:v>2.1674310000000001</c:v>
                </c:pt>
                <c:pt idx="7231">
                  <c:v>2.165997</c:v>
                </c:pt>
                <c:pt idx="7232">
                  <c:v>2.157295</c:v>
                </c:pt>
                <c:pt idx="7233">
                  <c:v>2.1621920000000001</c:v>
                </c:pt>
                <c:pt idx="7234">
                  <c:v>2.162839</c:v>
                </c:pt>
                <c:pt idx="7235">
                  <c:v>2.1578759999999999</c:v>
                </c:pt>
                <c:pt idx="7236">
                  <c:v>2.154887</c:v>
                </c:pt>
                <c:pt idx="7237">
                  <c:v>2.1543520000000003</c:v>
                </c:pt>
                <c:pt idx="7238">
                  <c:v>2.1682889999999997</c:v>
                </c:pt>
                <c:pt idx="7239">
                  <c:v>2.1681919999999999</c:v>
                </c:pt>
                <c:pt idx="7240">
                  <c:v>2.1490960000000001</c:v>
                </c:pt>
                <c:pt idx="7241">
                  <c:v>2.1537579999999998</c:v>
                </c:pt>
                <c:pt idx="7242">
                  <c:v>2.1728670000000001</c:v>
                </c:pt>
                <c:pt idx="7243">
                  <c:v>2.1578109999999997</c:v>
                </c:pt>
                <c:pt idx="7244">
                  <c:v>2.1378659999999998</c:v>
                </c:pt>
                <c:pt idx="7245">
                  <c:v>2.1587300000000003</c:v>
                </c:pt>
                <c:pt idx="7246">
                  <c:v>2.1695120000000001</c:v>
                </c:pt>
                <c:pt idx="7247">
                  <c:v>2.1497929999999998</c:v>
                </c:pt>
                <c:pt idx="7248">
                  <c:v>2.1493139999999999</c:v>
                </c:pt>
                <c:pt idx="7249">
                  <c:v>2.1701109999999999</c:v>
                </c:pt>
                <c:pt idx="7250">
                  <c:v>2.181864</c:v>
                </c:pt>
                <c:pt idx="7251">
                  <c:v>2.1755560000000003</c:v>
                </c:pt>
                <c:pt idx="7252">
                  <c:v>2.16127</c:v>
                </c:pt>
                <c:pt idx="7253">
                  <c:v>2.1560319999999997</c:v>
                </c:pt>
                <c:pt idx="7254">
                  <c:v>2.1680539999999997</c:v>
                </c:pt>
                <c:pt idx="7255">
                  <c:v>2.1730160000000001</c:v>
                </c:pt>
                <c:pt idx="7256">
                  <c:v>2.1533959999999999</c:v>
                </c:pt>
                <c:pt idx="7257">
                  <c:v>2.1510340000000001</c:v>
                </c:pt>
                <c:pt idx="7258">
                  <c:v>2.1635150000000003</c:v>
                </c:pt>
                <c:pt idx="7259">
                  <c:v>2.1554489999999999</c:v>
                </c:pt>
                <c:pt idx="7260">
                  <c:v>2.1554789999999997</c:v>
                </c:pt>
                <c:pt idx="7261">
                  <c:v>2.1657470000000001</c:v>
                </c:pt>
                <c:pt idx="7262">
                  <c:v>2.1674910000000001</c:v>
                </c:pt>
                <c:pt idx="7263">
                  <c:v>2.1629899999999997</c:v>
                </c:pt>
                <c:pt idx="7264">
                  <c:v>2.1568339999999999</c:v>
                </c:pt>
                <c:pt idx="7265">
                  <c:v>2.15984</c:v>
                </c:pt>
                <c:pt idx="7266">
                  <c:v>2.1629610000000001</c:v>
                </c:pt>
                <c:pt idx="7267">
                  <c:v>2.159125</c:v>
                </c:pt>
                <c:pt idx="7268">
                  <c:v>2.156358</c:v>
                </c:pt>
                <c:pt idx="7269">
                  <c:v>2.1663449999999997</c:v>
                </c:pt>
                <c:pt idx="7270">
                  <c:v>2.171554</c:v>
                </c:pt>
                <c:pt idx="7271">
                  <c:v>2.1558679999999999</c:v>
                </c:pt>
                <c:pt idx="7272">
                  <c:v>2.1529090000000002</c:v>
                </c:pt>
                <c:pt idx="7273">
                  <c:v>2.1755269999999998</c:v>
                </c:pt>
                <c:pt idx="7274">
                  <c:v>2.1887350000000003</c:v>
                </c:pt>
                <c:pt idx="7275">
                  <c:v>2.1736599999999999</c:v>
                </c:pt>
                <c:pt idx="7276">
                  <c:v>2.1655670000000002</c:v>
                </c:pt>
                <c:pt idx="7277">
                  <c:v>2.1684730000000001</c:v>
                </c:pt>
                <c:pt idx="7278">
                  <c:v>2.1590790000000002</c:v>
                </c:pt>
                <c:pt idx="7279">
                  <c:v>2.1598980000000001</c:v>
                </c:pt>
                <c:pt idx="7280">
                  <c:v>2.1642159999999997</c:v>
                </c:pt>
                <c:pt idx="7281">
                  <c:v>2.1606170000000002</c:v>
                </c:pt>
                <c:pt idx="7282">
                  <c:v>2.1669640000000001</c:v>
                </c:pt>
                <c:pt idx="7283">
                  <c:v>2.16797</c:v>
                </c:pt>
                <c:pt idx="7284">
                  <c:v>2.161009</c:v>
                </c:pt>
                <c:pt idx="7285">
                  <c:v>2.1719840000000001</c:v>
                </c:pt>
                <c:pt idx="7286">
                  <c:v>2.1790089999999998</c:v>
                </c:pt>
                <c:pt idx="7287">
                  <c:v>2.1637940000000002</c:v>
                </c:pt>
                <c:pt idx="7288">
                  <c:v>2.1684679999999998</c:v>
                </c:pt>
                <c:pt idx="7289">
                  <c:v>2.1816930000000001</c:v>
                </c:pt>
                <c:pt idx="7290">
                  <c:v>2.158944</c:v>
                </c:pt>
                <c:pt idx="7291">
                  <c:v>2.1511240000000003</c:v>
                </c:pt>
                <c:pt idx="7292">
                  <c:v>2.1789100000000001</c:v>
                </c:pt>
                <c:pt idx="7293">
                  <c:v>2.18119</c:v>
                </c:pt>
                <c:pt idx="7294">
                  <c:v>2.1666540000000003</c:v>
                </c:pt>
                <c:pt idx="7295">
                  <c:v>2.1640860000000002</c:v>
                </c:pt>
                <c:pt idx="7296">
                  <c:v>2.1581669999999997</c:v>
                </c:pt>
                <c:pt idx="7297">
                  <c:v>2.1485409999999998</c:v>
                </c:pt>
                <c:pt idx="7298">
                  <c:v>2.1600079999999999</c:v>
                </c:pt>
                <c:pt idx="7299">
                  <c:v>2.1775139999999999</c:v>
                </c:pt>
                <c:pt idx="7300">
                  <c:v>2.1735090000000001</c:v>
                </c:pt>
                <c:pt idx="7301">
                  <c:v>2.169788</c:v>
                </c:pt>
                <c:pt idx="7302">
                  <c:v>2.1725750000000001</c:v>
                </c:pt>
                <c:pt idx="7303">
                  <c:v>2.1715610000000001</c:v>
                </c:pt>
                <c:pt idx="7304">
                  <c:v>2.1761790000000003</c:v>
                </c:pt>
                <c:pt idx="7305">
                  <c:v>2.1755399999999998</c:v>
                </c:pt>
                <c:pt idx="7306">
                  <c:v>2.1659550000000003</c:v>
                </c:pt>
                <c:pt idx="7307">
                  <c:v>2.165835</c:v>
                </c:pt>
                <c:pt idx="7308">
                  <c:v>2.1773730000000002</c:v>
                </c:pt>
                <c:pt idx="7309">
                  <c:v>2.1698719999999998</c:v>
                </c:pt>
                <c:pt idx="7310">
                  <c:v>2.154922</c:v>
                </c:pt>
                <c:pt idx="7311">
                  <c:v>2.166007</c:v>
                </c:pt>
                <c:pt idx="7312">
                  <c:v>2.1760099999999998</c:v>
                </c:pt>
                <c:pt idx="7313">
                  <c:v>2.1772840000000002</c:v>
                </c:pt>
                <c:pt idx="7314">
                  <c:v>2.1766969999999999</c:v>
                </c:pt>
                <c:pt idx="7315">
                  <c:v>2.1688580000000002</c:v>
                </c:pt>
                <c:pt idx="7316">
                  <c:v>2.172952</c:v>
                </c:pt>
                <c:pt idx="7317">
                  <c:v>2.1796600000000002</c:v>
                </c:pt>
                <c:pt idx="7318">
                  <c:v>2.1691279999999997</c:v>
                </c:pt>
                <c:pt idx="7319">
                  <c:v>2.1644810000000003</c:v>
                </c:pt>
                <c:pt idx="7320">
                  <c:v>2.1827860000000001</c:v>
                </c:pt>
                <c:pt idx="7321">
                  <c:v>2.1845140000000001</c:v>
                </c:pt>
                <c:pt idx="7322">
                  <c:v>2.161924</c:v>
                </c:pt>
                <c:pt idx="7323">
                  <c:v>2.172542</c:v>
                </c:pt>
                <c:pt idx="7324">
                  <c:v>2.1919310000000003</c:v>
                </c:pt>
                <c:pt idx="7325">
                  <c:v>2.1785459999999999</c:v>
                </c:pt>
                <c:pt idx="7326">
                  <c:v>2.170687</c:v>
                </c:pt>
                <c:pt idx="7327">
                  <c:v>2.174614</c:v>
                </c:pt>
                <c:pt idx="7328">
                  <c:v>2.176539</c:v>
                </c:pt>
                <c:pt idx="7329">
                  <c:v>2.1811540000000003</c:v>
                </c:pt>
                <c:pt idx="7330">
                  <c:v>2.1755149999999999</c:v>
                </c:pt>
                <c:pt idx="7331">
                  <c:v>2.1602250000000001</c:v>
                </c:pt>
                <c:pt idx="7332">
                  <c:v>2.1592799999999999</c:v>
                </c:pt>
                <c:pt idx="7333">
                  <c:v>2.1749510000000001</c:v>
                </c:pt>
                <c:pt idx="7334">
                  <c:v>2.184974</c:v>
                </c:pt>
                <c:pt idx="7335">
                  <c:v>2.1870120000000002</c:v>
                </c:pt>
                <c:pt idx="7336">
                  <c:v>2.1842410000000001</c:v>
                </c:pt>
                <c:pt idx="7337">
                  <c:v>2.171249</c:v>
                </c:pt>
                <c:pt idx="7338">
                  <c:v>2.166401</c:v>
                </c:pt>
                <c:pt idx="7339">
                  <c:v>2.177683</c:v>
                </c:pt>
                <c:pt idx="7340">
                  <c:v>2.1770230000000002</c:v>
                </c:pt>
                <c:pt idx="7341">
                  <c:v>2.1636100000000003</c:v>
                </c:pt>
                <c:pt idx="7342">
                  <c:v>2.1721060000000003</c:v>
                </c:pt>
                <c:pt idx="7343">
                  <c:v>2.1782950000000003</c:v>
                </c:pt>
                <c:pt idx="7344">
                  <c:v>2.1631</c:v>
                </c:pt>
                <c:pt idx="7345">
                  <c:v>2.1720470000000001</c:v>
                </c:pt>
                <c:pt idx="7346">
                  <c:v>2.191058</c:v>
                </c:pt>
                <c:pt idx="7347">
                  <c:v>2.1890299999999998</c:v>
                </c:pt>
                <c:pt idx="7348">
                  <c:v>2.1816490000000002</c:v>
                </c:pt>
                <c:pt idx="7349">
                  <c:v>2.1744140000000001</c:v>
                </c:pt>
                <c:pt idx="7350">
                  <c:v>2.1707339999999999</c:v>
                </c:pt>
                <c:pt idx="7351">
                  <c:v>2.17679</c:v>
                </c:pt>
                <c:pt idx="7352">
                  <c:v>2.1748950000000002</c:v>
                </c:pt>
                <c:pt idx="7353">
                  <c:v>2.1695599999999997</c:v>
                </c:pt>
                <c:pt idx="7354">
                  <c:v>2.1785709999999998</c:v>
                </c:pt>
                <c:pt idx="7355">
                  <c:v>2.1767669999999999</c:v>
                </c:pt>
                <c:pt idx="7356">
                  <c:v>2.1666650000000001</c:v>
                </c:pt>
                <c:pt idx="7357">
                  <c:v>2.1900759999999999</c:v>
                </c:pt>
                <c:pt idx="7358">
                  <c:v>2.2008320000000001</c:v>
                </c:pt>
                <c:pt idx="7359">
                  <c:v>2.17631</c:v>
                </c:pt>
                <c:pt idx="7360">
                  <c:v>2.1776089999999999</c:v>
                </c:pt>
                <c:pt idx="7361">
                  <c:v>2.1947950000000001</c:v>
                </c:pt>
                <c:pt idx="7362">
                  <c:v>2.1833720000000003</c:v>
                </c:pt>
                <c:pt idx="7363">
                  <c:v>2.1679979999999999</c:v>
                </c:pt>
                <c:pt idx="7364">
                  <c:v>2.1807030000000003</c:v>
                </c:pt>
                <c:pt idx="7365">
                  <c:v>2.1898869999999997</c:v>
                </c:pt>
                <c:pt idx="7366">
                  <c:v>2.173851</c:v>
                </c:pt>
                <c:pt idx="7367">
                  <c:v>2.1763880000000002</c:v>
                </c:pt>
                <c:pt idx="7368">
                  <c:v>2.1915139999999997</c:v>
                </c:pt>
                <c:pt idx="7369">
                  <c:v>2.1768320000000001</c:v>
                </c:pt>
                <c:pt idx="7370">
                  <c:v>2.1664110000000001</c:v>
                </c:pt>
                <c:pt idx="7371">
                  <c:v>2.1743360000000003</c:v>
                </c:pt>
                <c:pt idx="7372">
                  <c:v>2.1695789999999997</c:v>
                </c:pt>
                <c:pt idx="7373">
                  <c:v>2.1768719999999999</c:v>
                </c:pt>
                <c:pt idx="7374">
                  <c:v>2.188113</c:v>
                </c:pt>
                <c:pt idx="7375">
                  <c:v>2.1775279999999997</c:v>
                </c:pt>
                <c:pt idx="7376">
                  <c:v>2.1753460000000002</c:v>
                </c:pt>
                <c:pt idx="7377">
                  <c:v>2.18757</c:v>
                </c:pt>
                <c:pt idx="7378">
                  <c:v>2.1825589999999999</c:v>
                </c:pt>
                <c:pt idx="7379">
                  <c:v>2.1842420000000002</c:v>
                </c:pt>
                <c:pt idx="7380">
                  <c:v>2.1994639999999999</c:v>
                </c:pt>
                <c:pt idx="7381">
                  <c:v>2.1896240000000002</c:v>
                </c:pt>
                <c:pt idx="7382">
                  <c:v>2.1780360000000001</c:v>
                </c:pt>
                <c:pt idx="7383">
                  <c:v>2.1892180000000003</c:v>
                </c:pt>
                <c:pt idx="7384">
                  <c:v>2.1937489999999999</c:v>
                </c:pt>
                <c:pt idx="7385">
                  <c:v>2.1737390000000003</c:v>
                </c:pt>
                <c:pt idx="7386">
                  <c:v>2.177959</c:v>
                </c:pt>
                <c:pt idx="7387">
                  <c:v>2.2012070000000001</c:v>
                </c:pt>
                <c:pt idx="7388">
                  <c:v>2.1849730000000003</c:v>
                </c:pt>
                <c:pt idx="7389">
                  <c:v>2.177794</c:v>
                </c:pt>
                <c:pt idx="7390">
                  <c:v>2.1921889999999999</c:v>
                </c:pt>
                <c:pt idx="7391">
                  <c:v>2.1823579999999998</c:v>
                </c:pt>
                <c:pt idx="7392">
                  <c:v>2.179189</c:v>
                </c:pt>
                <c:pt idx="7393">
                  <c:v>2.1891189999999998</c:v>
                </c:pt>
                <c:pt idx="7394">
                  <c:v>2.1839459999999997</c:v>
                </c:pt>
                <c:pt idx="7395">
                  <c:v>2.1749179999999999</c:v>
                </c:pt>
                <c:pt idx="7396">
                  <c:v>2.1847639999999999</c:v>
                </c:pt>
                <c:pt idx="7397">
                  <c:v>2.1913229999999997</c:v>
                </c:pt>
                <c:pt idx="7398">
                  <c:v>2.1819999999999999</c:v>
                </c:pt>
                <c:pt idx="7399">
                  <c:v>2.1823930000000002</c:v>
                </c:pt>
                <c:pt idx="7400">
                  <c:v>2.1856900000000001</c:v>
                </c:pt>
                <c:pt idx="7401">
                  <c:v>2.1854849999999999</c:v>
                </c:pt>
                <c:pt idx="7402">
                  <c:v>2.1885969999999997</c:v>
                </c:pt>
                <c:pt idx="7403">
                  <c:v>2.182544</c:v>
                </c:pt>
                <c:pt idx="7404">
                  <c:v>2.1774940000000003</c:v>
                </c:pt>
                <c:pt idx="7405">
                  <c:v>2.1833309999999999</c:v>
                </c:pt>
                <c:pt idx="7406">
                  <c:v>2.190725</c:v>
                </c:pt>
                <c:pt idx="7407">
                  <c:v>2.1862839999999997</c:v>
                </c:pt>
                <c:pt idx="7408">
                  <c:v>2.1864249999999998</c:v>
                </c:pt>
                <c:pt idx="7409">
                  <c:v>2.1962710000000003</c:v>
                </c:pt>
                <c:pt idx="7410">
                  <c:v>2.1968459999999999</c:v>
                </c:pt>
                <c:pt idx="7411">
                  <c:v>2.189565</c:v>
                </c:pt>
                <c:pt idx="7412">
                  <c:v>2.184018</c:v>
                </c:pt>
                <c:pt idx="7413">
                  <c:v>2.1874640000000003</c:v>
                </c:pt>
                <c:pt idx="7414">
                  <c:v>2.1930529999999999</c:v>
                </c:pt>
                <c:pt idx="7415">
                  <c:v>2.1891750000000001</c:v>
                </c:pt>
                <c:pt idx="7416">
                  <c:v>2.1781290000000002</c:v>
                </c:pt>
                <c:pt idx="7417">
                  <c:v>2.1757219999999999</c:v>
                </c:pt>
                <c:pt idx="7418">
                  <c:v>2.1868449999999999</c:v>
                </c:pt>
                <c:pt idx="7419">
                  <c:v>2.1937090000000001</c:v>
                </c:pt>
                <c:pt idx="7420">
                  <c:v>2.1968360000000002</c:v>
                </c:pt>
                <c:pt idx="7421">
                  <c:v>2.1954910000000001</c:v>
                </c:pt>
                <c:pt idx="7422">
                  <c:v>2.1905710000000003</c:v>
                </c:pt>
                <c:pt idx="7423">
                  <c:v>2.19922</c:v>
                </c:pt>
                <c:pt idx="7424">
                  <c:v>2.2042079999999999</c:v>
                </c:pt>
                <c:pt idx="7425">
                  <c:v>2.188266</c:v>
                </c:pt>
                <c:pt idx="7426">
                  <c:v>2.1796230000000003</c:v>
                </c:pt>
                <c:pt idx="7427">
                  <c:v>2.1888329999999998</c:v>
                </c:pt>
                <c:pt idx="7428">
                  <c:v>2.190779</c:v>
                </c:pt>
                <c:pt idx="7429">
                  <c:v>2.184247</c:v>
                </c:pt>
                <c:pt idx="7430">
                  <c:v>2.1827209999999999</c:v>
                </c:pt>
                <c:pt idx="7431">
                  <c:v>2.1841680000000001</c:v>
                </c:pt>
                <c:pt idx="7432">
                  <c:v>2.1928369999999999</c:v>
                </c:pt>
                <c:pt idx="7433">
                  <c:v>2.2059639999999998</c:v>
                </c:pt>
                <c:pt idx="7434">
                  <c:v>2.196866</c:v>
                </c:pt>
                <c:pt idx="7435">
                  <c:v>2.1871369999999999</c:v>
                </c:pt>
                <c:pt idx="7436">
                  <c:v>2.1969789999999998</c:v>
                </c:pt>
                <c:pt idx="7437">
                  <c:v>2.1949930000000002</c:v>
                </c:pt>
                <c:pt idx="7438">
                  <c:v>2.187503</c:v>
                </c:pt>
                <c:pt idx="7439">
                  <c:v>2.189317</c:v>
                </c:pt>
                <c:pt idx="7440">
                  <c:v>2.1954750000000001</c:v>
                </c:pt>
                <c:pt idx="7441">
                  <c:v>2.1993879999999999</c:v>
                </c:pt>
                <c:pt idx="7442">
                  <c:v>2.1879219999999999</c:v>
                </c:pt>
                <c:pt idx="7443">
                  <c:v>2.1831990000000001</c:v>
                </c:pt>
                <c:pt idx="7444">
                  <c:v>2.1957770000000001</c:v>
                </c:pt>
                <c:pt idx="7445">
                  <c:v>2.1984699999999999</c:v>
                </c:pt>
                <c:pt idx="7446">
                  <c:v>2.1880730000000002</c:v>
                </c:pt>
                <c:pt idx="7447">
                  <c:v>2.1931959999999999</c:v>
                </c:pt>
                <c:pt idx="7448">
                  <c:v>2.2024949999999999</c:v>
                </c:pt>
                <c:pt idx="7449">
                  <c:v>2.1918880000000001</c:v>
                </c:pt>
                <c:pt idx="7450">
                  <c:v>2.1909049999999999</c:v>
                </c:pt>
                <c:pt idx="7451">
                  <c:v>2.202976</c:v>
                </c:pt>
                <c:pt idx="7452">
                  <c:v>2.203382</c:v>
                </c:pt>
                <c:pt idx="7453">
                  <c:v>2.192342</c:v>
                </c:pt>
                <c:pt idx="7454">
                  <c:v>2.182096</c:v>
                </c:pt>
                <c:pt idx="7455">
                  <c:v>2.1890039999999997</c:v>
                </c:pt>
                <c:pt idx="7456">
                  <c:v>2.1874799999999999</c:v>
                </c:pt>
                <c:pt idx="7457">
                  <c:v>2.1821999999999999</c:v>
                </c:pt>
                <c:pt idx="7458">
                  <c:v>2.198617</c:v>
                </c:pt>
                <c:pt idx="7459">
                  <c:v>2.2014810000000002</c:v>
                </c:pt>
                <c:pt idx="7460">
                  <c:v>2.1964410000000001</c:v>
                </c:pt>
                <c:pt idx="7461">
                  <c:v>2.2049339999999997</c:v>
                </c:pt>
                <c:pt idx="7462">
                  <c:v>2.2083550000000001</c:v>
                </c:pt>
                <c:pt idx="7463">
                  <c:v>2.200564</c:v>
                </c:pt>
                <c:pt idx="7464">
                  <c:v>2.197174</c:v>
                </c:pt>
                <c:pt idx="7465">
                  <c:v>2.210102</c:v>
                </c:pt>
                <c:pt idx="7466">
                  <c:v>2.2053579999999999</c:v>
                </c:pt>
                <c:pt idx="7467">
                  <c:v>2.1899610000000003</c:v>
                </c:pt>
                <c:pt idx="7468">
                  <c:v>2.2046190000000001</c:v>
                </c:pt>
                <c:pt idx="7469">
                  <c:v>2.2096869999999997</c:v>
                </c:pt>
                <c:pt idx="7470">
                  <c:v>2.1839390000000001</c:v>
                </c:pt>
                <c:pt idx="7471">
                  <c:v>2.1754610000000003</c:v>
                </c:pt>
                <c:pt idx="7472">
                  <c:v>2.1862810000000001</c:v>
                </c:pt>
                <c:pt idx="7473">
                  <c:v>2.1882539999999997</c:v>
                </c:pt>
                <c:pt idx="7474">
                  <c:v>2.1946270000000001</c:v>
                </c:pt>
                <c:pt idx="7475">
                  <c:v>2.1997020000000003</c:v>
                </c:pt>
                <c:pt idx="7476">
                  <c:v>2.1935830000000003</c:v>
                </c:pt>
                <c:pt idx="7477">
                  <c:v>2.2060300000000002</c:v>
                </c:pt>
                <c:pt idx="7478">
                  <c:v>2.2151259999999997</c:v>
                </c:pt>
                <c:pt idx="7479">
                  <c:v>2.2026300000000001</c:v>
                </c:pt>
                <c:pt idx="7480">
                  <c:v>2.2014269999999998</c:v>
                </c:pt>
                <c:pt idx="7481">
                  <c:v>2.2044999999999999</c:v>
                </c:pt>
                <c:pt idx="7482">
                  <c:v>2.192113</c:v>
                </c:pt>
                <c:pt idx="7483">
                  <c:v>2.180177</c:v>
                </c:pt>
                <c:pt idx="7484">
                  <c:v>2.1970590000000003</c:v>
                </c:pt>
                <c:pt idx="7485">
                  <c:v>2.2117070000000001</c:v>
                </c:pt>
                <c:pt idx="7486">
                  <c:v>2.1995550000000001</c:v>
                </c:pt>
                <c:pt idx="7487">
                  <c:v>2.2044969999999999</c:v>
                </c:pt>
                <c:pt idx="7488">
                  <c:v>2.2099419999999999</c:v>
                </c:pt>
                <c:pt idx="7489">
                  <c:v>2.1917999999999997</c:v>
                </c:pt>
                <c:pt idx="7490">
                  <c:v>2.1951869999999998</c:v>
                </c:pt>
                <c:pt idx="7491">
                  <c:v>2.2116259999999999</c:v>
                </c:pt>
                <c:pt idx="7492">
                  <c:v>2.203462</c:v>
                </c:pt>
                <c:pt idx="7493">
                  <c:v>2.1967220000000003</c:v>
                </c:pt>
                <c:pt idx="7494">
                  <c:v>2.2145799999999998</c:v>
                </c:pt>
                <c:pt idx="7495">
                  <c:v>2.2100900000000001</c:v>
                </c:pt>
                <c:pt idx="7496">
                  <c:v>2.1963889999999999</c:v>
                </c:pt>
                <c:pt idx="7497">
                  <c:v>2.1993070000000001</c:v>
                </c:pt>
                <c:pt idx="7498">
                  <c:v>2.1973760000000002</c:v>
                </c:pt>
                <c:pt idx="7499">
                  <c:v>2.199004</c:v>
                </c:pt>
                <c:pt idx="7500">
                  <c:v>2.207983</c:v>
                </c:pt>
                <c:pt idx="7501">
                  <c:v>2.205368</c:v>
                </c:pt>
                <c:pt idx="7502">
                  <c:v>2.1954409999999998</c:v>
                </c:pt>
                <c:pt idx="7503">
                  <c:v>2.2022459999999997</c:v>
                </c:pt>
                <c:pt idx="7504">
                  <c:v>2.2120470000000001</c:v>
                </c:pt>
                <c:pt idx="7505">
                  <c:v>2.207487</c:v>
                </c:pt>
                <c:pt idx="7506">
                  <c:v>2.2008030000000001</c:v>
                </c:pt>
                <c:pt idx="7507">
                  <c:v>2.1991860000000001</c:v>
                </c:pt>
                <c:pt idx="7508">
                  <c:v>2.2019919999999997</c:v>
                </c:pt>
                <c:pt idx="7509">
                  <c:v>2.204523</c:v>
                </c:pt>
                <c:pt idx="7510">
                  <c:v>2.1964680000000003</c:v>
                </c:pt>
                <c:pt idx="7511">
                  <c:v>2.192412</c:v>
                </c:pt>
                <c:pt idx="7512">
                  <c:v>2.199951</c:v>
                </c:pt>
                <c:pt idx="7513">
                  <c:v>2.2080489999999999</c:v>
                </c:pt>
                <c:pt idx="7514">
                  <c:v>2.2068019999999997</c:v>
                </c:pt>
                <c:pt idx="7515">
                  <c:v>2.2003560000000002</c:v>
                </c:pt>
                <c:pt idx="7516">
                  <c:v>2.2124950000000001</c:v>
                </c:pt>
                <c:pt idx="7517">
                  <c:v>2.2173750000000001</c:v>
                </c:pt>
                <c:pt idx="7518">
                  <c:v>2.2064729999999999</c:v>
                </c:pt>
                <c:pt idx="7519">
                  <c:v>2.2090939999999999</c:v>
                </c:pt>
                <c:pt idx="7520">
                  <c:v>2.2107380000000001</c:v>
                </c:pt>
                <c:pt idx="7521">
                  <c:v>2.2023739999999998</c:v>
                </c:pt>
                <c:pt idx="7522">
                  <c:v>2.2057700000000002</c:v>
                </c:pt>
                <c:pt idx="7523">
                  <c:v>2.2209849999999998</c:v>
                </c:pt>
                <c:pt idx="7524">
                  <c:v>2.2090879999999999</c:v>
                </c:pt>
                <c:pt idx="7525">
                  <c:v>2.1887129999999999</c:v>
                </c:pt>
                <c:pt idx="7526">
                  <c:v>2.204577</c:v>
                </c:pt>
                <c:pt idx="7527">
                  <c:v>2.2213849999999997</c:v>
                </c:pt>
                <c:pt idx="7528">
                  <c:v>2.214423</c:v>
                </c:pt>
                <c:pt idx="7529">
                  <c:v>2.2035710000000002</c:v>
                </c:pt>
                <c:pt idx="7530">
                  <c:v>2.1995100000000001</c:v>
                </c:pt>
                <c:pt idx="7531">
                  <c:v>2.204075</c:v>
                </c:pt>
                <c:pt idx="7532">
                  <c:v>2.208723</c:v>
                </c:pt>
                <c:pt idx="7533">
                  <c:v>2.203246</c:v>
                </c:pt>
                <c:pt idx="7534">
                  <c:v>2.1990179999999997</c:v>
                </c:pt>
                <c:pt idx="7535">
                  <c:v>2.2114640000000003</c:v>
                </c:pt>
                <c:pt idx="7536">
                  <c:v>2.2135189999999998</c:v>
                </c:pt>
                <c:pt idx="7537">
                  <c:v>2.2009220000000003</c:v>
                </c:pt>
                <c:pt idx="7538">
                  <c:v>2.2075810000000002</c:v>
                </c:pt>
                <c:pt idx="7539">
                  <c:v>2.2122479999999998</c:v>
                </c:pt>
                <c:pt idx="7540">
                  <c:v>2.2040790000000001</c:v>
                </c:pt>
                <c:pt idx="7541">
                  <c:v>2.2037580000000001</c:v>
                </c:pt>
                <c:pt idx="7542">
                  <c:v>2.204364</c:v>
                </c:pt>
                <c:pt idx="7543">
                  <c:v>2.2006540000000001</c:v>
                </c:pt>
                <c:pt idx="7544">
                  <c:v>2.2066239999999997</c:v>
                </c:pt>
                <c:pt idx="7545">
                  <c:v>2.2159990000000001</c:v>
                </c:pt>
                <c:pt idx="7546">
                  <c:v>2.2121399999999998</c:v>
                </c:pt>
                <c:pt idx="7547">
                  <c:v>2.2121219999999999</c:v>
                </c:pt>
                <c:pt idx="7548">
                  <c:v>2.225781</c:v>
                </c:pt>
                <c:pt idx="7549">
                  <c:v>2.2224930000000001</c:v>
                </c:pt>
                <c:pt idx="7550">
                  <c:v>2.2136810000000002</c:v>
                </c:pt>
                <c:pt idx="7551">
                  <c:v>2.2173910000000001</c:v>
                </c:pt>
                <c:pt idx="7552">
                  <c:v>2.2075240000000003</c:v>
                </c:pt>
                <c:pt idx="7553">
                  <c:v>2.1989920000000001</c:v>
                </c:pt>
                <c:pt idx="7554">
                  <c:v>2.2110630000000002</c:v>
                </c:pt>
                <c:pt idx="7555">
                  <c:v>2.2236799999999999</c:v>
                </c:pt>
                <c:pt idx="7556">
                  <c:v>2.213174</c:v>
                </c:pt>
                <c:pt idx="7557">
                  <c:v>2.213301</c:v>
                </c:pt>
                <c:pt idx="7558">
                  <c:v>2.224564</c:v>
                </c:pt>
                <c:pt idx="7559">
                  <c:v>2.211106</c:v>
                </c:pt>
                <c:pt idx="7560">
                  <c:v>2.2106820000000003</c:v>
                </c:pt>
                <c:pt idx="7561">
                  <c:v>2.217835</c:v>
                </c:pt>
                <c:pt idx="7562">
                  <c:v>2.2005809999999997</c:v>
                </c:pt>
                <c:pt idx="7563">
                  <c:v>2.1975280000000001</c:v>
                </c:pt>
                <c:pt idx="7564">
                  <c:v>2.2122229999999998</c:v>
                </c:pt>
                <c:pt idx="7565">
                  <c:v>2.2178279999999999</c:v>
                </c:pt>
                <c:pt idx="7566">
                  <c:v>2.2190469999999998</c:v>
                </c:pt>
                <c:pt idx="7567">
                  <c:v>2.2187169999999998</c:v>
                </c:pt>
                <c:pt idx="7568">
                  <c:v>2.209619</c:v>
                </c:pt>
                <c:pt idx="7569">
                  <c:v>2.2059480000000002</c:v>
                </c:pt>
                <c:pt idx="7570">
                  <c:v>2.2190890000000003</c:v>
                </c:pt>
                <c:pt idx="7571">
                  <c:v>2.2201409999999999</c:v>
                </c:pt>
                <c:pt idx="7572">
                  <c:v>2.218502</c:v>
                </c:pt>
                <c:pt idx="7573">
                  <c:v>2.2268520000000001</c:v>
                </c:pt>
                <c:pt idx="7574">
                  <c:v>2.2177819999999997</c:v>
                </c:pt>
                <c:pt idx="7575">
                  <c:v>2.2027570000000001</c:v>
                </c:pt>
                <c:pt idx="7576">
                  <c:v>2.2052100000000001</c:v>
                </c:pt>
                <c:pt idx="7577">
                  <c:v>2.2232240000000001</c:v>
                </c:pt>
                <c:pt idx="7578">
                  <c:v>2.2261439999999997</c:v>
                </c:pt>
                <c:pt idx="7579">
                  <c:v>2.2150620000000001</c:v>
                </c:pt>
                <c:pt idx="7580">
                  <c:v>2.2122850000000001</c:v>
                </c:pt>
                <c:pt idx="7581">
                  <c:v>2.2141799999999998</c:v>
                </c:pt>
                <c:pt idx="7582">
                  <c:v>2.2138309999999999</c:v>
                </c:pt>
                <c:pt idx="7583">
                  <c:v>2.213425</c:v>
                </c:pt>
                <c:pt idx="7584">
                  <c:v>2.2165629999999998</c:v>
                </c:pt>
                <c:pt idx="7585">
                  <c:v>2.2210169999999998</c:v>
                </c:pt>
                <c:pt idx="7586">
                  <c:v>2.2186310000000002</c:v>
                </c:pt>
                <c:pt idx="7587">
                  <c:v>2.2150449999999999</c:v>
                </c:pt>
                <c:pt idx="7588">
                  <c:v>2.2163490000000001</c:v>
                </c:pt>
                <c:pt idx="7589">
                  <c:v>2.2215419999999999</c:v>
                </c:pt>
                <c:pt idx="7590">
                  <c:v>2.2117100000000001</c:v>
                </c:pt>
                <c:pt idx="7591">
                  <c:v>2.2058200000000001</c:v>
                </c:pt>
                <c:pt idx="7592">
                  <c:v>2.2228029999999999</c:v>
                </c:pt>
                <c:pt idx="7593">
                  <c:v>2.2243740000000001</c:v>
                </c:pt>
                <c:pt idx="7594">
                  <c:v>2.2166860000000002</c:v>
                </c:pt>
                <c:pt idx="7595">
                  <c:v>2.2273449999999997</c:v>
                </c:pt>
                <c:pt idx="7596">
                  <c:v>2.2329850000000002</c:v>
                </c:pt>
                <c:pt idx="7597">
                  <c:v>2.2210970000000003</c:v>
                </c:pt>
                <c:pt idx="7598">
                  <c:v>2.212224</c:v>
                </c:pt>
                <c:pt idx="7599">
                  <c:v>2.2156919999999998</c:v>
                </c:pt>
                <c:pt idx="7600">
                  <c:v>2.2167680000000001</c:v>
                </c:pt>
                <c:pt idx="7601">
                  <c:v>2.220993</c:v>
                </c:pt>
                <c:pt idx="7602">
                  <c:v>2.2163690000000003</c:v>
                </c:pt>
                <c:pt idx="7603">
                  <c:v>2.2057599999999997</c:v>
                </c:pt>
                <c:pt idx="7604">
                  <c:v>2.226178</c:v>
                </c:pt>
                <c:pt idx="7605">
                  <c:v>2.231465</c:v>
                </c:pt>
                <c:pt idx="7606">
                  <c:v>2.2098199999999997</c:v>
                </c:pt>
                <c:pt idx="7607">
                  <c:v>2.2147429999999999</c:v>
                </c:pt>
                <c:pt idx="7608">
                  <c:v>2.2235990000000001</c:v>
                </c:pt>
                <c:pt idx="7609">
                  <c:v>2.217822</c:v>
                </c:pt>
                <c:pt idx="7610">
                  <c:v>2.213114</c:v>
                </c:pt>
                <c:pt idx="7611">
                  <c:v>2.2233480000000001</c:v>
                </c:pt>
                <c:pt idx="7612">
                  <c:v>2.2291920000000003</c:v>
                </c:pt>
                <c:pt idx="7613">
                  <c:v>2.2210679999999998</c:v>
                </c:pt>
                <c:pt idx="7614">
                  <c:v>2.2198770000000003</c:v>
                </c:pt>
                <c:pt idx="7615">
                  <c:v>2.2165530000000002</c:v>
                </c:pt>
                <c:pt idx="7616">
                  <c:v>2.2140589999999998</c:v>
                </c:pt>
                <c:pt idx="7617">
                  <c:v>2.227627</c:v>
                </c:pt>
                <c:pt idx="7618">
                  <c:v>2.2340140000000002</c:v>
                </c:pt>
                <c:pt idx="7619">
                  <c:v>2.2242660000000001</c:v>
                </c:pt>
                <c:pt idx="7620">
                  <c:v>2.225765</c:v>
                </c:pt>
                <c:pt idx="7621">
                  <c:v>2.2323649999999997</c:v>
                </c:pt>
                <c:pt idx="7622">
                  <c:v>2.2230099999999999</c:v>
                </c:pt>
                <c:pt idx="7623">
                  <c:v>2.2241970000000002</c:v>
                </c:pt>
                <c:pt idx="7624">
                  <c:v>2.2306520000000001</c:v>
                </c:pt>
                <c:pt idx="7625">
                  <c:v>2.2204639999999998</c:v>
                </c:pt>
                <c:pt idx="7626">
                  <c:v>2.2220490000000002</c:v>
                </c:pt>
                <c:pt idx="7627">
                  <c:v>2.228224</c:v>
                </c:pt>
                <c:pt idx="7628">
                  <c:v>2.2189810000000003</c:v>
                </c:pt>
                <c:pt idx="7629">
                  <c:v>2.2188699999999999</c:v>
                </c:pt>
                <c:pt idx="7630">
                  <c:v>2.2242930000000003</c:v>
                </c:pt>
                <c:pt idx="7631">
                  <c:v>2.2180819999999999</c:v>
                </c:pt>
                <c:pt idx="7632">
                  <c:v>2.2190099999999999</c:v>
                </c:pt>
                <c:pt idx="7633">
                  <c:v>2.2335229999999999</c:v>
                </c:pt>
                <c:pt idx="7634">
                  <c:v>2.2317309999999999</c:v>
                </c:pt>
                <c:pt idx="7635">
                  <c:v>2.2267669999999997</c:v>
                </c:pt>
                <c:pt idx="7636">
                  <c:v>2.230105</c:v>
                </c:pt>
                <c:pt idx="7637">
                  <c:v>2.2226150000000002</c:v>
                </c:pt>
                <c:pt idx="7638">
                  <c:v>2.2187010000000003</c:v>
                </c:pt>
                <c:pt idx="7639">
                  <c:v>2.2248570000000001</c:v>
                </c:pt>
                <c:pt idx="7640">
                  <c:v>2.2197880000000003</c:v>
                </c:pt>
                <c:pt idx="7641">
                  <c:v>2.2164330000000003</c:v>
                </c:pt>
                <c:pt idx="7642">
                  <c:v>2.2272080000000001</c:v>
                </c:pt>
                <c:pt idx="7643">
                  <c:v>2.2238100000000003</c:v>
                </c:pt>
                <c:pt idx="7644">
                  <c:v>2.217873</c:v>
                </c:pt>
                <c:pt idx="7645">
                  <c:v>2.2361810000000002</c:v>
                </c:pt>
                <c:pt idx="7646">
                  <c:v>2.2383290000000002</c:v>
                </c:pt>
                <c:pt idx="7647">
                  <c:v>2.2300059999999999</c:v>
                </c:pt>
                <c:pt idx="7648">
                  <c:v>2.2381229999999999</c:v>
                </c:pt>
                <c:pt idx="7649">
                  <c:v>2.2274400000000001</c:v>
                </c:pt>
                <c:pt idx="7650">
                  <c:v>2.2129539999999999</c:v>
                </c:pt>
                <c:pt idx="7651">
                  <c:v>2.2202250000000001</c:v>
                </c:pt>
                <c:pt idx="7652">
                  <c:v>2.22281</c:v>
                </c:pt>
                <c:pt idx="7653">
                  <c:v>2.228469</c:v>
                </c:pt>
                <c:pt idx="7654">
                  <c:v>2.234076</c:v>
                </c:pt>
                <c:pt idx="7655">
                  <c:v>2.2328969999999999</c:v>
                </c:pt>
                <c:pt idx="7656">
                  <c:v>2.2367109999999997</c:v>
                </c:pt>
                <c:pt idx="7657">
                  <c:v>2.23461</c:v>
                </c:pt>
                <c:pt idx="7658">
                  <c:v>2.2313559999999999</c:v>
                </c:pt>
                <c:pt idx="7659">
                  <c:v>2.2374689999999999</c:v>
                </c:pt>
                <c:pt idx="7660">
                  <c:v>2.2388159999999999</c:v>
                </c:pt>
                <c:pt idx="7661">
                  <c:v>2.2232750000000001</c:v>
                </c:pt>
                <c:pt idx="7662">
                  <c:v>2.2168580000000002</c:v>
                </c:pt>
                <c:pt idx="7663">
                  <c:v>2.2251019999999997</c:v>
                </c:pt>
                <c:pt idx="7664">
                  <c:v>2.223563</c:v>
                </c:pt>
                <c:pt idx="7665">
                  <c:v>2.2184239999999997</c:v>
                </c:pt>
                <c:pt idx="7666">
                  <c:v>2.2230590000000001</c:v>
                </c:pt>
                <c:pt idx="7667">
                  <c:v>2.2320180000000001</c:v>
                </c:pt>
                <c:pt idx="7668">
                  <c:v>2.2299480000000003</c:v>
                </c:pt>
                <c:pt idx="7669">
                  <c:v>2.229393</c:v>
                </c:pt>
                <c:pt idx="7670">
                  <c:v>2.241711</c:v>
                </c:pt>
                <c:pt idx="7671">
                  <c:v>2.243725</c:v>
                </c:pt>
                <c:pt idx="7672">
                  <c:v>2.2340979999999999</c:v>
                </c:pt>
                <c:pt idx="7673">
                  <c:v>2.237107</c:v>
                </c:pt>
                <c:pt idx="7674">
                  <c:v>2.2341129999999998</c:v>
                </c:pt>
                <c:pt idx="7675">
                  <c:v>2.220113</c:v>
                </c:pt>
                <c:pt idx="7676">
                  <c:v>2.2207369999999997</c:v>
                </c:pt>
                <c:pt idx="7677">
                  <c:v>2.2318509999999998</c:v>
                </c:pt>
                <c:pt idx="7678">
                  <c:v>2.2320869999999999</c:v>
                </c:pt>
                <c:pt idx="7679">
                  <c:v>2.2278560000000001</c:v>
                </c:pt>
                <c:pt idx="7680">
                  <c:v>2.2387280000000001</c:v>
                </c:pt>
                <c:pt idx="7681">
                  <c:v>2.2446070000000002</c:v>
                </c:pt>
                <c:pt idx="7682">
                  <c:v>2.2364740000000003</c:v>
                </c:pt>
                <c:pt idx="7683">
                  <c:v>2.239519</c:v>
                </c:pt>
                <c:pt idx="7684">
                  <c:v>2.2396539999999998</c:v>
                </c:pt>
                <c:pt idx="7685">
                  <c:v>2.2272059999999998</c:v>
                </c:pt>
                <c:pt idx="7686">
                  <c:v>2.2281649999999997</c:v>
                </c:pt>
                <c:pt idx="7687">
                  <c:v>2.2249600000000003</c:v>
                </c:pt>
                <c:pt idx="7688">
                  <c:v>2.220278</c:v>
                </c:pt>
                <c:pt idx="7689">
                  <c:v>2.240389</c:v>
                </c:pt>
                <c:pt idx="7690">
                  <c:v>2.2430599999999998</c:v>
                </c:pt>
                <c:pt idx="7691">
                  <c:v>2.2262960000000001</c:v>
                </c:pt>
                <c:pt idx="7692">
                  <c:v>2.2319399999999998</c:v>
                </c:pt>
                <c:pt idx="7693">
                  <c:v>2.2437</c:v>
                </c:pt>
                <c:pt idx="7694">
                  <c:v>2.2463340000000001</c:v>
                </c:pt>
                <c:pt idx="7695">
                  <c:v>2.240418</c:v>
                </c:pt>
                <c:pt idx="7696">
                  <c:v>2.235109</c:v>
                </c:pt>
                <c:pt idx="7697">
                  <c:v>2.235967</c:v>
                </c:pt>
                <c:pt idx="7698">
                  <c:v>2.2361500000000003</c:v>
                </c:pt>
                <c:pt idx="7699">
                  <c:v>2.2377359999999999</c:v>
                </c:pt>
                <c:pt idx="7700">
                  <c:v>2.2267779999999999</c:v>
                </c:pt>
                <c:pt idx="7701">
                  <c:v>2.222947</c:v>
                </c:pt>
                <c:pt idx="7702">
                  <c:v>2.2391290000000001</c:v>
                </c:pt>
                <c:pt idx="7703">
                  <c:v>2.241905</c:v>
                </c:pt>
                <c:pt idx="7704">
                  <c:v>2.2404450000000002</c:v>
                </c:pt>
                <c:pt idx="7705">
                  <c:v>2.241066</c:v>
                </c:pt>
                <c:pt idx="7706">
                  <c:v>2.234356</c:v>
                </c:pt>
                <c:pt idx="7707">
                  <c:v>2.2390059999999998</c:v>
                </c:pt>
                <c:pt idx="7708">
                  <c:v>2.241854</c:v>
                </c:pt>
                <c:pt idx="7709">
                  <c:v>2.2347919999999997</c:v>
                </c:pt>
                <c:pt idx="7710">
                  <c:v>2.2292740000000002</c:v>
                </c:pt>
                <c:pt idx="7711">
                  <c:v>2.2349579999999998</c:v>
                </c:pt>
                <c:pt idx="7712">
                  <c:v>2.238353</c:v>
                </c:pt>
                <c:pt idx="7713">
                  <c:v>2.2272720000000001</c:v>
                </c:pt>
                <c:pt idx="7714">
                  <c:v>2.238524</c:v>
                </c:pt>
                <c:pt idx="7715">
                  <c:v>2.2557710000000002</c:v>
                </c:pt>
                <c:pt idx="7716">
                  <c:v>2.2481679999999997</c:v>
                </c:pt>
                <c:pt idx="7717">
                  <c:v>2.2361969999999998</c:v>
                </c:pt>
                <c:pt idx="7718">
                  <c:v>2.2403040000000001</c:v>
                </c:pt>
                <c:pt idx="7719">
                  <c:v>2.2426919999999999</c:v>
                </c:pt>
                <c:pt idx="7720">
                  <c:v>2.238972</c:v>
                </c:pt>
                <c:pt idx="7721">
                  <c:v>2.245403</c:v>
                </c:pt>
                <c:pt idx="7722">
                  <c:v>2.2366459999999999</c:v>
                </c:pt>
                <c:pt idx="7723">
                  <c:v>2.2257030000000002</c:v>
                </c:pt>
                <c:pt idx="7724">
                  <c:v>2.2326550000000003</c:v>
                </c:pt>
                <c:pt idx="7725">
                  <c:v>2.2449909999999997</c:v>
                </c:pt>
                <c:pt idx="7726">
                  <c:v>2.2482549999999999</c:v>
                </c:pt>
                <c:pt idx="7727">
                  <c:v>2.2386059999999999</c:v>
                </c:pt>
                <c:pt idx="7728">
                  <c:v>2.2400539999999998</c:v>
                </c:pt>
                <c:pt idx="7729">
                  <c:v>2.2463670000000002</c:v>
                </c:pt>
                <c:pt idx="7730">
                  <c:v>2.244186</c:v>
                </c:pt>
                <c:pt idx="7731">
                  <c:v>2.2406189999999997</c:v>
                </c:pt>
                <c:pt idx="7732">
                  <c:v>2.2363729999999999</c:v>
                </c:pt>
                <c:pt idx="7733">
                  <c:v>2.2417699999999998</c:v>
                </c:pt>
                <c:pt idx="7734">
                  <c:v>2.2442320000000002</c:v>
                </c:pt>
                <c:pt idx="7735">
                  <c:v>2.2392060000000003</c:v>
                </c:pt>
                <c:pt idx="7736">
                  <c:v>2.2435350000000001</c:v>
                </c:pt>
                <c:pt idx="7737">
                  <c:v>2.244157</c:v>
                </c:pt>
                <c:pt idx="7738">
                  <c:v>2.2380469999999999</c:v>
                </c:pt>
                <c:pt idx="7739">
                  <c:v>2.2317169999999997</c:v>
                </c:pt>
                <c:pt idx="7740">
                  <c:v>2.2334209999999999</c:v>
                </c:pt>
                <c:pt idx="7741">
                  <c:v>2.2450760000000001</c:v>
                </c:pt>
                <c:pt idx="7742">
                  <c:v>2.2500150000000003</c:v>
                </c:pt>
                <c:pt idx="7743">
                  <c:v>2.2450989999999997</c:v>
                </c:pt>
                <c:pt idx="7744">
                  <c:v>2.2401020000000003</c:v>
                </c:pt>
                <c:pt idx="7745">
                  <c:v>2.2418399999999998</c:v>
                </c:pt>
                <c:pt idx="7746">
                  <c:v>2.2445909999999998</c:v>
                </c:pt>
                <c:pt idx="7747">
                  <c:v>2.23705</c:v>
                </c:pt>
                <c:pt idx="7748">
                  <c:v>2.239868</c:v>
                </c:pt>
                <c:pt idx="7749">
                  <c:v>2.2474860000000003</c:v>
                </c:pt>
                <c:pt idx="7750">
                  <c:v>2.249895</c:v>
                </c:pt>
                <c:pt idx="7751">
                  <c:v>2.2541169999999999</c:v>
                </c:pt>
                <c:pt idx="7752">
                  <c:v>2.2522869999999999</c:v>
                </c:pt>
                <c:pt idx="7753">
                  <c:v>2.2478410000000002</c:v>
                </c:pt>
                <c:pt idx="7754">
                  <c:v>2.2490559999999999</c:v>
                </c:pt>
                <c:pt idx="7755">
                  <c:v>2.2535240000000001</c:v>
                </c:pt>
                <c:pt idx="7756">
                  <c:v>2.246664</c:v>
                </c:pt>
                <c:pt idx="7757">
                  <c:v>2.2304209999999998</c:v>
                </c:pt>
                <c:pt idx="7758">
                  <c:v>2.2344200000000001</c:v>
                </c:pt>
                <c:pt idx="7759">
                  <c:v>2.2471909999999999</c:v>
                </c:pt>
                <c:pt idx="7760">
                  <c:v>2.24777</c:v>
                </c:pt>
                <c:pt idx="7761">
                  <c:v>2.2478499999999997</c:v>
                </c:pt>
                <c:pt idx="7762">
                  <c:v>2.2481279999999999</c:v>
                </c:pt>
                <c:pt idx="7763">
                  <c:v>2.2394620000000001</c:v>
                </c:pt>
                <c:pt idx="7764">
                  <c:v>2.23671</c:v>
                </c:pt>
                <c:pt idx="7765">
                  <c:v>2.2519520000000002</c:v>
                </c:pt>
                <c:pt idx="7766">
                  <c:v>2.2576520000000002</c:v>
                </c:pt>
                <c:pt idx="7767">
                  <c:v>2.2535750000000001</c:v>
                </c:pt>
                <c:pt idx="7768">
                  <c:v>2.2475830000000001</c:v>
                </c:pt>
                <c:pt idx="7769">
                  <c:v>2.2333910000000001</c:v>
                </c:pt>
                <c:pt idx="7770">
                  <c:v>2.2417929999999999</c:v>
                </c:pt>
                <c:pt idx="7771">
                  <c:v>2.2582</c:v>
                </c:pt>
                <c:pt idx="7772">
                  <c:v>2.249981</c:v>
                </c:pt>
                <c:pt idx="7773">
                  <c:v>2.2471079999999999</c:v>
                </c:pt>
                <c:pt idx="7774">
                  <c:v>2.2473209999999999</c:v>
                </c:pt>
                <c:pt idx="7775">
                  <c:v>2.2419549999999999</c:v>
                </c:pt>
                <c:pt idx="7776">
                  <c:v>2.2461370000000001</c:v>
                </c:pt>
                <c:pt idx="7777">
                  <c:v>2.2572320000000001</c:v>
                </c:pt>
                <c:pt idx="7778">
                  <c:v>2.253552</c:v>
                </c:pt>
                <c:pt idx="7779">
                  <c:v>2.2497119999999997</c:v>
                </c:pt>
                <c:pt idx="7780">
                  <c:v>2.259417</c:v>
                </c:pt>
                <c:pt idx="7781">
                  <c:v>2.2476919999999998</c:v>
                </c:pt>
                <c:pt idx="7782">
                  <c:v>2.2397309999999999</c:v>
                </c:pt>
                <c:pt idx="7783">
                  <c:v>2.253368</c:v>
                </c:pt>
                <c:pt idx="7784">
                  <c:v>2.2513420000000002</c:v>
                </c:pt>
                <c:pt idx="7785">
                  <c:v>2.2386600000000003</c:v>
                </c:pt>
                <c:pt idx="7786">
                  <c:v>2.2455720000000001</c:v>
                </c:pt>
                <c:pt idx="7787">
                  <c:v>2.2590120000000002</c:v>
                </c:pt>
                <c:pt idx="7788">
                  <c:v>2.250445</c:v>
                </c:pt>
                <c:pt idx="7789">
                  <c:v>2.2472589999999997</c:v>
                </c:pt>
                <c:pt idx="7790">
                  <c:v>2.2507489999999999</c:v>
                </c:pt>
                <c:pt idx="7791">
                  <c:v>2.2488739999999998</c:v>
                </c:pt>
                <c:pt idx="7792">
                  <c:v>2.2587640000000002</c:v>
                </c:pt>
                <c:pt idx="7793">
                  <c:v>2.2564919999999997</c:v>
                </c:pt>
                <c:pt idx="7794">
                  <c:v>2.2416270000000003</c:v>
                </c:pt>
                <c:pt idx="7795">
                  <c:v>2.2500460000000002</c:v>
                </c:pt>
                <c:pt idx="7796">
                  <c:v>2.2599489999999998</c:v>
                </c:pt>
                <c:pt idx="7797">
                  <c:v>2.250248</c:v>
                </c:pt>
                <c:pt idx="7798">
                  <c:v>2.2441079999999998</c:v>
                </c:pt>
                <c:pt idx="7799">
                  <c:v>2.2508410000000003</c:v>
                </c:pt>
                <c:pt idx="7800">
                  <c:v>2.2528619999999999</c:v>
                </c:pt>
                <c:pt idx="7801">
                  <c:v>2.247925</c:v>
                </c:pt>
                <c:pt idx="7802">
                  <c:v>2.2538830000000001</c:v>
                </c:pt>
                <c:pt idx="7803">
                  <c:v>2.262273</c:v>
                </c:pt>
                <c:pt idx="7804">
                  <c:v>2.258251</c:v>
                </c:pt>
                <c:pt idx="7805">
                  <c:v>2.2551620000000003</c:v>
                </c:pt>
                <c:pt idx="7806">
                  <c:v>2.2562679999999999</c:v>
                </c:pt>
                <c:pt idx="7807">
                  <c:v>2.2558920000000002</c:v>
                </c:pt>
                <c:pt idx="7808">
                  <c:v>2.2614140000000003</c:v>
                </c:pt>
                <c:pt idx="7809">
                  <c:v>2.259293</c:v>
                </c:pt>
                <c:pt idx="7810">
                  <c:v>2.2528790000000001</c:v>
                </c:pt>
                <c:pt idx="7811">
                  <c:v>2.256999</c:v>
                </c:pt>
                <c:pt idx="7812">
                  <c:v>2.2510599999999998</c:v>
                </c:pt>
                <c:pt idx="7813">
                  <c:v>2.2417370000000001</c:v>
                </c:pt>
                <c:pt idx="7814">
                  <c:v>2.2489340000000002</c:v>
                </c:pt>
                <c:pt idx="7815">
                  <c:v>2.2517659999999999</c:v>
                </c:pt>
                <c:pt idx="7816">
                  <c:v>2.2507900000000003</c:v>
                </c:pt>
                <c:pt idx="7817">
                  <c:v>2.2575400000000001</c:v>
                </c:pt>
                <c:pt idx="7818">
                  <c:v>2.258645</c:v>
                </c:pt>
                <c:pt idx="7819">
                  <c:v>2.2568549999999998</c:v>
                </c:pt>
                <c:pt idx="7820">
                  <c:v>2.259137</c:v>
                </c:pt>
                <c:pt idx="7821">
                  <c:v>2.2625890000000002</c:v>
                </c:pt>
                <c:pt idx="7822">
                  <c:v>2.2582399999999998</c:v>
                </c:pt>
                <c:pt idx="7823">
                  <c:v>2.2510599999999998</c:v>
                </c:pt>
                <c:pt idx="7824">
                  <c:v>2.249854</c:v>
                </c:pt>
                <c:pt idx="7825">
                  <c:v>2.2489710000000001</c:v>
                </c:pt>
                <c:pt idx="7826">
                  <c:v>2.2593129999999997</c:v>
                </c:pt>
                <c:pt idx="7827">
                  <c:v>2.266769</c:v>
                </c:pt>
                <c:pt idx="7828">
                  <c:v>2.2589509999999997</c:v>
                </c:pt>
                <c:pt idx="7829">
                  <c:v>2.2591229999999998</c:v>
                </c:pt>
                <c:pt idx="7830">
                  <c:v>2.2654009999999998</c:v>
                </c:pt>
                <c:pt idx="7831">
                  <c:v>2.26633</c:v>
                </c:pt>
                <c:pt idx="7832">
                  <c:v>2.2552449999999999</c:v>
                </c:pt>
                <c:pt idx="7833">
                  <c:v>2.2546330000000001</c:v>
                </c:pt>
                <c:pt idx="7834">
                  <c:v>2.258788</c:v>
                </c:pt>
                <c:pt idx="7835">
                  <c:v>2.2514279999999998</c:v>
                </c:pt>
                <c:pt idx="7836">
                  <c:v>2.2560130000000003</c:v>
                </c:pt>
                <c:pt idx="7837">
                  <c:v>2.2566959999999998</c:v>
                </c:pt>
                <c:pt idx="7838">
                  <c:v>2.248183</c:v>
                </c:pt>
                <c:pt idx="7839">
                  <c:v>2.2578819999999999</c:v>
                </c:pt>
                <c:pt idx="7840">
                  <c:v>2.2681050000000003</c:v>
                </c:pt>
                <c:pt idx="7841">
                  <c:v>2.263725</c:v>
                </c:pt>
                <c:pt idx="7842">
                  <c:v>2.2634749999999997</c:v>
                </c:pt>
                <c:pt idx="7843">
                  <c:v>2.266686</c:v>
                </c:pt>
                <c:pt idx="7844">
                  <c:v>2.2551350000000001</c:v>
                </c:pt>
                <c:pt idx="7845">
                  <c:v>2.2482090000000001</c:v>
                </c:pt>
                <c:pt idx="7846">
                  <c:v>2.261161</c:v>
                </c:pt>
                <c:pt idx="7847">
                  <c:v>2.2604920000000002</c:v>
                </c:pt>
                <c:pt idx="7848">
                  <c:v>2.257619</c:v>
                </c:pt>
                <c:pt idx="7849">
                  <c:v>2.265841</c:v>
                </c:pt>
                <c:pt idx="7850">
                  <c:v>2.2647180000000002</c:v>
                </c:pt>
                <c:pt idx="7851">
                  <c:v>2.2659950000000002</c:v>
                </c:pt>
                <c:pt idx="7852">
                  <c:v>2.2759109999999998</c:v>
                </c:pt>
                <c:pt idx="7853">
                  <c:v>2.2748270000000002</c:v>
                </c:pt>
                <c:pt idx="7854">
                  <c:v>2.2567189999999999</c:v>
                </c:pt>
                <c:pt idx="7855">
                  <c:v>2.2514270000000001</c:v>
                </c:pt>
                <c:pt idx="7856">
                  <c:v>2.2556229999999999</c:v>
                </c:pt>
                <c:pt idx="7857">
                  <c:v>2.252453</c:v>
                </c:pt>
                <c:pt idx="7858">
                  <c:v>2.2602679999999999</c:v>
                </c:pt>
                <c:pt idx="7859">
                  <c:v>2.2614399999999999</c:v>
                </c:pt>
                <c:pt idx="7860">
                  <c:v>2.256332</c:v>
                </c:pt>
                <c:pt idx="7861">
                  <c:v>2.265978</c:v>
                </c:pt>
                <c:pt idx="7862">
                  <c:v>2.268551</c:v>
                </c:pt>
                <c:pt idx="7863">
                  <c:v>2.2606120000000001</c:v>
                </c:pt>
                <c:pt idx="7864">
                  <c:v>2.2635420000000002</c:v>
                </c:pt>
                <c:pt idx="7865">
                  <c:v>2.2699069999999999</c:v>
                </c:pt>
                <c:pt idx="7866">
                  <c:v>2.264478</c:v>
                </c:pt>
                <c:pt idx="7867">
                  <c:v>2.2641330000000002</c:v>
                </c:pt>
                <c:pt idx="7868">
                  <c:v>2.2650779999999999</c:v>
                </c:pt>
                <c:pt idx="7869">
                  <c:v>2.2526539999999997</c:v>
                </c:pt>
                <c:pt idx="7870">
                  <c:v>2.2582420000000001</c:v>
                </c:pt>
                <c:pt idx="7871">
                  <c:v>2.270105</c:v>
                </c:pt>
                <c:pt idx="7872">
                  <c:v>2.2628649999999997</c:v>
                </c:pt>
                <c:pt idx="7873">
                  <c:v>2.258238</c:v>
                </c:pt>
                <c:pt idx="7874">
                  <c:v>2.2706330000000001</c:v>
                </c:pt>
                <c:pt idx="7875">
                  <c:v>2.2750490000000001</c:v>
                </c:pt>
                <c:pt idx="7876">
                  <c:v>2.2611369999999997</c:v>
                </c:pt>
                <c:pt idx="7877">
                  <c:v>2.2673160000000001</c:v>
                </c:pt>
                <c:pt idx="7878">
                  <c:v>2.2771300000000001</c:v>
                </c:pt>
                <c:pt idx="7879">
                  <c:v>2.261558</c:v>
                </c:pt>
                <c:pt idx="7880">
                  <c:v>2.2599140000000002</c:v>
                </c:pt>
                <c:pt idx="7881">
                  <c:v>2.2674970000000001</c:v>
                </c:pt>
                <c:pt idx="7882">
                  <c:v>2.2627800000000002</c:v>
                </c:pt>
                <c:pt idx="7883">
                  <c:v>2.2661540000000002</c:v>
                </c:pt>
                <c:pt idx="7884">
                  <c:v>2.2769170000000001</c:v>
                </c:pt>
                <c:pt idx="7885">
                  <c:v>2.2685589999999998</c:v>
                </c:pt>
                <c:pt idx="7886">
                  <c:v>2.256049</c:v>
                </c:pt>
                <c:pt idx="7887">
                  <c:v>2.2653600000000003</c:v>
                </c:pt>
                <c:pt idx="7888">
                  <c:v>2.2744660000000003</c:v>
                </c:pt>
                <c:pt idx="7889">
                  <c:v>2.2674080000000001</c:v>
                </c:pt>
                <c:pt idx="7890">
                  <c:v>2.269787</c:v>
                </c:pt>
                <c:pt idx="7891">
                  <c:v>2.2693140000000001</c:v>
                </c:pt>
                <c:pt idx="7892">
                  <c:v>2.265631</c:v>
                </c:pt>
                <c:pt idx="7893">
                  <c:v>2.270324</c:v>
                </c:pt>
                <c:pt idx="7894">
                  <c:v>2.2748749999999998</c:v>
                </c:pt>
                <c:pt idx="7895">
                  <c:v>2.2684629999999997</c:v>
                </c:pt>
                <c:pt idx="7896">
                  <c:v>2.26254</c:v>
                </c:pt>
                <c:pt idx="7897">
                  <c:v>2.266877</c:v>
                </c:pt>
                <c:pt idx="7898">
                  <c:v>2.262753</c:v>
                </c:pt>
                <c:pt idx="7899">
                  <c:v>2.2682349999999998</c:v>
                </c:pt>
                <c:pt idx="7900">
                  <c:v>2.2819310000000002</c:v>
                </c:pt>
                <c:pt idx="7901">
                  <c:v>2.2692230000000002</c:v>
                </c:pt>
                <c:pt idx="7902">
                  <c:v>2.260224</c:v>
                </c:pt>
                <c:pt idx="7903">
                  <c:v>2.2669829999999997</c:v>
                </c:pt>
                <c:pt idx="7904">
                  <c:v>2.2683549999999997</c:v>
                </c:pt>
                <c:pt idx="7905">
                  <c:v>2.2710049999999997</c:v>
                </c:pt>
                <c:pt idx="7906">
                  <c:v>2.2787189999999997</c:v>
                </c:pt>
                <c:pt idx="7907">
                  <c:v>2.2707579999999998</c:v>
                </c:pt>
                <c:pt idx="7908">
                  <c:v>2.2661009999999999</c:v>
                </c:pt>
                <c:pt idx="7909">
                  <c:v>2.28139</c:v>
                </c:pt>
                <c:pt idx="7910">
                  <c:v>2.275652</c:v>
                </c:pt>
                <c:pt idx="7911">
                  <c:v>2.264008</c:v>
                </c:pt>
                <c:pt idx="7912">
                  <c:v>2.281018</c:v>
                </c:pt>
                <c:pt idx="7913">
                  <c:v>2.2801460000000002</c:v>
                </c:pt>
                <c:pt idx="7914">
                  <c:v>2.2646440000000001</c:v>
                </c:pt>
                <c:pt idx="7915">
                  <c:v>2.270842</c:v>
                </c:pt>
                <c:pt idx="7916">
                  <c:v>2.2702359999999997</c:v>
                </c:pt>
                <c:pt idx="7917">
                  <c:v>2.2601640000000001</c:v>
                </c:pt>
                <c:pt idx="7918">
                  <c:v>2.2676540000000003</c:v>
                </c:pt>
                <c:pt idx="7919">
                  <c:v>2.2771660000000002</c:v>
                </c:pt>
                <c:pt idx="7920">
                  <c:v>2.2628500000000003</c:v>
                </c:pt>
                <c:pt idx="7921">
                  <c:v>2.2640159999999998</c:v>
                </c:pt>
                <c:pt idx="7922">
                  <c:v>2.278267</c:v>
                </c:pt>
                <c:pt idx="7923">
                  <c:v>2.2743180000000001</c:v>
                </c:pt>
                <c:pt idx="7924">
                  <c:v>2.2797900000000002</c:v>
                </c:pt>
                <c:pt idx="7925">
                  <c:v>2.2828679999999997</c:v>
                </c:pt>
                <c:pt idx="7926">
                  <c:v>2.269936</c:v>
                </c:pt>
                <c:pt idx="7927">
                  <c:v>2.2727520000000001</c:v>
                </c:pt>
                <c:pt idx="7928">
                  <c:v>2.2810569999999997</c:v>
                </c:pt>
                <c:pt idx="7929">
                  <c:v>2.274553</c:v>
                </c:pt>
                <c:pt idx="7930">
                  <c:v>2.26824</c:v>
                </c:pt>
                <c:pt idx="7931">
                  <c:v>2.2797200000000002</c:v>
                </c:pt>
                <c:pt idx="7932">
                  <c:v>2.2761389999999997</c:v>
                </c:pt>
                <c:pt idx="7933">
                  <c:v>2.265209</c:v>
                </c:pt>
                <c:pt idx="7934">
                  <c:v>2.2770049999999999</c:v>
                </c:pt>
                <c:pt idx="7935">
                  <c:v>2.274292</c:v>
                </c:pt>
                <c:pt idx="7936">
                  <c:v>2.261063</c:v>
                </c:pt>
                <c:pt idx="7937">
                  <c:v>2.2768730000000001</c:v>
                </c:pt>
                <c:pt idx="7938">
                  <c:v>2.288999</c:v>
                </c:pt>
                <c:pt idx="7939">
                  <c:v>2.27433</c:v>
                </c:pt>
                <c:pt idx="7940">
                  <c:v>2.2747440000000001</c:v>
                </c:pt>
                <c:pt idx="7941">
                  <c:v>2.2813889999999999</c:v>
                </c:pt>
                <c:pt idx="7942">
                  <c:v>2.2728580000000003</c:v>
                </c:pt>
                <c:pt idx="7943">
                  <c:v>2.2825839999999999</c:v>
                </c:pt>
                <c:pt idx="7944">
                  <c:v>2.289526</c:v>
                </c:pt>
                <c:pt idx="7945">
                  <c:v>2.277231</c:v>
                </c:pt>
                <c:pt idx="7946">
                  <c:v>2.2769370000000002</c:v>
                </c:pt>
                <c:pt idx="7947">
                  <c:v>2.2776579999999997</c:v>
                </c:pt>
                <c:pt idx="7948">
                  <c:v>2.2680980000000002</c:v>
                </c:pt>
                <c:pt idx="7949">
                  <c:v>2.2732950000000001</c:v>
                </c:pt>
                <c:pt idx="7950">
                  <c:v>2.2854429999999999</c:v>
                </c:pt>
                <c:pt idx="7951">
                  <c:v>2.2785899999999999</c:v>
                </c:pt>
                <c:pt idx="7952">
                  <c:v>2.2662849999999999</c:v>
                </c:pt>
                <c:pt idx="7953">
                  <c:v>2.277549</c:v>
                </c:pt>
                <c:pt idx="7954">
                  <c:v>2.2879680000000002</c:v>
                </c:pt>
                <c:pt idx="7955">
                  <c:v>2.280319</c:v>
                </c:pt>
                <c:pt idx="7956">
                  <c:v>2.2693820000000002</c:v>
                </c:pt>
                <c:pt idx="7957">
                  <c:v>2.268027</c:v>
                </c:pt>
                <c:pt idx="7958">
                  <c:v>2.2760020000000001</c:v>
                </c:pt>
                <c:pt idx="7959">
                  <c:v>2.2767619999999997</c:v>
                </c:pt>
                <c:pt idx="7960">
                  <c:v>2.2763619999999998</c:v>
                </c:pt>
                <c:pt idx="7961">
                  <c:v>2.2819890000000003</c:v>
                </c:pt>
                <c:pt idx="7962">
                  <c:v>2.2823060000000002</c:v>
                </c:pt>
                <c:pt idx="7963">
                  <c:v>2.2882420000000003</c:v>
                </c:pt>
                <c:pt idx="7964">
                  <c:v>2.2880479999999999</c:v>
                </c:pt>
                <c:pt idx="7965">
                  <c:v>2.279963</c:v>
                </c:pt>
                <c:pt idx="7966">
                  <c:v>2.2813439999999998</c:v>
                </c:pt>
                <c:pt idx="7967">
                  <c:v>2.2949349999999997</c:v>
                </c:pt>
                <c:pt idx="7968">
                  <c:v>2.2921100000000001</c:v>
                </c:pt>
                <c:pt idx="7969">
                  <c:v>2.2719779999999998</c:v>
                </c:pt>
                <c:pt idx="7970">
                  <c:v>2.2696730000000001</c:v>
                </c:pt>
                <c:pt idx="7971">
                  <c:v>2.2782169999999997</c:v>
                </c:pt>
                <c:pt idx="7972">
                  <c:v>2.2848420000000003</c:v>
                </c:pt>
                <c:pt idx="7973">
                  <c:v>2.2868019999999998</c:v>
                </c:pt>
                <c:pt idx="7974">
                  <c:v>2.282365</c:v>
                </c:pt>
                <c:pt idx="7975">
                  <c:v>2.2850779999999999</c:v>
                </c:pt>
                <c:pt idx="7976">
                  <c:v>2.2820429999999998</c:v>
                </c:pt>
                <c:pt idx="7977">
                  <c:v>2.2771239999999997</c:v>
                </c:pt>
                <c:pt idx="7978">
                  <c:v>2.2839080000000003</c:v>
                </c:pt>
                <c:pt idx="7979">
                  <c:v>2.2887870000000001</c:v>
                </c:pt>
                <c:pt idx="7980">
                  <c:v>2.2810699999999997</c:v>
                </c:pt>
                <c:pt idx="7981">
                  <c:v>2.2764090000000001</c:v>
                </c:pt>
                <c:pt idx="7982">
                  <c:v>2.2808200000000003</c:v>
                </c:pt>
                <c:pt idx="7983">
                  <c:v>2.274324</c:v>
                </c:pt>
                <c:pt idx="7984">
                  <c:v>2.2755540000000001</c:v>
                </c:pt>
                <c:pt idx="7985">
                  <c:v>2.2893020000000002</c:v>
                </c:pt>
                <c:pt idx="7986">
                  <c:v>2.286753</c:v>
                </c:pt>
                <c:pt idx="7987">
                  <c:v>2.2833519999999998</c:v>
                </c:pt>
                <c:pt idx="7988">
                  <c:v>2.291239</c:v>
                </c:pt>
                <c:pt idx="7989">
                  <c:v>2.2870759999999999</c:v>
                </c:pt>
                <c:pt idx="7990">
                  <c:v>2.2818659999999999</c:v>
                </c:pt>
                <c:pt idx="7991">
                  <c:v>2.2912720000000002</c:v>
                </c:pt>
                <c:pt idx="7992">
                  <c:v>2.2933209999999997</c:v>
                </c:pt>
                <c:pt idx="7993">
                  <c:v>2.2776369999999999</c:v>
                </c:pt>
                <c:pt idx="7994">
                  <c:v>2.281158</c:v>
                </c:pt>
                <c:pt idx="7995">
                  <c:v>2.2853909999999997</c:v>
                </c:pt>
                <c:pt idx="7996">
                  <c:v>2.274797</c:v>
                </c:pt>
                <c:pt idx="7997">
                  <c:v>2.2903320000000003</c:v>
                </c:pt>
                <c:pt idx="7998">
                  <c:v>2.2958879999999997</c:v>
                </c:pt>
                <c:pt idx="7999">
                  <c:v>2.2754409999999998</c:v>
                </c:pt>
                <c:pt idx="8000">
                  <c:v>2.2798819999999997</c:v>
                </c:pt>
                <c:pt idx="8001">
                  <c:v>2.2908679999999997</c:v>
                </c:pt>
                <c:pt idx="8002">
                  <c:v>2.2874119999999998</c:v>
                </c:pt>
                <c:pt idx="8003">
                  <c:v>2.28566</c:v>
                </c:pt>
                <c:pt idx="8004">
                  <c:v>2.2877999999999998</c:v>
                </c:pt>
                <c:pt idx="8005">
                  <c:v>2.2842579999999999</c:v>
                </c:pt>
                <c:pt idx="8006">
                  <c:v>2.2849120000000003</c:v>
                </c:pt>
                <c:pt idx="8007">
                  <c:v>2.2874639999999999</c:v>
                </c:pt>
                <c:pt idx="8008">
                  <c:v>2.2828650000000001</c:v>
                </c:pt>
                <c:pt idx="8009">
                  <c:v>2.2920720000000001</c:v>
                </c:pt>
                <c:pt idx="8010">
                  <c:v>2.2947169999999999</c:v>
                </c:pt>
                <c:pt idx="8011">
                  <c:v>2.2833410000000001</c:v>
                </c:pt>
                <c:pt idx="8012">
                  <c:v>2.2880310000000001</c:v>
                </c:pt>
                <c:pt idx="8013">
                  <c:v>2.296907</c:v>
                </c:pt>
                <c:pt idx="8014">
                  <c:v>2.2913559999999999</c:v>
                </c:pt>
                <c:pt idx="8015">
                  <c:v>2.2875329999999998</c:v>
                </c:pt>
                <c:pt idx="8016">
                  <c:v>2.2958099999999999</c:v>
                </c:pt>
                <c:pt idx="8017">
                  <c:v>2.2928090000000001</c:v>
                </c:pt>
                <c:pt idx="8018">
                  <c:v>2.2847299999999997</c:v>
                </c:pt>
                <c:pt idx="8019">
                  <c:v>2.29094</c:v>
                </c:pt>
                <c:pt idx="8020">
                  <c:v>2.287013</c:v>
                </c:pt>
                <c:pt idx="8021">
                  <c:v>2.282905</c:v>
                </c:pt>
                <c:pt idx="8022">
                  <c:v>2.2925329999999997</c:v>
                </c:pt>
                <c:pt idx="8023">
                  <c:v>2.2903729999999998</c:v>
                </c:pt>
                <c:pt idx="8024">
                  <c:v>2.282381</c:v>
                </c:pt>
                <c:pt idx="8025">
                  <c:v>2.2850989999999998</c:v>
                </c:pt>
                <c:pt idx="8026">
                  <c:v>2.2960799999999999</c:v>
                </c:pt>
                <c:pt idx="8027">
                  <c:v>2.2920430000000001</c:v>
                </c:pt>
                <c:pt idx="8028">
                  <c:v>2.2781760000000002</c:v>
                </c:pt>
                <c:pt idx="8029">
                  <c:v>2.2847740000000001</c:v>
                </c:pt>
                <c:pt idx="8030">
                  <c:v>2.2964289999999998</c:v>
                </c:pt>
                <c:pt idx="8031">
                  <c:v>2.2979890000000003</c:v>
                </c:pt>
                <c:pt idx="8032">
                  <c:v>2.293831</c:v>
                </c:pt>
                <c:pt idx="8033">
                  <c:v>2.2869470000000001</c:v>
                </c:pt>
                <c:pt idx="8034">
                  <c:v>2.2892600000000001</c:v>
                </c:pt>
                <c:pt idx="8035">
                  <c:v>2.2944119999999999</c:v>
                </c:pt>
                <c:pt idx="8036">
                  <c:v>2.3006739999999999</c:v>
                </c:pt>
                <c:pt idx="8037">
                  <c:v>2.3023280000000002</c:v>
                </c:pt>
                <c:pt idx="8038">
                  <c:v>2.2932239999999999</c:v>
                </c:pt>
                <c:pt idx="8039">
                  <c:v>2.2878660000000002</c:v>
                </c:pt>
                <c:pt idx="8040">
                  <c:v>2.2884329999999999</c:v>
                </c:pt>
                <c:pt idx="8041">
                  <c:v>2.2946580000000001</c:v>
                </c:pt>
                <c:pt idx="8042">
                  <c:v>2.2918130000000003</c:v>
                </c:pt>
                <c:pt idx="8043">
                  <c:v>2.2816909999999999</c:v>
                </c:pt>
                <c:pt idx="8044">
                  <c:v>2.2876669999999999</c:v>
                </c:pt>
                <c:pt idx="8045">
                  <c:v>2.2968799999999998</c:v>
                </c:pt>
                <c:pt idx="8046">
                  <c:v>2.2985100000000003</c:v>
                </c:pt>
                <c:pt idx="8047">
                  <c:v>2.3027470000000001</c:v>
                </c:pt>
                <c:pt idx="8048">
                  <c:v>2.2992939999999997</c:v>
                </c:pt>
                <c:pt idx="8049">
                  <c:v>2.2826909999999998</c:v>
                </c:pt>
                <c:pt idx="8050">
                  <c:v>2.2828919999999999</c:v>
                </c:pt>
                <c:pt idx="8051">
                  <c:v>2.293892</c:v>
                </c:pt>
                <c:pt idx="8052">
                  <c:v>2.2914440000000003</c:v>
                </c:pt>
                <c:pt idx="8053">
                  <c:v>2.2970069999999998</c:v>
                </c:pt>
                <c:pt idx="8054">
                  <c:v>2.302969</c:v>
                </c:pt>
                <c:pt idx="8055">
                  <c:v>2.2925370000000003</c:v>
                </c:pt>
                <c:pt idx="8056">
                  <c:v>2.2953260000000002</c:v>
                </c:pt>
                <c:pt idx="8057">
                  <c:v>2.3085170000000002</c:v>
                </c:pt>
                <c:pt idx="8058">
                  <c:v>2.300446</c:v>
                </c:pt>
                <c:pt idx="8059">
                  <c:v>2.2854909999999999</c:v>
                </c:pt>
                <c:pt idx="8060">
                  <c:v>2.29392</c:v>
                </c:pt>
                <c:pt idx="8061">
                  <c:v>2.2996090000000002</c:v>
                </c:pt>
                <c:pt idx="8062">
                  <c:v>2.2869169999999999</c:v>
                </c:pt>
                <c:pt idx="8063">
                  <c:v>2.296208</c:v>
                </c:pt>
                <c:pt idx="8064">
                  <c:v>2.3078970000000001</c:v>
                </c:pt>
                <c:pt idx="8065">
                  <c:v>2.2949289999999998</c:v>
                </c:pt>
                <c:pt idx="8066">
                  <c:v>2.2953450000000002</c:v>
                </c:pt>
                <c:pt idx="8067">
                  <c:v>2.3023449999999999</c:v>
                </c:pt>
                <c:pt idx="8068">
                  <c:v>2.2948750000000002</c:v>
                </c:pt>
                <c:pt idx="8069">
                  <c:v>2.2972320000000002</c:v>
                </c:pt>
                <c:pt idx="8070">
                  <c:v>2.3003929999999997</c:v>
                </c:pt>
                <c:pt idx="8071">
                  <c:v>2.288967</c:v>
                </c:pt>
                <c:pt idx="8072">
                  <c:v>2.2899950000000002</c:v>
                </c:pt>
                <c:pt idx="8073">
                  <c:v>2.303833</c:v>
                </c:pt>
                <c:pt idx="8074">
                  <c:v>2.306568</c:v>
                </c:pt>
                <c:pt idx="8075">
                  <c:v>2.301984</c:v>
                </c:pt>
                <c:pt idx="8076">
                  <c:v>2.2996350000000003</c:v>
                </c:pt>
                <c:pt idx="8077">
                  <c:v>2.2986800000000001</c:v>
                </c:pt>
                <c:pt idx="8078">
                  <c:v>2.3028740000000001</c:v>
                </c:pt>
                <c:pt idx="8079">
                  <c:v>2.311375</c:v>
                </c:pt>
                <c:pt idx="8080">
                  <c:v>2.3077959999999997</c:v>
                </c:pt>
                <c:pt idx="8081">
                  <c:v>2.2937599999999998</c:v>
                </c:pt>
                <c:pt idx="8082">
                  <c:v>2.2902480000000001</c:v>
                </c:pt>
                <c:pt idx="8083">
                  <c:v>2.2906519999999997</c:v>
                </c:pt>
                <c:pt idx="8084">
                  <c:v>2.2940610000000001</c:v>
                </c:pt>
                <c:pt idx="8085">
                  <c:v>2.2977410000000003</c:v>
                </c:pt>
                <c:pt idx="8086">
                  <c:v>2.2938099999999997</c:v>
                </c:pt>
                <c:pt idx="8087">
                  <c:v>2.298762</c:v>
                </c:pt>
                <c:pt idx="8088">
                  <c:v>2.302219</c:v>
                </c:pt>
                <c:pt idx="8089">
                  <c:v>2.295741</c:v>
                </c:pt>
                <c:pt idx="8090">
                  <c:v>2.2983880000000001</c:v>
                </c:pt>
                <c:pt idx="8091">
                  <c:v>2.3067159999999998</c:v>
                </c:pt>
                <c:pt idx="8092">
                  <c:v>2.3136460000000003</c:v>
                </c:pt>
                <c:pt idx="8093">
                  <c:v>2.3055729999999999</c:v>
                </c:pt>
                <c:pt idx="8094">
                  <c:v>2.2958379999999998</c:v>
                </c:pt>
                <c:pt idx="8095">
                  <c:v>2.3022419999999997</c:v>
                </c:pt>
                <c:pt idx="8096">
                  <c:v>2.3060290000000001</c:v>
                </c:pt>
                <c:pt idx="8097">
                  <c:v>2.3071470000000001</c:v>
                </c:pt>
                <c:pt idx="8098">
                  <c:v>2.3051710000000001</c:v>
                </c:pt>
                <c:pt idx="8099">
                  <c:v>2.2969439999999999</c:v>
                </c:pt>
                <c:pt idx="8100">
                  <c:v>2.2950980000000003</c:v>
                </c:pt>
                <c:pt idx="8101">
                  <c:v>2.302864</c:v>
                </c:pt>
                <c:pt idx="8102">
                  <c:v>2.308738</c:v>
                </c:pt>
                <c:pt idx="8103">
                  <c:v>2.302489</c:v>
                </c:pt>
                <c:pt idx="8104">
                  <c:v>2.300001</c:v>
                </c:pt>
                <c:pt idx="8105">
                  <c:v>2.303445</c:v>
                </c:pt>
                <c:pt idx="8106">
                  <c:v>2.2985720000000001</c:v>
                </c:pt>
                <c:pt idx="8107">
                  <c:v>2.3007489999999997</c:v>
                </c:pt>
                <c:pt idx="8108">
                  <c:v>2.3084660000000001</c:v>
                </c:pt>
                <c:pt idx="8109">
                  <c:v>2.3094190000000001</c:v>
                </c:pt>
                <c:pt idx="8110">
                  <c:v>2.3108089999999999</c:v>
                </c:pt>
                <c:pt idx="8111">
                  <c:v>2.3106390000000001</c:v>
                </c:pt>
                <c:pt idx="8112">
                  <c:v>2.3028310000000003</c:v>
                </c:pt>
                <c:pt idx="8113">
                  <c:v>2.2985569999999997</c:v>
                </c:pt>
                <c:pt idx="8114">
                  <c:v>2.3058329999999998</c:v>
                </c:pt>
                <c:pt idx="8115">
                  <c:v>2.310829</c:v>
                </c:pt>
                <c:pt idx="8116">
                  <c:v>2.3143210000000001</c:v>
                </c:pt>
                <c:pt idx="8117">
                  <c:v>2.308449</c:v>
                </c:pt>
                <c:pt idx="8118">
                  <c:v>2.2946819999999999</c:v>
                </c:pt>
                <c:pt idx="8119">
                  <c:v>2.303499</c:v>
                </c:pt>
                <c:pt idx="8120">
                  <c:v>2.309358</c:v>
                </c:pt>
                <c:pt idx="8121">
                  <c:v>2.3006709999999999</c:v>
                </c:pt>
                <c:pt idx="8122">
                  <c:v>2.300808</c:v>
                </c:pt>
                <c:pt idx="8123">
                  <c:v>2.3048390000000003</c:v>
                </c:pt>
                <c:pt idx="8124">
                  <c:v>2.304586</c:v>
                </c:pt>
                <c:pt idx="8125">
                  <c:v>2.306994</c:v>
                </c:pt>
                <c:pt idx="8126">
                  <c:v>2.3109070000000003</c:v>
                </c:pt>
                <c:pt idx="8127">
                  <c:v>2.3056179999999999</c:v>
                </c:pt>
                <c:pt idx="8128">
                  <c:v>2.3062480000000001</c:v>
                </c:pt>
                <c:pt idx="8129">
                  <c:v>2.3131250000000003</c:v>
                </c:pt>
                <c:pt idx="8130">
                  <c:v>2.2995669999999997</c:v>
                </c:pt>
                <c:pt idx="8131">
                  <c:v>2.291328</c:v>
                </c:pt>
                <c:pt idx="8132">
                  <c:v>2.3054860000000001</c:v>
                </c:pt>
                <c:pt idx="8133">
                  <c:v>2.313536</c:v>
                </c:pt>
                <c:pt idx="8134">
                  <c:v>2.3117489999999998</c:v>
                </c:pt>
                <c:pt idx="8135">
                  <c:v>2.3095569999999999</c:v>
                </c:pt>
                <c:pt idx="8136">
                  <c:v>2.310962</c:v>
                </c:pt>
                <c:pt idx="8137">
                  <c:v>2.3154820000000003</c:v>
                </c:pt>
                <c:pt idx="8138">
                  <c:v>2.3189289999999998</c:v>
                </c:pt>
                <c:pt idx="8139">
                  <c:v>2.3140160000000001</c:v>
                </c:pt>
                <c:pt idx="8140">
                  <c:v>2.303674</c:v>
                </c:pt>
                <c:pt idx="8141">
                  <c:v>2.3084160000000002</c:v>
                </c:pt>
                <c:pt idx="8142">
                  <c:v>2.3120479999999999</c:v>
                </c:pt>
                <c:pt idx="8143">
                  <c:v>2.3140309999999999</c:v>
                </c:pt>
                <c:pt idx="8144">
                  <c:v>2.324872</c:v>
                </c:pt>
                <c:pt idx="8145">
                  <c:v>2.313682</c:v>
                </c:pt>
                <c:pt idx="8146">
                  <c:v>2.2916220000000003</c:v>
                </c:pt>
                <c:pt idx="8147">
                  <c:v>2.2958179999999997</c:v>
                </c:pt>
                <c:pt idx="8148">
                  <c:v>2.30647</c:v>
                </c:pt>
                <c:pt idx="8149">
                  <c:v>2.308144</c:v>
                </c:pt>
                <c:pt idx="8150">
                  <c:v>2.3188580000000001</c:v>
                </c:pt>
                <c:pt idx="8151">
                  <c:v>2.3182770000000001</c:v>
                </c:pt>
                <c:pt idx="8152">
                  <c:v>2.300697</c:v>
                </c:pt>
                <c:pt idx="8153">
                  <c:v>2.3038600000000002</c:v>
                </c:pt>
                <c:pt idx="8154">
                  <c:v>2.3151380000000001</c:v>
                </c:pt>
                <c:pt idx="8155">
                  <c:v>2.315232</c:v>
                </c:pt>
                <c:pt idx="8156">
                  <c:v>2.3171740000000001</c:v>
                </c:pt>
                <c:pt idx="8157">
                  <c:v>2.3142969999999998</c:v>
                </c:pt>
                <c:pt idx="8158">
                  <c:v>2.3110850000000003</c:v>
                </c:pt>
                <c:pt idx="8159">
                  <c:v>2.3110119999999998</c:v>
                </c:pt>
                <c:pt idx="8160">
                  <c:v>2.312929</c:v>
                </c:pt>
                <c:pt idx="8161">
                  <c:v>2.3163229999999997</c:v>
                </c:pt>
                <c:pt idx="8162">
                  <c:v>2.3154060000000003</c:v>
                </c:pt>
                <c:pt idx="8163">
                  <c:v>2.3225899999999999</c:v>
                </c:pt>
                <c:pt idx="8164">
                  <c:v>2.3243270000000003</c:v>
                </c:pt>
                <c:pt idx="8165">
                  <c:v>2.31277</c:v>
                </c:pt>
                <c:pt idx="8166">
                  <c:v>2.3045359999999997</c:v>
                </c:pt>
                <c:pt idx="8167">
                  <c:v>2.3077030000000001</c:v>
                </c:pt>
                <c:pt idx="8168">
                  <c:v>2.3166510000000002</c:v>
                </c:pt>
                <c:pt idx="8169">
                  <c:v>2.3151669999999998</c:v>
                </c:pt>
                <c:pt idx="8170">
                  <c:v>2.3099829999999999</c:v>
                </c:pt>
                <c:pt idx="8171">
                  <c:v>2.3082380000000002</c:v>
                </c:pt>
                <c:pt idx="8172">
                  <c:v>2.3066339999999999</c:v>
                </c:pt>
                <c:pt idx="8173">
                  <c:v>2.307814</c:v>
                </c:pt>
                <c:pt idx="8174">
                  <c:v>2.307626</c:v>
                </c:pt>
                <c:pt idx="8175">
                  <c:v>2.3156020000000002</c:v>
                </c:pt>
                <c:pt idx="8176">
                  <c:v>2.3164090000000002</c:v>
                </c:pt>
                <c:pt idx="8177">
                  <c:v>2.3127139999999997</c:v>
                </c:pt>
                <c:pt idx="8178">
                  <c:v>2.3290310000000001</c:v>
                </c:pt>
                <c:pt idx="8179">
                  <c:v>2.3320030000000003</c:v>
                </c:pt>
                <c:pt idx="8180">
                  <c:v>2.3240540000000003</c:v>
                </c:pt>
                <c:pt idx="8181">
                  <c:v>2.3236509999999999</c:v>
                </c:pt>
                <c:pt idx="8182">
                  <c:v>2.3184490000000002</c:v>
                </c:pt>
                <c:pt idx="8183">
                  <c:v>2.307547</c:v>
                </c:pt>
                <c:pt idx="8184">
                  <c:v>2.3030970000000002</c:v>
                </c:pt>
                <c:pt idx="8185">
                  <c:v>2.3203680000000002</c:v>
                </c:pt>
                <c:pt idx="8186">
                  <c:v>2.3301949999999998</c:v>
                </c:pt>
                <c:pt idx="8187">
                  <c:v>2.320668</c:v>
                </c:pt>
                <c:pt idx="8188">
                  <c:v>2.3199430000000003</c:v>
                </c:pt>
                <c:pt idx="8189">
                  <c:v>2.318155</c:v>
                </c:pt>
                <c:pt idx="8190">
                  <c:v>2.3107699999999998</c:v>
                </c:pt>
                <c:pt idx="8191">
                  <c:v>2.3162089999999997</c:v>
                </c:pt>
                <c:pt idx="8192">
                  <c:v>2.3204560000000001</c:v>
                </c:pt>
                <c:pt idx="8193">
                  <c:v>2.3101849999999997</c:v>
                </c:pt>
                <c:pt idx="8194">
                  <c:v>2.3165690000000003</c:v>
                </c:pt>
                <c:pt idx="8195">
                  <c:v>2.3295659999999998</c:v>
                </c:pt>
                <c:pt idx="8196">
                  <c:v>2.3162149999999997</c:v>
                </c:pt>
                <c:pt idx="8197">
                  <c:v>2.3117270000000003</c:v>
                </c:pt>
                <c:pt idx="8198">
                  <c:v>2.3237459999999999</c:v>
                </c:pt>
                <c:pt idx="8199">
                  <c:v>2.3255780000000001</c:v>
                </c:pt>
                <c:pt idx="8200">
                  <c:v>2.321399</c:v>
                </c:pt>
                <c:pt idx="8201">
                  <c:v>2.3168389999999999</c:v>
                </c:pt>
                <c:pt idx="8202">
                  <c:v>2.3115160000000001</c:v>
                </c:pt>
                <c:pt idx="8203">
                  <c:v>2.3111870000000003</c:v>
                </c:pt>
                <c:pt idx="8204">
                  <c:v>2.3177279999999998</c:v>
                </c:pt>
                <c:pt idx="8205">
                  <c:v>2.31854</c:v>
                </c:pt>
                <c:pt idx="8206">
                  <c:v>2.3177110000000001</c:v>
                </c:pt>
                <c:pt idx="8207">
                  <c:v>2.3269380000000002</c:v>
                </c:pt>
                <c:pt idx="8208">
                  <c:v>2.3323960000000001</c:v>
                </c:pt>
                <c:pt idx="8209">
                  <c:v>2.32823</c:v>
                </c:pt>
                <c:pt idx="8210">
                  <c:v>2.3214579999999998</c:v>
                </c:pt>
                <c:pt idx="8211">
                  <c:v>2.3183229999999999</c:v>
                </c:pt>
                <c:pt idx="8212">
                  <c:v>2.321669</c:v>
                </c:pt>
                <c:pt idx="8213">
                  <c:v>2.3217810000000001</c:v>
                </c:pt>
                <c:pt idx="8214">
                  <c:v>2.3138160000000001</c:v>
                </c:pt>
                <c:pt idx="8215">
                  <c:v>2.3069139999999999</c:v>
                </c:pt>
                <c:pt idx="8216">
                  <c:v>2.3178330000000003</c:v>
                </c:pt>
                <c:pt idx="8217">
                  <c:v>2.3306249999999999</c:v>
                </c:pt>
                <c:pt idx="8218">
                  <c:v>2.3262879999999999</c:v>
                </c:pt>
                <c:pt idx="8219">
                  <c:v>2.3299500000000002</c:v>
                </c:pt>
                <c:pt idx="8220">
                  <c:v>2.334301</c:v>
                </c:pt>
                <c:pt idx="8221">
                  <c:v>2.3239070000000002</c:v>
                </c:pt>
                <c:pt idx="8222">
                  <c:v>2.3232879999999998</c:v>
                </c:pt>
                <c:pt idx="8223">
                  <c:v>2.3258359999999998</c:v>
                </c:pt>
                <c:pt idx="8224">
                  <c:v>2.3170310000000001</c:v>
                </c:pt>
                <c:pt idx="8225">
                  <c:v>2.312681</c:v>
                </c:pt>
                <c:pt idx="8226">
                  <c:v>2.3150189999999999</c:v>
                </c:pt>
                <c:pt idx="8227">
                  <c:v>2.3158180000000002</c:v>
                </c:pt>
                <c:pt idx="8228">
                  <c:v>2.3135659999999998</c:v>
                </c:pt>
                <c:pt idx="8229">
                  <c:v>2.318832</c:v>
                </c:pt>
                <c:pt idx="8230">
                  <c:v>2.3281070000000001</c:v>
                </c:pt>
                <c:pt idx="8231">
                  <c:v>2.3319999999999999</c:v>
                </c:pt>
                <c:pt idx="8232">
                  <c:v>2.3299469999999998</c:v>
                </c:pt>
                <c:pt idx="8233">
                  <c:v>2.3264309999999999</c:v>
                </c:pt>
                <c:pt idx="8234">
                  <c:v>2.328001</c:v>
                </c:pt>
                <c:pt idx="8235">
                  <c:v>2.3272079999999997</c:v>
                </c:pt>
                <c:pt idx="8236">
                  <c:v>2.3253269999999997</c:v>
                </c:pt>
                <c:pt idx="8237">
                  <c:v>2.3226969999999998</c:v>
                </c:pt>
                <c:pt idx="8238">
                  <c:v>2.3249519999999997</c:v>
                </c:pt>
                <c:pt idx="8239">
                  <c:v>2.3341419999999999</c:v>
                </c:pt>
                <c:pt idx="8240">
                  <c:v>2.3347129999999998</c:v>
                </c:pt>
                <c:pt idx="8241">
                  <c:v>2.334727</c:v>
                </c:pt>
                <c:pt idx="8242">
                  <c:v>2.3299599999999998</c:v>
                </c:pt>
                <c:pt idx="8243">
                  <c:v>2.3237429999999999</c:v>
                </c:pt>
                <c:pt idx="8244">
                  <c:v>2.3307150000000001</c:v>
                </c:pt>
                <c:pt idx="8245">
                  <c:v>2.331499</c:v>
                </c:pt>
                <c:pt idx="8246">
                  <c:v>2.325113</c:v>
                </c:pt>
                <c:pt idx="8247">
                  <c:v>2.3268719999999998</c:v>
                </c:pt>
                <c:pt idx="8248">
                  <c:v>2.3270400000000002</c:v>
                </c:pt>
                <c:pt idx="8249">
                  <c:v>2.317069</c:v>
                </c:pt>
                <c:pt idx="8250">
                  <c:v>2.3179590000000001</c:v>
                </c:pt>
                <c:pt idx="8251">
                  <c:v>2.3274660000000003</c:v>
                </c:pt>
                <c:pt idx="8252">
                  <c:v>2.3247249999999999</c:v>
                </c:pt>
                <c:pt idx="8253">
                  <c:v>2.3283420000000001</c:v>
                </c:pt>
                <c:pt idx="8254">
                  <c:v>2.3342480000000001</c:v>
                </c:pt>
                <c:pt idx="8255">
                  <c:v>2.324093</c:v>
                </c:pt>
                <c:pt idx="8256">
                  <c:v>2.3209200000000001</c:v>
                </c:pt>
                <c:pt idx="8257">
                  <c:v>2.3272469999999998</c:v>
                </c:pt>
                <c:pt idx="8258">
                  <c:v>2.331683</c:v>
                </c:pt>
                <c:pt idx="8259">
                  <c:v>2.328462</c:v>
                </c:pt>
                <c:pt idx="8260">
                  <c:v>2.3309629999999997</c:v>
                </c:pt>
                <c:pt idx="8261">
                  <c:v>2.3344259999999997</c:v>
                </c:pt>
                <c:pt idx="8262">
                  <c:v>2.3262260000000001</c:v>
                </c:pt>
                <c:pt idx="8263">
                  <c:v>2.3318829999999999</c:v>
                </c:pt>
                <c:pt idx="8264">
                  <c:v>2.3400430000000001</c:v>
                </c:pt>
                <c:pt idx="8265">
                  <c:v>2.3365080000000003</c:v>
                </c:pt>
                <c:pt idx="8266">
                  <c:v>2.3311999999999999</c:v>
                </c:pt>
                <c:pt idx="8267">
                  <c:v>2.3291139999999997</c:v>
                </c:pt>
                <c:pt idx="8268">
                  <c:v>2.3293919999999999</c:v>
                </c:pt>
                <c:pt idx="8269">
                  <c:v>2.3340969999999999</c:v>
                </c:pt>
                <c:pt idx="8270">
                  <c:v>2.3380739999999998</c:v>
                </c:pt>
                <c:pt idx="8271">
                  <c:v>2.3315679999999999</c:v>
                </c:pt>
                <c:pt idx="8272">
                  <c:v>2.329494</c:v>
                </c:pt>
                <c:pt idx="8273">
                  <c:v>2.3353890000000002</c:v>
                </c:pt>
                <c:pt idx="8274">
                  <c:v>2.32735</c:v>
                </c:pt>
                <c:pt idx="8275">
                  <c:v>2.3266979999999999</c:v>
                </c:pt>
                <c:pt idx="8276">
                  <c:v>2.3338929999999998</c:v>
                </c:pt>
                <c:pt idx="8277">
                  <c:v>2.3276810000000001</c:v>
                </c:pt>
                <c:pt idx="8278">
                  <c:v>2.3306480000000001</c:v>
                </c:pt>
                <c:pt idx="8279">
                  <c:v>2.336805</c:v>
                </c:pt>
                <c:pt idx="8280">
                  <c:v>2.3310050000000002</c:v>
                </c:pt>
                <c:pt idx="8281">
                  <c:v>2.3313519999999999</c:v>
                </c:pt>
                <c:pt idx="8282">
                  <c:v>2.33711</c:v>
                </c:pt>
                <c:pt idx="8283">
                  <c:v>2.327731</c:v>
                </c:pt>
                <c:pt idx="8284">
                  <c:v>2.315204</c:v>
                </c:pt>
                <c:pt idx="8285">
                  <c:v>2.330473</c:v>
                </c:pt>
                <c:pt idx="8286">
                  <c:v>2.3393189999999997</c:v>
                </c:pt>
                <c:pt idx="8287">
                  <c:v>2.3309860000000002</c:v>
                </c:pt>
                <c:pt idx="8288">
                  <c:v>2.340182</c:v>
                </c:pt>
                <c:pt idx="8289">
                  <c:v>2.3437890000000001</c:v>
                </c:pt>
                <c:pt idx="8290">
                  <c:v>2.331725</c:v>
                </c:pt>
                <c:pt idx="8291">
                  <c:v>2.3310010000000001</c:v>
                </c:pt>
                <c:pt idx="8292">
                  <c:v>2.3320910000000001</c:v>
                </c:pt>
                <c:pt idx="8293">
                  <c:v>2.3234459999999997</c:v>
                </c:pt>
                <c:pt idx="8294">
                  <c:v>2.3348430000000002</c:v>
                </c:pt>
                <c:pt idx="8295">
                  <c:v>2.3489719999999998</c:v>
                </c:pt>
                <c:pt idx="8296">
                  <c:v>2.3367740000000001</c:v>
                </c:pt>
                <c:pt idx="8297">
                  <c:v>2.334946</c:v>
                </c:pt>
                <c:pt idx="8298">
                  <c:v>2.3386719999999999</c:v>
                </c:pt>
                <c:pt idx="8299">
                  <c:v>2.3276779999999997</c:v>
                </c:pt>
                <c:pt idx="8300">
                  <c:v>2.3348310000000003</c:v>
                </c:pt>
                <c:pt idx="8301">
                  <c:v>2.3399619999999999</c:v>
                </c:pt>
                <c:pt idx="8302">
                  <c:v>2.329053</c:v>
                </c:pt>
                <c:pt idx="8303">
                  <c:v>2.3341190000000003</c:v>
                </c:pt>
                <c:pt idx="8304">
                  <c:v>2.3494200000000003</c:v>
                </c:pt>
                <c:pt idx="8305">
                  <c:v>2.3423569999999998</c:v>
                </c:pt>
                <c:pt idx="8306">
                  <c:v>2.3324199999999999</c:v>
                </c:pt>
                <c:pt idx="8307">
                  <c:v>2.3460419999999997</c:v>
                </c:pt>
                <c:pt idx="8308">
                  <c:v>2.34673</c:v>
                </c:pt>
                <c:pt idx="8309">
                  <c:v>2.3395600000000001</c:v>
                </c:pt>
                <c:pt idx="8310">
                  <c:v>2.3402820000000002</c:v>
                </c:pt>
                <c:pt idx="8311">
                  <c:v>2.3356149999999998</c:v>
                </c:pt>
                <c:pt idx="8312">
                  <c:v>2.3341590000000001</c:v>
                </c:pt>
                <c:pt idx="8313">
                  <c:v>2.3364849999999997</c:v>
                </c:pt>
                <c:pt idx="8314">
                  <c:v>2.3402259999999999</c:v>
                </c:pt>
                <c:pt idx="8315">
                  <c:v>2.3380939999999999</c:v>
                </c:pt>
                <c:pt idx="8316">
                  <c:v>2.3350679999999997</c:v>
                </c:pt>
                <c:pt idx="8317">
                  <c:v>2.3416139999999999</c:v>
                </c:pt>
                <c:pt idx="8318">
                  <c:v>2.3392119999999998</c:v>
                </c:pt>
                <c:pt idx="8319">
                  <c:v>2.3362340000000001</c:v>
                </c:pt>
                <c:pt idx="8320">
                  <c:v>2.3416899999999998</c:v>
                </c:pt>
                <c:pt idx="8321">
                  <c:v>2.3353549999999998</c:v>
                </c:pt>
                <c:pt idx="8322">
                  <c:v>2.330508</c:v>
                </c:pt>
                <c:pt idx="8323">
                  <c:v>2.3361929999999997</c:v>
                </c:pt>
                <c:pt idx="8324">
                  <c:v>2.3393579999999998</c:v>
                </c:pt>
                <c:pt idx="8325">
                  <c:v>2.3442559999999997</c:v>
                </c:pt>
                <c:pt idx="8326">
                  <c:v>2.3501750000000001</c:v>
                </c:pt>
                <c:pt idx="8327">
                  <c:v>2.3438829999999999</c:v>
                </c:pt>
                <c:pt idx="8328">
                  <c:v>2.3424110000000002</c:v>
                </c:pt>
                <c:pt idx="8329">
                  <c:v>2.350034</c:v>
                </c:pt>
                <c:pt idx="8330">
                  <c:v>2.3399549999999998</c:v>
                </c:pt>
                <c:pt idx="8331">
                  <c:v>2.3319989999999997</c:v>
                </c:pt>
                <c:pt idx="8332">
                  <c:v>2.3377689999999998</c:v>
                </c:pt>
                <c:pt idx="8333">
                  <c:v>2.3328709999999999</c:v>
                </c:pt>
                <c:pt idx="8334">
                  <c:v>2.3271670000000002</c:v>
                </c:pt>
                <c:pt idx="8335">
                  <c:v>2.3364590000000001</c:v>
                </c:pt>
                <c:pt idx="8336">
                  <c:v>2.345764</c:v>
                </c:pt>
                <c:pt idx="8337">
                  <c:v>2.343162</c:v>
                </c:pt>
                <c:pt idx="8338">
                  <c:v>2.3396330000000001</c:v>
                </c:pt>
                <c:pt idx="8339">
                  <c:v>2.343934</c:v>
                </c:pt>
                <c:pt idx="8340">
                  <c:v>2.3473630000000001</c:v>
                </c:pt>
                <c:pt idx="8341">
                  <c:v>2.3512029999999999</c:v>
                </c:pt>
                <c:pt idx="8342">
                  <c:v>2.3485469999999999</c:v>
                </c:pt>
                <c:pt idx="8343">
                  <c:v>2.3416230000000002</c:v>
                </c:pt>
                <c:pt idx="8344">
                  <c:v>2.3474089999999999</c:v>
                </c:pt>
                <c:pt idx="8345">
                  <c:v>2.344713</c:v>
                </c:pt>
                <c:pt idx="8346">
                  <c:v>2.3322780000000001</c:v>
                </c:pt>
                <c:pt idx="8347">
                  <c:v>2.3317760000000001</c:v>
                </c:pt>
                <c:pt idx="8348">
                  <c:v>2.3412059999999997</c:v>
                </c:pt>
                <c:pt idx="8349">
                  <c:v>2.355912</c:v>
                </c:pt>
                <c:pt idx="8350">
                  <c:v>2.362374</c:v>
                </c:pt>
                <c:pt idx="8351">
                  <c:v>2.3535089999999999</c:v>
                </c:pt>
                <c:pt idx="8352">
                  <c:v>2.3406579999999999</c:v>
                </c:pt>
                <c:pt idx="8353">
                  <c:v>2.3397139999999998</c:v>
                </c:pt>
                <c:pt idx="8354">
                  <c:v>2.351629</c:v>
                </c:pt>
                <c:pt idx="8355">
                  <c:v>2.3504830000000001</c:v>
                </c:pt>
                <c:pt idx="8356">
                  <c:v>2.3407910000000003</c:v>
                </c:pt>
                <c:pt idx="8357">
                  <c:v>2.3415780000000002</c:v>
                </c:pt>
                <c:pt idx="8358">
                  <c:v>2.3407420000000001</c:v>
                </c:pt>
                <c:pt idx="8359">
                  <c:v>2.3339889999999999</c:v>
                </c:pt>
                <c:pt idx="8360">
                  <c:v>2.3437099999999997</c:v>
                </c:pt>
                <c:pt idx="8361">
                  <c:v>2.3552629999999999</c:v>
                </c:pt>
                <c:pt idx="8362">
                  <c:v>2.3389949999999997</c:v>
                </c:pt>
                <c:pt idx="8363">
                  <c:v>2.3321170000000002</c:v>
                </c:pt>
                <c:pt idx="8364">
                  <c:v>2.3436779999999997</c:v>
                </c:pt>
                <c:pt idx="8365">
                  <c:v>2.3497680000000001</c:v>
                </c:pt>
                <c:pt idx="8366">
                  <c:v>2.3610180000000001</c:v>
                </c:pt>
                <c:pt idx="8367">
                  <c:v>2.3637259999999998</c:v>
                </c:pt>
                <c:pt idx="8368">
                  <c:v>2.345729</c:v>
                </c:pt>
                <c:pt idx="8369">
                  <c:v>2.3368349999999998</c:v>
                </c:pt>
                <c:pt idx="8370">
                  <c:v>2.3468900000000001</c:v>
                </c:pt>
                <c:pt idx="8371">
                  <c:v>2.349145</c:v>
                </c:pt>
                <c:pt idx="8372">
                  <c:v>2.3403809999999998</c:v>
                </c:pt>
                <c:pt idx="8373">
                  <c:v>2.3472939999999998</c:v>
                </c:pt>
                <c:pt idx="8374">
                  <c:v>2.3478129999999999</c:v>
                </c:pt>
                <c:pt idx="8375">
                  <c:v>2.34537</c:v>
                </c:pt>
                <c:pt idx="8376">
                  <c:v>2.3597969999999999</c:v>
                </c:pt>
                <c:pt idx="8377">
                  <c:v>2.3621030000000003</c:v>
                </c:pt>
                <c:pt idx="8378">
                  <c:v>2.3538860000000001</c:v>
                </c:pt>
                <c:pt idx="8379">
                  <c:v>2.354946</c:v>
                </c:pt>
                <c:pt idx="8380">
                  <c:v>2.352128</c:v>
                </c:pt>
                <c:pt idx="8381">
                  <c:v>2.3449040000000001</c:v>
                </c:pt>
                <c:pt idx="8382">
                  <c:v>2.3493370000000002</c:v>
                </c:pt>
                <c:pt idx="8383">
                  <c:v>2.3467929999999999</c:v>
                </c:pt>
                <c:pt idx="8384">
                  <c:v>2.338403</c:v>
                </c:pt>
                <c:pt idx="8385">
                  <c:v>2.3516539999999999</c:v>
                </c:pt>
                <c:pt idx="8386">
                  <c:v>2.3551169999999999</c:v>
                </c:pt>
                <c:pt idx="8387">
                  <c:v>2.3418060000000001</c:v>
                </c:pt>
                <c:pt idx="8388">
                  <c:v>2.3437950000000001</c:v>
                </c:pt>
                <c:pt idx="8389">
                  <c:v>2.3554569999999999</c:v>
                </c:pt>
                <c:pt idx="8390">
                  <c:v>2.3592139999999997</c:v>
                </c:pt>
                <c:pt idx="8391">
                  <c:v>2.3526940000000001</c:v>
                </c:pt>
                <c:pt idx="8392">
                  <c:v>2.353288</c:v>
                </c:pt>
                <c:pt idx="8393">
                  <c:v>2.3479429999999999</c:v>
                </c:pt>
                <c:pt idx="8394">
                  <c:v>2.3369610000000001</c:v>
                </c:pt>
                <c:pt idx="8395">
                  <c:v>2.3585789999999998</c:v>
                </c:pt>
                <c:pt idx="8396">
                  <c:v>2.3667750000000001</c:v>
                </c:pt>
                <c:pt idx="8397">
                  <c:v>2.3419790000000003</c:v>
                </c:pt>
                <c:pt idx="8398">
                  <c:v>2.3440279999999998</c:v>
                </c:pt>
                <c:pt idx="8399">
                  <c:v>2.3602989999999999</c:v>
                </c:pt>
                <c:pt idx="8400">
                  <c:v>2.3550459999999998</c:v>
                </c:pt>
                <c:pt idx="8401">
                  <c:v>2.3476340000000002</c:v>
                </c:pt>
                <c:pt idx="8402">
                  <c:v>2.3530709999999999</c:v>
                </c:pt>
                <c:pt idx="8403">
                  <c:v>2.35399</c:v>
                </c:pt>
                <c:pt idx="8404">
                  <c:v>2.350867</c:v>
                </c:pt>
                <c:pt idx="8405">
                  <c:v>2.356589</c:v>
                </c:pt>
                <c:pt idx="8406">
                  <c:v>2.3587769999999999</c:v>
                </c:pt>
                <c:pt idx="8407">
                  <c:v>2.3565160000000001</c:v>
                </c:pt>
                <c:pt idx="8408">
                  <c:v>2.3529580000000001</c:v>
                </c:pt>
                <c:pt idx="8409">
                  <c:v>2.3545430000000001</c:v>
                </c:pt>
                <c:pt idx="8410">
                  <c:v>2.3588769999999997</c:v>
                </c:pt>
                <c:pt idx="8411">
                  <c:v>2.3549350000000002</c:v>
                </c:pt>
                <c:pt idx="8412">
                  <c:v>2.3542899999999998</c:v>
                </c:pt>
                <c:pt idx="8413">
                  <c:v>2.3598369999999997</c:v>
                </c:pt>
                <c:pt idx="8414">
                  <c:v>2.3670910000000003</c:v>
                </c:pt>
                <c:pt idx="8415">
                  <c:v>2.3595350000000002</c:v>
                </c:pt>
                <c:pt idx="8416">
                  <c:v>2.346149</c:v>
                </c:pt>
                <c:pt idx="8417">
                  <c:v>2.3505159999999998</c:v>
                </c:pt>
                <c:pt idx="8418">
                  <c:v>2.3506309999999999</c:v>
                </c:pt>
                <c:pt idx="8419">
                  <c:v>2.3463060000000002</c:v>
                </c:pt>
                <c:pt idx="8420">
                  <c:v>2.3506290000000001</c:v>
                </c:pt>
                <c:pt idx="8421">
                  <c:v>2.354212</c:v>
                </c:pt>
                <c:pt idx="8422">
                  <c:v>2.3586900000000002</c:v>
                </c:pt>
                <c:pt idx="8423">
                  <c:v>2.3604320000000003</c:v>
                </c:pt>
                <c:pt idx="8424">
                  <c:v>2.3604370000000001</c:v>
                </c:pt>
                <c:pt idx="8425">
                  <c:v>2.3580179999999999</c:v>
                </c:pt>
                <c:pt idx="8426">
                  <c:v>2.3612890000000002</c:v>
                </c:pt>
                <c:pt idx="8427">
                  <c:v>2.3638319999999999</c:v>
                </c:pt>
                <c:pt idx="8428">
                  <c:v>2.3521239999999999</c:v>
                </c:pt>
                <c:pt idx="8429">
                  <c:v>2.3525200000000002</c:v>
                </c:pt>
                <c:pt idx="8430">
                  <c:v>2.3570329999999999</c:v>
                </c:pt>
                <c:pt idx="8431">
                  <c:v>2.3493979999999999</c:v>
                </c:pt>
                <c:pt idx="8432">
                  <c:v>2.360681</c:v>
                </c:pt>
                <c:pt idx="8433">
                  <c:v>2.3684750000000001</c:v>
                </c:pt>
                <c:pt idx="8434">
                  <c:v>2.3516539999999999</c:v>
                </c:pt>
                <c:pt idx="8435">
                  <c:v>2.3483679999999998</c:v>
                </c:pt>
                <c:pt idx="8436">
                  <c:v>2.3658729999999997</c:v>
                </c:pt>
                <c:pt idx="8437">
                  <c:v>2.3664779999999999</c:v>
                </c:pt>
                <c:pt idx="8438">
                  <c:v>2.353056</c:v>
                </c:pt>
                <c:pt idx="8439">
                  <c:v>2.3567819999999999</c:v>
                </c:pt>
                <c:pt idx="8440">
                  <c:v>2.35866</c:v>
                </c:pt>
                <c:pt idx="8441">
                  <c:v>2.3566599999999998</c:v>
                </c:pt>
                <c:pt idx="8442">
                  <c:v>2.3583699999999999</c:v>
                </c:pt>
                <c:pt idx="8443">
                  <c:v>2.3590629999999999</c:v>
                </c:pt>
                <c:pt idx="8444">
                  <c:v>2.3666200000000002</c:v>
                </c:pt>
                <c:pt idx="8445">
                  <c:v>2.3681000000000001</c:v>
                </c:pt>
                <c:pt idx="8446">
                  <c:v>2.357872</c:v>
                </c:pt>
                <c:pt idx="8447">
                  <c:v>2.3516330000000001</c:v>
                </c:pt>
                <c:pt idx="8448">
                  <c:v>2.3575059999999999</c:v>
                </c:pt>
                <c:pt idx="8449">
                  <c:v>2.3681399999999999</c:v>
                </c:pt>
                <c:pt idx="8450">
                  <c:v>2.363845</c:v>
                </c:pt>
                <c:pt idx="8451">
                  <c:v>2.3617859999999999</c:v>
                </c:pt>
                <c:pt idx="8452">
                  <c:v>2.365945</c:v>
                </c:pt>
                <c:pt idx="8453">
                  <c:v>2.3600000000000003</c:v>
                </c:pt>
                <c:pt idx="8454">
                  <c:v>2.354641</c:v>
                </c:pt>
                <c:pt idx="8455">
                  <c:v>2.3576769999999998</c:v>
                </c:pt>
                <c:pt idx="8456">
                  <c:v>2.3660319999999997</c:v>
                </c:pt>
                <c:pt idx="8457">
                  <c:v>2.3661380000000003</c:v>
                </c:pt>
                <c:pt idx="8458">
                  <c:v>2.3653110000000002</c:v>
                </c:pt>
                <c:pt idx="8459">
                  <c:v>2.361866</c:v>
                </c:pt>
                <c:pt idx="8460">
                  <c:v>2.35527</c:v>
                </c:pt>
                <c:pt idx="8461">
                  <c:v>2.3679199999999998</c:v>
                </c:pt>
                <c:pt idx="8462">
                  <c:v>2.3728790000000002</c:v>
                </c:pt>
                <c:pt idx="8463">
                  <c:v>2.3599410000000001</c:v>
                </c:pt>
                <c:pt idx="8464">
                  <c:v>2.3612609999999998</c:v>
                </c:pt>
                <c:pt idx="8465">
                  <c:v>2.3648790000000002</c:v>
                </c:pt>
                <c:pt idx="8466">
                  <c:v>2.3621920000000003</c:v>
                </c:pt>
                <c:pt idx="8467">
                  <c:v>2.3590530000000003</c:v>
                </c:pt>
                <c:pt idx="8468">
                  <c:v>2.3609720000000003</c:v>
                </c:pt>
                <c:pt idx="8469">
                  <c:v>2.361764</c:v>
                </c:pt>
                <c:pt idx="8470">
                  <c:v>2.3640660000000002</c:v>
                </c:pt>
                <c:pt idx="8471">
                  <c:v>2.365523</c:v>
                </c:pt>
                <c:pt idx="8472">
                  <c:v>2.3619319999999999</c:v>
                </c:pt>
                <c:pt idx="8473">
                  <c:v>2.373494</c:v>
                </c:pt>
                <c:pt idx="8474">
                  <c:v>2.3753880000000001</c:v>
                </c:pt>
                <c:pt idx="8475">
                  <c:v>2.3589770000000003</c:v>
                </c:pt>
                <c:pt idx="8476">
                  <c:v>2.3655980000000003</c:v>
                </c:pt>
                <c:pt idx="8477">
                  <c:v>2.3770119999999997</c:v>
                </c:pt>
                <c:pt idx="8478">
                  <c:v>2.3706490000000002</c:v>
                </c:pt>
                <c:pt idx="8479">
                  <c:v>2.3670270000000002</c:v>
                </c:pt>
                <c:pt idx="8480">
                  <c:v>2.3678900000000001</c:v>
                </c:pt>
                <c:pt idx="8481">
                  <c:v>2.3585069999999999</c:v>
                </c:pt>
                <c:pt idx="8482">
                  <c:v>2.3573360000000001</c:v>
                </c:pt>
                <c:pt idx="8483">
                  <c:v>2.3679110000000003</c:v>
                </c:pt>
                <c:pt idx="8484">
                  <c:v>2.3567140000000002</c:v>
                </c:pt>
                <c:pt idx="8485">
                  <c:v>2.3524729999999998</c:v>
                </c:pt>
                <c:pt idx="8486">
                  <c:v>2.3662929999999998</c:v>
                </c:pt>
                <c:pt idx="8487">
                  <c:v>2.3670800000000001</c:v>
                </c:pt>
                <c:pt idx="8488">
                  <c:v>2.3678220000000003</c:v>
                </c:pt>
                <c:pt idx="8489">
                  <c:v>2.3733810000000002</c:v>
                </c:pt>
                <c:pt idx="8490">
                  <c:v>2.3734599999999997</c:v>
                </c:pt>
                <c:pt idx="8491">
                  <c:v>2.3759139999999999</c:v>
                </c:pt>
                <c:pt idx="8492">
                  <c:v>2.3840870000000001</c:v>
                </c:pt>
                <c:pt idx="8493">
                  <c:v>2.3749899999999999</c:v>
                </c:pt>
                <c:pt idx="8494">
                  <c:v>2.3622749999999999</c:v>
                </c:pt>
                <c:pt idx="8495">
                  <c:v>2.372026</c:v>
                </c:pt>
                <c:pt idx="8496">
                  <c:v>2.3666039999999997</c:v>
                </c:pt>
                <c:pt idx="8497">
                  <c:v>2.354053</c:v>
                </c:pt>
                <c:pt idx="8498">
                  <c:v>2.362168</c:v>
                </c:pt>
                <c:pt idx="8499">
                  <c:v>2.365415</c:v>
                </c:pt>
                <c:pt idx="8500">
                  <c:v>2.3650479999999998</c:v>
                </c:pt>
                <c:pt idx="8501">
                  <c:v>2.3767240000000003</c:v>
                </c:pt>
                <c:pt idx="8502">
                  <c:v>2.382174</c:v>
                </c:pt>
                <c:pt idx="8503">
                  <c:v>2.3710709999999997</c:v>
                </c:pt>
                <c:pt idx="8504">
                  <c:v>2.369494</c:v>
                </c:pt>
                <c:pt idx="8505">
                  <c:v>2.3729230000000001</c:v>
                </c:pt>
                <c:pt idx="8506">
                  <c:v>2.36002</c:v>
                </c:pt>
                <c:pt idx="8507">
                  <c:v>2.3588050000000003</c:v>
                </c:pt>
                <c:pt idx="8508">
                  <c:v>2.3690959999999999</c:v>
                </c:pt>
                <c:pt idx="8509">
                  <c:v>2.3697140000000001</c:v>
                </c:pt>
                <c:pt idx="8510">
                  <c:v>2.3690549999999999</c:v>
                </c:pt>
                <c:pt idx="8511">
                  <c:v>2.3691849999999999</c:v>
                </c:pt>
                <c:pt idx="8512">
                  <c:v>2.3715700000000002</c:v>
                </c:pt>
                <c:pt idx="8513">
                  <c:v>2.3763909999999999</c:v>
                </c:pt>
                <c:pt idx="8514">
                  <c:v>2.3743439999999998</c:v>
                </c:pt>
                <c:pt idx="8515">
                  <c:v>2.3659439999999998</c:v>
                </c:pt>
                <c:pt idx="8516">
                  <c:v>2.363861</c:v>
                </c:pt>
                <c:pt idx="8517">
                  <c:v>2.3763680000000003</c:v>
                </c:pt>
                <c:pt idx="8518">
                  <c:v>2.3833470000000001</c:v>
                </c:pt>
                <c:pt idx="8519">
                  <c:v>2.375813</c:v>
                </c:pt>
                <c:pt idx="8520">
                  <c:v>2.3744730000000001</c:v>
                </c:pt>
                <c:pt idx="8521">
                  <c:v>2.372045</c:v>
                </c:pt>
                <c:pt idx="8522">
                  <c:v>2.3712590000000002</c:v>
                </c:pt>
                <c:pt idx="8523">
                  <c:v>2.3780960000000002</c:v>
                </c:pt>
                <c:pt idx="8524">
                  <c:v>2.3797899999999998</c:v>
                </c:pt>
                <c:pt idx="8525">
                  <c:v>2.3748940000000003</c:v>
                </c:pt>
                <c:pt idx="8526">
                  <c:v>2.3787159999999998</c:v>
                </c:pt>
                <c:pt idx="8527">
                  <c:v>2.3859889999999999</c:v>
                </c:pt>
                <c:pt idx="8528">
                  <c:v>2.3671420000000003</c:v>
                </c:pt>
                <c:pt idx="8529">
                  <c:v>2.3551960000000003</c:v>
                </c:pt>
                <c:pt idx="8530">
                  <c:v>2.366959</c:v>
                </c:pt>
                <c:pt idx="8531">
                  <c:v>2.3702730000000001</c:v>
                </c:pt>
                <c:pt idx="8532">
                  <c:v>2.3735409999999999</c:v>
                </c:pt>
                <c:pt idx="8533">
                  <c:v>2.3758919999999999</c:v>
                </c:pt>
                <c:pt idx="8534">
                  <c:v>2.3756430000000002</c:v>
                </c:pt>
                <c:pt idx="8535">
                  <c:v>2.3828870000000002</c:v>
                </c:pt>
                <c:pt idx="8536">
                  <c:v>2.3880140000000001</c:v>
                </c:pt>
                <c:pt idx="8537">
                  <c:v>2.3712979999999999</c:v>
                </c:pt>
                <c:pt idx="8538">
                  <c:v>2.3579090000000003</c:v>
                </c:pt>
                <c:pt idx="8539">
                  <c:v>2.3748870000000002</c:v>
                </c:pt>
                <c:pt idx="8540">
                  <c:v>2.3806849999999997</c:v>
                </c:pt>
                <c:pt idx="8541">
                  <c:v>2.374816</c:v>
                </c:pt>
                <c:pt idx="8542">
                  <c:v>2.3808229999999999</c:v>
                </c:pt>
                <c:pt idx="8543">
                  <c:v>2.37696</c:v>
                </c:pt>
                <c:pt idx="8544">
                  <c:v>2.3723390000000002</c:v>
                </c:pt>
                <c:pt idx="8545">
                  <c:v>2.384296</c:v>
                </c:pt>
                <c:pt idx="8546">
                  <c:v>2.3882219999999998</c:v>
                </c:pt>
                <c:pt idx="8547">
                  <c:v>2.3705689999999997</c:v>
                </c:pt>
                <c:pt idx="8548">
                  <c:v>2.3715000000000002</c:v>
                </c:pt>
                <c:pt idx="8549">
                  <c:v>2.3840969999999997</c:v>
                </c:pt>
                <c:pt idx="8550">
                  <c:v>2.3733329999999997</c:v>
                </c:pt>
                <c:pt idx="8551">
                  <c:v>2.373046</c:v>
                </c:pt>
                <c:pt idx="8552">
                  <c:v>2.3814329999999999</c:v>
                </c:pt>
                <c:pt idx="8553">
                  <c:v>2.3712460000000002</c:v>
                </c:pt>
                <c:pt idx="8554">
                  <c:v>2.371496</c:v>
                </c:pt>
                <c:pt idx="8555">
                  <c:v>2.3789639999999999</c:v>
                </c:pt>
                <c:pt idx="8556">
                  <c:v>2.376214</c:v>
                </c:pt>
                <c:pt idx="8557">
                  <c:v>2.3796980000000003</c:v>
                </c:pt>
                <c:pt idx="8558">
                  <c:v>2.3891590000000003</c:v>
                </c:pt>
                <c:pt idx="8559">
                  <c:v>2.388064</c:v>
                </c:pt>
                <c:pt idx="8560">
                  <c:v>2.3837120000000001</c:v>
                </c:pt>
                <c:pt idx="8561">
                  <c:v>2.3844880000000002</c:v>
                </c:pt>
                <c:pt idx="8562">
                  <c:v>2.3774569999999997</c:v>
                </c:pt>
                <c:pt idx="8563">
                  <c:v>2.3810500000000001</c:v>
                </c:pt>
                <c:pt idx="8564">
                  <c:v>2.3886130000000003</c:v>
                </c:pt>
                <c:pt idx="8565">
                  <c:v>2.3736269999999999</c:v>
                </c:pt>
                <c:pt idx="8566">
                  <c:v>2.3703669999999999</c:v>
                </c:pt>
                <c:pt idx="8567">
                  <c:v>2.3807260000000001</c:v>
                </c:pt>
                <c:pt idx="8568">
                  <c:v>2.381488</c:v>
                </c:pt>
                <c:pt idx="8569">
                  <c:v>2.37724</c:v>
                </c:pt>
                <c:pt idx="8570">
                  <c:v>2.3799099999999997</c:v>
                </c:pt>
                <c:pt idx="8571">
                  <c:v>2.3840120000000002</c:v>
                </c:pt>
                <c:pt idx="8572">
                  <c:v>2.375454</c:v>
                </c:pt>
                <c:pt idx="8573">
                  <c:v>2.38537</c:v>
                </c:pt>
                <c:pt idx="8574">
                  <c:v>2.3949940000000001</c:v>
                </c:pt>
                <c:pt idx="8575">
                  <c:v>2.377856</c:v>
                </c:pt>
                <c:pt idx="8576">
                  <c:v>2.3823859999999999</c:v>
                </c:pt>
                <c:pt idx="8577">
                  <c:v>2.3928539999999998</c:v>
                </c:pt>
                <c:pt idx="8578">
                  <c:v>2.3789980000000002</c:v>
                </c:pt>
                <c:pt idx="8579">
                  <c:v>2.3784400000000003</c:v>
                </c:pt>
                <c:pt idx="8580">
                  <c:v>2.3925780000000003</c:v>
                </c:pt>
                <c:pt idx="8581">
                  <c:v>2.3798760000000003</c:v>
                </c:pt>
                <c:pt idx="8582">
                  <c:v>2.3658859999999997</c:v>
                </c:pt>
                <c:pt idx="8583">
                  <c:v>2.3811599999999999</c:v>
                </c:pt>
                <c:pt idx="8584">
                  <c:v>2.3856850000000001</c:v>
                </c:pt>
                <c:pt idx="8585">
                  <c:v>2.3837359999999999</c:v>
                </c:pt>
                <c:pt idx="8586">
                  <c:v>2.3826080000000003</c:v>
                </c:pt>
                <c:pt idx="8587">
                  <c:v>2.372115</c:v>
                </c:pt>
                <c:pt idx="8588">
                  <c:v>2.3820749999999999</c:v>
                </c:pt>
                <c:pt idx="8589">
                  <c:v>2.395159</c:v>
                </c:pt>
                <c:pt idx="8590">
                  <c:v>2.3868990000000001</c:v>
                </c:pt>
                <c:pt idx="8591">
                  <c:v>2.3814630000000001</c:v>
                </c:pt>
                <c:pt idx="8592">
                  <c:v>2.3888350000000003</c:v>
                </c:pt>
                <c:pt idx="8593">
                  <c:v>2.3899900000000001</c:v>
                </c:pt>
                <c:pt idx="8594">
                  <c:v>2.3818429999999999</c:v>
                </c:pt>
                <c:pt idx="8595">
                  <c:v>2.3896839999999999</c:v>
                </c:pt>
                <c:pt idx="8596">
                  <c:v>2.3974380000000002</c:v>
                </c:pt>
                <c:pt idx="8597">
                  <c:v>2.3899859999999999</c:v>
                </c:pt>
                <c:pt idx="8598">
                  <c:v>2.388328</c:v>
                </c:pt>
                <c:pt idx="8599">
                  <c:v>2.3864780000000003</c:v>
                </c:pt>
                <c:pt idx="8600">
                  <c:v>2.382889</c:v>
                </c:pt>
                <c:pt idx="8601">
                  <c:v>2.3787630000000002</c:v>
                </c:pt>
                <c:pt idx="8602">
                  <c:v>2.3791530000000001</c:v>
                </c:pt>
                <c:pt idx="8603">
                  <c:v>2.3801899999999998</c:v>
                </c:pt>
                <c:pt idx="8604">
                  <c:v>2.3808990000000003</c:v>
                </c:pt>
                <c:pt idx="8605">
                  <c:v>2.3931979999999999</c:v>
                </c:pt>
                <c:pt idx="8606">
                  <c:v>2.3884289999999999</c:v>
                </c:pt>
                <c:pt idx="8607">
                  <c:v>2.3792869999999997</c:v>
                </c:pt>
                <c:pt idx="8608">
                  <c:v>2.3894089999999997</c:v>
                </c:pt>
                <c:pt idx="8609">
                  <c:v>2.3908510000000001</c:v>
                </c:pt>
                <c:pt idx="8610">
                  <c:v>2.3864869999999998</c:v>
                </c:pt>
                <c:pt idx="8611">
                  <c:v>2.3922490000000001</c:v>
                </c:pt>
                <c:pt idx="8612">
                  <c:v>2.391807</c:v>
                </c:pt>
                <c:pt idx="8613">
                  <c:v>2.3838759999999999</c:v>
                </c:pt>
                <c:pt idx="8614">
                  <c:v>2.388995</c:v>
                </c:pt>
                <c:pt idx="8615">
                  <c:v>2.38849</c:v>
                </c:pt>
                <c:pt idx="8616">
                  <c:v>2.3732150000000001</c:v>
                </c:pt>
                <c:pt idx="8617">
                  <c:v>2.382622</c:v>
                </c:pt>
                <c:pt idx="8618">
                  <c:v>2.3992309999999999</c:v>
                </c:pt>
                <c:pt idx="8619">
                  <c:v>2.394911</c:v>
                </c:pt>
                <c:pt idx="8620">
                  <c:v>2.3924050000000001</c:v>
                </c:pt>
                <c:pt idx="8621">
                  <c:v>2.3940190000000001</c:v>
                </c:pt>
                <c:pt idx="8622">
                  <c:v>2.3907480000000003</c:v>
                </c:pt>
                <c:pt idx="8623">
                  <c:v>2.3931360000000002</c:v>
                </c:pt>
                <c:pt idx="8624">
                  <c:v>2.403607</c:v>
                </c:pt>
                <c:pt idx="8625">
                  <c:v>2.3905599999999998</c:v>
                </c:pt>
                <c:pt idx="8626">
                  <c:v>2.3713449999999998</c:v>
                </c:pt>
                <c:pt idx="8627">
                  <c:v>2.3808370000000001</c:v>
                </c:pt>
                <c:pt idx="8628">
                  <c:v>2.3874040000000001</c:v>
                </c:pt>
                <c:pt idx="8629">
                  <c:v>2.3899270000000001</c:v>
                </c:pt>
                <c:pt idx="8630">
                  <c:v>2.3956749999999998</c:v>
                </c:pt>
                <c:pt idx="8631">
                  <c:v>2.38788</c:v>
                </c:pt>
                <c:pt idx="8632">
                  <c:v>2.3887559999999999</c:v>
                </c:pt>
                <c:pt idx="8633">
                  <c:v>2.4042330000000001</c:v>
                </c:pt>
                <c:pt idx="8634">
                  <c:v>2.4052059999999997</c:v>
                </c:pt>
                <c:pt idx="8635">
                  <c:v>2.389281</c:v>
                </c:pt>
                <c:pt idx="8636">
                  <c:v>2.3903430000000001</c:v>
                </c:pt>
                <c:pt idx="8637">
                  <c:v>2.3981630000000003</c:v>
                </c:pt>
                <c:pt idx="8638">
                  <c:v>2.3869610000000003</c:v>
                </c:pt>
                <c:pt idx="8639">
                  <c:v>2.38781</c:v>
                </c:pt>
                <c:pt idx="8640">
                  <c:v>2.3930059999999997</c:v>
                </c:pt>
                <c:pt idx="8641">
                  <c:v>2.3831959999999999</c:v>
                </c:pt>
                <c:pt idx="8642">
                  <c:v>2.3928310000000002</c:v>
                </c:pt>
                <c:pt idx="8643">
                  <c:v>2.40787</c:v>
                </c:pt>
                <c:pt idx="8644">
                  <c:v>2.393748</c:v>
                </c:pt>
                <c:pt idx="8645">
                  <c:v>2.3874680000000001</c:v>
                </c:pt>
                <c:pt idx="8646">
                  <c:v>2.402101</c:v>
                </c:pt>
                <c:pt idx="8647">
                  <c:v>2.3932120000000001</c:v>
                </c:pt>
                <c:pt idx="8648">
                  <c:v>2.3823479999999999</c:v>
                </c:pt>
                <c:pt idx="8649">
                  <c:v>2.3957280000000001</c:v>
                </c:pt>
                <c:pt idx="8650">
                  <c:v>2.3953769999999999</c:v>
                </c:pt>
                <c:pt idx="8651">
                  <c:v>2.3857349999999999</c:v>
                </c:pt>
                <c:pt idx="8652">
                  <c:v>2.3934139999999999</c:v>
                </c:pt>
                <c:pt idx="8653">
                  <c:v>2.392744</c:v>
                </c:pt>
                <c:pt idx="8654">
                  <c:v>2.385097</c:v>
                </c:pt>
                <c:pt idx="8655">
                  <c:v>2.392884</c:v>
                </c:pt>
                <c:pt idx="8656">
                  <c:v>2.4028160000000001</c:v>
                </c:pt>
                <c:pt idx="8657">
                  <c:v>2.4004989999999999</c:v>
                </c:pt>
                <c:pt idx="8658">
                  <c:v>2.4003129999999997</c:v>
                </c:pt>
                <c:pt idx="8659">
                  <c:v>2.4032960000000001</c:v>
                </c:pt>
                <c:pt idx="8660">
                  <c:v>2.394606</c:v>
                </c:pt>
                <c:pt idx="8661">
                  <c:v>2.3963890000000001</c:v>
                </c:pt>
                <c:pt idx="8662">
                  <c:v>2.3980589999999999</c:v>
                </c:pt>
                <c:pt idx="8663">
                  <c:v>2.393516</c:v>
                </c:pt>
                <c:pt idx="8664">
                  <c:v>2.4030050000000003</c:v>
                </c:pt>
                <c:pt idx="8665">
                  <c:v>2.4048449999999999</c:v>
                </c:pt>
                <c:pt idx="8666">
                  <c:v>2.3915150000000001</c:v>
                </c:pt>
                <c:pt idx="8667">
                  <c:v>2.3896610000000003</c:v>
                </c:pt>
                <c:pt idx="8668">
                  <c:v>2.4002490000000001</c:v>
                </c:pt>
                <c:pt idx="8669">
                  <c:v>2.4010629999999997</c:v>
                </c:pt>
                <c:pt idx="8670">
                  <c:v>2.3970000000000002</c:v>
                </c:pt>
                <c:pt idx="8671">
                  <c:v>2.400299</c:v>
                </c:pt>
                <c:pt idx="8672">
                  <c:v>2.3967549999999997</c:v>
                </c:pt>
                <c:pt idx="8673">
                  <c:v>2.3962370000000002</c:v>
                </c:pt>
                <c:pt idx="8674">
                  <c:v>2.3982270000000003</c:v>
                </c:pt>
                <c:pt idx="8675">
                  <c:v>2.3894709999999999</c:v>
                </c:pt>
                <c:pt idx="8676">
                  <c:v>2.3892059999999997</c:v>
                </c:pt>
                <c:pt idx="8677">
                  <c:v>2.4017720000000002</c:v>
                </c:pt>
                <c:pt idx="8678">
                  <c:v>2.4048670000000003</c:v>
                </c:pt>
                <c:pt idx="8679">
                  <c:v>2.3997649999999999</c:v>
                </c:pt>
                <c:pt idx="8680">
                  <c:v>2.408677</c:v>
                </c:pt>
                <c:pt idx="8681">
                  <c:v>2.4126529999999997</c:v>
                </c:pt>
                <c:pt idx="8682">
                  <c:v>2.3964980000000002</c:v>
                </c:pt>
                <c:pt idx="8683">
                  <c:v>2.3991449999999999</c:v>
                </c:pt>
                <c:pt idx="8684">
                  <c:v>2.4080189999999999</c:v>
                </c:pt>
                <c:pt idx="8685">
                  <c:v>2.3962859999999999</c:v>
                </c:pt>
                <c:pt idx="8686">
                  <c:v>2.387194</c:v>
                </c:pt>
                <c:pt idx="8687">
                  <c:v>2.3913359999999999</c:v>
                </c:pt>
                <c:pt idx="8688">
                  <c:v>2.4045000000000001</c:v>
                </c:pt>
                <c:pt idx="8689">
                  <c:v>2.4087680000000002</c:v>
                </c:pt>
                <c:pt idx="8690">
                  <c:v>2.3992329999999997</c:v>
                </c:pt>
                <c:pt idx="8691">
                  <c:v>2.3955519999999999</c:v>
                </c:pt>
                <c:pt idx="8692">
                  <c:v>2.4000699999999999</c:v>
                </c:pt>
                <c:pt idx="8693">
                  <c:v>2.4039830000000002</c:v>
                </c:pt>
                <c:pt idx="8694">
                  <c:v>2.3992839999999998</c:v>
                </c:pt>
                <c:pt idx="8695">
                  <c:v>2.4014790000000001</c:v>
                </c:pt>
                <c:pt idx="8696">
                  <c:v>2.4016789999999997</c:v>
                </c:pt>
                <c:pt idx="8697">
                  <c:v>2.3918819999999998</c:v>
                </c:pt>
                <c:pt idx="8698">
                  <c:v>2.3998119999999998</c:v>
                </c:pt>
                <c:pt idx="8699">
                  <c:v>2.4108390000000002</c:v>
                </c:pt>
                <c:pt idx="8700">
                  <c:v>2.4101460000000001</c:v>
                </c:pt>
                <c:pt idx="8701">
                  <c:v>2.4067889999999998</c:v>
                </c:pt>
                <c:pt idx="8702">
                  <c:v>2.4035919999999997</c:v>
                </c:pt>
                <c:pt idx="8703">
                  <c:v>2.401246</c:v>
                </c:pt>
                <c:pt idx="8704">
                  <c:v>2.4031530000000001</c:v>
                </c:pt>
                <c:pt idx="8705">
                  <c:v>2.407867</c:v>
                </c:pt>
                <c:pt idx="8706">
                  <c:v>2.4067819999999998</c:v>
                </c:pt>
                <c:pt idx="8707">
                  <c:v>2.4015300000000002</c:v>
                </c:pt>
                <c:pt idx="8708">
                  <c:v>2.402971</c:v>
                </c:pt>
                <c:pt idx="8709">
                  <c:v>2.410066</c:v>
                </c:pt>
                <c:pt idx="8710">
                  <c:v>2.411546</c:v>
                </c:pt>
                <c:pt idx="8711">
                  <c:v>2.4039869999999999</c:v>
                </c:pt>
                <c:pt idx="8712">
                  <c:v>2.397551</c:v>
                </c:pt>
                <c:pt idx="8713">
                  <c:v>2.3914629999999999</c:v>
                </c:pt>
                <c:pt idx="8714">
                  <c:v>2.399403</c:v>
                </c:pt>
                <c:pt idx="8715">
                  <c:v>2.4144950000000001</c:v>
                </c:pt>
                <c:pt idx="8716">
                  <c:v>2.3981659999999998</c:v>
                </c:pt>
                <c:pt idx="8717">
                  <c:v>2.3935089999999999</c:v>
                </c:pt>
                <c:pt idx="8718">
                  <c:v>2.4112990000000001</c:v>
                </c:pt>
                <c:pt idx="8719">
                  <c:v>2.4068550000000002</c:v>
                </c:pt>
                <c:pt idx="8720">
                  <c:v>2.402123</c:v>
                </c:pt>
                <c:pt idx="8721">
                  <c:v>2.4086600000000002</c:v>
                </c:pt>
                <c:pt idx="8722">
                  <c:v>2.4059299999999997</c:v>
                </c:pt>
                <c:pt idx="8723">
                  <c:v>2.3984449999999997</c:v>
                </c:pt>
                <c:pt idx="8724">
                  <c:v>2.411842</c:v>
                </c:pt>
                <c:pt idx="8725">
                  <c:v>2.4239090000000001</c:v>
                </c:pt>
                <c:pt idx="8726">
                  <c:v>2.4076880000000003</c:v>
                </c:pt>
                <c:pt idx="8727">
                  <c:v>2.407769</c:v>
                </c:pt>
                <c:pt idx="8728">
                  <c:v>2.416722</c:v>
                </c:pt>
                <c:pt idx="8729">
                  <c:v>2.4075420000000003</c:v>
                </c:pt>
                <c:pt idx="8730">
                  <c:v>2.4066229999999997</c:v>
                </c:pt>
                <c:pt idx="8731">
                  <c:v>2.4074679999999997</c:v>
                </c:pt>
                <c:pt idx="8732">
                  <c:v>2.4039390000000003</c:v>
                </c:pt>
                <c:pt idx="8733">
                  <c:v>2.4038279999999999</c:v>
                </c:pt>
                <c:pt idx="8734">
                  <c:v>2.4046760000000003</c:v>
                </c:pt>
                <c:pt idx="8735">
                  <c:v>2.4054500000000001</c:v>
                </c:pt>
                <c:pt idx="8736">
                  <c:v>2.4039489999999999</c:v>
                </c:pt>
                <c:pt idx="8737">
                  <c:v>2.4114149999999999</c:v>
                </c:pt>
                <c:pt idx="8738">
                  <c:v>2.413243</c:v>
                </c:pt>
                <c:pt idx="8739">
                  <c:v>2.4062460000000003</c:v>
                </c:pt>
                <c:pt idx="8740">
                  <c:v>2.4046529999999997</c:v>
                </c:pt>
                <c:pt idx="8741">
                  <c:v>2.4046469999999998</c:v>
                </c:pt>
                <c:pt idx="8742">
                  <c:v>2.4079899999999999</c:v>
                </c:pt>
                <c:pt idx="8743">
                  <c:v>2.4147980000000002</c:v>
                </c:pt>
                <c:pt idx="8744">
                  <c:v>2.4176250000000001</c:v>
                </c:pt>
                <c:pt idx="8745">
                  <c:v>2.4085030000000001</c:v>
                </c:pt>
                <c:pt idx="8746">
                  <c:v>2.4093689999999999</c:v>
                </c:pt>
                <c:pt idx="8747">
                  <c:v>2.422002</c:v>
                </c:pt>
                <c:pt idx="8748">
                  <c:v>2.411111</c:v>
                </c:pt>
                <c:pt idx="8749">
                  <c:v>2.4033699999999998</c:v>
                </c:pt>
                <c:pt idx="8750">
                  <c:v>2.4144749999999999</c:v>
                </c:pt>
                <c:pt idx="8751">
                  <c:v>2.412887</c:v>
                </c:pt>
                <c:pt idx="8752">
                  <c:v>2.406155</c:v>
                </c:pt>
                <c:pt idx="8753">
                  <c:v>2.4125909999999999</c:v>
                </c:pt>
                <c:pt idx="8754">
                  <c:v>2.4162509999999999</c:v>
                </c:pt>
                <c:pt idx="8755">
                  <c:v>2.4032369999999998</c:v>
                </c:pt>
                <c:pt idx="8756">
                  <c:v>2.4082460000000001</c:v>
                </c:pt>
                <c:pt idx="8757">
                  <c:v>2.4179459999999997</c:v>
                </c:pt>
                <c:pt idx="8758">
                  <c:v>2.4039280000000001</c:v>
                </c:pt>
                <c:pt idx="8759">
                  <c:v>2.4047049999999999</c:v>
                </c:pt>
                <c:pt idx="8760">
                  <c:v>2.4192749999999998</c:v>
                </c:pt>
                <c:pt idx="8761">
                  <c:v>2.4190839999999998</c:v>
                </c:pt>
                <c:pt idx="8762">
                  <c:v>2.4133550000000001</c:v>
                </c:pt>
                <c:pt idx="8763">
                  <c:v>2.4144300000000003</c:v>
                </c:pt>
                <c:pt idx="8764">
                  <c:v>2.408353</c:v>
                </c:pt>
                <c:pt idx="8765">
                  <c:v>2.4046700000000003</c:v>
                </c:pt>
                <c:pt idx="8766">
                  <c:v>2.421109</c:v>
                </c:pt>
                <c:pt idx="8767">
                  <c:v>2.4191199999999999</c:v>
                </c:pt>
                <c:pt idx="8768">
                  <c:v>2.407041</c:v>
                </c:pt>
                <c:pt idx="8769">
                  <c:v>2.42482</c:v>
                </c:pt>
                <c:pt idx="8770">
                  <c:v>2.4346950000000001</c:v>
                </c:pt>
                <c:pt idx="8771">
                  <c:v>2.4155569999999997</c:v>
                </c:pt>
                <c:pt idx="8772">
                  <c:v>2.4068750000000003</c:v>
                </c:pt>
                <c:pt idx="8773">
                  <c:v>2.4166090000000002</c:v>
                </c:pt>
                <c:pt idx="8774">
                  <c:v>2.4140509999999997</c:v>
                </c:pt>
                <c:pt idx="8775">
                  <c:v>2.4129459999999998</c:v>
                </c:pt>
                <c:pt idx="8776">
                  <c:v>2.4156300000000002</c:v>
                </c:pt>
                <c:pt idx="8777">
                  <c:v>2.4045740000000002</c:v>
                </c:pt>
                <c:pt idx="8778">
                  <c:v>2.410142</c:v>
                </c:pt>
                <c:pt idx="8779">
                  <c:v>2.429252</c:v>
                </c:pt>
                <c:pt idx="8780">
                  <c:v>2.420963</c:v>
                </c:pt>
                <c:pt idx="8781">
                  <c:v>2.405052</c:v>
                </c:pt>
                <c:pt idx="8782">
                  <c:v>2.4120629999999998</c:v>
                </c:pt>
                <c:pt idx="8783">
                  <c:v>2.4241060000000001</c:v>
                </c:pt>
                <c:pt idx="8784">
                  <c:v>2.416636</c:v>
                </c:pt>
                <c:pt idx="8785">
                  <c:v>2.4136600000000001</c:v>
                </c:pt>
                <c:pt idx="8786">
                  <c:v>2.4200650000000001</c:v>
                </c:pt>
                <c:pt idx="8787">
                  <c:v>2.4138250000000001</c:v>
                </c:pt>
                <c:pt idx="8788">
                  <c:v>2.4157450000000003</c:v>
                </c:pt>
                <c:pt idx="8789">
                  <c:v>2.4220170000000003</c:v>
                </c:pt>
                <c:pt idx="8790">
                  <c:v>2.4190779999999998</c:v>
                </c:pt>
                <c:pt idx="8791">
                  <c:v>2.4233039999999999</c:v>
                </c:pt>
                <c:pt idx="8792">
                  <c:v>2.4226220000000001</c:v>
                </c:pt>
                <c:pt idx="8793">
                  <c:v>2.4186529999999999</c:v>
                </c:pt>
                <c:pt idx="8794">
                  <c:v>2.421522</c:v>
                </c:pt>
                <c:pt idx="8795">
                  <c:v>2.4181080000000001</c:v>
                </c:pt>
                <c:pt idx="8796">
                  <c:v>2.4109419999999999</c:v>
                </c:pt>
                <c:pt idx="8797">
                  <c:v>2.4141180000000002</c:v>
                </c:pt>
                <c:pt idx="8798">
                  <c:v>2.4158999999999997</c:v>
                </c:pt>
                <c:pt idx="8799">
                  <c:v>2.4051010000000002</c:v>
                </c:pt>
                <c:pt idx="8800">
                  <c:v>2.41675</c:v>
                </c:pt>
                <c:pt idx="8801">
                  <c:v>2.4331860000000001</c:v>
                </c:pt>
                <c:pt idx="8802">
                  <c:v>2.4224509999999997</c:v>
                </c:pt>
                <c:pt idx="8803">
                  <c:v>2.4169650000000003</c:v>
                </c:pt>
                <c:pt idx="8804">
                  <c:v>2.4227280000000002</c:v>
                </c:pt>
                <c:pt idx="8805">
                  <c:v>2.4198050000000002</c:v>
                </c:pt>
                <c:pt idx="8806">
                  <c:v>2.418774</c:v>
                </c:pt>
                <c:pt idx="8807">
                  <c:v>2.4293070000000001</c:v>
                </c:pt>
                <c:pt idx="8808">
                  <c:v>2.4253330000000002</c:v>
                </c:pt>
                <c:pt idx="8809">
                  <c:v>2.4101669999999999</c:v>
                </c:pt>
                <c:pt idx="8810">
                  <c:v>2.419832</c:v>
                </c:pt>
                <c:pt idx="8811">
                  <c:v>2.4252180000000001</c:v>
                </c:pt>
                <c:pt idx="8812">
                  <c:v>2.4113639999999998</c:v>
                </c:pt>
                <c:pt idx="8813">
                  <c:v>2.4143410000000003</c:v>
                </c:pt>
                <c:pt idx="8814">
                  <c:v>2.428642</c:v>
                </c:pt>
                <c:pt idx="8815">
                  <c:v>2.4294130000000003</c:v>
                </c:pt>
                <c:pt idx="8816">
                  <c:v>2.4248820000000002</c:v>
                </c:pt>
                <c:pt idx="8817">
                  <c:v>2.4300160000000002</c:v>
                </c:pt>
                <c:pt idx="8818">
                  <c:v>2.4268350000000001</c:v>
                </c:pt>
                <c:pt idx="8819">
                  <c:v>2.4184999999999999</c:v>
                </c:pt>
                <c:pt idx="8820">
                  <c:v>2.4225430000000001</c:v>
                </c:pt>
                <c:pt idx="8821">
                  <c:v>2.4201709999999999</c:v>
                </c:pt>
                <c:pt idx="8822">
                  <c:v>2.4172500000000001</c:v>
                </c:pt>
                <c:pt idx="8823">
                  <c:v>2.4214440000000002</c:v>
                </c:pt>
                <c:pt idx="8824">
                  <c:v>2.419038</c:v>
                </c:pt>
                <c:pt idx="8825">
                  <c:v>2.4238210000000002</c:v>
                </c:pt>
                <c:pt idx="8826">
                  <c:v>2.435225</c:v>
                </c:pt>
                <c:pt idx="8827">
                  <c:v>2.427759</c:v>
                </c:pt>
                <c:pt idx="8828">
                  <c:v>2.413618</c:v>
                </c:pt>
                <c:pt idx="8829">
                  <c:v>2.425767</c:v>
                </c:pt>
                <c:pt idx="8830">
                  <c:v>2.4365930000000002</c:v>
                </c:pt>
                <c:pt idx="8831">
                  <c:v>2.4249200000000002</c:v>
                </c:pt>
                <c:pt idx="8832">
                  <c:v>2.4243800000000002</c:v>
                </c:pt>
                <c:pt idx="8833">
                  <c:v>2.430377</c:v>
                </c:pt>
                <c:pt idx="8834">
                  <c:v>2.4223879999999998</c:v>
                </c:pt>
                <c:pt idx="8835">
                  <c:v>2.41466</c:v>
                </c:pt>
                <c:pt idx="8836">
                  <c:v>2.4197030000000002</c:v>
                </c:pt>
                <c:pt idx="8837">
                  <c:v>2.423359</c:v>
                </c:pt>
                <c:pt idx="8838">
                  <c:v>2.4203269999999999</c:v>
                </c:pt>
                <c:pt idx="8839">
                  <c:v>2.4217430000000002</c:v>
                </c:pt>
                <c:pt idx="8840">
                  <c:v>2.4260489999999999</c:v>
                </c:pt>
                <c:pt idx="8841">
                  <c:v>2.4295599999999999</c:v>
                </c:pt>
                <c:pt idx="8842">
                  <c:v>2.4340039999999998</c:v>
                </c:pt>
                <c:pt idx="8843">
                  <c:v>2.4293620000000002</c:v>
                </c:pt>
                <c:pt idx="8844">
                  <c:v>2.4279580000000003</c:v>
                </c:pt>
                <c:pt idx="8845">
                  <c:v>2.4321260000000002</c:v>
                </c:pt>
                <c:pt idx="8846">
                  <c:v>2.4283520000000003</c:v>
                </c:pt>
                <c:pt idx="8847">
                  <c:v>2.4267719999999997</c:v>
                </c:pt>
                <c:pt idx="8848">
                  <c:v>2.4301279999999998</c:v>
                </c:pt>
                <c:pt idx="8849">
                  <c:v>2.42333</c:v>
                </c:pt>
                <c:pt idx="8850">
                  <c:v>2.4158249999999999</c:v>
                </c:pt>
                <c:pt idx="8851">
                  <c:v>2.4278249999999999</c:v>
                </c:pt>
                <c:pt idx="8852">
                  <c:v>2.4362490000000001</c:v>
                </c:pt>
                <c:pt idx="8853">
                  <c:v>2.4308160000000001</c:v>
                </c:pt>
                <c:pt idx="8854">
                  <c:v>2.431238</c:v>
                </c:pt>
                <c:pt idx="8855">
                  <c:v>2.4299720000000002</c:v>
                </c:pt>
                <c:pt idx="8856">
                  <c:v>2.429163</c:v>
                </c:pt>
                <c:pt idx="8857">
                  <c:v>2.4321790000000001</c:v>
                </c:pt>
                <c:pt idx="8858">
                  <c:v>2.4240019999999998</c:v>
                </c:pt>
                <c:pt idx="8859">
                  <c:v>2.4133</c:v>
                </c:pt>
                <c:pt idx="8860">
                  <c:v>2.423486</c:v>
                </c:pt>
                <c:pt idx="8861">
                  <c:v>2.437627</c:v>
                </c:pt>
                <c:pt idx="8862">
                  <c:v>2.4281870000000003</c:v>
                </c:pt>
                <c:pt idx="8863">
                  <c:v>2.4251209999999999</c:v>
                </c:pt>
                <c:pt idx="8864">
                  <c:v>2.4412970000000001</c:v>
                </c:pt>
                <c:pt idx="8865">
                  <c:v>2.4381180000000002</c:v>
                </c:pt>
                <c:pt idx="8866">
                  <c:v>2.431406</c:v>
                </c:pt>
                <c:pt idx="8867">
                  <c:v>2.4415290000000001</c:v>
                </c:pt>
                <c:pt idx="8868">
                  <c:v>2.4388969999999999</c:v>
                </c:pt>
                <c:pt idx="8869">
                  <c:v>2.4290579999999999</c:v>
                </c:pt>
                <c:pt idx="8870">
                  <c:v>2.4264169999999998</c:v>
                </c:pt>
                <c:pt idx="8871">
                  <c:v>2.4227300000000001</c:v>
                </c:pt>
                <c:pt idx="8872">
                  <c:v>2.421999</c:v>
                </c:pt>
                <c:pt idx="8873">
                  <c:v>2.4295059999999999</c:v>
                </c:pt>
                <c:pt idx="8874">
                  <c:v>2.429583</c:v>
                </c:pt>
                <c:pt idx="8875">
                  <c:v>2.4269910000000001</c:v>
                </c:pt>
                <c:pt idx="8876">
                  <c:v>2.4356780000000002</c:v>
                </c:pt>
                <c:pt idx="8877">
                  <c:v>2.4327559999999999</c:v>
                </c:pt>
                <c:pt idx="8878">
                  <c:v>2.4225159999999999</c:v>
                </c:pt>
                <c:pt idx="8879">
                  <c:v>2.4277129999999998</c:v>
                </c:pt>
                <c:pt idx="8880">
                  <c:v>2.4340299999999999</c:v>
                </c:pt>
                <c:pt idx="8881">
                  <c:v>2.430968</c:v>
                </c:pt>
                <c:pt idx="8882">
                  <c:v>2.4326650000000001</c:v>
                </c:pt>
                <c:pt idx="8883">
                  <c:v>2.4458919999999997</c:v>
                </c:pt>
                <c:pt idx="8884">
                  <c:v>2.4359820000000001</c:v>
                </c:pt>
                <c:pt idx="8885">
                  <c:v>2.4158200000000001</c:v>
                </c:pt>
                <c:pt idx="8886">
                  <c:v>2.4267289999999999</c:v>
                </c:pt>
                <c:pt idx="8887">
                  <c:v>2.4369639999999997</c:v>
                </c:pt>
                <c:pt idx="8888">
                  <c:v>2.435378</c:v>
                </c:pt>
                <c:pt idx="8889">
                  <c:v>2.4388030000000001</c:v>
                </c:pt>
                <c:pt idx="8890">
                  <c:v>2.4427349999999999</c:v>
                </c:pt>
                <c:pt idx="8891">
                  <c:v>2.4462660000000001</c:v>
                </c:pt>
                <c:pt idx="8892">
                  <c:v>2.4472510000000001</c:v>
                </c:pt>
                <c:pt idx="8893">
                  <c:v>2.4413640000000001</c:v>
                </c:pt>
                <c:pt idx="8894">
                  <c:v>2.4273280000000002</c:v>
                </c:pt>
                <c:pt idx="8895">
                  <c:v>2.424169</c:v>
                </c:pt>
                <c:pt idx="8896">
                  <c:v>2.4300129999999998</c:v>
                </c:pt>
                <c:pt idx="8897">
                  <c:v>2.4240279999999998</c:v>
                </c:pt>
                <c:pt idx="8898">
                  <c:v>2.4327179999999999</c:v>
                </c:pt>
                <c:pt idx="8899">
                  <c:v>2.450237</c:v>
                </c:pt>
                <c:pt idx="8900">
                  <c:v>2.4449190000000001</c:v>
                </c:pt>
                <c:pt idx="8901">
                  <c:v>2.4359190000000002</c:v>
                </c:pt>
                <c:pt idx="8902">
                  <c:v>2.435568</c:v>
                </c:pt>
                <c:pt idx="8903">
                  <c:v>2.4320589999999997</c:v>
                </c:pt>
                <c:pt idx="8904">
                  <c:v>2.4329099999999997</c:v>
                </c:pt>
                <c:pt idx="8905">
                  <c:v>2.4395739999999999</c:v>
                </c:pt>
                <c:pt idx="8906">
                  <c:v>2.4333460000000002</c:v>
                </c:pt>
                <c:pt idx="8907">
                  <c:v>2.430294</c:v>
                </c:pt>
                <c:pt idx="8908">
                  <c:v>2.4411499999999999</c:v>
                </c:pt>
                <c:pt idx="8909">
                  <c:v>2.4369360000000002</c:v>
                </c:pt>
                <c:pt idx="8910">
                  <c:v>2.4342950000000001</c:v>
                </c:pt>
                <c:pt idx="8911">
                  <c:v>2.4468899999999998</c:v>
                </c:pt>
                <c:pt idx="8912">
                  <c:v>2.4439120000000001</c:v>
                </c:pt>
                <c:pt idx="8913">
                  <c:v>2.4381699999999999</c:v>
                </c:pt>
                <c:pt idx="8914">
                  <c:v>2.449884</c:v>
                </c:pt>
                <c:pt idx="8915">
                  <c:v>2.4497840000000002</c:v>
                </c:pt>
                <c:pt idx="8916">
                  <c:v>2.433948</c:v>
                </c:pt>
                <c:pt idx="8917">
                  <c:v>2.4368099999999999</c:v>
                </c:pt>
                <c:pt idx="8918">
                  <c:v>2.4439419999999998</c:v>
                </c:pt>
                <c:pt idx="8919">
                  <c:v>2.4296420000000003</c:v>
                </c:pt>
                <c:pt idx="8920">
                  <c:v>2.4277480000000002</c:v>
                </c:pt>
                <c:pt idx="8921">
                  <c:v>2.431978</c:v>
                </c:pt>
                <c:pt idx="8922">
                  <c:v>2.431648</c:v>
                </c:pt>
                <c:pt idx="8923">
                  <c:v>2.4405520000000003</c:v>
                </c:pt>
                <c:pt idx="8924">
                  <c:v>2.447381</c:v>
                </c:pt>
                <c:pt idx="8925">
                  <c:v>2.4429319999999999</c:v>
                </c:pt>
                <c:pt idx="8926">
                  <c:v>2.4348840000000003</c:v>
                </c:pt>
                <c:pt idx="8927">
                  <c:v>2.439371</c:v>
                </c:pt>
                <c:pt idx="8928">
                  <c:v>2.4443869999999999</c:v>
                </c:pt>
                <c:pt idx="8929">
                  <c:v>2.4405229999999998</c:v>
                </c:pt>
                <c:pt idx="8930">
                  <c:v>2.4410590000000001</c:v>
                </c:pt>
                <c:pt idx="8931">
                  <c:v>2.4374479999999998</c:v>
                </c:pt>
                <c:pt idx="8932">
                  <c:v>2.4368090000000002</c:v>
                </c:pt>
                <c:pt idx="8933">
                  <c:v>2.445954</c:v>
                </c:pt>
                <c:pt idx="8934">
                  <c:v>2.4460990000000002</c:v>
                </c:pt>
                <c:pt idx="8935">
                  <c:v>2.4438490000000002</c:v>
                </c:pt>
                <c:pt idx="8936">
                  <c:v>2.4511669999999999</c:v>
                </c:pt>
                <c:pt idx="8937">
                  <c:v>2.4526659999999998</c:v>
                </c:pt>
                <c:pt idx="8938">
                  <c:v>2.438402</c:v>
                </c:pt>
                <c:pt idx="8939">
                  <c:v>2.4412500000000001</c:v>
                </c:pt>
                <c:pt idx="8940">
                  <c:v>2.4519960000000003</c:v>
                </c:pt>
                <c:pt idx="8941">
                  <c:v>2.440277</c:v>
                </c:pt>
                <c:pt idx="8942">
                  <c:v>2.4427380000000003</c:v>
                </c:pt>
                <c:pt idx="8943">
                  <c:v>2.446418</c:v>
                </c:pt>
                <c:pt idx="8944">
                  <c:v>2.4289019999999999</c:v>
                </c:pt>
                <c:pt idx="8945">
                  <c:v>2.4321520000000003</c:v>
                </c:pt>
                <c:pt idx="8946">
                  <c:v>2.4474080000000002</c:v>
                </c:pt>
                <c:pt idx="8947">
                  <c:v>2.439095</c:v>
                </c:pt>
                <c:pt idx="8948">
                  <c:v>2.4303530000000002</c:v>
                </c:pt>
                <c:pt idx="8949">
                  <c:v>2.4425140000000001</c:v>
                </c:pt>
                <c:pt idx="8950">
                  <c:v>2.4489749999999999</c:v>
                </c:pt>
                <c:pt idx="8951">
                  <c:v>2.4513790000000002</c:v>
                </c:pt>
                <c:pt idx="8952">
                  <c:v>2.4592290000000001</c:v>
                </c:pt>
                <c:pt idx="8953">
                  <c:v>2.4521990000000002</c:v>
                </c:pt>
                <c:pt idx="8954">
                  <c:v>2.4425809999999997</c:v>
                </c:pt>
                <c:pt idx="8955">
                  <c:v>2.442421</c:v>
                </c:pt>
                <c:pt idx="8956">
                  <c:v>2.4436960000000001</c:v>
                </c:pt>
                <c:pt idx="8957">
                  <c:v>2.4429119999999998</c:v>
                </c:pt>
                <c:pt idx="8958">
                  <c:v>2.4415610000000001</c:v>
                </c:pt>
                <c:pt idx="8959">
                  <c:v>2.4441920000000001</c:v>
                </c:pt>
                <c:pt idx="8960">
                  <c:v>2.4415119999999999</c:v>
                </c:pt>
                <c:pt idx="8961">
                  <c:v>2.4460310000000001</c:v>
                </c:pt>
                <c:pt idx="8962">
                  <c:v>2.4522120000000003</c:v>
                </c:pt>
                <c:pt idx="8963">
                  <c:v>2.4387939999999997</c:v>
                </c:pt>
                <c:pt idx="8964">
                  <c:v>2.4419709999999997</c:v>
                </c:pt>
                <c:pt idx="8965">
                  <c:v>2.4527109999999999</c:v>
                </c:pt>
                <c:pt idx="8966">
                  <c:v>2.447168</c:v>
                </c:pt>
                <c:pt idx="8967">
                  <c:v>2.4509319999999999</c:v>
                </c:pt>
                <c:pt idx="8968">
                  <c:v>2.4580479999999998</c:v>
                </c:pt>
                <c:pt idx="8969">
                  <c:v>2.447333</c:v>
                </c:pt>
                <c:pt idx="8970">
                  <c:v>2.4430689999999999</c:v>
                </c:pt>
                <c:pt idx="8971">
                  <c:v>2.4484140000000001</c:v>
                </c:pt>
                <c:pt idx="8972">
                  <c:v>2.439819</c:v>
                </c:pt>
                <c:pt idx="8973">
                  <c:v>2.4395309999999997</c:v>
                </c:pt>
                <c:pt idx="8974">
                  <c:v>2.4591799999999999</c:v>
                </c:pt>
                <c:pt idx="8975">
                  <c:v>2.4602279999999999</c:v>
                </c:pt>
                <c:pt idx="8976">
                  <c:v>2.4511669999999999</c:v>
                </c:pt>
                <c:pt idx="8977">
                  <c:v>2.4516460000000002</c:v>
                </c:pt>
                <c:pt idx="8978">
                  <c:v>2.4450719999999997</c:v>
                </c:pt>
                <c:pt idx="8979">
                  <c:v>2.4467780000000001</c:v>
                </c:pt>
                <c:pt idx="8980">
                  <c:v>2.461328</c:v>
                </c:pt>
                <c:pt idx="8981">
                  <c:v>2.4492389999999999</c:v>
                </c:pt>
                <c:pt idx="8982">
                  <c:v>2.4302269999999999</c:v>
                </c:pt>
                <c:pt idx="8983">
                  <c:v>2.4461839999999997</c:v>
                </c:pt>
                <c:pt idx="8984">
                  <c:v>2.4534799999999999</c:v>
                </c:pt>
                <c:pt idx="8985">
                  <c:v>2.4458060000000001</c:v>
                </c:pt>
                <c:pt idx="8986">
                  <c:v>2.4559299999999999</c:v>
                </c:pt>
                <c:pt idx="8987">
                  <c:v>2.453624</c:v>
                </c:pt>
                <c:pt idx="8988">
                  <c:v>2.4452499999999997</c:v>
                </c:pt>
                <c:pt idx="8989">
                  <c:v>2.4544610000000002</c:v>
                </c:pt>
                <c:pt idx="8990">
                  <c:v>2.4559610000000003</c:v>
                </c:pt>
                <c:pt idx="8991">
                  <c:v>2.4435560000000001</c:v>
                </c:pt>
                <c:pt idx="8992">
                  <c:v>2.4527650000000003</c:v>
                </c:pt>
                <c:pt idx="8993">
                  <c:v>2.4659059999999999</c:v>
                </c:pt>
                <c:pt idx="8994">
                  <c:v>2.446841</c:v>
                </c:pt>
                <c:pt idx="8995">
                  <c:v>2.4435029999999998</c:v>
                </c:pt>
                <c:pt idx="8996">
                  <c:v>2.45411</c:v>
                </c:pt>
                <c:pt idx="8997">
                  <c:v>2.4434070000000001</c:v>
                </c:pt>
                <c:pt idx="8998">
                  <c:v>2.4426870000000003</c:v>
                </c:pt>
                <c:pt idx="8999">
                  <c:v>2.4521579999999998</c:v>
                </c:pt>
                <c:pt idx="9000">
                  <c:v>2.4506649999999999</c:v>
                </c:pt>
                <c:pt idx="9001">
                  <c:v>2.4522430000000002</c:v>
                </c:pt>
                <c:pt idx="9002">
                  <c:v>2.461033</c:v>
                </c:pt>
                <c:pt idx="9003">
                  <c:v>2.4587319999999999</c:v>
                </c:pt>
                <c:pt idx="9004">
                  <c:v>2.459085</c:v>
                </c:pt>
                <c:pt idx="9005">
                  <c:v>2.4678089999999999</c:v>
                </c:pt>
                <c:pt idx="9006">
                  <c:v>2.4498699999999998</c:v>
                </c:pt>
                <c:pt idx="9007">
                  <c:v>2.4323939999999999</c:v>
                </c:pt>
                <c:pt idx="9008">
                  <c:v>2.44997</c:v>
                </c:pt>
                <c:pt idx="9009">
                  <c:v>2.4618039999999999</c:v>
                </c:pt>
                <c:pt idx="9010">
                  <c:v>2.4574119999999997</c:v>
                </c:pt>
                <c:pt idx="9011">
                  <c:v>2.4595380000000002</c:v>
                </c:pt>
                <c:pt idx="9012">
                  <c:v>2.459025</c:v>
                </c:pt>
                <c:pt idx="9013">
                  <c:v>2.4547699999999999</c:v>
                </c:pt>
                <c:pt idx="9014">
                  <c:v>2.4650540000000003</c:v>
                </c:pt>
                <c:pt idx="9015">
                  <c:v>2.4703210000000002</c:v>
                </c:pt>
                <c:pt idx="9016">
                  <c:v>2.4528840000000001</c:v>
                </c:pt>
                <c:pt idx="9017">
                  <c:v>2.4481919999999997</c:v>
                </c:pt>
                <c:pt idx="9018">
                  <c:v>2.4534389999999999</c:v>
                </c:pt>
                <c:pt idx="9019">
                  <c:v>2.4461909999999998</c:v>
                </c:pt>
                <c:pt idx="9020">
                  <c:v>2.4531239999999999</c:v>
                </c:pt>
                <c:pt idx="9021">
                  <c:v>2.4640399999999998</c:v>
                </c:pt>
                <c:pt idx="9022">
                  <c:v>2.4547879999999997</c:v>
                </c:pt>
                <c:pt idx="9023">
                  <c:v>2.4477340000000001</c:v>
                </c:pt>
                <c:pt idx="9024">
                  <c:v>2.4512080000000003</c:v>
                </c:pt>
                <c:pt idx="9025">
                  <c:v>2.4541249999999999</c:v>
                </c:pt>
                <c:pt idx="9026">
                  <c:v>2.4539029999999999</c:v>
                </c:pt>
                <c:pt idx="9027">
                  <c:v>2.457484</c:v>
                </c:pt>
                <c:pt idx="9028">
                  <c:v>2.4586889999999997</c:v>
                </c:pt>
                <c:pt idx="9029">
                  <c:v>2.453325</c:v>
                </c:pt>
                <c:pt idx="9030">
                  <c:v>2.4560149999999998</c:v>
                </c:pt>
                <c:pt idx="9031">
                  <c:v>2.4579310000000003</c:v>
                </c:pt>
                <c:pt idx="9032">
                  <c:v>2.4541390000000001</c:v>
                </c:pt>
                <c:pt idx="9033">
                  <c:v>2.4562439999999999</c:v>
                </c:pt>
                <c:pt idx="9034">
                  <c:v>2.4620509999999998</c:v>
                </c:pt>
                <c:pt idx="9035">
                  <c:v>2.4617389999999997</c:v>
                </c:pt>
                <c:pt idx="9036">
                  <c:v>2.4603349999999997</c:v>
                </c:pt>
                <c:pt idx="9037">
                  <c:v>2.4650819999999998</c:v>
                </c:pt>
                <c:pt idx="9038">
                  <c:v>2.4570110000000001</c:v>
                </c:pt>
                <c:pt idx="9039">
                  <c:v>2.4582459999999999</c:v>
                </c:pt>
                <c:pt idx="9040">
                  <c:v>2.4733229999999997</c:v>
                </c:pt>
                <c:pt idx="9041">
                  <c:v>2.465541</c:v>
                </c:pt>
                <c:pt idx="9042">
                  <c:v>2.4577640000000001</c:v>
                </c:pt>
                <c:pt idx="9043">
                  <c:v>2.4635560000000001</c:v>
                </c:pt>
                <c:pt idx="9044">
                  <c:v>2.45756</c:v>
                </c:pt>
                <c:pt idx="9045">
                  <c:v>2.447184</c:v>
                </c:pt>
                <c:pt idx="9046">
                  <c:v>2.4529179999999999</c:v>
                </c:pt>
                <c:pt idx="9047">
                  <c:v>2.4610639999999999</c:v>
                </c:pt>
                <c:pt idx="9048">
                  <c:v>2.4579960000000001</c:v>
                </c:pt>
                <c:pt idx="9049">
                  <c:v>2.4586139999999999</c:v>
                </c:pt>
                <c:pt idx="9050">
                  <c:v>2.46055</c:v>
                </c:pt>
                <c:pt idx="9051">
                  <c:v>2.4593210000000001</c:v>
                </c:pt>
                <c:pt idx="9052">
                  <c:v>2.4637739999999999</c:v>
                </c:pt>
                <c:pt idx="9053">
                  <c:v>2.4653010000000002</c:v>
                </c:pt>
                <c:pt idx="9054">
                  <c:v>2.4613399999999999</c:v>
                </c:pt>
                <c:pt idx="9055">
                  <c:v>2.4670719999999999</c:v>
                </c:pt>
                <c:pt idx="9056">
                  <c:v>2.46739</c:v>
                </c:pt>
                <c:pt idx="9057">
                  <c:v>2.4555160000000003</c:v>
                </c:pt>
                <c:pt idx="9058">
                  <c:v>2.455139</c:v>
                </c:pt>
                <c:pt idx="9059">
                  <c:v>2.4661499999999998</c:v>
                </c:pt>
                <c:pt idx="9060">
                  <c:v>2.4661900000000001</c:v>
                </c:pt>
                <c:pt idx="9061">
                  <c:v>2.4695229999999997</c:v>
                </c:pt>
                <c:pt idx="9062">
                  <c:v>2.47227</c:v>
                </c:pt>
                <c:pt idx="9063">
                  <c:v>2.4634</c:v>
                </c:pt>
                <c:pt idx="9064">
                  <c:v>2.4694609999999999</c:v>
                </c:pt>
                <c:pt idx="9065">
                  <c:v>2.4755529999999997</c:v>
                </c:pt>
                <c:pt idx="9066">
                  <c:v>2.4628199999999998</c:v>
                </c:pt>
                <c:pt idx="9067">
                  <c:v>2.4540329999999999</c:v>
                </c:pt>
                <c:pt idx="9068">
                  <c:v>2.4585400000000002</c:v>
                </c:pt>
                <c:pt idx="9069">
                  <c:v>2.4586110000000003</c:v>
                </c:pt>
                <c:pt idx="9070">
                  <c:v>2.4538510000000002</c:v>
                </c:pt>
                <c:pt idx="9071">
                  <c:v>2.4598360000000001</c:v>
                </c:pt>
                <c:pt idx="9072">
                  <c:v>2.4654829999999999</c:v>
                </c:pt>
                <c:pt idx="9073">
                  <c:v>2.462885</c:v>
                </c:pt>
                <c:pt idx="9074">
                  <c:v>2.473017</c:v>
                </c:pt>
                <c:pt idx="9075">
                  <c:v>2.4762139999999997</c:v>
                </c:pt>
                <c:pt idx="9076">
                  <c:v>2.455635</c:v>
                </c:pt>
                <c:pt idx="9077">
                  <c:v>2.4539590000000002</c:v>
                </c:pt>
                <c:pt idx="9078">
                  <c:v>2.468728</c:v>
                </c:pt>
                <c:pt idx="9079">
                  <c:v>2.4678290000000001</c:v>
                </c:pt>
                <c:pt idx="9080">
                  <c:v>2.464709</c:v>
                </c:pt>
                <c:pt idx="9081">
                  <c:v>2.4673829999999999</c:v>
                </c:pt>
                <c:pt idx="9082">
                  <c:v>2.463984</c:v>
                </c:pt>
                <c:pt idx="9083">
                  <c:v>2.4708619999999999</c:v>
                </c:pt>
                <c:pt idx="9084">
                  <c:v>2.4798619999999998</c:v>
                </c:pt>
                <c:pt idx="9085">
                  <c:v>2.4696389999999999</c:v>
                </c:pt>
                <c:pt idx="9086">
                  <c:v>2.4653650000000003</c:v>
                </c:pt>
                <c:pt idx="9087">
                  <c:v>2.4743360000000001</c:v>
                </c:pt>
                <c:pt idx="9088">
                  <c:v>2.4760429999999998</c:v>
                </c:pt>
                <c:pt idx="9089">
                  <c:v>2.4673959999999999</c:v>
                </c:pt>
                <c:pt idx="9090">
                  <c:v>2.460512</c:v>
                </c:pt>
                <c:pt idx="9091">
                  <c:v>2.4604559999999998</c:v>
                </c:pt>
                <c:pt idx="9092">
                  <c:v>2.458243</c:v>
                </c:pt>
                <c:pt idx="9093">
                  <c:v>2.4625120000000003</c:v>
                </c:pt>
                <c:pt idx="9094">
                  <c:v>2.4701269999999997</c:v>
                </c:pt>
                <c:pt idx="9095">
                  <c:v>2.4691359999999998</c:v>
                </c:pt>
                <c:pt idx="9096">
                  <c:v>2.4744289999999998</c:v>
                </c:pt>
                <c:pt idx="9097">
                  <c:v>2.476944</c:v>
                </c:pt>
                <c:pt idx="9098">
                  <c:v>2.463765</c:v>
                </c:pt>
                <c:pt idx="9099">
                  <c:v>2.4633929999999999</c:v>
                </c:pt>
                <c:pt idx="9100">
                  <c:v>2.472925</c:v>
                </c:pt>
                <c:pt idx="9101">
                  <c:v>2.4710939999999999</c:v>
                </c:pt>
                <c:pt idx="9102">
                  <c:v>2.4693130000000001</c:v>
                </c:pt>
                <c:pt idx="9103">
                  <c:v>2.475943</c:v>
                </c:pt>
                <c:pt idx="9104">
                  <c:v>2.4709810000000001</c:v>
                </c:pt>
                <c:pt idx="9105">
                  <c:v>2.46848</c:v>
                </c:pt>
                <c:pt idx="9106">
                  <c:v>2.4811369999999999</c:v>
                </c:pt>
                <c:pt idx="9107">
                  <c:v>2.476448</c:v>
                </c:pt>
                <c:pt idx="9108">
                  <c:v>2.470262</c:v>
                </c:pt>
                <c:pt idx="9109">
                  <c:v>2.4762420000000001</c:v>
                </c:pt>
                <c:pt idx="9110">
                  <c:v>2.4686719999999998</c:v>
                </c:pt>
                <c:pt idx="9111">
                  <c:v>2.459873</c:v>
                </c:pt>
                <c:pt idx="9112">
                  <c:v>2.4710710000000002</c:v>
                </c:pt>
                <c:pt idx="9113">
                  <c:v>2.4740489999999999</c:v>
                </c:pt>
                <c:pt idx="9114">
                  <c:v>2.4581270000000002</c:v>
                </c:pt>
                <c:pt idx="9115">
                  <c:v>2.4590199999999998</c:v>
                </c:pt>
                <c:pt idx="9116">
                  <c:v>2.4671069999999999</c:v>
                </c:pt>
                <c:pt idx="9117">
                  <c:v>2.4681800000000003</c:v>
                </c:pt>
                <c:pt idx="9118">
                  <c:v>2.4804889999999999</c:v>
                </c:pt>
                <c:pt idx="9119">
                  <c:v>2.4879690000000001</c:v>
                </c:pt>
                <c:pt idx="9120">
                  <c:v>2.4818280000000001</c:v>
                </c:pt>
                <c:pt idx="9121">
                  <c:v>2.4795180000000001</c:v>
                </c:pt>
                <c:pt idx="9122">
                  <c:v>2.4797169999999999</c:v>
                </c:pt>
                <c:pt idx="9123">
                  <c:v>2.4704329999999999</c:v>
                </c:pt>
                <c:pt idx="9124">
                  <c:v>2.466558</c:v>
                </c:pt>
                <c:pt idx="9125">
                  <c:v>2.461341</c:v>
                </c:pt>
                <c:pt idx="9126">
                  <c:v>2.4564550000000001</c:v>
                </c:pt>
                <c:pt idx="9127">
                  <c:v>2.4809419999999998</c:v>
                </c:pt>
                <c:pt idx="9128">
                  <c:v>2.4954160000000001</c:v>
                </c:pt>
                <c:pt idx="9129">
                  <c:v>2.47478</c:v>
                </c:pt>
                <c:pt idx="9130">
                  <c:v>2.461722</c:v>
                </c:pt>
                <c:pt idx="9131">
                  <c:v>2.4651269999999998</c:v>
                </c:pt>
                <c:pt idx="9132">
                  <c:v>2.471927</c:v>
                </c:pt>
                <c:pt idx="9133">
                  <c:v>2.4810239999999997</c:v>
                </c:pt>
                <c:pt idx="9134">
                  <c:v>2.4815290000000001</c:v>
                </c:pt>
                <c:pt idx="9135">
                  <c:v>2.473249</c:v>
                </c:pt>
                <c:pt idx="9136">
                  <c:v>2.4732570000000003</c:v>
                </c:pt>
                <c:pt idx="9137">
                  <c:v>2.4872890000000001</c:v>
                </c:pt>
                <c:pt idx="9138">
                  <c:v>2.4816380000000002</c:v>
                </c:pt>
                <c:pt idx="9139">
                  <c:v>2.4623740000000001</c:v>
                </c:pt>
                <c:pt idx="9140">
                  <c:v>2.4692959999999999</c:v>
                </c:pt>
                <c:pt idx="9141">
                  <c:v>2.4769009999999998</c:v>
                </c:pt>
                <c:pt idx="9142">
                  <c:v>2.4756879999999999</c:v>
                </c:pt>
                <c:pt idx="9143">
                  <c:v>2.4837929999999999</c:v>
                </c:pt>
                <c:pt idx="9144">
                  <c:v>2.482145</c:v>
                </c:pt>
                <c:pt idx="9145">
                  <c:v>2.4708399999999999</c:v>
                </c:pt>
                <c:pt idx="9146">
                  <c:v>2.475403</c:v>
                </c:pt>
                <c:pt idx="9147">
                  <c:v>2.483466</c:v>
                </c:pt>
                <c:pt idx="9148">
                  <c:v>2.474046</c:v>
                </c:pt>
                <c:pt idx="9149">
                  <c:v>2.4750779999999999</c:v>
                </c:pt>
                <c:pt idx="9150">
                  <c:v>2.4822610000000003</c:v>
                </c:pt>
                <c:pt idx="9151">
                  <c:v>2.470351</c:v>
                </c:pt>
                <c:pt idx="9152">
                  <c:v>2.4666110000000003</c:v>
                </c:pt>
                <c:pt idx="9153">
                  <c:v>2.477554</c:v>
                </c:pt>
                <c:pt idx="9154">
                  <c:v>2.4860359999999999</c:v>
                </c:pt>
                <c:pt idx="9155">
                  <c:v>2.4845670000000002</c:v>
                </c:pt>
                <c:pt idx="9156">
                  <c:v>2.481805</c:v>
                </c:pt>
                <c:pt idx="9157">
                  <c:v>2.4826999999999999</c:v>
                </c:pt>
                <c:pt idx="9158">
                  <c:v>2.4842979999999999</c:v>
                </c:pt>
                <c:pt idx="9159">
                  <c:v>2.4873120000000002</c:v>
                </c:pt>
                <c:pt idx="9160">
                  <c:v>2.4845540000000002</c:v>
                </c:pt>
                <c:pt idx="9161">
                  <c:v>2.4847099999999998</c:v>
                </c:pt>
                <c:pt idx="9162">
                  <c:v>2.4816050000000001</c:v>
                </c:pt>
                <c:pt idx="9163">
                  <c:v>2.4660820000000001</c:v>
                </c:pt>
                <c:pt idx="9164">
                  <c:v>2.467301</c:v>
                </c:pt>
                <c:pt idx="9165">
                  <c:v>2.4771239999999999</c:v>
                </c:pt>
                <c:pt idx="9166">
                  <c:v>2.4777480000000001</c:v>
                </c:pt>
                <c:pt idx="9167">
                  <c:v>2.4760150000000003</c:v>
                </c:pt>
                <c:pt idx="9168">
                  <c:v>2.479727</c:v>
                </c:pt>
                <c:pt idx="9169">
                  <c:v>2.4845899999999999</c:v>
                </c:pt>
                <c:pt idx="9170">
                  <c:v>2.4786410000000001</c:v>
                </c:pt>
                <c:pt idx="9171">
                  <c:v>2.483787</c:v>
                </c:pt>
                <c:pt idx="9172">
                  <c:v>2.489109</c:v>
                </c:pt>
                <c:pt idx="9173">
                  <c:v>2.4732849999999997</c:v>
                </c:pt>
                <c:pt idx="9174">
                  <c:v>2.4767589999999999</c:v>
                </c:pt>
                <c:pt idx="9175">
                  <c:v>2.4882470000000003</c:v>
                </c:pt>
                <c:pt idx="9176">
                  <c:v>2.4796930000000001</c:v>
                </c:pt>
                <c:pt idx="9177">
                  <c:v>2.47438</c:v>
                </c:pt>
                <c:pt idx="9178">
                  <c:v>2.4831729999999999</c:v>
                </c:pt>
                <c:pt idx="9179">
                  <c:v>2.490612</c:v>
                </c:pt>
                <c:pt idx="9180">
                  <c:v>2.4897670000000001</c:v>
                </c:pt>
                <c:pt idx="9181">
                  <c:v>2.4855049999999999</c:v>
                </c:pt>
                <c:pt idx="9182">
                  <c:v>2.476925</c:v>
                </c:pt>
                <c:pt idx="9183">
                  <c:v>2.4762680000000001</c:v>
                </c:pt>
                <c:pt idx="9184">
                  <c:v>2.4858919999999998</c:v>
                </c:pt>
                <c:pt idx="9185">
                  <c:v>2.4835349999999998</c:v>
                </c:pt>
                <c:pt idx="9186">
                  <c:v>2.4847410000000001</c:v>
                </c:pt>
                <c:pt idx="9187">
                  <c:v>2.4919720000000001</c:v>
                </c:pt>
                <c:pt idx="9188">
                  <c:v>2.4857149999999999</c:v>
                </c:pt>
                <c:pt idx="9189">
                  <c:v>2.476137</c:v>
                </c:pt>
                <c:pt idx="9190">
                  <c:v>2.4750700000000001</c:v>
                </c:pt>
                <c:pt idx="9191">
                  <c:v>2.481471</c:v>
                </c:pt>
                <c:pt idx="9192">
                  <c:v>2.4850810000000001</c:v>
                </c:pt>
                <c:pt idx="9193">
                  <c:v>2.4845230000000003</c:v>
                </c:pt>
                <c:pt idx="9194">
                  <c:v>2.4821970000000002</c:v>
                </c:pt>
                <c:pt idx="9195">
                  <c:v>2.4779150000000003</c:v>
                </c:pt>
                <c:pt idx="9196">
                  <c:v>2.4830670000000001</c:v>
                </c:pt>
                <c:pt idx="9197">
                  <c:v>2.4881880000000001</c:v>
                </c:pt>
                <c:pt idx="9198">
                  <c:v>2.4851140000000003</c:v>
                </c:pt>
                <c:pt idx="9199">
                  <c:v>2.4886910000000002</c:v>
                </c:pt>
                <c:pt idx="9200">
                  <c:v>2.4947020000000002</c:v>
                </c:pt>
                <c:pt idx="9201">
                  <c:v>2.488629</c:v>
                </c:pt>
                <c:pt idx="9202">
                  <c:v>2.4789539999999999</c:v>
                </c:pt>
                <c:pt idx="9203">
                  <c:v>2.4847779999999999</c:v>
                </c:pt>
                <c:pt idx="9204">
                  <c:v>2.4905210000000002</c:v>
                </c:pt>
                <c:pt idx="9205">
                  <c:v>2.4925579999999998</c:v>
                </c:pt>
                <c:pt idx="9206">
                  <c:v>2.497614</c:v>
                </c:pt>
                <c:pt idx="9207">
                  <c:v>2.4873339999999997</c:v>
                </c:pt>
                <c:pt idx="9208">
                  <c:v>2.4839359999999999</c:v>
                </c:pt>
                <c:pt idx="9209">
                  <c:v>2.4944410000000001</c:v>
                </c:pt>
                <c:pt idx="9210">
                  <c:v>2.493808</c:v>
                </c:pt>
                <c:pt idx="9211">
                  <c:v>2.4851739999999998</c:v>
                </c:pt>
                <c:pt idx="9212">
                  <c:v>2.4880500000000003</c:v>
                </c:pt>
                <c:pt idx="9213">
                  <c:v>2.4930219999999998</c:v>
                </c:pt>
                <c:pt idx="9214">
                  <c:v>2.478891</c:v>
                </c:pt>
                <c:pt idx="9215">
                  <c:v>2.4766300000000001</c:v>
                </c:pt>
                <c:pt idx="9216">
                  <c:v>2.4908600000000001</c:v>
                </c:pt>
                <c:pt idx="9217">
                  <c:v>2.4893010000000002</c:v>
                </c:pt>
                <c:pt idx="9218">
                  <c:v>2.48956</c:v>
                </c:pt>
                <c:pt idx="9219">
                  <c:v>2.4981299999999997</c:v>
                </c:pt>
                <c:pt idx="9220">
                  <c:v>2.4924390000000001</c:v>
                </c:pt>
                <c:pt idx="9221">
                  <c:v>2.4888469999999998</c:v>
                </c:pt>
                <c:pt idx="9222">
                  <c:v>2.499552</c:v>
                </c:pt>
                <c:pt idx="9223">
                  <c:v>2.4942899999999999</c:v>
                </c:pt>
                <c:pt idx="9224">
                  <c:v>2.4796589999999998</c:v>
                </c:pt>
                <c:pt idx="9225">
                  <c:v>2.4862570000000002</c:v>
                </c:pt>
                <c:pt idx="9226">
                  <c:v>2.4969969999999999</c:v>
                </c:pt>
                <c:pt idx="9227">
                  <c:v>2.5030209999999999</c:v>
                </c:pt>
                <c:pt idx="9228">
                  <c:v>2.5020500000000001</c:v>
                </c:pt>
                <c:pt idx="9229">
                  <c:v>2.4860169999999999</c:v>
                </c:pt>
                <c:pt idx="9230">
                  <c:v>2.4824159999999997</c:v>
                </c:pt>
                <c:pt idx="9231">
                  <c:v>2.4886870000000001</c:v>
                </c:pt>
                <c:pt idx="9232">
                  <c:v>2.4892659999999998</c:v>
                </c:pt>
                <c:pt idx="9233">
                  <c:v>2.4918009999999997</c:v>
                </c:pt>
                <c:pt idx="9234">
                  <c:v>2.4975550000000002</c:v>
                </c:pt>
                <c:pt idx="9235">
                  <c:v>2.4921470000000001</c:v>
                </c:pt>
                <c:pt idx="9236">
                  <c:v>2.478853</c:v>
                </c:pt>
                <c:pt idx="9237">
                  <c:v>2.484629</c:v>
                </c:pt>
                <c:pt idx="9238">
                  <c:v>2.4915859999999999</c:v>
                </c:pt>
                <c:pt idx="9239">
                  <c:v>2.4822519999999999</c:v>
                </c:pt>
                <c:pt idx="9240">
                  <c:v>2.485719</c:v>
                </c:pt>
                <c:pt idx="9241">
                  <c:v>2.4974419999999999</c:v>
                </c:pt>
                <c:pt idx="9242">
                  <c:v>2.5012939999999997</c:v>
                </c:pt>
                <c:pt idx="9243">
                  <c:v>2.4996149999999999</c:v>
                </c:pt>
                <c:pt idx="9244">
                  <c:v>2.4975560000000003</c:v>
                </c:pt>
                <c:pt idx="9245">
                  <c:v>2.4919720000000001</c:v>
                </c:pt>
                <c:pt idx="9246">
                  <c:v>2.4910040000000002</c:v>
                </c:pt>
                <c:pt idx="9247">
                  <c:v>2.5020309999999997</c:v>
                </c:pt>
                <c:pt idx="9248">
                  <c:v>2.4937709999999997</c:v>
                </c:pt>
                <c:pt idx="9249">
                  <c:v>2.4826299999999999</c:v>
                </c:pt>
                <c:pt idx="9250">
                  <c:v>2.4948829999999997</c:v>
                </c:pt>
                <c:pt idx="9251">
                  <c:v>2.4961120000000001</c:v>
                </c:pt>
                <c:pt idx="9252">
                  <c:v>2.4924740000000001</c:v>
                </c:pt>
                <c:pt idx="9253">
                  <c:v>2.496092</c:v>
                </c:pt>
                <c:pt idx="9254">
                  <c:v>2.49186</c:v>
                </c:pt>
                <c:pt idx="9255">
                  <c:v>2.4901520000000001</c:v>
                </c:pt>
                <c:pt idx="9256">
                  <c:v>2.4957219999999998</c:v>
                </c:pt>
                <c:pt idx="9257">
                  <c:v>2.496318</c:v>
                </c:pt>
                <c:pt idx="9258">
                  <c:v>2.488677</c:v>
                </c:pt>
                <c:pt idx="9259">
                  <c:v>2.4914839999999998</c:v>
                </c:pt>
                <c:pt idx="9260">
                  <c:v>2.4975589999999999</c:v>
                </c:pt>
                <c:pt idx="9261">
                  <c:v>2.4935140000000002</c:v>
                </c:pt>
                <c:pt idx="9262">
                  <c:v>2.4959629999999997</c:v>
                </c:pt>
                <c:pt idx="9263">
                  <c:v>2.499215</c:v>
                </c:pt>
                <c:pt idx="9264">
                  <c:v>2.5032800000000002</c:v>
                </c:pt>
                <c:pt idx="9265">
                  <c:v>2.508121</c:v>
                </c:pt>
                <c:pt idx="9266">
                  <c:v>2.5030209999999999</c:v>
                </c:pt>
                <c:pt idx="9267">
                  <c:v>2.4949310000000002</c:v>
                </c:pt>
                <c:pt idx="9268">
                  <c:v>2.5059469999999999</c:v>
                </c:pt>
                <c:pt idx="9269">
                  <c:v>2.516562</c:v>
                </c:pt>
                <c:pt idx="9270">
                  <c:v>2.492639</c:v>
                </c:pt>
                <c:pt idx="9271">
                  <c:v>2.478529</c:v>
                </c:pt>
                <c:pt idx="9272">
                  <c:v>2.4883860000000002</c:v>
                </c:pt>
                <c:pt idx="9273">
                  <c:v>2.4907909999999998</c:v>
                </c:pt>
                <c:pt idx="9274">
                  <c:v>2.495174</c:v>
                </c:pt>
                <c:pt idx="9275">
                  <c:v>2.4984479999999998</c:v>
                </c:pt>
                <c:pt idx="9276">
                  <c:v>2.4983659999999999</c:v>
                </c:pt>
                <c:pt idx="9277">
                  <c:v>2.5038530000000003</c:v>
                </c:pt>
                <c:pt idx="9278">
                  <c:v>2.504664</c:v>
                </c:pt>
                <c:pt idx="9279">
                  <c:v>2.4985850000000003</c:v>
                </c:pt>
                <c:pt idx="9280">
                  <c:v>2.4954489999999998</c:v>
                </c:pt>
                <c:pt idx="9281">
                  <c:v>2.5049809999999999</c:v>
                </c:pt>
                <c:pt idx="9282">
                  <c:v>2.5057929999999997</c:v>
                </c:pt>
                <c:pt idx="9283">
                  <c:v>2.49275</c:v>
                </c:pt>
                <c:pt idx="9284">
                  <c:v>2.5002759999999999</c:v>
                </c:pt>
                <c:pt idx="9285">
                  <c:v>2.5086979999999999</c:v>
                </c:pt>
                <c:pt idx="9286">
                  <c:v>2.4926209999999998</c:v>
                </c:pt>
                <c:pt idx="9287">
                  <c:v>2.4895079999999998</c:v>
                </c:pt>
                <c:pt idx="9288">
                  <c:v>2.5084550000000001</c:v>
                </c:pt>
                <c:pt idx="9289">
                  <c:v>2.5084900000000001</c:v>
                </c:pt>
                <c:pt idx="9290">
                  <c:v>2.5028280000000001</c:v>
                </c:pt>
                <c:pt idx="9291">
                  <c:v>2.512775</c:v>
                </c:pt>
                <c:pt idx="9292">
                  <c:v>2.5005850000000001</c:v>
                </c:pt>
                <c:pt idx="9293">
                  <c:v>2.4875799999999999</c:v>
                </c:pt>
                <c:pt idx="9294">
                  <c:v>2.5052479999999999</c:v>
                </c:pt>
                <c:pt idx="9295">
                  <c:v>2.510097</c:v>
                </c:pt>
                <c:pt idx="9296">
                  <c:v>2.4978499999999997</c:v>
                </c:pt>
                <c:pt idx="9297">
                  <c:v>2.5017899999999997</c:v>
                </c:pt>
                <c:pt idx="9298">
                  <c:v>2.5081420000000003</c:v>
                </c:pt>
                <c:pt idx="9299">
                  <c:v>2.4951620000000001</c:v>
                </c:pt>
                <c:pt idx="9300">
                  <c:v>2.4947059999999999</c:v>
                </c:pt>
                <c:pt idx="9301">
                  <c:v>2.5095970000000003</c:v>
                </c:pt>
                <c:pt idx="9302">
                  <c:v>2.509668</c:v>
                </c:pt>
                <c:pt idx="9303">
                  <c:v>2.5071289999999999</c:v>
                </c:pt>
                <c:pt idx="9304">
                  <c:v>2.4994829999999997</c:v>
                </c:pt>
                <c:pt idx="9305">
                  <c:v>2.4913689999999997</c:v>
                </c:pt>
                <c:pt idx="9306">
                  <c:v>2.4987740000000001</c:v>
                </c:pt>
                <c:pt idx="9307">
                  <c:v>2.5028980000000001</c:v>
                </c:pt>
                <c:pt idx="9308">
                  <c:v>2.5007229999999998</c:v>
                </c:pt>
                <c:pt idx="9309">
                  <c:v>2.501487</c:v>
                </c:pt>
                <c:pt idx="9310">
                  <c:v>2.5070230000000002</c:v>
                </c:pt>
                <c:pt idx="9311">
                  <c:v>2.5082089999999999</c:v>
                </c:pt>
                <c:pt idx="9312">
                  <c:v>2.5063180000000003</c:v>
                </c:pt>
                <c:pt idx="9313">
                  <c:v>2.5122</c:v>
                </c:pt>
                <c:pt idx="9314">
                  <c:v>2.5018560000000001</c:v>
                </c:pt>
                <c:pt idx="9315">
                  <c:v>2.491581</c:v>
                </c:pt>
                <c:pt idx="9316">
                  <c:v>2.5060799999999999</c:v>
                </c:pt>
                <c:pt idx="9317">
                  <c:v>2.5133900000000002</c:v>
                </c:pt>
                <c:pt idx="9318">
                  <c:v>2.5085800000000003</c:v>
                </c:pt>
                <c:pt idx="9319">
                  <c:v>2.5083789999999997</c:v>
                </c:pt>
                <c:pt idx="9320">
                  <c:v>2.510005</c:v>
                </c:pt>
                <c:pt idx="9321">
                  <c:v>2.5016970000000001</c:v>
                </c:pt>
                <c:pt idx="9322">
                  <c:v>2.5004720000000002</c:v>
                </c:pt>
                <c:pt idx="9323">
                  <c:v>2.5086149999999998</c:v>
                </c:pt>
                <c:pt idx="9324">
                  <c:v>2.5048820000000003</c:v>
                </c:pt>
                <c:pt idx="9325">
                  <c:v>2.5055490000000002</c:v>
                </c:pt>
                <c:pt idx="9326">
                  <c:v>2.5109240000000002</c:v>
                </c:pt>
                <c:pt idx="9327">
                  <c:v>2.5109539999999999</c:v>
                </c:pt>
                <c:pt idx="9328">
                  <c:v>2.5140659999999997</c:v>
                </c:pt>
                <c:pt idx="9329">
                  <c:v>2.5084400000000002</c:v>
                </c:pt>
                <c:pt idx="9330">
                  <c:v>2.5028109999999999</c:v>
                </c:pt>
                <c:pt idx="9331">
                  <c:v>2.5143800000000001</c:v>
                </c:pt>
                <c:pt idx="9332">
                  <c:v>2.5217879999999999</c:v>
                </c:pt>
                <c:pt idx="9333">
                  <c:v>2.505169</c:v>
                </c:pt>
                <c:pt idx="9334">
                  <c:v>2.5005769999999998</c:v>
                </c:pt>
                <c:pt idx="9335">
                  <c:v>2.5174050000000001</c:v>
                </c:pt>
                <c:pt idx="9336">
                  <c:v>2.5154139999999998</c:v>
                </c:pt>
                <c:pt idx="9337">
                  <c:v>2.5018500000000001</c:v>
                </c:pt>
                <c:pt idx="9338">
                  <c:v>2.501979</c:v>
                </c:pt>
                <c:pt idx="9339">
                  <c:v>2.5062230000000003</c:v>
                </c:pt>
                <c:pt idx="9340">
                  <c:v>2.5059880000000003</c:v>
                </c:pt>
                <c:pt idx="9341">
                  <c:v>2.5080720000000003</c:v>
                </c:pt>
                <c:pt idx="9342">
                  <c:v>2.5121669999999998</c:v>
                </c:pt>
                <c:pt idx="9343">
                  <c:v>2.51172</c:v>
                </c:pt>
                <c:pt idx="9344">
                  <c:v>2.5123679999999999</c:v>
                </c:pt>
                <c:pt idx="9345">
                  <c:v>2.5115920000000003</c:v>
                </c:pt>
                <c:pt idx="9346">
                  <c:v>2.512591</c:v>
                </c:pt>
                <c:pt idx="9347">
                  <c:v>2.518151</c:v>
                </c:pt>
                <c:pt idx="9348">
                  <c:v>2.5083669999999998</c:v>
                </c:pt>
                <c:pt idx="9349">
                  <c:v>2.5007630000000001</c:v>
                </c:pt>
                <c:pt idx="9350">
                  <c:v>2.505808</c:v>
                </c:pt>
                <c:pt idx="9351">
                  <c:v>2.508607</c:v>
                </c:pt>
                <c:pt idx="9352">
                  <c:v>2.511002</c:v>
                </c:pt>
                <c:pt idx="9353">
                  <c:v>2.5089100000000002</c:v>
                </c:pt>
                <c:pt idx="9354">
                  <c:v>2.5079830000000003</c:v>
                </c:pt>
                <c:pt idx="9355">
                  <c:v>2.5091359999999998</c:v>
                </c:pt>
                <c:pt idx="9356">
                  <c:v>2.5114019999999999</c:v>
                </c:pt>
                <c:pt idx="9357">
                  <c:v>2.5190790000000001</c:v>
                </c:pt>
                <c:pt idx="9358">
                  <c:v>2.5167820000000001</c:v>
                </c:pt>
                <c:pt idx="9359">
                  <c:v>2.5066480000000002</c:v>
                </c:pt>
                <c:pt idx="9360">
                  <c:v>2.5040279999999999</c:v>
                </c:pt>
                <c:pt idx="9361">
                  <c:v>2.504359</c:v>
                </c:pt>
                <c:pt idx="9362">
                  <c:v>2.5136409999999998</c:v>
                </c:pt>
                <c:pt idx="9363">
                  <c:v>2.5222579999999999</c:v>
                </c:pt>
                <c:pt idx="9364">
                  <c:v>2.520524</c:v>
                </c:pt>
                <c:pt idx="9365">
                  <c:v>2.5145189999999999</c:v>
                </c:pt>
                <c:pt idx="9366">
                  <c:v>2.5115220000000003</c:v>
                </c:pt>
                <c:pt idx="9367">
                  <c:v>2.5142350000000002</c:v>
                </c:pt>
                <c:pt idx="9368">
                  <c:v>2.5124269999999997</c:v>
                </c:pt>
                <c:pt idx="9369">
                  <c:v>2.5155959999999999</c:v>
                </c:pt>
                <c:pt idx="9370">
                  <c:v>2.5216609999999999</c:v>
                </c:pt>
                <c:pt idx="9371">
                  <c:v>2.5170269999999997</c:v>
                </c:pt>
                <c:pt idx="9372">
                  <c:v>2.5124390000000001</c:v>
                </c:pt>
                <c:pt idx="9373">
                  <c:v>2.5098440000000002</c:v>
                </c:pt>
                <c:pt idx="9374">
                  <c:v>2.5082810000000002</c:v>
                </c:pt>
                <c:pt idx="9375">
                  <c:v>2.5132529999999997</c:v>
                </c:pt>
                <c:pt idx="9376">
                  <c:v>2.5205609999999998</c:v>
                </c:pt>
                <c:pt idx="9377">
                  <c:v>2.5224919999999997</c:v>
                </c:pt>
                <c:pt idx="9378">
                  <c:v>2.5219009999999997</c:v>
                </c:pt>
                <c:pt idx="9379">
                  <c:v>2.5265759999999999</c:v>
                </c:pt>
                <c:pt idx="9380">
                  <c:v>2.5200610000000001</c:v>
                </c:pt>
                <c:pt idx="9381">
                  <c:v>2.5084580000000001</c:v>
                </c:pt>
                <c:pt idx="9382">
                  <c:v>2.5092749999999997</c:v>
                </c:pt>
                <c:pt idx="9383">
                  <c:v>2.515307</c:v>
                </c:pt>
                <c:pt idx="9384">
                  <c:v>2.5116000000000001</c:v>
                </c:pt>
                <c:pt idx="9385">
                  <c:v>2.506402</c:v>
                </c:pt>
                <c:pt idx="9386">
                  <c:v>2.5142259999999998</c:v>
                </c:pt>
                <c:pt idx="9387">
                  <c:v>2.5182229999999999</c:v>
                </c:pt>
                <c:pt idx="9388">
                  <c:v>2.520578</c:v>
                </c:pt>
                <c:pt idx="9389">
                  <c:v>2.5303659999999999</c:v>
                </c:pt>
                <c:pt idx="9390">
                  <c:v>2.5224289999999998</c:v>
                </c:pt>
                <c:pt idx="9391">
                  <c:v>2.5139240000000003</c:v>
                </c:pt>
                <c:pt idx="9392">
                  <c:v>2.5221819999999999</c:v>
                </c:pt>
                <c:pt idx="9393">
                  <c:v>2.5232580000000002</c:v>
                </c:pt>
                <c:pt idx="9394">
                  <c:v>2.5105630000000003</c:v>
                </c:pt>
                <c:pt idx="9395">
                  <c:v>2.504829</c:v>
                </c:pt>
                <c:pt idx="9396">
                  <c:v>2.5145689999999998</c:v>
                </c:pt>
                <c:pt idx="9397">
                  <c:v>2.5199949999999998</c:v>
                </c:pt>
                <c:pt idx="9398">
                  <c:v>2.517528</c:v>
                </c:pt>
                <c:pt idx="9399">
                  <c:v>2.5163120000000001</c:v>
                </c:pt>
                <c:pt idx="9400">
                  <c:v>2.5210949999999999</c:v>
                </c:pt>
                <c:pt idx="9401">
                  <c:v>2.5308649999999999</c:v>
                </c:pt>
                <c:pt idx="9402">
                  <c:v>2.5287610000000003</c:v>
                </c:pt>
                <c:pt idx="9403">
                  <c:v>2.5275780000000001</c:v>
                </c:pt>
                <c:pt idx="9404">
                  <c:v>2.5285770000000003</c:v>
                </c:pt>
                <c:pt idx="9405">
                  <c:v>2.5199129999999998</c:v>
                </c:pt>
                <c:pt idx="9406">
                  <c:v>2.5132829999999999</c:v>
                </c:pt>
                <c:pt idx="9407">
                  <c:v>2.5194719999999999</c:v>
                </c:pt>
                <c:pt idx="9408">
                  <c:v>2.5192670000000001</c:v>
                </c:pt>
                <c:pt idx="9409">
                  <c:v>2.5065109999999997</c:v>
                </c:pt>
                <c:pt idx="9410">
                  <c:v>2.5121099999999998</c:v>
                </c:pt>
                <c:pt idx="9411">
                  <c:v>2.5232260000000002</c:v>
                </c:pt>
                <c:pt idx="9412">
                  <c:v>2.5199920000000002</c:v>
                </c:pt>
                <c:pt idx="9413">
                  <c:v>2.5252020000000002</c:v>
                </c:pt>
                <c:pt idx="9414">
                  <c:v>2.528451</c:v>
                </c:pt>
                <c:pt idx="9415">
                  <c:v>2.5223640000000001</c:v>
                </c:pt>
                <c:pt idx="9416">
                  <c:v>2.528597</c:v>
                </c:pt>
                <c:pt idx="9417">
                  <c:v>2.5354209999999999</c:v>
                </c:pt>
                <c:pt idx="9418">
                  <c:v>2.5220000000000002</c:v>
                </c:pt>
                <c:pt idx="9419">
                  <c:v>2.5107249999999999</c:v>
                </c:pt>
                <c:pt idx="9420">
                  <c:v>2.5219</c:v>
                </c:pt>
                <c:pt idx="9421">
                  <c:v>2.5246770000000001</c:v>
                </c:pt>
                <c:pt idx="9422">
                  <c:v>2.5208010000000001</c:v>
                </c:pt>
                <c:pt idx="9423">
                  <c:v>2.5277149999999997</c:v>
                </c:pt>
                <c:pt idx="9424">
                  <c:v>2.522974</c:v>
                </c:pt>
                <c:pt idx="9425">
                  <c:v>2.515368</c:v>
                </c:pt>
                <c:pt idx="9426">
                  <c:v>2.5240089999999999</c:v>
                </c:pt>
                <c:pt idx="9427">
                  <c:v>2.526532</c:v>
                </c:pt>
                <c:pt idx="9428">
                  <c:v>2.5195460000000001</c:v>
                </c:pt>
                <c:pt idx="9429">
                  <c:v>2.5185240000000002</c:v>
                </c:pt>
                <c:pt idx="9430">
                  <c:v>2.5208349999999999</c:v>
                </c:pt>
                <c:pt idx="9431">
                  <c:v>2.5173570000000001</c:v>
                </c:pt>
                <c:pt idx="9432">
                  <c:v>2.5253380000000001</c:v>
                </c:pt>
                <c:pt idx="9433">
                  <c:v>2.5273589999999997</c:v>
                </c:pt>
                <c:pt idx="9434">
                  <c:v>2.5166399999999998</c:v>
                </c:pt>
                <c:pt idx="9435">
                  <c:v>2.5282939999999998</c:v>
                </c:pt>
                <c:pt idx="9436">
                  <c:v>2.5347150000000003</c:v>
                </c:pt>
                <c:pt idx="9437">
                  <c:v>2.5234490000000003</c:v>
                </c:pt>
                <c:pt idx="9438">
                  <c:v>2.5283639999999998</c:v>
                </c:pt>
                <c:pt idx="9439">
                  <c:v>2.534567</c:v>
                </c:pt>
                <c:pt idx="9440">
                  <c:v>2.5278369999999999</c:v>
                </c:pt>
                <c:pt idx="9441">
                  <c:v>2.5296310000000002</c:v>
                </c:pt>
                <c:pt idx="9442">
                  <c:v>2.5345430000000002</c:v>
                </c:pt>
                <c:pt idx="9443">
                  <c:v>2.522802</c:v>
                </c:pt>
                <c:pt idx="9444">
                  <c:v>2.519476</c:v>
                </c:pt>
                <c:pt idx="9445">
                  <c:v>2.5293929999999998</c:v>
                </c:pt>
                <c:pt idx="9446">
                  <c:v>2.5257160000000001</c:v>
                </c:pt>
                <c:pt idx="9447">
                  <c:v>2.5246550000000001</c:v>
                </c:pt>
                <c:pt idx="9448">
                  <c:v>2.5273080000000001</c:v>
                </c:pt>
                <c:pt idx="9449">
                  <c:v>2.5193159999999999</c:v>
                </c:pt>
                <c:pt idx="9450">
                  <c:v>2.521506</c:v>
                </c:pt>
                <c:pt idx="9451">
                  <c:v>2.5348920000000001</c:v>
                </c:pt>
                <c:pt idx="9452">
                  <c:v>2.5381849999999999</c:v>
                </c:pt>
                <c:pt idx="9453">
                  <c:v>2.5296400000000001</c:v>
                </c:pt>
                <c:pt idx="9454">
                  <c:v>2.5269779999999997</c:v>
                </c:pt>
                <c:pt idx="9455">
                  <c:v>2.5338159999999998</c:v>
                </c:pt>
                <c:pt idx="9456">
                  <c:v>2.5352389999999998</c:v>
                </c:pt>
                <c:pt idx="9457">
                  <c:v>2.5349469999999998</c:v>
                </c:pt>
                <c:pt idx="9458">
                  <c:v>2.5280969999999998</c:v>
                </c:pt>
                <c:pt idx="9459">
                  <c:v>2.520222</c:v>
                </c:pt>
                <c:pt idx="9460">
                  <c:v>2.5286299999999997</c:v>
                </c:pt>
                <c:pt idx="9461">
                  <c:v>2.5323440000000002</c:v>
                </c:pt>
                <c:pt idx="9462">
                  <c:v>2.5217419999999997</c:v>
                </c:pt>
                <c:pt idx="9463">
                  <c:v>2.5206530000000003</c:v>
                </c:pt>
                <c:pt idx="9464">
                  <c:v>2.5328660000000003</c:v>
                </c:pt>
                <c:pt idx="9465">
                  <c:v>2.5327130000000002</c:v>
                </c:pt>
                <c:pt idx="9466">
                  <c:v>2.5301450000000001</c:v>
                </c:pt>
                <c:pt idx="9467">
                  <c:v>2.5301770000000001</c:v>
                </c:pt>
                <c:pt idx="9468">
                  <c:v>2.5201039999999999</c:v>
                </c:pt>
                <c:pt idx="9469">
                  <c:v>2.5270049999999999</c:v>
                </c:pt>
                <c:pt idx="9470">
                  <c:v>2.532108</c:v>
                </c:pt>
                <c:pt idx="9471">
                  <c:v>2.518052</c:v>
                </c:pt>
                <c:pt idx="9472">
                  <c:v>2.5256099999999999</c:v>
                </c:pt>
                <c:pt idx="9473">
                  <c:v>2.5422089999999997</c:v>
                </c:pt>
                <c:pt idx="9474">
                  <c:v>2.5420629999999997</c:v>
                </c:pt>
                <c:pt idx="9475">
                  <c:v>2.5398719999999999</c:v>
                </c:pt>
                <c:pt idx="9476">
                  <c:v>2.5431029999999999</c:v>
                </c:pt>
                <c:pt idx="9477">
                  <c:v>2.5336030000000003</c:v>
                </c:pt>
                <c:pt idx="9478">
                  <c:v>2.523641</c:v>
                </c:pt>
                <c:pt idx="9479">
                  <c:v>2.5333429999999999</c:v>
                </c:pt>
                <c:pt idx="9480">
                  <c:v>2.5323760000000002</c:v>
                </c:pt>
                <c:pt idx="9481">
                  <c:v>2.523037</c:v>
                </c:pt>
                <c:pt idx="9482">
                  <c:v>2.5309349999999999</c:v>
                </c:pt>
                <c:pt idx="9483">
                  <c:v>2.5382160000000002</c:v>
                </c:pt>
                <c:pt idx="9484">
                  <c:v>2.5329839999999999</c:v>
                </c:pt>
                <c:pt idx="9485">
                  <c:v>2.5314490000000003</c:v>
                </c:pt>
                <c:pt idx="9486">
                  <c:v>2.5369960000000003</c:v>
                </c:pt>
                <c:pt idx="9487">
                  <c:v>2.5340379999999998</c:v>
                </c:pt>
                <c:pt idx="9488">
                  <c:v>2.5309949999999999</c:v>
                </c:pt>
                <c:pt idx="9489">
                  <c:v>2.5349279999999998</c:v>
                </c:pt>
                <c:pt idx="9490">
                  <c:v>2.533817</c:v>
                </c:pt>
                <c:pt idx="9491">
                  <c:v>2.5338750000000001</c:v>
                </c:pt>
                <c:pt idx="9492">
                  <c:v>2.531088</c:v>
                </c:pt>
                <c:pt idx="9493">
                  <c:v>2.5279929999999999</c:v>
                </c:pt>
                <c:pt idx="9494">
                  <c:v>2.5317419999999999</c:v>
                </c:pt>
                <c:pt idx="9495">
                  <c:v>2.5303260000000001</c:v>
                </c:pt>
                <c:pt idx="9496">
                  <c:v>2.5302600000000002</c:v>
                </c:pt>
                <c:pt idx="9497">
                  <c:v>2.5427520000000001</c:v>
                </c:pt>
                <c:pt idx="9498">
                  <c:v>2.5568900000000001</c:v>
                </c:pt>
                <c:pt idx="9499">
                  <c:v>2.551717</c:v>
                </c:pt>
                <c:pt idx="9500">
                  <c:v>2.538141</c:v>
                </c:pt>
                <c:pt idx="9501">
                  <c:v>2.5473910000000002</c:v>
                </c:pt>
                <c:pt idx="9502">
                  <c:v>2.5495330000000003</c:v>
                </c:pt>
                <c:pt idx="9503">
                  <c:v>2.53281</c:v>
                </c:pt>
                <c:pt idx="9504">
                  <c:v>2.5320359999999997</c:v>
                </c:pt>
                <c:pt idx="9505">
                  <c:v>2.5333049999999999</c:v>
                </c:pt>
                <c:pt idx="9506">
                  <c:v>2.526732</c:v>
                </c:pt>
                <c:pt idx="9507">
                  <c:v>2.5337940000000003</c:v>
                </c:pt>
                <c:pt idx="9508">
                  <c:v>2.5416470000000002</c:v>
                </c:pt>
                <c:pt idx="9509">
                  <c:v>2.5319229999999999</c:v>
                </c:pt>
                <c:pt idx="9510">
                  <c:v>2.528632</c:v>
                </c:pt>
                <c:pt idx="9511">
                  <c:v>2.5361739999999999</c:v>
                </c:pt>
                <c:pt idx="9512">
                  <c:v>2.5379360000000002</c:v>
                </c:pt>
                <c:pt idx="9513">
                  <c:v>2.5417940000000003</c:v>
                </c:pt>
                <c:pt idx="9514">
                  <c:v>2.5420879999999997</c:v>
                </c:pt>
                <c:pt idx="9515">
                  <c:v>2.5354080000000003</c:v>
                </c:pt>
                <c:pt idx="9516">
                  <c:v>2.535253</c:v>
                </c:pt>
                <c:pt idx="9517">
                  <c:v>2.5360180000000003</c:v>
                </c:pt>
                <c:pt idx="9518">
                  <c:v>2.5324549999999997</c:v>
                </c:pt>
                <c:pt idx="9519">
                  <c:v>2.5363730000000002</c:v>
                </c:pt>
                <c:pt idx="9520">
                  <c:v>2.5479750000000001</c:v>
                </c:pt>
                <c:pt idx="9521">
                  <c:v>2.5488119999999999</c:v>
                </c:pt>
                <c:pt idx="9522">
                  <c:v>2.541623</c:v>
                </c:pt>
                <c:pt idx="9523">
                  <c:v>2.5469939999999998</c:v>
                </c:pt>
                <c:pt idx="9524">
                  <c:v>2.5517849999999997</c:v>
                </c:pt>
                <c:pt idx="9525">
                  <c:v>2.5460690000000001</c:v>
                </c:pt>
                <c:pt idx="9526">
                  <c:v>2.5411390000000003</c:v>
                </c:pt>
                <c:pt idx="9527">
                  <c:v>2.5328759999999999</c:v>
                </c:pt>
                <c:pt idx="9528">
                  <c:v>2.5243539999999998</c:v>
                </c:pt>
                <c:pt idx="9529">
                  <c:v>2.5311570000000003</c:v>
                </c:pt>
                <c:pt idx="9530">
                  <c:v>2.5392520000000003</c:v>
                </c:pt>
                <c:pt idx="9531">
                  <c:v>2.5357250000000002</c:v>
                </c:pt>
                <c:pt idx="9532">
                  <c:v>2.5433589999999997</c:v>
                </c:pt>
                <c:pt idx="9533">
                  <c:v>2.5522780000000003</c:v>
                </c:pt>
                <c:pt idx="9534">
                  <c:v>2.5389840000000001</c:v>
                </c:pt>
                <c:pt idx="9535">
                  <c:v>2.539777</c:v>
                </c:pt>
                <c:pt idx="9536">
                  <c:v>2.5470170000000003</c:v>
                </c:pt>
                <c:pt idx="9537">
                  <c:v>2.5371090000000001</c:v>
                </c:pt>
                <c:pt idx="9538">
                  <c:v>2.5410529999999998</c:v>
                </c:pt>
                <c:pt idx="9539">
                  <c:v>2.5504759999999997</c:v>
                </c:pt>
                <c:pt idx="9540">
                  <c:v>2.5426169999999999</c:v>
                </c:pt>
                <c:pt idx="9541">
                  <c:v>2.5369809999999999</c:v>
                </c:pt>
                <c:pt idx="9542">
                  <c:v>2.5442720000000003</c:v>
                </c:pt>
                <c:pt idx="9543">
                  <c:v>2.5437159999999999</c:v>
                </c:pt>
                <c:pt idx="9544">
                  <c:v>2.5391900000000001</c:v>
                </c:pt>
                <c:pt idx="9545">
                  <c:v>2.5478890000000001</c:v>
                </c:pt>
                <c:pt idx="9546">
                  <c:v>2.549423</c:v>
                </c:pt>
                <c:pt idx="9547">
                  <c:v>2.5433820000000003</c:v>
                </c:pt>
                <c:pt idx="9548">
                  <c:v>2.5463740000000001</c:v>
                </c:pt>
                <c:pt idx="9549">
                  <c:v>2.551253</c:v>
                </c:pt>
                <c:pt idx="9550">
                  <c:v>2.5445359999999999</c:v>
                </c:pt>
                <c:pt idx="9551">
                  <c:v>2.5378780000000001</c:v>
                </c:pt>
                <c:pt idx="9552">
                  <c:v>2.5419010000000002</c:v>
                </c:pt>
                <c:pt idx="9553">
                  <c:v>2.536619</c:v>
                </c:pt>
                <c:pt idx="9554">
                  <c:v>2.538602</c:v>
                </c:pt>
                <c:pt idx="9555">
                  <c:v>2.5473080000000001</c:v>
                </c:pt>
                <c:pt idx="9556">
                  <c:v>2.5361579999999999</c:v>
                </c:pt>
                <c:pt idx="9557">
                  <c:v>2.5390999999999999</c:v>
                </c:pt>
                <c:pt idx="9558">
                  <c:v>2.5560390000000002</c:v>
                </c:pt>
                <c:pt idx="9559">
                  <c:v>2.5465910000000003</c:v>
                </c:pt>
                <c:pt idx="9560">
                  <c:v>2.538084</c:v>
                </c:pt>
                <c:pt idx="9561">
                  <c:v>2.555647</c:v>
                </c:pt>
                <c:pt idx="9562">
                  <c:v>2.5628159999999998</c:v>
                </c:pt>
                <c:pt idx="9563">
                  <c:v>2.5468830000000002</c:v>
                </c:pt>
                <c:pt idx="9564">
                  <c:v>2.5473509999999999</c:v>
                </c:pt>
                <c:pt idx="9565">
                  <c:v>2.5513909999999997</c:v>
                </c:pt>
                <c:pt idx="9566">
                  <c:v>2.53912</c:v>
                </c:pt>
                <c:pt idx="9567">
                  <c:v>2.545118</c:v>
                </c:pt>
                <c:pt idx="9568">
                  <c:v>2.5540099999999999</c:v>
                </c:pt>
                <c:pt idx="9569">
                  <c:v>2.5410149999999998</c:v>
                </c:pt>
                <c:pt idx="9570">
                  <c:v>2.540851</c:v>
                </c:pt>
                <c:pt idx="9571">
                  <c:v>2.55477</c:v>
                </c:pt>
                <c:pt idx="9572">
                  <c:v>2.5485690000000001</c:v>
                </c:pt>
                <c:pt idx="9573">
                  <c:v>2.5453969999999999</c:v>
                </c:pt>
                <c:pt idx="9574">
                  <c:v>2.5602520000000002</c:v>
                </c:pt>
                <c:pt idx="9575">
                  <c:v>2.550465</c:v>
                </c:pt>
                <c:pt idx="9576">
                  <c:v>2.5373589999999999</c:v>
                </c:pt>
                <c:pt idx="9577">
                  <c:v>2.5510890000000002</c:v>
                </c:pt>
                <c:pt idx="9578">
                  <c:v>2.545172</c:v>
                </c:pt>
                <c:pt idx="9579">
                  <c:v>2.5285839999999999</c:v>
                </c:pt>
                <c:pt idx="9580">
                  <c:v>2.5407329999999999</c:v>
                </c:pt>
                <c:pt idx="9581">
                  <c:v>2.5527790000000001</c:v>
                </c:pt>
                <c:pt idx="9582">
                  <c:v>2.5498130000000003</c:v>
                </c:pt>
                <c:pt idx="9583">
                  <c:v>2.5582289999999999</c:v>
                </c:pt>
                <c:pt idx="9584">
                  <c:v>2.5702410000000002</c:v>
                </c:pt>
                <c:pt idx="9585">
                  <c:v>2.5609649999999999</c:v>
                </c:pt>
                <c:pt idx="9586">
                  <c:v>2.5529950000000001</c:v>
                </c:pt>
                <c:pt idx="9587">
                  <c:v>2.5578609999999999</c:v>
                </c:pt>
                <c:pt idx="9588">
                  <c:v>2.548759</c:v>
                </c:pt>
                <c:pt idx="9589">
                  <c:v>2.5392349999999997</c:v>
                </c:pt>
                <c:pt idx="9590">
                  <c:v>2.5481419999999999</c:v>
                </c:pt>
                <c:pt idx="9591">
                  <c:v>2.5546670000000002</c:v>
                </c:pt>
                <c:pt idx="9592">
                  <c:v>2.543622</c:v>
                </c:pt>
                <c:pt idx="9593">
                  <c:v>2.5429089999999999</c:v>
                </c:pt>
                <c:pt idx="9594">
                  <c:v>2.5591870000000001</c:v>
                </c:pt>
                <c:pt idx="9595">
                  <c:v>2.557194</c:v>
                </c:pt>
                <c:pt idx="9596">
                  <c:v>2.5495140000000003</c:v>
                </c:pt>
                <c:pt idx="9597">
                  <c:v>2.553887</c:v>
                </c:pt>
                <c:pt idx="9598">
                  <c:v>2.5558369999999999</c:v>
                </c:pt>
                <c:pt idx="9599">
                  <c:v>2.5564010000000001</c:v>
                </c:pt>
                <c:pt idx="9600">
                  <c:v>2.553731</c:v>
                </c:pt>
                <c:pt idx="9601">
                  <c:v>2.5458860000000003</c:v>
                </c:pt>
                <c:pt idx="9602">
                  <c:v>2.5477660000000002</c:v>
                </c:pt>
                <c:pt idx="9603">
                  <c:v>2.5568689999999998</c:v>
                </c:pt>
                <c:pt idx="9604">
                  <c:v>2.5535860000000001</c:v>
                </c:pt>
                <c:pt idx="9605">
                  <c:v>2.549299</c:v>
                </c:pt>
                <c:pt idx="9606">
                  <c:v>2.5596920000000001</c:v>
                </c:pt>
                <c:pt idx="9607">
                  <c:v>2.5619559999999999</c:v>
                </c:pt>
                <c:pt idx="9608">
                  <c:v>2.5569600000000001</c:v>
                </c:pt>
                <c:pt idx="9609">
                  <c:v>2.5545929999999997</c:v>
                </c:pt>
                <c:pt idx="9610">
                  <c:v>2.5513330000000001</c:v>
                </c:pt>
                <c:pt idx="9611">
                  <c:v>2.5519530000000001</c:v>
                </c:pt>
                <c:pt idx="9612">
                  <c:v>2.5522559999999999</c:v>
                </c:pt>
                <c:pt idx="9613">
                  <c:v>2.552324</c:v>
                </c:pt>
                <c:pt idx="9614">
                  <c:v>2.5482309999999999</c:v>
                </c:pt>
                <c:pt idx="9615">
                  <c:v>2.54501</c:v>
                </c:pt>
                <c:pt idx="9616">
                  <c:v>2.5582120000000002</c:v>
                </c:pt>
                <c:pt idx="9617">
                  <c:v>2.5694840000000001</c:v>
                </c:pt>
                <c:pt idx="9618">
                  <c:v>2.5621260000000001</c:v>
                </c:pt>
                <c:pt idx="9619">
                  <c:v>2.5494859999999999</c:v>
                </c:pt>
                <c:pt idx="9620">
                  <c:v>2.5508839999999999</c:v>
                </c:pt>
                <c:pt idx="9621">
                  <c:v>2.557483</c:v>
                </c:pt>
                <c:pt idx="9622">
                  <c:v>2.5554709999999998</c:v>
                </c:pt>
                <c:pt idx="9623">
                  <c:v>2.5546310000000001</c:v>
                </c:pt>
                <c:pt idx="9624">
                  <c:v>2.558675</c:v>
                </c:pt>
                <c:pt idx="9625">
                  <c:v>2.5573440000000001</c:v>
                </c:pt>
                <c:pt idx="9626">
                  <c:v>2.5480270000000003</c:v>
                </c:pt>
                <c:pt idx="9627">
                  <c:v>2.5511179999999998</c:v>
                </c:pt>
                <c:pt idx="9628">
                  <c:v>2.5642399999999999</c:v>
                </c:pt>
                <c:pt idx="9629">
                  <c:v>2.560314</c:v>
                </c:pt>
                <c:pt idx="9630">
                  <c:v>2.5568850000000003</c:v>
                </c:pt>
                <c:pt idx="9631">
                  <c:v>2.564775</c:v>
                </c:pt>
                <c:pt idx="9632">
                  <c:v>2.5579390000000002</c:v>
                </c:pt>
                <c:pt idx="9633">
                  <c:v>2.5514950000000001</c:v>
                </c:pt>
                <c:pt idx="9634">
                  <c:v>2.5625450000000001</c:v>
                </c:pt>
                <c:pt idx="9635">
                  <c:v>2.5668660000000001</c:v>
                </c:pt>
                <c:pt idx="9636">
                  <c:v>2.5515189999999999</c:v>
                </c:pt>
                <c:pt idx="9637">
                  <c:v>2.5498659999999997</c:v>
                </c:pt>
                <c:pt idx="9638">
                  <c:v>2.564794</c:v>
                </c:pt>
                <c:pt idx="9639">
                  <c:v>2.5602689999999999</c:v>
                </c:pt>
                <c:pt idx="9640">
                  <c:v>2.55538</c:v>
                </c:pt>
                <c:pt idx="9641">
                  <c:v>2.5664449999999999</c:v>
                </c:pt>
                <c:pt idx="9642">
                  <c:v>2.5700250000000002</c:v>
                </c:pt>
                <c:pt idx="9643">
                  <c:v>2.5624479999999998</c:v>
                </c:pt>
                <c:pt idx="9644">
                  <c:v>2.5551140000000001</c:v>
                </c:pt>
                <c:pt idx="9645">
                  <c:v>2.5518479999999997</c:v>
                </c:pt>
                <c:pt idx="9646">
                  <c:v>2.5579140000000002</c:v>
                </c:pt>
                <c:pt idx="9647">
                  <c:v>2.5719149999999997</c:v>
                </c:pt>
                <c:pt idx="9648">
                  <c:v>2.5656309999999998</c:v>
                </c:pt>
                <c:pt idx="9649">
                  <c:v>2.552962</c:v>
                </c:pt>
                <c:pt idx="9650">
                  <c:v>2.5601820000000002</c:v>
                </c:pt>
                <c:pt idx="9651">
                  <c:v>2.5605640000000003</c:v>
                </c:pt>
                <c:pt idx="9652">
                  <c:v>2.557534</c:v>
                </c:pt>
                <c:pt idx="9653">
                  <c:v>2.5604269999999998</c:v>
                </c:pt>
                <c:pt idx="9654">
                  <c:v>2.557912</c:v>
                </c:pt>
                <c:pt idx="9655">
                  <c:v>2.5617190000000001</c:v>
                </c:pt>
                <c:pt idx="9656">
                  <c:v>2.5696979999999998</c:v>
                </c:pt>
                <c:pt idx="9657">
                  <c:v>2.565461</c:v>
                </c:pt>
                <c:pt idx="9658">
                  <c:v>2.5530020000000002</c:v>
                </c:pt>
                <c:pt idx="9659">
                  <c:v>2.5572569999999999</c:v>
                </c:pt>
                <c:pt idx="9660">
                  <c:v>2.5647899999999999</c:v>
                </c:pt>
                <c:pt idx="9661">
                  <c:v>2.5614110000000001</c:v>
                </c:pt>
                <c:pt idx="9662">
                  <c:v>2.5684499999999999</c:v>
                </c:pt>
                <c:pt idx="9663">
                  <c:v>2.563466</c:v>
                </c:pt>
                <c:pt idx="9664">
                  <c:v>2.5520769999999997</c:v>
                </c:pt>
                <c:pt idx="9665">
                  <c:v>2.5688849999999999</c:v>
                </c:pt>
                <c:pt idx="9666">
                  <c:v>2.5760540000000001</c:v>
                </c:pt>
                <c:pt idx="9667">
                  <c:v>2.5638649999999998</c:v>
                </c:pt>
                <c:pt idx="9668">
                  <c:v>2.5656540000000003</c:v>
                </c:pt>
                <c:pt idx="9669">
                  <c:v>2.570973</c:v>
                </c:pt>
                <c:pt idx="9670">
                  <c:v>2.5587369999999998</c:v>
                </c:pt>
                <c:pt idx="9671">
                  <c:v>2.5597890000000003</c:v>
                </c:pt>
                <c:pt idx="9672">
                  <c:v>2.574379</c:v>
                </c:pt>
                <c:pt idx="9673">
                  <c:v>2.5644979999999999</c:v>
                </c:pt>
                <c:pt idx="9674">
                  <c:v>2.5587930000000001</c:v>
                </c:pt>
                <c:pt idx="9675">
                  <c:v>2.5696440000000003</c:v>
                </c:pt>
                <c:pt idx="9676">
                  <c:v>2.564012</c:v>
                </c:pt>
                <c:pt idx="9677">
                  <c:v>2.5595889999999999</c:v>
                </c:pt>
                <c:pt idx="9678">
                  <c:v>2.5646209999999998</c:v>
                </c:pt>
                <c:pt idx="9679">
                  <c:v>2.560136</c:v>
                </c:pt>
                <c:pt idx="9680">
                  <c:v>2.5532870000000001</c:v>
                </c:pt>
                <c:pt idx="9681">
                  <c:v>2.5638589999999999</c:v>
                </c:pt>
                <c:pt idx="9682">
                  <c:v>2.5711200000000001</c:v>
                </c:pt>
                <c:pt idx="9683">
                  <c:v>2.56094</c:v>
                </c:pt>
                <c:pt idx="9684">
                  <c:v>2.570967</c:v>
                </c:pt>
                <c:pt idx="9685">
                  <c:v>2.5820419999999999</c:v>
                </c:pt>
                <c:pt idx="9686">
                  <c:v>2.5736660000000002</c:v>
                </c:pt>
                <c:pt idx="9687">
                  <c:v>2.5753170000000001</c:v>
                </c:pt>
                <c:pt idx="9688">
                  <c:v>2.5748009999999999</c:v>
                </c:pt>
                <c:pt idx="9689">
                  <c:v>2.5650339999999998</c:v>
                </c:pt>
                <c:pt idx="9690">
                  <c:v>2.564171</c:v>
                </c:pt>
                <c:pt idx="9691">
                  <c:v>2.5705900000000002</c:v>
                </c:pt>
                <c:pt idx="9692">
                  <c:v>2.5647530000000001</c:v>
                </c:pt>
                <c:pt idx="9693">
                  <c:v>2.5572550000000001</c:v>
                </c:pt>
                <c:pt idx="9694">
                  <c:v>2.5637309999999998</c:v>
                </c:pt>
                <c:pt idx="9695">
                  <c:v>2.5688420000000001</c:v>
                </c:pt>
                <c:pt idx="9696">
                  <c:v>2.5712320000000002</c:v>
                </c:pt>
                <c:pt idx="9697">
                  <c:v>2.5725199999999999</c:v>
                </c:pt>
                <c:pt idx="9698">
                  <c:v>2.5721379999999998</c:v>
                </c:pt>
                <c:pt idx="9699">
                  <c:v>2.5758549999999998</c:v>
                </c:pt>
                <c:pt idx="9700">
                  <c:v>2.5752889999999997</c:v>
                </c:pt>
                <c:pt idx="9701">
                  <c:v>2.5603280000000002</c:v>
                </c:pt>
                <c:pt idx="9702">
                  <c:v>2.5507059999999999</c:v>
                </c:pt>
                <c:pt idx="9703">
                  <c:v>2.5631969999999997</c:v>
                </c:pt>
                <c:pt idx="9704">
                  <c:v>2.5676239999999999</c:v>
                </c:pt>
                <c:pt idx="9705">
                  <c:v>2.5632470000000001</c:v>
                </c:pt>
                <c:pt idx="9706">
                  <c:v>2.5757789999999998</c:v>
                </c:pt>
                <c:pt idx="9707">
                  <c:v>2.5815099999999997</c:v>
                </c:pt>
                <c:pt idx="9708">
                  <c:v>2.578319</c:v>
                </c:pt>
                <c:pt idx="9709">
                  <c:v>2.5845959999999999</c:v>
                </c:pt>
                <c:pt idx="9710">
                  <c:v>2.5823489999999998</c:v>
                </c:pt>
                <c:pt idx="9711">
                  <c:v>2.5727669999999998</c:v>
                </c:pt>
                <c:pt idx="9712">
                  <c:v>2.5727139999999999</c:v>
                </c:pt>
                <c:pt idx="9713">
                  <c:v>2.5755710000000001</c:v>
                </c:pt>
                <c:pt idx="9714">
                  <c:v>2.5690910000000002</c:v>
                </c:pt>
                <c:pt idx="9715">
                  <c:v>2.5645540000000002</c:v>
                </c:pt>
                <c:pt idx="9716">
                  <c:v>2.5676760000000001</c:v>
                </c:pt>
                <c:pt idx="9717">
                  <c:v>2.5647289999999998</c:v>
                </c:pt>
                <c:pt idx="9718">
                  <c:v>2.5668189999999997</c:v>
                </c:pt>
                <c:pt idx="9719">
                  <c:v>2.5760510000000001</c:v>
                </c:pt>
                <c:pt idx="9720">
                  <c:v>2.5797790000000003</c:v>
                </c:pt>
                <c:pt idx="9721">
                  <c:v>2.5773859999999997</c:v>
                </c:pt>
                <c:pt idx="9722">
                  <c:v>2.5770280000000003</c:v>
                </c:pt>
                <c:pt idx="9723">
                  <c:v>2.57423</c:v>
                </c:pt>
                <c:pt idx="9724">
                  <c:v>2.5664119999999997</c:v>
                </c:pt>
                <c:pt idx="9725">
                  <c:v>2.5703769999999997</c:v>
                </c:pt>
                <c:pt idx="9726">
                  <c:v>2.567348</c:v>
                </c:pt>
                <c:pt idx="9727">
                  <c:v>2.5604899999999997</c:v>
                </c:pt>
                <c:pt idx="9728">
                  <c:v>2.5715490000000001</c:v>
                </c:pt>
                <c:pt idx="9729">
                  <c:v>2.5750630000000001</c:v>
                </c:pt>
                <c:pt idx="9730">
                  <c:v>2.5789230000000001</c:v>
                </c:pt>
                <c:pt idx="9731">
                  <c:v>2.5937489999999999</c:v>
                </c:pt>
                <c:pt idx="9732">
                  <c:v>2.5828220000000002</c:v>
                </c:pt>
                <c:pt idx="9733">
                  <c:v>2.5661259999999997</c:v>
                </c:pt>
                <c:pt idx="9734">
                  <c:v>2.5796140000000003</c:v>
                </c:pt>
                <c:pt idx="9735">
                  <c:v>2.584721</c:v>
                </c:pt>
                <c:pt idx="9736">
                  <c:v>2.567628</c:v>
                </c:pt>
                <c:pt idx="9737">
                  <c:v>2.570265</c:v>
                </c:pt>
                <c:pt idx="9738">
                  <c:v>2.5797780000000001</c:v>
                </c:pt>
                <c:pt idx="9739">
                  <c:v>2.5674790000000001</c:v>
                </c:pt>
                <c:pt idx="9740">
                  <c:v>2.5661480000000001</c:v>
                </c:pt>
                <c:pt idx="9741">
                  <c:v>2.5782699999999998</c:v>
                </c:pt>
                <c:pt idx="9742">
                  <c:v>2.5739529999999999</c:v>
                </c:pt>
                <c:pt idx="9743">
                  <c:v>2.573572</c:v>
                </c:pt>
                <c:pt idx="9744">
                  <c:v>2.5848450000000001</c:v>
                </c:pt>
                <c:pt idx="9745">
                  <c:v>2.581188</c:v>
                </c:pt>
                <c:pt idx="9746">
                  <c:v>2.5720419999999997</c:v>
                </c:pt>
                <c:pt idx="9747">
                  <c:v>2.5779000000000001</c:v>
                </c:pt>
                <c:pt idx="9748">
                  <c:v>2.582357</c:v>
                </c:pt>
                <c:pt idx="9749">
                  <c:v>2.5813129999999997</c:v>
                </c:pt>
                <c:pt idx="9750">
                  <c:v>2.5819220000000001</c:v>
                </c:pt>
                <c:pt idx="9751">
                  <c:v>2.570443</c:v>
                </c:pt>
                <c:pt idx="9752">
                  <c:v>2.5674299999999999</c:v>
                </c:pt>
                <c:pt idx="9753">
                  <c:v>2.582201</c:v>
                </c:pt>
                <c:pt idx="9754">
                  <c:v>2.5855230000000002</c:v>
                </c:pt>
                <c:pt idx="9755">
                  <c:v>2.5807640000000003</c:v>
                </c:pt>
                <c:pt idx="9756">
                  <c:v>2.5824220000000002</c:v>
                </c:pt>
                <c:pt idx="9757">
                  <c:v>2.5848629999999999</c:v>
                </c:pt>
                <c:pt idx="9758">
                  <c:v>2.5781359999999998</c:v>
                </c:pt>
                <c:pt idx="9759">
                  <c:v>2.5786690000000001</c:v>
                </c:pt>
                <c:pt idx="9760">
                  <c:v>2.5827659999999999</c:v>
                </c:pt>
                <c:pt idx="9761">
                  <c:v>2.5692759999999999</c:v>
                </c:pt>
                <c:pt idx="9762">
                  <c:v>2.5692140000000001</c:v>
                </c:pt>
                <c:pt idx="9763">
                  <c:v>2.5786569999999998</c:v>
                </c:pt>
                <c:pt idx="9764">
                  <c:v>2.5737800000000002</c:v>
                </c:pt>
                <c:pt idx="9765">
                  <c:v>2.5762650000000002</c:v>
                </c:pt>
                <c:pt idx="9766">
                  <c:v>2.5802449999999997</c:v>
                </c:pt>
                <c:pt idx="9767">
                  <c:v>2.5812539999999999</c:v>
                </c:pt>
                <c:pt idx="9768">
                  <c:v>2.5876700000000001</c:v>
                </c:pt>
                <c:pt idx="9769">
                  <c:v>2.5905110000000002</c:v>
                </c:pt>
                <c:pt idx="9770">
                  <c:v>2.5789879999999998</c:v>
                </c:pt>
                <c:pt idx="9771">
                  <c:v>2.5743</c:v>
                </c:pt>
                <c:pt idx="9772">
                  <c:v>2.5892790000000003</c:v>
                </c:pt>
                <c:pt idx="9773">
                  <c:v>2.5866980000000002</c:v>
                </c:pt>
                <c:pt idx="9774">
                  <c:v>2.57681</c:v>
                </c:pt>
                <c:pt idx="9775">
                  <c:v>2.5913040000000001</c:v>
                </c:pt>
                <c:pt idx="9776">
                  <c:v>2.6010049999999998</c:v>
                </c:pt>
                <c:pt idx="9777">
                  <c:v>2.5783689999999999</c:v>
                </c:pt>
                <c:pt idx="9778">
                  <c:v>2.5575830000000002</c:v>
                </c:pt>
                <c:pt idx="9779">
                  <c:v>2.571199</c:v>
                </c:pt>
                <c:pt idx="9780">
                  <c:v>2.5867339999999999</c:v>
                </c:pt>
                <c:pt idx="9781">
                  <c:v>2.5893069999999998</c:v>
                </c:pt>
                <c:pt idx="9782">
                  <c:v>2.5909680000000002</c:v>
                </c:pt>
                <c:pt idx="9783">
                  <c:v>2.58304</c:v>
                </c:pt>
                <c:pt idx="9784">
                  <c:v>2.5774170000000001</c:v>
                </c:pt>
                <c:pt idx="9785">
                  <c:v>2.5802689999999999</c:v>
                </c:pt>
                <c:pt idx="9786">
                  <c:v>2.5839309999999998</c:v>
                </c:pt>
                <c:pt idx="9787">
                  <c:v>2.5841289999999999</c:v>
                </c:pt>
                <c:pt idx="9788">
                  <c:v>2.579771</c:v>
                </c:pt>
                <c:pt idx="9789">
                  <c:v>2.5777190000000001</c:v>
                </c:pt>
                <c:pt idx="9790">
                  <c:v>2.5801790000000002</c:v>
                </c:pt>
                <c:pt idx="9791">
                  <c:v>2.5902810000000001</c:v>
                </c:pt>
                <c:pt idx="9792">
                  <c:v>2.5893030000000001</c:v>
                </c:pt>
                <c:pt idx="9793">
                  <c:v>2.5748439999999997</c:v>
                </c:pt>
                <c:pt idx="9794">
                  <c:v>2.5792310000000001</c:v>
                </c:pt>
                <c:pt idx="9795">
                  <c:v>2.5878950000000001</c:v>
                </c:pt>
                <c:pt idx="9796">
                  <c:v>2.5927449999999999</c:v>
                </c:pt>
                <c:pt idx="9797">
                  <c:v>2.5964939999999999</c:v>
                </c:pt>
                <c:pt idx="9798">
                  <c:v>2.5838479999999997</c:v>
                </c:pt>
                <c:pt idx="9799">
                  <c:v>2.576597</c:v>
                </c:pt>
                <c:pt idx="9800">
                  <c:v>2.5870389999999999</c:v>
                </c:pt>
                <c:pt idx="9801">
                  <c:v>2.5913589999999997</c:v>
                </c:pt>
                <c:pt idx="9802">
                  <c:v>2.584095</c:v>
                </c:pt>
                <c:pt idx="9803">
                  <c:v>2.590427</c:v>
                </c:pt>
                <c:pt idx="9804">
                  <c:v>2.5951</c:v>
                </c:pt>
                <c:pt idx="9805">
                  <c:v>2.5812879999999998</c:v>
                </c:pt>
                <c:pt idx="9806">
                  <c:v>2.5861339999999999</c:v>
                </c:pt>
                <c:pt idx="9807">
                  <c:v>2.595993</c:v>
                </c:pt>
                <c:pt idx="9808">
                  <c:v>2.5868729999999998</c:v>
                </c:pt>
                <c:pt idx="9809">
                  <c:v>2.5901909999999999</c:v>
                </c:pt>
                <c:pt idx="9810">
                  <c:v>2.596295</c:v>
                </c:pt>
                <c:pt idx="9811">
                  <c:v>2.5812270000000002</c:v>
                </c:pt>
                <c:pt idx="9812">
                  <c:v>2.5766179999999999</c:v>
                </c:pt>
                <c:pt idx="9813">
                  <c:v>2.5888749999999998</c:v>
                </c:pt>
                <c:pt idx="9814">
                  <c:v>2.5848750000000003</c:v>
                </c:pt>
                <c:pt idx="9815">
                  <c:v>2.5817429999999999</c:v>
                </c:pt>
                <c:pt idx="9816">
                  <c:v>2.5919300000000001</c:v>
                </c:pt>
                <c:pt idx="9817">
                  <c:v>2.5877840000000001</c:v>
                </c:pt>
                <c:pt idx="9818">
                  <c:v>2.588562</c:v>
                </c:pt>
                <c:pt idx="9819">
                  <c:v>2.5971320000000002</c:v>
                </c:pt>
                <c:pt idx="9820">
                  <c:v>2.5864510000000003</c:v>
                </c:pt>
                <c:pt idx="9821">
                  <c:v>2.5870709999999999</c:v>
                </c:pt>
                <c:pt idx="9822">
                  <c:v>2.593915</c:v>
                </c:pt>
                <c:pt idx="9823">
                  <c:v>2.5879490000000001</c:v>
                </c:pt>
                <c:pt idx="9824">
                  <c:v>2.5884</c:v>
                </c:pt>
                <c:pt idx="9825">
                  <c:v>2.5972029999999999</c:v>
                </c:pt>
                <c:pt idx="9826">
                  <c:v>2.5876989999999997</c:v>
                </c:pt>
                <c:pt idx="9827">
                  <c:v>2.5717340000000002</c:v>
                </c:pt>
                <c:pt idx="9828">
                  <c:v>2.5887039999999999</c:v>
                </c:pt>
                <c:pt idx="9829">
                  <c:v>2.6018319999999999</c:v>
                </c:pt>
                <c:pt idx="9830">
                  <c:v>2.590538</c:v>
                </c:pt>
                <c:pt idx="9831">
                  <c:v>2.592514</c:v>
                </c:pt>
                <c:pt idx="9832">
                  <c:v>2.5967180000000001</c:v>
                </c:pt>
                <c:pt idx="9833">
                  <c:v>2.5875570000000003</c:v>
                </c:pt>
                <c:pt idx="9834">
                  <c:v>2.5870259999999998</c:v>
                </c:pt>
                <c:pt idx="9835">
                  <c:v>2.5962230000000002</c:v>
                </c:pt>
                <c:pt idx="9836">
                  <c:v>2.5965059999999998</c:v>
                </c:pt>
                <c:pt idx="9837">
                  <c:v>2.5980449999999999</c:v>
                </c:pt>
                <c:pt idx="9838">
                  <c:v>2.5992040000000003</c:v>
                </c:pt>
                <c:pt idx="9839">
                  <c:v>2.5855649999999999</c:v>
                </c:pt>
                <c:pt idx="9840">
                  <c:v>2.5820540000000003</c:v>
                </c:pt>
                <c:pt idx="9841">
                  <c:v>2.5902000000000003</c:v>
                </c:pt>
                <c:pt idx="9842">
                  <c:v>2.5928779999999998</c:v>
                </c:pt>
                <c:pt idx="9843">
                  <c:v>2.5986370000000001</c:v>
                </c:pt>
                <c:pt idx="9844">
                  <c:v>2.5969519999999999</c:v>
                </c:pt>
                <c:pt idx="9845">
                  <c:v>2.585448</c:v>
                </c:pt>
                <c:pt idx="9846">
                  <c:v>2.5788850000000001</c:v>
                </c:pt>
                <c:pt idx="9847">
                  <c:v>2.5876380000000001</c:v>
                </c:pt>
                <c:pt idx="9848">
                  <c:v>2.6003829999999999</c:v>
                </c:pt>
                <c:pt idx="9849">
                  <c:v>2.6056179999999998</c:v>
                </c:pt>
                <c:pt idx="9850">
                  <c:v>2.603691</c:v>
                </c:pt>
                <c:pt idx="9851">
                  <c:v>2.5990190000000002</c:v>
                </c:pt>
                <c:pt idx="9852">
                  <c:v>2.598347</c:v>
                </c:pt>
                <c:pt idx="9853">
                  <c:v>2.5989580000000001</c:v>
                </c:pt>
                <c:pt idx="9854">
                  <c:v>2.5958350000000001</c:v>
                </c:pt>
                <c:pt idx="9855">
                  <c:v>2.5927639999999998</c:v>
                </c:pt>
                <c:pt idx="9856">
                  <c:v>2.5941169999999998</c:v>
                </c:pt>
                <c:pt idx="9857">
                  <c:v>2.602649</c:v>
                </c:pt>
                <c:pt idx="9858">
                  <c:v>2.6026800000000003</c:v>
                </c:pt>
                <c:pt idx="9859">
                  <c:v>2.5934349999999999</c:v>
                </c:pt>
                <c:pt idx="9860">
                  <c:v>2.5933960000000003</c:v>
                </c:pt>
                <c:pt idx="9861">
                  <c:v>2.5878110000000003</c:v>
                </c:pt>
                <c:pt idx="9862">
                  <c:v>2.5847860000000003</c:v>
                </c:pt>
                <c:pt idx="9863">
                  <c:v>2.591107</c:v>
                </c:pt>
                <c:pt idx="9864">
                  <c:v>2.593804</c:v>
                </c:pt>
                <c:pt idx="9865">
                  <c:v>2.6036229999999998</c:v>
                </c:pt>
                <c:pt idx="9866">
                  <c:v>2.6086460000000002</c:v>
                </c:pt>
                <c:pt idx="9867">
                  <c:v>2.5965449999999999</c:v>
                </c:pt>
                <c:pt idx="9868">
                  <c:v>2.5893290000000002</c:v>
                </c:pt>
                <c:pt idx="9869">
                  <c:v>2.598789</c:v>
                </c:pt>
                <c:pt idx="9870">
                  <c:v>2.6008849999999999</c:v>
                </c:pt>
                <c:pt idx="9871">
                  <c:v>2.5932180000000002</c:v>
                </c:pt>
                <c:pt idx="9872">
                  <c:v>2.6004050000000003</c:v>
                </c:pt>
                <c:pt idx="9873">
                  <c:v>2.6004969999999998</c:v>
                </c:pt>
                <c:pt idx="9874">
                  <c:v>2.5923030000000002</c:v>
                </c:pt>
                <c:pt idx="9875">
                  <c:v>2.5977709999999998</c:v>
                </c:pt>
                <c:pt idx="9876">
                  <c:v>2.6007790000000002</c:v>
                </c:pt>
                <c:pt idx="9877">
                  <c:v>2.5962399999999999</c:v>
                </c:pt>
                <c:pt idx="9878">
                  <c:v>2.597083</c:v>
                </c:pt>
                <c:pt idx="9879">
                  <c:v>2.6048010000000001</c:v>
                </c:pt>
                <c:pt idx="9880">
                  <c:v>2.6043769999999999</c:v>
                </c:pt>
                <c:pt idx="9881">
                  <c:v>2.599291</c:v>
                </c:pt>
                <c:pt idx="9882">
                  <c:v>2.604409</c:v>
                </c:pt>
                <c:pt idx="9883">
                  <c:v>2.603688</c:v>
                </c:pt>
                <c:pt idx="9884">
                  <c:v>2.6029559999999998</c:v>
                </c:pt>
                <c:pt idx="9885">
                  <c:v>2.6050420000000001</c:v>
                </c:pt>
                <c:pt idx="9886">
                  <c:v>2.5973280000000001</c:v>
                </c:pt>
                <c:pt idx="9887">
                  <c:v>2.5929660000000001</c:v>
                </c:pt>
                <c:pt idx="9888">
                  <c:v>2.5938939999999997</c:v>
                </c:pt>
                <c:pt idx="9889">
                  <c:v>2.5931500000000001</c:v>
                </c:pt>
                <c:pt idx="9890">
                  <c:v>2.5986530000000001</c:v>
                </c:pt>
                <c:pt idx="9891">
                  <c:v>2.6085240000000001</c:v>
                </c:pt>
                <c:pt idx="9892">
                  <c:v>2.6048369999999998</c:v>
                </c:pt>
                <c:pt idx="9893">
                  <c:v>2.5992170000000003</c:v>
                </c:pt>
                <c:pt idx="9894">
                  <c:v>2.6075170000000001</c:v>
                </c:pt>
                <c:pt idx="9895">
                  <c:v>2.602722</c:v>
                </c:pt>
                <c:pt idx="9896">
                  <c:v>2.5943529999999999</c:v>
                </c:pt>
                <c:pt idx="9897">
                  <c:v>2.601661</c:v>
                </c:pt>
                <c:pt idx="9898">
                  <c:v>2.602398</c:v>
                </c:pt>
                <c:pt idx="9899">
                  <c:v>2.5991309999999999</c:v>
                </c:pt>
                <c:pt idx="9900">
                  <c:v>2.6065019999999999</c:v>
                </c:pt>
                <c:pt idx="9901">
                  <c:v>2.6121829999999999</c:v>
                </c:pt>
                <c:pt idx="9902">
                  <c:v>2.6038779999999999</c:v>
                </c:pt>
                <c:pt idx="9903">
                  <c:v>2.6009159999999998</c:v>
                </c:pt>
                <c:pt idx="9904">
                  <c:v>2.6059640000000002</c:v>
                </c:pt>
                <c:pt idx="9905">
                  <c:v>2.6014550000000001</c:v>
                </c:pt>
                <c:pt idx="9906">
                  <c:v>2.606312</c:v>
                </c:pt>
                <c:pt idx="9907">
                  <c:v>2.6105739999999997</c:v>
                </c:pt>
                <c:pt idx="9908">
                  <c:v>2.6004560000000003</c:v>
                </c:pt>
                <c:pt idx="9909">
                  <c:v>2.598932</c:v>
                </c:pt>
                <c:pt idx="9910">
                  <c:v>2.6015030000000001</c:v>
                </c:pt>
                <c:pt idx="9911">
                  <c:v>2.5998010000000003</c:v>
                </c:pt>
                <c:pt idx="9912">
                  <c:v>2.60093</c:v>
                </c:pt>
                <c:pt idx="9913">
                  <c:v>2.6114740000000003</c:v>
                </c:pt>
                <c:pt idx="9914">
                  <c:v>2.6150679999999999</c:v>
                </c:pt>
                <c:pt idx="9915">
                  <c:v>2.6062440000000002</c:v>
                </c:pt>
                <c:pt idx="9916">
                  <c:v>2.6043270000000001</c:v>
                </c:pt>
                <c:pt idx="9917">
                  <c:v>2.6020500000000002</c:v>
                </c:pt>
                <c:pt idx="9918">
                  <c:v>2.6072930000000003</c:v>
                </c:pt>
                <c:pt idx="9919">
                  <c:v>2.6178369999999997</c:v>
                </c:pt>
                <c:pt idx="9920">
                  <c:v>2.6102220000000003</c:v>
                </c:pt>
                <c:pt idx="9921">
                  <c:v>2.6033460000000002</c:v>
                </c:pt>
                <c:pt idx="9922">
                  <c:v>2.6081620000000001</c:v>
                </c:pt>
                <c:pt idx="9923">
                  <c:v>2.6063999999999998</c:v>
                </c:pt>
                <c:pt idx="9924">
                  <c:v>2.5985719999999999</c:v>
                </c:pt>
                <c:pt idx="9925">
                  <c:v>2.6003249999999998</c:v>
                </c:pt>
                <c:pt idx="9926">
                  <c:v>2.6056550000000001</c:v>
                </c:pt>
                <c:pt idx="9927">
                  <c:v>2.600854</c:v>
                </c:pt>
                <c:pt idx="9928">
                  <c:v>2.6081460000000001</c:v>
                </c:pt>
                <c:pt idx="9929">
                  <c:v>2.6149810000000002</c:v>
                </c:pt>
                <c:pt idx="9930">
                  <c:v>2.6068560000000001</c:v>
                </c:pt>
                <c:pt idx="9931">
                  <c:v>2.608123</c:v>
                </c:pt>
                <c:pt idx="9932">
                  <c:v>2.6095860000000002</c:v>
                </c:pt>
                <c:pt idx="9933">
                  <c:v>2.61009</c:v>
                </c:pt>
                <c:pt idx="9934">
                  <c:v>2.6122369999999999</c:v>
                </c:pt>
                <c:pt idx="9935">
                  <c:v>2.6035349999999999</c:v>
                </c:pt>
                <c:pt idx="9936">
                  <c:v>2.596171</c:v>
                </c:pt>
                <c:pt idx="9937">
                  <c:v>2.6033249999999999</c:v>
                </c:pt>
                <c:pt idx="9938">
                  <c:v>2.6093980000000001</c:v>
                </c:pt>
                <c:pt idx="9939">
                  <c:v>2.6088339999999999</c:v>
                </c:pt>
                <c:pt idx="9940">
                  <c:v>2.6212420000000001</c:v>
                </c:pt>
                <c:pt idx="9941">
                  <c:v>2.6199339999999998</c:v>
                </c:pt>
                <c:pt idx="9942">
                  <c:v>2.6063140000000002</c:v>
                </c:pt>
                <c:pt idx="9943">
                  <c:v>2.6148470000000001</c:v>
                </c:pt>
                <c:pt idx="9944">
                  <c:v>2.6194550000000003</c:v>
                </c:pt>
                <c:pt idx="9945">
                  <c:v>2.608692</c:v>
                </c:pt>
                <c:pt idx="9946">
                  <c:v>2.6040549999999998</c:v>
                </c:pt>
                <c:pt idx="9947">
                  <c:v>2.608352</c:v>
                </c:pt>
                <c:pt idx="9948">
                  <c:v>2.6073409999999999</c:v>
                </c:pt>
                <c:pt idx="9949">
                  <c:v>2.5983039999999997</c:v>
                </c:pt>
                <c:pt idx="9950">
                  <c:v>2.605416</c:v>
                </c:pt>
                <c:pt idx="9951">
                  <c:v>2.6181559999999999</c:v>
                </c:pt>
                <c:pt idx="9952">
                  <c:v>2.615659</c:v>
                </c:pt>
                <c:pt idx="9953">
                  <c:v>2.6177609999999998</c:v>
                </c:pt>
                <c:pt idx="9954">
                  <c:v>2.6162289999999997</c:v>
                </c:pt>
                <c:pt idx="9955">
                  <c:v>2.6075809999999997</c:v>
                </c:pt>
                <c:pt idx="9956">
                  <c:v>2.6082000000000001</c:v>
                </c:pt>
                <c:pt idx="9957">
                  <c:v>2.6111599999999999</c:v>
                </c:pt>
                <c:pt idx="9958">
                  <c:v>2.605451</c:v>
                </c:pt>
                <c:pt idx="9959">
                  <c:v>2.6062700000000003</c:v>
                </c:pt>
                <c:pt idx="9960">
                  <c:v>2.6156129999999997</c:v>
                </c:pt>
                <c:pt idx="9961">
                  <c:v>2.6123909999999997</c:v>
                </c:pt>
                <c:pt idx="9962">
                  <c:v>2.612635</c:v>
                </c:pt>
                <c:pt idx="9963">
                  <c:v>2.61768</c:v>
                </c:pt>
                <c:pt idx="9964">
                  <c:v>2.6111680000000002</c:v>
                </c:pt>
                <c:pt idx="9965">
                  <c:v>2.6170239999999998</c:v>
                </c:pt>
                <c:pt idx="9966">
                  <c:v>2.625184</c:v>
                </c:pt>
                <c:pt idx="9967">
                  <c:v>2.6170450000000001</c:v>
                </c:pt>
                <c:pt idx="9968">
                  <c:v>2.616101</c:v>
                </c:pt>
                <c:pt idx="9969">
                  <c:v>2.6194809999999999</c:v>
                </c:pt>
                <c:pt idx="9970">
                  <c:v>2.6093519999999999</c:v>
                </c:pt>
                <c:pt idx="9971">
                  <c:v>2.6015129999999997</c:v>
                </c:pt>
                <c:pt idx="9972">
                  <c:v>2.613321</c:v>
                </c:pt>
                <c:pt idx="9973">
                  <c:v>2.6189460000000002</c:v>
                </c:pt>
                <c:pt idx="9974">
                  <c:v>2.6122069999999997</c:v>
                </c:pt>
                <c:pt idx="9975">
                  <c:v>2.6123760000000003</c:v>
                </c:pt>
                <c:pt idx="9976">
                  <c:v>2.6107620000000002</c:v>
                </c:pt>
                <c:pt idx="9977">
                  <c:v>2.6120890000000001</c:v>
                </c:pt>
                <c:pt idx="9978">
                  <c:v>2.6188210000000001</c:v>
                </c:pt>
                <c:pt idx="9979">
                  <c:v>2.6134300000000001</c:v>
                </c:pt>
                <c:pt idx="9980">
                  <c:v>2.6064249999999998</c:v>
                </c:pt>
                <c:pt idx="9981">
                  <c:v>2.6138539999999999</c:v>
                </c:pt>
                <c:pt idx="9982">
                  <c:v>2.6206259999999997</c:v>
                </c:pt>
                <c:pt idx="9983">
                  <c:v>2.6204900000000002</c:v>
                </c:pt>
                <c:pt idx="9984">
                  <c:v>2.627265</c:v>
                </c:pt>
                <c:pt idx="9985">
                  <c:v>2.623122</c:v>
                </c:pt>
                <c:pt idx="9986">
                  <c:v>2.6139969999999999</c:v>
                </c:pt>
                <c:pt idx="9987">
                  <c:v>2.623624</c:v>
                </c:pt>
                <c:pt idx="9988">
                  <c:v>2.6251910000000001</c:v>
                </c:pt>
                <c:pt idx="9989">
                  <c:v>2.621518</c:v>
                </c:pt>
                <c:pt idx="9990">
                  <c:v>2.624428</c:v>
                </c:pt>
                <c:pt idx="9991">
                  <c:v>2.6174010000000001</c:v>
                </c:pt>
                <c:pt idx="9992">
                  <c:v>2.6108120000000001</c:v>
                </c:pt>
                <c:pt idx="9993">
                  <c:v>2.6138250000000003</c:v>
                </c:pt>
                <c:pt idx="9994">
                  <c:v>2.6120049999999999</c:v>
                </c:pt>
                <c:pt idx="9995">
                  <c:v>2.6107450000000001</c:v>
                </c:pt>
                <c:pt idx="9996">
                  <c:v>2.61815</c:v>
                </c:pt>
                <c:pt idx="9997">
                  <c:v>2.6154799999999998</c:v>
                </c:pt>
                <c:pt idx="9998">
                  <c:v>2.6125910000000001</c:v>
                </c:pt>
                <c:pt idx="9999">
                  <c:v>2.62574</c:v>
                </c:pt>
                <c:pt idx="10000">
                  <c:v>2.630169</c:v>
                </c:pt>
                <c:pt idx="10001">
                  <c:v>2.6245080000000001</c:v>
                </c:pt>
                <c:pt idx="10002">
                  <c:v>2.630506</c:v>
                </c:pt>
                <c:pt idx="10003">
                  <c:v>2.6347800000000001</c:v>
                </c:pt>
                <c:pt idx="10004">
                  <c:v>2.6151210000000003</c:v>
                </c:pt>
                <c:pt idx="10005">
                  <c:v>2.5982419999999999</c:v>
                </c:pt>
                <c:pt idx="10006">
                  <c:v>2.6075689999999998</c:v>
                </c:pt>
                <c:pt idx="10007">
                  <c:v>2.6139489999999999</c:v>
                </c:pt>
                <c:pt idx="10008">
                  <c:v>2.6144050000000001</c:v>
                </c:pt>
                <c:pt idx="10009">
                  <c:v>2.6197850000000003</c:v>
                </c:pt>
                <c:pt idx="10010">
                  <c:v>2.622312</c:v>
                </c:pt>
                <c:pt idx="10011">
                  <c:v>2.629022</c:v>
                </c:pt>
                <c:pt idx="10012">
                  <c:v>2.6348120000000002</c:v>
                </c:pt>
                <c:pt idx="10013">
                  <c:v>2.6278030000000001</c:v>
                </c:pt>
                <c:pt idx="10014">
                  <c:v>2.6199620000000001</c:v>
                </c:pt>
                <c:pt idx="10015">
                  <c:v>2.6206100000000001</c:v>
                </c:pt>
                <c:pt idx="10016">
                  <c:v>2.62249</c:v>
                </c:pt>
                <c:pt idx="10017">
                  <c:v>2.6179899999999998</c:v>
                </c:pt>
                <c:pt idx="10018">
                  <c:v>2.6241750000000001</c:v>
                </c:pt>
                <c:pt idx="10019">
                  <c:v>2.628279</c:v>
                </c:pt>
                <c:pt idx="10020">
                  <c:v>2.6147689999999999</c:v>
                </c:pt>
                <c:pt idx="10021">
                  <c:v>2.6204679999999998</c:v>
                </c:pt>
                <c:pt idx="10022">
                  <c:v>2.6337929999999998</c:v>
                </c:pt>
                <c:pt idx="10023">
                  <c:v>2.6249380000000002</c:v>
                </c:pt>
                <c:pt idx="10024">
                  <c:v>2.6223030000000001</c:v>
                </c:pt>
                <c:pt idx="10025">
                  <c:v>2.631256</c:v>
                </c:pt>
                <c:pt idx="10026">
                  <c:v>2.6244190000000001</c:v>
                </c:pt>
                <c:pt idx="10027">
                  <c:v>2.6141040000000002</c:v>
                </c:pt>
                <c:pt idx="10028">
                  <c:v>2.6199669999999999</c:v>
                </c:pt>
                <c:pt idx="10029">
                  <c:v>2.618789</c:v>
                </c:pt>
                <c:pt idx="10030">
                  <c:v>2.6208400000000003</c:v>
                </c:pt>
                <c:pt idx="10031">
                  <c:v>2.6325970000000001</c:v>
                </c:pt>
                <c:pt idx="10032">
                  <c:v>2.6264259999999999</c:v>
                </c:pt>
                <c:pt idx="10033">
                  <c:v>2.623837</c:v>
                </c:pt>
                <c:pt idx="10034">
                  <c:v>2.6331069999999999</c:v>
                </c:pt>
                <c:pt idx="10035">
                  <c:v>2.6308540000000002</c:v>
                </c:pt>
                <c:pt idx="10036">
                  <c:v>2.6237279999999998</c:v>
                </c:pt>
                <c:pt idx="10037">
                  <c:v>2.624673</c:v>
                </c:pt>
                <c:pt idx="10038">
                  <c:v>2.624069</c:v>
                </c:pt>
                <c:pt idx="10039">
                  <c:v>2.6184829999999999</c:v>
                </c:pt>
                <c:pt idx="10040">
                  <c:v>2.6232280000000001</c:v>
                </c:pt>
                <c:pt idx="10041">
                  <c:v>2.626906</c:v>
                </c:pt>
                <c:pt idx="10042">
                  <c:v>2.6206940000000003</c:v>
                </c:pt>
                <c:pt idx="10043">
                  <c:v>2.6266309999999997</c:v>
                </c:pt>
                <c:pt idx="10044">
                  <c:v>2.6314679999999999</c:v>
                </c:pt>
                <c:pt idx="10045">
                  <c:v>2.6254360000000001</c:v>
                </c:pt>
                <c:pt idx="10046">
                  <c:v>2.6270530000000001</c:v>
                </c:pt>
                <c:pt idx="10047">
                  <c:v>2.6344940000000001</c:v>
                </c:pt>
                <c:pt idx="10048">
                  <c:v>2.6318520000000003</c:v>
                </c:pt>
                <c:pt idx="10049">
                  <c:v>2.6246400000000003</c:v>
                </c:pt>
                <c:pt idx="10050">
                  <c:v>2.629664</c:v>
                </c:pt>
                <c:pt idx="10051">
                  <c:v>2.6309959999999997</c:v>
                </c:pt>
                <c:pt idx="10052">
                  <c:v>2.6283840000000001</c:v>
                </c:pt>
                <c:pt idx="10053">
                  <c:v>2.6300189999999999</c:v>
                </c:pt>
                <c:pt idx="10054">
                  <c:v>2.6175860000000002</c:v>
                </c:pt>
                <c:pt idx="10055">
                  <c:v>2.6138250000000003</c:v>
                </c:pt>
                <c:pt idx="10056">
                  <c:v>2.632047</c:v>
                </c:pt>
                <c:pt idx="10057">
                  <c:v>2.634897</c:v>
                </c:pt>
                <c:pt idx="10058">
                  <c:v>2.619294</c:v>
                </c:pt>
                <c:pt idx="10059">
                  <c:v>2.6198680000000003</c:v>
                </c:pt>
                <c:pt idx="10060">
                  <c:v>2.6322710000000002</c:v>
                </c:pt>
                <c:pt idx="10061">
                  <c:v>2.633734</c:v>
                </c:pt>
                <c:pt idx="10062">
                  <c:v>2.6415120000000001</c:v>
                </c:pt>
                <c:pt idx="10063">
                  <c:v>2.6459140000000003</c:v>
                </c:pt>
                <c:pt idx="10064">
                  <c:v>2.6330229999999997</c:v>
                </c:pt>
                <c:pt idx="10065">
                  <c:v>2.6329000000000002</c:v>
                </c:pt>
                <c:pt idx="10066">
                  <c:v>2.6303320000000001</c:v>
                </c:pt>
                <c:pt idx="10067">
                  <c:v>2.6205989999999999</c:v>
                </c:pt>
                <c:pt idx="10068">
                  <c:v>2.6255030000000001</c:v>
                </c:pt>
                <c:pt idx="10069">
                  <c:v>2.6307689999999999</c:v>
                </c:pt>
                <c:pt idx="10070">
                  <c:v>2.6296870000000001</c:v>
                </c:pt>
                <c:pt idx="10071">
                  <c:v>2.6303770000000002</c:v>
                </c:pt>
                <c:pt idx="10072">
                  <c:v>2.6330619999999998</c:v>
                </c:pt>
                <c:pt idx="10073">
                  <c:v>2.6313050000000002</c:v>
                </c:pt>
                <c:pt idx="10074">
                  <c:v>2.6291580000000003</c:v>
                </c:pt>
                <c:pt idx="10075">
                  <c:v>2.6354100000000003</c:v>
                </c:pt>
                <c:pt idx="10076">
                  <c:v>2.6344120000000002</c:v>
                </c:pt>
                <c:pt idx="10077">
                  <c:v>2.6321729999999999</c:v>
                </c:pt>
                <c:pt idx="10078">
                  <c:v>2.6304280000000002</c:v>
                </c:pt>
                <c:pt idx="10079">
                  <c:v>2.620825</c:v>
                </c:pt>
                <c:pt idx="10080">
                  <c:v>2.6206879999999999</c:v>
                </c:pt>
                <c:pt idx="10081">
                  <c:v>2.6331359999999999</c:v>
                </c:pt>
                <c:pt idx="10082">
                  <c:v>2.6406070000000001</c:v>
                </c:pt>
                <c:pt idx="10083">
                  <c:v>2.6313139999999997</c:v>
                </c:pt>
                <c:pt idx="10084">
                  <c:v>2.6337289999999998</c:v>
                </c:pt>
                <c:pt idx="10085">
                  <c:v>2.6468280000000002</c:v>
                </c:pt>
                <c:pt idx="10086">
                  <c:v>2.642471</c:v>
                </c:pt>
                <c:pt idx="10087">
                  <c:v>2.6431469999999999</c:v>
                </c:pt>
                <c:pt idx="10088">
                  <c:v>2.6446259999999997</c:v>
                </c:pt>
                <c:pt idx="10089">
                  <c:v>2.6312899999999999</c:v>
                </c:pt>
                <c:pt idx="10090">
                  <c:v>2.6259800000000002</c:v>
                </c:pt>
                <c:pt idx="10091">
                  <c:v>2.6332940000000002</c:v>
                </c:pt>
                <c:pt idx="10092">
                  <c:v>2.635586</c:v>
                </c:pt>
                <c:pt idx="10093">
                  <c:v>2.630557</c:v>
                </c:pt>
                <c:pt idx="10094">
                  <c:v>2.6282550000000002</c:v>
                </c:pt>
                <c:pt idx="10095">
                  <c:v>2.6264469999999998</c:v>
                </c:pt>
                <c:pt idx="10096">
                  <c:v>2.6283300000000001</c:v>
                </c:pt>
                <c:pt idx="10097">
                  <c:v>2.6346660000000002</c:v>
                </c:pt>
                <c:pt idx="10098">
                  <c:v>2.637721</c:v>
                </c:pt>
                <c:pt idx="10099">
                  <c:v>2.64229</c:v>
                </c:pt>
                <c:pt idx="10100">
                  <c:v>2.642258</c:v>
                </c:pt>
                <c:pt idx="10101">
                  <c:v>2.6383920000000001</c:v>
                </c:pt>
                <c:pt idx="10102">
                  <c:v>2.6334470000000003</c:v>
                </c:pt>
                <c:pt idx="10103">
                  <c:v>2.6323910000000001</c:v>
                </c:pt>
                <c:pt idx="10104">
                  <c:v>2.6373449999999998</c:v>
                </c:pt>
                <c:pt idx="10105">
                  <c:v>2.6379919999999997</c:v>
                </c:pt>
                <c:pt idx="10106">
                  <c:v>2.6376170000000001</c:v>
                </c:pt>
                <c:pt idx="10107">
                  <c:v>2.6309659999999999</c:v>
                </c:pt>
                <c:pt idx="10108">
                  <c:v>2.6298409999999999</c:v>
                </c:pt>
                <c:pt idx="10109">
                  <c:v>2.638414</c:v>
                </c:pt>
                <c:pt idx="10110">
                  <c:v>2.6374690000000003</c:v>
                </c:pt>
                <c:pt idx="10111">
                  <c:v>2.6333060000000001</c:v>
                </c:pt>
                <c:pt idx="10112">
                  <c:v>2.6343529999999999</c:v>
                </c:pt>
                <c:pt idx="10113">
                  <c:v>2.6393200000000001</c:v>
                </c:pt>
                <c:pt idx="10114">
                  <c:v>2.6435300000000002</c:v>
                </c:pt>
                <c:pt idx="10115">
                  <c:v>2.6456200000000001</c:v>
                </c:pt>
                <c:pt idx="10116">
                  <c:v>2.6446110000000003</c:v>
                </c:pt>
                <c:pt idx="10117">
                  <c:v>2.637092</c:v>
                </c:pt>
                <c:pt idx="10118">
                  <c:v>2.6407639999999999</c:v>
                </c:pt>
                <c:pt idx="10119">
                  <c:v>2.6422340000000002</c:v>
                </c:pt>
                <c:pt idx="10120">
                  <c:v>2.6317310000000003</c:v>
                </c:pt>
                <c:pt idx="10121">
                  <c:v>2.6386780000000001</c:v>
                </c:pt>
                <c:pt idx="10122">
                  <c:v>2.6411750000000001</c:v>
                </c:pt>
                <c:pt idx="10123">
                  <c:v>2.6359149999999998</c:v>
                </c:pt>
                <c:pt idx="10124">
                  <c:v>2.6460410000000003</c:v>
                </c:pt>
                <c:pt idx="10125">
                  <c:v>2.6476470000000001</c:v>
                </c:pt>
                <c:pt idx="10126">
                  <c:v>2.6408149999999999</c:v>
                </c:pt>
                <c:pt idx="10127">
                  <c:v>2.6397779999999997</c:v>
                </c:pt>
                <c:pt idx="10128">
                  <c:v>2.6429239999999998</c:v>
                </c:pt>
                <c:pt idx="10129">
                  <c:v>2.6405209999999997</c:v>
                </c:pt>
                <c:pt idx="10130">
                  <c:v>2.6338600000000003</c:v>
                </c:pt>
                <c:pt idx="10131">
                  <c:v>2.6388199999999999</c:v>
                </c:pt>
                <c:pt idx="10132">
                  <c:v>2.6393170000000001</c:v>
                </c:pt>
                <c:pt idx="10133">
                  <c:v>2.6364510000000001</c:v>
                </c:pt>
                <c:pt idx="10134">
                  <c:v>2.6478839999999999</c:v>
                </c:pt>
                <c:pt idx="10135">
                  <c:v>2.6498679999999997</c:v>
                </c:pt>
                <c:pt idx="10136">
                  <c:v>2.6380939999999997</c:v>
                </c:pt>
                <c:pt idx="10137">
                  <c:v>2.6413950000000002</c:v>
                </c:pt>
                <c:pt idx="10138">
                  <c:v>2.6528049999999999</c:v>
                </c:pt>
                <c:pt idx="10139">
                  <c:v>2.6447529999999997</c:v>
                </c:pt>
                <c:pt idx="10140">
                  <c:v>2.6419769999999998</c:v>
                </c:pt>
                <c:pt idx="10141">
                  <c:v>2.646306</c:v>
                </c:pt>
                <c:pt idx="10142">
                  <c:v>2.643859</c:v>
                </c:pt>
                <c:pt idx="10143">
                  <c:v>2.6487730000000003</c:v>
                </c:pt>
                <c:pt idx="10144">
                  <c:v>2.6394120000000001</c:v>
                </c:pt>
                <c:pt idx="10145">
                  <c:v>2.6295820000000001</c:v>
                </c:pt>
                <c:pt idx="10146">
                  <c:v>2.643821</c:v>
                </c:pt>
                <c:pt idx="10147">
                  <c:v>2.6492309999999999</c:v>
                </c:pt>
                <c:pt idx="10148">
                  <c:v>2.6397680000000001</c:v>
                </c:pt>
                <c:pt idx="10149">
                  <c:v>2.6446149999999999</c:v>
                </c:pt>
                <c:pt idx="10150">
                  <c:v>2.6545519999999998</c:v>
                </c:pt>
                <c:pt idx="10151">
                  <c:v>2.6449319999999998</c:v>
                </c:pt>
                <c:pt idx="10152">
                  <c:v>2.6392449999999998</c:v>
                </c:pt>
                <c:pt idx="10153">
                  <c:v>2.6457889999999997</c:v>
                </c:pt>
                <c:pt idx="10154">
                  <c:v>2.6375989999999998</c:v>
                </c:pt>
                <c:pt idx="10155">
                  <c:v>2.6343800000000002</c:v>
                </c:pt>
                <c:pt idx="10156">
                  <c:v>2.6454610000000001</c:v>
                </c:pt>
                <c:pt idx="10157">
                  <c:v>2.6454230000000001</c:v>
                </c:pt>
                <c:pt idx="10158">
                  <c:v>2.6426160000000003</c:v>
                </c:pt>
                <c:pt idx="10159">
                  <c:v>2.6492279999999999</c:v>
                </c:pt>
                <c:pt idx="10160">
                  <c:v>2.6541809999999999</c:v>
                </c:pt>
                <c:pt idx="10161">
                  <c:v>2.6486499999999999</c:v>
                </c:pt>
                <c:pt idx="10162">
                  <c:v>2.6520869999999999</c:v>
                </c:pt>
                <c:pt idx="10163">
                  <c:v>2.65463</c:v>
                </c:pt>
                <c:pt idx="10164">
                  <c:v>2.6385329999999998</c:v>
                </c:pt>
                <c:pt idx="10165">
                  <c:v>2.6370230000000001</c:v>
                </c:pt>
                <c:pt idx="10166">
                  <c:v>2.6467849999999999</c:v>
                </c:pt>
                <c:pt idx="10167">
                  <c:v>2.6463190000000001</c:v>
                </c:pt>
                <c:pt idx="10168">
                  <c:v>2.6447190000000003</c:v>
                </c:pt>
                <c:pt idx="10169">
                  <c:v>2.6455060000000001</c:v>
                </c:pt>
                <c:pt idx="10170">
                  <c:v>2.6445050000000001</c:v>
                </c:pt>
                <c:pt idx="10171">
                  <c:v>2.6495880000000001</c:v>
                </c:pt>
                <c:pt idx="10172">
                  <c:v>2.660231</c:v>
                </c:pt>
                <c:pt idx="10173">
                  <c:v>2.65428</c:v>
                </c:pt>
                <c:pt idx="10174">
                  <c:v>2.645543</c:v>
                </c:pt>
                <c:pt idx="10175">
                  <c:v>2.6530420000000001</c:v>
                </c:pt>
                <c:pt idx="10176">
                  <c:v>2.6492180000000003</c:v>
                </c:pt>
                <c:pt idx="10177">
                  <c:v>2.6401219999999999</c:v>
                </c:pt>
                <c:pt idx="10178">
                  <c:v>2.6454019999999998</c:v>
                </c:pt>
                <c:pt idx="10179">
                  <c:v>2.647589</c:v>
                </c:pt>
                <c:pt idx="10180">
                  <c:v>2.6452210000000003</c:v>
                </c:pt>
                <c:pt idx="10181">
                  <c:v>2.6515439999999999</c:v>
                </c:pt>
                <c:pt idx="10182">
                  <c:v>2.654172</c:v>
                </c:pt>
                <c:pt idx="10183">
                  <c:v>2.6505529999999999</c:v>
                </c:pt>
                <c:pt idx="10184">
                  <c:v>2.6592599999999997</c:v>
                </c:pt>
                <c:pt idx="10185">
                  <c:v>2.6581239999999999</c:v>
                </c:pt>
                <c:pt idx="10186">
                  <c:v>2.641327</c:v>
                </c:pt>
                <c:pt idx="10187">
                  <c:v>2.644825</c:v>
                </c:pt>
                <c:pt idx="10188">
                  <c:v>2.6510150000000001</c:v>
                </c:pt>
                <c:pt idx="10189">
                  <c:v>2.6398060000000001</c:v>
                </c:pt>
                <c:pt idx="10190">
                  <c:v>2.6417660000000001</c:v>
                </c:pt>
                <c:pt idx="10191">
                  <c:v>2.6585970000000003</c:v>
                </c:pt>
                <c:pt idx="10192">
                  <c:v>2.6622840000000001</c:v>
                </c:pt>
                <c:pt idx="10193">
                  <c:v>2.658004</c:v>
                </c:pt>
                <c:pt idx="10194">
                  <c:v>2.6585559999999999</c:v>
                </c:pt>
                <c:pt idx="10195">
                  <c:v>2.651923</c:v>
                </c:pt>
                <c:pt idx="10196">
                  <c:v>2.6519849999999998</c:v>
                </c:pt>
                <c:pt idx="10197">
                  <c:v>2.660428</c:v>
                </c:pt>
                <c:pt idx="10198">
                  <c:v>2.6453990000000003</c:v>
                </c:pt>
                <c:pt idx="10199">
                  <c:v>2.6393759999999999</c:v>
                </c:pt>
                <c:pt idx="10200">
                  <c:v>2.6576649999999997</c:v>
                </c:pt>
                <c:pt idx="10201">
                  <c:v>2.6601910000000002</c:v>
                </c:pt>
                <c:pt idx="10202">
                  <c:v>2.6492789999999999</c:v>
                </c:pt>
                <c:pt idx="10203">
                  <c:v>2.6476610000000003</c:v>
                </c:pt>
                <c:pt idx="10204">
                  <c:v>2.6564030000000001</c:v>
                </c:pt>
                <c:pt idx="10205">
                  <c:v>2.6577609999999998</c:v>
                </c:pt>
                <c:pt idx="10206">
                  <c:v>2.6541189999999997</c:v>
                </c:pt>
                <c:pt idx="10207">
                  <c:v>2.6515599999999999</c:v>
                </c:pt>
                <c:pt idx="10208">
                  <c:v>2.642862</c:v>
                </c:pt>
                <c:pt idx="10209">
                  <c:v>2.6486460000000003</c:v>
                </c:pt>
                <c:pt idx="10210">
                  <c:v>2.6575280000000001</c:v>
                </c:pt>
                <c:pt idx="10211">
                  <c:v>2.6457550000000003</c:v>
                </c:pt>
                <c:pt idx="10212">
                  <c:v>2.6428880000000001</c:v>
                </c:pt>
                <c:pt idx="10213">
                  <c:v>2.6562520000000003</c:v>
                </c:pt>
                <c:pt idx="10214">
                  <c:v>2.6600609999999998</c:v>
                </c:pt>
                <c:pt idx="10215">
                  <c:v>2.6529290000000003</c:v>
                </c:pt>
                <c:pt idx="10216">
                  <c:v>2.6567569999999998</c:v>
                </c:pt>
                <c:pt idx="10217">
                  <c:v>2.66371</c:v>
                </c:pt>
                <c:pt idx="10218">
                  <c:v>2.6655480000000003</c:v>
                </c:pt>
                <c:pt idx="10219">
                  <c:v>2.6714899999999999</c:v>
                </c:pt>
                <c:pt idx="10220">
                  <c:v>2.6613739999999999</c:v>
                </c:pt>
                <c:pt idx="10221">
                  <c:v>2.6465230000000002</c:v>
                </c:pt>
                <c:pt idx="10222">
                  <c:v>2.6531750000000001</c:v>
                </c:pt>
                <c:pt idx="10223">
                  <c:v>2.6590980000000002</c:v>
                </c:pt>
                <c:pt idx="10224">
                  <c:v>2.6511529999999999</c:v>
                </c:pt>
                <c:pt idx="10225">
                  <c:v>2.6525460000000001</c:v>
                </c:pt>
                <c:pt idx="10226">
                  <c:v>2.6605889999999999</c:v>
                </c:pt>
                <c:pt idx="10227">
                  <c:v>2.6523140000000001</c:v>
                </c:pt>
                <c:pt idx="10228">
                  <c:v>2.6533579999999999</c:v>
                </c:pt>
                <c:pt idx="10229">
                  <c:v>2.6653630000000001</c:v>
                </c:pt>
                <c:pt idx="10230">
                  <c:v>2.659081</c:v>
                </c:pt>
                <c:pt idx="10231">
                  <c:v>2.6573359999999999</c:v>
                </c:pt>
                <c:pt idx="10232">
                  <c:v>2.6606240000000003</c:v>
                </c:pt>
                <c:pt idx="10233">
                  <c:v>2.653737</c:v>
                </c:pt>
                <c:pt idx="10234">
                  <c:v>2.6547289999999997</c:v>
                </c:pt>
                <c:pt idx="10235">
                  <c:v>2.662366</c:v>
                </c:pt>
                <c:pt idx="10236">
                  <c:v>2.6601680000000001</c:v>
                </c:pt>
                <c:pt idx="10237">
                  <c:v>2.6603300000000001</c:v>
                </c:pt>
                <c:pt idx="10238">
                  <c:v>2.670747</c:v>
                </c:pt>
                <c:pt idx="10239">
                  <c:v>2.6677409999999999</c:v>
                </c:pt>
                <c:pt idx="10240">
                  <c:v>2.6601850000000002</c:v>
                </c:pt>
                <c:pt idx="10241">
                  <c:v>2.6609959999999999</c:v>
                </c:pt>
                <c:pt idx="10242">
                  <c:v>2.655484</c:v>
                </c:pt>
                <c:pt idx="10243">
                  <c:v>2.652952</c:v>
                </c:pt>
                <c:pt idx="10244">
                  <c:v>2.6581229999999998</c:v>
                </c:pt>
                <c:pt idx="10245">
                  <c:v>2.6561570000000003</c:v>
                </c:pt>
                <c:pt idx="10246">
                  <c:v>2.6539159999999997</c:v>
                </c:pt>
                <c:pt idx="10247">
                  <c:v>2.666245</c:v>
                </c:pt>
                <c:pt idx="10248">
                  <c:v>2.6678109999999999</c:v>
                </c:pt>
                <c:pt idx="10249">
                  <c:v>2.652863</c:v>
                </c:pt>
                <c:pt idx="10250">
                  <c:v>2.6542940000000002</c:v>
                </c:pt>
                <c:pt idx="10251">
                  <c:v>2.6577869999999999</c:v>
                </c:pt>
                <c:pt idx="10252">
                  <c:v>2.6472319999999998</c:v>
                </c:pt>
                <c:pt idx="10253">
                  <c:v>2.657972</c:v>
                </c:pt>
                <c:pt idx="10254">
                  <c:v>2.671116</c:v>
                </c:pt>
                <c:pt idx="10255">
                  <c:v>2.6595279999999999</c:v>
                </c:pt>
                <c:pt idx="10256">
                  <c:v>2.6603789999999998</c:v>
                </c:pt>
                <c:pt idx="10257">
                  <c:v>2.6766380000000001</c:v>
                </c:pt>
                <c:pt idx="10258">
                  <c:v>2.671624</c:v>
                </c:pt>
                <c:pt idx="10259">
                  <c:v>2.6584029999999998</c:v>
                </c:pt>
                <c:pt idx="10260">
                  <c:v>2.6665669999999997</c:v>
                </c:pt>
                <c:pt idx="10261">
                  <c:v>2.6658930000000001</c:v>
                </c:pt>
                <c:pt idx="10262">
                  <c:v>2.6594180000000001</c:v>
                </c:pt>
                <c:pt idx="10263">
                  <c:v>2.6670499999999997</c:v>
                </c:pt>
                <c:pt idx="10264">
                  <c:v>2.6622430000000001</c:v>
                </c:pt>
                <c:pt idx="10265">
                  <c:v>2.656148</c:v>
                </c:pt>
                <c:pt idx="10266">
                  <c:v>2.658312</c:v>
                </c:pt>
                <c:pt idx="10267">
                  <c:v>2.658906</c:v>
                </c:pt>
                <c:pt idx="10268">
                  <c:v>2.6607950000000002</c:v>
                </c:pt>
                <c:pt idx="10269">
                  <c:v>2.6634469999999997</c:v>
                </c:pt>
                <c:pt idx="10270">
                  <c:v>2.6679979999999999</c:v>
                </c:pt>
                <c:pt idx="10271">
                  <c:v>2.6716980000000001</c:v>
                </c:pt>
                <c:pt idx="10272">
                  <c:v>2.6744829999999999</c:v>
                </c:pt>
                <c:pt idx="10273">
                  <c:v>2.6709459999999998</c:v>
                </c:pt>
                <c:pt idx="10274">
                  <c:v>2.668628</c:v>
                </c:pt>
                <c:pt idx="10275">
                  <c:v>2.6742340000000002</c:v>
                </c:pt>
                <c:pt idx="10276">
                  <c:v>2.6632720000000001</c:v>
                </c:pt>
                <c:pt idx="10277">
                  <c:v>2.6552180000000001</c:v>
                </c:pt>
                <c:pt idx="10278">
                  <c:v>2.6655899999999999</c:v>
                </c:pt>
                <c:pt idx="10279">
                  <c:v>2.665168</c:v>
                </c:pt>
                <c:pt idx="10280">
                  <c:v>2.6601509999999999</c:v>
                </c:pt>
                <c:pt idx="10281">
                  <c:v>2.668069</c:v>
                </c:pt>
                <c:pt idx="10282">
                  <c:v>2.6751199999999997</c:v>
                </c:pt>
                <c:pt idx="10283">
                  <c:v>2.6672739999999999</c:v>
                </c:pt>
                <c:pt idx="10284">
                  <c:v>2.6628439999999998</c:v>
                </c:pt>
                <c:pt idx="10285">
                  <c:v>2.663227</c:v>
                </c:pt>
                <c:pt idx="10286">
                  <c:v>2.658903</c:v>
                </c:pt>
                <c:pt idx="10287">
                  <c:v>2.6665030000000001</c:v>
                </c:pt>
                <c:pt idx="10288">
                  <c:v>2.6673999999999998</c:v>
                </c:pt>
                <c:pt idx="10289">
                  <c:v>2.6559410000000003</c:v>
                </c:pt>
                <c:pt idx="10290">
                  <c:v>2.6671940000000003</c:v>
                </c:pt>
                <c:pt idx="10291">
                  <c:v>2.6770659999999999</c:v>
                </c:pt>
                <c:pt idx="10292">
                  <c:v>2.6683509999999999</c:v>
                </c:pt>
                <c:pt idx="10293">
                  <c:v>2.6734150000000003</c:v>
                </c:pt>
                <c:pt idx="10294">
                  <c:v>2.6837119999999999</c:v>
                </c:pt>
                <c:pt idx="10295">
                  <c:v>2.6708940000000001</c:v>
                </c:pt>
                <c:pt idx="10296">
                  <c:v>2.659697</c:v>
                </c:pt>
                <c:pt idx="10297">
                  <c:v>2.6702250000000003</c:v>
                </c:pt>
                <c:pt idx="10298">
                  <c:v>2.668434</c:v>
                </c:pt>
                <c:pt idx="10299">
                  <c:v>2.657</c:v>
                </c:pt>
                <c:pt idx="10300">
                  <c:v>2.6615440000000001</c:v>
                </c:pt>
                <c:pt idx="10301">
                  <c:v>2.6642790000000001</c:v>
                </c:pt>
                <c:pt idx="10302">
                  <c:v>2.6670639999999999</c:v>
                </c:pt>
                <c:pt idx="10303">
                  <c:v>2.6812899999999997</c:v>
                </c:pt>
                <c:pt idx="10304">
                  <c:v>2.6840380000000001</c:v>
                </c:pt>
                <c:pt idx="10305">
                  <c:v>2.6684540000000001</c:v>
                </c:pt>
                <c:pt idx="10306">
                  <c:v>2.6716310000000001</c:v>
                </c:pt>
                <c:pt idx="10307">
                  <c:v>2.681168</c:v>
                </c:pt>
                <c:pt idx="10308">
                  <c:v>2.6621829999999997</c:v>
                </c:pt>
                <c:pt idx="10309">
                  <c:v>2.6623019999999999</c:v>
                </c:pt>
                <c:pt idx="10310">
                  <c:v>2.6746730000000003</c:v>
                </c:pt>
                <c:pt idx="10311">
                  <c:v>2.6624590000000001</c:v>
                </c:pt>
                <c:pt idx="10312">
                  <c:v>2.6608480000000001</c:v>
                </c:pt>
                <c:pt idx="10313">
                  <c:v>2.672145</c:v>
                </c:pt>
                <c:pt idx="10314">
                  <c:v>2.6697299999999999</c:v>
                </c:pt>
                <c:pt idx="10315">
                  <c:v>2.6664339999999997</c:v>
                </c:pt>
                <c:pt idx="10316">
                  <c:v>2.6799879999999998</c:v>
                </c:pt>
                <c:pt idx="10317">
                  <c:v>2.6807720000000002</c:v>
                </c:pt>
                <c:pt idx="10318">
                  <c:v>2.6682680000000003</c:v>
                </c:pt>
                <c:pt idx="10319">
                  <c:v>2.6779609999999998</c:v>
                </c:pt>
                <c:pt idx="10320">
                  <c:v>2.6807309999999998</c:v>
                </c:pt>
                <c:pt idx="10321">
                  <c:v>2.670388</c:v>
                </c:pt>
                <c:pt idx="10322">
                  <c:v>2.6736009999999997</c:v>
                </c:pt>
                <c:pt idx="10323">
                  <c:v>2.67631</c:v>
                </c:pt>
                <c:pt idx="10324">
                  <c:v>2.6731689999999997</c:v>
                </c:pt>
                <c:pt idx="10325">
                  <c:v>2.6737880000000001</c:v>
                </c:pt>
                <c:pt idx="10326">
                  <c:v>2.676247</c:v>
                </c:pt>
                <c:pt idx="10327">
                  <c:v>2.66926</c:v>
                </c:pt>
                <c:pt idx="10328">
                  <c:v>2.6695139999999999</c:v>
                </c:pt>
                <c:pt idx="10329">
                  <c:v>2.678283</c:v>
                </c:pt>
                <c:pt idx="10330">
                  <c:v>2.6730549999999997</c:v>
                </c:pt>
                <c:pt idx="10331">
                  <c:v>2.6756349999999998</c:v>
                </c:pt>
                <c:pt idx="10332">
                  <c:v>2.6795840000000002</c:v>
                </c:pt>
                <c:pt idx="10333">
                  <c:v>2.6747069999999997</c:v>
                </c:pt>
                <c:pt idx="10334">
                  <c:v>2.6854019999999998</c:v>
                </c:pt>
                <c:pt idx="10335">
                  <c:v>2.6903069999999998</c:v>
                </c:pt>
                <c:pt idx="10336">
                  <c:v>2.6713880000000003</c:v>
                </c:pt>
                <c:pt idx="10337">
                  <c:v>2.6650080000000003</c:v>
                </c:pt>
                <c:pt idx="10338">
                  <c:v>2.6771609999999999</c:v>
                </c:pt>
                <c:pt idx="10339">
                  <c:v>2.6725909999999997</c:v>
                </c:pt>
                <c:pt idx="10340">
                  <c:v>2.6698079999999997</c:v>
                </c:pt>
                <c:pt idx="10341">
                  <c:v>2.6819470000000001</c:v>
                </c:pt>
                <c:pt idx="10342">
                  <c:v>2.6753130000000001</c:v>
                </c:pt>
                <c:pt idx="10343">
                  <c:v>2.6662170000000001</c:v>
                </c:pt>
                <c:pt idx="10344">
                  <c:v>2.6723270000000001</c:v>
                </c:pt>
                <c:pt idx="10345">
                  <c:v>2.6803270000000001</c:v>
                </c:pt>
                <c:pt idx="10346">
                  <c:v>2.6810210000000003</c:v>
                </c:pt>
                <c:pt idx="10347">
                  <c:v>2.6751499999999999</c:v>
                </c:pt>
                <c:pt idx="10348">
                  <c:v>2.676663</c:v>
                </c:pt>
                <c:pt idx="10349">
                  <c:v>2.680043</c:v>
                </c:pt>
                <c:pt idx="10350">
                  <c:v>2.681527</c:v>
                </c:pt>
                <c:pt idx="10351">
                  <c:v>2.6728899999999998</c:v>
                </c:pt>
                <c:pt idx="10352">
                  <c:v>2.6610510000000001</c:v>
                </c:pt>
                <c:pt idx="10353">
                  <c:v>2.6718839999999999</c:v>
                </c:pt>
                <c:pt idx="10354">
                  <c:v>2.6843440000000003</c:v>
                </c:pt>
                <c:pt idx="10355">
                  <c:v>2.6892</c:v>
                </c:pt>
                <c:pt idx="10356">
                  <c:v>2.694509</c:v>
                </c:pt>
                <c:pt idx="10357">
                  <c:v>2.684755</c:v>
                </c:pt>
                <c:pt idx="10358">
                  <c:v>2.6675</c:v>
                </c:pt>
                <c:pt idx="10359">
                  <c:v>2.6647099999999999</c:v>
                </c:pt>
                <c:pt idx="10360">
                  <c:v>2.6763760000000003</c:v>
                </c:pt>
                <c:pt idx="10361">
                  <c:v>2.6798470000000001</c:v>
                </c:pt>
                <c:pt idx="10362">
                  <c:v>2.6753979999999999</c:v>
                </c:pt>
                <c:pt idx="10363">
                  <c:v>2.6755100000000001</c:v>
                </c:pt>
                <c:pt idx="10364">
                  <c:v>2.6791359999999997</c:v>
                </c:pt>
                <c:pt idx="10365">
                  <c:v>2.6865060000000001</c:v>
                </c:pt>
                <c:pt idx="10366">
                  <c:v>2.6855549999999999</c:v>
                </c:pt>
                <c:pt idx="10367">
                  <c:v>2.6791070000000001</c:v>
                </c:pt>
                <c:pt idx="10368">
                  <c:v>2.6852510000000001</c:v>
                </c:pt>
                <c:pt idx="10369">
                  <c:v>2.689387</c:v>
                </c:pt>
                <c:pt idx="10370">
                  <c:v>2.6811739999999999</c:v>
                </c:pt>
                <c:pt idx="10371">
                  <c:v>2.6857670000000002</c:v>
                </c:pt>
                <c:pt idx="10372">
                  <c:v>2.701314</c:v>
                </c:pt>
                <c:pt idx="10373">
                  <c:v>2.6848909999999999</c:v>
                </c:pt>
                <c:pt idx="10374">
                  <c:v>2.6664690000000002</c:v>
                </c:pt>
                <c:pt idx="10375">
                  <c:v>2.684806</c:v>
                </c:pt>
                <c:pt idx="10376">
                  <c:v>2.6816550000000001</c:v>
                </c:pt>
                <c:pt idx="10377">
                  <c:v>2.6633339999999999</c:v>
                </c:pt>
                <c:pt idx="10378">
                  <c:v>2.673756</c:v>
                </c:pt>
                <c:pt idx="10379">
                  <c:v>2.6806520000000003</c:v>
                </c:pt>
                <c:pt idx="10380">
                  <c:v>2.681657</c:v>
                </c:pt>
                <c:pt idx="10381">
                  <c:v>2.6897440000000001</c:v>
                </c:pt>
                <c:pt idx="10382">
                  <c:v>2.6893859999999998</c:v>
                </c:pt>
                <c:pt idx="10383">
                  <c:v>2.6840790000000001</c:v>
                </c:pt>
                <c:pt idx="10384">
                  <c:v>2.690423</c:v>
                </c:pt>
                <c:pt idx="10385">
                  <c:v>2.6945639999999997</c:v>
                </c:pt>
                <c:pt idx="10386">
                  <c:v>2.6759690000000003</c:v>
                </c:pt>
                <c:pt idx="10387">
                  <c:v>2.6729880000000001</c:v>
                </c:pt>
                <c:pt idx="10388">
                  <c:v>2.6888649999999998</c:v>
                </c:pt>
                <c:pt idx="10389">
                  <c:v>2.68391</c:v>
                </c:pt>
                <c:pt idx="10390">
                  <c:v>2.6757010000000001</c:v>
                </c:pt>
                <c:pt idx="10391">
                  <c:v>2.680936</c:v>
                </c:pt>
                <c:pt idx="10392">
                  <c:v>2.6841369999999998</c:v>
                </c:pt>
                <c:pt idx="10393">
                  <c:v>2.6849119999999997</c:v>
                </c:pt>
                <c:pt idx="10394">
                  <c:v>2.6925879999999998</c:v>
                </c:pt>
                <c:pt idx="10395">
                  <c:v>2.6908209999999997</c:v>
                </c:pt>
                <c:pt idx="10396">
                  <c:v>2.6844299999999999</c:v>
                </c:pt>
                <c:pt idx="10397">
                  <c:v>2.6894369999999999</c:v>
                </c:pt>
                <c:pt idx="10398">
                  <c:v>2.6805630000000003</c:v>
                </c:pt>
                <c:pt idx="10399">
                  <c:v>2.6753849999999999</c:v>
                </c:pt>
                <c:pt idx="10400">
                  <c:v>2.688596</c:v>
                </c:pt>
                <c:pt idx="10401">
                  <c:v>2.6899249999999997</c:v>
                </c:pt>
                <c:pt idx="10402">
                  <c:v>2.686153</c:v>
                </c:pt>
                <c:pt idx="10403">
                  <c:v>2.6890830000000001</c:v>
                </c:pt>
                <c:pt idx="10404">
                  <c:v>2.6904140000000001</c:v>
                </c:pt>
                <c:pt idx="10405">
                  <c:v>2.6877899999999997</c:v>
                </c:pt>
                <c:pt idx="10406">
                  <c:v>2.6961719999999998</c:v>
                </c:pt>
                <c:pt idx="10407">
                  <c:v>2.6973989999999999</c:v>
                </c:pt>
                <c:pt idx="10408">
                  <c:v>2.6754480000000003</c:v>
                </c:pt>
                <c:pt idx="10409">
                  <c:v>2.6761109999999997</c:v>
                </c:pt>
                <c:pt idx="10410">
                  <c:v>2.689028</c:v>
                </c:pt>
                <c:pt idx="10411">
                  <c:v>2.6815280000000001</c:v>
                </c:pt>
                <c:pt idx="10412">
                  <c:v>2.6806049999999999</c:v>
                </c:pt>
                <c:pt idx="10413">
                  <c:v>2.6929620000000001</c:v>
                </c:pt>
                <c:pt idx="10414">
                  <c:v>2.6928719999999999</c:v>
                </c:pt>
                <c:pt idx="10415">
                  <c:v>2.6804680000000003</c:v>
                </c:pt>
                <c:pt idx="10416">
                  <c:v>2.6866500000000002</c:v>
                </c:pt>
                <c:pt idx="10417">
                  <c:v>2.6931120000000002</c:v>
                </c:pt>
                <c:pt idx="10418">
                  <c:v>2.6797459999999997</c:v>
                </c:pt>
                <c:pt idx="10419">
                  <c:v>2.6821070000000002</c:v>
                </c:pt>
                <c:pt idx="10420">
                  <c:v>2.6900120000000003</c:v>
                </c:pt>
                <c:pt idx="10421">
                  <c:v>2.6883600000000003</c:v>
                </c:pt>
                <c:pt idx="10422">
                  <c:v>2.6909260000000002</c:v>
                </c:pt>
                <c:pt idx="10423">
                  <c:v>2.6911519999999998</c:v>
                </c:pt>
                <c:pt idx="10424">
                  <c:v>2.690385</c:v>
                </c:pt>
                <c:pt idx="10425">
                  <c:v>2.692393</c:v>
                </c:pt>
                <c:pt idx="10426">
                  <c:v>2.6989549999999998</c:v>
                </c:pt>
                <c:pt idx="10427">
                  <c:v>2.6946699999999999</c:v>
                </c:pt>
                <c:pt idx="10428">
                  <c:v>2.6908820000000002</c:v>
                </c:pt>
                <c:pt idx="10429">
                  <c:v>2.7018420000000001</c:v>
                </c:pt>
                <c:pt idx="10430">
                  <c:v>2.6932520000000002</c:v>
                </c:pt>
                <c:pt idx="10431">
                  <c:v>2.685727</c:v>
                </c:pt>
                <c:pt idx="10432">
                  <c:v>2.6975480000000003</c:v>
                </c:pt>
                <c:pt idx="10433">
                  <c:v>2.6984900000000001</c:v>
                </c:pt>
                <c:pt idx="10434">
                  <c:v>2.689155</c:v>
                </c:pt>
                <c:pt idx="10435">
                  <c:v>2.6858329999999997</c:v>
                </c:pt>
                <c:pt idx="10436">
                  <c:v>2.6883170000000001</c:v>
                </c:pt>
                <c:pt idx="10437">
                  <c:v>2.6891920000000002</c:v>
                </c:pt>
                <c:pt idx="10438">
                  <c:v>2.688758</c:v>
                </c:pt>
                <c:pt idx="10439">
                  <c:v>2.6834350000000002</c:v>
                </c:pt>
                <c:pt idx="10440">
                  <c:v>2.6840070000000003</c:v>
                </c:pt>
                <c:pt idx="10441">
                  <c:v>2.6941009999999999</c:v>
                </c:pt>
                <c:pt idx="10442">
                  <c:v>2.69604</c:v>
                </c:pt>
                <c:pt idx="10443">
                  <c:v>2.6983649999999999</c:v>
                </c:pt>
                <c:pt idx="10444">
                  <c:v>2.7058150000000003</c:v>
                </c:pt>
                <c:pt idx="10445">
                  <c:v>2.7050260000000002</c:v>
                </c:pt>
                <c:pt idx="10446">
                  <c:v>2.6936780000000002</c:v>
                </c:pt>
                <c:pt idx="10447">
                  <c:v>2.6931469999999997</c:v>
                </c:pt>
                <c:pt idx="10448">
                  <c:v>2.701616</c:v>
                </c:pt>
                <c:pt idx="10449">
                  <c:v>2.6908080000000001</c:v>
                </c:pt>
                <c:pt idx="10450">
                  <c:v>2.68947</c:v>
                </c:pt>
                <c:pt idx="10451">
                  <c:v>2.701946</c:v>
                </c:pt>
                <c:pt idx="10452">
                  <c:v>2.692796</c:v>
                </c:pt>
                <c:pt idx="10453">
                  <c:v>2.6908069999999999</c:v>
                </c:pt>
                <c:pt idx="10454">
                  <c:v>2.6961500000000003</c:v>
                </c:pt>
                <c:pt idx="10455">
                  <c:v>2.6908129999999999</c:v>
                </c:pt>
                <c:pt idx="10456">
                  <c:v>2.7022029999999999</c:v>
                </c:pt>
                <c:pt idx="10457">
                  <c:v>2.708974</c:v>
                </c:pt>
                <c:pt idx="10458">
                  <c:v>2.6886909999999999</c:v>
                </c:pt>
                <c:pt idx="10459">
                  <c:v>2.6767849999999997</c:v>
                </c:pt>
                <c:pt idx="10460">
                  <c:v>2.6901440000000001</c:v>
                </c:pt>
                <c:pt idx="10461">
                  <c:v>2.6974860000000001</c:v>
                </c:pt>
                <c:pt idx="10462">
                  <c:v>2.6908979999999998</c:v>
                </c:pt>
                <c:pt idx="10463">
                  <c:v>2.695967</c:v>
                </c:pt>
                <c:pt idx="10464">
                  <c:v>2.699322</c:v>
                </c:pt>
                <c:pt idx="10465">
                  <c:v>2.699217</c:v>
                </c:pt>
                <c:pt idx="10466">
                  <c:v>2.7075269999999998</c:v>
                </c:pt>
                <c:pt idx="10467">
                  <c:v>2.704164</c:v>
                </c:pt>
                <c:pt idx="10468">
                  <c:v>2.6967819999999998</c:v>
                </c:pt>
                <c:pt idx="10469">
                  <c:v>2.7043049999999997</c:v>
                </c:pt>
                <c:pt idx="10470">
                  <c:v>2.7056880000000003</c:v>
                </c:pt>
                <c:pt idx="10471">
                  <c:v>2.6872799999999999</c:v>
                </c:pt>
                <c:pt idx="10472">
                  <c:v>2.6847820000000002</c:v>
                </c:pt>
                <c:pt idx="10473">
                  <c:v>2.695058</c:v>
                </c:pt>
                <c:pt idx="10474">
                  <c:v>2.6928780000000003</c:v>
                </c:pt>
                <c:pt idx="10475">
                  <c:v>2.6991510000000001</c:v>
                </c:pt>
                <c:pt idx="10476">
                  <c:v>2.70329</c:v>
                </c:pt>
                <c:pt idx="10477">
                  <c:v>2.6979100000000003</c:v>
                </c:pt>
                <c:pt idx="10478">
                  <c:v>2.6991959999999997</c:v>
                </c:pt>
                <c:pt idx="10479">
                  <c:v>2.6992229999999999</c:v>
                </c:pt>
                <c:pt idx="10480">
                  <c:v>2.694318</c:v>
                </c:pt>
                <c:pt idx="10481">
                  <c:v>2.6906499999999998</c:v>
                </c:pt>
                <c:pt idx="10482">
                  <c:v>2.702836</c:v>
                </c:pt>
                <c:pt idx="10483">
                  <c:v>2.7115999999999998</c:v>
                </c:pt>
                <c:pt idx="10484">
                  <c:v>2.7100080000000002</c:v>
                </c:pt>
                <c:pt idx="10485">
                  <c:v>2.7112759999999998</c:v>
                </c:pt>
                <c:pt idx="10486">
                  <c:v>2.6993939999999998</c:v>
                </c:pt>
                <c:pt idx="10487">
                  <c:v>2.6933759999999998</c:v>
                </c:pt>
                <c:pt idx="10488">
                  <c:v>2.7048959999999997</c:v>
                </c:pt>
                <c:pt idx="10489">
                  <c:v>2.70465</c:v>
                </c:pt>
                <c:pt idx="10490">
                  <c:v>2.6938249999999999</c:v>
                </c:pt>
                <c:pt idx="10491">
                  <c:v>2.691678</c:v>
                </c:pt>
                <c:pt idx="10492">
                  <c:v>2.698728</c:v>
                </c:pt>
                <c:pt idx="10493">
                  <c:v>2.6983440000000001</c:v>
                </c:pt>
                <c:pt idx="10494">
                  <c:v>2.698448</c:v>
                </c:pt>
                <c:pt idx="10495">
                  <c:v>2.7028509999999999</c:v>
                </c:pt>
                <c:pt idx="10496">
                  <c:v>2.6962799999999998</c:v>
                </c:pt>
                <c:pt idx="10497">
                  <c:v>2.6978219999999999</c:v>
                </c:pt>
                <c:pt idx="10498">
                  <c:v>2.7058040000000001</c:v>
                </c:pt>
                <c:pt idx="10499">
                  <c:v>2.699414</c:v>
                </c:pt>
                <c:pt idx="10500">
                  <c:v>2.7053830000000003</c:v>
                </c:pt>
                <c:pt idx="10501">
                  <c:v>2.7190430000000001</c:v>
                </c:pt>
                <c:pt idx="10502">
                  <c:v>2.7049180000000002</c:v>
                </c:pt>
                <c:pt idx="10503">
                  <c:v>2.691173</c:v>
                </c:pt>
                <c:pt idx="10504">
                  <c:v>2.7059439999999997</c:v>
                </c:pt>
                <c:pt idx="10505">
                  <c:v>2.7092169999999998</c:v>
                </c:pt>
                <c:pt idx="10506">
                  <c:v>2.698782</c:v>
                </c:pt>
                <c:pt idx="10507">
                  <c:v>2.7076989999999999</c:v>
                </c:pt>
                <c:pt idx="10508">
                  <c:v>2.7063839999999999</c:v>
                </c:pt>
                <c:pt idx="10509">
                  <c:v>2.6988539999999999</c:v>
                </c:pt>
                <c:pt idx="10510">
                  <c:v>2.7091630000000002</c:v>
                </c:pt>
                <c:pt idx="10511">
                  <c:v>2.7129460000000001</c:v>
                </c:pt>
                <c:pt idx="10512">
                  <c:v>2.7038419999999999</c:v>
                </c:pt>
                <c:pt idx="10513">
                  <c:v>2.704259</c:v>
                </c:pt>
                <c:pt idx="10514">
                  <c:v>2.7114400000000001</c:v>
                </c:pt>
                <c:pt idx="10515">
                  <c:v>2.7002250000000001</c:v>
                </c:pt>
                <c:pt idx="10516">
                  <c:v>2.6934209999999998</c:v>
                </c:pt>
                <c:pt idx="10517">
                  <c:v>2.7049180000000002</c:v>
                </c:pt>
                <c:pt idx="10518">
                  <c:v>2.7040139999999999</c:v>
                </c:pt>
                <c:pt idx="10519">
                  <c:v>2.7019899999999999</c:v>
                </c:pt>
                <c:pt idx="10520">
                  <c:v>2.703265</c:v>
                </c:pt>
                <c:pt idx="10521">
                  <c:v>2.7007599999999998</c:v>
                </c:pt>
                <c:pt idx="10522">
                  <c:v>2.701025</c:v>
                </c:pt>
                <c:pt idx="10523">
                  <c:v>2.7069399999999999</c:v>
                </c:pt>
                <c:pt idx="10524">
                  <c:v>2.7124449999999998</c:v>
                </c:pt>
                <c:pt idx="10525">
                  <c:v>2.711408</c:v>
                </c:pt>
                <c:pt idx="10526">
                  <c:v>2.718229</c:v>
                </c:pt>
                <c:pt idx="10527">
                  <c:v>2.7144630000000003</c:v>
                </c:pt>
                <c:pt idx="10528">
                  <c:v>2.7008869999999998</c:v>
                </c:pt>
                <c:pt idx="10529">
                  <c:v>2.7107969999999999</c:v>
                </c:pt>
                <c:pt idx="10530">
                  <c:v>2.7108280000000002</c:v>
                </c:pt>
                <c:pt idx="10531">
                  <c:v>2.6959569999999999</c:v>
                </c:pt>
                <c:pt idx="10532">
                  <c:v>2.7048319999999997</c:v>
                </c:pt>
                <c:pt idx="10533">
                  <c:v>2.7109740000000002</c:v>
                </c:pt>
                <c:pt idx="10534">
                  <c:v>2.7002949999999997</c:v>
                </c:pt>
                <c:pt idx="10535">
                  <c:v>2.7045680000000001</c:v>
                </c:pt>
                <c:pt idx="10536">
                  <c:v>2.7182279999999999</c:v>
                </c:pt>
                <c:pt idx="10537">
                  <c:v>2.7147730000000001</c:v>
                </c:pt>
                <c:pt idx="10538">
                  <c:v>2.713883</c:v>
                </c:pt>
                <c:pt idx="10539">
                  <c:v>2.7152210000000001</c:v>
                </c:pt>
                <c:pt idx="10540">
                  <c:v>2.7025040000000002</c:v>
                </c:pt>
                <c:pt idx="10541">
                  <c:v>2.7064779999999997</c:v>
                </c:pt>
                <c:pt idx="10542">
                  <c:v>2.7175510000000003</c:v>
                </c:pt>
                <c:pt idx="10543">
                  <c:v>2.7082230000000003</c:v>
                </c:pt>
                <c:pt idx="10544">
                  <c:v>2.7009410000000003</c:v>
                </c:pt>
                <c:pt idx="10545">
                  <c:v>2.7123150000000003</c:v>
                </c:pt>
                <c:pt idx="10546">
                  <c:v>2.7200290000000003</c:v>
                </c:pt>
                <c:pt idx="10547">
                  <c:v>2.7107650000000003</c:v>
                </c:pt>
                <c:pt idx="10548">
                  <c:v>2.71231</c:v>
                </c:pt>
                <c:pt idx="10549">
                  <c:v>2.716599</c:v>
                </c:pt>
                <c:pt idx="10550">
                  <c:v>2.7145169999999998</c:v>
                </c:pt>
                <c:pt idx="10551">
                  <c:v>2.720459</c:v>
                </c:pt>
                <c:pt idx="10552">
                  <c:v>2.712596</c:v>
                </c:pt>
                <c:pt idx="10553">
                  <c:v>2.7061609999999998</c:v>
                </c:pt>
                <c:pt idx="10554">
                  <c:v>2.717257</c:v>
                </c:pt>
                <c:pt idx="10555">
                  <c:v>2.7175830000000003</c:v>
                </c:pt>
                <c:pt idx="10556">
                  <c:v>2.710585</c:v>
                </c:pt>
                <c:pt idx="10557">
                  <c:v>2.7111489999999998</c:v>
                </c:pt>
                <c:pt idx="10558">
                  <c:v>2.7090360000000002</c:v>
                </c:pt>
                <c:pt idx="10559">
                  <c:v>2.6990179999999997</c:v>
                </c:pt>
                <c:pt idx="10560">
                  <c:v>2.7072529999999997</c:v>
                </c:pt>
                <c:pt idx="10561">
                  <c:v>2.7244989999999998</c:v>
                </c:pt>
                <c:pt idx="10562">
                  <c:v>2.7212750000000003</c:v>
                </c:pt>
                <c:pt idx="10563">
                  <c:v>2.7144870000000001</c:v>
                </c:pt>
                <c:pt idx="10564">
                  <c:v>2.7106250000000003</c:v>
                </c:pt>
                <c:pt idx="10565">
                  <c:v>2.7057850000000001</c:v>
                </c:pt>
                <c:pt idx="10566">
                  <c:v>2.7054520000000002</c:v>
                </c:pt>
                <c:pt idx="10567">
                  <c:v>2.7123470000000003</c:v>
                </c:pt>
                <c:pt idx="10568">
                  <c:v>2.7164900000000003</c:v>
                </c:pt>
                <c:pt idx="10569">
                  <c:v>2.706626</c:v>
                </c:pt>
                <c:pt idx="10570">
                  <c:v>2.701403</c:v>
                </c:pt>
                <c:pt idx="10571">
                  <c:v>2.708758</c:v>
                </c:pt>
                <c:pt idx="10572">
                  <c:v>2.7188080000000001</c:v>
                </c:pt>
                <c:pt idx="10573">
                  <c:v>2.725438</c:v>
                </c:pt>
                <c:pt idx="10574">
                  <c:v>2.7240009999999999</c:v>
                </c:pt>
                <c:pt idx="10575">
                  <c:v>2.7222340000000003</c:v>
                </c:pt>
                <c:pt idx="10576">
                  <c:v>2.7288100000000002</c:v>
                </c:pt>
                <c:pt idx="10577">
                  <c:v>2.7211689999999997</c:v>
                </c:pt>
                <c:pt idx="10578">
                  <c:v>2.7002839999999999</c:v>
                </c:pt>
                <c:pt idx="10579">
                  <c:v>2.699678</c:v>
                </c:pt>
                <c:pt idx="10580">
                  <c:v>2.7068820000000002</c:v>
                </c:pt>
                <c:pt idx="10581">
                  <c:v>2.7053039999999999</c:v>
                </c:pt>
                <c:pt idx="10582">
                  <c:v>2.7176480000000001</c:v>
                </c:pt>
                <c:pt idx="10583">
                  <c:v>2.7319680000000002</c:v>
                </c:pt>
                <c:pt idx="10584">
                  <c:v>2.722413</c:v>
                </c:pt>
                <c:pt idx="10585">
                  <c:v>2.7201409999999999</c:v>
                </c:pt>
                <c:pt idx="10586">
                  <c:v>2.7257730000000002</c:v>
                </c:pt>
                <c:pt idx="10587">
                  <c:v>2.7156250000000002</c:v>
                </c:pt>
                <c:pt idx="10588">
                  <c:v>2.7170680000000003</c:v>
                </c:pt>
                <c:pt idx="10589">
                  <c:v>2.7288589999999999</c:v>
                </c:pt>
                <c:pt idx="10590">
                  <c:v>2.7135199999999999</c:v>
                </c:pt>
                <c:pt idx="10591">
                  <c:v>2.6987749999999999</c:v>
                </c:pt>
                <c:pt idx="10592">
                  <c:v>2.7141679999999999</c:v>
                </c:pt>
                <c:pt idx="10593">
                  <c:v>2.7173970000000001</c:v>
                </c:pt>
                <c:pt idx="10594">
                  <c:v>2.7094279999999999</c:v>
                </c:pt>
                <c:pt idx="10595">
                  <c:v>2.723573</c:v>
                </c:pt>
                <c:pt idx="10596">
                  <c:v>2.7292920000000001</c:v>
                </c:pt>
                <c:pt idx="10597">
                  <c:v>2.7165360000000001</c:v>
                </c:pt>
                <c:pt idx="10598">
                  <c:v>2.7158929999999999</c:v>
                </c:pt>
                <c:pt idx="10599">
                  <c:v>2.7241309999999999</c:v>
                </c:pt>
                <c:pt idx="10600">
                  <c:v>2.7218150000000003</c:v>
                </c:pt>
                <c:pt idx="10601">
                  <c:v>2.7170019999999999</c:v>
                </c:pt>
                <c:pt idx="10602">
                  <c:v>2.7208060000000001</c:v>
                </c:pt>
                <c:pt idx="10603">
                  <c:v>2.7178810000000002</c:v>
                </c:pt>
                <c:pt idx="10604">
                  <c:v>2.7166090000000001</c:v>
                </c:pt>
                <c:pt idx="10605">
                  <c:v>2.7282820000000001</c:v>
                </c:pt>
                <c:pt idx="10606">
                  <c:v>2.7297720000000001</c:v>
                </c:pt>
                <c:pt idx="10607">
                  <c:v>2.7278409999999997</c:v>
                </c:pt>
                <c:pt idx="10608">
                  <c:v>2.7215340000000001</c:v>
                </c:pt>
                <c:pt idx="10609">
                  <c:v>2.711967</c:v>
                </c:pt>
                <c:pt idx="10610">
                  <c:v>2.7184499999999998</c:v>
                </c:pt>
                <c:pt idx="10611">
                  <c:v>2.7252580000000002</c:v>
                </c:pt>
                <c:pt idx="10612">
                  <c:v>2.7154560000000001</c:v>
                </c:pt>
                <c:pt idx="10613">
                  <c:v>2.7075309999999999</c:v>
                </c:pt>
                <c:pt idx="10614">
                  <c:v>2.7137890000000002</c:v>
                </c:pt>
                <c:pt idx="10615">
                  <c:v>2.719023</c:v>
                </c:pt>
                <c:pt idx="10616">
                  <c:v>2.7241979999999999</c:v>
                </c:pt>
                <c:pt idx="10617">
                  <c:v>2.7340970000000002</c:v>
                </c:pt>
                <c:pt idx="10618">
                  <c:v>2.7247319999999999</c:v>
                </c:pt>
                <c:pt idx="10619">
                  <c:v>2.7106490000000001</c:v>
                </c:pt>
                <c:pt idx="10620">
                  <c:v>2.715544</c:v>
                </c:pt>
                <c:pt idx="10621">
                  <c:v>2.7228140000000001</c:v>
                </c:pt>
                <c:pt idx="10622">
                  <c:v>2.727258</c:v>
                </c:pt>
                <c:pt idx="10623">
                  <c:v>2.7345800000000002</c:v>
                </c:pt>
                <c:pt idx="10624">
                  <c:v>2.7327300000000001</c:v>
                </c:pt>
                <c:pt idx="10625">
                  <c:v>2.718791</c:v>
                </c:pt>
                <c:pt idx="10626">
                  <c:v>2.7238790000000002</c:v>
                </c:pt>
                <c:pt idx="10627">
                  <c:v>2.7293089999999998</c:v>
                </c:pt>
                <c:pt idx="10628">
                  <c:v>2.7206939999999999</c:v>
                </c:pt>
                <c:pt idx="10629">
                  <c:v>2.7274349999999998</c:v>
                </c:pt>
                <c:pt idx="10630">
                  <c:v>2.7365029999999999</c:v>
                </c:pt>
                <c:pt idx="10631">
                  <c:v>2.728081</c:v>
                </c:pt>
                <c:pt idx="10632">
                  <c:v>2.7215790000000002</c:v>
                </c:pt>
                <c:pt idx="10633">
                  <c:v>2.726159</c:v>
                </c:pt>
                <c:pt idx="10634">
                  <c:v>2.722029</c:v>
                </c:pt>
                <c:pt idx="10635">
                  <c:v>2.7221150000000001</c:v>
                </c:pt>
                <c:pt idx="10636">
                  <c:v>2.7344850000000003</c:v>
                </c:pt>
                <c:pt idx="10637">
                  <c:v>2.7273670000000001</c:v>
                </c:pt>
                <c:pt idx="10638">
                  <c:v>2.7187410000000001</c:v>
                </c:pt>
                <c:pt idx="10639">
                  <c:v>2.7270970000000001</c:v>
                </c:pt>
                <c:pt idx="10640">
                  <c:v>2.7215530000000001</c:v>
                </c:pt>
                <c:pt idx="10641">
                  <c:v>2.7215030000000002</c:v>
                </c:pt>
                <c:pt idx="10642">
                  <c:v>2.732605</c:v>
                </c:pt>
                <c:pt idx="10643">
                  <c:v>2.726572</c:v>
                </c:pt>
                <c:pt idx="10644">
                  <c:v>2.7165600000000003</c:v>
                </c:pt>
                <c:pt idx="10645">
                  <c:v>2.7219420000000003</c:v>
                </c:pt>
                <c:pt idx="10646">
                  <c:v>2.7283439999999999</c:v>
                </c:pt>
                <c:pt idx="10647">
                  <c:v>2.7226870000000001</c:v>
                </c:pt>
                <c:pt idx="10648">
                  <c:v>2.728955</c:v>
                </c:pt>
                <c:pt idx="10649">
                  <c:v>2.731627</c:v>
                </c:pt>
                <c:pt idx="10650">
                  <c:v>2.7222919999999999</c:v>
                </c:pt>
                <c:pt idx="10651">
                  <c:v>2.7288589999999999</c:v>
                </c:pt>
                <c:pt idx="10652">
                  <c:v>2.734572</c:v>
                </c:pt>
                <c:pt idx="10653">
                  <c:v>2.7299980000000001</c:v>
                </c:pt>
                <c:pt idx="10654">
                  <c:v>2.7293259999999999</c:v>
                </c:pt>
                <c:pt idx="10655">
                  <c:v>2.7313299999999998</c:v>
                </c:pt>
                <c:pt idx="10656">
                  <c:v>2.7226150000000002</c:v>
                </c:pt>
                <c:pt idx="10657">
                  <c:v>2.7189259999999997</c:v>
                </c:pt>
                <c:pt idx="10658">
                  <c:v>2.7269550000000002</c:v>
                </c:pt>
                <c:pt idx="10659">
                  <c:v>2.7249490000000001</c:v>
                </c:pt>
                <c:pt idx="10660">
                  <c:v>2.7353490000000003</c:v>
                </c:pt>
                <c:pt idx="10661">
                  <c:v>2.7489049999999997</c:v>
                </c:pt>
                <c:pt idx="10662">
                  <c:v>2.7320510000000002</c:v>
                </c:pt>
                <c:pt idx="10663">
                  <c:v>2.726162</c:v>
                </c:pt>
                <c:pt idx="10664">
                  <c:v>2.7399209999999998</c:v>
                </c:pt>
                <c:pt idx="10665">
                  <c:v>2.73034</c:v>
                </c:pt>
                <c:pt idx="10666">
                  <c:v>2.714121</c:v>
                </c:pt>
                <c:pt idx="10667">
                  <c:v>2.7200489999999999</c:v>
                </c:pt>
                <c:pt idx="10668">
                  <c:v>2.7250030000000001</c:v>
                </c:pt>
                <c:pt idx="10669">
                  <c:v>2.7239690000000003</c:v>
                </c:pt>
                <c:pt idx="10670">
                  <c:v>2.7382679999999997</c:v>
                </c:pt>
                <c:pt idx="10671">
                  <c:v>2.7425480000000002</c:v>
                </c:pt>
                <c:pt idx="10672">
                  <c:v>2.7285149999999998</c:v>
                </c:pt>
                <c:pt idx="10673">
                  <c:v>2.7301419999999998</c:v>
                </c:pt>
                <c:pt idx="10674">
                  <c:v>2.738658</c:v>
                </c:pt>
                <c:pt idx="10675">
                  <c:v>2.7347330000000003</c:v>
                </c:pt>
                <c:pt idx="10676">
                  <c:v>2.7306140000000001</c:v>
                </c:pt>
                <c:pt idx="10677">
                  <c:v>2.7337069999999999</c:v>
                </c:pt>
                <c:pt idx="10678">
                  <c:v>2.7339370000000001</c:v>
                </c:pt>
                <c:pt idx="10679">
                  <c:v>2.7326999999999999</c:v>
                </c:pt>
                <c:pt idx="10680">
                  <c:v>2.7357309999999999</c:v>
                </c:pt>
                <c:pt idx="10681">
                  <c:v>2.7262409999999999</c:v>
                </c:pt>
                <c:pt idx="10682">
                  <c:v>2.7233939999999999</c:v>
                </c:pt>
                <c:pt idx="10683">
                  <c:v>2.7368040000000002</c:v>
                </c:pt>
                <c:pt idx="10684">
                  <c:v>2.733921</c:v>
                </c:pt>
                <c:pt idx="10685">
                  <c:v>2.7299800000000003</c:v>
                </c:pt>
                <c:pt idx="10686">
                  <c:v>2.7416679999999998</c:v>
                </c:pt>
                <c:pt idx="10687">
                  <c:v>2.7395560000000003</c:v>
                </c:pt>
                <c:pt idx="10688">
                  <c:v>2.7306999999999997</c:v>
                </c:pt>
                <c:pt idx="10689">
                  <c:v>2.7384209999999998</c:v>
                </c:pt>
                <c:pt idx="10690">
                  <c:v>2.7349360000000003</c:v>
                </c:pt>
                <c:pt idx="10691">
                  <c:v>2.7193959999999997</c:v>
                </c:pt>
                <c:pt idx="10692">
                  <c:v>2.7343099999999998</c:v>
                </c:pt>
                <c:pt idx="10693">
                  <c:v>2.742969</c:v>
                </c:pt>
                <c:pt idx="10694">
                  <c:v>2.727093</c:v>
                </c:pt>
                <c:pt idx="10695">
                  <c:v>2.7381929999999999</c:v>
                </c:pt>
                <c:pt idx="10696">
                  <c:v>2.7497699999999998</c:v>
                </c:pt>
                <c:pt idx="10697">
                  <c:v>2.7367509999999999</c:v>
                </c:pt>
                <c:pt idx="10698">
                  <c:v>2.7373349999999999</c:v>
                </c:pt>
                <c:pt idx="10699">
                  <c:v>2.7453349999999999</c:v>
                </c:pt>
                <c:pt idx="10700">
                  <c:v>2.7337670000000003</c:v>
                </c:pt>
                <c:pt idx="10701">
                  <c:v>2.7281949999999999</c:v>
                </c:pt>
                <c:pt idx="10702">
                  <c:v>2.7368230000000002</c:v>
                </c:pt>
                <c:pt idx="10703">
                  <c:v>2.7315659999999999</c:v>
                </c:pt>
                <c:pt idx="10704">
                  <c:v>2.730251</c:v>
                </c:pt>
                <c:pt idx="10705">
                  <c:v>2.74099</c:v>
                </c:pt>
                <c:pt idx="10706">
                  <c:v>2.7325660000000003</c:v>
                </c:pt>
                <c:pt idx="10707">
                  <c:v>2.731023</c:v>
                </c:pt>
                <c:pt idx="10708">
                  <c:v>2.7446070000000002</c:v>
                </c:pt>
                <c:pt idx="10709">
                  <c:v>2.7366070000000002</c:v>
                </c:pt>
                <c:pt idx="10710">
                  <c:v>2.7257169999999999</c:v>
                </c:pt>
                <c:pt idx="10711">
                  <c:v>2.7310080000000001</c:v>
                </c:pt>
                <c:pt idx="10712">
                  <c:v>2.7392089999999998</c:v>
                </c:pt>
                <c:pt idx="10713">
                  <c:v>2.7395640000000001</c:v>
                </c:pt>
                <c:pt idx="10714">
                  <c:v>2.7456640000000001</c:v>
                </c:pt>
                <c:pt idx="10715">
                  <c:v>2.7457020000000001</c:v>
                </c:pt>
                <c:pt idx="10716">
                  <c:v>2.7357019999999999</c:v>
                </c:pt>
                <c:pt idx="10717">
                  <c:v>2.7414510000000001</c:v>
                </c:pt>
                <c:pt idx="10718">
                  <c:v>2.7396729999999998</c:v>
                </c:pt>
                <c:pt idx="10719">
                  <c:v>2.7414769999999997</c:v>
                </c:pt>
                <c:pt idx="10720">
                  <c:v>2.7511540000000001</c:v>
                </c:pt>
                <c:pt idx="10721">
                  <c:v>2.7397429999999998</c:v>
                </c:pt>
                <c:pt idx="10722">
                  <c:v>2.7341670000000002</c:v>
                </c:pt>
                <c:pt idx="10723">
                  <c:v>2.746877</c:v>
                </c:pt>
                <c:pt idx="10724">
                  <c:v>2.745892</c:v>
                </c:pt>
                <c:pt idx="10725">
                  <c:v>2.72295</c:v>
                </c:pt>
                <c:pt idx="10726">
                  <c:v>2.7249600000000003</c:v>
                </c:pt>
                <c:pt idx="10727">
                  <c:v>2.7472599999999998</c:v>
                </c:pt>
                <c:pt idx="10728">
                  <c:v>2.7456839999999998</c:v>
                </c:pt>
                <c:pt idx="10729">
                  <c:v>2.7377910000000001</c:v>
                </c:pt>
                <c:pt idx="10730">
                  <c:v>2.7399089999999999</c:v>
                </c:pt>
                <c:pt idx="10731">
                  <c:v>2.7417670000000003</c:v>
                </c:pt>
                <c:pt idx="10732">
                  <c:v>2.740459</c:v>
                </c:pt>
                <c:pt idx="10733">
                  <c:v>2.7438789999999997</c:v>
                </c:pt>
                <c:pt idx="10734">
                  <c:v>2.7416239999999998</c:v>
                </c:pt>
                <c:pt idx="10735">
                  <c:v>2.734613</c:v>
                </c:pt>
                <c:pt idx="10736">
                  <c:v>2.7514430000000001</c:v>
                </c:pt>
                <c:pt idx="10737">
                  <c:v>2.7535150000000002</c:v>
                </c:pt>
                <c:pt idx="10738">
                  <c:v>2.733104</c:v>
                </c:pt>
                <c:pt idx="10739">
                  <c:v>2.7482819999999997</c:v>
                </c:pt>
                <c:pt idx="10740">
                  <c:v>2.7594979999999998</c:v>
                </c:pt>
                <c:pt idx="10741">
                  <c:v>2.740008</c:v>
                </c:pt>
                <c:pt idx="10742">
                  <c:v>2.7376420000000001</c:v>
                </c:pt>
                <c:pt idx="10743">
                  <c:v>2.7439369999999998</c:v>
                </c:pt>
                <c:pt idx="10744">
                  <c:v>2.7378619999999998</c:v>
                </c:pt>
                <c:pt idx="10745">
                  <c:v>2.7347640000000002</c:v>
                </c:pt>
                <c:pt idx="10746">
                  <c:v>2.7441279999999999</c:v>
                </c:pt>
                <c:pt idx="10747">
                  <c:v>2.7419739999999999</c:v>
                </c:pt>
                <c:pt idx="10748">
                  <c:v>2.7352569999999998</c:v>
                </c:pt>
                <c:pt idx="10749">
                  <c:v>2.7406779999999999</c:v>
                </c:pt>
                <c:pt idx="10750">
                  <c:v>2.7417069999999999</c:v>
                </c:pt>
                <c:pt idx="10751">
                  <c:v>2.744564</c:v>
                </c:pt>
                <c:pt idx="10752">
                  <c:v>2.7463959999999998</c:v>
                </c:pt>
                <c:pt idx="10753">
                  <c:v>2.7420640000000001</c:v>
                </c:pt>
                <c:pt idx="10754">
                  <c:v>2.739681</c:v>
                </c:pt>
                <c:pt idx="10755">
                  <c:v>2.7414079999999998</c:v>
                </c:pt>
                <c:pt idx="10756">
                  <c:v>2.744745</c:v>
                </c:pt>
                <c:pt idx="10757">
                  <c:v>2.7424270000000002</c:v>
                </c:pt>
                <c:pt idx="10758">
                  <c:v>2.747706</c:v>
                </c:pt>
                <c:pt idx="10759">
                  <c:v>2.7557549999999997</c:v>
                </c:pt>
                <c:pt idx="10760">
                  <c:v>2.7473399999999999</c:v>
                </c:pt>
                <c:pt idx="10761">
                  <c:v>2.7446960000000002</c:v>
                </c:pt>
                <c:pt idx="10762">
                  <c:v>2.7523580000000001</c:v>
                </c:pt>
                <c:pt idx="10763">
                  <c:v>2.7496719999999999</c:v>
                </c:pt>
                <c:pt idx="10764">
                  <c:v>2.7379959999999999</c:v>
                </c:pt>
                <c:pt idx="10765">
                  <c:v>2.7425350000000002</c:v>
                </c:pt>
                <c:pt idx="10766">
                  <c:v>2.7501530000000001</c:v>
                </c:pt>
                <c:pt idx="10767">
                  <c:v>2.7442679999999999</c:v>
                </c:pt>
                <c:pt idx="10768">
                  <c:v>2.7508819999999998</c:v>
                </c:pt>
                <c:pt idx="10769">
                  <c:v>2.7498490000000002</c:v>
                </c:pt>
                <c:pt idx="10770">
                  <c:v>2.7427799999999998</c:v>
                </c:pt>
                <c:pt idx="10771">
                  <c:v>2.7563500000000003</c:v>
                </c:pt>
                <c:pt idx="10772">
                  <c:v>2.751547</c:v>
                </c:pt>
                <c:pt idx="10773">
                  <c:v>2.7425619999999999</c:v>
                </c:pt>
                <c:pt idx="10774">
                  <c:v>2.759388</c:v>
                </c:pt>
                <c:pt idx="10775">
                  <c:v>2.7615439999999998</c:v>
                </c:pt>
                <c:pt idx="10776">
                  <c:v>2.7424470000000003</c:v>
                </c:pt>
                <c:pt idx="10777">
                  <c:v>2.7381859999999998</c:v>
                </c:pt>
                <c:pt idx="10778">
                  <c:v>2.7460839999999997</c:v>
                </c:pt>
                <c:pt idx="10779">
                  <c:v>2.7450570000000001</c:v>
                </c:pt>
                <c:pt idx="10780">
                  <c:v>2.7512810000000001</c:v>
                </c:pt>
                <c:pt idx="10781">
                  <c:v>2.7626189999999999</c:v>
                </c:pt>
                <c:pt idx="10782">
                  <c:v>2.7584470000000003</c:v>
                </c:pt>
                <c:pt idx="10783">
                  <c:v>2.749466</c:v>
                </c:pt>
                <c:pt idx="10784">
                  <c:v>2.7511289999999997</c:v>
                </c:pt>
                <c:pt idx="10785">
                  <c:v>2.760424</c:v>
                </c:pt>
                <c:pt idx="10786">
                  <c:v>2.7617349999999998</c:v>
                </c:pt>
                <c:pt idx="10787">
                  <c:v>2.7503440000000001</c:v>
                </c:pt>
                <c:pt idx="10788">
                  <c:v>2.7375439999999998</c:v>
                </c:pt>
                <c:pt idx="10789">
                  <c:v>2.7374540000000001</c:v>
                </c:pt>
                <c:pt idx="10790">
                  <c:v>2.7498089999999999</c:v>
                </c:pt>
                <c:pt idx="10791">
                  <c:v>2.7451470000000002</c:v>
                </c:pt>
                <c:pt idx="10792">
                  <c:v>2.7413350000000003</c:v>
                </c:pt>
                <c:pt idx="10793">
                  <c:v>2.761727</c:v>
                </c:pt>
                <c:pt idx="10794">
                  <c:v>2.7652859999999997</c:v>
                </c:pt>
                <c:pt idx="10795">
                  <c:v>2.7530000000000001</c:v>
                </c:pt>
                <c:pt idx="10796">
                  <c:v>2.756478</c:v>
                </c:pt>
                <c:pt idx="10797">
                  <c:v>2.7608619999999999</c:v>
                </c:pt>
                <c:pt idx="10798">
                  <c:v>2.746016</c:v>
                </c:pt>
                <c:pt idx="10799">
                  <c:v>2.7398100000000003</c:v>
                </c:pt>
                <c:pt idx="10800">
                  <c:v>2.7495579999999999</c:v>
                </c:pt>
                <c:pt idx="10801">
                  <c:v>2.7454070000000002</c:v>
                </c:pt>
                <c:pt idx="10802">
                  <c:v>2.7481640000000001</c:v>
                </c:pt>
                <c:pt idx="10803">
                  <c:v>2.761069</c:v>
                </c:pt>
                <c:pt idx="10804">
                  <c:v>2.7490480000000002</c:v>
                </c:pt>
                <c:pt idx="10805">
                  <c:v>2.7448550000000003</c:v>
                </c:pt>
                <c:pt idx="10806">
                  <c:v>2.7638910000000001</c:v>
                </c:pt>
                <c:pt idx="10807">
                  <c:v>2.7602539999999998</c:v>
                </c:pt>
                <c:pt idx="10808">
                  <c:v>2.751331</c:v>
                </c:pt>
                <c:pt idx="10809">
                  <c:v>2.7650269999999999</c:v>
                </c:pt>
                <c:pt idx="10810">
                  <c:v>2.7582170000000001</c:v>
                </c:pt>
                <c:pt idx="10811">
                  <c:v>2.738505</c:v>
                </c:pt>
                <c:pt idx="10812">
                  <c:v>2.7532559999999999</c:v>
                </c:pt>
                <c:pt idx="10813">
                  <c:v>2.7638370000000001</c:v>
                </c:pt>
                <c:pt idx="10814">
                  <c:v>2.7499799999999999</c:v>
                </c:pt>
                <c:pt idx="10815">
                  <c:v>2.7488140000000003</c:v>
                </c:pt>
                <c:pt idx="10816">
                  <c:v>2.7577129999999999</c:v>
                </c:pt>
                <c:pt idx="10817">
                  <c:v>2.7546020000000002</c:v>
                </c:pt>
                <c:pt idx="10818">
                  <c:v>2.7498560000000003</c:v>
                </c:pt>
                <c:pt idx="10819">
                  <c:v>2.757784</c:v>
                </c:pt>
                <c:pt idx="10820">
                  <c:v>2.7561999999999998</c:v>
                </c:pt>
                <c:pt idx="10821">
                  <c:v>2.7521870000000002</c:v>
                </c:pt>
                <c:pt idx="10822">
                  <c:v>2.757047</c:v>
                </c:pt>
                <c:pt idx="10823">
                  <c:v>2.7554030000000003</c:v>
                </c:pt>
                <c:pt idx="10824">
                  <c:v>2.7588689999999998</c:v>
                </c:pt>
                <c:pt idx="10825">
                  <c:v>2.7645869999999997</c:v>
                </c:pt>
                <c:pt idx="10826">
                  <c:v>2.7544729999999999</c:v>
                </c:pt>
                <c:pt idx="10827">
                  <c:v>2.7478059999999997</c:v>
                </c:pt>
                <c:pt idx="10828">
                  <c:v>2.7562169999999999</c:v>
                </c:pt>
                <c:pt idx="10829">
                  <c:v>2.7574160000000001</c:v>
                </c:pt>
                <c:pt idx="10830">
                  <c:v>2.7544040000000001</c:v>
                </c:pt>
                <c:pt idx="10831">
                  <c:v>2.7732989999999997</c:v>
                </c:pt>
                <c:pt idx="10832">
                  <c:v>2.7748049999999997</c:v>
                </c:pt>
                <c:pt idx="10833">
                  <c:v>2.7514609999999999</c:v>
                </c:pt>
                <c:pt idx="10834">
                  <c:v>2.7622619999999998</c:v>
                </c:pt>
                <c:pt idx="10835">
                  <c:v>2.7719589999999998</c:v>
                </c:pt>
                <c:pt idx="10836">
                  <c:v>2.7509110000000003</c:v>
                </c:pt>
                <c:pt idx="10837">
                  <c:v>2.7501639999999998</c:v>
                </c:pt>
                <c:pt idx="10838">
                  <c:v>2.759728</c:v>
                </c:pt>
                <c:pt idx="10839">
                  <c:v>2.7473960000000002</c:v>
                </c:pt>
                <c:pt idx="10840">
                  <c:v>2.7515419999999997</c:v>
                </c:pt>
                <c:pt idx="10841">
                  <c:v>2.7730129999999997</c:v>
                </c:pt>
                <c:pt idx="10842">
                  <c:v>2.7632650000000001</c:v>
                </c:pt>
                <c:pt idx="10843">
                  <c:v>2.758724</c:v>
                </c:pt>
                <c:pt idx="10844">
                  <c:v>2.7774320000000001</c:v>
                </c:pt>
                <c:pt idx="10845">
                  <c:v>2.7629779999999999</c:v>
                </c:pt>
                <c:pt idx="10846">
                  <c:v>2.744942</c:v>
                </c:pt>
                <c:pt idx="10847">
                  <c:v>2.759207</c:v>
                </c:pt>
                <c:pt idx="10848">
                  <c:v>2.7626710000000001</c:v>
                </c:pt>
                <c:pt idx="10849">
                  <c:v>2.752122</c:v>
                </c:pt>
                <c:pt idx="10850">
                  <c:v>2.7556020000000001</c:v>
                </c:pt>
                <c:pt idx="10851">
                  <c:v>2.7631290000000002</c:v>
                </c:pt>
                <c:pt idx="10852">
                  <c:v>2.759506</c:v>
                </c:pt>
                <c:pt idx="10853">
                  <c:v>2.7627290000000002</c:v>
                </c:pt>
                <c:pt idx="10854">
                  <c:v>2.7721970000000002</c:v>
                </c:pt>
                <c:pt idx="10855">
                  <c:v>2.7649300000000001</c:v>
                </c:pt>
                <c:pt idx="10856">
                  <c:v>2.7610269999999999</c:v>
                </c:pt>
                <c:pt idx="10857">
                  <c:v>2.768678</c:v>
                </c:pt>
                <c:pt idx="10858">
                  <c:v>2.764205</c:v>
                </c:pt>
                <c:pt idx="10859">
                  <c:v>2.7511489999999998</c:v>
                </c:pt>
                <c:pt idx="10860">
                  <c:v>2.7568770000000002</c:v>
                </c:pt>
                <c:pt idx="10861">
                  <c:v>2.7698590000000003</c:v>
                </c:pt>
                <c:pt idx="10862">
                  <c:v>2.759436</c:v>
                </c:pt>
                <c:pt idx="10863">
                  <c:v>2.7585839999999999</c:v>
                </c:pt>
                <c:pt idx="10864">
                  <c:v>2.773914</c:v>
                </c:pt>
                <c:pt idx="10865">
                  <c:v>2.7696510000000001</c:v>
                </c:pt>
                <c:pt idx="10866">
                  <c:v>2.7629280000000001</c:v>
                </c:pt>
                <c:pt idx="10867">
                  <c:v>2.7656299999999998</c:v>
                </c:pt>
                <c:pt idx="10868">
                  <c:v>2.7637169999999998</c:v>
                </c:pt>
                <c:pt idx="10869">
                  <c:v>2.7622640000000001</c:v>
                </c:pt>
                <c:pt idx="10870">
                  <c:v>2.7622910000000003</c:v>
                </c:pt>
                <c:pt idx="10871">
                  <c:v>2.7617050000000001</c:v>
                </c:pt>
                <c:pt idx="10872">
                  <c:v>2.7667839999999999</c:v>
                </c:pt>
                <c:pt idx="10873">
                  <c:v>2.773425</c:v>
                </c:pt>
                <c:pt idx="10874">
                  <c:v>2.76315</c:v>
                </c:pt>
                <c:pt idx="10875">
                  <c:v>2.755668</c:v>
                </c:pt>
                <c:pt idx="10876">
                  <c:v>2.7611619999999997</c:v>
                </c:pt>
                <c:pt idx="10877">
                  <c:v>2.7613029999999998</c:v>
                </c:pt>
                <c:pt idx="10878">
                  <c:v>2.764097</c:v>
                </c:pt>
                <c:pt idx="10879">
                  <c:v>2.7655060000000002</c:v>
                </c:pt>
                <c:pt idx="10880">
                  <c:v>2.764783</c:v>
                </c:pt>
                <c:pt idx="10881">
                  <c:v>2.7704079999999998</c:v>
                </c:pt>
                <c:pt idx="10882">
                  <c:v>2.771277</c:v>
                </c:pt>
                <c:pt idx="10883">
                  <c:v>2.7606660000000001</c:v>
                </c:pt>
                <c:pt idx="10884">
                  <c:v>2.759112</c:v>
                </c:pt>
                <c:pt idx="10885">
                  <c:v>2.777431</c:v>
                </c:pt>
                <c:pt idx="10886">
                  <c:v>2.767547</c:v>
                </c:pt>
                <c:pt idx="10887">
                  <c:v>2.7465190000000002</c:v>
                </c:pt>
                <c:pt idx="10888">
                  <c:v>2.766734</c:v>
                </c:pt>
                <c:pt idx="10889">
                  <c:v>2.7838069999999999</c:v>
                </c:pt>
                <c:pt idx="10890">
                  <c:v>2.7712829999999999</c:v>
                </c:pt>
                <c:pt idx="10891">
                  <c:v>2.7711939999999999</c:v>
                </c:pt>
                <c:pt idx="10892">
                  <c:v>2.7861959999999999</c:v>
                </c:pt>
                <c:pt idx="10893">
                  <c:v>2.7717330000000002</c:v>
                </c:pt>
                <c:pt idx="10894">
                  <c:v>2.7588900000000001</c:v>
                </c:pt>
                <c:pt idx="10895">
                  <c:v>2.778254</c:v>
                </c:pt>
                <c:pt idx="10896">
                  <c:v>2.7735750000000001</c:v>
                </c:pt>
                <c:pt idx="10897">
                  <c:v>2.7570749999999999</c:v>
                </c:pt>
                <c:pt idx="10898">
                  <c:v>2.7699119999999997</c:v>
                </c:pt>
                <c:pt idx="10899">
                  <c:v>2.774759</c:v>
                </c:pt>
                <c:pt idx="10900">
                  <c:v>2.7617259999999999</c:v>
                </c:pt>
                <c:pt idx="10901">
                  <c:v>2.759735</c:v>
                </c:pt>
                <c:pt idx="10902">
                  <c:v>2.7717670000000001</c:v>
                </c:pt>
                <c:pt idx="10903">
                  <c:v>2.775722</c:v>
                </c:pt>
                <c:pt idx="10904">
                  <c:v>2.7705440000000001</c:v>
                </c:pt>
                <c:pt idx="10905">
                  <c:v>2.7671730000000001</c:v>
                </c:pt>
                <c:pt idx="10906">
                  <c:v>2.7651500000000002</c:v>
                </c:pt>
                <c:pt idx="10907">
                  <c:v>2.7746680000000001</c:v>
                </c:pt>
                <c:pt idx="10908">
                  <c:v>2.7749820000000001</c:v>
                </c:pt>
                <c:pt idx="10909">
                  <c:v>2.7656239999999999</c:v>
                </c:pt>
                <c:pt idx="10910">
                  <c:v>2.772878</c:v>
                </c:pt>
                <c:pt idx="10911">
                  <c:v>2.7783629999999997</c:v>
                </c:pt>
                <c:pt idx="10912">
                  <c:v>2.7757449999999997</c:v>
                </c:pt>
                <c:pt idx="10913">
                  <c:v>2.7720210000000001</c:v>
                </c:pt>
                <c:pt idx="10914">
                  <c:v>2.7635179999999999</c:v>
                </c:pt>
                <c:pt idx="10915">
                  <c:v>2.7605120000000003</c:v>
                </c:pt>
                <c:pt idx="10916">
                  <c:v>2.7689900000000001</c:v>
                </c:pt>
                <c:pt idx="10917">
                  <c:v>2.778581</c:v>
                </c:pt>
                <c:pt idx="10918">
                  <c:v>2.7761800000000001</c:v>
                </c:pt>
                <c:pt idx="10919">
                  <c:v>2.7750050000000002</c:v>
                </c:pt>
                <c:pt idx="10920">
                  <c:v>2.7781440000000002</c:v>
                </c:pt>
                <c:pt idx="10921">
                  <c:v>2.7675010000000002</c:v>
                </c:pt>
                <c:pt idx="10922">
                  <c:v>2.7592289999999999</c:v>
                </c:pt>
                <c:pt idx="10923">
                  <c:v>2.7646519999999999</c:v>
                </c:pt>
                <c:pt idx="10924">
                  <c:v>2.7725080000000002</c:v>
                </c:pt>
                <c:pt idx="10925">
                  <c:v>2.7731699999999999</c:v>
                </c:pt>
                <c:pt idx="10926">
                  <c:v>2.7755719999999999</c:v>
                </c:pt>
                <c:pt idx="10927">
                  <c:v>2.7815940000000001</c:v>
                </c:pt>
                <c:pt idx="10928">
                  <c:v>2.7786280000000003</c:v>
                </c:pt>
                <c:pt idx="10929">
                  <c:v>2.780389</c:v>
                </c:pt>
                <c:pt idx="10930">
                  <c:v>2.7847710000000001</c:v>
                </c:pt>
                <c:pt idx="10931">
                  <c:v>2.775166</c:v>
                </c:pt>
                <c:pt idx="10932">
                  <c:v>2.7688980000000001</c:v>
                </c:pt>
                <c:pt idx="10933">
                  <c:v>2.77345</c:v>
                </c:pt>
                <c:pt idx="10934">
                  <c:v>2.7746219999999999</c:v>
                </c:pt>
                <c:pt idx="10935">
                  <c:v>2.7721580000000001</c:v>
                </c:pt>
                <c:pt idx="10936">
                  <c:v>2.7730930000000003</c:v>
                </c:pt>
                <c:pt idx="10937">
                  <c:v>2.7687499999999998</c:v>
                </c:pt>
                <c:pt idx="10938">
                  <c:v>2.765984</c:v>
                </c:pt>
                <c:pt idx="10939">
                  <c:v>2.776688</c:v>
                </c:pt>
                <c:pt idx="10940">
                  <c:v>2.7791350000000001</c:v>
                </c:pt>
                <c:pt idx="10941">
                  <c:v>2.7757130000000001</c:v>
                </c:pt>
                <c:pt idx="10942">
                  <c:v>2.7789549999999998</c:v>
                </c:pt>
                <c:pt idx="10943">
                  <c:v>2.7769029999999999</c:v>
                </c:pt>
                <c:pt idx="10944">
                  <c:v>2.7751950000000001</c:v>
                </c:pt>
                <c:pt idx="10945">
                  <c:v>2.77603</c:v>
                </c:pt>
                <c:pt idx="10946">
                  <c:v>2.7752669999999999</c:v>
                </c:pt>
                <c:pt idx="10947">
                  <c:v>2.769984</c:v>
                </c:pt>
                <c:pt idx="10948">
                  <c:v>2.7702640000000001</c:v>
                </c:pt>
                <c:pt idx="10949">
                  <c:v>2.7774719999999999</c:v>
                </c:pt>
                <c:pt idx="10950">
                  <c:v>2.7764690000000001</c:v>
                </c:pt>
                <c:pt idx="10951">
                  <c:v>2.7854549999999998</c:v>
                </c:pt>
                <c:pt idx="10952">
                  <c:v>2.788287</c:v>
                </c:pt>
                <c:pt idx="10953">
                  <c:v>2.7738519999999998</c:v>
                </c:pt>
                <c:pt idx="10954">
                  <c:v>2.781282</c:v>
                </c:pt>
                <c:pt idx="10955">
                  <c:v>2.7950090000000003</c:v>
                </c:pt>
                <c:pt idx="10956">
                  <c:v>2.7869679999999999</c:v>
                </c:pt>
                <c:pt idx="10957">
                  <c:v>2.7738399999999999</c:v>
                </c:pt>
                <c:pt idx="10958">
                  <c:v>2.7741880000000001</c:v>
                </c:pt>
                <c:pt idx="10959">
                  <c:v>2.7796959999999999</c:v>
                </c:pt>
                <c:pt idx="10960">
                  <c:v>2.7823219999999997</c:v>
                </c:pt>
                <c:pt idx="10961">
                  <c:v>2.7800859999999998</c:v>
                </c:pt>
                <c:pt idx="10962">
                  <c:v>2.769066</c:v>
                </c:pt>
                <c:pt idx="10963">
                  <c:v>2.773272</c:v>
                </c:pt>
                <c:pt idx="10964">
                  <c:v>2.7830010000000001</c:v>
                </c:pt>
                <c:pt idx="10965">
                  <c:v>2.7751609999999998</c:v>
                </c:pt>
                <c:pt idx="10966">
                  <c:v>2.7755999999999998</c:v>
                </c:pt>
                <c:pt idx="10967">
                  <c:v>2.7832460000000001</c:v>
                </c:pt>
                <c:pt idx="10968">
                  <c:v>2.7874400000000001</c:v>
                </c:pt>
                <c:pt idx="10969">
                  <c:v>2.7876599999999998</c:v>
                </c:pt>
                <c:pt idx="10970">
                  <c:v>2.784605</c:v>
                </c:pt>
                <c:pt idx="10971">
                  <c:v>2.7809919999999999</c:v>
                </c:pt>
                <c:pt idx="10972">
                  <c:v>2.784875</c:v>
                </c:pt>
                <c:pt idx="10973">
                  <c:v>2.7938840000000003</c:v>
                </c:pt>
                <c:pt idx="10974">
                  <c:v>2.7806340000000001</c:v>
                </c:pt>
                <c:pt idx="10975">
                  <c:v>2.7730290000000002</c:v>
                </c:pt>
                <c:pt idx="10976">
                  <c:v>2.7864329999999997</c:v>
                </c:pt>
                <c:pt idx="10977">
                  <c:v>2.7817309999999997</c:v>
                </c:pt>
                <c:pt idx="10978">
                  <c:v>2.7783929999999999</c:v>
                </c:pt>
                <c:pt idx="10979">
                  <c:v>2.7877609999999997</c:v>
                </c:pt>
                <c:pt idx="10980">
                  <c:v>2.7897080000000001</c:v>
                </c:pt>
                <c:pt idx="10981">
                  <c:v>2.783668</c:v>
                </c:pt>
                <c:pt idx="10982">
                  <c:v>2.7804000000000002</c:v>
                </c:pt>
                <c:pt idx="10983">
                  <c:v>2.7766029999999997</c:v>
                </c:pt>
                <c:pt idx="10984">
                  <c:v>2.7706040000000001</c:v>
                </c:pt>
                <c:pt idx="10985">
                  <c:v>2.7789760000000001</c:v>
                </c:pt>
                <c:pt idx="10986">
                  <c:v>2.7867860000000002</c:v>
                </c:pt>
                <c:pt idx="10987">
                  <c:v>2.7823009999999999</c:v>
                </c:pt>
                <c:pt idx="10988">
                  <c:v>2.7867639999999998</c:v>
                </c:pt>
                <c:pt idx="10989">
                  <c:v>2.7914789999999998</c:v>
                </c:pt>
                <c:pt idx="10990">
                  <c:v>2.7898019999999999</c:v>
                </c:pt>
                <c:pt idx="10991">
                  <c:v>2.78932</c:v>
                </c:pt>
                <c:pt idx="10992">
                  <c:v>2.7855569999999998</c:v>
                </c:pt>
                <c:pt idx="10993">
                  <c:v>2.7769889999999999</c:v>
                </c:pt>
                <c:pt idx="10994">
                  <c:v>2.7749299999999999</c:v>
                </c:pt>
                <c:pt idx="10995">
                  <c:v>2.7863869999999999</c:v>
                </c:pt>
                <c:pt idx="10996">
                  <c:v>2.7860209999999999</c:v>
                </c:pt>
                <c:pt idx="10997">
                  <c:v>2.7732520000000003</c:v>
                </c:pt>
                <c:pt idx="10998">
                  <c:v>2.7791220000000001</c:v>
                </c:pt>
                <c:pt idx="10999">
                  <c:v>2.7915739999999998</c:v>
                </c:pt>
                <c:pt idx="11000">
                  <c:v>2.7941760000000002</c:v>
                </c:pt>
                <c:pt idx="11001">
                  <c:v>2.7985410000000002</c:v>
                </c:pt>
                <c:pt idx="11002">
                  <c:v>2.7961400000000003</c:v>
                </c:pt>
                <c:pt idx="11003">
                  <c:v>2.7867109999999999</c:v>
                </c:pt>
                <c:pt idx="11004">
                  <c:v>2.7919359999999998</c:v>
                </c:pt>
                <c:pt idx="11005">
                  <c:v>2.7887770000000001</c:v>
                </c:pt>
                <c:pt idx="11006">
                  <c:v>2.769733</c:v>
                </c:pt>
                <c:pt idx="11007">
                  <c:v>2.7717719999999999</c:v>
                </c:pt>
                <c:pt idx="11008">
                  <c:v>2.7829269999999999</c:v>
                </c:pt>
                <c:pt idx="11009">
                  <c:v>2.7896099999999997</c:v>
                </c:pt>
                <c:pt idx="11010">
                  <c:v>2.799963</c:v>
                </c:pt>
                <c:pt idx="11011">
                  <c:v>2.7989389999999998</c:v>
                </c:pt>
                <c:pt idx="11012">
                  <c:v>2.7923849999999999</c:v>
                </c:pt>
                <c:pt idx="11013">
                  <c:v>2.7933060000000003</c:v>
                </c:pt>
                <c:pt idx="11014">
                  <c:v>2.7958280000000002</c:v>
                </c:pt>
                <c:pt idx="11015">
                  <c:v>2.7840449999999999</c:v>
                </c:pt>
                <c:pt idx="11016">
                  <c:v>2.7771910000000002</c:v>
                </c:pt>
                <c:pt idx="11017">
                  <c:v>2.7939759999999998</c:v>
                </c:pt>
                <c:pt idx="11018">
                  <c:v>2.7888760000000001</c:v>
                </c:pt>
                <c:pt idx="11019">
                  <c:v>2.7684199999999999</c:v>
                </c:pt>
                <c:pt idx="11020">
                  <c:v>2.7753049999999999</c:v>
                </c:pt>
                <c:pt idx="11021">
                  <c:v>2.788052</c:v>
                </c:pt>
                <c:pt idx="11022">
                  <c:v>2.7938799999999997</c:v>
                </c:pt>
                <c:pt idx="11023">
                  <c:v>2.7966880000000001</c:v>
                </c:pt>
                <c:pt idx="11024">
                  <c:v>2.7954300000000001</c:v>
                </c:pt>
                <c:pt idx="11025">
                  <c:v>2.7907359999999999</c:v>
                </c:pt>
                <c:pt idx="11026">
                  <c:v>2.7972090000000001</c:v>
                </c:pt>
                <c:pt idx="11027">
                  <c:v>2.797885</c:v>
                </c:pt>
                <c:pt idx="11028">
                  <c:v>2.7846159999999998</c:v>
                </c:pt>
                <c:pt idx="11029">
                  <c:v>2.7897810000000001</c:v>
                </c:pt>
                <c:pt idx="11030">
                  <c:v>2.7889119999999998</c:v>
                </c:pt>
                <c:pt idx="11031">
                  <c:v>2.7787440000000001</c:v>
                </c:pt>
                <c:pt idx="11032">
                  <c:v>2.7944750000000003</c:v>
                </c:pt>
                <c:pt idx="11033">
                  <c:v>2.8066310000000003</c:v>
                </c:pt>
                <c:pt idx="11034">
                  <c:v>2.7961080000000003</c:v>
                </c:pt>
                <c:pt idx="11035">
                  <c:v>2.791248</c:v>
                </c:pt>
                <c:pt idx="11036">
                  <c:v>2.7962540000000002</c:v>
                </c:pt>
                <c:pt idx="11037">
                  <c:v>2.7892600000000001</c:v>
                </c:pt>
                <c:pt idx="11038">
                  <c:v>2.7854419999999998</c:v>
                </c:pt>
                <c:pt idx="11039">
                  <c:v>2.796036</c:v>
                </c:pt>
                <c:pt idx="11040">
                  <c:v>2.789987</c:v>
                </c:pt>
                <c:pt idx="11041">
                  <c:v>2.7851749999999997</c:v>
                </c:pt>
                <c:pt idx="11042">
                  <c:v>2.7946089999999999</c:v>
                </c:pt>
                <c:pt idx="11043">
                  <c:v>2.7875649999999998</c:v>
                </c:pt>
                <c:pt idx="11044">
                  <c:v>2.7817889999999998</c:v>
                </c:pt>
                <c:pt idx="11045">
                  <c:v>2.7917079999999999</c:v>
                </c:pt>
                <c:pt idx="11046">
                  <c:v>2.796414</c:v>
                </c:pt>
                <c:pt idx="11047">
                  <c:v>2.7908379999999999</c:v>
                </c:pt>
                <c:pt idx="11048">
                  <c:v>2.795455</c:v>
                </c:pt>
                <c:pt idx="11049">
                  <c:v>2.8019579999999999</c:v>
                </c:pt>
                <c:pt idx="11050">
                  <c:v>2.7921009999999997</c:v>
                </c:pt>
                <c:pt idx="11051">
                  <c:v>2.7989109999999999</c:v>
                </c:pt>
                <c:pt idx="11052">
                  <c:v>2.8035190000000001</c:v>
                </c:pt>
                <c:pt idx="11053">
                  <c:v>2.7855020000000001</c:v>
                </c:pt>
                <c:pt idx="11054">
                  <c:v>2.7947869999999999</c:v>
                </c:pt>
                <c:pt idx="11055">
                  <c:v>2.8076059999999998</c:v>
                </c:pt>
                <c:pt idx="11056">
                  <c:v>2.7931590000000002</c:v>
                </c:pt>
                <c:pt idx="11057">
                  <c:v>2.7942979999999999</c:v>
                </c:pt>
                <c:pt idx="11058">
                  <c:v>2.8011689999999998</c:v>
                </c:pt>
                <c:pt idx="11059">
                  <c:v>2.7895460000000001</c:v>
                </c:pt>
                <c:pt idx="11060">
                  <c:v>2.7934540000000001</c:v>
                </c:pt>
                <c:pt idx="11061">
                  <c:v>2.8026400000000002</c:v>
                </c:pt>
                <c:pt idx="11062">
                  <c:v>2.7922320000000003</c:v>
                </c:pt>
                <c:pt idx="11063">
                  <c:v>2.7940230000000001</c:v>
                </c:pt>
                <c:pt idx="11064">
                  <c:v>2.8102480000000001</c:v>
                </c:pt>
                <c:pt idx="11065">
                  <c:v>2.803814</c:v>
                </c:pt>
                <c:pt idx="11066">
                  <c:v>2.7929409999999999</c:v>
                </c:pt>
                <c:pt idx="11067">
                  <c:v>2.7954810000000001</c:v>
                </c:pt>
                <c:pt idx="11068">
                  <c:v>2.797358</c:v>
                </c:pt>
                <c:pt idx="11069">
                  <c:v>2.794057</c:v>
                </c:pt>
                <c:pt idx="11070">
                  <c:v>2.7908029999999999</c:v>
                </c:pt>
                <c:pt idx="11071">
                  <c:v>2.7887200000000001</c:v>
                </c:pt>
                <c:pt idx="11072">
                  <c:v>2.7906439999999999</c:v>
                </c:pt>
                <c:pt idx="11073">
                  <c:v>2.7977540000000003</c:v>
                </c:pt>
                <c:pt idx="11074">
                  <c:v>2.7980299999999998</c:v>
                </c:pt>
                <c:pt idx="11075">
                  <c:v>2.7977119999999998</c:v>
                </c:pt>
                <c:pt idx="11076">
                  <c:v>2.8108719999999998</c:v>
                </c:pt>
                <c:pt idx="11077">
                  <c:v>2.8156850000000002</c:v>
                </c:pt>
                <c:pt idx="11078">
                  <c:v>2.8028849999999998</c:v>
                </c:pt>
                <c:pt idx="11079">
                  <c:v>2.804427</c:v>
                </c:pt>
                <c:pt idx="11080">
                  <c:v>2.814705</c:v>
                </c:pt>
                <c:pt idx="11081">
                  <c:v>2.7932069999999998</c:v>
                </c:pt>
                <c:pt idx="11082">
                  <c:v>2.775566</c:v>
                </c:pt>
                <c:pt idx="11083">
                  <c:v>2.7902830000000001</c:v>
                </c:pt>
                <c:pt idx="11084">
                  <c:v>2.794222</c:v>
                </c:pt>
                <c:pt idx="11085">
                  <c:v>2.7939730000000003</c:v>
                </c:pt>
                <c:pt idx="11086">
                  <c:v>2.8049869999999997</c:v>
                </c:pt>
                <c:pt idx="11087">
                  <c:v>2.805247</c:v>
                </c:pt>
                <c:pt idx="11088">
                  <c:v>2.8030360000000001</c:v>
                </c:pt>
                <c:pt idx="11089">
                  <c:v>2.8086219999999997</c:v>
                </c:pt>
                <c:pt idx="11090">
                  <c:v>2.8059479999999999</c:v>
                </c:pt>
                <c:pt idx="11091">
                  <c:v>2.791283</c:v>
                </c:pt>
                <c:pt idx="11092">
                  <c:v>2.7934429999999999</c:v>
                </c:pt>
                <c:pt idx="11093">
                  <c:v>2.8052710000000003</c:v>
                </c:pt>
                <c:pt idx="11094">
                  <c:v>2.7974909999999999</c:v>
                </c:pt>
                <c:pt idx="11095">
                  <c:v>2.7978110000000003</c:v>
                </c:pt>
                <c:pt idx="11096">
                  <c:v>2.803213</c:v>
                </c:pt>
                <c:pt idx="11097">
                  <c:v>2.7971089999999998</c:v>
                </c:pt>
                <c:pt idx="11098">
                  <c:v>2.8027920000000002</c:v>
                </c:pt>
                <c:pt idx="11099">
                  <c:v>2.8119000000000001</c:v>
                </c:pt>
                <c:pt idx="11100">
                  <c:v>2.8073100000000002</c:v>
                </c:pt>
                <c:pt idx="11101">
                  <c:v>2.8006929999999999</c:v>
                </c:pt>
                <c:pt idx="11102">
                  <c:v>2.8071229999999998</c:v>
                </c:pt>
                <c:pt idx="11103">
                  <c:v>2.8074240000000001</c:v>
                </c:pt>
                <c:pt idx="11104">
                  <c:v>2.8003549999999997</c:v>
                </c:pt>
                <c:pt idx="11105">
                  <c:v>2.808935</c:v>
                </c:pt>
                <c:pt idx="11106">
                  <c:v>2.8014869999999998</c:v>
                </c:pt>
                <c:pt idx="11107">
                  <c:v>2.7901050000000001</c:v>
                </c:pt>
                <c:pt idx="11108">
                  <c:v>2.8057989999999999</c:v>
                </c:pt>
                <c:pt idx="11109">
                  <c:v>2.808916</c:v>
                </c:pt>
                <c:pt idx="11110">
                  <c:v>2.7985470000000001</c:v>
                </c:pt>
                <c:pt idx="11111">
                  <c:v>2.802886</c:v>
                </c:pt>
                <c:pt idx="11112">
                  <c:v>2.8075730000000001</c:v>
                </c:pt>
                <c:pt idx="11113">
                  <c:v>2.8068499999999998</c:v>
                </c:pt>
                <c:pt idx="11114">
                  <c:v>2.813005</c:v>
                </c:pt>
                <c:pt idx="11115">
                  <c:v>2.81149</c:v>
                </c:pt>
                <c:pt idx="11116">
                  <c:v>2.7973080000000001</c:v>
                </c:pt>
                <c:pt idx="11117">
                  <c:v>2.7993480000000002</c:v>
                </c:pt>
                <c:pt idx="11118">
                  <c:v>2.8074950000000003</c:v>
                </c:pt>
                <c:pt idx="11119">
                  <c:v>2.8040880000000001</c:v>
                </c:pt>
                <c:pt idx="11120">
                  <c:v>2.804592</c:v>
                </c:pt>
                <c:pt idx="11121">
                  <c:v>2.8071809999999999</c:v>
                </c:pt>
                <c:pt idx="11122">
                  <c:v>2.8060719999999999</c:v>
                </c:pt>
                <c:pt idx="11123">
                  <c:v>2.8082890000000003</c:v>
                </c:pt>
                <c:pt idx="11124">
                  <c:v>2.8120659999999997</c:v>
                </c:pt>
                <c:pt idx="11125">
                  <c:v>2.8019850000000002</c:v>
                </c:pt>
                <c:pt idx="11126">
                  <c:v>2.7950530000000002</c:v>
                </c:pt>
                <c:pt idx="11127">
                  <c:v>2.8114949999999999</c:v>
                </c:pt>
                <c:pt idx="11128">
                  <c:v>2.817469</c:v>
                </c:pt>
                <c:pt idx="11129">
                  <c:v>2.8070120000000003</c:v>
                </c:pt>
                <c:pt idx="11130">
                  <c:v>2.8005279999999999</c:v>
                </c:pt>
                <c:pt idx="11131">
                  <c:v>2.8010320000000002</c:v>
                </c:pt>
                <c:pt idx="11132">
                  <c:v>2.8048260000000003</c:v>
                </c:pt>
                <c:pt idx="11133">
                  <c:v>2.8055339999999998</c:v>
                </c:pt>
                <c:pt idx="11134">
                  <c:v>2.812656</c:v>
                </c:pt>
                <c:pt idx="11135">
                  <c:v>2.816173</c:v>
                </c:pt>
                <c:pt idx="11136">
                  <c:v>2.8092449999999998</c:v>
                </c:pt>
                <c:pt idx="11137">
                  <c:v>2.8117299999999998</c:v>
                </c:pt>
                <c:pt idx="11138">
                  <c:v>2.811931</c:v>
                </c:pt>
                <c:pt idx="11139">
                  <c:v>2.8136450000000002</c:v>
                </c:pt>
                <c:pt idx="11140">
                  <c:v>2.8208039999999999</c:v>
                </c:pt>
                <c:pt idx="11141">
                  <c:v>2.8141540000000003</c:v>
                </c:pt>
                <c:pt idx="11142">
                  <c:v>2.809841</c:v>
                </c:pt>
                <c:pt idx="11143">
                  <c:v>2.8134699999999997</c:v>
                </c:pt>
                <c:pt idx="11144">
                  <c:v>2.810006</c:v>
                </c:pt>
                <c:pt idx="11145">
                  <c:v>2.8043969999999998</c:v>
                </c:pt>
                <c:pt idx="11146">
                  <c:v>2.8075619999999999</c:v>
                </c:pt>
                <c:pt idx="11147">
                  <c:v>2.8104740000000001</c:v>
                </c:pt>
                <c:pt idx="11148">
                  <c:v>2.807528</c:v>
                </c:pt>
                <c:pt idx="11149">
                  <c:v>2.812643</c:v>
                </c:pt>
                <c:pt idx="11150">
                  <c:v>2.814209</c:v>
                </c:pt>
                <c:pt idx="11151">
                  <c:v>2.8077709999999998</c:v>
                </c:pt>
                <c:pt idx="11152">
                  <c:v>2.8055370000000002</c:v>
                </c:pt>
                <c:pt idx="11153">
                  <c:v>2.8099689999999997</c:v>
                </c:pt>
                <c:pt idx="11154">
                  <c:v>2.8142719999999999</c:v>
                </c:pt>
                <c:pt idx="11155">
                  <c:v>2.8087420000000001</c:v>
                </c:pt>
                <c:pt idx="11156">
                  <c:v>2.8127009999999997</c:v>
                </c:pt>
                <c:pt idx="11157">
                  <c:v>2.821933</c:v>
                </c:pt>
                <c:pt idx="11158">
                  <c:v>2.814365</c:v>
                </c:pt>
                <c:pt idx="11159">
                  <c:v>2.8077389999999998</c:v>
                </c:pt>
                <c:pt idx="11160">
                  <c:v>2.8080259999999999</c:v>
                </c:pt>
                <c:pt idx="11161">
                  <c:v>2.8111999999999999</c:v>
                </c:pt>
                <c:pt idx="11162">
                  <c:v>2.8160340000000001</c:v>
                </c:pt>
                <c:pt idx="11163">
                  <c:v>2.8130759999999997</c:v>
                </c:pt>
                <c:pt idx="11164">
                  <c:v>2.8100199999999997</c:v>
                </c:pt>
                <c:pt idx="11165">
                  <c:v>2.8196699999999999</c:v>
                </c:pt>
                <c:pt idx="11166">
                  <c:v>2.8174049999999999</c:v>
                </c:pt>
                <c:pt idx="11167">
                  <c:v>2.8069310000000001</c:v>
                </c:pt>
                <c:pt idx="11168">
                  <c:v>2.8195139999999999</c:v>
                </c:pt>
                <c:pt idx="11169">
                  <c:v>2.8202940000000001</c:v>
                </c:pt>
                <c:pt idx="11170">
                  <c:v>2.8057249999999998</c:v>
                </c:pt>
                <c:pt idx="11171">
                  <c:v>2.8100879999999999</c:v>
                </c:pt>
                <c:pt idx="11172">
                  <c:v>2.8135209999999997</c:v>
                </c:pt>
                <c:pt idx="11173">
                  <c:v>2.813507</c:v>
                </c:pt>
                <c:pt idx="11174">
                  <c:v>2.8170519999999999</c:v>
                </c:pt>
                <c:pt idx="11175">
                  <c:v>2.816103</c:v>
                </c:pt>
                <c:pt idx="11176">
                  <c:v>2.815131</c:v>
                </c:pt>
                <c:pt idx="11177">
                  <c:v>2.8187359999999999</c:v>
                </c:pt>
                <c:pt idx="11178">
                  <c:v>2.8211209999999998</c:v>
                </c:pt>
                <c:pt idx="11179">
                  <c:v>2.811461</c:v>
                </c:pt>
                <c:pt idx="11180">
                  <c:v>2.8081839999999998</c:v>
                </c:pt>
                <c:pt idx="11181">
                  <c:v>2.8148770000000001</c:v>
                </c:pt>
                <c:pt idx="11182">
                  <c:v>2.8114660000000002</c:v>
                </c:pt>
                <c:pt idx="11183">
                  <c:v>2.8150019999999998</c:v>
                </c:pt>
                <c:pt idx="11184">
                  <c:v>2.8269130000000002</c:v>
                </c:pt>
                <c:pt idx="11185">
                  <c:v>2.8193220000000001</c:v>
                </c:pt>
                <c:pt idx="11186">
                  <c:v>2.804036</c:v>
                </c:pt>
                <c:pt idx="11187">
                  <c:v>2.8124400000000001</c:v>
                </c:pt>
                <c:pt idx="11188">
                  <c:v>2.8237550000000002</c:v>
                </c:pt>
                <c:pt idx="11189">
                  <c:v>2.8195760000000001</c:v>
                </c:pt>
                <c:pt idx="11190">
                  <c:v>2.8187290000000003</c:v>
                </c:pt>
                <c:pt idx="11191">
                  <c:v>2.819007</c:v>
                </c:pt>
                <c:pt idx="11192">
                  <c:v>2.810273</c:v>
                </c:pt>
                <c:pt idx="11193">
                  <c:v>2.8132700000000002</c:v>
                </c:pt>
                <c:pt idx="11194">
                  <c:v>2.8199920000000001</c:v>
                </c:pt>
                <c:pt idx="11195">
                  <c:v>2.8138009999999998</c:v>
                </c:pt>
                <c:pt idx="11196">
                  <c:v>2.8133460000000001</c:v>
                </c:pt>
                <c:pt idx="11197">
                  <c:v>2.824271</c:v>
                </c:pt>
                <c:pt idx="11198">
                  <c:v>2.8277369999999999</c:v>
                </c:pt>
                <c:pt idx="11199">
                  <c:v>2.820824</c:v>
                </c:pt>
                <c:pt idx="11200">
                  <c:v>2.8220559999999999</c:v>
                </c:pt>
                <c:pt idx="11201">
                  <c:v>2.818263</c:v>
                </c:pt>
                <c:pt idx="11202">
                  <c:v>2.8160270000000001</c:v>
                </c:pt>
                <c:pt idx="11203">
                  <c:v>2.826038</c:v>
                </c:pt>
                <c:pt idx="11204">
                  <c:v>2.8259970000000001</c:v>
                </c:pt>
                <c:pt idx="11205">
                  <c:v>2.816789</c:v>
                </c:pt>
                <c:pt idx="11206">
                  <c:v>2.8199589999999999</c:v>
                </c:pt>
                <c:pt idx="11207">
                  <c:v>2.82538</c:v>
                </c:pt>
                <c:pt idx="11208">
                  <c:v>2.8255270000000001</c:v>
                </c:pt>
                <c:pt idx="11209">
                  <c:v>2.832554</c:v>
                </c:pt>
                <c:pt idx="11210">
                  <c:v>2.8281049999999999</c:v>
                </c:pt>
                <c:pt idx="11211">
                  <c:v>2.8086340000000001</c:v>
                </c:pt>
                <c:pt idx="11212">
                  <c:v>2.815318</c:v>
                </c:pt>
                <c:pt idx="11213">
                  <c:v>2.8217140000000001</c:v>
                </c:pt>
                <c:pt idx="11214">
                  <c:v>2.8039050000000003</c:v>
                </c:pt>
                <c:pt idx="11215">
                  <c:v>2.80918</c:v>
                </c:pt>
                <c:pt idx="11216">
                  <c:v>2.826578</c:v>
                </c:pt>
                <c:pt idx="11217">
                  <c:v>2.8282540000000003</c:v>
                </c:pt>
                <c:pt idx="11218">
                  <c:v>2.8305030000000002</c:v>
                </c:pt>
                <c:pt idx="11219">
                  <c:v>2.8314170000000001</c:v>
                </c:pt>
                <c:pt idx="11220">
                  <c:v>2.82701</c:v>
                </c:pt>
                <c:pt idx="11221">
                  <c:v>2.831588</c:v>
                </c:pt>
                <c:pt idx="11222">
                  <c:v>2.8343389999999999</c:v>
                </c:pt>
                <c:pt idx="11223">
                  <c:v>2.8194239999999997</c:v>
                </c:pt>
                <c:pt idx="11224">
                  <c:v>2.8139050000000001</c:v>
                </c:pt>
                <c:pt idx="11225">
                  <c:v>2.8231289999999998</c:v>
                </c:pt>
                <c:pt idx="11226">
                  <c:v>2.8189929999999999</c:v>
                </c:pt>
                <c:pt idx="11227">
                  <c:v>2.8101940000000001</c:v>
                </c:pt>
                <c:pt idx="11228">
                  <c:v>2.8171369999999998</c:v>
                </c:pt>
                <c:pt idx="11229">
                  <c:v>2.8264459999999998</c:v>
                </c:pt>
                <c:pt idx="11230">
                  <c:v>2.828865</c:v>
                </c:pt>
                <c:pt idx="11231">
                  <c:v>2.8400759999999998</c:v>
                </c:pt>
                <c:pt idx="11232">
                  <c:v>2.8369679999999997</c:v>
                </c:pt>
                <c:pt idx="11233">
                  <c:v>2.814133</c:v>
                </c:pt>
                <c:pt idx="11234">
                  <c:v>2.8194030000000003</c:v>
                </c:pt>
                <c:pt idx="11235">
                  <c:v>2.8248470000000001</c:v>
                </c:pt>
                <c:pt idx="11236">
                  <c:v>2.813806</c:v>
                </c:pt>
                <c:pt idx="11237">
                  <c:v>2.825361</c:v>
                </c:pt>
                <c:pt idx="11238">
                  <c:v>2.8309899999999999</c:v>
                </c:pt>
                <c:pt idx="11239">
                  <c:v>2.8143599999999998</c:v>
                </c:pt>
                <c:pt idx="11240">
                  <c:v>2.8182429999999998</c:v>
                </c:pt>
                <c:pt idx="11241">
                  <c:v>2.8353380000000001</c:v>
                </c:pt>
                <c:pt idx="11242">
                  <c:v>2.8327040000000001</c:v>
                </c:pt>
                <c:pt idx="11243">
                  <c:v>2.829189</c:v>
                </c:pt>
                <c:pt idx="11244">
                  <c:v>2.833332</c:v>
                </c:pt>
                <c:pt idx="11245">
                  <c:v>2.824792</c:v>
                </c:pt>
                <c:pt idx="11246">
                  <c:v>2.8291339999999998</c:v>
                </c:pt>
                <c:pt idx="11247">
                  <c:v>2.847699</c:v>
                </c:pt>
                <c:pt idx="11248">
                  <c:v>2.832735</c:v>
                </c:pt>
                <c:pt idx="11249">
                  <c:v>2.813561</c:v>
                </c:pt>
                <c:pt idx="11250">
                  <c:v>2.8284039999999999</c:v>
                </c:pt>
                <c:pt idx="11251">
                  <c:v>2.8393619999999999</c:v>
                </c:pt>
                <c:pt idx="11252">
                  <c:v>2.8249019999999998</c:v>
                </c:pt>
                <c:pt idx="11253">
                  <c:v>2.820891</c:v>
                </c:pt>
                <c:pt idx="11254">
                  <c:v>2.827709</c:v>
                </c:pt>
                <c:pt idx="11255">
                  <c:v>2.8174479999999997</c:v>
                </c:pt>
                <c:pt idx="11256">
                  <c:v>2.8145180000000001</c:v>
                </c:pt>
                <c:pt idx="11257">
                  <c:v>2.8230079999999997</c:v>
                </c:pt>
                <c:pt idx="11258">
                  <c:v>2.8260749999999999</c:v>
                </c:pt>
                <c:pt idx="11259">
                  <c:v>2.8385629999999997</c:v>
                </c:pt>
                <c:pt idx="11260">
                  <c:v>2.841942</c:v>
                </c:pt>
                <c:pt idx="11261">
                  <c:v>2.829002</c:v>
                </c:pt>
                <c:pt idx="11262">
                  <c:v>2.834918</c:v>
                </c:pt>
                <c:pt idx="11263">
                  <c:v>2.8461030000000003</c:v>
                </c:pt>
                <c:pt idx="11264">
                  <c:v>2.8290350000000002</c:v>
                </c:pt>
                <c:pt idx="11265">
                  <c:v>2.8172550000000003</c:v>
                </c:pt>
                <c:pt idx="11266">
                  <c:v>2.829078</c:v>
                </c:pt>
                <c:pt idx="11267">
                  <c:v>2.8278449999999999</c:v>
                </c:pt>
                <c:pt idx="11268">
                  <c:v>2.8284669999999998</c:v>
                </c:pt>
                <c:pt idx="11269">
                  <c:v>2.8390810000000002</c:v>
                </c:pt>
                <c:pt idx="11270">
                  <c:v>2.8289089999999999</c:v>
                </c:pt>
                <c:pt idx="11271">
                  <c:v>2.824935</c:v>
                </c:pt>
                <c:pt idx="11272">
                  <c:v>2.8362240000000001</c:v>
                </c:pt>
                <c:pt idx="11273">
                  <c:v>2.831191</c:v>
                </c:pt>
                <c:pt idx="11274">
                  <c:v>2.8250489999999999</c:v>
                </c:pt>
                <c:pt idx="11275">
                  <c:v>2.8312660000000003</c:v>
                </c:pt>
                <c:pt idx="11276">
                  <c:v>2.827102</c:v>
                </c:pt>
                <c:pt idx="11277">
                  <c:v>2.82138</c:v>
                </c:pt>
                <c:pt idx="11278">
                  <c:v>2.83182</c:v>
                </c:pt>
                <c:pt idx="11279">
                  <c:v>2.8386719999999999</c:v>
                </c:pt>
                <c:pt idx="11280">
                  <c:v>2.840789</c:v>
                </c:pt>
                <c:pt idx="11281">
                  <c:v>2.8401559999999999</c:v>
                </c:pt>
                <c:pt idx="11282">
                  <c:v>2.8343030000000002</c:v>
                </c:pt>
                <c:pt idx="11283">
                  <c:v>2.8341000000000003</c:v>
                </c:pt>
                <c:pt idx="11284">
                  <c:v>2.8332299999999999</c:v>
                </c:pt>
                <c:pt idx="11285">
                  <c:v>2.8355090000000001</c:v>
                </c:pt>
                <c:pt idx="11286">
                  <c:v>2.8320669999999999</c:v>
                </c:pt>
                <c:pt idx="11287">
                  <c:v>2.8288880000000001</c:v>
                </c:pt>
                <c:pt idx="11288">
                  <c:v>2.837469</c:v>
                </c:pt>
                <c:pt idx="11289">
                  <c:v>2.8285130000000001</c:v>
                </c:pt>
                <c:pt idx="11290">
                  <c:v>2.8265320000000003</c:v>
                </c:pt>
                <c:pt idx="11291">
                  <c:v>2.8468679999999997</c:v>
                </c:pt>
                <c:pt idx="11292">
                  <c:v>2.839645</c:v>
                </c:pt>
                <c:pt idx="11293">
                  <c:v>2.8278400000000001</c:v>
                </c:pt>
                <c:pt idx="11294">
                  <c:v>2.8368770000000003</c:v>
                </c:pt>
                <c:pt idx="11295">
                  <c:v>2.8362879999999997</c:v>
                </c:pt>
                <c:pt idx="11296">
                  <c:v>2.8313820000000001</c:v>
                </c:pt>
                <c:pt idx="11297">
                  <c:v>2.842155</c:v>
                </c:pt>
                <c:pt idx="11298">
                  <c:v>2.8419730000000003</c:v>
                </c:pt>
                <c:pt idx="11299">
                  <c:v>2.8286439999999997</c:v>
                </c:pt>
                <c:pt idx="11300">
                  <c:v>2.837183</c:v>
                </c:pt>
                <c:pt idx="11301">
                  <c:v>2.8419790000000003</c:v>
                </c:pt>
                <c:pt idx="11302">
                  <c:v>2.8301080000000001</c:v>
                </c:pt>
                <c:pt idx="11303">
                  <c:v>2.8328500000000001</c:v>
                </c:pt>
                <c:pt idx="11304">
                  <c:v>2.8362750000000001</c:v>
                </c:pt>
                <c:pt idx="11305">
                  <c:v>2.8312569999999999</c:v>
                </c:pt>
                <c:pt idx="11306">
                  <c:v>2.8359369999999999</c:v>
                </c:pt>
                <c:pt idx="11307">
                  <c:v>2.845037</c:v>
                </c:pt>
                <c:pt idx="11308">
                  <c:v>2.8363320000000001</c:v>
                </c:pt>
                <c:pt idx="11309">
                  <c:v>2.8266970000000002</c:v>
                </c:pt>
                <c:pt idx="11310">
                  <c:v>2.8413740000000001</c:v>
                </c:pt>
                <c:pt idx="11311">
                  <c:v>2.8454639999999998</c:v>
                </c:pt>
                <c:pt idx="11312">
                  <c:v>2.835966</c:v>
                </c:pt>
                <c:pt idx="11313">
                  <c:v>2.8431600000000001</c:v>
                </c:pt>
                <c:pt idx="11314">
                  <c:v>2.8437770000000002</c:v>
                </c:pt>
                <c:pt idx="11315">
                  <c:v>2.8344750000000003</c:v>
                </c:pt>
                <c:pt idx="11316">
                  <c:v>2.8435670000000002</c:v>
                </c:pt>
                <c:pt idx="11317">
                  <c:v>2.847559</c:v>
                </c:pt>
                <c:pt idx="11318">
                  <c:v>2.8345979999999997</c:v>
                </c:pt>
                <c:pt idx="11319">
                  <c:v>2.8399320000000001</c:v>
                </c:pt>
                <c:pt idx="11320">
                  <c:v>2.8475570000000001</c:v>
                </c:pt>
                <c:pt idx="11321">
                  <c:v>2.8300179999999999</c:v>
                </c:pt>
                <c:pt idx="11322">
                  <c:v>2.825914</c:v>
                </c:pt>
                <c:pt idx="11323">
                  <c:v>2.8379110000000001</c:v>
                </c:pt>
                <c:pt idx="11324">
                  <c:v>2.8315570000000001</c:v>
                </c:pt>
                <c:pt idx="11325">
                  <c:v>2.8290410000000001</c:v>
                </c:pt>
                <c:pt idx="11326">
                  <c:v>2.8429099999999998</c:v>
                </c:pt>
                <c:pt idx="11327">
                  <c:v>2.8416860000000002</c:v>
                </c:pt>
                <c:pt idx="11328">
                  <c:v>2.8275350000000001</c:v>
                </c:pt>
                <c:pt idx="11329">
                  <c:v>2.8408009999999999</c:v>
                </c:pt>
                <c:pt idx="11330">
                  <c:v>2.861154</c:v>
                </c:pt>
                <c:pt idx="11331">
                  <c:v>2.853256</c:v>
                </c:pt>
                <c:pt idx="11332">
                  <c:v>2.8497330000000001</c:v>
                </c:pt>
                <c:pt idx="11333">
                  <c:v>2.8503970000000001</c:v>
                </c:pt>
                <c:pt idx="11334">
                  <c:v>2.8388659999999999</c:v>
                </c:pt>
                <c:pt idx="11335">
                  <c:v>2.8380860000000001</c:v>
                </c:pt>
                <c:pt idx="11336">
                  <c:v>2.842438</c:v>
                </c:pt>
                <c:pt idx="11337">
                  <c:v>2.835985</c:v>
                </c:pt>
                <c:pt idx="11338">
                  <c:v>2.8281339999999999</c:v>
                </c:pt>
                <c:pt idx="11339">
                  <c:v>2.8395450000000002</c:v>
                </c:pt>
                <c:pt idx="11340">
                  <c:v>2.8501449999999999</c:v>
                </c:pt>
                <c:pt idx="11341">
                  <c:v>2.84423</c:v>
                </c:pt>
                <c:pt idx="11342">
                  <c:v>2.8416009999999998</c:v>
                </c:pt>
                <c:pt idx="11343">
                  <c:v>2.8432230000000001</c:v>
                </c:pt>
                <c:pt idx="11344">
                  <c:v>2.844643</c:v>
                </c:pt>
                <c:pt idx="11345">
                  <c:v>2.8416889999999997</c:v>
                </c:pt>
                <c:pt idx="11346">
                  <c:v>2.8356120000000002</c:v>
                </c:pt>
                <c:pt idx="11347">
                  <c:v>2.8386360000000002</c:v>
                </c:pt>
                <c:pt idx="11348">
                  <c:v>2.843334</c:v>
                </c:pt>
                <c:pt idx="11349">
                  <c:v>2.8436570000000003</c:v>
                </c:pt>
                <c:pt idx="11350">
                  <c:v>2.8433070000000003</c:v>
                </c:pt>
                <c:pt idx="11351">
                  <c:v>2.849507</c:v>
                </c:pt>
                <c:pt idx="11352">
                  <c:v>2.8543210000000001</c:v>
                </c:pt>
                <c:pt idx="11353">
                  <c:v>2.8518680000000001</c:v>
                </c:pt>
                <c:pt idx="11354">
                  <c:v>2.855801</c:v>
                </c:pt>
                <c:pt idx="11355">
                  <c:v>2.8542730000000001</c:v>
                </c:pt>
                <c:pt idx="11356">
                  <c:v>2.8402229999999999</c:v>
                </c:pt>
                <c:pt idx="11357">
                  <c:v>2.8424830000000001</c:v>
                </c:pt>
                <c:pt idx="11358">
                  <c:v>2.8487720000000003</c:v>
                </c:pt>
                <c:pt idx="11359">
                  <c:v>2.8380929999999998</c:v>
                </c:pt>
                <c:pt idx="11360">
                  <c:v>2.835782</c:v>
                </c:pt>
                <c:pt idx="11361">
                  <c:v>2.847127</c:v>
                </c:pt>
                <c:pt idx="11362">
                  <c:v>2.8482419999999999</c:v>
                </c:pt>
                <c:pt idx="11363">
                  <c:v>2.8447050000000003</c:v>
                </c:pt>
                <c:pt idx="11364">
                  <c:v>2.845701</c:v>
                </c:pt>
                <c:pt idx="11365">
                  <c:v>2.8413200000000001</c:v>
                </c:pt>
                <c:pt idx="11366">
                  <c:v>2.8452130000000002</c:v>
                </c:pt>
                <c:pt idx="11367">
                  <c:v>2.8566029999999998</c:v>
                </c:pt>
                <c:pt idx="11368">
                  <c:v>2.8572129999999998</c:v>
                </c:pt>
                <c:pt idx="11369">
                  <c:v>2.8503129999999999</c:v>
                </c:pt>
                <c:pt idx="11370">
                  <c:v>2.8479570000000001</c:v>
                </c:pt>
                <c:pt idx="11371">
                  <c:v>2.8475839999999999</c:v>
                </c:pt>
                <c:pt idx="11372">
                  <c:v>2.8456479999999997</c:v>
                </c:pt>
                <c:pt idx="11373">
                  <c:v>2.849796</c:v>
                </c:pt>
                <c:pt idx="11374">
                  <c:v>2.8480080000000001</c:v>
                </c:pt>
                <c:pt idx="11375">
                  <c:v>2.840643</c:v>
                </c:pt>
                <c:pt idx="11376">
                  <c:v>2.8480470000000002</c:v>
                </c:pt>
                <c:pt idx="11377">
                  <c:v>2.8535019999999998</c:v>
                </c:pt>
                <c:pt idx="11378">
                  <c:v>2.8476319999999999</c:v>
                </c:pt>
                <c:pt idx="11379">
                  <c:v>2.8473109999999999</c:v>
                </c:pt>
                <c:pt idx="11380">
                  <c:v>2.8493580000000001</c:v>
                </c:pt>
                <c:pt idx="11381">
                  <c:v>2.8466480000000001</c:v>
                </c:pt>
                <c:pt idx="11382">
                  <c:v>2.8455779999999997</c:v>
                </c:pt>
                <c:pt idx="11383">
                  <c:v>2.8506369999999999</c:v>
                </c:pt>
                <c:pt idx="11384">
                  <c:v>2.8447649999999998</c:v>
                </c:pt>
                <c:pt idx="11385">
                  <c:v>2.843521</c:v>
                </c:pt>
                <c:pt idx="11386">
                  <c:v>2.8630940000000002</c:v>
                </c:pt>
                <c:pt idx="11387">
                  <c:v>2.8575109999999997</c:v>
                </c:pt>
                <c:pt idx="11388">
                  <c:v>2.8437770000000002</c:v>
                </c:pt>
                <c:pt idx="11389">
                  <c:v>2.861256</c:v>
                </c:pt>
                <c:pt idx="11390">
                  <c:v>2.8645750000000003</c:v>
                </c:pt>
                <c:pt idx="11391">
                  <c:v>2.8447180000000003</c:v>
                </c:pt>
                <c:pt idx="11392">
                  <c:v>2.851226</c:v>
                </c:pt>
                <c:pt idx="11393">
                  <c:v>2.8646560000000001</c:v>
                </c:pt>
                <c:pt idx="11394">
                  <c:v>2.8525900000000002</c:v>
                </c:pt>
                <c:pt idx="11395">
                  <c:v>2.848738</c:v>
                </c:pt>
                <c:pt idx="11396">
                  <c:v>2.854956</c:v>
                </c:pt>
                <c:pt idx="11397">
                  <c:v>2.8463400000000001</c:v>
                </c:pt>
                <c:pt idx="11398">
                  <c:v>2.841898</c:v>
                </c:pt>
                <c:pt idx="11399">
                  <c:v>2.8452890000000002</c:v>
                </c:pt>
                <c:pt idx="11400">
                  <c:v>2.8475220000000001</c:v>
                </c:pt>
                <c:pt idx="11401">
                  <c:v>2.845853</c:v>
                </c:pt>
                <c:pt idx="11402">
                  <c:v>2.8445260000000001</c:v>
                </c:pt>
                <c:pt idx="11403">
                  <c:v>2.8512200000000001</c:v>
                </c:pt>
                <c:pt idx="11404">
                  <c:v>2.8549929999999999</c:v>
                </c:pt>
                <c:pt idx="11405">
                  <c:v>2.8567670000000001</c:v>
                </c:pt>
                <c:pt idx="11406">
                  <c:v>2.8566929999999999</c:v>
                </c:pt>
                <c:pt idx="11407">
                  <c:v>2.8521399999999999</c:v>
                </c:pt>
                <c:pt idx="11408">
                  <c:v>2.8560439999999998</c:v>
                </c:pt>
                <c:pt idx="11409">
                  <c:v>2.8593320000000002</c:v>
                </c:pt>
                <c:pt idx="11410">
                  <c:v>2.8560730000000003</c:v>
                </c:pt>
                <c:pt idx="11411">
                  <c:v>2.8536320000000002</c:v>
                </c:pt>
                <c:pt idx="11412">
                  <c:v>2.857602</c:v>
                </c:pt>
                <c:pt idx="11413">
                  <c:v>2.8620080000000003</c:v>
                </c:pt>
                <c:pt idx="11414">
                  <c:v>2.8599730000000001</c:v>
                </c:pt>
                <c:pt idx="11415">
                  <c:v>2.855569</c:v>
                </c:pt>
                <c:pt idx="11416">
                  <c:v>2.85005</c:v>
                </c:pt>
                <c:pt idx="11417">
                  <c:v>2.8530769999999999</c:v>
                </c:pt>
                <c:pt idx="11418">
                  <c:v>2.8576769999999998</c:v>
                </c:pt>
                <c:pt idx="11419">
                  <c:v>2.8550070000000001</c:v>
                </c:pt>
                <c:pt idx="11420">
                  <c:v>2.857361</c:v>
                </c:pt>
                <c:pt idx="11421">
                  <c:v>2.8610660000000001</c:v>
                </c:pt>
                <c:pt idx="11422">
                  <c:v>2.8593500000000001</c:v>
                </c:pt>
                <c:pt idx="11423">
                  <c:v>2.8537140000000001</c:v>
                </c:pt>
                <c:pt idx="11424">
                  <c:v>2.8519319999999997</c:v>
                </c:pt>
                <c:pt idx="11425">
                  <c:v>2.8515709999999999</c:v>
                </c:pt>
                <c:pt idx="11426">
                  <c:v>2.851534</c:v>
                </c:pt>
                <c:pt idx="11427">
                  <c:v>2.85832</c:v>
                </c:pt>
                <c:pt idx="11428">
                  <c:v>2.8590599999999999</c:v>
                </c:pt>
                <c:pt idx="11429">
                  <c:v>2.8566479999999999</c:v>
                </c:pt>
                <c:pt idx="11430">
                  <c:v>2.8626940000000003</c:v>
                </c:pt>
                <c:pt idx="11431">
                  <c:v>2.8576030000000001</c:v>
                </c:pt>
                <c:pt idx="11432">
                  <c:v>2.8514710000000001</c:v>
                </c:pt>
                <c:pt idx="11433">
                  <c:v>2.8596750000000002</c:v>
                </c:pt>
                <c:pt idx="11434">
                  <c:v>2.8615950000000003</c:v>
                </c:pt>
                <c:pt idx="11435">
                  <c:v>2.857621</c:v>
                </c:pt>
                <c:pt idx="11436">
                  <c:v>2.8624330000000002</c:v>
                </c:pt>
                <c:pt idx="11437">
                  <c:v>2.8660639999999997</c:v>
                </c:pt>
                <c:pt idx="11438">
                  <c:v>2.854063</c:v>
                </c:pt>
                <c:pt idx="11439">
                  <c:v>2.8550529999999998</c:v>
                </c:pt>
                <c:pt idx="11440">
                  <c:v>2.8657529999999998</c:v>
                </c:pt>
                <c:pt idx="11441">
                  <c:v>2.859127</c:v>
                </c:pt>
                <c:pt idx="11442">
                  <c:v>2.855918</c:v>
                </c:pt>
                <c:pt idx="11443">
                  <c:v>2.8585579999999999</c:v>
                </c:pt>
                <c:pt idx="11444">
                  <c:v>2.855664</c:v>
                </c:pt>
                <c:pt idx="11445">
                  <c:v>2.856277</c:v>
                </c:pt>
                <c:pt idx="11446">
                  <c:v>2.8612549999999999</c:v>
                </c:pt>
                <c:pt idx="11447">
                  <c:v>2.8628309999999999</c:v>
                </c:pt>
                <c:pt idx="11448">
                  <c:v>2.864576</c:v>
                </c:pt>
                <c:pt idx="11449">
                  <c:v>2.8698079999999999</c:v>
                </c:pt>
                <c:pt idx="11450">
                  <c:v>2.8619319999999999</c:v>
                </c:pt>
                <c:pt idx="11451">
                  <c:v>2.857898</c:v>
                </c:pt>
                <c:pt idx="11452">
                  <c:v>2.864036</c:v>
                </c:pt>
                <c:pt idx="11453">
                  <c:v>2.8618839999999999</c:v>
                </c:pt>
                <c:pt idx="11454">
                  <c:v>2.861402</c:v>
                </c:pt>
                <c:pt idx="11455">
                  <c:v>2.8651109999999997</c:v>
                </c:pt>
                <c:pt idx="11456">
                  <c:v>2.8661650000000001</c:v>
                </c:pt>
                <c:pt idx="11457">
                  <c:v>2.8634059999999999</c:v>
                </c:pt>
                <c:pt idx="11458">
                  <c:v>2.860744</c:v>
                </c:pt>
                <c:pt idx="11459">
                  <c:v>2.8646250000000002</c:v>
                </c:pt>
                <c:pt idx="11460">
                  <c:v>2.8646529999999997</c:v>
                </c:pt>
                <c:pt idx="11461">
                  <c:v>2.8632429999999998</c:v>
                </c:pt>
                <c:pt idx="11462">
                  <c:v>2.8683740000000002</c:v>
                </c:pt>
                <c:pt idx="11463">
                  <c:v>2.86551</c:v>
                </c:pt>
                <c:pt idx="11464">
                  <c:v>2.8575619999999997</c:v>
                </c:pt>
                <c:pt idx="11465">
                  <c:v>2.8570440000000001</c:v>
                </c:pt>
                <c:pt idx="11466">
                  <c:v>2.8592519999999997</c:v>
                </c:pt>
                <c:pt idx="11467">
                  <c:v>2.8641040000000002</c:v>
                </c:pt>
                <c:pt idx="11468">
                  <c:v>2.8682660000000002</c:v>
                </c:pt>
                <c:pt idx="11469">
                  <c:v>2.8635980000000001</c:v>
                </c:pt>
                <c:pt idx="11470">
                  <c:v>2.8613520000000001</c:v>
                </c:pt>
                <c:pt idx="11471">
                  <c:v>2.8661409999999998</c:v>
                </c:pt>
                <c:pt idx="11472">
                  <c:v>2.861561</c:v>
                </c:pt>
                <c:pt idx="11473">
                  <c:v>2.8617919999999999</c:v>
                </c:pt>
                <c:pt idx="11474">
                  <c:v>2.8684089999999998</c:v>
                </c:pt>
                <c:pt idx="11475">
                  <c:v>2.860471</c:v>
                </c:pt>
                <c:pt idx="11476">
                  <c:v>2.8564759999999998</c:v>
                </c:pt>
                <c:pt idx="11477">
                  <c:v>2.8635710000000003</c:v>
                </c:pt>
                <c:pt idx="11478">
                  <c:v>2.8637639999999998</c:v>
                </c:pt>
                <c:pt idx="11479">
                  <c:v>2.8617049999999997</c:v>
                </c:pt>
                <c:pt idx="11480">
                  <c:v>2.8695560000000002</c:v>
                </c:pt>
                <c:pt idx="11481">
                  <c:v>2.8792080000000002</c:v>
                </c:pt>
                <c:pt idx="11482">
                  <c:v>2.8752</c:v>
                </c:pt>
                <c:pt idx="11483">
                  <c:v>2.865926</c:v>
                </c:pt>
                <c:pt idx="11484">
                  <c:v>2.8617170000000001</c:v>
                </c:pt>
                <c:pt idx="11485">
                  <c:v>2.8614920000000001</c:v>
                </c:pt>
                <c:pt idx="11486">
                  <c:v>2.8656230000000003</c:v>
                </c:pt>
                <c:pt idx="11487">
                  <c:v>2.8680859999999999</c:v>
                </c:pt>
                <c:pt idx="11488">
                  <c:v>2.8686410000000002</c:v>
                </c:pt>
                <c:pt idx="11489">
                  <c:v>2.8658479999999997</c:v>
                </c:pt>
                <c:pt idx="11490">
                  <c:v>2.8688199999999999</c:v>
                </c:pt>
                <c:pt idx="11491">
                  <c:v>2.8716660000000003</c:v>
                </c:pt>
                <c:pt idx="11492">
                  <c:v>2.8681350000000001</c:v>
                </c:pt>
                <c:pt idx="11493">
                  <c:v>2.8743810000000001</c:v>
                </c:pt>
                <c:pt idx="11494">
                  <c:v>2.8741180000000002</c:v>
                </c:pt>
                <c:pt idx="11495">
                  <c:v>2.8658739999999998</c:v>
                </c:pt>
                <c:pt idx="11496">
                  <c:v>2.8748480000000001</c:v>
                </c:pt>
                <c:pt idx="11497">
                  <c:v>2.8745620000000001</c:v>
                </c:pt>
                <c:pt idx="11498">
                  <c:v>2.8574250000000001</c:v>
                </c:pt>
                <c:pt idx="11499">
                  <c:v>2.8556400000000002</c:v>
                </c:pt>
                <c:pt idx="11500">
                  <c:v>2.8621030000000003</c:v>
                </c:pt>
                <c:pt idx="11501">
                  <c:v>2.8658299999999999</c:v>
                </c:pt>
                <c:pt idx="11502">
                  <c:v>2.876363</c:v>
                </c:pt>
                <c:pt idx="11503">
                  <c:v>2.8788970000000003</c:v>
                </c:pt>
                <c:pt idx="11504">
                  <c:v>2.8720059999999998</c:v>
                </c:pt>
                <c:pt idx="11505">
                  <c:v>2.8763890000000001</c:v>
                </c:pt>
                <c:pt idx="11506">
                  <c:v>2.876017</c:v>
                </c:pt>
                <c:pt idx="11507">
                  <c:v>2.8670610000000001</c:v>
                </c:pt>
                <c:pt idx="11508">
                  <c:v>2.8675709999999999</c:v>
                </c:pt>
                <c:pt idx="11509">
                  <c:v>2.8676880000000002</c:v>
                </c:pt>
                <c:pt idx="11510">
                  <c:v>2.8636999999999997</c:v>
                </c:pt>
                <c:pt idx="11511">
                  <c:v>2.8676019999999998</c:v>
                </c:pt>
                <c:pt idx="11512">
                  <c:v>2.8752740000000001</c:v>
                </c:pt>
                <c:pt idx="11513">
                  <c:v>2.868932</c:v>
                </c:pt>
                <c:pt idx="11514">
                  <c:v>2.8602119999999998</c:v>
                </c:pt>
                <c:pt idx="11515">
                  <c:v>2.872214</c:v>
                </c:pt>
                <c:pt idx="11516">
                  <c:v>2.8810549999999999</c:v>
                </c:pt>
                <c:pt idx="11517">
                  <c:v>2.876477</c:v>
                </c:pt>
                <c:pt idx="11518">
                  <c:v>2.870924</c:v>
                </c:pt>
                <c:pt idx="11519">
                  <c:v>2.8643460000000003</c:v>
                </c:pt>
                <c:pt idx="11520">
                  <c:v>2.864557</c:v>
                </c:pt>
                <c:pt idx="11521">
                  <c:v>2.8736410000000001</c:v>
                </c:pt>
                <c:pt idx="11522">
                  <c:v>2.8792219999999999</c:v>
                </c:pt>
                <c:pt idx="11523">
                  <c:v>2.8709800000000003</c:v>
                </c:pt>
                <c:pt idx="11524">
                  <c:v>2.8732920000000002</c:v>
                </c:pt>
                <c:pt idx="11525">
                  <c:v>2.8892169999999999</c:v>
                </c:pt>
                <c:pt idx="11526">
                  <c:v>2.8861309999999998</c:v>
                </c:pt>
                <c:pt idx="11527">
                  <c:v>2.8780489999999999</c:v>
                </c:pt>
                <c:pt idx="11528">
                  <c:v>2.8801740000000002</c:v>
                </c:pt>
                <c:pt idx="11529">
                  <c:v>2.8784799999999997</c:v>
                </c:pt>
                <c:pt idx="11530">
                  <c:v>2.8728020000000001</c:v>
                </c:pt>
                <c:pt idx="11531">
                  <c:v>2.8638319999999999</c:v>
                </c:pt>
                <c:pt idx="11532">
                  <c:v>2.8556490000000001</c:v>
                </c:pt>
                <c:pt idx="11533">
                  <c:v>2.8631979999999997</c:v>
                </c:pt>
                <c:pt idx="11534">
                  <c:v>2.8776859999999997</c:v>
                </c:pt>
                <c:pt idx="11535">
                  <c:v>2.880271</c:v>
                </c:pt>
                <c:pt idx="11536">
                  <c:v>2.8801480000000002</c:v>
                </c:pt>
                <c:pt idx="11537">
                  <c:v>2.8900749999999999</c:v>
                </c:pt>
                <c:pt idx="11538">
                  <c:v>2.8843230000000002</c:v>
                </c:pt>
                <c:pt idx="11539">
                  <c:v>2.8716680000000001</c:v>
                </c:pt>
                <c:pt idx="11540">
                  <c:v>2.8855189999999999</c:v>
                </c:pt>
                <c:pt idx="11541">
                  <c:v>2.8891100000000001</c:v>
                </c:pt>
                <c:pt idx="11542">
                  <c:v>2.8683639999999997</c:v>
                </c:pt>
                <c:pt idx="11543">
                  <c:v>2.8633310000000001</c:v>
                </c:pt>
                <c:pt idx="11544">
                  <c:v>2.8721540000000001</c:v>
                </c:pt>
                <c:pt idx="11545">
                  <c:v>2.8680639999999999</c:v>
                </c:pt>
                <c:pt idx="11546">
                  <c:v>2.8617749999999997</c:v>
                </c:pt>
                <c:pt idx="11547">
                  <c:v>2.8707950000000002</c:v>
                </c:pt>
                <c:pt idx="11548">
                  <c:v>2.87724</c:v>
                </c:pt>
                <c:pt idx="11549">
                  <c:v>2.878898</c:v>
                </c:pt>
                <c:pt idx="11550">
                  <c:v>2.8824939999999999</c:v>
                </c:pt>
                <c:pt idx="11551">
                  <c:v>2.879359</c:v>
                </c:pt>
                <c:pt idx="11552">
                  <c:v>2.8762280000000002</c:v>
                </c:pt>
                <c:pt idx="11553">
                  <c:v>2.8812059999999997</c:v>
                </c:pt>
                <c:pt idx="11554">
                  <c:v>2.8820009999999998</c:v>
                </c:pt>
                <c:pt idx="11555">
                  <c:v>2.879076</c:v>
                </c:pt>
                <c:pt idx="11556">
                  <c:v>2.8852729999999998</c:v>
                </c:pt>
                <c:pt idx="11557">
                  <c:v>2.8817940000000002</c:v>
                </c:pt>
                <c:pt idx="11558">
                  <c:v>2.8722399999999997</c:v>
                </c:pt>
                <c:pt idx="11559">
                  <c:v>2.877097</c:v>
                </c:pt>
                <c:pt idx="11560">
                  <c:v>2.8772359999999999</c:v>
                </c:pt>
                <c:pt idx="11561">
                  <c:v>2.8801950000000001</c:v>
                </c:pt>
                <c:pt idx="11562">
                  <c:v>2.8912420000000001</c:v>
                </c:pt>
                <c:pt idx="11563">
                  <c:v>2.884455</c:v>
                </c:pt>
                <c:pt idx="11564">
                  <c:v>2.8713889999999997</c:v>
                </c:pt>
                <c:pt idx="11565">
                  <c:v>2.8763269999999999</c:v>
                </c:pt>
                <c:pt idx="11566">
                  <c:v>2.8904350000000001</c:v>
                </c:pt>
                <c:pt idx="11567">
                  <c:v>2.884938</c:v>
                </c:pt>
                <c:pt idx="11568">
                  <c:v>2.8706879999999999</c:v>
                </c:pt>
                <c:pt idx="11569">
                  <c:v>2.874034</c:v>
                </c:pt>
                <c:pt idx="11570">
                  <c:v>2.8740259999999997</c:v>
                </c:pt>
                <c:pt idx="11571">
                  <c:v>2.8765970000000003</c:v>
                </c:pt>
                <c:pt idx="11572">
                  <c:v>2.883661</c:v>
                </c:pt>
                <c:pt idx="11573">
                  <c:v>2.879788</c:v>
                </c:pt>
                <c:pt idx="11574">
                  <c:v>2.8778389999999998</c:v>
                </c:pt>
                <c:pt idx="11575">
                  <c:v>2.8823859999999999</c:v>
                </c:pt>
                <c:pt idx="11576">
                  <c:v>2.889408</c:v>
                </c:pt>
                <c:pt idx="11577">
                  <c:v>2.8891239999999998</c:v>
                </c:pt>
                <c:pt idx="11578">
                  <c:v>2.8857010000000001</c:v>
                </c:pt>
                <c:pt idx="11579">
                  <c:v>2.8847420000000001</c:v>
                </c:pt>
                <c:pt idx="11580">
                  <c:v>2.8813230000000001</c:v>
                </c:pt>
                <c:pt idx="11581">
                  <c:v>2.8864369999999999</c:v>
                </c:pt>
                <c:pt idx="11582">
                  <c:v>2.8913009999999999</c:v>
                </c:pt>
                <c:pt idx="11583">
                  <c:v>2.884023</c:v>
                </c:pt>
                <c:pt idx="11584">
                  <c:v>2.8819090000000003</c:v>
                </c:pt>
                <c:pt idx="11585">
                  <c:v>2.8854500000000001</c:v>
                </c:pt>
                <c:pt idx="11586">
                  <c:v>2.8791389999999999</c:v>
                </c:pt>
                <c:pt idx="11587">
                  <c:v>2.875623</c:v>
                </c:pt>
                <c:pt idx="11588">
                  <c:v>2.8866139999999998</c:v>
                </c:pt>
                <c:pt idx="11589">
                  <c:v>2.8871709999999999</c:v>
                </c:pt>
                <c:pt idx="11590">
                  <c:v>2.8841989999999997</c:v>
                </c:pt>
                <c:pt idx="11591">
                  <c:v>2.8891089999999999</c:v>
                </c:pt>
                <c:pt idx="11592">
                  <c:v>2.8796539999999999</c:v>
                </c:pt>
                <c:pt idx="11593">
                  <c:v>2.8796200000000001</c:v>
                </c:pt>
                <c:pt idx="11594">
                  <c:v>2.8922189999999999</c:v>
                </c:pt>
                <c:pt idx="11595">
                  <c:v>2.880744</c:v>
                </c:pt>
                <c:pt idx="11596">
                  <c:v>2.8682449999999999</c:v>
                </c:pt>
                <c:pt idx="11597">
                  <c:v>2.8832849999999999</c:v>
                </c:pt>
                <c:pt idx="11598">
                  <c:v>2.8946620000000003</c:v>
                </c:pt>
                <c:pt idx="11599">
                  <c:v>2.8871039999999999</c:v>
                </c:pt>
                <c:pt idx="11600">
                  <c:v>2.890104</c:v>
                </c:pt>
                <c:pt idx="11601">
                  <c:v>2.8917570000000001</c:v>
                </c:pt>
                <c:pt idx="11602">
                  <c:v>2.8833850000000001</c:v>
                </c:pt>
                <c:pt idx="11603">
                  <c:v>2.893392</c:v>
                </c:pt>
                <c:pt idx="11604">
                  <c:v>2.8968290000000003</c:v>
                </c:pt>
                <c:pt idx="11605">
                  <c:v>2.8874050000000002</c:v>
                </c:pt>
                <c:pt idx="11606">
                  <c:v>2.8918010000000001</c:v>
                </c:pt>
                <c:pt idx="11607">
                  <c:v>2.8864890000000001</c:v>
                </c:pt>
                <c:pt idx="11608">
                  <c:v>2.8786290000000001</c:v>
                </c:pt>
                <c:pt idx="11609">
                  <c:v>2.8947950000000002</c:v>
                </c:pt>
                <c:pt idx="11610">
                  <c:v>2.896083</c:v>
                </c:pt>
                <c:pt idx="11611">
                  <c:v>2.8745000000000003</c:v>
                </c:pt>
                <c:pt idx="11612">
                  <c:v>2.878279</c:v>
                </c:pt>
                <c:pt idx="11613">
                  <c:v>2.893621</c:v>
                </c:pt>
                <c:pt idx="11614">
                  <c:v>2.888455</c:v>
                </c:pt>
                <c:pt idx="11615">
                  <c:v>2.883203</c:v>
                </c:pt>
                <c:pt idx="11616">
                  <c:v>2.8885879999999999</c:v>
                </c:pt>
                <c:pt idx="11617">
                  <c:v>2.8925920000000001</c:v>
                </c:pt>
                <c:pt idx="11618">
                  <c:v>2.8827100000000003</c:v>
                </c:pt>
                <c:pt idx="11619">
                  <c:v>2.8767329999999998</c:v>
                </c:pt>
                <c:pt idx="11620">
                  <c:v>2.8891900000000001</c:v>
                </c:pt>
                <c:pt idx="11621">
                  <c:v>2.8960569999999999</c:v>
                </c:pt>
                <c:pt idx="11622">
                  <c:v>2.8938040000000003</c:v>
                </c:pt>
                <c:pt idx="11623">
                  <c:v>2.8923449999999997</c:v>
                </c:pt>
                <c:pt idx="11624">
                  <c:v>2.8933559999999998</c:v>
                </c:pt>
                <c:pt idx="11625">
                  <c:v>2.8957030000000001</c:v>
                </c:pt>
                <c:pt idx="11626">
                  <c:v>2.8953800000000003</c:v>
                </c:pt>
                <c:pt idx="11627">
                  <c:v>2.896112</c:v>
                </c:pt>
                <c:pt idx="11628">
                  <c:v>2.8939170000000001</c:v>
                </c:pt>
                <c:pt idx="11629">
                  <c:v>2.886253</c:v>
                </c:pt>
                <c:pt idx="11630">
                  <c:v>2.881526</c:v>
                </c:pt>
                <c:pt idx="11631">
                  <c:v>2.8823179999999997</c:v>
                </c:pt>
                <c:pt idx="11632">
                  <c:v>2.8882560000000002</c:v>
                </c:pt>
                <c:pt idx="11633">
                  <c:v>2.8906780000000003</c:v>
                </c:pt>
                <c:pt idx="11634">
                  <c:v>2.8948939999999999</c:v>
                </c:pt>
                <c:pt idx="11635">
                  <c:v>2.8958010000000001</c:v>
                </c:pt>
                <c:pt idx="11636">
                  <c:v>2.8845320000000001</c:v>
                </c:pt>
                <c:pt idx="11637">
                  <c:v>2.888023</c:v>
                </c:pt>
                <c:pt idx="11638">
                  <c:v>2.8992329999999997</c:v>
                </c:pt>
                <c:pt idx="11639">
                  <c:v>2.8946719999999999</c:v>
                </c:pt>
                <c:pt idx="11640">
                  <c:v>2.8949509999999998</c:v>
                </c:pt>
                <c:pt idx="11641">
                  <c:v>2.9038370000000002</c:v>
                </c:pt>
                <c:pt idx="11642">
                  <c:v>2.8980230000000002</c:v>
                </c:pt>
                <c:pt idx="11643">
                  <c:v>2.8863700000000003</c:v>
                </c:pt>
                <c:pt idx="11644">
                  <c:v>2.8888569999999998</c:v>
                </c:pt>
                <c:pt idx="11645">
                  <c:v>2.8875669999999998</c:v>
                </c:pt>
                <c:pt idx="11646">
                  <c:v>2.8809909999999999</c:v>
                </c:pt>
                <c:pt idx="11647">
                  <c:v>2.8934670000000002</c:v>
                </c:pt>
                <c:pt idx="11648">
                  <c:v>2.9006730000000003</c:v>
                </c:pt>
                <c:pt idx="11649">
                  <c:v>2.8937189999999999</c:v>
                </c:pt>
                <c:pt idx="11650">
                  <c:v>2.8959269999999999</c:v>
                </c:pt>
                <c:pt idx="11651">
                  <c:v>2.8992940000000003</c:v>
                </c:pt>
                <c:pt idx="11652">
                  <c:v>2.8942730000000001</c:v>
                </c:pt>
                <c:pt idx="11653">
                  <c:v>2.8926569999999998</c:v>
                </c:pt>
                <c:pt idx="11654">
                  <c:v>2.8956550000000001</c:v>
                </c:pt>
                <c:pt idx="11655">
                  <c:v>2.8896139999999999</c:v>
                </c:pt>
                <c:pt idx="11656">
                  <c:v>2.8890029999999998</c:v>
                </c:pt>
                <c:pt idx="11657">
                  <c:v>2.9001200000000003</c:v>
                </c:pt>
                <c:pt idx="11658">
                  <c:v>2.8935079999999997</c:v>
                </c:pt>
                <c:pt idx="11659">
                  <c:v>2.888226</c:v>
                </c:pt>
                <c:pt idx="11660">
                  <c:v>2.899267</c:v>
                </c:pt>
                <c:pt idx="11661">
                  <c:v>2.9018790000000001</c:v>
                </c:pt>
                <c:pt idx="11662">
                  <c:v>2.9021629999999998</c:v>
                </c:pt>
                <c:pt idx="11663">
                  <c:v>2.9078840000000001</c:v>
                </c:pt>
                <c:pt idx="11664">
                  <c:v>2.902358</c:v>
                </c:pt>
                <c:pt idx="11665">
                  <c:v>2.8867539999999998</c:v>
                </c:pt>
                <c:pt idx="11666">
                  <c:v>2.8925479999999997</c:v>
                </c:pt>
                <c:pt idx="11667">
                  <c:v>2.9022429999999999</c:v>
                </c:pt>
                <c:pt idx="11668">
                  <c:v>2.8886940000000001</c:v>
                </c:pt>
                <c:pt idx="11669">
                  <c:v>2.8917409999999997</c:v>
                </c:pt>
                <c:pt idx="11670">
                  <c:v>2.9068350000000001</c:v>
                </c:pt>
                <c:pt idx="11671">
                  <c:v>2.897545</c:v>
                </c:pt>
                <c:pt idx="11672">
                  <c:v>2.8924159999999999</c:v>
                </c:pt>
                <c:pt idx="11673">
                  <c:v>2.9032559999999998</c:v>
                </c:pt>
                <c:pt idx="11674">
                  <c:v>2.9038279999999999</c:v>
                </c:pt>
                <c:pt idx="11675">
                  <c:v>2.8948640000000001</c:v>
                </c:pt>
                <c:pt idx="11676">
                  <c:v>2.894517</c:v>
                </c:pt>
                <c:pt idx="11677">
                  <c:v>2.8937569999999999</c:v>
                </c:pt>
                <c:pt idx="11678">
                  <c:v>2.8970419999999999</c:v>
                </c:pt>
                <c:pt idx="11679">
                  <c:v>2.9014610000000003</c:v>
                </c:pt>
                <c:pt idx="11680">
                  <c:v>2.8956489999999997</c:v>
                </c:pt>
                <c:pt idx="11681">
                  <c:v>2.9008959999999999</c:v>
                </c:pt>
                <c:pt idx="11682">
                  <c:v>2.9082400000000002</c:v>
                </c:pt>
                <c:pt idx="11683">
                  <c:v>2.9068579999999997</c:v>
                </c:pt>
                <c:pt idx="11684">
                  <c:v>2.900928</c:v>
                </c:pt>
                <c:pt idx="11685">
                  <c:v>2.8929400000000003</c:v>
                </c:pt>
                <c:pt idx="11686">
                  <c:v>2.9012890000000002</c:v>
                </c:pt>
                <c:pt idx="11687">
                  <c:v>2.9068909999999999</c:v>
                </c:pt>
                <c:pt idx="11688">
                  <c:v>2.9039630000000001</c:v>
                </c:pt>
                <c:pt idx="11689">
                  <c:v>2.9067229999999999</c:v>
                </c:pt>
                <c:pt idx="11690">
                  <c:v>2.8987220000000002</c:v>
                </c:pt>
                <c:pt idx="11691">
                  <c:v>2.9011819999999999</c:v>
                </c:pt>
                <c:pt idx="11692">
                  <c:v>2.913392</c:v>
                </c:pt>
                <c:pt idx="11693">
                  <c:v>2.8991220000000002</c:v>
                </c:pt>
                <c:pt idx="11694">
                  <c:v>2.8920370000000002</c:v>
                </c:pt>
                <c:pt idx="11695">
                  <c:v>2.912388</c:v>
                </c:pt>
                <c:pt idx="11696">
                  <c:v>2.9071829999999999</c:v>
                </c:pt>
                <c:pt idx="11697">
                  <c:v>2.8847160000000001</c:v>
                </c:pt>
                <c:pt idx="11698">
                  <c:v>2.8994020000000003</c:v>
                </c:pt>
                <c:pt idx="11699">
                  <c:v>2.9103250000000003</c:v>
                </c:pt>
                <c:pt idx="11700">
                  <c:v>2.8939710000000001</c:v>
                </c:pt>
                <c:pt idx="11701">
                  <c:v>2.8935810000000002</c:v>
                </c:pt>
                <c:pt idx="11702">
                  <c:v>2.9015979999999999</c:v>
                </c:pt>
                <c:pt idx="11703">
                  <c:v>2.9039299999999999</c:v>
                </c:pt>
                <c:pt idx="11704">
                  <c:v>2.9076589999999998</c:v>
                </c:pt>
                <c:pt idx="11705">
                  <c:v>2.9095759999999999</c:v>
                </c:pt>
                <c:pt idx="11706">
                  <c:v>2.9005540000000001</c:v>
                </c:pt>
                <c:pt idx="11707">
                  <c:v>2.9019330000000001</c:v>
                </c:pt>
                <c:pt idx="11708">
                  <c:v>2.9195199999999999</c:v>
                </c:pt>
                <c:pt idx="11709">
                  <c:v>2.9116400000000002</c:v>
                </c:pt>
                <c:pt idx="11710">
                  <c:v>2.9032970000000002</c:v>
                </c:pt>
                <c:pt idx="11711">
                  <c:v>2.9148689999999999</c:v>
                </c:pt>
                <c:pt idx="11712">
                  <c:v>2.9096089999999997</c:v>
                </c:pt>
                <c:pt idx="11713">
                  <c:v>2.8958200000000001</c:v>
                </c:pt>
                <c:pt idx="11714">
                  <c:v>2.8963380000000001</c:v>
                </c:pt>
                <c:pt idx="11715">
                  <c:v>2.9042129999999999</c:v>
                </c:pt>
                <c:pt idx="11716">
                  <c:v>2.8988389999999997</c:v>
                </c:pt>
                <c:pt idx="11717">
                  <c:v>2.889297</c:v>
                </c:pt>
                <c:pt idx="11718">
                  <c:v>2.8976610000000003</c:v>
                </c:pt>
                <c:pt idx="11719">
                  <c:v>2.9087519999999998</c:v>
                </c:pt>
                <c:pt idx="11720">
                  <c:v>2.9136679999999999</c:v>
                </c:pt>
                <c:pt idx="11721">
                  <c:v>2.915197</c:v>
                </c:pt>
                <c:pt idx="11722">
                  <c:v>2.91181</c:v>
                </c:pt>
                <c:pt idx="11723">
                  <c:v>2.9072800000000001</c:v>
                </c:pt>
                <c:pt idx="11724">
                  <c:v>2.900989</c:v>
                </c:pt>
                <c:pt idx="11725">
                  <c:v>2.901383</c:v>
                </c:pt>
                <c:pt idx="11726">
                  <c:v>2.9135169999999997</c:v>
                </c:pt>
                <c:pt idx="11727">
                  <c:v>2.9152550000000002</c:v>
                </c:pt>
                <c:pt idx="11728">
                  <c:v>2.903689</c:v>
                </c:pt>
                <c:pt idx="11729">
                  <c:v>2.9026329999999998</c:v>
                </c:pt>
                <c:pt idx="11730">
                  <c:v>2.9101319999999999</c:v>
                </c:pt>
                <c:pt idx="11731">
                  <c:v>2.903899</c:v>
                </c:pt>
                <c:pt idx="11732">
                  <c:v>2.8995709999999999</c:v>
                </c:pt>
                <c:pt idx="11733">
                  <c:v>2.9082780000000001</c:v>
                </c:pt>
                <c:pt idx="11734">
                  <c:v>2.909373</c:v>
                </c:pt>
                <c:pt idx="11735">
                  <c:v>2.9067850000000002</c:v>
                </c:pt>
                <c:pt idx="11736">
                  <c:v>2.9058169999999999</c:v>
                </c:pt>
                <c:pt idx="11737">
                  <c:v>2.903797</c:v>
                </c:pt>
                <c:pt idx="11738">
                  <c:v>2.9069029999999998</c:v>
                </c:pt>
                <c:pt idx="11739">
                  <c:v>2.9148000000000001</c:v>
                </c:pt>
                <c:pt idx="11740">
                  <c:v>2.9112960000000001</c:v>
                </c:pt>
                <c:pt idx="11741">
                  <c:v>2.9021020000000002</c:v>
                </c:pt>
                <c:pt idx="11742">
                  <c:v>2.9109910000000001</c:v>
                </c:pt>
                <c:pt idx="11743">
                  <c:v>2.9202120000000003</c:v>
                </c:pt>
                <c:pt idx="11744">
                  <c:v>2.9142760000000001</c:v>
                </c:pt>
                <c:pt idx="11745">
                  <c:v>2.9056030000000002</c:v>
                </c:pt>
                <c:pt idx="11746">
                  <c:v>2.902949</c:v>
                </c:pt>
                <c:pt idx="11747">
                  <c:v>2.9078029999999999</c:v>
                </c:pt>
                <c:pt idx="11748">
                  <c:v>2.9154040000000001</c:v>
                </c:pt>
                <c:pt idx="11749">
                  <c:v>2.9130419999999999</c:v>
                </c:pt>
                <c:pt idx="11750">
                  <c:v>2.9006829999999999</c:v>
                </c:pt>
                <c:pt idx="11751">
                  <c:v>2.908261</c:v>
                </c:pt>
                <c:pt idx="11752">
                  <c:v>2.9239850000000001</c:v>
                </c:pt>
                <c:pt idx="11753">
                  <c:v>2.9138640000000002</c:v>
                </c:pt>
                <c:pt idx="11754">
                  <c:v>2.9064100000000002</c:v>
                </c:pt>
                <c:pt idx="11755">
                  <c:v>2.9144019999999999</c:v>
                </c:pt>
                <c:pt idx="11756">
                  <c:v>2.9116109999999997</c:v>
                </c:pt>
                <c:pt idx="11757">
                  <c:v>2.9098269999999999</c:v>
                </c:pt>
                <c:pt idx="11758">
                  <c:v>2.9201350000000001</c:v>
                </c:pt>
                <c:pt idx="11759">
                  <c:v>2.9231699999999998</c:v>
                </c:pt>
                <c:pt idx="11760">
                  <c:v>2.9132660000000001</c:v>
                </c:pt>
                <c:pt idx="11761">
                  <c:v>2.9115120000000001</c:v>
                </c:pt>
                <c:pt idx="11762">
                  <c:v>2.9184419999999998</c:v>
                </c:pt>
                <c:pt idx="11763">
                  <c:v>2.9136899999999999</c:v>
                </c:pt>
                <c:pt idx="11764">
                  <c:v>2.9144909999999999</c:v>
                </c:pt>
                <c:pt idx="11765">
                  <c:v>2.9103719999999997</c:v>
                </c:pt>
                <c:pt idx="11766">
                  <c:v>2.8998280000000003</c:v>
                </c:pt>
                <c:pt idx="11767">
                  <c:v>2.9180640000000002</c:v>
                </c:pt>
                <c:pt idx="11768">
                  <c:v>2.9256830000000003</c:v>
                </c:pt>
                <c:pt idx="11769">
                  <c:v>2.9035850000000001</c:v>
                </c:pt>
                <c:pt idx="11770">
                  <c:v>2.900709</c:v>
                </c:pt>
                <c:pt idx="11771">
                  <c:v>2.9172359999999999</c:v>
                </c:pt>
                <c:pt idx="11772">
                  <c:v>2.9182829999999997</c:v>
                </c:pt>
                <c:pt idx="11773">
                  <c:v>2.9118059999999999</c:v>
                </c:pt>
                <c:pt idx="11774">
                  <c:v>2.9204490000000001</c:v>
                </c:pt>
                <c:pt idx="11775">
                  <c:v>2.9267469999999998</c:v>
                </c:pt>
                <c:pt idx="11776">
                  <c:v>2.9207339999999999</c:v>
                </c:pt>
                <c:pt idx="11777">
                  <c:v>2.9155180000000001</c:v>
                </c:pt>
                <c:pt idx="11778">
                  <c:v>2.910765</c:v>
                </c:pt>
                <c:pt idx="11779">
                  <c:v>2.9075990000000003</c:v>
                </c:pt>
                <c:pt idx="11780">
                  <c:v>2.9076500000000003</c:v>
                </c:pt>
                <c:pt idx="11781">
                  <c:v>2.9084719999999997</c:v>
                </c:pt>
                <c:pt idx="11782">
                  <c:v>2.9109389999999999</c:v>
                </c:pt>
                <c:pt idx="11783">
                  <c:v>2.9217279999999999</c:v>
                </c:pt>
                <c:pt idx="11784">
                  <c:v>2.9343810000000001</c:v>
                </c:pt>
                <c:pt idx="11785">
                  <c:v>2.9308350000000001</c:v>
                </c:pt>
                <c:pt idx="11786">
                  <c:v>2.9220889999999997</c:v>
                </c:pt>
                <c:pt idx="11787">
                  <c:v>2.9160019999999998</c:v>
                </c:pt>
                <c:pt idx="11788">
                  <c:v>2.9103330000000001</c:v>
                </c:pt>
                <c:pt idx="11789">
                  <c:v>2.9160750000000002</c:v>
                </c:pt>
                <c:pt idx="11790">
                  <c:v>2.9189499999999997</c:v>
                </c:pt>
                <c:pt idx="11791">
                  <c:v>2.9118630000000003</c:v>
                </c:pt>
                <c:pt idx="11792">
                  <c:v>2.9099279999999998</c:v>
                </c:pt>
                <c:pt idx="11793">
                  <c:v>2.9194709999999997</c:v>
                </c:pt>
                <c:pt idx="11794">
                  <c:v>2.923225</c:v>
                </c:pt>
                <c:pt idx="11795">
                  <c:v>2.9143970000000001</c:v>
                </c:pt>
                <c:pt idx="11796">
                  <c:v>2.9192469999999999</c:v>
                </c:pt>
                <c:pt idx="11797">
                  <c:v>2.926974</c:v>
                </c:pt>
                <c:pt idx="11798">
                  <c:v>2.9229089999999998</c:v>
                </c:pt>
                <c:pt idx="11799">
                  <c:v>2.9168180000000001</c:v>
                </c:pt>
                <c:pt idx="11800">
                  <c:v>2.9083930000000002</c:v>
                </c:pt>
                <c:pt idx="11801">
                  <c:v>2.9107909999999997</c:v>
                </c:pt>
                <c:pt idx="11802">
                  <c:v>2.9235139999999999</c:v>
                </c:pt>
                <c:pt idx="11803">
                  <c:v>2.9229639999999999</c:v>
                </c:pt>
                <c:pt idx="11804">
                  <c:v>2.9085570000000001</c:v>
                </c:pt>
                <c:pt idx="11805">
                  <c:v>2.908941</c:v>
                </c:pt>
                <c:pt idx="11806">
                  <c:v>2.9246859999999999</c:v>
                </c:pt>
                <c:pt idx="11807">
                  <c:v>2.9270899999999997</c:v>
                </c:pt>
                <c:pt idx="11808">
                  <c:v>2.9245559999999999</c:v>
                </c:pt>
                <c:pt idx="11809">
                  <c:v>2.929335</c:v>
                </c:pt>
                <c:pt idx="11810">
                  <c:v>2.931956</c:v>
                </c:pt>
                <c:pt idx="11811">
                  <c:v>2.9264159999999997</c:v>
                </c:pt>
                <c:pt idx="11812">
                  <c:v>2.9174579999999999</c:v>
                </c:pt>
                <c:pt idx="11813">
                  <c:v>2.915832</c:v>
                </c:pt>
                <c:pt idx="11814">
                  <c:v>2.9217599999999999</c:v>
                </c:pt>
                <c:pt idx="11815">
                  <c:v>2.9244460000000001</c:v>
                </c:pt>
                <c:pt idx="11816">
                  <c:v>2.9176440000000001</c:v>
                </c:pt>
                <c:pt idx="11817">
                  <c:v>2.9183969999999997</c:v>
                </c:pt>
                <c:pt idx="11818">
                  <c:v>2.927298</c:v>
                </c:pt>
                <c:pt idx="11819">
                  <c:v>2.920137</c:v>
                </c:pt>
                <c:pt idx="11820">
                  <c:v>2.9200170000000001</c:v>
                </c:pt>
                <c:pt idx="11821">
                  <c:v>2.9355539999999998</c:v>
                </c:pt>
                <c:pt idx="11822">
                  <c:v>2.9289320000000001</c:v>
                </c:pt>
                <c:pt idx="11823">
                  <c:v>2.9116919999999999</c:v>
                </c:pt>
                <c:pt idx="11824">
                  <c:v>2.9179759999999999</c:v>
                </c:pt>
                <c:pt idx="11825">
                  <c:v>2.9263659999999998</c:v>
                </c:pt>
                <c:pt idx="11826">
                  <c:v>2.9177409999999999</c:v>
                </c:pt>
                <c:pt idx="11827">
                  <c:v>2.9185669999999999</c:v>
                </c:pt>
                <c:pt idx="11828">
                  <c:v>2.9254410000000002</c:v>
                </c:pt>
                <c:pt idx="11829">
                  <c:v>2.9208639999999999</c:v>
                </c:pt>
                <c:pt idx="11830">
                  <c:v>2.9272339999999999</c:v>
                </c:pt>
                <c:pt idx="11831">
                  <c:v>2.9313830000000003</c:v>
                </c:pt>
                <c:pt idx="11832">
                  <c:v>2.9237850000000001</c:v>
                </c:pt>
                <c:pt idx="11833">
                  <c:v>2.926021</c:v>
                </c:pt>
                <c:pt idx="11834">
                  <c:v>2.9257580000000001</c:v>
                </c:pt>
                <c:pt idx="11835">
                  <c:v>2.9248400000000001</c:v>
                </c:pt>
                <c:pt idx="11836">
                  <c:v>2.9291080000000003</c:v>
                </c:pt>
                <c:pt idx="11837">
                  <c:v>2.9333619999999998</c:v>
                </c:pt>
                <c:pt idx="11838">
                  <c:v>2.9243410000000001</c:v>
                </c:pt>
                <c:pt idx="11839">
                  <c:v>2.9194750000000003</c:v>
                </c:pt>
                <c:pt idx="11840">
                  <c:v>2.9315739999999999</c:v>
                </c:pt>
                <c:pt idx="11841">
                  <c:v>2.9283109999999999</c:v>
                </c:pt>
                <c:pt idx="11842">
                  <c:v>2.9212689999999997</c:v>
                </c:pt>
                <c:pt idx="11843">
                  <c:v>2.9305460000000001</c:v>
                </c:pt>
                <c:pt idx="11844">
                  <c:v>2.9335240000000002</c:v>
                </c:pt>
                <c:pt idx="11845">
                  <c:v>2.9296439999999997</c:v>
                </c:pt>
                <c:pt idx="11846">
                  <c:v>2.9284429999999997</c:v>
                </c:pt>
                <c:pt idx="11847">
                  <c:v>2.9234290000000001</c:v>
                </c:pt>
                <c:pt idx="11848">
                  <c:v>2.918342</c:v>
                </c:pt>
                <c:pt idx="11849">
                  <c:v>2.9187959999999999</c:v>
                </c:pt>
                <c:pt idx="11850">
                  <c:v>2.9187069999999999</c:v>
                </c:pt>
                <c:pt idx="11851">
                  <c:v>2.9275510000000002</c:v>
                </c:pt>
                <c:pt idx="11852">
                  <c:v>2.9459460000000002</c:v>
                </c:pt>
                <c:pt idx="11853">
                  <c:v>2.9418769999999999</c:v>
                </c:pt>
                <c:pt idx="11854">
                  <c:v>2.9285319999999997</c:v>
                </c:pt>
                <c:pt idx="11855">
                  <c:v>2.9285009999999998</c:v>
                </c:pt>
                <c:pt idx="11856">
                  <c:v>2.931711</c:v>
                </c:pt>
                <c:pt idx="11857">
                  <c:v>2.9276020000000003</c:v>
                </c:pt>
                <c:pt idx="11858">
                  <c:v>2.920531</c:v>
                </c:pt>
                <c:pt idx="11859">
                  <c:v>2.9278010000000001</c:v>
                </c:pt>
                <c:pt idx="11860">
                  <c:v>2.9315439999999997</c:v>
                </c:pt>
                <c:pt idx="11861">
                  <c:v>2.9217</c:v>
                </c:pt>
                <c:pt idx="11862">
                  <c:v>2.9251740000000002</c:v>
                </c:pt>
                <c:pt idx="11863">
                  <c:v>2.9319820000000001</c:v>
                </c:pt>
                <c:pt idx="11864">
                  <c:v>2.9305330000000001</c:v>
                </c:pt>
                <c:pt idx="11865">
                  <c:v>2.9340609999999998</c:v>
                </c:pt>
                <c:pt idx="11866">
                  <c:v>2.9344609999999998</c:v>
                </c:pt>
                <c:pt idx="11867">
                  <c:v>2.927826</c:v>
                </c:pt>
                <c:pt idx="11868">
                  <c:v>2.9252000000000002</c:v>
                </c:pt>
                <c:pt idx="11869">
                  <c:v>2.925729</c:v>
                </c:pt>
                <c:pt idx="11870">
                  <c:v>2.925122</c:v>
                </c:pt>
                <c:pt idx="11871">
                  <c:v>2.9329640000000001</c:v>
                </c:pt>
                <c:pt idx="11872">
                  <c:v>2.9415750000000003</c:v>
                </c:pt>
                <c:pt idx="11873">
                  <c:v>2.9322439999999999</c:v>
                </c:pt>
                <c:pt idx="11874">
                  <c:v>2.93024</c:v>
                </c:pt>
                <c:pt idx="11875">
                  <c:v>2.9358750000000002</c:v>
                </c:pt>
                <c:pt idx="11876">
                  <c:v>2.928636</c:v>
                </c:pt>
                <c:pt idx="11877">
                  <c:v>2.9272290000000001</c:v>
                </c:pt>
                <c:pt idx="11878">
                  <c:v>2.9307810000000001</c:v>
                </c:pt>
                <c:pt idx="11879">
                  <c:v>2.9269759999999998</c:v>
                </c:pt>
                <c:pt idx="11880">
                  <c:v>2.9324840000000001</c:v>
                </c:pt>
                <c:pt idx="11881">
                  <c:v>2.9421780000000002</c:v>
                </c:pt>
                <c:pt idx="11882">
                  <c:v>2.9319319999999998</c:v>
                </c:pt>
                <c:pt idx="11883">
                  <c:v>2.9252989999999999</c:v>
                </c:pt>
                <c:pt idx="11884">
                  <c:v>2.9345249999999998</c:v>
                </c:pt>
                <c:pt idx="11885">
                  <c:v>2.9316110000000002</c:v>
                </c:pt>
                <c:pt idx="11886">
                  <c:v>2.9334600000000002</c:v>
                </c:pt>
                <c:pt idx="11887">
                  <c:v>2.9415110000000002</c:v>
                </c:pt>
                <c:pt idx="11888">
                  <c:v>2.9339789999999999</c:v>
                </c:pt>
                <c:pt idx="11889">
                  <c:v>2.9355609999999999</c:v>
                </c:pt>
                <c:pt idx="11890">
                  <c:v>2.945389</c:v>
                </c:pt>
                <c:pt idx="11891">
                  <c:v>2.939365</c:v>
                </c:pt>
                <c:pt idx="11892">
                  <c:v>2.9328219999999998</c:v>
                </c:pt>
                <c:pt idx="11893">
                  <c:v>2.940223</c:v>
                </c:pt>
                <c:pt idx="11894">
                  <c:v>2.938717</c:v>
                </c:pt>
                <c:pt idx="11895">
                  <c:v>2.9272770000000001</c:v>
                </c:pt>
                <c:pt idx="11896">
                  <c:v>2.9347589999999997</c:v>
                </c:pt>
                <c:pt idx="11897">
                  <c:v>2.9374310000000001</c:v>
                </c:pt>
                <c:pt idx="11898">
                  <c:v>2.9267129999999999</c:v>
                </c:pt>
                <c:pt idx="11899">
                  <c:v>2.9246620000000001</c:v>
                </c:pt>
                <c:pt idx="11900">
                  <c:v>2.9329559999999999</c:v>
                </c:pt>
                <c:pt idx="11901">
                  <c:v>2.942418</c:v>
                </c:pt>
                <c:pt idx="11902">
                  <c:v>2.944769</c:v>
                </c:pt>
                <c:pt idx="11903">
                  <c:v>2.9429270000000001</c:v>
                </c:pt>
                <c:pt idx="11904">
                  <c:v>2.9355729999999998</c:v>
                </c:pt>
                <c:pt idx="11905">
                  <c:v>2.9373550000000002</c:v>
                </c:pt>
                <c:pt idx="11906">
                  <c:v>2.9445709999999998</c:v>
                </c:pt>
                <c:pt idx="11907">
                  <c:v>2.928417</c:v>
                </c:pt>
                <c:pt idx="11908">
                  <c:v>2.9199580000000003</c:v>
                </c:pt>
                <c:pt idx="11909">
                  <c:v>2.936912</c:v>
                </c:pt>
                <c:pt idx="11910">
                  <c:v>2.94225</c:v>
                </c:pt>
                <c:pt idx="11911">
                  <c:v>2.932795</c:v>
                </c:pt>
                <c:pt idx="11912">
                  <c:v>2.931279</c:v>
                </c:pt>
                <c:pt idx="11913">
                  <c:v>2.9366270000000001</c:v>
                </c:pt>
                <c:pt idx="11914">
                  <c:v>2.9401520000000003</c:v>
                </c:pt>
                <c:pt idx="11915">
                  <c:v>2.951867</c:v>
                </c:pt>
                <c:pt idx="11916">
                  <c:v>2.9451350000000001</c:v>
                </c:pt>
                <c:pt idx="11917">
                  <c:v>2.9293930000000001</c:v>
                </c:pt>
                <c:pt idx="11918">
                  <c:v>2.950113</c:v>
                </c:pt>
                <c:pt idx="11919">
                  <c:v>2.9577929999999997</c:v>
                </c:pt>
                <c:pt idx="11920">
                  <c:v>2.933891</c:v>
                </c:pt>
                <c:pt idx="11921">
                  <c:v>2.9299489999999997</c:v>
                </c:pt>
                <c:pt idx="11922">
                  <c:v>2.9402710000000001</c:v>
                </c:pt>
                <c:pt idx="11923">
                  <c:v>2.9332149999999997</c:v>
                </c:pt>
                <c:pt idx="11924">
                  <c:v>2.930186</c:v>
                </c:pt>
                <c:pt idx="11925">
                  <c:v>2.9451590000000003</c:v>
                </c:pt>
                <c:pt idx="11926">
                  <c:v>2.9385399999999997</c:v>
                </c:pt>
                <c:pt idx="11927">
                  <c:v>2.9264700000000001</c:v>
                </c:pt>
                <c:pt idx="11928">
                  <c:v>2.9434529999999999</c:v>
                </c:pt>
                <c:pt idx="11929">
                  <c:v>2.9552009999999997</c:v>
                </c:pt>
                <c:pt idx="11930">
                  <c:v>2.946761</c:v>
                </c:pt>
                <c:pt idx="11931">
                  <c:v>2.9432330000000002</c:v>
                </c:pt>
                <c:pt idx="11932">
                  <c:v>2.9456790000000002</c:v>
                </c:pt>
                <c:pt idx="11933">
                  <c:v>2.9386650000000003</c:v>
                </c:pt>
                <c:pt idx="11934">
                  <c:v>2.9360879999999998</c:v>
                </c:pt>
                <c:pt idx="11935">
                  <c:v>2.9484810000000001</c:v>
                </c:pt>
                <c:pt idx="11936">
                  <c:v>2.955136</c:v>
                </c:pt>
                <c:pt idx="11937">
                  <c:v>2.9514170000000002</c:v>
                </c:pt>
                <c:pt idx="11938">
                  <c:v>2.9451419999999997</c:v>
                </c:pt>
                <c:pt idx="11939">
                  <c:v>2.9395949999999997</c:v>
                </c:pt>
                <c:pt idx="11940">
                  <c:v>2.9369519999999998</c:v>
                </c:pt>
                <c:pt idx="11941">
                  <c:v>2.9380030000000001</c:v>
                </c:pt>
                <c:pt idx="11942">
                  <c:v>2.9432109999999998</c:v>
                </c:pt>
                <c:pt idx="11943">
                  <c:v>2.9443729999999997</c:v>
                </c:pt>
                <c:pt idx="11944">
                  <c:v>2.9414990000000003</c:v>
                </c:pt>
                <c:pt idx="11945">
                  <c:v>2.940134</c:v>
                </c:pt>
                <c:pt idx="11946">
                  <c:v>2.9337040000000001</c:v>
                </c:pt>
                <c:pt idx="11947">
                  <c:v>2.9365670000000001</c:v>
                </c:pt>
                <c:pt idx="11948">
                  <c:v>2.943559</c:v>
                </c:pt>
                <c:pt idx="11949">
                  <c:v>2.938466</c:v>
                </c:pt>
                <c:pt idx="11950">
                  <c:v>2.9385699999999999</c:v>
                </c:pt>
                <c:pt idx="11951">
                  <c:v>2.941541</c:v>
                </c:pt>
                <c:pt idx="11952">
                  <c:v>2.9442360000000001</c:v>
                </c:pt>
                <c:pt idx="11953">
                  <c:v>2.9539200000000001</c:v>
                </c:pt>
                <c:pt idx="11954">
                  <c:v>2.9544459999999999</c:v>
                </c:pt>
                <c:pt idx="11955">
                  <c:v>2.9459599999999999</c:v>
                </c:pt>
                <c:pt idx="11956">
                  <c:v>2.9482059999999999</c:v>
                </c:pt>
                <c:pt idx="11957">
                  <c:v>2.9512689999999999</c:v>
                </c:pt>
                <c:pt idx="11958">
                  <c:v>2.944582</c:v>
                </c:pt>
                <c:pt idx="11959">
                  <c:v>2.951994</c:v>
                </c:pt>
                <c:pt idx="11960">
                  <c:v>2.9539059999999999</c:v>
                </c:pt>
                <c:pt idx="11961">
                  <c:v>2.9411459999999998</c:v>
                </c:pt>
                <c:pt idx="11962">
                  <c:v>2.9497619999999998</c:v>
                </c:pt>
                <c:pt idx="11963">
                  <c:v>2.959489</c:v>
                </c:pt>
                <c:pt idx="11964">
                  <c:v>2.9465699999999999</c:v>
                </c:pt>
                <c:pt idx="11965">
                  <c:v>2.9425809999999997</c:v>
                </c:pt>
                <c:pt idx="11966">
                  <c:v>2.9542489999999999</c:v>
                </c:pt>
                <c:pt idx="11967">
                  <c:v>2.9446729999999999</c:v>
                </c:pt>
                <c:pt idx="11968">
                  <c:v>2.9288949999999998</c:v>
                </c:pt>
                <c:pt idx="11969">
                  <c:v>2.9425400000000002</c:v>
                </c:pt>
                <c:pt idx="11970">
                  <c:v>2.9553970000000001</c:v>
                </c:pt>
                <c:pt idx="11971">
                  <c:v>2.9508799999999997</c:v>
                </c:pt>
                <c:pt idx="11972">
                  <c:v>2.9472050000000003</c:v>
                </c:pt>
                <c:pt idx="11973">
                  <c:v>2.9392849999999999</c:v>
                </c:pt>
                <c:pt idx="11974">
                  <c:v>2.94035</c:v>
                </c:pt>
                <c:pt idx="11975">
                  <c:v>2.955816</c:v>
                </c:pt>
                <c:pt idx="11976">
                  <c:v>2.9546190000000001</c:v>
                </c:pt>
                <c:pt idx="11977">
                  <c:v>2.9421219999999999</c:v>
                </c:pt>
                <c:pt idx="11978">
                  <c:v>2.9433249999999997</c:v>
                </c:pt>
                <c:pt idx="11979">
                  <c:v>2.9502100000000002</c:v>
                </c:pt>
                <c:pt idx="11980">
                  <c:v>2.9485650000000003</c:v>
                </c:pt>
                <c:pt idx="11981">
                  <c:v>2.9515320000000003</c:v>
                </c:pt>
                <c:pt idx="11982">
                  <c:v>2.950771</c:v>
                </c:pt>
                <c:pt idx="11983">
                  <c:v>2.9404940000000002</c:v>
                </c:pt>
                <c:pt idx="11984">
                  <c:v>2.9496919999999998</c:v>
                </c:pt>
                <c:pt idx="11985">
                  <c:v>2.9606940000000002</c:v>
                </c:pt>
                <c:pt idx="11986">
                  <c:v>2.952267</c:v>
                </c:pt>
                <c:pt idx="11987">
                  <c:v>2.9462429999999999</c:v>
                </c:pt>
                <c:pt idx="11988">
                  <c:v>2.9520650000000002</c:v>
                </c:pt>
                <c:pt idx="11989">
                  <c:v>2.9545140000000001</c:v>
                </c:pt>
                <c:pt idx="11990">
                  <c:v>2.9512390000000002</c:v>
                </c:pt>
                <c:pt idx="11991">
                  <c:v>2.9516450000000001</c:v>
                </c:pt>
                <c:pt idx="11992">
                  <c:v>2.9470359999999998</c:v>
                </c:pt>
                <c:pt idx="11993">
                  <c:v>2.945913</c:v>
                </c:pt>
                <c:pt idx="11994">
                  <c:v>2.9583740000000001</c:v>
                </c:pt>
                <c:pt idx="11995">
                  <c:v>2.9548170000000002</c:v>
                </c:pt>
                <c:pt idx="11996">
                  <c:v>2.946002</c:v>
                </c:pt>
                <c:pt idx="11997">
                  <c:v>2.9521899999999999</c:v>
                </c:pt>
                <c:pt idx="11998">
                  <c:v>2.9532509999999998</c:v>
                </c:pt>
                <c:pt idx="11999">
                  <c:v>2.954771</c:v>
                </c:pt>
                <c:pt idx="12000">
                  <c:v>2.9639899999999999</c:v>
                </c:pt>
                <c:pt idx="12001">
                  <c:v>2.9553919999999998</c:v>
                </c:pt>
                <c:pt idx="12002">
                  <c:v>2.936286</c:v>
                </c:pt>
                <c:pt idx="12003">
                  <c:v>2.944744</c:v>
                </c:pt>
                <c:pt idx="12004">
                  <c:v>2.9529769999999997</c:v>
                </c:pt>
                <c:pt idx="12005">
                  <c:v>2.9485330000000003</c:v>
                </c:pt>
                <c:pt idx="12006">
                  <c:v>2.960931</c:v>
                </c:pt>
                <c:pt idx="12007">
                  <c:v>2.9596679999999997</c:v>
                </c:pt>
                <c:pt idx="12008">
                  <c:v>2.9459059999999999</c:v>
                </c:pt>
                <c:pt idx="12009">
                  <c:v>2.9596119999999999</c:v>
                </c:pt>
                <c:pt idx="12010">
                  <c:v>2.9704699999999997</c:v>
                </c:pt>
                <c:pt idx="12011">
                  <c:v>2.9498150000000001</c:v>
                </c:pt>
                <c:pt idx="12012">
                  <c:v>2.9418759999999997</c:v>
                </c:pt>
                <c:pt idx="12013">
                  <c:v>2.9602820000000003</c:v>
                </c:pt>
                <c:pt idx="12014">
                  <c:v>2.9556649999999998</c:v>
                </c:pt>
                <c:pt idx="12015">
                  <c:v>2.94238</c:v>
                </c:pt>
                <c:pt idx="12016">
                  <c:v>2.9533490000000002</c:v>
                </c:pt>
                <c:pt idx="12017">
                  <c:v>2.9599229999999999</c:v>
                </c:pt>
                <c:pt idx="12018">
                  <c:v>2.9511210000000001</c:v>
                </c:pt>
                <c:pt idx="12019">
                  <c:v>2.9491589999999999</c:v>
                </c:pt>
                <c:pt idx="12020">
                  <c:v>2.9550730000000001</c:v>
                </c:pt>
                <c:pt idx="12021">
                  <c:v>2.9527619999999999</c:v>
                </c:pt>
                <c:pt idx="12022">
                  <c:v>2.9591959999999999</c:v>
                </c:pt>
                <c:pt idx="12023">
                  <c:v>2.9704440000000001</c:v>
                </c:pt>
                <c:pt idx="12024">
                  <c:v>2.9616069999999999</c:v>
                </c:pt>
                <c:pt idx="12025">
                  <c:v>2.9568250000000003</c:v>
                </c:pt>
                <c:pt idx="12026">
                  <c:v>2.9652760000000002</c:v>
                </c:pt>
                <c:pt idx="12027">
                  <c:v>2.9653739999999997</c:v>
                </c:pt>
                <c:pt idx="12028">
                  <c:v>2.9645390000000003</c:v>
                </c:pt>
                <c:pt idx="12029">
                  <c:v>2.9657309999999999</c:v>
                </c:pt>
                <c:pt idx="12030">
                  <c:v>2.95702</c:v>
                </c:pt>
                <c:pt idx="12031">
                  <c:v>2.952248</c:v>
                </c:pt>
                <c:pt idx="12032">
                  <c:v>2.958933</c:v>
                </c:pt>
                <c:pt idx="12033">
                  <c:v>2.9551150000000002</c:v>
                </c:pt>
                <c:pt idx="12034">
                  <c:v>2.9491670000000001</c:v>
                </c:pt>
                <c:pt idx="12035">
                  <c:v>2.955994</c:v>
                </c:pt>
                <c:pt idx="12036">
                  <c:v>2.9513940000000001</c:v>
                </c:pt>
                <c:pt idx="12037">
                  <c:v>2.9504359999999998</c:v>
                </c:pt>
                <c:pt idx="12038">
                  <c:v>2.9640589999999998</c:v>
                </c:pt>
                <c:pt idx="12039">
                  <c:v>2.9625149999999998</c:v>
                </c:pt>
                <c:pt idx="12040">
                  <c:v>2.959975</c:v>
                </c:pt>
                <c:pt idx="12041">
                  <c:v>2.968448</c:v>
                </c:pt>
                <c:pt idx="12042">
                  <c:v>2.9655240000000003</c:v>
                </c:pt>
                <c:pt idx="12043">
                  <c:v>2.954583</c:v>
                </c:pt>
                <c:pt idx="12044">
                  <c:v>2.9617079999999998</c:v>
                </c:pt>
                <c:pt idx="12045">
                  <c:v>2.9671289999999999</c:v>
                </c:pt>
                <c:pt idx="12046">
                  <c:v>2.9544420000000002</c:v>
                </c:pt>
                <c:pt idx="12047">
                  <c:v>2.9563189999999997</c:v>
                </c:pt>
                <c:pt idx="12048">
                  <c:v>2.9642930000000001</c:v>
                </c:pt>
                <c:pt idx="12049">
                  <c:v>2.9628290000000002</c:v>
                </c:pt>
                <c:pt idx="12050">
                  <c:v>2.963085</c:v>
                </c:pt>
                <c:pt idx="12051">
                  <c:v>2.9612379999999998</c:v>
                </c:pt>
                <c:pt idx="12052">
                  <c:v>2.9605980000000001</c:v>
                </c:pt>
                <c:pt idx="12053">
                  <c:v>2.9713320000000003</c:v>
                </c:pt>
                <c:pt idx="12054">
                  <c:v>2.9709500000000002</c:v>
                </c:pt>
                <c:pt idx="12055">
                  <c:v>2.9500850000000001</c:v>
                </c:pt>
                <c:pt idx="12056">
                  <c:v>2.9491139999999998</c:v>
                </c:pt>
                <c:pt idx="12057">
                  <c:v>2.9622090000000001</c:v>
                </c:pt>
                <c:pt idx="12058">
                  <c:v>2.9564589999999997</c:v>
                </c:pt>
                <c:pt idx="12059">
                  <c:v>2.950685</c:v>
                </c:pt>
                <c:pt idx="12060">
                  <c:v>2.961525</c:v>
                </c:pt>
                <c:pt idx="12061">
                  <c:v>2.963705</c:v>
                </c:pt>
                <c:pt idx="12062">
                  <c:v>2.958761</c:v>
                </c:pt>
                <c:pt idx="12063">
                  <c:v>2.9662889999999997</c:v>
                </c:pt>
                <c:pt idx="12064">
                  <c:v>2.9711020000000001</c:v>
                </c:pt>
                <c:pt idx="12065">
                  <c:v>2.9661360000000001</c:v>
                </c:pt>
                <c:pt idx="12066">
                  <c:v>2.9708930000000002</c:v>
                </c:pt>
                <c:pt idx="12067">
                  <c:v>2.966872</c:v>
                </c:pt>
                <c:pt idx="12068">
                  <c:v>2.9466809999999999</c:v>
                </c:pt>
                <c:pt idx="12069">
                  <c:v>2.952874</c:v>
                </c:pt>
                <c:pt idx="12070">
                  <c:v>2.9676450000000001</c:v>
                </c:pt>
                <c:pt idx="12071">
                  <c:v>2.9630700000000001</c:v>
                </c:pt>
                <c:pt idx="12072">
                  <c:v>2.959994</c:v>
                </c:pt>
                <c:pt idx="12073">
                  <c:v>2.9573080000000003</c:v>
                </c:pt>
                <c:pt idx="12074">
                  <c:v>2.9594339999999999</c:v>
                </c:pt>
                <c:pt idx="12075">
                  <c:v>2.9763700000000002</c:v>
                </c:pt>
                <c:pt idx="12076">
                  <c:v>2.9762969999999997</c:v>
                </c:pt>
                <c:pt idx="12077">
                  <c:v>2.9575009999999997</c:v>
                </c:pt>
                <c:pt idx="12078">
                  <c:v>2.9643120000000001</c:v>
                </c:pt>
                <c:pt idx="12079">
                  <c:v>2.9758610000000001</c:v>
                </c:pt>
                <c:pt idx="12080">
                  <c:v>2.9593480000000003</c:v>
                </c:pt>
                <c:pt idx="12081">
                  <c:v>2.9643730000000001</c:v>
                </c:pt>
                <c:pt idx="12082">
                  <c:v>2.981671</c:v>
                </c:pt>
                <c:pt idx="12083">
                  <c:v>2.9685090000000001</c:v>
                </c:pt>
                <c:pt idx="12084">
                  <c:v>2.9638089999999999</c:v>
                </c:pt>
                <c:pt idx="12085">
                  <c:v>2.9733099999999997</c:v>
                </c:pt>
                <c:pt idx="12086">
                  <c:v>2.9681820000000001</c:v>
                </c:pt>
                <c:pt idx="12087">
                  <c:v>2.9649169999999998</c:v>
                </c:pt>
                <c:pt idx="12088">
                  <c:v>2.9738600000000002</c:v>
                </c:pt>
                <c:pt idx="12089">
                  <c:v>2.9725600000000001</c:v>
                </c:pt>
                <c:pt idx="12090">
                  <c:v>2.966113</c:v>
                </c:pt>
                <c:pt idx="12091">
                  <c:v>2.9736000000000002</c:v>
                </c:pt>
                <c:pt idx="12092">
                  <c:v>2.974256</c:v>
                </c:pt>
                <c:pt idx="12093">
                  <c:v>2.964143</c:v>
                </c:pt>
                <c:pt idx="12094">
                  <c:v>2.9678040000000001</c:v>
                </c:pt>
                <c:pt idx="12095">
                  <c:v>2.9685509999999997</c:v>
                </c:pt>
                <c:pt idx="12096">
                  <c:v>2.960121</c:v>
                </c:pt>
                <c:pt idx="12097">
                  <c:v>2.9658009999999999</c:v>
                </c:pt>
                <c:pt idx="12098">
                  <c:v>2.973503</c:v>
                </c:pt>
                <c:pt idx="12099">
                  <c:v>2.965643</c:v>
                </c:pt>
                <c:pt idx="12100">
                  <c:v>2.9649520000000003</c:v>
                </c:pt>
                <c:pt idx="12101">
                  <c:v>2.9800329999999997</c:v>
                </c:pt>
                <c:pt idx="12102">
                  <c:v>2.9714149999999999</c:v>
                </c:pt>
                <c:pt idx="12103">
                  <c:v>2.9578090000000001</c:v>
                </c:pt>
                <c:pt idx="12104">
                  <c:v>2.973814</c:v>
                </c:pt>
                <c:pt idx="12105">
                  <c:v>2.973973</c:v>
                </c:pt>
                <c:pt idx="12106">
                  <c:v>2.9570509999999999</c:v>
                </c:pt>
                <c:pt idx="12107">
                  <c:v>2.9642520000000001</c:v>
                </c:pt>
                <c:pt idx="12108">
                  <c:v>2.977201</c:v>
                </c:pt>
                <c:pt idx="12109">
                  <c:v>2.9741169999999997</c:v>
                </c:pt>
                <c:pt idx="12110">
                  <c:v>2.9714010000000002</c:v>
                </c:pt>
                <c:pt idx="12111">
                  <c:v>2.971705</c:v>
                </c:pt>
                <c:pt idx="12112">
                  <c:v>2.971949</c:v>
                </c:pt>
                <c:pt idx="12113">
                  <c:v>2.9816279999999997</c:v>
                </c:pt>
                <c:pt idx="12114">
                  <c:v>2.9759169999999999</c:v>
                </c:pt>
                <c:pt idx="12115">
                  <c:v>2.9627910000000002</c:v>
                </c:pt>
                <c:pt idx="12116">
                  <c:v>2.9747529999999998</c:v>
                </c:pt>
                <c:pt idx="12117">
                  <c:v>2.9779970000000002</c:v>
                </c:pt>
                <c:pt idx="12118">
                  <c:v>2.9653910000000003</c:v>
                </c:pt>
                <c:pt idx="12119">
                  <c:v>2.9635280000000002</c:v>
                </c:pt>
                <c:pt idx="12120">
                  <c:v>2.9685550000000003</c:v>
                </c:pt>
                <c:pt idx="12121">
                  <c:v>2.9701649999999997</c:v>
                </c:pt>
                <c:pt idx="12122">
                  <c:v>2.9672719999999999</c:v>
                </c:pt>
                <c:pt idx="12123">
                  <c:v>2.97126</c:v>
                </c:pt>
                <c:pt idx="12124">
                  <c:v>2.9778700000000002</c:v>
                </c:pt>
                <c:pt idx="12125">
                  <c:v>2.9754069999999997</c:v>
                </c:pt>
                <c:pt idx="12126">
                  <c:v>2.9692439999999998</c:v>
                </c:pt>
                <c:pt idx="12127">
                  <c:v>2.9748900000000003</c:v>
                </c:pt>
                <c:pt idx="12128">
                  <c:v>2.98116</c:v>
                </c:pt>
                <c:pt idx="12129">
                  <c:v>2.9715059999999998</c:v>
                </c:pt>
                <c:pt idx="12130">
                  <c:v>2.9738790000000002</c:v>
                </c:pt>
                <c:pt idx="12131">
                  <c:v>2.9843099999999998</c:v>
                </c:pt>
                <c:pt idx="12132">
                  <c:v>2.9787699999999999</c:v>
                </c:pt>
                <c:pt idx="12133">
                  <c:v>2.9785019999999998</c:v>
                </c:pt>
                <c:pt idx="12134">
                  <c:v>2.9774479999999999</c:v>
                </c:pt>
                <c:pt idx="12135">
                  <c:v>2.9750620000000003</c:v>
                </c:pt>
                <c:pt idx="12136">
                  <c:v>2.9778000000000002</c:v>
                </c:pt>
                <c:pt idx="12137">
                  <c:v>2.9720019999999998</c:v>
                </c:pt>
                <c:pt idx="12138">
                  <c:v>2.9705029999999999</c:v>
                </c:pt>
                <c:pt idx="12139">
                  <c:v>2.9797530000000001</c:v>
                </c:pt>
                <c:pt idx="12140">
                  <c:v>2.981773</c:v>
                </c:pt>
                <c:pt idx="12141">
                  <c:v>2.9746730000000001</c:v>
                </c:pt>
                <c:pt idx="12142">
                  <c:v>2.976683</c:v>
                </c:pt>
                <c:pt idx="12143">
                  <c:v>2.9749680000000001</c:v>
                </c:pt>
                <c:pt idx="12144">
                  <c:v>2.9699249999999999</c:v>
                </c:pt>
                <c:pt idx="12145">
                  <c:v>2.9808089999999998</c:v>
                </c:pt>
                <c:pt idx="12146">
                  <c:v>2.9849680000000003</c:v>
                </c:pt>
                <c:pt idx="12147">
                  <c:v>2.9757629999999997</c:v>
                </c:pt>
                <c:pt idx="12148">
                  <c:v>2.9741919999999999</c:v>
                </c:pt>
                <c:pt idx="12149">
                  <c:v>2.976343</c:v>
                </c:pt>
                <c:pt idx="12150">
                  <c:v>2.9799670000000003</c:v>
                </c:pt>
                <c:pt idx="12151">
                  <c:v>2.9827029999999999</c:v>
                </c:pt>
                <c:pt idx="12152">
                  <c:v>2.9786840000000003</c:v>
                </c:pt>
                <c:pt idx="12153">
                  <c:v>2.9734069999999999</c:v>
                </c:pt>
                <c:pt idx="12154">
                  <c:v>2.976515</c:v>
                </c:pt>
                <c:pt idx="12155">
                  <c:v>2.976556</c:v>
                </c:pt>
                <c:pt idx="12156">
                  <c:v>2.9666380000000001</c:v>
                </c:pt>
                <c:pt idx="12157">
                  <c:v>2.975911</c:v>
                </c:pt>
                <c:pt idx="12158">
                  <c:v>2.9833620000000001</c:v>
                </c:pt>
                <c:pt idx="12159">
                  <c:v>2.9702820000000001</c:v>
                </c:pt>
                <c:pt idx="12160">
                  <c:v>2.9747300000000001</c:v>
                </c:pt>
                <c:pt idx="12161">
                  <c:v>2.9871129999999999</c:v>
                </c:pt>
                <c:pt idx="12162">
                  <c:v>2.9778770000000003</c:v>
                </c:pt>
                <c:pt idx="12163">
                  <c:v>2.9672929999999997</c:v>
                </c:pt>
                <c:pt idx="12164">
                  <c:v>2.9801340000000001</c:v>
                </c:pt>
                <c:pt idx="12165">
                  <c:v>2.9853579999999997</c:v>
                </c:pt>
                <c:pt idx="12166">
                  <c:v>2.976667</c:v>
                </c:pt>
                <c:pt idx="12167">
                  <c:v>2.9869699999999999</c:v>
                </c:pt>
                <c:pt idx="12168">
                  <c:v>2.9872730000000001</c:v>
                </c:pt>
                <c:pt idx="12169">
                  <c:v>2.9752229999999997</c:v>
                </c:pt>
                <c:pt idx="12170">
                  <c:v>2.9868230000000002</c:v>
                </c:pt>
                <c:pt idx="12171">
                  <c:v>2.9942089999999997</c:v>
                </c:pt>
                <c:pt idx="12172">
                  <c:v>2.9807930000000002</c:v>
                </c:pt>
                <c:pt idx="12173">
                  <c:v>2.9798179999999999</c:v>
                </c:pt>
                <c:pt idx="12174">
                  <c:v>2.9957050000000001</c:v>
                </c:pt>
                <c:pt idx="12175">
                  <c:v>2.983257</c:v>
                </c:pt>
                <c:pt idx="12176">
                  <c:v>2.9629349999999999</c:v>
                </c:pt>
                <c:pt idx="12177">
                  <c:v>2.9732820000000002</c:v>
                </c:pt>
                <c:pt idx="12178">
                  <c:v>2.978567</c:v>
                </c:pt>
                <c:pt idx="12179">
                  <c:v>2.9825369999999998</c:v>
                </c:pt>
                <c:pt idx="12180">
                  <c:v>2.9910779999999999</c:v>
                </c:pt>
                <c:pt idx="12181">
                  <c:v>2.9818899999999999</c:v>
                </c:pt>
                <c:pt idx="12182">
                  <c:v>2.9777620000000002</c:v>
                </c:pt>
                <c:pt idx="12183">
                  <c:v>2.9946260000000002</c:v>
                </c:pt>
                <c:pt idx="12184">
                  <c:v>2.9945940000000002</c:v>
                </c:pt>
                <c:pt idx="12185">
                  <c:v>2.9705779999999997</c:v>
                </c:pt>
                <c:pt idx="12186">
                  <c:v>2.9740530000000001</c:v>
                </c:pt>
                <c:pt idx="12187">
                  <c:v>2.987832</c:v>
                </c:pt>
                <c:pt idx="12188">
                  <c:v>2.9778579999999999</c:v>
                </c:pt>
                <c:pt idx="12189">
                  <c:v>2.9837829999999999</c:v>
                </c:pt>
                <c:pt idx="12190">
                  <c:v>2.9952069999999997</c:v>
                </c:pt>
                <c:pt idx="12191">
                  <c:v>2.9828600000000001</c:v>
                </c:pt>
                <c:pt idx="12192">
                  <c:v>2.9793380000000003</c:v>
                </c:pt>
                <c:pt idx="12193">
                  <c:v>2.9923060000000001</c:v>
                </c:pt>
                <c:pt idx="12194">
                  <c:v>2.991107</c:v>
                </c:pt>
                <c:pt idx="12195">
                  <c:v>2.9788329999999998</c:v>
                </c:pt>
                <c:pt idx="12196">
                  <c:v>2.98773</c:v>
                </c:pt>
                <c:pt idx="12197">
                  <c:v>2.990971</c:v>
                </c:pt>
                <c:pt idx="12198">
                  <c:v>2.980769</c:v>
                </c:pt>
                <c:pt idx="12199">
                  <c:v>2.990748</c:v>
                </c:pt>
                <c:pt idx="12200">
                  <c:v>2.9930560000000002</c:v>
                </c:pt>
                <c:pt idx="12201">
                  <c:v>2.982666</c:v>
                </c:pt>
                <c:pt idx="12202">
                  <c:v>2.989833</c:v>
                </c:pt>
                <c:pt idx="12203">
                  <c:v>2.9935400000000003</c:v>
                </c:pt>
                <c:pt idx="12204">
                  <c:v>2.9806150000000002</c:v>
                </c:pt>
                <c:pt idx="12205">
                  <c:v>2.9839880000000001</c:v>
                </c:pt>
                <c:pt idx="12206">
                  <c:v>2.990326</c:v>
                </c:pt>
                <c:pt idx="12207">
                  <c:v>2.973811</c:v>
                </c:pt>
                <c:pt idx="12208">
                  <c:v>2.9759869999999999</c:v>
                </c:pt>
                <c:pt idx="12209">
                  <c:v>2.9949370000000002</c:v>
                </c:pt>
                <c:pt idx="12210">
                  <c:v>2.9909129999999999</c:v>
                </c:pt>
                <c:pt idx="12211">
                  <c:v>2.9863520000000001</c:v>
                </c:pt>
                <c:pt idx="12212">
                  <c:v>2.9886939999999997</c:v>
                </c:pt>
                <c:pt idx="12213">
                  <c:v>2.9876779999999998</c:v>
                </c:pt>
                <c:pt idx="12214">
                  <c:v>2.9843539999999997</c:v>
                </c:pt>
                <c:pt idx="12215">
                  <c:v>2.984899</c:v>
                </c:pt>
                <c:pt idx="12216">
                  <c:v>2.9916299999999998</c:v>
                </c:pt>
                <c:pt idx="12217">
                  <c:v>2.9949330000000001</c:v>
                </c:pt>
                <c:pt idx="12218">
                  <c:v>2.9956079999999998</c:v>
                </c:pt>
                <c:pt idx="12219">
                  <c:v>2.987107</c:v>
                </c:pt>
                <c:pt idx="12220">
                  <c:v>2.9814119999999997</c:v>
                </c:pt>
                <c:pt idx="12221">
                  <c:v>2.9884580000000001</c:v>
                </c:pt>
                <c:pt idx="12222">
                  <c:v>2.9888710000000001</c:v>
                </c:pt>
                <c:pt idx="12223">
                  <c:v>2.9826860000000002</c:v>
                </c:pt>
                <c:pt idx="12224">
                  <c:v>2.9849570000000001</c:v>
                </c:pt>
                <c:pt idx="12225">
                  <c:v>2.9950239999999999</c:v>
                </c:pt>
                <c:pt idx="12226">
                  <c:v>2.9983300000000002</c:v>
                </c:pt>
                <c:pt idx="12227">
                  <c:v>2.9984950000000001</c:v>
                </c:pt>
                <c:pt idx="12228">
                  <c:v>3.001671</c:v>
                </c:pt>
                <c:pt idx="12229">
                  <c:v>2.9865979999999999</c:v>
                </c:pt>
                <c:pt idx="12230">
                  <c:v>2.9778219999999997</c:v>
                </c:pt>
                <c:pt idx="12231">
                  <c:v>2.9912429999999999</c:v>
                </c:pt>
                <c:pt idx="12232">
                  <c:v>2.9920279999999999</c:v>
                </c:pt>
                <c:pt idx="12233">
                  <c:v>2.990046</c:v>
                </c:pt>
                <c:pt idx="12234">
                  <c:v>2.9968719999999998</c:v>
                </c:pt>
                <c:pt idx="12235">
                  <c:v>2.9922219999999999</c:v>
                </c:pt>
                <c:pt idx="12236">
                  <c:v>2.9850639999999999</c:v>
                </c:pt>
                <c:pt idx="12237">
                  <c:v>2.9984320000000002</c:v>
                </c:pt>
                <c:pt idx="12238">
                  <c:v>3.0091169999999998</c:v>
                </c:pt>
                <c:pt idx="12239">
                  <c:v>2.9939929999999997</c:v>
                </c:pt>
                <c:pt idx="12240">
                  <c:v>2.987187</c:v>
                </c:pt>
                <c:pt idx="12241">
                  <c:v>2.9914430000000003</c:v>
                </c:pt>
                <c:pt idx="12242">
                  <c:v>2.9911500000000002</c:v>
                </c:pt>
                <c:pt idx="12243">
                  <c:v>2.9941550000000001</c:v>
                </c:pt>
                <c:pt idx="12244">
                  <c:v>2.99152</c:v>
                </c:pt>
                <c:pt idx="12245">
                  <c:v>2.9857959999999997</c:v>
                </c:pt>
                <c:pt idx="12246">
                  <c:v>2.9844740000000001</c:v>
                </c:pt>
                <c:pt idx="12247">
                  <c:v>2.9900770000000003</c:v>
                </c:pt>
                <c:pt idx="12248">
                  <c:v>2.9937579999999997</c:v>
                </c:pt>
                <c:pt idx="12249">
                  <c:v>2.992788</c:v>
                </c:pt>
                <c:pt idx="12250">
                  <c:v>2.9978639999999999</c:v>
                </c:pt>
                <c:pt idx="12251">
                  <c:v>2.9955290000000003</c:v>
                </c:pt>
                <c:pt idx="12252">
                  <c:v>2.99593</c:v>
                </c:pt>
                <c:pt idx="12253">
                  <c:v>2.9997850000000001</c:v>
                </c:pt>
                <c:pt idx="12254">
                  <c:v>2.993093</c:v>
                </c:pt>
                <c:pt idx="12255">
                  <c:v>2.9967040000000003</c:v>
                </c:pt>
                <c:pt idx="12256">
                  <c:v>3.005382</c:v>
                </c:pt>
                <c:pt idx="12257">
                  <c:v>3.002583</c:v>
                </c:pt>
                <c:pt idx="12258">
                  <c:v>2.99458</c:v>
                </c:pt>
                <c:pt idx="12259">
                  <c:v>2.9947840000000001</c:v>
                </c:pt>
                <c:pt idx="12260">
                  <c:v>2.999288</c:v>
                </c:pt>
                <c:pt idx="12261">
                  <c:v>2.9961190000000002</c:v>
                </c:pt>
                <c:pt idx="12262">
                  <c:v>2.9979649999999998</c:v>
                </c:pt>
                <c:pt idx="12263">
                  <c:v>3.0045570000000001</c:v>
                </c:pt>
                <c:pt idx="12264">
                  <c:v>3.0001039999999999</c:v>
                </c:pt>
                <c:pt idx="12265">
                  <c:v>2.9904289999999998</c:v>
                </c:pt>
                <c:pt idx="12266">
                  <c:v>2.9895830000000001</c:v>
                </c:pt>
                <c:pt idx="12267">
                  <c:v>2.9905520000000001</c:v>
                </c:pt>
                <c:pt idx="12268">
                  <c:v>2.9904450000000002</c:v>
                </c:pt>
                <c:pt idx="12269">
                  <c:v>2.999085</c:v>
                </c:pt>
                <c:pt idx="12270">
                  <c:v>2.9967280000000001</c:v>
                </c:pt>
                <c:pt idx="12271">
                  <c:v>2.985992</c:v>
                </c:pt>
                <c:pt idx="12272">
                  <c:v>2.998529</c:v>
                </c:pt>
                <c:pt idx="12273">
                  <c:v>3.010859</c:v>
                </c:pt>
                <c:pt idx="12274">
                  <c:v>3.0092629999999998</c:v>
                </c:pt>
                <c:pt idx="12275">
                  <c:v>3.012222</c:v>
                </c:pt>
                <c:pt idx="12276">
                  <c:v>3.0042140000000002</c:v>
                </c:pt>
                <c:pt idx="12277">
                  <c:v>2.9913059999999998</c:v>
                </c:pt>
                <c:pt idx="12278">
                  <c:v>2.9992450000000002</c:v>
                </c:pt>
                <c:pt idx="12279">
                  <c:v>3.0018959999999999</c:v>
                </c:pt>
                <c:pt idx="12280">
                  <c:v>2.9888789999999998</c:v>
                </c:pt>
                <c:pt idx="12281">
                  <c:v>2.9912570000000001</c:v>
                </c:pt>
                <c:pt idx="12282">
                  <c:v>2.9959069999999999</c:v>
                </c:pt>
                <c:pt idx="12283">
                  <c:v>2.9871810000000001</c:v>
                </c:pt>
                <c:pt idx="12284">
                  <c:v>2.9959420000000003</c:v>
                </c:pt>
                <c:pt idx="12285">
                  <c:v>3.011225</c:v>
                </c:pt>
                <c:pt idx="12286">
                  <c:v>3.0075630000000002</c:v>
                </c:pt>
                <c:pt idx="12287">
                  <c:v>3.002408</c:v>
                </c:pt>
                <c:pt idx="12288">
                  <c:v>3.0045169999999999</c:v>
                </c:pt>
                <c:pt idx="12289">
                  <c:v>3.0010370000000002</c:v>
                </c:pt>
                <c:pt idx="12290">
                  <c:v>3.000121</c:v>
                </c:pt>
                <c:pt idx="12291">
                  <c:v>3.0068079999999999</c:v>
                </c:pt>
                <c:pt idx="12292">
                  <c:v>2.9967379999999997</c:v>
                </c:pt>
                <c:pt idx="12293">
                  <c:v>2.993417</c:v>
                </c:pt>
                <c:pt idx="12294">
                  <c:v>3.0143360000000001</c:v>
                </c:pt>
                <c:pt idx="12295">
                  <c:v>3.0120559999999998</c:v>
                </c:pt>
                <c:pt idx="12296">
                  <c:v>2.99647</c:v>
                </c:pt>
                <c:pt idx="12297">
                  <c:v>3.0030060000000001</c:v>
                </c:pt>
                <c:pt idx="12298">
                  <c:v>3.0068570000000001</c:v>
                </c:pt>
                <c:pt idx="12299">
                  <c:v>3.0036079999999998</c:v>
                </c:pt>
                <c:pt idx="12300">
                  <c:v>3.0049410000000001</c:v>
                </c:pt>
                <c:pt idx="12301">
                  <c:v>3.0003959999999998</c:v>
                </c:pt>
                <c:pt idx="12302">
                  <c:v>2.991962</c:v>
                </c:pt>
                <c:pt idx="12303">
                  <c:v>2.9968509999999999</c:v>
                </c:pt>
                <c:pt idx="12304">
                  <c:v>3.0024700000000002</c:v>
                </c:pt>
                <c:pt idx="12305">
                  <c:v>2.9920499999999999</c:v>
                </c:pt>
                <c:pt idx="12306">
                  <c:v>2.999438</c:v>
                </c:pt>
                <c:pt idx="12307">
                  <c:v>3.0152079999999999</c:v>
                </c:pt>
                <c:pt idx="12308">
                  <c:v>3.011037</c:v>
                </c:pt>
                <c:pt idx="12309">
                  <c:v>3.0109889999999999</c:v>
                </c:pt>
                <c:pt idx="12310">
                  <c:v>3.0090940000000002</c:v>
                </c:pt>
                <c:pt idx="12311">
                  <c:v>2.9986619999999999</c:v>
                </c:pt>
                <c:pt idx="12312">
                  <c:v>2.999984</c:v>
                </c:pt>
                <c:pt idx="12313">
                  <c:v>3.007587</c:v>
                </c:pt>
                <c:pt idx="12314">
                  <c:v>3.0026820000000001</c:v>
                </c:pt>
                <c:pt idx="12315">
                  <c:v>3.0036909999999999</c:v>
                </c:pt>
                <c:pt idx="12316">
                  <c:v>3.0163120000000001</c:v>
                </c:pt>
                <c:pt idx="12317">
                  <c:v>3.0075050000000001</c:v>
                </c:pt>
                <c:pt idx="12318">
                  <c:v>2.9961150000000001</c:v>
                </c:pt>
                <c:pt idx="12319">
                  <c:v>3.0033569999999998</c:v>
                </c:pt>
                <c:pt idx="12320">
                  <c:v>3.0090460000000001</c:v>
                </c:pt>
                <c:pt idx="12321">
                  <c:v>3.0099749999999998</c:v>
                </c:pt>
                <c:pt idx="12322">
                  <c:v>3.0112960000000002</c:v>
                </c:pt>
                <c:pt idx="12323">
                  <c:v>3.008194</c:v>
                </c:pt>
                <c:pt idx="12324">
                  <c:v>3.0005199999999999</c:v>
                </c:pt>
                <c:pt idx="12325">
                  <c:v>3.0046919999999999</c:v>
                </c:pt>
                <c:pt idx="12326">
                  <c:v>3.0074900000000002</c:v>
                </c:pt>
                <c:pt idx="12327">
                  <c:v>2.9934959999999999</c:v>
                </c:pt>
                <c:pt idx="12328">
                  <c:v>2.9932090000000002</c:v>
                </c:pt>
                <c:pt idx="12329">
                  <c:v>3.0060120000000001</c:v>
                </c:pt>
                <c:pt idx="12330">
                  <c:v>3.015584</c:v>
                </c:pt>
                <c:pt idx="12331">
                  <c:v>3.0212870000000001</c:v>
                </c:pt>
                <c:pt idx="12332">
                  <c:v>3.0170539999999999</c:v>
                </c:pt>
                <c:pt idx="12333">
                  <c:v>3.0102470000000001</c:v>
                </c:pt>
                <c:pt idx="12334">
                  <c:v>3.010875</c:v>
                </c:pt>
                <c:pt idx="12335">
                  <c:v>3.012267</c:v>
                </c:pt>
                <c:pt idx="12336">
                  <c:v>3.0002740000000001</c:v>
                </c:pt>
                <c:pt idx="12337">
                  <c:v>2.9960439999999999</c:v>
                </c:pt>
                <c:pt idx="12338">
                  <c:v>3.0081790000000002</c:v>
                </c:pt>
                <c:pt idx="12339">
                  <c:v>3.0109780000000002</c:v>
                </c:pt>
                <c:pt idx="12340">
                  <c:v>3.0146980000000001</c:v>
                </c:pt>
                <c:pt idx="12341">
                  <c:v>3.0200019999999999</c:v>
                </c:pt>
                <c:pt idx="12342">
                  <c:v>3.0117340000000001</c:v>
                </c:pt>
                <c:pt idx="12343">
                  <c:v>3.008861</c:v>
                </c:pt>
                <c:pt idx="12344">
                  <c:v>3.016972</c:v>
                </c:pt>
                <c:pt idx="12345">
                  <c:v>3.0130569999999999</c:v>
                </c:pt>
                <c:pt idx="12346">
                  <c:v>2.998929</c:v>
                </c:pt>
                <c:pt idx="12347">
                  <c:v>2.9984320000000002</c:v>
                </c:pt>
                <c:pt idx="12348">
                  <c:v>3.0058029999999998</c:v>
                </c:pt>
                <c:pt idx="12349">
                  <c:v>3.0075249999999998</c:v>
                </c:pt>
                <c:pt idx="12350">
                  <c:v>3.0150389999999998</c:v>
                </c:pt>
                <c:pt idx="12351">
                  <c:v>3.0157980000000002</c:v>
                </c:pt>
                <c:pt idx="12352">
                  <c:v>3.0083380000000002</c:v>
                </c:pt>
                <c:pt idx="12353">
                  <c:v>3.0139109999999998</c:v>
                </c:pt>
                <c:pt idx="12354">
                  <c:v>3.02067</c:v>
                </c:pt>
                <c:pt idx="12355">
                  <c:v>3.0156070000000001</c:v>
                </c:pt>
                <c:pt idx="12356">
                  <c:v>3.011946</c:v>
                </c:pt>
                <c:pt idx="12357">
                  <c:v>3.015247</c:v>
                </c:pt>
                <c:pt idx="12358">
                  <c:v>3.00929</c:v>
                </c:pt>
                <c:pt idx="12359">
                  <c:v>3.0100340000000001</c:v>
                </c:pt>
                <c:pt idx="12360">
                  <c:v>3.0213399999999999</c:v>
                </c:pt>
                <c:pt idx="12361">
                  <c:v>3.0031949999999998</c:v>
                </c:pt>
                <c:pt idx="12362">
                  <c:v>2.9959119999999997</c:v>
                </c:pt>
                <c:pt idx="12363">
                  <c:v>3.0226099999999998</c:v>
                </c:pt>
                <c:pt idx="12364">
                  <c:v>3.0219689999999999</c:v>
                </c:pt>
                <c:pt idx="12365">
                  <c:v>3.0090520000000001</c:v>
                </c:pt>
                <c:pt idx="12366">
                  <c:v>3.0233720000000002</c:v>
                </c:pt>
                <c:pt idx="12367">
                  <c:v>3.0284070000000001</c:v>
                </c:pt>
                <c:pt idx="12368">
                  <c:v>3.0068809999999999</c:v>
                </c:pt>
                <c:pt idx="12369">
                  <c:v>3.0051749999999999</c:v>
                </c:pt>
                <c:pt idx="12370">
                  <c:v>3.0166819999999999</c:v>
                </c:pt>
                <c:pt idx="12371">
                  <c:v>3.00745</c:v>
                </c:pt>
                <c:pt idx="12372">
                  <c:v>3.0108290000000002</c:v>
                </c:pt>
                <c:pt idx="12373">
                  <c:v>3.0179</c:v>
                </c:pt>
                <c:pt idx="12374">
                  <c:v>3.0052409999999998</c:v>
                </c:pt>
                <c:pt idx="12375">
                  <c:v>3.0069279999999998</c:v>
                </c:pt>
                <c:pt idx="12376">
                  <c:v>3.0168189999999999</c:v>
                </c:pt>
                <c:pt idx="12377">
                  <c:v>3.013493</c:v>
                </c:pt>
                <c:pt idx="12378">
                  <c:v>3.0166270000000002</c:v>
                </c:pt>
                <c:pt idx="12379">
                  <c:v>3.026402</c:v>
                </c:pt>
                <c:pt idx="12380">
                  <c:v>3.020273</c:v>
                </c:pt>
                <c:pt idx="12381">
                  <c:v>3.0130569999999999</c:v>
                </c:pt>
                <c:pt idx="12382">
                  <c:v>3.0219740000000002</c:v>
                </c:pt>
                <c:pt idx="12383">
                  <c:v>3.0222669999999998</c:v>
                </c:pt>
                <c:pt idx="12384">
                  <c:v>3.0189710000000001</c:v>
                </c:pt>
                <c:pt idx="12385">
                  <c:v>3.0186470000000001</c:v>
                </c:pt>
                <c:pt idx="12386">
                  <c:v>3.0130819999999998</c:v>
                </c:pt>
                <c:pt idx="12387">
                  <c:v>3.013754</c:v>
                </c:pt>
                <c:pt idx="12388">
                  <c:v>3.0192019999999999</c:v>
                </c:pt>
                <c:pt idx="12389">
                  <c:v>3.01335</c:v>
                </c:pt>
                <c:pt idx="12390">
                  <c:v>3.0063149999999998</c:v>
                </c:pt>
                <c:pt idx="12391">
                  <c:v>3.0246659999999999</c:v>
                </c:pt>
                <c:pt idx="12392">
                  <c:v>3.032413</c:v>
                </c:pt>
                <c:pt idx="12393">
                  <c:v>3.0155509999999999</c:v>
                </c:pt>
                <c:pt idx="12394">
                  <c:v>3.016591</c:v>
                </c:pt>
                <c:pt idx="12395">
                  <c:v>3.0184630000000001</c:v>
                </c:pt>
                <c:pt idx="12396">
                  <c:v>3.006551</c:v>
                </c:pt>
                <c:pt idx="12397">
                  <c:v>3.008591</c:v>
                </c:pt>
                <c:pt idx="12398">
                  <c:v>3.0176020000000001</c:v>
                </c:pt>
                <c:pt idx="12399">
                  <c:v>3.0179619999999998</c:v>
                </c:pt>
                <c:pt idx="12400">
                  <c:v>3.0222600000000002</c:v>
                </c:pt>
                <c:pt idx="12401">
                  <c:v>3.0303719999999998</c:v>
                </c:pt>
                <c:pt idx="12402">
                  <c:v>3.0217329999999998</c:v>
                </c:pt>
                <c:pt idx="12403">
                  <c:v>3.0155979999999998</c:v>
                </c:pt>
                <c:pt idx="12404">
                  <c:v>3.0280130000000001</c:v>
                </c:pt>
                <c:pt idx="12405">
                  <c:v>3.0270649999999999</c:v>
                </c:pt>
                <c:pt idx="12406">
                  <c:v>3.0225499999999998</c:v>
                </c:pt>
                <c:pt idx="12407">
                  <c:v>3.0303640000000001</c:v>
                </c:pt>
                <c:pt idx="12408">
                  <c:v>3.025471</c:v>
                </c:pt>
                <c:pt idx="12409">
                  <c:v>3.0081380000000002</c:v>
                </c:pt>
                <c:pt idx="12410">
                  <c:v>3.0024890000000002</c:v>
                </c:pt>
                <c:pt idx="12411">
                  <c:v>3.013579</c:v>
                </c:pt>
                <c:pt idx="12412">
                  <c:v>3.0165679999999999</c:v>
                </c:pt>
                <c:pt idx="12413">
                  <c:v>3.0194879999999999</c:v>
                </c:pt>
                <c:pt idx="12414">
                  <c:v>3.0305909999999998</c:v>
                </c:pt>
                <c:pt idx="12415">
                  <c:v>3.0264220000000002</c:v>
                </c:pt>
                <c:pt idx="12416">
                  <c:v>3.028108</c:v>
                </c:pt>
                <c:pt idx="12417">
                  <c:v>3.034859</c:v>
                </c:pt>
                <c:pt idx="12418">
                  <c:v>3.0243519999999999</c:v>
                </c:pt>
                <c:pt idx="12419">
                  <c:v>3.0187240000000002</c:v>
                </c:pt>
                <c:pt idx="12420">
                  <c:v>3.0258850000000002</c:v>
                </c:pt>
                <c:pt idx="12421">
                  <c:v>3.022189</c:v>
                </c:pt>
                <c:pt idx="12422">
                  <c:v>3.0157150000000001</c:v>
                </c:pt>
                <c:pt idx="12423">
                  <c:v>3.0253130000000001</c:v>
                </c:pt>
                <c:pt idx="12424">
                  <c:v>3.0252680000000001</c:v>
                </c:pt>
                <c:pt idx="12425">
                  <c:v>3.0152369999999999</c:v>
                </c:pt>
                <c:pt idx="12426">
                  <c:v>3.016753</c:v>
                </c:pt>
                <c:pt idx="12427">
                  <c:v>3.0224609999999998</c:v>
                </c:pt>
                <c:pt idx="12428">
                  <c:v>3.0235509999999999</c:v>
                </c:pt>
                <c:pt idx="12429">
                  <c:v>3.0235699999999999</c:v>
                </c:pt>
                <c:pt idx="12430">
                  <c:v>3.0231940000000002</c:v>
                </c:pt>
                <c:pt idx="12431">
                  <c:v>3.0175390000000002</c:v>
                </c:pt>
                <c:pt idx="12432">
                  <c:v>3.0195650000000001</c:v>
                </c:pt>
                <c:pt idx="12433">
                  <c:v>3.0267620000000002</c:v>
                </c:pt>
                <c:pt idx="12434">
                  <c:v>3.018249</c:v>
                </c:pt>
                <c:pt idx="12435">
                  <c:v>3.0209700000000002</c:v>
                </c:pt>
                <c:pt idx="12436">
                  <c:v>3.0359959999999999</c:v>
                </c:pt>
                <c:pt idx="12437">
                  <c:v>3.0309300000000001</c:v>
                </c:pt>
                <c:pt idx="12438">
                  <c:v>3.0282909999999998</c:v>
                </c:pt>
                <c:pt idx="12439">
                  <c:v>3.034624</c:v>
                </c:pt>
                <c:pt idx="12440">
                  <c:v>3.0327600000000001</c:v>
                </c:pt>
                <c:pt idx="12441">
                  <c:v>3.0312130000000002</c:v>
                </c:pt>
                <c:pt idx="12442">
                  <c:v>3.02962</c:v>
                </c:pt>
                <c:pt idx="12443">
                  <c:v>3.0248620000000002</c:v>
                </c:pt>
                <c:pt idx="12444">
                  <c:v>3.0290300000000001</c:v>
                </c:pt>
                <c:pt idx="12445">
                  <c:v>3.0381459999999998</c:v>
                </c:pt>
                <c:pt idx="12446">
                  <c:v>3.0232049999999999</c:v>
                </c:pt>
                <c:pt idx="12447">
                  <c:v>3.0111279999999998</c:v>
                </c:pt>
                <c:pt idx="12448">
                  <c:v>3.026729</c:v>
                </c:pt>
                <c:pt idx="12449">
                  <c:v>3.0244909999999998</c:v>
                </c:pt>
                <c:pt idx="12450">
                  <c:v>3.018691</c:v>
                </c:pt>
                <c:pt idx="12451">
                  <c:v>3.031075</c:v>
                </c:pt>
                <c:pt idx="12452">
                  <c:v>3.033115</c:v>
                </c:pt>
                <c:pt idx="12453">
                  <c:v>3.0268320000000002</c:v>
                </c:pt>
                <c:pt idx="12454">
                  <c:v>3.0266220000000001</c:v>
                </c:pt>
                <c:pt idx="12455">
                  <c:v>3.0313590000000001</c:v>
                </c:pt>
                <c:pt idx="12456">
                  <c:v>3.0290900000000001</c:v>
                </c:pt>
                <c:pt idx="12457">
                  <c:v>3.0260159999999998</c:v>
                </c:pt>
                <c:pt idx="12458">
                  <c:v>3.029785</c:v>
                </c:pt>
                <c:pt idx="12459">
                  <c:v>3.0265659999999999</c:v>
                </c:pt>
                <c:pt idx="12460">
                  <c:v>3.0218020000000001</c:v>
                </c:pt>
                <c:pt idx="12461">
                  <c:v>3.0273119999999998</c:v>
                </c:pt>
                <c:pt idx="12462">
                  <c:v>3.035974</c:v>
                </c:pt>
                <c:pt idx="12463">
                  <c:v>3.0321639999999999</c:v>
                </c:pt>
                <c:pt idx="12464">
                  <c:v>3.026208</c:v>
                </c:pt>
                <c:pt idx="12465">
                  <c:v>3.0324369999999998</c:v>
                </c:pt>
                <c:pt idx="12466">
                  <c:v>3.0368409999999999</c:v>
                </c:pt>
                <c:pt idx="12467">
                  <c:v>3.038783</c:v>
                </c:pt>
                <c:pt idx="12468">
                  <c:v>3.0364469999999999</c:v>
                </c:pt>
                <c:pt idx="12469">
                  <c:v>3.0314410000000001</c:v>
                </c:pt>
                <c:pt idx="12470">
                  <c:v>3.030227</c:v>
                </c:pt>
                <c:pt idx="12471">
                  <c:v>3.0243929999999999</c:v>
                </c:pt>
                <c:pt idx="12472">
                  <c:v>3.0249250000000001</c:v>
                </c:pt>
                <c:pt idx="12473">
                  <c:v>3.0305170000000001</c:v>
                </c:pt>
                <c:pt idx="12474">
                  <c:v>3.0296509999999999</c:v>
                </c:pt>
                <c:pt idx="12475">
                  <c:v>3.0253890000000001</c:v>
                </c:pt>
                <c:pt idx="12476">
                  <c:v>3.0236689999999999</c:v>
                </c:pt>
                <c:pt idx="12477">
                  <c:v>3.0287860000000002</c:v>
                </c:pt>
                <c:pt idx="12478">
                  <c:v>3.0331549999999998</c:v>
                </c:pt>
                <c:pt idx="12479">
                  <c:v>3.0374989999999999</c:v>
                </c:pt>
                <c:pt idx="12480">
                  <c:v>3.0393590000000001</c:v>
                </c:pt>
                <c:pt idx="12481">
                  <c:v>3.0347119999999999</c:v>
                </c:pt>
                <c:pt idx="12482">
                  <c:v>3.0376539999999999</c:v>
                </c:pt>
                <c:pt idx="12483">
                  <c:v>3.0415869999999998</c:v>
                </c:pt>
                <c:pt idx="12484">
                  <c:v>3.0357530000000001</c:v>
                </c:pt>
                <c:pt idx="12485">
                  <c:v>3.0285829999999998</c:v>
                </c:pt>
                <c:pt idx="12486">
                  <c:v>3.0333649999999999</c:v>
                </c:pt>
                <c:pt idx="12487">
                  <c:v>3.0342099999999999</c:v>
                </c:pt>
                <c:pt idx="12488">
                  <c:v>3.0282710000000002</c:v>
                </c:pt>
                <c:pt idx="12489">
                  <c:v>3.0386669999999998</c:v>
                </c:pt>
                <c:pt idx="12490">
                  <c:v>3.0424630000000001</c:v>
                </c:pt>
                <c:pt idx="12491">
                  <c:v>3.0326620000000002</c:v>
                </c:pt>
                <c:pt idx="12492">
                  <c:v>3.0437470000000002</c:v>
                </c:pt>
                <c:pt idx="12493">
                  <c:v>3.045264</c:v>
                </c:pt>
                <c:pt idx="12494">
                  <c:v>3.0246490000000001</c:v>
                </c:pt>
                <c:pt idx="12495">
                  <c:v>3.0264000000000002</c:v>
                </c:pt>
                <c:pt idx="12496">
                  <c:v>3.0386549999999999</c:v>
                </c:pt>
                <c:pt idx="12497">
                  <c:v>3.0298729999999998</c:v>
                </c:pt>
                <c:pt idx="12498">
                  <c:v>3.0264009999999999</c:v>
                </c:pt>
                <c:pt idx="12499">
                  <c:v>3.0375049999999999</c:v>
                </c:pt>
                <c:pt idx="12500">
                  <c:v>3.034262</c:v>
                </c:pt>
                <c:pt idx="12501">
                  <c:v>3.0360960000000001</c:v>
                </c:pt>
                <c:pt idx="12502">
                  <c:v>3.0481590000000001</c:v>
                </c:pt>
                <c:pt idx="12503">
                  <c:v>3.039965</c:v>
                </c:pt>
                <c:pt idx="12504">
                  <c:v>3.0360200000000002</c:v>
                </c:pt>
                <c:pt idx="12505">
                  <c:v>3.0499149999999999</c:v>
                </c:pt>
                <c:pt idx="12506">
                  <c:v>3.0425779999999998</c:v>
                </c:pt>
                <c:pt idx="12507">
                  <c:v>3.023536</c:v>
                </c:pt>
                <c:pt idx="12508">
                  <c:v>3.0349970000000002</c:v>
                </c:pt>
                <c:pt idx="12509">
                  <c:v>3.0394420000000002</c:v>
                </c:pt>
                <c:pt idx="12510">
                  <c:v>3.022942</c:v>
                </c:pt>
                <c:pt idx="12511">
                  <c:v>3.0307919999999999</c:v>
                </c:pt>
                <c:pt idx="12512">
                  <c:v>3.039838</c:v>
                </c:pt>
                <c:pt idx="12513">
                  <c:v>3.033112</c:v>
                </c:pt>
                <c:pt idx="12514">
                  <c:v>3.0406110000000002</c:v>
                </c:pt>
                <c:pt idx="12515">
                  <c:v>3.0469599999999999</c:v>
                </c:pt>
                <c:pt idx="12516">
                  <c:v>3.0388299999999999</c:v>
                </c:pt>
                <c:pt idx="12517">
                  <c:v>3.0402670000000001</c:v>
                </c:pt>
                <c:pt idx="12518">
                  <c:v>3.0512790000000001</c:v>
                </c:pt>
                <c:pt idx="12519">
                  <c:v>3.0379179999999999</c:v>
                </c:pt>
                <c:pt idx="12520">
                  <c:v>3.0287250000000001</c:v>
                </c:pt>
                <c:pt idx="12521">
                  <c:v>3.0476960000000002</c:v>
                </c:pt>
                <c:pt idx="12522">
                  <c:v>3.0361699999999998</c:v>
                </c:pt>
                <c:pt idx="12523">
                  <c:v>3.0232559999999999</c:v>
                </c:pt>
                <c:pt idx="12524">
                  <c:v>3.0500569999999998</c:v>
                </c:pt>
                <c:pt idx="12525">
                  <c:v>3.0543179999999999</c:v>
                </c:pt>
                <c:pt idx="12526">
                  <c:v>3.0327890000000002</c:v>
                </c:pt>
                <c:pt idx="12527">
                  <c:v>3.0417000000000001</c:v>
                </c:pt>
                <c:pt idx="12528">
                  <c:v>3.0548980000000001</c:v>
                </c:pt>
                <c:pt idx="12529">
                  <c:v>3.0370529999999998</c:v>
                </c:pt>
                <c:pt idx="12530">
                  <c:v>3.0380699999999998</c:v>
                </c:pt>
                <c:pt idx="12531">
                  <c:v>3.050589</c:v>
                </c:pt>
                <c:pt idx="12532">
                  <c:v>3.0338189999999998</c:v>
                </c:pt>
                <c:pt idx="12533">
                  <c:v>3.030843</c:v>
                </c:pt>
                <c:pt idx="12534">
                  <c:v>3.0415160000000001</c:v>
                </c:pt>
                <c:pt idx="12535">
                  <c:v>3.0358320000000001</c:v>
                </c:pt>
                <c:pt idx="12536">
                  <c:v>3.0311490000000001</c:v>
                </c:pt>
                <c:pt idx="12537">
                  <c:v>3.035717</c:v>
                </c:pt>
                <c:pt idx="12538">
                  <c:v>3.040727</c:v>
                </c:pt>
                <c:pt idx="12539">
                  <c:v>3.0429149999999998</c:v>
                </c:pt>
                <c:pt idx="12540">
                  <c:v>3.052352</c:v>
                </c:pt>
                <c:pt idx="12541">
                  <c:v>3.0524480000000001</c:v>
                </c:pt>
                <c:pt idx="12542">
                  <c:v>3.0399069999999999</c:v>
                </c:pt>
                <c:pt idx="12543">
                  <c:v>3.045836</c:v>
                </c:pt>
                <c:pt idx="12544">
                  <c:v>3.0575760000000001</c:v>
                </c:pt>
                <c:pt idx="12545">
                  <c:v>3.0486360000000001</c:v>
                </c:pt>
                <c:pt idx="12546">
                  <c:v>3.0423680000000002</c:v>
                </c:pt>
                <c:pt idx="12547">
                  <c:v>3.0514220000000001</c:v>
                </c:pt>
                <c:pt idx="12548">
                  <c:v>3.0439440000000002</c:v>
                </c:pt>
                <c:pt idx="12549">
                  <c:v>3.031094</c:v>
                </c:pt>
                <c:pt idx="12550">
                  <c:v>3.0400710000000002</c:v>
                </c:pt>
                <c:pt idx="12551">
                  <c:v>3.0444279999999999</c:v>
                </c:pt>
                <c:pt idx="12552">
                  <c:v>3.0468259999999998</c:v>
                </c:pt>
                <c:pt idx="12553">
                  <c:v>3.052937</c:v>
                </c:pt>
                <c:pt idx="12554">
                  <c:v>3.0433129999999999</c:v>
                </c:pt>
                <c:pt idx="12555">
                  <c:v>3.0420859999999998</c:v>
                </c:pt>
                <c:pt idx="12556">
                  <c:v>3.0543079999999998</c:v>
                </c:pt>
                <c:pt idx="12557">
                  <c:v>3.0430579999999998</c:v>
                </c:pt>
                <c:pt idx="12558">
                  <c:v>3.0279020000000001</c:v>
                </c:pt>
                <c:pt idx="12559">
                  <c:v>3.043736</c:v>
                </c:pt>
                <c:pt idx="12560">
                  <c:v>3.0520860000000001</c:v>
                </c:pt>
                <c:pt idx="12561">
                  <c:v>3.0363630000000001</c:v>
                </c:pt>
                <c:pt idx="12562">
                  <c:v>3.0406119999999999</c:v>
                </c:pt>
                <c:pt idx="12563">
                  <c:v>3.0510640000000002</c:v>
                </c:pt>
                <c:pt idx="12564">
                  <c:v>3.0437460000000001</c:v>
                </c:pt>
                <c:pt idx="12565">
                  <c:v>3.0461010000000002</c:v>
                </c:pt>
                <c:pt idx="12566">
                  <c:v>3.0527700000000002</c:v>
                </c:pt>
                <c:pt idx="12567">
                  <c:v>3.0516489999999998</c:v>
                </c:pt>
                <c:pt idx="12568">
                  <c:v>3.0525069999999999</c:v>
                </c:pt>
                <c:pt idx="12569">
                  <c:v>3.0507149999999998</c:v>
                </c:pt>
                <c:pt idx="12570">
                  <c:v>3.0425490000000002</c:v>
                </c:pt>
                <c:pt idx="12571">
                  <c:v>3.047015</c:v>
                </c:pt>
                <c:pt idx="12572">
                  <c:v>3.0612050000000002</c:v>
                </c:pt>
                <c:pt idx="12573">
                  <c:v>3.047272</c:v>
                </c:pt>
                <c:pt idx="12574">
                  <c:v>3.0354100000000002</c:v>
                </c:pt>
                <c:pt idx="12575">
                  <c:v>3.0539550000000002</c:v>
                </c:pt>
                <c:pt idx="12576">
                  <c:v>3.055256</c:v>
                </c:pt>
                <c:pt idx="12577">
                  <c:v>3.0492240000000002</c:v>
                </c:pt>
                <c:pt idx="12578">
                  <c:v>3.0570339999999998</c:v>
                </c:pt>
                <c:pt idx="12579">
                  <c:v>3.0479059999999998</c:v>
                </c:pt>
                <c:pt idx="12580">
                  <c:v>3.0352139999999999</c:v>
                </c:pt>
                <c:pt idx="12581">
                  <c:v>3.0428389999999998</c:v>
                </c:pt>
                <c:pt idx="12582">
                  <c:v>3.0517210000000001</c:v>
                </c:pt>
                <c:pt idx="12583">
                  <c:v>3.0474420000000002</c:v>
                </c:pt>
                <c:pt idx="12584">
                  <c:v>3.0468419999999998</c:v>
                </c:pt>
                <c:pt idx="12585">
                  <c:v>3.0519319999999999</c:v>
                </c:pt>
                <c:pt idx="12586">
                  <c:v>3.0523449999999999</c:v>
                </c:pt>
                <c:pt idx="12587">
                  <c:v>3.0544600000000002</c:v>
                </c:pt>
                <c:pt idx="12588">
                  <c:v>3.0579350000000001</c:v>
                </c:pt>
                <c:pt idx="12589">
                  <c:v>3.0556320000000001</c:v>
                </c:pt>
                <c:pt idx="12590">
                  <c:v>3.0510069999999998</c:v>
                </c:pt>
                <c:pt idx="12591">
                  <c:v>3.0487890000000002</c:v>
                </c:pt>
                <c:pt idx="12592">
                  <c:v>3.043256</c:v>
                </c:pt>
                <c:pt idx="12593">
                  <c:v>3.041515</c:v>
                </c:pt>
                <c:pt idx="12594">
                  <c:v>3.048562</c:v>
                </c:pt>
                <c:pt idx="12595">
                  <c:v>3.0515919999999999</c:v>
                </c:pt>
                <c:pt idx="12596">
                  <c:v>3.0568550000000001</c:v>
                </c:pt>
                <c:pt idx="12597">
                  <c:v>3.063221</c:v>
                </c:pt>
                <c:pt idx="12598">
                  <c:v>3.0491489999999999</c:v>
                </c:pt>
                <c:pt idx="12599">
                  <c:v>3.0440550000000002</c:v>
                </c:pt>
                <c:pt idx="12600">
                  <c:v>3.0542379999999998</c:v>
                </c:pt>
                <c:pt idx="12601">
                  <c:v>3.0501049999999998</c:v>
                </c:pt>
                <c:pt idx="12602">
                  <c:v>3.044432</c:v>
                </c:pt>
                <c:pt idx="12603">
                  <c:v>3.052273</c:v>
                </c:pt>
                <c:pt idx="12604">
                  <c:v>3.059714</c:v>
                </c:pt>
                <c:pt idx="12605">
                  <c:v>3.0546669999999998</c:v>
                </c:pt>
                <c:pt idx="12606">
                  <c:v>3.0531600000000001</c:v>
                </c:pt>
                <c:pt idx="12607">
                  <c:v>3.0542189999999998</c:v>
                </c:pt>
                <c:pt idx="12608">
                  <c:v>3.0559799999999999</c:v>
                </c:pt>
                <c:pt idx="12609">
                  <c:v>3.0658020000000001</c:v>
                </c:pt>
                <c:pt idx="12610">
                  <c:v>3.0519790000000002</c:v>
                </c:pt>
                <c:pt idx="12611">
                  <c:v>3.0402439999999999</c:v>
                </c:pt>
                <c:pt idx="12612">
                  <c:v>3.0593149999999998</c:v>
                </c:pt>
                <c:pt idx="12613">
                  <c:v>3.0655410000000001</c:v>
                </c:pt>
                <c:pt idx="12614">
                  <c:v>3.0559639999999999</c:v>
                </c:pt>
                <c:pt idx="12615">
                  <c:v>3.0577709999999998</c:v>
                </c:pt>
                <c:pt idx="12616">
                  <c:v>3.064511</c:v>
                </c:pt>
                <c:pt idx="12617">
                  <c:v>3.0602260000000001</c:v>
                </c:pt>
                <c:pt idx="12618">
                  <c:v>3.059123</c:v>
                </c:pt>
                <c:pt idx="12619">
                  <c:v>3.0580050000000001</c:v>
                </c:pt>
                <c:pt idx="12620">
                  <c:v>3.0435979999999998</c:v>
                </c:pt>
                <c:pt idx="12621">
                  <c:v>3.047215</c:v>
                </c:pt>
                <c:pt idx="12622">
                  <c:v>3.055256</c:v>
                </c:pt>
                <c:pt idx="12623">
                  <c:v>3.0473810000000001</c:v>
                </c:pt>
                <c:pt idx="12624">
                  <c:v>3.054297</c:v>
                </c:pt>
                <c:pt idx="12625">
                  <c:v>3.063571</c:v>
                </c:pt>
                <c:pt idx="12626">
                  <c:v>3.0578029999999998</c:v>
                </c:pt>
                <c:pt idx="12627">
                  <c:v>3.05471</c:v>
                </c:pt>
                <c:pt idx="12628">
                  <c:v>3.0598169999999998</c:v>
                </c:pt>
                <c:pt idx="12629">
                  <c:v>3.058049</c:v>
                </c:pt>
                <c:pt idx="12630">
                  <c:v>3.0544090000000002</c:v>
                </c:pt>
                <c:pt idx="12631">
                  <c:v>3.0635340000000002</c:v>
                </c:pt>
                <c:pt idx="12632">
                  <c:v>3.062945</c:v>
                </c:pt>
                <c:pt idx="12633">
                  <c:v>3.051758</c:v>
                </c:pt>
                <c:pt idx="12634">
                  <c:v>3.0523940000000001</c:v>
                </c:pt>
                <c:pt idx="12635">
                  <c:v>3.0604339999999999</c:v>
                </c:pt>
                <c:pt idx="12636">
                  <c:v>3.0627520000000001</c:v>
                </c:pt>
                <c:pt idx="12637">
                  <c:v>3.065458</c:v>
                </c:pt>
                <c:pt idx="12638">
                  <c:v>3.0695899999999998</c:v>
                </c:pt>
                <c:pt idx="12639">
                  <c:v>3.0617200000000002</c:v>
                </c:pt>
                <c:pt idx="12640">
                  <c:v>3.0549330000000001</c:v>
                </c:pt>
                <c:pt idx="12641">
                  <c:v>3.0558209999999999</c:v>
                </c:pt>
                <c:pt idx="12642">
                  <c:v>3.0550410000000001</c:v>
                </c:pt>
                <c:pt idx="12643">
                  <c:v>3.0555349999999999</c:v>
                </c:pt>
                <c:pt idx="12644">
                  <c:v>3.0531130000000002</c:v>
                </c:pt>
                <c:pt idx="12645">
                  <c:v>3.0538310000000002</c:v>
                </c:pt>
                <c:pt idx="12646">
                  <c:v>3.0612010000000001</c:v>
                </c:pt>
                <c:pt idx="12647">
                  <c:v>3.0669900000000001</c:v>
                </c:pt>
                <c:pt idx="12648">
                  <c:v>3.0678230000000002</c:v>
                </c:pt>
                <c:pt idx="12649">
                  <c:v>3.0637379999999999</c:v>
                </c:pt>
                <c:pt idx="12650">
                  <c:v>3.0659960000000002</c:v>
                </c:pt>
                <c:pt idx="12651">
                  <c:v>3.0652170000000001</c:v>
                </c:pt>
                <c:pt idx="12652">
                  <c:v>3.0576400000000001</c:v>
                </c:pt>
                <c:pt idx="12653">
                  <c:v>3.0649090000000001</c:v>
                </c:pt>
                <c:pt idx="12654">
                  <c:v>3.0641050000000001</c:v>
                </c:pt>
                <c:pt idx="12655">
                  <c:v>3.048727</c:v>
                </c:pt>
                <c:pt idx="12656">
                  <c:v>3.0546890000000002</c:v>
                </c:pt>
                <c:pt idx="12657">
                  <c:v>3.0659360000000002</c:v>
                </c:pt>
                <c:pt idx="12658">
                  <c:v>3.0638299999999998</c:v>
                </c:pt>
                <c:pt idx="12659">
                  <c:v>3.067885</c:v>
                </c:pt>
                <c:pt idx="12660">
                  <c:v>3.0722149999999999</c:v>
                </c:pt>
                <c:pt idx="12661">
                  <c:v>3.0649039999999999</c:v>
                </c:pt>
                <c:pt idx="12662">
                  <c:v>3.0634920000000001</c:v>
                </c:pt>
                <c:pt idx="12663">
                  <c:v>3.0663580000000001</c:v>
                </c:pt>
                <c:pt idx="12664">
                  <c:v>3.0610539999999999</c:v>
                </c:pt>
                <c:pt idx="12665">
                  <c:v>3.0635379999999999</c:v>
                </c:pt>
                <c:pt idx="12666">
                  <c:v>3.0626989999999998</c:v>
                </c:pt>
                <c:pt idx="12667">
                  <c:v>3.05017</c:v>
                </c:pt>
                <c:pt idx="12668">
                  <c:v>3.0499900000000002</c:v>
                </c:pt>
                <c:pt idx="12669">
                  <c:v>3.061493</c:v>
                </c:pt>
                <c:pt idx="12670">
                  <c:v>3.0681080000000001</c:v>
                </c:pt>
                <c:pt idx="12671">
                  <c:v>3.068441</c:v>
                </c:pt>
                <c:pt idx="12672">
                  <c:v>3.069893</c:v>
                </c:pt>
                <c:pt idx="12673">
                  <c:v>3.0669840000000002</c:v>
                </c:pt>
                <c:pt idx="12674">
                  <c:v>3.0669629999999999</c:v>
                </c:pt>
                <c:pt idx="12675">
                  <c:v>3.077502</c:v>
                </c:pt>
                <c:pt idx="12676">
                  <c:v>3.0712660000000001</c:v>
                </c:pt>
                <c:pt idx="12677">
                  <c:v>3.0600399999999999</c:v>
                </c:pt>
                <c:pt idx="12678">
                  <c:v>3.064095</c:v>
                </c:pt>
                <c:pt idx="12679">
                  <c:v>3.0673050000000002</c:v>
                </c:pt>
                <c:pt idx="12680">
                  <c:v>3.0679560000000001</c:v>
                </c:pt>
                <c:pt idx="12681">
                  <c:v>3.0705619999999998</c:v>
                </c:pt>
                <c:pt idx="12682">
                  <c:v>3.069887</c:v>
                </c:pt>
                <c:pt idx="12683">
                  <c:v>3.064622</c:v>
                </c:pt>
                <c:pt idx="12684">
                  <c:v>3.0663619999999998</c:v>
                </c:pt>
                <c:pt idx="12685">
                  <c:v>3.0681630000000002</c:v>
                </c:pt>
                <c:pt idx="12686">
                  <c:v>3.0613790000000001</c:v>
                </c:pt>
                <c:pt idx="12687">
                  <c:v>3.067869</c:v>
                </c:pt>
                <c:pt idx="12688">
                  <c:v>3.0685560000000001</c:v>
                </c:pt>
                <c:pt idx="12689">
                  <c:v>3.0554610000000002</c:v>
                </c:pt>
                <c:pt idx="12690">
                  <c:v>3.0565600000000002</c:v>
                </c:pt>
                <c:pt idx="12691">
                  <c:v>3.067342</c:v>
                </c:pt>
                <c:pt idx="12692">
                  <c:v>3.0718230000000002</c:v>
                </c:pt>
                <c:pt idx="12693">
                  <c:v>3.0742409999999998</c:v>
                </c:pt>
                <c:pt idx="12694">
                  <c:v>3.0798350000000001</c:v>
                </c:pt>
                <c:pt idx="12695">
                  <c:v>3.0721280000000002</c:v>
                </c:pt>
                <c:pt idx="12696">
                  <c:v>3.0647509999999998</c:v>
                </c:pt>
                <c:pt idx="12697">
                  <c:v>3.0728240000000002</c:v>
                </c:pt>
                <c:pt idx="12698">
                  <c:v>3.0678399999999999</c:v>
                </c:pt>
                <c:pt idx="12699">
                  <c:v>3.0639370000000001</c:v>
                </c:pt>
                <c:pt idx="12700">
                  <c:v>3.0726049999999998</c:v>
                </c:pt>
                <c:pt idx="12701">
                  <c:v>3.0675129999999999</c:v>
                </c:pt>
                <c:pt idx="12702">
                  <c:v>3.057382</c:v>
                </c:pt>
                <c:pt idx="12703">
                  <c:v>3.0641389999999999</c:v>
                </c:pt>
                <c:pt idx="12704">
                  <c:v>3.0741109999999998</c:v>
                </c:pt>
                <c:pt idx="12705">
                  <c:v>3.0677279999999998</c:v>
                </c:pt>
                <c:pt idx="12706">
                  <c:v>3.0630109999999999</c:v>
                </c:pt>
                <c:pt idx="12707">
                  <c:v>3.0673970000000002</c:v>
                </c:pt>
                <c:pt idx="12708">
                  <c:v>3.0697399999999999</c:v>
                </c:pt>
                <c:pt idx="12709">
                  <c:v>3.0795520000000001</c:v>
                </c:pt>
                <c:pt idx="12710">
                  <c:v>3.080749</c:v>
                </c:pt>
                <c:pt idx="12711">
                  <c:v>3.0688949999999999</c:v>
                </c:pt>
                <c:pt idx="12712">
                  <c:v>3.0739269999999999</c:v>
                </c:pt>
                <c:pt idx="12713">
                  <c:v>3.0871379999999999</c:v>
                </c:pt>
                <c:pt idx="12714">
                  <c:v>3.075075</c:v>
                </c:pt>
                <c:pt idx="12715">
                  <c:v>3.0594480000000002</c:v>
                </c:pt>
                <c:pt idx="12716">
                  <c:v>3.0738249999999998</c:v>
                </c:pt>
                <c:pt idx="12717">
                  <c:v>3.073458</c:v>
                </c:pt>
                <c:pt idx="12718">
                  <c:v>3.0606300000000002</c:v>
                </c:pt>
                <c:pt idx="12719">
                  <c:v>3.0727169999999999</c:v>
                </c:pt>
                <c:pt idx="12720">
                  <c:v>3.0758130000000001</c:v>
                </c:pt>
                <c:pt idx="12721">
                  <c:v>3.0708980000000001</c:v>
                </c:pt>
                <c:pt idx="12722">
                  <c:v>3.077226</c:v>
                </c:pt>
                <c:pt idx="12723">
                  <c:v>3.0749659999999999</c:v>
                </c:pt>
                <c:pt idx="12724">
                  <c:v>3.0663390000000001</c:v>
                </c:pt>
                <c:pt idx="12725">
                  <c:v>3.0673469999999998</c:v>
                </c:pt>
                <c:pt idx="12726">
                  <c:v>3.0740970000000001</c:v>
                </c:pt>
                <c:pt idx="12727">
                  <c:v>3.0709870000000001</c:v>
                </c:pt>
                <c:pt idx="12728">
                  <c:v>3.070522</c:v>
                </c:pt>
                <c:pt idx="12729">
                  <c:v>3.0743689999999999</c:v>
                </c:pt>
                <c:pt idx="12730">
                  <c:v>3.0683880000000001</c:v>
                </c:pt>
                <c:pt idx="12731">
                  <c:v>3.0772819999999999</c:v>
                </c:pt>
                <c:pt idx="12732">
                  <c:v>3.0903879999999999</c:v>
                </c:pt>
                <c:pt idx="12733">
                  <c:v>3.0811739999999999</c:v>
                </c:pt>
                <c:pt idx="12734">
                  <c:v>3.0710600000000001</c:v>
                </c:pt>
                <c:pt idx="12735">
                  <c:v>3.0771250000000001</c:v>
                </c:pt>
                <c:pt idx="12736">
                  <c:v>3.0799820000000002</c:v>
                </c:pt>
                <c:pt idx="12737">
                  <c:v>3.070071</c:v>
                </c:pt>
                <c:pt idx="12738">
                  <c:v>3.0683530000000001</c:v>
                </c:pt>
                <c:pt idx="12739">
                  <c:v>3.0700789999999998</c:v>
                </c:pt>
                <c:pt idx="12740">
                  <c:v>3.071666</c:v>
                </c:pt>
                <c:pt idx="12741">
                  <c:v>3.0789550000000001</c:v>
                </c:pt>
                <c:pt idx="12742">
                  <c:v>3.0765539999999998</c:v>
                </c:pt>
                <c:pt idx="12743">
                  <c:v>3.076743</c:v>
                </c:pt>
                <c:pt idx="12744">
                  <c:v>3.0872389999999998</c:v>
                </c:pt>
                <c:pt idx="12745">
                  <c:v>3.0847060000000002</c:v>
                </c:pt>
                <c:pt idx="12746">
                  <c:v>3.0746530000000001</c:v>
                </c:pt>
                <c:pt idx="12747">
                  <c:v>3.0802200000000002</c:v>
                </c:pt>
                <c:pt idx="12748">
                  <c:v>3.084152</c:v>
                </c:pt>
                <c:pt idx="12749">
                  <c:v>3.07036</c:v>
                </c:pt>
                <c:pt idx="12750">
                  <c:v>3.069861</c:v>
                </c:pt>
                <c:pt idx="12751">
                  <c:v>3.0829390000000001</c:v>
                </c:pt>
                <c:pt idx="12752">
                  <c:v>3.083593</c:v>
                </c:pt>
                <c:pt idx="12753">
                  <c:v>3.0872440000000001</c:v>
                </c:pt>
                <c:pt idx="12754">
                  <c:v>3.0829689999999998</c:v>
                </c:pt>
                <c:pt idx="12755">
                  <c:v>3.071078</c:v>
                </c:pt>
                <c:pt idx="12756">
                  <c:v>3.0729760000000002</c:v>
                </c:pt>
                <c:pt idx="12757">
                  <c:v>3.074265</c:v>
                </c:pt>
                <c:pt idx="12758">
                  <c:v>3.0729069999999998</c:v>
                </c:pt>
                <c:pt idx="12759">
                  <c:v>3.079396</c:v>
                </c:pt>
                <c:pt idx="12760">
                  <c:v>3.0852840000000001</c:v>
                </c:pt>
                <c:pt idx="12761">
                  <c:v>3.0782829999999999</c:v>
                </c:pt>
                <c:pt idx="12762">
                  <c:v>3.076184</c:v>
                </c:pt>
                <c:pt idx="12763">
                  <c:v>3.0858110000000001</c:v>
                </c:pt>
                <c:pt idx="12764">
                  <c:v>3.0828820000000001</c:v>
                </c:pt>
                <c:pt idx="12765">
                  <c:v>3.072425</c:v>
                </c:pt>
                <c:pt idx="12766">
                  <c:v>3.068756</c:v>
                </c:pt>
                <c:pt idx="12767">
                  <c:v>3.0706660000000001</c:v>
                </c:pt>
                <c:pt idx="12768">
                  <c:v>3.0839509999999999</c:v>
                </c:pt>
                <c:pt idx="12769">
                  <c:v>3.0940400000000001</c:v>
                </c:pt>
                <c:pt idx="12770">
                  <c:v>3.085172</c:v>
                </c:pt>
                <c:pt idx="12771">
                  <c:v>3.0803509999999998</c:v>
                </c:pt>
                <c:pt idx="12772">
                  <c:v>3.0929700000000002</c:v>
                </c:pt>
                <c:pt idx="12773">
                  <c:v>3.0880420000000002</c:v>
                </c:pt>
                <c:pt idx="12774">
                  <c:v>3.07314</c:v>
                </c:pt>
                <c:pt idx="12775">
                  <c:v>3.0786929999999999</c:v>
                </c:pt>
                <c:pt idx="12776">
                  <c:v>3.07986</c:v>
                </c:pt>
                <c:pt idx="12777">
                  <c:v>3.0790799999999998</c:v>
                </c:pt>
                <c:pt idx="12778">
                  <c:v>3.0869800000000001</c:v>
                </c:pt>
                <c:pt idx="12779">
                  <c:v>3.0835270000000001</c:v>
                </c:pt>
                <c:pt idx="12780">
                  <c:v>3.0797620000000001</c:v>
                </c:pt>
                <c:pt idx="12781">
                  <c:v>3.089121</c:v>
                </c:pt>
                <c:pt idx="12782">
                  <c:v>3.0925199999999999</c:v>
                </c:pt>
                <c:pt idx="12783">
                  <c:v>3.0814539999999999</c:v>
                </c:pt>
                <c:pt idx="12784">
                  <c:v>3.084797</c:v>
                </c:pt>
                <c:pt idx="12785">
                  <c:v>3.0881500000000002</c:v>
                </c:pt>
                <c:pt idx="12786">
                  <c:v>3.0717469999999998</c:v>
                </c:pt>
                <c:pt idx="12787">
                  <c:v>3.0780720000000001</c:v>
                </c:pt>
                <c:pt idx="12788">
                  <c:v>3.0924339999999999</c:v>
                </c:pt>
                <c:pt idx="12789">
                  <c:v>3.0751729999999999</c:v>
                </c:pt>
                <c:pt idx="12790">
                  <c:v>3.0699939999999999</c:v>
                </c:pt>
                <c:pt idx="12791">
                  <c:v>3.0857990000000002</c:v>
                </c:pt>
                <c:pt idx="12792">
                  <c:v>3.0850279999999999</c:v>
                </c:pt>
                <c:pt idx="12793">
                  <c:v>3.0796429999999999</c:v>
                </c:pt>
                <c:pt idx="12794">
                  <c:v>3.0877029999999999</c:v>
                </c:pt>
                <c:pt idx="12795">
                  <c:v>3.0866440000000002</c:v>
                </c:pt>
                <c:pt idx="12796">
                  <c:v>3.0819169999999998</c:v>
                </c:pt>
                <c:pt idx="12797">
                  <c:v>3.0937999999999999</c:v>
                </c:pt>
                <c:pt idx="12798">
                  <c:v>3.0944699999999998</c:v>
                </c:pt>
                <c:pt idx="12799">
                  <c:v>3.0848059999999999</c:v>
                </c:pt>
                <c:pt idx="12800">
                  <c:v>3.0870419999999998</c:v>
                </c:pt>
                <c:pt idx="12801">
                  <c:v>3.0858569999999999</c:v>
                </c:pt>
                <c:pt idx="12802">
                  <c:v>3.0811250000000001</c:v>
                </c:pt>
                <c:pt idx="12803">
                  <c:v>3.0898500000000002</c:v>
                </c:pt>
                <c:pt idx="12804">
                  <c:v>3.0938379999999999</c:v>
                </c:pt>
                <c:pt idx="12805">
                  <c:v>3.078354</c:v>
                </c:pt>
                <c:pt idx="12806">
                  <c:v>3.079898</c:v>
                </c:pt>
                <c:pt idx="12807">
                  <c:v>3.0901390000000002</c:v>
                </c:pt>
                <c:pt idx="12808">
                  <c:v>3.0813320000000002</c:v>
                </c:pt>
                <c:pt idx="12809">
                  <c:v>3.0804290000000001</c:v>
                </c:pt>
                <c:pt idx="12810">
                  <c:v>3.0894159999999999</c:v>
                </c:pt>
                <c:pt idx="12811">
                  <c:v>3.0905610000000001</c:v>
                </c:pt>
                <c:pt idx="12812">
                  <c:v>3.089137</c:v>
                </c:pt>
                <c:pt idx="12813">
                  <c:v>3.091583</c:v>
                </c:pt>
                <c:pt idx="12814">
                  <c:v>3.0919150000000002</c:v>
                </c:pt>
                <c:pt idx="12815">
                  <c:v>3.0911900000000001</c:v>
                </c:pt>
                <c:pt idx="12816">
                  <c:v>3.0916610000000002</c:v>
                </c:pt>
                <c:pt idx="12817">
                  <c:v>3.0800860000000001</c:v>
                </c:pt>
                <c:pt idx="12818">
                  <c:v>3.0776819999999998</c:v>
                </c:pt>
                <c:pt idx="12819">
                  <c:v>3.0983100000000001</c:v>
                </c:pt>
                <c:pt idx="12820">
                  <c:v>3.1025550000000002</c:v>
                </c:pt>
                <c:pt idx="12821">
                  <c:v>3.092152</c:v>
                </c:pt>
                <c:pt idx="12822">
                  <c:v>3.092781</c:v>
                </c:pt>
                <c:pt idx="12823">
                  <c:v>3.08996</c:v>
                </c:pt>
                <c:pt idx="12824">
                  <c:v>3.0865939999999998</c:v>
                </c:pt>
                <c:pt idx="12825">
                  <c:v>3.0962190000000001</c:v>
                </c:pt>
                <c:pt idx="12826">
                  <c:v>3.1006629999999999</c:v>
                </c:pt>
                <c:pt idx="12827">
                  <c:v>3.0899290000000001</c:v>
                </c:pt>
                <c:pt idx="12828">
                  <c:v>3.0851320000000002</c:v>
                </c:pt>
                <c:pt idx="12829">
                  <c:v>3.0818650000000001</c:v>
                </c:pt>
                <c:pt idx="12830">
                  <c:v>3.0751710000000001</c:v>
                </c:pt>
                <c:pt idx="12831">
                  <c:v>3.0921430000000001</c:v>
                </c:pt>
                <c:pt idx="12832">
                  <c:v>3.105423</c:v>
                </c:pt>
                <c:pt idx="12833">
                  <c:v>3.0920519999999998</c:v>
                </c:pt>
                <c:pt idx="12834">
                  <c:v>3.0969340000000001</c:v>
                </c:pt>
                <c:pt idx="12835">
                  <c:v>3.1071930000000001</c:v>
                </c:pt>
                <c:pt idx="12836">
                  <c:v>3.0880359999999998</c:v>
                </c:pt>
                <c:pt idx="12837">
                  <c:v>3.0760619999999999</c:v>
                </c:pt>
                <c:pt idx="12838">
                  <c:v>3.0872830000000002</c:v>
                </c:pt>
                <c:pt idx="12839">
                  <c:v>3.0873970000000002</c:v>
                </c:pt>
                <c:pt idx="12840">
                  <c:v>3.084209</c:v>
                </c:pt>
                <c:pt idx="12841">
                  <c:v>3.0958950000000001</c:v>
                </c:pt>
                <c:pt idx="12842">
                  <c:v>3.0927560000000001</c:v>
                </c:pt>
                <c:pt idx="12843">
                  <c:v>3.0858639999999999</c:v>
                </c:pt>
                <c:pt idx="12844">
                  <c:v>3.0939369999999999</c:v>
                </c:pt>
                <c:pt idx="12845">
                  <c:v>3.0955650000000001</c:v>
                </c:pt>
                <c:pt idx="12846">
                  <c:v>3.0980750000000001</c:v>
                </c:pt>
                <c:pt idx="12847">
                  <c:v>3.110738</c:v>
                </c:pt>
                <c:pt idx="12848">
                  <c:v>3.10541</c:v>
                </c:pt>
                <c:pt idx="12849">
                  <c:v>3.083923</c:v>
                </c:pt>
                <c:pt idx="12850">
                  <c:v>3.0853160000000002</c:v>
                </c:pt>
                <c:pt idx="12851">
                  <c:v>3.0918230000000002</c:v>
                </c:pt>
                <c:pt idx="12852">
                  <c:v>3.0845940000000001</c:v>
                </c:pt>
                <c:pt idx="12853">
                  <c:v>3.0968939999999998</c:v>
                </c:pt>
                <c:pt idx="12854">
                  <c:v>3.103272</c:v>
                </c:pt>
                <c:pt idx="12855">
                  <c:v>3.0909819999999999</c:v>
                </c:pt>
                <c:pt idx="12856">
                  <c:v>3.0993750000000002</c:v>
                </c:pt>
                <c:pt idx="12857">
                  <c:v>3.1065480000000001</c:v>
                </c:pt>
                <c:pt idx="12858">
                  <c:v>3.0948899999999999</c:v>
                </c:pt>
                <c:pt idx="12859">
                  <c:v>3.100136</c:v>
                </c:pt>
                <c:pt idx="12860">
                  <c:v>3.1107420000000001</c:v>
                </c:pt>
                <c:pt idx="12861">
                  <c:v>3.0936110000000001</c:v>
                </c:pt>
                <c:pt idx="12862">
                  <c:v>3.0862970000000001</c:v>
                </c:pt>
                <c:pt idx="12863">
                  <c:v>3.0963479999999999</c:v>
                </c:pt>
                <c:pt idx="12864">
                  <c:v>3.0813389999999998</c:v>
                </c:pt>
                <c:pt idx="12865">
                  <c:v>3.0793249999999999</c:v>
                </c:pt>
                <c:pt idx="12866">
                  <c:v>3.101915</c:v>
                </c:pt>
                <c:pt idx="12867">
                  <c:v>3.1028980000000002</c:v>
                </c:pt>
                <c:pt idx="12868">
                  <c:v>3.0963219999999998</c:v>
                </c:pt>
                <c:pt idx="12869">
                  <c:v>3.101092</c:v>
                </c:pt>
                <c:pt idx="12870">
                  <c:v>3.1002149999999999</c:v>
                </c:pt>
                <c:pt idx="12871">
                  <c:v>3.0957720000000002</c:v>
                </c:pt>
                <c:pt idx="12872">
                  <c:v>3.1070410000000002</c:v>
                </c:pt>
                <c:pt idx="12873">
                  <c:v>3.1088870000000002</c:v>
                </c:pt>
                <c:pt idx="12874">
                  <c:v>3.0895329999999999</c:v>
                </c:pt>
                <c:pt idx="12875">
                  <c:v>3.0892979999999999</c:v>
                </c:pt>
                <c:pt idx="12876">
                  <c:v>3.0941329999999998</c:v>
                </c:pt>
                <c:pt idx="12877">
                  <c:v>3.0915379999999999</c:v>
                </c:pt>
                <c:pt idx="12878">
                  <c:v>3.1096180000000002</c:v>
                </c:pt>
                <c:pt idx="12879">
                  <c:v>3.1154139999999999</c:v>
                </c:pt>
                <c:pt idx="12880">
                  <c:v>3.0931250000000001</c:v>
                </c:pt>
                <c:pt idx="12881">
                  <c:v>3.094668</c:v>
                </c:pt>
                <c:pt idx="12882">
                  <c:v>3.1133190000000002</c:v>
                </c:pt>
                <c:pt idx="12883">
                  <c:v>3.102471</c:v>
                </c:pt>
                <c:pt idx="12884">
                  <c:v>3.0979920000000001</c:v>
                </c:pt>
                <c:pt idx="12885">
                  <c:v>3.1082510000000001</c:v>
                </c:pt>
                <c:pt idx="12886">
                  <c:v>3.0952790000000001</c:v>
                </c:pt>
                <c:pt idx="12887">
                  <c:v>3.0935570000000001</c:v>
                </c:pt>
                <c:pt idx="12888">
                  <c:v>3.110363</c:v>
                </c:pt>
                <c:pt idx="12889">
                  <c:v>3.1055860000000002</c:v>
                </c:pt>
                <c:pt idx="12890">
                  <c:v>3.0934119999999998</c:v>
                </c:pt>
                <c:pt idx="12891">
                  <c:v>3.09674</c:v>
                </c:pt>
                <c:pt idx="12892">
                  <c:v>3.0996670000000002</c:v>
                </c:pt>
                <c:pt idx="12893">
                  <c:v>3.0934940000000002</c:v>
                </c:pt>
                <c:pt idx="12894">
                  <c:v>3.0997330000000001</c:v>
                </c:pt>
                <c:pt idx="12895">
                  <c:v>3.1085940000000001</c:v>
                </c:pt>
                <c:pt idx="12896">
                  <c:v>3.1039590000000001</c:v>
                </c:pt>
                <c:pt idx="12897">
                  <c:v>3.1071119999999999</c:v>
                </c:pt>
                <c:pt idx="12898">
                  <c:v>3.10161</c:v>
                </c:pt>
                <c:pt idx="12899">
                  <c:v>3.0918570000000001</c:v>
                </c:pt>
                <c:pt idx="12900">
                  <c:v>3.1017839999999999</c:v>
                </c:pt>
                <c:pt idx="12901">
                  <c:v>3.104266</c:v>
                </c:pt>
                <c:pt idx="12902">
                  <c:v>3.0991960000000001</c:v>
                </c:pt>
                <c:pt idx="12903">
                  <c:v>3.1055229999999998</c:v>
                </c:pt>
                <c:pt idx="12904">
                  <c:v>3.1085020000000001</c:v>
                </c:pt>
                <c:pt idx="12905">
                  <c:v>3.098414</c:v>
                </c:pt>
                <c:pt idx="12906">
                  <c:v>3.097979</c:v>
                </c:pt>
                <c:pt idx="12907">
                  <c:v>3.109737</c:v>
                </c:pt>
                <c:pt idx="12908">
                  <c:v>3.1105529999999999</c:v>
                </c:pt>
                <c:pt idx="12909">
                  <c:v>3.1053350000000002</c:v>
                </c:pt>
                <c:pt idx="12910">
                  <c:v>3.1035490000000001</c:v>
                </c:pt>
                <c:pt idx="12911">
                  <c:v>3.0983679999999998</c:v>
                </c:pt>
                <c:pt idx="12912">
                  <c:v>3.0956700000000001</c:v>
                </c:pt>
                <c:pt idx="12913">
                  <c:v>3.1026259999999999</c:v>
                </c:pt>
                <c:pt idx="12914">
                  <c:v>3.1038999999999999</c:v>
                </c:pt>
                <c:pt idx="12915">
                  <c:v>3.0957669999999999</c:v>
                </c:pt>
                <c:pt idx="12916">
                  <c:v>3.1006269999999998</c:v>
                </c:pt>
                <c:pt idx="12917">
                  <c:v>3.1091540000000002</c:v>
                </c:pt>
                <c:pt idx="12918">
                  <c:v>3.1085929999999999</c:v>
                </c:pt>
                <c:pt idx="12919">
                  <c:v>3.1142919999999998</c:v>
                </c:pt>
                <c:pt idx="12920">
                  <c:v>3.1163340000000002</c:v>
                </c:pt>
                <c:pt idx="12921">
                  <c:v>3.1089730000000002</c:v>
                </c:pt>
                <c:pt idx="12922">
                  <c:v>3.1124529999999999</c:v>
                </c:pt>
                <c:pt idx="12923">
                  <c:v>3.1138490000000001</c:v>
                </c:pt>
                <c:pt idx="12924">
                  <c:v>3.1003159999999998</c:v>
                </c:pt>
                <c:pt idx="12925">
                  <c:v>3.0975790000000001</c:v>
                </c:pt>
                <c:pt idx="12926">
                  <c:v>3.113051</c:v>
                </c:pt>
                <c:pt idx="12927">
                  <c:v>3.1085379999999998</c:v>
                </c:pt>
                <c:pt idx="12928">
                  <c:v>3.098881</c:v>
                </c:pt>
                <c:pt idx="12929">
                  <c:v>3.1096219999999999</c:v>
                </c:pt>
                <c:pt idx="12930">
                  <c:v>3.1079560000000002</c:v>
                </c:pt>
                <c:pt idx="12931">
                  <c:v>3.102865</c:v>
                </c:pt>
                <c:pt idx="12932">
                  <c:v>3.1103290000000001</c:v>
                </c:pt>
                <c:pt idx="12933">
                  <c:v>3.1027610000000001</c:v>
                </c:pt>
                <c:pt idx="12934">
                  <c:v>3.091126</c:v>
                </c:pt>
                <c:pt idx="12935">
                  <c:v>3.1058189999999999</c:v>
                </c:pt>
                <c:pt idx="12936">
                  <c:v>3.1242459999999999</c:v>
                </c:pt>
                <c:pt idx="12937">
                  <c:v>3.1171679999999999</c:v>
                </c:pt>
                <c:pt idx="12938">
                  <c:v>3.1129229999999999</c:v>
                </c:pt>
                <c:pt idx="12939">
                  <c:v>3.1151309999999999</c:v>
                </c:pt>
                <c:pt idx="12940">
                  <c:v>3.1068349999999998</c:v>
                </c:pt>
                <c:pt idx="12941">
                  <c:v>3.1090680000000002</c:v>
                </c:pt>
                <c:pt idx="12942">
                  <c:v>3.1151970000000002</c:v>
                </c:pt>
                <c:pt idx="12943">
                  <c:v>3.1130260000000001</c:v>
                </c:pt>
                <c:pt idx="12944">
                  <c:v>3.1161729999999999</c:v>
                </c:pt>
                <c:pt idx="12945">
                  <c:v>3.1156630000000001</c:v>
                </c:pt>
                <c:pt idx="12946">
                  <c:v>3.1022530000000001</c:v>
                </c:pt>
                <c:pt idx="12947">
                  <c:v>3.1019060000000001</c:v>
                </c:pt>
                <c:pt idx="12948">
                  <c:v>3.1164079999999998</c:v>
                </c:pt>
                <c:pt idx="12949">
                  <c:v>3.1135060000000001</c:v>
                </c:pt>
                <c:pt idx="12950">
                  <c:v>3.1138780000000001</c:v>
                </c:pt>
                <c:pt idx="12951">
                  <c:v>3.119739</c:v>
                </c:pt>
                <c:pt idx="12952">
                  <c:v>3.108082</c:v>
                </c:pt>
                <c:pt idx="12953">
                  <c:v>3.1081669999999999</c:v>
                </c:pt>
                <c:pt idx="12954">
                  <c:v>3.1137800000000002</c:v>
                </c:pt>
                <c:pt idx="12955">
                  <c:v>3.1066039999999999</c:v>
                </c:pt>
                <c:pt idx="12956">
                  <c:v>3.109426</c:v>
                </c:pt>
                <c:pt idx="12957">
                  <c:v>3.1179230000000002</c:v>
                </c:pt>
                <c:pt idx="12958">
                  <c:v>3.1180319999999999</c:v>
                </c:pt>
                <c:pt idx="12959">
                  <c:v>3.1171920000000002</c:v>
                </c:pt>
                <c:pt idx="12960">
                  <c:v>3.119437</c:v>
                </c:pt>
                <c:pt idx="12961">
                  <c:v>3.1053489999999999</c:v>
                </c:pt>
                <c:pt idx="12962">
                  <c:v>3.0908419999999999</c:v>
                </c:pt>
                <c:pt idx="12963">
                  <c:v>3.1073940000000002</c:v>
                </c:pt>
                <c:pt idx="12964">
                  <c:v>3.1194820000000001</c:v>
                </c:pt>
                <c:pt idx="12965">
                  <c:v>3.1091790000000001</c:v>
                </c:pt>
                <c:pt idx="12966">
                  <c:v>3.1095619999999999</c:v>
                </c:pt>
                <c:pt idx="12967">
                  <c:v>3.1165929999999999</c:v>
                </c:pt>
                <c:pt idx="12968">
                  <c:v>3.113829</c:v>
                </c:pt>
                <c:pt idx="12969">
                  <c:v>3.1155170000000001</c:v>
                </c:pt>
                <c:pt idx="12970">
                  <c:v>3.1198730000000001</c:v>
                </c:pt>
                <c:pt idx="12971">
                  <c:v>3.1070530000000001</c:v>
                </c:pt>
                <c:pt idx="12972">
                  <c:v>3.1018240000000001</c:v>
                </c:pt>
                <c:pt idx="12973">
                  <c:v>3.1103559999999999</c:v>
                </c:pt>
                <c:pt idx="12974">
                  <c:v>3.1169959999999999</c:v>
                </c:pt>
                <c:pt idx="12975">
                  <c:v>3.1241949999999998</c:v>
                </c:pt>
                <c:pt idx="12976">
                  <c:v>3.1216240000000002</c:v>
                </c:pt>
                <c:pt idx="12977">
                  <c:v>3.113683</c:v>
                </c:pt>
                <c:pt idx="12978">
                  <c:v>3.1152549999999999</c:v>
                </c:pt>
                <c:pt idx="12979">
                  <c:v>3.1251009999999999</c:v>
                </c:pt>
                <c:pt idx="12980">
                  <c:v>3.1299009999999998</c:v>
                </c:pt>
                <c:pt idx="12981">
                  <c:v>3.1199889999999999</c:v>
                </c:pt>
                <c:pt idx="12982">
                  <c:v>3.1162019999999999</c:v>
                </c:pt>
                <c:pt idx="12983">
                  <c:v>3.1174529999999998</c:v>
                </c:pt>
                <c:pt idx="12984">
                  <c:v>3.1088789999999999</c:v>
                </c:pt>
                <c:pt idx="12985">
                  <c:v>3.107091</c:v>
                </c:pt>
                <c:pt idx="12986">
                  <c:v>3.1144980000000002</c:v>
                </c:pt>
                <c:pt idx="12987">
                  <c:v>3.116466</c:v>
                </c:pt>
                <c:pt idx="12988">
                  <c:v>3.1154269999999999</c:v>
                </c:pt>
                <c:pt idx="12989">
                  <c:v>3.118509</c:v>
                </c:pt>
                <c:pt idx="12990">
                  <c:v>3.1205669999999999</c:v>
                </c:pt>
                <c:pt idx="12991">
                  <c:v>3.1217990000000002</c:v>
                </c:pt>
                <c:pt idx="12992">
                  <c:v>3.1266600000000002</c:v>
                </c:pt>
                <c:pt idx="12993">
                  <c:v>3.122109</c:v>
                </c:pt>
                <c:pt idx="12994">
                  <c:v>3.118789</c:v>
                </c:pt>
                <c:pt idx="12995">
                  <c:v>3.1204730000000001</c:v>
                </c:pt>
                <c:pt idx="12996">
                  <c:v>3.11381</c:v>
                </c:pt>
                <c:pt idx="12997">
                  <c:v>3.115821</c:v>
                </c:pt>
                <c:pt idx="12998">
                  <c:v>3.117543</c:v>
                </c:pt>
                <c:pt idx="12999">
                  <c:v>3.1080809999999999</c:v>
                </c:pt>
                <c:pt idx="13000">
                  <c:v>3.107863</c:v>
                </c:pt>
                <c:pt idx="13001">
                  <c:v>3.1177190000000001</c:v>
                </c:pt>
                <c:pt idx="13002">
                  <c:v>3.1214409999999999</c:v>
                </c:pt>
                <c:pt idx="13003">
                  <c:v>3.1170819999999999</c:v>
                </c:pt>
                <c:pt idx="13004">
                  <c:v>3.1217760000000001</c:v>
                </c:pt>
                <c:pt idx="13005">
                  <c:v>3.1214119999999999</c:v>
                </c:pt>
                <c:pt idx="13006">
                  <c:v>3.117578</c:v>
                </c:pt>
                <c:pt idx="13007">
                  <c:v>3.1284510000000001</c:v>
                </c:pt>
                <c:pt idx="13008">
                  <c:v>3.1283120000000002</c:v>
                </c:pt>
                <c:pt idx="13009">
                  <c:v>3.1180439999999998</c:v>
                </c:pt>
                <c:pt idx="13010">
                  <c:v>3.121016</c:v>
                </c:pt>
                <c:pt idx="13011">
                  <c:v>3.127901</c:v>
                </c:pt>
                <c:pt idx="13012">
                  <c:v>3.124476</c:v>
                </c:pt>
                <c:pt idx="13013">
                  <c:v>3.1206100000000001</c:v>
                </c:pt>
                <c:pt idx="13014">
                  <c:v>3.124431</c:v>
                </c:pt>
                <c:pt idx="13015">
                  <c:v>3.1187130000000001</c:v>
                </c:pt>
                <c:pt idx="13016">
                  <c:v>3.1185320000000001</c:v>
                </c:pt>
                <c:pt idx="13017">
                  <c:v>3.1303640000000001</c:v>
                </c:pt>
                <c:pt idx="13018">
                  <c:v>3.1278980000000001</c:v>
                </c:pt>
                <c:pt idx="13019">
                  <c:v>3.1228639999999999</c:v>
                </c:pt>
                <c:pt idx="13020">
                  <c:v>3.122735</c:v>
                </c:pt>
                <c:pt idx="13021">
                  <c:v>3.116778</c:v>
                </c:pt>
                <c:pt idx="13022">
                  <c:v>3.1166330000000002</c:v>
                </c:pt>
                <c:pt idx="13023">
                  <c:v>3.1229710000000002</c:v>
                </c:pt>
                <c:pt idx="13024">
                  <c:v>3.1180180000000002</c:v>
                </c:pt>
                <c:pt idx="13025">
                  <c:v>3.1101019999999999</c:v>
                </c:pt>
                <c:pt idx="13026">
                  <c:v>3.1210779999999998</c:v>
                </c:pt>
                <c:pt idx="13027">
                  <c:v>3.1322480000000001</c:v>
                </c:pt>
                <c:pt idx="13028">
                  <c:v>3.125861</c:v>
                </c:pt>
                <c:pt idx="13029">
                  <c:v>3.1238519999999999</c:v>
                </c:pt>
                <c:pt idx="13030">
                  <c:v>3.126868</c:v>
                </c:pt>
                <c:pt idx="13031">
                  <c:v>3.1273110000000002</c:v>
                </c:pt>
                <c:pt idx="13032">
                  <c:v>3.132368</c:v>
                </c:pt>
                <c:pt idx="13033">
                  <c:v>3.128968</c:v>
                </c:pt>
                <c:pt idx="13034">
                  <c:v>3.1201140000000001</c:v>
                </c:pt>
                <c:pt idx="13035">
                  <c:v>3.1280039999999998</c:v>
                </c:pt>
                <c:pt idx="13036">
                  <c:v>3.138611</c:v>
                </c:pt>
                <c:pt idx="13037">
                  <c:v>3.1292249999999999</c:v>
                </c:pt>
                <c:pt idx="13038">
                  <c:v>3.125604</c:v>
                </c:pt>
                <c:pt idx="13039">
                  <c:v>3.1245500000000002</c:v>
                </c:pt>
                <c:pt idx="13040">
                  <c:v>3.1133790000000001</c:v>
                </c:pt>
                <c:pt idx="13041">
                  <c:v>3.1203609999999999</c:v>
                </c:pt>
                <c:pt idx="13042">
                  <c:v>3.1283150000000002</c:v>
                </c:pt>
                <c:pt idx="13043">
                  <c:v>3.1225890000000001</c:v>
                </c:pt>
                <c:pt idx="13044">
                  <c:v>3.1232920000000002</c:v>
                </c:pt>
                <c:pt idx="13045">
                  <c:v>3.1300680000000001</c:v>
                </c:pt>
                <c:pt idx="13046">
                  <c:v>3.1268590000000001</c:v>
                </c:pt>
                <c:pt idx="13047">
                  <c:v>3.1196299999999999</c:v>
                </c:pt>
                <c:pt idx="13048">
                  <c:v>3.127904</c:v>
                </c:pt>
                <c:pt idx="13049">
                  <c:v>3.1283470000000002</c:v>
                </c:pt>
                <c:pt idx="13050">
                  <c:v>3.1197810000000001</c:v>
                </c:pt>
                <c:pt idx="13051">
                  <c:v>3.131195</c:v>
                </c:pt>
                <c:pt idx="13052">
                  <c:v>3.1347230000000001</c:v>
                </c:pt>
                <c:pt idx="13053">
                  <c:v>3.130566</c:v>
                </c:pt>
                <c:pt idx="13054">
                  <c:v>3.1397569999999999</c:v>
                </c:pt>
                <c:pt idx="13055">
                  <c:v>3.1368390000000002</c:v>
                </c:pt>
                <c:pt idx="13056">
                  <c:v>3.1220490000000001</c:v>
                </c:pt>
                <c:pt idx="13057">
                  <c:v>3.1267879999999999</c:v>
                </c:pt>
                <c:pt idx="13058">
                  <c:v>3.1299760000000001</c:v>
                </c:pt>
                <c:pt idx="13059">
                  <c:v>3.117731</c:v>
                </c:pt>
                <c:pt idx="13060">
                  <c:v>3.1267930000000002</c:v>
                </c:pt>
                <c:pt idx="13061">
                  <c:v>3.1364160000000001</c:v>
                </c:pt>
                <c:pt idx="13062">
                  <c:v>3.1263290000000001</c:v>
                </c:pt>
                <c:pt idx="13063">
                  <c:v>3.1317750000000002</c:v>
                </c:pt>
                <c:pt idx="13064">
                  <c:v>3.1335000000000002</c:v>
                </c:pt>
                <c:pt idx="13065">
                  <c:v>3.118922</c:v>
                </c:pt>
                <c:pt idx="13066">
                  <c:v>3.120603</c:v>
                </c:pt>
                <c:pt idx="13067">
                  <c:v>3.1286610000000001</c:v>
                </c:pt>
                <c:pt idx="13068">
                  <c:v>3.129238</c:v>
                </c:pt>
                <c:pt idx="13069">
                  <c:v>3.1316649999999999</c:v>
                </c:pt>
                <c:pt idx="13070">
                  <c:v>3.1394700000000002</c:v>
                </c:pt>
                <c:pt idx="13071">
                  <c:v>3.1370290000000001</c:v>
                </c:pt>
                <c:pt idx="13072">
                  <c:v>3.129016</c:v>
                </c:pt>
                <c:pt idx="13073">
                  <c:v>3.138639</c:v>
                </c:pt>
                <c:pt idx="13074">
                  <c:v>3.1419489999999999</c:v>
                </c:pt>
                <c:pt idx="13075">
                  <c:v>3.1318649999999999</c:v>
                </c:pt>
                <c:pt idx="13076">
                  <c:v>3.13226</c:v>
                </c:pt>
                <c:pt idx="13077">
                  <c:v>3.1354340000000001</c:v>
                </c:pt>
                <c:pt idx="13078">
                  <c:v>3.1358069999999998</c:v>
                </c:pt>
                <c:pt idx="13079">
                  <c:v>3.1422319999999999</c:v>
                </c:pt>
                <c:pt idx="13080">
                  <c:v>3.137699</c:v>
                </c:pt>
                <c:pt idx="13081">
                  <c:v>3.1255470000000001</c:v>
                </c:pt>
                <c:pt idx="13082">
                  <c:v>3.1284559999999999</c:v>
                </c:pt>
                <c:pt idx="13083">
                  <c:v>3.1272289999999998</c:v>
                </c:pt>
                <c:pt idx="13084">
                  <c:v>3.1181760000000001</c:v>
                </c:pt>
                <c:pt idx="13085">
                  <c:v>3.124606</c:v>
                </c:pt>
                <c:pt idx="13086">
                  <c:v>3.1273520000000001</c:v>
                </c:pt>
                <c:pt idx="13087">
                  <c:v>3.1250079999999998</c:v>
                </c:pt>
                <c:pt idx="13088">
                  <c:v>3.1408830000000001</c:v>
                </c:pt>
                <c:pt idx="13089">
                  <c:v>3.1503519999999998</c:v>
                </c:pt>
                <c:pt idx="13090">
                  <c:v>3.1416339999999998</c:v>
                </c:pt>
                <c:pt idx="13091">
                  <c:v>3.1408420000000001</c:v>
                </c:pt>
                <c:pt idx="13092">
                  <c:v>3.1490559999999999</c:v>
                </c:pt>
                <c:pt idx="13093">
                  <c:v>3.1354479999999998</c:v>
                </c:pt>
                <c:pt idx="13094">
                  <c:v>3.1251359999999999</c:v>
                </c:pt>
                <c:pt idx="13095">
                  <c:v>3.1372460000000002</c:v>
                </c:pt>
                <c:pt idx="13096">
                  <c:v>3.1319629999999998</c:v>
                </c:pt>
                <c:pt idx="13097">
                  <c:v>3.1264460000000001</c:v>
                </c:pt>
                <c:pt idx="13098">
                  <c:v>3.133937</c:v>
                </c:pt>
                <c:pt idx="13099">
                  <c:v>3.1345900000000002</c:v>
                </c:pt>
                <c:pt idx="13100">
                  <c:v>3.1379640000000002</c:v>
                </c:pt>
                <c:pt idx="13101">
                  <c:v>3.1387719999999999</c:v>
                </c:pt>
                <c:pt idx="13102">
                  <c:v>3.1308669999999998</c:v>
                </c:pt>
                <c:pt idx="13103">
                  <c:v>3.1284830000000001</c:v>
                </c:pt>
                <c:pt idx="13104">
                  <c:v>3.1375190000000002</c:v>
                </c:pt>
                <c:pt idx="13105">
                  <c:v>3.1382599999999998</c:v>
                </c:pt>
                <c:pt idx="13106">
                  <c:v>3.1321140000000001</c:v>
                </c:pt>
                <c:pt idx="13107">
                  <c:v>3.141194</c:v>
                </c:pt>
                <c:pt idx="13108">
                  <c:v>3.1491150000000001</c:v>
                </c:pt>
                <c:pt idx="13109">
                  <c:v>3.140978</c:v>
                </c:pt>
                <c:pt idx="13110">
                  <c:v>3.1347580000000002</c:v>
                </c:pt>
                <c:pt idx="13111">
                  <c:v>3.136199</c:v>
                </c:pt>
                <c:pt idx="13112">
                  <c:v>3.1347610000000001</c:v>
                </c:pt>
                <c:pt idx="13113">
                  <c:v>3.1373069999999998</c:v>
                </c:pt>
                <c:pt idx="13114">
                  <c:v>3.1481349999999999</c:v>
                </c:pt>
                <c:pt idx="13115">
                  <c:v>3.145715</c:v>
                </c:pt>
                <c:pt idx="13116">
                  <c:v>3.1401119999999998</c:v>
                </c:pt>
                <c:pt idx="13117">
                  <c:v>3.141416</c:v>
                </c:pt>
                <c:pt idx="13118">
                  <c:v>3.1348389999999999</c:v>
                </c:pt>
                <c:pt idx="13119">
                  <c:v>3.1384400000000001</c:v>
                </c:pt>
                <c:pt idx="13120">
                  <c:v>3.1458719999999998</c:v>
                </c:pt>
                <c:pt idx="13121">
                  <c:v>3.1361330000000001</c:v>
                </c:pt>
                <c:pt idx="13122">
                  <c:v>3.1330279999999999</c:v>
                </c:pt>
                <c:pt idx="13123">
                  <c:v>3.141772</c:v>
                </c:pt>
                <c:pt idx="13124">
                  <c:v>3.1433309999999999</c:v>
                </c:pt>
                <c:pt idx="13125">
                  <c:v>3.132393</c:v>
                </c:pt>
                <c:pt idx="13126">
                  <c:v>3.1361810000000001</c:v>
                </c:pt>
                <c:pt idx="13127">
                  <c:v>3.1482009999999998</c:v>
                </c:pt>
                <c:pt idx="13128">
                  <c:v>3.140425</c:v>
                </c:pt>
                <c:pt idx="13129">
                  <c:v>3.135758</c:v>
                </c:pt>
                <c:pt idx="13130">
                  <c:v>3.141969</c:v>
                </c:pt>
                <c:pt idx="13131">
                  <c:v>3.143348</c:v>
                </c:pt>
                <c:pt idx="13132">
                  <c:v>3.1431789999999999</c:v>
                </c:pt>
                <c:pt idx="13133">
                  <c:v>3.1441330000000001</c:v>
                </c:pt>
                <c:pt idx="13134">
                  <c:v>3.1400999999999999</c:v>
                </c:pt>
                <c:pt idx="13135">
                  <c:v>3.1430630000000002</c:v>
                </c:pt>
                <c:pt idx="13136">
                  <c:v>3.154785</c:v>
                </c:pt>
                <c:pt idx="13137">
                  <c:v>3.1434869999999999</c:v>
                </c:pt>
                <c:pt idx="13138">
                  <c:v>3.125928</c:v>
                </c:pt>
                <c:pt idx="13139">
                  <c:v>3.1365409999999998</c:v>
                </c:pt>
                <c:pt idx="13140">
                  <c:v>3.1462289999999999</c:v>
                </c:pt>
                <c:pt idx="13141">
                  <c:v>3.1374629999999999</c:v>
                </c:pt>
                <c:pt idx="13142">
                  <c:v>3.1314630000000001</c:v>
                </c:pt>
                <c:pt idx="13143">
                  <c:v>3.1375579999999998</c:v>
                </c:pt>
                <c:pt idx="13144">
                  <c:v>3.1421039999999998</c:v>
                </c:pt>
                <c:pt idx="13145">
                  <c:v>3.136962</c:v>
                </c:pt>
                <c:pt idx="13146">
                  <c:v>3.1384590000000001</c:v>
                </c:pt>
                <c:pt idx="13147">
                  <c:v>3.1470280000000002</c:v>
                </c:pt>
                <c:pt idx="13148">
                  <c:v>3.1526299999999998</c:v>
                </c:pt>
                <c:pt idx="13149">
                  <c:v>3.1540409999999999</c:v>
                </c:pt>
                <c:pt idx="13150">
                  <c:v>3.153254</c:v>
                </c:pt>
                <c:pt idx="13151">
                  <c:v>3.1536759999999999</c:v>
                </c:pt>
                <c:pt idx="13152">
                  <c:v>3.1482649999999999</c:v>
                </c:pt>
                <c:pt idx="13153">
                  <c:v>3.1446960000000002</c:v>
                </c:pt>
                <c:pt idx="13154">
                  <c:v>3.145518</c:v>
                </c:pt>
                <c:pt idx="13155">
                  <c:v>3.1455839999999999</c:v>
                </c:pt>
                <c:pt idx="13156">
                  <c:v>3.144495</c:v>
                </c:pt>
                <c:pt idx="13157">
                  <c:v>3.1414970000000002</c:v>
                </c:pt>
                <c:pt idx="13158">
                  <c:v>3.1470820000000002</c:v>
                </c:pt>
                <c:pt idx="13159">
                  <c:v>3.1477170000000001</c:v>
                </c:pt>
                <c:pt idx="13160">
                  <c:v>3.1436190000000002</c:v>
                </c:pt>
                <c:pt idx="13161">
                  <c:v>3.1484700000000001</c:v>
                </c:pt>
                <c:pt idx="13162">
                  <c:v>3.1446540000000001</c:v>
                </c:pt>
                <c:pt idx="13163">
                  <c:v>3.1395010000000001</c:v>
                </c:pt>
                <c:pt idx="13164">
                  <c:v>3.1458620000000002</c:v>
                </c:pt>
                <c:pt idx="13165">
                  <c:v>3.149451</c:v>
                </c:pt>
                <c:pt idx="13166">
                  <c:v>3.1438090000000001</c:v>
                </c:pt>
                <c:pt idx="13167">
                  <c:v>3.1361949999999998</c:v>
                </c:pt>
                <c:pt idx="13168">
                  <c:v>3.1428590000000001</c:v>
                </c:pt>
                <c:pt idx="13169">
                  <c:v>3.1521149999999998</c:v>
                </c:pt>
                <c:pt idx="13170">
                  <c:v>3.1576390000000001</c:v>
                </c:pt>
                <c:pt idx="13171">
                  <c:v>3.1564230000000002</c:v>
                </c:pt>
                <c:pt idx="13172">
                  <c:v>3.1520350000000001</c:v>
                </c:pt>
                <c:pt idx="13173">
                  <c:v>3.1567660000000002</c:v>
                </c:pt>
                <c:pt idx="13174">
                  <c:v>3.1570589999999998</c:v>
                </c:pt>
                <c:pt idx="13175">
                  <c:v>3.145305</c:v>
                </c:pt>
                <c:pt idx="13176">
                  <c:v>3.1390500000000001</c:v>
                </c:pt>
                <c:pt idx="13177">
                  <c:v>3.1441379999999999</c:v>
                </c:pt>
                <c:pt idx="13178">
                  <c:v>3.1428410000000002</c:v>
                </c:pt>
                <c:pt idx="13179">
                  <c:v>3.1423260000000002</c:v>
                </c:pt>
                <c:pt idx="13180">
                  <c:v>3.1495359999999999</c:v>
                </c:pt>
                <c:pt idx="13181">
                  <c:v>3.1492840000000002</c:v>
                </c:pt>
                <c:pt idx="13182">
                  <c:v>3.1481509999999999</c:v>
                </c:pt>
                <c:pt idx="13183">
                  <c:v>3.1518440000000001</c:v>
                </c:pt>
                <c:pt idx="13184">
                  <c:v>3.1536879999999998</c:v>
                </c:pt>
                <c:pt idx="13185">
                  <c:v>3.1511819999999999</c:v>
                </c:pt>
                <c:pt idx="13186">
                  <c:v>3.1548750000000001</c:v>
                </c:pt>
                <c:pt idx="13187">
                  <c:v>3.157867</c:v>
                </c:pt>
                <c:pt idx="13188">
                  <c:v>3.1444009999999998</c:v>
                </c:pt>
                <c:pt idx="13189">
                  <c:v>3.1430189999999998</c:v>
                </c:pt>
                <c:pt idx="13190">
                  <c:v>3.149505</c:v>
                </c:pt>
                <c:pt idx="13191">
                  <c:v>3.1436269999999999</c:v>
                </c:pt>
                <c:pt idx="13192">
                  <c:v>3.1504340000000002</c:v>
                </c:pt>
                <c:pt idx="13193">
                  <c:v>3.1563759999999998</c:v>
                </c:pt>
                <c:pt idx="13194">
                  <c:v>3.144307</c:v>
                </c:pt>
                <c:pt idx="13195">
                  <c:v>3.145985</c:v>
                </c:pt>
                <c:pt idx="13196">
                  <c:v>3.1593800000000001</c:v>
                </c:pt>
                <c:pt idx="13197">
                  <c:v>3.1617820000000001</c:v>
                </c:pt>
                <c:pt idx="13198">
                  <c:v>3.1656749999999998</c:v>
                </c:pt>
                <c:pt idx="13199">
                  <c:v>3.1677710000000001</c:v>
                </c:pt>
                <c:pt idx="13200">
                  <c:v>3.153451</c:v>
                </c:pt>
                <c:pt idx="13201">
                  <c:v>3.1455790000000001</c:v>
                </c:pt>
                <c:pt idx="13202">
                  <c:v>3.1526190000000001</c:v>
                </c:pt>
                <c:pt idx="13203">
                  <c:v>3.1423589999999999</c:v>
                </c:pt>
                <c:pt idx="13204">
                  <c:v>3.1377959999999998</c:v>
                </c:pt>
                <c:pt idx="13205">
                  <c:v>3.1510539999999998</c:v>
                </c:pt>
                <c:pt idx="13206">
                  <c:v>3.1515279999999999</c:v>
                </c:pt>
                <c:pt idx="13207">
                  <c:v>3.1521690000000002</c:v>
                </c:pt>
                <c:pt idx="13208">
                  <c:v>3.1599810000000002</c:v>
                </c:pt>
                <c:pt idx="13209">
                  <c:v>3.1569479999999999</c:v>
                </c:pt>
                <c:pt idx="13210">
                  <c:v>3.1493790000000002</c:v>
                </c:pt>
                <c:pt idx="13211">
                  <c:v>3.159681</c:v>
                </c:pt>
                <c:pt idx="13212">
                  <c:v>3.1663450000000002</c:v>
                </c:pt>
                <c:pt idx="13213">
                  <c:v>3.151294</c:v>
                </c:pt>
                <c:pt idx="13214">
                  <c:v>3.1525859999999999</c:v>
                </c:pt>
                <c:pt idx="13215">
                  <c:v>3.1597789999999999</c:v>
                </c:pt>
                <c:pt idx="13216">
                  <c:v>3.1484920000000001</c:v>
                </c:pt>
                <c:pt idx="13217">
                  <c:v>3.1515360000000001</c:v>
                </c:pt>
                <c:pt idx="13218">
                  <c:v>3.161257</c:v>
                </c:pt>
                <c:pt idx="13219">
                  <c:v>3.153394</c:v>
                </c:pt>
                <c:pt idx="13220">
                  <c:v>3.1506349999999999</c:v>
                </c:pt>
                <c:pt idx="13221">
                  <c:v>3.1579169999999999</c:v>
                </c:pt>
                <c:pt idx="13222">
                  <c:v>3.1572629999999999</c:v>
                </c:pt>
                <c:pt idx="13223">
                  <c:v>3.155929</c:v>
                </c:pt>
                <c:pt idx="13224">
                  <c:v>3.161953</c:v>
                </c:pt>
                <c:pt idx="13225">
                  <c:v>3.153006</c:v>
                </c:pt>
                <c:pt idx="13226">
                  <c:v>3.1445720000000001</c:v>
                </c:pt>
                <c:pt idx="13227">
                  <c:v>3.1556310000000001</c:v>
                </c:pt>
                <c:pt idx="13228">
                  <c:v>3.1629559999999999</c:v>
                </c:pt>
                <c:pt idx="13229">
                  <c:v>3.160711</c:v>
                </c:pt>
                <c:pt idx="13230">
                  <c:v>3.1551070000000001</c:v>
                </c:pt>
                <c:pt idx="13231">
                  <c:v>3.1483140000000001</c:v>
                </c:pt>
                <c:pt idx="13232">
                  <c:v>3.1539999999999999</c:v>
                </c:pt>
                <c:pt idx="13233">
                  <c:v>3.1665049999999999</c:v>
                </c:pt>
                <c:pt idx="13234">
                  <c:v>3.166515</c:v>
                </c:pt>
                <c:pt idx="13235">
                  <c:v>3.1583950000000001</c:v>
                </c:pt>
                <c:pt idx="13236">
                  <c:v>3.1622819999999998</c:v>
                </c:pt>
                <c:pt idx="13237">
                  <c:v>3.1649020000000001</c:v>
                </c:pt>
                <c:pt idx="13238">
                  <c:v>3.1607630000000002</c:v>
                </c:pt>
                <c:pt idx="13239">
                  <c:v>3.169775</c:v>
                </c:pt>
                <c:pt idx="13240">
                  <c:v>3.1714020000000001</c:v>
                </c:pt>
                <c:pt idx="13241">
                  <c:v>3.1599360000000001</c:v>
                </c:pt>
                <c:pt idx="13242">
                  <c:v>3.163157</c:v>
                </c:pt>
                <c:pt idx="13243">
                  <c:v>3.1702560000000002</c:v>
                </c:pt>
                <c:pt idx="13244">
                  <c:v>3.1544080000000001</c:v>
                </c:pt>
                <c:pt idx="13245">
                  <c:v>3.1468500000000001</c:v>
                </c:pt>
                <c:pt idx="13246">
                  <c:v>3.1636150000000001</c:v>
                </c:pt>
                <c:pt idx="13247">
                  <c:v>3.1560389999999998</c:v>
                </c:pt>
                <c:pt idx="13248">
                  <c:v>3.1473439999999999</c:v>
                </c:pt>
                <c:pt idx="13249">
                  <c:v>3.1627329999999998</c:v>
                </c:pt>
                <c:pt idx="13250">
                  <c:v>3.1609430000000001</c:v>
                </c:pt>
                <c:pt idx="13251">
                  <c:v>3.1563249999999998</c:v>
                </c:pt>
                <c:pt idx="13252">
                  <c:v>3.167986</c:v>
                </c:pt>
                <c:pt idx="13253">
                  <c:v>3.1654420000000001</c:v>
                </c:pt>
                <c:pt idx="13254">
                  <c:v>3.1549049999999998</c:v>
                </c:pt>
                <c:pt idx="13255">
                  <c:v>3.1603829999999999</c:v>
                </c:pt>
                <c:pt idx="13256">
                  <c:v>3.1631369999999999</c:v>
                </c:pt>
                <c:pt idx="13257">
                  <c:v>3.1541730000000001</c:v>
                </c:pt>
                <c:pt idx="13258">
                  <c:v>3.1616460000000002</c:v>
                </c:pt>
                <c:pt idx="13259">
                  <c:v>3.1706080000000001</c:v>
                </c:pt>
                <c:pt idx="13260">
                  <c:v>3.1653790000000002</c:v>
                </c:pt>
                <c:pt idx="13261">
                  <c:v>3.16656</c:v>
                </c:pt>
                <c:pt idx="13262">
                  <c:v>3.1674600000000002</c:v>
                </c:pt>
                <c:pt idx="13263">
                  <c:v>3.1619389999999998</c:v>
                </c:pt>
                <c:pt idx="13264">
                  <c:v>3.1678760000000001</c:v>
                </c:pt>
                <c:pt idx="13265">
                  <c:v>3.1752590000000001</c:v>
                </c:pt>
                <c:pt idx="13266">
                  <c:v>3.163049</c:v>
                </c:pt>
                <c:pt idx="13267">
                  <c:v>3.1587719999999999</c:v>
                </c:pt>
                <c:pt idx="13268">
                  <c:v>3.166623</c:v>
                </c:pt>
                <c:pt idx="13269">
                  <c:v>3.1580210000000002</c:v>
                </c:pt>
                <c:pt idx="13270">
                  <c:v>3.1554609999999998</c:v>
                </c:pt>
                <c:pt idx="13271">
                  <c:v>3.1646890000000001</c:v>
                </c:pt>
                <c:pt idx="13272">
                  <c:v>3.1585960000000002</c:v>
                </c:pt>
                <c:pt idx="13273">
                  <c:v>3.157181</c:v>
                </c:pt>
                <c:pt idx="13274">
                  <c:v>3.1697069999999998</c:v>
                </c:pt>
                <c:pt idx="13275">
                  <c:v>3.1744859999999999</c:v>
                </c:pt>
                <c:pt idx="13276">
                  <c:v>3.1688809999999998</c:v>
                </c:pt>
                <c:pt idx="13277">
                  <c:v>3.163341</c:v>
                </c:pt>
                <c:pt idx="13278">
                  <c:v>3.1610550000000002</c:v>
                </c:pt>
                <c:pt idx="13279">
                  <c:v>3.163125</c:v>
                </c:pt>
                <c:pt idx="13280">
                  <c:v>3.1675279999999999</c:v>
                </c:pt>
                <c:pt idx="13281">
                  <c:v>3.1674389999999999</c:v>
                </c:pt>
                <c:pt idx="13282">
                  <c:v>3.168123</c:v>
                </c:pt>
                <c:pt idx="13283">
                  <c:v>3.1726770000000002</c:v>
                </c:pt>
                <c:pt idx="13284">
                  <c:v>3.171335</c:v>
                </c:pt>
                <c:pt idx="13285">
                  <c:v>3.1701790000000001</c:v>
                </c:pt>
                <c:pt idx="13286">
                  <c:v>3.1705719999999999</c:v>
                </c:pt>
                <c:pt idx="13287">
                  <c:v>3.168669</c:v>
                </c:pt>
                <c:pt idx="13288">
                  <c:v>3.1626470000000002</c:v>
                </c:pt>
                <c:pt idx="13289">
                  <c:v>3.16052</c:v>
                </c:pt>
                <c:pt idx="13290">
                  <c:v>3.1657280000000001</c:v>
                </c:pt>
                <c:pt idx="13291">
                  <c:v>3.1604999999999999</c:v>
                </c:pt>
                <c:pt idx="13292">
                  <c:v>3.1603889999999999</c:v>
                </c:pt>
                <c:pt idx="13293">
                  <c:v>3.1691739999999999</c:v>
                </c:pt>
                <c:pt idx="13294">
                  <c:v>3.1680060000000001</c:v>
                </c:pt>
                <c:pt idx="13295">
                  <c:v>3.1732840000000002</c:v>
                </c:pt>
                <c:pt idx="13296">
                  <c:v>3.1862360000000001</c:v>
                </c:pt>
                <c:pt idx="13297">
                  <c:v>3.1775319999999998</c:v>
                </c:pt>
                <c:pt idx="13298">
                  <c:v>3.1562739999999998</c:v>
                </c:pt>
                <c:pt idx="13299">
                  <c:v>3.1627719999999999</c:v>
                </c:pt>
                <c:pt idx="13300">
                  <c:v>3.1767370000000001</c:v>
                </c:pt>
                <c:pt idx="13301">
                  <c:v>3.167843</c:v>
                </c:pt>
                <c:pt idx="13302">
                  <c:v>3.1637010000000001</c:v>
                </c:pt>
                <c:pt idx="13303">
                  <c:v>3.1662400000000002</c:v>
                </c:pt>
                <c:pt idx="13304">
                  <c:v>3.1655120000000001</c:v>
                </c:pt>
                <c:pt idx="13305">
                  <c:v>3.1715110000000002</c:v>
                </c:pt>
                <c:pt idx="13306">
                  <c:v>3.1690939999999999</c:v>
                </c:pt>
                <c:pt idx="13307">
                  <c:v>3.1657039999999999</c:v>
                </c:pt>
                <c:pt idx="13308">
                  <c:v>3.1722570000000001</c:v>
                </c:pt>
                <c:pt idx="13309">
                  <c:v>3.1740659999999998</c:v>
                </c:pt>
                <c:pt idx="13310">
                  <c:v>3.1701160000000002</c:v>
                </c:pt>
                <c:pt idx="13311">
                  <c:v>3.1669550000000002</c:v>
                </c:pt>
                <c:pt idx="13312">
                  <c:v>3.1716570000000002</c:v>
                </c:pt>
                <c:pt idx="13313">
                  <c:v>3.1676730000000002</c:v>
                </c:pt>
                <c:pt idx="13314">
                  <c:v>3.1687439999999998</c:v>
                </c:pt>
                <c:pt idx="13315">
                  <c:v>3.177406</c:v>
                </c:pt>
                <c:pt idx="13316">
                  <c:v>3.1725810000000001</c:v>
                </c:pt>
                <c:pt idx="13317">
                  <c:v>3.1757439999999999</c:v>
                </c:pt>
                <c:pt idx="13318">
                  <c:v>3.1855099999999998</c:v>
                </c:pt>
                <c:pt idx="13319">
                  <c:v>3.1774330000000002</c:v>
                </c:pt>
                <c:pt idx="13320">
                  <c:v>3.164498</c:v>
                </c:pt>
                <c:pt idx="13321">
                  <c:v>3.1727020000000001</c:v>
                </c:pt>
                <c:pt idx="13322">
                  <c:v>3.1832500000000001</c:v>
                </c:pt>
                <c:pt idx="13323">
                  <c:v>3.1812659999999999</c:v>
                </c:pt>
                <c:pt idx="13324">
                  <c:v>3.1785679999999998</c:v>
                </c:pt>
                <c:pt idx="13325">
                  <c:v>3.1707179999999999</c:v>
                </c:pt>
                <c:pt idx="13326">
                  <c:v>3.167621</c:v>
                </c:pt>
                <c:pt idx="13327">
                  <c:v>3.1728329999999998</c:v>
                </c:pt>
                <c:pt idx="13328">
                  <c:v>3.1707960000000002</c:v>
                </c:pt>
                <c:pt idx="13329">
                  <c:v>3.1684830000000002</c:v>
                </c:pt>
                <c:pt idx="13330">
                  <c:v>3.169943</c:v>
                </c:pt>
                <c:pt idx="13331">
                  <c:v>3.1671330000000002</c:v>
                </c:pt>
                <c:pt idx="13332">
                  <c:v>3.1646100000000001</c:v>
                </c:pt>
                <c:pt idx="13333">
                  <c:v>3.1733609999999999</c:v>
                </c:pt>
                <c:pt idx="13334">
                  <c:v>3.1820689999999998</c:v>
                </c:pt>
                <c:pt idx="13335">
                  <c:v>3.1749499999999999</c:v>
                </c:pt>
                <c:pt idx="13336">
                  <c:v>3.1768269999999998</c:v>
                </c:pt>
                <c:pt idx="13337">
                  <c:v>3.1901920000000001</c:v>
                </c:pt>
                <c:pt idx="13338">
                  <c:v>3.1870120000000002</c:v>
                </c:pt>
                <c:pt idx="13339">
                  <c:v>3.1768510000000001</c:v>
                </c:pt>
                <c:pt idx="13340">
                  <c:v>3.1688990000000001</c:v>
                </c:pt>
                <c:pt idx="13341">
                  <c:v>3.1666799999999999</c:v>
                </c:pt>
                <c:pt idx="13342">
                  <c:v>3.172256</c:v>
                </c:pt>
                <c:pt idx="13343">
                  <c:v>3.1771340000000001</c:v>
                </c:pt>
                <c:pt idx="13344">
                  <c:v>3.1733929999999999</c:v>
                </c:pt>
                <c:pt idx="13345">
                  <c:v>3.1695579999999999</c:v>
                </c:pt>
                <c:pt idx="13346">
                  <c:v>3.1786099999999999</c:v>
                </c:pt>
                <c:pt idx="13347">
                  <c:v>3.1840480000000002</c:v>
                </c:pt>
                <c:pt idx="13348">
                  <c:v>3.182372</c:v>
                </c:pt>
                <c:pt idx="13349">
                  <c:v>3.1838169999999999</c:v>
                </c:pt>
                <c:pt idx="13350">
                  <c:v>3.1805330000000001</c:v>
                </c:pt>
                <c:pt idx="13351">
                  <c:v>3.1743269999999999</c:v>
                </c:pt>
                <c:pt idx="13352">
                  <c:v>3.170925</c:v>
                </c:pt>
                <c:pt idx="13353">
                  <c:v>3.1680510000000002</c:v>
                </c:pt>
                <c:pt idx="13354">
                  <c:v>3.1714150000000001</c:v>
                </c:pt>
                <c:pt idx="13355">
                  <c:v>3.1821009999999998</c:v>
                </c:pt>
                <c:pt idx="13356">
                  <c:v>3.185082</c:v>
                </c:pt>
                <c:pt idx="13357">
                  <c:v>3.1755469999999999</c:v>
                </c:pt>
                <c:pt idx="13358">
                  <c:v>3.1749329999999998</c:v>
                </c:pt>
                <c:pt idx="13359">
                  <c:v>3.1798660000000001</c:v>
                </c:pt>
                <c:pt idx="13360">
                  <c:v>3.1804579999999998</c:v>
                </c:pt>
                <c:pt idx="13361">
                  <c:v>3.1900979999999999</c:v>
                </c:pt>
                <c:pt idx="13362">
                  <c:v>3.1905899999999998</c:v>
                </c:pt>
                <c:pt idx="13363">
                  <c:v>3.1762169999999998</c:v>
                </c:pt>
                <c:pt idx="13364">
                  <c:v>3.1742659999999998</c:v>
                </c:pt>
                <c:pt idx="13365">
                  <c:v>3.1865350000000001</c:v>
                </c:pt>
                <c:pt idx="13366">
                  <c:v>3.1863890000000001</c:v>
                </c:pt>
                <c:pt idx="13367">
                  <c:v>3.1788090000000002</c:v>
                </c:pt>
                <c:pt idx="13368">
                  <c:v>3.1876829999999998</c:v>
                </c:pt>
                <c:pt idx="13369">
                  <c:v>3.1868820000000002</c:v>
                </c:pt>
                <c:pt idx="13370">
                  <c:v>3.1785030000000001</c:v>
                </c:pt>
                <c:pt idx="13371">
                  <c:v>3.1869939999999999</c:v>
                </c:pt>
                <c:pt idx="13372">
                  <c:v>3.1890149999999999</c:v>
                </c:pt>
                <c:pt idx="13373">
                  <c:v>3.1773129999999998</c:v>
                </c:pt>
                <c:pt idx="13374">
                  <c:v>3.1712600000000002</c:v>
                </c:pt>
                <c:pt idx="13375">
                  <c:v>3.1793939999999998</c:v>
                </c:pt>
                <c:pt idx="13376">
                  <c:v>3.1828020000000001</c:v>
                </c:pt>
                <c:pt idx="13377">
                  <c:v>3.1766700000000001</c:v>
                </c:pt>
                <c:pt idx="13378">
                  <c:v>3.179087</c:v>
                </c:pt>
                <c:pt idx="13379">
                  <c:v>3.1783920000000001</c:v>
                </c:pt>
                <c:pt idx="13380">
                  <c:v>3.178496</c:v>
                </c:pt>
                <c:pt idx="13381">
                  <c:v>3.1893980000000002</c:v>
                </c:pt>
                <c:pt idx="13382">
                  <c:v>3.1944349999999999</c:v>
                </c:pt>
                <c:pt idx="13383">
                  <c:v>3.1865329999999998</c:v>
                </c:pt>
                <c:pt idx="13384">
                  <c:v>3.1785830000000002</c:v>
                </c:pt>
                <c:pt idx="13385">
                  <c:v>3.1764519999999998</c:v>
                </c:pt>
                <c:pt idx="13386">
                  <c:v>3.1778949999999999</c:v>
                </c:pt>
                <c:pt idx="13387">
                  <c:v>3.183605</c:v>
                </c:pt>
                <c:pt idx="13388">
                  <c:v>3.1834630000000002</c:v>
                </c:pt>
                <c:pt idx="13389">
                  <c:v>3.1791369999999999</c:v>
                </c:pt>
                <c:pt idx="13390">
                  <c:v>3.1846559999999999</c:v>
                </c:pt>
                <c:pt idx="13391">
                  <c:v>3.1872289999999999</c:v>
                </c:pt>
                <c:pt idx="13392">
                  <c:v>3.1869390000000002</c:v>
                </c:pt>
                <c:pt idx="13393">
                  <c:v>3.191907</c:v>
                </c:pt>
                <c:pt idx="13394">
                  <c:v>3.1871749999999999</c:v>
                </c:pt>
                <c:pt idx="13395">
                  <c:v>3.178566</c:v>
                </c:pt>
                <c:pt idx="13396">
                  <c:v>3.186051</c:v>
                </c:pt>
                <c:pt idx="13397">
                  <c:v>3.1927370000000002</c:v>
                </c:pt>
                <c:pt idx="13398">
                  <c:v>3.1816140000000002</c:v>
                </c:pt>
                <c:pt idx="13399">
                  <c:v>3.1851690000000001</c:v>
                </c:pt>
                <c:pt idx="13400">
                  <c:v>3.1941440000000001</c:v>
                </c:pt>
                <c:pt idx="13401">
                  <c:v>3.1789710000000002</c:v>
                </c:pt>
                <c:pt idx="13402">
                  <c:v>3.178191</c:v>
                </c:pt>
                <c:pt idx="13403">
                  <c:v>3.1888700000000001</c:v>
                </c:pt>
                <c:pt idx="13404">
                  <c:v>3.18194</c:v>
                </c:pt>
                <c:pt idx="13405">
                  <c:v>3.185241</c:v>
                </c:pt>
                <c:pt idx="13406">
                  <c:v>3.194102</c:v>
                </c:pt>
                <c:pt idx="13407">
                  <c:v>3.1880359999999999</c:v>
                </c:pt>
                <c:pt idx="13408">
                  <c:v>3.1852990000000001</c:v>
                </c:pt>
                <c:pt idx="13409">
                  <c:v>3.193012</c:v>
                </c:pt>
                <c:pt idx="13410">
                  <c:v>3.1872699999999998</c:v>
                </c:pt>
                <c:pt idx="13411">
                  <c:v>3.1798690000000001</c:v>
                </c:pt>
                <c:pt idx="13412">
                  <c:v>3.1918920000000002</c:v>
                </c:pt>
                <c:pt idx="13413">
                  <c:v>3.1926130000000001</c:v>
                </c:pt>
                <c:pt idx="13414">
                  <c:v>3.18058</c:v>
                </c:pt>
                <c:pt idx="13415">
                  <c:v>3.1860270000000002</c:v>
                </c:pt>
                <c:pt idx="13416">
                  <c:v>3.191789</c:v>
                </c:pt>
                <c:pt idx="13417">
                  <c:v>3.1880549999999999</c:v>
                </c:pt>
                <c:pt idx="13418">
                  <c:v>3.1912959999999999</c:v>
                </c:pt>
                <c:pt idx="13419">
                  <c:v>3.1923110000000001</c:v>
                </c:pt>
                <c:pt idx="13420">
                  <c:v>3.1836950000000002</c:v>
                </c:pt>
                <c:pt idx="13421">
                  <c:v>3.1844510000000001</c:v>
                </c:pt>
                <c:pt idx="13422">
                  <c:v>3.1886649999999999</c:v>
                </c:pt>
                <c:pt idx="13423">
                  <c:v>3.1792090000000002</c:v>
                </c:pt>
                <c:pt idx="13424">
                  <c:v>3.1824919999999999</c:v>
                </c:pt>
                <c:pt idx="13425">
                  <c:v>3.199322</c:v>
                </c:pt>
                <c:pt idx="13426">
                  <c:v>3.2022010000000001</c:v>
                </c:pt>
                <c:pt idx="13427">
                  <c:v>3.1979069999999998</c:v>
                </c:pt>
                <c:pt idx="13428">
                  <c:v>3.1916440000000001</c:v>
                </c:pt>
                <c:pt idx="13429">
                  <c:v>3.1857730000000002</c:v>
                </c:pt>
                <c:pt idx="13430">
                  <c:v>3.1952419999999999</c:v>
                </c:pt>
                <c:pt idx="13431">
                  <c:v>3.2047080000000001</c:v>
                </c:pt>
                <c:pt idx="13432">
                  <c:v>3.1899359999999999</c:v>
                </c:pt>
                <c:pt idx="13433">
                  <c:v>3.1810839999999998</c:v>
                </c:pt>
                <c:pt idx="13434">
                  <c:v>3.1946590000000001</c:v>
                </c:pt>
                <c:pt idx="13435">
                  <c:v>3.1946819999999998</c:v>
                </c:pt>
                <c:pt idx="13436">
                  <c:v>3.1877330000000001</c:v>
                </c:pt>
                <c:pt idx="13437">
                  <c:v>3.191757</c:v>
                </c:pt>
                <c:pt idx="13438">
                  <c:v>3.1907679999999998</c:v>
                </c:pt>
                <c:pt idx="13439">
                  <c:v>3.1903480000000002</c:v>
                </c:pt>
                <c:pt idx="13440">
                  <c:v>3.1930070000000002</c:v>
                </c:pt>
                <c:pt idx="13441">
                  <c:v>3.1954850000000001</c:v>
                </c:pt>
                <c:pt idx="13442">
                  <c:v>3.1963849999999998</c:v>
                </c:pt>
                <c:pt idx="13443">
                  <c:v>3.195929</c:v>
                </c:pt>
                <c:pt idx="13444">
                  <c:v>3.1961189999999999</c:v>
                </c:pt>
                <c:pt idx="13445">
                  <c:v>3.1850649999999998</c:v>
                </c:pt>
                <c:pt idx="13446">
                  <c:v>3.1855229999999999</c:v>
                </c:pt>
                <c:pt idx="13447">
                  <c:v>3.198391</c:v>
                </c:pt>
                <c:pt idx="13448">
                  <c:v>3.1938409999999999</c:v>
                </c:pt>
                <c:pt idx="13449">
                  <c:v>3.1884999999999999</c:v>
                </c:pt>
                <c:pt idx="13450">
                  <c:v>3.1926299999999999</c:v>
                </c:pt>
                <c:pt idx="13451">
                  <c:v>3.192774</c:v>
                </c:pt>
                <c:pt idx="13452">
                  <c:v>3.1935159999999998</c:v>
                </c:pt>
                <c:pt idx="13453">
                  <c:v>3.2031809999999998</c:v>
                </c:pt>
                <c:pt idx="13454">
                  <c:v>3.2059419999999998</c:v>
                </c:pt>
                <c:pt idx="13455">
                  <c:v>3.200332</c:v>
                </c:pt>
                <c:pt idx="13456">
                  <c:v>3.2046800000000002</c:v>
                </c:pt>
                <c:pt idx="13457">
                  <c:v>3.1973449999999999</c:v>
                </c:pt>
                <c:pt idx="13458">
                  <c:v>3.184571</c:v>
                </c:pt>
                <c:pt idx="13459">
                  <c:v>3.1900330000000001</c:v>
                </c:pt>
                <c:pt idx="13460">
                  <c:v>3.1942849999999998</c:v>
                </c:pt>
                <c:pt idx="13461">
                  <c:v>3.1926060000000001</c:v>
                </c:pt>
                <c:pt idx="13462">
                  <c:v>3.1919360000000001</c:v>
                </c:pt>
                <c:pt idx="13463">
                  <c:v>3.1940119999999999</c:v>
                </c:pt>
                <c:pt idx="13464">
                  <c:v>3.193298</c:v>
                </c:pt>
                <c:pt idx="13465">
                  <c:v>3.1921210000000002</c:v>
                </c:pt>
                <c:pt idx="13466">
                  <c:v>3.195481</c:v>
                </c:pt>
                <c:pt idx="13467">
                  <c:v>3.1982810000000002</c:v>
                </c:pt>
                <c:pt idx="13468">
                  <c:v>3.200787</c:v>
                </c:pt>
                <c:pt idx="13469">
                  <c:v>3.199055</c:v>
                </c:pt>
                <c:pt idx="13470">
                  <c:v>3.1954630000000002</c:v>
                </c:pt>
                <c:pt idx="13471">
                  <c:v>3.1980040000000001</c:v>
                </c:pt>
                <c:pt idx="13472">
                  <c:v>3.1978939999999998</c:v>
                </c:pt>
                <c:pt idx="13473">
                  <c:v>3.1948840000000001</c:v>
                </c:pt>
                <c:pt idx="13474">
                  <c:v>3.196415</c:v>
                </c:pt>
                <c:pt idx="13475">
                  <c:v>3.209476</c:v>
                </c:pt>
                <c:pt idx="13476">
                  <c:v>3.2071610000000002</c:v>
                </c:pt>
                <c:pt idx="13477">
                  <c:v>3.194172</c:v>
                </c:pt>
                <c:pt idx="13478">
                  <c:v>3.2060430000000002</c:v>
                </c:pt>
                <c:pt idx="13479">
                  <c:v>3.2110349999999999</c:v>
                </c:pt>
                <c:pt idx="13480">
                  <c:v>3.199757</c:v>
                </c:pt>
                <c:pt idx="13481">
                  <c:v>3.202944</c:v>
                </c:pt>
                <c:pt idx="13482">
                  <c:v>3.2021419999999998</c:v>
                </c:pt>
                <c:pt idx="13483">
                  <c:v>3.1950050000000001</c:v>
                </c:pt>
                <c:pt idx="13484">
                  <c:v>3.1962619999999999</c:v>
                </c:pt>
                <c:pt idx="13485">
                  <c:v>3.2017250000000002</c:v>
                </c:pt>
                <c:pt idx="13486">
                  <c:v>3.198302</c:v>
                </c:pt>
                <c:pt idx="13487">
                  <c:v>3.1993330000000002</c:v>
                </c:pt>
                <c:pt idx="13488">
                  <c:v>3.2003650000000001</c:v>
                </c:pt>
                <c:pt idx="13489">
                  <c:v>3.1818019999999998</c:v>
                </c:pt>
                <c:pt idx="13490">
                  <c:v>3.192456</c:v>
                </c:pt>
                <c:pt idx="13491">
                  <c:v>3.2185160000000002</c:v>
                </c:pt>
                <c:pt idx="13492">
                  <c:v>3.2095820000000002</c:v>
                </c:pt>
                <c:pt idx="13493">
                  <c:v>3.2047279999999998</c:v>
                </c:pt>
                <c:pt idx="13494">
                  <c:v>3.2107299999999999</c:v>
                </c:pt>
                <c:pt idx="13495">
                  <c:v>3.1966410000000001</c:v>
                </c:pt>
                <c:pt idx="13496">
                  <c:v>3.1937180000000001</c:v>
                </c:pt>
                <c:pt idx="13497">
                  <c:v>3.2140900000000001</c:v>
                </c:pt>
                <c:pt idx="13498">
                  <c:v>3.2056779999999998</c:v>
                </c:pt>
                <c:pt idx="13499">
                  <c:v>3.1893440000000002</c:v>
                </c:pt>
                <c:pt idx="13500">
                  <c:v>3.201508</c:v>
                </c:pt>
                <c:pt idx="13501">
                  <c:v>3.198931</c:v>
                </c:pt>
                <c:pt idx="13502">
                  <c:v>3.1940230000000001</c:v>
                </c:pt>
                <c:pt idx="13503">
                  <c:v>3.2059199999999999</c:v>
                </c:pt>
                <c:pt idx="13504">
                  <c:v>3.2038099999999998</c:v>
                </c:pt>
                <c:pt idx="13505">
                  <c:v>3.2007119999999998</c:v>
                </c:pt>
                <c:pt idx="13506">
                  <c:v>3.2071329999999998</c:v>
                </c:pt>
                <c:pt idx="13507">
                  <c:v>3.2060070000000001</c:v>
                </c:pt>
                <c:pt idx="13508">
                  <c:v>3.193676</c:v>
                </c:pt>
                <c:pt idx="13509">
                  <c:v>3.1914630000000002</c:v>
                </c:pt>
                <c:pt idx="13510">
                  <c:v>3.203722</c:v>
                </c:pt>
                <c:pt idx="13511">
                  <c:v>3.2088030000000001</c:v>
                </c:pt>
                <c:pt idx="13512">
                  <c:v>3.2101130000000002</c:v>
                </c:pt>
                <c:pt idx="13513">
                  <c:v>3.2059350000000002</c:v>
                </c:pt>
                <c:pt idx="13514">
                  <c:v>3.2015180000000001</c:v>
                </c:pt>
                <c:pt idx="13515">
                  <c:v>3.2118009999999999</c:v>
                </c:pt>
                <c:pt idx="13516">
                  <c:v>3.2169620000000001</c:v>
                </c:pt>
                <c:pt idx="13517">
                  <c:v>3.211211</c:v>
                </c:pt>
                <c:pt idx="13518">
                  <c:v>3.208774</c:v>
                </c:pt>
                <c:pt idx="13519">
                  <c:v>3.2134469999999999</c:v>
                </c:pt>
                <c:pt idx="13520">
                  <c:v>3.2071339999999999</c:v>
                </c:pt>
                <c:pt idx="13521">
                  <c:v>3.1981389999999998</c:v>
                </c:pt>
                <c:pt idx="13522">
                  <c:v>3.2061169999999999</c:v>
                </c:pt>
                <c:pt idx="13523">
                  <c:v>3.1994950000000002</c:v>
                </c:pt>
                <c:pt idx="13524">
                  <c:v>3.1874359999999999</c:v>
                </c:pt>
                <c:pt idx="13525">
                  <c:v>3.19781</c:v>
                </c:pt>
                <c:pt idx="13526">
                  <c:v>3.2134849999999999</c:v>
                </c:pt>
                <c:pt idx="13527">
                  <c:v>3.2170899999999998</c:v>
                </c:pt>
                <c:pt idx="13528">
                  <c:v>3.211449</c:v>
                </c:pt>
                <c:pt idx="13529">
                  <c:v>3.2164250000000001</c:v>
                </c:pt>
                <c:pt idx="13530">
                  <c:v>3.2162229999999998</c:v>
                </c:pt>
                <c:pt idx="13531">
                  <c:v>3.2109390000000002</c:v>
                </c:pt>
                <c:pt idx="13532">
                  <c:v>3.2147060000000001</c:v>
                </c:pt>
                <c:pt idx="13533">
                  <c:v>3.2096849999999999</c:v>
                </c:pt>
                <c:pt idx="13534">
                  <c:v>3.2052160000000001</c:v>
                </c:pt>
                <c:pt idx="13535">
                  <c:v>3.2044890000000001</c:v>
                </c:pt>
                <c:pt idx="13536">
                  <c:v>3.2031839999999998</c:v>
                </c:pt>
                <c:pt idx="13537">
                  <c:v>3.209133</c:v>
                </c:pt>
                <c:pt idx="13538">
                  <c:v>3.2106400000000002</c:v>
                </c:pt>
                <c:pt idx="13539">
                  <c:v>3.2024050000000002</c:v>
                </c:pt>
                <c:pt idx="13540">
                  <c:v>3.1988799999999999</c:v>
                </c:pt>
                <c:pt idx="13541">
                  <c:v>3.2116899999999999</c:v>
                </c:pt>
                <c:pt idx="13542">
                  <c:v>3.2166869999999999</c:v>
                </c:pt>
                <c:pt idx="13543">
                  <c:v>3.2131219999999998</c:v>
                </c:pt>
                <c:pt idx="13544">
                  <c:v>3.2171470000000002</c:v>
                </c:pt>
                <c:pt idx="13545">
                  <c:v>3.205778</c:v>
                </c:pt>
                <c:pt idx="13546">
                  <c:v>3.1972809999999998</c:v>
                </c:pt>
                <c:pt idx="13547">
                  <c:v>3.2080709999999999</c:v>
                </c:pt>
                <c:pt idx="13548">
                  <c:v>3.2099190000000002</c:v>
                </c:pt>
                <c:pt idx="13549">
                  <c:v>3.202623</c:v>
                </c:pt>
                <c:pt idx="13550">
                  <c:v>3.205425</c:v>
                </c:pt>
                <c:pt idx="13551">
                  <c:v>3.2149019999999999</c:v>
                </c:pt>
                <c:pt idx="13552">
                  <c:v>3.2207590000000001</c:v>
                </c:pt>
                <c:pt idx="13553">
                  <c:v>3.22729</c:v>
                </c:pt>
                <c:pt idx="13554">
                  <c:v>3.2190789999999998</c:v>
                </c:pt>
                <c:pt idx="13555">
                  <c:v>3.2040479999999998</c:v>
                </c:pt>
                <c:pt idx="13556">
                  <c:v>3.2147899999999998</c:v>
                </c:pt>
                <c:pt idx="13557">
                  <c:v>3.2187459999999999</c:v>
                </c:pt>
                <c:pt idx="13558">
                  <c:v>3.2079979999999999</c:v>
                </c:pt>
                <c:pt idx="13559">
                  <c:v>3.20696</c:v>
                </c:pt>
                <c:pt idx="13560">
                  <c:v>3.2110660000000002</c:v>
                </c:pt>
                <c:pt idx="13561">
                  <c:v>3.2124999999999999</c:v>
                </c:pt>
                <c:pt idx="13562">
                  <c:v>3.2086969999999999</c:v>
                </c:pt>
                <c:pt idx="13563">
                  <c:v>3.2130830000000001</c:v>
                </c:pt>
                <c:pt idx="13564">
                  <c:v>3.2170239999999999</c:v>
                </c:pt>
                <c:pt idx="13565">
                  <c:v>3.210791</c:v>
                </c:pt>
                <c:pt idx="13566">
                  <c:v>3.2176</c:v>
                </c:pt>
                <c:pt idx="13567">
                  <c:v>3.2183410000000001</c:v>
                </c:pt>
                <c:pt idx="13568">
                  <c:v>3.2067199999999998</c:v>
                </c:pt>
                <c:pt idx="13569">
                  <c:v>3.2045140000000001</c:v>
                </c:pt>
                <c:pt idx="13570">
                  <c:v>3.2083740000000001</c:v>
                </c:pt>
                <c:pt idx="13571">
                  <c:v>3.2176640000000001</c:v>
                </c:pt>
                <c:pt idx="13572">
                  <c:v>3.2272859999999999</c:v>
                </c:pt>
                <c:pt idx="13573">
                  <c:v>3.221149</c:v>
                </c:pt>
                <c:pt idx="13574">
                  <c:v>3.2047379999999999</c:v>
                </c:pt>
                <c:pt idx="13575">
                  <c:v>3.2132429999999998</c:v>
                </c:pt>
                <c:pt idx="13576">
                  <c:v>3.2297760000000002</c:v>
                </c:pt>
                <c:pt idx="13577">
                  <c:v>3.2187199999999998</c:v>
                </c:pt>
                <c:pt idx="13578">
                  <c:v>3.2147250000000001</c:v>
                </c:pt>
                <c:pt idx="13579">
                  <c:v>3.2219220000000002</c:v>
                </c:pt>
                <c:pt idx="13580">
                  <c:v>3.2107199999999998</c:v>
                </c:pt>
                <c:pt idx="13581">
                  <c:v>3.2078950000000002</c:v>
                </c:pt>
                <c:pt idx="13582">
                  <c:v>3.2154129999999999</c:v>
                </c:pt>
                <c:pt idx="13583">
                  <c:v>3.2106539999999999</c:v>
                </c:pt>
                <c:pt idx="13584">
                  <c:v>3.212907</c:v>
                </c:pt>
                <c:pt idx="13585">
                  <c:v>3.2229160000000001</c:v>
                </c:pt>
                <c:pt idx="13586">
                  <c:v>3.2069390000000002</c:v>
                </c:pt>
                <c:pt idx="13587">
                  <c:v>3.199417</c:v>
                </c:pt>
                <c:pt idx="13588">
                  <c:v>3.2237079999999998</c:v>
                </c:pt>
                <c:pt idx="13589">
                  <c:v>3.2274690000000001</c:v>
                </c:pt>
                <c:pt idx="13590">
                  <c:v>3.221139</c:v>
                </c:pt>
                <c:pt idx="13591">
                  <c:v>3.2276389999999999</c:v>
                </c:pt>
                <c:pt idx="13592">
                  <c:v>3.2251110000000001</c:v>
                </c:pt>
                <c:pt idx="13593">
                  <c:v>3.2239740000000001</c:v>
                </c:pt>
                <c:pt idx="13594">
                  <c:v>3.2246570000000001</c:v>
                </c:pt>
                <c:pt idx="13595">
                  <c:v>3.2130109999999998</c:v>
                </c:pt>
                <c:pt idx="13596">
                  <c:v>3.2093060000000002</c:v>
                </c:pt>
                <c:pt idx="13597">
                  <c:v>3.221654</c:v>
                </c:pt>
                <c:pt idx="13598">
                  <c:v>3.2197909999999998</c:v>
                </c:pt>
                <c:pt idx="13599">
                  <c:v>3.2065329999999999</c:v>
                </c:pt>
                <c:pt idx="13600">
                  <c:v>3.2118679999999999</c:v>
                </c:pt>
                <c:pt idx="13601">
                  <c:v>3.2225069999999998</c:v>
                </c:pt>
                <c:pt idx="13602">
                  <c:v>3.2196850000000001</c:v>
                </c:pt>
                <c:pt idx="13603">
                  <c:v>3.2172480000000001</c:v>
                </c:pt>
                <c:pt idx="13604">
                  <c:v>3.2221639999999998</c:v>
                </c:pt>
                <c:pt idx="13605">
                  <c:v>3.22465</c:v>
                </c:pt>
                <c:pt idx="13606">
                  <c:v>3.222261</c:v>
                </c:pt>
                <c:pt idx="13607">
                  <c:v>3.2272409999999998</c:v>
                </c:pt>
                <c:pt idx="13608">
                  <c:v>3.224294</c:v>
                </c:pt>
                <c:pt idx="13609">
                  <c:v>3.2163919999999999</c:v>
                </c:pt>
                <c:pt idx="13610">
                  <c:v>3.2189079999999999</c:v>
                </c:pt>
                <c:pt idx="13611">
                  <c:v>3.2146569999999999</c:v>
                </c:pt>
                <c:pt idx="13612">
                  <c:v>3.2167629999999998</c:v>
                </c:pt>
                <c:pt idx="13613">
                  <c:v>3.228669</c:v>
                </c:pt>
                <c:pt idx="13614">
                  <c:v>3.2283400000000002</c:v>
                </c:pt>
                <c:pt idx="13615">
                  <c:v>3.22166</c:v>
                </c:pt>
                <c:pt idx="13616">
                  <c:v>3.2194989999999999</c:v>
                </c:pt>
                <c:pt idx="13617">
                  <c:v>3.227646</c:v>
                </c:pt>
                <c:pt idx="13618">
                  <c:v>3.2292890000000001</c:v>
                </c:pt>
                <c:pt idx="13619">
                  <c:v>3.227252</c:v>
                </c:pt>
                <c:pt idx="13620">
                  <c:v>3.2257880000000001</c:v>
                </c:pt>
                <c:pt idx="13621">
                  <c:v>3.2206329999999999</c:v>
                </c:pt>
                <c:pt idx="13622">
                  <c:v>3.227792</c:v>
                </c:pt>
                <c:pt idx="13623">
                  <c:v>3.225822</c:v>
                </c:pt>
                <c:pt idx="13624">
                  <c:v>3.2129780000000001</c:v>
                </c:pt>
                <c:pt idx="13625">
                  <c:v>3.2158609999999999</c:v>
                </c:pt>
                <c:pt idx="13626">
                  <c:v>3.2211479999999999</c:v>
                </c:pt>
                <c:pt idx="13627">
                  <c:v>3.2205940000000002</c:v>
                </c:pt>
                <c:pt idx="13628">
                  <c:v>3.2240600000000001</c:v>
                </c:pt>
                <c:pt idx="13629">
                  <c:v>3.2310050000000001</c:v>
                </c:pt>
                <c:pt idx="13630">
                  <c:v>3.2237779999999998</c:v>
                </c:pt>
                <c:pt idx="13631">
                  <c:v>3.2144249999999999</c:v>
                </c:pt>
                <c:pt idx="13632">
                  <c:v>3.2250540000000001</c:v>
                </c:pt>
                <c:pt idx="13633">
                  <c:v>3.2297479999999998</c:v>
                </c:pt>
                <c:pt idx="13634">
                  <c:v>3.22445</c:v>
                </c:pt>
                <c:pt idx="13635">
                  <c:v>3.2237900000000002</c:v>
                </c:pt>
                <c:pt idx="13636">
                  <c:v>3.2216870000000002</c:v>
                </c:pt>
                <c:pt idx="13637">
                  <c:v>3.2238440000000002</c:v>
                </c:pt>
                <c:pt idx="13638">
                  <c:v>3.2269079999999999</c:v>
                </c:pt>
                <c:pt idx="13639">
                  <c:v>3.2279719999999998</c:v>
                </c:pt>
                <c:pt idx="13640">
                  <c:v>3.2308560000000002</c:v>
                </c:pt>
                <c:pt idx="13641">
                  <c:v>3.2324950000000001</c:v>
                </c:pt>
                <c:pt idx="13642">
                  <c:v>3.2273420000000002</c:v>
                </c:pt>
                <c:pt idx="13643">
                  <c:v>3.217565</c:v>
                </c:pt>
                <c:pt idx="13644">
                  <c:v>3.2252299999999998</c:v>
                </c:pt>
                <c:pt idx="13645">
                  <c:v>3.2249180000000002</c:v>
                </c:pt>
                <c:pt idx="13646">
                  <c:v>3.2125599999999999</c:v>
                </c:pt>
                <c:pt idx="13647">
                  <c:v>3.2216800000000001</c:v>
                </c:pt>
                <c:pt idx="13648">
                  <c:v>3.2317610000000001</c:v>
                </c:pt>
                <c:pt idx="13649">
                  <c:v>3.2290740000000002</c:v>
                </c:pt>
                <c:pt idx="13650">
                  <c:v>3.2304889999999999</c:v>
                </c:pt>
                <c:pt idx="13651">
                  <c:v>3.2400600000000002</c:v>
                </c:pt>
                <c:pt idx="13652">
                  <c:v>3.2372719999999999</c:v>
                </c:pt>
                <c:pt idx="13653">
                  <c:v>3.2300930000000001</c:v>
                </c:pt>
                <c:pt idx="13654">
                  <c:v>3.2342050000000002</c:v>
                </c:pt>
                <c:pt idx="13655">
                  <c:v>3.2224699999999999</c:v>
                </c:pt>
                <c:pt idx="13656">
                  <c:v>3.209168</c:v>
                </c:pt>
                <c:pt idx="13657">
                  <c:v>3.2193209999999999</c:v>
                </c:pt>
                <c:pt idx="13658">
                  <c:v>3.2296279999999999</c:v>
                </c:pt>
                <c:pt idx="13659">
                  <c:v>3.2333069999999999</c:v>
                </c:pt>
                <c:pt idx="13660">
                  <c:v>3.2379799999999999</c:v>
                </c:pt>
                <c:pt idx="13661">
                  <c:v>3.2391960000000002</c:v>
                </c:pt>
                <c:pt idx="13662">
                  <c:v>3.229606</c:v>
                </c:pt>
                <c:pt idx="13663">
                  <c:v>3.2319239999999998</c:v>
                </c:pt>
                <c:pt idx="13664">
                  <c:v>3.2400869999999999</c:v>
                </c:pt>
                <c:pt idx="13665">
                  <c:v>3.2257359999999999</c:v>
                </c:pt>
                <c:pt idx="13666">
                  <c:v>3.2225980000000001</c:v>
                </c:pt>
                <c:pt idx="13667">
                  <c:v>3.2357149999999999</c:v>
                </c:pt>
                <c:pt idx="13668">
                  <c:v>3.234721</c:v>
                </c:pt>
                <c:pt idx="13669">
                  <c:v>3.2319930000000001</c:v>
                </c:pt>
                <c:pt idx="13670">
                  <c:v>3.2302270000000002</c:v>
                </c:pt>
                <c:pt idx="13671">
                  <c:v>3.2265290000000002</c:v>
                </c:pt>
                <c:pt idx="13672">
                  <c:v>3.237908</c:v>
                </c:pt>
                <c:pt idx="13673">
                  <c:v>3.2455029999999998</c:v>
                </c:pt>
                <c:pt idx="13674">
                  <c:v>3.226696</c:v>
                </c:pt>
                <c:pt idx="13675">
                  <c:v>3.2214839999999998</c:v>
                </c:pt>
                <c:pt idx="13676">
                  <c:v>3.2399209999999998</c:v>
                </c:pt>
                <c:pt idx="13677">
                  <c:v>3.2398259999999999</c:v>
                </c:pt>
                <c:pt idx="13678">
                  <c:v>3.2299359999999999</c:v>
                </c:pt>
                <c:pt idx="13679">
                  <c:v>3.2316159999999998</c:v>
                </c:pt>
                <c:pt idx="13680">
                  <c:v>3.232456</c:v>
                </c:pt>
                <c:pt idx="13681">
                  <c:v>3.2311990000000002</c:v>
                </c:pt>
                <c:pt idx="13682">
                  <c:v>3.2383829999999998</c:v>
                </c:pt>
                <c:pt idx="13683">
                  <c:v>3.2370709999999998</c:v>
                </c:pt>
                <c:pt idx="13684">
                  <c:v>3.2224300000000001</c:v>
                </c:pt>
                <c:pt idx="13685">
                  <c:v>3.2324670000000002</c:v>
                </c:pt>
                <c:pt idx="13686">
                  <c:v>3.244723</c:v>
                </c:pt>
                <c:pt idx="13687">
                  <c:v>3.2286860000000002</c:v>
                </c:pt>
                <c:pt idx="13688">
                  <c:v>3.2206969999999999</c:v>
                </c:pt>
                <c:pt idx="13689">
                  <c:v>3.2265440000000001</c:v>
                </c:pt>
                <c:pt idx="13690">
                  <c:v>3.2312630000000002</c:v>
                </c:pt>
                <c:pt idx="13691">
                  <c:v>3.2262219999999999</c:v>
                </c:pt>
                <c:pt idx="13692">
                  <c:v>3.2274240000000001</c:v>
                </c:pt>
                <c:pt idx="13693">
                  <c:v>3.2433420000000002</c:v>
                </c:pt>
                <c:pt idx="13694">
                  <c:v>3.243557</c:v>
                </c:pt>
                <c:pt idx="13695">
                  <c:v>3.2379380000000002</c:v>
                </c:pt>
                <c:pt idx="13696">
                  <c:v>3.2355559999999999</c:v>
                </c:pt>
                <c:pt idx="13697">
                  <c:v>3.2316180000000001</c:v>
                </c:pt>
                <c:pt idx="13698">
                  <c:v>3.2395320000000001</c:v>
                </c:pt>
                <c:pt idx="13699">
                  <c:v>3.2395399999999999</c:v>
                </c:pt>
                <c:pt idx="13700">
                  <c:v>3.2312310000000002</c:v>
                </c:pt>
                <c:pt idx="13701">
                  <c:v>3.2386729999999999</c:v>
                </c:pt>
                <c:pt idx="13702">
                  <c:v>3.2459600000000002</c:v>
                </c:pt>
                <c:pt idx="13703">
                  <c:v>3.2416040000000002</c:v>
                </c:pt>
                <c:pt idx="13704">
                  <c:v>3.2396760000000002</c:v>
                </c:pt>
                <c:pt idx="13705">
                  <c:v>3.2417250000000002</c:v>
                </c:pt>
                <c:pt idx="13706">
                  <c:v>3.235252</c:v>
                </c:pt>
                <c:pt idx="13707">
                  <c:v>3.2349199999999998</c:v>
                </c:pt>
                <c:pt idx="13708">
                  <c:v>3.2419570000000002</c:v>
                </c:pt>
                <c:pt idx="13709">
                  <c:v>3.2338339999999999</c:v>
                </c:pt>
                <c:pt idx="13710">
                  <c:v>3.229609</c:v>
                </c:pt>
                <c:pt idx="13711">
                  <c:v>3.2374360000000002</c:v>
                </c:pt>
                <c:pt idx="13712">
                  <c:v>3.2365469999999998</c:v>
                </c:pt>
                <c:pt idx="13713">
                  <c:v>3.2308680000000001</c:v>
                </c:pt>
                <c:pt idx="13714">
                  <c:v>3.2336710000000002</c:v>
                </c:pt>
                <c:pt idx="13715">
                  <c:v>3.235214</c:v>
                </c:pt>
                <c:pt idx="13716">
                  <c:v>3.2331810000000001</c:v>
                </c:pt>
                <c:pt idx="13717">
                  <c:v>3.2423630000000001</c:v>
                </c:pt>
                <c:pt idx="13718">
                  <c:v>3.2386849999999998</c:v>
                </c:pt>
                <c:pt idx="13719">
                  <c:v>3.2275749999999999</c:v>
                </c:pt>
                <c:pt idx="13720">
                  <c:v>3.2421660000000001</c:v>
                </c:pt>
                <c:pt idx="13721">
                  <c:v>3.2502450000000001</c:v>
                </c:pt>
                <c:pt idx="13722">
                  <c:v>3.2379349999999998</c:v>
                </c:pt>
                <c:pt idx="13723">
                  <c:v>3.2336610000000001</c:v>
                </c:pt>
                <c:pt idx="13724">
                  <c:v>3.2440479999999998</c:v>
                </c:pt>
                <c:pt idx="13725">
                  <c:v>3.2505359999999999</c:v>
                </c:pt>
                <c:pt idx="13726">
                  <c:v>3.248246</c:v>
                </c:pt>
                <c:pt idx="13727">
                  <c:v>3.2467540000000001</c:v>
                </c:pt>
                <c:pt idx="13728">
                  <c:v>3.2353740000000002</c:v>
                </c:pt>
                <c:pt idx="13729">
                  <c:v>3.2357320000000001</c:v>
                </c:pt>
                <c:pt idx="13730">
                  <c:v>3.2476600000000002</c:v>
                </c:pt>
                <c:pt idx="13731">
                  <c:v>3.2373020000000001</c:v>
                </c:pt>
                <c:pt idx="13732">
                  <c:v>3.2306550000000001</c:v>
                </c:pt>
                <c:pt idx="13733">
                  <c:v>3.246416</c:v>
                </c:pt>
                <c:pt idx="13734">
                  <c:v>3.2471899999999998</c:v>
                </c:pt>
                <c:pt idx="13735">
                  <c:v>3.2339030000000002</c:v>
                </c:pt>
                <c:pt idx="13736">
                  <c:v>3.2465130000000002</c:v>
                </c:pt>
                <c:pt idx="13737">
                  <c:v>3.2510080000000001</c:v>
                </c:pt>
                <c:pt idx="13738">
                  <c:v>3.231528</c:v>
                </c:pt>
                <c:pt idx="13739">
                  <c:v>3.2383609999999998</c:v>
                </c:pt>
                <c:pt idx="13740">
                  <c:v>3.249466</c:v>
                </c:pt>
                <c:pt idx="13741">
                  <c:v>3.2369409999999998</c:v>
                </c:pt>
                <c:pt idx="13742">
                  <c:v>3.238343</c:v>
                </c:pt>
                <c:pt idx="13743">
                  <c:v>3.2467220000000001</c:v>
                </c:pt>
                <c:pt idx="13744">
                  <c:v>3.2421280000000001</c:v>
                </c:pt>
                <c:pt idx="13745">
                  <c:v>3.2433730000000001</c:v>
                </c:pt>
                <c:pt idx="13746">
                  <c:v>3.2534879999999999</c:v>
                </c:pt>
                <c:pt idx="13747">
                  <c:v>3.248904</c:v>
                </c:pt>
                <c:pt idx="13748">
                  <c:v>3.2383090000000001</c:v>
                </c:pt>
                <c:pt idx="13749">
                  <c:v>3.2409340000000002</c:v>
                </c:pt>
                <c:pt idx="13750">
                  <c:v>3.2380550000000001</c:v>
                </c:pt>
                <c:pt idx="13751">
                  <c:v>3.2368670000000002</c:v>
                </c:pt>
                <c:pt idx="13752">
                  <c:v>3.245406</c:v>
                </c:pt>
                <c:pt idx="13753">
                  <c:v>3.2428119999999998</c:v>
                </c:pt>
                <c:pt idx="13754">
                  <c:v>3.243989</c:v>
                </c:pt>
                <c:pt idx="13755">
                  <c:v>3.2548050000000002</c:v>
                </c:pt>
                <c:pt idx="13756">
                  <c:v>3.2530100000000002</c:v>
                </c:pt>
                <c:pt idx="13757">
                  <c:v>3.2418450000000001</c:v>
                </c:pt>
                <c:pt idx="13758">
                  <c:v>3.2498390000000001</c:v>
                </c:pt>
                <c:pt idx="13759">
                  <c:v>3.2570519999999998</c:v>
                </c:pt>
                <c:pt idx="13760">
                  <c:v>3.2442950000000002</c:v>
                </c:pt>
                <c:pt idx="13761">
                  <c:v>3.2455400000000001</c:v>
                </c:pt>
                <c:pt idx="13762">
                  <c:v>3.2492299999999998</c:v>
                </c:pt>
                <c:pt idx="13763">
                  <c:v>3.24288</c:v>
                </c:pt>
                <c:pt idx="13764">
                  <c:v>3.2525819999999999</c:v>
                </c:pt>
                <c:pt idx="13765">
                  <c:v>3.2579250000000002</c:v>
                </c:pt>
                <c:pt idx="13766">
                  <c:v>3.2405599999999999</c:v>
                </c:pt>
                <c:pt idx="13767">
                  <c:v>3.2352690000000002</c:v>
                </c:pt>
                <c:pt idx="13768">
                  <c:v>3.2503760000000002</c:v>
                </c:pt>
                <c:pt idx="13769">
                  <c:v>3.2506539999999999</c:v>
                </c:pt>
                <c:pt idx="13770">
                  <c:v>3.2447599999999999</c:v>
                </c:pt>
                <c:pt idx="13771">
                  <c:v>3.2509610000000002</c:v>
                </c:pt>
                <c:pt idx="13772">
                  <c:v>3.2471700000000001</c:v>
                </c:pt>
                <c:pt idx="13773">
                  <c:v>3.2419210000000001</c:v>
                </c:pt>
                <c:pt idx="13774">
                  <c:v>3.2472599999999998</c:v>
                </c:pt>
                <c:pt idx="13775">
                  <c:v>3.2498109999999998</c:v>
                </c:pt>
                <c:pt idx="13776">
                  <c:v>3.2487159999999999</c:v>
                </c:pt>
                <c:pt idx="13777">
                  <c:v>3.2455440000000002</c:v>
                </c:pt>
                <c:pt idx="13778">
                  <c:v>3.2419500000000001</c:v>
                </c:pt>
                <c:pt idx="13779">
                  <c:v>3.2424719999999998</c:v>
                </c:pt>
                <c:pt idx="13780">
                  <c:v>3.2492779999999999</c:v>
                </c:pt>
                <c:pt idx="13781">
                  <c:v>3.2523339999999998</c:v>
                </c:pt>
                <c:pt idx="13782">
                  <c:v>3.2412049999999999</c:v>
                </c:pt>
                <c:pt idx="13783">
                  <c:v>3.2459150000000001</c:v>
                </c:pt>
                <c:pt idx="13784">
                  <c:v>3.2599689999999999</c:v>
                </c:pt>
                <c:pt idx="13785">
                  <c:v>3.253924</c:v>
                </c:pt>
                <c:pt idx="13786">
                  <c:v>3.2565360000000001</c:v>
                </c:pt>
                <c:pt idx="13787">
                  <c:v>3.2668219999999999</c:v>
                </c:pt>
                <c:pt idx="13788">
                  <c:v>3.2518660000000001</c:v>
                </c:pt>
                <c:pt idx="13789">
                  <c:v>3.2448950000000001</c:v>
                </c:pt>
                <c:pt idx="13790">
                  <c:v>3.2609469999999998</c:v>
                </c:pt>
                <c:pt idx="13791">
                  <c:v>3.2478940000000001</c:v>
                </c:pt>
                <c:pt idx="13792">
                  <c:v>3.2288459999999999</c:v>
                </c:pt>
                <c:pt idx="13793">
                  <c:v>3.2452239999999999</c:v>
                </c:pt>
                <c:pt idx="13794">
                  <c:v>3.2549649999999999</c:v>
                </c:pt>
                <c:pt idx="13795">
                  <c:v>3.2561170000000002</c:v>
                </c:pt>
                <c:pt idx="13796">
                  <c:v>3.260087</c:v>
                </c:pt>
                <c:pt idx="13797">
                  <c:v>3.2481140000000002</c:v>
                </c:pt>
                <c:pt idx="13798">
                  <c:v>3.2448540000000001</c:v>
                </c:pt>
                <c:pt idx="13799">
                  <c:v>3.256837</c:v>
                </c:pt>
                <c:pt idx="13800">
                  <c:v>3.2588080000000001</c:v>
                </c:pt>
                <c:pt idx="13801">
                  <c:v>3.2470539999999999</c:v>
                </c:pt>
                <c:pt idx="13802">
                  <c:v>3.2463799999999998</c:v>
                </c:pt>
                <c:pt idx="13803">
                  <c:v>3.2598639999999999</c:v>
                </c:pt>
                <c:pt idx="13804">
                  <c:v>3.2550309999999998</c:v>
                </c:pt>
                <c:pt idx="13805">
                  <c:v>3.2481110000000002</c:v>
                </c:pt>
                <c:pt idx="13806">
                  <c:v>3.2539449999999999</c:v>
                </c:pt>
                <c:pt idx="13807">
                  <c:v>3.2530779999999999</c:v>
                </c:pt>
                <c:pt idx="13808">
                  <c:v>3.2582330000000002</c:v>
                </c:pt>
                <c:pt idx="13809">
                  <c:v>3.2655759999999998</c:v>
                </c:pt>
                <c:pt idx="13810">
                  <c:v>3.2613370000000002</c:v>
                </c:pt>
                <c:pt idx="13811">
                  <c:v>3.2570969999999999</c:v>
                </c:pt>
                <c:pt idx="13812">
                  <c:v>3.259852</c:v>
                </c:pt>
                <c:pt idx="13813">
                  <c:v>3.254775</c:v>
                </c:pt>
                <c:pt idx="13814">
                  <c:v>3.2485909999999998</c:v>
                </c:pt>
                <c:pt idx="13815">
                  <c:v>3.25997</c:v>
                </c:pt>
                <c:pt idx="13816">
                  <c:v>3.257679</c:v>
                </c:pt>
                <c:pt idx="13817">
                  <c:v>3.243077</c:v>
                </c:pt>
                <c:pt idx="13818">
                  <c:v>3.248094</c:v>
                </c:pt>
                <c:pt idx="13819">
                  <c:v>3.2519809999999998</c:v>
                </c:pt>
                <c:pt idx="13820">
                  <c:v>3.2539699999999998</c:v>
                </c:pt>
                <c:pt idx="13821">
                  <c:v>3.2581850000000001</c:v>
                </c:pt>
                <c:pt idx="13822">
                  <c:v>3.2558410000000002</c:v>
                </c:pt>
                <c:pt idx="13823">
                  <c:v>3.2541540000000002</c:v>
                </c:pt>
                <c:pt idx="13824">
                  <c:v>3.255017</c:v>
                </c:pt>
                <c:pt idx="13825">
                  <c:v>3.2529629999999998</c:v>
                </c:pt>
                <c:pt idx="13826">
                  <c:v>3.2534879999999999</c:v>
                </c:pt>
                <c:pt idx="13827">
                  <c:v>3.2628529999999998</c:v>
                </c:pt>
                <c:pt idx="13828">
                  <c:v>3.2643629999999999</c:v>
                </c:pt>
                <c:pt idx="13829">
                  <c:v>3.2572199999999998</c:v>
                </c:pt>
                <c:pt idx="13830">
                  <c:v>3.2529690000000002</c:v>
                </c:pt>
                <c:pt idx="13831">
                  <c:v>3.2515269999999998</c:v>
                </c:pt>
                <c:pt idx="13832">
                  <c:v>3.255071</c:v>
                </c:pt>
                <c:pt idx="13833">
                  <c:v>3.2614489999999998</c:v>
                </c:pt>
                <c:pt idx="13834">
                  <c:v>3.2704260000000001</c:v>
                </c:pt>
                <c:pt idx="13835">
                  <c:v>3.2653759999999998</c:v>
                </c:pt>
                <c:pt idx="13836">
                  <c:v>3.2547830000000002</c:v>
                </c:pt>
                <c:pt idx="13837">
                  <c:v>3.2625860000000002</c:v>
                </c:pt>
                <c:pt idx="13838">
                  <c:v>3.254518</c:v>
                </c:pt>
                <c:pt idx="13839">
                  <c:v>3.245635</c:v>
                </c:pt>
                <c:pt idx="13840">
                  <c:v>3.2619060000000002</c:v>
                </c:pt>
                <c:pt idx="13841">
                  <c:v>3.264329</c:v>
                </c:pt>
                <c:pt idx="13842">
                  <c:v>3.2597909999999999</c:v>
                </c:pt>
                <c:pt idx="13843">
                  <c:v>3.267207</c:v>
                </c:pt>
                <c:pt idx="13844">
                  <c:v>3.266559</c:v>
                </c:pt>
                <c:pt idx="13845">
                  <c:v>3.2528999999999999</c:v>
                </c:pt>
                <c:pt idx="13846">
                  <c:v>3.2565900000000001</c:v>
                </c:pt>
                <c:pt idx="13847">
                  <c:v>3.2725089999999999</c:v>
                </c:pt>
                <c:pt idx="13848">
                  <c:v>3.2645059999999999</c:v>
                </c:pt>
                <c:pt idx="13849">
                  <c:v>3.2604850000000001</c:v>
                </c:pt>
                <c:pt idx="13850">
                  <c:v>3.2660450000000001</c:v>
                </c:pt>
                <c:pt idx="13851">
                  <c:v>3.257282</c:v>
                </c:pt>
                <c:pt idx="13852">
                  <c:v>3.2601</c:v>
                </c:pt>
                <c:pt idx="13853">
                  <c:v>3.270394</c:v>
                </c:pt>
                <c:pt idx="13854">
                  <c:v>3.2626390000000001</c:v>
                </c:pt>
                <c:pt idx="13855">
                  <c:v>3.2547220000000001</c:v>
                </c:pt>
                <c:pt idx="13856">
                  <c:v>3.2565919999999999</c:v>
                </c:pt>
                <c:pt idx="13857">
                  <c:v>3.253984</c:v>
                </c:pt>
                <c:pt idx="13858">
                  <c:v>3.2558400000000001</c:v>
                </c:pt>
                <c:pt idx="13859">
                  <c:v>3.2671969999999999</c:v>
                </c:pt>
                <c:pt idx="13860">
                  <c:v>3.25996</c:v>
                </c:pt>
                <c:pt idx="13861">
                  <c:v>3.2529940000000002</c:v>
                </c:pt>
                <c:pt idx="13862">
                  <c:v>3.2641390000000001</c:v>
                </c:pt>
                <c:pt idx="13863">
                  <c:v>3.2633200000000002</c:v>
                </c:pt>
                <c:pt idx="13864">
                  <c:v>3.2543989999999998</c:v>
                </c:pt>
                <c:pt idx="13865">
                  <c:v>3.257126</c:v>
                </c:pt>
                <c:pt idx="13866">
                  <c:v>3.2645430000000002</c:v>
                </c:pt>
                <c:pt idx="13867">
                  <c:v>3.270626</c:v>
                </c:pt>
                <c:pt idx="13868">
                  <c:v>3.2820010000000002</c:v>
                </c:pt>
                <c:pt idx="13869">
                  <c:v>3.2800289999999999</c:v>
                </c:pt>
                <c:pt idx="13870">
                  <c:v>3.2573400000000001</c:v>
                </c:pt>
                <c:pt idx="13871">
                  <c:v>3.2561650000000002</c:v>
                </c:pt>
                <c:pt idx="13872">
                  <c:v>3.2674620000000001</c:v>
                </c:pt>
                <c:pt idx="13873">
                  <c:v>3.265682</c:v>
                </c:pt>
                <c:pt idx="13874">
                  <c:v>3.270197</c:v>
                </c:pt>
                <c:pt idx="13875">
                  <c:v>3.2725659999999999</c:v>
                </c:pt>
                <c:pt idx="13876">
                  <c:v>3.2613699999999999</c:v>
                </c:pt>
                <c:pt idx="13877">
                  <c:v>3.2579289999999999</c:v>
                </c:pt>
                <c:pt idx="13878">
                  <c:v>3.2650570000000001</c:v>
                </c:pt>
                <c:pt idx="13879">
                  <c:v>3.2626930000000001</c:v>
                </c:pt>
                <c:pt idx="13880">
                  <c:v>3.2594110000000001</c:v>
                </c:pt>
                <c:pt idx="13881">
                  <c:v>3.2756409999999998</c:v>
                </c:pt>
                <c:pt idx="13882">
                  <c:v>3.276373</c:v>
                </c:pt>
                <c:pt idx="13883">
                  <c:v>3.2648899999999998</c:v>
                </c:pt>
                <c:pt idx="13884">
                  <c:v>3.2712819999999998</c:v>
                </c:pt>
                <c:pt idx="13885">
                  <c:v>3.2668119999999998</c:v>
                </c:pt>
                <c:pt idx="13886">
                  <c:v>3.2580809999999998</c:v>
                </c:pt>
                <c:pt idx="13887">
                  <c:v>3.2726299999999999</c:v>
                </c:pt>
                <c:pt idx="13888">
                  <c:v>3.272599</c:v>
                </c:pt>
                <c:pt idx="13889">
                  <c:v>3.2556639999999999</c:v>
                </c:pt>
                <c:pt idx="13890">
                  <c:v>3.2687560000000002</c:v>
                </c:pt>
                <c:pt idx="13891">
                  <c:v>3.279652</c:v>
                </c:pt>
                <c:pt idx="13892">
                  <c:v>3.2668900000000001</c:v>
                </c:pt>
                <c:pt idx="13893">
                  <c:v>3.2643930000000001</c:v>
                </c:pt>
                <c:pt idx="13894">
                  <c:v>3.2662990000000001</c:v>
                </c:pt>
                <c:pt idx="13895">
                  <c:v>3.266337</c:v>
                </c:pt>
                <c:pt idx="13896">
                  <c:v>3.2720560000000001</c:v>
                </c:pt>
                <c:pt idx="13897">
                  <c:v>3.273285</c:v>
                </c:pt>
                <c:pt idx="13898">
                  <c:v>3.2651849999999998</c:v>
                </c:pt>
                <c:pt idx="13899">
                  <c:v>3.2608860000000002</c:v>
                </c:pt>
                <c:pt idx="13900">
                  <c:v>3.2636120000000002</c:v>
                </c:pt>
                <c:pt idx="13901">
                  <c:v>3.2633770000000002</c:v>
                </c:pt>
                <c:pt idx="13902">
                  <c:v>3.2666659999999998</c:v>
                </c:pt>
                <c:pt idx="13903">
                  <c:v>3.2728130000000002</c:v>
                </c:pt>
                <c:pt idx="13904">
                  <c:v>3.2661799999999999</c:v>
                </c:pt>
                <c:pt idx="13905">
                  <c:v>3.2683010000000001</c:v>
                </c:pt>
                <c:pt idx="13906">
                  <c:v>3.2835890000000001</c:v>
                </c:pt>
                <c:pt idx="13907">
                  <c:v>3.279004</c:v>
                </c:pt>
                <c:pt idx="13908">
                  <c:v>3.266807</c:v>
                </c:pt>
                <c:pt idx="13909">
                  <c:v>3.2732009999999998</c:v>
                </c:pt>
                <c:pt idx="13910">
                  <c:v>3.2811279999999998</c:v>
                </c:pt>
                <c:pt idx="13911">
                  <c:v>3.2711809999999999</c:v>
                </c:pt>
                <c:pt idx="13912">
                  <c:v>3.2677390000000002</c:v>
                </c:pt>
                <c:pt idx="13913">
                  <c:v>3.2759049999999998</c:v>
                </c:pt>
                <c:pt idx="13914">
                  <c:v>3.2693080000000001</c:v>
                </c:pt>
                <c:pt idx="13915">
                  <c:v>3.2672460000000001</c:v>
                </c:pt>
                <c:pt idx="13916">
                  <c:v>3.2727550000000001</c:v>
                </c:pt>
                <c:pt idx="13917">
                  <c:v>3.267099</c:v>
                </c:pt>
                <c:pt idx="13918">
                  <c:v>3.267808</c:v>
                </c:pt>
                <c:pt idx="13919">
                  <c:v>3.2761909999999999</c:v>
                </c:pt>
                <c:pt idx="13920">
                  <c:v>3.2737880000000001</c:v>
                </c:pt>
                <c:pt idx="13921">
                  <c:v>3.2606980000000001</c:v>
                </c:pt>
                <c:pt idx="13922">
                  <c:v>3.265978</c:v>
                </c:pt>
                <c:pt idx="13923">
                  <c:v>3.2754460000000001</c:v>
                </c:pt>
                <c:pt idx="13924">
                  <c:v>3.274597</c:v>
                </c:pt>
                <c:pt idx="13925">
                  <c:v>3.285866</c:v>
                </c:pt>
                <c:pt idx="13926">
                  <c:v>3.2833939999999999</c:v>
                </c:pt>
                <c:pt idx="13927">
                  <c:v>3.2686769999999998</c:v>
                </c:pt>
                <c:pt idx="13928">
                  <c:v>3.2776109999999998</c:v>
                </c:pt>
                <c:pt idx="13929">
                  <c:v>3.284802</c:v>
                </c:pt>
                <c:pt idx="13930">
                  <c:v>3.2743120000000001</c:v>
                </c:pt>
                <c:pt idx="13931">
                  <c:v>3.2747769999999998</c:v>
                </c:pt>
                <c:pt idx="13932">
                  <c:v>3.284564</c:v>
                </c:pt>
                <c:pt idx="13933">
                  <c:v>3.2724989999999998</c:v>
                </c:pt>
                <c:pt idx="13934">
                  <c:v>3.2652359999999998</c:v>
                </c:pt>
                <c:pt idx="13935">
                  <c:v>3.277056</c:v>
                </c:pt>
                <c:pt idx="13936">
                  <c:v>3.276205</c:v>
                </c:pt>
                <c:pt idx="13937">
                  <c:v>3.2762730000000002</c:v>
                </c:pt>
                <c:pt idx="13938">
                  <c:v>3.2808099999999998</c:v>
                </c:pt>
                <c:pt idx="13939">
                  <c:v>3.2707929999999998</c:v>
                </c:pt>
                <c:pt idx="13940">
                  <c:v>3.2648039999999998</c:v>
                </c:pt>
                <c:pt idx="13941">
                  <c:v>3.272062</c:v>
                </c:pt>
                <c:pt idx="13942">
                  <c:v>3.273987</c:v>
                </c:pt>
                <c:pt idx="13943">
                  <c:v>3.274686</c:v>
                </c:pt>
                <c:pt idx="13944">
                  <c:v>3.2834810000000001</c:v>
                </c:pt>
                <c:pt idx="13945">
                  <c:v>3.2823440000000002</c:v>
                </c:pt>
                <c:pt idx="13946">
                  <c:v>3.2725680000000001</c:v>
                </c:pt>
                <c:pt idx="13947">
                  <c:v>3.27298</c:v>
                </c:pt>
                <c:pt idx="13948">
                  <c:v>3.2731150000000002</c:v>
                </c:pt>
                <c:pt idx="13949">
                  <c:v>3.271188</c:v>
                </c:pt>
                <c:pt idx="13950">
                  <c:v>3.28023</c:v>
                </c:pt>
                <c:pt idx="13951">
                  <c:v>3.2831980000000001</c:v>
                </c:pt>
                <c:pt idx="13952">
                  <c:v>3.2714699999999999</c:v>
                </c:pt>
                <c:pt idx="13953">
                  <c:v>3.2669869999999999</c:v>
                </c:pt>
                <c:pt idx="13954">
                  <c:v>3.2746170000000001</c:v>
                </c:pt>
                <c:pt idx="13955">
                  <c:v>3.2802720000000001</c:v>
                </c:pt>
                <c:pt idx="13956">
                  <c:v>3.2856010000000002</c:v>
                </c:pt>
                <c:pt idx="13957">
                  <c:v>3.2855050000000001</c:v>
                </c:pt>
                <c:pt idx="13958">
                  <c:v>3.277857</c:v>
                </c:pt>
                <c:pt idx="13959">
                  <c:v>3.2820640000000001</c:v>
                </c:pt>
                <c:pt idx="13960">
                  <c:v>3.2816589999999999</c:v>
                </c:pt>
                <c:pt idx="13961">
                  <c:v>3.2719450000000001</c:v>
                </c:pt>
                <c:pt idx="13962">
                  <c:v>3.2779720000000001</c:v>
                </c:pt>
                <c:pt idx="13963">
                  <c:v>3.2832750000000002</c:v>
                </c:pt>
                <c:pt idx="13964">
                  <c:v>3.2798400000000001</c:v>
                </c:pt>
                <c:pt idx="13965">
                  <c:v>3.2846669999999998</c:v>
                </c:pt>
                <c:pt idx="13966">
                  <c:v>3.2869449999999998</c:v>
                </c:pt>
                <c:pt idx="13967">
                  <c:v>3.2751809999999999</c:v>
                </c:pt>
                <c:pt idx="13968">
                  <c:v>3.2755529999999999</c:v>
                </c:pt>
                <c:pt idx="13969">
                  <c:v>3.2894429999999999</c:v>
                </c:pt>
                <c:pt idx="13970">
                  <c:v>3.2859440000000002</c:v>
                </c:pt>
                <c:pt idx="13971">
                  <c:v>3.283074</c:v>
                </c:pt>
                <c:pt idx="13972">
                  <c:v>3.2866219999999999</c:v>
                </c:pt>
                <c:pt idx="13973">
                  <c:v>3.27759</c:v>
                </c:pt>
                <c:pt idx="13974">
                  <c:v>3.2764579999999999</c:v>
                </c:pt>
                <c:pt idx="13975">
                  <c:v>3.2874099999999999</c:v>
                </c:pt>
                <c:pt idx="13976">
                  <c:v>3.2838750000000001</c:v>
                </c:pt>
                <c:pt idx="13977">
                  <c:v>3.276297</c:v>
                </c:pt>
                <c:pt idx="13978">
                  <c:v>3.290505</c:v>
                </c:pt>
                <c:pt idx="13979">
                  <c:v>3.2997160000000001</c:v>
                </c:pt>
                <c:pt idx="13980">
                  <c:v>3.2856179999999999</c:v>
                </c:pt>
                <c:pt idx="13981">
                  <c:v>3.281628</c:v>
                </c:pt>
                <c:pt idx="13982">
                  <c:v>3.2797149999999999</c:v>
                </c:pt>
                <c:pt idx="13983">
                  <c:v>3.2683040000000001</c:v>
                </c:pt>
                <c:pt idx="13984">
                  <c:v>3.2733479999999999</c:v>
                </c:pt>
                <c:pt idx="13985">
                  <c:v>3.282724</c:v>
                </c:pt>
                <c:pt idx="13986">
                  <c:v>3.2747830000000002</c:v>
                </c:pt>
                <c:pt idx="13987">
                  <c:v>3.2768489999999999</c:v>
                </c:pt>
                <c:pt idx="13988">
                  <c:v>3.2896070000000002</c:v>
                </c:pt>
                <c:pt idx="13989">
                  <c:v>3.286311</c:v>
                </c:pt>
                <c:pt idx="13990">
                  <c:v>3.2874409999999998</c:v>
                </c:pt>
                <c:pt idx="13991">
                  <c:v>3.288027</c:v>
                </c:pt>
                <c:pt idx="13992">
                  <c:v>3.2731680000000001</c:v>
                </c:pt>
                <c:pt idx="13993">
                  <c:v>3.2841550000000002</c:v>
                </c:pt>
                <c:pt idx="13994">
                  <c:v>3.3000250000000002</c:v>
                </c:pt>
                <c:pt idx="13995">
                  <c:v>3.2838599999999998</c:v>
                </c:pt>
                <c:pt idx="13996">
                  <c:v>3.276011</c:v>
                </c:pt>
                <c:pt idx="13997">
                  <c:v>3.2911049999999999</c:v>
                </c:pt>
                <c:pt idx="13998">
                  <c:v>3.291112</c:v>
                </c:pt>
                <c:pt idx="13999">
                  <c:v>3.2783259999999999</c:v>
                </c:pt>
                <c:pt idx="14000">
                  <c:v>3.2861069999999999</c:v>
                </c:pt>
                <c:pt idx="14001">
                  <c:v>3.292367</c:v>
                </c:pt>
                <c:pt idx="14002">
                  <c:v>3.283112</c:v>
                </c:pt>
                <c:pt idx="14003">
                  <c:v>3.285075</c:v>
                </c:pt>
                <c:pt idx="14004">
                  <c:v>3.2850419999999998</c:v>
                </c:pt>
                <c:pt idx="14005">
                  <c:v>3.278127</c:v>
                </c:pt>
                <c:pt idx="14006">
                  <c:v>3.285685</c:v>
                </c:pt>
                <c:pt idx="14007">
                  <c:v>3.2941349999999998</c:v>
                </c:pt>
                <c:pt idx="14008">
                  <c:v>3.2880530000000001</c:v>
                </c:pt>
                <c:pt idx="14009">
                  <c:v>3.2810980000000001</c:v>
                </c:pt>
                <c:pt idx="14010">
                  <c:v>3.2898290000000001</c:v>
                </c:pt>
                <c:pt idx="14011">
                  <c:v>3.294063</c:v>
                </c:pt>
                <c:pt idx="14012">
                  <c:v>3.2880690000000001</c:v>
                </c:pt>
                <c:pt idx="14013">
                  <c:v>3.2914690000000002</c:v>
                </c:pt>
                <c:pt idx="14014">
                  <c:v>3.287344</c:v>
                </c:pt>
                <c:pt idx="14015">
                  <c:v>3.2808099999999998</c:v>
                </c:pt>
                <c:pt idx="14016">
                  <c:v>3.2865319999999998</c:v>
                </c:pt>
                <c:pt idx="14017">
                  <c:v>3.292907</c:v>
                </c:pt>
                <c:pt idx="14018">
                  <c:v>3.2950889999999999</c:v>
                </c:pt>
                <c:pt idx="14019">
                  <c:v>3.2942740000000001</c:v>
                </c:pt>
                <c:pt idx="14020">
                  <c:v>3.292081</c:v>
                </c:pt>
                <c:pt idx="14021">
                  <c:v>3.2898749999999999</c:v>
                </c:pt>
                <c:pt idx="14022">
                  <c:v>3.2933690000000002</c:v>
                </c:pt>
                <c:pt idx="14023">
                  <c:v>3.2927019999999998</c:v>
                </c:pt>
                <c:pt idx="14024">
                  <c:v>3.2855240000000001</c:v>
                </c:pt>
                <c:pt idx="14025">
                  <c:v>3.289091</c:v>
                </c:pt>
                <c:pt idx="14026">
                  <c:v>3.2905069999999998</c:v>
                </c:pt>
                <c:pt idx="14027">
                  <c:v>3.2905530000000001</c:v>
                </c:pt>
                <c:pt idx="14028">
                  <c:v>3.3049430000000002</c:v>
                </c:pt>
                <c:pt idx="14029">
                  <c:v>3.3078470000000002</c:v>
                </c:pt>
                <c:pt idx="14030">
                  <c:v>3.2855919999999998</c:v>
                </c:pt>
                <c:pt idx="14031">
                  <c:v>3.2748629999999999</c:v>
                </c:pt>
                <c:pt idx="14032">
                  <c:v>3.2861929999999999</c:v>
                </c:pt>
                <c:pt idx="14033">
                  <c:v>3.2862049999999998</c:v>
                </c:pt>
                <c:pt idx="14034">
                  <c:v>3.283744</c:v>
                </c:pt>
                <c:pt idx="14035">
                  <c:v>3.2926769999999999</c:v>
                </c:pt>
                <c:pt idx="14036">
                  <c:v>3.2904939999999998</c:v>
                </c:pt>
                <c:pt idx="14037">
                  <c:v>3.2843089999999999</c:v>
                </c:pt>
                <c:pt idx="14038">
                  <c:v>3.2905380000000002</c:v>
                </c:pt>
                <c:pt idx="14039">
                  <c:v>3.2992560000000002</c:v>
                </c:pt>
                <c:pt idx="14040">
                  <c:v>3.299404</c:v>
                </c:pt>
                <c:pt idx="14041">
                  <c:v>3.298918</c:v>
                </c:pt>
                <c:pt idx="14042">
                  <c:v>3.2974839999999999</c:v>
                </c:pt>
                <c:pt idx="14043">
                  <c:v>3.294359</c:v>
                </c:pt>
                <c:pt idx="14044">
                  <c:v>3.3047949999999999</c:v>
                </c:pt>
                <c:pt idx="14045">
                  <c:v>3.3023560000000001</c:v>
                </c:pt>
                <c:pt idx="14046">
                  <c:v>3.2892679999999999</c:v>
                </c:pt>
                <c:pt idx="14047">
                  <c:v>3.2931270000000001</c:v>
                </c:pt>
                <c:pt idx="14048">
                  <c:v>3.2883520000000002</c:v>
                </c:pt>
                <c:pt idx="14049">
                  <c:v>3.282143</c:v>
                </c:pt>
                <c:pt idx="14050">
                  <c:v>3.2938909999999999</c:v>
                </c:pt>
                <c:pt idx="14051">
                  <c:v>3.2973780000000001</c:v>
                </c:pt>
                <c:pt idx="14052">
                  <c:v>3.2909700000000002</c:v>
                </c:pt>
                <c:pt idx="14053">
                  <c:v>3.2952680000000001</c:v>
                </c:pt>
                <c:pt idx="14054">
                  <c:v>3.3041710000000002</c:v>
                </c:pt>
                <c:pt idx="14055">
                  <c:v>3.2980999999999998</c:v>
                </c:pt>
                <c:pt idx="14056">
                  <c:v>3.2943739999999999</c:v>
                </c:pt>
                <c:pt idx="14057">
                  <c:v>3.2999260000000001</c:v>
                </c:pt>
                <c:pt idx="14058">
                  <c:v>3.292605</c:v>
                </c:pt>
                <c:pt idx="14059">
                  <c:v>3.2889460000000001</c:v>
                </c:pt>
                <c:pt idx="14060">
                  <c:v>3.2932570000000001</c:v>
                </c:pt>
                <c:pt idx="14061">
                  <c:v>3.2941769999999999</c:v>
                </c:pt>
                <c:pt idx="14062">
                  <c:v>3.2919320000000001</c:v>
                </c:pt>
                <c:pt idx="14063">
                  <c:v>3.2924500000000001</c:v>
                </c:pt>
                <c:pt idx="14064">
                  <c:v>3.2978079999999999</c:v>
                </c:pt>
                <c:pt idx="14065">
                  <c:v>3.2956949999999998</c:v>
                </c:pt>
                <c:pt idx="14066">
                  <c:v>3.3017280000000002</c:v>
                </c:pt>
                <c:pt idx="14067">
                  <c:v>3.3077869999999998</c:v>
                </c:pt>
                <c:pt idx="14068">
                  <c:v>3.296694</c:v>
                </c:pt>
                <c:pt idx="14069">
                  <c:v>3.2968090000000001</c:v>
                </c:pt>
                <c:pt idx="14070">
                  <c:v>3.3028270000000002</c:v>
                </c:pt>
                <c:pt idx="14071">
                  <c:v>3.2943560000000001</c:v>
                </c:pt>
                <c:pt idx="14072">
                  <c:v>3.2886160000000002</c:v>
                </c:pt>
                <c:pt idx="14073">
                  <c:v>3.2947470000000001</c:v>
                </c:pt>
                <c:pt idx="14074">
                  <c:v>3.293809</c:v>
                </c:pt>
                <c:pt idx="14075">
                  <c:v>3.295938</c:v>
                </c:pt>
                <c:pt idx="14076">
                  <c:v>3.3085290000000001</c:v>
                </c:pt>
                <c:pt idx="14077">
                  <c:v>3.3028059999999999</c:v>
                </c:pt>
                <c:pt idx="14078">
                  <c:v>3.2929300000000001</c:v>
                </c:pt>
                <c:pt idx="14079">
                  <c:v>3.2972160000000001</c:v>
                </c:pt>
                <c:pt idx="14080">
                  <c:v>3.2968289999999998</c:v>
                </c:pt>
                <c:pt idx="14081">
                  <c:v>3.301078</c:v>
                </c:pt>
                <c:pt idx="14082">
                  <c:v>3.3049840000000001</c:v>
                </c:pt>
                <c:pt idx="14083">
                  <c:v>3.2996439999999998</c:v>
                </c:pt>
                <c:pt idx="14084">
                  <c:v>3.300033</c:v>
                </c:pt>
                <c:pt idx="14085">
                  <c:v>3.3026789999999999</c:v>
                </c:pt>
                <c:pt idx="14086">
                  <c:v>3.2998789999999998</c:v>
                </c:pt>
                <c:pt idx="14087">
                  <c:v>3.2942529999999999</c:v>
                </c:pt>
                <c:pt idx="14088">
                  <c:v>3.3013460000000001</c:v>
                </c:pt>
                <c:pt idx="14089">
                  <c:v>3.3098679999999998</c:v>
                </c:pt>
                <c:pt idx="14090">
                  <c:v>3.3033960000000002</c:v>
                </c:pt>
                <c:pt idx="14091">
                  <c:v>3.3056869999999998</c:v>
                </c:pt>
                <c:pt idx="14092">
                  <c:v>3.3090069999999998</c:v>
                </c:pt>
                <c:pt idx="14093">
                  <c:v>3.3004229999999999</c:v>
                </c:pt>
                <c:pt idx="14094">
                  <c:v>3.2964769999999999</c:v>
                </c:pt>
                <c:pt idx="14095">
                  <c:v>3.299264</c:v>
                </c:pt>
                <c:pt idx="14096">
                  <c:v>3.2937500000000002</c:v>
                </c:pt>
                <c:pt idx="14097">
                  <c:v>3.2939159999999998</c:v>
                </c:pt>
                <c:pt idx="14098">
                  <c:v>3.3071069999999998</c:v>
                </c:pt>
                <c:pt idx="14099">
                  <c:v>3.3109030000000002</c:v>
                </c:pt>
                <c:pt idx="14100">
                  <c:v>3.3048989999999998</c:v>
                </c:pt>
                <c:pt idx="14101">
                  <c:v>3.297701</c:v>
                </c:pt>
                <c:pt idx="14102">
                  <c:v>3.2938879999999999</c:v>
                </c:pt>
                <c:pt idx="14103">
                  <c:v>3.303938</c:v>
                </c:pt>
                <c:pt idx="14104">
                  <c:v>3.3109090000000001</c:v>
                </c:pt>
                <c:pt idx="14105">
                  <c:v>3.3051339999999998</c:v>
                </c:pt>
                <c:pt idx="14106">
                  <c:v>3.3035589999999999</c:v>
                </c:pt>
                <c:pt idx="14107">
                  <c:v>3.3009219999999999</c:v>
                </c:pt>
                <c:pt idx="14108">
                  <c:v>3.2956859999999999</c:v>
                </c:pt>
                <c:pt idx="14109">
                  <c:v>3.2986909999999998</c:v>
                </c:pt>
                <c:pt idx="14110">
                  <c:v>3.3078690000000002</c:v>
                </c:pt>
                <c:pt idx="14111">
                  <c:v>3.3033169999999998</c:v>
                </c:pt>
                <c:pt idx="14112">
                  <c:v>3.2951609999999998</c:v>
                </c:pt>
                <c:pt idx="14113">
                  <c:v>3.309517</c:v>
                </c:pt>
                <c:pt idx="14114">
                  <c:v>3.3229739999999999</c:v>
                </c:pt>
                <c:pt idx="14115">
                  <c:v>3.3167279999999999</c:v>
                </c:pt>
                <c:pt idx="14116">
                  <c:v>3.3070460000000002</c:v>
                </c:pt>
                <c:pt idx="14117">
                  <c:v>3.303747</c:v>
                </c:pt>
                <c:pt idx="14118">
                  <c:v>3.3024100000000001</c:v>
                </c:pt>
                <c:pt idx="14119">
                  <c:v>3.3052860000000002</c:v>
                </c:pt>
                <c:pt idx="14120">
                  <c:v>3.3107769999999999</c:v>
                </c:pt>
                <c:pt idx="14121">
                  <c:v>3.3001990000000001</c:v>
                </c:pt>
                <c:pt idx="14122">
                  <c:v>3.294117</c:v>
                </c:pt>
                <c:pt idx="14123">
                  <c:v>3.3047300000000002</c:v>
                </c:pt>
                <c:pt idx="14124">
                  <c:v>3.3039510000000001</c:v>
                </c:pt>
                <c:pt idx="14125">
                  <c:v>3.3075420000000002</c:v>
                </c:pt>
                <c:pt idx="14126">
                  <c:v>3.3233450000000002</c:v>
                </c:pt>
                <c:pt idx="14127">
                  <c:v>3.3172459999999999</c:v>
                </c:pt>
                <c:pt idx="14128">
                  <c:v>3.2963339999999999</c:v>
                </c:pt>
                <c:pt idx="14129">
                  <c:v>3.3003209999999998</c:v>
                </c:pt>
                <c:pt idx="14130">
                  <c:v>3.313571</c:v>
                </c:pt>
                <c:pt idx="14131">
                  <c:v>3.3083580000000001</c:v>
                </c:pt>
                <c:pt idx="14132">
                  <c:v>3.3032300000000001</c:v>
                </c:pt>
                <c:pt idx="14133">
                  <c:v>3.3008760000000001</c:v>
                </c:pt>
                <c:pt idx="14134">
                  <c:v>3.2963870000000002</c:v>
                </c:pt>
                <c:pt idx="14135">
                  <c:v>3.2999260000000001</c:v>
                </c:pt>
                <c:pt idx="14136">
                  <c:v>3.3079010000000002</c:v>
                </c:pt>
                <c:pt idx="14137">
                  <c:v>3.314991</c:v>
                </c:pt>
                <c:pt idx="14138">
                  <c:v>3.3188260000000001</c:v>
                </c:pt>
                <c:pt idx="14139">
                  <c:v>3.3220869999999998</c:v>
                </c:pt>
                <c:pt idx="14140">
                  <c:v>3.315391</c:v>
                </c:pt>
                <c:pt idx="14141">
                  <c:v>3.3086739999999999</c:v>
                </c:pt>
                <c:pt idx="14142">
                  <c:v>3.3193679999999999</c:v>
                </c:pt>
                <c:pt idx="14143">
                  <c:v>3.3167309999999999</c:v>
                </c:pt>
                <c:pt idx="14144">
                  <c:v>3.3096649999999999</c:v>
                </c:pt>
                <c:pt idx="14145">
                  <c:v>3.3185199999999999</c:v>
                </c:pt>
                <c:pt idx="14146">
                  <c:v>3.3145579999999999</c:v>
                </c:pt>
                <c:pt idx="14147">
                  <c:v>3.3031199999999998</c:v>
                </c:pt>
                <c:pt idx="14148">
                  <c:v>3.3054320000000001</c:v>
                </c:pt>
                <c:pt idx="14149">
                  <c:v>3.31216</c:v>
                </c:pt>
                <c:pt idx="14150">
                  <c:v>3.3066990000000001</c:v>
                </c:pt>
                <c:pt idx="14151">
                  <c:v>3.3009599999999999</c:v>
                </c:pt>
                <c:pt idx="14152">
                  <c:v>3.3012679999999999</c:v>
                </c:pt>
                <c:pt idx="14153">
                  <c:v>3.3026339999999998</c:v>
                </c:pt>
                <c:pt idx="14154">
                  <c:v>3.314327</c:v>
                </c:pt>
                <c:pt idx="14155">
                  <c:v>3.3278120000000002</c:v>
                </c:pt>
                <c:pt idx="14156">
                  <c:v>3.3210389999999999</c:v>
                </c:pt>
                <c:pt idx="14157">
                  <c:v>3.3095910000000002</c:v>
                </c:pt>
                <c:pt idx="14158">
                  <c:v>3.3086090000000001</c:v>
                </c:pt>
                <c:pt idx="14159">
                  <c:v>3.3072689999999998</c:v>
                </c:pt>
                <c:pt idx="14160">
                  <c:v>3.3099340000000002</c:v>
                </c:pt>
                <c:pt idx="14161">
                  <c:v>3.3117679999999998</c:v>
                </c:pt>
                <c:pt idx="14162">
                  <c:v>3.3093309999999998</c:v>
                </c:pt>
                <c:pt idx="14163">
                  <c:v>3.3115030000000001</c:v>
                </c:pt>
                <c:pt idx="14164">
                  <c:v>3.3139219999999998</c:v>
                </c:pt>
                <c:pt idx="14165">
                  <c:v>3.3101500000000001</c:v>
                </c:pt>
                <c:pt idx="14166">
                  <c:v>3.3152219999999999</c:v>
                </c:pt>
                <c:pt idx="14167">
                  <c:v>3.3232910000000002</c:v>
                </c:pt>
                <c:pt idx="14168">
                  <c:v>3.3107519999999999</c:v>
                </c:pt>
                <c:pt idx="14169">
                  <c:v>3.3030819999999999</c:v>
                </c:pt>
                <c:pt idx="14170">
                  <c:v>3.311509</c:v>
                </c:pt>
                <c:pt idx="14171">
                  <c:v>3.3125990000000001</c:v>
                </c:pt>
                <c:pt idx="14172">
                  <c:v>3.3101769999999999</c:v>
                </c:pt>
                <c:pt idx="14173">
                  <c:v>3.3201320000000001</c:v>
                </c:pt>
                <c:pt idx="14174">
                  <c:v>3.324665</c:v>
                </c:pt>
                <c:pt idx="14175">
                  <c:v>3.3081230000000001</c:v>
                </c:pt>
                <c:pt idx="14176">
                  <c:v>3.3125279999999999</c:v>
                </c:pt>
                <c:pt idx="14177">
                  <c:v>3.3239740000000002</c:v>
                </c:pt>
                <c:pt idx="14178">
                  <c:v>3.3147069999999998</c:v>
                </c:pt>
                <c:pt idx="14179">
                  <c:v>3.3148870000000001</c:v>
                </c:pt>
                <c:pt idx="14180">
                  <c:v>3.3218290000000001</c:v>
                </c:pt>
                <c:pt idx="14181">
                  <c:v>3.32036</c:v>
                </c:pt>
                <c:pt idx="14182">
                  <c:v>3.3154650000000001</c:v>
                </c:pt>
                <c:pt idx="14183">
                  <c:v>3.316735</c:v>
                </c:pt>
                <c:pt idx="14184">
                  <c:v>3.3186939999999998</c:v>
                </c:pt>
                <c:pt idx="14185">
                  <c:v>3.3201719999999999</c:v>
                </c:pt>
                <c:pt idx="14186">
                  <c:v>3.3244440000000002</c:v>
                </c:pt>
                <c:pt idx="14187">
                  <c:v>3.3126419999999999</c:v>
                </c:pt>
                <c:pt idx="14188">
                  <c:v>3.3022469999999999</c:v>
                </c:pt>
                <c:pt idx="14189">
                  <c:v>3.3131590000000002</c:v>
                </c:pt>
                <c:pt idx="14190">
                  <c:v>3.3188170000000001</c:v>
                </c:pt>
                <c:pt idx="14191">
                  <c:v>3.317069</c:v>
                </c:pt>
                <c:pt idx="14192">
                  <c:v>3.3165429999999998</c:v>
                </c:pt>
                <c:pt idx="14193">
                  <c:v>3.3205529999999999</c:v>
                </c:pt>
                <c:pt idx="14194">
                  <c:v>3.3222879999999999</c:v>
                </c:pt>
                <c:pt idx="14195">
                  <c:v>3.3208060000000001</c:v>
                </c:pt>
                <c:pt idx="14196">
                  <c:v>3.3202729999999998</c:v>
                </c:pt>
                <c:pt idx="14197">
                  <c:v>3.315896</c:v>
                </c:pt>
                <c:pt idx="14198">
                  <c:v>3.3210359999999999</c:v>
                </c:pt>
                <c:pt idx="14199">
                  <c:v>3.324821</c:v>
                </c:pt>
                <c:pt idx="14200">
                  <c:v>3.320713</c:v>
                </c:pt>
                <c:pt idx="14201">
                  <c:v>3.3256960000000002</c:v>
                </c:pt>
                <c:pt idx="14202">
                  <c:v>3.3257370000000002</c:v>
                </c:pt>
                <c:pt idx="14203">
                  <c:v>3.3143250000000002</c:v>
                </c:pt>
                <c:pt idx="14204">
                  <c:v>3.3144209999999998</c:v>
                </c:pt>
                <c:pt idx="14205">
                  <c:v>3.319356</c:v>
                </c:pt>
                <c:pt idx="14206">
                  <c:v>3.3165239999999998</c:v>
                </c:pt>
                <c:pt idx="14207">
                  <c:v>3.322956</c:v>
                </c:pt>
                <c:pt idx="14208">
                  <c:v>3.327099</c:v>
                </c:pt>
                <c:pt idx="14209">
                  <c:v>3.313723</c:v>
                </c:pt>
                <c:pt idx="14210">
                  <c:v>3.3167779999999998</c:v>
                </c:pt>
                <c:pt idx="14211">
                  <c:v>3.3314110000000001</c:v>
                </c:pt>
                <c:pt idx="14212">
                  <c:v>3.3296589999999999</c:v>
                </c:pt>
                <c:pt idx="14213">
                  <c:v>3.3246570000000002</c:v>
                </c:pt>
                <c:pt idx="14214">
                  <c:v>3.3213599999999999</c:v>
                </c:pt>
                <c:pt idx="14215">
                  <c:v>3.3166519999999999</c:v>
                </c:pt>
                <c:pt idx="14216">
                  <c:v>3.3227000000000002</c:v>
                </c:pt>
                <c:pt idx="14217">
                  <c:v>3.332719</c:v>
                </c:pt>
                <c:pt idx="14218">
                  <c:v>3.3221409999999998</c:v>
                </c:pt>
                <c:pt idx="14219">
                  <c:v>3.30925</c:v>
                </c:pt>
                <c:pt idx="14220">
                  <c:v>3.315931</c:v>
                </c:pt>
                <c:pt idx="14221">
                  <c:v>3.3209819999999999</c:v>
                </c:pt>
                <c:pt idx="14222">
                  <c:v>3.322587</c:v>
                </c:pt>
                <c:pt idx="14223">
                  <c:v>3.3259829999999999</c:v>
                </c:pt>
                <c:pt idx="14224">
                  <c:v>3.320557</c:v>
                </c:pt>
                <c:pt idx="14225">
                  <c:v>3.3192819999999998</c:v>
                </c:pt>
                <c:pt idx="14226">
                  <c:v>3.3258549999999998</c:v>
                </c:pt>
                <c:pt idx="14227">
                  <c:v>3.3280660000000002</c:v>
                </c:pt>
                <c:pt idx="14228">
                  <c:v>3.3247870000000002</c:v>
                </c:pt>
                <c:pt idx="14229">
                  <c:v>3.3239040000000002</c:v>
                </c:pt>
                <c:pt idx="14230">
                  <c:v>3.3247849999999999</c:v>
                </c:pt>
                <c:pt idx="14231">
                  <c:v>3.3186789999999999</c:v>
                </c:pt>
                <c:pt idx="14232">
                  <c:v>3.3192789999999999</c:v>
                </c:pt>
                <c:pt idx="14233">
                  <c:v>3.3219120000000002</c:v>
                </c:pt>
                <c:pt idx="14234">
                  <c:v>3.3141250000000002</c:v>
                </c:pt>
                <c:pt idx="14235">
                  <c:v>3.3205650000000002</c:v>
                </c:pt>
                <c:pt idx="14236">
                  <c:v>3.3313640000000002</c:v>
                </c:pt>
                <c:pt idx="14237">
                  <c:v>3.3266089999999999</c:v>
                </c:pt>
                <c:pt idx="14238">
                  <c:v>3.3293460000000001</c:v>
                </c:pt>
                <c:pt idx="14239">
                  <c:v>3.3402449999999999</c:v>
                </c:pt>
                <c:pt idx="14240">
                  <c:v>3.3388010000000001</c:v>
                </c:pt>
                <c:pt idx="14241">
                  <c:v>3.3329620000000002</c:v>
                </c:pt>
                <c:pt idx="14242">
                  <c:v>3.3347349999999998</c:v>
                </c:pt>
                <c:pt idx="14243">
                  <c:v>3.3297110000000001</c:v>
                </c:pt>
                <c:pt idx="14244">
                  <c:v>3.3202600000000002</c:v>
                </c:pt>
                <c:pt idx="14245">
                  <c:v>3.3154499999999998</c:v>
                </c:pt>
                <c:pt idx="14246">
                  <c:v>3.312462</c:v>
                </c:pt>
                <c:pt idx="14247">
                  <c:v>3.3208139999999999</c:v>
                </c:pt>
                <c:pt idx="14248">
                  <c:v>3.3301639999999999</c:v>
                </c:pt>
                <c:pt idx="14249">
                  <c:v>3.3275070000000002</c:v>
                </c:pt>
                <c:pt idx="14250">
                  <c:v>3.328859</c:v>
                </c:pt>
                <c:pt idx="14251">
                  <c:v>3.3411279999999999</c:v>
                </c:pt>
                <c:pt idx="14252">
                  <c:v>3.338346</c:v>
                </c:pt>
                <c:pt idx="14253">
                  <c:v>3.3171339999999998</c:v>
                </c:pt>
                <c:pt idx="14254">
                  <c:v>3.3180130000000001</c:v>
                </c:pt>
                <c:pt idx="14255">
                  <c:v>3.3309829999999998</c:v>
                </c:pt>
                <c:pt idx="14256">
                  <c:v>3.3269600000000001</c:v>
                </c:pt>
                <c:pt idx="14257">
                  <c:v>3.3265799999999999</c:v>
                </c:pt>
                <c:pt idx="14258">
                  <c:v>3.3274249999999999</c:v>
                </c:pt>
                <c:pt idx="14259">
                  <c:v>3.320119</c:v>
                </c:pt>
                <c:pt idx="14260">
                  <c:v>3.3185609999999999</c:v>
                </c:pt>
                <c:pt idx="14261">
                  <c:v>3.3272029999999999</c:v>
                </c:pt>
                <c:pt idx="14262">
                  <c:v>3.3381439999999998</c:v>
                </c:pt>
                <c:pt idx="14263">
                  <c:v>3.3372160000000002</c:v>
                </c:pt>
                <c:pt idx="14264">
                  <c:v>3.3374139999999999</c:v>
                </c:pt>
                <c:pt idx="14265">
                  <c:v>3.3386140000000002</c:v>
                </c:pt>
                <c:pt idx="14266">
                  <c:v>3.3360319999999999</c:v>
                </c:pt>
                <c:pt idx="14267">
                  <c:v>3.3345989999999999</c:v>
                </c:pt>
                <c:pt idx="14268">
                  <c:v>3.3273799999999998</c:v>
                </c:pt>
                <c:pt idx="14269">
                  <c:v>3.3266089999999999</c:v>
                </c:pt>
                <c:pt idx="14270">
                  <c:v>3.3286769999999999</c:v>
                </c:pt>
                <c:pt idx="14271">
                  <c:v>3.3280910000000001</c:v>
                </c:pt>
                <c:pt idx="14272">
                  <c:v>3.334028</c:v>
                </c:pt>
                <c:pt idx="14273">
                  <c:v>3.342568</c:v>
                </c:pt>
                <c:pt idx="14274">
                  <c:v>3.3448850000000001</c:v>
                </c:pt>
                <c:pt idx="14275">
                  <c:v>3.335118</c:v>
                </c:pt>
                <c:pt idx="14276">
                  <c:v>3.3316750000000002</c:v>
                </c:pt>
                <c:pt idx="14277">
                  <c:v>3.327283</c:v>
                </c:pt>
                <c:pt idx="14278">
                  <c:v>3.3163830000000001</c:v>
                </c:pt>
                <c:pt idx="14279">
                  <c:v>3.3216920000000001</c:v>
                </c:pt>
                <c:pt idx="14280">
                  <c:v>3.3268499999999999</c:v>
                </c:pt>
                <c:pt idx="14281">
                  <c:v>3.3242590000000001</c:v>
                </c:pt>
                <c:pt idx="14282">
                  <c:v>3.3342130000000001</c:v>
                </c:pt>
                <c:pt idx="14283">
                  <c:v>3.3406790000000002</c:v>
                </c:pt>
                <c:pt idx="14284">
                  <c:v>3.3330489999999999</c:v>
                </c:pt>
                <c:pt idx="14285">
                  <c:v>3.3365450000000001</c:v>
                </c:pt>
                <c:pt idx="14286">
                  <c:v>3.3486220000000002</c:v>
                </c:pt>
                <c:pt idx="14287">
                  <c:v>3.340884</c:v>
                </c:pt>
                <c:pt idx="14288">
                  <c:v>3.3353739999999998</c:v>
                </c:pt>
                <c:pt idx="14289">
                  <c:v>3.33853</c:v>
                </c:pt>
                <c:pt idx="14290">
                  <c:v>3.330171</c:v>
                </c:pt>
                <c:pt idx="14291">
                  <c:v>3.3290359999999999</c:v>
                </c:pt>
                <c:pt idx="14292">
                  <c:v>3.3299539999999999</c:v>
                </c:pt>
                <c:pt idx="14293">
                  <c:v>3.3255690000000002</c:v>
                </c:pt>
                <c:pt idx="14294">
                  <c:v>3.3320509999999999</c:v>
                </c:pt>
                <c:pt idx="14295">
                  <c:v>3.3411749999999998</c:v>
                </c:pt>
                <c:pt idx="14296">
                  <c:v>3.3411339999999998</c:v>
                </c:pt>
                <c:pt idx="14297">
                  <c:v>3.3439830000000001</c:v>
                </c:pt>
                <c:pt idx="14298">
                  <c:v>3.3483339999999999</c:v>
                </c:pt>
                <c:pt idx="14299">
                  <c:v>3.3310230000000001</c:v>
                </c:pt>
                <c:pt idx="14300">
                  <c:v>3.3239049999999999</c:v>
                </c:pt>
                <c:pt idx="14301">
                  <c:v>3.3361049999999999</c:v>
                </c:pt>
                <c:pt idx="14302">
                  <c:v>3.3269090000000001</c:v>
                </c:pt>
                <c:pt idx="14303">
                  <c:v>3.3244790000000002</c:v>
                </c:pt>
                <c:pt idx="14304">
                  <c:v>3.3382540000000001</c:v>
                </c:pt>
                <c:pt idx="14305">
                  <c:v>3.3360210000000001</c:v>
                </c:pt>
                <c:pt idx="14306">
                  <c:v>3.3354270000000001</c:v>
                </c:pt>
                <c:pt idx="14307">
                  <c:v>3.3482189999999998</c:v>
                </c:pt>
                <c:pt idx="14308">
                  <c:v>3.3486720000000001</c:v>
                </c:pt>
                <c:pt idx="14309">
                  <c:v>3.3362210000000001</c:v>
                </c:pt>
                <c:pt idx="14310">
                  <c:v>3.337304</c:v>
                </c:pt>
                <c:pt idx="14311">
                  <c:v>3.340967</c:v>
                </c:pt>
                <c:pt idx="14312">
                  <c:v>3.3328340000000001</c:v>
                </c:pt>
                <c:pt idx="14313">
                  <c:v>3.33948</c:v>
                </c:pt>
                <c:pt idx="14314">
                  <c:v>3.341885</c:v>
                </c:pt>
                <c:pt idx="14315">
                  <c:v>3.3333699999999999</c:v>
                </c:pt>
                <c:pt idx="14316">
                  <c:v>3.3454969999999999</c:v>
                </c:pt>
                <c:pt idx="14317">
                  <c:v>3.351477</c:v>
                </c:pt>
                <c:pt idx="14318">
                  <c:v>3.3353009999999998</c:v>
                </c:pt>
                <c:pt idx="14319">
                  <c:v>3.3326829999999998</c:v>
                </c:pt>
                <c:pt idx="14320">
                  <c:v>3.3450899999999999</c:v>
                </c:pt>
                <c:pt idx="14321">
                  <c:v>3.3427530000000001</c:v>
                </c:pt>
                <c:pt idx="14322">
                  <c:v>3.3404020000000001</c:v>
                </c:pt>
                <c:pt idx="14323">
                  <c:v>3.3441860000000001</c:v>
                </c:pt>
                <c:pt idx="14324">
                  <c:v>3.3329490000000002</c:v>
                </c:pt>
                <c:pt idx="14325">
                  <c:v>3.3333059999999999</c:v>
                </c:pt>
                <c:pt idx="14326">
                  <c:v>3.3463319999999999</c:v>
                </c:pt>
                <c:pt idx="14327">
                  <c:v>3.3390840000000002</c:v>
                </c:pt>
                <c:pt idx="14328">
                  <c:v>3.3342369999999999</c:v>
                </c:pt>
                <c:pt idx="14329">
                  <c:v>3.3409840000000002</c:v>
                </c:pt>
                <c:pt idx="14330">
                  <c:v>3.3379289999999999</c:v>
                </c:pt>
                <c:pt idx="14331">
                  <c:v>3.3428369999999998</c:v>
                </c:pt>
                <c:pt idx="14332">
                  <c:v>3.3567979999999999</c:v>
                </c:pt>
                <c:pt idx="14333">
                  <c:v>3.3424770000000001</c:v>
                </c:pt>
                <c:pt idx="14334">
                  <c:v>3.3250510000000002</c:v>
                </c:pt>
                <c:pt idx="14335">
                  <c:v>3.344684</c:v>
                </c:pt>
                <c:pt idx="14336">
                  <c:v>3.3521719999999999</c:v>
                </c:pt>
                <c:pt idx="14337">
                  <c:v>3.3295189999999999</c:v>
                </c:pt>
                <c:pt idx="14338">
                  <c:v>3.3275229999999998</c:v>
                </c:pt>
                <c:pt idx="14339">
                  <c:v>3.3448639999999998</c:v>
                </c:pt>
                <c:pt idx="14340">
                  <c:v>3.347985</c:v>
                </c:pt>
                <c:pt idx="14341">
                  <c:v>3.3400430000000001</c:v>
                </c:pt>
                <c:pt idx="14342">
                  <c:v>3.3404790000000002</c:v>
                </c:pt>
                <c:pt idx="14343">
                  <c:v>3.340284</c:v>
                </c:pt>
                <c:pt idx="14344">
                  <c:v>3.3449789999999999</c:v>
                </c:pt>
                <c:pt idx="14345">
                  <c:v>3.3537840000000001</c:v>
                </c:pt>
                <c:pt idx="14346">
                  <c:v>3.343985</c:v>
                </c:pt>
                <c:pt idx="14347">
                  <c:v>3.3407460000000002</c:v>
                </c:pt>
                <c:pt idx="14348">
                  <c:v>3.3485279999999999</c:v>
                </c:pt>
                <c:pt idx="14349">
                  <c:v>3.3394189999999999</c:v>
                </c:pt>
                <c:pt idx="14350">
                  <c:v>3.3377210000000002</c:v>
                </c:pt>
                <c:pt idx="14351">
                  <c:v>3.35032</c:v>
                </c:pt>
                <c:pt idx="14352">
                  <c:v>3.3469340000000001</c:v>
                </c:pt>
                <c:pt idx="14353">
                  <c:v>3.33988</c:v>
                </c:pt>
                <c:pt idx="14354">
                  <c:v>3.3484060000000002</c:v>
                </c:pt>
                <c:pt idx="14355">
                  <c:v>3.3461660000000002</c:v>
                </c:pt>
                <c:pt idx="14356">
                  <c:v>3.3380719999999999</c:v>
                </c:pt>
                <c:pt idx="14357">
                  <c:v>3.3548049999999998</c:v>
                </c:pt>
                <c:pt idx="14358">
                  <c:v>3.3566099999999999</c:v>
                </c:pt>
                <c:pt idx="14359">
                  <c:v>3.338168</c:v>
                </c:pt>
                <c:pt idx="14360">
                  <c:v>3.3460459999999999</c:v>
                </c:pt>
                <c:pt idx="14361">
                  <c:v>3.3588490000000002</c:v>
                </c:pt>
                <c:pt idx="14362">
                  <c:v>3.3426640000000001</c:v>
                </c:pt>
                <c:pt idx="14363">
                  <c:v>3.331188</c:v>
                </c:pt>
                <c:pt idx="14364">
                  <c:v>3.3475440000000001</c:v>
                </c:pt>
                <c:pt idx="14365">
                  <c:v>3.3494320000000002</c:v>
                </c:pt>
                <c:pt idx="14366">
                  <c:v>3.3368890000000002</c:v>
                </c:pt>
                <c:pt idx="14367">
                  <c:v>3.3419699999999999</c:v>
                </c:pt>
                <c:pt idx="14368">
                  <c:v>3.3492980000000001</c:v>
                </c:pt>
                <c:pt idx="14369">
                  <c:v>3.3474360000000001</c:v>
                </c:pt>
                <c:pt idx="14370">
                  <c:v>3.3458580000000002</c:v>
                </c:pt>
                <c:pt idx="14371">
                  <c:v>3.3514569999999999</c:v>
                </c:pt>
                <c:pt idx="14372">
                  <c:v>3.3540700000000001</c:v>
                </c:pt>
                <c:pt idx="14373">
                  <c:v>3.348338</c:v>
                </c:pt>
                <c:pt idx="14374">
                  <c:v>3.34734</c:v>
                </c:pt>
                <c:pt idx="14375">
                  <c:v>3.3450890000000002</c:v>
                </c:pt>
                <c:pt idx="14376">
                  <c:v>3.350606</c:v>
                </c:pt>
                <c:pt idx="14377">
                  <c:v>3.3556499999999998</c:v>
                </c:pt>
                <c:pt idx="14378">
                  <c:v>3.344061</c:v>
                </c:pt>
                <c:pt idx="14379">
                  <c:v>3.3510610000000001</c:v>
                </c:pt>
                <c:pt idx="14380">
                  <c:v>3.3635079999999999</c:v>
                </c:pt>
                <c:pt idx="14381">
                  <c:v>3.3542939999999999</c:v>
                </c:pt>
                <c:pt idx="14382">
                  <c:v>3.3499270000000001</c:v>
                </c:pt>
                <c:pt idx="14383">
                  <c:v>3.3524820000000002</c:v>
                </c:pt>
                <c:pt idx="14384">
                  <c:v>3.3465829999999999</c:v>
                </c:pt>
                <c:pt idx="14385">
                  <c:v>3.3458169999999998</c:v>
                </c:pt>
                <c:pt idx="14386">
                  <c:v>3.3531119999999999</c:v>
                </c:pt>
                <c:pt idx="14387">
                  <c:v>3.3432490000000001</c:v>
                </c:pt>
                <c:pt idx="14388">
                  <c:v>3.3389959999999999</c:v>
                </c:pt>
                <c:pt idx="14389">
                  <c:v>3.3592390000000001</c:v>
                </c:pt>
                <c:pt idx="14390">
                  <c:v>3.3607089999999999</c:v>
                </c:pt>
                <c:pt idx="14391">
                  <c:v>3.3429820000000001</c:v>
                </c:pt>
                <c:pt idx="14392">
                  <c:v>3.3455840000000001</c:v>
                </c:pt>
                <c:pt idx="14393">
                  <c:v>3.3547669999999998</c:v>
                </c:pt>
                <c:pt idx="14394">
                  <c:v>3.3525160000000001</c:v>
                </c:pt>
                <c:pt idx="14395">
                  <c:v>3.357081</c:v>
                </c:pt>
                <c:pt idx="14396">
                  <c:v>3.3584540000000001</c:v>
                </c:pt>
                <c:pt idx="14397">
                  <c:v>3.347318</c:v>
                </c:pt>
                <c:pt idx="14398">
                  <c:v>3.3539729999999999</c:v>
                </c:pt>
                <c:pt idx="14399">
                  <c:v>3.3617010000000001</c:v>
                </c:pt>
                <c:pt idx="14400">
                  <c:v>3.3527079999999998</c:v>
                </c:pt>
                <c:pt idx="14401">
                  <c:v>3.3507530000000001</c:v>
                </c:pt>
                <c:pt idx="14402">
                  <c:v>3.3522560000000001</c:v>
                </c:pt>
                <c:pt idx="14403">
                  <c:v>3.349173</c:v>
                </c:pt>
                <c:pt idx="14404">
                  <c:v>3.3441540000000001</c:v>
                </c:pt>
                <c:pt idx="14405">
                  <c:v>3.349618</c:v>
                </c:pt>
                <c:pt idx="14406">
                  <c:v>3.35805</c:v>
                </c:pt>
                <c:pt idx="14407">
                  <c:v>3.351391</c:v>
                </c:pt>
                <c:pt idx="14408">
                  <c:v>3.3531930000000001</c:v>
                </c:pt>
                <c:pt idx="14409">
                  <c:v>3.3528519999999999</c:v>
                </c:pt>
                <c:pt idx="14410">
                  <c:v>3.3444020000000001</c:v>
                </c:pt>
                <c:pt idx="14411">
                  <c:v>3.3526250000000002</c:v>
                </c:pt>
                <c:pt idx="14412">
                  <c:v>3.3665050000000001</c:v>
                </c:pt>
                <c:pt idx="14413">
                  <c:v>3.3669090000000002</c:v>
                </c:pt>
                <c:pt idx="14414">
                  <c:v>3.354225</c:v>
                </c:pt>
                <c:pt idx="14415">
                  <c:v>3.347486</c:v>
                </c:pt>
                <c:pt idx="14416">
                  <c:v>3.352382</c:v>
                </c:pt>
                <c:pt idx="14417">
                  <c:v>3.3582740000000002</c:v>
                </c:pt>
                <c:pt idx="14418">
                  <c:v>3.3615650000000001</c:v>
                </c:pt>
                <c:pt idx="14419">
                  <c:v>3.3562319999999999</c:v>
                </c:pt>
                <c:pt idx="14420">
                  <c:v>3.3612579999999999</c:v>
                </c:pt>
                <c:pt idx="14421">
                  <c:v>3.366441</c:v>
                </c:pt>
                <c:pt idx="14422">
                  <c:v>3.3471920000000002</c:v>
                </c:pt>
                <c:pt idx="14423">
                  <c:v>3.3410000000000002</c:v>
                </c:pt>
                <c:pt idx="14424">
                  <c:v>3.3519290000000002</c:v>
                </c:pt>
                <c:pt idx="14425">
                  <c:v>3.3541249999999998</c:v>
                </c:pt>
                <c:pt idx="14426">
                  <c:v>3.3531620000000002</c:v>
                </c:pt>
                <c:pt idx="14427">
                  <c:v>3.356449</c:v>
                </c:pt>
                <c:pt idx="14428">
                  <c:v>3.3566319999999998</c:v>
                </c:pt>
                <c:pt idx="14429">
                  <c:v>3.357783</c:v>
                </c:pt>
                <c:pt idx="14430">
                  <c:v>3.3669310000000001</c:v>
                </c:pt>
                <c:pt idx="14431">
                  <c:v>3.3586510000000001</c:v>
                </c:pt>
                <c:pt idx="14432">
                  <c:v>3.3512170000000001</c:v>
                </c:pt>
                <c:pt idx="14433">
                  <c:v>3.366606</c:v>
                </c:pt>
                <c:pt idx="14434">
                  <c:v>3.3652989999999998</c:v>
                </c:pt>
                <c:pt idx="14435">
                  <c:v>3.3549020000000001</c:v>
                </c:pt>
                <c:pt idx="14436">
                  <c:v>3.3652869999999999</c:v>
                </c:pt>
                <c:pt idx="14437">
                  <c:v>3.3679600000000001</c:v>
                </c:pt>
                <c:pt idx="14438">
                  <c:v>3.3488709999999999</c:v>
                </c:pt>
                <c:pt idx="14439">
                  <c:v>3.3522319999999999</c:v>
                </c:pt>
                <c:pt idx="14440">
                  <c:v>3.3657870000000001</c:v>
                </c:pt>
                <c:pt idx="14441">
                  <c:v>3.3525239999999998</c:v>
                </c:pt>
                <c:pt idx="14442">
                  <c:v>3.3606009999999999</c:v>
                </c:pt>
                <c:pt idx="14443">
                  <c:v>3.3776510000000002</c:v>
                </c:pt>
                <c:pt idx="14444">
                  <c:v>3.3588619999999998</c:v>
                </c:pt>
                <c:pt idx="14445">
                  <c:v>3.3566289999999999</c:v>
                </c:pt>
                <c:pt idx="14446">
                  <c:v>3.3778980000000001</c:v>
                </c:pt>
                <c:pt idx="14447">
                  <c:v>3.3680910000000002</c:v>
                </c:pt>
                <c:pt idx="14448">
                  <c:v>3.345958</c:v>
                </c:pt>
                <c:pt idx="14449">
                  <c:v>3.3538039999999998</c:v>
                </c:pt>
                <c:pt idx="14450">
                  <c:v>3.359191</c:v>
                </c:pt>
                <c:pt idx="14451">
                  <c:v>3.3443649999999998</c:v>
                </c:pt>
                <c:pt idx="14452">
                  <c:v>3.346686</c:v>
                </c:pt>
                <c:pt idx="14453">
                  <c:v>3.3583440000000002</c:v>
                </c:pt>
                <c:pt idx="14454">
                  <c:v>3.3641960000000002</c:v>
                </c:pt>
                <c:pt idx="14455">
                  <c:v>3.3695870000000001</c:v>
                </c:pt>
                <c:pt idx="14456">
                  <c:v>3.3722750000000001</c:v>
                </c:pt>
                <c:pt idx="14457">
                  <c:v>3.371534</c:v>
                </c:pt>
                <c:pt idx="14458">
                  <c:v>3.366581</c:v>
                </c:pt>
                <c:pt idx="14459">
                  <c:v>3.367213</c:v>
                </c:pt>
                <c:pt idx="14460">
                  <c:v>3.3624740000000002</c:v>
                </c:pt>
                <c:pt idx="14461">
                  <c:v>3.355019</c:v>
                </c:pt>
                <c:pt idx="14462">
                  <c:v>3.3662709999999998</c:v>
                </c:pt>
                <c:pt idx="14463">
                  <c:v>3.364401</c:v>
                </c:pt>
                <c:pt idx="14464">
                  <c:v>3.35406</c:v>
                </c:pt>
                <c:pt idx="14465">
                  <c:v>3.3610920000000002</c:v>
                </c:pt>
                <c:pt idx="14466">
                  <c:v>3.3615949999999999</c:v>
                </c:pt>
                <c:pt idx="14467">
                  <c:v>3.3586870000000002</c:v>
                </c:pt>
                <c:pt idx="14468">
                  <c:v>3.3683290000000001</c:v>
                </c:pt>
                <c:pt idx="14469">
                  <c:v>3.3675679999999999</c:v>
                </c:pt>
                <c:pt idx="14470">
                  <c:v>3.3560430000000001</c:v>
                </c:pt>
                <c:pt idx="14471">
                  <c:v>3.3689429999999998</c:v>
                </c:pt>
                <c:pt idx="14472">
                  <c:v>3.3812739999999999</c:v>
                </c:pt>
                <c:pt idx="14473">
                  <c:v>3.3605459999999998</c:v>
                </c:pt>
                <c:pt idx="14474">
                  <c:v>3.3539279999999998</c:v>
                </c:pt>
                <c:pt idx="14475">
                  <c:v>3.3696860000000002</c:v>
                </c:pt>
                <c:pt idx="14476">
                  <c:v>3.3688129999999998</c:v>
                </c:pt>
                <c:pt idx="14477">
                  <c:v>3.3620019999999999</c:v>
                </c:pt>
                <c:pt idx="14478">
                  <c:v>3.3681719999999999</c:v>
                </c:pt>
                <c:pt idx="14479">
                  <c:v>3.3692890000000002</c:v>
                </c:pt>
                <c:pt idx="14480">
                  <c:v>3.3639039999999998</c:v>
                </c:pt>
                <c:pt idx="14481">
                  <c:v>3.3728289999999999</c:v>
                </c:pt>
                <c:pt idx="14482">
                  <c:v>3.3703590000000001</c:v>
                </c:pt>
                <c:pt idx="14483">
                  <c:v>3.3623989999999999</c:v>
                </c:pt>
                <c:pt idx="14484">
                  <c:v>3.3768630000000002</c:v>
                </c:pt>
                <c:pt idx="14485">
                  <c:v>3.3649279999999999</c:v>
                </c:pt>
                <c:pt idx="14486">
                  <c:v>3.3437929999999998</c:v>
                </c:pt>
                <c:pt idx="14487">
                  <c:v>3.3573789999999999</c:v>
                </c:pt>
                <c:pt idx="14488">
                  <c:v>3.3688920000000002</c:v>
                </c:pt>
                <c:pt idx="14489">
                  <c:v>3.3676119999999998</c:v>
                </c:pt>
                <c:pt idx="14490">
                  <c:v>3.3711549999999999</c:v>
                </c:pt>
                <c:pt idx="14491">
                  <c:v>3.3718710000000001</c:v>
                </c:pt>
                <c:pt idx="14492">
                  <c:v>3.3655309999999998</c:v>
                </c:pt>
                <c:pt idx="14493">
                  <c:v>3.3706290000000001</c:v>
                </c:pt>
                <c:pt idx="14494">
                  <c:v>3.375772</c:v>
                </c:pt>
                <c:pt idx="14495">
                  <c:v>3.3686340000000001</c:v>
                </c:pt>
                <c:pt idx="14496">
                  <c:v>3.3748079999999998</c:v>
                </c:pt>
                <c:pt idx="14497">
                  <c:v>3.3753880000000001</c:v>
                </c:pt>
                <c:pt idx="14498">
                  <c:v>3.3577819999999998</c:v>
                </c:pt>
                <c:pt idx="14499">
                  <c:v>3.3575889999999999</c:v>
                </c:pt>
                <c:pt idx="14500">
                  <c:v>3.370012</c:v>
                </c:pt>
                <c:pt idx="14501">
                  <c:v>3.3725309999999999</c:v>
                </c:pt>
                <c:pt idx="14502">
                  <c:v>3.369618</c:v>
                </c:pt>
                <c:pt idx="14503">
                  <c:v>3.373516</c:v>
                </c:pt>
                <c:pt idx="14504">
                  <c:v>3.3780030000000001</c:v>
                </c:pt>
                <c:pt idx="14505">
                  <c:v>3.373529</c:v>
                </c:pt>
                <c:pt idx="14506">
                  <c:v>3.3712759999999999</c:v>
                </c:pt>
                <c:pt idx="14507">
                  <c:v>3.3676149999999998</c:v>
                </c:pt>
                <c:pt idx="14508">
                  <c:v>3.3667940000000001</c:v>
                </c:pt>
                <c:pt idx="14509">
                  <c:v>3.372201</c:v>
                </c:pt>
                <c:pt idx="14510">
                  <c:v>3.3721899999999998</c:v>
                </c:pt>
                <c:pt idx="14511">
                  <c:v>3.371156</c:v>
                </c:pt>
                <c:pt idx="14512">
                  <c:v>3.3702930000000002</c:v>
                </c:pt>
                <c:pt idx="14513">
                  <c:v>3.3695059999999999</c:v>
                </c:pt>
                <c:pt idx="14514">
                  <c:v>3.3655940000000002</c:v>
                </c:pt>
                <c:pt idx="14515">
                  <c:v>3.3641640000000002</c:v>
                </c:pt>
                <c:pt idx="14516">
                  <c:v>3.3674240000000002</c:v>
                </c:pt>
                <c:pt idx="14517">
                  <c:v>3.3708130000000001</c:v>
                </c:pt>
                <c:pt idx="14518">
                  <c:v>3.3827129999999999</c:v>
                </c:pt>
                <c:pt idx="14519">
                  <c:v>3.3847969999999998</c:v>
                </c:pt>
                <c:pt idx="14520">
                  <c:v>3.3690829999999998</c:v>
                </c:pt>
                <c:pt idx="14521">
                  <c:v>3.369837</c:v>
                </c:pt>
                <c:pt idx="14522">
                  <c:v>3.3794360000000001</c:v>
                </c:pt>
                <c:pt idx="14523">
                  <c:v>3.3757799999999998</c:v>
                </c:pt>
                <c:pt idx="14524">
                  <c:v>3.368611</c:v>
                </c:pt>
                <c:pt idx="14525">
                  <c:v>3.3717779999999999</c:v>
                </c:pt>
                <c:pt idx="14526">
                  <c:v>3.3782179999999999</c:v>
                </c:pt>
                <c:pt idx="14527">
                  <c:v>3.3798629999999998</c:v>
                </c:pt>
                <c:pt idx="14528">
                  <c:v>3.377939</c:v>
                </c:pt>
                <c:pt idx="14529">
                  <c:v>3.3702640000000001</c:v>
                </c:pt>
                <c:pt idx="14530">
                  <c:v>3.3679540000000001</c:v>
                </c:pt>
                <c:pt idx="14531">
                  <c:v>3.3764660000000002</c:v>
                </c:pt>
                <c:pt idx="14532">
                  <c:v>3.3798750000000002</c:v>
                </c:pt>
                <c:pt idx="14533">
                  <c:v>3.3737330000000001</c:v>
                </c:pt>
                <c:pt idx="14534">
                  <c:v>3.3725209999999999</c:v>
                </c:pt>
                <c:pt idx="14535">
                  <c:v>3.3750619999999998</c:v>
                </c:pt>
                <c:pt idx="14536">
                  <c:v>3.3705250000000002</c:v>
                </c:pt>
                <c:pt idx="14537">
                  <c:v>3.3725809999999998</c:v>
                </c:pt>
                <c:pt idx="14538">
                  <c:v>3.3778990000000002</c:v>
                </c:pt>
                <c:pt idx="14539">
                  <c:v>3.373183</c:v>
                </c:pt>
                <c:pt idx="14540">
                  <c:v>3.3757030000000001</c:v>
                </c:pt>
                <c:pt idx="14541">
                  <c:v>3.3776359999999999</c:v>
                </c:pt>
                <c:pt idx="14542">
                  <c:v>3.3731969999999998</c:v>
                </c:pt>
                <c:pt idx="14543">
                  <c:v>3.379902</c:v>
                </c:pt>
                <c:pt idx="14544">
                  <c:v>3.388836</c:v>
                </c:pt>
                <c:pt idx="14545">
                  <c:v>3.3830339999999999</c:v>
                </c:pt>
                <c:pt idx="14546">
                  <c:v>3.3721960000000002</c:v>
                </c:pt>
                <c:pt idx="14547">
                  <c:v>3.3741599999999998</c:v>
                </c:pt>
                <c:pt idx="14548">
                  <c:v>3.3728919999999998</c:v>
                </c:pt>
                <c:pt idx="14549">
                  <c:v>3.368795</c:v>
                </c:pt>
                <c:pt idx="14550">
                  <c:v>3.3789639999999999</c:v>
                </c:pt>
                <c:pt idx="14551">
                  <c:v>3.3767269999999998</c:v>
                </c:pt>
                <c:pt idx="14552">
                  <c:v>3.3693979999999999</c:v>
                </c:pt>
                <c:pt idx="14553">
                  <c:v>3.3786119999999999</c:v>
                </c:pt>
                <c:pt idx="14554">
                  <c:v>3.383483</c:v>
                </c:pt>
                <c:pt idx="14555">
                  <c:v>3.3796400000000002</c:v>
                </c:pt>
                <c:pt idx="14556">
                  <c:v>3.3771309999999999</c:v>
                </c:pt>
                <c:pt idx="14557">
                  <c:v>3.3794819999999999</c:v>
                </c:pt>
                <c:pt idx="14558">
                  <c:v>3.374949</c:v>
                </c:pt>
                <c:pt idx="14559">
                  <c:v>3.3782510000000001</c:v>
                </c:pt>
                <c:pt idx="14560">
                  <c:v>3.385805</c:v>
                </c:pt>
                <c:pt idx="14561">
                  <c:v>3.3767619999999998</c:v>
                </c:pt>
                <c:pt idx="14562">
                  <c:v>3.3777140000000001</c:v>
                </c:pt>
                <c:pt idx="14563">
                  <c:v>3.3832279999999999</c:v>
                </c:pt>
                <c:pt idx="14564">
                  <c:v>3.3802810000000001</c:v>
                </c:pt>
                <c:pt idx="14565">
                  <c:v>3.3826499999999999</c:v>
                </c:pt>
                <c:pt idx="14566">
                  <c:v>3.3902049999999999</c:v>
                </c:pt>
                <c:pt idx="14567">
                  <c:v>3.3863949999999998</c:v>
                </c:pt>
                <c:pt idx="14568">
                  <c:v>3.3746040000000002</c:v>
                </c:pt>
                <c:pt idx="14569">
                  <c:v>3.377497</c:v>
                </c:pt>
                <c:pt idx="14570">
                  <c:v>3.3762050000000001</c:v>
                </c:pt>
                <c:pt idx="14571">
                  <c:v>3.3720460000000001</c:v>
                </c:pt>
                <c:pt idx="14572">
                  <c:v>3.3806310000000002</c:v>
                </c:pt>
                <c:pt idx="14573">
                  <c:v>3.3807870000000002</c:v>
                </c:pt>
                <c:pt idx="14574">
                  <c:v>3.3802840000000001</c:v>
                </c:pt>
                <c:pt idx="14575">
                  <c:v>3.3823189999999999</c:v>
                </c:pt>
                <c:pt idx="14576">
                  <c:v>3.3819880000000002</c:v>
                </c:pt>
                <c:pt idx="14577">
                  <c:v>3.3848129999999998</c:v>
                </c:pt>
                <c:pt idx="14578">
                  <c:v>3.3865530000000001</c:v>
                </c:pt>
                <c:pt idx="14579">
                  <c:v>3.3870529999999999</c:v>
                </c:pt>
                <c:pt idx="14580">
                  <c:v>3.3883109999999999</c:v>
                </c:pt>
                <c:pt idx="14581">
                  <c:v>3.3907880000000001</c:v>
                </c:pt>
                <c:pt idx="14582">
                  <c:v>3.3875470000000001</c:v>
                </c:pt>
                <c:pt idx="14583">
                  <c:v>3.3783639999999999</c:v>
                </c:pt>
                <c:pt idx="14584">
                  <c:v>3.377354</c:v>
                </c:pt>
                <c:pt idx="14585">
                  <c:v>3.3783820000000002</c:v>
                </c:pt>
                <c:pt idx="14586">
                  <c:v>3.3798729999999999</c:v>
                </c:pt>
                <c:pt idx="14587">
                  <c:v>3.3870399999999998</c:v>
                </c:pt>
                <c:pt idx="14588">
                  <c:v>3.3886989999999999</c:v>
                </c:pt>
                <c:pt idx="14589">
                  <c:v>3.3879999999999999</c:v>
                </c:pt>
                <c:pt idx="14590">
                  <c:v>3.3904960000000002</c:v>
                </c:pt>
                <c:pt idx="14591">
                  <c:v>3.3890030000000002</c:v>
                </c:pt>
                <c:pt idx="14592">
                  <c:v>3.3829560000000001</c:v>
                </c:pt>
                <c:pt idx="14593">
                  <c:v>3.3877670000000002</c:v>
                </c:pt>
                <c:pt idx="14594">
                  <c:v>3.3894069999999998</c:v>
                </c:pt>
                <c:pt idx="14595">
                  <c:v>3.3756360000000001</c:v>
                </c:pt>
                <c:pt idx="14596">
                  <c:v>3.3752360000000001</c:v>
                </c:pt>
                <c:pt idx="14597">
                  <c:v>3.3801299999999999</c:v>
                </c:pt>
                <c:pt idx="14598">
                  <c:v>3.3794249999999999</c:v>
                </c:pt>
                <c:pt idx="14599">
                  <c:v>3.3876249999999999</c:v>
                </c:pt>
                <c:pt idx="14600">
                  <c:v>3.395715</c:v>
                </c:pt>
                <c:pt idx="14601">
                  <c:v>3.3908399999999999</c:v>
                </c:pt>
                <c:pt idx="14602">
                  <c:v>3.3801019999999999</c:v>
                </c:pt>
                <c:pt idx="14603">
                  <c:v>3.3857659999999998</c:v>
                </c:pt>
                <c:pt idx="14604">
                  <c:v>3.391778</c:v>
                </c:pt>
                <c:pt idx="14605">
                  <c:v>3.3828119999999999</c:v>
                </c:pt>
                <c:pt idx="14606">
                  <c:v>3.382981</c:v>
                </c:pt>
                <c:pt idx="14607">
                  <c:v>3.3881450000000002</c:v>
                </c:pt>
                <c:pt idx="14608">
                  <c:v>3.3840629999999998</c:v>
                </c:pt>
                <c:pt idx="14609">
                  <c:v>3.3796439999999999</c:v>
                </c:pt>
                <c:pt idx="14610">
                  <c:v>3.381256</c:v>
                </c:pt>
                <c:pt idx="14611">
                  <c:v>3.3856410000000001</c:v>
                </c:pt>
                <c:pt idx="14612">
                  <c:v>3.3869560000000001</c:v>
                </c:pt>
                <c:pt idx="14613">
                  <c:v>3.3871769999999999</c:v>
                </c:pt>
                <c:pt idx="14614">
                  <c:v>3.3859810000000001</c:v>
                </c:pt>
                <c:pt idx="14615">
                  <c:v>3.3898969999999999</c:v>
                </c:pt>
                <c:pt idx="14616">
                  <c:v>3.3977560000000002</c:v>
                </c:pt>
                <c:pt idx="14617">
                  <c:v>3.3919389999999998</c:v>
                </c:pt>
                <c:pt idx="14618">
                  <c:v>3.3886470000000002</c:v>
                </c:pt>
                <c:pt idx="14619">
                  <c:v>3.3929010000000002</c:v>
                </c:pt>
                <c:pt idx="14620">
                  <c:v>3.390066</c:v>
                </c:pt>
                <c:pt idx="14621">
                  <c:v>3.3908680000000002</c:v>
                </c:pt>
                <c:pt idx="14622">
                  <c:v>3.3993980000000001</c:v>
                </c:pt>
                <c:pt idx="14623">
                  <c:v>3.3961769999999998</c:v>
                </c:pt>
                <c:pt idx="14624">
                  <c:v>3.3804430000000001</c:v>
                </c:pt>
                <c:pt idx="14625">
                  <c:v>3.389945</c:v>
                </c:pt>
                <c:pt idx="14626">
                  <c:v>3.4074870000000002</c:v>
                </c:pt>
                <c:pt idx="14627">
                  <c:v>3.3974190000000002</c:v>
                </c:pt>
                <c:pt idx="14628">
                  <c:v>3.3891290000000001</c:v>
                </c:pt>
                <c:pt idx="14629">
                  <c:v>3.384531</c:v>
                </c:pt>
                <c:pt idx="14630">
                  <c:v>3.3834580000000001</c:v>
                </c:pt>
                <c:pt idx="14631">
                  <c:v>3.388239</c:v>
                </c:pt>
                <c:pt idx="14632">
                  <c:v>3.385132</c:v>
                </c:pt>
                <c:pt idx="14633">
                  <c:v>3.381364</c:v>
                </c:pt>
                <c:pt idx="14634">
                  <c:v>3.3840650000000001</c:v>
                </c:pt>
                <c:pt idx="14635">
                  <c:v>3.3933080000000002</c:v>
                </c:pt>
                <c:pt idx="14636">
                  <c:v>3.3898579999999998</c:v>
                </c:pt>
                <c:pt idx="14637">
                  <c:v>3.3913540000000002</c:v>
                </c:pt>
                <c:pt idx="14638">
                  <c:v>3.4072390000000001</c:v>
                </c:pt>
                <c:pt idx="14639">
                  <c:v>3.3948689999999999</c:v>
                </c:pt>
                <c:pt idx="14640">
                  <c:v>3.3850539999999998</c:v>
                </c:pt>
                <c:pt idx="14641">
                  <c:v>3.402215</c:v>
                </c:pt>
                <c:pt idx="14642">
                  <c:v>3.4011939999999998</c:v>
                </c:pt>
                <c:pt idx="14643">
                  <c:v>3.3873880000000001</c:v>
                </c:pt>
                <c:pt idx="14644">
                  <c:v>3.3976250000000001</c:v>
                </c:pt>
                <c:pt idx="14645">
                  <c:v>3.4053550000000001</c:v>
                </c:pt>
                <c:pt idx="14646">
                  <c:v>3.3875500000000001</c:v>
                </c:pt>
                <c:pt idx="14647">
                  <c:v>3.389999</c:v>
                </c:pt>
                <c:pt idx="14648">
                  <c:v>3.4034230000000001</c:v>
                </c:pt>
                <c:pt idx="14649">
                  <c:v>3.390593</c:v>
                </c:pt>
                <c:pt idx="14650">
                  <c:v>3.3903319999999999</c:v>
                </c:pt>
                <c:pt idx="14651">
                  <c:v>3.4043030000000001</c:v>
                </c:pt>
                <c:pt idx="14652">
                  <c:v>3.3998979999999999</c:v>
                </c:pt>
                <c:pt idx="14653">
                  <c:v>3.3913489999999999</c:v>
                </c:pt>
                <c:pt idx="14654">
                  <c:v>3.3946149999999999</c:v>
                </c:pt>
                <c:pt idx="14655">
                  <c:v>3.387912</c:v>
                </c:pt>
                <c:pt idx="14656">
                  <c:v>3.3848790000000002</c:v>
                </c:pt>
                <c:pt idx="14657">
                  <c:v>3.4043139999999998</c:v>
                </c:pt>
                <c:pt idx="14658">
                  <c:v>3.3971089999999999</c:v>
                </c:pt>
                <c:pt idx="14659">
                  <c:v>3.3760460000000001</c:v>
                </c:pt>
                <c:pt idx="14660">
                  <c:v>3.396315</c:v>
                </c:pt>
                <c:pt idx="14661">
                  <c:v>3.4105120000000002</c:v>
                </c:pt>
                <c:pt idx="14662">
                  <c:v>3.3949349999999998</c:v>
                </c:pt>
                <c:pt idx="14663">
                  <c:v>3.399689</c:v>
                </c:pt>
                <c:pt idx="14664">
                  <c:v>3.4119359999999999</c:v>
                </c:pt>
                <c:pt idx="14665">
                  <c:v>3.3919990000000002</c:v>
                </c:pt>
                <c:pt idx="14666">
                  <c:v>3.3838879999999998</c:v>
                </c:pt>
                <c:pt idx="14667">
                  <c:v>3.3987370000000001</c:v>
                </c:pt>
                <c:pt idx="14668">
                  <c:v>3.3921830000000002</c:v>
                </c:pt>
                <c:pt idx="14669">
                  <c:v>3.3898009999999998</c:v>
                </c:pt>
                <c:pt idx="14670">
                  <c:v>3.396334</c:v>
                </c:pt>
                <c:pt idx="14671">
                  <c:v>3.3892090000000001</c:v>
                </c:pt>
                <c:pt idx="14672">
                  <c:v>3.3962970000000001</c:v>
                </c:pt>
                <c:pt idx="14673">
                  <c:v>3.4069699999999998</c:v>
                </c:pt>
                <c:pt idx="14674">
                  <c:v>3.3992209999999998</c:v>
                </c:pt>
                <c:pt idx="14675">
                  <c:v>3.3957000000000002</c:v>
                </c:pt>
                <c:pt idx="14676">
                  <c:v>3.4042270000000001</c:v>
                </c:pt>
                <c:pt idx="14677">
                  <c:v>3.4062260000000002</c:v>
                </c:pt>
                <c:pt idx="14678">
                  <c:v>3.3944830000000001</c:v>
                </c:pt>
                <c:pt idx="14679">
                  <c:v>3.3943219999999998</c:v>
                </c:pt>
                <c:pt idx="14680">
                  <c:v>3.4023829999999999</c:v>
                </c:pt>
                <c:pt idx="14681">
                  <c:v>3.397993</c:v>
                </c:pt>
                <c:pt idx="14682">
                  <c:v>3.3954879999999998</c:v>
                </c:pt>
                <c:pt idx="14683">
                  <c:v>3.3987810000000001</c:v>
                </c:pt>
                <c:pt idx="14684">
                  <c:v>3.4028960000000001</c:v>
                </c:pt>
                <c:pt idx="14685">
                  <c:v>3.4090889999999998</c:v>
                </c:pt>
                <c:pt idx="14686">
                  <c:v>3.4067150000000002</c:v>
                </c:pt>
                <c:pt idx="14687">
                  <c:v>3.398571</c:v>
                </c:pt>
                <c:pt idx="14688">
                  <c:v>3.407073</c:v>
                </c:pt>
                <c:pt idx="14689">
                  <c:v>3.4134910000000001</c:v>
                </c:pt>
                <c:pt idx="14690">
                  <c:v>3.4027820000000002</c:v>
                </c:pt>
                <c:pt idx="14691">
                  <c:v>3.4034770000000001</c:v>
                </c:pt>
                <c:pt idx="14692">
                  <c:v>3.405932</c:v>
                </c:pt>
                <c:pt idx="14693">
                  <c:v>3.3988610000000001</c:v>
                </c:pt>
                <c:pt idx="14694">
                  <c:v>3.399823</c:v>
                </c:pt>
                <c:pt idx="14695">
                  <c:v>3.3922639999999999</c:v>
                </c:pt>
                <c:pt idx="14696">
                  <c:v>3.3833319999999998</c:v>
                </c:pt>
                <c:pt idx="14697">
                  <c:v>3.3959450000000002</c:v>
                </c:pt>
                <c:pt idx="14698">
                  <c:v>3.4119069999999998</c:v>
                </c:pt>
                <c:pt idx="14699">
                  <c:v>3.4053170000000001</c:v>
                </c:pt>
                <c:pt idx="14700">
                  <c:v>3.3979159999999999</c:v>
                </c:pt>
                <c:pt idx="14701">
                  <c:v>3.409046</c:v>
                </c:pt>
                <c:pt idx="14702">
                  <c:v>3.4097749999999998</c:v>
                </c:pt>
                <c:pt idx="14703">
                  <c:v>3.4067270000000001</c:v>
                </c:pt>
                <c:pt idx="14704">
                  <c:v>3.4105470000000002</c:v>
                </c:pt>
                <c:pt idx="14705">
                  <c:v>3.3969879999999999</c:v>
                </c:pt>
                <c:pt idx="14706">
                  <c:v>3.3873060000000002</c:v>
                </c:pt>
                <c:pt idx="14707">
                  <c:v>3.397967</c:v>
                </c:pt>
                <c:pt idx="14708">
                  <c:v>3.4063409999999998</c:v>
                </c:pt>
                <c:pt idx="14709">
                  <c:v>3.4046259999999999</c:v>
                </c:pt>
                <c:pt idx="14710">
                  <c:v>3.4023620000000001</c:v>
                </c:pt>
                <c:pt idx="14711">
                  <c:v>3.4112010000000001</c:v>
                </c:pt>
                <c:pt idx="14712">
                  <c:v>3.4180619999999999</c:v>
                </c:pt>
                <c:pt idx="14713">
                  <c:v>3.4131800000000001</c:v>
                </c:pt>
                <c:pt idx="14714">
                  <c:v>3.3995120000000001</c:v>
                </c:pt>
                <c:pt idx="14715">
                  <c:v>3.3934989999999998</c:v>
                </c:pt>
                <c:pt idx="14716">
                  <c:v>3.4071470000000001</c:v>
                </c:pt>
                <c:pt idx="14717">
                  <c:v>3.4157000000000002</c:v>
                </c:pt>
                <c:pt idx="14718">
                  <c:v>3.4030809999999998</c:v>
                </c:pt>
                <c:pt idx="14719">
                  <c:v>3.391683</c:v>
                </c:pt>
                <c:pt idx="14720">
                  <c:v>3.4033190000000002</c:v>
                </c:pt>
                <c:pt idx="14721">
                  <c:v>3.4089369999999999</c:v>
                </c:pt>
                <c:pt idx="14722">
                  <c:v>3.394272</c:v>
                </c:pt>
                <c:pt idx="14723">
                  <c:v>3.3996170000000001</c:v>
                </c:pt>
                <c:pt idx="14724">
                  <c:v>3.413456</c:v>
                </c:pt>
                <c:pt idx="14725">
                  <c:v>3.411127</c:v>
                </c:pt>
                <c:pt idx="14726">
                  <c:v>3.409878</c:v>
                </c:pt>
                <c:pt idx="14727">
                  <c:v>3.408687</c:v>
                </c:pt>
                <c:pt idx="14728">
                  <c:v>3.4045839999999998</c:v>
                </c:pt>
                <c:pt idx="14729">
                  <c:v>3.4144869999999998</c:v>
                </c:pt>
                <c:pt idx="14730">
                  <c:v>3.4214229999999999</c:v>
                </c:pt>
                <c:pt idx="14731">
                  <c:v>3.4020980000000001</c:v>
                </c:pt>
                <c:pt idx="14732">
                  <c:v>3.3954490000000002</c:v>
                </c:pt>
                <c:pt idx="14733">
                  <c:v>3.4102809999999999</c:v>
                </c:pt>
                <c:pt idx="14734">
                  <c:v>3.4068260000000001</c:v>
                </c:pt>
                <c:pt idx="14735">
                  <c:v>3.4059249999999999</c:v>
                </c:pt>
                <c:pt idx="14736">
                  <c:v>3.4150420000000001</c:v>
                </c:pt>
                <c:pt idx="14737">
                  <c:v>3.4068990000000001</c:v>
                </c:pt>
                <c:pt idx="14738">
                  <c:v>3.4052989999999999</c:v>
                </c:pt>
                <c:pt idx="14739">
                  <c:v>3.4118490000000001</c:v>
                </c:pt>
                <c:pt idx="14740">
                  <c:v>3.4039760000000001</c:v>
                </c:pt>
                <c:pt idx="14741">
                  <c:v>3.397322</c:v>
                </c:pt>
                <c:pt idx="14742">
                  <c:v>3.408477</c:v>
                </c:pt>
                <c:pt idx="14743">
                  <c:v>3.4166340000000002</c:v>
                </c:pt>
                <c:pt idx="14744">
                  <c:v>3.409373</c:v>
                </c:pt>
                <c:pt idx="14745">
                  <c:v>3.4133339999999999</c:v>
                </c:pt>
                <c:pt idx="14746">
                  <c:v>3.4177919999999999</c:v>
                </c:pt>
                <c:pt idx="14747">
                  <c:v>3.410482</c:v>
                </c:pt>
                <c:pt idx="14748">
                  <c:v>3.416499</c:v>
                </c:pt>
                <c:pt idx="14749">
                  <c:v>3.4243239999999999</c:v>
                </c:pt>
                <c:pt idx="14750">
                  <c:v>3.414777</c:v>
                </c:pt>
                <c:pt idx="14751">
                  <c:v>3.4135490000000002</c:v>
                </c:pt>
                <c:pt idx="14752">
                  <c:v>3.4211510000000001</c:v>
                </c:pt>
                <c:pt idx="14753">
                  <c:v>3.4071060000000002</c:v>
                </c:pt>
                <c:pt idx="14754">
                  <c:v>3.4027750000000001</c:v>
                </c:pt>
                <c:pt idx="14755">
                  <c:v>3.4132600000000002</c:v>
                </c:pt>
                <c:pt idx="14756">
                  <c:v>3.4017379999999999</c:v>
                </c:pt>
                <c:pt idx="14757">
                  <c:v>3.3993479999999998</c:v>
                </c:pt>
                <c:pt idx="14758">
                  <c:v>3.4118689999999998</c:v>
                </c:pt>
                <c:pt idx="14759">
                  <c:v>3.41018</c:v>
                </c:pt>
                <c:pt idx="14760">
                  <c:v>3.410685</c:v>
                </c:pt>
                <c:pt idx="14761">
                  <c:v>3.4125510000000001</c:v>
                </c:pt>
                <c:pt idx="14762">
                  <c:v>3.4116089999999999</c:v>
                </c:pt>
                <c:pt idx="14763">
                  <c:v>3.4220229999999998</c:v>
                </c:pt>
                <c:pt idx="14764">
                  <c:v>3.4235030000000002</c:v>
                </c:pt>
                <c:pt idx="14765">
                  <c:v>3.4108990000000001</c:v>
                </c:pt>
                <c:pt idx="14766">
                  <c:v>3.4104969999999999</c:v>
                </c:pt>
                <c:pt idx="14767">
                  <c:v>3.4211849999999999</c:v>
                </c:pt>
                <c:pt idx="14768">
                  <c:v>3.4190049999999998</c:v>
                </c:pt>
                <c:pt idx="14769">
                  <c:v>3.4119510000000002</c:v>
                </c:pt>
                <c:pt idx="14770">
                  <c:v>3.4134289999999998</c:v>
                </c:pt>
                <c:pt idx="14771">
                  <c:v>3.4100579999999998</c:v>
                </c:pt>
                <c:pt idx="14772">
                  <c:v>3.4099379999999999</c:v>
                </c:pt>
                <c:pt idx="14773">
                  <c:v>3.4159869999999999</c:v>
                </c:pt>
                <c:pt idx="14774">
                  <c:v>3.4167100000000001</c:v>
                </c:pt>
                <c:pt idx="14775">
                  <c:v>3.4181300000000001</c:v>
                </c:pt>
                <c:pt idx="14776">
                  <c:v>3.4195530000000001</c:v>
                </c:pt>
                <c:pt idx="14777">
                  <c:v>3.4205070000000002</c:v>
                </c:pt>
                <c:pt idx="14778">
                  <c:v>3.4207510000000001</c:v>
                </c:pt>
                <c:pt idx="14779">
                  <c:v>3.4209719999999999</c:v>
                </c:pt>
                <c:pt idx="14780">
                  <c:v>3.418288</c:v>
                </c:pt>
                <c:pt idx="14781">
                  <c:v>3.4105569999999998</c:v>
                </c:pt>
                <c:pt idx="14782">
                  <c:v>3.4054120000000001</c:v>
                </c:pt>
                <c:pt idx="14783">
                  <c:v>3.4090250000000002</c:v>
                </c:pt>
                <c:pt idx="14784">
                  <c:v>3.4142899999999998</c:v>
                </c:pt>
                <c:pt idx="14785">
                  <c:v>3.4113869999999999</c:v>
                </c:pt>
                <c:pt idx="14786">
                  <c:v>3.4190119999999999</c:v>
                </c:pt>
                <c:pt idx="14787">
                  <c:v>3.4247160000000001</c:v>
                </c:pt>
                <c:pt idx="14788">
                  <c:v>3.413662</c:v>
                </c:pt>
                <c:pt idx="14789">
                  <c:v>3.4161100000000002</c:v>
                </c:pt>
                <c:pt idx="14790">
                  <c:v>3.4198189999999999</c:v>
                </c:pt>
                <c:pt idx="14791">
                  <c:v>3.4168210000000001</c:v>
                </c:pt>
                <c:pt idx="14792">
                  <c:v>3.4186510000000001</c:v>
                </c:pt>
                <c:pt idx="14793">
                  <c:v>3.4147889999999999</c:v>
                </c:pt>
                <c:pt idx="14794">
                  <c:v>3.4131089999999999</c:v>
                </c:pt>
                <c:pt idx="14795">
                  <c:v>3.4145650000000001</c:v>
                </c:pt>
                <c:pt idx="14796">
                  <c:v>3.4158629999999999</c:v>
                </c:pt>
                <c:pt idx="14797">
                  <c:v>3.421179</c:v>
                </c:pt>
                <c:pt idx="14798">
                  <c:v>3.4286940000000001</c:v>
                </c:pt>
                <c:pt idx="14799">
                  <c:v>3.427165</c:v>
                </c:pt>
                <c:pt idx="14800">
                  <c:v>3.413675</c:v>
                </c:pt>
                <c:pt idx="14801">
                  <c:v>3.4141759999999999</c:v>
                </c:pt>
                <c:pt idx="14802">
                  <c:v>3.4245890000000001</c:v>
                </c:pt>
                <c:pt idx="14803">
                  <c:v>3.4171830000000001</c:v>
                </c:pt>
                <c:pt idx="14804">
                  <c:v>3.4093249999999999</c:v>
                </c:pt>
                <c:pt idx="14805">
                  <c:v>3.416337</c:v>
                </c:pt>
                <c:pt idx="14806">
                  <c:v>3.4235880000000001</c:v>
                </c:pt>
                <c:pt idx="14807">
                  <c:v>3.4203260000000002</c:v>
                </c:pt>
                <c:pt idx="14808">
                  <c:v>3.4241000000000001</c:v>
                </c:pt>
                <c:pt idx="14809">
                  <c:v>3.4312260000000001</c:v>
                </c:pt>
                <c:pt idx="14810">
                  <c:v>3.4218199999999999</c:v>
                </c:pt>
                <c:pt idx="14811">
                  <c:v>3.4190580000000002</c:v>
                </c:pt>
                <c:pt idx="14812">
                  <c:v>3.4244140000000001</c:v>
                </c:pt>
                <c:pt idx="14813">
                  <c:v>3.4255309999999999</c:v>
                </c:pt>
                <c:pt idx="14814">
                  <c:v>3.4301050000000002</c:v>
                </c:pt>
                <c:pt idx="14815">
                  <c:v>3.4289450000000001</c:v>
                </c:pt>
                <c:pt idx="14816">
                  <c:v>3.4214989999999998</c:v>
                </c:pt>
                <c:pt idx="14817">
                  <c:v>3.4182760000000001</c:v>
                </c:pt>
                <c:pt idx="14818">
                  <c:v>3.4225949999999998</c:v>
                </c:pt>
                <c:pt idx="14819">
                  <c:v>3.4236949999999999</c:v>
                </c:pt>
                <c:pt idx="14820">
                  <c:v>3.4219919999999999</c:v>
                </c:pt>
                <c:pt idx="14821">
                  <c:v>3.4210579999999999</c:v>
                </c:pt>
                <c:pt idx="14822">
                  <c:v>3.4120330000000001</c:v>
                </c:pt>
                <c:pt idx="14823">
                  <c:v>3.4135140000000002</c:v>
                </c:pt>
                <c:pt idx="14824">
                  <c:v>3.4214769999999999</c:v>
                </c:pt>
                <c:pt idx="14825">
                  <c:v>3.4177089999999999</c:v>
                </c:pt>
                <c:pt idx="14826">
                  <c:v>3.4126059999999998</c:v>
                </c:pt>
                <c:pt idx="14827">
                  <c:v>3.4174359999999999</c:v>
                </c:pt>
                <c:pt idx="14828">
                  <c:v>3.4271389999999999</c:v>
                </c:pt>
                <c:pt idx="14829">
                  <c:v>3.4266990000000002</c:v>
                </c:pt>
                <c:pt idx="14830">
                  <c:v>3.4336630000000001</c:v>
                </c:pt>
                <c:pt idx="14831">
                  <c:v>3.4398059999999999</c:v>
                </c:pt>
                <c:pt idx="14832">
                  <c:v>3.4305219999999998</c:v>
                </c:pt>
                <c:pt idx="14833">
                  <c:v>3.434002</c:v>
                </c:pt>
                <c:pt idx="14834">
                  <c:v>3.4336820000000001</c:v>
                </c:pt>
                <c:pt idx="14835">
                  <c:v>3.4209000000000001</c:v>
                </c:pt>
                <c:pt idx="14836">
                  <c:v>3.422863</c:v>
                </c:pt>
                <c:pt idx="14837">
                  <c:v>3.4319869999999999</c:v>
                </c:pt>
                <c:pt idx="14838">
                  <c:v>3.4246859999999999</c:v>
                </c:pt>
                <c:pt idx="14839">
                  <c:v>3.4145219999999998</c:v>
                </c:pt>
                <c:pt idx="14840">
                  <c:v>3.4216069999999998</c:v>
                </c:pt>
                <c:pt idx="14841">
                  <c:v>3.4265340000000002</c:v>
                </c:pt>
                <c:pt idx="14842">
                  <c:v>3.4204859999999999</c:v>
                </c:pt>
                <c:pt idx="14843">
                  <c:v>3.4182579999999998</c:v>
                </c:pt>
                <c:pt idx="14844">
                  <c:v>3.4228339999999999</c:v>
                </c:pt>
                <c:pt idx="14845">
                  <c:v>3.4286699999999999</c:v>
                </c:pt>
                <c:pt idx="14846">
                  <c:v>3.4273750000000001</c:v>
                </c:pt>
                <c:pt idx="14847">
                  <c:v>3.4243049999999999</c:v>
                </c:pt>
                <c:pt idx="14848">
                  <c:v>3.4288919999999998</c:v>
                </c:pt>
                <c:pt idx="14849">
                  <c:v>3.4378410000000001</c:v>
                </c:pt>
                <c:pt idx="14850">
                  <c:v>3.439028</c:v>
                </c:pt>
                <c:pt idx="14851">
                  <c:v>3.4308360000000002</c:v>
                </c:pt>
                <c:pt idx="14852">
                  <c:v>3.4292129999999998</c:v>
                </c:pt>
                <c:pt idx="14853">
                  <c:v>3.4335870000000002</c:v>
                </c:pt>
                <c:pt idx="14854">
                  <c:v>3.4352999999999998</c:v>
                </c:pt>
                <c:pt idx="14855">
                  <c:v>3.4408660000000002</c:v>
                </c:pt>
                <c:pt idx="14856">
                  <c:v>3.4309660000000002</c:v>
                </c:pt>
                <c:pt idx="14857">
                  <c:v>3.4106510000000001</c:v>
                </c:pt>
                <c:pt idx="14858">
                  <c:v>3.4181699999999999</c:v>
                </c:pt>
                <c:pt idx="14859">
                  <c:v>3.4323999999999999</c:v>
                </c:pt>
                <c:pt idx="14860">
                  <c:v>3.4285899999999998</c:v>
                </c:pt>
                <c:pt idx="14861">
                  <c:v>3.42076</c:v>
                </c:pt>
                <c:pt idx="14862">
                  <c:v>3.4218190000000002</c:v>
                </c:pt>
                <c:pt idx="14863">
                  <c:v>3.4275869999999999</c:v>
                </c:pt>
                <c:pt idx="14864">
                  <c:v>3.4331839999999998</c:v>
                </c:pt>
                <c:pt idx="14865">
                  <c:v>3.4347349999999999</c:v>
                </c:pt>
                <c:pt idx="14866">
                  <c:v>3.4242689999999998</c:v>
                </c:pt>
                <c:pt idx="14867">
                  <c:v>3.4214419999999999</c:v>
                </c:pt>
                <c:pt idx="14868">
                  <c:v>3.4339080000000002</c:v>
                </c:pt>
                <c:pt idx="14869">
                  <c:v>3.438253</c:v>
                </c:pt>
                <c:pt idx="14870">
                  <c:v>3.4337170000000001</c:v>
                </c:pt>
                <c:pt idx="14871">
                  <c:v>3.433068</c:v>
                </c:pt>
                <c:pt idx="14872">
                  <c:v>3.4339230000000001</c:v>
                </c:pt>
                <c:pt idx="14873">
                  <c:v>3.433424</c:v>
                </c:pt>
                <c:pt idx="14874">
                  <c:v>3.436966</c:v>
                </c:pt>
                <c:pt idx="14875">
                  <c:v>3.436356</c:v>
                </c:pt>
                <c:pt idx="14876">
                  <c:v>3.4295840000000002</c:v>
                </c:pt>
                <c:pt idx="14877">
                  <c:v>3.4284629999999998</c:v>
                </c:pt>
                <c:pt idx="14878">
                  <c:v>3.425983</c:v>
                </c:pt>
                <c:pt idx="14879">
                  <c:v>3.4321190000000001</c:v>
                </c:pt>
                <c:pt idx="14880">
                  <c:v>3.4411930000000002</c:v>
                </c:pt>
                <c:pt idx="14881">
                  <c:v>3.4374150000000001</c:v>
                </c:pt>
                <c:pt idx="14882">
                  <c:v>3.4338479999999998</c:v>
                </c:pt>
                <c:pt idx="14883">
                  <c:v>3.4296500000000001</c:v>
                </c:pt>
                <c:pt idx="14884">
                  <c:v>3.4344199999999998</c:v>
                </c:pt>
                <c:pt idx="14885">
                  <c:v>3.440849</c:v>
                </c:pt>
                <c:pt idx="14886">
                  <c:v>3.4363839999999999</c:v>
                </c:pt>
                <c:pt idx="14887">
                  <c:v>3.432445</c:v>
                </c:pt>
                <c:pt idx="14888">
                  <c:v>3.424455</c:v>
                </c:pt>
                <c:pt idx="14889">
                  <c:v>3.422142</c:v>
                </c:pt>
                <c:pt idx="14890">
                  <c:v>3.4289239999999999</c:v>
                </c:pt>
                <c:pt idx="14891">
                  <c:v>3.4297490000000002</c:v>
                </c:pt>
                <c:pt idx="14892">
                  <c:v>3.4307400000000001</c:v>
                </c:pt>
                <c:pt idx="14893">
                  <c:v>3.4354499999999999</c:v>
                </c:pt>
                <c:pt idx="14894">
                  <c:v>3.440658</c:v>
                </c:pt>
                <c:pt idx="14895">
                  <c:v>3.4425240000000001</c:v>
                </c:pt>
                <c:pt idx="14896">
                  <c:v>3.4489869999999998</c:v>
                </c:pt>
                <c:pt idx="14897">
                  <c:v>3.4492729999999998</c:v>
                </c:pt>
                <c:pt idx="14898">
                  <c:v>3.4387050000000001</c:v>
                </c:pt>
                <c:pt idx="14899">
                  <c:v>3.437716</c:v>
                </c:pt>
                <c:pt idx="14900">
                  <c:v>3.43336</c:v>
                </c:pt>
                <c:pt idx="14901">
                  <c:v>3.4282140000000001</c:v>
                </c:pt>
                <c:pt idx="14902">
                  <c:v>3.4338060000000001</c:v>
                </c:pt>
                <c:pt idx="14903">
                  <c:v>3.4308830000000001</c:v>
                </c:pt>
                <c:pt idx="14904">
                  <c:v>3.4228360000000002</c:v>
                </c:pt>
                <c:pt idx="14905">
                  <c:v>3.4270010000000002</c:v>
                </c:pt>
                <c:pt idx="14906">
                  <c:v>3.439047</c:v>
                </c:pt>
                <c:pt idx="14907">
                  <c:v>3.4401160000000002</c:v>
                </c:pt>
                <c:pt idx="14908">
                  <c:v>3.4352119999999999</c:v>
                </c:pt>
                <c:pt idx="14909">
                  <c:v>3.4375749999999998</c:v>
                </c:pt>
                <c:pt idx="14910">
                  <c:v>3.439505</c:v>
                </c:pt>
                <c:pt idx="14911">
                  <c:v>3.4405190000000001</c:v>
                </c:pt>
                <c:pt idx="14912">
                  <c:v>3.4377399999999998</c:v>
                </c:pt>
                <c:pt idx="14913">
                  <c:v>3.4312550000000002</c:v>
                </c:pt>
                <c:pt idx="14914">
                  <c:v>3.429745</c:v>
                </c:pt>
                <c:pt idx="14915">
                  <c:v>3.431765</c:v>
                </c:pt>
                <c:pt idx="14916">
                  <c:v>3.4405589999999999</c:v>
                </c:pt>
                <c:pt idx="14917">
                  <c:v>3.4514520000000002</c:v>
                </c:pt>
                <c:pt idx="14918">
                  <c:v>3.4549560000000001</c:v>
                </c:pt>
                <c:pt idx="14919">
                  <c:v>3.447924</c:v>
                </c:pt>
                <c:pt idx="14920">
                  <c:v>3.443654</c:v>
                </c:pt>
                <c:pt idx="14921">
                  <c:v>3.4530249999999998</c:v>
                </c:pt>
                <c:pt idx="14922">
                  <c:v>3.445986</c:v>
                </c:pt>
                <c:pt idx="14923">
                  <c:v>3.4266209999999999</c:v>
                </c:pt>
                <c:pt idx="14924">
                  <c:v>3.4302100000000002</c:v>
                </c:pt>
                <c:pt idx="14925">
                  <c:v>3.44102</c:v>
                </c:pt>
                <c:pt idx="14926">
                  <c:v>3.4345620000000001</c:v>
                </c:pt>
                <c:pt idx="14927">
                  <c:v>3.4287339999999999</c:v>
                </c:pt>
                <c:pt idx="14928">
                  <c:v>3.4394399999999998</c:v>
                </c:pt>
                <c:pt idx="14929">
                  <c:v>3.4435950000000002</c:v>
                </c:pt>
                <c:pt idx="14930">
                  <c:v>3.4411480000000001</c:v>
                </c:pt>
                <c:pt idx="14931">
                  <c:v>3.4453209999999999</c:v>
                </c:pt>
                <c:pt idx="14932">
                  <c:v>3.445074</c:v>
                </c:pt>
                <c:pt idx="14933">
                  <c:v>3.4443389999999998</c:v>
                </c:pt>
                <c:pt idx="14934">
                  <c:v>3.4493800000000001</c:v>
                </c:pt>
                <c:pt idx="14935">
                  <c:v>3.447692</c:v>
                </c:pt>
                <c:pt idx="14936">
                  <c:v>3.4439229999999998</c:v>
                </c:pt>
                <c:pt idx="14937">
                  <c:v>3.4517340000000001</c:v>
                </c:pt>
                <c:pt idx="14938">
                  <c:v>3.4476010000000001</c:v>
                </c:pt>
                <c:pt idx="14939">
                  <c:v>3.429605</c:v>
                </c:pt>
                <c:pt idx="14940">
                  <c:v>3.4358960000000001</c:v>
                </c:pt>
                <c:pt idx="14941">
                  <c:v>3.44035</c:v>
                </c:pt>
                <c:pt idx="14942">
                  <c:v>3.4307880000000002</c:v>
                </c:pt>
                <c:pt idx="14943">
                  <c:v>3.4411939999999999</c:v>
                </c:pt>
                <c:pt idx="14944">
                  <c:v>3.4521299999999999</c:v>
                </c:pt>
                <c:pt idx="14945">
                  <c:v>3.4450530000000001</c:v>
                </c:pt>
                <c:pt idx="14946">
                  <c:v>3.4439649999999999</c:v>
                </c:pt>
                <c:pt idx="14947">
                  <c:v>3.4537650000000002</c:v>
                </c:pt>
                <c:pt idx="14948">
                  <c:v>3.4461620000000002</c:v>
                </c:pt>
                <c:pt idx="14949">
                  <c:v>3.4313530000000001</c:v>
                </c:pt>
                <c:pt idx="14950">
                  <c:v>3.4384640000000002</c:v>
                </c:pt>
                <c:pt idx="14951">
                  <c:v>3.440814</c:v>
                </c:pt>
                <c:pt idx="14952">
                  <c:v>3.4327619999999999</c:v>
                </c:pt>
                <c:pt idx="14953">
                  <c:v>3.4416129999999998</c:v>
                </c:pt>
                <c:pt idx="14954">
                  <c:v>3.4478339999999998</c:v>
                </c:pt>
                <c:pt idx="14955">
                  <c:v>3.4501740000000001</c:v>
                </c:pt>
                <c:pt idx="14956">
                  <c:v>3.4567540000000001</c:v>
                </c:pt>
                <c:pt idx="14957">
                  <c:v>3.4500649999999999</c:v>
                </c:pt>
                <c:pt idx="14958">
                  <c:v>3.444626</c:v>
                </c:pt>
                <c:pt idx="14959">
                  <c:v>3.4561999999999999</c:v>
                </c:pt>
                <c:pt idx="14960">
                  <c:v>3.4570439999999998</c:v>
                </c:pt>
                <c:pt idx="14961">
                  <c:v>3.4420250000000001</c:v>
                </c:pt>
                <c:pt idx="14962">
                  <c:v>3.4466830000000002</c:v>
                </c:pt>
                <c:pt idx="14963">
                  <c:v>3.450256</c:v>
                </c:pt>
                <c:pt idx="14964">
                  <c:v>3.4362339999999998</c:v>
                </c:pt>
                <c:pt idx="14965">
                  <c:v>3.4394049999999998</c:v>
                </c:pt>
                <c:pt idx="14966">
                  <c:v>3.4448470000000002</c:v>
                </c:pt>
                <c:pt idx="14967">
                  <c:v>3.442418</c:v>
                </c:pt>
                <c:pt idx="14968">
                  <c:v>3.452048</c:v>
                </c:pt>
                <c:pt idx="14969">
                  <c:v>3.4579909999999998</c:v>
                </c:pt>
                <c:pt idx="14970">
                  <c:v>3.4477609999999999</c:v>
                </c:pt>
                <c:pt idx="14971">
                  <c:v>3.4453860000000001</c:v>
                </c:pt>
                <c:pt idx="14972">
                  <c:v>3.4539179999999998</c:v>
                </c:pt>
                <c:pt idx="14973">
                  <c:v>3.4479139999999999</c:v>
                </c:pt>
                <c:pt idx="14974">
                  <c:v>3.4459759999999999</c:v>
                </c:pt>
                <c:pt idx="14975">
                  <c:v>3.4510839999999998</c:v>
                </c:pt>
                <c:pt idx="14976">
                  <c:v>3.4406699999999999</c:v>
                </c:pt>
                <c:pt idx="14977">
                  <c:v>3.4425629999999998</c:v>
                </c:pt>
                <c:pt idx="14978">
                  <c:v>3.4553699999999998</c:v>
                </c:pt>
                <c:pt idx="14979">
                  <c:v>3.4501729999999999</c:v>
                </c:pt>
                <c:pt idx="14980">
                  <c:v>3.4480759999999999</c:v>
                </c:pt>
                <c:pt idx="14981">
                  <c:v>3.4599839999999999</c:v>
                </c:pt>
                <c:pt idx="14982">
                  <c:v>3.4544730000000001</c:v>
                </c:pt>
                <c:pt idx="14983">
                  <c:v>3.440334</c:v>
                </c:pt>
                <c:pt idx="14984">
                  <c:v>3.451038</c:v>
                </c:pt>
                <c:pt idx="14985">
                  <c:v>3.4583360000000001</c:v>
                </c:pt>
                <c:pt idx="14986">
                  <c:v>3.4457779999999998</c:v>
                </c:pt>
                <c:pt idx="14987">
                  <c:v>3.441138</c:v>
                </c:pt>
                <c:pt idx="14988">
                  <c:v>3.4446300000000001</c:v>
                </c:pt>
                <c:pt idx="14989">
                  <c:v>3.4458329999999999</c:v>
                </c:pt>
                <c:pt idx="14990">
                  <c:v>3.4431210000000001</c:v>
                </c:pt>
                <c:pt idx="14991">
                  <c:v>3.4473500000000001</c:v>
                </c:pt>
                <c:pt idx="14992">
                  <c:v>3.457112</c:v>
                </c:pt>
                <c:pt idx="14993">
                  <c:v>3.4576709999999999</c:v>
                </c:pt>
                <c:pt idx="14994">
                  <c:v>3.4550640000000001</c:v>
                </c:pt>
                <c:pt idx="14995">
                  <c:v>3.4501659999999998</c:v>
                </c:pt>
                <c:pt idx="14996">
                  <c:v>3.452798</c:v>
                </c:pt>
                <c:pt idx="14997">
                  <c:v>3.4588739999999998</c:v>
                </c:pt>
                <c:pt idx="14998">
                  <c:v>3.450949</c:v>
                </c:pt>
                <c:pt idx="14999">
                  <c:v>3.45079</c:v>
                </c:pt>
                <c:pt idx="15000">
                  <c:v>3.4554320000000001</c:v>
                </c:pt>
                <c:pt idx="15001">
                  <c:v>3.449128</c:v>
                </c:pt>
                <c:pt idx="15002">
                  <c:v>3.4421309999999998</c:v>
                </c:pt>
                <c:pt idx="15003">
                  <c:v>3.4480469999999999</c:v>
                </c:pt>
                <c:pt idx="15004">
                  <c:v>3.4636640000000001</c:v>
                </c:pt>
                <c:pt idx="15005">
                  <c:v>3.4597419999999999</c:v>
                </c:pt>
                <c:pt idx="15006">
                  <c:v>3.4520279999999999</c:v>
                </c:pt>
                <c:pt idx="15007">
                  <c:v>3.4558300000000002</c:v>
                </c:pt>
                <c:pt idx="15008">
                  <c:v>3.4538530000000001</c:v>
                </c:pt>
                <c:pt idx="15009">
                  <c:v>3.4558740000000001</c:v>
                </c:pt>
                <c:pt idx="15010">
                  <c:v>3.4563329999999999</c:v>
                </c:pt>
                <c:pt idx="15011">
                  <c:v>3.4498250000000001</c:v>
                </c:pt>
                <c:pt idx="15012">
                  <c:v>3.4470399999999999</c:v>
                </c:pt>
                <c:pt idx="15013">
                  <c:v>3.4486720000000002</c:v>
                </c:pt>
                <c:pt idx="15014">
                  <c:v>3.4545319999999999</c:v>
                </c:pt>
                <c:pt idx="15015">
                  <c:v>3.4592999999999998</c:v>
                </c:pt>
                <c:pt idx="15016">
                  <c:v>3.4639850000000001</c:v>
                </c:pt>
                <c:pt idx="15017">
                  <c:v>3.462596</c:v>
                </c:pt>
                <c:pt idx="15018">
                  <c:v>3.459797</c:v>
                </c:pt>
                <c:pt idx="15019">
                  <c:v>3.463168</c:v>
                </c:pt>
                <c:pt idx="15020">
                  <c:v>3.4562390000000001</c:v>
                </c:pt>
                <c:pt idx="15021">
                  <c:v>3.4502489999999999</c:v>
                </c:pt>
                <c:pt idx="15022">
                  <c:v>3.4608500000000002</c:v>
                </c:pt>
                <c:pt idx="15023">
                  <c:v>3.4653700000000001</c:v>
                </c:pt>
                <c:pt idx="15024">
                  <c:v>3.4500329999999999</c:v>
                </c:pt>
                <c:pt idx="15025">
                  <c:v>3.444766</c:v>
                </c:pt>
                <c:pt idx="15026">
                  <c:v>3.4538829999999998</c:v>
                </c:pt>
                <c:pt idx="15027">
                  <c:v>3.4463409999999999</c:v>
                </c:pt>
                <c:pt idx="15028">
                  <c:v>3.447435</c:v>
                </c:pt>
                <c:pt idx="15029">
                  <c:v>3.4622980000000001</c:v>
                </c:pt>
                <c:pt idx="15030">
                  <c:v>3.4631759999999998</c:v>
                </c:pt>
                <c:pt idx="15031">
                  <c:v>3.459956</c:v>
                </c:pt>
                <c:pt idx="15032">
                  <c:v>3.4575149999999999</c:v>
                </c:pt>
                <c:pt idx="15033">
                  <c:v>3.4533179999999999</c:v>
                </c:pt>
                <c:pt idx="15034">
                  <c:v>3.4556749999999998</c:v>
                </c:pt>
                <c:pt idx="15035">
                  <c:v>3.4643640000000002</c:v>
                </c:pt>
                <c:pt idx="15036">
                  <c:v>3.4588489999999998</c:v>
                </c:pt>
                <c:pt idx="15037">
                  <c:v>3.450634</c:v>
                </c:pt>
                <c:pt idx="15038">
                  <c:v>3.4622289999999998</c:v>
                </c:pt>
                <c:pt idx="15039">
                  <c:v>3.4671319999999999</c:v>
                </c:pt>
                <c:pt idx="15040">
                  <c:v>3.4658289999999998</c:v>
                </c:pt>
                <c:pt idx="15041">
                  <c:v>3.4694509999999998</c:v>
                </c:pt>
                <c:pt idx="15042">
                  <c:v>3.4598640000000001</c:v>
                </c:pt>
                <c:pt idx="15043">
                  <c:v>3.4559609999999998</c:v>
                </c:pt>
                <c:pt idx="15044">
                  <c:v>3.4670019999999999</c:v>
                </c:pt>
                <c:pt idx="15045">
                  <c:v>3.4664920000000001</c:v>
                </c:pt>
                <c:pt idx="15046">
                  <c:v>3.454415</c:v>
                </c:pt>
                <c:pt idx="15047">
                  <c:v>3.4530059999999998</c:v>
                </c:pt>
                <c:pt idx="15048">
                  <c:v>3.4630670000000001</c:v>
                </c:pt>
                <c:pt idx="15049">
                  <c:v>3.45966</c:v>
                </c:pt>
                <c:pt idx="15050">
                  <c:v>3.4536030000000002</c:v>
                </c:pt>
                <c:pt idx="15051">
                  <c:v>3.457106</c:v>
                </c:pt>
                <c:pt idx="15052">
                  <c:v>3.4591059999999998</c:v>
                </c:pt>
                <c:pt idx="15053">
                  <c:v>3.4657040000000001</c:v>
                </c:pt>
                <c:pt idx="15054">
                  <c:v>3.4698549999999999</c:v>
                </c:pt>
                <c:pt idx="15055">
                  <c:v>3.4630809999999999</c:v>
                </c:pt>
                <c:pt idx="15056">
                  <c:v>3.459279</c:v>
                </c:pt>
                <c:pt idx="15057">
                  <c:v>3.4636269999999998</c:v>
                </c:pt>
                <c:pt idx="15058">
                  <c:v>3.4613689999999999</c:v>
                </c:pt>
                <c:pt idx="15059">
                  <c:v>3.4564859999999999</c:v>
                </c:pt>
                <c:pt idx="15060">
                  <c:v>3.4627569999999999</c:v>
                </c:pt>
                <c:pt idx="15061">
                  <c:v>3.4626869999999998</c:v>
                </c:pt>
                <c:pt idx="15062">
                  <c:v>3.4613010000000002</c:v>
                </c:pt>
                <c:pt idx="15063">
                  <c:v>3.4673259999999999</c:v>
                </c:pt>
                <c:pt idx="15064">
                  <c:v>3.4656699999999998</c:v>
                </c:pt>
                <c:pt idx="15065">
                  <c:v>3.461757</c:v>
                </c:pt>
                <c:pt idx="15066">
                  <c:v>3.4649049999999999</c:v>
                </c:pt>
                <c:pt idx="15067">
                  <c:v>3.4686599999999999</c:v>
                </c:pt>
                <c:pt idx="15068">
                  <c:v>3.46258</c:v>
                </c:pt>
                <c:pt idx="15069">
                  <c:v>3.4612690000000002</c:v>
                </c:pt>
                <c:pt idx="15070">
                  <c:v>3.4640870000000001</c:v>
                </c:pt>
                <c:pt idx="15071">
                  <c:v>3.4586790000000001</c:v>
                </c:pt>
                <c:pt idx="15072">
                  <c:v>3.462596</c:v>
                </c:pt>
                <c:pt idx="15073">
                  <c:v>3.4677950000000002</c:v>
                </c:pt>
                <c:pt idx="15074">
                  <c:v>3.4618799999999998</c:v>
                </c:pt>
                <c:pt idx="15075">
                  <c:v>3.4655040000000001</c:v>
                </c:pt>
                <c:pt idx="15076">
                  <c:v>3.4729380000000001</c:v>
                </c:pt>
                <c:pt idx="15077">
                  <c:v>3.4700829999999998</c:v>
                </c:pt>
                <c:pt idx="15078">
                  <c:v>3.46482</c:v>
                </c:pt>
                <c:pt idx="15079">
                  <c:v>3.4672999999999998</c:v>
                </c:pt>
                <c:pt idx="15080">
                  <c:v>3.462405</c:v>
                </c:pt>
                <c:pt idx="15081">
                  <c:v>3.459212</c:v>
                </c:pt>
                <c:pt idx="15082">
                  <c:v>3.4767070000000002</c:v>
                </c:pt>
                <c:pt idx="15083">
                  <c:v>3.4685999999999999</c:v>
                </c:pt>
                <c:pt idx="15084">
                  <c:v>3.4479929999999999</c:v>
                </c:pt>
                <c:pt idx="15085">
                  <c:v>3.4612560000000001</c:v>
                </c:pt>
                <c:pt idx="15086">
                  <c:v>3.4743889999999999</c:v>
                </c:pt>
                <c:pt idx="15087">
                  <c:v>3.4726170000000001</c:v>
                </c:pt>
                <c:pt idx="15088">
                  <c:v>3.472512</c:v>
                </c:pt>
                <c:pt idx="15089">
                  <c:v>3.4703680000000001</c:v>
                </c:pt>
                <c:pt idx="15090">
                  <c:v>3.470656</c:v>
                </c:pt>
                <c:pt idx="15091">
                  <c:v>3.478472</c:v>
                </c:pt>
                <c:pt idx="15092">
                  <c:v>3.4748160000000001</c:v>
                </c:pt>
                <c:pt idx="15093">
                  <c:v>3.465967</c:v>
                </c:pt>
                <c:pt idx="15094">
                  <c:v>3.473112</c:v>
                </c:pt>
                <c:pt idx="15095">
                  <c:v>3.4700169999999999</c:v>
                </c:pt>
                <c:pt idx="15096">
                  <c:v>3.4591150000000002</c:v>
                </c:pt>
                <c:pt idx="15097">
                  <c:v>3.466863</c:v>
                </c:pt>
                <c:pt idx="15098">
                  <c:v>3.4681150000000001</c:v>
                </c:pt>
                <c:pt idx="15099">
                  <c:v>3.461554</c:v>
                </c:pt>
                <c:pt idx="15100">
                  <c:v>3.4642149999999998</c:v>
                </c:pt>
                <c:pt idx="15101">
                  <c:v>3.4668860000000001</c:v>
                </c:pt>
                <c:pt idx="15102">
                  <c:v>3.4642559999999998</c:v>
                </c:pt>
                <c:pt idx="15103">
                  <c:v>3.4657659999999999</c:v>
                </c:pt>
                <c:pt idx="15104">
                  <c:v>3.4728379999999999</c:v>
                </c:pt>
                <c:pt idx="15105">
                  <c:v>3.4761679999999999</c:v>
                </c:pt>
                <c:pt idx="15106">
                  <c:v>3.4749850000000002</c:v>
                </c:pt>
                <c:pt idx="15107">
                  <c:v>3.4708239999999999</c:v>
                </c:pt>
                <c:pt idx="15108">
                  <c:v>3.4623840000000001</c:v>
                </c:pt>
                <c:pt idx="15109">
                  <c:v>3.4619780000000002</c:v>
                </c:pt>
                <c:pt idx="15110">
                  <c:v>3.4712640000000001</c:v>
                </c:pt>
                <c:pt idx="15111">
                  <c:v>3.4731740000000002</c:v>
                </c:pt>
                <c:pt idx="15112">
                  <c:v>3.465843</c:v>
                </c:pt>
                <c:pt idx="15113">
                  <c:v>3.4750549999999998</c:v>
                </c:pt>
                <c:pt idx="15114">
                  <c:v>3.4832559999999999</c:v>
                </c:pt>
                <c:pt idx="15115">
                  <c:v>3.4652090000000002</c:v>
                </c:pt>
                <c:pt idx="15116">
                  <c:v>3.469951</c:v>
                </c:pt>
                <c:pt idx="15117">
                  <c:v>3.4877889999999998</c:v>
                </c:pt>
                <c:pt idx="15118">
                  <c:v>3.4723419999999998</c:v>
                </c:pt>
                <c:pt idx="15119">
                  <c:v>3.467028</c:v>
                </c:pt>
                <c:pt idx="15120">
                  <c:v>3.4842789999999999</c:v>
                </c:pt>
                <c:pt idx="15121">
                  <c:v>3.475622</c:v>
                </c:pt>
                <c:pt idx="15122">
                  <c:v>3.4651700000000001</c:v>
                </c:pt>
                <c:pt idx="15123">
                  <c:v>3.4843820000000001</c:v>
                </c:pt>
                <c:pt idx="15124">
                  <c:v>3.4796659999999999</c:v>
                </c:pt>
                <c:pt idx="15125">
                  <c:v>3.457754</c:v>
                </c:pt>
                <c:pt idx="15126">
                  <c:v>3.4722979999999999</c:v>
                </c:pt>
                <c:pt idx="15127">
                  <c:v>3.4807389999999998</c:v>
                </c:pt>
                <c:pt idx="15128">
                  <c:v>3.466663</c:v>
                </c:pt>
                <c:pt idx="15129">
                  <c:v>3.4731559999999999</c:v>
                </c:pt>
                <c:pt idx="15130">
                  <c:v>3.478774</c:v>
                </c:pt>
                <c:pt idx="15131">
                  <c:v>3.469554</c:v>
                </c:pt>
                <c:pt idx="15132">
                  <c:v>3.473563</c:v>
                </c:pt>
                <c:pt idx="15133">
                  <c:v>3.4805440000000001</c:v>
                </c:pt>
                <c:pt idx="15134">
                  <c:v>3.4671379999999998</c:v>
                </c:pt>
                <c:pt idx="15135">
                  <c:v>3.4617309999999999</c:v>
                </c:pt>
                <c:pt idx="15136">
                  <c:v>3.4733130000000001</c:v>
                </c:pt>
                <c:pt idx="15137">
                  <c:v>3.473687</c:v>
                </c:pt>
                <c:pt idx="15138">
                  <c:v>3.4728059999999998</c:v>
                </c:pt>
                <c:pt idx="15139">
                  <c:v>3.4836309999999999</c:v>
                </c:pt>
                <c:pt idx="15140">
                  <c:v>3.4826229999999998</c:v>
                </c:pt>
                <c:pt idx="15141">
                  <c:v>3.4742600000000001</c:v>
                </c:pt>
                <c:pt idx="15142">
                  <c:v>3.4790800000000002</c:v>
                </c:pt>
                <c:pt idx="15143">
                  <c:v>3.4846550000000001</c:v>
                </c:pt>
                <c:pt idx="15144">
                  <c:v>3.4854590000000001</c:v>
                </c:pt>
                <c:pt idx="15145">
                  <c:v>3.491063</c:v>
                </c:pt>
                <c:pt idx="15146">
                  <c:v>3.4794809999999998</c:v>
                </c:pt>
                <c:pt idx="15147">
                  <c:v>3.4645579999999998</c:v>
                </c:pt>
                <c:pt idx="15148">
                  <c:v>3.477881</c:v>
                </c:pt>
                <c:pt idx="15149">
                  <c:v>3.47715</c:v>
                </c:pt>
                <c:pt idx="15150">
                  <c:v>3.4673389999999999</c:v>
                </c:pt>
                <c:pt idx="15151">
                  <c:v>3.485214</c:v>
                </c:pt>
                <c:pt idx="15152">
                  <c:v>3.4889350000000001</c:v>
                </c:pt>
                <c:pt idx="15153">
                  <c:v>3.4710939999999999</c:v>
                </c:pt>
                <c:pt idx="15154">
                  <c:v>3.476683</c:v>
                </c:pt>
                <c:pt idx="15155">
                  <c:v>3.4873810000000001</c:v>
                </c:pt>
                <c:pt idx="15156">
                  <c:v>3.4657809999999998</c:v>
                </c:pt>
                <c:pt idx="15157">
                  <c:v>3.4603079999999999</c:v>
                </c:pt>
                <c:pt idx="15158">
                  <c:v>3.4864639999999998</c:v>
                </c:pt>
                <c:pt idx="15159">
                  <c:v>3.4805329999999999</c:v>
                </c:pt>
                <c:pt idx="15160">
                  <c:v>3.4690059999999998</c:v>
                </c:pt>
                <c:pt idx="15161">
                  <c:v>3.4869129999999999</c:v>
                </c:pt>
                <c:pt idx="15162">
                  <c:v>3.4876109999999998</c:v>
                </c:pt>
                <c:pt idx="15163">
                  <c:v>3.4725079999999999</c:v>
                </c:pt>
                <c:pt idx="15164">
                  <c:v>3.4782980000000001</c:v>
                </c:pt>
                <c:pt idx="15165">
                  <c:v>3.4843730000000002</c:v>
                </c:pt>
                <c:pt idx="15166">
                  <c:v>3.4735550000000002</c:v>
                </c:pt>
                <c:pt idx="15167">
                  <c:v>3.4809860000000001</c:v>
                </c:pt>
                <c:pt idx="15168">
                  <c:v>3.4889030000000001</c:v>
                </c:pt>
                <c:pt idx="15169">
                  <c:v>3.476483</c:v>
                </c:pt>
                <c:pt idx="15170">
                  <c:v>3.4808690000000002</c:v>
                </c:pt>
                <c:pt idx="15171">
                  <c:v>3.4897339999999999</c:v>
                </c:pt>
                <c:pt idx="15172">
                  <c:v>3.4806319999999999</c:v>
                </c:pt>
                <c:pt idx="15173">
                  <c:v>3.4768590000000001</c:v>
                </c:pt>
                <c:pt idx="15174">
                  <c:v>3.4844219999999999</c:v>
                </c:pt>
                <c:pt idx="15175">
                  <c:v>3.4811489999999998</c:v>
                </c:pt>
                <c:pt idx="15176">
                  <c:v>3.4762369999999998</c:v>
                </c:pt>
                <c:pt idx="15177">
                  <c:v>3.4866489999999999</c:v>
                </c:pt>
                <c:pt idx="15178">
                  <c:v>3.4861309999999999</c:v>
                </c:pt>
                <c:pt idx="15179">
                  <c:v>3.4776570000000002</c:v>
                </c:pt>
                <c:pt idx="15180">
                  <c:v>3.4861740000000001</c:v>
                </c:pt>
                <c:pt idx="15181">
                  <c:v>3.4888159999999999</c:v>
                </c:pt>
                <c:pt idx="15182">
                  <c:v>3.478542</c:v>
                </c:pt>
                <c:pt idx="15183">
                  <c:v>3.4825210000000002</c:v>
                </c:pt>
                <c:pt idx="15184">
                  <c:v>3.4882140000000001</c:v>
                </c:pt>
                <c:pt idx="15185">
                  <c:v>3.4749430000000001</c:v>
                </c:pt>
                <c:pt idx="15186">
                  <c:v>3.4734799999999999</c:v>
                </c:pt>
                <c:pt idx="15187">
                  <c:v>3.4878480000000001</c:v>
                </c:pt>
                <c:pt idx="15188">
                  <c:v>3.484334</c:v>
                </c:pt>
                <c:pt idx="15189">
                  <c:v>3.4826480000000002</c:v>
                </c:pt>
                <c:pt idx="15190">
                  <c:v>3.4886400000000002</c:v>
                </c:pt>
                <c:pt idx="15191">
                  <c:v>3.487222</c:v>
                </c:pt>
                <c:pt idx="15192">
                  <c:v>3.4950990000000002</c:v>
                </c:pt>
                <c:pt idx="15193">
                  <c:v>3.4975230000000002</c:v>
                </c:pt>
                <c:pt idx="15194">
                  <c:v>3.4796960000000001</c:v>
                </c:pt>
                <c:pt idx="15195">
                  <c:v>3.4742259999999998</c:v>
                </c:pt>
                <c:pt idx="15196">
                  <c:v>3.483295</c:v>
                </c:pt>
                <c:pt idx="15197">
                  <c:v>3.4774250000000002</c:v>
                </c:pt>
                <c:pt idx="15198">
                  <c:v>3.4713959999999999</c:v>
                </c:pt>
                <c:pt idx="15199">
                  <c:v>3.490081</c:v>
                </c:pt>
                <c:pt idx="15200">
                  <c:v>3.49837</c:v>
                </c:pt>
                <c:pt idx="15201">
                  <c:v>3.4842399999999998</c:v>
                </c:pt>
                <c:pt idx="15202">
                  <c:v>3.4856850000000001</c:v>
                </c:pt>
                <c:pt idx="15203">
                  <c:v>3.491905</c:v>
                </c:pt>
                <c:pt idx="15204">
                  <c:v>3.4843510000000002</c:v>
                </c:pt>
                <c:pt idx="15205">
                  <c:v>3.479603</c:v>
                </c:pt>
                <c:pt idx="15206">
                  <c:v>3.4886560000000002</c:v>
                </c:pt>
                <c:pt idx="15207">
                  <c:v>3.492407</c:v>
                </c:pt>
                <c:pt idx="15208">
                  <c:v>3.4890659999999998</c:v>
                </c:pt>
                <c:pt idx="15209">
                  <c:v>3.489687</c:v>
                </c:pt>
                <c:pt idx="15210">
                  <c:v>3.4842569999999999</c:v>
                </c:pt>
                <c:pt idx="15211">
                  <c:v>3.4905409999999999</c:v>
                </c:pt>
                <c:pt idx="15212">
                  <c:v>3.4951300000000001</c:v>
                </c:pt>
                <c:pt idx="15213">
                  <c:v>3.4854699999999998</c:v>
                </c:pt>
                <c:pt idx="15214">
                  <c:v>3.4967820000000001</c:v>
                </c:pt>
                <c:pt idx="15215">
                  <c:v>3.4977770000000001</c:v>
                </c:pt>
                <c:pt idx="15216">
                  <c:v>3.4812120000000002</c:v>
                </c:pt>
                <c:pt idx="15217">
                  <c:v>3.4853480000000001</c:v>
                </c:pt>
                <c:pt idx="15218">
                  <c:v>3.4974210000000001</c:v>
                </c:pt>
                <c:pt idx="15219">
                  <c:v>3.4880969999999998</c:v>
                </c:pt>
                <c:pt idx="15220">
                  <c:v>3.4733459999999998</c:v>
                </c:pt>
                <c:pt idx="15221">
                  <c:v>3.4841129999999998</c:v>
                </c:pt>
                <c:pt idx="15222">
                  <c:v>3.4922520000000001</c:v>
                </c:pt>
                <c:pt idx="15223">
                  <c:v>3.483762</c:v>
                </c:pt>
                <c:pt idx="15224">
                  <c:v>3.4853619999999998</c:v>
                </c:pt>
                <c:pt idx="15225">
                  <c:v>3.488305</c:v>
                </c:pt>
                <c:pt idx="15226">
                  <c:v>3.486443</c:v>
                </c:pt>
                <c:pt idx="15227">
                  <c:v>3.4934249999999998</c:v>
                </c:pt>
                <c:pt idx="15228">
                  <c:v>3.4986670000000002</c:v>
                </c:pt>
                <c:pt idx="15229">
                  <c:v>3.489433</c:v>
                </c:pt>
                <c:pt idx="15230">
                  <c:v>3.4907650000000001</c:v>
                </c:pt>
                <c:pt idx="15231">
                  <c:v>3.500553</c:v>
                </c:pt>
                <c:pt idx="15232">
                  <c:v>3.490675</c:v>
                </c:pt>
                <c:pt idx="15233">
                  <c:v>3.4874170000000002</c:v>
                </c:pt>
                <c:pt idx="15234">
                  <c:v>3.4944090000000001</c:v>
                </c:pt>
                <c:pt idx="15235">
                  <c:v>3.4933000000000001</c:v>
                </c:pt>
                <c:pt idx="15236">
                  <c:v>3.4969060000000001</c:v>
                </c:pt>
                <c:pt idx="15237">
                  <c:v>3.495943</c:v>
                </c:pt>
                <c:pt idx="15238">
                  <c:v>3.493795</c:v>
                </c:pt>
                <c:pt idx="15239">
                  <c:v>3.4976259999999999</c:v>
                </c:pt>
                <c:pt idx="15240">
                  <c:v>3.490027</c:v>
                </c:pt>
                <c:pt idx="15241">
                  <c:v>3.476426</c:v>
                </c:pt>
                <c:pt idx="15242">
                  <c:v>3.481249</c:v>
                </c:pt>
                <c:pt idx="15243">
                  <c:v>3.4969190000000001</c:v>
                </c:pt>
                <c:pt idx="15244">
                  <c:v>3.4956119999999999</c:v>
                </c:pt>
                <c:pt idx="15245">
                  <c:v>3.4944090000000001</c:v>
                </c:pt>
                <c:pt idx="15246">
                  <c:v>3.5002149999999999</c:v>
                </c:pt>
                <c:pt idx="15247">
                  <c:v>3.4884529999999998</c:v>
                </c:pt>
                <c:pt idx="15248">
                  <c:v>3.4852159999999999</c:v>
                </c:pt>
                <c:pt idx="15249">
                  <c:v>3.5003519999999999</c:v>
                </c:pt>
                <c:pt idx="15250">
                  <c:v>3.50135</c:v>
                </c:pt>
                <c:pt idx="15251">
                  <c:v>3.4937070000000001</c:v>
                </c:pt>
                <c:pt idx="15252">
                  <c:v>3.5018099999999999</c:v>
                </c:pt>
                <c:pt idx="15253">
                  <c:v>3.5048020000000002</c:v>
                </c:pt>
                <c:pt idx="15254">
                  <c:v>3.493903</c:v>
                </c:pt>
                <c:pt idx="15255">
                  <c:v>3.4987629999999998</c:v>
                </c:pt>
                <c:pt idx="15256">
                  <c:v>3.5012569999999998</c:v>
                </c:pt>
                <c:pt idx="15257">
                  <c:v>3.487473</c:v>
                </c:pt>
                <c:pt idx="15258">
                  <c:v>3.4880879999999999</c:v>
                </c:pt>
                <c:pt idx="15259">
                  <c:v>3.4956830000000001</c:v>
                </c:pt>
                <c:pt idx="15260">
                  <c:v>3.4908459999999999</c:v>
                </c:pt>
                <c:pt idx="15261">
                  <c:v>3.491673</c:v>
                </c:pt>
                <c:pt idx="15262">
                  <c:v>3.498011</c:v>
                </c:pt>
                <c:pt idx="15263">
                  <c:v>3.4914420000000002</c:v>
                </c:pt>
                <c:pt idx="15264">
                  <c:v>3.4894430000000001</c:v>
                </c:pt>
                <c:pt idx="15265">
                  <c:v>3.504232</c:v>
                </c:pt>
                <c:pt idx="15266">
                  <c:v>3.5049090000000001</c:v>
                </c:pt>
                <c:pt idx="15267">
                  <c:v>3.4907849999999998</c:v>
                </c:pt>
                <c:pt idx="15268">
                  <c:v>3.4924569999999999</c:v>
                </c:pt>
                <c:pt idx="15269">
                  <c:v>3.4973049999999999</c:v>
                </c:pt>
                <c:pt idx="15270">
                  <c:v>3.4908730000000001</c:v>
                </c:pt>
                <c:pt idx="15271">
                  <c:v>3.4908299999999999</c:v>
                </c:pt>
                <c:pt idx="15272">
                  <c:v>3.5004309999999998</c:v>
                </c:pt>
                <c:pt idx="15273">
                  <c:v>3.502961</c:v>
                </c:pt>
                <c:pt idx="15274">
                  <c:v>3.5031759999999998</c:v>
                </c:pt>
                <c:pt idx="15275">
                  <c:v>3.5056409999999998</c:v>
                </c:pt>
                <c:pt idx="15276">
                  <c:v>3.4991349999999999</c:v>
                </c:pt>
                <c:pt idx="15277">
                  <c:v>3.5044719999999998</c:v>
                </c:pt>
                <c:pt idx="15278">
                  <c:v>3.5104489999999999</c:v>
                </c:pt>
                <c:pt idx="15279">
                  <c:v>3.496969</c:v>
                </c:pt>
                <c:pt idx="15280">
                  <c:v>3.4960270000000002</c:v>
                </c:pt>
                <c:pt idx="15281">
                  <c:v>3.5058009999999999</c:v>
                </c:pt>
                <c:pt idx="15282">
                  <c:v>3.4982850000000001</c:v>
                </c:pt>
                <c:pt idx="15283">
                  <c:v>3.4938920000000002</c:v>
                </c:pt>
                <c:pt idx="15284">
                  <c:v>3.5076939999999999</c:v>
                </c:pt>
                <c:pt idx="15285">
                  <c:v>3.5057070000000001</c:v>
                </c:pt>
                <c:pt idx="15286">
                  <c:v>3.4881220000000002</c:v>
                </c:pt>
                <c:pt idx="15287">
                  <c:v>3.492734</c:v>
                </c:pt>
                <c:pt idx="15288">
                  <c:v>3.4965269999999999</c:v>
                </c:pt>
                <c:pt idx="15289">
                  <c:v>3.4861420000000001</c:v>
                </c:pt>
                <c:pt idx="15290">
                  <c:v>3.4955379999999998</c:v>
                </c:pt>
                <c:pt idx="15291">
                  <c:v>3.5078710000000002</c:v>
                </c:pt>
                <c:pt idx="15292">
                  <c:v>3.505541</c:v>
                </c:pt>
                <c:pt idx="15293">
                  <c:v>3.5093960000000002</c:v>
                </c:pt>
                <c:pt idx="15294">
                  <c:v>3.5101089999999999</c:v>
                </c:pt>
                <c:pt idx="15295">
                  <c:v>3.4957799999999999</c:v>
                </c:pt>
                <c:pt idx="15296">
                  <c:v>3.4934949999999998</c:v>
                </c:pt>
                <c:pt idx="15297">
                  <c:v>3.5089519999999998</c:v>
                </c:pt>
                <c:pt idx="15298">
                  <c:v>3.511533</c:v>
                </c:pt>
                <c:pt idx="15299">
                  <c:v>3.5098720000000001</c:v>
                </c:pt>
                <c:pt idx="15300">
                  <c:v>3.5146769999999998</c:v>
                </c:pt>
                <c:pt idx="15301">
                  <c:v>3.5094910000000001</c:v>
                </c:pt>
                <c:pt idx="15302">
                  <c:v>3.498812</c:v>
                </c:pt>
                <c:pt idx="15303">
                  <c:v>3.495781</c:v>
                </c:pt>
                <c:pt idx="15304">
                  <c:v>3.4994519999999998</c:v>
                </c:pt>
                <c:pt idx="15305">
                  <c:v>3.499498</c:v>
                </c:pt>
                <c:pt idx="15306">
                  <c:v>3.5012120000000002</c:v>
                </c:pt>
                <c:pt idx="15307">
                  <c:v>3.501363</c:v>
                </c:pt>
                <c:pt idx="15308">
                  <c:v>3.4982199999999999</c:v>
                </c:pt>
                <c:pt idx="15309">
                  <c:v>3.512114</c:v>
                </c:pt>
                <c:pt idx="15310">
                  <c:v>3.518132</c:v>
                </c:pt>
                <c:pt idx="15311">
                  <c:v>3.5066470000000001</c:v>
                </c:pt>
                <c:pt idx="15312">
                  <c:v>3.5051049999999999</c:v>
                </c:pt>
                <c:pt idx="15313">
                  <c:v>3.5088010000000001</c:v>
                </c:pt>
                <c:pt idx="15314">
                  <c:v>3.5023759999999999</c:v>
                </c:pt>
                <c:pt idx="15315">
                  <c:v>3.492394</c:v>
                </c:pt>
                <c:pt idx="15316">
                  <c:v>3.5007779999999999</c:v>
                </c:pt>
                <c:pt idx="15317">
                  <c:v>3.5113590000000001</c:v>
                </c:pt>
                <c:pt idx="15318">
                  <c:v>3.5050210000000002</c:v>
                </c:pt>
                <c:pt idx="15319">
                  <c:v>3.507447</c:v>
                </c:pt>
                <c:pt idx="15320">
                  <c:v>3.5083190000000002</c:v>
                </c:pt>
                <c:pt idx="15321">
                  <c:v>3.5007730000000001</c:v>
                </c:pt>
                <c:pt idx="15322">
                  <c:v>3.5056479999999999</c:v>
                </c:pt>
                <c:pt idx="15323">
                  <c:v>3.511053</c:v>
                </c:pt>
                <c:pt idx="15324">
                  <c:v>3.5041410000000002</c:v>
                </c:pt>
                <c:pt idx="15325">
                  <c:v>3.5054090000000002</c:v>
                </c:pt>
                <c:pt idx="15326">
                  <c:v>3.5111849999999998</c:v>
                </c:pt>
                <c:pt idx="15327">
                  <c:v>3.5031370000000002</c:v>
                </c:pt>
                <c:pt idx="15328">
                  <c:v>3.5042589999999998</c:v>
                </c:pt>
                <c:pt idx="15329">
                  <c:v>3.5085600000000001</c:v>
                </c:pt>
                <c:pt idx="15330">
                  <c:v>3.4978660000000001</c:v>
                </c:pt>
                <c:pt idx="15331">
                  <c:v>3.496928</c:v>
                </c:pt>
                <c:pt idx="15332">
                  <c:v>3.5043169999999999</c:v>
                </c:pt>
                <c:pt idx="15333">
                  <c:v>3.5105379999999999</c:v>
                </c:pt>
                <c:pt idx="15334">
                  <c:v>3.5177879999999999</c:v>
                </c:pt>
                <c:pt idx="15335">
                  <c:v>3.5208710000000001</c:v>
                </c:pt>
                <c:pt idx="15336">
                  <c:v>3.5145569999999999</c:v>
                </c:pt>
                <c:pt idx="15337">
                  <c:v>3.508229</c:v>
                </c:pt>
                <c:pt idx="15338">
                  <c:v>3.514316</c:v>
                </c:pt>
                <c:pt idx="15339">
                  <c:v>3.5078670000000001</c:v>
                </c:pt>
                <c:pt idx="15340">
                  <c:v>3.5023550000000001</c:v>
                </c:pt>
                <c:pt idx="15341">
                  <c:v>3.515978</c:v>
                </c:pt>
                <c:pt idx="15342">
                  <c:v>3.506891</c:v>
                </c:pt>
                <c:pt idx="15343">
                  <c:v>3.4966910000000002</c:v>
                </c:pt>
                <c:pt idx="15344">
                  <c:v>3.513112</c:v>
                </c:pt>
                <c:pt idx="15345">
                  <c:v>3.5108239999999999</c:v>
                </c:pt>
                <c:pt idx="15346">
                  <c:v>3.495609</c:v>
                </c:pt>
                <c:pt idx="15347">
                  <c:v>3.505665</c:v>
                </c:pt>
                <c:pt idx="15348">
                  <c:v>3.5216759999999998</c:v>
                </c:pt>
                <c:pt idx="15349">
                  <c:v>3.5201319999999998</c:v>
                </c:pt>
                <c:pt idx="15350">
                  <c:v>3.520324</c:v>
                </c:pt>
                <c:pt idx="15351">
                  <c:v>3.5194030000000001</c:v>
                </c:pt>
                <c:pt idx="15352">
                  <c:v>3.5124710000000001</c:v>
                </c:pt>
                <c:pt idx="15353">
                  <c:v>3.5131199999999998</c:v>
                </c:pt>
                <c:pt idx="15354">
                  <c:v>3.5050870000000001</c:v>
                </c:pt>
                <c:pt idx="15355">
                  <c:v>3.4996179999999999</c:v>
                </c:pt>
                <c:pt idx="15356">
                  <c:v>3.515164</c:v>
                </c:pt>
                <c:pt idx="15357">
                  <c:v>3.5204599999999999</c:v>
                </c:pt>
                <c:pt idx="15358">
                  <c:v>3.5124680000000001</c:v>
                </c:pt>
                <c:pt idx="15359">
                  <c:v>3.5091139999999998</c:v>
                </c:pt>
                <c:pt idx="15360">
                  <c:v>3.5165419999999998</c:v>
                </c:pt>
                <c:pt idx="15361">
                  <c:v>3.520187</c:v>
                </c:pt>
                <c:pt idx="15362">
                  <c:v>3.5128110000000001</c:v>
                </c:pt>
                <c:pt idx="15363">
                  <c:v>3.5127190000000001</c:v>
                </c:pt>
                <c:pt idx="15364">
                  <c:v>3.5097670000000001</c:v>
                </c:pt>
                <c:pt idx="15365">
                  <c:v>3.5030480000000002</c:v>
                </c:pt>
                <c:pt idx="15366">
                  <c:v>3.5068299999999999</c:v>
                </c:pt>
                <c:pt idx="15367">
                  <c:v>3.5051619999999999</c:v>
                </c:pt>
                <c:pt idx="15368">
                  <c:v>3.497296</c:v>
                </c:pt>
                <c:pt idx="15369">
                  <c:v>3.5076299999999998</c:v>
                </c:pt>
                <c:pt idx="15370">
                  <c:v>3.526621</c:v>
                </c:pt>
                <c:pt idx="15371">
                  <c:v>3.5269240000000002</c:v>
                </c:pt>
                <c:pt idx="15372">
                  <c:v>3.5261749999999998</c:v>
                </c:pt>
                <c:pt idx="15373">
                  <c:v>3.523288</c:v>
                </c:pt>
                <c:pt idx="15374">
                  <c:v>3.5101879999999999</c:v>
                </c:pt>
                <c:pt idx="15375">
                  <c:v>3.5211100000000002</c:v>
                </c:pt>
                <c:pt idx="15376">
                  <c:v>3.5314890000000001</c:v>
                </c:pt>
                <c:pt idx="15377">
                  <c:v>3.511854</c:v>
                </c:pt>
                <c:pt idx="15378">
                  <c:v>3.507355</c:v>
                </c:pt>
                <c:pt idx="15379">
                  <c:v>3.520108</c:v>
                </c:pt>
                <c:pt idx="15380">
                  <c:v>3.5165030000000002</c:v>
                </c:pt>
                <c:pt idx="15381">
                  <c:v>3.5088059999999999</c:v>
                </c:pt>
                <c:pt idx="15382">
                  <c:v>3.5158909999999999</c:v>
                </c:pt>
                <c:pt idx="15383">
                  <c:v>3.5145810000000002</c:v>
                </c:pt>
                <c:pt idx="15384">
                  <c:v>3.5106959999999998</c:v>
                </c:pt>
                <c:pt idx="15385">
                  <c:v>3.5208270000000002</c:v>
                </c:pt>
                <c:pt idx="15386">
                  <c:v>3.5116269999999998</c:v>
                </c:pt>
                <c:pt idx="15387">
                  <c:v>3.5026359999999999</c:v>
                </c:pt>
                <c:pt idx="15388">
                  <c:v>3.5166499999999998</c:v>
                </c:pt>
                <c:pt idx="15389">
                  <c:v>3.5203630000000001</c:v>
                </c:pt>
                <c:pt idx="15390">
                  <c:v>3.512524</c:v>
                </c:pt>
                <c:pt idx="15391">
                  <c:v>3.5226310000000001</c:v>
                </c:pt>
                <c:pt idx="15392">
                  <c:v>3.5275829999999999</c:v>
                </c:pt>
                <c:pt idx="15393">
                  <c:v>3.5138400000000001</c:v>
                </c:pt>
                <c:pt idx="15394">
                  <c:v>3.5201280000000001</c:v>
                </c:pt>
                <c:pt idx="15395">
                  <c:v>3.5266199999999999</c:v>
                </c:pt>
                <c:pt idx="15396">
                  <c:v>3.5164749999999998</c:v>
                </c:pt>
                <c:pt idx="15397">
                  <c:v>3.5238849999999999</c:v>
                </c:pt>
                <c:pt idx="15398">
                  <c:v>3.5273439999999998</c:v>
                </c:pt>
                <c:pt idx="15399">
                  <c:v>3.5169519999999999</c:v>
                </c:pt>
                <c:pt idx="15400">
                  <c:v>3.5252949999999998</c:v>
                </c:pt>
                <c:pt idx="15401">
                  <c:v>3.527552</c:v>
                </c:pt>
                <c:pt idx="15402">
                  <c:v>3.5084629999999999</c:v>
                </c:pt>
                <c:pt idx="15403">
                  <c:v>3.5085609999999998</c:v>
                </c:pt>
                <c:pt idx="15404">
                  <c:v>3.5228730000000001</c:v>
                </c:pt>
                <c:pt idx="15405">
                  <c:v>3.5136419999999999</c:v>
                </c:pt>
                <c:pt idx="15406">
                  <c:v>3.5114000000000001</c:v>
                </c:pt>
                <c:pt idx="15407">
                  <c:v>3.530081</c:v>
                </c:pt>
                <c:pt idx="15408">
                  <c:v>3.5203479999999998</c:v>
                </c:pt>
                <c:pt idx="15409">
                  <c:v>3.5114640000000001</c:v>
                </c:pt>
                <c:pt idx="15410">
                  <c:v>3.5271599999999999</c:v>
                </c:pt>
                <c:pt idx="15411">
                  <c:v>3.5222820000000001</c:v>
                </c:pt>
                <c:pt idx="15412">
                  <c:v>3.513404</c:v>
                </c:pt>
                <c:pt idx="15413">
                  <c:v>3.5233819999999998</c:v>
                </c:pt>
                <c:pt idx="15414">
                  <c:v>3.5251869999999998</c:v>
                </c:pt>
                <c:pt idx="15415">
                  <c:v>3.5174219999999998</c:v>
                </c:pt>
                <c:pt idx="15416">
                  <c:v>3.5218449999999999</c:v>
                </c:pt>
                <c:pt idx="15417">
                  <c:v>3.5246270000000002</c:v>
                </c:pt>
                <c:pt idx="15418">
                  <c:v>3.5167380000000001</c:v>
                </c:pt>
                <c:pt idx="15419">
                  <c:v>3.523981</c:v>
                </c:pt>
                <c:pt idx="15420">
                  <c:v>3.5302169999999999</c:v>
                </c:pt>
                <c:pt idx="15421">
                  <c:v>3.52881</c:v>
                </c:pt>
                <c:pt idx="15422">
                  <c:v>3.5333990000000002</c:v>
                </c:pt>
                <c:pt idx="15423">
                  <c:v>3.5236649999999998</c:v>
                </c:pt>
                <c:pt idx="15424">
                  <c:v>3.5107159999999999</c:v>
                </c:pt>
                <c:pt idx="15425">
                  <c:v>3.5216639999999999</c:v>
                </c:pt>
                <c:pt idx="15426">
                  <c:v>3.530456</c:v>
                </c:pt>
                <c:pt idx="15427">
                  <c:v>3.5152619999999999</c:v>
                </c:pt>
                <c:pt idx="15428">
                  <c:v>3.510958</c:v>
                </c:pt>
                <c:pt idx="15429">
                  <c:v>3.5241880000000001</c:v>
                </c:pt>
                <c:pt idx="15430">
                  <c:v>3.5278179999999999</c:v>
                </c:pt>
                <c:pt idx="15431">
                  <c:v>3.5297019999999999</c:v>
                </c:pt>
                <c:pt idx="15432">
                  <c:v>3.5305010000000001</c:v>
                </c:pt>
                <c:pt idx="15433">
                  <c:v>3.5282779999999998</c:v>
                </c:pt>
                <c:pt idx="15434">
                  <c:v>3.5303640000000001</c:v>
                </c:pt>
                <c:pt idx="15435">
                  <c:v>3.5293350000000001</c:v>
                </c:pt>
                <c:pt idx="15436">
                  <c:v>3.531174</c:v>
                </c:pt>
                <c:pt idx="15437">
                  <c:v>3.530249</c:v>
                </c:pt>
                <c:pt idx="15438">
                  <c:v>3.5258630000000002</c:v>
                </c:pt>
                <c:pt idx="15439">
                  <c:v>3.5227529999999998</c:v>
                </c:pt>
                <c:pt idx="15440">
                  <c:v>3.5224169999999999</c:v>
                </c:pt>
                <c:pt idx="15441">
                  <c:v>3.5307909999999998</c:v>
                </c:pt>
                <c:pt idx="15442">
                  <c:v>3.5300379999999998</c:v>
                </c:pt>
                <c:pt idx="15443">
                  <c:v>3.5253389999999998</c:v>
                </c:pt>
                <c:pt idx="15444">
                  <c:v>3.5291060000000001</c:v>
                </c:pt>
                <c:pt idx="15445">
                  <c:v>3.5311309999999998</c:v>
                </c:pt>
                <c:pt idx="15446">
                  <c:v>3.5293589999999999</c:v>
                </c:pt>
                <c:pt idx="15447">
                  <c:v>3.5294500000000002</c:v>
                </c:pt>
                <c:pt idx="15448">
                  <c:v>3.5306639999999998</c:v>
                </c:pt>
                <c:pt idx="15449">
                  <c:v>3.521061</c:v>
                </c:pt>
                <c:pt idx="15450">
                  <c:v>3.5220729999999998</c:v>
                </c:pt>
                <c:pt idx="15451">
                  <c:v>3.53207</c:v>
                </c:pt>
                <c:pt idx="15452">
                  <c:v>3.5246379999999999</c:v>
                </c:pt>
                <c:pt idx="15453">
                  <c:v>3.5252620000000001</c:v>
                </c:pt>
                <c:pt idx="15454">
                  <c:v>3.533458</c:v>
                </c:pt>
                <c:pt idx="15455">
                  <c:v>3.5249060000000001</c:v>
                </c:pt>
                <c:pt idx="15456">
                  <c:v>3.5187140000000001</c:v>
                </c:pt>
                <c:pt idx="15457">
                  <c:v>3.524467</c:v>
                </c:pt>
                <c:pt idx="15458">
                  <c:v>3.5217200000000002</c:v>
                </c:pt>
                <c:pt idx="15459">
                  <c:v>3.5199029999999998</c:v>
                </c:pt>
                <c:pt idx="15460">
                  <c:v>3.5376319999999999</c:v>
                </c:pt>
                <c:pt idx="15461">
                  <c:v>3.5393379999999999</c:v>
                </c:pt>
                <c:pt idx="15462">
                  <c:v>3.5283030000000002</c:v>
                </c:pt>
                <c:pt idx="15463">
                  <c:v>3.5393430000000001</c:v>
                </c:pt>
                <c:pt idx="15464">
                  <c:v>3.538662</c:v>
                </c:pt>
                <c:pt idx="15465">
                  <c:v>3.5256949999999998</c:v>
                </c:pt>
                <c:pt idx="15466">
                  <c:v>3.52678</c:v>
                </c:pt>
                <c:pt idx="15467">
                  <c:v>3.528702</c:v>
                </c:pt>
                <c:pt idx="15468">
                  <c:v>3.5262289999999998</c:v>
                </c:pt>
                <c:pt idx="15469">
                  <c:v>3.528505</c:v>
                </c:pt>
                <c:pt idx="15470">
                  <c:v>3.5335809999999999</c:v>
                </c:pt>
                <c:pt idx="15471">
                  <c:v>3.5294789999999998</c:v>
                </c:pt>
                <c:pt idx="15472">
                  <c:v>3.5259119999999999</c:v>
                </c:pt>
                <c:pt idx="15473">
                  <c:v>3.533239</c:v>
                </c:pt>
                <c:pt idx="15474">
                  <c:v>3.5308809999999999</c:v>
                </c:pt>
                <c:pt idx="15475">
                  <c:v>3.5251700000000001</c:v>
                </c:pt>
                <c:pt idx="15476">
                  <c:v>3.5326219999999999</c:v>
                </c:pt>
                <c:pt idx="15477">
                  <c:v>3.5376460000000001</c:v>
                </c:pt>
                <c:pt idx="15478">
                  <c:v>3.5270640000000002</c:v>
                </c:pt>
                <c:pt idx="15479">
                  <c:v>3.5241380000000002</c:v>
                </c:pt>
                <c:pt idx="15480">
                  <c:v>3.5337960000000002</c:v>
                </c:pt>
                <c:pt idx="15481">
                  <c:v>3.5359210000000001</c:v>
                </c:pt>
                <c:pt idx="15482">
                  <c:v>3.5364589999999998</c:v>
                </c:pt>
                <c:pt idx="15483">
                  <c:v>3.5378020000000001</c:v>
                </c:pt>
                <c:pt idx="15484">
                  <c:v>3.5373570000000001</c:v>
                </c:pt>
                <c:pt idx="15485">
                  <c:v>3.541439</c:v>
                </c:pt>
                <c:pt idx="15486">
                  <c:v>3.5338720000000001</c:v>
                </c:pt>
                <c:pt idx="15487">
                  <c:v>3.5271650000000001</c:v>
                </c:pt>
                <c:pt idx="15488">
                  <c:v>3.5363440000000002</c:v>
                </c:pt>
                <c:pt idx="15489">
                  <c:v>3.53471</c:v>
                </c:pt>
                <c:pt idx="15490">
                  <c:v>3.5227469999999999</c:v>
                </c:pt>
                <c:pt idx="15491">
                  <c:v>3.523711</c:v>
                </c:pt>
                <c:pt idx="15492">
                  <c:v>3.5359699999999998</c:v>
                </c:pt>
                <c:pt idx="15493">
                  <c:v>3.5402960000000001</c:v>
                </c:pt>
                <c:pt idx="15494">
                  <c:v>3.5374819999999998</c:v>
                </c:pt>
                <c:pt idx="15495">
                  <c:v>3.5355370000000002</c:v>
                </c:pt>
                <c:pt idx="15496">
                  <c:v>3.5333239999999999</c:v>
                </c:pt>
                <c:pt idx="15497">
                  <c:v>3.5402279999999999</c:v>
                </c:pt>
                <c:pt idx="15498">
                  <c:v>3.543434</c:v>
                </c:pt>
                <c:pt idx="15499">
                  <c:v>3.5309889999999999</c:v>
                </c:pt>
                <c:pt idx="15500">
                  <c:v>3.5244119999999999</c:v>
                </c:pt>
                <c:pt idx="15501">
                  <c:v>3.5350969999999999</c:v>
                </c:pt>
                <c:pt idx="15502">
                  <c:v>3.5439080000000001</c:v>
                </c:pt>
                <c:pt idx="15503">
                  <c:v>3.53714</c:v>
                </c:pt>
                <c:pt idx="15504">
                  <c:v>3.538599</c:v>
                </c:pt>
                <c:pt idx="15505">
                  <c:v>3.5464190000000002</c:v>
                </c:pt>
                <c:pt idx="15506">
                  <c:v>3.5378919999999998</c:v>
                </c:pt>
                <c:pt idx="15507">
                  <c:v>3.5379200000000002</c:v>
                </c:pt>
                <c:pt idx="15508">
                  <c:v>3.5501119999999999</c:v>
                </c:pt>
                <c:pt idx="15509">
                  <c:v>3.5445139999999999</c:v>
                </c:pt>
                <c:pt idx="15510">
                  <c:v>3.5332819999999998</c:v>
                </c:pt>
                <c:pt idx="15511">
                  <c:v>3.5326019999999998</c:v>
                </c:pt>
                <c:pt idx="15512">
                  <c:v>3.5253060000000001</c:v>
                </c:pt>
                <c:pt idx="15513">
                  <c:v>3.5217900000000002</c:v>
                </c:pt>
                <c:pt idx="15514">
                  <c:v>3.5358559999999999</c:v>
                </c:pt>
                <c:pt idx="15515">
                  <c:v>3.5396519999999998</c:v>
                </c:pt>
                <c:pt idx="15516">
                  <c:v>3.5330219999999999</c:v>
                </c:pt>
                <c:pt idx="15517">
                  <c:v>3.5395189999999999</c:v>
                </c:pt>
                <c:pt idx="15518">
                  <c:v>3.5445039999999999</c:v>
                </c:pt>
                <c:pt idx="15519">
                  <c:v>3.547787</c:v>
                </c:pt>
                <c:pt idx="15520">
                  <c:v>3.5530659999999998</c:v>
                </c:pt>
                <c:pt idx="15521">
                  <c:v>3.5447449999999998</c:v>
                </c:pt>
                <c:pt idx="15522">
                  <c:v>3.5350389999999998</c:v>
                </c:pt>
                <c:pt idx="15523">
                  <c:v>3.5412720000000002</c:v>
                </c:pt>
                <c:pt idx="15524">
                  <c:v>3.546262</c:v>
                </c:pt>
                <c:pt idx="15525">
                  <c:v>3.5375589999999999</c:v>
                </c:pt>
                <c:pt idx="15526">
                  <c:v>3.5395629999999998</c:v>
                </c:pt>
                <c:pt idx="15527">
                  <c:v>3.5467149999999998</c:v>
                </c:pt>
                <c:pt idx="15528">
                  <c:v>3.5386350000000002</c:v>
                </c:pt>
                <c:pt idx="15529">
                  <c:v>3.5359790000000002</c:v>
                </c:pt>
                <c:pt idx="15530">
                  <c:v>3.5413999999999999</c:v>
                </c:pt>
                <c:pt idx="15531">
                  <c:v>3.5405579999999999</c:v>
                </c:pt>
                <c:pt idx="15532">
                  <c:v>3.538592</c:v>
                </c:pt>
                <c:pt idx="15533">
                  <c:v>3.5443150000000001</c:v>
                </c:pt>
                <c:pt idx="15534">
                  <c:v>3.5452029999999999</c:v>
                </c:pt>
                <c:pt idx="15535">
                  <c:v>3.5382150000000001</c:v>
                </c:pt>
                <c:pt idx="15536">
                  <c:v>3.5414270000000001</c:v>
                </c:pt>
                <c:pt idx="15537">
                  <c:v>3.5379260000000001</c:v>
                </c:pt>
                <c:pt idx="15538">
                  <c:v>3.53349</c:v>
                </c:pt>
                <c:pt idx="15539">
                  <c:v>3.5388269999999999</c:v>
                </c:pt>
                <c:pt idx="15540">
                  <c:v>3.5379019999999999</c:v>
                </c:pt>
                <c:pt idx="15541">
                  <c:v>3.5436450000000002</c:v>
                </c:pt>
                <c:pt idx="15542">
                  <c:v>3.549426</c:v>
                </c:pt>
                <c:pt idx="15543">
                  <c:v>3.5469089999999999</c:v>
                </c:pt>
                <c:pt idx="15544">
                  <c:v>3.5534970000000001</c:v>
                </c:pt>
                <c:pt idx="15545">
                  <c:v>3.5593949999999999</c:v>
                </c:pt>
                <c:pt idx="15546">
                  <c:v>3.5477280000000002</c:v>
                </c:pt>
                <c:pt idx="15547">
                  <c:v>3.537566</c:v>
                </c:pt>
                <c:pt idx="15548">
                  <c:v>3.5484779999999998</c:v>
                </c:pt>
                <c:pt idx="15549">
                  <c:v>3.5476890000000001</c:v>
                </c:pt>
                <c:pt idx="15550">
                  <c:v>3.5280969999999998</c:v>
                </c:pt>
                <c:pt idx="15551">
                  <c:v>3.531612</c:v>
                </c:pt>
                <c:pt idx="15552">
                  <c:v>3.5433680000000001</c:v>
                </c:pt>
                <c:pt idx="15553">
                  <c:v>3.5432329999999999</c:v>
                </c:pt>
                <c:pt idx="15554">
                  <c:v>3.5458620000000001</c:v>
                </c:pt>
                <c:pt idx="15555">
                  <c:v>3.5479699999999998</c:v>
                </c:pt>
                <c:pt idx="15556">
                  <c:v>3.542287</c:v>
                </c:pt>
                <c:pt idx="15557">
                  <c:v>3.5435099999999999</c:v>
                </c:pt>
                <c:pt idx="15558">
                  <c:v>3.5505439999999999</c:v>
                </c:pt>
                <c:pt idx="15559">
                  <c:v>3.5409039999999998</c:v>
                </c:pt>
                <c:pt idx="15560">
                  <c:v>3.531685</c:v>
                </c:pt>
                <c:pt idx="15561">
                  <c:v>3.5416059999999998</c:v>
                </c:pt>
                <c:pt idx="15562">
                  <c:v>3.5517120000000002</c:v>
                </c:pt>
                <c:pt idx="15563">
                  <c:v>3.5533990000000002</c:v>
                </c:pt>
                <c:pt idx="15564">
                  <c:v>3.5561940000000001</c:v>
                </c:pt>
                <c:pt idx="15565">
                  <c:v>3.5579890000000001</c:v>
                </c:pt>
                <c:pt idx="15566">
                  <c:v>3.5456180000000002</c:v>
                </c:pt>
                <c:pt idx="15567">
                  <c:v>3.544076</c:v>
                </c:pt>
                <c:pt idx="15568">
                  <c:v>3.5527310000000001</c:v>
                </c:pt>
                <c:pt idx="15569">
                  <c:v>3.5441050000000001</c:v>
                </c:pt>
                <c:pt idx="15570">
                  <c:v>3.5464310000000001</c:v>
                </c:pt>
                <c:pt idx="15571">
                  <c:v>3.5582699999999998</c:v>
                </c:pt>
                <c:pt idx="15572">
                  <c:v>3.552562</c:v>
                </c:pt>
                <c:pt idx="15573">
                  <c:v>3.5481989999999999</c:v>
                </c:pt>
                <c:pt idx="15574">
                  <c:v>3.5507620000000002</c:v>
                </c:pt>
                <c:pt idx="15575">
                  <c:v>3.5459049999999999</c:v>
                </c:pt>
                <c:pt idx="15576">
                  <c:v>3.5417670000000001</c:v>
                </c:pt>
                <c:pt idx="15577">
                  <c:v>3.55105</c:v>
                </c:pt>
                <c:pt idx="15578">
                  <c:v>3.5494940000000001</c:v>
                </c:pt>
                <c:pt idx="15579">
                  <c:v>3.538818</c:v>
                </c:pt>
                <c:pt idx="15580">
                  <c:v>3.5502729999999998</c:v>
                </c:pt>
                <c:pt idx="15581">
                  <c:v>3.5539969999999999</c:v>
                </c:pt>
                <c:pt idx="15582">
                  <c:v>3.5441039999999999</c:v>
                </c:pt>
                <c:pt idx="15583">
                  <c:v>3.5487479999999998</c:v>
                </c:pt>
                <c:pt idx="15584">
                  <c:v>3.5475159999999999</c:v>
                </c:pt>
                <c:pt idx="15585">
                  <c:v>3.5368919999999999</c:v>
                </c:pt>
                <c:pt idx="15586">
                  <c:v>3.5426060000000001</c:v>
                </c:pt>
                <c:pt idx="15587">
                  <c:v>3.5544150000000001</c:v>
                </c:pt>
                <c:pt idx="15588">
                  <c:v>3.5520230000000002</c:v>
                </c:pt>
                <c:pt idx="15589">
                  <c:v>3.5486689999999999</c:v>
                </c:pt>
                <c:pt idx="15590">
                  <c:v>3.5527470000000001</c:v>
                </c:pt>
                <c:pt idx="15591">
                  <c:v>3.5521039999999999</c:v>
                </c:pt>
                <c:pt idx="15592">
                  <c:v>3.5560489999999998</c:v>
                </c:pt>
                <c:pt idx="15593">
                  <c:v>3.5571419999999998</c:v>
                </c:pt>
                <c:pt idx="15594">
                  <c:v>3.5471159999999999</c:v>
                </c:pt>
                <c:pt idx="15595">
                  <c:v>3.550522</c:v>
                </c:pt>
                <c:pt idx="15596">
                  <c:v>3.5595059999999998</c:v>
                </c:pt>
                <c:pt idx="15597">
                  <c:v>3.5554749999999999</c:v>
                </c:pt>
                <c:pt idx="15598">
                  <c:v>3.5493000000000001</c:v>
                </c:pt>
                <c:pt idx="15599">
                  <c:v>3.5532349999999999</c:v>
                </c:pt>
                <c:pt idx="15600">
                  <c:v>3.5543830000000001</c:v>
                </c:pt>
                <c:pt idx="15601">
                  <c:v>3.5507040000000001</c:v>
                </c:pt>
                <c:pt idx="15602">
                  <c:v>3.5614840000000001</c:v>
                </c:pt>
                <c:pt idx="15603">
                  <c:v>3.5572879999999998</c:v>
                </c:pt>
                <c:pt idx="15604">
                  <c:v>3.5454889999999999</c:v>
                </c:pt>
                <c:pt idx="15605">
                  <c:v>3.5569730000000002</c:v>
                </c:pt>
                <c:pt idx="15606">
                  <c:v>3.5586829999999998</c:v>
                </c:pt>
                <c:pt idx="15607">
                  <c:v>3.551374</c:v>
                </c:pt>
                <c:pt idx="15608">
                  <c:v>3.560622</c:v>
                </c:pt>
                <c:pt idx="15609">
                  <c:v>3.5585100000000001</c:v>
                </c:pt>
                <c:pt idx="15610">
                  <c:v>3.5400830000000001</c:v>
                </c:pt>
                <c:pt idx="15611">
                  <c:v>3.543015</c:v>
                </c:pt>
                <c:pt idx="15612">
                  <c:v>3.5528490000000001</c:v>
                </c:pt>
                <c:pt idx="15613">
                  <c:v>3.5531630000000001</c:v>
                </c:pt>
                <c:pt idx="15614">
                  <c:v>3.5654140000000001</c:v>
                </c:pt>
                <c:pt idx="15615">
                  <c:v>3.5646149999999999</c:v>
                </c:pt>
                <c:pt idx="15616">
                  <c:v>3.548638</c:v>
                </c:pt>
                <c:pt idx="15617">
                  <c:v>3.554144</c:v>
                </c:pt>
                <c:pt idx="15618">
                  <c:v>3.5611630000000001</c:v>
                </c:pt>
                <c:pt idx="15619">
                  <c:v>3.5588829999999998</c:v>
                </c:pt>
                <c:pt idx="15620">
                  <c:v>3.5628489999999999</c:v>
                </c:pt>
                <c:pt idx="15621">
                  <c:v>3.568025</c:v>
                </c:pt>
                <c:pt idx="15622">
                  <c:v>3.5544199999999999</c:v>
                </c:pt>
                <c:pt idx="15623">
                  <c:v>3.5375399999999999</c:v>
                </c:pt>
                <c:pt idx="15624">
                  <c:v>3.5473919999999999</c:v>
                </c:pt>
                <c:pt idx="15625">
                  <c:v>3.5546509999999998</c:v>
                </c:pt>
                <c:pt idx="15626">
                  <c:v>3.5534210000000002</c:v>
                </c:pt>
                <c:pt idx="15627">
                  <c:v>3.5561929999999999</c:v>
                </c:pt>
                <c:pt idx="15628">
                  <c:v>3.5546690000000001</c:v>
                </c:pt>
                <c:pt idx="15629">
                  <c:v>3.5610050000000002</c:v>
                </c:pt>
                <c:pt idx="15630">
                  <c:v>3.5634229999999998</c:v>
                </c:pt>
                <c:pt idx="15631">
                  <c:v>3.5566990000000001</c:v>
                </c:pt>
                <c:pt idx="15632">
                  <c:v>3.5561219999999998</c:v>
                </c:pt>
                <c:pt idx="15633">
                  <c:v>3.5601919999999998</c:v>
                </c:pt>
                <c:pt idx="15634">
                  <c:v>3.555936</c:v>
                </c:pt>
                <c:pt idx="15635">
                  <c:v>3.546843</c:v>
                </c:pt>
                <c:pt idx="15636">
                  <c:v>3.5580340000000001</c:v>
                </c:pt>
                <c:pt idx="15637">
                  <c:v>3.5660690000000002</c:v>
                </c:pt>
                <c:pt idx="15638">
                  <c:v>3.5561539999999998</c:v>
                </c:pt>
                <c:pt idx="15639">
                  <c:v>3.5613990000000002</c:v>
                </c:pt>
                <c:pt idx="15640">
                  <c:v>3.5680689999999999</c:v>
                </c:pt>
                <c:pt idx="15641">
                  <c:v>3.5633689999999998</c:v>
                </c:pt>
                <c:pt idx="15642">
                  <c:v>3.5642719999999999</c:v>
                </c:pt>
                <c:pt idx="15643">
                  <c:v>3.568972</c:v>
                </c:pt>
                <c:pt idx="15644">
                  <c:v>3.5567120000000001</c:v>
                </c:pt>
                <c:pt idx="15645">
                  <c:v>3.5489250000000001</c:v>
                </c:pt>
                <c:pt idx="15646">
                  <c:v>3.5628329999999999</c:v>
                </c:pt>
                <c:pt idx="15647">
                  <c:v>3.557607</c:v>
                </c:pt>
                <c:pt idx="15648">
                  <c:v>3.5500720000000001</c:v>
                </c:pt>
                <c:pt idx="15649">
                  <c:v>3.561156</c:v>
                </c:pt>
                <c:pt idx="15650">
                  <c:v>3.5619999999999998</c:v>
                </c:pt>
                <c:pt idx="15651">
                  <c:v>3.564111</c:v>
                </c:pt>
                <c:pt idx="15652">
                  <c:v>3.5748160000000002</c:v>
                </c:pt>
                <c:pt idx="15653">
                  <c:v>3.5700460000000001</c:v>
                </c:pt>
                <c:pt idx="15654">
                  <c:v>3.5583999999999998</c:v>
                </c:pt>
                <c:pt idx="15655">
                  <c:v>3.5601080000000001</c:v>
                </c:pt>
                <c:pt idx="15656">
                  <c:v>3.558891</c:v>
                </c:pt>
                <c:pt idx="15657">
                  <c:v>3.5557059999999998</c:v>
                </c:pt>
                <c:pt idx="15658">
                  <c:v>3.566478</c:v>
                </c:pt>
                <c:pt idx="15659">
                  <c:v>3.5645630000000001</c:v>
                </c:pt>
                <c:pt idx="15660">
                  <c:v>3.5534680000000001</c:v>
                </c:pt>
                <c:pt idx="15661">
                  <c:v>3.5621459999999998</c:v>
                </c:pt>
                <c:pt idx="15662">
                  <c:v>3.566703</c:v>
                </c:pt>
                <c:pt idx="15663">
                  <c:v>3.5618270000000001</c:v>
                </c:pt>
                <c:pt idx="15664">
                  <c:v>3.5691030000000001</c:v>
                </c:pt>
                <c:pt idx="15665">
                  <c:v>3.578398</c:v>
                </c:pt>
                <c:pt idx="15666">
                  <c:v>3.5697860000000001</c:v>
                </c:pt>
                <c:pt idx="15667">
                  <c:v>3.5642100000000001</c:v>
                </c:pt>
                <c:pt idx="15668">
                  <c:v>3.5695109999999999</c:v>
                </c:pt>
                <c:pt idx="15669">
                  <c:v>3.5609350000000002</c:v>
                </c:pt>
                <c:pt idx="15670">
                  <c:v>3.5617930000000002</c:v>
                </c:pt>
                <c:pt idx="15671">
                  <c:v>3.5640649999999998</c:v>
                </c:pt>
                <c:pt idx="15672">
                  <c:v>3.5512030000000001</c:v>
                </c:pt>
                <c:pt idx="15673">
                  <c:v>3.562799</c:v>
                </c:pt>
                <c:pt idx="15674">
                  <c:v>3.5792079999999999</c:v>
                </c:pt>
                <c:pt idx="15675">
                  <c:v>3.5675119999999998</c:v>
                </c:pt>
                <c:pt idx="15676">
                  <c:v>3.557423</c:v>
                </c:pt>
                <c:pt idx="15677">
                  <c:v>3.5645210000000001</c:v>
                </c:pt>
                <c:pt idx="15678">
                  <c:v>3.567526</c:v>
                </c:pt>
                <c:pt idx="15679">
                  <c:v>3.5662180000000001</c:v>
                </c:pt>
                <c:pt idx="15680">
                  <c:v>3.568273</c:v>
                </c:pt>
                <c:pt idx="15681">
                  <c:v>3.5614159999999999</c:v>
                </c:pt>
                <c:pt idx="15682">
                  <c:v>3.5582820000000002</c:v>
                </c:pt>
                <c:pt idx="15683">
                  <c:v>3.564724</c:v>
                </c:pt>
                <c:pt idx="15684">
                  <c:v>3.5630959999999998</c:v>
                </c:pt>
                <c:pt idx="15685">
                  <c:v>3.5659420000000002</c:v>
                </c:pt>
                <c:pt idx="15686">
                  <c:v>3.5672229999999998</c:v>
                </c:pt>
                <c:pt idx="15687">
                  <c:v>3.5617619999999999</c:v>
                </c:pt>
                <c:pt idx="15688">
                  <c:v>3.5598010000000002</c:v>
                </c:pt>
                <c:pt idx="15689">
                  <c:v>3.5661139999999998</c:v>
                </c:pt>
                <c:pt idx="15690">
                  <c:v>3.5749740000000001</c:v>
                </c:pt>
                <c:pt idx="15691">
                  <c:v>3.57586</c:v>
                </c:pt>
                <c:pt idx="15692">
                  <c:v>3.5818059999999998</c:v>
                </c:pt>
                <c:pt idx="15693">
                  <c:v>3.5782929999999999</c:v>
                </c:pt>
                <c:pt idx="15694">
                  <c:v>3.561569</c:v>
                </c:pt>
                <c:pt idx="15695">
                  <c:v>3.563787</c:v>
                </c:pt>
                <c:pt idx="15696">
                  <c:v>3.5708299999999999</c:v>
                </c:pt>
                <c:pt idx="15697">
                  <c:v>3.5623689999999999</c:v>
                </c:pt>
                <c:pt idx="15698">
                  <c:v>3.5624129999999998</c:v>
                </c:pt>
                <c:pt idx="15699">
                  <c:v>3.574805</c:v>
                </c:pt>
                <c:pt idx="15700">
                  <c:v>3.5710609999999998</c:v>
                </c:pt>
                <c:pt idx="15701">
                  <c:v>3.5623459999999998</c:v>
                </c:pt>
                <c:pt idx="15702">
                  <c:v>3.5722589999999999</c:v>
                </c:pt>
                <c:pt idx="15703">
                  <c:v>3.5751719999999998</c:v>
                </c:pt>
                <c:pt idx="15704">
                  <c:v>3.568835</c:v>
                </c:pt>
                <c:pt idx="15705">
                  <c:v>3.5713750000000002</c:v>
                </c:pt>
                <c:pt idx="15706">
                  <c:v>3.5667369999999998</c:v>
                </c:pt>
                <c:pt idx="15707">
                  <c:v>3.56033</c:v>
                </c:pt>
                <c:pt idx="15708">
                  <c:v>3.5628449999999998</c:v>
                </c:pt>
                <c:pt idx="15709">
                  <c:v>3.566052</c:v>
                </c:pt>
                <c:pt idx="15710">
                  <c:v>3.569372</c:v>
                </c:pt>
                <c:pt idx="15711">
                  <c:v>3.5742769999999999</c:v>
                </c:pt>
                <c:pt idx="15712">
                  <c:v>3.5800010000000002</c:v>
                </c:pt>
                <c:pt idx="15713">
                  <c:v>3.5767630000000001</c:v>
                </c:pt>
                <c:pt idx="15714">
                  <c:v>3.5750280000000001</c:v>
                </c:pt>
                <c:pt idx="15715">
                  <c:v>3.5829499999999999</c:v>
                </c:pt>
                <c:pt idx="15716">
                  <c:v>3.5768270000000002</c:v>
                </c:pt>
                <c:pt idx="15717">
                  <c:v>3.5640649999999998</c:v>
                </c:pt>
                <c:pt idx="15718">
                  <c:v>3.5710760000000001</c:v>
                </c:pt>
                <c:pt idx="15719">
                  <c:v>3.577699</c:v>
                </c:pt>
                <c:pt idx="15720">
                  <c:v>3.5728049999999998</c:v>
                </c:pt>
                <c:pt idx="15721">
                  <c:v>3.5749</c:v>
                </c:pt>
                <c:pt idx="15722">
                  <c:v>3.5688089999999999</c:v>
                </c:pt>
                <c:pt idx="15723">
                  <c:v>3.5605570000000002</c:v>
                </c:pt>
                <c:pt idx="15724">
                  <c:v>3.5789140000000002</c:v>
                </c:pt>
                <c:pt idx="15725">
                  <c:v>3.581947</c:v>
                </c:pt>
                <c:pt idx="15726">
                  <c:v>3.5702470000000002</c:v>
                </c:pt>
                <c:pt idx="15727">
                  <c:v>3.5850749999999998</c:v>
                </c:pt>
                <c:pt idx="15728">
                  <c:v>3.5832760000000001</c:v>
                </c:pt>
                <c:pt idx="15729">
                  <c:v>3.5668440000000001</c:v>
                </c:pt>
                <c:pt idx="15730">
                  <c:v>3.576355</c:v>
                </c:pt>
                <c:pt idx="15731">
                  <c:v>3.574147</c:v>
                </c:pt>
                <c:pt idx="15732">
                  <c:v>3.5571120000000001</c:v>
                </c:pt>
                <c:pt idx="15733">
                  <c:v>3.5702470000000002</c:v>
                </c:pt>
                <c:pt idx="15734">
                  <c:v>3.584886</c:v>
                </c:pt>
                <c:pt idx="15735">
                  <c:v>3.5700639999999999</c:v>
                </c:pt>
                <c:pt idx="15736">
                  <c:v>3.5744060000000002</c:v>
                </c:pt>
                <c:pt idx="15737">
                  <c:v>3.5855830000000002</c:v>
                </c:pt>
                <c:pt idx="15738">
                  <c:v>3.5719460000000001</c:v>
                </c:pt>
                <c:pt idx="15739">
                  <c:v>3.5732020000000002</c:v>
                </c:pt>
                <c:pt idx="15740">
                  <c:v>3.5856509999999999</c:v>
                </c:pt>
                <c:pt idx="15741">
                  <c:v>3.5779930000000002</c:v>
                </c:pt>
                <c:pt idx="15742">
                  <c:v>3.5757140000000001</c:v>
                </c:pt>
                <c:pt idx="15743">
                  <c:v>3.5850819999999999</c:v>
                </c:pt>
                <c:pt idx="15744">
                  <c:v>3.5711629999999999</c:v>
                </c:pt>
                <c:pt idx="15745">
                  <c:v>3.5631149999999998</c:v>
                </c:pt>
                <c:pt idx="15746">
                  <c:v>3.584848</c:v>
                </c:pt>
                <c:pt idx="15747">
                  <c:v>3.577089</c:v>
                </c:pt>
                <c:pt idx="15748">
                  <c:v>3.5627179999999998</c:v>
                </c:pt>
                <c:pt idx="15749">
                  <c:v>3.5870850000000001</c:v>
                </c:pt>
                <c:pt idx="15750">
                  <c:v>3.5866449999999999</c:v>
                </c:pt>
                <c:pt idx="15751">
                  <c:v>3.5615420000000002</c:v>
                </c:pt>
                <c:pt idx="15752">
                  <c:v>3.5686369999999998</c:v>
                </c:pt>
                <c:pt idx="15753">
                  <c:v>3.581013</c:v>
                </c:pt>
                <c:pt idx="15754">
                  <c:v>3.57009</c:v>
                </c:pt>
                <c:pt idx="15755">
                  <c:v>3.5732020000000002</c:v>
                </c:pt>
                <c:pt idx="15756">
                  <c:v>3.5890399999999998</c:v>
                </c:pt>
                <c:pt idx="15757">
                  <c:v>3.5847319999999998</c:v>
                </c:pt>
                <c:pt idx="15758">
                  <c:v>3.5797720000000002</c:v>
                </c:pt>
                <c:pt idx="15759">
                  <c:v>3.5871189999999999</c:v>
                </c:pt>
                <c:pt idx="15760">
                  <c:v>3.5833590000000002</c:v>
                </c:pt>
                <c:pt idx="15761">
                  <c:v>3.5758320000000001</c:v>
                </c:pt>
                <c:pt idx="15762">
                  <c:v>3.5789939999999998</c:v>
                </c:pt>
                <c:pt idx="15763">
                  <c:v>3.5823830000000001</c:v>
                </c:pt>
                <c:pt idx="15764">
                  <c:v>3.5762529999999999</c:v>
                </c:pt>
                <c:pt idx="15765">
                  <c:v>3.5757949999999998</c:v>
                </c:pt>
                <c:pt idx="15766">
                  <c:v>3.5801460000000001</c:v>
                </c:pt>
                <c:pt idx="15767">
                  <c:v>3.5802749999999999</c:v>
                </c:pt>
                <c:pt idx="15768">
                  <c:v>3.588524</c:v>
                </c:pt>
                <c:pt idx="15769">
                  <c:v>3.5901130000000001</c:v>
                </c:pt>
                <c:pt idx="15770">
                  <c:v>3.5795949999999999</c:v>
                </c:pt>
                <c:pt idx="15771">
                  <c:v>3.5802239999999999</c:v>
                </c:pt>
                <c:pt idx="15772">
                  <c:v>3.5910319999999998</c:v>
                </c:pt>
                <c:pt idx="15773">
                  <c:v>3.5869409999999999</c:v>
                </c:pt>
                <c:pt idx="15774">
                  <c:v>3.5743399999999999</c:v>
                </c:pt>
                <c:pt idx="15775">
                  <c:v>3.5800339999999999</c:v>
                </c:pt>
                <c:pt idx="15776">
                  <c:v>3.5822340000000001</c:v>
                </c:pt>
                <c:pt idx="15777">
                  <c:v>3.5750280000000001</c:v>
                </c:pt>
                <c:pt idx="15778">
                  <c:v>3.5828329999999999</c:v>
                </c:pt>
                <c:pt idx="15779">
                  <c:v>3.5850209999999998</c:v>
                </c:pt>
                <c:pt idx="15780">
                  <c:v>3.5756429999999999</c:v>
                </c:pt>
                <c:pt idx="15781">
                  <c:v>3.5768230000000001</c:v>
                </c:pt>
                <c:pt idx="15782">
                  <c:v>3.5867439999999999</c:v>
                </c:pt>
                <c:pt idx="15783">
                  <c:v>3.586843</c:v>
                </c:pt>
                <c:pt idx="15784">
                  <c:v>3.579755</c:v>
                </c:pt>
                <c:pt idx="15785">
                  <c:v>3.5779649999999998</c:v>
                </c:pt>
                <c:pt idx="15786">
                  <c:v>3.576031</c:v>
                </c:pt>
                <c:pt idx="15787">
                  <c:v>3.584797</c:v>
                </c:pt>
                <c:pt idx="15788">
                  <c:v>3.592924</c:v>
                </c:pt>
                <c:pt idx="15789">
                  <c:v>3.5845760000000002</c:v>
                </c:pt>
                <c:pt idx="15790">
                  <c:v>3.5870899999999999</c:v>
                </c:pt>
                <c:pt idx="15791">
                  <c:v>3.5912799999999998</c:v>
                </c:pt>
                <c:pt idx="15792">
                  <c:v>3.5816460000000001</c:v>
                </c:pt>
                <c:pt idx="15793">
                  <c:v>3.5793849999999998</c:v>
                </c:pt>
                <c:pt idx="15794">
                  <c:v>3.5824259999999999</c:v>
                </c:pt>
                <c:pt idx="15795">
                  <c:v>3.5812979999999999</c:v>
                </c:pt>
                <c:pt idx="15796">
                  <c:v>3.586128</c:v>
                </c:pt>
                <c:pt idx="15797">
                  <c:v>3.5948570000000002</c:v>
                </c:pt>
                <c:pt idx="15798">
                  <c:v>3.5847190000000002</c:v>
                </c:pt>
                <c:pt idx="15799">
                  <c:v>3.5824639999999999</c:v>
                </c:pt>
                <c:pt idx="15800">
                  <c:v>3.5968049999999998</c:v>
                </c:pt>
                <c:pt idx="15801">
                  <c:v>3.5864910000000001</c:v>
                </c:pt>
                <c:pt idx="15802">
                  <c:v>3.5808040000000001</c:v>
                </c:pt>
                <c:pt idx="15803">
                  <c:v>3.5939559999999999</c:v>
                </c:pt>
                <c:pt idx="15804">
                  <c:v>3.5947969999999998</c:v>
                </c:pt>
                <c:pt idx="15805">
                  <c:v>3.5866760000000002</c:v>
                </c:pt>
                <c:pt idx="15806">
                  <c:v>3.5788700000000002</c:v>
                </c:pt>
                <c:pt idx="15807">
                  <c:v>3.583901</c:v>
                </c:pt>
                <c:pt idx="15808">
                  <c:v>3.5877680000000001</c:v>
                </c:pt>
                <c:pt idx="15809">
                  <c:v>3.5818620000000001</c:v>
                </c:pt>
                <c:pt idx="15810">
                  <c:v>3.5820599999999998</c:v>
                </c:pt>
                <c:pt idx="15811">
                  <c:v>3.5845020000000001</c:v>
                </c:pt>
                <c:pt idx="15812">
                  <c:v>3.5899860000000001</c:v>
                </c:pt>
                <c:pt idx="15813">
                  <c:v>3.591135</c:v>
                </c:pt>
                <c:pt idx="15814">
                  <c:v>3.5826030000000002</c:v>
                </c:pt>
                <c:pt idx="15815">
                  <c:v>3.5824039999999999</c:v>
                </c:pt>
                <c:pt idx="15816">
                  <c:v>3.5872470000000001</c:v>
                </c:pt>
                <c:pt idx="15817">
                  <c:v>3.5915249999999999</c:v>
                </c:pt>
                <c:pt idx="15818">
                  <c:v>3.5938089999999998</c:v>
                </c:pt>
                <c:pt idx="15819">
                  <c:v>3.5910769999999999</c:v>
                </c:pt>
                <c:pt idx="15820">
                  <c:v>3.588511</c:v>
                </c:pt>
                <c:pt idx="15821">
                  <c:v>3.5929380000000002</c:v>
                </c:pt>
                <c:pt idx="15822">
                  <c:v>3.5957560000000002</c:v>
                </c:pt>
                <c:pt idx="15823">
                  <c:v>3.5881810000000001</c:v>
                </c:pt>
                <c:pt idx="15824">
                  <c:v>3.592352</c:v>
                </c:pt>
                <c:pt idx="15825">
                  <c:v>3.609143</c:v>
                </c:pt>
                <c:pt idx="15826">
                  <c:v>3.599707</c:v>
                </c:pt>
                <c:pt idx="15827">
                  <c:v>3.5730749999999998</c:v>
                </c:pt>
                <c:pt idx="15828">
                  <c:v>3.5789460000000002</c:v>
                </c:pt>
                <c:pt idx="15829">
                  <c:v>3.600514</c:v>
                </c:pt>
                <c:pt idx="15830">
                  <c:v>3.5905960000000001</c:v>
                </c:pt>
                <c:pt idx="15831">
                  <c:v>3.5797850000000002</c:v>
                </c:pt>
                <c:pt idx="15832">
                  <c:v>3.5881479999999999</c:v>
                </c:pt>
                <c:pt idx="15833">
                  <c:v>3.5898659999999998</c:v>
                </c:pt>
                <c:pt idx="15834">
                  <c:v>3.5965549999999999</c:v>
                </c:pt>
                <c:pt idx="15835">
                  <c:v>3.6004689999999999</c:v>
                </c:pt>
                <c:pt idx="15836">
                  <c:v>3.591288</c:v>
                </c:pt>
                <c:pt idx="15837">
                  <c:v>3.5907390000000001</c:v>
                </c:pt>
                <c:pt idx="15838">
                  <c:v>3.5933700000000002</c:v>
                </c:pt>
                <c:pt idx="15839">
                  <c:v>3.5883500000000002</c:v>
                </c:pt>
                <c:pt idx="15840">
                  <c:v>3.5850939999999998</c:v>
                </c:pt>
                <c:pt idx="15841">
                  <c:v>3.5915400000000002</c:v>
                </c:pt>
                <c:pt idx="15842">
                  <c:v>3.5932759999999999</c:v>
                </c:pt>
                <c:pt idx="15843">
                  <c:v>3.5887169999999999</c:v>
                </c:pt>
                <c:pt idx="15844">
                  <c:v>3.5926239999999998</c:v>
                </c:pt>
                <c:pt idx="15845">
                  <c:v>3.598875</c:v>
                </c:pt>
                <c:pt idx="15846">
                  <c:v>3.5973099999999998</c:v>
                </c:pt>
                <c:pt idx="15847">
                  <c:v>3.5940729999999999</c:v>
                </c:pt>
                <c:pt idx="15848">
                  <c:v>3.594649</c:v>
                </c:pt>
                <c:pt idx="15849">
                  <c:v>3.597569</c:v>
                </c:pt>
                <c:pt idx="15850">
                  <c:v>3.6062340000000002</c:v>
                </c:pt>
                <c:pt idx="15851">
                  <c:v>3.6052230000000001</c:v>
                </c:pt>
                <c:pt idx="15852">
                  <c:v>3.5846809999999998</c:v>
                </c:pt>
                <c:pt idx="15853">
                  <c:v>3.5862059999999998</c:v>
                </c:pt>
                <c:pt idx="15854">
                  <c:v>3.6000030000000001</c:v>
                </c:pt>
                <c:pt idx="15855">
                  <c:v>3.5940880000000002</c:v>
                </c:pt>
                <c:pt idx="15856">
                  <c:v>3.59402</c:v>
                </c:pt>
                <c:pt idx="15857">
                  <c:v>3.601124</c:v>
                </c:pt>
                <c:pt idx="15858">
                  <c:v>3.5964130000000001</c:v>
                </c:pt>
                <c:pt idx="15859">
                  <c:v>3.590767</c:v>
                </c:pt>
                <c:pt idx="15860">
                  <c:v>3.5949719999999998</c:v>
                </c:pt>
                <c:pt idx="15861">
                  <c:v>3.595574</c:v>
                </c:pt>
                <c:pt idx="15862">
                  <c:v>3.5892170000000001</c:v>
                </c:pt>
                <c:pt idx="15863">
                  <c:v>3.5979969999999999</c:v>
                </c:pt>
                <c:pt idx="15864">
                  <c:v>3.601645</c:v>
                </c:pt>
                <c:pt idx="15865">
                  <c:v>3.5893169999999999</c:v>
                </c:pt>
                <c:pt idx="15866">
                  <c:v>3.5946609999999999</c:v>
                </c:pt>
                <c:pt idx="15867">
                  <c:v>3.606535</c:v>
                </c:pt>
                <c:pt idx="15868">
                  <c:v>3.599907</c:v>
                </c:pt>
                <c:pt idx="15869">
                  <c:v>3.5915270000000001</c:v>
                </c:pt>
                <c:pt idx="15870">
                  <c:v>3.5891989999999998</c:v>
                </c:pt>
                <c:pt idx="15871">
                  <c:v>3.5855049999999999</c:v>
                </c:pt>
                <c:pt idx="15872">
                  <c:v>3.5870139999999999</c:v>
                </c:pt>
                <c:pt idx="15873">
                  <c:v>3.5971760000000002</c:v>
                </c:pt>
                <c:pt idx="15874">
                  <c:v>3.602652</c:v>
                </c:pt>
                <c:pt idx="15875">
                  <c:v>3.6077219999999999</c:v>
                </c:pt>
                <c:pt idx="15876">
                  <c:v>3.6108790000000002</c:v>
                </c:pt>
                <c:pt idx="15877">
                  <c:v>3.6004969999999998</c:v>
                </c:pt>
                <c:pt idx="15878">
                  <c:v>3.6024180000000001</c:v>
                </c:pt>
                <c:pt idx="15879">
                  <c:v>3.612403</c:v>
                </c:pt>
                <c:pt idx="15880">
                  <c:v>3.603008</c:v>
                </c:pt>
                <c:pt idx="15881">
                  <c:v>3.594484</c:v>
                </c:pt>
                <c:pt idx="15882">
                  <c:v>3.6014469999999998</c:v>
                </c:pt>
                <c:pt idx="15883">
                  <c:v>3.6012960000000001</c:v>
                </c:pt>
                <c:pt idx="15884">
                  <c:v>3.5940020000000001</c:v>
                </c:pt>
                <c:pt idx="15885">
                  <c:v>3.6005479999999999</c:v>
                </c:pt>
                <c:pt idx="15886">
                  <c:v>3.599475</c:v>
                </c:pt>
                <c:pt idx="15887">
                  <c:v>3.5926230000000001</c:v>
                </c:pt>
                <c:pt idx="15888">
                  <c:v>3.6034579999999998</c:v>
                </c:pt>
                <c:pt idx="15889">
                  <c:v>3.6073149999999998</c:v>
                </c:pt>
                <c:pt idx="15890">
                  <c:v>3.597518</c:v>
                </c:pt>
                <c:pt idx="15891">
                  <c:v>3.5995240000000002</c:v>
                </c:pt>
                <c:pt idx="15892">
                  <c:v>3.6037189999999999</c:v>
                </c:pt>
                <c:pt idx="15893">
                  <c:v>3.5982669999999999</c:v>
                </c:pt>
                <c:pt idx="15894">
                  <c:v>3.5993580000000001</c:v>
                </c:pt>
                <c:pt idx="15895">
                  <c:v>3.6035729999999999</c:v>
                </c:pt>
                <c:pt idx="15896">
                  <c:v>3.5976279999999998</c:v>
                </c:pt>
                <c:pt idx="15897">
                  <c:v>3.602719</c:v>
                </c:pt>
                <c:pt idx="15898">
                  <c:v>3.608536</c:v>
                </c:pt>
                <c:pt idx="15899">
                  <c:v>3.599259</c:v>
                </c:pt>
                <c:pt idx="15900">
                  <c:v>3.6014080000000002</c:v>
                </c:pt>
                <c:pt idx="15901">
                  <c:v>3.6102590000000001</c:v>
                </c:pt>
                <c:pt idx="15902">
                  <c:v>3.6071409999999999</c:v>
                </c:pt>
                <c:pt idx="15903">
                  <c:v>3.6005560000000001</c:v>
                </c:pt>
                <c:pt idx="15904">
                  <c:v>3.5989339999999999</c:v>
                </c:pt>
                <c:pt idx="15905">
                  <c:v>3.589172</c:v>
                </c:pt>
                <c:pt idx="15906">
                  <c:v>3.5899619999999999</c:v>
                </c:pt>
                <c:pt idx="15907">
                  <c:v>3.6152860000000002</c:v>
                </c:pt>
                <c:pt idx="15908">
                  <c:v>3.6163210000000001</c:v>
                </c:pt>
                <c:pt idx="15909">
                  <c:v>3.6010819999999999</c:v>
                </c:pt>
                <c:pt idx="15910">
                  <c:v>3.604975</c:v>
                </c:pt>
                <c:pt idx="15911">
                  <c:v>3.6092949999999999</c:v>
                </c:pt>
                <c:pt idx="15912">
                  <c:v>3.6116380000000001</c:v>
                </c:pt>
                <c:pt idx="15913">
                  <c:v>3.6131340000000001</c:v>
                </c:pt>
                <c:pt idx="15914">
                  <c:v>3.607863</c:v>
                </c:pt>
                <c:pt idx="15915">
                  <c:v>3.6000589999999999</c:v>
                </c:pt>
                <c:pt idx="15916">
                  <c:v>3.602144</c:v>
                </c:pt>
                <c:pt idx="15917">
                  <c:v>3.607558</c:v>
                </c:pt>
                <c:pt idx="15918">
                  <c:v>3.5973009999999999</c:v>
                </c:pt>
                <c:pt idx="15919">
                  <c:v>3.6038899999999998</c:v>
                </c:pt>
                <c:pt idx="15920">
                  <c:v>3.6186210000000001</c:v>
                </c:pt>
                <c:pt idx="15921">
                  <c:v>3.6059420000000002</c:v>
                </c:pt>
                <c:pt idx="15922">
                  <c:v>3.6066850000000001</c:v>
                </c:pt>
                <c:pt idx="15923">
                  <c:v>3.620619</c:v>
                </c:pt>
                <c:pt idx="15924">
                  <c:v>3.608571</c:v>
                </c:pt>
                <c:pt idx="15925">
                  <c:v>3.597512</c:v>
                </c:pt>
                <c:pt idx="15926">
                  <c:v>3.608692</c:v>
                </c:pt>
                <c:pt idx="15927">
                  <c:v>3.6097199999999998</c:v>
                </c:pt>
                <c:pt idx="15928">
                  <c:v>3.595685</c:v>
                </c:pt>
                <c:pt idx="15929">
                  <c:v>3.600762</c:v>
                </c:pt>
                <c:pt idx="15930">
                  <c:v>3.606633</c:v>
                </c:pt>
                <c:pt idx="15931">
                  <c:v>3.5977169999999998</c:v>
                </c:pt>
                <c:pt idx="15932">
                  <c:v>3.6040139999999998</c:v>
                </c:pt>
                <c:pt idx="15933">
                  <c:v>3.612717</c:v>
                </c:pt>
                <c:pt idx="15934">
                  <c:v>3.6108060000000002</c:v>
                </c:pt>
                <c:pt idx="15935">
                  <c:v>3.610417</c:v>
                </c:pt>
                <c:pt idx="15936">
                  <c:v>3.6104970000000001</c:v>
                </c:pt>
                <c:pt idx="15937">
                  <c:v>3.6093169999999999</c:v>
                </c:pt>
                <c:pt idx="15938">
                  <c:v>3.6080580000000002</c:v>
                </c:pt>
                <c:pt idx="15939">
                  <c:v>3.6049790000000002</c:v>
                </c:pt>
                <c:pt idx="15940">
                  <c:v>3.5990410000000002</c:v>
                </c:pt>
                <c:pt idx="15941">
                  <c:v>3.6111740000000001</c:v>
                </c:pt>
                <c:pt idx="15942">
                  <c:v>3.624717</c:v>
                </c:pt>
                <c:pt idx="15943">
                  <c:v>3.616574</c:v>
                </c:pt>
                <c:pt idx="15944">
                  <c:v>3.6161300000000001</c:v>
                </c:pt>
                <c:pt idx="15945">
                  <c:v>3.6220110000000001</c:v>
                </c:pt>
                <c:pt idx="15946">
                  <c:v>3.615208</c:v>
                </c:pt>
                <c:pt idx="15947">
                  <c:v>3.607653</c:v>
                </c:pt>
                <c:pt idx="15948">
                  <c:v>3.6124610000000001</c:v>
                </c:pt>
                <c:pt idx="15949">
                  <c:v>3.607062</c:v>
                </c:pt>
                <c:pt idx="15950">
                  <c:v>3.5917819999999998</c:v>
                </c:pt>
                <c:pt idx="15951">
                  <c:v>3.6002010000000002</c:v>
                </c:pt>
                <c:pt idx="15952">
                  <c:v>3.6093709999999999</c:v>
                </c:pt>
                <c:pt idx="15953">
                  <c:v>3.6073339999999998</c:v>
                </c:pt>
                <c:pt idx="15954">
                  <c:v>3.6141179999999999</c:v>
                </c:pt>
                <c:pt idx="15955">
                  <c:v>3.6154549999999999</c:v>
                </c:pt>
                <c:pt idx="15956">
                  <c:v>3.6133350000000002</c:v>
                </c:pt>
                <c:pt idx="15957">
                  <c:v>3.6207410000000002</c:v>
                </c:pt>
                <c:pt idx="15958">
                  <c:v>3.6203280000000002</c:v>
                </c:pt>
                <c:pt idx="15959">
                  <c:v>3.610808</c:v>
                </c:pt>
                <c:pt idx="15960">
                  <c:v>3.6141649999999998</c:v>
                </c:pt>
                <c:pt idx="15961">
                  <c:v>3.616978</c:v>
                </c:pt>
                <c:pt idx="15962">
                  <c:v>3.6032440000000001</c:v>
                </c:pt>
                <c:pt idx="15963">
                  <c:v>3.6073029999999999</c:v>
                </c:pt>
                <c:pt idx="15964">
                  <c:v>3.6201880000000002</c:v>
                </c:pt>
                <c:pt idx="15965">
                  <c:v>3.6129099999999998</c:v>
                </c:pt>
                <c:pt idx="15966">
                  <c:v>3.6116220000000001</c:v>
                </c:pt>
                <c:pt idx="15967">
                  <c:v>3.6182409999999998</c:v>
                </c:pt>
                <c:pt idx="15968">
                  <c:v>3.6153960000000001</c:v>
                </c:pt>
                <c:pt idx="15969">
                  <c:v>3.6154760000000001</c:v>
                </c:pt>
                <c:pt idx="15970">
                  <c:v>3.6213199999999999</c:v>
                </c:pt>
                <c:pt idx="15971">
                  <c:v>3.6141670000000001</c:v>
                </c:pt>
                <c:pt idx="15972">
                  <c:v>3.604352</c:v>
                </c:pt>
                <c:pt idx="15973">
                  <c:v>3.6178520000000001</c:v>
                </c:pt>
                <c:pt idx="15974">
                  <c:v>3.614808</c:v>
                </c:pt>
                <c:pt idx="15975">
                  <c:v>3.5962529999999999</c:v>
                </c:pt>
                <c:pt idx="15976">
                  <c:v>3.6032860000000002</c:v>
                </c:pt>
                <c:pt idx="15977">
                  <c:v>3.6129500000000001</c:v>
                </c:pt>
                <c:pt idx="15978">
                  <c:v>3.6217489999999999</c:v>
                </c:pt>
                <c:pt idx="15979">
                  <c:v>3.628889</c:v>
                </c:pt>
                <c:pt idx="15980">
                  <c:v>3.618662</c:v>
                </c:pt>
                <c:pt idx="15981">
                  <c:v>3.6100859999999999</c:v>
                </c:pt>
                <c:pt idx="15982">
                  <c:v>3.6199180000000002</c:v>
                </c:pt>
                <c:pt idx="15983">
                  <c:v>3.629407</c:v>
                </c:pt>
                <c:pt idx="15984">
                  <c:v>3.6187499999999999</c:v>
                </c:pt>
                <c:pt idx="15985">
                  <c:v>3.6168390000000001</c:v>
                </c:pt>
                <c:pt idx="15986">
                  <c:v>3.6226690000000001</c:v>
                </c:pt>
                <c:pt idx="15987">
                  <c:v>3.6110639999999998</c:v>
                </c:pt>
                <c:pt idx="15988">
                  <c:v>3.6093099999999998</c:v>
                </c:pt>
                <c:pt idx="15989">
                  <c:v>3.6193080000000002</c:v>
                </c:pt>
                <c:pt idx="15990">
                  <c:v>3.6189279999999999</c:v>
                </c:pt>
                <c:pt idx="15991">
                  <c:v>3.6156860000000002</c:v>
                </c:pt>
                <c:pt idx="15992">
                  <c:v>3.6159690000000002</c:v>
                </c:pt>
                <c:pt idx="15993">
                  <c:v>3.614166</c:v>
                </c:pt>
                <c:pt idx="15994">
                  <c:v>3.6108660000000001</c:v>
                </c:pt>
                <c:pt idx="15995">
                  <c:v>3.6175679999999999</c:v>
                </c:pt>
                <c:pt idx="15996">
                  <c:v>3.6234380000000002</c:v>
                </c:pt>
                <c:pt idx="15997">
                  <c:v>3.619831</c:v>
                </c:pt>
                <c:pt idx="15998">
                  <c:v>3.6177570000000001</c:v>
                </c:pt>
                <c:pt idx="15999">
                  <c:v>3.6124019999999999</c:v>
                </c:pt>
                <c:pt idx="16000">
                  <c:v>3.6098129999999999</c:v>
                </c:pt>
                <c:pt idx="16001">
                  <c:v>3.6143480000000001</c:v>
                </c:pt>
                <c:pt idx="16002">
                  <c:v>3.6206140000000002</c:v>
                </c:pt>
                <c:pt idx="16003">
                  <c:v>3.6239170000000001</c:v>
                </c:pt>
                <c:pt idx="16004">
                  <c:v>3.624908</c:v>
                </c:pt>
                <c:pt idx="16005">
                  <c:v>3.6270539999999998</c:v>
                </c:pt>
                <c:pt idx="16006">
                  <c:v>3.618598</c:v>
                </c:pt>
                <c:pt idx="16007">
                  <c:v>3.6209030000000002</c:v>
                </c:pt>
                <c:pt idx="16008">
                  <c:v>3.63009</c:v>
                </c:pt>
                <c:pt idx="16009">
                  <c:v>3.6266880000000001</c:v>
                </c:pt>
                <c:pt idx="16010">
                  <c:v>3.62852</c:v>
                </c:pt>
                <c:pt idx="16011">
                  <c:v>3.6222430000000001</c:v>
                </c:pt>
                <c:pt idx="16012">
                  <c:v>3.6116860000000002</c:v>
                </c:pt>
                <c:pt idx="16013">
                  <c:v>3.62053</c:v>
                </c:pt>
                <c:pt idx="16014">
                  <c:v>3.6354039999999999</c:v>
                </c:pt>
                <c:pt idx="16015">
                  <c:v>3.6313490000000002</c:v>
                </c:pt>
                <c:pt idx="16016">
                  <c:v>3.6165820000000002</c:v>
                </c:pt>
                <c:pt idx="16017">
                  <c:v>3.6173790000000001</c:v>
                </c:pt>
                <c:pt idx="16018">
                  <c:v>3.618941</c:v>
                </c:pt>
                <c:pt idx="16019">
                  <c:v>3.6221130000000001</c:v>
                </c:pt>
                <c:pt idx="16020">
                  <c:v>3.6312350000000002</c:v>
                </c:pt>
                <c:pt idx="16021">
                  <c:v>3.621804</c:v>
                </c:pt>
                <c:pt idx="16022">
                  <c:v>3.61625</c:v>
                </c:pt>
                <c:pt idx="16023">
                  <c:v>3.6312000000000002</c:v>
                </c:pt>
                <c:pt idx="16024">
                  <c:v>3.6283210000000001</c:v>
                </c:pt>
                <c:pt idx="16025">
                  <c:v>3.6077499999999998</c:v>
                </c:pt>
                <c:pt idx="16026">
                  <c:v>3.611615</c:v>
                </c:pt>
                <c:pt idx="16027">
                  <c:v>3.6297540000000001</c:v>
                </c:pt>
                <c:pt idx="16028">
                  <c:v>3.6263359999999998</c:v>
                </c:pt>
                <c:pt idx="16029">
                  <c:v>3.6200559999999999</c:v>
                </c:pt>
                <c:pt idx="16030">
                  <c:v>3.6214219999999999</c:v>
                </c:pt>
                <c:pt idx="16031">
                  <c:v>3.6223489999999998</c:v>
                </c:pt>
                <c:pt idx="16032">
                  <c:v>3.6246860000000001</c:v>
                </c:pt>
                <c:pt idx="16033">
                  <c:v>3.622506</c:v>
                </c:pt>
                <c:pt idx="16034">
                  <c:v>3.6217350000000001</c:v>
                </c:pt>
                <c:pt idx="16035">
                  <c:v>3.6294249999999999</c:v>
                </c:pt>
                <c:pt idx="16036">
                  <c:v>3.6340729999999999</c:v>
                </c:pt>
                <c:pt idx="16037">
                  <c:v>3.6256430000000002</c:v>
                </c:pt>
                <c:pt idx="16038">
                  <c:v>3.6191049999999998</c:v>
                </c:pt>
                <c:pt idx="16039">
                  <c:v>3.6280899999999998</c:v>
                </c:pt>
                <c:pt idx="16040">
                  <c:v>3.6288260000000001</c:v>
                </c:pt>
                <c:pt idx="16041">
                  <c:v>3.6254740000000001</c:v>
                </c:pt>
                <c:pt idx="16042">
                  <c:v>3.6340759999999999</c:v>
                </c:pt>
                <c:pt idx="16043">
                  <c:v>3.6318830000000002</c:v>
                </c:pt>
                <c:pt idx="16044">
                  <c:v>3.6257039999999998</c:v>
                </c:pt>
                <c:pt idx="16045">
                  <c:v>3.6262729999999999</c:v>
                </c:pt>
                <c:pt idx="16046">
                  <c:v>3.622789</c:v>
                </c:pt>
                <c:pt idx="16047">
                  <c:v>3.6184400000000001</c:v>
                </c:pt>
                <c:pt idx="16048">
                  <c:v>3.6258189999999999</c:v>
                </c:pt>
                <c:pt idx="16049">
                  <c:v>3.629947</c:v>
                </c:pt>
                <c:pt idx="16050">
                  <c:v>3.6148669999999998</c:v>
                </c:pt>
                <c:pt idx="16051">
                  <c:v>3.6145710000000002</c:v>
                </c:pt>
                <c:pt idx="16052">
                  <c:v>3.6296430000000002</c:v>
                </c:pt>
                <c:pt idx="16053">
                  <c:v>3.6290930000000001</c:v>
                </c:pt>
                <c:pt idx="16054">
                  <c:v>3.6288149999999999</c:v>
                </c:pt>
                <c:pt idx="16055">
                  <c:v>3.6347019999999999</c:v>
                </c:pt>
                <c:pt idx="16056">
                  <c:v>3.6332339999999999</c:v>
                </c:pt>
                <c:pt idx="16057">
                  <c:v>3.6414089999999999</c:v>
                </c:pt>
                <c:pt idx="16058">
                  <c:v>3.6483469999999998</c:v>
                </c:pt>
                <c:pt idx="16059">
                  <c:v>3.6268560000000001</c:v>
                </c:pt>
                <c:pt idx="16060">
                  <c:v>3.6248629999999999</c:v>
                </c:pt>
                <c:pt idx="16061">
                  <c:v>3.6414740000000001</c:v>
                </c:pt>
                <c:pt idx="16062">
                  <c:v>3.62296</c:v>
                </c:pt>
                <c:pt idx="16063">
                  <c:v>3.6097600000000001</c:v>
                </c:pt>
                <c:pt idx="16064">
                  <c:v>3.6243370000000001</c:v>
                </c:pt>
                <c:pt idx="16065">
                  <c:v>3.6342370000000002</c:v>
                </c:pt>
                <c:pt idx="16066">
                  <c:v>3.6373180000000001</c:v>
                </c:pt>
                <c:pt idx="16067">
                  <c:v>3.6385710000000002</c:v>
                </c:pt>
                <c:pt idx="16068">
                  <c:v>3.6368290000000001</c:v>
                </c:pt>
                <c:pt idx="16069">
                  <c:v>3.6342140000000001</c:v>
                </c:pt>
                <c:pt idx="16070">
                  <c:v>3.6353710000000001</c:v>
                </c:pt>
                <c:pt idx="16071">
                  <c:v>3.6320860000000001</c:v>
                </c:pt>
                <c:pt idx="16072">
                  <c:v>3.6183070000000002</c:v>
                </c:pt>
                <c:pt idx="16073">
                  <c:v>3.6247850000000001</c:v>
                </c:pt>
                <c:pt idx="16074">
                  <c:v>3.6344219999999998</c:v>
                </c:pt>
                <c:pt idx="16075">
                  <c:v>3.6274730000000002</c:v>
                </c:pt>
                <c:pt idx="16076">
                  <c:v>3.6335139999999999</c:v>
                </c:pt>
                <c:pt idx="16077">
                  <c:v>3.633505</c:v>
                </c:pt>
                <c:pt idx="16078">
                  <c:v>3.6179139999999999</c:v>
                </c:pt>
                <c:pt idx="16079">
                  <c:v>3.6252239999999998</c:v>
                </c:pt>
                <c:pt idx="16080">
                  <c:v>3.6458400000000002</c:v>
                </c:pt>
                <c:pt idx="16081">
                  <c:v>3.6356980000000001</c:v>
                </c:pt>
                <c:pt idx="16082">
                  <c:v>3.627319</c:v>
                </c:pt>
                <c:pt idx="16083">
                  <c:v>3.6441430000000001</c:v>
                </c:pt>
                <c:pt idx="16084">
                  <c:v>3.635418</c:v>
                </c:pt>
                <c:pt idx="16085">
                  <c:v>3.6255630000000001</c:v>
                </c:pt>
                <c:pt idx="16086">
                  <c:v>3.6445449999999999</c:v>
                </c:pt>
                <c:pt idx="16087">
                  <c:v>3.6453139999999999</c:v>
                </c:pt>
                <c:pt idx="16088">
                  <c:v>3.6292230000000001</c:v>
                </c:pt>
                <c:pt idx="16089">
                  <c:v>3.636752</c:v>
                </c:pt>
                <c:pt idx="16090">
                  <c:v>3.6425139999999998</c:v>
                </c:pt>
                <c:pt idx="16091">
                  <c:v>3.628485</c:v>
                </c:pt>
                <c:pt idx="16092">
                  <c:v>3.635345</c:v>
                </c:pt>
                <c:pt idx="16093">
                  <c:v>3.6403810000000001</c:v>
                </c:pt>
                <c:pt idx="16094">
                  <c:v>3.6285949999999998</c:v>
                </c:pt>
                <c:pt idx="16095">
                  <c:v>3.6360269999999999</c:v>
                </c:pt>
                <c:pt idx="16096">
                  <c:v>3.6383489999999998</c:v>
                </c:pt>
                <c:pt idx="16097">
                  <c:v>3.62568</c:v>
                </c:pt>
                <c:pt idx="16098">
                  <c:v>3.6334110000000002</c:v>
                </c:pt>
                <c:pt idx="16099">
                  <c:v>3.64262</c:v>
                </c:pt>
                <c:pt idx="16100">
                  <c:v>3.6281150000000002</c:v>
                </c:pt>
                <c:pt idx="16101">
                  <c:v>3.6183489999999998</c:v>
                </c:pt>
                <c:pt idx="16102">
                  <c:v>3.629839</c:v>
                </c:pt>
                <c:pt idx="16103">
                  <c:v>3.6424460000000001</c:v>
                </c:pt>
                <c:pt idx="16104">
                  <c:v>3.6474519999999999</c:v>
                </c:pt>
                <c:pt idx="16105">
                  <c:v>3.6469550000000002</c:v>
                </c:pt>
                <c:pt idx="16106">
                  <c:v>3.6355080000000002</c:v>
                </c:pt>
                <c:pt idx="16107">
                  <c:v>3.6365159999999999</c:v>
                </c:pt>
                <c:pt idx="16108">
                  <c:v>3.6490019999999999</c:v>
                </c:pt>
                <c:pt idx="16109">
                  <c:v>3.641016</c:v>
                </c:pt>
                <c:pt idx="16110">
                  <c:v>3.631796</c:v>
                </c:pt>
                <c:pt idx="16111">
                  <c:v>3.6384650000000001</c:v>
                </c:pt>
                <c:pt idx="16112">
                  <c:v>3.6377269999999999</c:v>
                </c:pt>
                <c:pt idx="16113">
                  <c:v>3.628091</c:v>
                </c:pt>
                <c:pt idx="16114">
                  <c:v>3.633791</c:v>
                </c:pt>
                <c:pt idx="16115">
                  <c:v>3.6413410000000002</c:v>
                </c:pt>
                <c:pt idx="16116">
                  <c:v>3.633696</c:v>
                </c:pt>
                <c:pt idx="16117">
                  <c:v>3.6373869999999999</c:v>
                </c:pt>
                <c:pt idx="16118">
                  <c:v>3.652212</c:v>
                </c:pt>
                <c:pt idx="16119">
                  <c:v>3.655071</c:v>
                </c:pt>
                <c:pt idx="16120">
                  <c:v>3.6509290000000001</c:v>
                </c:pt>
                <c:pt idx="16121">
                  <c:v>3.6407289999999999</c:v>
                </c:pt>
                <c:pt idx="16122">
                  <c:v>3.625407</c:v>
                </c:pt>
                <c:pt idx="16123">
                  <c:v>3.6201409999999998</c:v>
                </c:pt>
                <c:pt idx="16124">
                  <c:v>3.6295929999999998</c:v>
                </c:pt>
                <c:pt idx="16125">
                  <c:v>3.635875</c:v>
                </c:pt>
                <c:pt idx="16126">
                  <c:v>3.635399</c:v>
                </c:pt>
                <c:pt idx="16127">
                  <c:v>3.6421939999999999</c:v>
                </c:pt>
                <c:pt idx="16128">
                  <c:v>3.6411519999999999</c:v>
                </c:pt>
                <c:pt idx="16129">
                  <c:v>3.6373980000000001</c:v>
                </c:pt>
                <c:pt idx="16130">
                  <c:v>3.6455190000000002</c:v>
                </c:pt>
                <c:pt idx="16131">
                  <c:v>3.6462279999999998</c:v>
                </c:pt>
                <c:pt idx="16132">
                  <c:v>3.6421770000000002</c:v>
                </c:pt>
                <c:pt idx="16133">
                  <c:v>3.6467589999999999</c:v>
                </c:pt>
                <c:pt idx="16134">
                  <c:v>3.6433819999999999</c:v>
                </c:pt>
                <c:pt idx="16135">
                  <c:v>3.6348229999999999</c:v>
                </c:pt>
                <c:pt idx="16136">
                  <c:v>3.643265</c:v>
                </c:pt>
                <c:pt idx="16137">
                  <c:v>3.650566</c:v>
                </c:pt>
                <c:pt idx="16138">
                  <c:v>3.6475629999999999</c:v>
                </c:pt>
                <c:pt idx="16139">
                  <c:v>3.6530040000000001</c:v>
                </c:pt>
                <c:pt idx="16140">
                  <c:v>3.650461</c:v>
                </c:pt>
                <c:pt idx="16141">
                  <c:v>3.6427160000000001</c:v>
                </c:pt>
                <c:pt idx="16142">
                  <c:v>3.6465139999999998</c:v>
                </c:pt>
                <c:pt idx="16143">
                  <c:v>3.6419589999999999</c:v>
                </c:pt>
                <c:pt idx="16144">
                  <c:v>3.6351520000000002</c:v>
                </c:pt>
                <c:pt idx="16145">
                  <c:v>3.6434220000000002</c:v>
                </c:pt>
                <c:pt idx="16146">
                  <c:v>3.6490140000000002</c:v>
                </c:pt>
                <c:pt idx="16147">
                  <c:v>3.641159</c:v>
                </c:pt>
                <c:pt idx="16148">
                  <c:v>3.6342300000000001</c:v>
                </c:pt>
                <c:pt idx="16149">
                  <c:v>3.6382340000000002</c:v>
                </c:pt>
                <c:pt idx="16150">
                  <c:v>3.6437430000000002</c:v>
                </c:pt>
                <c:pt idx="16151">
                  <c:v>3.6500029999999999</c:v>
                </c:pt>
                <c:pt idx="16152">
                  <c:v>3.6484320000000001</c:v>
                </c:pt>
                <c:pt idx="16153">
                  <c:v>3.6397520000000001</c:v>
                </c:pt>
                <c:pt idx="16154">
                  <c:v>3.641858</c:v>
                </c:pt>
                <c:pt idx="16155">
                  <c:v>3.6434090000000001</c:v>
                </c:pt>
                <c:pt idx="16156">
                  <c:v>3.6419489999999999</c:v>
                </c:pt>
                <c:pt idx="16157">
                  <c:v>3.6434679999999999</c:v>
                </c:pt>
                <c:pt idx="16158">
                  <c:v>3.649162</c:v>
                </c:pt>
                <c:pt idx="16159">
                  <c:v>3.6447699999999998</c:v>
                </c:pt>
                <c:pt idx="16160">
                  <c:v>3.6343209999999999</c:v>
                </c:pt>
                <c:pt idx="16161">
                  <c:v>3.6481590000000002</c:v>
                </c:pt>
                <c:pt idx="16162">
                  <c:v>3.6521170000000001</c:v>
                </c:pt>
                <c:pt idx="16163">
                  <c:v>3.6368649999999998</c:v>
                </c:pt>
                <c:pt idx="16164">
                  <c:v>3.6413380000000002</c:v>
                </c:pt>
                <c:pt idx="16165">
                  <c:v>3.6492870000000002</c:v>
                </c:pt>
                <c:pt idx="16166">
                  <c:v>3.6467969999999998</c:v>
                </c:pt>
                <c:pt idx="16167">
                  <c:v>3.6490019999999999</c:v>
                </c:pt>
                <c:pt idx="16168">
                  <c:v>3.6592690000000001</c:v>
                </c:pt>
                <c:pt idx="16169">
                  <c:v>3.652685</c:v>
                </c:pt>
                <c:pt idx="16170">
                  <c:v>3.641178</c:v>
                </c:pt>
                <c:pt idx="16171">
                  <c:v>3.652574</c:v>
                </c:pt>
                <c:pt idx="16172">
                  <c:v>3.653375</c:v>
                </c:pt>
                <c:pt idx="16173">
                  <c:v>3.6426460000000001</c:v>
                </c:pt>
                <c:pt idx="16174">
                  <c:v>3.6497410000000001</c:v>
                </c:pt>
                <c:pt idx="16175">
                  <c:v>3.6580010000000001</c:v>
                </c:pt>
                <c:pt idx="16176">
                  <c:v>3.6535030000000002</c:v>
                </c:pt>
                <c:pt idx="16177">
                  <c:v>3.656336</c:v>
                </c:pt>
                <c:pt idx="16178">
                  <c:v>3.6574689999999999</c:v>
                </c:pt>
                <c:pt idx="16179">
                  <c:v>3.6432570000000002</c:v>
                </c:pt>
                <c:pt idx="16180">
                  <c:v>3.6465529999999999</c:v>
                </c:pt>
                <c:pt idx="16181">
                  <c:v>3.653807</c:v>
                </c:pt>
                <c:pt idx="16182">
                  <c:v>3.6407560000000001</c:v>
                </c:pt>
                <c:pt idx="16183">
                  <c:v>3.6370659999999999</c:v>
                </c:pt>
                <c:pt idx="16184">
                  <c:v>3.643672</c:v>
                </c:pt>
                <c:pt idx="16185">
                  <c:v>3.6447539999999998</c:v>
                </c:pt>
                <c:pt idx="16186">
                  <c:v>3.649438</c:v>
                </c:pt>
                <c:pt idx="16187">
                  <c:v>3.6561560000000002</c:v>
                </c:pt>
                <c:pt idx="16188">
                  <c:v>3.6531039999999999</c:v>
                </c:pt>
                <c:pt idx="16189">
                  <c:v>3.645702</c:v>
                </c:pt>
                <c:pt idx="16190">
                  <c:v>3.6487859999999999</c:v>
                </c:pt>
                <c:pt idx="16191">
                  <c:v>3.649896</c:v>
                </c:pt>
                <c:pt idx="16192">
                  <c:v>3.6455609999999998</c:v>
                </c:pt>
                <c:pt idx="16193">
                  <c:v>3.65543</c:v>
                </c:pt>
                <c:pt idx="16194">
                  <c:v>3.6555300000000002</c:v>
                </c:pt>
                <c:pt idx="16195">
                  <c:v>3.6462119999999998</c:v>
                </c:pt>
                <c:pt idx="16196">
                  <c:v>3.6551420000000001</c:v>
                </c:pt>
                <c:pt idx="16197">
                  <c:v>3.6585700000000001</c:v>
                </c:pt>
                <c:pt idx="16198">
                  <c:v>3.6494740000000001</c:v>
                </c:pt>
                <c:pt idx="16199">
                  <c:v>3.6514959999999999</c:v>
                </c:pt>
                <c:pt idx="16200">
                  <c:v>3.653095</c:v>
                </c:pt>
                <c:pt idx="16201">
                  <c:v>3.6474760000000002</c:v>
                </c:pt>
                <c:pt idx="16202">
                  <c:v>3.6589459999999998</c:v>
                </c:pt>
                <c:pt idx="16203">
                  <c:v>3.6658759999999999</c:v>
                </c:pt>
                <c:pt idx="16204">
                  <c:v>3.6508850000000002</c:v>
                </c:pt>
                <c:pt idx="16205">
                  <c:v>3.6531910000000001</c:v>
                </c:pt>
                <c:pt idx="16206">
                  <c:v>3.6589010000000002</c:v>
                </c:pt>
                <c:pt idx="16207">
                  <c:v>3.6500409999999999</c:v>
                </c:pt>
                <c:pt idx="16208">
                  <c:v>3.653486</c:v>
                </c:pt>
                <c:pt idx="16209">
                  <c:v>3.658309</c:v>
                </c:pt>
                <c:pt idx="16210">
                  <c:v>3.6537500000000001</c:v>
                </c:pt>
                <c:pt idx="16211">
                  <c:v>3.6579069999999998</c:v>
                </c:pt>
                <c:pt idx="16212">
                  <c:v>3.6640959999999998</c:v>
                </c:pt>
                <c:pt idx="16213">
                  <c:v>3.6518440000000001</c:v>
                </c:pt>
                <c:pt idx="16214">
                  <c:v>3.6488360000000002</c:v>
                </c:pt>
                <c:pt idx="16215">
                  <c:v>3.663033</c:v>
                </c:pt>
                <c:pt idx="16216">
                  <c:v>3.6528670000000001</c:v>
                </c:pt>
                <c:pt idx="16217">
                  <c:v>3.6448680000000002</c:v>
                </c:pt>
                <c:pt idx="16218">
                  <c:v>3.6650689999999999</c:v>
                </c:pt>
                <c:pt idx="16219">
                  <c:v>3.6629360000000002</c:v>
                </c:pt>
                <c:pt idx="16220">
                  <c:v>3.6447289999999999</c:v>
                </c:pt>
                <c:pt idx="16221">
                  <c:v>3.6528670000000001</c:v>
                </c:pt>
                <c:pt idx="16222">
                  <c:v>3.660155</c:v>
                </c:pt>
                <c:pt idx="16223">
                  <c:v>3.647948</c:v>
                </c:pt>
                <c:pt idx="16224">
                  <c:v>3.653184</c:v>
                </c:pt>
                <c:pt idx="16225">
                  <c:v>3.664161</c:v>
                </c:pt>
                <c:pt idx="16226">
                  <c:v>3.6509260000000001</c:v>
                </c:pt>
                <c:pt idx="16227">
                  <c:v>3.6509239999999998</c:v>
                </c:pt>
                <c:pt idx="16228">
                  <c:v>3.6628729999999998</c:v>
                </c:pt>
                <c:pt idx="16229">
                  <c:v>3.6571479999999998</c:v>
                </c:pt>
                <c:pt idx="16230">
                  <c:v>3.6513360000000001</c:v>
                </c:pt>
                <c:pt idx="16231">
                  <c:v>3.6530320000000001</c:v>
                </c:pt>
                <c:pt idx="16232">
                  <c:v>3.6548419999999999</c:v>
                </c:pt>
                <c:pt idx="16233">
                  <c:v>3.6566540000000001</c:v>
                </c:pt>
                <c:pt idx="16234">
                  <c:v>3.6634479999999998</c:v>
                </c:pt>
                <c:pt idx="16235">
                  <c:v>3.6632720000000001</c:v>
                </c:pt>
                <c:pt idx="16236">
                  <c:v>3.6587839999999998</c:v>
                </c:pt>
                <c:pt idx="16237">
                  <c:v>3.6692209999999998</c:v>
                </c:pt>
                <c:pt idx="16238">
                  <c:v>3.6679469999999998</c:v>
                </c:pt>
                <c:pt idx="16239">
                  <c:v>3.6547930000000002</c:v>
                </c:pt>
                <c:pt idx="16240">
                  <c:v>3.6627960000000002</c:v>
                </c:pt>
                <c:pt idx="16241">
                  <c:v>3.672161</c:v>
                </c:pt>
                <c:pt idx="16242">
                  <c:v>3.6544780000000001</c:v>
                </c:pt>
                <c:pt idx="16243">
                  <c:v>3.643767</c:v>
                </c:pt>
                <c:pt idx="16244">
                  <c:v>3.6589680000000002</c:v>
                </c:pt>
                <c:pt idx="16245">
                  <c:v>3.6548829999999999</c:v>
                </c:pt>
                <c:pt idx="16246">
                  <c:v>3.6503739999999998</c:v>
                </c:pt>
                <c:pt idx="16247">
                  <c:v>3.670299</c:v>
                </c:pt>
                <c:pt idx="16248">
                  <c:v>3.6655319999999998</c:v>
                </c:pt>
                <c:pt idx="16249">
                  <c:v>3.6523819999999998</c:v>
                </c:pt>
                <c:pt idx="16250">
                  <c:v>3.666042</c:v>
                </c:pt>
                <c:pt idx="16251">
                  <c:v>3.6741220000000001</c:v>
                </c:pt>
                <c:pt idx="16252">
                  <c:v>3.6599439999999999</c:v>
                </c:pt>
                <c:pt idx="16253">
                  <c:v>3.6559810000000001</c:v>
                </c:pt>
                <c:pt idx="16254">
                  <c:v>3.6621619999999999</c:v>
                </c:pt>
                <c:pt idx="16255">
                  <c:v>3.6544859999999999</c:v>
                </c:pt>
                <c:pt idx="16256">
                  <c:v>3.6561680000000001</c:v>
                </c:pt>
                <c:pt idx="16257">
                  <c:v>3.6622180000000002</c:v>
                </c:pt>
                <c:pt idx="16258">
                  <c:v>3.655583</c:v>
                </c:pt>
                <c:pt idx="16259">
                  <c:v>3.6609769999999999</c:v>
                </c:pt>
                <c:pt idx="16260">
                  <c:v>3.6659130000000002</c:v>
                </c:pt>
                <c:pt idx="16261">
                  <c:v>3.6587689999999999</c:v>
                </c:pt>
                <c:pt idx="16262">
                  <c:v>3.6649500000000002</c:v>
                </c:pt>
                <c:pt idx="16263">
                  <c:v>3.6790349999999998</c:v>
                </c:pt>
                <c:pt idx="16264">
                  <c:v>3.6675219999999999</c:v>
                </c:pt>
                <c:pt idx="16265">
                  <c:v>3.650846</c:v>
                </c:pt>
                <c:pt idx="16266">
                  <c:v>3.6635339999999998</c:v>
                </c:pt>
                <c:pt idx="16267">
                  <c:v>3.6659109999999999</c:v>
                </c:pt>
                <c:pt idx="16268">
                  <c:v>3.6523300000000001</c:v>
                </c:pt>
                <c:pt idx="16269">
                  <c:v>3.6599409999999999</c:v>
                </c:pt>
                <c:pt idx="16270">
                  <c:v>3.6748940000000001</c:v>
                </c:pt>
                <c:pt idx="16271">
                  <c:v>3.6756380000000002</c:v>
                </c:pt>
                <c:pt idx="16272">
                  <c:v>3.6639940000000002</c:v>
                </c:pt>
                <c:pt idx="16273">
                  <c:v>3.6650010000000002</c:v>
                </c:pt>
                <c:pt idx="16274">
                  <c:v>3.672186</c:v>
                </c:pt>
                <c:pt idx="16275">
                  <c:v>3.6742789999999999</c:v>
                </c:pt>
                <c:pt idx="16276">
                  <c:v>3.673956</c:v>
                </c:pt>
                <c:pt idx="16277">
                  <c:v>3.6601189999999999</c:v>
                </c:pt>
                <c:pt idx="16278">
                  <c:v>3.6613419999999999</c:v>
                </c:pt>
                <c:pt idx="16279">
                  <c:v>3.6787139999999998</c:v>
                </c:pt>
                <c:pt idx="16280">
                  <c:v>3.6683789999999998</c:v>
                </c:pt>
                <c:pt idx="16281">
                  <c:v>3.654703</c:v>
                </c:pt>
                <c:pt idx="16282">
                  <c:v>3.6628280000000002</c:v>
                </c:pt>
                <c:pt idx="16283">
                  <c:v>3.6634709999999999</c:v>
                </c:pt>
                <c:pt idx="16284">
                  <c:v>3.6578710000000001</c:v>
                </c:pt>
                <c:pt idx="16285">
                  <c:v>3.6699120000000001</c:v>
                </c:pt>
                <c:pt idx="16286">
                  <c:v>3.673988</c:v>
                </c:pt>
                <c:pt idx="16287">
                  <c:v>3.663027</c:v>
                </c:pt>
                <c:pt idx="16288">
                  <c:v>3.6674349999999998</c:v>
                </c:pt>
                <c:pt idx="16289">
                  <c:v>3.668803</c:v>
                </c:pt>
                <c:pt idx="16290">
                  <c:v>3.6613880000000001</c:v>
                </c:pt>
                <c:pt idx="16291">
                  <c:v>3.6622979999999998</c:v>
                </c:pt>
                <c:pt idx="16292">
                  <c:v>3.660288</c:v>
                </c:pt>
                <c:pt idx="16293">
                  <c:v>3.6651349999999998</c:v>
                </c:pt>
                <c:pt idx="16294">
                  <c:v>3.677959</c:v>
                </c:pt>
                <c:pt idx="16295">
                  <c:v>3.6752549999999999</c:v>
                </c:pt>
                <c:pt idx="16296">
                  <c:v>3.6599710000000001</c:v>
                </c:pt>
                <c:pt idx="16297">
                  <c:v>3.6569790000000002</c:v>
                </c:pt>
                <c:pt idx="16298">
                  <c:v>3.6698909999999998</c:v>
                </c:pt>
                <c:pt idx="16299">
                  <c:v>3.6708769999999999</c:v>
                </c:pt>
                <c:pt idx="16300">
                  <c:v>3.6750440000000002</c:v>
                </c:pt>
                <c:pt idx="16301">
                  <c:v>3.6872069999999999</c:v>
                </c:pt>
                <c:pt idx="16302">
                  <c:v>3.6732109999999998</c:v>
                </c:pt>
                <c:pt idx="16303">
                  <c:v>3.6615060000000001</c:v>
                </c:pt>
                <c:pt idx="16304">
                  <c:v>3.6748820000000002</c:v>
                </c:pt>
                <c:pt idx="16305">
                  <c:v>3.674518</c:v>
                </c:pt>
                <c:pt idx="16306">
                  <c:v>3.6581049999999999</c:v>
                </c:pt>
                <c:pt idx="16307">
                  <c:v>3.6640920000000001</c:v>
                </c:pt>
                <c:pt idx="16308">
                  <c:v>3.674992</c:v>
                </c:pt>
                <c:pt idx="16309">
                  <c:v>3.6698040000000001</c:v>
                </c:pt>
                <c:pt idx="16310">
                  <c:v>3.669664</c:v>
                </c:pt>
                <c:pt idx="16311">
                  <c:v>3.6749260000000001</c:v>
                </c:pt>
                <c:pt idx="16312">
                  <c:v>3.679554</c:v>
                </c:pt>
                <c:pt idx="16313">
                  <c:v>3.6817299999999999</c:v>
                </c:pt>
                <c:pt idx="16314">
                  <c:v>3.670884</c:v>
                </c:pt>
                <c:pt idx="16315">
                  <c:v>3.6654490000000002</c:v>
                </c:pt>
                <c:pt idx="16316">
                  <c:v>3.6803699999999999</c:v>
                </c:pt>
                <c:pt idx="16317">
                  <c:v>3.6809940000000001</c:v>
                </c:pt>
                <c:pt idx="16318">
                  <c:v>3.6644570000000001</c:v>
                </c:pt>
                <c:pt idx="16319">
                  <c:v>3.6754099999999998</c:v>
                </c:pt>
                <c:pt idx="16320">
                  <c:v>3.6846899999999998</c:v>
                </c:pt>
                <c:pt idx="16321">
                  <c:v>3.6581299999999999</c:v>
                </c:pt>
                <c:pt idx="16322">
                  <c:v>3.6579890000000002</c:v>
                </c:pt>
                <c:pt idx="16323">
                  <c:v>3.681819</c:v>
                </c:pt>
                <c:pt idx="16324">
                  <c:v>3.6727509999999999</c:v>
                </c:pt>
                <c:pt idx="16325">
                  <c:v>3.6642899999999998</c:v>
                </c:pt>
                <c:pt idx="16326">
                  <c:v>3.6773530000000001</c:v>
                </c:pt>
                <c:pt idx="16327">
                  <c:v>3.6756540000000002</c:v>
                </c:pt>
                <c:pt idx="16328">
                  <c:v>3.6640609999999998</c:v>
                </c:pt>
                <c:pt idx="16329">
                  <c:v>3.6792889999999998</c:v>
                </c:pt>
                <c:pt idx="16330">
                  <c:v>3.6875580000000001</c:v>
                </c:pt>
                <c:pt idx="16331">
                  <c:v>3.6665740000000002</c:v>
                </c:pt>
                <c:pt idx="16332">
                  <c:v>3.6638109999999999</c:v>
                </c:pt>
                <c:pt idx="16333">
                  <c:v>3.6759200000000001</c:v>
                </c:pt>
                <c:pt idx="16334">
                  <c:v>3.6760760000000001</c:v>
                </c:pt>
                <c:pt idx="16335">
                  <c:v>3.6791299999999998</c:v>
                </c:pt>
                <c:pt idx="16336">
                  <c:v>3.6827890000000001</c:v>
                </c:pt>
                <c:pt idx="16337">
                  <c:v>3.6722510000000002</c:v>
                </c:pt>
                <c:pt idx="16338">
                  <c:v>3.6699039999999998</c:v>
                </c:pt>
                <c:pt idx="16339">
                  <c:v>3.6814659999999999</c:v>
                </c:pt>
                <c:pt idx="16340">
                  <c:v>3.6795740000000001</c:v>
                </c:pt>
                <c:pt idx="16341">
                  <c:v>3.6789839999999998</c:v>
                </c:pt>
                <c:pt idx="16342">
                  <c:v>3.6841430000000002</c:v>
                </c:pt>
                <c:pt idx="16343">
                  <c:v>3.6716519999999999</c:v>
                </c:pt>
                <c:pt idx="16344">
                  <c:v>3.6704050000000001</c:v>
                </c:pt>
                <c:pt idx="16345">
                  <c:v>3.685524</c:v>
                </c:pt>
                <c:pt idx="16346">
                  <c:v>3.6818499999999998</c:v>
                </c:pt>
                <c:pt idx="16347">
                  <c:v>3.669813</c:v>
                </c:pt>
                <c:pt idx="16348">
                  <c:v>3.6771530000000001</c:v>
                </c:pt>
                <c:pt idx="16349">
                  <c:v>3.688151</c:v>
                </c:pt>
                <c:pt idx="16350">
                  <c:v>3.6767970000000001</c:v>
                </c:pt>
                <c:pt idx="16351">
                  <c:v>3.6761379999999999</c:v>
                </c:pt>
                <c:pt idx="16352">
                  <c:v>3.6864669999999999</c:v>
                </c:pt>
                <c:pt idx="16353">
                  <c:v>3.67109</c:v>
                </c:pt>
                <c:pt idx="16354">
                  <c:v>3.6626280000000002</c:v>
                </c:pt>
                <c:pt idx="16355">
                  <c:v>3.6751119999999999</c:v>
                </c:pt>
                <c:pt idx="16356">
                  <c:v>3.6778710000000001</c:v>
                </c:pt>
                <c:pt idx="16357">
                  <c:v>3.6735630000000001</c:v>
                </c:pt>
                <c:pt idx="16358">
                  <c:v>3.680904</c:v>
                </c:pt>
                <c:pt idx="16359">
                  <c:v>3.6827420000000002</c:v>
                </c:pt>
                <c:pt idx="16360">
                  <c:v>3.6709230000000002</c:v>
                </c:pt>
                <c:pt idx="16361">
                  <c:v>3.6785929999999998</c:v>
                </c:pt>
                <c:pt idx="16362">
                  <c:v>3.6863990000000002</c:v>
                </c:pt>
                <c:pt idx="16363">
                  <c:v>3.675084</c:v>
                </c:pt>
                <c:pt idx="16364">
                  <c:v>3.6811349999999998</c:v>
                </c:pt>
                <c:pt idx="16365">
                  <c:v>3.6871969999999998</c:v>
                </c:pt>
                <c:pt idx="16366">
                  <c:v>3.6698490000000001</c:v>
                </c:pt>
                <c:pt idx="16367">
                  <c:v>3.6687750000000001</c:v>
                </c:pt>
                <c:pt idx="16368">
                  <c:v>3.6897099999999998</c:v>
                </c:pt>
                <c:pt idx="16369">
                  <c:v>3.6901449999999998</c:v>
                </c:pt>
                <c:pt idx="16370">
                  <c:v>3.68398</c:v>
                </c:pt>
                <c:pt idx="16371">
                  <c:v>3.6924039999999998</c:v>
                </c:pt>
                <c:pt idx="16372">
                  <c:v>3.6825040000000002</c:v>
                </c:pt>
                <c:pt idx="16373">
                  <c:v>3.6724830000000002</c:v>
                </c:pt>
                <c:pt idx="16374">
                  <c:v>3.6884070000000002</c:v>
                </c:pt>
                <c:pt idx="16375">
                  <c:v>3.6872180000000001</c:v>
                </c:pt>
                <c:pt idx="16376">
                  <c:v>3.6745839999999999</c:v>
                </c:pt>
                <c:pt idx="16377">
                  <c:v>3.6831450000000001</c:v>
                </c:pt>
                <c:pt idx="16378">
                  <c:v>3.6886100000000002</c:v>
                </c:pt>
                <c:pt idx="16379">
                  <c:v>3.6774900000000001</c:v>
                </c:pt>
                <c:pt idx="16380">
                  <c:v>3.678547</c:v>
                </c:pt>
                <c:pt idx="16381">
                  <c:v>3.694267</c:v>
                </c:pt>
                <c:pt idx="16382">
                  <c:v>3.688218</c:v>
                </c:pt>
                <c:pt idx="16383">
                  <c:v>3.681616</c:v>
                </c:pt>
                <c:pt idx="16384">
                  <c:v>3.6910419999999999</c:v>
                </c:pt>
                <c:pt idx="16385">
                  <c:v>3.6913140000000002</c:v>
                </c:pt>
                <c:pt idx="16386">
                  <c:v>3.6855250000000002</c:v>
                </c:pt>
                <c:pt idx="16387">
                  <c:v>3.6869540000000001</c:v>
                </c:pt>
                <c:pt idx="16388">
                  <c:v>3.6822699999999999</c:v>
                </c:pt>
                <c:pt idx="16389">
                  <c:v>3.6711339999999999</c:v>
                </c:pt>
                <c:pt idx="16390">
                  <c:v>3.6762250000000001</c:v>
                </c:pt>
                <c:pt idx="16391">
                  <c:v>3.684536</c:v>
                </c:pt>
                <c:pt idx="16392">
                  <c:v>3.6768689999999999</c:v>
                </c:pt>
                <c:pt idx="16393">
                  <c:v>3.6775709999999999</c:v>
                </c:pt>
                <c:pt idx="16394">
                  <c:v>3.687119</c:v>
                </c:pt>
                <c:pt idx="16395">
                  <c:v>3.6892520000000002</c:v>
                </c:pt>
                <c:pt idx="16396">
                  <c:v>3.68607</c:v>
                </c:pt>
                <c:pt idx="16397">
                  <c:v>3.681648</c:v>
                </c:pt>
                <c:pt idx="16398">
                  <c:v>3.6766160000000001</c:v>
                </c:pt>
                <c:pt idx="16399">
                  <c:v>3.6763629999999998</c:v>
                </c:pt>
                <c:pt idx="16400">
                  <c:v>3.6800700000000002</c:v>
                </c:pt>
                <c:pt idx="16401">
                  <c:v>3.680075</c:v>
                </c:pt>
                <c:pt idx="16402">
                  <c:v>3.6865480000000002</c:v>
                </c:pt>
                <c:pt idx="16403">
                  <c:v>3.6956479999999998</c:v>
                </c:pt>
                <c:pt idx="16404">
                  <c:v>3.688771</c:v>
                </c:pt>
                <c:pt idx="16405">
                  <c:v>3.6927840000000001</c:v>
                </c:pt>
                <c:pt idx="16406">
                  <c:v>3.7071679999999998</c:v>
                </c:pt>
                <c:pt idx="16407">
                  <c:v>3.696002</c:v>
                </c:pt>
                <c:pt idx="16408">
                  <c:v>3.6856640000000001</c:v>
                </c:pt>
                <c:pt idx="16409">
                  <c:v>3.693559</c:v>
                </c:pt>
                <c:pt idx="16410">
                  <c:v>3.6920310000000001</c:v>
                </c:pt>
                <c:pt idx="16411">
                  <c:v>3.6805349999999999</c:v>
                </c:pt>
                <c:pt idx="16412">
                  <c:v>3.689584</c:v>
                </c:pt>
                <c:pt idx="16413">
                  <c:v>3.6948629999999998</c:v>
                </c:pt>
                <c:pt idx="16414">
                  <c:v>3.6741679999999999</c:v>
                </c:pt>
                <c:pt idx="16415">
                  <c:v>3.674839</c:v>
                </c:pt>
                <c:pt idx="16416">
                  <c:v>3.6868590000000001</c:v>
                </c:pt>
                <c:pt idx="16417">
                  <c:v>3.6872980000000002</c:v>
                </c:pt>
                <c:pt idx="16418">
                  <c:v>3.6947770000000002</c:v>
                </c:pt>
                <c:pt idx="16419">
                  <c:v>3.6934079999999998</c:v>
                </c:pt>
                <c:pt idx="16420">
                  <c:v>3.685943</c:v>
                </c:pt>
                <c:pt idx="16421">
                  <c:v>3.6943320000000002</c:v>
                </c:pt>
                <c:pt idx="16422">
                  <c:v>3.6974659999999999</c:v>
                </c:pt>
                <c:pt idx="16423">
                  <c:v>3.686868</c:v>
                </c:pt>
                <c:pt idx="16424">
                  <c:v>3.6826590000000001</c:v>
                </c:pt>
                <c:pt idx="16425">
                  <c:v>3.6850019999999999</c:v>
                </c:pt>
                <c:pt idx="16426">
                  <c:v>3.6820729999999999</c:v>
                </c:pt>
                <c:pt idx="16427">
                  <c:v>3.6872189999999998</c:v>
                </c:pt>
                <c:pt idx="16428">
                  <c:v>3.6977410000000002</c:v>
                </c:pt>
                <c:pt idx="16429">
                  <c:v>3.6922280000000001</c:v>
                </c:pt>
                <c:pt idx="16430">
                  <c:v>3.6826720000000002</c:v>
                </c:pt>
                <c:pt idx="16431">
                  <c:v>3.6861329999999999</c:v>
                </c:pt>
                <c:pt idx="16432">
                  <c:v>3.6917870000000002</c:v>
                </c:pt>
                <c:pt idx="16433">
                  <c:v>3.6917040000000001</c:v>
                </c:pt>
                <c:pt idx="16434">
                  <c:v>3.697527</c:v>
                </c:pt>
                <c:pt idx="16435">
                  <c:v>3.6957840000000002</c:v>
                </c:pt>
                <c:pt idx="16436">
                  <c:v>3.6851210000000001</c:v>
                </c:pt>
                <c:pt idx="16437">
                  <c:v>3.7008230000000002</c:v>
                </c:pt>
                <c:pt idx="16438">
                  <c:v>3.7107770000000002</c:v>
                </c:pt>
                <c:pt idx="16439">
                  <c:v>3.6963020000000002</c:v>
                </c:pt>
                <c:pt idx="16440">
                  <c:v>3.691554</c:v>
                </c:pt>
                <c:pt idx="16441">
                  <c:v>3.6917819999999999</c:v>
                </c:pt>
                <c:pt idx="16442">
                  <c:v>3.6878410000000001</c:v>
                </c:pt>
                <c:pt idx="16443">
                  <c:v>3.6879620000000002</c:v>
                </c:pt>
                <c:pt idx="16444">
                  <c:v>3.6889989999999999</c:v>
                </c:pt>
                <c:pt idx="16445">
                  <c:v>3.6852589999999998</c:v>
                </c:pt>
                <c:pt idx="16446">
                  <c:v>3.6938550000000001</c:v>
                </c:pt>
                <c:pt idx="16447">
                  <c:v>3.7084890000000001</c:v>
                </c:pt>
                <c:pt idx="16448">
                  <c:v>3.6992620000000001</c:v>
                </c:pt>
                <c:pt idx="16449">
                  <c:v>3.6934420000000001</c:v>
                </c:pt>
                <c:pt idx="16450">
                  <c:v>3.705597</c:v>
                </c:pt>
                <c:pt idx="16451">
                  <c:v>3.7006480000000002</c:v>
                </c:pt>
                <c:pt idx="16452">
                  <c:v>3.6909459999999998</c:v>
                </c:pt>
                <c:pt idx="16453">
                  <c:v>3.696005</c:v>
                </c:pt>
                <c:pt idx="16454">
                  <c:v>3.6925340000000002</c:v>
                </c:pt>
                <c:pt idx="16455">
                  <c:v>3.6810239999999999</c:v>
                </c:pt>
                <c:pt idx="16456">
                  <c:v>3.6883210000000002</c:v>
                </c:pt>
                <c:pt idx="16457">
                  <c:v>3.7006039999999998</c:v>
                </c:pt>
                <c:pt idx="16458">
                  <c:v>3.6983069999999998</c:v>
                </c:pt>
                <c:pt idx="16459">
                  <c:v>3.6960160000000002</c:v>
                </c:pt>
                <c:pt idx="16460">
                  <c:v>3.694747</c:v>
                </c:pt>
                <c:pt idx="16461">
                  <c:v>3.6969560000000001</c:v>
                </c:pt>
                <c:pt idx="16462">
                  <c:v>3.7101160000000002</c:v>
                </c:pt>
                <c:pt idx="16463">
                  <c:v>3.7071800000000001</c:v>
                </c:pt>
                <c:pt idx="16464">
                  <c:v>3.6898070000000001</c:v>
                </c:pt>
                <c:pt idx="16465">
                  <c:v>3.6898219999999999</c:v>
                </c:pt>
                <c:pt idx="16466">
                  <c:v>3.6924160000000001</c:v>
                </c:pt>
                <c:pt idx="16467">
                  <c:v>3.6802959999999998</c:v>
                </c:pt>
                <c:pt idx="16468">
                  <c:v>3.6883469999999998</c:v>
                </c:pt>
                <c:pt idx="16469">
                  <c:v>3.7096450000000001</c:v>
                </c:pt>
                <c:pt idx="16470">
                  <c:v>3.7036709999999999</c:v>
                </c:pt>
                <c:pt idx="16471">
                  <c:v>3.7013060000000002</c:v>
                </c:pt>
                <c:pt idx="16472">
                  <c:v>3.705257</c:v>
                </c:pt>
                <c:pt idx="16473">
                  <c:v>3.6929620000000001</c:v>
                </c:pt>
                <c:pt idx="16474">
                  <c:v>3.695427</c:v>
                </c:pt>
                <c:pt idx="16475">
                  <c:v>3.7044860000000002</c:v>
                </c:pt>
                <c:pt idx="16476">
                  <c:v>3.7013410000000002</c:v>
                </c:pt>
                <c:pt idx="16477">
                  <c:v>3.7022879999999998</c:v>
                </c:pt>
                <c:pt idx="16478">
                  <c:v>3.7055980000000002</c:v>
                </c:pt>
                <c:pt idx="16479">
                  <c:v>3.6966299999999999</c:v>
                </c:pt>
                <c:pt idx="16480">
                  <c:v>3.6921710000000001</c:v>
                </c:pt>
                <c:pt idx="16481">
                  <c:v>3.7014330000000002</c:v>
                </c:pt>
                <c:pt idx="16482">
                  <c:v>3.699058</c:v>
                </c:pt>
                <c:pt idx="16483">
                  <c:v>3.6936390000000001</c:v>
                </c:pt>
                <c:pt idx="16484">
                  <c:v>3.6963680000000001</c:v>
                </c:pt>
                <c:pt idx="16485">
                  <c:v>3.6982780000000002</c:v>
                </c:pt>
                <c:pt idx="16486">
                  <c:v>3.6989030000000001</c:v>
                </c:pt>
                <c:pt idx="16487">
                  <c:v>3.6972420000000001</c:v>
                </c:pt>
                <c:pt idx="16488">
                  <c:v>3.6996120000000001</c:v>
                </c:pt>
                <c:pt idx="16489">
                  <c:v>3.7059820000000001</c:v>
                </c:pt>
                <c:pt idx="16490">
                  <c:v>3.7078030000000002</c:v>
                </c:pt>
                <c:pt idx="16491">
                  <c:v>3.7035969999999998</c:v>
                </c:pt>
                <c:pt idx="16492">
                  <c:v>3.7024629999999998</c:v>
                </c:pt>
                <c:pt idx="16493">
                  <c:v>3.7136689999999999</c:v>
                </c:pt>
                <c:pt idx="16494">
                  <c:v>3.7067380000000001</c:v>
                </c:pt>
                <c:pt idx="16495">
                  <c:v>3.6904759999999999</c:v>
                </c:pt>
                <c:pt idx="16496">
                  <c:v>3.6967439999999998</c:v>
                </c:pt>
                <c:pt idx="16497">
                  <c:v>3.7012330000000002</c:v>
                </c:pt>
                <c:pt idx="16498">
                  <c:v>3.7017039999999999</c:v>
                </c:pt>
                <c:pt idx="16499">
                  <c:v>3.707201</c:v>
                </c:pt>
                <c:pt idx="16500">
                  <c:v>3.7059169999999999</c:v>
                </c:pt>
                <c:pt idx="16501">
                  <c:v>3.6961240000000002</c:v>
                </c:pt>
                <c:pt idx="16502">
                  <c:v>3.6964540000000001</c:v>
                </c:pt>
                <c:pt idx="16503">
                  <c:v>3.7060270000000002</c:v>
                </c:pt>
                <c:pt idx="16504">
                  <c:v>3.7028910000000002</c:v>
                </c:pt>
                <c:pt idx="16505">
                  <c:v>3.698944</c:v>
                </c:pt>
                <c:pt idx="16506">
                  <c:v>3.7006160000000001</c:v>
                </c:pt>
                <c:pt idx="16507">
                  <c:v>3.699036</c:v>
                </c:pt>
                <c:pt idx="16508">
                  <c:v>3.7058279999999999</c:v>
                </c:pt>
                <c:pt idx="16509">
                  <c:v>3.7155930000000001</c:v>
                </c:pt>
                <c:pt idx="16510">
                  <c:v>3.7103229999999998</c:v>
                </c:pt>
                <c:pt idx="16511">
                  <c:v>3.6975950000000002</c:v>
                </c:pt>
                <c:pt idx="16512">
                  <c:v>3.6981950000000001</c:v>
                </c:pt>
                <c:pt idx="16513">
                  <c:v>3.7076129999999998</c:v>
                </c:pt>
                <c:pt idx="16514">
                  <c:v>3.70587</c:v>
                </c:pt>
                <c:pt idx="16515">
                  <c:v>3.7048109999999999</c:v>
                </c:pt>
                <c:pt idx="16516">
                  <c:v>3.704618</c:v>
                </c:pt>
                <c:pt idx="16517">
                  <c:v>3.6998730000000002</c:v>
                </c:pt>
                <c:pt idx="16518">
                  <c:v>3.704256</c:v>
                </c:pt>
                <c:pt idx="16519">
                  <c:v>3.7083879999999998</c:v>
                </c:pt>
                <c:pt idx="16520">
                  <c:v>3.7027220000000001</c:v>
                </c:pt>
                <c:pt idx="16521">
                  <c:v>3.7015609999999999</c:v>
                </c:pt>
                <c:pt idx="16522">
                  <c:v>3.709219</c:v>
                </c:pt>
                <c:pt idx="16523">
                  <c:v>3.7130839999999998</c:v>
                </c:pt>
                <c:pt idx="16524">
                  <c:v>3.7124760000000001</c:v>
                </c:pt>
                <c:pt idx="16525">
                  <c:v>3.7120479999999998</c:v>
                </c:pt>
                <c:pt idx="16526">
                  <c:v>3.7077499999999999</c:v>
                </c:pt>
                <c:pt idx="16527">
                  <c:v>3.7053759999999998</c:v>
                </c:pt>
                <c:pt idx="16528">
                  <c:v>3.7042069999999998</c:v>
                </c:pt>
                <c:pt idx="16529">
                  <c:v>3.709527</c:v>
                </c:pt>
                <c:pt idx="16530">
                  <c:v>3.7146370000000002</c:v>
                </c:pt>
                <c:pt idx="16531">
                  <c:v>3.7060050000000002</c:v>
                </c:pt>
                <c:pt idx="16532">
                  <c:v>3.7049460000000001</c:v>
                </c:pt>
                <c:pt idx="16533">
                  <c:v>3.7104509999999999</c:v>
                </c:pt>
                <c:pt idx="16534">
                  <c:v>3.7127479999999999</c:v>
                </c:pt>
                <c:pt idx="16535">
                  <c:v>3.7121</c:v>
                </c:pt>
                <c:pt idx="16536">
                  <c:v>3.7072620000000001</c:v>
                </c:pt>
                <c:pt idx="16537">
                  <c:v>3.7093880000000001</c:v>
                </c:pt>
                <c:pt idx="16538">
                  <c:v>3.71347</c:v>
                </c:pt>
                <c:pt idx="16539">
                  <c:v>3.7107540000000001</c:v>
                </c:pt>
                <c:pt idx="16540">
                  <c:v>3.7079710000000001</c:v>
                </c:pt>
                <c:pt idx="16541">
                  <c:v>3.7068310000000002</c:v>
                </c:pt>
                <c:pt idx="16542">
                  <c:v>3.7054140000000002</c:v>
                </c:pt>
                <c:pt idx="16543">
                  <c:v>3.7096230000000001</c:v>
                </c:pt>
                <c:pt idx="16544">
                  <c:v>3.7152859999999999</c:v>
                </c:pt>
                <c:pt idx="16545">
                  <c:v>3.7098089999999999</c:v>
                </c:pt>
                <c:pt idx="16546">
                  <c:v>3.7101220000000001</c:v>
                </c:pt>
                <c:pt idx="16547">
                  <c:v>3.7161719999999998</c:v>
                </c:pt>
                <c:pt idx="16548">
                  <c:v>3.707176</c:v>
                </c:pt>
                <c:pt idx="16549">
                  <c:v>3.7010839999999998</c:v>
                </c:pt>
                <c:pt idx="16550">
                  <c:v>3.7037079999999998</c:v>
                </c:pt>
                <c:pt idx="16551">
                  <c:v>3.6991740000000002</c:v>
                </c:pt>
                <c:pt idx="16552">
                  <c:v>3.7034639999999999</c:v>
                </c:pt>
                <c:pt idx="16553">
                  <c:v>3.7180840000000002</c:v>
                </c:pt>
                <c:pt idx="16554">
                  <c:v>3.7192099999999999</c:v>
                </c:pt>
                <c:pt idx="16555">
                  <c:v>3.7061510000000002</c:v>
                </c:pt>
                <c:pt idx="16556">
                  <c:v>3.7083680000000001</c:v>
                </c:pt>
                <c:pt idx="16557">
                  <c:v>3.7163680000000001</c:v>
                </c:pt>
                <c:pt idx="16558">
                  <c:v>3.712453</c:v>
                </c:pt>
                <c:pt idx="16559">
                  <c:v>3.7206999999999999</c:v>
                </c:pt>
                <c:pt idx="16560">
                  <c:v>3.7189030000000001</c:v>
                </c:pt>
                <c:pt idx="16561">
                  <c:v>3.7042310000000001</c:v>
                </c:pt>
                <c:pt idx="16562">
                  <c:v>3.7068180000000002</c:v>
                </c:pt>
                <c:pt idx="16563">
                  <c:v>3.7133699999999998</c:v>
                </c:pt>
                <c:pt idx="16564">
                  <c:v>3.7124069999999998</c:v>
                </c:pt>
                <c:pt idx="16565">
                  <c:v>3.7138949999999999</c:v>
                </c:pt>
                <c:pt idx="16566">
                  <c:v>3.7181510000000002</c:v>
                </c:pt>
                <c:pt idx="16567">
                  <c:v>3.7137600000000002</c:v>
                </c:pt>
                <c:pt idx="16568">
                  <c:v>3.7149380000000001</c:v>
                </c:pt>
                <c:pt idx="16569">
                  <c:v>3.723538</c:v>
                </c:pt>
                <c:pt idx="16570">
                  <c:v>3.7146699999999999</c:v>
                </c:pt>
                <c:pt idx="16571">
                  <c:v>3.7122459999999999</c:v>
                </c:pt>
                <c:pt idx="16572">
                  <c:v>3.7216689999999999</c:v>
                </c:pt>
                <c:pt idx="16573">
                  <c:v>3.7165349999999999</c:v>
                </c:pt>
                <c:pt idx="16574">
                  <c:v>3.7122730000000002</c:v>
                </c:pt>
                <c:pt idx="16575">
                  <c:v>3.7198600000000002</c:v>
                </c:pt>
                <c:pt idx="16576">
                  <c:v>3.7179000000000002</c:v>
                </c:pt>
                <c:pt idx="16577">
                  <c:v>3.7033909999999999</c:v>
                </c:pt>
                <c:pt idx="16578">
                  <c:v>3.7117559999999998</c:v>
                </c:pt>
                <c:pt idx="16579">
                  <c:v>3.7230319999999999</c:v>
                </c:pt>
                <c:pt idx="16580">
                  <c:v>3.7119589999999998</c:v>
                </c:pt>
                <c:pt idx="16581">
                  <c:v>3.7191610000000002</c:v>
                </c:pt>
                <c:pt idx="16582">
                  <c:v>3.7228500000000002</c:v>
                </c:pt>
                <c:pt idx="16583">
                  <c:v>3.7041460000000002</c:v>
                </c:pt>
                <c:pt idx="16584">
                  <c:v>3.7085720000000002</c:v>
                </c:pt>
                <c:pt idx="16585">
                  <c:v>3.7214239999999998</c:v>
                </c:pt>
                <c:pt idx="16586">
                  <c:v>3.7131940000000001</c:v>
                </c:pt>
                <c:pt idx="16587">
                  <c:v>3.7051560000000001</c:v>
                </c:pt>
                <c:pt idx="16588">
                  <c:v>3.7174659999999999</c:v>
                </c:pt>
                <c:pt idx="16589">
                  <c:v>3.7219880000000001</c:v>
                </c:pt>
                <c:pt idx="16590">
                  <c:v>3.7202280000000001</c:v>
                </c:pt>
                <c:pt idx="16591">
                  <c:v>3.7307060000000001</c:v>
                </c:pt>
                <c:pt idx="16592">
                  <c:v>3.7266840000000001</c:v>
                </c:pt>
                <c:pt idx="16593">
                  <c:v>3.7191960000000002</c:v>
                </c:pt>
                <c:pt idx="16594">
                  <c:v>3.7245279999999998</c:v>
                </c:pt>
                <c:pt idx="16595">
                  <c:v>3.72153</c:v>
                </c:pt>
                <c:pt idx="16596">
                  <c:v>3.7108050000000001</c:v>
                </c:pt>
                <c:pt idx="16597">
                  <c:v>3.7147670000000002</c:v>
                </c:pt>
                <c:pt idx="16598">
                  <c:v>3.723481</c:v>
                </c:pt>
                <c:pt idx="16599">
                  <c:v>3.7131820000000002</c:v>
                </c:pt>
                <c:pt idx="16600">
                  <c:v>3.7126199999999998</c:v>
                </c:pt>
                <c:pt idx="16601">
                  <c:v>3.723452</c:v>
                </c:pt>
                <c:pt idx="16602">
                  <c:v>3.7174969999999998</c:v>
                </c:pt>
                <c:pt idx="16603">
                  <c:v>3.7160630000000001</c:v>
                </c:pt>
                <c:pt idx="16604">
                  <c:v>3.722318</c:v>
                </c:pt>
                <c:pt idx="16605">
                  <c:v>3.720844</c:v>
                </c:pt>
                <c:pt idx="16606">
                  <c:v>3.7207080000000001</c:v>
                </c:pt>
                <c:pt idx="16607">
                  <c:v>3.724675</c:v>
                </c:pt>
                <c:pt idx="16608">
                  <c:v>3.721644</c:v>
                </c:pt>
                <c:pt idx="16609">
                  <c:v>3.7140270000000002</c:v>
                </c:pt>
                <c:pt idx="16610">
                  <c:v>3.712583</c:v>
                </c:pt>
                <c:pt idx="16611">
                  <c:v>3.7140909999999998</c:v>
                </c:pt>
                <c:pt idx="16612">
                  <c:v>3.7176209999999998</c:v>
                </c:pt>
                <c:pt idx="16613">
                  <c:v>3.7279100000000001</c:v>
                </c:pt>
                <c:pt idx="16614">
                  <c:v>3.732189</c:v>
                </c:pt>
                <c:pt idx="16615">
                  <c:v>3.729501</c:v>
                </c:pt>
                <c:pt idx="16616">
                  <c:v>3.7315559999999999</c:v>
                </c:pt>
                <c:pt idx="16617">
                  <c:v>3.7304210000000002</c:v>
                </c:pt>
                <c:pt idx="16618">
                  <c:v>3.721352</c:v>
                </c:pt>
                <c:pt idx="16619">
                  <c:v>3.7185519999999999</c:v>
                </c:pt>
                <c:pt idx="16620">
                  <c:v>3.7294010000000002</c:v>
                </c:pt>
                <c:pt idx="16621">
                  <c:v>3.7308979999999998</c:v>
                </c:pt>
                <c:pt idx="16622">
                  <c:v>3.7195230000000001</c:v>
                </c:pt>
                <c:pt idx="16623">
                  <c:v>3.7197840000000002</c:v>
                </c:pt>
                <c:pt idx="16624">
                  <c:v>3.7214529999999999</c:v>
                </c:pt>
                <c:pt idx="16625">
                  <c:v>3.7192780000000001</c:v>
                </c:pt>
                <c:pt idx="16626">
                  <c:v>3.7252269999999998</c:v>
                </c:pt>
                <c:pt idx="16627">
                  <c:v>3.7263099999999998</c:v>
                </c:pt>
                <c:pt idx="16628">
                  <c:v>3.7179829999999998</c:v>
                </c:pt>
                <c:pt idx="16629">
                  <c:v>3.7217449999999999</c:v>
                </c:pt>
                <c:pt idx="16630">
                  <c:v>3.7205490000000001</c:v>
                </c:pt>
                <c:pt idx="16631">
                  <c:v>3.7095639999999999</c:v>
                </c:pt>
                <c:pt idx="16632">
                  <c:v>3.7253020000000001</c:v>
                </c:pt>
                <c:pt idx="16633">
                  <c:v>3.7333370000000001</c:v>
                </c:pt>
                <c:pt idx="16634">
                  <c:v>3.7113520000000002</c:v>
                </c:pt>
                <c:pt idx="16635">
                  <c:v>3.7172329999999998</c:v>
                </c:pt>
                <c:pt idx="16636">
                  <c:v>3.7351130000000001</c:v>
                </c:pt>
                <c:pt idx="16637">
                  <c:v>3.7273200000000002</c:v>
                </c:pt>
                <c:pt idx="16638">
                  <c:v>3.727004</c:v>
                </c:pt>
                <c:pt idx="16639">
                  <c:v>3.737927</c:v>
                </c:pt>
                <c:pt idx="16640">
                  <c:v>3.7362150000000001</c:v>
                </c:pt>
                <c:pt idx="16641">
                  <c:v>3.7394509999999999</c:v>
                </c:pt>
                <c:pt idx="16642">
                  <c:v>3.742213</c:v>
                </c:pt>
                <c:pt idx="16643">
                  <c:v>3.7201010000000001</c:v>
                </c:pt>
                <c:pt idx="16644">
                  <c:v>3.712663</c:v>
                </c:pt>
                <c:pt idx="16645">
                  <c:v>3.725193</c:v>
                </c:pt>
                <c:pt idx="16646">
                  <c:v>3.718286</c:v>
                </c:pt>
                <c:pt idx="16647">
                  <c:v>3.7178170000000001</c:v>
                </c:pt>
                <c:pt idx="16648">
                  <c:v>3.7304390000000001</c:v>
                </c:pt>
                <c:pt idx="16649">
                  <c:v>3.7220439999999999</c:v>
                </c:pt>
                <c:pt idx="16650">
                  <c:v>3.7109549999999998</c:v>
                </c:pt>
                <c:pt idx="16651">
                  <c:v>3.7271139999999998</c:v>
                </c:pt>
                <c:pt idx="16652">
                  <c:v>3.7427090000000001</c:v>
                </c:pt>
                <c:pt idx="16653">
                  <c:v>3.7352370000000001</c:v>
                </c:pt>
                <c:pt idx="16654">
                  <c:v>3.7337769999999999</c:v>
                </c:pt>
                <c:pt idx="16655">
                  <c:v>3.7346330000000001</c:v>
                </c:pt>
                <c:pt idx="16656">
                  <c:v>3.7229420000000002</c:v>
                </c:pt>
                <c:pt idx="16657">
                  <c:v>3.7225519999999999</c:v>
                </c:pt>
                <c:pt idx="16658">
                  <c:v>3.7326860000000002</c:v>
                </c:pt>
                <c:pt idx="16659">
                  <c:v>3.730337</c:v>
                </c:pt>
                <c:pt idx="16660">
                  <c:v>3.7178939999999998</c:v>
                </c:pt>
                <c:pt idx="16661">
                  <c:v>3.7217709999999999</c:v>
                </c:pt>
                <c:pt idx="16662">
                  <c:v>3.7353239999999999</c:v>
                </c:pt>
                <c:pt idx="16663">
                  <c:v>3.7354189999999998</c:v>
                </c:pt>
                <c:pt idx="16664">
                  <c:v>3.736434</c:v>
                </c:pt>
                <c:pt idx="16665">
                  <c:v>3.738229</c:v>
                </c:pt>
                <c:pt idx="16666">
                  <c:v>3.734823</c:v>
                </c:pt>
                <c:pt idx="16667">
                  <c:v>3.7354959999999999</c:v>
                </c:pt>
                <c:pt idx="16668">
                  <c:v>3.7370640000000002</c:v>
                </c:pt>
                <c:pt idx="16669">
                  <c:v>3.7303199999999999</c:v>
                </c:pt>
                <c:pt idx="16670">
                  <c:v>3.721584</c:v>
                </c:pt>
                <c:pt idx="16671">
                  <c:v>3.7247669999999999</c:v>
                </c:pt>
                <c:pt idx="16672">
                  <c:v>3.7275450000000001</c:v>
                </c:pt>
                <c:pt idx="16673">
                  <c:v>3.7239719999999998</c:v>
                </c:pt>
                <c:pt idx="16674">
                  <c:v>3.7259630000000001</c:v>
                </c:pt>
                <c:pt idx="16675">
                  <c:v>3.7260360000000001</c:v>
                </c:pt>
                <c:pt idx="16676">
                  <c:v>3.7322760000000001</c:v>
                </c:pt>
                <c:pt idx="16677">
                  <c:v>3.743344</c:v>
                </c:pt>
                <c:pt idx="16678">
                  <c:v>3.7394539999999998</c:v>
                </c:pt>
                <c:pt idx="16679">
                  <c:v>3.7374160000000001</c:v>
                </c:pt>
                <c:pt idx="16680">
                  <c:v>3.7385600000000001</c:v>
                </c:pt>
                <c:pt idx="16681">
                  <c:v>3.7323909999999998</c:v>
                </c:pt>
                <c:pt idx="16682">
                  <c:v>3.735595</c:v>
                </c:pt>
                <c:pt idx="16683">
                  <c:v>3.738915</c:v>
                </c:pt>
                <c:pt idx="16684">
                  <c:v>3.724307</c:v>
                </c:pt>
                <c:pt idx="16685">
                  <c:v>3.7178140000000002</c:v>
                </c:pt>
                <c:pt idx="16686">
                  <c:v>3.7350020000000002</c:v>
                </c:pt>
                <c:pt idx="16687">
                  <c:v>3.7424240000000002</c:v>
                </c:pt>
                <c:pt idx="16688">
                  <c:v>3.731236</c:v>
                </c:pt>
                <c:pt idx="16689">
                  <c:v>3.7264590000000002</c:v>
                </c:pt>
                <c:pt idx="16690">
                  <c:v>3.7310690000000002</c:v>
                </c:pt>
                <c:pt idx="16691">
                  <c:v>3.7332209999999999</c:v>
                </c:pt>
                <c:pt idx="16692">
                  <c:v>3.7382759999999999</c:v>
                </c:pt>
                <c:pt idx="16693">
                  <c:v>3.7427260000000002</c:v>
                </c:pt>
                <c:pt idx="16694">
                  <c:v>3.735096</c:v>
                </c:pt>
                <c:pt idx="16695">
                  <c:v>3.7328960000000002</c:v>
                </c:pt>
                <c:pt idx="16696">
                  <c:v>3.7431429999999999</c:v>
                </c:pt>
                <c:pt idx="16697">
                  <c:v>3.741527</c:v>
                </c:pt>
                <c:pt idx="16698">
                  <c:v>3.7381160000000002</c:v>
                </c:pt>
                <c:pt idx="16699">
                  <c:v>3.7416499999999999</c:v>
                </c:pt>
                <c:pt idx="16700">
                  <c:v>3.740011</c:v>
                </c:pt>
                <c:pt idx="16701">
                  <c:v>3.73482</c:v>
                </c:pt>
                <c:pt idx="16702">
                  <c:v>3.7313209999999999</c:v>
                </c:pt>
                <c:pt idx="16703">
                  <c:v>3.7352069999999999</c:v>
                </c:pt>
                <c:pt idx="16704">
                  <c:v>3.7396159999999998</c:v>
                </c:pt>
                <c:pt idx="16705">
                  <c:v>3.74166</c:v>
                </c:pt>
                <c:pt idx="16706">
                  <c:v>3.7352729999999998</c:v>
                </c:pt>
                <c:pt idx="16707">
                  <c:v>3.728955</c:v>
                </c:pt>
                <c:pt idx="16708">
                  <c:v>3.7349489999999999</c:v>
                </c:pt>
                <c:pt idx="16709">
                  <c:v>3.7321059999999999</c:v>
                </c:pt>
                <c:pt idx="16710">
                  <c:v>3.7259129999999998</c:v>
                </c:pt>
                <c:pt idx="16711">
                  <c:v>3.7344249999999999</c:v>
                </c:pt>
                <c:pt idx="16712">
                  <c:v>3.7434120000000002</c:v>
                </c:pt>
                <c:pt idx="16713">
                  <c:v>3.741803</c:v>
                </c:pt>
                <c:pt idx="16714">
                  <c:v>3.7402310000000001</c:v>
                </c:pt>
                <c:pt idx="16715">
                  <c:v>3.7447029999999999</c:v>
                </c:pt>
                <c:pt idx="16716">
                  <c:v>3.7392289999999999</c:v>
                </c:pt>
                <c:pt idx="16717">
                  <c:v>3.7360509999999998</c:v>
                </c:pt>
                <c:pt idx="16718">
                  <c:v>3.7408619999999999</c:v>
                </c:pt>
                <c:pt idx="16719">
                  <c:v>3.7361819999999999</c:v>
                </c:pt>
                <c:pt idx="16720">
                  <c:v>3.733975</c:v>
                </c:pt>
                <c:pt idx="16721">
                  <c:v>3.7363170000000001</c:v>
                </c:pt>
                <c:pt idx="16722">
                  <c:v>3.7366570000000001</c:v>
                </c:pt>
                <c:pt idx="16723">
                  <c:v>3.7421519999999999</c:v>
                </c:pt>
                <c:pt idx="16724">
                  <c:v>3.744313</c:v>
                </c:pt>
                <c:pt idx="16725">
                  <c:v>3.7408800000000002</c:v>
                </c:pt>
                <c:pt idx="16726">
                  <c:v>3.7451699999999999</c:v>
                </c:pt>
                <c:pt idx="16727">
                  <c:v>3.7528359999999998</c:v>
                </c:pt>
                <c:pt idx="16728">
                  <c:v>3.7427679999999999</c:v>
                </c:pt>
                <c:pt idx="16729">
                  <c:v>3.733304</c:v>
                </c:pt>
                <c:pt idx="16730">
                  <c:v>3.7429950000000001</c:v>
                </c:pt>
                <c:pt idx="16731">
                  <c:v>3.7377720000000001</c:v>
                </c:pt>
                <c:pt idx="16732">
                  <c:v>3.7261229999999999</c:v>
                </c:pt>
                <c:pt idx="16733">
                  <c:v>3.7331439999999998</c:v>
                </c:pt>
                <c:pt idx="16734">
                  <c:v>3.7347459999999999</c:v>
                </c:pt>
                <c:pt idx="16735">
                  <c:v>3.737139</c:v>
                </c:pt>
                <c:pt idx="16736">
                  <c:v>3.7524479999999998</c:v>
                </c:pt>
                <c:pt idx="16737">
                  <c:v>3.7508569999999999</c:v>
                </c:pt>
                <c:pt idx="16738">
                  <c:v>3.7375430000000001</c:v>
                </c:pt>
                <c:pt idx="16739">
                  <c:v>3.7467820000000001</c:v>
                </c:pt>
                <c:pt idx="16740">
                  <c:v>3.7552379999999999</c:v>
                </c:pt>
                <c:pt idx="16741">
                  <c:v>3.7441939999999998</c:v>
                </c:pt>
                <c:pt idx="16742">
                  <c:v>3.7538119999999999</c:v>
                </c:pt>
                <c:pt idx="16743">
                  <c:v>3.7579389999999999</c:v>
                </c:pt>
                <c:pt idx="16744">
                  <c:v>3.735471</c:v>
                </c:pt>
                <c:pt idx="16745">
                  <c:v>3.7321979999999999</c:v>
                </c:pt>
                <c:pt idx="16746">
                  <c:v>3.7440980000000001</c:v>
                </c:pt>
                <c:pt idx="16747">
                  <c:v>3.7408570000000001</c:v>
                </c:pt>
                <c:pt idx="16748">
                  <c:v>3.736078</c:v>
                </c:pt>
                <c:pt idx="16749">
                  <c:v>3.7462170000000001</c:v>
                </c:pt>
                <c:pt idx="16750">
                  <c:v>3.7467489999999999</c:v>
                </c:pt>
                <c:pt idx="16751">
                  <c:v>3.7409210000000002</c:v>
                </c:pt>
                <c:pt idx="16752">
                  <c:v>3.7464520000000001</c:v>
                </c:pt>
                <c:pt idx="16753">
                  <c:v>3.7375349999999998</c:v>
                </c:pt>
                <c:pt idx="16754">
                  <c:v>3.725994</c:v>
                </c:pt>
                <c:pt idx="16755">
                  <c:v>3.735004</c:v>
                </c:pt>
                <c:pt idx="16756">
                  <c:v>3.7496670000000001</c:v>
                </c:pt>
                <c:pt idx="16757">
                  <c:v>3.753933</c:v>
                </c:pt>
                <c:pt idx="16758">
                  <c:v>3.7534320000000001</c:v>
                </c:pt>
                <c:pt idx="16759">
                  <c:v>3.7504900000000001</c:v>
                </c:pt>
                <c:pt idx="16760">
                  <c:v>3.7486380000000001</c:v>
                </c:pt>
                <c:pt idx="16761">
                  <c:v>3.7624219999999999</c:v>
                </c:pt>
                <c:pt idx="16762">
                  <c:v>3.756672</c:v>
                </c:pt>
                <c:pt idx="16763">
                  <c:v>3.7343359999999999</c:v>
                </c:pt>
                <c:pt idx="16764">
                  <c:v>3.7459129999999998</c:v>
                </c:pt>
                <c:pt idx="16765">
                  <c:v>3.7525629999999999</c:v>
                </c:pt>
                <c:pt idx="16766">
                  <c:v>3.742499</c:v>
                </c:pt>
                <c:pt idx="16767">
                  <c:v>3.7484679999999999</c:v>
                </c:pt>
                <c:pt idx="16768">
                  <c:v>3.748983</c:v>
                </c:pt>
                <c:pt idx="16769">
                  <c:v>3.7426080000000002</c:v>
                </c:pt>
                <c:pt idx="16770">
                  <c:v>3.7390469999999998</c:v>
                </c:pt>
                <c:pt idx="16771">
                  <c:v>3.7382529999999998</c:v>
                </c:pt>
                <c:pt idx="16772">
                  <c:v>3.7400159999999998</c:v>
                </c:pt>
                <c:pt idx="16773">
                  <c:v>3.7423190000000002</c:v>
                </c:pt>
                <c:pt idx="16774">
                  <c:v>3.7498049999999998</c:v>
                </c:pt>
                <c:pt idx="16775">
                  <c:v>3.7504230000000001</c:v>
                </c:pt>
                <c:pt idx="16776">
                  <c:v>3.7547280000000001</c:v>
                </c:pt>
                <c:pt idx="16777">
                  <c:v>3.7622740000000001</c:v>
                </c:pt>
                <c:pt idx="16778">
                  <c:v>3.753298</c:v>
                </c:pt>
                <c:pt idx="16779">
                  <c:v>3.747017</c:v>
                </c:pt>
                <c:pt idx="16780">
                  <c:v>3.7463299999999999</c:v>
                </c:pt>
                <c:pt idx="16781">
                  <c:v>3.7429429999999999</c:v>
                </c:pt>
                <c:pt idx="16782">
                  <c:v>3.7415470000000002</c:v>
                </c:pt>
                <c:pt idx="16783">
                  <c:v>3.7470829999999999</c:v>
                </c:pt>
                <c:pt idx="16784">
                  <c:v>3.75074</c:v>
                </c:pt>
                <c:pt idx="16785">
                  <c:v>3.7540990000000001</c:v>
                </c:pt>
                <c:pt idx="16786">
                  <c:v>3.7676340000000001</c:v>
                </c:pt>
                <c:pt idx="16787">
                  <c:v>3.763544</c:v>
                </c:pt>
                <c:pt idx="16788">
                  <c:v>3.7474440000000002</c:v>
                </c:pt>
                <c:pt idx="16789">
                  <c:v>3.7529729999999999</c:v>
                </c:pt>
                <c:pt idx="16790">
                  <c:v>3.7591329999999998</c:v>
                </c:pt>
                <c:pt idx="16791">
                  <c:v>3.748548</c:v>
                </c:pt>
                <c:pt idx="16792">
                  <c:v>3.747617</c:v>
                </c:pt>
                <c:pt idx="16793">
                  <c:v>3.7573340000000002</c:v>
                </c:pt>
                <c:pt idx="16794">
                  <c:v>3.7496670000000001</c:v>
                </c:pt>
                <c:pt idx="16795">
                  <c:v>3.7446250000000001</c:v>
                </c:pt>
                <c:pt idx="16796">
                  <c:v>3.7527620000000002</c:v>
                </c:pt>
                <c:pt idx="16797">
                  <c:v>3.743805</c:v>
                </c:pt>
                <c:pt idx="16798">
                  <c:v>3.7352120000000002</c:v>
                </c:pt>
                <c:pt idx="16799">
                  <c:v>3.7507779999999999</c:v>
                </c:pt>
                <c:pt idx="16800">
                  <c:v>3.7625440000000001</c:v>
                </c:pt>
                <c:pt idx="16801">
                  <c:v>3.7620170000000002</c:v>
                </c:pt>
                <c:pt idx="16802">
                  <c:v>3.7631269999999999</c:v>
                </c:pt>
                <c:pt idx="16803">
                  <c:v>3.756637</c:v>
                </c:pt>
                <c:pt idx="16804">
                  <c:v>3.7459190000000002</c:v>
                </c:pt>
                <c:pt idx="16805">
                  <c:v>3.7520899999999999</c:v>
                </c:pt>
                <c:pt idx="16806">
                  <c:v>3.7512780000000001</c:v>
                </c:pt>
                <c:pt idx="16807">
                  <c:v>3.7406779999999999</c:v>
                </c:pt>
                <c:pt idx="16808">
                  <c:v>3.7467570000000001</c:v>
                </c:pt>
                <c:pt idx="16809">
                  <c:v>3.7498100000000001</c:v>
                </c:pt>
                <c:pt idx="16810">
                  <c:v>3.7493150000000002</c:v>
                </c:pt>
                <c:pt idx="16811">
                  <c:v>3.7554120000000002</c:v>
                </c:pt>
                <c:pt idx="16812">
                  <c:v>3.754823</c:v>
                </c:pt>
                <c:pt idx="16813">
                  <c:v>3.7555100000000001</c:v>
                </c:pt>
                <c:pt idx="16814">
                  <c:v>3.7584149999999998</c:v>
                </c:pt>
                <c:pt idx="16815">
                  <c:v>3.7600150000000001</c:v>
                </c:pt>
                <c:pt idx="16816">
                  <c:v>3.7579760000000002</c:v>
                </c:pt>
                <c:pt idx="16817">
                  <c:v>3.7564380000000002</c:v>
                </c:pt>
                <c:pt idx="16818">
                  <c:v>3.7639629999999999</c:v>
                </c:pt>
                <c:pt idx="16819">
                  <c:v>3.7618800000000001</c:v>
                </c:pt>
                <c:pt idx="16820">
                  <c:v>3.7570549999999998</c:v>
                </c:pt>
                <c:pt idx="16821">
                  <c:v>3.7624</c:v>
                </c:pt>
                <c:pt idx="16822">
                  <c:v>3.752691</c:v>
                </c:pt>
                <c:pt idx="16823">
                  <c:v>3.7450389999999998</c:v>
                </c:pt>
                <c:pt idx="16824">
                  <c:v>3.756815</c:v>
                </c:pt>
                <c:pt idx="16825">
                  <c:v>3.7633109999999999</c:v>
                </c:pt>
                <c:pt idx="16826">
                  <c:v>3.7578749999999999</c:v>
                </c:pt>
                <c:pt idx="16827">
                  <c:v>3.758397</c:v>
                </c:pt>
                <c:pt idx="16828">
                  <c:v>3.7627950000000001</c:v>
                </c:pt>
                <c:pt idx="16829">
                  <c:v>3.7579069999999999</c:v>
                </c:pt>
                <c:pt idx="16830">
                  <c:v>3.759709</c:v>
                </c:pt>
                <c:pt idx="16831">
                  <c:v>3.762451</c:v>
                </c:pt>
                <c:pt idx="16832">
                  <c:v>3.759385</c:v>
                </c:pt>
                <c:pt idx="16833">
                  <c:v>3.7647840000000001</c:v>
                </c:pt>
                <c:pt idx="16834">
                  <c:v>3.7685940000000002</c:v>
                </c:pt>
                <c:pt idx="16835">
                  <c:v>3.7554669999999999</c:v>
                </c:pt>
                <c:pt idx="16836">
                  <c:v>3.745736</c:v>
                </c:pt>
                <c:pt idx="16837">
                  <c:v>3.7582710000000001</c:v>
                </c:pt>
                <c:pt idx="16838">
                  <c:v>3.7536809999999998</c:v>
                </c:pt>
                <c:pt idx="16839">
                  <c:v>3.7422849999999999</c:v>
                </c:pt>
                <c:pt idx="16840">
                  <c:v>3.7623350000000002</c:v>
                </c:pt>
                <c:pt idx="16841">
                  <c:v>3.7659129999999998</c:v>
                </c:pt>
                <c:pt idx="16842">
                  <c:v>3.7462759999999999</c:v>
                </c:pt>
                <c:pt idx="16843">
                  <c:v>3.7552249999999998</c:v>
                </c:pt>
                <c:pt idx="16844">
                  <c:v>3.7722769999999999</c:v>
                </c:pt>
                <c:pt idx="16845">
                  <c:v>3.7600639999999999</c:v>
                </c:pt>
                <c:pt idx="16846">
                  <c:v>3.75658</c:v>
                </c:pt>
                <c:pt idx="16847">
                  <c:v>3.7731499999999998</c:v>
                </c:pt>
                <c:pt idx="16848">
                  <c:v>3.7639140000000002</c:v>
                </c:pt>
                <c:pt idx="16849">
                  <c:v>3.7545069999999998</c:v>
                </c:pt>
                <c:pt idx="16850">
                  <c:v>3.7660010000000002</c:v>
                </c:pt>
                <c:pt idx="16851">
                  <c:v>3.7607159999999999</c:v>
                </c:pt>
                <c:pt idx="16852">
                  <c:v>3.7565119999999999</c:v>
                </c:pt>
                <c:pt idx="16853">
                  <c:v>3.7670789999999998</c:v>
                </c:pt>
                <c:pt idx="16854">
                  <c:v>3.762413</c:v>
                </c:pt>
                <c:pt idx="16855">
                  <c:v>3.7532179999999999</c:v>
                </c:pt>
                <c:pt idx="16856">
                  <c:v>3.7617720000000001</c:v>
                </c:pt>
                <c:pt idx="16857">
                  <c:v>3.7624680000000001</c:v>
                </c:pt>
                <c:pt idx="16858">
                  <c:v>3.74668</c:v>
                </c:pt>
                <c:pt idx="16859">
                  <c:v>3.7497479999999999</c:v>
                </c:pt>
                <c:pt idx="16860">
                  <c:v>3.7652169999999998</c:v>
                </c:pt>
                <c:pt idx="16861">
                  <c:v>3.76776</c:v>
                </c:pt>
                <c:pt idx="16862">
                  <c:v>3.7713679999999998</c:v>
                </c:pt>
                <c:pt idx="16863">
                  <c:v>3.771239</c:v>
                </c:pt>
                <c:pt idx="16864">
                  <c:v>3.765117</c:v>
                </c:pt>
                <c:pt idx="16865">
                  <c:v>3.7703980000000001</c:v>
                </c:pt>
                <c:pt idx="16866">
                  <c:v>3.7737620000000001</c:v>
                </c:pt>
                <c:pt idx="16867">
                  <c:v>3.7653449999999999</c:v>
                </c:pt>
                <c:pt idx="16868">
                  <c:v>3.763655</c:v>
                </c:pt>
                <c:pt idx="16869">
                  <c:v>3.7700079999999998</c:v>
                </c:pt>
                <c:pt idx="16870">
                  <c:v>3.762578</c:v>
                </c:pt>
                <c:pt idx="16871">
                  <c:v>3.76153</c:v>
                </c:pt>
                <c:pt idx="16872">
                  <c:v>3.7738990000000001</c:v>
                </c:pt>
                <c:pt idx="16873">
                  <c:v>3.767468</c:v>
                </c:pt>
                <c:pt idx="16874">
                  <c:v>3.7599619999999998</c:v>
                </c:pt>
                <c:pt idx="16875">
                  <c:v>3.7661859999999998</c:v>
                </c:pt>
                <c:pt idx="16876">
                  <c:v>3.7679010000000002</c:v>
                </c:pt>
                <c:pt idx="16877">
                  <c:v>3.7646950000000001</c:v>
                </c:pt>
                <c:pt idx="16878">
                  <c:v>3.7647330000000001</c:v>
                </c:pt>
                <c:pt idx="16879">
                  <c:v>3.7612489999999998</c:v>
                </c:pt>
                <c:pt idx="16880">
                  <c:v>3.7545730000000002</c:v>
                </c:pt>
                <c:pt idx="16881">
                  <c:v>3.7658830000000001</c:v>
                </c:pt>
                <c:pt idx="16882">
                  <c:v>3.766413</c:v>
                </c:pt>
                <c:pt idx="16883">
                  <c:v>3.7519279999999999</c:v>
                </c:pt>
                <c:pt idx="16884">
                  <c:v>3.7673160000000001</c:v>
                </c:pt>
                <c:pt idx="16885">
                  <c:v>3.780818</c:v>
                </c:pt>
                <c:pt idx="16886">
                  <c:v>3.7687040000000001</c:v>
                </c:pt>
                <c:pt idx="16887">
                  <c:v>3.7719420000000001</c:v>
                </c:pt>
                <c:pt idx="16888">
                  <c:v>3.7793290000000002</c:v>
                </c:pt>
                <c:pt idx="16889">
                  <c:v>3.7632119999999998</c:v>
                </c:pt>
                <c:pt idx="16890">
                  <c:v>3.7618019999999999</c:v>
                </c:pt>
                <c:pt idx="16891">
                  <c:v>3.7745660000000001</c:v>
                </c:pt>
                <c:pt idx="16892">
                  <c:v>3.7619549999999999</c:v>
                </c:pt>
                <c:pt idx="16893">
                  <c:v>3.7594180000000001</c:v>
                </c:pt>
                <c:pt idx="16894">
                  <c:v>3.7735349999999999</c:v>
                </c:pt>
                <c:pt idx="16895">
                  <c:v>3.764462</c:v>
                </c:pt>
                <c:pt idx="16896">
                  <c:v>3.764472</c:v>
                </c:pt>
                <c:pt idx="16897">
                  <c:v>3.774527</c:v>
                </c:pt>
                <c:pt idx="16898">
                  <c:v>3.7654839999999998</c:v>
                </c:pt>
                <c:pt idx="16899">
                  <c:v>3.7599719999999999</c:v>
                </c:pt>
                <c:pt idx="16900">
                  <c:v>3.7670340000000002</c:v>
                </c:pt>
                <c:pt idx="16901">
                  <c:v>3.7697669999999999</c:v>
                </c:pt>
                <c:pt idx="16902">
                  <c:v>3.7680729999999998</c:v>
                </c:pt>
                <c:pt idx="16903">
                  <c:v>3.7747850000000001</c:v>
                </c:pt>
                <c:pt idx="16904">
                  <c:v>3.7701539999999998</c:v>
                </c:pt>
                <c:pt idx="16905">
                  <c:v>3.7597909999999999</c:v>
                </c:pt>
                <c:pt idx="16906">
                  <c:v>3.773406</c:v>
                </c:pt>
                <c:pt idx="16907">
                  <c:v>3.7789649999999999</c:v>
                </c:pt>
                <c:pt idx="16908">
                  <c:v>3.7695799999999999</c:v>
                </c:pt>
                <c:pt idx="16909">
                  <c:v>3.776926</c:v>
                </c:pt>
                <c:pt idx="16910">
                  <c:v>3.784043</c:v>
                </c:pt>
                <c:pt idx="16911">
                  <c:v>3.7699349999999998</c:v>
                </c:pt>
                <c:pt idx="16912">
                  <c:v>3.7678050000000001</c:v>
                </c:pt>
                <c:pt idx="16913">
                  <c:v>3.7835049999999999</c:v>
                </c:pt>
                <c:pt idx="16914">
                  <c:v>3.7699569999999998</c:v>
                </c:pt>
                <c:pt idx="16915">
                  <c:v>3.7576269999999998</c:v>
                </c:pt>
                <c:pt idx="16916">
                  <c:v>3.770791</c:v>
                </c:pt>
                <c:pt idx="16917">
                  <c:v>3.7688640000000002</c:v>
                </c:pt>
                <c:pt idx="16918">
                  <c:v>3.7642929999999999</c:v>
                </c:pt>
                <c:pt idx="16919">
                  <c:v>3.7741850000000001</c:v>
                </c:pt>
                <c:pt idx="16920">
                  <c:v>3.7792150000000002</c:v>
                </c:pt>
                <c:pt idx="16921">
                  <c:v>3.77481</c:v>
                </c:pt>
                <c:pt idx="16922">
                  <c:v>3.7751009999999998</c:v>
                </c:pt>
                <c:pt idx="16923">
                  <c:v>3.7777910000000001</c:v>
                </c:pt>
                <c:pt idx="16924">
                  <c:v>3.7699539999999998</c:v>
                </c:pt>
                <c:pt idx="16925">
                  <c:v>3.7731300000000001</c:v>
                </c:pt>
                <c:pt idx="16926">
                  <c:v>3.777806</c:v>
                </c:pt>
                <c:pt idx="16927">
                  <c:v>3.766975</c:v>
                </c:pt>
                <c:pt idx="16928">
                  <c:v>3.7684760000000002</c:v>
                </c:pt>
                <c:pt idx="16929">
                  <c:v>3.7761360000000002</c:v>
                </c:pt>
                <c:pt idx="16930">
                  <c:v>3.7728039999999998</c:v>
                </c:pt>
                <c:pt idx="16931">
                  <c:v>3.7686799999999998</c:v>
                </c:pt>
                <c:pt idx="16932">
                  <c:v>3.7775280000000002</c:v>
                </c:pt>
                <c:pt idx="16933">
                  <c:v>3.7853620000000001</c:v>
                </c:pt>
                <c:pt idx="16934">
                  <c:v>3.7781720000000001</c:v>
                </c:pt>
                <c:pt idx="16935">
                  <c:v>3.7777259999999999</c:v>
                </c:pt>
                <c:pt idx="16936">
                  <c:v>3.7753369999999999</c:v>
                </c:pt>
                <c:pt idx="16937">
                  <c:v>3.7663169999999999</c:v>
                </c:pt>
                <c:pt idx="16938">
                  <c:v>3.7740800000000001</c:v>
                </c:pt>
                <c:pt idx="16939">
                  <c:v>3.7818070000000001</c:v>
                </c:pt>
                <c:pt idx="16940">
                  <c:v>3.7715480000000001</c:v>
                </c:pt>
                <c:pt idx="16941">
                  <c:v>3.7684690000000001</c:v>
                </c:pt>
                <c:pt idx="16942">
                  <c:v>3.7799239999999998</c:v>
                </c:pt>
                <c:pt idx="16943">
                  <c:v>3.7742909999999998</c:v>
                </c:pt>
                <c:pt idx="16944">
                  <c:v>3.7664840000000002</c:v>
                </c:pt>
                <c:pt idx="16945">
                  <c:v>3.77765</c:v>
                </c:pt>
                <c:pt idx="16946">
                  <c:v>3.7718609999999999</c:v>
                </c:pt>
                <c:pt idx="16947">
                  <c:v>3.7692139999999998</c:v>
                </c:pt>
                <c:pt idx="16948">
                  <c:v>3.7861150000000001</c:v>
                </c:pt>
                <c:pt idx="16949">
                  <c:v>3.783909</c:v>
                </c:pt>
                <c:pt idx="16950">
                  <c:v>3.77291</c:v>
                </c:pt>
                <c:pt idx="16951">
                  <c:v>3.7755339999999999</c:v>
                </c:pt>
                <c:pt idx="16952">
                  <c:v>3.7839140000000002</c:v>
                </c:pt>
                <c:pt idx="16953">
                  <c:v>3.7818130000000001</c:v>
                </c:pt>
                <c:pt idx="16954">
                  <c:v>3.7784409999999999</c:v>
                </c:pt>
                <c:pt idx="16955">
                  <c:v>3.7804630000000001</c:v>
                </c:pt>
                <c:pt idx="16956">
                  <c:v>3.7736689999999999</c:v>
                </c:pt>
                <c:pt idx="16957">
                  <c:v>3.7734939999999999</c:v>
                </c:pt>
                <c:pt idx="16958">
                  <c:v>3.7800600000000002</c:v>
                </c:pt>
                <c:pt idx="16959">
                  <c:v>3.777282</c:v>
                </c:pt>
                <c:pt idx="16960">
                  <c:v>3.779436</c:v>
                </c:pt>
                <c:pt idx="16961">
                  <c:v>3.7864059999999999</c:v>
                </c:pt>
                <c:pt idx="16962">
                  <c:v>3.7839149999999999</c:v>
                </c:pt>
                <c:pt idx="16963">
                  <c:v>3.7788940000000002</c:v>
                </c:pt>
                <c:pt idx="16964">
                  <c:v>3.7825820000000001</c:v>
                </c:pt>
                <c:pt idx="16965">
                  <c:v>3.7818040000000002</c:v>
                </c:pt>
                <c:pt idx="16966">
                  <c:v>3.7785289999999998</c:v>
                </c:pt>
                <c:pt idx="16967">
                  <c:v>3.7833199999999998</c:v>
                </c:pt>
                <c:pt idx="16968">
                  <c:v>3.7827570000000001</c:v>
                </c:pt>
                <c:pt idx="16969">
                  <c:v>3.7837149999999999</c:v>
                </c:pt>
                <c:pt idx="16970">
                  <c:v>3.7894739999999998</c:v>
                </c:pt>
                <c:pt idx="16971">
                  <c:v>3.787398</c:v>
                </c:pt>
                <c:pt idx="16972">
                  <c:v>3.7822979999999999</c:v>
                </c:pt>
                <c:pt idx="16973">
                  <c:v>3.7868189999999999</c:v>
                </c:pt>
                <c:pt idx="16974">
                  <c:v>3.7897280000000002</c:v>
                </c:pt>
                <c:pt idx="16975">
                  <c:v>3.7782619999999998</c:v>
                </c:pt>
                <c:pt idx="16976">
                  <c:v>3.7746010000000001</c:v>
                </c:pt>
                <c:pt idx="16977">
                  <c:v>3.775544</c:v>
                </c:pt>
                <c:pt idx="16978">
                  <c:v>3.7717700000000001</c:v>
                </c:pt>
                <c:pt idx="16979">
                  <c:v>3.782937</c:v>
                </c:pt>
                <c:pt idx="16980">
                  <c:v>3.788977</c:v>
                </c:pt>
                <c:pt idx="16981">
                  <c:v>3.7794539999999999</c:v>
                </c:pt>
                <c:pt idx="16982">
                  <c:v>3.7848009999999999</c:v>
                </c:pt>
                <c:pt idx="16983">
                  <c:v>3.7906870000000001</c:v>
                </c:pt>
                <c:pt idx="16984">
                  <c:v>3.775471</c:v>
                </c:pt>
                <c:pt idx="16985">
                  <c:v>3.7702599999999999</c:v>
                </c:pt>
                <c:pt idx="16986">
                  <c:v>3.7830900000000001</c:v>
                </c:pt>
                <c:pt idx="16987">
                  <c:v>3.7807080000000002</c:v>
                </c:pt>
                <c:pt idx="16988">
                  <c:v>3.7819400000000001</c:v>
                </c:pt>
                <c:pt idx="16989">
                  <c:v>3.79318</c:v>
                </c:pt>
                <c:pt idx="16990">
                  <c:v>3.7827920000000002</c:v>
                </c:pt>
                <c:pt idx="16991">
                  <c:v>3.779201</c:v>
                </c:pt>
                <c:pt idx="16992">
                  <c:v>3.7969810000000002</c:v>
                </c:pt>
                <c:pt idx="16993">
                  <c:v>3.7958500000000002</c:v>
                </c:pt>
                <c:pt idx="16994">
                  <c:v>3.7806419999999998</c:v>
                </c:pt>
                <c:pt idx="16995">
                  <c:v>3.7863229999999999</c:v>
                </c:pt>
                <c:pt idx="16996">
                  <c:v>3.7932450000000002</c:v>
                </c:pt>
                <c:pt idx="16997">
                  <c:v>3.785552</c:v>
                </c:pt>
                <c:pt idx="16998">
                  <c:v>3.7901389999999999</c:v>
                </c:pt>
                <c:pt idx="16999">
                  <c:v>3.7893669999999999</c:v>
                </c:pt>
                <c:pt idx="17000">
                  <c:v>3.7738749999999999</c:v>
                </c:pt>
                <c:pt idx="17001">
                  <c:v>3.781507</c:v>
                </c:pt>
                <c:pt idx="17002">
                  <c:v>3.7913670000000002</c:v>
                </c:pt>
                <c:pt idx="17003">
                  <c:v>3.783811</c:v>
                </c:pt>
                <c:pt idx="17004">
                  <c:v>3.7841499999999999</c:v>
                </c:pt>
                <c:pt idx="17005">
                  <c:v>3.794181</c:v>
                </c:pt>
                <c:pt idx="17006">
                  <c:v>3.792837</c:v>
                </c:pt>
                <c:pt idx="17007">
                  <c:v>3.7834129999999999</c:v>
                </c:pt>
                <c:pt idx="17008">
                  <c:v>3.7869929999999998</c:v>
                </c:pt>
                <c:pt idx="17009">
                  <c:v>3.7844899999999999</c:v>
                </c:pt>
                <c:pt idx="17010">
                  <c:v>3.7764880000000001</c:v>
                </c:pt>
                <c:pt idx="17011">
                  <c:v>3.7840090000000002</c:v>
                </c:pt>
                <c:pt idx="17012">
                  <c:v>3.7846470000000001</c:v>
                </c:pt>
                <c:pt idx="17013">
                  <c:v>3.7818049999999999</c:v>
                </c:pt>
                <c:pt idx="17014">
                  <c:v>3.7912279999999998</c:v>
                </c:pt>
                <c:pt idx="17015">
                  <c:v>3.794708</c:v>
                </c:pt>
                <c:pt idx="17016">
                  <c:v>3.7872729999999999</c:v>
                </c:pt>
                <c:pt idx="17017">
                  <c:v>3.7913019999999999</c:v>
                </c:pt>
                <c:pt idx="17018">
                  <c:v>3.8000639999999999</c:v>
                </c:pt>
                <c:pt idx="17019">
                  <c:v>3.7869670000000002</c:v>
                </c:pt>
                <c:pt idx="17020">
                  <c:v>3.7829679999999999</c:v>
                </c:pt>
                <c:pt idx="17021">
                  <c:v>3.794511</c:v>
                </c:pt>
                <c:pt idx="17022">
                  <c:v>3.7866439999999999</c:v>
                </c:pt>
                <c:pt idx="17023">
                  <c:v>3.7769729999999999</c:v>
                </c:pt>
                <c:pt idx="17024">
                  <c:v>3.7856429999999999</c:v>
                </c:pt>
                <c:pt idx="17025">
                  <c:v>3.7976030000000001</c:v>
                </c:pt>
                <c:pt idx="17026">
                  <c:v>3.796894</c:v>
                </c:pt>
                <c:pt idx="17027">
                  <c:v>3.7979910000000001</c:v>
                </c:pt>
                <c:pt idx="17028">
                  <c:v>3.7961179999999999</c:v>
                </c:pt>
                <c:pt idx="17029">
                  <c:v>3.7834840000000001</c:v>
                </c:pt>
                <c:pt idx="17030">
                  <c:v>3.790006</c:v>
                </c:pt>
                <c:pt idx="17031">
                  <c:v>3.7955489999999998</c:v>
                </c:pt>
                <c:pt idx="17032">
                  <c:v>3.785844</c:v>
                </c:pt>
                <c:pt idx="17033">
                  <c:v>3.7913950000000001</c:v>
                </c:pt>
                <c:pt idx="17034">
                  <c:v>3.7959710000000002</c:v>
                </c:pt>
                <c:pt idx="17035">
                  <c:v>3.7854950000000001</c:v>
                </c:pt>
                <c:pt idx="17036">
                  <c:v>3.7889189999999999</c:v>
                </c:pt>
                <c:pt idx="17037">
                  <c:v>3.801742</c:v>
                </c:pt>
                <c:pt idx="17038">
                  <c:v>3.7918799999999999</c:v>
                </c:pt>
                <c:pt idx="17039">
                  <c:v>3.7807460000000002</c:v>
                </c:pt>
                <c:pt idx="17040">
                  <c:v>3.7946909999999998</c:v>
                </c:pt>
                <c:pt idx="17041">
                  <c:v>3.7985319999999998</c:v>
                </c:pt>
                <c:pt idx="17042">
                  <c:v>3.7890640000000002</c:v>
                </c:pt>
                <c:pt idx="17043">
                  <c:v>3.7904770000000001</c:v>
                </c:pt>
                <c:pt idx="17044">
                  <c:v>3.7907289999999998</c:v>
                </c:pt>
                <c:pt idx="17045">
                  <c:v>3.7891020000000002</c:v>
                </c:pt>
                <c:pt idx="17046">
                  <c:v>3.7983259999999999</c:v>
                </c:pt>
                <c:pt idx="17047">
                  <c:v>3.8056610000000002</c:v>
                </c:pt>
                <c:pt idx="17048">
                  <c:v>3.7975780000000001</c:v>
                </c:pt>
                <c:pt idx="17049">
                  <c:v>3.7895159999999999</c:v>
                </c:pt>
                <c:pt idx="17050">
                  <c:v>3.788322</c:v>
                </c:pt>
                <c:pt idx="17051">
                  <c:v>3.7867790000000001</c:v>
                </c:pt>
                <c:pt idx="17052">
                  <c:v>3.7895919999999998</c:v>
                </c:pt>
                <c:pt idx="17053">
                  <c:v>3.7925759999999999</c:v>
                </c:pt>
                <c:pt idx="17054">
                  <c:v>3.7940140000000002</c:v>
                </c:pt>
                <c:pt idx="17055">
                  <c:v>3.8045339999999999</c:v>
                </c:pt>
                <c:pt idx="17056">
                  <c:v>3.811477</c:v>
                </c:pt>
                <c:pt idx="17057">
                  <c:v>3.801917</c:v>
                </c:pt>
                <c:pt idx="17058">
                  <c:v>3.7953950000000001</c:v>
                </c:pt>
                <c:pt idx="17059">
                  <c:v>3.8042340000000001</c:v>
                </c:pt>
                <c:pt idx="17060">
                  <c:v>3.7946059999999999</c:v>
                </c:pt>
                <c:pt idx="17061">
                  <c:v>3.7800820000000002</c:v>
                </c:pt>
                <c:pt idx="17062">
                  <c:v>3.8012299999999999</c:v>
                </c:pt>
                <c:pt idx="17063">
                  <c:v>3.807887</c:v>
                </c:pt>
                <c:pt idx="17064">
                  <c:v>3.7918029999999998</c:v>
                </c:pt>
                <c:pt idx="17065">
                  <c:v>3.7954249999999998</c:v>
                </c:pt>
                <c:pt idx="17066">
                  <c:v>3.7995969999999999</c:v>
                </c:pt>
                <c:pt idx="17067">
                  <c:v>3.7953519999999998</c:v>
                </c:pt>
                <c:pt idx="17068">
                  <c:v>3.795604</c:v>
                </c:pt>
                <c:pt idx="17069">
                  <c:v>3.7997640000000001</c:v>
                </c:pt>
                <c:pt idx="17070">
                  <c:v>3.7977069999999999</c:v>
                </c:pt>
                <c:pt idx="17071">
                  <c:v>3.7985530000000001</c:v>
                </c:pt>
                <c:pt idx="17072">
                  <c:v>3.7980640000000001</c:v>
                </c:pt>
                <c:pt idx="17073">
                  <c:v>3.7853330000000001</c:v>
                </c:pt>
                <c:pt idx="17074">
                  <c:v>3.7886649999999999</c:v>
                </c:pt>
                <c:pt idx="17075">
                  <c:v>3.8011339999999998</c:v>
                </c:pt>
                <c:pt idx="17076">
                  <c:v>3.7973629999999998</c:v>
                </c:pt>
                <c:pt idx="17077">
                  <c:v>3.7953060000000001</c:v>
                </c:pt>
                <c:pt idx="17078">
                  <c:v>3.8057840000000001</c:v>
                </c:pt>
                <c:pt idx="17079">
                  <c:v>3.8102969999999998</c:v>
                </c:pt>
                <c:pt idx="17080">
                  <c:v>3.8009849999999998</c:v>
                </c:pt>
                <c:pt idx="17081">
                  <c:v>3.8012410000000001</c:v>
                </c:pt>
                <c:pt idx="17082">
                  <c:v>3.8037380000000001</c:v>
                </c:pt>
                <c:pt idx="17083">
                  <c:v>3.797949</c:v>
                </c:pt>
                <c:pt idx="17084">
                  <c:v>3.803963</c:v>
                </c:pt>
                <c:pt idx="17085">
                  <c:v>3.798044</c:v>
                </c:pt>
                <c:pt idx="17086">
                  <c:v>3.78552</c:v>
                </c:pt>
                <c:pt idx="17087">
                  <c:v>3.7972990000000002</c:v>
                </c:pt>
                <c:pt idx="17088">
                  <c:v>3.8030050000000002</c:v>
                </c:pt>
                <c:pt idx="17089">
                  <c:v>3.7951709999999999</c:v>
                </c:pt>
                <c:pt idx="17090">
                  <c:v>3.7988059999999999</c:v>
                </c:pt>
                <c:pt idx="17091">
                  <c:v>3.804738</c:v>
                </c:pt>
                <c:pt idx="17092">
                  <c:v>3.7989639999999998</c:v>
                </c:pt>
                <c:pt idx="17093">
                  <c:v>3.7991259999999998</c:v>
                </c:pt>
                <c:pt idx="17094">
                  <c:v>3.8057829999999999</c:v>
                </c:pt>
                <c:pt idx="17095">
                  <c:v>3.7965110000000002</c:v>
                </c:pt>
                <c:pt idx="17096">
                  <c:v>3.7990849999999998</c:v>
                </c:pt>
                <c:pt idx="17097">
                  <c:v>3.8116590000000001</c:v>
                </c:pt>
                <c:pt idx="17098">
                  <c:v>3.8065989999999998</c:v>
                </c:pt>
                <c:pt idx="17099">
                  <c:v>3.8019440000000002</c:v>
                </c:pt>
                <c:pt idx="17100">
                  <c:v>3.8061240000000001</c:v>
                </c:pt>
                <c:pt idx="17101">
                  <c:v>3.8055409999999998</c:v>
                </c:pt>
                <c:pt idx="17102">
                  <c:v>3.803118</c:v>
                </c:pt>
                <c:pt idx="17103">
                  <c:v>3.8103060000000002</c:v>
                </c:pt>
                <c:pt idx="17104">
                  <c:v>3.8077909999999999</c:v>
                </c:pt>
                <c:pt idx="17105">
                  <c:v>3.795042</c:v>
                </c:pt>
                <c:pt idx="17106">
                  <c:v>3.8079019999999999</c:v>
                </c:pt>
                <c:pt idx="17107">
                  <c:v>3.8103199999999999</c:v>
                </c:pt>
                <c:pt idx="17108">
                  <c:v>3.7928709999999999</c:v>
                </c:pt>
                <c:pt idx="17109">
                  <c:v>3.7968000000000002</c:v>
                </c:pt>
                <c:pt idx="17110">
                  <c:v>3.8020870000000002</c:v>
                </c:pt>
                <c:pt idx="17111">
                  <c:v>3.79427</c:v>
                </c:pt>
                <c:pt idx="17112">
                  <c:v>3.8001490000000002</c:v>
                </c:pt>
                <c:pt idx="17113">
                  <c:v>3.8085800000000001</c:v>
                </c:pt>
                <c:pt idx="17114">
                  <c:v>3.800888</c:v>
                </c:pt>
                <c:pt idx="17115">
                  <c:v>3.802063</c:v>
                </c:pt>
                <c:pt idx="17116">
                  <c:v>3.8148610000000001</c:v>
                </c:pt>
                <c:pt idx="17117">
                  <c:v>3.8144170000000002</c:v>
                </c:pt>
                <c:pt idx="17118">
                  <c:v>3.8096350000000001</c:v>
                </c:pt>
                <c:pt idx="17119">
                  <c:v>3.8142990000000001</c:v>
                </c:pt>
                <c:pt idx="17120">
                  <c:v>3.8145310000000001</c:v>
                </c:pt>
                <c:pt idx="17121">
                  <c:v>3.8085339999999999</c:v>
                </c:pt>
                <c:pt idx="17122">
                  <c:v>3.810711</c:v>
                </c:pt>
                <c:pt idx="17123">
                  <c:v>3.80687</c:v>
                </c:pt>
                <c:pt idx="17124">
                  <c:v>3.7957670000000001</c:v>
                </c:pt>
                <c:pt idx="17125">
                  <c:v>3.8059400000000001</c:v>
                </c:pt>
                <c:pt idx="17126">
                  <c:v>3.8092380000000001</c:v>
                </c:pt>
                <c:pt idx="17127">
                  <c:v>3.797558</c:v>
                </c:pt>
                <c:pt idx="17128">
                  <c:v>3.8036310000000002</c:v>
                </c:pt>
                <c:pt idx="17129">
                  <c:v>3.8086950000000002</c:v>
                </c:pt>
                <c:pt idx="17130">
                  <c:v>3.8072859999999999</c:v>
                </c:pt>
                <c:pt idx="17131">
                  <c:v>3.8062510000000001</c:v>
                </c:pt>
                <c:pt idx="17132">
                  <c:v>3.8005270000000002</c:v>
                </c:pt>
                <c:pt idx="17133">
                  <c:v>3.8031459999999999</c:v>
                </c:pt>
                <c:pt idx="17134">
                  <c:v>3.8125810000000002</c:v>
                </c:pt>
                <c:pt idx="17135">
                  <c:v>3.812913</c:v>
                </c:pt>
                <c:pt idx="17136">
                  <c:v>3.8064580000000001</c:v>
                </c:pt>
                <c:pt idx="17137">
                  <c:v>3.817075</c:v>
                </c:pt>
                <c:pt idx="17138">
                  <c:v>3.8255150000000002</c:v>
                </c:pt>
                <c:pt idx="17139">
                  <c:v>3.8137249999999998</c:v>
                </c:pt>
                <c:pt idx="17140">
                  <c:v>3.815356</c:v>
                </c:pt>
                <c:pt idx="17141">
                  <c:v>3.8170199999999999</c:v>
                </c:pt>
                <c:pt idx="17142">
                  <c:v>3.8034500000000002</c:v>
                </c:pt>
                <c:pt idx="17143">
                  <c:v>3.8039809999999998</c:v>
                </c:pt>
                <c:pt idx="17144">
                  <c:v>3.8083629999999999</c:v>
                </c:pt>
                <c:pt idx="17145">
                  <c:v>3.8044229999999999</c:v>
                </c:pt>
                <c:pt idx="17146">
                  <c:v>3.807995</c:v>
                </c:pt>
                <c:pt idx="17147">
                  <c:v>3.8144010000000002</c:v>
                </c:pt>
                <c:pt idx="17148">
                  <c:v>3.8048389999999999</c:v>
                </c:pt>
                <c:pt idx="17149">
                  <c:v>3.7957740000000002</c:v>
                </c:pt>
                <c:pt idx="17150">
                  <c:v>3.8051689999999998</c:v>
                </c:pt>
                <c:pt idx="17151">
                  <c:v>3.8121160000000001</c:v>
                </c:pt>
                <c:pt idx="17152">
                  <c:v>3.81054</c:v>
                </c:pt>
                <c:pt idx="17153">
                  <c:v>3.8109869999999999</c:v>
                </c:pt>
                <c:pt idx="17154">
                  <c:v>3.8112789999999999</c:v>
                </c:pt>
                <c:pt idx="17155">
                  <c:v>3.8095620000000001</c:v>
                </c:pt>
                <c:pt idx="17156">
                  <c:v>3.8151679999999999</c:v>
                </c:pt>
                <c:pt idx="17157">
                  <c:v>3.8200959999999999</c:v>
                </c:pt>
                <c:pt idx="17158">
                  <c:v>3.8079390000000002</c:v>
                </c:pt>
                <c:pt idx="17159">
                  <c:v>3.8087080000000002</c:v>
                </c:pt>
                <c:pt idx="17160">
                  <c:v>3.819455</c:v>
                </c:pt>
                <c:pt idx="17161">
                  <c:v>3.8182849999999999</c:v>
                </c:pt>
                <c:pt idx="17162">
                  <c:v>3.8194430000000001</c:v>
                </c:pt>
                <c:pt idx="17163">
                  <c:v>3.8158500000000002</c:v>
                </c:pt>
                <c:pt idx="17164">
                  <c:v>3.8087759999999999</c:v>
                </c:pt>
                <c:pt idx="17165">
                  <c:v>3.8155890000000001</c:v>
                </c:pt>
                <c:pt idx="17166">
                  <c:v>3.821974</c:v>
                </c:pt>
                <c:pt idx="17167">
                  <c:v>3.8190080000000002</c:v>
                </c:pt>
                <c:pt idx="17168">
                  <c:v>3.8183479999999999</c:v>
                </c:pt>
                <c:pt idx="17169">
                  <c:v>3.8175340000000002</c:v>
                </c:pt>
                <c:pt idx="17170">
                  <c:v>3.8044609999999999</c:v>
                </c:pt>
                <c:pt idx="17171">
                  <c:v>3.8009979999999999</c:v>
                </c:pt>
                <c:pt idx="17172">
                  <c:v>3.814905</c:v>
                </c:pt>
                <c:pt idx="17173">
                  <c:v>3.8155239999999999</c:v>
                </c:pt>
                <c:pt idx="17174">
                  <c:v>3.8108439999999999</c:v>
                </c:pt>
                <c:pt idx="17175">
                  <c:v>3.8121679999999998</c:v>
                </c:pt>
                <c:pt idx="17176">
                  <c:v>3.8114119999999998</c:v>
                </c:pt>
                <c:pt idx="17177">
                  <c:v>3.8115070000000002</c:v>
                </c:pt>
                <c:pt idx="17178">
                  <c:v>3.813275</c:v>
                </c:pt>
                <c:pt idx="17179">
                  <c:v>3.8192849999999998</c:v>
                </c:pt>
                <c:pt idx="17180">
                  <c:v>3.823855</c:v>
                </c:pt>
                <c:pt idx="17181">
                  <c:v>3.824068</c:v>
                </c:pt>
                <c:pt idx="17182">
                  <c:v>3.8193600000000001</c:v>
                </c:pt>
                <c:pt idx="17183">
                  <c:v>3.8135340000000002</c:v>
                </c:pt>
                <c:pt idx="17184">
                  <c:v>3.8166549999999999</c:v>
                </c:pt>
                <c:pt idx="17185">
                  <c:v>3.8144670000000001</c:v>
                </c:pt>
                <c:pt idx="17186">
                  <c:v>3.8113190000000001</c:v>
                </c:pt>
                <c:pt idx="17187">
                  <c:v>3.8198880000000002</c:v>
                </c:pt>
                <c:pt idx="17188">
                  <c:v>3.824481</c:v>
                </c:pt>
                <c:pt idx="17189">
                  <c:v>3.814676</c:v>
                </c:pt>
                <c:pt idx="17190">
                  <c:v>3.8097020000000001</c:v>
                </c:pt>
                <c:pt idx="17191">
                  <c:v>3.819423</c:v>
                </c:pt>
                <c:pt idx="17192">
                  <c:v>3.8179599999999998</c:v>
                </c:pt>
                <c:pt idx="17193">
                  <c:v>3.81541</c:v>
                </c:pt>
                <c:pt idx="17194">
                  <c:v>3.8297479999999999</c:v>
                </c:pt>
                <c:pt idx="17195">
                  <c:v>3.824198</c:v>
                </c:pt>
                <c:pt idx="17196">
                  <c:v>3.8074219999999999</c:v>
                </c:pt>
                <c:pt idx="17197">
                  <c:v>3.8179310000000002</c:v>
                </c:pt>
                <c:pt idx="17198">
                  <c:v>3.82742</c:v>
                </c:pt>
                <c:pt idx="17199">
                  <c:v>3.8172579999999998</c:v>
                </c:pt>
                <c:pt idx="17200">
                  <c:v>3.8145690000000001</c:v>
                </c:pt>
                <c:pt idx="17201">
                  <c:v>3.820128</c:v>
                </c:pt>
                <c:pt idx="17202">
                  <c:v>3.8143090000000002</c:v>
                </c:pt>
                <c:pt idx="17203">
                  <c:v>3.8147639999999998</c:v>
                </c:pt>
                <c:pt idx="17204">
                  <c:v>3.8248329999999999</c:v>
                </c:pt>
                <c:pt idx="17205">
                  <c:v>3.8180860000000001</c:v>
                </c:pt>
                <c:pt idx="17206">
                  <c:v>3.8160430000000001</c:v>
                </c:pt>
                <c:pt idx="17207">
                  <c:v>3.8212470000000001</c:v>
                </c:pt>
                <c:pt idx="17208">
                  <c:v>3.8138749999999999</c:v>
                </c:pt>
                <c:pt idx="17209">
                  <c:v>3.8173940000000002</c:v>
                </c:pt>
                <c:pt idx="17210">
                  <c:v>3.8264490000000002</c:v>
                </c:pt>
                <c:pt idx="17211">
                  <c:v>3.8202929999999999</c:v>
                </c:pt>
                <c:pt idx="17212">
                  <c:v>3.8185250000000002</c:v>
                </c:pt>
                <c:pt idx="17213">
                  <c:v>3.8255599999999998</c:v>
                </c:pt>
                <c:pt idx="17214">
                  <c:v>3.825278</c:v>
                </c:pt>
                <c:pt idx="17215">
                  <c:v>3.824122</c:v>
                </c:pt>
                <c:pt idx="17216">
                  <c:v>3.8305820000000002</c:v>
                </c:pt>
                <c:pt idx="17217">
                  <c:v>3.8242880000000001</c:v>
                </c:pt>
                <c:pt idx="17218">
                  <c:v>3.8160400000000001</c:v>
                </c:pt>
                <c:pt idx="17219">
                  <c:v>3.820999</c:v>
                </c:pt>
                <c:pt idx="17220">
                  <c:v>3.8231679999999999</c:v>
                </c:pt>
                <c:pt idx="17221">
                  <c:v>3.824424</c:v>
                </c:pt>
                <c:pt idx="17222">
                  <c:v>3.8277559999999999</c:v>
                </c:pt>
                <c:pt idx="17223">
                  <c:v>3.8253740000000001</c:v>
                </c:pt>
                <c:pt idx="17224">
                  <c:v>3.8163900000000002</c:v>
                </c:pt>
                <c:pt idx="17225">
                  <c:v>3.8243239999999998</c:v>
                </c:pt>
                <c:pt idx="17226">
                  <c:v>3.8330890000000002</c:v>
                </c:pt>
                <c:pt idx="17227">
                  <c:v>3.8182659999999999</c:v>
                </c:pt>
                <c:pt idx="17228">
                  <c:v>3.8183150000000001</c:v>
                </c:pt>
                <c:pt idx="17229">
                  <c:v>3.8296860000000001</c:v>
                </c:pt>
                <c:pt idx="17230">
                  <c:v>3.8258800000000002</c:v>
                </c:pt>
                <c:pt idx="17231">
                  <c:v>3.830149</c:v>
                </c:pt>
                <c:pt idx="17232">
                  <c:v>3.831858</c:v>
                </c:pt>
                <c:pt idx="17233">
                  <c:v>3.8141989999999999</c:v>
                </c:pt>
                <c:pt idx="17234">
                  <c:v>3.8107669999999998</c:v>
                </c:pt>
                <c:pt idx="17235">
                  <c:v>3.8246560000000001</c:v>
                </c:pt>
                <c:pt idx="17236">
                  <c:v>3.8242950000000002</c:v>
                </c:pt>
                <c:pt idx="17237">
                  <c:v>3.8158020000000001</c:v>
                </c:pt>
                <c:pt idx="17238">
                  <c:v>3.8209140000000001</c:v>
                </c:pt>
                <c:pt idx="17239">
                  <c:v>3.827909</c:v>
                </c:pt>
                <c:pt idx="17240">
                  <c:v>3.8351109999999999</c:v>
                </c:pt>
                <c:pt idx="17241">
                  <c:v>3.8446739999999999</c:v>
                </c:pt>
                <c:pt idx="17242">
                  <c:v>3.838368</c:v>
                </c:pt>
                <c:pt idx="17243">
                  <c:v>3.8282539999999998</c:v>
                </c:pt>
                <c:pt idx="17244">
                  <c:v>3.8285670000000001</c:v>
                </c:pt>
                <c:pt idx="17245">
                  <c:v>3.8255020000000002</c:v>
                </c:pt>
                <c:pt idx="17246">
                  <c:v>3.8218390000000002</c:v>
                </c:pt>
                <c:pt idx="17247">
                  <c:v>3.8298800000000002</c:v>
                </c:pt>
                <c:pt idx="17248">
                  <c:v>3.8310339999999998</c:v>
                </c:pt>
                <c:pt idx="17249">
                  <c:v>3.824122</c:v>
                </c:pt>
                <c:pt idx="17250">
                  <c:v>3.8321719999999999</c:v>
                </c:pt>
                <c:pt idx="17251">
                  <c:v>3.8357100000000002</c:v>
                </c:pt>
                <c:pt idx="17252">
                  <c:v>3.823054</c:v>
                </c:pt>
                <c:pt idx="17253">
                  <c:v>3.822041</c:v>
                </c:pt>
                <c:pt idx="17254">
                  <c:v>3.8272789999999999</c:v>
                </c:pt>
                <c:pt idx="17255">
                  <c:v>3.8200059999999998</c:v>
                </c:pt>
                <c:pt idx="17256">
                  <c:v>3.8162050000000001</c:v>
                </c:pt>
                <c:pt idx="17257">
                  <c:v>3.830597</c:v>
                </c:pt>
                <c:pt idx="17258">
                  <c:v>3.8316140000000001</c:v>
                </c:pt>
                <c:pt idx="17259">
                  <c:v>3.8222239999999998</c:v>
                </c:pt>
                <c:pt idx="17260">
                  <c:v>3.8284739999999999</c:v>
                </c:pt>
                <c:pt idx="17261">
                  <c:v>3.8301310000000002</c:v>
                </c:pt>
                <c:pt idx="17262">
                  <c:v>3.835426</c:v>
                </c:pt>
                <c:pt idx="17263">
                  <c:v>3.8453249999999999</c:v>
                </c:pt>
                <c:pt idx="17264">
                  <c:v>3.8394509999999999</c:v>
                </c:pt>
                <c:pt idx="17265">
                  <c:v>3.8334570000000001</c:v>
                </c:pt>
                <c:pt idx="17266">
                  <c:v>3.8372389999999998</c:v>
                </c:pt>
                <c:pt idx="17267">
                  <c:v>3.8340040000000002</c:v>
                </c:pt>
                <c:pt idx="17268">
                  <c:v>3.823413</c:v>
                </c:pt>
                <c:pt idx="17269">
                  <c:v>3.8267639999999998</c:v>
                </c:pt>
                <c:pt idx="17270">
                  <c:v>3.8286449999999999</c:v>
                </c:pt>
                <c:pt idx="17271">
                  <c:v>3.817145</c:v>
                </c:pt>
                <c:pt idx="17272">
                  <c:v>3.8224119999999999</c:v>
                </c:pt>
                <c:pt idx="17273">
                  <c:v>3.8351959999999998</c:v>
                </c:pt>
                <c:pt idx="17274">
                  <c:v>3.8402349999999998</c:v>
                </c:pt>
                <c:pt idx="17275">
                  <c:v>3.8389139999999999</c:v>
                </c:pt>
                <c:pt idx="17276">
                  <c:v>3.8305210000000001</c:v>
                </c:pt>
                <c:pt idx="17277">
                  <c:v>3.82809</c:v>
                </c:pt>
                <c:pt idx="17278">
                  <c:v>3.8315450000000002</c:v>
                </c:pt>
                <c:pt idx="17279">
                  <c:v>3.8395929999999998</c:v>
                </c:pt>
                <c:pt idx="17280">
                  <c:v>3.8396810000000001</c:v>
                </c:pt>
                <c:pt idx="17281">
                  <c:v>3.832443</c:v>
                </c:pt>
                <c:pt idx="17282">
                  <c:v>3.8348529999999998</c:v>
                </c:pt>
                <c:pt idx="17283">
                  <c:v>3.8346580000000001</c:v>
                </c:pt>
                <c:pt idx="17284">
                  <c:v>3.8328380000000002</c:v>
                </c:pt>
                <c:pt idx="17285">
                  <c:v>3.8305389999999999</c:v>
                </c:pt>
                <c:pt idx="17286">
                  <c:v>3.8265060000000002</c:v>
                </c:pt>
                <c:pt idx="17287">
                  <c:v>3.8290600000000001</c:v>
                </c:pt>
                <c:pt idx="17288">
                  <c:v>3.8391069999999998</c:v>
                </c:pt>
                <c:pt idx="17289">
                  <c:v>3.845164</c:v>
                </c:pt>
                <c:pt idx="17290">
                  <c:v>3.8345760000000002</c:v>
                </c:pt>
                <c:pt idx="17291">
                  <c:v>3.8307959999999999</c:v>
                </c:pt>
                <c:pt idx="17292">
                  <c:v>3.8399139999999998</c:v>
                </c:pt>
                <c:pt idx="17293">
                  <c:v>3.8375240000000002</c:v>
                </c:pt>
                <c:pt idx="17294">
                  <c:v>3.8349319999999998</c:v>
                </c:pt>
                <c:pt idx="17295">
                  <c:v>3.835315</c:v>
                </c:pt>
                <c:pt idx="17296">
                  <c:v>3.8274089999999998</c:v>
                </c:pt>
                <c:pt idx="17297">
                  <c:v>3.8225319999999998</c:v>
                </c:pt>
                <c:pt idx="17298">
                  <c:v>3.8315610000000002</c:v>
                </c:pt>
                <c:pt idx="17299">
                  <c:v>3.8405429999999998</c:v>
                </c:pt>
                <c:pt idx="17300">
                  <c:v>3.8364950000000002</c:v>
                </c:pt>
                <c:pt idx="17301">
                  <c:v>3.8329110000000002</c:v>
                </c:pt>
                <c:pt idx="17302">
                  <c:v>3.833037</c:v>
                </c:pt>
                <c:pt idx="17303">
                  <c:v>3.83568</c:v>
                </c:pt>
                <c:pt idx="17304">
                  <c:v>3.8342770000000002</c:v>
                </c:pt>
                <c:pt idx="17305">
                  <c:v>3.827413</c:v>
                </c:pt>
                <c:pt idx="17306">
                  <c:v>3.8379279999999998</c:v>
                </c:pt>
                <c:pt idx="17307">
                  <c:v>3.8479749999999999</c:v>
                </c:pt>
                <c:pt idx="17308">
                  <c:v>3.8411469999999999</c:v>
                </c:pt>
                <c:pt idx="17309">
                  <c:v>3.841574</c:v>
                </c:pt>
                <c:pt idx="17310">
                  <c:v>3.8436979999999998</c:v>
                </c:pt>
                <c:pt idx="17311">
                  <c:v>3.8384559999999999</c:v>
                </c:pt>
                <c:pt idx="17312">
                  <c:v>3.837812</c:v>
                </c:pt>
                <c:pt idx="17313">
                  <c:v>3.845494</c:v>
                </c:pt>
                <c:pt idx="17314">
                  <c:v>3.8457300000000001</c:v>
                </c:pt>
                <c:pt idx="17315">
                  <c:v>3.8350689999999998</c:v>
                </c:pt>
                <c:pt idx="17316">
                  <c:v>3.8357800000000002</c:v>
                </c:pt>
                <c:pt idx="17317">
                  <c:v>3.8419810000000001</c:v>
                </c:pt>
                <c:pt idx="17318">
                  <c:v>3.8374389999999998</c:v>
                </c:pt>
                <c:pt idx="17319">
                  <c:v>3.8345609999999999</c:v>
                </c:pt>
                <c:pt idx="17320">
                  <c:v>3.8349380000000002</c:v>
                </c:pt>
                <c:pt idx="17321">
                  <c:v>3.8335729999999999</c:v>
                </c:pt>
                <c:pt idx="17322">
                  <c:v>3.8334769999999998</c:v>
                </c:pt>
                <c:pt idx="17323">
                  <c:v>3.8365290000000001</c:v>
                </c:pt>
                <c:pt idx="17324">
                  <c:v>3.8362370000000001</c:v>
                </c:pt>
                <c:pt idx="17325">
                  <c:v>3.840131</c:v>
                </c:pt>
                <c:pt idx="17326">
                  <c:v>3.8468550000000001</c:v>
                </c:pt>
                <c:pt idx="17327">
                  <c:v>3.8384390000000002</c:v>
                </c:pt>
                <c:pt idx="17328">
                  <c:v>3.8410329999999999</c:v>
                </c:pt>
                <c:pt idx="17329">
                  <c:v>3.8501629999999998</c:v>
                </c:pt>
                <c:pt idx="17330">
                  <c:v>3.8413539999999999</c:v>
                </c:pt>
                <c:pt idx="17331">
                  <c:v>3.8341889999999998</c:v>
                </c:pt>
                <c:pt idx="17332">
                  <c:v>3.8406020000000001</c:v>
                </c:pt>
                <c:pt idx="17333">
                  <c:v>3.8430559999999998</c:v>
                </c:pt>
                <c:pt idx="17334">
                  <c:v>3.8363900000000002</c:v>
                </c:pt>
                <c:pt idx="17335">
                  <c:v>3.8401369999999999</c:v>
                </c:pt>
                <c:pt idx="17336">
                  <c:v>3.8448600000000002</c:v>
                </c:pt>
                <c:pt idx="17337">
                  <c:v>3.8439160000000001</c:v>
                </c:pt>
                <c:pt idx="17338">
                  <c:v>3.8498760000000001</c:v>
                </c:pt>
                <c:pt idx="17339">
                  <c:v>3.8421970000000001</c:v>
                </c:pt>
                <c:pt idx="17340">
                  <c:v>3.8353299999999999</c:v>
                </c:pt>
                <c:pt idx="17341">
                  <c:v>3.8437600000000001</c:v>
                </c:pt>
                <c:pt idx="17342">
                  <c:v>3.8420679999999998</c:v>
                </c:pt>
                <c:pt idx="17343">
                  <c:v>3.8338610000000002</c:v>
                </c:pt>
                <c:pt idx="17344">
                  <c:v>3.8385259999999999</c:v>
                </c:pt>
                <c:pt idx="17345">
                  <c:v>3.8493680000000001</c:v>
                </c:pt>
                <c:pt idx="17346">
                  <c:v>3.8490669999999998</c:v>
                </c:pt>
                <c:pt idx="17347">
                  <c:v>3.8472170000000001</c:v>
                </c:pt>
                <c:pt idx="17348">
                  <c:v>3.8520729999999999</c:v>
                </c:pt>
                <c:pt idx="17349">
                  <c:v>3.852538</c:v>
                </c:pt>
                <c:pt idx="17350">
                  <c:v>3.8497189999999999</c:v>
                </c:pt>
                <c:pt idx="17351">
                  <c:v>3.8444780000000001</c:v>
                </c:pt>
                <c:pt idx="17352">
                  <c:v>3.8404850000000001</c:v>
                </c:pt>
                <c:pt idx="17353">
                  <c:v>3.8437969999999999</c:v>
                </c:pt>
                <c:pt idx="17354">
                  <c:v>3.8438490000000001</c:v>
                </c:pt>
                <c:pt idx="17355">
                  <c:v>3.838781</c:v>
                </c:pt>
                <c:pt idx="17356">
                  <c:v>3.8385449999999999</c:v>
                </c:pt>
                <c:pt idx="17357">
                  <c:v>3.8446020000000001</c:v>
                </c:pt>
                <c:pt idx="17358">
                  <c:v>3.8481700000000001</c:v>
                </c:pt>
                <c:pt idx="17359">
                  <c:v>3.8448129999999998</c:v>
                </c:pt>
                <c:pt idx="17360">
                  <c:v>3.8461280000000002</c:v>
                </c:pt>
                <c:pt idx="17361">
                  <c:v>3.8461180000000001</c:v>
                </c:pt>
                <c:pt idx="17362">
                  <c:v>3.8378860000000001</c:v>
                </c:pt>
                <c:pt idx="17363">
                  <c:v>3.838867</c:v>
                </c:pt>
                <c:pt idx="17364">
                  <c:v>3.8464429999999998</c:v>
                </c:pt>
                <c:pt idx="17365">
                  <c:v>3.8468719999999998</c:v>
                </c:pt>
                <c:pt idx="17366">
                  <c:v>3.8424559999999999</c:v>
                </c:pt>
                <c:pt idx="17367">
                  <c:v>3.8453599999999999</c:v>
                </c:pt>
                <c:pt idx="17368">
                  <c:v>3.854565</c:v>
                </c:pt>
                <c:pt idx="17369">
                  <c:v>3.8590080000000002</c:v>
                </c:pt>
                <c:pt idx="17370">
                  <c:v>3.8567550000000002</c:v>
                </c:pt>
                <c:pt idx="17371">
                  <c:v>3.8495430000000002</c:v>
                </c:pt>
                <c:pt idx="17372">
                  <c:v>3.8492090000000001</c:v>
                </c:pt>
                <c:pt idx="17373">
                  <c:v>3.853005</c:v>
                </c:pt>
                <c:pt idx="17374">
                  <c:v>3.8471700000000002</c:v>
                </c:pt>
                <c:pt idx="17375">
                  <c:v>3.8436940000000002</c:v>
                </c:pt>
                <c:pt idx="17376">
                  <c:v>3.8518050000000001</c:v>
                </c:pt>
                <c:pt idx="17377">
                  <c:v>3.8564759999999998</c:v>
                </c:pt>
                <c:pt idx="17378">
                  <c:v>3.8536429999999999</c:v>
                </c:pt>
                <c:pt idx="17379">
                  <c:v>3.851721</c:v>
                </c:pt>
                <c:pt idx="17380">
                  <c:v>3.8425989999999999</c:v>
                </c:pt>
                <c:pt idx="17381">
                  <c:v>3.8363879999999999</c:v>
                </c:pt>
                <c:pt idx="17382">
                  <c:v>3.8527969999999998</c:v>
                </c:pt>
                <c:pt idx="17383">
                  <c:v>3.8577270000000001</c:v>
                </c:pt>
                <c:pt idx="17384">
                  <c:v>3.8409650000000002</c:v>
                </c:pt>
                <c:pt idx="17385">
                  <c:v>3.8435269999999999</c:v>
                </c:pt>
                <c:pt idx="17386">
                  <c:v>3.8549639999999998</c:v>
                </c:pt>
                <c:pt idx="17387">
                  <c:v>3.848989</c:v>
                </c:pt>
                <c:pt idx="17388">
                  <c:v>3.843664</c:v>
                </c:pt>
                <c:pt idx="17389">
                  <c:v>3.8515250000000001</c:v>
                </c:pt>
                <c:pt idx="17390">
                  <c:v>3.8520829999999999</c:v>
                </c:pt>
                <c:pt idx="17391">
                  <c:v>3.8512719999999998</c:v>
                </c:pt>
                <c:pt idx="17392">
                  <c:v>3.8550589999999998</c:v>
                </c:pt>
                <c:pt idx="17393">
                  <c:v>3.8471739999999999</c:v>
                </c:pt>
                <c:pt idx="17394">
                  <c:v>3.8492160000000002</c:v>
                </c:pt>
                <c:pt idx="17395">
                  <c:v>3.8631980000000001</c:v>
                </c:pt>
                <c:pt idx="17396">
                  <c:v>3.8545660000000002</c:v>
                </c:pt>
                <c:pt idx="17397">
                  <c:v>3.8391280000000001</c:v>
                </c:pt>
                <c:pt idx="17398">
                  <c:v>3.8532690000000001</c:v>
                </c:pt>
                <c:pt idx="17399">
                  <c:v>3.8626429999999998</c:v>
                </c:pt>
                <c:pt idx="17400">
                  <c:v>3.844106</c:v>
                </c:pt>
                <c:pt idx="17401">
                  <c:v>3.8474029999999999</c:v>
                </c:pt>
                <c:pt idx="17402">
                  <c:v>3.8567909999999999</c:v>
                </c:pt>
                <c:pt idx="17403">
                  <c:v>3.8467820000000001</c:v>
                </c:pt>
                <c:pt idx="17404">
                  <c:v>3.8579659999999998</c:v>
                </c:pt>
                <c:pt idx="17405">
                  <c:v>3.8693879999999998</c:v>
                </c:pt>
                <c:pt idx="17406">
                  <c:v>3.8543780000000001</c:v>
                </c:pt>
                <c:pt idx="17407">
                  <c:v>3.8499949999999998</c:v>
                </c:pt>
                <c:pt idx="17408">
                  <c:v>3.856716</c:v>
                </c:pt>
                <c:pt idx="17409">
                  <c:v>3.8524400000000001</c:v>
                </c:pt>
                <c:pt idx="17410">
                  <c:v>3.8504619999999998</c:v>
                </c:pt>
                <c:pt idx="17411">
                  <c:v>3.8565309999999999</c:v>
                </c:pt>
                <c:pt idx="17412">
                  <c:v>3.8536860000000002</c:v>
                </c:pt>
                <c:pt idx="17413">
                  <c:v>3.8532039999999999</c:v>
                </c:pt>
                <c:pt idx="17414">
                  <c:v>3.8608600000000002</c:v>
                </c:pt>
                <c:pt idx="17415">
                  <c:v>3.8526189999999998</c:v>
                </c:pt>
                <c:pt idx="17416">
                  <c:v>3.8489879999999999</c:v>
                </c:pt>
                <c:pt idx="17417">
                  <c:v>3.8619829999999999</c:v>
                </c:pt>
                <c:pt idx="17418">
                  <c:v>3.8606889999999998</c:v>
                </c:pt>
                <c:pt idx="17419">
                  <c:v>3.8536920000000001</c:v>
                </c:pt>
                <c:pt idx="17420">
                  <c:v>3.8620130000000001</c:v>
                </c:pt>
                <c:pt idx="17421">
                  <c:v>3.8564409999999998</c:v>
                </c:pt>
                <c:pt idx="17422">
                  <c:v>3.840433</c:v>
                </c:pt>
                <c:pt idx="17423">
                  <c:v>3.856166</c:v>
                </c:pt>
                <c:pt idx="17424">
                  <c:v>3.8643230000000002</c:v>
                </c:pt>
                <c:pt idx="17425">
                  <c:v>3.8448340000000001</c:v>
                </c:pt>
                <c:pt idx="17426">
                  <c:v>3.8519649999999999</c:v>
                </c:pt>
                <c:pt idx="17427">
                  <c:v>3.8659509999999999</c:v>
                </c:pt>
                <c:pt idx="17428">
                  <c:v>3.854886</c:v>
                </c:pt>
                <c:pt idx="17429">
                  <c:v>3.8506429999999998</c:v>
                </c:pt>
                <c:pt idx="17430">
                  <c:v>3.8611819999999999</c:v>
                </c:pt>
                <c:pt idx="17431">
                  <c:v>3.8624550000000002</c:v>
                </c:pt>
                <c:pt idx="17432">
                  <c:v>3.8627069999999999</c:v>
                </c:pt>
                <c:pt idx="17433">
                  <c:v>3.8694519999999999</c:v>
                </c:pt>
                <c:pt idx="17434">
                  <c:v>3.859753</c:v>
                </c:pt>
                <c:pt idx="17435">
                  <c:v>3.853853</c:v>
                </c:pt>
                <c:pt idx="17436">
                  <c:v>3.8633199999999999</c:v>
                </c:pt>
                <c:pt idx="17437">
                  <c:v>3.8612549999999999</c:v>
                </c:pt>
                <c:pt idx="17438">
                  <c:v>3.8550339999999998</c:v>
                </c:pt>
                <c:pt idx="17439">
                  <c:v>3.8610229999999999</c:v>
                </c:pt>
                <c:pt idx="17440">
                  <c:v>3.860455</c:v>
                </c:pt>
                <c:pt idx="17441">
                  <c:v>3.8493379999999999</c:v>
                </c:pt>
                <c:pt idx="17442">
                  <c:v>3.8534470000000001</c:v>
                </c:pt>
                <c:pt idx="17443">
                  <c:v>3.8654730000000002</c:v>
                </c:pt>
                <c:pt idx="17444">
                  <c:v>3.853955</c:v>
                </c:pt>
                <c:pt idx="17445">
                  <c:v>3.8546939999999998</c:v>
                </c:pt>
                <c:pt idx="17446">
                  <c:v>3.871664</c:v>
                </c:pt>
                <c:pt idx="17447">
                  <c:v>3.8629540000000002</c:v>
                </c:pt>
                <c:pt idx="17448">
                  <c:v>3.8583310000000002</c:v>
                </c:pt>
                <c:pt idx="17449">
                  <c:v>3.867556</c:v>
                </c:pt>
                <c:pt idx="17450">
                  <c:v>3.8656280000000001</c:v>
                </c:pt>
                <c:pt idx="17451">
                  <c:v>3.8590070000000001</c:v>
                </c:pt>
                <c:pt idx="17452">
                  <c:v>3.8561030000000001</c:v>
                </c:pt>
                <c:pt idx="17453">
                  <c:v>3.8576199999999998</c:v>
                </c:pt>
                <c:pt idx="17454">
                  <c:v>3.8587440000000002</c:v>
                </c:pt>
                <c:pt idx="17455">
                  <c:v>3.8607309999999999</c:v>
                </c:pt>
                <c:pt idx="17456">
                  <c:v>3.8592170000000001</c:v>
                </c:pt>
                <c:pt idx="17457">
                  <c:v>3.8574670000000002</c:v>
                </c:pt>
                <c:pt idx="17458">
                  <c:v>3.8648989999999999</c:v>
                </c:pt>
                <c:pt idx="17459">
                  <c:v>3.8675959999999998</c:v>
                </c:pt>
                <c:pt idx="17460">
                  <c:v>3.8608479999999998</c:v>
                </c:pt>
                <c:pt idx="17461">
                  <c:v>3.85961</c:v>
                </c:pt>
                <c:pt idx="17462">
                  <c:v>3.8695089999999999</c:v>
                </c:pt>
                <c:pt idx="17463">
                  <c:v>3.8632529999999998</c:v>
                </c:pt>
                <c:pt idx="17464">
                  <c:v>3.8599070000000002</c:v>
                </c:pt>
                <c:pt idx="17465">
                  <c:v>3.8753799999999998</c:v>
                </c:pt>
                <c:pt idx="17466">
                  <c:v>3.8683930000000002</c:v>
                </c:pt>
                <c:pt idx="17467">
                  <c:v>3.8552819999999999</c:v>
                </c:pt>
                <c:pt idx="17468">
                  <c:v>3.8605070000000001</c:v>
                </c:pt>
                <c:pt idx="17469">
                  <c:v>3.8632599999999999</c:v>
                </c:pt>
                <c:pt idx="17470">
                  <c:v>3.8568199999999999</c:v>
                </c:pt>
                <c:pt idx="17471">
                  <c:v>3.8616830000000002</c:v>
                </c:pt>
                <c:pt idx="17472">
                  <c:v>3.8761860000000001</c:v>
                </c:pt>
                <c:pt idx="17473">
                  <c:v>3.8713299999999999</c:v>
                </c:pt>
                <c:pt idx="17474">
                  <c:v>3.864627</c:v>
                </c:pt>
                <c:pt idx="17475">
                  <c:v>3.8691779999999998</c:v>
                </c:pt>
                <c:pt idx="17476">
                  <c:v>3.8638080000000001</c:v>
                </c:pt>
                <c:pt idx="17477">
                  <c:v>3.8642150000000002</c:v>
                </c:pt>
                <c:pt idx="17478">
                  <c:v>3.8688319999999998</c:v>
                </c:pt>
                <c:pt idx="17479">
                  <c:v>3.8612600000000001</c:v>
                </c:pt>
                <c:pt idx="17480">
                  <c:v>3.8621180000000002</c:v>
                </c:pt>
                <c:pt idx="17481">
                  <c:v>3.8711609999999999</c:v>
                </c:pt>
                <c:pt idx="17482">
                  <c:v>3.8692709999999999</c:v>
                </c:pt>
                <c:pt idx="17483">
                  <c:v>3.8613940000000002</c:v>
                </c:pt>
                <c:pt idx="17484">
                  <c:v>3.865688</c:v>
                </c:pt>
                <c:pt idx="17485">
                  <c:v>3.867464</c:v>
                </c:pt>
                <c:pt idx="17486">
                  <c:v>3.8601969999999999</c:v>
                </c:pt>
                <c:pt idx="17487">
                  <c:v>3.8650389999999999</c:v>
                </c:pt>
                <c:pt idx="17488">
                  <c:v>3.8679739999999998</c:v>
                </c:pt>
                <c:pt idx="17489">
                  <c:v>3.8650950000000002</c:v>
                </c:pt>
                <c:pt idx="17490">
                  <c:v>3.868938</c:v>
                </c:pt>
                <c:pt idx="17491">
                  <c:v>3.8700320000000001</c:v>
                </c:pt>
                <c:pt idx="17492">
                  <c:v>3.86443</c:v>
                </c:pt>
                <c:pt idx="17493">
                  <c:v>3.8671570000000002</c:v>
                </c:pt>
                <c:pt idx="17494">
                  <c:v>3.873383</c:v>
                </c:pt>
                <c:pt idx="17495">
                  <c:v>3.869345</c:v>
                </c:pt>
                <c:pt idx="17496">
                  <c:v>3.8707099999999999</c:v>
                </c:pt>
                <c:pt idx="17497">
                  <c:v>3.874844</c:v>
                </c:pt>
                <c:pt idx="17498">
                  <c:v>3.8686440000000002</c:v>
                </c:pt>
                <c:pt idx="17499">
                  <c:v>3.8698269999999999</c:v>
                </c:pt>
                <c:pt idx="17500">
                  <c:v>3.8757450000000002</c:v>
                </c:pt>
                <c:pt idx="17501">
                  <c:v>3.8703099999999999</c:v>
                </c:pt>
                <c:pt idx="17502">
                  <c:v>3.8636270000000001</c:v>
                </c:pt>
                <c:pt idx="17503">
                  <c:v>3.8661210000000001</c:v>
                </c:pt>
                <c:pt idx="17504">
                  <c:v>3.8679920000000001</c:v>
                </c:pt>
                <c:pt idx="17505">
                  <c:v>3.8628689999999999</c:v>
                </c:pt>
                <c:pt idx="17506">
                  <c:v>3.8643749999999999</c:v>
                </c:pt>
                <c:pt idx="17507">
                  <c:v>3.8676080000000002</c:v>
                </c:pt>
                <c:pt idx="17508">
                  <c:v>3.8719480000000002</c:v>
                </c:pt>
                <c:pt idx="17509">
                  <c:v>3.881316</c:v>
                </c:pt>
                <c:pt idx="17510">
                  <c:v>3.877402</c:v>
                </c:pt>
                <c:pt idx="17511">
                  <c:v>3.8722840000000001</c:v>
                </c:pt>
                <c:pt idx="17512">
                  <c:v>3.8782450000000002</c:v>
                </c:pt>
                <c:pt idx="17513">
                  <c:v>3.8746670000000001</c:v>
                </c:pt>
                <c:pt idx="17514">
                  <c:v>3.867235</c:v>
                </c:pt>
                <c:pt idx="17515">
                  <c:v>3.87216</c:v>
                </c:pt>
                <c:pt idx="17516">
                  <c:v>3.875267</c:v>
                </c:pt>
                <c:pt idx="17517">
                  <c:v>3.8674970000000002</c:v>
                </c:pt>
                <c:pt idx="17518">
                  <c:v>3.865936</c:v>
                </c:pt>
                <c:pt idx="17519">
                  <c:v>3.8715549999999999</c:v>
                </c:pt>
                <c:pt idx="17520">
                  <c:v>3.870914</c:v>
                </c:pt>
                <c:pt idx="17521">
                  <c:v>3.8770120000000001</c:v>
                </c:pt>
                <c:pt idx="17522">
                  <c:v>3.881516</c:v>
                </c:pt>
                <c:pt idx="17523">
                  <c:v>3.8699170000000001</c:v>
                </c:pt>
                <c:pt idx="17524">
                  <c:v>3.8687689999999999</c:v>
                </c:pt>
                <c:pt idx="17525">
                  <c:v>3.8822909999999999</c:v>
                </c:pt>
                <c:pt idx="17526">
                  <c:v>3.8768919999999998</c:v>
                </c:pt>
                <c:pt idx="17527">
                  <c:v>3.867613</c:v>
                </c:pt>
                <c:pt idx="17528">
                  <c:v>3.8770410000000002</c:v>
                </c:pt>
                <c:pt idx="17529">
                  <c:v>3.875712</c:v>
                </c:pt>
                <c:pt idx="17530">
                  <c:v>3.870914</c:v>
                </c:pt>
                <c:pt idx="17531">
                  <c:v>3.8779110000000001</c:v>
                </c:pt>
                <c:pt idx="17532">
                  <c:v>3.870317</c:v>
                </c:pt>
                <c:pt idx="17533">
                  <c:v>3.8697499999999998</c:v>
                </c:pt>
                <c:pt idx="17534">
                  <c:v>3.8816609999999998</c:v>
                </c:pt>
                <c:pt idx="17535">
                  <c:v>3.8778929999999998</c:v>
                </c:pt>
                <c:pt idx="17536">
                  <c:v>3.8712390000000001</c:v>
                </c:pt>
                <c:pt idx="17537">
                  <c:v>3.8808060000000002</c:v>
                </c:pt>
                <c:pt idx="17538">
                  <c:v>3.881456</c:v>
                </c:pt>
                <c:pt idx="17539">
                  <c:v>3.8696760000000001</c:v>
                </c:pt>
                <c:pt idx="17540">
                  <c:v>3.8808199999999999</c:v>
                </c:pt>
                <c:pt idx="17541">
                  <c:v>3.8823279999999998</c:v>
                </c:pt>
                <c:pt idx="17542">
                  <c:v>3.863664</c:v>
                </c:pt>
                <c:pt idx="17543">
                  <c:v>3.8712650000000002</c:v>
                </c:pt>
                <c:pt idx="17544">
                  <c:v>3.8809740000000001</c:v>
                </c:pt>
                <c:pt idx="17545">
                  <c:v>3.875632</c:v>
                </c:pt>
                <c:pt idx="17546">
                  <c:v>3.881456</c:v>
                </c:pt>
                <c:pt idx="17547">
                  <c:v>3.8829090000000002</c:v>
                </c:pt>
                <c:pt idx="17548">
                  <c:v>3.866895</c:v>
                </c:pt>
                <c:pt idx="17549">
                  <c:v>3.865243</c:v>
                </c:pt>
                <c:pt idx="17550">
                  <c:v>3.8779330000000001</c:v>
                </c:pt>
                <c:pt idx="17551">
                  <c:v>3.872954</c:v>
                </c:pt>
                <c:pt idx="17552">
                  <c:v>3.8723109999999998</c:v>
                </c:pt>
                <c:pt idx="17553">
                  <c:v>3.8864730000000001</c:v>
                </c:pt>
                <c:pt idx="17554">
                  <c:v>3.8792040000000001</c:v>
                </c:pt>
                <c:pt idx="17555">
                  <c:v>3.8727670000000001</c:v>
                </c:pt>
                <c:pt idx="17556">
                  <c:v>3.8845170000000002</c:v>
                </c:pt>
                <c:pt idx="17557">
                  <c:v>3.8832949999999999</c:v>
                </c:pt>
                <c:pt idx="17558">
                  <c:v>3.8785630000000002</c:v>
                </c:pt>
                <c:pt idx="17559">
                  <c:v>3.883918</c:v>
                </c:pt>
                <c:pt idx="17560">
                  <c:v>3.8794659999999999</c:v>
                </c:pt>
                <c:pt idx="17561">
                  <c:v>3.8717730000000001</c:v>
                </c:pt>
                <c:pt idx="17562">
                  <c:v>3.886752</c:v>
                </c:pt>
                <c:pt idx="17563">
                  <c:v>3.8923990000000002</c:v>
                </c:pt>
                <c:pt idx="17564">
                  <c:v>3.8791199999999999</c:v>
                </c:pt>
                <c:pt idx="17565">
                  <c:v>3.8812280000000001</c:v>
                </c:pt>
                <c:pt idx="17566">
                  <c:v>3.8881239999999999</c:v>
                </c:pt>
                <c:pt idx="17567">
                  <c:v>3.8832979999999999</c:v>
                </c:pt>
                <c:pt idx="17568">
                  <c:v>3.8802270000000001</c:v>
                </c:pt>
                <c:pt idx="17569">
                  <c:v>3.8838689999999998</c:v>
                </c:pt>
                <c:pt idx="17570">
                  <c:v>3.8812120000000001</c:v>
                </c:pt>
                <c:pt idx="17571">
                  <c:v>3.877513</c:v>
                </c:pt>
                <c:pt idx="17572">
                  <c:v>3.8806980000000002</c:v>
                </c:pt>
                <c:pt idx="17573">
                  <c:v>3.8759920000000001</c:v>
                </c:pt>
                <c:pt idx="17574">
                  <c:v>3.8771140000000002</c:v>
                </c:pt>
                <c:pt idx="17575">
                  <c:v>3.8869910000000001</c:v>
                </c:pt>
                <c:pt idx="17576">
                  <c:v>3.8743340000000002</c:v>
                </c:pt>
                <c:pt idx="17577">
                  <c:v>3.8690190000000002</c:v>
                </c:pt>
                <c:pt idx="17578">
                  <c:v>3.8871099999999998</c:v>
                </c:pt>
                <c:pt idx="17579">
                  <c:v>3.8857840000000001</c:v>
                </c:pt>
                <c:pt idx="17580">
                  <c:v>3.8707250000000002</c:v>
                </c:pt>
                <c:pt idx="17581">
                  <c:v>3.8769239999999998</c:v>
                </c:pt>
                <c:pt idx="17582">
                  <c:v>3.8880499999999998</c:v>
                </c:pt>
                <c:pt idx="17583">
                  <c:v>3.8856419999999998</c:v>
                </c:pt>
                <c:pt idx="17584">
                  <c:v>3.8884500000000002</c:v>
                </c:pt>
                <c:pt idx="17585">
                  <c:v>3.8866510000000001</c:v>
                </c:pt>
                <c:pt idx="17586">
                  <c:v>3.8798469999999998</c:v>
                </c:pt>
                <c:pt idx="17587">
                  <c:v>3.8909579999999999</c:v>
                </c:pt>
                <c:pt idx="17588">
                  <c:v>3.8901330000000001</c:v>
                </c:pt>
                <c:pt idx="17589">
                  <c:v>3.8761670000000001</c:v>
                </c:pt>
                <c:pt idx="17590">
                  <c:v>3.8767320000000001</c:v>
                </c:pt>
                <c:pt idx="17591">
                  <c:v>3.8787829999999999</c:v>
                </c:pt>
                <c:pt idx="17592">
                  <c:v>3.8745240000000001</c:v>
                </c:pt>
                <c:pt idx="17593">
                  <c:v>3.8796560000000002</c:v>
                </c:pt>
                <c:pt idx="17594">
                  <c:v>3.9001380000000001</c:v>
                </c:pt>
                <c:pt idx="17595">
                  <c:v>3.903826</c:v>
                </c:pt>
                <c:pt idx="17596">
                  <c:v>3.8884500000000002</c:v>
                </c:pt>
                <c:pt idx="17597">
                  <c:v>3.8906170000000002</c:v>
                </c:pt>
                <c:pt idx="17598">
                  <c:v>3.8909639999999999</c:v>
                </c:pt>
                <c:pt idx="17599">
                  <c:v>3.877122</c:v>
                </c:pt>
                <c:pt idx="17600">
                  <c:v>3.8786459999999998</c:v>
                </c:pt>
                <c:pt idx="17601">
                  <c:v>3.886822</c:v>
                </c:pt>
                <c:pt idx="17602">
                  <c:v>3.88151</c:v>
                </c:pt>
                <c:pt idx="17603">
                  <c:v>3.8838279999999998</c:v>
                </c:pt>
                <c:pt idx="17604">
                  <c:v>3.8966759999999998</c:v>
                </c:pt>
                <c:pt idx="17605">
                  <c:v>3.892315</c:v>
                </c:pt>
                <c:pt idx="17606">
                  <c:v>3.886063</c:v>
                </c:pt>
                <c:pt idx="17607">
                  <c:v>3.8903569999999998</c:v>
                </c:pt>
                <c:pt idx="17608">
                  <c:v>3.8840110000000001</c:v>
                </c:pt>
                <c:pt idx="17609">
                  <c:v>3.8800029999999999</c:v>
                </c:pt>
                <c:pt idx="17610">
                  <c:v>3.8887749999999999</c:v>
                </c:pt>
                <c:pt idx="17611">
                  <c:v>3.8909579999999999</c:v>
                </c:pt>
                <c:pt idx="17612">
                  <c:v>3.8879160000000001</c:v>
                </c:pt>
                <c:pt idx="17613">
                  <c:v>3.888207</c:v>
                </c:pt>
                <c:pt idx="17614">
                  <c:v>3.8793229999999999</c:v>
                </c:pt>
                <c:pt idx="17615">
                  <c:v>3.8756729999999999</c:v>
                </c:pt>
                <c:pt idx="17616">
                  <c:v>3.8922569999999999</c:v>
                </c:pt>
                <c:pt idx="17617">
                  <c:v>3.895257</c:v>
                </c:pt>
                <c:pt idx="17618">
                  <c:v>3.8881199999999998</c:v>
                </c:pt>
                <c:pt idx="17619">
                  <c:v>3.893767</c:v>
                </c:pt>
                <c:pt idx="17620">
                  <c:v>3.8911929999999999</c:v>
                </c:pt>
                <c:pt idx="17621">
                  <c:v>3.8918879999999998</c:v>
                </c:pt>
                <c:pt idx="17622">
                  <c:v>3.9052060000000002</c:v>
                </c:pt>
                <c:pt idx="17623">
                  <c:v>3.901996</c:v>
                </c:pt>
                <c:pt idx="17624">
                  <c:v>3.8856600000000001</c:v>
                </c:pt>
                <c:pt idx="17625">
                  <c:v>3.8889360000000002</c:v>
                </c:pt>
                <c:pt idx="17626">
                  <c:v>3.895222</c:v>
                </c:pt>
                <c:pt idx="17627">
                  <c:v>3.8827379999999998</c:v>
                </c:pt>
                <c:pt idx="17628">
                  <c:v>3.887683</c:v>
                </c:pt>
                <c:pt idx="17629">
                  <c:v>3.898326</c:v>
                </c:pt>
                <c:pt idx="17630">
                  <c:v>3.8854549999999999</c:v>
                </c:pt>
                <c:pt idx="17631">
                  <c:v>3.8828239999999998</c:v>
                </c:pt>
                <c:pt idx="17632">
                  <c:v>3.8881679999999998</c:v>
                </c:pt>
                <c:pt idx="17633">
                  <c:v>3.885421</c:v>
                </c:pt>
                <c:pt idx="17634">
                  <c:v>3.8905080000000001</c:v>
                </c:pt>
                <c:pt idx="17635">
                  <c:v>3.898901</c:v>
                </c:pt>
                <c:pt idx="17636">
                  <c:v>3.889475</c:v>
                </c:pt>
                <c:pt idx="17637">
                  <c:v>3.8783970000000001</c:v>
                </c:pt>
                <c:pt idx="17638">
                  <c:v>3.887089</c:v>
                </c:pt>
                <c:pt idx="17639">
                  <c:v>3.887483</c:v>
                </c:pt>
                <c:pt idx="17640">
                  <c:v>3.8870849999999999</c:v>
                </c:pt>
                <c:pt idx="17641">
                  <c:v>3.9042140000000001</c:v>
                </c:pt>
                <c:pt idx="17642">
                  <c:v>3.9006620000000001</c:v>
                </c:pt>
                <c:pt idx="17643">
                  <c:v>3.8893209999999998</c:v>
                </c:pt>
                <c:pt idx="17644">
                  <c:v>3.897621</c:v>
                </c:pt>
                <c:pt idx="17645">
                  <c:v>3.898676</c:v>
                </c:pt>
                <c:pt idx="17646">
                  <c:v>3.8891490000000002</c:v>
                </c:pt>
                <c:pt idx="17647">
                  <c:v>3.8932340000000001</c:v>
                </c:pt>
                <c:pt idx="17648">
                  <c:v>3.9000889999999999</c:v>
                </c:pt>
                <c:pt idx="17649">
                  <c:v>3.8919480000000002</c:v>
                </c:pt>
                <c:pt idx="17650">
                  <c:v>3.8965719999999999</c:v>
                </c:pt>
                <c:pt idx="17651">
                  <c:v>3.901313</c:v>
                </c:pt>
                <c:pt idx="17652">
                  <c:v>3.888989</c:v>
                </c:pt>
                <c:pt idx="17653">
                  <c:v>3.8951739999999999</c:v>
                </c:pt>
                <c:pt idx="17654">
                  <c:v>3.9028390000000002</c:v>
                </c:pt>
                <c:pt idx="17655">
                  <c:v>3.8939870000000001</c:v>
                </c:pt>
                <c:pt idx="17656">
                  <c:v>3.8903080000000001</c:v>
                </c:pt>
                <c:pt idx="17657">
                  <c:v>3.894933</c:v>
                </c:pt>
                <c:pt idx="17658">
                  <c:v>3.8927909999999999</c:v>
                </c:pt>
                <c:pt idx="17659">
                  <c:v>3.8903500000000002</c:v>
                </c:pt>
                <c:pt idx="17660">
                  <c:v>3.8981690000000002</c:v>
                </c:pt>
                <c:pt idx="17661">
                  <c:v>3.8911989999999999</c:v>
                </c:pt>
                <c:pt idx="17662">
                  <c:v>3.8838170000000001</c:v>
                </c:pt>
                <c:pt idx="17663">
                  <c:v>3.8959649999999999</c:v>
                </c:pt>
                <c:pt idx="17664">
                  <c:v>3.902927</c:v>
                </c:pt>
                <c:pt idx="17665">
                  <c:v>3.9005939999999999</c:v>
                </c:pt>
                <c:pt idx="17666">
                  <c:v>3.899194</c:v>
                </c:pt>
                <c:pt idx="17667">
                  <c:v>3.900242</c:v>
                </c:pt>
                <c:pt idx="17668">
                  <c:v>3.896309</c:v>
                </c:pt>
                <c:pt idx="17669">
                  <c:v>3.8983110000000001</c:v>
                </c:pt>
                <c:pt idx="17670">
                  <c:v>3.9043109999999999</c:v>
                </c:pt>
                <c:pt idx="17671">
                  <c:v>3.8936280000000001</c:v>
                </c:pt>
                <c:pt idx="17672">
                  <c:v>3.8979840000000001</c:v>
                </c:pt>
                <c:pt idx="17673">
                  <c:v>3.9085709999999998</c:v>
                </c:pt>
                <c:pt idx="17674">
                  <c:v>3.9017650000000001</c:v>
                </c:pt>
                <c:pt idx="17675">
                  <c:v>3.9028860000000001</c:v>
                </c:pt>
                <c:pt idx="17676">
                  <c:v>3.9041899999999998</c:v>
                </c:pt>
                <c:pt idx="17677">
                  <c:v>3.8985240000000001</c:v>
                </c:pt>
                <c:pt idx="17678">
                  <c:v>3.9055399999999998</c:v>
                </c:pt>
                <c:pt idx="17679">
                  <c:v>3.9113899999999999</c:v>
                </c:pt>
                <c:pt idx="17680">
                  <c:v>3.891575</c:v>
                </c:pt>
                <c:pt idx="17681">
                  <c:v>3.8842680000000001</c:v>
                </c:pt>
                <c:pt idx="17682">
                  <c:v>3.8986529999999999</c:v>
                </c:pt>
                <c:pt idx="17683">
                  <c:v>3.8959820000000001</c:v>
                </c:pt>
                <c:pt idx="17684">
                  <c:v>3.8944879999999999</c:v>
                </c:pt>
                <c:pt idx="17685">
                  <c:v>3.9014319999999998</c:v>
                </c:pt>
                <c:pt idx="17686">
                  <c:v>3.8992770000000001</c:v>
                </c:pt>
                <c:pt idx="17687">
                  <c:v>3.8988700000000001</c:v>
                </c:pt>
                <c:pt idx="17688">
                  <c:v>3.9051640000000001</c:v>
                </c:pt>
                <c:pt idx="17689">
                  <c:v>3.9084889999999999</c:v>
                </c:pt>
                <c:pt idx="17690">
                  <c:v>3.898844</c:v>
                </c:pt>
                <c:pt idx="17691">
                  <c:v>3.8991739999999999</c:v>
                </c:pt>
                <c:pt idx="17692">
                  <c:v>3.9075169999999999</c:v>
                </c:pt>
                <c:pt idx="17693">
                  <c:v>3.8976419999999998</c:v>
                </c:pt>
                <c:pt idx="17694">
                  <c:v>3.8968189999999998</c:v>
                </c:pt>
                <c:pt idx="17695">
                  <c:v>3.9024559999999999</c:v>
                </c:pt>
                <c:pt idx="17696">
                  <c:v>3.8961990000000002</c:v>
                </c:pt>
                <c:pt idx="17697">
                  <c:v>3.8969490000000002</c:v>
                </c:pt>
                <c:pt idx="17698">
                  <c:v>3.9007079999999998</c:v>
                </c:pt>
                <c:pt idx="17699">
                  <c:v>3.9002490000000001</c:v>
                </c:pt>
                <c:pt idx="17700">
                  <c:v>3.8972560000000001</c:v>
                </c:pt>
                <c:pt idx="17701">
                  <c:v>3.8977620000000002</c:v>
                </c:pt>
                <c:pt idx="17702">
                  <c:v>3.9100579999999998</c:v>
                </c:pt>
                <c:pt idx="17703">
                  <c:v>3.9140760000000001</c:v>
                </c:pt>
                <c:pt idx="17704">
                  <c:v>3.9074740000000001</c:v>
                </c:pt>
                <c:pt idx="17705">
                  <c:v>3.9024570000000001</c:v>
                </c:pt>
                <c:pt idx="17706">
                  <c:v>3.9065660000000002</c:v>
                </c:pt>
                <c:pt idx="17707">
                  <c:v>3.9209130000000001</c:v>
                </c:pt>
                <c:pt idx="17708">
                  <c:v>3.9084590000000001</c:v>
                </c:pt>
                <c:pt idx="17709">
                  <c:v>3.8916719999999998</c:v>
                </c:pt>
                <c:pt idx="17710">
                  <c:v>3.902174</c:v>
                </c:pt>
                <c:pt idx="17711">
                  <c:v>3.9032779999999998</c:v>
                </c:pt>
                <c:pt idx="17712">
                  <c:v>3.8950870000000002</c:v>
                </c:pt>
                <c:pt idx="17713">
                  <c:v>3.906444</c:v>
                </c:pt>
                <c:pt idx="17714">
                  <c:v>3.9117649999999999</c:v>
                </c:pt>
                <c:pt idx="17715">
                  <c:v>3.9001209999999999</c:v>
                </c:pt>
                <c:pt idx="17716">
                  <c:v>3.9039169999999999</c:v>
                </c:pt>
                <c:pt idx="17717">
                  <c:v>3.9060079999999999</c:v>
                </c:pt>
                <c:pt idx="17718">
                  <c:v>3.8955440000000001</c:v>
                </c:pt>
                <c:pt idx="17719">
                  <c:v>3.9016839999999999</c:v>
                </c:pt>
                <c:pt idx="17720">
                  <c:v>3.9088729999999998</c:v>
                </c:pt>
                <c:pt idx="17721">
                  <c:v>3.9005670000000001</c:v>
                </c:pt>
                <c:pt idx="17722">
                  <c:v>3.9029829999999999</c:v>
                </c:pt>
                <c:pt idx="17723">
                  <c:v>3.9165860000000001</c:v>
                </c:pt>
                <c:pt idx="17724">
                  <c:v>3.9128430000000001</c:v>
                </c:pt>
                <c:pt idx="17725">
                  <c:v>3.9077410000000001</c:v>
                </c:pt>
                <c:pt idx="17726">
                  <c:v>3.9207269999999999</c:v>
                </c:pt>
                <c:pt idx="17727">
                  <c:v>3.9170029999999998</c:v>
                </c:pt>
                <c:pt idx="17728">
                  <c:v>3.8989569999999998</c:v>
                </c:pt>
                <c:pt idx="17729">
                  <c:v>3.9001709999999998</c:v>
                </c:pt>
                <c:pt idx="17730">
                  <c:v>3.9105819999999998</c:v>
                </c:pt>
                <c:pt idx="17731">
                  <c:v>3.9104960000000002</c:v>
                </c:pt>
                <c:pt idx="17732">
                  <c:v>3.9061780000000002</c:v>
                </c:pt>
                <c:pt idx="17733">
                  <c:v>3.9089580000000002</c:v>
                </c:pt>
                <c:pt idx="17734">
                  <c:v>3.9074239999999998</c:v>
                </c:pt>
                <c:pt idx="17735">
                  <c:v>3.9103699999999999</c:v>
                </c:pt>
                <c:pt idx="17736">
                  <c:v>3.918803</c:v>
                </c:pt>
                <c:pt idx="17737">
                  <c:v>3.911537</c:v>
                </c:pt>
                <c:pt idx="17738">
                  <c:v>3.9057569999999999</c:v>
                </c:pt>
                <c:pt idx="17739">
                  <c:v>3.9081130000000002</c:v>
                </c:pt>
                <c:pt idx="17740">
                  <c:v>3.9072390000000001</c:v>
                </c:pt>
                <c:pt idx="17741">
                  <c:v>3.9079220000000001</c:v>
                </c:pt>
                <c:pt idx="17742">
                  <c:v>3.9091969999999998</c:v>
                </c:pt>
                <c:pt idx="17743">
                  <c:v>3.9069759999999998</c:v>
                </c:pt>
                <c:pt idx="17744">
                  <c:v>3.904792</c:v>
                </c:pt>
                <c:pt idx="17745">
                  <c:v>3.9080149999999998</c:v>
                </c:pt>
                <c:pt idx="17746">
                  <c:v>3.9080110000000001</c:v>
                </c:pt>
                <c:pt idx="17747">
                  <c:v>3.9040979999999998</c:v>
                </c:pt>
                <c:pt idx="17748">
                  <c:v>3.9072079999999998</c:v>
                </c:pt>
                <c:pt idx="17749">
                  <c:v>3.9108040000000002</c:v>
                </c:pt>
                <c:pt idx="17750">
                  <c:v>3.9151549999999999</c:v>
                </c:pt>
                <c:pt idx="17751">
                  <c:v>3.9163359999999998</c:v>
                </c:pt>
                <c:pt idx="17752">
                  <c:v>3.9158390000000001</c:v>
                </c:pt>
                <c:pt idx="17753">
                  <c:v>3.9154019999999998</c:v>
                </c:pt>
                <c:pt idx="17754">
                  <c:v>3.9111069999999999</c:v>
                </c:pt>
                <c:pt idx="17755">
                  <c:v>3.9185029999999998</c:v>
                </c:pt>
                <c:pt idx="17756">
                  <c:v>3.9230740000000002</c:v>
                </c:pt>
                <c:pt idx="17757">
                  <c:v>3.9129520000000002</c:v>
                </c:pt>
                <c:pt idx="17758">
                  <c:v>3.90713</c:v>
                </c:pt>
                <c:pt idx="17759">
                  <c:v>3.9047019999999999</c:v>
                </c:pt>
                <c:pt idx="17760">
                  <c:v>3.9038040000000001</c:v>
                </c:pt>
                <c:pt idx="17761">
                  <c:v>3.9097010000000001</c:v>
                </c:pt>
                <c:pt idx="17762">
                  <c:v>3.9150550000000002</c:v>
                </c:pt>
                <c:pt idx="17763">
                  <c:v>3.9119920000000001</c:v>
                </c:pt>
                <c:pt idx="17764">
                  <c:v>3.9137080000000002</c:v>
                </c:pt>
                <c:pt idx="17765">
                  <c:v>3.916846</c:v>
                </c:pt>
                <c:pt idx="17766">
                  <c:v>3.905888</c:v>
                </c:pt>
                <c:pt idx="17767">
                  <c:v>3.9038599999999999</c:v>
                </c:pt>
                <c:pt idx="17768">
                  <c:v>3.9148420000000002</c:v>
                </c:pt>
                <c:pt idx="17769">
                  <c:v>3.918364</c:v>
                </c:pt>
                <c:pt idx="17770">
                  <c:v>3.9182269999999999</c:v>
                </c:pt>
                <c:pt idx="17771">
                  <c:v>3.9133089999999999</c:v>
                </c:pt>
                <c:pt idx="17772">
                  <c:v>3.9131809999999998</c:v>
                </c:pt>
                <c:pt idx="17773">
                  <c:v>3.9246249999999998</c:v>
                </c:pt>
                <c:pt idx="17774">
                  <c:v>3.9258769999999998</c:v>
                </c:pt>
                <c:pt idx="17775">
                  <c:v>3.9128829999999999</c:v>
                </c:pt>
                <c:pt idx="17776">
                  <c:v>3.9090880000000001</c:v>
                </c:pt>
                <c:pt idx="17777">
                  <c:v>3.9223409999999999</c:v>
                </c:pt>
                <c:pt idx="17778">
                  <c:v>3.9195069999999999</c:v>
                </c:pt>
                <c:pt idx="17779">
                  <c:v>3.9063910000000002</c:v>
                </c:pt>
                <c:pt idx="17780">
                  <c:v>3.915489</c:v>
                </c:pt>
                <c:pt idx="17781">
                  <c:v>3.9185279999999998</c:v>
                </c:pt>
                <c:pt idx="17782">
                  <c:v>3.9129990000000001</c:v>
                </c:pt>
                <c:pt idx="17783">
                  <c:v>3.9213629999999999</c:v>
                </c:pt>
                <c:pt idx="17784">
                  <c:v>3.9230670000000001</c:v>
                </c:pt>
                <c:pt idx="17785">
                  <c:v>3.9148520000000002</c:v>
                </c:pt>
                <c:pt idx="17786">
                  <c:v>3.917192</c:v>
                </c:pt>
                <c:pt idx="17787">
                  <c:v>3.9188960000000002</c:v>
                </c:pt>
                <c:pt idx="17788">
                  <c:v>3.9126240000000001</c:v>
                </c:pt>
                <c:pt idx="17789">
                  <c:v>3.923813</c:v>
                </c:pt>
                <c:pt idx="17790">
                  <c:v>3.9270450000000001</c:v>
                </c:pt>
                <c:pt idx="17791">
                  <c:v>3.907718</c:v>
                </c:pt>
                <c:pt idx="17792">
                  <c:v>3.9062830000000002</c:v>
                </c:pt>
                <c:pt idx="17793">
                  <c:v>3.913262</c:v>
                </c:pt>
                <c:pt idx="17794">
                  <c:v>3.9148800000000001</c:v>
                </c:pt>
                <c:pt idx="17795">
                  <c:v>3.9204400000000001</c:v>
                </c:pt>
                <c:pt idx="17796">
                  <c:v>3.9221949999999999</c:v>
                </c:pt>
                <c:pt idx="17797">
                  <c:v>3.9176850000000001</c:v>
                </c:pt>
                <c:pt idx="17798">
                  <c:v>3.918339</c:v>
                </c:pt>
                <c:pt idx="17799">
                  <c:v>3.9209049999999999</c:v>
                </c:pt>
                <c:pt idx="17800">
                  <c:v>3.9127489999999998</c:v>
                </c:pt>
                <c:pt idx="17801">
                  <c:v>3.908747</c:v>
                </c:pt>
                <c:pt idx="17802">
                  <c:v>3.921894</c:v>
                </c:pt>
                <c:pt idx="17803">
                  <c:v>3.9256090000000001</c:v>
                </c:pt>
                <c:pt idx="17804">
                  <c:v>3.9192550000000002</c:v>
                </c:pt>
                <c:pt idx="17805">
                  <c:v>3.9208470000000002</c:v>
                </c:pt>
                <c:pt idx="17806">
                  <c:v>3.9208409999999998</c:v>
                </c:pt>
                <c:pt idx="17807">
                  <c:v>3.9175800000000001</c:v>
                </c:pt>
                <c:pt idx="17808">
                  <c:v>3.9273039999999999</c:v>
                </c:pt>
                <c:pt idx="17809">
                  <c:v>3.9311259999999999</c:v>
                </c:pt>
                <c:pt idx="17810">
                  <c:v>3.9192650000000002</c:v>
                </c:pt>
                <c:pt idx="17811">
                  <c:v>3.9246840000000001</c:v>
                </c:pt>
                <c:pt idx="17812">
                  <c:v>3.9338950000000001</c:v>
                </c:pt>
                <c:pt idx="17813">
                  <c:v>3.9183870000000001</c:v>
                </c:pt>
                <c:pt idx="17814">
                  <c:v>3.9136329999999999</c:v>
                </c:pt>
                <c:pt idx="17815">
                  <c:v>3.924045</c:v>
                </c:pt>
                <c:pt idx="17816">
                  <c:v>3.9231159999999998</c:v>
                </c:pt>
                <c:pt idx="17817">
                  <c:v>3.9257469999999999</c:v>
                </c:pt>
                <c:pt idx="17818">
                  <c:v>3.9275679999999999</c:v>
                </c:pt>
                <c:pt idx="17819">
                  <c:v>3.9156219999999999</c:v>
                </c:pt>
                <c:pt idx="17820">
                  <c:v>3.9113020000000001</c:v>
                </c:pt>
                <c:pt idx="17821">
                  <c:v>3.9197479999999998</c:v>
                </c:pt>
                <c:pt idx="17822">
                  <c:v>3.9208080000000001</c:v>
                </c:pt>
                <c:pt idx="17823">
                  <c:v>3.9167230000000002</c:v>
                </c:pt>
                <c:pt idx="17824">
                  <c:v>3.924334</c:v>
                </c:pt>
                <c:pt idx="17825">
                  <c:v>3.9295079999999998</c:v>
                </c:pt>
                <c:pt idx="17826">
                  <c:v>3.9246650000000001</c:v>
                </c:pt>
                <c:pt idx="17827">
                  <c:v>3.924858</c:v>
                </c:pt>
                <c:pt idx="17828">
                  <c:v>3.927689</c:v>
                </c:pt>
                <c:pt idx="17829">
                  <c:v>3.924347</c:v>
                </c:pt>
                <c:pt idx="17830">
                  <c:v>3.929983</c:v>
                </c:pt>
                <c:pt idx="17831">
                  <c:v>3.9347219999999998</c:v>
                </c:pt>
                <c:pt idx="17832">
                  <c:v>3.9243269999999999</c:v>
                </c:pt>
                <c:pt idx="17833">
                  <c:v>3.92753</c:v>
                </c:pt>
                <c:pt idx="17834">
                  <c:v>3.9320710000000001</c:v>
                </c:pt>
                <c:pt idx="17835">
                  <c:v>3.920131</c:v>
                </c:pt>
                <c:pt idx="17836">
                  <c:v>3.924058</c:v>
                </c:pt>
                <c:pt idx="17837">
                  <c:v>3.9312939999999998</c:v>
                </c:pt>
                <c:pt idx="17838">
                  <c:v>3.9215879999999999</c:v>
                </c:pt>
                <c:pt idx="17839">
                  <c:v>3.9200919999999999</c:v>
                </c:pt>
                <c:pt idx="17840">
                  <c:v>3.9337439999999999</c:v>
                </c:pt>
                <c:pt idx="17841">
                  <c:v>3.9320339999999998</c:v>
                </c:pt>
                <c:pt idx="17842">
                  <c:v>3.9206439999999998</c:v>
                </c:pt>
                <c:pt idx="17843">
                  <c:v>3.9260609999999998</c:v>
                </c:pt>
                <c:pt idx="17844">
                  <c:v>3.9174699999999998</c:v>
                </c:pt>
                <c:pt idx="17845">
                  <c:v>3.9055300000000002</c:v>
                </c:pt>
                <c:pt idx="17846">
                  <c:v>3.9210069999999999</c:v>
                </c:pt>
                <c:pt idx="17847">
                  <c:v>3.9302980000000001</c:v>
                </c:pt>
                <c:pt idx="17848">
                  <c:v>3.9291510000000001</c:v>
                </c:pt>
                <c:pt idx="17849">
                  <c:v>3.9336370000000001</c:v>
                </c:pt>
                <c:pt idx="17850">
                  <c:v>3.9336090000000001</c:v>
                </c:pt>
                <c:pt idx="17851">
                  <c:v>3.923921</c:v>
                </c:pt>
                <c:pt idx="17852">
                  <c:v>3.9255260000000001</c:v>
                </c:pt>
                <c:pt idx="17853">
                  <c:v>3.9379430000000002</c:v>
                </c:pt>
                <c:pt idx="17854">
                  <c:v>3.9269630000000002</c:v>
                </c:pt>
                <c:pt idx="17855">
                  <c:v>3.9199760000000001</c:v>
                </c:pt>
                <c:pt idx="17856">
                  <c:v>3.9312779999999998</c:v>
                </c:pt>
                <c:pt idx="17857">
                  <c:v>3.9295</c:v>
                </c:pt>
                <c:pt idx="17858">
                  <c:v>3.9262860000000002</c:v>
                </c:pt>
                <c:pt idx="17859">
                  <c:v>3.933481</c:v>
                </c:pt>
                <c:pt idx="17860">
                  <c:v>3.934015</c:v>
                </c:pt>
                <c:pt idx="17861">
                  <c:v>3.9284340000000002</c:v>
                </c:pt>
                <c:pt idx="17862">
                  <c:v>3.9305910000000002</c:v>
                </c:pt>
                <c:pt idx="17863">
                  <c:v>3.9285480000000002</c:v>
                </c:pt>
                <c:pt idx="17864">
                  <c:v>3.925964</c:v>
                </c:pt>
                <c:pt idx="17865">
                  <c:v>3.9386679999999998</c:v>
                </c:pt>
                <c:pt idx="17866">
                  <c:v>3.939934</c:v>
                </c:pt>
                <c:pt idx="17867">
                  <c:v>3.9265979999999998</c:v>
                </c:pt>
                <c:pt idx="17868">
                  <c:v>3.923781</c:v>
                </c:pt>
                <c:pt idx="17869">
                  <c:v>3.92422</c:v>
                </c:pt>
                <c:pt idx="17870">
                  <c:v>3.9294419999999999</c:v>
                </c:pt>
                <c:pt idx="17871">
                  <c:v>3.9378660000000001</c:v>
                </c:pt>
                <c:pt idx="17872">
                  <c:v>3.9366530000000002</c:v>
                </c:pt>
                <c:pt idx="17873">
                  <c:v>3.928245</c:v>
                </c:pt>
                <c:pt idx="17874">
                  <c:v>3.930104</c:v>
                </c:pt>
                <c:pt idx="17875">
                  <c:v>3.940143</c:v>
                </c:pt>
                <c:pt idx="17876">
                  <c:v>3.9382250000000001</c:v>
                </c:pt>
                <c:pt idx="17877">
                  <c:v>3.9374880000000001</c:v>
                </c:pt>
                <c:pt idx="17878">
                  <c:v>3.938196</c:v>
                </c:pt>
                <c:pt idx="17879">
                  <c:v>3.9249390000000002</c:v>
                </c:pt>
                <c:pt idx="17880">
                  <c:v>3.921284</c:v>
                </c:pt>
                <c:pt idx="17881">
                  <c:v>3.925929</c:v>
                </c:pt>
                <c:pt idx="17882">
                  <c:v>3.9287139999999998</c:v>
                </c:pt>
                <c:pt idx="17883">
                  <c:v>3.9332280000000002</c:v>
                </c:pt>
                <c:pt idx="17884">
                  <c:v>3.935079</c:v>
                </c:pt>
                <c:pt idx="17885">
                  <c:v>3.9337680000000002</c:v>
                </c:pt>
                <c:pt idx="17886">
                  <c:v>3.9304039999999998</c:v>
                </c:pt>
                <c:pt idx="17887">
                  <c:v>3.936016</c:v>
                </c:pt>
                <c:pt idx="17888">
                  <c:v>3.9392680000000002</c:v>
                </c:pt>
                <c:pt idx="17889">
                  <c:v>3.9304359999999998</c:v>
                </c:pt>
                <c:pt idx="17890">
                  <c:v>3.9260359999999999</c:v>
                </c:pt>
                <c:pt idx="17891">
                  <c:v>3.932328</c:v>
                </c:pt>
                <c:pt idx="17892">
                  <c:v>3.9432170000000002</c:v>
                </c:pt>
                <c:pt idx="17893">
                  <c:v>3.9417960000000001</c:v>
                </c:pt>
                <c:pt idx="17894">
                  <c:v>3.9317419999999998</c:v>
                </c:pt>
                <c:pt idx="17895">
                  <c:v>3.9265439999999998</c:v>
                </c:pt>
                <c:pt idx="17896">
                  <c:v>3.9352369999999999</c:v>
                </c:pt>
                <c:pt idx="17897">
                  <c:v>3.9461149999999998</c:v>
                </c:pt>
                <c:pt idx="17898">
                  <c:v>3.941373</c:v>
                </c:pt>
                <c:pt idx="17899">
                  <c:v>3.9362740000000001</c:v>
                </c:pt>
                <c:pt idx="17900">
                  <c:v>3.937297</c:v>
                </c:pt>
                <c:pt idx="17901">
                  <c:v>3.9339439999999999</c:v>
                </c:pt>
                <c:pt idx="17902">
                  <c:v>3.933446</c:v>
                </c:pt>
                <c:pt idx="17903">
                  <c:v>3.9330479999999999</c:v>
                </c:pt>
                <c:pt idx="17904">
                  <c:v>3.9302000000000001</c:v>
                </c:pt>
                <c:pt idx="17905">
                  <c:v>3.9344610000000002</c:v>
                </c:pt>
                <c:pt idx="17906">
                  <c:v>3.943012</c:v>
                </c:pt>
                <c:pt idx="17907">
                  <c:v>3.9361809999999999</c:v>
                </c:pt>
                <c:pt idx="17908">
                  <c:v>3.9215209999999998</c:v>
                </c:pt>
                <c:pt idx="17909">
                  <c:v>3.9332050000000001</c:v>
                </c:pt>
                <c:pt idx="17910">
                  <c:v>3.9466139999999998</c:v>
                </c:pt>
                <c:pt idx="17911">
                  <c:v>3.9426079999999999</c:v>
                </c:pt>
                <c:pt idx="17912">
                  <c:v>3.9439669999999998</c:v>
                </c:pt>
                <c:pt idx="17913">
                  <c:v>3.9413710000000002</c:v>
                </c:pt>
                <c:pt idx="17914">
                  <c:v>3.936677</c:v>
                </c:pt>
                <c:pt idx="17915">
                  <c:v>3.9411649999999998</c:v>
                </c:pt>
                <c:pt idx="17916">
                  <c:v>3.9398979999999999</c:v>
                </c:pt>
                <c:pt idx="17917">
                  <c:v>3.9352130000000001</c:v>
                </c:pt>
                <c:pt idx="17918">
                  <c:v>3.9394309999999999</c:v>
                </c:pt>
                <c:pt idx="17919">
                  <c:v>3.944982</c:v>
                </c:pt>
                <c:pt idx="17920">
                  <c:v>3.9394670000000001</c:v>
                </c:pt>
                <c:pt idx="17921">
                  <c:v>3.9401929999999998</c:v>
                </c:pt>
                <c:pt idx="17922">
                  <c:v>3.9443679999999999</c:v>
                </c:pt>
                <c:pt idx="17923">
                  <c:v>3.9385970000000001</c:v>
                </c:pt>
                <c:pt idx="17924">
                  <c:v>3.9411719999999999</c:v>
                </c:pt>
                <c:pt idx="17925">
                  <c:v>3.9486240000000001</c:v>
                </c:pt>
                <c:pt idx="17926">
                  <c:v>3.9372050000000001</c:v>
                </c:pt>
                <c:pt idx="17927">
                  <c:v>3.9245540000000001</c:v>
                </c:pt>
                <c:pt idx="17928">
                  <c:v>3.9383870000000001</c:v>
                </c:pt>
                <c:pt idx="17929">
                  <c:v>3.9421349999999999</c:v>
                </c:pt>
                <c:pt idx="17930">
                  <c:v>3.9252129999999998</c:v>
                </c:pt>
                <c:pt idx="17931">
                  <c:v>3.9328949999999998</c:v>
                </c:pt>
                <c:pt idx="17932">
                  <c:v>3.9435349999999998</c:v>
                </c:pt>
                <c:pt idx="17933">
                  <c:v>3.942647</c:v>
                </c:pt>
                <c:pt idx="17934">
                  <c:v>3.9507729999999999</c:v>
                </c:pt>
                <c:pt idx="17935">
                  <c:v>3.9479519999999999</c:v>
                </c:pt>
                <c:pt idx="17936">
                  <c:v>3.9421849999999998</c:v>
                </c:pt>
                <c:pt idx="17937">
                  <c:v>3.9477289999999998</c:v>
                </c:pt>
                <c:pt idx="17938">
                  <c:v>3.9495369999999999</c:v>
                </c:pt>
                <c:pt idx="17939">
                  <c:v>3.9456319999999998</c:v>
                </c:pt>
                <c:pt idx="17940">
                  <c:v>3.9449809999999998</c:v>
                </c:pt>
                <c:pt idx="17941">
                  <c:v>3.9456540000000002</c:v>
                </c:pt>
                <c:pt idx="17942">
                  <c:v>3.9393400000000001</c:v>
                </c:pt>
                <c:pt idx="17943">
                  <c:v>3.9402080000000002</c:v>
                </c:pt>
                <c:pt idx="17944">
                  <c:v>3.951606</c:v>
                </c:pt>
                <c:pt idx="17945">
                  <c:v>3.9522460000000001</c:v>
                </c:pt>
                <c:pt idx="17946">
                  <c:v>3.94374</c:v>
                </c:pt>
                <c:pt idx="17947">
                  <c:v>3.939883</c:v>
                </c:pt>
                <c:pt idx="17948">
                  <c:v>3.9385500000000002</c:v>
                </c:pt>
                <c:pt idx="17949">
                  <c:v>3.935559</c:v>
                </c:pt>
                <c:pt idx="17950">
                  <c:v>3.9414349999999998</c:v>
                </c:pt>
                <c:pt idx="17951">
                  <c:v>3.9453819999999999</c:v>
                </c:pt>
                <c:pt idx="17952">
                  <c:v>3.944356</c:v>
                </c:pt>
                <c:pt idx="17953">
                  <c:v>3.9493640000000001</c:v>
                </c:pt>
                <c:pt idx="17954">
                  <c:v>3.945322</c:v>
                </c:pt>
                <c:pt idx="17955">
                  <c:v>3.9383919999999999</c:v>
                </c:pt>
                <c:pt idx="17956">
                  <c:v>3.9421889999999999</c:v>
                </c:pt>
                <c:pt idx="17957">
                  <c:v>3.9451209999999999</c:v>
                </c:pt>
                <c:pt idx="17958">
                  <c:v>3.9449800000000002</c:v>
                </c:pt>
                <c:pt idx="17959">
                  <c:v>3.9445139999999999</c:v>
                </c:pt>
                <c:pt idx="17960">
                  <c:v>3.9494600000000002</c:v>
                </c:pt>
                <c:pt idx="17961">
                  <c:v>3.9503339999999998</c:v>
                </c:pt>
                <c:pt idx="17962">
                  <c:v>3.9513060000000002</c:v>
                </c:pt>
                <c:pt idx="17963">
                  <c:v>3.9567679999999998</c:v>
                </c:pt>
                <c:pt idx="17964">
                  <c:v>3.9464929999999998</c:v>
                </c:pt>
                <c:pt idx="17965">
                  <c:v>3.9410829999999999</c:v>
                </c:pt>
                <c:pt idx="17966">
                  <c:v>3.9446659999999998</c:v>
                </c:pt>
                <c:pt idx="17967">
                  <c:v>3.9365199999999998</c:v>
                </c:pt>
                <c:pt idx="17968">
                  <c:v>3.9327719999999999</c:v>
                </c:pt>
                <c:pt idx="17969">
                  <c:v>3.9422769999999998</c:v>
                </c:pt>
                <c:pt idx="17970">
                  <c:v>3.9494220000000002</c:v>
                </c:pt>
                <c:pt idx="17971">
                  <c:v>3.9492929999999999</c:v>
                </c:pt>
                <c:pt idx="17972">
                  <c:v>3.9552550000000002</c:v>
                </c:pt>
                <c:pt idx="17973">
                  <c:v>3.9521459999999999</c:v>
                </c:pt>
                <c:pt idx="17974">
                  <c:v>3.9377610000000001</c:v>
                </c:pt>
                <c:pt idx="17975">
                  <c:v>3.9523739999999998</c:v>
                </c:pt>
                <c:pt idx="17976">
                  <c:v>3.9666730000000001</c:v>
                </c:pt>
                <c:pt idx="17977">
                  <c:v>3.9532210000000001</c:v>
                </c:pt>
                <c:pt idx="17978">
                  <c:v>3.9458319999999998</c:v>
                </c:pt>
                <c:pt idx="17979">
                  <c:v>3.9509569999999998</c:v>
                </c:pt>
                <c:pt idx="17980">
                  <c:v>3.9540679999999999</c:v>
                </c:pt>
                <c:pt idx="17981">
                  <c:v>3.9536730000000002</c:v>
                </c:pt>
                <c:pt idx="17982">
                  <c:v>3.9537939999999998</c:v>
                </c:pt>
                <c:pt idx="17983">
                  <c:v>3.9466950000000001</c:v>
                </c:pt>
                <c:pt idx="17984">
                  <c:v>3.943419</c:v>
                </c:pt>
                <c:pt idx="17985">
                  <c:v>3.9526849999999998</c:v>
                </c:pt>
                <c:pt idx="17986">
                  <c:v>3.949786</c:v>
                </c:pt>
                <c:pt idx="17987">
                  <c:v>3.9463910000000002</c:v>
                </c:pt>
                <c:pt idx="17988">
                  <c:v>3.9508580000000002</c:v>
                </c:pt>
                <c:pt idx="17989">
                  <c:v>3.9448639999999999</c:v>
                </c:pt>
                <c:pt idx="17990">
                  <c:v>3.9431229999999999</c:v>
                </c:pt>
                <c:pt idx="17991">
                  <c:v>3.9557799999999999</c:v>
                </c:pt>
                <c:pt idx="17992">
                  <c:v>3.9570959999999999</c:v>
                </c:pt>
                <c:pt idx="17993">
                  <c:v>3.942993</c:v>
                </c:pt>
                <c:pt idx="17994">
                  <c:v>3.9487670000000001</c:v>
                </c:pt>
                <c:pt idx="17995">
                  <c:v>3.9581629999999999</c:v>
                </c:pt>
                <c:pt idx="17996">
                  <c:v>3.945773</c:v>
                </c:pt>
                <c:pt idx="17997">
                  <c:v>3.9462190000000001</c:v>
                </c:pt>
                <c:pt idx="17998">
                  <c:v>3.9567420000000002</c:v>
                </c:pt>
                <c:pt idx="17999">
                  <c:v>3.958351</c:v>
                </c:pt>
                <c:pt idx="18000">
                  <c:v>3.95519</c:v>
                </c:pt>
                <c:pt idx="18001">
                  <c:v>3.9479449999999998</c:v>
                </c:pt>
                <c:pt idx="18002">
                  <c:v>3.9452039999999999</c:v>
                </c:pt>
                <c:pt idx="18003">
                  <c:v>3.948283</c:v>
                </c:pt>
                <c:pt idx="18004">
                  <c:v>3.9549560000000001</c:v>
                </c:pt>
                <c:pt idx="18005">
                  <c:v>3.953462</c:v>
                </c:pt>
                <c:pt idx="18006">
                  <c:v>3.9491520000000002</c:v>
                </c:pt>
                <c:pt idx="18007">
                  <c:v>3.9583300000000001</c:v>
                </c:pt>
                <c:pt idx="18008">
                  <c:v>3.9586540000000001</c:v>
                </c:pt>
                <c:pt idx="18009">
                  <c:v>3.9549289999999999</c:v>
                </c:pt>
                <c:pt idx="18010">
                  <c:v>3.9562270000000002</c:v>
                </c:pt>
                <c:pt idx="18011">
                  <c:v>3.9532029999999998</c:v>
                </c:pt>
                <c:pt idx="18012">
                  <c:v>3.9629089999999998</c:v>
                </c:pt>
                <c:pt idx="18013">
                  <c:v>3.9737110000000002</c:v>
                </c:pt>
                <c:pt idx="18014">
                  <c:v>3.9575719999999999</c:v>
                </c:pt>
                <c:pt idx="18015">
                  <c:v>3.942555</c:v>
                </c:pt>
                <c:pt idx="18016">
                  <c:v>3.954914</c:v>
                </c:pt>
                <c:pt idx="18017">
                  <c:v>3.957522</c:v>
                </c:pt>
                <c:pt idx="18018">
                  <c:v>3.946936</c:v>
                </c:pt>
                <c:pt idx="18019">
                  <c:v>3.9559000000000002</c:v>
                </c:pt>
                <c:pt idx="18020">
                  <c:v>3.9600080000000002</c:v>
                </c:pt>
                <c:pt idx="18021">
                  <c:v>3.9531160000000001</c:v>
                </c:pt>
                <c:pt idx="18022">
                  <c:v>3.9646460000000001</c:v>
                </c:pt>
                <c:pt idx="18023">
                  <c:v>3.97099</c:v>
                </c:pt>
                <c:pt idx="18024">
                  <c:v>3.9531230000000002</c:v>
                </c:pt>
                <c:pt idx="18025">
                  <c:v>3.946504</c:v>
                </c:pt>
                <c:pt idx="18026">
                  <c:v>3.9541979999999999</c:v>
                </c:pt>
                <c:pt idx="18027">
                  <c:v>3.94963</c:v>
                </c:pt>
                <c:pt idx="18028">
                  <c:v>3.9503710000000001</c:v>
                </c:pt>
                <c:pt idx="18029">
                  <c:v>3.9627409999999998</c:v>
                </c:pt>
                <c:pt idx="18030">
                  <c:v>3.9625469999999998</c:v>
                </c:pt>
                <c:pt idx="18031">
                  <c:v>3.958415</c:v>
                </c:pt>
                <c:pt idx="18032">
                  <c:v>3.9592969999999998</c:v>
                </c:pt>
                <c:pt idx="18033">
                  <c:v>3.9557340000000001</c:v>
                </c:pt>
                <c:pt idx="18034">
                  <c:v>3.9597929999999999</c:v>
                </c:pt>
                <c:pt idx="18035">
                  <c:v>3.965093</c:v>
                </c:pt>
                <c:pt idx="18036">
                  <c:v>3.9532099999999999</c:v>
                </c:pt>
                <c:pt idx="18037">
                  <c:v>3.9493130000000001</c:v>
                </c:pt>
                <c:pt idx="18038">
                  <c:v>3.9641790000000001</c:v>
                </c:pt>
                <c:pt idx="18039">
                  <c:v>3.9659610000000001</c:v>
                </c:pt>
                <c:pt idx="18040">
                  <c:v>3.9622899999999999</c:v>
                </c:pt>
                <c:pt idx="18041">
                  <c:v>3.96889</c:v>
                </c:pt>
                <c:pt idx="18042">
                  <c:v>3.9617740000000001</c:v>
                </c:pt>
                <c:pt idx="18043">
                  <c:v>3.9543879999999998</c:v>
                </c:pt>
                <c:pt idx="18044">
                  <c:v>3.9588190000000001</c:v>
                </c:pt>
                <c:pt idx="18045">
                  <c:v>3.9583750000000002</c:v>
                </c:pt>
                <c:pt idx="18046">
                  <c:v>3.9561410000000001</c:v>
                </c:pt>
                <c:pt idx="18047">
                  <c:v>3.95831</c:v>
                </c:pt>
                <c:pt idx="18048">
                  <c:v>3.9601980000000001</c:v>
                </c:pt>
                <c:pt idx="18049">
                  <c:v>3.955295</c:v>
                </c:pt>
                <c:pt idx="18050">
                  <c:v>3.955613</c:v>
                </c:pt>
                <c:pt idx="18051">
                  <c:v>3.9615140000000002</c:v>
                </c:pt>
                <c:pt idx="18052">
                  <c:v>3.9616220000000002</c:v>
                </c:pt>
                <c:pt idx="18053">
                  <c:v>3.9642179999999998</c:v>
                </c:pt>
                <c:pt idx="18054">
                  <c:v>3.9628809999999999</c:v>
                </c:pt>
                <c:pt idx="18055">
                  <c:v>3.955756</c:v>
                </c:pt>
                <c:pt idx="18056">
                  <c:v>3.959695</c:v>
                </c:pt>
                <c:pt idx="18057">
                  <c:v>3.9643730000000001</c:v>
                </c:pt>
                <c:pt idx="18058">
                  <c:v>3.963155</c:v>
                </c:pt>
                <c:pt idx="18059">
                  <c:v>3.9623149999999998</c:v>
                </c:pt>
                <c:pt idx="18060">
                  <c:v>3.9642270000000002</c:v>
                </c:pt>
                <c:pt idx="18061">
                  <c:v>3.967956</c:v>
                </c:pt>
                <c:pt idx="18062">
                  <c:v>3.9684720000000002</c:v>
                </c:pt>
                <c:pt idx="18063">
                  <c:v>3.968906</c:v>
                </c:pt>
                <c:pt idx="18064">
                  <c:v>3.9637880000000001</c:v>
                </c:pt>
                <c:pt idx="18065">
                  <c:v>3.9562330000000001</c:v>
                </c:pt>
                <c:pt idx="18066">
                  <c:v>3.9585750000000002</c:v>
                </c:pt>
                <c:pt idx="18067">
                  <c:v>3.9617960000000001</c:v>
                </c:pt>
                <c:pt idx="18068">
                  <c:v>3.9628130000000001</c:v>
                </c:pt>
                <c:pt idx="18069">
                  <c:v>3.9620690000000001</c:v>
                </c:pt>
                <c:pt idx="18070">
                  <c:v>3.9651679999999998</c:v>
                </c:pt>
                <c:pt idx="18071">
                  <c:v>3.9702890000000002</c:v>
                </c:pt>
                <c:pt idx="18072">
                  <c:v>3.9690810000000001</c:v>
                </c:pt>
                <c:pt idx="18073">
                  <c:v>3.966094</c:v>
                </c:pt>
                <c:pt idx="18074">
                  <c:v>3.9591940000000001</c:v>
                </c:pt>
                <c:pt idx="18075">
                  <c:v>3.9588299999999998</c:v>
                </c:pt>
                <c:pt idx="18076">
                  <c:v>3.9682279999999999</c:v>
                </c:pt>
                <c:pt idx="18077">
                  <c:v>3.9693000000000001</c:v>
                </c:pt>
                <c:pt idx="18078">
                  <c:v>3.9650159999999999</c:v>
                </c:pt>
                <c:pt idx="18079">
                  <c:v>3.9682539999999999</c:v>
                </c:pt>
                <c:pt idx="18080">
                  <c:v>3.9714010000000002</c:v>
                </c:pt>
                <c:pt idx="18081">
                  <c:v>3.964083</c:v>
                </c:pt>
                <c:pt idx="18082">
                  <c:v>3.969131</c:v>
                </c:pt>
                <c:pt idx="18083">
                  <c:v>3.9724849999999998</c:v>
                </c:pt>
                <c:pt idx="18084">
                  <c:v>3.9612769999999999</c:v>
                </c:pt>
                <c:pt idx="18085">
                  <c:v>3.9691169999999998</c:v>
                </c:pt>
                <c:pt idx="18086">
                  <c:v>3.9713609999999999</c:v>
                </c:pt>
                <c:pt idx="18087">
                  <c:v>3.9628239999999999</c:v>
                </c:pt>
                <c:pt idx="18088">
                  <c:v>3.9665319999999999</c:v>
                </c:pt>
                <c:pt idx="18089">
                  <c:v>3.9662009999999999</c:v>
                </c:pt>
                <c:pt idx="18090">
                  <c:v>3.9654600000000002</c:v>
                </c:pt>
                <c:pt idx="18091">
                  <c:v>3.9743270000000002</c:v>
                </c:pt>
                <c:pt idx="18092">
                  <c:v>3.9711539999999999</c:v>
                </c:pt>
                <c:pt idx="18093">
                  <c:v>3.9579900000000001</c:v>
                </c:pt>
                <c:pt idx="18094">
                  <c:v>3.9631059999999998</c:v>
                </c:pt>
                <c:pt idx="18095">
                  <c:v>3.9697909999999998</c:v>
                </c:pt>
                <c:pt idx="18096">
                  <c:v>3.9590320000000001</c:v>
                </c:pt>
                <c:pt idx="18097">
                  <c:v>3.9662999999999999</c:v>
                </c:pt>
                <c:pt idx="18098">
                  <c:v>3.9799099999999998</c:v>
                </c:pt>
                <c:pt idx="18099">
                  <c:v>3.9630019999999999</c:v>
                </c:pt>
                <c:pt idx="18100">
                  <c:v>3.953122</c:v>
                </c:pt>
                <c:pt idx="18101">
                  <c:v>3.9728810000000001</c:v>
                </c:pt>
                <c:pt idx="18102">
                  <c:v>3.9811969999999999</c:v>
                </c:pt>
                <c:pt idx="18103">
                  <c:v>3.9693740000000002</c:v>
                </c:pt>
                <c:pt idx="18104">
                  <c:v>3.9770530000000002</c:v>
                </c:pt>
                <c:pt idx="18105">
                  <c:v>3.9819450000000001</c:v>
                </c:pt>
                <c:pt idx="18106">
                  <c:v>3.9655480000000001</c:v>
                </c:pt>
                <c:pt idx="18107">
                  <c:v>3.9699019999999998</c:v>
                </c:pt>
                <c:pt idx="18108">
                  <c:v>3.97844</c:v>
                </c:pt>
                <c:pt idx="18109">
                  <c:v>3.9718909999999998</c:v>
                </c:pt>
                <c:pt idx="18110">
                  <c:v>3.9743529999999998</c:v>
                </c:pt>
                <c:pt idx="18111">
                  <c:v>3.9795639999999999</c:v>
                </c:pt>
                <c:pt idx="18112">
                  <c:v>3.9719790000000001</c:v>
                </c:pt>
                <c:pt idx="18113">
                  <c:v>3.966037</c:v>
                </c:pt>
                <c:pt idx="18114">
                  <c:v>3.9736289999999999</c:v>
                </c:pt>
                <c:pt idx="18115">
                  <c:v>3.969608</c:v>
                </c:pt>
                <c:pt idx="18116">
                  <c:v>3.9599829999999998</c:v>
                </c:pt>
                <c:pt idx="18117">
                  <c:v>3.9710160000000001</c:v>
                </c:pt>
                <c:pt idx="18118">
                  <c:v>3.9745870000000001</c:v>
                </c:pt>
                <c:pt idx="18119">
                  <c:v>3.9695770000000001</c:v>
                </c:pt>
                <c:pt idx="18120">
                  <c:v>3.9747279999999998</c:v>
                </c:pt>
                <c:pt idx="18121">
                  <c:v>3.9730479999999999</c:v>
                </c:pt>
                <c:pt idx="18122">
                  <c:v>3.974475</c:v>
                </c:pt>
                <c:pt idx="18123">
                  <c:v>3.984623</c:v>
                </c:pt>
                <c:pt idx="18124">
                  <c:v>3.9743590000000002</c:v>
                </c:pt>
                <c:pt idx="18125">
                  <c:v>3.9570159999999999</c:v>
                </c:pt>
                <c:pt idx="18126">
                  <c:v>3.9730970000000001</c:v>
                </c:pt>
                <c:pt idx="18127">
                  <c:v>3.9826619999999999</c:v>
                </c:pt>
                <c:pt idx="18128">
                  <c:v>3.9648940000000001</c:v>
                </c:pt>
                <c:pt idx="18129">
                  <c:v>3.974844</c:v>
                </c:pt>
                <c:pt idx="18130">
                  <c:v>3.9878969999999998</c:v>
                </c:pt>
                <c:pt idx="18131">
                  <c:v>3.9719280000000001</c:v>
                </c:pt>
                <c:pt idx="18132">
                  <c:v>3.9673090000000002</c:v>
                </c:pt>
                <c:pt idx="18133">
                  <c:v>3.980178</c:v>
                </c:pt>
                <c:pt idx="18134">
                  <c:v>3.9779200000000001</c:v>
                </c:pt>
                <c:pt idx="18135">
                  <c:v>3.9673720000000001</c:v>
                </c:pt>
                <c:pt idx="18136">
                  <c:v>3.9767320000000002</c:v>
                </c:pt>
                <c:pt idx="18137">
                  <c:v>3.977392</c:v>
                </c:pt>
                <c:pt idx="18138">
                  <c:v>3.9640089999999999</c:v>
                </c:pt>
                <c:pt idx="18139">
                  <c:v>3.9765570000000001</c:v>
                </c:pt>
                <c:pt idx="18140">
                  <c:v>3.9823200000000001</c:v>
                </c:pt>
                <c:pt idx="18141">
                  <c:v>3.9648599999999998</c:v>
                </c:pt>
                <c:pt idx="18142">
                  <c:v>3.9692989999999999</c:v>
                </c:pt>
                <c:pt idx="18143">
                  <c:v>3.980826</c:v>
                </c:pt>
                <c:pt idx="18144">
                  <c:v>3.9700280000000001</c:v>
                </c:pt>
                <c:pt idx="18145">
                  <c:v>3.9749539999999999</c:v>
                </c:pt>
                <c:pt idx="18146">
                  <c:v>3.9931269999999999</c:v>
                </c:pt>
                <c:pt idx="18147">
                  <c:v>3.9840990000000001</c:v>
                </c:pt>
                <c:pt idx="18148">
                  <c:v>3.9777330000000002</c:v>
                </c:pt>
                <c:pt idx="18149">
                  <c:v>3.9820470000000001</c:v>
                </c:pt>
                <c:pt idx="18150">
                  <c:v>3.9714830000000001</c:v>
                </c:pt>
                <c:pt idx="18151">
                  <c:v>3.9721989999999998</c:v>
                </c:pt>
                <c:pt idx="18152">
                  <c:v>3.9843950000000001</c:v>
                </c:pt>
                <c:pt idx="18153">
                  <c:v>3.9794200000000002</c:v>
                </c:pt>
                <c:pt idx="18154">
                  <c:v>3.974494</c:v>
                </c:pt>
                <c:pt idx="18155">
                  <c:v>3.983695</c:v>
                </c:pt>
                <c:pt idx="18156">
                  <c:v>3.984982</c:v>
                </c:pt>
                <c:pt idx="18157">
                  <c:v>3.9757959999999999</c:v>
                </c:pt>
                <c:pt idx="18158">
                  <c:v>3.9807830000000002</c:v>
                </c:pt>
                <c:pt idx="18159">
                  <c:v>3.982685</c:v>
                </c:pt>
                <c:pt idx="18160">
                  <c:v>3.972629</c:v>
                </c:pt>
                <c:pt idx="18161">
                  <c:v>3.9745680000000001</c:v>
                </c:pt>
                <c:pt idx="18162">
                  <c:v>3.9736750000000001</c:v>
                </c:pt>
                <c:pt idx="18163">
                  <c:v>3.9657710000000002</c:v>
                </c:pt>
                <c:pt idx="18164">
                  <c:v>3.9759679999999999</c:v>
                </c:pt>
                <c:pt idx="18165">
                  <c:v>3.9925700000000002</c:v>
                </c:pt>
                <c:pt idx="18166">
                  <c:v>3.9899330000000002</c:v>
                </c:pt>
                <c:pt idx="18167">
                  <c:v>3.9905300000000001</c:v>
                </c:pt>
                <c:pt idx="18168">
                  <c:v>3.9958559999999999</c:v>
                </c:pt>
                <c:pt idx="18169">
                  <c:v>3.9790649999999999</c:v>
                </c:pt>
                <c:pt idx="18170">
                  <c:v>3.975657</c:v>
                </c:pt>
                <c:pt idx="18171">
                  <c:v>3.9894669999999999</c:v>
                </c:pt>
                <c:pt idx="18172">
                  <c:v>3.9759280000000001</c:v>
                </c:pt>
                <c:pt idx="18173">
                  <c:v>3.9629400000000001</c:v>
                </c:pt>
                <c:pt idx="18174">
                  <c:v>3.9748269999999999</c:v>
                </c:pt>
                <c:pt idx="18175">
                  <c:v>3.9804210000000002</c:v>
                </c:pt>
                <c:pt idx="18176">
                  <c:v>3.976648</c:v>
                </c:pt>
                <c:pt idx="18177">
                  <c:v>3.9867680000000001</c:v>
                </c:pt>
                <c:pt idx="18178">
                  <c:v>3.995851</c:v>
                </c:pt>
                <c:pt idx="18179">
                  <c:v>3.9869129999999999</c:v>
                </c:pt>
                <c:pt idx="18180">
                  <c:v>3.984718</c:v>
                </c:pt>
                <c:pt idx="18181">
                  <c:v>3.984883</c:v>
                </c:pt>
                <c:pt idx="18182">
                  <c:v>3.9788519999999998</c:v>
                </c:pt>
                <c:pt idx="18183">
                  <c:v>3.9798170000000002</c:v>
                </c:pt>
                <c:pt idx="18184">
                  <c:v>3.9794930000000002</c:v>
                </c:pt>
                <c:pt idx="18185">
                  <c:v>3.9779520000000002</c:v>
                </c:pt>
                <c:pt idx="18186">
                  <c:v>3.9771169999999998</c:v>
                </c:pt>
                <c:pt idx="18187">
                  <c:v>3.9826380000000001</c:v>
                </c:pt>
                <c:pt idx="18188">
                  <c:v>3.9882749999999998</c:v>
                </c:pt>
                <c:pt idx="18189">
                  <c:v>3.9867469999999998</c:v>
                </c:pt>
                <c:pt idx="18190">
                  <c:v>3.9901909999999998</c:v>
                </c:pt>
                <c:pt idx="18191">
                  <c:v>3.9839060000000002</c:v>
                </c:pt>
                <c:pt idx="18192">
                  <c:v>3.9803099999999998</c:v>
                </c:pt>
                <c:pt idx="18193">
                  <c:v>3.9910649999999999</c:v>
                </c:pt>
                <c:pt idx="18194">
                  <c:v>3.9898280000000002</c:v>
                </c:pt>
                <c:pt idx="18195">
                  <c:v>3.987044</c:v>
                </c:pt>
                <c:pt idx="18196">
                  <c:v>3.9957069999999999</c:v>
                </c:pt>
                <c:pt idx="18197">
                  <c:v>3.9881920000000002</c:v>
                </c:pt>
                <c:pt idx="18198">
                  <c:v>3.9725920000000001</c:v>
                </c:pt>
                <c:pt idx="18199">
                  <c:v>3.982634</c:v>
                </c:pt>
                <c:pt idx="18200">
                  <c:v>3.9868139999999999</c:v>
                </c:pt>
                <c:pt idx="18201">
                  <c:v>3.972683</c:v>
                </c:pt>
                <c:pt idx="18202">
                  <c:v>3.978494</c:v>
                </c:pt>
                <c:pt idx="18203">
                  <c:v>3.983101</c:v>
                </c:pt>
                <c:pt idx="18204">
                  <c:v>3.978993</c:v>
                </c:pt>
                <c:pt idx="18205">
                  <c:v>3.9942980000000001</c:v>
                </c:pt>
                <c:pt idx="18206">
                  <c:v>4.0013050000000003</c:v>
                </c:pt>
                <c:pt idx="18207">
                  <c:v>3.9870000000000001</c:v>
                </c:pt>
                <c:pt idx="18208">
                  <c:v>3.9837720000000001</c:v>
                </c:pt>
                <c:pt idx="18209">
                  <c:v>3.996232</c:v>
                </c:pt>
                <c:pt idx="18210">
                  <c:v>3.9880840000000002</c:v>
                </c:pt>
                <c:pt idx="18211">
                  <c:v>3.979603</c:v>
                </c:pt>
                <c:pt idx="18212">
                  <c:v>3.9958130000000001</c:v>
                </c:pt>
                <c:pt idx="18213">
                  <c:v>3.993052</c:v>
                </c:pt>
                <c:pt idx="18214">
                  <c:v>3.9894660000000002</c:v>
                </c:pt>
                <c:pt idx="18215">
                  <c:v>4.0079229999999999</c:v>
                </c:pt>
                <c:pt idx="18216">
                  <c:v>3.998882</c:v>
                </c:pt>
                <c:pt idx="18217">
                  <c:v>3.9780440000000001</c:v>
                </c:pt>
                <c:pt idx="18218">
                  <c:v>3.9904069999999998</c:v>
                </c:pt>
                <c:pt idx="18219">
                  <c:v>3.9961370000000001</c:v>
                </c:pt>
                <c:pt idx="18220">
                  <c:v>3.97682</c:v>
                </c:pt>
                <c:pt idx="18221">
                  <c:v>3.983114</c:v>
                </c:pt>
                <c:pt idx="18222">
                  <c:v>3.9936400000000001</c:v>
                </c:pt>
                <c:pt idx="18223">
                  <c:v>3.9727769999999998</c:v>
                </c:pt>
                <c:pt idx="18224">
                  <c:v>3.9805380000000001</c:v>
                </c:pt>
                <c:pt idx="18225">
                  <c:v>4.0025759999999995</c:v>
                </c:pt>
                <c:pt idx="18226">
                  <c:v>3.9887450000000002</c:v>
                </c:pt>
                <c:pt idx="18227">
                  <c:v>3.985414</c:v>
                </c:pt>
                <c:pt idx="18228">
                  <c:v>3.9981</c:v>
                </c:pt>
                <c:pt idx="18229">
                  <c:v>3.9887450000000002</c:v>
                </c:pt>
                <c:pt idx="18230">
                  <c:v>3.9800390000000001</c:v>
                </c:pt>
                <c:pt idx="18231">
                  <c:v>3.995152</c:v>
                </c:pt>
                <c:pt idx="18232">
                  <c:v>3.9960330000000002</c:v>
                </c:pt>
                <c:pt idx="18233">
                  <c:v>3.984855</c:v>
                </c:pt>
                <c:pt idx="18234">
                  <c:v>3.9981409999999999</c:v>
                </c:pt>
                <c:pt idx="18235">
                  <c:v>3.9992860000000001</c:v>
                </c:pt>
                <c:pt idx="18236">
                  <c:v>3.9855939999999999</c:v>
                </c:pt>
                <c:pt idx="18237">
                  <c:v>3.9898340000000001</c:v>
                </c:pt>
                <c:pt idx="18238">
                  <c:v>3.9952839999999998</c:v>
                </c:pt>
                <c:pt idx="18239">
                  <c:v>3.993941</c:v>
                </c:pt>
                <c:pt idx="18240">
                  <c:v>3.9947309999999998</c:v>
                </c:pt>
                <c:pt idx="18241">
                  <c:v>3.9991490000000001</c:v>
                </c:pt>
                <c:pt idx="18242">
                  <c:v>3.992928</c:v>
                </c:pt>
                <c:pt idx="18243">
                  <c:v>3.9912709999999998</c:v>
                </c:pt>
                <c:pt idx="18244">
                  <c:v>3.9976739999999999</c:v>
                </c:pt>
                <c:pt idx="18245">
                  <c:v>3.99057</c:v>
                </c:pt>
                <c:pt idx="18246">
                  <c:v>3.991498</c:v>
                </c:pt>
                <c:pt idx="18247">
                  <c:v>3.998246</c:v>
                </c:pt>
                <c:pt idx="18248">
                  <c:v>3.9902440000000001</c:v>
                </c:pt>
                <c:pt idx="18249">
                  <c:v>3.99316</c:v>
                </c:pt>
                <c:pt idx="18250">
                  <c:v>4.0057580000000002</c:v>
                </c:pt>
                <c:pt idx="18251">
                  <c:v>4.0003289999999998</c:v>
                </c:pt>
                <c:pt idx="18252">
                  <c:v>3.9909659999999998</c:v>
                </c:pt>
                <c:pt idx="18253">
                  <c:v>3.9943279999999999</c:v>
                </c:pt>
                <c:pt idx="18254">
                  <c:v>3.993636</c:v>
                </c:pt>
                <c:pt idx="18255">
                  <c:v>3.9919690000000001</c:v>
                </c:pt>
                <c:pt idx="18256">
                  <c:v>3.9973719999999999</c:v>
                </c:pt>
                <c:pt idx="18257">
                  <c:v>3.9949499999999998</c:v>
                </c:pt>
                <c:pt idx="18258">
                  <c:v>3.990548</c:v>
                </c:pt>
                <c:pt idx="18259">
                  <c:v>3.9931179999999999</c:v>
                </c:pt>
                <c:pt idx="18260">
                  <c:v>3.9945599999999999</c:v>
                </c:pt>
                <c:pt idx="18261">
                  <c:v>3.9872730000000001</c:v>
                </c:pt>
                <c:pt idx="18262">
                  <c:v>3.9819499999999999</c:v>
                </c:pt>
                <c:pt idx="18263">
                  <c:v>3.9937309999999999</c:v>
                </c:pt>
                <c:pt idx="18264">
                  <c:v>4.0017809999999994</c:v>
                </c:pt>
                <c:pt idx="18265">
                  <c:v>4.0004179999999998</c:v>
                </c:pt>
                <c:pt idx="18266">
                  <c:v>3.9992570000000001</c:v>
                </c:pt>
                <c:pt idx="18267">
                  <c:v>3.9968020000000002</c:v>
                </c:pt>
                <c:pt idx="18268">
                  <c:v>4.0013670000000001</c:v>
                </c:pt>
                <c:pt idx="18269">
                  <c:v>4.0049989999999998</c:v>
                </c:pt>
                <c:pt idx="18270">
                  <c:v>4.0021040000000001</c:v>
                </c:pt>
                <c:pt idx="18271">
                  <c:v>3.9957859999999998</c:v>
                </c:pt>
                <c:pt idx="18272">
                  <c:v>3.9950519999999998</c:v>
                </c:pt>
                <c:pt idx="18273">
                  <c:v>4.0030330000000003</c:v>
                </c:pt>
                <c:pt idx="18274">
                  <c:v>3.9989819999999998</c:v>
                </c:pt>
                <c:pt idx="18275">
                  <c:v>4.0014830000000003</c:v>
                </c:pt>
                <c:pt idx="18276">
                  <c:v>4.0115689999999997</c:v>
                </c:pt>
                <c:pt idx="18277">
                  <c:v>4.0030730000000005</c:v>
                </c:pt>
                <c:pt idx="18278">
                  <c:v>4.0024739999999994</c:v>
                </c:pt>
                <c:pt idx="18279">
                  <c:v>4.0123289999999994</c:v>
                </c:pt>
                <c:pt idx="18280">
                  <c:v>4.0033650000000005</c:v>
                </c:pt>
                <c:pt idx="18281">
                  <c:v>3.9840900000000001</c:v>
                </c:pt>
                <c:pt idx="18282">
                  <c:v>3.9867330000000001</c:v>
                </c:pt>
                <c:pt idx="18283">
                  <c:v>3.997938</c:v>
                </c:pt>
                <c:pt idx="18284">
                  <c:v>3.9927570000000001</c:v>
                </c:pt>
                <c:pt idx="18285">
                  <c:v>3.9928669999999999</c:v>
                </c:pt>
                <c:pt idx="18286">
                  <c:v>4.0014729999999998</c:v>
                </c:pt>
                <c:pt idx="18287">
                  <c:v>3.9998990000000001</c:v>
                </c:pt>
                <c:pt idx="18288">
                  <c:v>3.9982639999999998</c:v>
                </c:pt>
                <c:pt idx="18289">
                  <c:v>4.0051420000000002</c:v>
                </c:pt>
                <c:pt idx="18290">
                  <c:v>4.00915</c:v>
                </c:pt>
                <c:pt idx="18291">
                  <c:v>4.0046020000000002</c:v>
                </c:pt>
                <c:pt idx="18292">
                  <c:v>4.0023339999999994</c:v>
                </c:pt>
                <c:pt idx="18293">
                  <c:v>4.0034910000000004</c:v>
                </c:pt>
                <c:pt idx="18294">
                  <c:v>4.0021000000000004</c:v>
                </c:pt>
                <c:pt idx="18295">
                  <c:v>4.0010510000000004</c:v>
                </c:pt>
                <c:pt idx="18296">
                  <c:v>3.9976229999999999</c:v>
                </c:pt>
                <c:pt idx="18297">
                  <c:v>4.0008979999999994</c:v>
                </c:pt>
                <c:pt idx="18298">
                  <c:v>4.0063189999999995</c:v>
                </c:pt>
                <c:pt idx="18299">
                  <c:v>4.0008879999999998</c:v>
                </c:pt>
                <c:pt idx="18300">
                  <c:v>3.9964499999999998</c:v>
                </c:pt>
                <c:pt idx="18301">
                  <c:v>4.0023960000000001</c:v>
                </c:pt>
                <c:pt idx="18302">
                  <c:v>4.002478</c:v>
                </c:pt>
                <c:pt idx="18303">
                  <c:v>3.9942329999999999</c:v>
                </c:pt>
                <c:pt idx="18304">
                  <c:v>3.9969980000000001</c:v>
                </c:pt>
                <c:pt idx="18305">
                  <c:v>4.001862</c:v>
                </c:pt>
                <c:pt idx="18306">
                  <c:v>4.0025240000000002</c:v>
                </c:pt>
                <c:pt idx="18307">
                  <c:v>4.0110679999999999</c:v>
                </c:pt>
                <c:pt idx="18308">
                  <c:v>4.0111379999999999</c:v>
                </c:pt>
                <c:pt idx="18309">
                  <c:v>3.9990869999999998</c:v>
                </c:pt>
                <c:pt idx="18310">
                  <c:v>3.998793</c:v>
                </c:pt>
                <c:pt idx="18311">
                  <c:v>4.0080879999999999</c:v>
                </c:pt>
                <c:pt idx="18312">
                  <c:v>4.0096379999999998</c:v>
                </c:pt>
                <c:pt idx="18313">
                  <c:v>4.0074810000000003</c:v>
                </c:pt>
                <c:pt idx="18314">
                  <c:v>4.0128889999999995</c:v>
                </c:pt>
                <c:pt idx="18315">
                  <c:v>4.010745</c:v>
                </c:pt>
                <c:pt idx="18316">
                  <c:v>4.0063630000000003</c:v>
                </c:pt>
                <c:pt idx="18317">
                  <c:v>4.0095910000000003</c:v>
                </c:pt>
                <c:pt idx="18318">
                  <c:v>4.0044279999999999</c:v>
                </c:pt>
                <c:pt idx="18319">
                  <c:v>3.9997150000000001</c:v>
                </c:pt>
                <c:pt idx="18320">
                  <c:v>4.001887</c:v>
                </c:pt>
                <c:pt idx="18321">
                  <c:v>3.998786</c:v>
                </c:pt>
                <c:pt idx="18322">
                  <c:v>3.9987469999999998</c:v>
                </c:pt>
                <c:pt idx="18323">
                  <c:v>4.0061020000000003</c:v>
                </c:pt>
                <c:pt idx="18324">
                  <c:v>4.0149889999999999</c:v>
                </c:pt>
                <c:pt idx="18325">
                  <c:v>4.0111319999999999</c:v>
                </c:pt>
                <c:pt idx="18326">
                  <c:v>4.0057150000000004</c:v>
                </c:pt>
                <c:pt idx="18327">
                  <c:v>4.0095279999999995</c:v>
                </c:pt>
                <c:pt idx="18328">
                  <c:v>4.0062540000000002</c:v>
                </c:pt>
                <c:pt idx="18329">
                  <c:v>4.0088819999999998</c:v>
                </c:pt>
                <c:pt idx="18330">
                  <c:v>4.01152</c:v>
                </c:pt>
                <c:pt idx="18331">
                  <c:v>4.0039350000000002</c:v>
                </c:pt>
                <c:pt idx="18332">
                  <c:v>4.0074760000000005</c:v>
                </c:pt>
                <c:pt idx="18333">
                  <c:v>4.0096050000000005</c:v>
                </c:pt>
                <c:pt idx="18334">
                  <c:v>4.0055740000000002</c:v>
                </c:pt>
                <c:pt idx="18335">
                  <c:v>4.0105640000000005</c:v>
                </c:pt>
                <c:pt idx="18336">
                  <c:v>4.0103980000000004</c:v>
                </c:pt>
                <c:pt idx="18337">
                  <c:v>4.0002510000000004</c:v>
                </c:pt>
                <c:pt idx="18338">
                  <c:v>4.0055990000000001</c:v>
                </c:pt>
                <c:pt idx="18339">
                  <c:v>4.0161040000000003</c:v>
                </c:pt>
                <c:pt idx="18340">
                  <c:v>4.0063219999999999</c:v>
                </c:pt>
                <c:pt idx="18341">
                  <c:v>4.0055189999999996</c:v>
                </c:pt>
                <c:pt idx="18342">
                  <c:v>4.0145110000000006</c:v>
                </c:pt>
                <c:pt idx="18343">
                  <c:v>4.0025879999999994</c:v>
                </c:pt>
                <c:pt idx="18344">
                  <c:v>3.9979480000000001</c:v>
                </c:pt>
                <c:pt idx="18345">
                  <c:v>4.0120930000000001</c:v>
                </c:pt>
                <c:pt idx="18346">
                  <c:v>4.0163060000000002</c:v>
                </c:pt>
                <c:pt idx="18347">
                  <c:v>4.0095080000000003</c:v>
                </c:pt>
                <c:pt idx="18348">
                  <c:v>4.0135699999999996</c:v>
                </c:pt>
                <c:pt idx="18349">
                  <c:v>4.0141410000000004</c:v>
                </c:pt>
                <c:pt idx="18350">
                  <c:v>4.0043980000000001</c:v>
                </c:pt>
                <c:pt idx="18351">
                  <c:v>4.0117720000000006</c:v>
                </c:pt>
                <c:pt idx="18352">
                  <c:v>4.0178630000000002</c:v>
                </c:pt>
                <c:pt idx="18353">
                  <c:v>4.0162110000000002</c:v>
                </c:pt>
                <c:pt idx="18354">
                  <c:v>4.0230079999999999</c:v>
                </c:pt>
                <c:pt idx="18355">
                  <c:v>4.0176530000000001</c:v>
                </c:pt>
                <c:pt idx="18356">
                  <c:v>4.0053049999999999</c:v>
                </c:pt>
                <c:pt idx="18357">
                  <c:v>4.0095960000000002</c:v>
                </c:pt>
                <c:pt idx="18358">
                  <c:v>4.0204490000000002</c:v>
                </c:pt>
                <c:pt idx="18359">
                  <c:v>4.0106090000000005</c:v>
                </c:pt>
                <c:pt idx="18360">
                  <c:v>4.0016940000000005</c:v>
                </c:pt>
                <c:pt idx="18361">
                  <c:v>4.0125960000000003</c:v>
                </c:pt>
                <c:pt idx="18362">
                  <c:v>4.0121979999999997</c:v>
                </c:pt>
                <c:pt idx="18363">
                  <c:v>4.0113529999999997</c:v>
                </c:pt>
                <c:pt idx="18364">
                  <c:v>4.0158469999999999</c:v>
                </c:pt>
                <c:pt idx="18365">
                  <c:v>4.0100350000000002</c:v>
                </c:pt>
                <c:pt idx="18366">
                  <c:v>4.0097880000000004</c:v>
                </c:pt>
                <c:pt idx="18367">
                  <c:v>4.0162089999999999</c:v>
                </c:pt>
                <c:pt idx="18368">
                  <c:v>4.0152869999999998</c:v>
                </c:pt>
                <c:pt idx="18369">
                  <c:v>4.0136859999999999</c:v>
                </c:pt>
                <c:pt idx="18370">
                  <c:v>4.016254</c:v>
                </c:pt>
                <c:pt idx="18371">
                  <c:v>4.0122280000000003</c:v>
                </c:pt>
                <c:pt idx="18372">
                  <c:v>4.0104559999999996</c:v>
                </c:pt>
                <c:pt idx="18373">
                  <c:v>4.0234079999999999</c:v>
                </c:pt>
                <c:pt idx="18374">
                  <c:v>4.0270030000000006</c:v>
                </c:pt>
                <c:pt idx="18375">
                  <c:v>4.0196810000000003</c:v>
                </c:pt>
                <c:pt idx="18376">
                  <c:v>4.0197149999999997</c:v>
                </c:pt>
                <c:pt idx="18377">
                  <c:v>4.020613</c:v>
                </c:pt>
                <c:pt idx="18378">
                  <c:v>4.0145230000000005</c:v>
                </c:pt>
                <c:pt idx="18379">
                  <c:v>4.0149590000000002</c:v>
                </c:pt>
                <c:pt idx="18380">
                  <c:v>4.0173740000000002</c:v>
                </c:pt>
                <c:pt idx="18381">
                  <c:v>4.0036930000000002</c:v>
                </c:pt>
                <c:pt idx="18382">
                  <c:v>4.0048050000000002</c:v>
                </c:pt>
                <c:pt idx="18383">
                  <c:v>4.021109</c:v>
                </c:pt>
                <c:pt idx="18384">
                  <c:v>4.0203550000000003</c:v>
                </c:pt>
                <c:pt idx="18385">
                  <c:v>4.0230230000000002</c:v>
                </c:pt>
                <c:pt idx="18386">
                  <c:v>4.0242380000000004</c:v>
                </c:pt>
                <c:pt idx="18387">
                  <c:v>4.012975</c:v>
                </c:pt>
                <c:pt idx="18388">
                  <c:v>4.0155989999999999</c:v>
                </c:pt>
                <c:pt idx="18389">
                  <c:v>4.0194919999999996</c:v>
                </c:pt>
                <c:pt idx="18390">
                  <c:v>4.0124390000000005</c:v>
                </c:pt>
                <c:pt idx="18391">
                  <c:v>4.0079720000000005</c:v>
                </c:pt>
                <c:pt idx="18392">
                  <c:v>4.0151469999999998</c:v>
                </c:pt>
                <c:pt idx="18393">
                  <c:v>4.0156299999999998</c:v>
                </c:pt>
                <c:pt idx="18394">
                  <c:v>4.0128210000000006</c:v>
                </c:pt>
                <c:pt idx="18395">
                  <c:v>4.0227469999999999</c:v>
                </c:pt>
                <c:pt idx="18396">
                  <c:v>4.016248</c:v>
                </c:pt>
                <c:pt idx="18397">
                  <c:v>4.011876</c:v>
                </c:pt>
                <c:pt idx="18398">
                  <c:v>4.0286590000000002</c:v>
                </c:pt>
                <c:pt idx="18399">
                  <c:v>4.0286419999999996</c:v>
                </c:pt>
                <c:pt idx="18400">
                  <c:v>4.0171130000000002</c:v>
                </c:pt>
                <c:pt idx="18401">
                  <c:v>4.0199420000000003</c:v>
                </c:pt>
                <c:pt idx="18402">
                  <c:v>4.0276329999999998</c:v>
                </c:pt>
                <c:pt idx="18403">
                  <c:v>4.0256379999999998</c:v>
                </c:pt>
                <c:pt idx="18404">
                  <c:v>4.0234920000000001</c:v>
                </c:pt>
                <c:pt idx="18405">
                  <c:v>4.0249670000000002</c:v>
                </c:pt>
                <c:pt idx="18406">
                  <c:v>4.0135070000000006</c:v>
                </c:pt>
                <c:pt idx="18407">
                  <c:v>4.0125840000000004</c:v>
                </c:pt>
                <c:pt idx="18408">
                  <c:v>4.0267940000000007</c:v>
                </c:pt>
                <c:pt idx="18409">
                  <c:v>4.0218679999999996</c:v>
                </c:pt>
                <c:pt idx="18410">
                  <c:v>4.0147979999999999</c:v>
                </c:pt>
                <c:pt idx="18411">
                  <c:v>4.0223499999999994</c:v>
                </c:pt>
                <c:pt idx="18412">
                  <c:v>4.020689</c:v>
                </c:pt>
                <c:pt idx="18413">
                  <c:v>4.0151780000000006</c:v>
                </c:pt>
                <c:pt idx="18414">
                  <c:v>4.0229610000000005</c:v>
                </c:pt>
                <c:pt idx="18415">
                  <c:v>4.0202770000000001</c:v>
                </c:pt>
                <c:pt idx="18416">
                  <c:v>4.0170700000000004</c:v>
                </c:pt>
                <c:pt idx="18417">
                  <c:v>4.0273859999999999</c:v>
                </c:pt>
                <c:pt idx="18418">
                  <c:v>4.0175289999999997</c:v>
                </c:pt>
                <c:pt idx="18419">
                  <c:v>4.0118340000000003</c:v>
                </c:pt>
                <c:pt idx="18420">
                  <c:v>4.0288889999999995</c:v>
                </c:pt>
                <c:pt idx="18421">
                  <c:v>4.031104</c:v>
                </c:pt>
                <c:pt idx="18422">
                  <c:v>4.0222519999999999</c:v>
                </c:pt>
                <c:pt idx="18423">
                  <c:v>4.0234480000000001</c:v>
                </c:pt>
                <c:pt idx="18424">
                  <c:v>4.0274760000000001</c:v>
                </c:pt>
                <c:pt idx="18425">
                  <c:v>4.0209139999999994</c:v>
                </c:pt>
                <c:pt idx="18426">
                  <c:v>4.0168080000000002</c:v>
                </c:pt>
                <c:pt idx="18427">
                  <c:v>4.0190419999999998</c:v>
                </c:pt>
                <c:pt idx="18428">
                  <c:v>4.0190800000000007</c:v>
                </c:pt>
                <c:pt idx="18429">
                  <c:v>4.0305710000000001</c:v>
                </c:pt>
                <c:pt idx="18430">
                  <c:v>4.0391240000000002</c:v>
                </c:pt>
                <c:pt idx="18431">
                  <c:v>4.0304859999999998</c:v>
                </c:pt>
                <c:pt idx="18432">
                  <c:v>4.0240729999999996</c:v>
                </c:pt>
                <c:pt idx="18433">
                  <c:v>4.0290140000000001</c:v>
                </c:pt>
                <c:pt idx="18434">
                  <c:v>4.0251979999999996</c:v>
                </c:pt>
                <c:pt idx="18435">
                  <c:v>4.0154689999999995</c:v>
                </c:pt>
                <c:pt idx="18436">
                  <c:v>4.0250819999999994</c:v>
                </c:pt>
                <c:pt idx="18437">
                  <c:v>4.0239139999999995</c:v>
                </c:pt>
                <c:pt idx="18438">
                  <c:v>4.012022</c:v>
                </c:pt>
                <c:pt idx="18439">
                  <c:v>4.0271100000000004</c:v>
                </c:pt>
                <c:pt idx="18440">
                  <c:v>4.0352350000000001</c:v>
                </c:pt>
                <c:pt idx="18441">
                  <c:v>4.0203600000000002</c:v>
                </c:pt>
                <c:pt idx="18442">
                  <c:v>4.0177200000000006</c:v>
                </c:pt>
                <c:pt idx="18443">
                  <c:v>4.0309030000000003</c:v>
                </c:pt>
                <c:pt idx="18444">
                  <c:v>4.0362100000000005</c:v>
                </c:pt>
                <c:pt idx="18445">
                  <c:v>4.0235349999999999</c:v>
                </c:pt>
                <c:pt idx="18446">
                  <c:v>4.0209910000000004</c:v>
                </c:pt>
                <c:pt idx="18447">
                  <c:v>4.0279430000000005</c:v>
                </c:pt>
                <c:pt idx="18448">
                  <c:v>4.0294850000000002</c:v>
                </c:pt>
                <c:pt idx="18449">
                  <c:v>4.0313990000000004</c:v>
                </c:pt>
                <c:pt idx="18450">
                  <c:v>4.0299709999999997</c:v>
                </c:pt>
                <c:pt idx="18451">
                  <c:v>4.0289979999999996</c:v>
                </c:pt>
                <c:pt idx="18452">
                  <c:v>4.0326209999999998</c:v>
                </c:pt>
                <c:pt idx="18453">
                  <c:v>4.0318299999999994</c:v>
                </c:pt>
                <c:pt idx="18454">
                  <c:v>4.0260610000000003</c:v>
                </c:pt>
                <c:pt idx="18455">
                  <c:v>4.0326590000000007</c:v>
                </c:pt>
                <c:pt idx="18456">
                  <c:v>4.0386869999999995</c:v>
                </c:pt>
                <c:pt idx="18457">
                  <c:v>4.0266739999999999</c:v>
                </c:pt>
                <c:pt idx="18458">
                  <c:v>4.0281210000000005</c:v>
                </c:pt>
                <c:pt idx="18459">
                  <c:v>4.0313239999999997</c:v>
                </c:pt>
                <c:pt idx="18460">
                  <c:v>4.0208069999999996</c:v>
                </c:pt>
                <c:pt idx="18461">
                  <c:v>4.0304440000000001</c:v>
                </c:pt>
                <c:pt idx="18462">
                  <c:v>4.0354770000000002</c:v>
                </c:pt>
                <c:pt idx="18463">
                  <c:v>4.0252319999999999</c:v>
                </c:pt>
                <c:pt idx="18464">
                  <c:v>4.032438</c:v>
                </c:pt>
                <c:pt idx="18465">
                  <c:v>4.0391430000000001</c:v>
                </c:pt>
                <c:pt idx="18466">
                  <c:v>4.0247919999999997</c:v>
                </c:pt>
                <c:pt idx="18467">
                  <c:v>4.0154740000000002</c:v>
                </c:pt>
                <c:pt idx="18468">
                  <c:v>4.0292960000000004</c:v>
                </c:pt>
                <c:pt idx="18469">
                  <c:v>4.0332400000000002</c:v>
                </c:pt>
                <c:pt idx="18470">
                  <c:v>4.0241240000000005</c:v>
                </c:pt>
                <c:pt idx="18471">
                  <c:v>4.0286150000000003</c:v>
                </c:pt>
                <c:pt idx="18472">
                  <c:v>4.0322750000000003</c:v>
                </c:pt>
                <c:pt idx="18473">
                  <c:v>4.0318160000000001</c:v>
                </c:pt>
                <c:pt idx="18474">
                  <c:v>4.0352560000000004</c:v>
                </c:pt>
                <c:pt idx="18475">
                  <c:v>4.0355449999999999</c:v>
                </c:pt>
                <c:pt idx="18476">
                  <c:v>4.0251990000000006</c:v>
                </c:pt>
                <c:pt idx="18477">
                  <c:v>4.022418</c:v>
                </c:pt>
                <c:pt idx="18478">
                  <c:v>4.0341399999999998</c:v>
                </c:pt>
                <c:pt idx="18479">
                  <c:v>4.0327799999999998</c:v>
                </c:pt>
                <c:pt idx="18480">
                  <c:v>4.0312389999999994</c:v>
                </c:pt>
                <c:pt idx="18481">
                  <c:v>4.03775</c:v>
                </c:pt>
                <c:pt idx="18482">
                  <c:v>4.0334500000000002</c:v>
                </c:pt>
                <c:pt idx="18483">
                  <c:v>4.0386579999999999</c:v>
                </c:pt>
                <c:pt idx="18484">
                  <c:v>4.0491619999999999</c:v>
                </c:pt>
                <c:pt idx="18485">
                  <c:v>4.0388199999999994</c:v>
                </c:pt>
                <c:pt idx="18486">
                  <c:v>4.0368080000000006</c:v>
                </c:pt>
                <c:pt idx="18487">
                  <c:v>4.0491150000000005</c:v>
                </c:pt>
                <c:pt idx="18488">
                  <c:v>4.0360610000000001</c:v>
                </c:pt>
                <c:pt idx="18489">
                  <c:v>4.0178279999999997</c:v>
                </c:pt>
                <c:pt idx="18490">
                  <c:v>4.025404</c:v>
                </c:pt>
                <c:pt idx="18491">
                  <c:v>4.0277189999999994</c:v>
                </c:pt>
                <c:pt idx="18492">
                  <c:v>4.0229180000000007</c:v>
                </c:pt>
                <c:pt idx="18493">
                  <c:v>4.0287039999999994</c:v>
                </c:pt>
                <c:pt idx="18494">
                  <c:v>4.0323229999999999</c:v>
                </c:pt>
                <c:pt idx="18495">
                  <c:v>4.0383300000000002</c:v>
                </c:pt>
                <c:pt idx="18496">
                  <c:v>4.0519730000000003</c:v>
                </c:pt>
                <c:pt idx="18497">
                  <c:v>4.0525609999999999</c:v>
                </c:pt>
                <c:pt idx="18498">
                  <c:v>4.0335260000000002</c:v>
                </c:pt>
                <c:pt idx="18499">
                  <c:v>4.0302069999999999</c:v>
                </c:pt>
                <c:pt idx="18500">
                  <c:v>4.0406849999999999</c:v>
                </c:pt>
                <c:pt idx="18501">
                  <c:v>4.0377700000000001</c:v>
                </c:pt>
                <c:pt idx="18502">
                  <c:v>4.0418649999999996</c:v>
                </c:pt>
                <c:pt idx="18503">
                  <c:v>4.0394100000000002</c:v>
                </c:pt>
                <c:pt idx="18504">
                  <c:v>4.0246329999999997</c:v>
                </c:pt>
                <c:pt idx="18505">
                  <c:v>4.0311710000000005</c:v>
                </c:pt>
                <c:pt idx="18506">
                  <c:v>4.0398879999999995</c:v>
                </c:pt>
                <c:pt idx="18507">
                  <c:v>4.0368440000000003</c:v>
                </c:pt>
                <c:pt idx="18508">
                  <c:v>4.0415179999999999</c:v>
                </c:pt>
                <c:pt idx="18509">
                  <c:v>4.0471459999999997</c:v>
                </c:pt>
                <c:pt idx="18510">
                  <c:v>4.0422469999999997</c:v>
                </c:pt>
                <c:pt idx="18511">
                  <c:v>4.0365690000000001</c:v>
                </c:pt>
                <c:pt idx="18512">
                  <c:v>4.0381680000000006</c:v>
                </c:pt>
                <c:pt idx="18513">
                  <c:v>4.0345879999999994</c:v>
                </c:pt>
                <c:pt idx="18514">
                  <c:v>4.0311180000000002</c:v>
                </c:pt>
                <c:pt idx="18515">
                  <c:v>4.0320470000000004</c:v>
                </c:pt>
                <c:pt idx="18516">
                  <c:v>4.0295199999999998</c:v>
                </c:pt>
                <c:pt idx="18517">
                  <c:v>4.0364369999999994</c:v>
                </c:pt>
                <c:pt idx="18518">
                  <c:v>4.0520580000000006</c:v>
                </c:pt>
                <c:pt idx="18519">
                  <c:v>4.0491069999999993</c:v>
                </c:pt>
                <c:pt idx="18520">
                  <c:v>4.034592</c:v>
                </c:pt>
                <c:pt idx="18521">
                  <c:v>4.0406630000000003</c:v>
                </c:pt>
                <c:pt idx="18522">
                  <c:v>4.0504199999999999</c:v>
                </c:pt>
                <c:pt idx="18523">
                  <c:v>4.037871</c:v>
                </c:pt>
                <c:pt idx="18524">
                  <c:v>4.0348139999999999</c:v>
                </c:pt>
                <c:pt idx="18525">
                  <c:v>4.0414810000000001</c:v>
                </c:pt>
                <c:pt idx="18526">
                  <c:v>4.0365500000000001</c:v>
                </c:pt>
                <c:pt idx="18527">
                  <c:v>4.0394749999999995</c:v>
                </c:pt>
                <c:pt idx="18528">
                  <c:v>4.0385860000000005</c:v>
                </c:pt>
                <c:pt idx="18529">
                  <c:v>4.0313970000000001</c:v>
                </c:pt>
                <c:pt idx="18530">
                  <c:v>4.0376189999999994</c:v>
                </c:pt>
                <c:pt idx="18531">
                  <c:v>4.0445469999999997</c:v>
                </c:pt>
                <c:pt idx="18532">
                  <c:v>4.0393460000000001</c:v>
                </c:pt>
                <c:pt idx="18533">
                  <c:v>4.0388839999999995</c:v>
                </c:pt>
                <c:pt idx="18534">
                  <c:v>4.0397210000000001</c:v>
                </c:pt>
                <c:pt idx="18535">
                  <c:v>4.0295810000000003</c:v>
                </c:pt>
                <c:pt idx="18536">
                  <c:v>4.0354809999999999</c:v>
                </c:pt>
                <c:pt idx="18537">
                  <c:v>4.047415</c:v>
                </c:pt>
                <c:pt idx="18538">
                  <c:v>4.0385869999999997</c:v>
                </c:pt>
                <c:pt idx="18539">
                  <c:v>4.0390429999999995</c:v>
                </c:pt>
                <c:pt idx="18540">
                  <c:v>4.0537999999999998</c:v>
                </c:pt>
                <c:pt idx="18541">
                  <c:v>4.0513279999999998</c:v>
                </c:pt>
                <c:pt idx="18542">
                  <c:v>4.045496</c:v>
                </c:pt>
                <c:pt idx="18543">
                  <c:v>4.0536510000000003</c:v>
                </c:pt>
                <c:pt idx="18544">
                  <c:v>4.0491410000000005</c:v>
                </c:pt>
                <c:pt idx="18545">
                  <c:v>4.0355340000000002</c:v>
                </c:pt>
                <c:pt idx="18546">
                  <c:v>4.0439910000000001</c:v>
                </c:pt>
                <c:pt idx="18547">
                  <c:v>4.0491089999999996</c:v>
                </c:pt>
                <c:pt idx="18548">
                  <c:v>4.0409600000000001</c:v>
                </c:pt>
                <c:pt idx="18549">
                  <c:v>4.0501170000000002</c:v>
                </c:pt>
                <c:pt idx="18550">
                  <c:v>4.0511529999999993</c:v>
                </c:pt>
                <c:pt idx="18551">
                  <c:v>4.0363869999999995</c:v>
                </c:pt>
                <c:pt idx="18552">
                  <c:v>4.0383069999999996</c:v>
                </c:pt>
                <c:pt idx="18553">
                  <c:v>4.0488350000000004</c:v>
                </c:pt>
                <c:pt idx="18554">
                  <c:v>4.0424660000000001</c:v>
                </c:pt>
                <c:pt idx="18555">
                  <c:v>4.0367180000000005</c:v>
                </c:pt>
                <c:pt idx="18556">
                  <c:v>4.0483989999999999</c:v>
                </c:pt>
                <c:pt idx="18557">
                  <c:v>4.0417040000000002</c:v>
                </c:pt>
                <c:pt idx="18558">
                  <c:v>4.0332840000000001</c:v>
                </c:pt>
                <c:pt idx="18559">
                  <c:v>4.0496999999999996</c:v>
                </c:pt>
                <c:pt idx="18560">
                  <c:v>4.0510250000000001</c:v>
                </c:pt>
                <c:pt idx="18561">
                  <c:v>4.0420579999999999</c:v>
                </c:pt>
                <c:pt idx="18562">
                  <c:v>4.0472929999999998</c:v>
                </c:pt>
                <c:pt idx="18563">
                  <c:v>4.0512670000000002</c:v>
                </c:pt>
                <c:pt idx="18564">
                  <c:v>4.0488149999999994</c:v>
                </c:pt>
                <c:pt idx="18565">
                  <c:v>4.0512130000000006</c:v>
                </c:pt>
                <c:pt idx="18566">
                  <c:v>4.0502440000000002</c:v>
                </c:pt>
                <c:pt idx="18567">
                  <c:v>4.0413600000000001</c:v>
                </c:pt>
                <c:pt idx="18568">
                  <c:v>4.048953</c:v>
                </c:pt>
                <c:pt idx="18569">
                  <c:v>4.0554430000000004</c:v>
                </c:pt>
                <c:pt idx="18570">
                  <c:v>4.0438139999999994</c:v>
                </c:pt>
                <c:pt idx="18571">
                  <c:v>4.0494149999999998</c:v>
                </c:pt>
                <c:pt idx="18572">
                  <c:v>4.0609130000000002</c:v>
                </c:pt>
                <c:pt idx="18573">
                  <c:v>4.0477880000000006</c:v>
                </c:pt>
                <c:pt idx="18574">
                  <c:v>4.0384279999999997</c:v>
                </c:pt>
                <c:pt idx="18575">
                  <c:v>4.050961</c:v>
                </c:pt>
                <c:pt idx="18576">
                  <c:v>4.0500360000000004</c:v>
                </c:pt>
                <c:pt idx="18577">
                  <c:v>4.0423439999999999</c:v>
                </c:pt>
                <c:pt idx="18578">
                  <c:v>4.0525219999999997</c:v>
                </c:pt>
                <c:pt idx="18579">
                  <c:v>4.0493380000000005</c:v>
                </c:pt>
                <c:pt idx="18580">
                  <c:v>4.0370299999999997</c:v>
                </c:pt>
                <c:pt idx="18581">
                  <c:v>4.0476740000000007</c:v>
                </c:pt>
                <c:pt idx="18582">
                  <c:v>4.0573560000000004</c:v>
                </c:pt>
                <c:pt idx="18583">
                  <c:v>4.0485310000000005</c:v>
                </c:pt>
                <c:pt idx="18584">
                  <c:v>4.0417149999999999</c:v>
                </c:pt>
                <c:pt idx="18585">
                  <c:v>4.0496639999999999</c:v>
                </c:pt>
                <c:pt idx="18586">
                  <c:v>4.0546959999999999</c:v>
                </c:pt>
                <c:pt idx="18587">
                  <c:v>4.0499279999999995</c:v>
                </c:pt>
                <c:pt idx="18588">
                  <c:v>4.0502660000000006</c:v>
                </c:pt>
                <c:pt idx="18589">
                  <c:v>4.0425509999999996</c:v>
                </c:pt>
                <c:pt idx="18590">
                  <c:v>4.0447220000000002</c:v>
                </c:pt>
                <c:pt idx="18591">
                  <c:v>4.0593560000000002</c:v>
                </c:pt>
                <c:pt idx="18592">
                  <c:v>4.0554649999999999</c:v>
                </c:pt>
                <c:pt idx="18593">
                  <c:v>4.0550649999999999</c:v>
                </c:pt>
                <c:pt idx="18594">
                  <c:v>4.0598410000000005</c:v>
                </c:pt>
                <c:pt idx="18595">
                  <c:v>4.0475560000000002</c:v>
                </c:pt>
                <c:pt idx="18596">
                  <c:v>4.0393349999999995</c:v>
                </c:pt>
                <c:pt idx="18597">
                  <c:v>4.0546509999999998</c:v>
                </c:pt>
                <c:pt idx="18598">
                  <c:v>4.0623939999999994</c:v>
                </c:pt>
                <c:pt idx="18599">
                  <c:v>4.0538559999999997</c:v>
                </c:pt>
                <c:pt idx="18600">
                  <c:v>4.0553109999999997</c:v>
                </c:pt>
                <c:pt idx="18601">
                  <c:v>4.053407</c:v>
                </c:pt>
                <c:pt idx="18602">
                  <c:v>4.0476980000000005</c:v>
                </c:pt>
                <c:pt idx="18603">
                  <c:v>4.0530799999999996</c:v>
                </c:pt>
                <c:pt idx="18604">
                  <c:v>4.0530689999999998</c:v>
                </c:pt>
                <c:pt idx="18605">
                  <c:v>4.0513270000000006</c:v>
                </c:pt>
                <c:pt idx="18606">
                  <c:v>4.0577459999999999</c:v>
                </c:pt>
                <c:pt idx="18607">
                  <c:v>4.0625599999999995</c:v>
                </c:pt>
                <c:pt idx="18608">
                  <c:v>4.0547050000000002</c:v>
                </c:pt>
                <c:pt idx="18609">
                  <c:v>4.0502000000000002</c:v>
                </c:pt>
                <c:pt idx="18610">
                  <c:v>4.0597829999999995</c:v>
                </c:pt>
                <c:pt idx="18611">
                  <c:v>4.0574029999999999</c:v>
                </c:pt>
                <c:pt idx="18612">
                  <c:v>4.0577030000000001</c:v>
                </c:pt>
                <c:pt idx="18613">
                  <c:v>4.0591140000000001</c:v>
                </c:pt>
                <c:pt idx="18614">
                  <c:v>4.0457850000000004</c:v>
                </c:pt>
                <c:pt idx="18615">
                  <c:v>4.0499159999999996</c:v>
                </c:pt>
                <c:pt idx="18616">
                  <c:v>4.059571</c:v>
                </c:pt>
                <c:pt idx="18617">
                  <c:v>4.0499480000000005</c:v>
                </c:pt>
                <c:pt idx="18618">
                  <c:v>4.0478299999999994</c:v>
                </c:pt>
                <c:pt idx="18619">
                  <c:v>4.0613670000000006</c:v>
                </c:pt>
                <c:pt idx="18620">
                  <c:v>4.0565110000000004</c:v>
                </c:pt>
                <c:pt idx="18621">
                  <c:v>4.044708</c:v>
                </c:pt>
                <c:pt idx="18622">
                  <c:v>4.0605989999999998</c:v>
                </c:pt>
                <c:pt idx="18623">
                  <c:v>4.063434</c:v>
                </c:pt>
                <c:pt idx="18624">
                  <c:v>4.0498690000000002</c:v>
                </c:pt>
                <c:pt idx="18625">
                  <c:v>4.0585330000000006</c:v>
                </c:pt>
                <c:pt idx="18626">
                  <c:v>4.0653810000000004</c:v>
                </c:pt>
                <c:pt idx="18627">
                  <c:v>4.057709</c:v>
                </c:pt>
                <c:pt idx="18628">
                  <c:v>4.0555120000000002</c:v>
                </c:pt>
                <c:pt idx="18629">
                  <c:v>4.0619759999999996</c:v>
                </c:pt>
                <c:pt idx="18630">
                  <c:v>4.059806</c:v>
                </c:pt>
                <c:pt idx="18631">
                  <c:v>4.0571959999999994</c:v>
                </c:pt>
                <c:pt idx="18632">
                  <c:v>4.0651259999999994</c:v>
                </c:pt>
                <c:pt idx="18633">
                  <c:v>4.0581610000000001</c:v>
                </c:pt>
                <c:pt idx="18634">
                  <c:v>4.0503339999999994</c:v>
                </c:pt>
                <c:pt idx="18635">
                  <c:v>4.0601719999999997</c:v>
                </c:pt>
                <c:pt idx="18636">
                  <c:v>4.0619230000000002</c:v>
                </c:pt>
                <c:pt idx="18637">
                  <c:v>4.0495000000000001</c:v>
                </c:pt>
                <c:pt idx="18638">
                  <c:v>4.0515889999999999</c:v>
                </c:pt>
                <c:pt idx="18639">
                  <c:v>4.058764</c:v>
                </c:pt>
                <c:pt idx="18640">
                  <c:v>4.0516839999999998</c:v>
                </c:pt>
                <c:pt idx="18641">
                  <c:v>4.0630280000000001</c:v>
                </c:pt>
                <c:pt idx="18642">
                  <c:v>4.0711119999999994</c:v>
                </c:pt>
                <c:pt idx="18643">
                  <c:v>4.0531129999999997</c:v>
                </c:pt>
                <c:pt idx="18644">
                  <c:v>4.0592869999999994</c:v>
                </c:pt>
                <c:pt idx="18645">
                  <c:v>4.0679699999999999</c:v>
                </c:pt>
                <c:pt idx="18646">
                  <c:v>4.0531439999999996</c:v>
                </c:pt>
                <c:pt idx="18647">
                  <c:v>4.0561910000000001</c:v>
                </c:pt>
                <c:pt idx="18648">
                  <c:v>4.0646749999999994</c:v>
                </c:pt>
                <c:pt idx="18649">
                  <c:v>4.0545589999999994</c:v>
                </c:pt>
                <c:pt idx="18650">
                  <c:v>4.0513750000000002</c:v>
                </c:pt>
                <c:pt idx="18651">
                  <c:v>4.0679400000000001</c:v>
                </c:pt>
                <c:pt idx="18652">
                  <c:v>4.0710250000000006</c:v>
                </c:pt>
                <c:pt idx="18653">
                  <c:v>4.0597209999999997</c:v>
                </c:pt>
                <c:pt idx="18654">
                  <c:v>4.0656530000000002</c:v>
                </c:pt>
                <c:pt idx="18655">
                  <c:v>4.0661489999999993</c:v>
                </c:pt>
                <c:pt idx="18656">
                  <c:v>4.0578319999999994</c:v>
                </c:pt>
                <c:pt idx="18657">
                  <c:v>4.0599939999999997</c:v>
                </c:pt>
                <c:pt idx="18658">
                  <c:v>4.0625230000000006</c:v>
                </c:pt>
                <c:pt idx="18659">
                  <c:v>4.0637310000000006</c:v>
                </c:pt>
                <c:pt idx="18660">
                  <c:v>4.0662500000000001</c:v>
                </c:pt>
                <c:pt idx="18661">
                  <c:v>4.0656979999999994</c:v>
                </c:pt>
                <c:pt idx="18662">
                  <c:v>4.0552429999999999</c:v>
                </c:pt>
                <c:pt idx="18663">
                  <c:v>4.0552840000000003</c:v>
                </c:pt>
                <c:pt idx="18664">
                  <c:v>4.0662719999999997</c:v>
                </c:pt>
                <c:pt idx="18665">
                  <c:v>4.0622699999999998</c:v>
                </c:pt>
                <c:pt idx="18666">
                  <c:v>4.061312</c:v>
                </c:pt>
                <c:pt idx="18667">
                  <c:v>4.0670310000000001</c:v>
                </c:pt>
                <c:pt idx="18668">
                  <c:v>4.0641020000000001</c:v>
                </c:pt>
                <c:pt idx="18669">
                  <c:v>4.0605589999999996</c:v>
                </c:pt>
                <c:pt idx="18670">
                  <c:v>4.063752</c:v>
                </c:pt>
                <c:pt idx="18671">
                  <c:v>4.0670660000000005</c:v>
                </c:pt>
                <c:pt idx="18672">
                  <c:v>4.0629729999999995</c:v>
                </c:pt>
                <c:pt idx="18673">
                  <c:v>4.0652430000000006</c:v>
                </c:pt>
                <c:pt idx="18674">
                  <c:v>4.0683729999999994</c:v>
                </c:pt>
                <c:pt idx="18675">
                  <c:v>4.0683039999999995</c:v>
                </c:pt>
                <c:pt idx="18676">
                  <c:v>4.0811099999999998</c:v>
                </c:pt>
                <c:pt idx="18677">
                  <c:v>4.0776690000000002</c:v>
                </c:pt>
                <c:pt idx="18678">
                  <c:v>4.0578820000000002</c:v>
                </c:pt>
                <c:pt idx="18679">
                  <c:v>4.0633979999999994</c:v>
                </c:pt>
                <c:pt idx="18680">
                  <c:v>4.0705419999999997</c:v>
                </c:pt>
                <c:pt idx="18681">
                  <c:v>4.0580069999999999</c:v>
                </c:pt>
                <c:pt idx="18682">
                  <c:v>4.0646559999999994</c:v>
                </c:pt>
                <c:pt idx="18683">
                  <c:v>4.0808330000000002</c:v>
                </c:pt>
                <c:pt idx="18684">
                  <c:v>4.0670440000000001</c:v>
                </c:pt>
                <c:pt idx="18685">
                  <c:v>4.0576189999999999</c:v>
                </c:pt>
                <c:pt idx="18686">
                  <c:v>4.063536</c:v>
                </c:pt>
                <c:pt idx="18687">
                  <c:v>4.054665</c:v>
                </c:pt>
                <c:pt idx="18688">
                  <c:v>4.0563729999999998</c:v>
                </c:pt>
                <c:pt idx="18689">
                  <c:v>4.0710829999999998</c:v>
                </c:pt>
                <c:pt idx="18690">
                  <c:v>4.0738269999999996</c:v>
                </c:pt>
                <c:pt idx="18691">
                  <c:v>4.0701280000000004</c:v>
                </c:pt>
                <c:pt idx="18692">
                  <c:v>4.0732900000000001</c:v>
                </c:pt>
                <c:pt idx="18693">
                  <c:v>4.0765560000000001</c:v>
                </c:pt>
                <c:pt idx="18694">
                  <c:v>4.0709719999999994</c:v>
                </c:pt>
                <c:pt idx="18695">
                  <c:v>4.0728249999999999</c:v>
                </c:pt>
                <c:pt idx="18696">
                  <c:v>4.0721179999999997</c:v>
                </c:pt>
                <c:pt idx="18697">
                  <c:v>4.0628840000000004</c:v>
                </c:pt>
                <c:pt idx="18698">
                  <c:v>4.0670009999999994</c:v>
                </c:pt>
                <c:pt idx="18699">
                  <c:v>4.0747029999999995</c:v>
                </c:pt>
                <c:pt idx="18700">
                  <c:v>4.0739160000000005</c:v>
                </c:pt>
                <c:pt idx="18701">
                  <c:v>4.0682109999999998</c:v>
                </c:pt>
                <c:pt idx="18702">
                  <c:v>4.0685909999999996</c:v>
                </c:pt>
                <c:pt idx="18703">
                  <c:v>4.070354</c:v>
                </c:pt>
                <c:pt idx="18704">
                  <c:v>4.0677459999999996</c:v>
                </c:pt>
                <c:pt idx="18705">
                  <c:v>4.0679699999999999</c:v>
                </c:pt>
                <c:pt idx="18706">
                  <c:v>4.0606589999999994</c:v>
                </c:pt>
                <c:pt idx="18707">
                  <c:v>4.0662070000000003</c:v>
                </c:pt>
                <c:pt idx="18708">
                  <c:v>4.0794610000000002</c:v>
                </c:pt>
                <c:pt idx="18709">
                  <c:v>4.0695940000000004</c:v>
                </c:pt>
                <c:pt idx="18710">
                  <c:v>4.0629109999999997</c:v>
                </c:pt>
                <c:pt idx="18711">
                  <c:v>4.0689479999999998</c:v>
                </c:pt>
                <c:pt idx="18712">
                  <c:v>4.0722209999999999</c:v>
                </c:pt>
                <c:pt idx="18713">
                  <c:v>4.0701109999999998</c:v>
                </c:pt>
                <c:pt idx="18714">
                  <c:v>4.0730849999999998</c:v>
                </c:pt>
                <c:pt idx="18715">
                  <c:v>4.0762999999999998</c:v>
                </c:pt>
                <c:pt idx="18716">
                  <c:v>4.0693459999999995</c:v>
                </c:pt>
                <c:pt idx="18717">
                  <c:v>4.0746500000000001</c:v>
                </c:pt>
                <c:pt idx="18718">
                  <c:v>4.0796399999999995</c:v>
                </c:pt>
                <c:pt idx="18719">
                  <c:v>4.068378</c:v>
                </c:pt>
                <c:pt idx="18720">
                  <c:v>4.071116</c:v>
                </c:pt>
                <c:pt idx="18721">
                  <c:v>4.0766369999999998</c:v>
                </c:pt>
                <c:pt idx="18722">
                  <c:v>4.0701839999999994</c:v>
                </c:pt>
                <c:pt idx="18723">
                  <c:v>4.0713729999999995</c:v>
                </c:pt>
                <c:pt idx="18724">
                  <c:v>4.0750190000000002</c:v>
                </c:pt>
                <c:pt idx="18725">
                  <c:v>4.0673390000000005</c:v>
                </c:pt>
                <c:pt idx="18726">
                  <c:v>4.069191</c:v>
                </c:pt>
                <c:pt idx="18727">
                  <c:v>4.0822750000000001</c:v>
                </c:pt>
                <c:pt idx="18728">
                  <c:v>4.0719510000000003</c:v>
                </c:pt>
                <c:pt idx="18729">
                  <c:v>4.0671819999999999</c:v>
                </c:pt>
                <c:pt idx="18730">
                  <c:v>4.0839210000000001</c:v>
                </c:pt>
                <c:pt idx="18731">
                  <c:v>4.0805790000000002</c:v>
                </c:pt>
                <c:pt idx="18732">
                  <c:v>4.0701879999999999</c:v>
                </c:pt>
                <c:pt idx="18733">
                  <c:v>4.0713729999999995</c:v>
                </c:pt>
                <c:pt idx="18734">
                  <c:v>4.0743220000000004</c:v>
                </c:pt>
                <c:pt idx="18735">
                  <c:v>4.0819359999999998</c:v>
                </c:pt>
                <c:pt idx="18736">
                  <c:v>4.0854339999999993</c:v>
                </c:pt>
                <c:pt idx="18737">
                  <c:v>4.0726339999999999</c:v>
                </c:pt>
                <c:pt idx="18738">
                  <c:v>4.0657079999999999</c:v>
                </c:pt>
                <c:pt idx="18739">
                  <c:v>4.0808809999999998</c:v>
                </c:pt>
                <c:pt idx="18740">
                  <c:v>4.0808429999999998</c:v>
                </c:pt>
                <c:pt idx="18741">
                  <c:v>4.0694270000000001</c:v>
                </c:pt>
                <c:pt idx="18742">
                  <c:v>4.0768369999999994</c:v>
                </c:pt>
                <c:pt idx="18743">
                  <c:v>4.0770119999999999</c:v>
                </c:pt>
                <c:pt idx="18744">
                  <c:v>4.0702940000000005</c:v>
                </c:pt>
                <c:pt idx="18745">
                  <c:v>4.0750790000000006</c:v>
                </c:pt>
                <c:pt idx="18746">
                  <c:v>4.0782379999999998</c:v>
                </c:pt>
                <c:pt idx="18747">
                  <c:v>4.0741770000000006</c:v>
                </c:pt>
                <c:pt idx="18748">
                  <c:v>4.0763250000000006</c:v>
                </c:pt>
                <c:pt idx="18749">
                  <c:v>4.0806830000000005</c:v>
                </c:pt>
                <c:pt idx="18750">
                  <c:v>4.0736880000000006</c:v>
                </c:pt>
                <c:pt idx="18751">
                  <c:v>4.0752709999999999</c:v>
                </c:pt>
                <c:pt idx="18752">
                  <c:v>4.0836920000000001</c:v>
                </c:pt>
                <c:pt idx="18753">
                  <c:v>4.0752059999999997</c:v>
                </c:pt>
                <c:pt idx="18754">
                  <c:v>4.0722610000000001</c:v>
                </c:pt>
                <c:pt idx="18755">
                  <c:v>4.087224</c:v>
                </c:pt>
                <c:pt idx="18756">
                  <c:v>4.0885410000000002</c:v>
                </c:pt>
                <c:pt idx="18757">
                  <c:v>4.0804900000000002</c:v>
                </c:pt>
                <c:pt idx="18758">
                  <c:v>4.0888330000000002</c:v>
                </c:pt>
                <c:pt idx="18759">
                  <c:v>4.0883159999999998</c:v>
                </c:pt>
                <c:pt idx="18760">
                  <c:v>4.0674570000000001</c:v>
                </c:pt>
                <c:pt idx="18761">
                  <c:v>4.0753349999999999</c:v>
                </c:pt>
                <c:pt idx="18762">
                  <c:v>4.0879080000000005</c:v>
                </c:pt>
                <c:pt idx="18763">
                  <c:v>4.0718359999999993</c:v>
                </c:pt>
                <c:pt idx="18764">
                  <c:v>4.0728620000000006</c:v>
                </c:pt>
                <c:pt idx="18765">
                  <c:v>4.0830269999999995</c:v>
                </c:pt>
                <c:pt idx="18766">
                  <c:v>4.0757620000000001</c:v>
                </c:pt>
                <c:pt idx="18767">
                  <c:v>4.0790150000000001</c:v>
                </c:pt>
                <c:pt idx="18768">
                  <c:v>4.0892819999999999</c:v>
                </c:pt>
                <c:pt idx="18769">
                  <c:v>4.0785850000000003</c:v>
                </c:pt>
                <c:pt idx="18770">
                  <c:v>4.0664470000000001</c:v>
                </c:pt>
                <c:pt idx="18771">
                  <c:v>4.0800320000000001</c:v>
                </c:pt>
                <c:pt idx="18772">
                  <c:v>4.087294</c:v>
                </c:pt>
                <c:pt idx="18773">
                  <c:v>4.0776509999999995</c:v>
                </c:pt>
                <c:pt idx="18774">
                  <c:v>4.0779730000000001</c:v>
                </c:pt>
                <c:pt idx="18775">
                  <c:v>4.0828109999999995</c:v>
                </c:pt>
                <c:pt idx="18776">
                  <c:v>4.0792520000000003</c:v>
                </c:pt>
                <c:pt idx="18777">
                  <c:v>4.0805980000000002</c:v>
                </c:pt>
                <c:pt idx="18778">
                  <c:v>4.0914099999999998</c:v>
                </c:pt>
                <c:pt idx="18779">
                  <c:v>4.091297</c:v>
                </c:pt>
                <c:pt idx="18780">
                  <c:v>4.0861850000000004</c:v>
                </c:pt>
                <c:pt idx="18781">
                  <c:v>4.0889489999999995</c:v>
                </c:pt>
                <c:pt idx="18782">
                  <c:v>4.0835509999999999</c:v>
                </c:pt>
                <c:pt idx="18783">
                  <c:v>4.0800210000000003</c:v>
                </c:pt>
                <c:pt idx="18784">
                  <c:v>4.0869420000000005</c:v>
                </c:pt>
                <c:pt idx="18785">
                  <c:v>4.0885359999999995</c:v>
                </c:pt>
                <c:pt idx="18786">
                  <c:v>4.0803099999999999</c:v>
                </c:pt>
                <c:pt idx="18787">
                  <c:v>4.0771999999999995</c:v>
                </c:pt>
                <c:pt idx="18788">
                  <c:v>4.0788899999999995</c:v>
                </c:pt>
                <c:pt idx="18789">
                  <c:v>4.0773410000000005</c:v>
                </c:pt>
                <c:pt idx="18790">
                  <c:v>4.0843470000000002</c:v>
                </c:pt>
                <c:pt idx="18791">
                  <c:v>4.0875710000000005</c:v>
                </c:pt>
                <c:pt idx="18792">
                  <c:v>4.0799020000000006</c:v>
                </c:pt>
                <c:pt idx="18793">
                  <c:v>4.0878670000000001</c:v>
                </c:pt>
                <c:pt idx="18794">
                  <c:v>4.0943810000000003</c:v>
                </c:pt>
                <c:pt idx="18795">
                  <c:v>4.0853070000000002</c:v>
                </c:pt>
                <c:pt idx="18796">
                  <c:v>4.0860479999999999</c:v>
                </c:pt>
                <c:pt idx="18797">
                  <c:v>4.0924469999999999</c:v>
                </c:pt>
                <c:pt idx="18798">
                  <c:v>4.0895440000000001</c:v>
                </c:pt>
                <c:pt idx="18799">
                  <c:v>4.0857519999999994</c:v>
                </c:pt>
                <c:pt idx="18800">
                  <c:v>4.0895969999999995</c:v>
                </c:pt>
                <c:pt idx="18801">
                  <c:v>4.0865689999999999</c:v>
                </c:pt>
                <c:pt idx="18802">
                  <c:v>4.0816239999999997</c:v>
                </c:pt>
                <c:pt idx="18803">
                  <c:v>4.0867380000000004</c:v>
                </c:pt>
                <c:pt idx="18804">
                  <c:v>4.0857340000000004</c:v>
                </c:pt>
                <c:pt idx="18805">
                  <c:v>4.0859699999999997</c:v>
                </c:pt>
                <c:pt idx="18806">
                  <c:v>4.0918580000000002</c:v>
                </c:pt>
                <c:pt idx="18807">
                  <c:v>4.0855329999999999</c:v>
                </c:pt>
                <c:pt idx="18808">
                  <c:v>4.0760100000000001</c:v>
                </c:pt>
                <c:pt idx="18809">
                  <c:v>4.0822780000000005</c:v>
                </c:pt>
                <c:pt idx="18810">
                  <c:v>4.0890230000000001</c:v>
                </c:pt>
                <c:pt idx="18811">
                  <c:v>4.0866449999999999</c:v>
                </c:pt>
                <c:pt idx="18812">
                  <c:v>4.0947580000000006</c:v>
                </c:pt>
                <c:pt idx="18813">
                  <c:v>4.0949600000000004</c:v>
                </c:pt>
                <c:pt idx="18814">
                  <c:v>4.0802100000000001</c:v>
                </c:pt>
                <c:pt idx="18815">
                  <c:v>4.0805539999999993</c:v>
                </c:pt>
                <c:pt idx="18816">
                  <c:v>4.08901</c:v>
                </c:pt>
                <c:pt idx="18817">
                  <c:v>4.089296</c:v>
                </c:pt>
                <c:pt idx="18818">
                  <c:v>4.0932089999999999</c:v>
                </c:pt>
                <c:pt idx="18819">
                  <c:v>4.0936070000000004</c:v>
                </c:pt>
                <c:pt idx="18820">
                  <c:v>4.0858569999999999</c:v>
                </c:pt>
                <c:pt idx="18821">
                  <c:v>4.0889389999999999</c:v>
                </c:pt>
                <c:pt idx="18822">
                  <c:v>4.0929160000000007</c:v>
                </c:pt>
                <c:pt idx="18823">
                  <c:v>4.0811410000000006</c:v>
                </c:pt>
                <c:pt idx="18824">
                  <c:v>4.0795820000000003</c:v>
                </c:pt>
                <c:pt idx="18825">
                  <c:v>4.0946850000000001</c:v>
                </c:pt>
                <c:pt idx="18826">
                  <c:v>4.094741</c:v>
                </c:pt>
                <c:pt idx="18827">
                  <c:v>4.0930479999999996</c:v>
                </c:pt>
                <c:pt idx="18828">
                  <c:v>4.0986069999999994</c:v>
                </c:pt>
                <c:pt idx="18829">
                  <c:v>4.0936129999999995</c:v>
                </c:pt>
                <c:pt idx="18830">
                  <c:v>4.0835410000000003</c:v>
                </c:pt>
                <c:pt idx="18831">
                  <c:v>4.0851310000000005</c:v>
                </c:pt>
                <c:pt idx="18832">
                  <c:v>4.0900090000000002</c:v>
                </c:pt>
                <c:pt idx="18833">
                  <c:v>4.0837310000000002</c:v>
                </c:pt>
                <c:pt idx="18834">
                  <c:v>4.0894940000000002</c:v>
                </c:pt>
                <c:pt idx="18835">
                  <c:v>4.0956830000000002</c:v>
                </c:pt>
                <c:pt idx="18836">
                  <c:v>4.0886569999999995</c:v>
                </c:pt>
                <c:pt idx="18837">
                  <c:v>4.0985170000000002</c:v>
                </c:pt>
                <c:pt idx="18838">
                  <c:v>4.1050339999999998</c:v>
                </c:pt>
                <c:pt idx="18839">
                  <c:v>4.0959769999999995</c:v>
                </c:pt>
                <c:pt idx="18840">
                  <c:v>4.1044230000000006</c:v>
                </c:pt>
                <c:pt idx="18841">
                  <c:v>4.1112479999999998</c:v>
                </c:pt>
                <c:pt idx="18842">
                  <c:v>4.0847959999999999</c:v>
                </c:pt>
                <c:pt idx="18843">
                  <c:v>4.0751200000000001</c:v>
                </c:pt>
                <c:pt idx="18844">
                  <c:v>4.0950329999999999</c:v>
                </c:pt>
                <c:pt idx="18845">
                  <c:v>4.0878189999999996</c:v>
                </c:pt>
                <c:pt idx="18846">
                  <c:v>4.0780259999999995</c:v>
                </c:pt>
                <c:pt idx="18847">
                  <c:v>4.0936240000000002</c:v>
                </c:pt>
                <c:pt idx="18848">
                  <c:v>4.0944099999999999</c:v>
                </c:pt>
                <c:pt idx="18849">
                  <c:v>4.0873489999999997</c:v>
                </c:pt>
                <c:pt idx="18850">
                  <c:v>4.0919980000000002</c:v>
                </c:pt>
                <c:pt idx="18851">
                  <c:v>4.0964640000000001</c:v>
                </c:pt>
                <c:pt idx="18852">
                  <c:v>4.0997380000000003</c:v>
                </c:pt>
                <c:pt idx="18853">
                  <c:v>4.1008370000000003</c:v>
                </c:pt>
                <c:pt idx="18854">
                  <c:v>4.1003569999999998</c:v>
                </c:pt>
                <c:pt idx="18855">
                  <c:v>4.0943990000000001</c:v>
                </c:pt>
                <c:pt idx="18856">
                  <c:v>4.0916119999999996</c:v>
                </c:pt>
                <c:pt idx="18857">
                  <c:v>4.0964910000000003</c:v>
                </c:pt>
                <c:pt idx="18858">
                  <c:v>4.0924189999999996</c:v>
                </c:pt>
                <c:pt idx="18859">
                  <c:v>4.0899960000000002</c:v>
                </c:pt>
                <c:pt idx="18860">
                  <c:v>4.1003869999999996</c:v>
                </c:pt>
                <c:pt idx="18861">
                  <c:v>4.1047410000000006</c:v>
                </c:pt>
                <c:pt idx="18862">
                  <c:v>4.0975700000000002</c:v>
                </c:pt>
                <c:pt idx="18863">
                  <c:v>4.0982609999999999</c:v>
                </c:pt>
                <c:pt idx="18864">
                  <c:v>4.1026179999999997</c:v>
                </c:pt>
                <c:pt idx="18865">
                  <c:v>4.1041550000000004</c:v>
                </c:pt>
                <c:pt idx="18866">
                  <c:v>4.1060750000000006</c:v>
                </c:pt>
                <c:pt idx="18867">
                  <c:v>4.0951219999999999</c:v>
                </c:pt>
                <c:pt idx="18868">
                  <c:v>4.09274</c:v>
                </c:pt>
                <c:pt idx="18869">
                  <c:v>4.0996160000000001</c:v>
                </c:pt>
                <c:pt idx="18870">
                  <c:v>4.0916709999999998</c:v>
                </c:pt>
                <c:pt idx="18871">
                  <c:v>4.0906729999999998</c:v>
                </c:pt>
                <c:pt idx="18872">
                  <c:v>4.1011649999999999</c:v>
                </c:pt>
                <c:pt idx="18873">
                  <c:v>4.106878</c:v>
                </c:pt>
                <c:pt idx="18874">
                  <c:v>4.1021520000000002</c:v>
                </c:pt>
                <c:pt idx="18875">
                  <c:v>4.0947930000000001</c:v>
                </c:pt>
                <c:pt idx="18876">
                  <c:v>4.101928</c:v>
                </c:pt>
                <c:pt idx="18877">
                  <c:v>4.106833</c:v>
                </c:pt>
                <c:pt idx="18878">
                  <c:v>4.0992689999999996</c:v>
                </c:pt>
                <c:pt idx="18879">
                  <c:v>4.0906769999999995</c:v>
                </c:pt>
                <c:pt idx="18880">
                  <c:v>4.0898450000000004</c:v>
                </c:pt>
                <c:pt idx="18881">
                  <c:v>4.100428</c:v>
                </c:pt>
                <c:pt idx="18882">
                  <c:v>4.1080819999999996</c:v>
                </c:pt>
                <c:pt idx="18883">
                  <c:v>4.0974020000000007</c:v>
                </c:pt>
                <c:pt idx="18884">
                  <c:v>4.0865609999999997</c:v>
                </c:pt>
                <c:pt idx="18885">
                  <c:v>4.0958709999999998</c:v>
                </c:pt>
                <c:pt idx="18886">
                  <c:v>4.1048989999999996</c:v>
                </c:pt>
                <c:pt idx="18887">
                  <c:v>4.0970960000000005</c:v>
                </c:pt>
                <c:pt idx="18888">
                  <c:v>4.0952060000000001</c:v>
                </c:pt>
                <c:pt idx="18889">
                  <c:v>4.0994840000000003</c:v>
                </c:pt>
                <c:pt idx="18890">
                  <c:v>4.103129</c:v>
                </c:pt>
                <c:pt idx="18891">
                  <c:v>4.1075210000000002</c:v>
                </c:pt>
                <c:pt idx="18892">
                  <c:v>4.0987330000000002</c:v>
                </c:pt>
                <c:pt idx="18893">
                  <c:v>4.0861559999999999</c:v>
                </c:pt>
                <c:pt idx="18894">
                  <c:v>4.0896369999999997</c:v>
                </c:pt>
                <c:pt idx="18895">
                  <c:v>4.1043669999999999</c:v>
                </c:pt>
                <c:pt idx="18896">
                  <c:v>4.103021</c:v>
                </c:pt>
                <c:pt idx="18897">
                  <c:v>4.0994229999999998</c:v>
                </c:pt>
                <c:pt idx="18898">
                  <c:v>4.1092810000000002</c:v>
                </c:pt>
                <c:pt idx="18899">
                  <c:v>4.105245</c:v>
                </c:pt>
                <c:pt idx="18900">
                  <c:v>4.1041500000000006</c:v>
                </c:pt>
                <c:pt idx="18901">
                  <c:v>4.1171109999999995</c:v>
                </c:pt>
                <c:pt idx="18902">
                  <c:v>4.1127690000000001</c:v>
                </c:pt>
                <c:pt idx="18903">
                  <c:v>4.1079650000000001</c:v>
                </c:pt>
                <c:pt idx="18904">
                  <c:v>4.114776</c:v>
                </c:pt>
                <c:pt idx="18905">
                  <c:v>4.1002019999999995</c:v>
                </c:pt>
                <c:pt idx="18906">
                  <c:v>4.0904679999999995</c:v>
                </c:pt>
                <c:pt idx="18907">
                  <c:v>4.1079949999999998</c:v>
                </c:pt>
                <c:pt idx="18908">
                  <c:v>4.1095640000000007</c:v>
                </c:pt>
                <c:pt idx="18909">
                  <c:v>4.1027380000000004</c:v>
                </c:pt>
                <c:pt idx="18910">
                  <c:v>4.1101290000000006</c:v>
                </c:pt>
                <c:pt idx="18911">
                  <c:v>4.1050050000000002</c:v>
                </c:pt>
                <c:pt idx="18912">
                  <c:v>4.0969809999999995</c:v>
                </c:pt>
                <c:pt idx="18913">
                  <c:v>4.1036250000000001</c:v>
                </c:pt>
                <c:pt idx="18914">
                  <c:v>4.1018790000000003</c:v>
                </c:pt>
                <c:pt idx="18915">
                  <c:v>4.0955840000000006</c:v>
                </c:pt>
                <c:pt idx="18916">
                  <c:v>4.0949439999999999</c:v>
                </c:pt>
                <c:pt idx="18917">
                  <c:v>4.1013890000000002</c:v>
                </c:pt>
                <c:pt idx="18918">
                  <c:v>4.1063109999999998</c:v>
                </c:pt>
                <c:pt idx="18919">
                  <c:v>4.1027659999999999</c:v>
                </c:pt>
                <c:pt idx="18920">
                  <c:v>4.1065420000000001</c:v>
                </c:pt>
                <c:pt idx="18921">
                  <c:v>4.1110629999999997</c:v>
                </c:pt>
                <c:pt idx="18922">
                  <c:v>4.1132119999999999</c:v>
                </c:pt>
                <c:pt idx="18923">
                  <c:v>4.1154349999999997</c:v>
                </c:pt>
                <c:pt idx="18924">
                  <c:v>4.1125290000000003</c:v>
                </c:pt>
                <c:pt idx="18925">
                  <c:v>4.1140089999999994</c:v>
                </c:pt>
                <c:pt idx="18926">
                  <c:v>4.1144110000000005</c:v>
                </c:pt>
                <c:pt idx="18927">
                  <c:v>4.1035690000000002</c:v>
                </c:pt>
                <c:pt idx="18928">
                  <c:v>4.0990520000000004</c:v>
                </c:pt>
                <c:pt idx="18929">
                  <c:v>4.1053110000000004</c:v>
                </c:pt>
                <c:pt idx="18930">
                  <c:v>4.1041069999999999</c:v>
                </c:pt>
                <c:pt idx="18931">
                  <c:v>4.1031440000000003</c:v>
                </c:pt>
                <c:pt idx="18932">
                  <c:v>4.111631</c:v>
                </c:pt>
                <c:pt idx="18933">
                  <c:v>4.1085729999999998</c:v>
                </c:pt>
                <c:pt idx="18934">
                  <c:v>4.0990890000000002</c:v>
                </c:pt>
                <c:pt idx="18935">
                  <c:v>4.1058789999999998</c:v>
                </c:pt>
                <c:pt idx="18936">
                  <c:v>4.1136900000000001</c:v>
                </c:pt>
                <c:pt idx="18937">
                  <c:v>4.1103249999999996</c:v>
                </c:pt>
                <c:pt idx="18938">
                  <c:v>4.1080000000000005</c:v>
                </c:pt>
                <c:pt idx="18939">
                  <c:v>4.1083020000000001</c:v>
                </c:pt>
                <c:pt idx="18940">
                  <c:v>4.1022059999999998</c:v>
                </c:pt>
                <c:pt idx="18941">
                  <c:v>4.1063019999999995</c:v>
                </c:pt>
                <c:pt idx="18942">
                  <c:v>4.1156889999999997</c:v>
                </c:pt>
                <c:pt idx="18943">
                  <c:v>4.1030569999999997</c:v>
                </c:pt>
                <c:pt idx="18944">
                  <c:v>4.1040840000000003</c:v>
                </c:pt>
                <c:pt idx="18945">
                  <c:v>4.1182619999999996</c:v>
                </c:pt>
                <c:pt idx="18946">
                  <c:v>4.1117089999999994</c:v>
                </c:pt>
                <c:pt idx="18947">
                  <c:v>4.1085969999999996</c:v>
                </c:pt>
                <c:pt idx="18948">
                  <c:v>4.1167069999999999</c:v>
                </c:pt>
                <c:pt idx="18949">
                  <c:v>4.1219169999999998</c:v>
                </c:pt>
                <c:pt idx="18950">
                  <c:v>4.1171009999999999</c:v>
                </c:pt>
                <c:pt idx="18951">
                  <c:v>4.110163</c:v>
                </c:pt>
                <c:pt idx="18952">
                  <c:v>4.1085270000000005</c:v>
                </c:pt>
                <c:pt idx="18953">
                  <c:v>4.1108139999999995</c:v>
                </c:pt>
                <c:pt idx="18954">
                  <c:v>4.1131010000000003</c:v>
                </c:pt>
                <c:pt idx="18955">
                  <c:v>4.1079600000000003</c:v>
                </c:pt>
                <c:pt idx="18956">
                  <c:v>4.1092110000000002</c:v>
                </c:pt>
                <c:pt idx="18957">
                  <c:v>4.1163949999999998</c:v>
                </c:pt>
                <c:pt idx="18958">
                  <c:v>4.1150210000000005</c:v>
                </c:pt>
                <c:pt idx="18959">
                  <c:v>4.1081249999999994</c:v>
                </c:pt>
                <c:pt idx="18960">
                  <c:v>4.1054379999999995</c:v>
                </c:pt>
                <c:pt idx="18961">
                  <c:v>4.111415</c:v>
                </c:pt>
                <c:pt idx="18962">
                  <c:v>4.110017</c:v>
                </c:pt>
                <c:pt idx="18963">
                  <c:v>4.1112359999999999</c:v>
                </c:pt>
                <c:pt idx="18964">
                  <c:v>4.1237510000000004</c:v>
                </c:pt>
                <c:pt idx="18965">
                  <c:v>4.1138580000000005</c:v>
                </c:pt>
                <c:pt idx="18966">
                  <c:v>4.1091630000000006</c:v>
                </c:pt>
                <c:pt idx="18967">
                  <c:v>4.1255369999999996</c:v>
                </c:pt>
                <c:pt idx="18968">
                  <c:v>4.1226000000000003</c:v>
                </c:pt>
                <c:pt idx="18969">
                  <c:v>4.1144270000000001</c:v>
                </c:pt>
                <c:pt idx="18970">
                  <c:v>4.1173099999999998</c:v>
                </c:pt>
                <c:pt idx="18971">
                  <c:v>4.1152689999999996</c:v>
                </c:pt>
                <c:pt idx="18972">
                  <c:v>4.1082350000000005</c:v>
                </c:pt>
                <c:pt idx="18973">
                  <c:v>4.1137829999999997</c:v>
                </c:pt>
                <c:pt idx="18974">
                  <c:v>4.118913</c:v>
                </c:pt>
                <c:pt idx="18975">
                  <c:v>4.1089719999999996</c:v>
                </c:pt>
                <c:pt idx="18976">
                  <c:v>4.1103740000000002</c:v>
                </c:pt>
                <c:pt idx="18977">
                  <c:v>4.1166680000000007</c:v>
                </c:pt>
                <c:pt idx="18978">
                  <c:v>4.1100069999999995</c:v>
                </c:pt>
                <c:pt idx="18979">
                  <c:v>4.107615</c:v>
                </c:pt>
                <c:pt idx="18980">
                  <c:v>4.1154860000000006</c:v>
                </c:pt>
                <c:pt idx="18981">
                  <c:v>4.1179260000000006</c:v>
                </c:pt>
                <c:pt idx="18982">
                  <c:v>4.109318</c:v>
                </c:pt>
                <c:pt idx="18983">
                  <c:v>4.1134769999999996</c:v>
                </c:pt>
                <c:pt idx="18984">
                  <c:v>4.1257380000000001</c:v>
                </c:pt>
                <c:pt idx="18985">
                  <c:v>4.1289739999999995</c:v>
                </c:pt>
                <c:pt idx="18986">
                  <c:v>4.1282920000000001</c:v>
                </c:pt>
                <c:pt idx="18987">
                  <c:v>4.1178530000000002</c:v>
                </c:pt>
                <c:pt idx="18988">
                  <c:v>4.1172579999999996</c:v>
                </c:pt>
                <c:pt idx="18989">
                  <c:v>4.1302729999999999</c:v>
                </c:pt>
                <c:pt idx="18990">
                  <c:v>4.12446</c:v>
                </c:pt>
                <c:pt idx="18991">
                  <c:v>4.1107849999999999</c:v>
                </c:pt>
                <c:pt idx="18992">
                  <c:v>4.1198610000000002</c:v>
                </c:pt>
                <c:pt idx="18993">
                  <c:v>4.127872</c:v>
                </c:pt>
                <c:pt idx="18994">
                  <c:v>4.1162799999999997</c:v>
                </c:pt>
                <c:pt idx="18995">
                  <c:v>4.1169820000000001</c:v>
                </c:pt>
                <c:pt idx="18996">
                  <c:v>4.1156249999999996</c:v>
                </c:pt>
                <c:pt idx="18997">
                  <c:v>4.1004870000000002</c:v>
                </c:pt>
                <c:pt idx="18998">
                  <c:v>4.1122839999999998</c:v>
                </c:pt>
                <c:pt idx="18999">
                  <c:v>4.1251680000000004</c:v>
                </c:pt>
                <c:pt idx="19000">
                  <c:v>4.1180469999999998</c:v>
                </c:pt>
                <c:pt idx="19001">
                  <c:v>4.1153390000000005</c:v>
                </c:pt>
                <c:pt idx="19002">
                  <c:v>4.1169310000000001</c:v>
                </c:pt>
                <c:pt idx="19003">
                  <c:v>4.1120529999999995</c:v>
                </c:pt>
                <c:pt idx="19004">
                  <c:v>4.1124840000000003</c:v>
                </c:pt>
                <c:pt idx="19005">
                  <c:v>4.1216050000000006</c:v>
                </c:pt>
                <c:pt idx="19006">
                  <c:v>4.121156</c:v>
                </c:pt>
                <c:pt idx="19007">
                  <c:v>4.1207569999999993</c:v>
                </c:pt>
                <c:pt idx="19008">
                  <c:v>4.1274999999999995</c:v>
                </c:pt>
                <c:pt idx="19009">
                  <c:v>4.1254080000000002</c:v>
                </c:pt>
                <c:pt idx="19010">
                  <c:v>4.1234500000000001</c:v>
                </c:pt>
                <c:pt idx="19011">
                  <c:v>4.124282</c:v>
                </c:pt>
                <c:pt idx="19012">
                  <c:v>4.1218360000000001</c:v>
                </c:pt>
                <c:pt idx="19013">
                  <c:v>4.1198980000000001</c:v>
                </c:pt>
                <c:pt idx="19014">
                  <c:v>4.1212010000000001</c:v>
                </c:pt>
                <c:pt idx="19015">
                  <c:v>4.1222099999999999</c:v>
                </c:pt>
                <c:pt idx="19016">
                  <c:v>4.1095810000000004</c:v>
                </c:pt>
                <c:pt idx="19017">
                  <c:v>4.1125539999999994</c:v>
                </c:pt>
                <c:pt idx="19018">
                  <c:v>4.1289540000000002</c:v>
                </c:pt>
                <c:pt idx="19019">
                  <c:v>4.1240179999999995</c:v>
                </c:pt>
                <c:pt idx="19020">
                  <c:v>4.1240509999999997</c:v>
                </c:pt>
                <c:pt idx="19021">
                  <c:v>4.1292749999999998</c:v>
                </c:pt>
                <c:pt idx="19022">
                  <c:v>4.1204299999999998</c:v>
                </c:pt>
                <c:pt idx="19023">
                  <c:v>4.1176050000000002</c:v>
                </c:pt>
                <c:pt idx="19024">
                  <c:v>4.1226140000000004</c:v>
                </c:pt>
                <c:pt idx="19025">
                  <c:v>4.1235940000000006</c:v>
                </c:pt>
                <c:pt idx="19026">
                  <c:v>4.1177899999999994</c:v>
                </c:pt>
                <c:pt idx="19027">
                  <c:v>4.1228870000000004</c:v>
                </c:pt>
                <c:pt idx="19028">
                  <c:v>4.1304280000000002</c:v>
                </c:pt>
                <c:pt idx="19029">
                  <c:v>4.1263679999999994</c:v>
                </c:pt>
                <c:pt idx="19030">
                  <c:v>4.1282610000000002</c:v>
                </c:pt>
                <c:pt idx="19031">
                  <c:v>4.1303850000000004</c:v>
                </c:pt>
                <c:pt idx="19032">
                  <c:v>4.1271300000000002</c:v>
                </c:pt>
                <c:pt idx="19033">
                  <c:v>4.1245229999999999</c:v>
                </c:pt>
                <c:pt idx="19034">
                  <c:v>4.1269429999999998</c:v>
                </c:pt>
                <c:pt idx="19035">
                  <c:v>4.1310570000000002</c:v>
                </c:pt>
                <c:pt idx="19036">
                  <c:v>4.1275529999999998</c:v>
                </c:pt>
                <c:pt idx="19037">
                  <c:v>4.1236969999999999</c:v>
                </c:pt>
                <c:pt idx="19038">
                  <c:v>4.1179269999999999</c:v>
                </c:pt>
                <c:pt idx="19039">
                  <c:v>4.1265830000000001</c:v>
                </c:pt>
                <c:pt idx="19040">
                  <c:v>4.139742</c:v>
                </c:pt>
                <c:pt idx="19041">
                  <c:v>4.128018</c:v>
                </c:pt>
                <c:pt idx="19042">
                  <c:v>4.123316</c:v>
                </c:pt>
                <c:pt idx="19043">
                  <c:v>4.1305940000000003</c:v>
                </c:pt>
                <c:pt idx="19044">
                  <c:v>4.1233059999999995</c:v>
                </c:pt>
                <c:pt idx="19045">
                  <c:v>4.1204339999999995</c:v>
                </c:pt>
                <c:pt idx="19046">
                  <c:v>4.1327020000000001</c:v>
                </c:pt>
                <c:pt idx="19047">
                  <c:v>4.1318959999999993</c:v>
                </c:pt>
                <c:pt idx="19048">
                  <c:v>4.121785</c:v>
                </c:pt>
                <c:pt idx="19049">
                  <c:v>4.1276510000000002</c:v>
                </c:pt>
                <c:pt idx="19050">
                  <c:v>4.132479</c:v>
                </c:pt>
                <c:pt idx="19051">
                  <c:v>4.1316069999999998</c:v>
                </c:pt>
                <c:pt idx="19052">
                  <c:v>4.1375919999999997</c:v>
                </c:pt>
                <c:pt idx="19053">
                  <c:v>4.1275589999999998</c:v>
                </c:pt>
                <c:pt idx="19054">
                  <c:v>4.1144470000000002</c:v>
                </c:pt>
                <c:pt idx="19055">
                  <c:v>4.125203</c:v>
                </c:pt>
                <c:pt idx="19056">
                  <c:v>4.1361609999999995</c:v>
                </c:pt>
                <c:pt idx="19057">
                  <c:v>4.1295950000000001</c:v>
                </c:pt>
                <c:pt idx="19058">
                  <c:v>4.1256940000000002</c:v>
                </c:pt>
                <c:pt idx="19059">
                  <c:v>4.1325539999999998</c:v>
                </c:pt>
                <c:pt idx="19060">
                  <c:v>4.1218149999999998</c:v>
                </c:pt>
                <c:pt idx="19061">
                  <c:v>4.1126670000000001</c:v>
                </c:pt>
                <c:pt idx="19062">
                  <c:v>4.1194369999999996</c:v>
                </c:pt>
                <c:pt idx="19063">
                  <c:v>4.1264599999999998</c:v>
                </c:pt>
                <c:pt idx="19064">
                  <c:v>4.137886</c:v>
                </c:pt>
                <c:pt idx="19065">
                  <c:v>4.140174</c:v>
                </c:pt>
                <c:pt idx="19066">
                  <c:v>4.1303789999999996</c:v>
                </c:pt>
                <c:pt idx="19067">
                  <c:v>4.1318060000000001</c:v>
                </c:pt>
                <c:pt idx="19068">
                  <c:v>4.1413019999999996</c:v>
                </c:pt>
                <c:pt idx="19069">
                  <c:v>4.1319350000000004</c:v>
                </c:pt>
                <c:pt idx="19070">
                  <c:v>4.1236739999999994</c:v>
                </c:pt>
                <c:pt idx="19071">
                  <c:v>4.1402070000000002</c:v>
                </c:pt>
                <c:pt idx="19072">
                  <c:v>4.1362299999999994</c:v>
                </c:pt>
                <c:pt idx="19073">
                  <c:v>4.1201650000000001</c:v>
                </c:pt>
                <c:pt idx="19074">
                  <c:v>4.1334920000000004</c:v>
                </c:pt>
                <c:pt idx="19075">
                  <c:v>4.1378029999999999</c:v>
                </c:pt>
                <c:pt idx="19076">
                  <c:v>4.1234830000000002</c:v>
                </c:pt>
                <c:pt idx="19077">
                  <c:v>4.1238229999999998</c:v>
                </c:pt>
                <c:pt idx="19078">
                  <c:v>4.1319099999999995</c:v>
                </c:pt>
                <c:pt idx="19079">
                  <c:v>4.1298680000000001</c:v>
                </c:pt>
                <c:pt idx="19080">
                  <c:v>4.1286520000000007</c:v>
                </c:pt>
                <c:pt idx="19081">
                  <c:v>4.1320309999999996</c:v>
                </c:pt>
                <c:pt idx="19082">
                  <c:v>4.1329750000000001</c:v>
                </c:pt>
                <c:pt idx="19083">
                  <c:v>4.143154</c:v>
                </c:pt>
                <c:pt idx="19084">
                  <c:v>4.1399100000000004</c:v>
                </c:pt>
                <c:pt idx="19085">
                  <c:v>4.1242160000000005</c:v>
                </c:pt>
                <c:pt idx="19086">
                  <c:v>4.1328490000000002</c:v>
                </c:pt>
                <c:pt idx="19087">
                  <c:v>4.1349710000000002</c:v>
                </c:pt>
                <c:pt idx="19088">
                  <c:v>4.1241570000000003</c:v>
                </c:pt>
                <c:pt idx="19089">
                  <c:v>4.1303619999999999</c:v>
                </c:pt>
                <c:pt idx="19090">
                  <c:v>4.1407189999999998</c:v>
                </c:pt>
                <c:pt idx="19091">
                  <c:v>4.1360899999999994</c:v>
                </c:pt>
                <c:pt idx="19092">
                  <c:v>4.1322840000000003</c:v>
                </c:pt>
                <c:pt idx="19093">
                  <c:v>4.1472929999999995</c:v>
                </c:pt>
                <c:pt idx="19094">
                  <c:v>4.1491620000000005</c:v>
                </c:pt>
                <c:pt idx="19095">
                  <c:v>4.1358250000000005</c:v>
                </c:pt>
                <c:pt idx="19096">
                  <c:v>4.1390099999999999</c:v>
                </c:pt>
                <c:pt idx="19097">
                  <c:v>4.1392850000000001</c:v>
                </c:pt>
                <c:pt idx="19098">
                  <c:v>4.1303160000000005</c:v>
                </c:pt>
                <c:pt idx="19099">
                  <c:v>4.1360209999999995</c:v>
                </c:pt>
                <c:pt idx="19100">
                  <c:v>4.1410650000000002</c:v>
                </c:pt>
                <c:pt idx="19101">
                  <c:v>4.1293069999999998</c:v>
                </c:pt>
                <c:pt idx="19102">
                  <c:v>4.1332889999999995</c:v>
                </c:pt>
                <c:pt idx="19103">
                  <c:v>4.1431360000000002</c:v>
                </c:pt>
                <c:pt idx="19104">
                  <c:v>4.1270310000000006</c:v>
                </c:pt>
                <c:pt idx="19105">
                  <c:v>4.1261019999999995</c:v>
                </c:pt>
                <c:pt idx="19106">
                  <c:v>4.1387900000000002</c:v>
                </c:pt>
                <c:pt idx="19107">
                  <c:v>4.1327020000000001</c:v>
                </c:pt>
                <c:pt idx="19108">
                  <c:v>4.1361509999999999</c:v>
                </c:pt>
                <c:pt idx="19109">
                  <c:v>4.1459229999999998</c:v>
                </c:pt>
                <c:pt idx="19110">
                  <c:v>4.1356109999999999</c:v>
                </c:pt>
                <c:pt idx="19111">
                  <c:v>4.128082</c:v>
                </c:pt>
                <c:pt idx="19112">
                  <c:v>4.1409830000000003</c:v>
                </c:pt>
                <c:pt idx="19113">
                  <c:v>4.1432570000000002</c:v>
                </c:pt>
                <c:pt idx="19114">
                  <c:v>4.1313909999999998</c:v>
                </c:pt>
                <c:pt idx="19115">
                  <c:v>4.1341099999999997</c:v>
                </c:pt>
                <c:pt idx="19116">
                  <c:v>4.135821</c:v>
                </c:pt>
                <c:pt idx="19117">
                  <c:v>4.1345170000000007</c:v>
                </c:pt>
                <c:pt idx="19118">
                  <c:v>4.1431300000000002</c:v>
                </c:pt>
                <c:pt idx="19119">
                  <c:v>4.148809</c:v>
                </c:pt>
                <c:pt idx="19120">
                  <c:v>4.1522730000000001</c:v>
                </c:pt>
                <c:pt idx="19121">
                  <c:v>4.1519709999999996</c:v>
                </c:pt>
                <c:pt idx="19122">
                  <c:v>4.1399689999999998</c:v>
                </c:pt>
                <c:pt idx="19123">
                  <c:v>4.1271319999999996</c:v>
                </c:pt>
                <c:pt idx="19124">
                  <c:v>4.1300279999999994</c:v>
                </c:pt>
                <c:pt idx="19125">
                  <c:v>4.1364770000000002</c:v>
                </c:pt>
                <c:pt idx="19126">
                  <c:v>4.1334490000000006</c:v>
                </c:pt>
                <c:pt idx="19127">
                  <c:v>4.1357420000000005</c:v>
                </c:pt>
                <c:pt idx="19128">
                  <c:v>4.1417540000000006</c:v>
                </c:pt>
                <c:pt idx="19129">
                  <c:v>4.14147</c:v>
                </c:pt>
                <c:pt idx="19130">
                  <c:v>4.1468869999999995</c:v>
                </c:pt>
                <c:pt idx="19131">
                  <c:v>4.15449</c:v>
                </c:pt>
                <c:pt idx="19132">
                  <c:v>4.1500870000000001</c:v>
                </c:pt>
                <c:pt idx="19133">
                  <c:v>4.1475119999999999</c:v>
                </c:pt>
                <c:pt idx="19134">
                  <c:v>4.1517249999999999</c:v>
                </c:pt>
                <c:pt idx="19135">
                  <c:v>4.1428859999999998</c:v>
                </c:pt>
                <c:pt idx="19136">
                  <c:v>4.1316290000000002</c:v>
                </c:pt>
                <c:pt idx="19137">
                  <c:v>4.1389230000000001</c:v>
                </c:pt>
                <c:pt idx="19138">
                  <c:v>4.1370939999999994</c:v>
                </c:pt>
                <c:pt idx="19139">
                  <c:v>4.1317599999999999</c:v>
                </c:pt>
                <c:pt idx="19140">
                  <c:v>4.146325</c:v>
                </c:pt>
                <c:pt idx="19141">
                  <c:v>4.146712</c:v>
                </c:pt>
                <c:pt idx="19142">
                  <c:v>4.1356850000000005</c:v>
                </c:pt>
                <c:pt idx="19143">
                  <c:v>4.1399480000000004</c:v>
                </c:pt>
                <c:pt idx="19144">
                  <c:v>4.145804</c:v>
                </c:pt>
                <c:pt idx="19145">
                  <c:v>4.144755</c:v>
                </c:pt>
                <c:pt idx="19146">
                  <c:v>4.1510610000000003</c:v>
                </c:pt>
                <c:pt idx="19147">
                  <c:v>4.1504910000000006</c:v>
                </c:pt>
                <c:pt idx="19148">
                  <c:v>4.1350709999999999</c:v>
                </c:pt>
                <c:pt idx="19149">
                  <c:v>4.140638</c:v>
                </c:pt>
                <c:pt idx="19150">
                  <c:v>4.148587</c:v>
                </c:pt>
                <c:pt idx="19151">
                  <c:v>4.137715</c:v>
                </c:pt>
                <c:pt idx="19152">
                  <c:v>4.1457999999999995</c:v>
                </c:pt>
                <c:pt idx="19153">
                  <c:v>4.1572639999999996</c:v>
                </c:pt>
                <c:pt idx="19154">
                  <c:v>4.1415769999999998</c:v>
                </c:pt>
                <c:pt idx="19155">
                  <c:v>4.134398</c:v>
                </c:pt>
                <c:pt idx="19156">
                  <c:v>4.1479149999999994</c:v>
                </c:pt>
                <c:pt idx="19157">
                  <c:v>4.1469140000000007</c:v>
                </c:pt>
                <c:pt idx="19158">
                  <c:v>4.1398190000000001</c:v>
                </c:pt>
                <c:pt idx="19159">
                  <c:v>4.1467070000000001</c:v>
                </c:pt>
                <c:pt idx="19160">
                  <c:v>4.1434340000000001</c:v>
                </c:pt>
                <c:pt idx="19161">
                  <c:v>4.141534</c:v>
                </c:pt>
                <c:pt idx="19162">
                  <c:v>4.1485479999999999</c:v>
                </c:pt>
                <c:pt idx="19163">
                  <c:v>4.1408659999999999</c:v>
                </c:pt>
                <c:pt idx="19164">
                  <c:v>4.1396670000000002</c:v>
                </c:pt>
                <c:pt idx="19165">
                  <c:v>4.1513469999999995</c:v>
                </c:pt>
                <c:pt idx="19166">
                  <c:v>4.1516090000000005</c:v>
                </c:pt>
                <c:pt idx="19167">
                  <c:v>4.146744</c:v>
                </c:pt>
                <c:pt idx="19168">
                  <c:v>4.1522600000000001</c:v>
                </c:pt>
                <c:pt idx="19169">
                  <c:v>4.1581779999999995</c:v>
                </c:pt>
                <c:pt idx="19170">
                  <c:v>4.1470359999999999</c:v>
                </c:pt>
                <c:pt idx="19171">
                  <c:v>4.146617</c:v>
                </c:pt>
                <c:pt idx="19172">
                  <c:v>4.1491869999999995</c:v>
                </c:pt>
                <c:pt idx="19173">
                  <c:v>4.1391200000000001</c:v>
                </c:pt>
                <c:pt idx="19174">
                  <c:v>4.1517339999999994</c:v>
                </c:pt>
                <c:pt idx="19175">
                  <c:v>4.1588240000000001</c:v>
                </c:pt>
                <c:pt idx="19176">
                  <c:v>4.1441850000000002</c:v>
                </c:pt>
                <c:pt idx="19177">
                  <c:v>4.1455830000000002</c:v>
                </c:pt>
                <c:pt idx="19178">
                  <c:v>4.1525490000000005</c:v>
                </c:pt>
                <c:pt idx="19179">
                  <c:v>4.1464540000000003</c:v>
                </c:pt>
                <c:pt idx="19180">
                  <c:v>4.1433169999999997</c:v>
                </c:pt>
                <c:pt idx="19181">
                  <c:v>4.1531940000000001</c:v>
                </c:pt>
                <c:pt idx="19182">
                  <c:v>4.1516280000000005</c:v>
                </c:pt>
                <c:pt idx="19183">
                  <c:v>4.1516020000000005</c:v>
                </c:pt>
                <c:pt idx="19184">
                  <c:v>4.1620030000000003</c:v>
                </c:pt>
                <c:pt idx="19185">
                  <c:v>4.1513070000000001</c:v>
                </c:pt>
                <c:pt idx="19186">
                  <c:v>4.1408990000000001</c:v>
                </c:pt>
                <c:pt idx="19187">
                  <c:v>4.1442389999999998</c:v>
                </c:pt>
                <c:pt idx="19188">
                  <c:v>4.1462579999999996</c:v>
                </c:pt>
                <c:pt idx="19189">
                  <c:v>4.1521489999999996</c:v>
                </c:pt>
                <c:pt idx="19190">
                  <c:v>4.1583939999999995</c:v>
                </c:pt>
                <c:pt idx="19191">
                  <c:v>4.1535320000000002</c:v>
                </c:pt>
                <c:pt idx="19192">
                  <c:v>4.1435449999999996</c:v>
                </c:pt>
                <c:pt idx="19193">
                  <c:v>4.1478799999999998</c:v>
                </c:pt>
                <c:pt idx="19194">
                  <c:v>4.1549189999999996</c:v>
                </c:pt>
                <c:pt idx="19195">
                  <c:v>4.1552600000000002</c:v>
                </c:pt>
                <c:pt idx="19196">
                  <c:v>4.1594479999999994</c:v>
                </c:pt>
                <c:pt idx="19197">
                  <c:v>4.1555099999999996</c:v>
                </c:pt>
                <c:pt idx="19198">
                  <c:v>4.1501859999999997</c:v>
                </c:pt>
                <c:pt idx="19199">
                  <c:v>4.1501160000000006</c:v>
                </c:pt>
                <c:pt idx="19200">
                  <c:v>4.1529850000000001</c:v>
                </c:pt>
                <c:pt idx="19201">
                  <c:v>4.1548610000000004</c:v>
                </c:pt>
                <c:pt idx="19202">
                  <c:v>4.1542209999999997</c:v>
                </c:pt>
                <c:pt idx="19203">
                  <c:v>4.1646590000000003</c:v>
                </c:pt>
                <c:pt idx="19204">
                  <c:v>4.1625560000000004</c:v>
                </c:pt>
                <c:pt idx="19205">
                  <c:v>4.1462199999999996</c:v>
                </c:pt>
                <c:pt idx="19206">
                  <c:v>4.1468020000000001</c:v>
                </c:pt>
                <c:pt idx="19207">
                  <c:v>4.1508180000000001</c:v>
                </c:pt>
                <c:pt idx="19208">
                  <c:v>4.1506090000000002</c:v>
                </c:pt>
                <c:pt idx="19209">
                  <c:v>4.1569000000000003</c:v>
                </c:pt>
                <c:pt idx="19210">
                  <c:v>4.1563499999999998</c:v>
                </c:pt>
                <c:pt idx="19211">
                  <c:v>4.1515209999999998</c:v>
                </c:pt>
                <c:pt idx="19212">
                  <c:v>4.1645560000000001</c:v>
                </c:pt>
                <c:pt idx="19213">
                  <c:v>4.163081</c:v>
                </c:pt>
                <c:pt idx="19214">
                  <c:v>4.1408190000000005</c:v>
                </c:pt>
                <c:pt idx="19215">
                  <c:v>4.1490369999999999</c:v>
                </c:pt>
                <c:pt idx="19216">
                  <c:v>4.161772</c:v>
                </c:pt>
                <c:pt idx="19217">
                  <c:v>4.1524280000000005</c:v>
                </c:pt>
                <c:pt idx="19218">
                  <c:v>4.155151</c:v>
                </c:pt>
                <c:pt idx="19219">
                  <c:v>4.1598039999999994</c:v>
                </c:pt>
                <c:pt idx="19220">
                  <c:v>4.1535190000000002</c:v>
                </c:pt>
                <c:pt idx="19221">
                  <c:v>4.1532099999999996</c:v>
                </c:pt>
                <c:pt idx="19222">
                  <c:v>4.1534049999999993</c:v>
                </c:pt>
                <c:pt idx="19223">
                  <c:v>4.1463330000000003</c:v>
                </c:pt>
                <c:pt idx="19224">
                  <c:v>4.1468379999999998</c:v>
                </c:pt>
                <c:pt idx="19225">
                  <c:v>4.1581229999999998</c:v>
                </c:pt>
                <c:pt idx="19226">
                  <c:v>4.1571689999999997</c:v>
                </c:pt>
                <c:pt idx="19227">
                  <c:v>4.1548689999999997</c:v>
                </c:pt>
                <c:pt idx="19228">
                  <c:v>4.1677949999999999</c:v>
                </c:pt>
                <c:pt idx="19229">
                  <c:v>4.1662429999999997</c:v>
                </c:pt>
                <c:pt idx="19230">
                  <c:v>4.1590980000000002</c:v>
                </c:pt>
                <c:pt idx="19231">
                  <c:v>4.1631640000000001</c:v>
                </c:pt>
                <c:pt idx="19232">
                  <c:v>4.1636860000000002</c:v>
                </c:pt>
                <c:pt idx="19233">
                  <c:v>4.1583329999999998</c:v>
                </c:pt>
                <c:pt idx="19234">
                  <c:v>4.1544310000000007</c:v>
                </c:pt>
                <c:pt idx="19235">
                  <c:v>4.1520989999999998</c:v>
                </c:pt>
                <c:pt idx="19236">
                  <c:v>4.1476950000000006</c:v>
                </c:pt>
                <c:pt idx="19237">
                  <c:v>4.1535340000000005</c:v>
                </c:pt>
                <c:pt idx="19238">
                  <c:v>4.156612</c:v>
                </c:pt>
                <c:pt idx="19239">
                  <c:v>4.1574410000000004</c:v>
                </c:pt>
                <c:pt idx="19240">
                  <c:v>4.1708859999999994</c:v>
                </c:pt>
                <c:pt idx="19241">
                  <c:v>4.1725750000000001</c:v>
                </c:pt>
                <c:pt idx="19242">
                  <c:v>4.1676419999999998</c:v>
                </c:pt>
                <c:pt idx="19243">
                  <c:v>4.1658819999999999</c:v>
                </c:pt>
                <c:pt idx="19244">
                  <c:v>4.1598360000000003</c:v>
                </c:pt>
                <c:pt idx="19245">
                  <c:v>4.1552550000000004</c:v>
                </c:pt>
                <c:pt idx="19246">
                  <c:v>4.1523479999999999</c:v>
                </c:pt>
                <c:pt idx="19247">
                  <c:v>4.1543830000000002</c:v>
                </c:pt>
                <c:pt idx="19248">
                  <c:v>4.152755</c:v>
                </c:pt>
                <c:pt idx="19249">
                  <c:v>4.1513200000000001</c:v>
                </c:pt>
                <c:pt idx="19250">
                  <c:v>4.1635869999999997</c:v>
                </c:pt>
                <c:pt idx="19251">
                  <c:v>4.1711989999999997</c:v>
                </c:pt>
                <c:pt idx="19252">
                  <c:v>4.1699549999999999</c:v>
                </c:pt>
                <c:pt idx="19253">
                  <c:v>4.166906</c:v>
                </c:pt>
                <c:pt idx="19254">
                  <c:v>4.1634729999999998</c:v>
                </c:pt>
                <c:pt idx="19255">
                  <c:v>4.1669269999999994</c:v>
                </c:pt>
                <c:pt idx="19256">
                  <c:v>4.1661579999999994</c:v>
                </c:pt>
                <c:pt idx="19257">
                  <c:v>4.1563599999999994</c:v>
                </c:pt>
                <c:pt idx="19258">
                  <c:v>4.1524040000000007</c:v>
                </c:pt>
                <c:pt idx="19259">
                  <c:v>4.1579959999999998</c:v>
                </c:pt>
                <c:pt idx="19260">
                  <c:v>4.1552419999999994</c:v>
                </c:pt>
                <c:pt idx="19261">
                  <c:v>4.1559020000000002</c:v>
                </c:pt>
                <c:pt idx="19262">
                  <c:v>4.1675710000000006</c:v>
                </c:pt>
                <c:pt idx="19263">
                  <c:v>4.1666660000000002</c:v>
                </c:pt>
                <c:pt idx="19264">
                  <c:v>4.1688559999999999</c:v>
                </c:pt>
                <c:pt idx="19265">
                  <c:v>4.1750369999999997</c:v>
                </c:pt>
                <c:pt idx="19266">
                  <c:v>4.1647829999999999</c:v>
                </c:pt>
                <c:pt idx="19267">
                  <c:v>4.1608169999999998</c:v>
                </c:pt>
                <c:pt idx="19268">
                  <c:v>4.1672440000000002</c:v>
                </c:pt>
                <c:pt idx="19269">
                  <c:v>4.1607729999999998</c:v>
                </c:pt>
                <c:pt idx="19270">
                  <c:v>4.1534800000000001</c:v>
                </c:pt>
                <c:pt idx="19271">
                  <c:v>4.1653560000000001</c:v>
                </c:pt>
                <c:pt idx="19272">
                  <c:v>4.1711010000000002</c:v>
                </c:pt>
                <c:pt idx="19273">
                  <c:v>4.1624140000000001</c:v>
                </c:pt>
                <c:pt idx="19274">
                  <c:v>4.1663739999999994</c:v>
                </c:pt>
                <c:pt idx="19275">
                  <c:v>4.1768580000000002</c:v>
                </c:pt>
                <c:pt idx="19276">
                  <c:v>4.1699149999999996</c:v>
                </c:pt>
                <c:pt idx="19277">
                  <c:v>4.162128</c:v>
                </c:pt>
                <c:pt idx="19278">
                  <c:v>4.1674050000000005</c:v>
                </c:pt>
                <c:pt idx="19279">
                  <c:v>4.1649849999999997</c:v>
                </c:pt>
                <c:pt idx="19280">
                  <c:v>4.1582140000000001</c:v>
                </c:pt>
                <c:pt idx="19281">
                  <c:v>4.1671010000000006</c:v>
                </c:pt>
                <c:pt idx="19282">
                  <c:v>4.1715280000000003</c:v>
                </c:pt>
                <c:pt idx="19283">
                  <c:v>4.1698789999999999</c:v>
                </c:pt>
                <c:pt idx="19284">
                  <c:v>4.176736</c:v>
                </c:pt>
                <c:pt idx="19285">
                  <c:v>4.1714850000000006</c:v>
                </c:pt>
                <c:pt idx="19286">
                  <c:v>4.1634600000000006</c:v>
                </c:pt>
                <c:pt idx="19287">
                  <c:v>4.1659670000000002</c:v>
                </c:pt>
                <c:pt idx="19288">
                  <c:v>4.1667649999999998</c:v>
                </c:pt>
                <c:pt idx="19289">
                  <c:v>4.1698330000000006</c:v>
                </c:pt>
                <c:pt idx="19290">
                  <c:v>4.1779709999999994</c:v>
                </c:pt>
                <c:pt idx="19291">
                  <c:v>4.1723189999999999</c:v>
                </c:pt>
                <c:pt idx="19292">
                  <c:v>4.1573630000000001</c:v>
                </c:pt>
                <c:pt idx="19293">
                  <c:v>4.1627450000000001</c:v>
                </c:pt>
                <c:pt idx="19294">
                  <c:v>4.167395</c:v>
                </c:pt>
                <c:pt idx="19295">
                  <c:v>4.158239</c:v>
                </c:pt>
                <c:pt idx="19296">
                  <c:v>4.1687010000000004</c:v>
                </c:pt>
                <c:pt idx="19297">
                  <c:v>4.177886</c:v>
                </c:pt>
                <c:pt idx="19298">
                  <c:v>4.1637059999999995</c:v>
                </c:pt>
                <c:pt idx="19299">
                  <c:v>4.1607190000000003</c:v>
                </c:pt>
                <c:pt idx="19300">
                  <c:v>4.1690909999999999</c:v>
                </c:pt>
                <c:pt idx="19301">
                  <c:v>4.1653760000000002</c:v>
                </c:pt>
                <c:pt idx="19302">
                  <c:v>4.1618740000000001</c:v>
                </c:pt>
                <c:pt idx="19303">
                  <c:v>4.1748750000000001</c:v>
                </c:pt>
                <c:pt idx="19304">
                  <c:v>4.1793429999999994</c:v>
                </c:pt>
                <c:pt idx="19305">
                  <c:v>4.1735930000000003</c:v>
                </c:pt>
                <c:pt idx="19306">
                  <c:v>4.1763340000000007</c:v>
                </c:pt>
                <c:pt idx="19307">
                  <c:v>4.1692739999999997</c:v>
                </c:pt>
                <c:pt idx="19308">
                  <c:v>4.1643340000000002</c:v>
                </c:pt>
                <c:pt idx="19309">
                  <c:v>4.1689740000000004</c:v>
                </c:pt>
                <c:pt idx="19310">
                  <c:v>4.1657840000000004</c:v>
                </c:pt>
                <c:pt idx="19311">
                  <c:v>4.1579220000000001</c:v>
                </c:pt>
                <c:pt idx="19312">
                  <c:v>4.160838</c:v>
                </c:pt>
                <c:pt idx="19313">
                  <c:v>4.1805970000000006</c:v>
                </c:pt>
                <c:pt idx="19314">
                  <c:v>4.1879390000000001</c:v>
                </c:pt>
                <c:pt idx="19315">
                  <c:v>4.1825700000000001</c:v>
                </c:pt>
                <c:pt idx="19316">
                  <c:v>4.1718200000000003</c:v>
                </c:pt>
                <c:pt idx="19317">
                  <c:v>4.1621899999999998</c:v>
                </c:pt>
                <c:pt idx="19318">
                  <c:v>4.1682199999999998</c:v>
                </c:pt>
                <c:pt idx="19319">
                  <c:v>4.170032</c:v>
                </c:pt>
                <c:pt idx="19320">
                  <c:v>4.1678790000000001</c:v>
                </c:pt>
                <c:pt idx="19321">
                  <c:v>4.173413</c:v>
                </c:pt>
                <c:pt idx="19322">
                  <c:v>4.1755279999999999</c:v>
                </c:pt>
                <c:pt idx="19323">
                  <c:v>4.1722389999999994</c:v>
                </c:pt>
                <c:pt idx="19324">
                  <c:v>4.1713459999999998</c:v>
                </c:pt>
                <c:pt idx="19325">
                  <c:v>4.174309</c:v>
                </c:pt>
                <c:pt idx="19326">
                  <c:v>4.1709779999999999</c:v>
                </c:pt>
                <c:pt idx="19327">
                  <c:v>4.1737950000000001</c:v>
                </c:pt>
                <c:pt idx="19328">
                  <c:v>4.1830040000000004</c:v>
                </c:pt>
                <c:pt idx="19329">
                  <c:v>4.1735159999999993</c:v>
                </c:pt>
                <c:pt idx="19330">
                  <c:v>4.1702969999999997</c:v>
                </c:pt>
                <c:pt idx="19331">
                  <c:v>4.1726740000000007</c:v>
                </c:pt>
                <c:pt idx="19332">
                  <c:v>4.1689470000000002</c:v>
                </c:pt>
                <c:pt idx="19333">
                  <c:v>4.178032</c:v>
                </c:pt>
                <c:pt idx="19334">
                  <c:v>4.1846709999999998</c:v>
                </c:pt>
                <c:pt idx="19335">
                  <c:v>4.1756989999999998</c:v>
                </c:pt>
                <c:pt idx="19336">
                  <c:v>4.1724040000000002</c:v>
                </c:pt>
                <c:pt idx="19337">
                  <c:v>4.1794150000000005</c:v>
                </c:pt>
                <c:pt idx="19338">
                  <c:v>4.1705570000000005</c:v>
                </c:pt>
                <c:pt idx="19339">
                  <c:v>4.1667480000000001</c:v>
                </c:pt>
                <c:pt idx="19340">
                  <c:v>4.1825659999999996</c:v>
                </c:pt>
                <c:pt idx="19341">
                  <c:v>4.1782000000000004</c:v>
                </c:pt>
                <c:pt idx="19342">
                  <c:v>4.1688410000000005</c:v>
                </c:pt>
                <c:pt idx="19343">
                  <c:v>4.1781249999999996</c:v>
                </c:pt>
                <c:pt idx="19344">
                  <c:v>4.1775250000000002</c:v>
                </c:pt>
                <c:pt idx="19345">
                  <c:v>4.1738749999999998</c:v>
                </c:pt>
                <c:pt idx="19346">
                  <c:v>4.1864679999999996</c:v>
                </c:pt>
                <c:pt idx="19347">
                  <c:v>4.1878510000000002</c:v>
                </c:pt>
                <c:pt idx="19348">
                  <c:v>4.1712229999999995</c:v>
                </c:pt>
                <c:pt idx="19349">
                  <c:v>4.1801170000000001</c:v>
                </c:pt>
                <c:pt idx="19350">
                  <c:v>4.1846800000000002</c:v>
                </c:pt>
                <c:pt idx="19351">
                  <c:v>4.1647870000000005</c:v>
                </c:pt>
                <c:pt idx="19352">
                  <c:v>4.1774450000000005</c:v>
                </c:pt>
                <c:pt idx="19353">
                  <c:v>4.1895360000000004</c:v>
                </c:pt>
                <c:pt idx="19354">
                  <c:v>4.1718709999999994</c:v>
                </c:pt>
                <c:pt idx="19355">
                  <c:v>4.167783</c:v>
                </c:pt>
                <c:pt idx="19356">
                  <c:v>4.1744400000000006</c:v>
                </c:pt>
                <c:pt idx="19357">
                  <c:v>4.175554</c:v>
                </c:pt>
                <c:pt idx="19358">
                  <c:v>4.1802770000000002</c:v>
                </c:pt>
                <c:pt idx="19359">
                  <c:v>4.1864889999999999</c:v>
                </c:pt>
                <c:pt idx="19360">
                  <c:v>4.1743290000000002</c:v>
                </c:pt>
                <c:pt idx="19361">
                  <c:v>4.1673390000000001</c:v>
                </c:pt>
                <c:pt idx="19362">
                  <c:v>4.1834860000000003</c:v>
                </c:pt>
                <c:pt idx="19363">
                  <c:v>4.1811179999999997</c:v>
                </c:pt>
                <c:pt idx="19364">
                  <c:v>4.1711840000000002</c:v>
                </c:pt>
                <c:pt idx="19365">
                  <c:v>4.1805669999999999</c:v>
                </c:pt>
                <c:pt idx="19366">
                  <c:v>4.188491</c:v>
                </c:pt>
                <c:pt idx="19367">
                  <c:v>4.189222</c:v>
                </c:pt>
                <c:pt idx="19368">
                  <c:v>4.1900119999999994</c:v>
                </c:pt>
                <c:pt idx="19369">
                  <c:v>4.1816719999999998</c:v>
                </c:pt>
                <c:pt idx="19370">
                  <c:v>4.1750500000000006</c:v>
                </c:pt>
                <c:pt idx="19371">
                  <c:v>4.1869010000000006</c:v>
                </c:pt>
                <c:pt idx="19372">
                  <c:v>4.1868210000000001</c:v>
                </c:pt>
                <c:pt idx="19373">
                  <c:v>4.1727970000000001</c:v>
                </c:pt>
                <c:pt idx="19374">
                  <c:v>4.1802519999999994</c:v>
                </c:pt>
                <c:pt idx="19375">
                  <c:v>4.188682</c:v>
                </c:pt>
                <c:pt idx="19376">
                  <c:v>4.18011</c:v>
                </c:pt>
                <c:pt idx="19377">
                  <c:v>4.1782380000000003</c:v>
                </c:pt>
                <c:pt idx="19378">
                  <c:v>4.1850260000000006</c:v>
                </c:pt>
                <c:pt idx="19379">
                  <c:v>4.1812849999999999</c:v>
                </c:pt>
                <c:pt idx="19380">
                  <c:v>4.1792610000000003</c:v>
                </c:pt>
                <c:pt idx="19381">
                  <c:v>4.1892670000000001</c:v>
                </c:pt>
                <c:pt idx="19382">
                  <c:v>4.1815169999999995</c:v>
                </c:pt>
                <c:pt idx="19383">
                  <c:v>4.1781249999999996</c:v>
                </c:pt>
                <c:pt idx="19384">
                  <c:v>4.1911360000000002</c:v>
                </c:pt>
                <c:pt idx="19385">
                  <c:v>4.180606</c:v>
                </c:pt>
                <c:pt idx="19386">
                  <c:v>4.1737079999999995</c:v>
                </c:pt>
                <c:pt idx="19387">
                  <c:v>4.1864309999999998</c:v>
                </c:pt>
                <c:pt idx="19388">
                  <c:v>4.1875300000000006</c:v>
                </c:pt>
                <c:pt idx="19389">
                  <c:v>4.180517</c:v>
                </c:pt>
                <c:pt idx="19390">
                  <c:v>4.1867710000000002</c:v>
                </c:pt>
                <c:pt idx="19391">
                  <c:v>4.1918579999999999</c:v>
                </c:pt>
                <c:pt idx="19392">
                  <c:v>4.1843159999999999</c:v>
                </c:pt>
                <c:pt idx="19393">
                  <c:v>4.1870539999999998</c:v>
                </c:pt>
                <c:pt idx="19394">
                  <c:v>4.1859970000000004</c:v>
                </c:pt>
                <c:pt idx="19395">
                  <c:v>4.171589</c:v>
                </c:pt>
                <c:pt idx="19396">
                  <c:v>4.1782659999999998</c:v>
                </c:pt>
                <c:pt idx="19397">
                  <c:v>4.189546</c:v>
                </c:pt>
                <c:pt idx="19398">
                  <c:v>4.1870609999999999</c:v>
                </c:pt>
                <c:pt idx="19399">
                  <c:v>4.1889110000000001</c:v>
                </c:pt>
                <c:pt idx="19400">
                  <c:v>4.1947749999999999</c:v>
                </c:pt>
                <c:pt idx="19401">
                  <c:v>4.1898400000000002</c:v>
                </c:pt>
                <c:pt idx="19402">
                  <c:v>4.1795260000000001</c:v>
                </c:pt>
                <c:pt idx="19403">
                  <c:v>4.1847500000000002</c:v>
                </c:pt>
                <c:pt idx="19404">
                  <c:v>4.189489</c:v>
                </c:pt>
                <c:pt idx="19405">
                  <c:v>4.1861410000000001</c:v>
                </c:pt>
                <c:pt idx="19406">
                  <c:v>4.1843279999999998</c:v>
                </c:pt>
                <c:pt idx="19407">
                  <c:v>4.1758980000000001</c:v>
                </c:pt>
                <c:pt idx="19408">
                  <c:v>4.1795419999999996</c:v>
                </c:pt>
                <c:pt idx="19409">
                  <c:v>4.1950579999999995</c:v>
                </c:pt>
                <c:pt idx="19410">
                  <c:v>4.1976849999999999</c:v>
                </c:pt>
                <c:pt idx="19411">
                  <c:v>4.1916099999999998</c:v>
                </c:pt>
                <c:pt idx="19412">
                  <c:v>4.1896209999999998</c:v>
                </c:pt>
                <c:pt idx="19413">
                  <c:v>4.1973579999999995</c:v>
                </c:pt>
                <c:pt idx="19414">
                  <c:v>4.196561</c:v>
                </c:pt>
                <c:pt idx="19415">
                  <c:v>4.1888869999999994</c:v>
                </c:pt>
                <c:pt idx="19416">
                  <c:v>4.1874780000000005</c:v>
                </c:pt>
                <c:pt idx="19417">
                  <c:v>4.1812269999999998</c:v>
                </c:pt>
                <c:pt idx="19418">
                  <c:v>4.1783540000000006</c:v>
                </c:pt>
                <c:pt idx="19419">
                  <c:v>4.1822149999999993</c:v>
                </c:pt>
                <c:pt idx="19420">
                  <c:v>4.1900969999999997</c:v>
                </c:pt>
                <c:pt idx="19421">
                  <c:v>4.2000479999999998</c:v>
                </c:pt>
                <c:pt idx="19422">
                  <c:v>4.2007099999999999</c:v>
                </c:pt>
                <c:pt idx="19423">
                  <c:v>4.1912459999999996</c:v>
                </c:pt>
                <c:pt idx="19424">
                  <c:v>4.1863139999999994</c:v>
                </c:pt>
                <c:pt idx="19425">
                  <c:v>4.192177</c:v>
                </c:pt>
                <c:pt idx="19426">
                  <c:v>4.1889409999999998</c:v>
                </c:pt>
                <c:pt idx="19427">
                  <c:v>4.1857150000000001</c:v>
                </c:pt>
                <c:pt idx="19428">
                  <c:v>4.1952239999999996</c:v>
                </c:pt>
                <c:pt idx="19429">
                  <c:v>4.1928640000000001</c:v>
                </c:pt>
                <c:pt idx="19430">
                  <c:v>4.1829559999999999</c:v>
                </c:pt>
                <c:pt idx="19431">
                  <c:v>4.1849430000000005</c:v>
                </c:pt>
                <c:pt idx="19432">
                  <c:v>4.190563</c:v>
                </c:pt>
                <c:pt idx="19433">
                  <c:v>4.1879910000000002</c:v>
                </c:pt>
                <c:pt idx="19434">
                  <c:v>4.1870589999999996</c:v>
                </c:pt>
                <c:pt idx="19435">
                  <c:v>4.1899099999999994</c:v>
                </c:pt>
                <c:pt idx="19436">
                  <c:v>4.1909200000000002</c:v>
                </c:pt>
                <c:pt idx="19437">
                  <c:v>4.1995040000000001</c:v>
                </c:pt>
                <c:pt idx="19438">
                  <c:v>4.2046510000000001</c:v>
                </c:pt>
                <c:pt idx="19439">
                  <c:v>4.1935599999999997</c:v>
                </c:pt>
                <c:pt idx="19440">
                  <c:v>4.1887369999999997</c:v>
                </c:pt>
                <c:pt idx="19441">
                  <c:v>4.1922499999999996</c:v>
                </c:pt>
                <c:pt idx="19442">
                  <c:v>4.195595</c:v>
                </c:pt>
                <c:pt idx="19443">
                  <c:v>4.1951710000000002</c:v>
                </c:pt>
                <c:pt idx="19444">
                  <c:v>4.1896260000000005</c:v>
                </c:pt>
                <c:pt idx="19445">
                  <c:v>4.1823459999999999</c:v>
                </c:pt>
                <c:pt idx="19446">
                  <c:v>4.1818240000000007</c:v>
                </c:pt>
                <c:pt idx="19447">
                  <c:v>4.1993279999999995</c:v>
                </c:pt>
                <c:pt idx="19448">
                  <c:v>4.209651</c:v>
                </c:pt>
                <c:pt idx="19449">
                  <c:v>4.2039840000000002</c:v>
                </c:pt>
                <c:pt idx="19450">
                  <c:v>4.1974369999999999</c:v>
                </c:pt>
                <c:pt idx="19451">
                  <c:v>4.1925550000000005</c:v>
                </c:pt>
                <c:pt idx="19452">
                  <c:v>4.19902</c:v>
                </c:pt>
                <c:pt idx="19453">
                  <c:v>4.206124</c:v>
                </c:pt>
                <c:pt idx="19454">
                  <c:v>4.1950440000000002</c:v>
                </c:pt>
                <c:pt idx="19455">
                  <c:v>4.184202</c:v>
                </c:pt>
                <c:pt idx="19456">
                  <c:v>4.193378</c:v>
                </c:pt>
                <c:pt idx="19457">
                  <c:v>4.2002269999999999</c:v>
                </c:pt>
                <c:pt idx="19458">
                  <c:v>4.1962630000000001</c:v>
                </c:pt>
                <c:pt idx="19459">
                  <c:v>4.2018380000000004</c:v>
                </c:pt>
                <c:pt idx="19460">
                  <c:v>4.1991449999999997</c:v>
                </c:pt>
                <c:pt idx="19461">
                  <c:v>4.185772</c:v>
                </c:pt>
                <c:pt idx="19462">
                  <c:v>4.1914220000000002</c:v>
                </c:pt>
                <c:pt idx="19463">
                  <c:v>4.199478</c:v>
                </c:pt>
                <c:pt idx="19464">
                  <c:v>4.1926260000000006</c:v>
                </c:pt>
                <c:pt idx="19465">
                  <c:v>4.1920120000000001</c:v>
                </c:pt>
                <c:pt idx="19466">
                  <c:v>4.1986410000000003</c:v>
                </c:pt>
                <c:pt idx="19467">
                  <c:v>4.1967819999999998</c:v>
                </c:pt>
                <c:pt idx="19468">
                  <c:v>4.1988989999999999</c:v>
                </c:pt>
                <c:pt idx="19469">
                  <c:v>4.2065450000000002</c:v>
                </c:pt>
                <c:pt idx="19470">
                  <c:v>4.194833</c:v>
                </c:pt>
                <c:pt idx="19471">
                  <c:v>4.1868340000000002</c:v>
                </c:pt>
                <c:pt idx="19472">
                  <c:v>4.2004739999999998</c:v>
                </c:pt>
                <c:pt idx="19473">
                  <c:v>4.1999610000000001</c:v>
                </c:pt>
                <c:pt idx="19474">
                  <c:v>4.1935590000000005</c:v>
                </c:pt>
                <c:pt idx="19475">
                  <c:v>4.1966760000000001</c:v>
                </c:pt>
                <c:pt idx="19476">
                  <c:v>4.1981900000000003</c:v>
                </c:pt>
                <c:pt idx="19477">
                  <c:v>4.2027599999999996</c:v>
                </c:pt>
                <c:pt idx="19478">
                  <c:v>4.2083709999999996</c:v>
                </c:pt>
                <c:pt idx="19479">
                  <c:v>4.1998150000000001</c:v>
                </c:pt>
                <c:pt idx="19480">
                  <c:v>4.1882999999999999</c:v>
                </c:pt>
                <c:pt idx="19481">
                  <c:v>4.1955550000000006</c:v>
                </c:pt>
                <c:pt idx="19482">
                  <c:v>4.1986759999999999</c:v>
                </c:pt>
                <c:pt idx="19483">
                  <c:v>4.1958929999999999</c:v>
                </c:pt>
                <c:pt idx="19484">
                  <c:v>4.2063930000000003</c:v>
                </c:pt>
                <c:pt idx="19485">
                  <c:v>4.211557</c:v>
                </c:pt>
                <c:pt idx="19486">
                  <c:v>4.205076</c:v>
                </c:pt>
                <c:pt idx="19487">
                  <c:v>4.1989570000000001</c:v>
                </c:pt>
                <c:pt idx="19488">
                  <c:v>4.1960540000000002</c:v>
                </c:pt>
                <c:pt idx="19489">
                  <c:v>4.1987779999999999</c:v>
                </c:pt>
                <c:pt idx="19490">
                  <c:v>4.2007050000000001</c:v>
                </c:pt>
                <c:pt idx="19491">
                  <c:v>4.2011940000000001</c:v>
                </c:pt>
                <c:pt idx="19492">
                  <c:v>4.1941170000000003</c:v>
                </c:pt>
                <c:pt idx="19493">
                  <c:v>4.191732</c:v>
                </c:pt>
                <c:pt idx="19494">
                  <c:v>4.2067329999999998</c:v>
                </c:pt>
                <c:pt idx="19495">
                  <c:v>4.209854</c:v>
                </c:pt>
                <c:pt idx="19496">
                  <c:v>4.2039840000000002</c:v>
                </c:pt>
                <c:pt idx="19497">
                  <c:v>4.2050109999999998</c:v>
                </c:pt>
                <c:pt idx="19498">
                  <c:v>4.2056040000000001</c:v>
                </c:pt>
                <c:pt idx="19499">
                  <c:v>4.2051440000000007</c:v>
                </c:pt>
                <c:pt idx="19500">
                  <c:v>4.2054600000000004</c:v>
                </c:pt>
                <c:pt idx="19501">
                  <c:v>4.2030449999999995</c:v>
                </c:pt>
                <c:pt idx="19502">
                  <c:v>4.1969120000000002</c:v>
                </c:pt>
                <c:pt idx="19503">
                  <c:v>4.2053500000000001</c:v>
                </c:pt>
                <c:pt idx="19504">
                  <c:v>4.2162030000000001</c:v>
                </c:pt>
                <c:pt idx="19505">
                  <c:v>4.2048350000000001</c:v>
                </c:pt>
                <c:pt idx="19506">
                  <c:v>4.1972310000000004</c:v>
                </c:pt>
                <c:pt idx="19507">
                  <c:v>4.2032829999999999</c:v>
                </c:pt>
                <c:pt idx="19508">
                  <c:v>4.2040480000000002</c:v>
                </c:pt>
                <c:pt idx="19509">
                  <c:v>4.2</c:v>
                </c:pt>
                <c:pt idx="19510">
                  <c:v>4.2057909999999996</c:v>
                </c:pt>
                <c:pt idx="19511">
                  <c:v>4.2060599999999999</c:v>
                </c:pt>
                <c:pt idx="19512">
                  <c:v>4.1985340000000004</c:v>
                </c:pt>
                <c:pt idx="19513">
                  <c:v>4.2078570000000006</c:v>
                </c:pt>
                <c:pt idx="19514">
                  <c:v>4.2071120000000004</c:v>
                </c:pt>
                <c:pt idx="19515">
                  <c:v>4.192895</c:v>
                </c:pt>
                <c:pt idx="19516">
                  <c:v>4.2019359999999999</c:v>
                </c:pt>
                <c:pt idx="19517">
                  <c:v>4.2079719999999998</c:v>
                </c:pt>
                <c:pt idx="19518">
                  <c:v>4.1967049999999997</c:v>
                </c:pt>
                <c:pt idx="19519">
                  <c:v>4.2034769999999995</c:v>
                </c:pt>
                <c:pt idx="19520">
                  <c:v>4.2184410000000003</c:v>
                </c:pt>
                <c:pt idx="19521">
                  <c:v>4.2084679999999999</c:v>
                </c:pt>
                <c:pt idx="19522">
                  <c:v>4.2012960000000001</c:v>
                </c:pt>
                <c:pt idx="19523">
                  <c:v>4.2103909999999996</c:v>
                </c:pt>
                <c:pt idx="19524">
                  <c:v>4.2051119999999997</c:v>
                </c:pt>
                <c:pt idx="19525">
                  <c:v>4.2053880000000001</c:v>
                </c:pt>
                <c:pt idx="19526">
                  <c:v>4.2095500000000001</c:v>
                </c:pt>
                <c:pt idx="19527">
                  <c:v>4.2022779999999997</c:v>
                </c:pt>
                <c:pt idx="19528">
                  <c:v>4.2042380000000001</c:v>
                </c:pt>
                <c:pt idx="19529">
                  <c:v>4.2118540000000007</c:v>
                </c:pt>
                <c:pt idx="19530">
                  <c:v>4.2078389999999999</c:v>
                </c:pt>
                <c:pt idx="19531">
                  <c:v>4.1985720000000004</c:v>
                </c:pt>
                <c:pt idx="19532">
                  <c:v>4.2072479999999999</c:v>
                </c:pt>
                <c:pt idx="19533">
                  <c:v>4.2196509999999998</c:v>
                </c:pt>
                <c:pt idx="19534">
                  <c:v>4.2107070000000002</c:v>
                </c:pt>
                <c:pt idx="19535">
                  <c:v>4.2104350000000004</c:v>
                </c:pt>
                <c:pt idx="19536">
                  <c:v>4.2153450000000001</c:v>
                </c:pt>
                <c:pt idx="19537">
                  <c:v>4.2091820000000002</c:v>
                </c:pt>
                <c:pt idx="19538">
                  <c:v>4.2077179999999998</c:v>
                </c:pt>
                <c:pt idx="19539">
                  <c:v>4.2104180000000007</c:v>
                </c:pt>
                <c:pt idx="19540">
                  <c:v>4.2126099999999997</c:v>
                </c:pt>
                <c:pt idx="19541">
                  <c:v>4.2081029999999995</c:v>
                </c:pt>
                <c:pt idx="19542">
                  <c:v>4.202788</c:v>
                </c:pt>
                <c:pt idx="19543">
                  <c:v>4.202591</c:v>
                </c:pt>
                <c:pt idx="19544">
                  <c:v>4.2075820000000004</c:v>
                </c:pt>
                <c:pt idx="19545">
                  <c:v>4.2112250000000007</c:v>
                </c:pt>
                <c:pt idx="19546">
                  <c:v>4.206823</c:v>
                </c:pt>
                <c:pt idx="19547">
                  <c:v>4.212167</c:v>
                </c:pt>
                <c:pt idx="19548">
                  <c:v>4.2167599999999998</c:v>
                </c:pt>
                <c:pt idx="19549">
                  <c:v>4.2001650000000001</c:v>
                </c:pt>
                <c:pt idx="19550">
                  <c:v>4.2021829999999998</c:v>
                </c:pt>
                <c:pt idx="19551">
                  <c:v>4.2145130000000002</c:v>
                </c:pt>
                <c:pt idx="19552">
                  <c:v>4.2081900000000001</c:v>
                </c:pt>
                <c:pt idx="19553">
                  <c:v>4.2110909999999997</c:v>
                </c:pt>
                <c:pt idx="19554">
                  <c:v>4.2234980000000002</c:v>
                </c:pt>
                <c:pt idx="19555">
                  <c:v>4.2201810000000002</c:v>
                </c:pt>
                <c:pt idx="19556">
                  <c:v>4.2165540000000004</c:v>
                </c:pt>
                <c:pt idx="19557">
                  <c:v>4.2244849999999996</c:v>
                </c:pt>
                <c:pt idx="19558">
                  <c:v>4.2155649999999998</c:v>
                </c:pt>
                <c:pt idx="19559">
                  <c:v>4.2069010000000002</c:v>
                </c:pt>
                <c:pt idx="19560">
                  <c:v>4.2187160000000006</c:v>
                </c:pt>
                <c:pt idx="19561">
                  <c:v>4.2121250000000003</c:v>
                </c:pt>
                <c:pt idx="19562">
                  <c:v>4.2048950000000005</c:v>
                </c:pt>
                <c:pt idx="19563">
                  <c:v>4.2193190000000005</c:v>
                </c:pt>
                <c:pt idx="19564">
                  <c:v>4.2198209999999996</c:v>
                </c:pt>
                <c:pt idx="19565">
                  <c:v>4.2127420000000004</c:v>
                </c:pt>
                <c:pt idx="19566">
                  <c:v>4.2165689999999998</c:v>
                </c:pt>
                <c:pt idx="19567">
                  <c:v>4.2154249999999998</c:v>
                </c:pt>
                <c:pt idx="19568">
                  <c:v>4.2069670000000006</c:v>
                </c:pt>
                <c:pt idx="19569">
                  <c:v>4.211595</c:v>
                </c:pt>
                <c:pt idx="19570">
                  <c:v>4.2180249999999999</c:v>
                </c:pt>
                <c:pt idx="19571">
                  <c:v>4.2107109999999999</c:v>
                </c:pt>
                <c:pt idx="19572">
                  <c:v>4.208412</c:v>
                </c:pt>
                <c:pt idx="19573">
                  <c:v>4.2104219999999994</c:v>
                </c:pt>
                <c:pt idx="19574">
                  <c:v>4.2066439999999998</c:v>
                </c:pt>
                <c:pt idx="19575">
                  <c:v>4.2077410000000004</c:v>
                </c:pt>
                <c:pt idx="19576">
                  <c:v>4.2177860000000003</c:v>
                </c:pt>
                <c:pt idx="19577">
                  <c:v>4.222569</c:v>
                </c:pt>
                <c:pt idx="19578">
                  <c:v>4.2223690000000005</c:v>
                </c:pt>
                <c:pt idx="19579">
                  <c:v>4.2198820000000001</c:v>
                </c:pt>
                <c:pt idx="19580">
                  <c:v>4.2102409999999999</c:v>
                </c:pt>
                <c:pt idx="19581">
                  <c:v>4.2102839999999997</c:v>
                </c:pt>
                <c:pt idx="19582">
                  <c:v>4.2183340000000005</c:v>
                </c:pt>
                <c:pt idx="19583">
                  <c:v>4.2153559999999999</c:v>
                </c:pt>
                <c:pt idx="19584">
                  <c:v>4.2164339999999996</c:v>
                </c:pt>
                <c:pt idx="19585">
                  <c:v>4.2217199999999995</c:v>
                </c:pt>
                <c:pt idx="19586">
                  <c:v>4.2154910000000001</c:v>
                </c:pt>
                <c:pt idx="19587">
                  <c:v>4.2100799999999996</c:v>
                </c:pt>
                <c:pt idx="19588">
                  <c:v>4.2161030000000004</c:v>
                </c:pt>
                <c:pt idx="19589">
                  <c:v>4.2181169999999995</c:v>
                </c:pt>
                <c:pt idx="19590">
                  <c:v>4.2110640000000004</c:v>
                </c:pt>
                <c:pt idx="19591">
                  <c:v>4.2240419999999999</c:v>
                </c:pt>
                <c:pt idx="19592">
                  <c:v>4.2316310000000001</c:v>
                </c:pt>
                <c:pt idx="19593">
                  <c:v>4.2187299999999999</c:v>
                </c:pt>
                <c:pt idx="19594">
                  <c:v>4.2216629999999995</c:v>
                </c:pt>
                <c:pt idx="19595">
                  <c:v>4.2232509999999994</c:v>
                </c:pt>
                <c:pt idx="19596">
                  <c:v>4.2148830000000004</c:v>
                </c:pt>
                <c:pt idx="19597">
                  <c:v>4.2204350000000002</c:v>
                </c:pt>
                <c:pt idx="19598">
                  <c:v>4.2259370000000001</c:v>
                </c:pt>
                <c:pt idx="19599">
                  <c:v>4.210089</c:v>
                </c:pt>
                <c:pt idx="19600">
                  <c:v>4.2036999999999995</c:v>
                </c:pt>
                <c:pt idx="19601">
                  <c:v>4.2166499999999996</c:v>
                </c:pt>
                <c:pt idx="19602">
                  <c:v>4.2171640000000004</c:v>
                </c:pt>
                <c:pt idx="19603">
                  <c:v>4.2194609999999999</c:v>
                </c:pt>
                <c:pt idx="19604">
                  <c:v>4.2305089999999996</c:v>
                </c:pt>
                <c:pt idx="19605">
                  <c:v>4.2274910000000006</c:v>
                </c:pt>
                <c:pt idx="19606">
                  <c:v>4.2225809999999999</c:v>
                </c:pt>
                <c:pt idx="19607">
                  <c:v>4.2251110000000001</c:v>
                </c:pt>
                <c:pt idx="19608">
                  <c:v>4.2224509999999995</c:v>
                </c:pt>
                <c:pt idx="19609">
                  <c:v>4.2188509999999999</c:v>
                </c:pt>
                <c:pt idx="19610">
                  <c:v>4.22126</c:v>
                </c:pt>
                <c:pt idx="19611">
                  <c:v>4.22018</c:v>
                </c:pt>
                <c:pt idx="19612">
                  <c:v>4.2151370000000004</c:v>
                </c:pt>
                <c:pt idx="19613">
                  <c:v>4.2240099999999998</c:v>
                </c:pt>
                <c:pt idx="19614">
                  <c:v>4.2272350000000003</c:v>
                </c:pt>
                <c:pt idx="19615">
                  <c:v>4.2169829999999999</c:v>
                </c:pt>
                <c:pt idx="19616">
                  <c:v>4.2215889999999998</c:v>
                </c:pt>
                <c:pt idx="19617">
                  <c:v>4.2286109999999999</c:v>
                </c:pt>
                <c:pt idx="19618">
                  <c:v>4.2260659999999994</c:v>
                </c:pt>
                <c:pt idx="19619">
                  <c:v>4.2237589999999994</c:v>
                </c:pt>
                <c:pt idx="19620">
                  <c:v>4.2293319999999994</c:v>
                </c:pt>
                <c:pt idx="19621">
                  <c:v>4.22567</c:v>
                </c:pt>
                <c:pt idx="19622">
                  <c:v>4.2171539999999998</c:v>
                </c:pt>
                <c:pt idx="19623">
                  <c:v>4.2250350000000001</c:v>
                </c:pt>
                <c:pt idx="19624">
                  <c:v>4.2226350000000004</c:v>
                </c:pt>
                <c:pt idx="19625">
                  <c:v>4.2147310000000004</c:v>
                </c:pt>
                <c:pt idx="19626">
                  <c:v>4.2168239999999999</c:v>
                </c:pt>
                <c:pt idx="19627">
                  <c:v>4.2154579999999999</c:v>
                </c:pt>
                <c:pt idx="19628">
                  <c:v>4.2230930000000004</c:v>
                </c:pt>
                <c:pt idx="19629">
                  <c:v>4.2301090000000006</c:v>
                </c:pt>
                <c:pt idx="19630">
                  <c:v>4.2219600000000002</c:v>
                </c:pt>
                <c:pt idx="19631">
                  <c:v>4.2162620000000004</c:v>
                </c:pt>
                <c:pt idx="19632">
                  <c:v>4.2246100000000002</c:v>
                </c:pt>
                <c:pt idx="19633">
                  <c:v>4.2297120000000001</c:v>
                </c:pt>
                <c:pt idx="19634">
                  <c:v>4.2247430000000001</c:v>
                </c:pt>
                <c:pt idx="19635">
                  <c:v>4.231141</c:v>
                </c:pt>
                <c:pt idx="19636">
                  <c:v>4.2319800000000001</c:v>
                </c:pt>
                <c:pt idx="19637">
                  <c:v>4.2207520000000001</c:v>
                </c:pt>
                <c:pt idx="19638">
                  <c:v>4.2218169999999997</c:v>
                </c:pt>
                <c:pt idx="19639">
                  <c:v>4.2263979999999997</c:v>
                </c:pt>
                <c:pt idx="19640">
                  <c:v>4.2259659999999997</c:v>
                </c:pt>
                <c:pt idx="19641">
                  <c:v>4.227868</c:v>
                </c:pt>
                <c:pt idx="19642">
                  <c:v>4.2331020000000006</c:v>
                </c:pt>
                <c:pt idx="19643">
                  <c:v>4.2325889999999999</c:v>
                </c:pt>
                <c:pt idx="19644">
                  <c:v>4.2315209999999999</c:v>
                </c:pt>
                <c:pt idx="19645">
                  <c:v>4.2342930000000001</c:v>
                </c:pt>
                <c:pt idx="19646">
                  <c:v>4.222963</c:v>
                </c:pt>
                <c:pt idx="19647">
                  <c:v>4.2209660000000007</c:v>
                </c:pt>
                <c:pt idx="19648">
                  <c:v>4.2362830000000002</c:v>
                </c:pt>
                <c:pt idx="19649">
                  <c:v>4.2316459999999996</c:v>
                </c:pt>
                <c:pt idx="19650">
                  <c:v>4.2201939999999993</c:v>
                </c:pt>
                <c:pt idx="19651">
                  <c:v>4.2229489999999998</c:v>
                </c:pt>
                <c:pt idx="19652">
                  <c:v>4.2241330000000001</c:v>
                </c:pt>
                <c:pt idx="19653">
                  <c:v>4.221209</c:v>
                </c:pt>
                <c:pt idx="19654">
                  <c:v>4.2281069999999996</c:v>
                </c:pt>
                <c:pt idx="19655">
                  <c:v>4.2302529999999994</c:v>
                </c:pt>
                <c:pt idx="19656">
                  <c:v>4.2193520000000007</c:v>
                </c:pt>
                <c:pt idx="19657">
                  <c:v>4.2218470000000003</c:v>
                </c:pt>
                <c:pt idx="19658">
                  <c:v>4.2285439999999994</c:v>
                </c:pt>
                <c:pt idx="19659">
                  <c:v>4.2266320000000004</c:v>
                </c:pt>
                <c:pt idx="19660">
                  <c:v>4.2303980000000001</c:v>
                </c:pt>
                <c:pt idx="19661">
                  <c:v>4.2408160000000006</c:v>
                </c:pt>
                <c:pt idx="19662">
                  <c:v>4.2419380000000002</c:v>
                </c:pt>
                <c:pt idx="19663">
                  <c:v>4.2336229999999997</c:v>
                </c:pt>
                <c:pt idx="19664">
                  <c:v>4.2321150000000003</c:v>
                </c:pt>
                <c:pt idx="19665">
                  <c:v>4.2282169999999999</c:v>
                </c:pt>
                <c:pt idx="19666">
                  <c:v>4.226559</c:v>
                </c:pt>
                <c:pt idx="19667">
                  <c:v>4.2327560000000002</c:v>
                </c:pt>
                <c:pt idx="19668">
                  <c:v>4.2294010000000002</c:v>
                </c:pt>
                <c:pt idx="19669">
                  <c:v>4.2270079999999997</c:v>
                </c:pt>
                <c:pt idx="19670">
                  <c:v>4.23177</c:v>
                </c:pt>
                <c:pt idx="19671">
                  <c:v>4.226712</c:v>
                </c:pt>
                <c:pt idx="19672">
                  <c:v>4.225333</c:v>
                </c:pt>
                <c:pt idx="19673">
                  <c:v>4.2324549999999999</c:v>
                </c:pt>
                <c:pt idx="19674">
                  <c:v>4.2378749999999998</c:v>
                </c:pt>
                <c:pt idx="19675">
                  <c:v>4.230728</c:v>
                </c:pt>
                <c:pt idx="19676">
                  <c:v>4.2215480000000003</c:v>
                </c:pt>
                <c:pt idx="19677">
                  <c:v>4.2263890000000002</c:v>
                </c:pt>
                <c:pt idx="19678">
                  <c:v>4.2318980000000002</c:v>
                </c:pt>
                <c:pt idx="19679">
                  <c:v>4.2338719999999999</c:v>
                </c:pt>
                <c:pt idx="19680">
                  <c:v>4.2310999999999996</c:v>
                </c:pt>
                <c:pt idx="19681">
                  <c:v>4.2259530000000005</c:v>
                </c:pt>
                <c:pt idx="19682">
                  <c:v>4.2365149999999998</c:v>
                </c:pt>
                <c:pt idx="19683">
                  <c:v>4.2468959999999996</c:v>
                </c:pt>
                <c:pt idx="19684">
                  <c:v>4.2405299999999997</c:v>
                </c:pt>
                <c:pt idx="19685">
                  <c:v>4.2382419999999996</c:v>
                </c:pt>
                <c:pt idx="19686">
                  <c:v>4.237215</c:v>
                </c:pt>
                <c:pt idx="19687">
                  <c:v>4.226947</c:v>
                </c:pt>
                <c:pt idx="19688">
                  <c:v>4.2289110000000001</c:v>
                </c:pt>
                <c:pt idx="19689">
                  <c:v>4.2364999999999995</c:v>
                </c:pt>
                <c:pt idx="19690">
                  <c:v>4.2262599999999999</c:v>
                </c:pt>
                <c:pt idx="19691">
                  <c:v>4.225371</c:v>
                </c:pt>
                <c:pt idx="19692">
                  <c:v>4.2366270000000004</c:v>
                </c:pt>
                <c:pt idx="19693">
                  <c:v>4.2357420000000001</c:v>
                </c:pt>
                <c:pt idx="19694">
                  <c:v>4.2397650000000002</c:v>
                </c:pt>
                <c:pt idx="19695">
                  <c:v>4.248221</c:v>
                </c:pt>
                <c:pt idx="19696">
                  <c:v>4.237692</c:v>
                </c:pt>
                <c:pt idx="19697">
                  <c:v>4.2306150000000002</c:v>
                </c:pt>
                <c:pt idx="19698">
                  <c:v>4.2429670000000002</c:v>
                </c:pt>
                <c:pt idx="19699">
                  <c:v>4.2393409999999996</c:v>
                </c:pt>
                <c:pt idx="19700">
                  <c:v>4.223071</c:v>
                </c:pt>
                <c:pt idx="19701">
                  <c:v>4.2286590000000004</c:v>
                </c:pt>
                <c:pt idx="19702">
                  <c:v>4.2375489999999996</c:v>
                </c:pt>
                <c:pt idx="19703">
                  <c:v>4.2355939999999999</c:v>
                </c:pt>
                <c:pt idx="19704">
                  <c:v>4.2454200000000002</c:v>
                </c:pt>
                <c:pt idx="19705">
                  <c:v>4.250648</c:v>
                </c:pt>
                <c:pt idx="19706">
                  <c:v>4.2397260000000001</c:v>
                </c:pt>
                <c:pt idx="19707">
                  <c:v>4.2400120000000001</c:v>
                </c:pt>
                <c:pt idx="19708">
                  <c:v>4.2436290000000003</c:v>
                </c:pt>
                <c:pt idx="19709">
                  <c:v>4.229349</c:v>
                </c:pt>
                <c:pt idx="19710">
                  <c:v>4.2313770000000002</c:v>
                </c:pt>
                <c:pt idx="19711">
                  <c:v>4.2457419999999999</c:v>
                </c:pt>
                <c:pt idx="19712">
                  <c:v>4.2281399999999998</c:v>
                </c:pt>
                <c:pt idx="19713">
                  <c:v>4.2239950000000004</c:v>
                </c:pt>
                <c:pt idx="19714">
                  <c:v>4.2429790000000001</c:v>
                </c:pt>
                <c:pt idx="19715">
                  <c:v>4.2394910000000001</c:v>
                </c:pt>
                <c:pt idx="19716">
                  <c:v>4.2434019999999997</c:v>
                </c:pt>
                <c:pt idx="19717">
                  <c:v>4.2526779999999995</c:v>
                </c:pt>
                <c:pt idx="19718">
                  <c:v>4.2403430000000002</c:v>
                </c:pt>
                <c:pt idx="19719">
                  <c:v>4.2379199999999999</c:v>
                </c:pt>
                <c:pt idx="19720">
                  <c:v>4.249441</c:v>
                </c:pt>
                <c:pt idx="19721">
                  <c:v>4.2427359999999998</c:v>
                </c:pt>
                <c:pt idx="19722">
                  <c:v>4.2305510000000002</c:v>
                </c:pt>
                <c:pt idx="19723">
                  <c:v>4.2381720000000005</c:v>
                </c:pt>
                <c:pt idx="19724">
                  <c:v>4.2382159999999995</c:v>
                </c:pt>
                <c:pt idx="19725">
                  <c:v>4.2318150000000001</c:v>
                </c:pt>
                <c:pt idx="19726">
                  <c:v>4.2461009999999995</c:v>
                </c:pt>
                <c:pt idx="19727">
                  <c:v>4.248265</c:v>
                </c:pt>
                <c:pt idx="19728">
                  <c:v>4.2339009999999995</c:v>
                </c:pt>
                <c:pt idx="19729">
                  <c:v>4.2445959999999996</c:v>
                </c:pt>
                <c:pt idx="19730">
                  <c:v>4.2553649999999994</c:v>
                </c:pt>
                <c:pt idx="19731">
                  <c:v>4.235913</c:v>
                </c:pt>
                <c:pt idx="19732">
                  <c:v>4.2305410000000006</c:v>
                </c:pt>
                <c:pt idx="19733">
                  <c:v>4.2454580000000002</c:v>
                </c:pt>
                <c:pt idx="19734">
                  <c:v>4.2392669999999999</c:v>
                </c:pt>
                <c:pt idx="19735">
                  <c:v>4.2305860000000006</c:v>
                </c:pt>
                <c:pt idx="19736">
                  <c:v>4.2356490000000004</c:v>
                </c:pt>
                <c:pt idx="19737">
                  <c:v>4.2353620000000003</c:v>
                </c:pt>
                <c:pt idx="19738">
                  <c:v>4.2365569999999995</c:v>
                </c:pt>
                <c:pt idx="19739">
                  <c:v>4.2433480000000001</c:v>
                </c:pt>
                <c:pt idx="19740">
                  <c:v>4.2476219999999998</c:v>
                </c:pt>
                <c:pt idx="19741">
                  <c:v>4.2395180000000003</c:v>
                </c:pt>
                <c:pt idx="19742">
                  <c:v>4.2338589999999998</c:v>
                </c:pt>
                <c:pt idx="19743">
                  <c:v>4.2402689999999996</c:v>
                </c:pt>
                <c:pt idx="19744">
                  <c:v>4.2432949999999998</c:v>
                </c:pt>
                <c:pt idx="19745">
                  <c:v>4.2474319999999999</c:v>
                </c:pt>
                <c:pt idx="19746">
                  <c:v>4.2543760000000006</c:v>
                </c:pt>
                <c:pt idx="19747">
                  <c:v>4.2529640000000004</c:v>
                </c:pt>
                <c:pt idx="19748">
                  <c:v>4.242629</c:v>
                </c:pt>
                <c:pt idx="19749">
                  <c:v>4.240119</c:v>
                </c:pt>
                <c:pt idx="19750">
                  <c:v>4.2476640000000003</c:v>
                </c:pt>
                <c:pt idx="19751">
                  <c:v>4.2449019999999997</c:v>
                </c:pt>
                <c:pt idx="19752">
                  <c:v>4.2428319999999999</c:v>
                </c:pt>
                <c:pt idx="19753">
                  <c:v>4.2522599999999997</c:v>
                </c:pt>
                <c:pt idx="19754">
                  <c:v>4.253234</c:v>
                </c:pt>
                <c:pt idx="19755">
                  <c:v>4.2458299999999998</c:v>
                </c:pt>
                <c:pt idx="19756">
                  <c:v>4.2381159999999998</c:v>
                </c:pt>
                <c:pt idx="19757">
                  <c:v>4.2404419999999998</c:v>
                </c:pt>
                <c:pt idx="19758">
                  <c:v>4.2427770000000002</c:v>
                </c:pt>
                <c:pt idx="19759">
                  <c:v>4.238124</c:v>
                </c:pt>
                <c:pt idx="19760">
                  <c:v>4.246105</c:v>
                </c:pt>
                <c:pt idx="19761">
                  <c:v>4.2527089999999994</c:v>
                </c:pt>
                <c:pt idx="19762">
                  <c:v>4.2457700000000003</c:v>
                </c:pt>
                <c:pt idx="19763">
                  <c:v>4.2455769999999999</c:v>
                </c:pt>
                <c:pt idx="19764">
                  <c:v>4.2554099999999995</c:v>
                </c:pt>
                <c:pt idx="19765">
                  <c:v>4.2587720000000004</c:v>
                </c:pt>
                <c:pt idx="19766">
                  <c:v>4.249987</c:v>
                </c:pt>
                <c:pt idx="19767">
                  <c:v>4.2513050000000003</c:v>
                </c:pt>
                <c:pt idx="19768">
                  <c:v>4.2501829999999998</c:v>
                </c:pt>
                <c:pt idx="19769">
                  <c:v>4.243455</c:v>
                </c:pt>
                <c:pt idx="19770">
                  <c:v>4.244084</c:v>
                </c:pt>
                <c:pt idx="19771">
                  <c:v>4.2425600000000001</c:v>
                </c:pt>
                <c:pt idx="19772">
                  <c:v>4.2420330000000002</c:v>
                </c:pt>
                <c:pt idx="19773">
                  <c:v>4.2462210000000002</c:v>
                </c:pt>
                <c:pt idx="19774">
                  <c:v>4.2504150000000003</c:v>
                </c:pt>
                <c:pt idx="19775">
                  <c:v>4.2443689999999998</c:v>
                </c:pt>
                <c:pt idx="19776">
                  <c:v>4.2419039999999999</c:v>
                </c:pt>
                <c:pt idx="19777">
                  <c:v>4.249371</c:v>
                </c:pt>
                <c:pt idx="19778">
                  <c:v>4.2456560000000003</c:v>
                </c:pt>
                <c:pt idx="19779">
                  <c:v>4.2505109999999995</c:v>
                </c:pt>
                <c:pt idx="19780">
                  <c:v>4.2582369999999994</c:v>
                </c:pt>
                <c:pt idx="19781">
                  <c:v>4.2481330000000002</c:v>
                </c:pt>
                <c:pt idx="19782">
                  <c:v>4.2423199999999994</c:v>
                </c:pt>
                <c:pt idx="19783">
                  <c:v>4.2501540000000002</c:v>
                </c:pt>
                <c:pt idx="19784">
                  <c:v>4.2474039999999995</c:v>
                </c:pt>
                <c:pt idx="19785">
                  <c:v>4.2372909999999999</c:v>
                </c:pt>
                <c:pt idx="19786">
                  <c:v>4.2556440000000002</c:v>
                </c:pt>
                <c:pt idx="19787">
                  <c:v>4.2717070000000001</c:v>
                </c:pt>
                <c:pt idx="19788">
                  <c:v>4.2560859999999998</c:v>
                </c:pt>
                <c:pt idx="19789">
                  <c:v>4.2544459999999997</c:v>
                </c:pt>
                <c:pt idx="19790">
                  <c:v>4.2550210000000002</c:v>
                </c:pt>
                <c:pt idx="19791">
                  <c:v>4.2398249999999997</c:v>
                </c:pt>
                <c:pt idx="19792">
                  <c:v>4.2465220000000006</c:v>
                </c:pt>
                <c:pt idx="19793">
                  <c:v>4.2587329999999994</c:v>
                </c:pt>
                <c:pt idx="19794">
                  <c:v>4.2532110000000003</c:v>
                </c:pt>
                <c:pt idx="19795">
                  <c:v>4.246111</c:v>
                </c:pt>
                <c:pt idx="19796">
                  <c:v>4.2501300000000004</c:v>
                </c:pt>
                <c:pt idx="19797">
                  <c:v>4.2496179999999999</c:v>
                </c:pt>
                <c:pt idx="19798">
                  <c:v>4.2458070000000001</c:v>
                </c:pt>
                <c:pt idx="19799">
                  <c:v>4.2572200000000002</c:v>
                </c:pt>
                <c:pt idx="19800">
                  <c:v>4.2602770000000003</c:v>
                </c:pt>
                <c:pt idx="19801">
                  <c:v>4.2511060000000001</c:v>
                </c:pt>
                <c:pt idx="19802">
                  <c:v>4.2528969999999999</c:v>
                </c:pt>
                <c:pt idx="19803">
                  <c:v>4.2559380000000004</c:v>
                </c:pt>
                <c:pt idx="19804">
                  <c:v>4.2517449999999997</c:v>
                </c:pt>
                <c:pt idx="19805">
                  <c:v>4.2536059999999996</c:v>
                </c:pt>
                <c:pt idx="19806">
                  <c:v>4.2616849999999999</c:v>
                </c:pt>
                <c:pt idx="19807">
                  <c:v>4.2523219999999995</c:v>
                </c:pt>
                <c:pt idx="19808">
                  <c:v>4.2418250000000004</c:v>
                </c:pt>
                <c:pt idx="19809">
                  <c:v>4.2517499999999995</c:v>
                </c:pt>
                <c:pt idx="19810">
                  <c:v>4.2546549999999996</c:v>
                </c:pt>
                <c:pt idx="19811">
                  <c:v>4.2517429999999994</c:v>
                </c:pt>
                <c:pt idx="19812">
                  <c:v>4.2532449999999997</c:v>
                </c:pt>
                <c:pt idx="19813">
                  <c:v>4.2542049999999998</c:v>
                </c:pt>
                <c:pt idx="19814">
                  <c:v>4.2619310000000006</c:v>
                </c:pt>
                <c:pt idx="19815">
                  <c:v>4.2648799999999998</c:v>
                </c:pt>
                <c:pt idx="19816">
                  <c:v>4.253431</c:v>
                </c:pt>
                <c:pt idx="19817">
                  <c:v>4.251582</c:v>
                </c:pt>
                <c:pt idx="19818">
                  <c:v>4.2633580000000002</c:v>
                </c:pt>
                <c:pt idx="19819">
                  <c:v>4.2532829999999997</c:v>
                </c:pt>
                <c:pt idx="19820">
                  <c:v>4.2417400000000001</c:v>
                </c:pt>
                <c:pt idx="19821">
                  <c:v>4.2544509999999995</c:v>
                </c:pt>
                <c:pt idx="19822">
                  <c:v>4.252853</c:v>
                </c:pt>
                <c:pt idx="19823">
                  <c:v>4.243932</c:v>
                </c:pt>
                <c:pt idx="19824">
                  <c:v>4.253952</c:v>
                </c:pt>
                <c:pt idx="19825">
                  <c:v>4.2613719999999997</c:v>
                </c:pt>
                <c:pt idx="19826">
                  <c:v>4.259887</c:v>
                </c:pt>
                <c:pt idx="19827">
                  <c:v>4.2661230000000003</c:v>
                </c:pt>
                <c:pt idx="19828">
                  <c:v>4.2746219999999999</c:v>
                </c:pt>
                <c:pt idx="19829">
                  <c:v>4.2664170000000006</c:v>
                </c:pt>
                <c:pt idx="19830">
                  <c:v>4.2597380000000005</c:v>
                </c:pt>
                <c:pt idx="19831">
                  <c:v>4.2604709999999999</c:v>
                </c:pt>
                <c:pt idx="19832">
                  <c:v>4.2512349999999994</c:v>
                </c:pt>
                <c:pt idx="19833">
                  <c:v>4.2466430000000006</c:v>
                </c:pt>
                <c:pt idx="19834">
                  <c:v>4.2536330000000007</c:v>
                </c:pt>
                <c:pt idx="19835">
                  <c:v>4.2563440000000003</c:v>
                </c:pt>
                <c:pt idx="19836">
                  <c:v>4.25502</c:v>
                </c:pt>
                <c:pt idx="19837">
                  <c:v>4.2588729999999995</c:v>
                </c:pt>
                <c:pt idx="19838">
                  <c:v>4.2612559999999995</c:v>
                </c:pt>
                <c:pt idx="19839">
                  <c:v>4.2609510000000004</c:v>
                </c:pt>
                <c:pt idx="19840">
                  <c:v>4.2692560000000004</c:v>
                </c:pt>
                <c:pt idx="19841">
                  <c:v>4.2639770000000006</c:v>
                </c:pt>
                <c:pt idx="19842">
                  <c:v>4.2528299999999994</c:v>
                </c:pt>
                <c:pt idx="19843">
                  <c:v>4.261539</c:v>
                </c:pt>
                <c:pt idx="19844">
                  <c:v>4.2626749999999998</c:v>
                </c:pt>
                <c:pt idx="19845">
                  <c:v>4.2544579999999996</c:v>
                </c:pt>
                <c:pt idx="19846">
                  <c:v>4.2534100000000006</c:v>
                </c:pt>
                <c:pt idx="19847">
                  <c:v>4.2538090000000004</c:v>
                </c:pt>
                <c:pt idx="19848">
                  <c:v>4.255916</c:v>
                </c:pt>
                <c:pt idx="19849">
                  <c:v>4.2613330000000005</c:v>
                </c:pt>
                <c:pt idx="19850">
                  <c:v>4.2625299999999999</c:v>
                </c:pt>
                <c:pt idx="19851">
                  <c:v>4.2568800000000007</c:v>
                </c:pt>
                <c:pt idx="19852">
                  <c:v>4.2643599999999999</c:v>
                </c:pt>
                <c:pt idx="19853">
                  <c:v>4.2783850000000001</c:v>
                </c:pt>
                <c:pt idx="19854">
                  <c:v>4.2712620000000001</c:v>
                </c:pt>
                <c:pt idx="19855">
                  <c:v>4.2629400000000004</c:v>
                </c:pt>
                <c:pt idx="19856">
                  <c:v>4.2693770000000004</c:v>
                </c:pt>
                <c:pt idx="19857">
                  <c:v>4.2652890000000001</c:v>
                </c:pt>
                <c:pt idx="19858">
                  <c:v>4.2502979999999999</c:v>
                </c:pt>
                <c:pt idx="19859">
                  <c:v>4.2531169999999996</c:v>
                </c:pt>
                <c:pt idx="19860">
                  <c:v>4.259906</c:v>
                </c:pt>
                <c:pt idx="19861">
                  <c:v>4.2551369999999995</c:v>
                </c:pt>
                <c:pt idx="19862">
                  <c:v>4.263261</c:v>
                </c:pt>
                <c:pt idx="19863">
                  <c:v>4.2693370000000002</c:v>
                </c:pt>
                <c:pt idx="19864">
                  <c:v>4.2595030000000005</c:v>
                </c:pt>
                <c:pt idx="19865">
                  <c:v>4.2606489999999999</c:v>
                </c:pt>
                <c:pt idx="19866">
                  <c:v>4.2645160000000004</c:v>
                </c:pt>
                <c:pt idx="19867">
                  <c:v>4.2593589999999999</c:v>
                </c:pt>
                <c:pt idx="19868">
                  <c:v>4.2601049999999994</c:v>
                </c:pt>
                <c:pt idx="19869">
                  <c:v>4.2664670000000005</c:v>
                </c:pt>
                <c:pt idx="19870">
                  <c:v>4.2676980000000002</c:v>
                </c:pt>
                <c:pt idx="19871">
                  <c:v>4.2686060000000001</c:v>
                </c:pt>
                <c:pt idx="19872">
                  <c:v>4.2720199999999995</c:v>
                </c:pt>
                <c:pt idx="19873">
                  <c:v>4.2707250000000005</c:v>
                </c:pt>
                <c:pt idx="19874">
                  <c:v>4.2711199999999998</c:v>
                </c:pt>
                <c:pt idx="19875">
                  <c:v>4.2730389999999998</c:v>
                </c:pt>
                <c:pt idx="19876">
                  <c:v>4.2656089999999995</c:v>
                </c:pt>
                <c:pt idx="19877">
                  <c:v>4.2615160000000003</c:v>
                </c:pt>
                <c:pt idx="19878">
                  <c:v>4.2697180000000001</c:v>
                </c:pt>
                <c:pt idx="19879">
                  <c:v>4.2735529999999997</c:v>
                </c:pt>
                <c:pt idx="19880">
                  <c:v>4.2668879999999998</c:v>
                </c:pt>
                <c:pt idx="19881">
                  <c:v>4.258953</c:v>
                </c:pt>
                <c:pt idx="19882">
                  <c:v>4.260624</c:v>
                </c:pt>
                <c:pt idx="19883">
                  <c:v>4.2596720000000001</c:v>
                </c:pt>
                <c:pt idx="19884">
                  <c:v>4.2596509999999999</c:v>
                </c:pt>
                <c:pt idx="19885">
                  <c:v>4.2703869999999995</c:v>
                </c:pt>
                <c:pt idx="19886">
                  <c:v>4.2728489999999999</c:v>
                </c:pt>
                <c:pt idx="19887">
                  <c:v>4.2670560000000002</c:v>
                </c:pt>
                <c:pt idx="19888">
                  <c:v>4.2683590000000002</c:v>
                </c:pt>
                <c:pt idx="19889">
                  <c:v>4.2663820000000001</c:v>
                </c:pt>
                <c:pt idx="19890">
                  <c:v>4.2665760000000006</c:v>
                </c:pt>
                <c:pt idx="19891">
                  <c:v>4.2768139999999999</c:v>
                </c:pt>
                <c:pt idx="19892">
                  <c:v>4.2672500000000007</c:v>
                </c:pt>
                <c:pt idx="19893">
                  <c:v>4.25406</c:v>
                </c:pt>
                <c:pt idx="19894">
                  <c:v>4.2631009999999998</c:v>
                </c:pt>
                <c:pt idx="19895">
                  <c:v>4.263973</c:v>
                </c:pt>
                <c:pt idx="19896">
                  <c:v>4.2610270000000003</c:v>
                </c:pt>
                <c:pt idx="19897">
                  <c:v>4.2785849999999996</c:v>
                </c:pt>
                <c:pt idx="19898">
                  <c:v>4.2881580000000001</c:v>
                </c:pt>
                <c:pt idx="19899">
                  <c:v>4.2725930000000005</c:v>
                </c:pt>
                <c:pt idx="19900">
                  <c:v>4.2674590000000006</c:v>
                </c:pt>
                <c:pt idx="19901">
                  <c:v>4.2761060000000004</c:v>
                </c:pt>
                <c:pt idx="19902">
                  <c:v>4.2633450000000002</c:v>
                </c:pt>
                <c:pt idx="19903">
                  <c:v>4.2602209999999996</c:v>
                </c:pt>
                <c:pt idx="19904">
                  <c:v>4.278511</c:v>
                </c:pt>
                <c:pt idx="19905">
                  <c:v>4.2665360000000003</c:v>
                </c:pt>
                <c:pt idx="19906">
                  <c:v>4.2588970000000002</c:v>
                </c:pt>
                <c:pt idx="19907">
                  <c:v>4.2716310000000002</c:v>
                </c:pt>
                <c:pt idx="19908">
                  <c:v>4.2670499999999993</c:v>
                </c:pt>
                <c:pt idx="19909">
                  <c:v>4.2674380000000003</c:v>
                </c:pt>
                <c:pt idx="19910">
                  <c:v>4.2808869999999999</c:v>
                </c:pt>
                <c:pt idx="19911">
                  <c:v>4.2789809999999999</c:v>
                </c:pt>
                <c:pt idx="19912">
                  <c:v>4.2713590000000003</c:v>
                </c:pt>
                <c:pt idx="19913">
                  <c:v>4.2774830000000001</c:v>
                </c:pt>
                <c:pt idx="19914">
                  <c:v>4.2755519999999994</c:v>
                </c:pt>
                <c:pt idx="19915">
                  <c:v>4.2637140000000002</c:v>
                </c:pt>
                <c:pt idx="19916">
                  <c:v>4.2687390000000001</c:v>
                </c:pt>
                <c:pt idx="19917">
                  <c:v>4.2745490000000004</c:v>
                </c:pt>
                <c:pt idx="19918">
                  <c:v>4.2704209999999998</c:v>
                </c:pt>
                <c:pt idx="19919">
                  <c:v>4.273269</c:v>
                </c:pt>
                <c:pt idx="19920">
                  <c:v>4.2765279999999999</c:v>
                </c:pt>
                <c:pt idx="19921">
                  <c:v>4.2757849999999999</c:v>
                </c:pt>
                <c:pt idx="19922">
                  <c:v>4.2765810000000002</c:v>
                </c:pt>
                <c:pt idx="19923">
                  <c:v>4.2773669999999999</c:v>
                </c:pt>
                <c:pt idx="19924">
                  <c:v>4.2692009999999998</c:v>
                </c:pt>
                <c:pt idx="19925">
                  <c:v>4.264062</c:v>
                </c:pt>
                <c:pt idx="19926">
                  <c:v>4.271109</c:v>
                </c:pt>
                <c:pt idx="19927">
                  <c:v>4.2698859999999996</c:v>
                </c:pt>
                <c:pt idx="19928">
                  <c:v>4.2718400000000001</c:v>
                </c:pt>
                <c:pt idx="19929">
                  <c:v>4.2788550000000001</c:v>
                </c:pt>
                <c:pt idx="19930">
                  <c:v>4.2711009999999998</c:v>
                </c:pt>
                <c:pt idx="19931">
                  <c:v>4.2640270000000005</c:v>
                </c:pt>
                <c:pt idx="19932">
                  <c:v>4.2751039999999998</c:v>
                </c:pt>
                <c:pt idx="19933">
                  <c:v>4.2827250000000001</c:v>
                </c:pt>
                <c:pt idx="19934">
                  <c:v>4.2675979999999996</c:v>
                </c:pt>
                <c:pt idx="19935">
                  <c:v>4.2729479999999995</c:v>
                </c:pt>
                <c:pt idx="19936">
                  <c:v>4.2914259999999995</c:v>
                </c:pt>
                <c:pt idx="19937">
                  <c:v>4.2812459999999994</c:v>
                </c:pt>
                <c:pt idx="19938">
                  <c:v>4.2741939999999996</c:v>
                </c:pt>
                <c:pt idx="19939">
                  <c:v>4.2752720000000002</c:v>
                </c:pt>
                <c:pt idx="19940">
                  <c:v>4.2720140000000004</c:v>
                </c:pt>
                <c:pt idx="19941">
                  <c:v>4.2735459999999996</c:v>
                </c:pt>
                <c:pt idx="19942">
                  <c:v>4.2749410000000001</c:v>
                </c:pt>
                <c:pt idx="19943">
                  <c:v>4.2741249999999997</c:v>
                </c:pt>
                <c:pt idx="19944">
                  <c:v>4.2706400000000002</c:v>
                </c:pt>
                <c:pt idx="19945">
                  <c:v>4.2723040000000001</c:v>
                </c:pt>
                <c:pt idx="19946">
                  <c:v>4.2808609999999998</c:v>
                </c:pt>
                <c:pt idx="19947">
                  <c:v>4.2842289999999998</c:v>
                </c:pt>
                <c:pt idx="19948">
                  <c:v>4.285304</c:v>
                </c:pt>
                <c:pt idx="19949">
                  <c:v>4.2823320000000002</c:v>
                </c:pt>
                <c:pt idx="19950">
                  <c:v>4.2808089999999996</c:v>
                </c:pt>
                <c:pt idx="19951">
                  <c:v>4.283785</c:v>
                </c:pt>
                <c:pt idx="19952">
                  <c:v>4.2781389999999995</c:v>
                </c:pt>
                <c:pt idx="19953">
                  <c:v>4.2676540000000003</c:v>
                </c:pt>
                <c:pt idx="19954">
                  <c:v>4.2716639999999995</c:v>
                </c:pt>
                <c:pt idx="19955">
                  <c:v>4.2820289999999996</c:v>
                </c:pt>
                <c:pt idx="19956">
                  <c:v>4.2746689999999994</c:v>
                </c:pt>
                <c:pt idx="19957">
                  <c:v>4.2694480000000006</c:v>
                </c:pt>
                <c:pt idx="19958">
                  <c:v>4.2754940000000001</c:v>
                </c:pt>
                <c:pt idx="19959">
                  <c:v>4.2770890000000001</c:v>
                </c:pt>
                <c:pt idx="19960">
                  <c:v>4.2863249999999997</c:v>
                </c:pt>
                <c:pt idx="19961">
                  <c:v>4.2908860000000004</c:v>
                </c:pt>
                <c:pt idx="19962">
                  <c:v>4.2804859999999998</c:v>
                </c:pt>
                <c:pt idx="19963">
                  <c:v>4.2799849999999999</c:v>
                </c:pt>
                <c:pt idx="19964">
                  <c:v>4.2876810000000001</c:v>
                </c:pt>
                <c:pt idx="19965">
                  <c:v>4.2835590000000003</c:v>
                </c:pt>
                <c:pt idx="19966">
                  <c:v>4.2767750000000007</c:v>
                </c:pt>
                <c:pt idx="19967">
                  <c:v>4.2848249999999997</c:v>
                </c:pt>
                <c:pt idx="19968">
                  <c:v>4.2827190000000002</c:v>
                </c:pt>
                <c:pt idx="19969">
                  <c:v>4.2721289999999996</c:v>
                </c:pt>
                <c:pt idx="19970">
                  <c:v>4.2785259999999994</c:v>
                </c:pt>
                <c:pt idx="19971">
                  <c:v>4.2791569999999997</c:v>
                </c:pt>
                <c:pt idx="19972">
                  <c:v>4.2768870000000003</c:v>
                </c:pt>
                <c:pt idx="19973">
                  <c:v>4.2854809999999999</c:v>
                </c:pt>
                <c:pt idx="19974">
                  <c:v>4.2874249999999998</c:v>
                </c:pt>
                <c:pt idx="19975">
                  <c:v>4.2816380000000001</c:v>
                </c:pt>
                <c:pt idx="19976">
                  <c:v>4.2836080000000001</c:v>
                </c:pt>
                <c:pt idx="19977">
                  <c:v>4.2875379999999996</c:v>
                </c:pt>
                <c:pt idx="19978">
                  <c:v>4.2761560000000003</c:v>
                </c:pt>
                <c:pt idx="19979">
                  <c:v>4.2774339999999995</c:v>
                </c:pt>
                <c:pt idx="19980">
                  <c:v>4.2907289999999998</c:v>
                </c:pt>
                <c:pt idx="19981">
                  <c:v>4.282184</c:v>
                </c:pt>
                <c:pt idx="19982">
                  <c:v>4.28017</c:v>
                </c:pt>
                <c:pt idx="19983">
                  <c:v>4.2930220000000006</c:v>
                </c:pt>
                <c:pt idx="19984">
                  <c:v>4.2847140000000001</c:v>
                </c:pt>
                <c:pt idx="19985">
                  <c:v>4.2701340000000005</c:v>
                </c:pt>
                <c:pt idx="19986">
                  <c:v>4.2769770000000005</c:v>
                </c:pt>
                <c:pt idx="19987">
                  <c:v>4.2865970000000004</c:v>
                </c:pt>
                <c:pt idx="19988">
                  <c:v>4.2828520000000001</c:v>
                </c:pt>
                <c:pt idx="19989">
                  <c:v>4.283436</c:v>
                </c:pt>
                <c:pt idx="19990">
                  <c:v>4.2808650000000004</c:v>
                </c:pt>
                <c:pt idx="19991">
                  <c:v>4.2799719999999999</c:v>
                </c:pt>
                <c:pt idx="19992">
                  <c:v>4.2870989999999995</c:v>
                </c:pt>
                <c:pt idx="19993">
                  <c:v>4.2812470000000005</c:v>
                </c:pt>
                <c:pt idx="19994">
                  <c:v>4.2821899999999999</c:v>
                </c:pt>
                <c:pt idx="19995">
                  <c:v>4.2875730000000001</c:v>
                </c:pt>
                <c:pt idx="19996">
                  <c:v>4.2762270000000004</c:v>
                </c:pt>
                <c:pt idx="19997">
                  <c:v>4.2782210000000003</c:v>
                </c:pt>
                <c:pt idx="19998">
                  <c:v>4.296138</c:v>
                </c:pt>
                <c:pt idx="19999">
                  <c:v>4.2944689999999994</c:v>
                </c:pt>
                <c:pt idx="20000">
                  <c:v>4.2873830000000002</c:v>
                </c:pt>
                <c:pt idx="20001">
                  <c:v>4.2995540000000005</c:v>
                </c:pt>
                <c:pt idx="20002">
                  <c:v>4.2945519999999995</c:v>
                </c:pt>
                <c:pt idx="20003">
                  <c:v>4.2712819999999994</c:v>
                </c:pt>
                <c:pt idx="20004">
                  <c:v>4.2785329999999995</c:v>
                </c:pt>
                <c:pt idx="20005">
                  <c:v>4.2899690000000001</c:v>
                </c:pt>
                <c:pt idx="20006">
                  <c:v>4.277469</c:v>
                </c:pt>
                <c:pt idx="20007">
                  <c:v>4.2778200000000002</c:v>
                </c:pt>
                <c:pt idx="20008">
                  <c:v>4.294651</c:v>
                </c:pt>
                <c:pt idx="20009">
                  <c:v>4.294149</c:v>
                </c:pt>
                <c:pt idx="20010">
                  <c:v>4.2909170000000003</c:v>
                </c:pt>
                <c:pt idx="20011">
                  <c:v>4.2990840000000006</c:v>
                </c:pt>
                <c:pt idx="20012">
                  <c:v>4.290432</c:v>
                </c:pt>
                <c:pt idx="20013">
                  <c:v>4.2831659999999996</c:v>
                </c:pt>
                <c:pt idx="20014">
                  <c:v>4.290235</c:v>
                </c:pt>
                <c:pt idx="20015">
                  <c:v>4.2811190000000003</c:v>
                </c:pt>
                <c:pt idx="20016">
                  <c:v>4.2791759999999996</c:v>
                </c:pt>
                <c:pt idx="20017">
                  <c:v>4.2919879999999999</c:v>
                </c:pt>
                <c:pt idx="20018">
                  <c:v>4.283455</c:v>
                </c:pt>
                <c:pt idx="20019">
                  <c:v>4.2771319999999999</c:v>
                </c:pt>
                <c:pt idx="20020">
                  <c:v>4.2991539999999997</c:v>
                </c:pt>
                <c:pt idx="20021">
                  <c:v>4.3066040000000001</c:v>
                </c:pt>
                <c:pt idx="20022">
                  <c:v>4.2911649999999995</c:v>
                </c:pt>
                <c:pt idx="20023">
                  <c:v>4.2997339999999999</c:v>
                </c:pt>
                <c:pt idx="20024">
                  <c:v>4.3044399999999996</c:v>
                </c:pt>
                <c:pt idx="20025">
                  <c:v>4.2848480000000002</c:v>
                </c:pt>
                <c:pt idx="20026">
                  <c:v>4.288087</c:v>
                </c:pt>
                <c:pt idx="20027">
                  <c:v>4.2938510000000001</c:v>
                </c:pt>
                <c:pt idx="20028">
                  <c:v>4.2751269999999995</c:v>
                </c:pt>
                <c:pt idx="20029">
                  <c:v>4.2728599999999997</c:v>
                </c:pt>
                <c:pt idx="20030">
                  <c:v>4.2898420000000002</c:v>
                </c:pt>
                <c:pt idx="20031">
                  <c:v>4.2896489999999998</c:v>
                </c:pt>
                <c:pt idx="20032">
                  <c:v>4.2889689999999998</c:v>
                </c:pt>
                <c:pt idx="20033">
                  <c:v>4.3049200000000001</c:v>
                </c:pt>
                <c:pt idx="20034">
                  <c:v>4.3068939999999998</c:v>
                </c:pt>
                <c:pt idx="20035">
                  <c:v>4.2981060000000006</c:v>
                </c:pt>
                <c:pt idx="20036">
                  <c:v>4.2950689999999998</c:v>
                </c:pt>
                <c:pt idx="20037">
                  <c:v>4.2857400000000005</c:v>
                </c:pt>
                <c:pt idx="20038">
                  <c:v>4.2828359999999996</c:v>
                </c:pt>
                <c:pt idx="20039">
                  <c:v>4.2909830000000007</c:v>
                </c:pt>
                <c:pt idx="20040">
                  <c:v>4.2882579999999999</c:v>
                </c:pt>
                <c:pt idx="20041">
                  <c:v>4.2838089999999998</c:v>
                </c:pt>
                <c:pt idx="20042">
                  <c:v>4.2954330000000001</c:v>
                </c:pt>
                <c:pt idx="20043">
                  <c:v>4.3006190000000002</c:v>
                </c:pt>
                <c:pt idx="20044">
                  <c:v>4.2836270000000001</c:v>
                </c:pt>
                <c:pt idx="20045">
                  <c:v>4.2895490000000001</c:v>
                </c:pt>
                <c:pt idx="20046">
                  <c:v>4.3077810000000003</c:v>
                </c:pt>
                <c:pt idx="20047">
                  <c:v>4.2918909999999997</c:v>
                </c:pt>
                <c:pt idx="20048">
                  <c:v>4.2820990000000005</c:v>
                </c:pt>
                <c:pt idx="20049">
                  <c:v>4.2962310000000006</c:v>
                </c:pt>
                <c:pt idx="20050">
                  <c:v>4.2950029999999995</c:v>
                </c:pt>
                <c:pt idx="20051">
                  <c:v>4.2843099999999996</c:v>
                </c:pt>
                <c:pt idx="20052">
                  <c:v>4.2919070000000001</c:v>
                </c:pt>
                <c:pt idx="20053">
                  <c:v>4.3024930000000001</c:v>
                </c:pt>
                <c:pt idx="20054">
                  <c:v>4.2951980000000001</c:v>
                </c:pt>
                <c:pt idx="20055">
                  <c:v>4.2971029999999999</c:v>
                </c:pt>
                <c:pt idx="20056">
                  <c:v>4.3075939999999999</c:v>
                </c:pt>
                <c:pt idx="20057">
                  <c:v>4.3020940000000003</c:v>
                </c:pt>
                <c:pt idx="20058">
                  <c:v>4.2977679999999996</c:v>
                </c:pt>
                <c:pt idx="20059">
                  <c:v>4.2968460000000004</c:v>
                </c:pt>
                <c:pt idx="20060">
                  <c:v>4.2911679999999999</c:v>
                </c:pt>
                <c:pt idx="20061">
                  <c:v>4.2943720000000001</c:v>
                </c:pt>
                <c:pt idx="20062">
                  <c:v>4.297409</c:v>
                </c:pt>
                <c:pt idx="20063">
                  <c:v>4.2894760000000005</c:v>
                </c:pt>
                <c:pt idx="20064">
                  <c:v>4.2891879999999993</c:v>
                </c:pt>
                <c:pt idx="20065">
                  <c:v>4.3002370000000001</c:v>
                </c:pt>
                <c:pt idx="20066">
                  <c:v>4.3023349999999994</c:v>
                </c:pt>
                <c:pt idx="20067">
                  <c:v>4.2966769999999999</c:v>
                </c:pt>
                <c:pt idx="20068">
                  <c:v>4.2962889999999998</c:v>
                </c:pt>
                <c:pt idx="20069">
                  <c:v>4.2970000000000006</c:v>
                </c:pt>
                <c:pt idx="20070">
                  <c:v>4.2990029999999999</c:v>
                </c:pt>
                <c:pt idx="20071">
                  <c:v>4.2998530000000006</c:v>
                </c:pt>
                <c:pt idx="20072">
                  <c:v>4.2972619999999999</c:v>
                </c:pt>
                <c:pt idx="20073">
                  <c:v>4.2947039999999994</c:v>
                </c:pt>
                <c:pt idx="20074">
                  <c:v>4.2974999999999994</c:v>
                </c:pt>
                <c:pt idx="20075">
                  <c:v>4.2986950000000004</c:v>
                </c:pt>
                <c:pt idx="20076">
                  <c:v>4.2933269999999997</c:v>
                </c:pt>
                <c:pt idx="20077">
                  <c:v>4.2967960000000005</c:v>
                </c:pt>
                <c:pt idx="20078">
                  <c:v>4.2989619999999995</c:v>
                </c:pt>
                <c:pt idx="20079">
                  <c:v>4.296138</c:v>
                </c:pt>
                <c:pt idx="20080">
                  <c:v>4.3025820000000001</c:v>
                </c:pt>
                <c:pt idx="20081">
                  <c:v>4.3028110000000002</c:v>
                </c:pt>
                <c:pt idx="20082">
                  <c:v>4.30105</c:v>
                </c:pt>
                <c:pt idx="20083">
                  <c:v>4.3061179999999997</c:v>
                </c:pt>
                <c:pt idx="20084">
                  <c:v>4.3059279999999998</c:v>
                </c:pt>
                <c:pt idx="20085">
                  <c:v>4.2984980000000004</c:v>
                </c:pt>
                <c:pt idx="20086">
                  <c:v>4.2996870000000005</c:v>
                </c:pt>
                <c:pt idx="20087">
                  <c:v>4.3063690000000001</c:v>
                </c:pt>
                <c:pt idx="20088">
                  <c:v>4.300217</c:v>
                </c:pt>
                <c:pt idx="20089">
                  <c:v>4.2998779999999996</c:v>
                </c:pt>
                <c:pt idx="20090">
                  <c:v>4.3046720000000001</c:v>
                </c:pt>
                <c:pt idx="20091">
                  <c:v>4.300986</c:v>
                </c:pt>
                <c:pt idx="20092">
                  <c:v>4.300808</c:v>
                </c:pt>
                <c:pt idx="20093">
                  <c:v>4.3016930000000002</c:v>
                </c:pt>
                <c:pt idx="20094">
                  <c:v>4.3007689999999998</c:v>
                </c:pt>
                <c:pt idx="20095">
                  <c:v>4.3001769999999997</c:v>
                </c:pt>
                <c:pt idx="20096">
                  <c:v>4.301558</c:v>
                </c:pt>
                <c:pt idx="20097">
                  <c:v>4.2983370000000001</c:v>
                </c:pt>
                <c:pt idx="20098">
                  <c:v>4.2951069999999998</c:v>
                </c:pt>
                <c:pt idx="20099">
                  <c:v>4.3049619999999997</c:v>
                </c:pt>
                <c:pt idx="20100">
                  <c:v>4.3068530000000003</c:v>
                </c:pt>
                <c:pt idx="20101">
                  <c:v>4.3015310000000007</c:v>
                </c:pt>
                <c:pt idx="20102">
                  <c:v>4.3034479999999995</c:v>
                </c:pt>
                <c:pt idx="20103">
                  <c:v>4.2969689999999998</c:v>
                </c:pt>
                <c:pt idx="20104">
                  <c:v>4.2945910000000005</c:v>
                </c:pt>
                <c:pt idx="20105">
                  <c:v>4.3105139999999995</c:v>
                </c:pt>
                <c:pt idx="20106">
                  <c:v>4.3150630000000003</c:v>
                </c:pt>
                <c:pt idx="20107">
                  <c:v>4.2984360000000006</c:v>
                </c:pt>
                <c:pt idx="20108">
                  <c:v>4.3011439999999999</c:v>
                </c:pt>
                <c:pt idx="20109">
                  <c:v>4.3172689999999996</c:v>
                </c:pt>
                <c:pt idx="20110">
                  <c:v>4.3055110000000001</c:v>
                </c:pt>
                <c:pt idx="20111">
                  <c:v>4.30077</c:v>
                </c:pt>
                <c:pt idx="20112">
                  <c:v>4.3121720000000003</c:v>
                </c:pt>
                <c:pt idx="20113">
                  <c:v>4.3067060000000001</c:v>
                </c:pt>
                <c:pt idx="20114">
                  <c:v>4.2995979999999996</c:v>
                </c:pt>
                <c:pt idx="20115">
                  <c:v>4.3019289999999994</c:v>
                </c:pt>
                <c:pt idx="20116">
                  <c:v>4.3016000000000005</c:v>
                </c:pt>
                <c:pt idx="20117">
                  <c:v>4.2976410000000005</c:v>
                </c:pt>
                <c:pt idx="20118">
                  <c:v>4.3038299999999996</c:v>
                </c:pt>
                <c:pt idx="20119">
                  <c:v>4.3130629999999996</c:v>
                </c:pt>
                <c:pt idx="20120">
                  <c:v>4.3120530000000006</c:v>
                </c:pt>
                <c:pt idx="20121">
                  <c:v>4.3129569999999999</c:v>
                </c:pt>
                <c:pt idx="20122">
                  <c:v>4.3127239999999993</c:v>
                </c:pt>
                <c:pt idx="20123">
                  <c:v>4.3060539999999996</c:v>
                </c:pt>
                <c:pt idx="20124">
                  <c:v>4.3068930000000005</c:v>
                </c:pt>
                <c:pt idx="20125">
                  <c:v>4.310206</c:v>
                </c:pt>
                <c:pt idx="20126">
                  <c:v>4.3023910000000001</c:v>
                </c:pt>
                <c:pt idx="20127">
                  <c:v>4.2949820000000001</c:v>
                </c:pt>
                <c:pt idx="20128">
                  <c:v>4.306006</c:v>
                </c:pt>
                <c:pt idx="20129">
                  <c:v>4.3125090000000004</c:v>
                </c:pt>
                <c:pt idx="20130">
                  <c:v>4.306711</c:v>
                </c:pt>
                <c:pt idx="20131">
                  <c:v>4.3143539999999998</c:v>
                </c:pt>
                <c:pt idx="20132">
                  <c:v>4.321955</c:v>
                </c:pt>
                <c:pt idx="20133">
                  <c:v>4.3097209999999997</c:v>
                </c:pt>
                <c:pt idx="20134">
                  <c:v>4.300961</c:v>
                </c:pt>
                <c:pt idx="20135">
                  <c:v>4.3078729999999998</c:v>
                </c:pt>
                <c:pt idx="20136">
                  <c:v>4.3048820000000001</c:v>
                </c:pt>
                <c:pt idx="20137">
                  <c:v>4.3030879999999998</c:v>
                </c:pt>
                <c:pt idx="20138">
                  <c:v>4.3171110000000006</c:v>
                </c:pt>
                <c:pt idx="20139">
                  <c:v>4.3075809999999999</c:v>
                </c:pt>
                <c:pt idx="20140">
                  <c:v>4.2949409999999997</c:v>
                </c:pt>
                <c:pt idx="20141">
                  <c:v>4.3132529999999996</c:v>
                </c:pt>
                <c:pt idx="20142">
                  <c:v>4.3154599999999999</c:v>
                </c:pt>
                <c:pt idx="20143">
                  <c:v>4.30436</c:v>
                </c:pt>
                <c:pt idx="20144">
                  <c:v>4.3112170000000001</c:v>
                </c:pt>
                <c:pt idx="20145">
                  <c:v>4.3202309999999997</c:v>
                </c:pt>
                <c:pt idx="20146">
                  <c:v>4.3155999999999999</c:v>
                </c:pt>
                <c:pt idx="20147">
                  <c:v>4.3105169999999999</c:v>
                </c:pt>
                <c:pt idx="20148">
                  <c:v>4.3096069999999997</c:v>
                </c:pt>
                <c:pt idx="20149">
                  <c:v>4.3044750000000001</c:v>
                </c:pt>
                <c:pt idx="20150">
                  <c:v>4.3085610000000001</c:v>
                </c:pt>
                <c:pt idx="20151">
                  <c:v>4.3086129999999994</c:v>
                </c:pt>
                <c:pt idx="20152">
                  <c:v>4.3013159999999999</c:v>
                </c:pt>
                <c:pt idx="20153">
                  <c:v>4.3115310000000004</c:v>
                </c:pt>
                <c:pt idx="20154">
                  <c:v>4.311693</c:v>
                </c:pt>
                <c:pt idx="20155">
                  <c:v>4.3010999999999999</c:v>
                </c:pt>
                <c:pt idx="20156">
                  <c:v>4.3119700000000005</c:v>
                </c:pt>
                <c:pt idx="20157">
                  <c:v>4.3162780000000005</c:v>
                </c:pt>
                <c:pt idx="20158">
                  <c:v>4.3025009999999995</c:v>
                </c:pt>
                <c:pt idx="20159">
                  <c:v>4.3079679999999998</c:v>
                </c:pt>
                <c:pt idx="20160">
                  <c:v>4.3187119999999997</c:v>
                </c:pt>
                <c:pt idx="20161">
                  <c:v>4.3091840000000001</c:v>
                </c:pt>
                <c:pt idx="20162">
                  <c:v>4.3119309999999995</c:v>
                </c:pt>
                <c:pt idx="20163">
                  <c:v>4.3250609999999998</c:v>
                </c:pt>
                <c:pt idx="20164">
                  <c:v>4.3202850000000002</c:v>
                </c:pt>
                <c:pt idx="20165">
                  <c:v>4.3126040000000003</c:v>
                </c:pt>
                <c:pt idx="20166">
                  <c:v>4.3163020000000003</c:v>
                </c:pt>
                <c:pt idx="20167">
                  <c:v>4.3229290000000002</c:v>
                </c:pt>
                <c:pt idx="20168">
                  <c:v>4.3169009999999997</c:v>
                </c:pt>
                <c:pt idx="20169">
                  <c:v>4.3100509999999996</c:v>
                </c:pt>
                <c:pt idx="20170">
                  <c:v>4.3180999999999994</c:v>
                </c:pt>
                <c:pt idx="20171">
                  <c:v>4.3198100000000004</c:v>
                </c:pt>
                <c:pt idx="20172">
                  <c:v>4.3148879999999998</c:v>
                </c:pt>
                <c:pt idx="20173">
                  <c:v>4.3194149999999993</c:v>
                </c:pt>
                <c:pt idx="20174">
                  <c:v>4.3200339999999997</c:v>
                </c:pt>
                <c:pt idx="20175">
                  <c:v>4.3144480000000005</c:v>
                </c:pt>
                <c:pt idx="20176">
                  <c:v>4.3126759999999997</c:v>
                </c:pt>
                <c:pt idx="20177">
                  <c:v>4.3123760000000004</c:v>
                </c:pt>
                <c:pt idx="20178">
                  <c:v>4.3148909999999994</c:v>
                </c:pt>
                <c:pt idx="20179">
                  <c:v>4.3195960000000007</c:v>
                </c:pt>
                <c:pt idx="20180">
                  <c:v>4.3154509999999995</c:v>
                </c:pt>
                <c:pt idx="20181">
                  <c:v>4.3134300000000003</c:v>
                </c:pt>
                <c:pt idx="20182">
                  <c:v>4.3209230000000005</c:v>
                </c:pt>
                <c:pt idx="20183">
                  <c:v>4.314228</c:v>
                </c:pt>
                <c:pt idx="20184">
                  <c:v>4.3118249999999998</c:v>
                </c:pt>
                <c:pt idx="20185">
                  <c:v>4.3197290000000006</c:v>
                </c:pt>
                <c:pt idx="20186">
                  <c:v>4.3102219999999996</c:v>
                </c:pt>
                <c:pt idx="20187">
                  <c:v>4.3101079999999996</c:v>
                </c:pt>
                <c:pt idx="20188">
                  <c:v>4.3217660000000002</c:v>
                </c:pt>
                <c:pt idx="20189">
                  <c:v>4.3184629999999995</c:v>
                </c:pt>
                <c:pt idx="20190">
                  <c:v>4.3157180000000004</c:v>
                </c:pt>
                <c:pt idx="20191">
                  <c:v>4.3231679999999999</c:v>
                </c:pt>
                <c:pt idx="20192">
                  <c:v>4.3221769999999999</c:v>
                </c:pt>
                <c:pt idx="20193">
                  <c:v>4.3154279999999998</c:v>
                </c:pt>
                <c:pt idx="20194">
                  <c:v>4.3193579999999994</c:v>
                </c:pt>
                <c:pt idx="20195">
                  <c:v>4.3210230000000003</c:v>
                </c:pt>
                <c:pt idx="20196">
                  <c:v>4.3142100000000001</c:v>
                </c:pt>
                <c:pt idx="20197">
                  <c:v>4.3146760000000004</c:v>
                </c:pt>
                <c:pt idx="20198">
                  <c:v>4.3201850000000004</c:v>
                </c:pt>
                <c:pt idx="20199">
                  <c:v>4.3226499999999994</c:v>
                </c:pt>
                <c:pt idx="20200">
                  <c:v>4.3240319999999999</c:v>
                </c:pt>
                <c:pt idx="20201">
                  <c:v>4.3235239999999999</c:v>
                </c:pt>
                <c:pt idx="20202">
                  <c:v>4.3128829999999994</c:v>
                </c:pt>
                <c:pt idx="20203">
                  <c:v>4.3059419999999999</c:v>
                </c:pt>
                <c:pt idx="20204">
                  <c:v>4.3183159999999994</c:v>
                </c:pt>
                <c:pt idx="20205">
                  <c:v>4.3259449999999999</c:v>
                </c:pt>
                <c:pt idx="20206">
                  <c:v>4.3254549999999998</c:v>
                </c:pt>
                <c:pt idx="20207">
                  <c:v>4.3301680000000005</c:v>
                </c:pt>
                <c:pt idx="20208">
                  <c:v>4.3275319999999997</c:v>
                </c:pt>
                <c:pt idx="20209">
                  <c:v>4.320106</c:v>
                </c:pt>
                <c:pt idx="20210">
                  <c:v>4.3178700000000001</c:v>
                </c:pt>
                <c:pt idx="20211">
                  <c:v>4.3163520000000002</c:v>
                </c:pt>
                <c:pt idx="20212">
                  <c:v>4.3100160000000001</c:v>
                </c:pt>
                <c:pt idx="20213">
                  <c:v>4.3117269999999994</c:v>
                </c:pt>
                <c:pt idx="20214">
                  <c:v>4.3216700000000001</c:v>
                </c:pt>
                <c:pt idx="20215">
                  <c:v>4.3205520000000002</c:v>
                </c:pt>
                <c:pt idx="20216">
                  <c:v>4.3219829999999995</c:v>
                </c:pt>
                <c:pt idx="20217">
                  <c:v>4.3257560000000002</c:v>
                </c:pt>
                <c:pt idx="20218">
                  <c:v>4.3164669999999994</c:v>
                </c:pt>
                <c:pt idx="20219">
                  <c:v>4.3201549999999997</c:v>
                </c:pt>
                <c:pt idx="20220">
                  <c:v>4.3320850000000002</c:v>
                </c:pt>
                <c:pt idx="20221">
                  <c:v>4.3244310000000006</c:v>
                </c:pt>
                <c:pt idx="20222">
                  <c:v>4.317399</c:v>
                </c:pt>
                <c:pt idx="20223">
                  <c:v>4.3293920000000004</c:v>
                </c:pt>
                <c:pt idx="20224">
                  <c:v>4.330978</c:v>
                </c:pt>
                <c:pt idx="20225">
                  <c:v>4.3192210000000006</c:v>
                </c:pt>
                <c:pt idx="20226">
                  <c:v>4.3236039999999996</c:v>
                </c:pt>
                <c:pt idx="20227">
                  <c:v>4.3259310000000006</c:v>
                </c:pt>
                <c:pt idx="20228">
                  <c:v>4.3228819999999999</c:v>
                </c:pt>
                <c:pt idx="20229">
                  <c:v>4.3320600000000002</c:v>
                </c:pt>
                <c:pt idx="20230">
                  <c:v>4.3295899999999996</c:v>
                </c:pt>
                <c:pt idx="20231">
                  <c:v>4.3203949999999995</c:v>
                </c:pt>
                <c:pt idx="20232">
                  <c:v>4.3245459999999998</c:v>
                </c:pt>
                <c:pt idx="20233">
                  <c:v>4.3330260000000003</c:v>
                </c:pt>
                <c:pt idx="20234">
                  <c:v>4.3324189999999998</c:v>
                </c:pt>
                <c:pt idx="20235">
                  <c:v>4.324306</c:v>
                </c:pt>
                <c:pt idx="20236">
                  <c:v>4.3211209999999998</c:v>
                </c:pt>
                <c:pt idx="20237">
                  <c:v>4.3187530000000001</c:v>
                </c:pt>
                <c:pt idx="20238">
                  <c:v>4.3201879999999999</c:v>
                </c:pt>
                <c:pt idx="20239">
                  <c:v>4.3215000000000003</c:v>
                </c:pt>
                <c:pt idx="20240">
                  <c:v>4.3130430000000004</c:v>
                </c:pt>
                <c:pt idx="20241">
                  <c:v>4.3176679999999994</c:v>
                </c:pt>
                <c:pt idx="20242">
                  <c:v>4.330222</c:v>
                </c:pt>
                <c:pt idx="20243">
                  <c:v>4.3329330000000006</c:v>
                </c:pt>
                <c:pt idx="20244">
                  <c:v>4.3307690000000001</c:v>
                </c:pt>
                <c:pt idx="20245">
                  <c:v>4.3329040000000001</c:v>
                </c:pt>
                <c:pt idx="20246">
                  <c:v>4.3288770000000003</c:v>
                </c:pt>
                <c:pt idx="20247">
                  <c:v>4.322902</c:v>
                </c:pt>
                <c:pt idx="20248">
                  <c:v>4.3313500000000005</c:v>
                </c:pt>
                <c:pt idx="20249">
                  <c:v>4.3297539999999994</c:v>
                </c:pt>
                <c:pt idx="20250">
                  <c:v>4.32369</c:v>
                </c:pt>
                <c:pt idx="20251">
                  <c:v>4.3271119999999996</c:v>
                </c:pt>
                <c:pt idx="20252">
                  <c:v>4.3264130000000005</c:v>
                </c:pt>
                <c:pt idx="20253">
                  <c:v>4.3245430000000002</c:v>
                </c:pt>
                <c:pt idx="20254">
                  <c:v>4.3320310000000006</c:v>
                </c:pt>
                <c:pt idx="20255">
                  <c:v>4.3391359999999999</c:v>
                </c:pt>
                <c:pt idx="20256">
                  <c:v>4.3314880000000002</c:v>
                </c:pt>
                <c:pt idx="20257">
                  <c:v>4.3300879999999999</c:v>
                </c:pt>
                <c:pt idx="20258">
                  <c:v>4.3345260000000003</c:v>
                </c:pt>
                <c:pt idx="20259">
                  <c:v>4.3266220000000004</c:v>
                </c:pt>
                <c:pt idx="20260">
                  <c:v>4.3313690000000005</c:v>
                </c:pt>
                <c:pt idx="20261">
                  <c:v>4.3336730000000001</c:v>
                </c:pt>
                <c:pt idx="20262">
                  <c:v>4.3175299999999996</c:v>
                </c:pt>
                <c:pt idx="20263">
                  <c:v>4.3200970000000005</c:v>
                </c:pt>
                <c:pt idx="20264">
                  <c:v>4.332859</c:v>
                </c:pt>
                <c:pt idx="20265">
                  <c:v>4.3303180000000001</c:v>
                </c:pt>
                <c:pt idx="20266">
                  <c:v>4.3278590000000001</c:v>
                </c:pt>
                <c:pt idx="20267">
                  <c:v>4.3320670000000003</c:v>
                </c:pt>
                <c:pt idx="20268">
                  <c:v>4.3320740000000004</c:v>
                </c:pt>
                <c:pt idx="20269">
                  <c:v>4.3329690000000003</c:v>
                </c:pt>
                <c:pt idx="20270">
                  <c:v>4.3405179999999994</c:v>
                </c:pt>
                <c:pt idx="20271">
                  <c:v>4.3355510000000006</c:v>
                </c:pt>
                <c:pt idx="20272">
                  <c:v>4.3267030000000002</c:v>
                </c:pt>
                <c:pt idx="20273">
                  <c:v>4.3246889999999993</c:v>
                </c:pt>
                <c:pt idx="20274">
                  <c:v>4.3162240000000001</c:v>
                </c:pt>
                <c:pt idx="20275">
                  <c:v>4.318473</c:v>
                </c:pt>
                <c:pt idx="20276">
                  <c:v>4.3370479999999993</c:v>
                </c:pt>
                <c:pt idx="20277">
                  <c:v>4.3452660000000005</c:v>
                </c:pt>
                <c:pt idx="20278">
                  <c:v>4.3340510000000005</c:v>
                </c:pt>
                <c:pt idx="20279">
                  <c:v>4.3328679999999995</c:v>
                </c:pt>
                <c:pt idx="20280">
                  <c:v>4.3441200000000002</c:v>
                </c:pt>
                <c:pt idx="20281">
                  <c:v>4.3354610000000005</c:v>
                </c:pt>
                <c:pt idx="20282">
                  <c:v>4.3316560000000006</c:v>
                </c:pt>
                <c:pt idx="20283">
                  <c:v>4.3387980000000006</c:v>
                </c:pt>
                <c:pt idx="20284">
                  <c:v>4.330927</c:v>
                </c:pt>
                <c:pt idx="20285">
                  <c:v>4.3280700000000003</c:v>
                </c:pt>
                <c:pt idx="20286">
                  <c:v>4.3346939999999998</c:v>
                </c:pt>
                <c:pt idx="20287">
                  <c:v>4.3330590000000004</c:v>
                </c:pt>
                <c:pt idx="20288">
                  <c:v>4.3282449999999999</c:v>
                </c:pt>
                <c:pt idx="20289">
                  <c:v>4.3346239999999998</c:v>
                </c:pt>
                <c:pt idx="20290">
                  <c:v>4.341043</c:v>
                </c:pt>
                <c:pt idx="20291">
                  <c:v>4.3379729999999999</c:v>
                </c:pt>
                <c:pt idx="20292">
                  <c:v>4.3406310000000001</c:v>
                </c:pt>
                <c:pt idx="20293">
                  <c:v>4.3396020000000002</c:v>
                </c:pt>
                <c:pt idx="20294">
                  <c:v>4.3317990000000002</c:v>
                </c:pt>
                <c:pt idx="20295">
                  <c:v>4.3312379999999999</c:v>
                </c:pt>
                <c:pt idx="20296">
                  <c:v>4.3308080000000002</c:v>
                </c:pt>
                <c:pt idx="20297">
                  <c:v>4.3311650000000004</c:v>
                </c:pt>
                <c:pt idx="20298">
                  <c:v>4.3351439999999997</c:v>
                </c:pt>
                <c:pt idx="20299">
                  <c:v>4.3368699999999993</c:v>
                </c:pt>
                <c:pt idx="20300">
                  <c:v>4.3330120000000001</c:v>
                </c:pt>
                <c:pt idx="20301">
                  <c:v>4.3383440000000002</c:v>
                </c:pt>
                <c:pt idx="20302">
                  <c:v>4.3447250000000004</c:v>
                </c:pt>
                <c:pt idx="20303">
                  <c:v>4.3342860000000005</c:v>
                </c:pt>
                <c:pt idx="20304">
                  <c:v>4.3338559999999999</c:v>
                </c:pt>
                <c:pt idx="20305">
                  <c:v>4.3384140000000002</c:v>
                </c:pt>
                <c:pt idx="20306">
                  <c:v>4.3340639999999997</c:v>
                </c:pt>
                <c:pt idx="20307">
                  <c:v>4.3387739999999999</c:v>
                </c:pt>
                <c:pt idx="20308">
                  <c:v>4.3400610000000004</c:v>
                </c:pt>
                <c:pt idx="20309">
                  <c:v>4.3297349999999994</c:v>
                </c:pt>
                <c:pt idx="20310">
                  <c:v>4.3256639999999997</c:v>
                </c:pt>
                <c:pt idx="20311">
                  <c:v>4.3321120000000004</c:v>
                </c:pt>
                <c:pt idx="20312">
                  <c:v>4.3345180000000001</c:v>
                </c:pt>
                <c:pt idx="20313">
                  <c:v>4.3383929999999999</c:v>
                </c:pt>
                <c:pt idx="20314">
                  <c:v>4.350714</c:v>
                </c:pt>
                <c:pt idx="20315">
                  <c:v>4.3492130000000007</c:v>
                </c:pt>
                <c:pt idx="20316">
                  <c:v>4.3430660000000003</c:v>
                </c:pt>
                <c:pt idx="20317">
                  <c:v>4.3477860000000002</c:v>
                </c:pt>
                <c:pt idx="20318">
                  <c:v>4.3435030000000001</c:v>
                </c:pt>
                <c:pt idx="20319">
                  <c:v>4.3352260000000005</c:v>
                </c:pt>
                <c:pt idx="20320">
                  <c:v>4.3360120000000002</c:v>
                </c:pt>
                <c:pt idx="20321">
                  <c:v>4.3400249999999998</c:v>
                </c:pt>
                <c:pt idx="20322">
                  <c:v>4.3327960000000001</c:v>
                </c:pt>
                <c:pt idx="20323">
                  <c:v>4.3288899999999995</c:v>
                </c:pt>
                <c:pt idx="20324">
                  <c:v>4.341977</c:v>
                </c:pt>
                <c:pt idx="20325">
                  <c:v>4.345116</c:v>
                </c:pt>
                <c:pt idx="20326">
                  <c:v>4.3424930000000002</c:v>
                </c:pt>
                <c:pt idx="20327">
                  <c:v>4.3427290000000003</c:v>
                </c:pt>
                <c:pt idx="20328">
                  <c:v>4.3401550000000002</c:v>
                </c:pt>
                <c:pt idx="20329">
                  <c:v>4.3449030000000004</c:v>
                </c:pt>
                <c:pt idx="20330">
                  <c:v>4.3472170000000006</c:v>
                </c:pt>
                <c:pt idx="20331">
                  <c:v>4.3416329999999999</c:v>
                </c:pt>
                <c:pt idx="20332">
                  <c:v>4.3471910000000005</c:v>
                </c:pt>
                <c:pt idx="20333">
                  <c:v>4.3513660000000005</c:v>
                </c:pt>
                <c:pt idx="20334">
                  <c:v>4.3344399999999998</c:v>
                </c:pt>
                <c:pt idx="20335">
                  <c:v>4.3258549999999998</c:v>
                </c:pt>
                <c:pt idx="20336">
                  <c:v>4.346876</c:v>
                </c:pt>
                <c:pt idx="20337">
                  <c:v>4.3503249999999998</c:v>
                </c:pt>
                <c:pt idx="20338">
                  <c:v>4.3389179999999996</c:v>
                </c:pt>
                <c:pt idx="20339">
                  <c:v>4.346031</c:v>
                </c:pt>
                <c:pt idx="20340">
                  <c:v>4.3402089999999998</c:v>
                </c:pt>
                <c:pt idx="20341">
                  <c:v>4.3280379999999994</c:v>
                </c:pt>
                <c:pt idx="20342">
                  <c:v>4.3395279999999996</c:v>
                </c:pt>
                <c:pt idx="20343">
                  <c:v>4.3489399999999998</c:v>
                </c:pt>
                <c:pt idx="20344">
                  <c:v>4.3420199999999998</c:v>
                </c:pt>
                <c:pt idx="20345">
                  <c:v>4.3431790000000001</c:v>
                </c:pt>
                <c:pt idx="20346">
                  <c:v>4.3416769999999998</c:v>
                </c:pt>
                <c:pt idx="20347">
                  <c:v>4.3285119999999999</c:v>
                </c:pt>
                <c:pt idx="20348">
                  <c:v>4.3361359999999998</c:v>
                </c:pt>
                <c:pt idx="20349">
                  <c:v>4.3478960000000004</c:v>
                </c:pt>
                <c:pt idx="20350">
                  <c:v>4.3473699999999997</c:v>
                </c:pt>
                <c:pt idx="20351">
                  <c:v>4.352989</c:v>
                </c:pt>
                <c:pt idx="20352">
                  <c:v>4.353758</c:v>
                </c:pt>
                <c:pt idx="20353">
                  <c:v>4.3467959999999994</c:v>
                </c:pt>
                <c:pt idx="20354">
                  <c:v>4.3522080000000001</c:v>
                </c:pt>
                <c:pt idx="20355">
                  <c:v>4.3566280000000006</c:v>
                </c:pt>
                <c:pt idx="20356">
                  <c:v>4.3404199999999999</c:v>
                </c:pt>
                <c:pt idx="20357">
                  <c:v>4.3389819999999997</c:v>
                </c:pt>
                <c:pt idx="20358">
                  <c:v>4.3502559999999999</c:v>
                </c:pt>
                <c:pt idx="20359">
                  <c:v>4.3342150000000004</c:v>
                </c:pt>
                <c:pt idx="20360">
                  <c:v>4.3286619999999996</c:v>
                </c:pt>
                <c:pt idx="20361">
                  <c:v>4.3422850000000004</c:v>
                </c:pt>
                <c:pt idx="20362">
                  <c:v>4.3437610000000006</c:v>
                </c:pt>
                <c:pt idx="20363">
                  <c:v>4.3459640000000004</c:v>
                </c:pt>
                <c:pt idx="20364">
                  <c:v>4.3493499999999994</c:v>
                </c:pt>
                <c:pt idx="20365">
                  <c:v>4.3499210000000001</c:v>
                </c:pt>
                <c:pt idx="20366">
                  <c:v>4.347588</c:v>
                </c:pt>
                <c:pt idx="20367">
                  <c:v>4.3486030000000007</c:v>
                </c:pt>
                <c:pt idx="20368">
                  <c:v>4.353497</c:v>
                </c:pt>
                <c:pt idx="20369">
                  <c:v>4.3511930000000003</c:v>
                </c:pt>
                <c:pt idx="20370">
                  <c:v>4.3557679999999994</c:v>
                </c:pt>
                <c:pt idx="20371">
                  <c:v>4.3622529999999999</c:v>
                </c:pt>
                <c:pt idx="20372">
                  <c:v>4.3522720000000001</c:v>
                </c:pt>
                <c:pt idx="20373">
                  <c:v>4.3439060000000005</c:v>
                </c:pt>
                <c:pt idx="20374">
                  <c:v>4.3470320000000005</c:v>
                </c:pt>
                <c:pt idx="20375">
                  <c:v>4.3484470000000002</c:v>
                </c:pt>
                <c:pt idx="20376">
                  <c:v>4.3486980000000006</c:v>
                </c:pt>
                <c:pt idx="20377">
                  <c:v>4.3544459999999994</c:v>
                </c:pt>
                <c:pt idx="20378">
                  <c:v>4.3547310000000001</c:v>
                </c:pt>
                <c:pt idx="20379">
                  <c:v>4.3484470000000002</c:v>
                </c:pt>
                <c:pt idx="20380">
                  <c:v>4.3495600000000003</c:v>
                </c:pt>
                <c:pt idx="20381">
                  <c:v>4.3496439999999996</c:v>
                </c:pt>
                <c:pt idx="20382">
                  <c:v>4.3426220000000004</c:v>
                </c:pt>
                <c:pt idx="20383">
                  <c:v>4.3425120000000001</c:v>
                </c:pt>
                <c:pt idx="20384">
                  <c:v>4.3498380000000001</c:v>
                </c:pt>
                <c:pt idx="20385">
                  <c:v>4.3508149999999999</c:v>
                </c:pt>
                <c:pt idx="20386">
                  <c:v>4.3447130000000005</c:v>
                </c:pt>
                <c:pt idx="20387">
                  <c:v>4.344938</c:v>
                </c:pt>
                <c:pt idx="20388">
                  <c:v>4.346406</c:v>
                </c:pt>
                <c:pt idx="20389">
                  <c:v>4.3483999999999998</c:v>
                </c:pt>
                <c:pt idx="20390">
                  <c:v>4.3492600000000001</c:v>
                </c:pt>
                <c:pt idx="20391">
                  <c:v>4.3469199999999999</c:v>
                </c:pt>
                <c:pt idx="20392">
                  <c:v>4.3511519999999999</c:v>
                </c:pt>
                <c:pt idx="20393">
                  <c:v>4.3536359999999998</c:v>
                </c:pt>
                <c:pt idx="20394">
                  <c:v>4.3530069999999998</c:v>
                </c:pt>
                <c:pt idx="20395">
                  <c:v>4.3501690000000002</c:v>
                </c:pt>
                <c:pt idx="20396">
                  <c:v>4.351464</c:v>
                </c:pt>
                <c:pt idx="20397">
                  <c:v>4.3564690000000006</c:v>
                </c:pt>
                <c:pt idx="20398">
                  <c:v>4.3513549999999999</c:v>
                </c:pt>
                <c:pt idx="20399">
                  <c:v>4.3488109999999995</c:v>
                </c:pt>
                <c:pt idx="20400">
                  <c:v>4.3542779999999999</c:v>
                </c:pt>
                <c:pt idx="20401">
                  <c:v>4.3580120000000004</c:v>
                </c:pt>
                <c:pt idx="20402">
                  <c:v>4.3564090000000002</c:v>
                </c:pt>
                <c:pt idx="20403">
                  <c:v>4.3539019999999997</c:v>
                </c:pt>
                <c:pt idx="20404">
                  <c:v>4.3555770000000003</c:v>
                </c:pt>
                <c:pt idx="20405">
                  <c:v>4.3516259999999996</c:v>
                </c:pt>
                <c:pt idx="20406">
                  <c:v>4.3435589999999999</c:v>
                </c:pt>
                <c:pt idx="20407">
                  <c:v>4.3489680000000002</c:v>
                </c:pt>
                <c:pt idx="20408">
                  <c:v>4.3588170000000002</c:v>
                </c:pt>
                <c:pt idx="20409">
                  <c:v>4.3586679999999998</c:v>
                </c:pt>
                <c:pt idx="20410">
                  <c:v>4.361116</c:v>
                </c:pt>
                <c:pt idx="20411">
                  <c:v>4.3650419999999999</c:v>
                </c:pt>
                <c:pt idx="20412">
                  <c:v>4.3537999999999997</c:v>
                </c:pt>
                <c:pt idx="20413">
                  <c:v>4.346482</c:v>
                </c:pt>
                <c:pt idx="20414">
                  <c:v>4.3574710000000003</c:v>
                </c:pt>
                <c:pt idx="20415">
                  <c:v>4.3545859999999994</c:v>
                </c:pt>
                <c:pt idx="20416">
                  <c:v>4.3478180000000002</c:v>
                </c:pt>
                <c:pt idx="20417">
                  <c:v>4.361993</c:v>
                </c:pt>
                <c:pt idx="20418">
                  <c:v>4.3610009999999999</c:v>
                </c:pt>
                <c:pt idx="20419">
                  <c:v>4.3492370000000005</c:v>
                </c:pt>
                <c:pt idx="20420">
                  <c:v>4.3574510000000002</c:v>
                </c:pt>
                <c:pt idx="20421">
                  <c:v>4.3596729999999999</c:v>
                </c:pt>
                <c:pt idx="20422">
                  <c:v>4.3520560000000001</c:v>
                </c:pt>
                <c:pt idx="20423">
                  <c:v>4.3655140000000001</c:v>
                </c:pt>
                <c:pt idx="20424">
                  <c:v>4.3656030000000001</c:v>
                </c:pt>
                <c:pt idx="20425">
                  <c:v>4.3463659999999997</c:v>
                </c:pt>
                <c:pt idx="20426">
                  <c:v>4.3497339999999998</c:v>
                </c:pt>
                <c:pt idx="20427">
                  <c:v>4.3532410000000006</c:v>
                </c:pt>
                <c:pt idx="20428">
                  <c:v>4.3490180000000001</c:v>
                </c:pt>
                <c:pt idx="20429">
                  <c:v>4.3541430000000005</c:v>
                </c:pt>
                <c:pt idx="20430">
                  <c:v>4.3527230000000001</c:v>
                </c:pt>
                <c:pt idx="20431">
                  <c:v>4.3521320000000001</c:v>
                </c:pt>
                <c:pt idx="20432">
                  <c:v>4.3640030000000003</c:v>
                </c:pt>
                <c:pt idx="20433">
                  <c:v>4.3710089999999999</c:v>
                </c:pt>
                <c:pt idx="20434">
                  <c:v>4.3618209999999999</c:v>
                </c:pt>
                <c:pt idx="20435">
                  <c:v>4.3552359999999997</c:v>
                </c:pt>
                <c:pt idx="20436">
                  <c:v>4.3631340000000005</c:v>
                </c:pt>
                <c:pt idx="20437">
                  <c:v>4.3600349999999999</c:v>
                </c:pt>
                <c:pt idx="20438">
                  <c:v>4.3586360000000006</c:v>
                </c:pt>
                <c:pt idx="20439">
                  <c:v>4.365653</c:v>
                </c:pt>
                <c:pt idx="20440">
                  <c:v>4.3593760000000001</c:v>
                </c:pt>
                <c:pt idx="20441">
                  <c:v>4.3570929999999999</c:v>
                </c:pt>
                <c:pt idx="20442">
                  <c:v>4.3658839999999994</c:v>
                </c:pt>
                <c:pt idx="20443">
                  <c:v>4.3602609999999995</c:v>
                </c:pt>
                <c:pt idx="20444">
                  <c:v>4.3561940000000003</c:v>
                </c:pt>
                <c:pt idx="20445">
                  <c:v>4.3656690000000005</c:v>
                </c:pt>
                <c:pt idx="20446">
                  <c:v>4.3596180000000002</c:v>
                </c:pt>
                <c:pt idx="20447">
                  <c:v>4.3473259999999998</c:v>
                </c:pt>
                <c:pt idx="20448">
                  <c:v>4.3633869999999995</c:v>
                </c:pt>
                <c:pt idx="20449">
                  <c:v>4.3751250000000006</c:v>
                </c:pt>
                <c:pt idx="20450">
                  <c:v>4.3625579999999999</c:v>
                </c:pt>
                <c:pt idx="20451">
                  <c:v>4.3611110000000002</c:v>
                </c:pt>
                <c:pt idx="20452">
                  <c:v>4.3640600000000003</c:v>
                </c:pt>
                <c:pt idx="20453">
                  <c:v>4.3647270000000002</c:v>
                </c:pt>
                <c:pt idx="20454">
                  <c:v>4.3707950000000002</c:v>
                </c:pt>
                <c:pt idx="20455">
                  <c:v>4.365075</c:v>
                </c:pt>
                <c:pt idx="20456">
                  <c:v>4.3565050000000003</c:v>
                </c:pt>
                <c:pt idx="20457">
                  <c:v>4.3682940000000006</c:v>
                </c:pt>
                <c:pt idx="20458">
                  <c:v>4.3712059999999999</c:v>
                </c:pt>
                <c:pt idx="20459">
                  <c:v>4.3541310000000006</c:v>
                </c:pt>
                <c:pt idx="20460">
                  <c:v>4.3577880000000002</c:v>
                </c:pt>
                <c:pt idx="20461">
                  <c:v>4.369186</c:v>
                </c:pt>
                <c:pt idx="20462">
                  <c:v>4.3643739999999998</c:v>
                </c:pt>
                <c:pt idx="20463">
                  <c:v>4.3684989999999999</c:v>
                </c:pt>
                <c:pt idx="20464">
                  <c:v>4.3695579999999996</c:v>
                </c:pt>
                <c:pt idx="20465">
                  <c:v>4.3551570000000002</c:v>
                </c:pt>
                <c:pt idx="20466">
                  <c:v>4.3543079999999996</c:v>
                </c:pt>
                <c:pt idx="20467">
                  <c:v>4.3643590000000003</c:v>
                </c:pt>
                <c:pt idx="20468">
                  <c:v>4.361434</c:v>
                </c:pt>
                <c:pt idx="20469">
                  <c:v>4.3529400000000003</c:v>
                </c:pt>
                <c:pt idx="20470">
                  <c:v>4.3533390000000001</c:v>
                </c:pt>
                <c:pt idx="20471">
                  <c:v>4.3536070000000002</c:v>
                </c:pt>
                <c:pt idx="20472">
                  <c:v>4.3558089999999998</c:v>
                </c:pt>
                <c:pt idx="20473">
                  <c:v>4.3699510000000004</c:v>
                </c:pt>
                <c:pt idx="20474">
                  <c:v>4.3744569999999996</c:v>
                </c:pt>
                <c:pt idx="20475">
                  <c:v>4.3683529999999999</c:v>
                </c:pt>
                <c:pt idx="20476">
                  <c:v>4.3743099999999995</c:v>
                </c:pt>
                <c:pt idx="20477">
                  <c:v>4.3771870000000002</c:v>
                </c:pt>
                <c:pt idx="20478">
                  <c:v>4.3647010000000002</c:v>
                </c:pt>
                <c:pt idx="20479">
                  <c:v>4.3685489999999998</c:v>
                </c:pt>
                <c:pt idx="20480">
                  <c:v>4.3775230000000001</c:v>
                </c:pt>
                <c:pt idx="20481">
                  <c:v>4.3623729999999998</c:v>
                </c:pt>
                <c:pt idx="20482">
                  <c:v>4.3603869999999993</c:v>
                </c:pt>
                <c:pt idx="20483">
                  <c:v>4.365469</c:v>
                </c:pt>
                <c:pt idx="20484">
                  <c:v>4.3543310000000002</c:v>
                </c:pt>
                <c:pt idx="20485">
                  <c:v>4.3634839999999997</c:v>
                </c:pt>
                <c:pt idx="20486">
                  <c:v>4.3787090000000006</c:v>
                </c:pt>
                <c:pt idx="20487">
                  <c:v>4.3684980000000007</c:v>
                </c:pt>
                <c:pt idx="20488">
                  <c:v>4.3622399999999999</c:v>
                </c:pt>
                <c:pt idx="20489">
                  <c:v>4.3722659999999998</c:v>
                </c:pt>
                <c:pt idx="20490">
                  <c:v>4.3706949999999996</c:v>
                </c:pt>
                <c:pt idx="20491">
                  <c:v>4.3579949999999998</c:v>
                </c:pt>
                <c:pt idx="20492">
                  <c:v>4.3582869999999998</c:v>
                </c:pt>
                <c:pt idx="20493">
                  <c:v>4.3559389999999993</c:v>
                </c:pt>
                <c:pt idx="20494">
                  <c:v>4.3511439999999997</c:v>
                </c:pt>
                <c:pt idx="20495">
                  <c:v>4.3676349999999999</c:v>
                </c:pt>
                <c:pt idx="20496">
                  <c:v>4.3776600000000006</c:v>
                </c:pt>
                <c:pt idx="20497">
                  <c:v>4.3718079999999997</c:v>
                </c:pt>
                <c:pt idx="20498">
                  <c:v>4.3770470000000001</c:v>
                </c:pt>
                <c:pt idx="20499">
                  <c:v>4.3831369999999996</c:v>
                </c:pt>
                <c:pt idx="20500">
                  <c:v>4.3731179999999998</c:v>
                </c:pt>
                <c:pt idx="20501">
                  <c:v>4.3716089999999994</c:v>
                </c:pt>
                <c:pt idx="20502">
                  <c:v>4.3759510000000006</c:v>
                </c:pt>
                <c:pt idx="20503">
                  <c:v>4.3631510000000002</c:v>
                </c:pt>
                <c:pt idx="20504">
                  <c:v>4.3619620000000001</c:v>
                </c:pt>
                <c:pt idx="20505">
                  <c:v>4.369383</c:v>
                </c:pt>
                <c:pt idx="20506">
                  <c:v>4.3653390000000005</c:v>
                </c:pt>
                <c:pt idx="20507">
                  <c:v>4.3705579999999999</c:v>
                </c:pt>
                <c:pt idx="20508">
                  <c:v>4.3730829999999994</c:v>
                </c:pt>
                <c:pt idx="20509">
                  <c:v>4.3678349999999995</c:v>
                </c:pt>
                <c:pt idx="20510">
                  <c:v>4.3772020000000005</c:v>
                </c:pt>
                <c:pt idx="20511">
                  <c:v>4.3817950000000003</c:v>
                </c:pt>
                <c:pt idx="20512">
                  <c:v>4.3665330000000004</c:v>
                </c:pt>
                <c:pt idx="20513">
                  <c:v>4.3635440000000001</c:v>
                </c:pt>
                <c:pt idx="20514">
                  <c:v>4.3732190000000006</c:v>
                </c:pt>
                <c:pt idx="20515">
                  <c:v>4.3623530000000006</c:v>
                </c:pt>
                <c:pt idx="20516">
                  <c:v>4.3651010000000001</c:v>
                </c:pt>
                <c:pt idx="20517">
                  <c:v>4.383788</c:v>
                </c:pt>
                <c:pt idx="20518">
                  <c:v>4.3714580000000005</c:v>
                </c:pt>
                <c:pt idx="20519">
                  <c:v>4.360252</c:v>
                </c:pt>
                <c:pt idx="20520">
                  <c:v>4.3722750000000001</c:v>
                </c:pt>
                <c:pt idx="20521">
                  <c:v>4.3819610000000004</c:v>
                </c:pt>
                <c:pt idx="20522">
                  <c:v>4.3762919999999994</c:v>
                </c:pt>
                <c:pt idx="20523">
                  <c:v>4.3744019999999999</c:v>
                </c:pt>
                <c:pt idx="20524">
                  <c:v>4.380026</c:v>
                </c:pt>
                <c:pt idx="20525">
                  <c:v>4.3753860000000007</c:v>
                </c:pt>
                <c:pt idx="20526">
                  <c:v>4.3828770000000006</c:v>
                </c:pt>
                <c:pt idx="20527">
                  <c:v>4.3922330000000001</c:v>
                </c:pt>
                <c:pt idx="20528">
                  <c:v>4.3718149999999998</c:v>
                </c:pt>
                <c:pt idx="20529">
                  <c:v>4.3587729999999993</c:v>
                </c:pt>
                <c:pt idx="20530">
                  <c:v>4.3670530000000003</c:v>
                </c:pt>
                <c:pt idx="20531">
                  <c:v>4.3710579999999997</c:v>
                </c:pt>
                <c:pt idx="20532">
                  <c:v>4.373723</c:v>
                </c:pt>
                <c:pt idx="20533">
                  <c:v>4.3784749999999999</c:v>
                </c:pt>
                <c:pt idx="20534">
                  <c:v>4.3722500000000002</c:v>
                </c:pt>
                <c:pt idx="20535">
                  <c:v>4.3656620000000004</c:v>
                </c:pt>
                <c:pt idx="20536">
                  <c:v>4.3745219999999998</c:v>
                </c:pt>
                <c:pt idx="20537">
                  <c:v>4.3767110000000002</c:v>
                </c:pt>
                <c:pt idx="20538">
                  <c:v>4.3689999999999998</c:v>
                </c:pt>
                <c:pt idx="20539">
                  <c:v>4.3749280000000006</c:v>
                </c:pt>
                <c:pt idx="20540">
                  <c:v>4.3797480000000002</c:v>
                </c:pt>
                <c:pt idx="20541">
                  <c:v>4.3741089999999998</c:v>
                </c:pt>
                <c:pt idx="20542">
                  <c:v>4.3776410000000006</c:v>
                </c:pt>
                <c:pt idx="20543">
                  <c:v>4.3828149999999999</c:v>
                </c:pt>
                <c:pt idx="20544">
                  <c:v>4.3745390000000004</c:v>
                </c:pt>
                <c:pt idx="20545">
                  <c:v>4.3757280000000005</c:v>
                </c:pt>
                <c:pt idx="20546">
                  <c:v>4.3881370000000004</c:v>
                </c:pt>
                <c:pt idx="20547">
                  <c:v>4.3819099999999995</c:v>
                </c:pt>
                <c:pt idx="20548">
                  <c:v>4.3819180000000006</c:v>
                </c:pt>
                <c:pt idx="20549">
                  <c:v>4.3898570000000001</c:v>
                </c:pt>
                <c:pt idx="20550">
                  <c:v>4.3775370000000002</c:v>
                </c:pt>
                <c:pt idx="20551">
                  <c:v>4.3695880000000002</c:v>
                </c:pt>
                <c:pt idx="20552">
                  <c:v>4.3774739999999994</c:v>
                </c:pt>
                <c:pt idx="20553">
                  <c:v>4.3762020000000001</c:v>
                </c:pt>
                <c:pt idx="20554">
                  <c:v>4.3677260000000002</c:v>
                </c:pt>
                <c:pt idx="20555">
                  <c:v>4.3729700000000005</c:v>
                </c:pt>
                <c:pt idx="20556">
                  <c:v>4.3784849999999995</c:v>
                </c:pt>
                <c:pt idx="20557">
                  <c:v>4.3749070000000003</c:v>
                </c:pt>
                <c:pt idx="20558">
                  <c:v>4.385122</c:v>
                </c:pt>
                <c:pt idx="20559">
                  <c:v>4.3895759999999999</c:v>
                </c:pt>
                <c:pt idx="20560">
                  <c:v>4.3792810000000006</c:v>
                </c:pt>
                <c:pt idx="20561">
                  <c:v>4.3786070000000006</c:v>
                </c:pt>
                <c:pt idx="20562">
                  <c:v>4.3825520000000004</c:v>
                </c:pt>
                <c:pt idx="20563">
                  <c:v>4.3825149999999997</c:v>
                </c:pt>
                <c:pt idx="20564">
                  <c:v>4.3773260000000001</c:v>
                </c:pt>
                <c:pt idx="20565">
                  <c:v>4.3742770000000002</c:v>
                </c:pt>
                <c:pt idx="20566">
                  <c:v>4.3763629999999996</c:v>
                </c:pt>
                <c:pt idx="20567">
                  <c:v>4.3839980000000001</c:v>
                </c:pt>
                <c:pt idx="20568">
                  <c:v>4.3928569999999993</c:v>
                </c:pt>
                <c:pt idx="20569">
                  <c:v>4.3854579999999999</c:v>
                </c:pt>
                <c:pt idx="20570">
                  <c:v>4.3823650000000001</c:v>
                </c:pt>
                <c:pt idx="20571">
                  <c:v>4.3899889999999999</c:v>
                </c:pt>
                <c:pt idx="20572">
                  <c:v>4.3825940000000001</c:v>
                </c:pt>
                <c:pt idx="20573">
                  <c:v>4.3741880000000002</c:v>
                </c:pt>
                <c:pt idx="20574">
                  <c:v>4.3761609999999997</c:v>
                </c:pt>
                <c:pt idx="20575">
                  <c:v>4.3768189999999993</c:v>
                </c:pt>
                <c:pt idx="20576">
                  <c:v>4.3730840000000004</c:v>
                </c:pt>
                <c:pt idx="20577">
                  <c:v>4.3714919999999999</c:v>
                </c:pt>
                <c:pt idx="20578">
                  <c:v>4.3759209999999999</c:v>
                </c:pt>
                <c:pt idx="20579">
                  <c:v>4.3841320000000001</c:v>
                </c:pt>
                <c:pt idx="20580">
                  <c:v>4.3955459999999995</c:v>
                </c:pt>
                <c:pt idx="20581">
                  <c:v>4.3904350000000001</c:v>
                </c:pt>
                <c:pt idx="20582">
                  <c:v>4.3785069999999999</c:v>
                </c:pt>
                <c:pt idx="20583">
                  <c:v>4.3900800000000002</c:v>
                </c:pt>
                <c:pt idx="20584">
                  <c:v>4.398644</c:v>
                </c:pt>
                <c:pt idx="20585">
                  <c:v>4.387372</c:v>
                </c:pt>
                <c:pt idx="20586">
                  <c:v>4.3786019999999999</c:v>
                </c:pt>
                <c:pt idx="20587">
                  <c:v>4.3848050000000001</c:v>
                </c:pt>
                <c:pt idx="20588">
                  <c:v>4.3839830000000006</c:v>
                </c:pt>
                <c:pt idx="20589">
                  <c:v>4.3792589999999993</c:v>
                </c:pt>
                <c:pt idx="20590">
                  <c:v>4.3878210000000006</c:v>
                </c:pt>
                <c:pt idx="20591">
                  <c:v>4.3826359999999998</c:v>
                </c:pt>
                <c:pt idx="20592">
                  <c:v>4.3714589999999998</c:v>
                </c:pt>
                <c:pt idx="20593">
                  <c:v>4.3756659999999998</c:v>
                </c:pt>
                <c:pt idx="20594">
                  <c:v>4.3803610000000006</c:v>
                </c:pt>
                <c:pt idx="20595">
                  <c:v>4.3851580000000006</c:v>
                </c:pt>
                <c:pt idx="20596">
                  <c:v>4.3907550000000004</c:v>
                </c:pt>
                <c:pt idx="20597">
                  <c:v>4.3861319999999999</c:v>
                </c:pt>
                <c:pt idx="20598">
                  <c:v>4.3783259999999995</c:v>
                </c:pt>
                <c:pt idx="20599">
                  <c:v>4.3851019999999998</c:v>
                </c:pt>
                <c:pt idx="20600">
                  <c:v>4.3912390000000006</c:v>
                </c:pt>
                <c:pt idx="20601">
                  <c:v>4.3819099999999995</c:v>
                </c:pt>
                <c:pt idx="20602">
                  <c:v>4.3813840000000006</c:v>
                </c:pt>
                <c:pt idx="20603">
                  <c:v>4.3857929999999996</c:v>
                </c:pt>
                <c:pt idx="20604">
                  <c:v>4.3871140000000004</c:v>
                </c:pt>
                <c:pt idx="20605">
                  <c:v>4.397513</c:v>
                </c:pt>
                <c:pt idx="20606">
                  <c:v>4.3982729999999997</c:v>
                </c:pt>
                <c:pt idx="20607">
                  <c:v>4.3871640000000003</c:v>
                </c:pt>
                <c:pt idx="20608">
                  <c:v>4.3850600000000002</c:v>
                </c:pt>
                <c:pt idx="20609">
                  <c:v>4.3910339999999994</c:v>
                </c:pt>
                <c:pt idx="20610">
                  <c:v>4.3914520000000001</c:v>
                </c:pt>
                <c:pt idx="20611">
                  <c:v>4.3949309999999997</c:v>
                </c:pt>
                <c:pt idx="20612">
                  <c:v>4.3949420000000003</c:v>
                </c:pt>
                <c:pt idx="20613">
                  <c:v>4.3754580000000001</c:v>
                </c:pt>
                <c:pt idx="20614">
                  <c:v>4.3749380000000002</c:v>
                </c:pt>
                <c:pt idx="20615">
                  <c:v>4.3905289999999999</c:v>
                </c:pt>
                <c:pt idx="20616">
                  <c:v>4.3889560000000003</c:v>
                </c:pt>
                <c:pt idx="20617">
                  <c:v>4.3850920000000002</c:v>
                </c:pt>
                <c:pt idx="20618">
                  <c:v>4.391769</c:v>
                </c:pt>
                <c:pt idx="20619">
                  <c:v>4.395429</c:v>
                </c:pt>
                <c:pt idx="20620">
                  <c:v>4.3853810000000006</c:v>
                </c:pt>
                <c:pt idx="20621">
                  <c:v>4.383019</c:v>
                </c:pt>
                <c:pt idx="20622">
                  <c:v>4.3853170000000006</c:v>
                </c:pt>
                <c:pt idx="20623">
                  <c:v>4.3819530000000002</c:v>
                </c:pt>
                <c:pt idx="20624">
                  <c:v>4.3888060000000007</c:v>
                </c:pt>
                <c:pt idx="20625">
                  <c:v>4.3895339999999994</c:v>
                </c:pt>
                <c:pt idx="20626">
                  <c:v>4.3867779999999996</c:v>
                </c:pt>
                <c:pt idx="20627">
                  <c:v>4.3952439999999999</c:v>
                </c:pt>
                <c:pt idx="20628">
                  <c:v>4.4042539999999999</c:v>
                </c:pt>
                <c:pt idx="20629">
                  <c:v>4.404217</c:v>
                </c:pt>
                <c:pt idx="20630">
                  <c:v>4.3928349999999998</c:v>
                </c:pt>
                <c:pt idx="20631">
                  <c:v>4.3907949999999998</c:v>
                </c:pt>
                <c:pt idx="20632">
                  <c:v>4.3977780000000006</c:v>
                </c:pt>
                <c:pt idx="20633">
                  <c:v>4.3967499999999999</c:v>
                </c:pt>
                <c:pt idx="20634">
                  <c:v>4.3937170000000005</c:v>
                </c:pt>
                <c:pt idx="20635">
                  <c:v>4.3928950000000002</c:v>
                </c:pt>
                <c:pt idx="20636">
                  <c:v>4.3965680000000003</c:v>
                </c:pt>
                <c:pt idx="20637">
                  <c:v>4.3933029999999995</c:v>
                </c:pt>
                <c:pt idx="20638">
                  <c:v>4.3824100000000001</c:v>
                </c:pt>
                <c:pt idx="20639">
                  <c:v>4.383521</c:v>
                </c:pt>
                <c:pt idx="20640">
                  <c:v>4.3875530000000005</c:v>
                </c:pt>
                <c:pt idx="20641">
                  <c:v>4.3822290000000006</c:v>
                </c:pt>
                <c:pt idx="20642">
                  <c:v>4.3836650000000006</c:v>
                </c:pt>
                <c:pt idx="20643">
                  <c:v>4.3936169999999999</c:v>
                </c:pt>
                <c:pt idx="20644">
                  <c:v>4.3902590000000004</c:v>
                </c:pt>
                <c:pt idx="20645">
                  <c:v>4.3863349999999999</c:v>
                </c:pt>
                <c:pt idx="20646">
                  <c:v>4.3981750000000002</c:v>
                </c:pt>
                <c:pt idx="20647">
                  <c:v>4.3996379999999995</c:v>
                </c:pt>
                <c:pt idx="20648">
                  <c:v>4.3946179999999995</c:v>
                </c:pt>
                <c:pt idx="20649">
                  <c:v>4.4039590000000004</c:v>
                </c:pt>
                <c:pt idx="20650">
                  <c:v>4.4068190000000005</c:v>
                </c:pt>
                <c:pt idx="20651">
                  <c:v>4.3921410000000005</c:v>
                </c:pt>
                <c:pt idx="20652">
                  <c:v>4.3873509999999998</c:v>
                </c:pt>
                <c:pt idx="20653">
                  <c:v>4.3981440000000003</c:v>
                </c:pt>
                <c:pt idx="20654">
                  <c:v>4.3986529999999995</c:v>
                </c:pt>
                <c:pt idx="20655">
                  <c:v>4.3989080000000005</c:v>
                </c:pt>
                <c:pt idx="20656">
                  <c:v>4.4046919999999998</c:v>
                </c:pt>
                <c:pt idx="20657">
                  <c:v>4.3972630000000006</c:v>
                </c:pt>
                <c:pt idx="20658">
                  <c:v>4.3917649999999995</c:v>
                </c:pt>
                <c:pt idx="20659">
                  <c:v>4.39534</c:v>
                </c:pt>
                <c:pt idx="20660">
                  <c:v>4.3937860000000004</c:v>
                </c:pt>
                <c:pt idx="20661">
                  <c:v>4.3866689999999995</c:v>
                </c:pt>
                <c:pt idx="20662">
                  <c:v>4.3856250000000001</c:v>
                </c:pt>
                <c:pt idx="20663">
                  <c:v>4.3929779999999994</c:v>
                </c:pt>
                <c:pt idx="20664">
                  <c:v>4.3913929999999999</c:v>
                </c:pt>
                <c:pt idx="20665">
                  <c:v>4.3932669999999998</c:v>
                </c:pt>
                <c:pt idx="20666">
                  <c:v>4.4029939999999996</c:v>
                </c:pt>
                <c:pt idx="20667">
                  <c:v>4.402425</c:v>
                </c:pt>
                <c:pt idx="20668">
                  <c:v>4.4041689999999996</c:v>
                </c:pt>
                <c:pt idx="20669">
                  <c:v>4.4077500000000001</c:v>
                </c:pt>
                <c:pt idx="20670">
                  <c:v>4.404871</c:v>
                </c:pt>
                <c:pt idx="20671">
                  <c:v>4.4038849999999998</c:v>
                </c:pt>
                <c:pt idx="20672">
                  <c:v>4.3982869999999998</c:v>
                </c:pt>
                <c:pt idx="20673">
                  <c:v>4.3911889999999998</c:v>
                </c:pt>
                <c:pt idx="20674">
                  <c:v>4.397138</c:v>
                </c:pt>
                <c:pt idx="20675">
                  <c:v>4.4047099999999997</c:v>
                </c:pt>
                <c:pt idx="20676">
                  <c:v>4.3955389999999994</c:v>
                </c:pt>
                <c:pt idx="20677">
                  <c:v>4.3890449999999994</c:v>
                </c:pt>
                <c:pt idx="20678">
                  <c:v>4.4010800000000003</c:v>
                </c:pt>
                <c:pt idx="20679">
                  <c:v>4.3987490000000005</c:v>
                </c:pt>
                <c:pt idx="20680">
                  <c:v>4.3890150000000006</c:v>
                </c:pt>
                <c:pt idx="20681">
                  <c:v>4.4019200000000005</c:v>
                </c:pt>
                <c:pt idx="20682">
                  <c:v>4.4097189999999999</c:v>
                </c:pt>
                <c:pt idx="20683">
                  <c:v>4.3990410000000004</c:v>
                </c:pt>
                <c:pt idx="20684">
                  <c:v>4.3962400000000006</c:v>
                </c:pt>
                <c:pt idx="20685">
                  <c:v>4.4011580000000006</c:v>
                </c:pt>
                <c:pt idx="20686">
                  <c:v>4.3927820000000004</c:v>
                </c:pt>
                <c:pt idx="20687">
                  <c:v>4.3956859999999995</c:v>
                </c:pt>
                <c:pt idx="20688">
                  <c:v>4.4124409999999994</c:v>
                </c:pt>
                <c:pt idx="20689">
                  <c:v>4.4030079999999998</c:v>
                </c:pt>
                <c:pt idx="20690">
                  <c:v>4.3932690000000001</c:v>
                </c:pt>
                <c:pt idx="20691">
                  <c:v>4.4018800000000002</c:v>
                </c:pt>
                <c:pt idx="20692">
                  <c:v>4.3981890000000003</c:v>
                </c:pt>
                <c:pt idx="20693">
                  <c:v>4.3911809999999996</c:v>
                </c:pt>
                <c:pt idx="20694">
                  <c:v>4.4008729999999998</c:v>
                </c:pt>
                <c:pt idx="20695">
                  <c:v>4.4072420000000001</c:v>
                </c:pt>
                <c:pt idx="20696">
                  <c:v>4.3992290000000001</c:v>
                </c:pt>
                <c:pt idx="20697">
                  <c:v>4.3998980000000003</c:v>
                </c:pt>
                <c:pt idx="20698">
                  <c:v>4.401891</c:v>
                </c:pt>
                <c:pt idx="20699">
                  <c:v>4.4041009999999998</c:v>
                </c:pt>
                <c:pt idx="20700">
                  <c:v>4.4127139999999994</c:v>
                </c:pt>
                <c:pt idx="20701">
                  <c:v>4.404636</c:v>
                </c:pt>
                <c:pt idx="20702">
                  <c:v>4.3954819999999994</c:v>
                </c:pt>
                <c:pt idx="20703">
                  <c:v>4.4066010000000002</c:v>
                </c:pt>
                <c:pt idx="20704">
                  <c:v>4.4139569999999999</c:v>
                </c:pt>
                <c:pt idx="20705">
                  <c:v>4.4015889999999995</c:v>
                </c:pt>
                <c:pt idx="20706">
                  <c:v>4.394495</c:v>
                </c:pt>
                <c:pt idx="20707">
                  <c:v>4.4053310000000003</c:v>
                </c:pt>
                <c:pt idx="20708">
                  <c:v>4.4053430000000002</c:v>
                </c:pt>
                <c:pt idx="20709">
                  <c:v>4.4018870000000003</c:v>
                </c:pt>
                <c:pt idx="20710">
                  <c:v>4.4133320000000005</c:v>
                </c:pt>
                <c:pt idx="20711">
                  <c:v>4.4113989999999994</c:v>
                </c:pt>
                <c:pt idx="20712">
                  <c:v>4.4005619999999999</c:v>
                </c:pt>
                <c:pt idx="20713">
                  <c:v>4.4048809999999996</c:v>
                </c:pt>
                <c:pt idx="20714">
                  <c:v>4.4060500000000005</c:v>
                </c:pt>
                <c:pt idx="20715">
                  <c:v>4.3953850000000001</c:v>
                </c:pt>
                <c:pt idx="20716">
                  <c:v>4.3985839999999996</c:v>
                </c:pt>
                <c:pt idx="20717">
                  <c:v>4.4088859999999999</c:v>
                </c:pt>
                <c:pt idx="20718">
                  <c:v>4.4057080000000006</c:v>
                </c:pt>
                <c:pt idx="20719">
                  <c:v>4.4075730000000002</c:v>
                </c:pt>
                <c:pt idx="20720">
                  <c:v>4.4101660000000003</c:v>
                </c:pt>
                <c:pt idx="20721">
                  <c:v>4.4044539999999994</c:v>
                </c:pt>
                <c:pt idx="20722">
                  <c:v>4.4101990000000004</c:v>
                </c:pt>
                <c:pt idx="20723">
                  <c:v>4.4169230000000006</c:v>
                </c:pt>
                <c:pt idx="20724">
                  <c:v>4.4069349999999998</c:v>
                </c:pt>
                <c:pt idx="20725">
                  <c:v>4.400442</c:v>
                </c:pt>
                <c:pt idx="20726">
                  <c:v>4.4097679999999997</c:v>
                </c:pt>
                <c:pt idx="20727">
                  <c:v>4.4102309999999996</c:v>
                </c:pt>
                <c:pt idx="20728">
                  <c:v>4.4026519999999998</c:v>
                </c:pt>
                <c:pt idx="20729">
                  <c:v>4.4075730000000002</c:v>
                </c:pt>
                <c:pt idx="20730">
                  <c:v>4.4092950000000002</c:v>
                </c:pt>
                <c:pt idx="20731">
                  <c:v>4.4081359999999998</c:v>
                </c:pt>
                <c:pt idx="20732">
                  <c:v>4.4089049999999999</c:v>
                </c:pt>
                <c:pt idx="20733">
                  <c:v>4.407146</c:v>
                </c:pt>
                <c:pt idx="20734">
                  <c:v>4.4107330000000005</c:v>
                </c:pt>
                <c:pt idx="20735">
                  <c:v>4.4110879999999995</c:v>
                </c:pt>
                <c:pt idx="20736">
                  <c:v>4.4084710000000005</c:v>
                </c:pt>
                <c:pt idx="20737">
                  <c:v>4.4091339999999999</c:v>
                </c:pt>
                <c:pt idx="20738">
                  <c:v>4.412128</c:v>
                </c:pt>
                <c:pt idx="20739">
                  <c:v>4.4127600000000005</c:v>
                </c:pt>
                <c:pt idx="20740">
                  <c:v>4.4060190000000006</c:v>
                </c:pt>
                <c:pt idx="20741">
                  <c:v>4.4082039999999996</c:v>
                </c:pt>
                <c:pt idx="20742">
                  <c:v>4.414714</c:v>
                </c:pt>
                <c:pt idx="20743">
                  <c:v>4.4083579999999998</c:v>
                </c:pt>
                <c:pt idx="20744">
                  <c:v>4.4041759999999996</c:v>
                </c:pt>
                <c:pt idx="20745">
                  <c:v>4.4078759999999999</c:v>
                </c:pt>
                <c:pt idx="20746">
                  <c:v>4.4086490000000005</c:v>
                </c:pt>
                <c:pt idx="20747">
                  <c:v>4.4042539999999999</c:v>
                </c:pt>
                <c:pt idx="20748">
                  <c:v>4.4025189999999998</c:v>
                </c:pt>
                <c:pt idx="20749">
                  <c:v>4.4064459999999999</c:v>
                </c:pt>
                <c:pt idx="20750">
                  <c:v>4.4143539999999994</c:v>
                </c:pt>
                <c:pt idx="20751">
                  <c:v>4.4191820000000002</c:v>
                </c:pt>
                <c:pt idx="20752">
                  <c:v>4.4102069999999998</c:v>
                </c:pt>
                <c:pt idx="20753">
                  <c:v>4.4114079999999998</c:v>
                </c:pt>
                <c:pt idx="20754">
                  <c:v>4.4219609999999996</c:v>
                </c:pt>
                <c:pt idx="20755">
                  <c:v>4.4150740000000006</c:v>
                </c:pt>
                <c:pt idx="20756">
                  <c:v>4.408957</c:v>
                </c:pt>
                <c:pt idx="20757">
                  <c:v>4.4170300000000005</c:v>
                </c:pt>
                <c:pt idx="20758">
                  <c:v>4.4172209999999996</c:v>
                </c:pt>
                <c:pt idx="20759">
                  <c:v>4.4068589999999999</c:v>
                </c:pt>
                <c:pt idx="20760">
                  <c:v>4.4087459999999998</c:v>
                </c:pt>
                <c:pt idx="20761">
                  <c:v>4.4135779999999993</c:v>
                </c:pt>
                <c:pt idx="20762">
                  <c:v>4.407362</c:v>
                </c:pt>
                <c:pt idx="20763">
                  <c:v>4.4118789999999999</c:v>
                </c:pt>
                <c:pt idx="20764">
                  <c:v>4.4169839999999994</c:v>
                </c:pt>
                <c:pt idx="20765">
                  <c:v>4.4119060000000001</c:v>
                </c:pt>
                <c:pt idx="20766">
                  <c:v>4.413564</c:v>
                </c:pt>
                <c:pt idx="20767">
                  <c:v>4.4127290000000006</c:v>
                </c:pt>
                <c:pt idx="20768">
                  <c:v>4.4083019999999999</c:v>
                </c:pt>
                <c:pt idx="20769">
                  <c:v>4.413189</c:v>
                </c:pt>
                <c:pt idx="20770">
                  <c:v>4.4162409999999994</c:v>
                </c:pt>
                <c:pt idx="20771">
                  <c:v>4.4069400000000005</c:v>
                </c:pt>
                <c:pt idx="20772">
                  <c:v>4.4098220000000001</c:v>
                </c:pt>
                <c:pt idx="20773">
                  <c:v>4.4271639999999994</c:v>
                </c:pt>
                <c:pt idx="20774">
                  <c:v>4.4214529999999996</c:v>
                </c:pt>
                <c:pt idx="20775">
                  <c:v>4.4104419999999998</c:v>
                </c:pt>
                <c:pt idx="20776">
                  <c:v>4.4255429999999993</c:v>
                </c:pt>
                <c:pt idx="20777">
                  <c:v>4.4311249999999998</c:v>
                </c:pt>
                <c:pt idx="20778">
                  <c:v>4.4128059999999998</c:v>
                </c:pt>
                <c:pt idx="20779">
                  <c:v>4.4125750000000004</c:v>
                </c:pt>
                <c:pt idx="20780">
                  <c:v>4.4254630000000006</c:v>
                </c:pt>
                <c:pt idx="20781">
                  <c:v>4.4145159999999999</c:v>
                </c:pt>
                <c:pt idx="20782">
                  <c:v>4.4120419999999996</c:v>
                </c:pt>
                <c:pt idx="20783">
                  <c:v>4.4244640000000004</c:v>
                </c:pt>
                <c:pt idx="20784">
                  <c:v>4.4115289999999998</c:v>
                </c:pt>
                <c:pt idx="20785">
                  <c:v>4.406237</c:v>
                </c:pt>
                <c:pt idx="20786">
                  <c:v>4.4231069999999999</c:v>
                </c:pt>
                <c:pt idx="20787">
                  <c:v>4.419594</c:v>
                </c:pt>
                <c:pt idx="20788">
                  <c:v>4.4036819999999999</c:v>
                </c:pt>
                <c:pt idx="20789">
                  <c:v>4.4070070000000001</c:v>
                </c:pt>
                <c:pt idx="20790">
                  <c:v>4.4197299999999995</c:v>
                </c:pt>
                <c:pt idx="20791">
                  <c:v>4.4179789999999999</c:v>
                </c:pt>
                <c:pt idx="20792">
                  <c:v>4.4184739999999998</c:v>
                </c:pt>
                <c:pt idx="20793">
                  <c:v>4.4191419999999999</c:v>
                </c:pt>
                <c:pt idx="20794">
                  <c:v>4.413761</c:v>
                </c:pt>
                <c:pt idx="20795">
                  <c:v>4.4255230000000001</c:v>
                </c:pt>
                <c:pt idx="20796">
                  <c:v>4.4287349999999996</c:v>
                </c:pt>
                <c:pt idx="20797">
                  <c:v>4.4135949999999999</c:v>
                </c:pt>
                <c:pt idx="20798">
                  <c:v>4.4170769999999999</c:v>
                </c:pt>
                <c:pt idx="20799">
                  <c:v>4.4278879999999994</c:v>
                </c:pt>
                <c:pt idx="20800">
                  <c:v>4.4186069999999997</c:v>
                </c:pt>
                <c:pt idx="20801">
                  <c:v>4.4081100000000006</c:v>
                </c:pt>
                <c:pt idx="20802">
                  <c:v>4.417923</c:v>
                </c:pt>
                <c:pt idx="20803">
                  <c:v>4.4240360000000001</c:v>
                </c:pt>
                <c:pt idx="20804">
                  <c:v>4.4143140000000001</c:v>
                </c:pt>
                <c:pt idx="20805">
                  <c:v>4.4145490000000001</c:v>
                </c:pt>
                <c:pt idx="20806">
                  <c:v>4.4176269999999995</c:v>
                </c:pt>
                <c:pt idx="20807">
                  <c:v>4.4153889999999993</c:v>
                </c:pt>
                <c:pt idx="20808">
                  <c:v>4.4207850000000004</c:v>
                </c:pt>
                <c:pt idx="20809">
                  <c:v>4.4261409999999994</c:v>
                </c:pt>
                <c:pt idx="20810">
                  <c:v>4.4197150000000001</c:v>
                </c:pt>
                <c:pt idx="20811">
                  <c:v>4.4155949999999997</c:v>
                </c:pt>
                <c:pt idx="20812">
                  <c:v>4.4204030000000003</c:v>
                </c:pt>
                <c:pt idx="20813">
                  <c:v>4.426158</c:v>
                </c:pt>
                <c:pt idx="20814">
                  <c:v>4.4364499999999998</c:v>
                </c:pt>
                <c:pt idx="20815">
                  <c:v>4.430288</c:v>
                </c:pt>
                <c:pt idx="20816">
                  <c:v>4.4177160000000004</c:v>
                </c:pt>
                <c:pt idx="20817">
                  <c:v>4.4258350000000002</c:v>
                </c:pt>
                <c:pt idx="20818">
                  <c:v>4.4273629999999997</c:v>
                </c:pt>
                <c:pt idx="20819">
                  <c:v>4.4240589999999997</c:v>
                </c:pt>
                <c:pt idx="20820">
                  <c:v>4.4371150000000004</c:v>
                </c:pt>
                <c:pt idx="20821">
                  <c:v>4.4349470000000002</c:v>
                </c:pt>
                <c:pt idx="20822">
                  <c:v>4.4088069999999995</c:v>
                </c:pt>
                <c:pt idx="20823">
                  <c:v>4.4055689999999998</c:v>
                </c:pt>
                <c:pt idx="20824">
                  <c:v>4.4209680000000002</c:v>
                </c:pt>
                <c:pt idx="20825">
                  <c:v>4.4131230000000006</c:v>
                </c:pt>
                <c:pt idx="20826">
                  <c:v>4.4080940000000002</c:v>
                </c:pt>
                <c:pt idx="20827">
                  <c:v>4.4257309999999999</c:v>
                </c:pt>
                <c:pt idx="20828">
                  <c:v>4.4304889999999997</c:v>
                </c:pt>
                <c:pt idx="20829">
                  <c:v>4.4321450000000002</c:v>
                </c:pt>
                <c:pt idx="20830">
                  <c:v>4.4392449999999997</c:v>
                </c:pt>
                <c:pt idx="20831">
                  <c:v>4.4258090000000001</c:v>
                </c:pt>
                <c:pt idx="20832">
                  <c:v>4.4151620000000005</c:v>
                </c:pt>
                <c:pt idx="20833">
                  <c:v>4.4267989999999999</c:v>
                </c:pt>
                <c:pt idx="20834">
                  <c:v>4.4266269999999999</c:v>
                </c:pt>
                <c:pt idx="20835">
                  <c:v>4.4139929999999996</c:v>
                </c:pt>
                <c:pt idx="20836">
                  <c:v>4.4206260000000004</c:v>
                </c:pt>
                <c:pt idx="20837">
                  <c:v>4.4267660000000006</c:v>
                </c:pt>
                <c:pt idx="20838">
                  <c:v>4.4214330000000004</c:v>
                </c:pt>
                <c:pt idx="20839">
                  <c:v>4.428064</c:v>
                </c:pt>
                <c:pt idx="20840">
                  <c:v>4.4312579999999997</c:v>
                </c:pt>
                <c:pt idx="20841">
                  <c:v>4.4298489999999999</c:v>
                </c:pt>
                <c:pt idx="20842">
                  <c:v>4.434215</c:v>
                </c:pt>
                <c:pt idx="20843">
                  <c:v>4.4324349999999999</c:v>
                </c:pt>
                <c:pt idx="20844">
                  <c:v>4.4258749999999996</c:v>
                </c:pt>
                <c:pt idx="20845">
                  <c:v>4.4252280000000006</c:v>
                </c:pt>
                <c:pt idx="20846">
                  <c:v>4.4292490000000004</c:v>
                </c:pt>
                <c:pt idx="20847">
                  <c:v>4.4232589999999998</c:v>
                </c:pt>
                <c:pt idx="20848">
                  <c:v>4.4253280000000004</c:v>
                </c:pt>
                <c:pt idx="20849">
                  <c:v>4.4330239999999996</c:v>
                </c:pt>
                <c:pt idx="20850">
                  <c:v>4.4245459999999994</c:v>
                </c:pt>
                <c:pt idx="20851">
                  <c:v>4.4268929999999997</c:v>
                </c:pt>
                <c:pt idx="20852">
                  <c:v>4.4323739999999994</c:v>
                </c:pt>
                <c:pt idx="20853">
                  <c:v>4.4268400000000003</c:v>
                </c:pt>
                <c:pt idx="20854">
                  <c:v>4.4277730000000002</c:v>
                </c:pt>
                <c:pt idx="20855">
                  <c:v>4.4333550000000006</c:v>
                </c:pt>
                <c:pt idx="20856">
                  <c:v>4.4289230000000002</c:v>
                </c:pt>
                <c:pt idx="20857">
                  <c:v>4.4216110000000004</c:v>
                </c:pt>
                <c:pt idx="20858">
                  <c:v>4.4279709999999994</c:v>
                </c:pt>
                <c:pt idx="20859">
                  <c:v>4.4346960000000006</c:v>
                </c:pt>
                <c:pt idx="20860">
                  <c:v>4.4293820000000004</c:v>
                </c:pt>
                <c:pt idx="20861">
                  <c:v>4.4269820000000006</c:v>
                </c:pt>
                <c:pt idx="20862">
                  <c:v>4.4245450000000002</c:v>
                </c:pt>
                <c:pt idx="20863">
                  <c:v>4.4245900000000002</c:v>
                </c:pt>
                <c:pt idx="20864">
                  <c:v>4.4348200000000002</c:v>
                </c:pt>
                <c:pt idx="20865">
                  <c:v>4.4383470000000003</c:v>
                </c:pt>
                <c:pt idx="20866">
                  <c:v>4.4326460000000001</c:v>
                </c:pt>
                <c:pt idx="20867">
                  <c:v>4.4251299999999993</c:v>
                </c:pt>
                <c:pt idx="20868">
                  <c:v>4.4265699999999999</c:v>
                </c:pt>
                <c:pt idx="20869">
                  <c:v>4.4254169999999995</c:v>
                </c:pt>
                <c:pt idx="20870">
                  <c:v>4.4219059999999999</c:v>
                </c:pt>
                <c:pt idx="20871">
                  <c:v>4.4295919999999995</c:v>
                </c:pt>
                <c:pt idx="20872">
                  <c:v>4.4373120000000004</c:v>
                </c:pt>
                <c:pt idx="20873">
                  <c:v>4.4351789999999998</c:v>
                </c:pt>
                <c:pt idx="20874">
                  <c:v>4.429252</c:v>
                </c:pt>
                <c:pt idx="20875">
                  <c:v>4.42727</c:v>
                </c:pt>
                <c:pt idx="20876">
                  <c:v>4.4278820000000003</c:v>
                </c:pt>
                <c:pt idx="20877">
                  <c:v>4.4308879999999995</c:v>
                </c:pt>
                <c:pt idx="20878">
                  <c:v>4.4396260000000005</c:v>
                </c:pt>
                <c:pt idx="20879">
                  <c:v>4.444617</c:v>
                </c:pt>
                <c:pt idx="20880">
                  <c:v>4.4459540000000004</c:v>
                </c:pt>
                <c:pt idx="20881">
                  <c:v>4.4389319999999994</c:v>
                </c:pt>
                <c:pt idx="20882">
                  <c:v>4.4289550000000002</c:v>
                </c:pt>
                <c:pt idx="20883">
                  <c:v>4.4330420000000004</c:v>
                </c:pt>
                <c:pt idx="20884">
                  <c:v>4.4370479999999999</c:v>
                </c:pt>
                <c:pt idx="20885">
                  <c:v>4.4368549999999995</c:v>
                </c:pt>
                <c:pt idx="20886">
                  <c:v>4.4372290000000003</c:v>
                </c:pt>
                <c:pt idx="20887">
                  <c:v>4.4288600000000002</c:v>
                </c:pt>
                <c:pt idx="20888">
                  <c:v>4.4225409999999998</c:v>
                </c:pt>
                <c:pt idx="20889">
                  <c:v>4.4298039999999999</c:v>
                </c:pt>
                <c:pt idx="20890">
                  <c:v>4.4383590000000002</c:v>
                </c:pt>
                <c:pt idx="20891">
                  <c:v>4.4368699999999999</c:v>
                </c:pt>
                <c:pt idx="20892">
                  <c:v>4.4378799999999998</c:v>
                </c:pt>
                <c:pt idx="20893">
                  <c:v>4.4423209999999997</c:v>
                </c:pt>
                <c:pt idx="20894">
                  <c:v>4.4336459999999995</c:v>
                </c:pt>
                <c:pt idx="20895">
                  <c:v>4.4273629999999997</c:v>
                </c:pt>
                <c:pt idx="20896">
                  <c:v>4.4276339999999994</c:v>
                </c:pt>
                <c:pt idx="20897">
                  <c:v>4.4220699999999997</c:v>
                </c:pt>
                <c:pt idx="20898">
                  <c:v>4.4257819999999999</c:v>
                </c:pt>
                <c:pt idx="20899">
                  <c:v>4.4400700000000004</c:v>
                </c:pt>
                <c:pt idx="20900">
                  <c:v>4.4387240000000006</c:v>
                </c:pt>
                <c:pt idx="20901">
                  <c:v>4.4321599999999997</c:v>
                </c:pt>
                <c:pt idx="20902">
                  <c:v>4.4430649999999998</c:v>
                </c:pt>
                <c:pt idx="20903">
                  <c:v>4.4444020000000002</c:v>
                </c:pt>
                <c:pt idx="20904">
                  <c:v>4.4401589999999995</c:v>
                </c:pt>
                <c:pt idx="20905">
                  <c:v>4.4437340000000001</c:v>
                </c:pt>
                <c:pt idx="20906">
                  <c:v>4.4356779999999993</c:v>
                </c:pt>
                <c:pt idx="20907">
                  <c:v>4.4396870000000002</c:v>
                </c:pt>
                <c:pt idx="20908">
                  <c:v>4.4504660000000005</c:v>
                </c:pt>
                <c:pt idx="20909">
                  <c:v>4.432607</c:v>
                </c:pt>
                <c:pt idx="20910">
                  <c:v>4.4211679999999998</c:v>
                </c:pt>
                <c:pt idx="20911">
                  <c:v>4.4335900000000006</c:v>
                </c:pt>
                <c:pt idx="20912">
                  <c:v>4.4400149999999998</c:v>
                </c:pt>
                <c:pt idx="20913">
                  <c:v>4.4369049999999994</c:v>
                </c:pt>
                <c:pt idx="20914">
                  <c:v>4.4410939999999997</c:v>
                </c:pt>
                <c:pt idx="20915">
                  <c:v>4.439489</c:v>
                </c:pt>
                <c:pt idx="20916">
                  <c:v>4.4305210000000006</c:v>
                </c:pt>
                <c:pt idx="20917">
                  <c:v>4.439419</c:v>
                </c:pt>
                <c:pt idx="20918">
                  <c:v>4.4440480000000004</c:v>
                </c:pt>
                <c:pt idx="20919">
                  <c:v>4.4343620000000001</c:v>
                </c:pt>
                <c:pt idx="20920">
                  <c:v>4.4349470000000002</c:v>
                </c:pt>
                <c:pt idx="20921">
                  <c:v>4.439819</c:v>
                </c:pt>
                <c:pt idx="20922">
                  <c:v>4.4350779999999999</c:v>
                </c:pt>
                <c:pt idx="20923">
                  <c:v>4.4314819999999999</c:v>
                </c:pt>
                <c:pt idx="20924">
                  <c:v>4.4390409999999996</c:v>
                </c:pt>
                <c:pt idx="20925">
                  <c:v>4.4447369999999999</c:v>
                </c:pt>
                <c:pt idx="20926">
                  <c:v>4.4499200000000005</c:v>
                </c:pt>
                <c:pt idx="20927">
                  <c:v>4.4521759999999997</c:v>
                </c:pt>
                <c:pt idx="20928">
                  <c:v>4.4419780000000006</c:v>
                </c:pt>
                <c:pt idx="20929">
                  <c:v>4.4390879999999999</c:v>
                </c:pt>
                <c:pt idx="20930">
                  <c:v>4.445112</c:v>
                </c:pt>
                <c:pt idx="20931">
                  <c:v>4.4430589999999999</c:v>
                </c:pt>
                <c:pt idx="20932">
                  <c:v>4.4363460000000003</c:v>
                </c:pt>
                <c:pt idx="20933">
                  <c:v>4.4340530000000005</c:v>
                </c:pt>
                <c:pt idx="20934">
                  <c:v>4.4370039999999999</c:v>
                </c:pt>
                <c:pt idx="20935">
                  <c:v>4.4399169999999994</c:v>
                </c:pt>
                <c:pt idx="20936">
                  <c:v>4.4462209999999995</c:v>
                </c:pt>
                <c:pt idx="20937">
                  <c:v>4.4451730000000005</c:v>
                </c:pt>
                <c:pt idx="20938">
                  <c:v>4.4414999999999996</c:v>
                </c:pt>
                <c:pt idx="20939">
                  <c:v>4.4584010000000003</c:v>
                </c:pt>
                <c:pt idx="20940">
                  <c:v>4.462288</c:v>
                </c:pt>
                <c:pt idx="20941">
                  <c:v>4.4416039999999999</c:v>
                </c:pt>
                <c:pt idx="20942">
                  <c:v>4.4398529999999994</c:v>
                </c:pt>
                <c:pt idx="20943">
                  <c:v>4.4474680000000006</c:v>
                </c:pt>
                <c:pt idx="20944">
                  <c:v>4.4394869999999997</c:v>
                </c:pt>
                <c:pt idx="20945">
                  <c:v>4.4372530000000001</c:v>
                </c:pt>
                <c:pt idx="20946">
                  <c:v>4.4426179999999995</c:v>
                </c:pt>
                <c:pt idx="20947">
                  <c:v>4.4368230000000004</c:v>
                </c:pt>
                <c:pt idx="20948">
                  <c:v>4.4393890000000003</c:v>
                </c:pt>
                <c:pt idx="20949">
                  <c:v>4.4466770000000002</c:v>
                </c:pt>
                <c:pt idx="20950">
                  <c:v>4.4409790000000005</c:v>
                </c:pt>
                <c:pt idx="20951">
                  <c:v>4.4426740000000002</c:v>
                </c:pt>
                <c:pt idx="20952">
                  <c:v>4.4456550000000004</c:v>
                </c:pt>
                <c:pt idx="20953">
                  <c:v>4.4382149999999996</c:v>
                </c:pt>
                <c:pt idx="20954">
                  <c:v>4.4336520000000004</c:v>
                </c:pt>
                <c:pt idx="20955">
                  <c:v>4.4374140000000004</c:v>
                </c:pt>
                <c:pt idx="20956">
                  <c:v>4.449522</c:v>
                </c:pt>
                <c:pt idx="20957">
                  <c:v>4.4576829999999994</c:v>
                </c:pt>
                <c:pt idx="20958">
                  <c:v>4.4539860000000004</c:v>
                </c:pt>
                <c:pt idx="20959">
                  <c:v>4.4444169999999996</c:v>
                </c:pt>
                <c:pt idx="20960">
                  <c:v>4.447559</c:v>
                </c:pt>
                <c:pt idx="20961">
                  <c:v>4.4582049999999995</c:v>
                </c:pt>
                <c:pt idx="20962">
                  <c:v>4.4457240000000002</c:v>
                </c:pt>
                <c:pt idx="20963">
                  <c:v>4.4341010000000001</c:v>
                </c:pt>
                <c:pt idx="20964">
                  <c:v>4.4426509999999997</c:v>
                </c:pt>
                <c:pt idx="20965">
                  <c:v>4.4437899999999999</c:v>
                </c:pt>
                <c:pt idx="20966">
                  <c:v>4.4445389999999998</c:v>
                </c:pt>
                <c:pt idx="20967">
                  <c:v>4.4520590000000002</c:v>
                </c:pt>
                <c:pt idx="20968">
                  <c:v>4.4480839999999997</c:v>
                </c:pt>
                <c:pt idx="20969">
                  <c:v>4.4416929999999999</c:v>
                </c:pt>
                <c:pt idx="20970">
                  <c:v>4.4469110000000001</c:v>
                </c:pt>
                <c:pt idx="20971">
                  <c:v>4.4492250000000002</c:v>
                </c:pt>
                <c:pt idx="20972">
                  <c:v>4.4454639999999994</c:v>
                </c:pt>
                <c:pt idx="20973">
                  <c:v>4.4543920000000004</c:v>
                </c:pt>
                <c:pt idx="20974">
                  <c:v>4.4540709999999999</c:v>
                </c:pt>
                <c:pt idx="20975">
                  <c:v>4.4443130000000002</c:v>
                </c:pt>
                <c:pt idx="20976">
                  <c:v>4.4487160000000001</c:v>
                </c:pt>
                <c:pt idx="20977">
                  <c:v>4.4533649999999998</c:v>
                </c:pt>
                <c:pt idx="20978">
                  <c:v>4.4500489999999999</c:v>
                </c:pt>
                <c:pt idx="20979">
                  <c:v>4.4513590000000001</c:v>
                </c:pt>
                <c:pt idx="20980">
                  <c:v>4.455355</c:v>
                </c:pt>
                <c:pt idx="20981">
                  <c:v>4.4469729999999998</c:v>
                </c:pt>
                <c:pt idx="20982">
                  <c:v>4.4474590000000003</c:v>
                </c:pt>
                <c:pt idx="20983">
                  <c:v>4.4578299999999995</c:v>
                </c:pt>
                <c:pt idx="20984">
                  <c:v>4.4484580000000005</c:v>
                </c:pt>
                <c:pt idx="20985">
                  <c:v>4.4462340000000005</c:v>
                </c:pt>
                <c:pt idx="20986">
                  <c:v>4.4550679999999998</c:v>
                </c:pt>
                <c:pt idx="20987">
                  <c:v>4.4493279999999995</c:v>
                </c:pt>
                <c:pt idx="20988">
                  <c:v>4.4517609999999994</c:v>
                </c:pt>
                <c:pt idx="20989">
                  <c:v>4.4620759999999997</c:v>
                </c:pt>
                <c:pt idx="20990">
                  <c:v>4.4544929999999994</c:v>
                </c:pt>
                <c:pt idx="20991">
                  <c:v>4.446396</c:v>
                </c:pt>
                <c:pt idx="20992">
                  <c:v>4.4543629999999999</c:v>
                </c:pt>
                <c:pt idx="20993">
                  <c:v>4.4517880000000005</c:v>
                </c:pt>
                <c:pt idx="20994">
                  <c:v>4.4430990000000001</c:v>
                </c:pt>
                <c:pt idx="20995">
                  <c:v>4.4498230000000003</c:v>
                </c:pt>
                <c:pt idx="20996">
                  <c:v>4.4461440000000003</c:v>
                </c:pt>
                <c:pt idx="20997">
                  <c:v>4.4404889999999995</c:v>
                </c:pt>
                <c:pt idx="20998">
                  <c:v>4.4500960000000003</c:v>
                </c:pt>
                <c:pt idx="20999">
                  <c:v>4.4559329999999999</c:v>
                </c:pt>
                <c:pt idx="21000">
                  <c:v>4.45641</c:v>
                </c:pt>
                <c:pt idx="21001">
                  <c:v>4.453665</c:v>
                </c:pt>
                <c:pt idx="21002">
                  <c:v>4.4518450000000005</c:v>
                </c:pt>
                <c:pt idx="21003">
                  <c:v>4.4524869999999996</c:v>
                </c:pt>
                <c:pt idx="21004">
                  <c:v>4.4578799999999994</c:v>
                </c:pt>
                <c:pt idx="21005">
                  <c:v>4.4593449999999999</c:v>
                </c:pt>
                <c:pt idx="21006">
                  <c:v>4.4431519999999995</c:v>
                </c:pt>
                <c:pt idx="21007">
                  <c:v>4.4436260000000001</c:v>
                </c:pt>
                <c:pt idx="21008">
                  <c:v>4.460877</c:v>
                </c:pt>
                <c:pt idx="21009">
                  <c:v>4.4585020000000002</c:v>
                </c:pt>
                <c:pt idx="21010">
                  <c:v>4.4518000000000004</c:v>
                </c:pt>
                <c:pt idx="21011">
                  <c:v>4.4550320000000001</c:v>
                </c:pt>
                <c:pt idx="21012">
                  <c:v>4.4583840000000006</c:v>
                </c:pt>
                <c:pt idx="21013">
                  <c:v>4.4511129999999994</c:v>
                </c:pt>
                <c:pt idx="21014">
                  <c:v>4.444922</c:v>
                </c:pt>
                <c:pt idx="21015">
                  <c:v>4.4514680000000002</c:v>
                </c:pt>
                <c:pt idx="21016">
                  <c:v>4.4580009999999994</c:v>
                </c:pt>
                <c:pt idx="21017">
                  <c:v>4.460197</c:v>
                </c:pt>
                <c:pt idx="21018">
                  <c:v>4.4558629999999999</c:v>
                </c:pt>
                <c:pt idx="21019">
                  <c:v>4.4525699999999997</c:v>
                </c:pt>
                <c:pt idx="21020">
                  <c:v>4.4638270000000002</c:v>
                </c:pt>
                <c:pt idx="21021">
                  <c:v>4.4729720000000004</c:v>
                </c:pt>
                <c:pt idx="21022">
                  <c:v>4.4559700000000007</c:v>
                </c:pt>
                <c:pt idx="21023">
                  <c:v>4.4452590000000001</c:v>
                </c:pt>
                <c:pt idx="21024">
                  <c:v>4.4603540000000006</c:v>
                </c:pt>
                <c:pt idx="21025">
                  <c:v>4.4598759999999995</c:v>
                </c:pt>
                <c:pt idx="21026">
                  <c:v>4.453017</c:v>
                </c:pt>
                <c:pt idx="21027">
                  <c:v>4.4599880000000001</c:v>
                </c:pt>
                <c:pt idx="21028">
                  <c:v>4.4528920000000003</c:v>
                </c:pt>
                <c:pt idx="21029">
                  <c:v>4.4488799999999999</c:v>
                </c:pt>
                <c:pt idx="21030">
                  <c:v>4.4662880000000005</c:v>
                </c:pt>
                <c:pt idx="21031">
                  <c:v>4.4693360000000002</c:v>
                </c:pt>
                <c:pt idx="21032">
                  <c:v>4.4540600000000001</c:v>
                </c:pt>
                <c:pt idx="21033">
                  <c:v>4.4571839999999998</c:v>
                </c:pt>
                <c:pt idx="21034">
                  <c:v>4.4638049999999998</c:v>
                </c:pt>
                <c:pt idx="21035">
                  <c:v>4.4537899999999997</c:v>
                </c:pt>
                <c:pt idx="21036">
                  <c:v>4.461633</c:v>
                </c:pt>
                <c:pt idx="21037">
                  <c:v>4.4698469999999997</c:v>
                </c:pt>
                <c:pt idx="21038">
                  <c:v>4.4536980000000002</c:v>
                </c:pt>
                <c:pt idx="21039">
                  <c:v>4.4510079999999999</c:v>
                </c:pt>
                <c:pt idx="21040">
                  <c:v>4.4607720000000004</c:v>
                </c:pt>
                <c:pt idx="21041">
                  <c:v>4.4589800000000004</c:v>
                </c:pt>
                <c:pt idx="21042">
                  <c:v>4.4570650000000001</c:v>
                </c:pt>
                <c:pt idx="21043">
                  <c:v>4.4583599999999999</c:v>
                </c:pt>
                <c:pt idx="21044">
                  <c:v>4.4520619999999997</c:v>
                </c:pt>
                <c:pt idx="21045">
                  <c:v>4.4474719999999994</c:v>
                </c:pt>
                <c:pt idx="21046">
                  <c:v>4.4602760000000004</c:v>
                </c:pt>
                <c:pt idx="21047">
                  <c:v>4.4694579999999995</c:v>
                </c:pt>
                <c:pt idx="21048">
                  <c:v>4.4608210000000001</c:v>
                </c:pt>
                <c:pt idx="21049">
                  <c:v>4.4586190000000006</c:v>
                </c:pt>
                <c:pt idx="21050">
                  <c:v>4.4614220000000007</c:v>
                </c:pt>
                <c:pt idx="21051">
                  <c:v>4.4624810000000004</c:v>
                </c:pt>
                <c:pt idx="21052">
                  <c:v>4.466278</c:v>
                </c:pt>
                <c:pt idx="21053">
                  <c:v>4.4635509999999998</c:v>
                </c:pt>
                <c:pt idx="21054">
                  <c:v>4.4581409999999995</c:v>
                </c:pt>
                <c:pt idx="21055">
                  <c:v>4.4626999999999999</c:v>
                </c:pt>
                <c:pt idx="21056">
                  <c:v>4.4682080000000006</c:v>
                </c:pt>
                <c:pt idx="21057">
                  <c:v>4.4563950000000006</c:v>
                </c:pt>
                <c:pt idx="21058">
                  <c:v>4.4550020000000004</c:v>
                </c:pt>
                <c:pt idx="21059">
                  <c:v>4.4654020000000001</c:v>
                </c:pt>
                <c:pt idx="21060">
                  <c:v>4.4619309999999999</c:v>
                </c:pt>
                <c:pt idx="21061">
                  <c:v>4.468515</c:v>
                </c:pt>
                <c:pt idx="21062">
                  <c:v>4.4758040000000001</c:v>
                </c:pt>
                <c:pt idx="21063">
                  <c:v>4.4614289999999999</c:v>
                </c:pt>
                <c:pt idx="21064">
                  <c:v>4.4568139999999996</c:v>
                </c:pt>
                <c:pt idx="21065">
                  <c:v>4.4662740000000003</c:v>
                </c:pt>
                <c:pt idx="21066">
                  <c:v>4.4665929999999996</c:v>
                </c:pt>
                <c:pt idx="21067">
                  <c:v>4.4642660000000003</c:v>
                </c:pt>
                <c:pt idx="21068">
                  <c:v>4.4669889999999999</c:v>
                </c:pt>
                <c:pt idx="21069">
                  <c:v>4.46265</c:v>
                </c:pt>
                <c:pt idx="21070">
                  <c:v>4.4586000000000006</c:v>
                </c:pt>
                <c:pt idx="21071">
                  <c:v>4.4684679999999997</c:v>
                </c:pt>
                <c:pt idx="21072">
                  <c:v>4.4679780000000004</c:v>
                </c:pt>
                <c:pt idx="21073">
                  <c:v>4.4634510000000001</c:v>
                </c:pt>
                <c:pt idx="21074">
                  <c:v>4.4689680000000003</c:v>
                </c:pt>
                <c:pt idx="21075">
                  <c:v>4.4682050000000002</c:v>
                </c:pt>
                <c:pt idx="21076">
                  <c:v>4.4634529999999994</c:v>
                </c:pt>
                <c:pt idx="21077">
                  <c:v>4.4639899999999999</c:v>
                </c:pt>
                <c:pt idx="21078">
                  <c:v>4.4615010000000002</c:v>
                </c:pt>
                <c:pt idx="21079">
                  <c:v>4.449306</c:v>
                </c:pt>
                <c:pt idx="21080">
                  <c:v>4.4523329999999994</c:v>
                </c:pt>
                <c:pt idx="21081">
                  <c:v>4.4689670000000001</c:v>
                </c:pt>
                <c:pt idx="21082">
                  <c:v>4.4704670000000002</c:v>
                </c:pt>
                <c:pt idx="21083">
                  <c:v>4.4722150000000003</c:v>
                </c:pt>
                <c:pt idx="21084">
                  <c:v>4.4740070000000003</c:v>
                </c:pt>
                <c:pt idx="21085">
                  <c:v>4.4651259999999997</c:v>
                </c:pt>
                <c:pt idx="21086">
                  <c:v>4.4692299999999996</c:v>
                </c:pt>
                <c:pt idx="21087">
                  <c:v>4.4789209999999997</c:v>
                </c:pt>
                <c:pt idx="21088">
                  <c:v>4.4746889999999997</c:v>
                </c:pt>
                <c:pt idx="21089">
                  <c:v>4.470224</c:v>
                </c:pt>
                <c:pt idx="21090">
                  <c:v>4.4724009999999996</c:v>
                </c:pt>
                <c:pt idx="21091">
                  <c:v>4.4645619999999999</c:v>
                </c:pt>
                <c:pt idx="21092">
                  <c:v>4.4603540000000006</c:v>
                </c:pt>
                <c:pt idx="21093">
                  <c:v>4.474564</c:v>
                </c:pt>
                <c:pt idx="21094">
                  <c:v>4.4740479999999998</c:v>
                </c:pt>
                <c:pt idx="21095">
                  <c:v>4.4648120000000002</c:v>
                </c:pt>
                <c:pt idx="21096">
                  <c:v>4.468343</c:v>
                </c:pt>
                <c:pt idx="21097">
                  <c:v>4.4640649999999997</c:v>
                </c:pt>
                <c:pt idx="21098">
                  <c:v>4.4603719999999996</c:v>
                </c:pt>
                <c:pt idx="21099">
                  <c:v>4.4711289999999995</c:v>
                </c:pt>
                <c:pt idx="21100">
                  <c:v>4.4766010000000005</c:v>
                </c:pt>
                <c:pt idx="21101">
                  <c:v>4.4717009999999995</c:v>
                </c:pt>
                <c:pt idx="21102">
                  <c:v>4.4723799999999994</c:v>
                </c:pt>
                <c:pt idx="21103">
                  <c:v>4.4687000000000001</c:v>
                </c:pt>
                <c:pt idx="21104">
                  <c:v>4.4659969999999998</c:v>
                </c:pt>
                <c:pt idx="21105">
                  <c:v>4.4752779999999994</c:v>
                </c:pt>
                <c:pt idx="21106">
                  <c:v>4.4720040000000001</c:v>
                </c:pt>
                <c:pt idx="21107">
                  <c:v>4.4672879999999999</c:v>
                </c:pt>
                <c:pt idx="21108">
                  <c:v>4.4770900000000005</c:v>
                </c:pt>
                <c:pt idx="21109">
                  <c:v>4.4768520000000001</c:v>
                </c:pt>
                <c:pt idx="21110">
                  <c:v>4.4685969999999999</c:v>
                </c:pt>
                <c:pt idx="21111">
                  <c:v>4.4693380000000005</c:v>
                </c:pt>
                <c:pt idx="21112">
                  <c:v>4.4746790000000001</c:v>
                </c:pt>
                <c:pt idx="21113">
                  <c:v>4.4681739999999994</c:v>
                </c:pt>
                <c:pt idx="21114">
                  <c:v>4.4662819999999996</c:v>
                </c:pt>
                <c:pt idx="21115">
                  <c:v>4.4721840000000004</c:v>
                </c:pt>
                <c:pt idx="21116">
                  <c:v>4.4639160000000002</c:v>
                </c:pt>
                <c:pt idx="21117">
                  <c:v>4.4656959999999994</c:v>
                </c:pt>
                <c:pt idx="21118">
                  <c:v>4.4763029999999997</c:v>
                </c:pt>
                <c:pt idx="21119">
                  <c:v>4.4686319999999995</c:v>
                </c:pt>
                <c:pt idx="21120">
                  <c:v>4.466145</c:v>
                </c:pt>
                <c:pt idx="21121">
                  <c:v>4.476807</c:v>
                </c:pt>
                <c:pt idx="21122">
                  <c:v>4.4725669999999997</c:v>
                </c:pt>
                <c:pt idx="21123">
                  <c:v>4.468235</c:v>
                </c:pt>
                <c:pt idx="21124">
                  <c:v>4.4802219999999995</c:v>
                </c:pt>
                <c:pt idx="21125">
                  <c:v>4.4733350000000005</c:v>
                </c:pt>
                <c:pt idx="21126">
                  <c:v>4.4566560000000006</c:v>
                </c:pt>
                <c:pt idx="21127">
                  <c:v>4.4639620000000004</c:v>
                </c:pt>
                <c:pt idx="21128">
                  <c:v>4.4712569999999996</c:v>
                </c:pt>
                <c:pt idx="21129">
                  <c:v>4.4769629999999996</c:v>
                </c:pt>
                <c:pt idx="21130">
                  <c:v>4.4866359999999998</c:v>
                </c:pt>
                <c:pt idx="21131">
                  <c:v>4.4854459999999996</c:v>
                </c:pt>
                <c:pt idx="21132">
                  <c:v>4.4803759999999997</c:v>
                </c:pt>
                <c:pt idx="21133">
                  <c:v>4.4822190000000006</c:v>
                </c:pt>
                <c:pt idx="21134">
                  <c:v>4.4838659999999999</c:v>
                </c:pt>
                <c:pt idx="21135">
                  <c:v>4.4735670000000001</c:v>
                </c:pt>
                <c:pt idx="21136">
                  <c:v>4.4715369999999997</c:v>
                </c:pt>
                <c:pt idx="21137">
                  <c:v>4.48231</c:v>
                </c:pt>
                <c:pt idx="21138">
                  <c:v>4.4759169999999999</c:v>
                </c:pt>
                <c:pt idx="21139">
                  <c:v>4.4697119999999995</c:v>
                </c:pt>
                <c:pt idx="21140">
                  <c:v>4.4774349999999998</c:v>
                </c:pt>
                <c:pt idx="21141">
                  <c:v>4.4730210000000001</c:v>
                </c:pt>
                <c:pt idx="21142">
                  <c:v>4.4608059999999998</c:v>
                </c:pt>
                <c:pt idx="21143">
                  <c:v>4.4692090000000002</c:v>
                </c:pt>
                <c:pt idx="21144">
                  <c:v>4.4823889999999995</c:v>
                </c:pt>
                <c:pt idx="21145">
                  <c:v>4.4795829999999999</c:v>
                </c:pt>
                <c:pt idx="21146">
                  <c:v>4.4837889999999998</c:v>
                </c:pt>
                <c:pt idx="21147">
                  <c:v>4.4824959999999994</c:v>
                </c:pt>
                <c:pt idx="21148">
                  <c:v>4.4687789999999996</c:v>
                </c:pt>
                <c:pt idx="21149">
                  <c:v>4.4758440000000004</c:v>
                </c:pt>
                <c:pt idx="21150">
                  <c:v>4.4831310000000002</c:v>
                </c:pt>
                <c:pt idx="21151">
                  <c:v>4.4747439999999994</c:v>
                </c:pt>
                <c:pt idx="21152">
                  <c:v>4.4759349999999998</c:v>
                </c:pt>
                <c:pt idx="21153">
                  <c:v>4.4803119999999996</c:v>
                </c:pt>
                <c:pt idx="21154">
                  <c:v>4.4790919999999996</c:v>
                </c:pt>
                <c:pt idx="21155">
                  <c:v>4.4788049999999995</c:v>
                </c:pt>
                <c:pt idx="21156">
                  <c:v>4.4820399999999996</c:v>
                </c:pt>
                <c:pt idx="21157">
                  <c:v>4.4837539999999994</c:v>
                </c:pt>
                <c:pt idx="21158">
                  <c:v>4.4825140000000001</c:v>
                </c:pt>
                <c:pt idx="21159">
                  <c:v>4.4809520000000003</c:v>
                </c:pt>
                <c:pt idx="21160">
                  <c:v>4.4727410000000001</c:v>
                </c:pt>
                <c:pt idx="21161">
                  <c:v>4.4755719999999997</c:v>
                </c:pt>
                <c:pt idx="21162">
                  <c:v>4.4887689999999996</c:v>
                </c:pt>
                <c:pt idx="21163">
                  <c:v>4.4850789999999998</c:v>
                </c:pt>
                <c:pt idx="21164">
                  <c:v>4.4740529999999996</c:v>
                </c:pt>
                <c:pt idx="21165">
                  <c:v>4.4733090000000004</c:v>
                </c:pt>
                <c:pt idx="21166">
                  <c:v>4.477582</c:v>
                </c:pt>
                <c:pt idx="21167">
                  <c:v>4.4779739999999997</c:v>
                </c:pt>
                <c:pt idx="21168">
                  <c:v>4.4816180000000001</c:v>
                </c:pt>
                <c:pt idx="21169">
                  <c:v>4.4777680000000002</c:v>
                </c:pt>
                <c:pt idx="21170">
                  <c:v>4.4694570000000002</c:v>
                </c:pt>
                <c:pt idx="21171">
                  <c:v>4.4847950000000001</c:v>
                </c:pt>
                <c:pt idx="21172">
                  <c:v>4.4949569999999994</c:v>
                </c:pt>
                <c:pt idx="21173">
                  <c:v>4.4861959999999996</c:v>
                </c:pt>
                <c:pt idx="21174">
                  <c:v>4.4828299999999999</c:v>
                </c:pt>
                <c:pt idx="21175">
                  <c:v>4.4793880000000001</c:v>
                </c:pt>
                <c:pt idx="21176">
                  <c:v>4.474863</c:v>
                </c:pt>
                <c:pt idx="21177">
                  <c:v>4.4782380000000002</c:v>
                </c:pt>
                <c:pt idx="21178">
                  <c:v>4.4844670000000004</c:v>
                </c:pt>
                <c:pt idx="21179">
                  <c:v>4.4823459999999997</c:v>
                </c:pt>
                <c:pt idx="21180">
                  <c:v>4.4800570000000004</c:v>
                </c:pt>
                <c:pt idx="21181">
                  <c:v>4.485277</c:v>
                </c:pt>
                <c:pt idx="21182">
                  <c:v>4.4820859999999998</c:v>
                </c:pt>
                <c:pt idx="21183">
                  <c:v>4.4838360000000002</c:v>
                </c:pt>
                <c:pt idx="21184">
                  <c:v>4.4882919999999995</c:v>
                </c:pt>
                <c:pt idx="21185">
                  <c:v>4.4785590000000006</c:v>
                </c:pt>
                <c:pt idx="21186">
                  <c:v>4.4765929999999994</c:v>
                </c:pt>
                <c:pt idx="21187">
                  <c:v>4.4860310000000005</c:v>
                </c:pt>
                <c:pt idx="21188">
                  <c:v>4.4863280000000003</c:v>
                </c:pt>
                <c:pt idx="21189">
                  <c:v>4.4786909999999995</c:v>
                </c:pt>
                <c:pt idx="21190">
                  <c:v>4.479101</c:v>
                </c:pt>
                <c:pt idx="21191">
                  <c:v>4.4826540000000001</c:v>
                </c:pt>
                <c:pt idx="21192">
                  <c:v>4.4833879999999997</c:v>
                </c:pt>
                <c:pt idx="21193">
                  <c:v>4.4960610000000001</c:v>
                </c:pt>
                <c:pt idx="21194">
                  <c:v>4.4974059999999998</c:v>
                </c:pt>
                <c:pt idx="21195">
                  <c:v>4.4852790000000002</c:v>
                </c:pt>
                <c:pt idx="21196">
                  <c:v>4.490996</c:v>
                </c:pt>
                <c:pt idx="21197">
                  <c:v>4.4923120000000001</c:v>
                </c:pt>
                <c:pt idx="21198">
                  <c:v>4.4835050000000001</c:v>
                </c:pt>
                <c:pt idx="21199">
                  <c:v>4.49315</c:v>
                </c:pt>
                <c:pt idx="21200">
                  <c:v>4.4955990000000003</c:v>
                </c:pt>
                <c:pt idx="21201">
                  <c:v>4.4726619999999997</c:v>
                </c:pt>
                <c:pt idx="21202">
                  <c:v>4.4692930000000004</c:v>
                </c:pt>
                <c:pt idx="21203">
                  <c:v>4.4867439999999998</c:v>
                </c:pt>
                <c:pt idx="21204">
                  <c:v>4.4871270000000001</c:v>
                </c:pt>
                <c:pt idx="21205">
                  <c:v>4.4807579999999998</c:v>
                </c:pt>
                <c:pt idx="21206">
                  <c:v>4.4838839999999998</c:v>
                </c:pt>
                <c:pt idx="21207">
                  <c:v>4.4829140000000001</c:v>
                </c:pt>
                <c:pt idx="21208">
                  <c:v>4.4828670000000006</c:v>
                </c:pt>
                <c:pt idx="21209">
                  <c:v>4.4988200000000003</c:v>
                </c:pt>
                <c:pt idx="21210">
                  <c:v>4.5008210000000002</c:v>
                </c:pt>
                <c:pt idx="21211">
                  <c:v>4.4836119999999999</c:v>
                </c:pt>
                <c:pt idx="21212">
                  <c:v>4.4942120000000001</c:v>
                </c:pt>
                <c:pt idx="21213">
                  <c:v>4.4985029999999995</c:v>
                </c:pt>
                <c:pt idx="21214">
                  <c:v>4.4788800000000002</c:v>
                </c:pt>
                <c:pt idx="21215">
                  <c:v>4.4818579999999999</c:v>
                </c:pt>
                <c:pt idx="21216">
                  <c:v>4.4881530000000005</c:v>
                </c:pt>
                <c:pt idx="21217">
                  <c:v>4.4847109999999999</c:v>
                </c:pt>
                <c:pt idx="21218">
                  <c:v>4.4942039999999999</c:v>
                </c:pt>
                <c:pt idx="21219">
                  <c:v>4.5027050000000006</c:v>
                </c:pt>
                <c:pt idx="21220">
                  <c:v>4.4892919999999998</c:v>
                </c:pt>
                <c:pt idx="21221">
                  <c:v>4.487571</c:v>
                </c:pt>
                <c:pt idx="21222">
                  <c:v>4.5000520000000002</c:v>
                </c:pt>
                <c:pt idx="21223">
                  <c:v>4.4851179999999999</c:v>
                </c:pt>
                <c:pt idx="21224">
                  <c:v>4.4821670000000005</c:v>
                </c:pt>
                <c:pt idx="21225">
                  <c:v>4.5031439999999998</c:v>
                </c:pt>
                <c:pt idx="21226">
                  <c:v>4.4957820000000002</c:v>
                </c:pt>
                <c:pt idx="21227">
                  <c:v>4.4828640000000002</c:v>
                </c:pt>
                <c:pt idx="21228">
                  <c:v>4.4902820000000006</c:v>
                </c:pt>
                <c:pt idx="21229">
                  <c:v>4.4875769999999999</c:v>
                </c:pt>
                <c:pt idx="21230">
                  <c:v>4.4820060000000002</c:v>
                </c:pt>
                <c:pt idx="21231">
                  <c:v>4.4929240000000004</c:v>
                </c:pt>
                <c:pt idx="21232">
                  <c:v>4.4993420000000004</c:v>
                </c:pt>
                <c:pt idx="21233">
                  <c:v>4.4910370000000004</c:v>
                </c:pt>
                <c:pt idx="21234">
                  <c:v>4.4903040000000001</c:v>
                </c:pt>
                <c:pt idx="21235">
                  <c:v>4.4914190000000005</c:v>
                </c:pt>
                <c:pt idx="21236">
                  <c:v>4.4838230000000001</c:v>
                </c:pt>
                <c:pt idx="21237">
                  <c:v>4.4864030000000001</c:v>
                </c:pt>
                <c:pt idx="21238">
                  <c:v>4.4888829999999995</c:v>
                </c:pt>
                <c:pt idx="21239">
                  <c:v>4.4853629999999995</c:v>
                </c:pt>
                <c:pt idx="21240">
                  <c:v>4.491625</c:v>
                </c:pt>
                <c:pt idx="21241">
                  <c:v>4.5008439999999998</c:v>
                </c:pt>
                <c:pt idx="21242">
                  <c:v>4.4966480000000004</c:v>
                </c:pt>
                <c:pt idx="21243">
                  <c:v>4.4878160000000005</c:v>
                </c:pt>
                <c:pt idx="21244">
                  <c:v>4.494974</c:v>
                </c:pt>
                <c:pt idx="21245">
                  <c:v>4.4970140000000001</c:v>
                </c:pt>
                <c:pt idx="21246">
                  <c:v>4.490399</c:v>
                </c:pt>
                <c:pt idx="21247">
                  <c:v>4.4969579999999993</c:v>
                </c:pt>
                <c:pt idx="21248">
                  <c:v>4.4957019999999996</c:v>
                </c:pt>
                <c:pt idx="21249">
                  <c:v>4.4876559999999994</c:v>
                </c:pt>
                <c:pt idx="21250">
                  <c:v>4.4928039999999996</c:v>
                </c:pt>
                <c:pt idx="21251">
                  <c:v>4.496632</c:v>
                </c:pt>
                <c:pt idx="21252">
                  <c:v>4.4965480000000007</c:v>
                </c:pt>
                <c:pt idx="21253">
                  <c:v>4.5002969999999998</c:v>
                </c:pt>
                <c:pt idx="21254">
                  <c:v>4.4948499999999996</c:v>
                </c:pt>
                <c:pt idx="21255">
                  <c:v>4.4865370000000002</c:v>
                </c:pt>
                <c:pt idx="21256">
                  <c:v>4.4989189999999999</c:v>
                </c:pt>
                <c:pt idx="21257">
                  <c:v>4.5011960000000002</c:v>
                </c:pt>
                <c:pt idx="21258">
                  <c:v>4.4887700000000006</c:v>
                </c:pt>
                <c:pt idx="21259">
                  <c:v>4.4981640000000001</c:v>
                </c:pt>
                <c:pt idx="21260">
                  <c:v>4.5059950000000004</c:v>
                </c:pt>
                <c:pt idx="21261">
                  <c:v>4.4969570000000001</c:v>
                </c:pt>
                <c:pt idx="21262">
                  <c:v>4.495355</c:v>
                </c:pt>
                <c:pt idx="21263">
                  <c:v>4.5010469999999998</c:v>
                </c:pt>
                <c:pt idx="21264">
                  <c:v>4.4957880000000001</c:v>
                </c:pt>
                <c:pt idx="21265">
                  <c:v>4.4915539999999998</c:v>
                </c:pt>
                <c:pt idx="21266">
                  <c:v>4.4997039999999995</c:v>
                </c:pt>
                <c:pt idx="21267">
                  <c:v>4.4932359999999996</c:v>
                </c:pt>
                <c:pt idx="21268">
                  <c:v>4.489681</c:v>
                </c:pt>
                <c:pt idx="21269">
                  <c:v>4.4988679999999999</c:v>
                </c:pt>
                <c:pt idx="21270">
                  <c:v>4.4902309999999996</c:v>
                </c:pt>
                <c:pt idx="21271">
                  <c:v>4.4890159999999995</c:v>
                </c:pt>
                <c:pt idx="21272">
                  <c:v>4.5087709999999994</c:v>
                </c:pt>
                <c:pt idx="21273">
                  <c:v>4.5066629999999996</c:v>
                </c:pt>
                <c:pt idx="21274">
                  <c:v>4.4917440000000006</c:v>
                </c:pt>
                <c:pt idx="21275">
                  <c:v>4.4994200000000006</c:v>
                </c:pt>
                <c:pt idx="21276">
                  <c:v>4.5060389999999995</c:v>
                </c:pt>
                <c:pt idx="21277">
                  <c:v>4.4934789999999998</c:v>
                </c:pt>
                <c:pt idx="21278">
                  <c:v>4.4956300000000002</c:v>
                </c:pt>
                <c:pt idx="21279">
                  <c:v>4.5035780000000001</c:v>
                </c:pt>
                <c:pt idx="21280">
                  <c:v>4.4981650000000002</c:v>
                </c:pt>
                <c:pt idx="21281">
                  <c:v>4.5004849999999994</c:v>
                </c:pt>
                <c:pt idx="21282">
                  <c:v>4.4999280000000006</c:v>
                </c:pt>
                <c:pt idx="21283">
                  <c:v>4.4970629999999998</c:v>
                </c:pt>
                <c:pt idx="21284">
                  <c:v>4.501277</c:v>
                </c:pt>
                <c:pt idx="21285">
                  <c:v>4.5019070000000001</c:v>
                </c:pt>
                <c:pt idx="21286">
                  <c:v>4.4919479999999998</c:v>
                </c:pt>
                <c:pt idx="21287">
                  <c:v>4.4869269999999997</c:v>
                </c:pt>
                <c:pt idx="21288">
                  <c:v>4.5057109999999998</c:v>
                </c:pt>
                <c:pt idx="21289">
                  <c:v>4.5109200000000005</c:v>
                </c:pt>
                <c:pt idx="21290">
                  <c:v>4.4992339999999995</c:v>
                </c:pt>
                <c:pt idx="21291">
                  <c:v>4.4993479999999995</c:v>
                </c:pt>
                <c:pt idx="21292">
                  <c:v>4.4994160000000001</c:v>
                </c:pt>
                <c:pt idx="21293">
                  <c:v>4.5013740000000002</c:v>
                </c:pt>
                <c:pt idx="21294">
                  <c:v>4.5091540000000006</c:v>
                </c:pt>
                <c:pt idx="21295">
                  <c:v>4.5105590000000007</c:v>
                </c:pt>
                <c:pt idx="21296">
                  <c:v>4.5020240000000005</c:v>
                </c:pt>
                <c:pt idx="21297">
                  <c:v>4.4986569999999997</c:v>
                </c:pt>
                <c:pt idx="21298">
                  <c:v>4.5120120000000004</c:v>
                </c:pt>
                <c:pt idx="21299">
                  <c:v>4.5111670000000004</c:v>
                </c:pt>
                <c:pt idx="21300">
                  <c:v>4.5005639999999998</c:v>
                </c:pt>
                <c:pt idx="21301">
                  <c:v>4.5050939999999997</c:v>
                </c:pt>
                <c:pt idx="21302">
                  <c:v>4.5108389999999998</c:v>
                </c:pt>
                <c:pt idx="21303">
                  <c:v>4.5104559999999996</c:v>
                </c:pt>
                <c:pt idx="21304">
                  <c:v>4.5074459999999998</c:v>
                </c:pt>
                <c:pt idx="21305">
                  <c:v>4.4988320000000002</c:v>
                </c:pt>
                <c:pt idx="21306">
                  <c:v>4.4925370000000004</c:v>
                </c:pt>
                <c:pt idx="21307">
                  <c:v>4.4999830000000003</c:v>
                </c:pt>
                <c:pt idx="21308">
                  <c:v>4.5045730000000006</c:v>
                </c:pt>
                <c:pt idx="21309">
                  <c:v>4.4973809999999999</c:v>
                </c:pt>
                <c:pt idx="21310">
                  <c:v>4.4967869999999994</c:v>
                </c:pt>
                <c:pt idx="21311">
                  <c:v>4.4972539999999999</c:v>
                </c:pt>
                <c:pt idx="21312">
                  <c:v>4.4953319999999994</c:v>
                </c:pt>
                <c:pt idx="21313">
                  <c:v>4.5036800000000001</c:v>
                </c:pt>
                <c:pt idx="21314">
                  <c:v>4.5071209999999997</c:v>
                </c:pt>
                <c:pt idx="21315">
                  <c:v>4.5051480000000002</c:v>
                </c:pt>
                <c:pt idx="21316">
                  <c:v>4.5057320000000001</c:v>
                </c:pt>
                <c:pt idx="21317">
                  <c:v>4.5085449999999998</c:v>
                </c:pt>
                <c:pt idx="21318">
                  <c:v>4.5068839999999994</c:v>
                </c:pt>
                <c:pt idx="21319">
                  <c:v>4.5067680000000001</c:v>
                </c:pt>
                <c:pt idx="21320">
                  <c:v>4.5120389999999997</c:v>
                </c:pt>
                <c:pt idx="21321">
                  <c:v>4.5027400000000002</c:v>
                </c:pt>
                <c:pt idx="21322">
                  <c:v>4.501309</c:v>
                </c:pt>
                <c:pt idx="21323">
                  <c:v>4.5167070000000002</c:v>
                </c:pt>
                <c:pt idx="21324">
                  <c:v>4.5136039999999999</c:v>
                </c:pt>
                <c:pt idx="21325">
                  <c:v>4.5032209999999999</c:v>
                </c:pt>
                <c:pt idx="21326">
                  <c:v>4.5100549999999995</c:v>
                </c:pt>
                <c:pt idx="21327">
                  <c:v>4.514894</c:v>
                </c:pt>
                <c:pt idx="21328">
                  <c:v>4.5052469999999998</c:v>
                </c:pt>
                <c:pt idx="21329">
                  <c:v>4.507479</c:v>
                </c:pt>
                <c:pt idx="21330">
                  <c:v>4.5148860000000006</c:v>
                </c:pt>
                <c:pt idx="21331">
                  <c:v>4.5112109999999994</c:v>
                </c:pt>
                <c:pt idx="21332">
                  <c:v>4.5120260000000005</c:v>
                </c:pt>
                <c:pt idx="21333">
                  <c:v>4.5041139999999995</c:v>
                </c:pt>
                <c:pt idx="21334">
                  <c:v>4.4983909999999998</c:v>
                </c:pt>
                <c:pt idx="21335">
                  <c:v>4.5160029999999995</c:v>
                </c:pt>
                <c:pt idx="21336">
                  <c:v>4.5189579999999996</c:v>
                </c:pt>
                <c:pt idx="21337">
                  <c:v>4.5008689999999998</c:v>
                </c:pt>
                <c:pt idx="21338">
                  <c:v>4.5023680000000006</c:v>
                </c:pt>
                <c:pt idx="21339">
                  <c:v>4.5145189999999999</c:v>
                </c:pt>
                <c:pt idx="21340">
                  <c:v>4.5086240000000002</c:v>
                </c:pt>
                <c:pt idx="21341">
                  <c:v>4.5063689999999994</c:v>
                </c:pt>
                <c:pt idx="21342">
                  <c:v>4.5141460000000002</c:v>
                </c:pt>
                <c:pt idx="21343">
                  <c:v>4.5066609999999994</c:v>
                </c:pt>
                <c:pt idx="21344">
                  <c:v>4.4997690000000006</c:v>
                </c:pt>
                <c:pt idx="21345">
                  <c:v>4.5025810000000002</c:v>
                </c:pt>
                <c:pt idx="21346">
                  <c:v>4.5056790000000007</c:v>
                </c:pt>
                <c:pt idx="21347">
                  <c:v>4.5118659999999995</c:v>
                </c:pt>
                <c:pt idx="21348">
                  <c:v>4.5158629999999995</c:v>
                </c:pt>
                <c:pt idx="21349">
                  <c:v>4.513611</c:v>
                </c:pt>
                <c:pt idx="21350">
                  <c:v>4.5041139999999995</c:v>
                </c:pt>
                <c:pt idx="21351">
                  <c:v>4.5068489999999999</c:v>
                </c:pt>
                <c:pt idx="21352">
                  <c:v>4.5190400000000004</c:v>
                </c:pt>
                <c:pt idx="21353">
                  <c:v>4.5213970000000003</c:v>
                </c:pt>
                <c:pt idx="21354">
                  <c:v>4.5199870000000004</c:v>
                </c:pt>
                <c:pt idx="21355">
                  <c:v>4.5104930000000003</c:v>
                </c:pt>
                <c:pt idx="21356">
                  <c:v>4.5008409999999994</c:v>
                </c:pt>
                <c:pt idx="21357">
                  <c:v>4.5058790000000002</c:v>
                </c:pt>
                <c:pt idx="21358">
                  <c:v>4.5113520000000005</c:v>
                </c:pt>
                <c:pt idx="21359">
                  <c:v>4.5069970000000001</c:v>
                </c:pt>
                <c:pt idx="21360">
                  <c:v>4.5028260000000007</c:v>
                </c:pt>
                <c:pt idx="21361">
                  <c:v>4.5123180000000005</c:v>
                </c:pt>
                <c:pt idx="21362">
                  <c:v>4.5202109999999998</c:v>
                </c:pt>
                <c:pt idx="21363">
                  <c:v>4.51905</c:v>
                </c:pt>
                <c:pt idx="21364">
                  <c:v>4.5218069999999999</c:v>
                </c:pt>
                <c:pt idx="21365">
                  <c:v>4.5201289999999998</c:v>
                </c:pt>
                <c:pt idx="21366">
                  <c:v>4.5204149999999998</c:v>
                </c:pt>
                <c:pt idx="21367">
                  <c:v>4.521687</c:v>
                </c:pt>
                <c:pt idx="21368">
                  <c:v>4.5171510000000001</c:v>
                </c:pt>
                <c:pt idx="21369">
                  <c:v>4.5172439999999998</c:v>
                </c:pt>
                <c:pt idx="21370">
                  <c:v>4.5209150000000005</c:v>
                </c:pt>
                <c:pt idx="21371">
                  <c:v>4.5153020000000001</c:v>
                </c:pt>
                <c:pt idx="21372">
                  <c:v>4.503609</c:v>
                </c:pt>
                <c:pt idx="21373">
                  <c:v>4.5074880000000004</c:v>
                </c:pt>
                <c:pt idx="21374">
                  <c:v>4.5140320000000003</c:v>
                </c:pt>
                <c:pt idx="21375">
                  <c:v>4.5121640000000003</c:v>
                </c:pt>
                <c:pt idx="21376">
                  <c:v>4.5185909999999998</c:v>
                </c:pt>
                <c:pt idx="21377">
                  <c:v>4.5142299999999995</c:v>
                </c:pt>
                <c:pt idx="21378">
                  <c:v>4.5098940000000001</c:v>
                </c:pt>
                <c:pt idx="21379">
                  <c:v>4.5232860000000006</c:v>
                </c:pt>
                <c:pt idx="21380">
                  <c:v>4.5241439999999997</c:v>
                </c:pt>
                <c:pt idx="21381">
                  <c:v>4.5078049999999994</c:v>
                </c:pt>
                <c:pt idx="21382">
                  <c:v>4.5025019999999998</c:v>
                </c:pt>
                <c:pt idx="21383">
                  <c:v>4.5141559999999998</c:v>
                </c:pt>
                <c:pt idx="21384">
                  <c:v>4.5160719999999994</c:v>
                </c:pt>
                <c:pt idx="21385">
                  <c:v>4.5153110000000005</c:v>
                </c:pt>
                <c:pt idx="21386">
                  <c:v>4.5205489999999999</c:v>
                </c:pt>
                <c:pt idx="21387">
                  <c:v>4.5129029999999997</c:v>
                </c:pt>
                <c:pt idx="21388">
                  <c:v>4.5177130000000005</c:v>
                </c:pt>
                <c:pt idx="21389">
                  <c:v>4.5299110000000002</c:v>
                </c:pt>
                <c:pt idx="21390">
                  <c:v>4.516337</c:v>
                </c:pt>
                <c:pt idx="21391">
                  <c:v>4.5123440000000006</c:v>
                </c:pt>
                <c:pt idx="21392">
                  <c:v>4.5286960000000001</c:v>
                </c:pt>
                <c:pt idx="21393">
                  <c:v>4.5243950000000002</c:v>
                </c:pt>
                <c:pt idx="21394">
                  <c:v>4.5069619999999997</c:v>
                </c:pt>
                <c:pt idx="21395">
                  <c:v>4.5139709999999997</c:v>
                </c:pt>
                <c:pt idx="21396">
                  <c:v>4.5183780000000002</c:v>
                </c:pt>
                <c:pt idx="21397">
                  <c:v>4.508731</c:v>
                </c:pt>
                <c:pt idx="21398">
                  <c:v>4.520365</c:v>
                </c:pt>
                <c:pt idx="21399">
                  <c:v>4.5259070000000001</c:v>
                </c:pt>
                <c:pt idx="21400">
                  <c:v>4.5132650000000005</c:v>
                </c:pt>
                <c:pt idx="21401">
                  <c:v>4.5137970000000003</c:v>
                </c:pt>
                <c:pt idx="21402">
                  <c:v>4.520912</c:v>
                </c:pt>
                <c:pt idx="21403">
                  <c:v>4.5249559999999995</c:v>
                </c:pt>
                <c:pt idx="21404">
                  <c:v>4.5273260000000004</c:v>
                </c:pt>
                <c:pt idx="21405">
                  <c:v>4.5281500000000001</c:v>
                </c:pt>
                <c:pt idx="21406">
                  <c:v>4.5193580000000004</c:v>
                </c:pt>
                <c:pt idx="21407">
                  <c:v>4.5160029999999995</c:v>
                </c:pt>
                <c:pt idx="21408">
                  <c:v>4.5235660000000006</c:v>
                </c:pt>
                <c:pt idx="21409">
                  <c:v>4.5137800000000006</c:v>
                </c:pt>
                <c:pt idx="21410">
                  <c:v>4.5098880000000001</c:v>
                </c:pt>
                <c:pt idx="21411">
                  <c:v>4.5217779999999994</c:v>
                </c:pt>
                <c:pt idx="21412">
                  <c:v>4.5186549999999999</c:v>
                </c:pt>
                <c:pt idx="21413">
                  <c:v>4.512359</c:v>
                </c:pt>
                <c:pt idx="21414">
                  <c:v>4.5188109999999995</c:v>
                </c:pt>
                <c:pt idx="21415">
                  <c:v>4.528683</c:v>
                </c:pt>
                <c:pt idx="21416">
                  <c:v>4.5303079999999998</c:v>
                </c:pt>
                <c:pt idx="21417">
                  <c:v>4.5278229999999997</c:v>
                </c:pt>
                <c:pt idx="21418">
                  <c:v>4.5233290000000004</c:v>
                </c:pt>
                <c:pt idx="21419">
                  <c:v>4.522049</c:v>
                </c:pt>
                <c:pt idx="21420">
                  <c:v>4.5286430000000006</c:v>
                </c:pt>
                <c:pt idx="21421">
                  <c:v>4.5256959999999999</c:v>
                </c:pt>
                <c:pt idx="21422">
                  <c:v>4.5224150000000005</c:v>
                </c:pt>
                <c:pt idx="21423">
                  <c:v>4.5271140000000001</c:v>
                </c:pt>
                <c:pt idx="21424">
                  <c:v>4.52278</c:v>
                </c:pt>
                <c:pt idx="21425">
                  <c:v>4.5181789999999999</c:v>
                </c:pt>
                <c:pt idx="21426">
                  <c:v>4.5260750000000005</c:v>
                </c:pt>
                <c:pt idx="21427">
                  <c:v>4.5346329999999995</c:v>
                </c:pt>
                <c:pt idx="21428">
                  <c:v>4.5232869999999998</c:v>
                </c:pt>
                <c:pt idx="21429">
                  <c:v>4.5169999999999995</c:v>
                </c:pt>
                <c:pt idx="21430">
                  <c:v>4.5337700000000005</c:v>
                </c:pt>
                <c:pt idx="21431">
                  <c:v>4.5339550000000006</c:v>
                </c:pt>
                <c:pt idx="21432">
                  <c:v>4.5171299999999999</c:v>
                </c:pt>
                <c:pt idx="21433">
                  <c:v>4.5160499999999999</c:v>
                </c:pt>
                <c:pt idx="21434">
                  <c:v>4.5272589999999999</c:v>
                </c:pt>
                <c:pt idx="21435">
                  <c:v>4.5248980000000003</c:v>
                </c:pt>
                <c:pt idx="21436">
                  <c:v>4.51633</c:v>
                </c:pt>
                <c:pt idx="21437">
                  <c:v>4.523733</c:v>
                </c:pt>
                <c:pt idx="21438">
                  <c:v>4.5282099999999996</c:v>
                </c:pt>
                <c:pt idx="21439">
                  <c:v>4.5284309999999994</c:v>
                </c:pt>
                <c:pt idx="21440">
                  <c:v>4.5293530000000004</c:v>
                </c:pt>
                <c:pt idx="21441">
                  <c:v>4.5264850000000001</c:v>
                </c:pt>
                <c:pt idx="21442">
                  <c:v>4.5300519999999995</c:v>
                </c:pt>
                <c:pt idx="21443">
                  <c:v>4.5348319999999998</c:v>
                </c:pt>
                <c:pt idx="21444">
                  <c:v>4.5326659999999999</c:v>
                </c:pt>
                <c:pt idx="21445">
                  <c:v>4.5227950000000003</c:v>
                </c:pt>
                <c:pt idx="21446">
                  <c:v>4.518859</c:v>
                </c:pt>
                <c:pt idx="21447">
                  <c:v>4.5213289999999997</c:v>
                </c:pt>
                <c:pt idx="21448">
                  <c:v>4.5214210000000001</c:v>
                </c:pt>
                <c:pt idx="21449">
                  <c:v>4.5272740000000002</c:v>
                </c:pt>
                <c:pt idx="21450">
                  <c:v>4.5277310000000002</c:v>
                </c:pt>
                <c:pt idx="21451">
                  <c:v>4.5223589999999998</c:v>
                </c:pt>
                <c:pt idx="21452">
                  <c:v>4.5275099999999995</c:v>
                </c:pt>
                <c:pt idx="21453">
                  <c:v>4.5268030000000001</c:v>
                </c:pt>
                <c:pt idx="21454">
                  <c:v>4.5296310000000002</c:v>
                </c:pt>
                <c:pt idx="21455">
                  <c:v>4.5359080000000001</c:v>
                </c:pt>
                <c:pt idx="21456">
                  <c:v>4.5254620000000001</c:v>
                </c:pt>
                <c:pt idx="21457">
                  <c:v>4.5179130000000001</c:v>
                </c:pt>
                <c:pt idx="21458">
                  <c:v>4.5262310000000001</c:v>
                </c:pt>
                <c:pt idx="21459">
                  <c:v>4.5294210000000001</c:v>
                </c:pt>
                <c:pt idx="21460">
                  <c:v>4.521128</c:v>
                </c:pt>
                <c:pt idx="21461">
                  <c:v>4.5312429999999999</c:v>
                </c:pt>
                <c:pt idx="21462">
                  <c:v>4.5448059999999995</c:v>
                </c:pt>
                <c:pt idx="21463">
                  <c:v>4.5353770000000004</c:v>
                </c:pt>
                <c:pt idx="21464">
                  <c:v>4.5369659999999996</c:v>
                </c:pt>
                <c:pt idx="21465">
                  <c:v>4.5431050000000006</c:v>
                </c:pt>
                <c:pt idx="21466">
                  <c:v>4.5303870000000002</c:v>
                </c:pt>
                <c:pt idx="21467">
                  <c:v>4.5284639999999996</c:v>
                </c:pt>
                <c:pt idx="21468">
                  <c:v>4.5403269999999996</c:v>
                </c:pt>
                <c:pt idx="21469">
                  <c:v>4.5319599999999998</c:v>
                </c:pt>
                <c:pt idx="21470">
                  <c:v>4.5181710000000006</c:v>
                </c:pt>
                <c:pt idx="21471">
                  <c:v>4.5267879999999998</c:v>
                </c:pt>
                <c:pt idx="21472">
                  <c:v>4.5324390000000001</c:v>
                </c:pt>
                <c:pt idx="21473">
                  <c:v>4.5278320000000001</c:v>
                </c:pt>
                <c:pt idx="21474">
                  <c:v>4.5294489999999996</c:v>
                </c:pt>
                <c:pt idx="21475">
                  <c:v>4.5302730000000002</c:v>
                </c:pt>
                <c:pt idx="21476">
                  <c:v>4.5298540000000003</c:v>
                </c:pt>
                <c:pt idx="21477">
                  <c:v>4.5266549999999999</c:v>
                </c:pt>
                <c:pt idx="21478">
                  <c:v>4.5252979999999994</c:v>
                </c:pt>
                <c:pt idx="21479">
                  <c:v>4.5258419999999999</c:v>
                </c:pt>
                <c:pt idx="21480">
                  <c:v>4.5274839999999994</c:v>
                </c:pt>
                <c:pt idx="21481">
                  <c:v>4.5377670000000006</c:v>
                </c:pt>
                <c:pt idx="21482">
                  <c:v>4.5382910000000001</c:v>
                </c:pt>
                <c:pt idx="21483">
                  <c:v>4.53592</c:v>
                </c:pt>
                <c:pt idx="21484">
                  <c:v>4.5353770000000004</c:v>
                </c:pt>
                <c:pt idx="21485">
                  <c:v>4.5262130000000003</c:v>
                </c:pt>
                <c:pt idx="21486">
                  <c:v>4.5318070000000006</c:v>
                </c:pt>
                <c:pt idx="21487">
                  <c:v>4.5414639999999995</c:v>
                </c:pt>
                <c:pt idx="21488">
                  <c:v>4.5339980000000004</c:v>
                </c:pt>
                <c:pt idx="21489">
                  <c:v>4.530646</c:v>
                </c:pt>
                <c:pt idx="21490">
                  <c:v>4.5383189999999995</c:v>
                </c:pt>
                <c:pt idx="21491">
                  <c:v>4.5381800000000005</c:v>
                </c:pt>
                <c:pt idx="21492">
                  <c:v>4.535838</c:v>
                </c:pt>
                <c:pt idx="21493">
                  <c:v>4.5372050000000002</c:v>
                </c:pt>
                <c:pt idx="21494">
                  <c:v>4.5272839999999999</c:v>
                </c:pt>
                <c:pt idx="21495">
                  <c:v>4.526815</c:v>
                </c:pt>
                <c:pt idx="21496">
                  <c:v>4.5406370000000003</c:v>
                </c:pt>
                <c:pt idx="21497">
                  <c:v>4.5403640000000003</c:v>
                </c:pt>
                <c:pt idx="21498">
                  <c:v>4.5354640000000002</c:v>
                </c:pt>
                <c:pt idx="21499">
                  <c:v>4.5342090000000006</c:v>
                </c:pt>
                <c:pt idx="21500">
                  <c:v>4.5304070000000003</c:v>
                </c:pt>
                <c:pt idx="21501">
                  <c:v>4.529941</c:v>
                </c:pt>
                <c:pt idx="21502">
                  <c:v>4.5361089999999997</c:v>
                </c:pt>
                <c:pt idx="21503">
                  <c:v>4.5433640000000004</c:v>
                </c:pt>
                <c:pt idx="21504">
                  <c:v>4.5377670000000006</c:v>
                </c:pt>
                <c:pt idx="21505">
                  <c:v>4.534179</c:v>
                </c:pt>
                <c:pt idx="21506">
                  <c:v>4.5392489999999999</c:v>
                </c:pt>
                <c:pt idx="21507">
                  <c:v>4.5369790000000005</c:v>
                </c:pt>
                <c:pt idx="21508">
                  <c:v>4.538119</c:v>
                </c:pt>
                <c:pt idx="21509">
                  <c:v>4.538481</c:v>
                </c:pt>
                <c:pt idx="21510">
                  <c:v>4.5342180000000001</c:v>
                </c:pt>
                <c:pt idx="21511">
                  <c:v>4.5371899999999998</c:v>
                </c:pt>
                <c:pt idx="21512">
                  <c:v>4.5442350000000005</c:v>
                </c:pt>
                <c:pt idx="21513">
                  <c:v>4.5464070000000003</c:v>
                </c:pt>
                <c:pt idx="21514">
                  <c:v>4.5440880000000003</c:v>
                </c:pt>
                <c:pt idx="21515">
                  <c:v>4.5444879999999994</c:v>
                </c:pt>
                <c:pt idx="21516">
                  <c:v>4.5335549999999998</c:v>
                </c:pt>
                <c:pt idx="21517">
                  <c:v>4.5284200000000006</c:v>
                </c:pt>
                <c:pt idx="21518">
                  <c:v>4.5464989999999998</c:v>
                </c:pt>
                <c:pt idx="21519">
                  <c:v>4.5456319999999995</c:v>
                </c:pt>
                <c:pt idx="21520">
                  <c:v>4.5368700000000004</c:v>
                </c:pt>
                <c:pt idx="21521">
                  <c:v>4.5466739999999994</c:v>
                </c:pt>
                <c:pt idx="21522">
                  <c:v>4.5453410000000005</c:v>
                </c:pt>
                <c:pt idx="21523">
                  <c:v>4.5320359999999997</c:v>
                </c:pt>
                <c:pt idx="21524">
                  <c:v>4.5348290000000002</c:v>
                </c:pt>
                <c:pt idx="21525">
                  <c:v>4.5381459999999993</c:v>
                </c:pt>
                <c:pt idx="21526">
                  <c:v>4.5341290000000001</c:v>
                </c:pt>
                <c:pt idx="21527">
                  <c:v>4.5468229999999998</c:v>
                </c:pt>
                <c:pt idx="21528">
                  <c:v>4.5548169999999999</c:v>
                </c:pt>
                <c:pt idx="21529">
                  <c:v>4.5449979999999996</c:v>
                </c:pt>
                <c:pt idx="21530">
                  <c:v>4.5398230000000002</c:v>
                </c:pt>
                <c:pt idx="21531">
                  <c:v>4.5396780000000003</c:v>
                </c:pt>
                <c:pt idx="21532">
                  <c:v>4.5415150000000004</c:v>
                </c:pt>
                <c:pt idx="21533">
                  <c:v>4.5446799999999996</c:v>
                </c:pt>
                <c:pt idx="21534">
                  <c:v>4.5431229999999996</c:v>
                </c:pt>
                <c:pt idx="21535">
                  <c:v>4.538017</c:v>
                </c:pt>
                <c:pt idx="21536">
                  <c:v>4.5349179999999993</c:v>
                </c:pt>
                <c:pt idx="21537">
                  <c:v>4.5390709999999999</c:v>
                </c:pt>
                <c:pt idx="21538">
                  <c:v>4.5329269999999999</c:v>
                </c:pt>
                <c:pt idx="21539">
                  <c:v>4.5323329999999995</c:v>
                </c:pt>
                <c:pt idx="21540">
                  <c:v>4.5521430000000001</c:v>
                </c:pt>
                <c:pt idx="21541">
                  <c:v>4.55457</c:v>
                </c:pt>
                <c:pt idx="21542">
                  <c:v>4.5441199999999995</c:v>
                </c:pt>
                <c:pt idx="21543">
                  <c:v>4.5428980000000001</c:v>
                </c:pt>
                <c:pt idx="21544">
                  <c:v>4.5389900000000001</c:v>
                </c:pt>
                <c:pt idx="21545">
                  <c:v>4.5346190000000002</c:v>
                </c:pt>
                <c:pt idx="21546">
                  <c:v>4.5411999999999999</c:v>
                </c:pt>
                <c:pt idx="21547">
                  <c:v>4.5530309999999998</c:v>
                </c:pt>
                <c:pt idx="21548">
                  <c:v>4.5550119999999996</c:v>
                </c:pt>
                <c:pt idx="21549">
                  <c:v>4.5500980000000002</c:v>
                </c:pt>
                <c:pt idx="21550">
                  <c:v>4.5454100000000004</c:v>
                </c:pt>
                <c:pt idx="21551">
                  <c:v>4.5398540000000001</c:v>
                </c:pt>
                <c:pt idx="21552">
                  <c:v>4.5420340000000001</c:v>
                </c:pt>
                <c:pt idx="21553">
                  <c:v>4.5440550000000002</c:v>
                </c:pt>
                <c:pt idx="21554">
                  <c:v>4.5445209999999996</c:v>
                </c:pt>
                <c:pt idx="21555">
                  <c:v>4.5471780000000006</c:v>
                </c:pt>
                <c:pt idx="21556">
                  <c:v>4.5447419999999994</c:v>
                </c:pt>
                <c:pt idx="21557">
                  <c:v>4.5403229999999999</c:v>
                </c:pt>
                <c:pt idx="21558">
                  <c:v>4.5487299999999999</c:v>
                </c:pt>
                <c:pt idx="21559">
                  <c:v>4.5556299999999998</c:v>
                </c:pt>
                <c:pt idx="21560">
                  <c:v>4.5447360000000003</c:v>
                </c:pt>
                <c:pt idx="21561">
                  <c:v>4.5434099999999997</c:v>
                </c:pt>
                <c:pt idx="21562">
                  <c:v>4.5500229999999995</c:v>
                </c:pt>
                <c:pt idx="21563">
                  <c:v>4.5421709999999997</c:v>
                </c:pt>
                <c:pt idx="21564">
                  <c:v>4.5380289999999999</c:v>
                </c:pt>
                <c:pt idx="21565">
                  <c:v>4.5433880000000002</c:v>
                </c:pt>
                <c:pt idx="21566">
                  <c:v>4.5434760000000001</c:v>
                </c:pt>
                <c:pt idx="21567">
                  <c:v>4.54183</c:v>
                </c:pt>
                <c:pt idx="21568">
                  <c:v>4.5472060000000001</c:v>
                </c:pt>
                <c:pt idx="21569">
                  <c:v>4.5554880000000004</c:v>
                </c:pt>
                <c:pt idx="21570">
                  <c:v>4.5568530000000003</c:v>
                </c:pt>
                <c:pt idx="21571">
                  <c:v>4.5569229999999994</c:v>
                </c:pt>
                <c:pt idx="21572">
                  <c:v>4.5498960000000004</c:v>
                </c:pt>
                <c:pt idx="21573">
                  <c:v>4.5400910000000003</c:v>
                </c:pt>
                <c:pt idx="21574">
                  <c:v>4.545312</c:v>
                </c:pt>
                <c:pt idx="21575">
                  <c:v>4.5473720000000002</c:v>
                </c:pt>
                <c:pt idx="21576">
                  <c:v>4.5439790000000002</c:v>
                </c:pt>
                <c:pt idx="21577">
                  <c:v>4.5481759999999998</c:v>
                </c:pt>
                <c:pt idx="21578">
                  <c:v>4.5511460000000001</c:v>
                </c:pt>
                <c:pt idx="21579">
                  <c:v>4.5446279999999994</c:v>
                </c:pt>
                <c:pt idx="21580">
                  <c:v>4.5451429999999995</c:v>
                </c:pt>
                <c:pt idx="21581">
                  <c:v>4.5522200000000002</c:v>
                </c:pt>
                <c:pt idx="21582">
                  <c:v>4.5449909999999996</c:v>
                </c:pt>
                <c:pt idx="21583">
                  <c:v>4.5458289999999995</c:v>
                </c:pt>
                <c:pt idx="21584">
                  <c:v>4.5560600000000004</c:v>
                </c:pt>
                <c:pt idx="21585">
                  <c:v>4.5475370000000002</c:v>
                </c:pt>
                <c:pt idx="21586">
                  <c:v>4.5473099999999995</c:v>
                </c:pt>
                <c:pt idx="21587">
                  <c:v>4.5603440000000006</c:v>
                </c:pt>
                <c:pt idx="21588">
                  <c:v>4.5588289999999994</c:v>
                </c:pt>
                <c:pt idx="21589">
                  <c:v>4.5467230000000001</c:v>
                </c:pt>
                <c:pt idx="21590">
                  <c:v>4.5499729999999996</c:v>
                </c:pt>
                <c:pt idx="21591">
                  <c:v>4.5620690000000002</c:v>
                </c:pt>
                <c:pt idx="21592">
                  <c:v>4.5577709999999998</c:v>
                </c:pt>
                <c:pt idx="21593">
                  <c:v>4.5540630000000002</c:v>
                </c:pt>
                <c:pt idx="21594">
                  <c:v>4.5494450000000004</c:v>
                </c:pt>
                <c:pt idx="21595">
                  <c:v>4.5435840000000001</c:v>
                </c:pt>
                <c:pt idx="21596">
                  <c:v>4.5586409999999997</c:v>
                </c:pt>
                <c:pt idx="21597">
                  <c:v>4.5631599999999999</c:v>
                </c:pt>
                <c:pt idx="21598">
                  <c:v>4.5513479999999999</c:v>
                </c:pt>
                <c:pt idx="21599">
                  <c:v>4.5537349999999996</c:v>
                </c:pt>
                <c:pt idx="21600">
                  <c:v>4.5572350000000004</c:v>
                </c:pt>
                <c:pt idx="21601">
                  <c:v>4.5444829999999996</c:v>
                </c:pt>
                <c:pt idx="21602">
                  <c:v>4.5387629999999994</c:v>
                </c:pt>
                <c:pt idx="21603">
                  <c:v>4.5520639999999997</c:v>
                </c:pt>
                <c:pt idx="21604">
                  <c:v>4.547498</c:v>
                </c:pt>
                <c:pt idx="21605">
                  <c:v>4.5423930000000006</c:v>
                </c:pt>
                <c:pt idx="21606">
                  <c:v>4.5556700000000001</c:v>
                </c:pt>
                <c:pt idx="21607">
                  <c:v>4.5576679999999996</c:v>
                </c:pt>
                <c:pt idx="21608">
                  <c:v>4.5596870000000003</c:v>
                </c:pt>
                <c:pt idx="21609">
                  <c:v>4.5619999999999994</c:v>
                </c:pt>
                <c:pt idx="21610">
                  <c:v>4.5530390000000001</c:v>
                </c:pt>
                <c:pt idx="21611">
                  <c:v>4.5516050000000003</c:v>
                </c:pt>
                <c:pt idx="21612">
                  <c:v>4.5589750000000002</c:v>
                </c:pt>
                <c:pt idx="21613">
                  <c:v>4.5581610000000001</c:v>
                </c:pt>
                <c:pt idx="21614">
                  <c:v>4.5478059999999996</c:v>
                </c:pt>
                <c:pt idx="21615">
                  <c:v>4.5458189999999998</c:v>
                </c:pt>
                <c:pt idx="21616">
                  <c:v>4.5524249999999995</c:v>
                </c:pt>
                <c:pt idx="21617">
                  <c:v>4.5537899999999993</c:v>
                </c:pt>
                <c:pt idx="21618">
                  <c:v>4.5527379999999997</c:v>
                </c:pt>
                <c:pt idx="21619">
                  <c:v>4.551876</c:v>
                </c:pt>
                <c:pt idx="21620">
                  <c:v>4.5544039999999999</c:v>
                </c:pt>
                <c:pt idx="21621">
                  <c:v>4.5605760000000002</c:v>
                </c:pt>
                <c:pt idx="21622">
                  <c:v>4.5656309999999998</c:v>
                </c:pt>
                <c:pt idx="21623">
                  <c:v>4.5609920000000006</c:v>
                </c:pt>
                <c:pt idx="21624">
                  <c:v>4.5532050000000002</c:v>
                </c:pt>
                <c:pt idx="21625">
                  <c:v>4.5575480000000006</c:v>
                </c:pt>
                <c:pt idx="21626">
                  <c:v>4.5573610000000002</c:v>
                </c:pt>
                <c:pt idx="21627">
                  <c:v>4.5527199999999999</c:v>
                </c:pt>
                <c:pt idx="21628">
                  <c:v>4.557137</c:v>
                </c:pt>
                <c:pt idx="21629">
                  <c:v>4.5554740000000002</c:v>
                </c:pt>
                <c:pt idx="21630">
                  <c:v>4.5504750000000005</c:v>
                </c:pt>
                <c:pt idx="21631">
                  <c:v>4.5551279999999998</c:v>
                </c:pt>
                <c:pt idx="21632">
                  <c:v>4.5640610000000006</c:v>
                </c:pt>
                <c:pt idx="21633">
                  <c:v>4.5653559999999995</c:v>
                </c:pt>
                <c:pt idx="21634">
                  <c:v>4.5646570000000004</c:v>
                </c:pt>
                <c:pt idx="21635">
                  <c:v>4.5608279999999999</c:v>
                </c:pt>
                <c:pt idx="21636">
                  <c:v>4.5512250000000005</c:v>
                </c:pt>
                <c:pt idx="21637">
                  <c:v>4.5622090000000002</c:v>
                </c:pt>
                <c:pt idx="21638">
                  <c:v>4.5736309999999998</c:v>
                </c:pt>
                <c:pt idx="21639">
                  <c:v>4.5637639999999999</c:v>
                </c:pt>
                <c:pt idx="21640">
                  <c:v>4.5584170000000004</c:v>
                </c:pt>
                <c:pt idx="21641">
                  <c:v>4.556082</c:v>
                </c:pt>
                <c:pt idx="21642">
                  <c:v>4.55532</c:v>
                </c:pt>
                <c:pt idx="21643">
                  <c:v>4.5658209999999997</c:v>
                </c:pt>
                <c:pt idx="21644">
                  <c:v>4.5689709999999994</c:v>
                </c:pt>
                <c:pt idx="21645">
                  <c:v>4.5546660000000001</c:v>
                </c:pt>
                <c:pt idx="21646">
                  <c:v>4.5540440000000002</c:v>
                </c:pt>
                <c:pt idx="21647">
                  <c:v>4.5712380000000001</c:v>
                </c:pt>
                <c:pt idx="21648">
                  <c:v>4.570227</c:v>
                </c:pt>
                <c:pt idx="21649">
                  <c:v>4.5619510000000005</c:v>
                </c:pt>
                <c:pt idx="21650">
                  <c:v>4.5606270000000002</c:v>
                </c:pt>
                <c:pt idx="21651">
                  <c:v>4.5543200000000006</c:v>
                </c:pt>
                <c:pt idx="21652">
                  <c:v>4.5524880000000003</c:v>
                </c:pt>
                <c:pt idx="21653">
                  <c:v>4.5533950000000001</c:v>
                </c:pt>
                <c:pt idx="21654">
                  <c:v>4.5556260000000002</c:v>
                </c:pt>
                <c:pt idx="21655">
                  <c:v>4.5612499999999994</c:v>
                </c:pt>
                <c:pt idx="21656">
                  <c:v>4.5676600000000001</c:v>
                </c:pt>
                <c:pt idx="21657">
                  <c:v>4.5647269999999995</c:v>
                </c:pt>
                <c:pt idx="21658">
                  <c:v>4.556203</c:v>
                </c:pt>
                <c:pt idx="21659">
                  <c:v>4.5684559999999994</c:v>
                </c:pt>
                <c:pt idx="21660">
                  <c:v>4.5761729999999998</c:v>
                </c:pt>
                <c:pt idx="21661">
                  <c:v>4.5677620000000001</c:v>
                </c:pt>
                <c:pt idx="21662">
                  <c:v>4.5663680000000006</c:v>
                </c:pt>
                <c:pt idx="21663">
                  <c:v>4.5570909999999998</c:v>
                </c:pt>
                <c:pt idx="21664">
                  <c:v>4.5473219999999994</c:v>
                </c:pt>
                <c:pt idx="21665">
                  <c:v>4.5528639999999996</c:v>
                </c:pt>
                <c:pt idx="21666">
                  <c:v>4.5603619999999996</c:v>
                </c:pt>
                <c:pt idx="21667">
                  <c:v>4.557016</c:v>
                </c:pt>
                <c:pt idx="21668">
                  <c:v>4.5538919999999994</c:v>
                </c:pt>
                <c:pt idx="21669">
                  <c:v>4.5710980000000001</c:v>
                </c:pt>
                <c:pt idx="21670">
                  <c:v>4.5786610000000003</c:v>
                </c:pt>
                <c:pt idx="21671">
                  <c:v>4.5691179999999996</c:v>
                </c:pt>
                <c:pt idx="21672">
                  <c:v>4.5665480000000001</c:v>
                </c:pt>
                <c:pt idx="21673">
                  <c:v>4.5666150000000005</c:v>
                </c:pt>
                <c:pt idx="21674">
                  <c:v>4.5720849999999995</c:v>
                </c:pt>
                <c:pt idx="21675">
                  <c:v>4.5718689999999995</c:v>
                </c:pt>
                <c:pt idx="21676">
                  <c:v>4.5587080000000002</c:v>
                </c:pt>
                <c:pt idx="21677">
                  <c:v>4.5548909999999996</c:v>
                </c:pt>
                <c:pt idx="21678">
                  <c:v>4.5637460000000001</c:v>
                </c:pt>
                <c:pt idx="21679">
                  <c:v>4.5706039999999994</c:v>
                </c:pt>
                <c:pt idx="21680">
                  <c:v>4.5720260000000001</c:v>
                </c:pt>
                <c:pt idx="21681">
                  <c:v>4.5755940000000006</c:v>
                </c:pt>
                <c:pt idx="21682">
                  <c:v>4.5711949999999995</c:v>
                </c:pt>
                <c:pt idx="21683">
                  <c:v>4.5628200000000003</c:v>
                </c:pt>
                <c:pt idx="21684">
                  <c:v>4.5637660000000002</c:v>
                </c:pt>
                <c:pt idx="21685">
                  <c:v>4.5606589999999994</c:v>
                </c:pt>
                <c:pt idx="21686">
                  <c:v>4.5585599999999999</c:v>
                </c:pt>
                <c:pt idx="21687">
                  <c:v>4.5638690000000004</c:v>
                </c:pt>
                <c:pt idx="21688">
                  <c:v>4.5653950000000005</c:v>
                </c:pt>
                <c:pt idx="21689">
                  <c:v>4.5616490000000001</c:v>
                </c:pt>
                <c:pt idx="21690">
                  <c:v>4.5648920000000004</c:v>
                </c:pt>
                <c:pt idx="21691">
                  <c:v>4.5726589999999998</c:v>
                </c:pt>
                <c:pt idx="21692">
                  <c:v>4.571974</c:v>
                </c:pt>
                <c:pt idx="21693">
                  <c:v>4.5733420000000002</c:v>
                </c:pt>
                <c:pt idx="21694">
                  <c:v>4.5780370000000001</c:v>
                </c:pt>
                <c:pt idx="21695">
                  <c:v>4.5707500000000003</c:v>
                </c:pt>
                <c:pt idx="21696">
                  <c:v>4.5682600000000004</c:v>
                </c:pt>
                <c:pt idx="21697">
                  <c:v>4.573798</c:v>
                </c:pt>
                <c:pt idx="21698">
                  <c:v>4.5676269999999999</c:v>
                </c:pt>
                <c:pt idx="21699">
                  <c:v>4.5626160000000002</c:v>
                </c:pt>
                <c:pt idx="21700">
                  <c:v>4.5729190000000006</c:v>
                </c:pt>
                <c:pt idx="21701">
                  <c:v>4.5712589999999995</c:v>
                </c:pt>
                <c:pt idx="21702">
                  <c:v>4.5619040000000002</c:v>
                </c:pt>
                <c:pt idx="21703">
                  <c:v>4.568562</c:v>
                </c:pt>
                <c:pt idx="21704">
                  <c:v>4.5718899999999998</c:v>
                </c:pt>
                <c:pt idx="21705">
                  <c:v>4.5677690000000002</c:v>
                </c:pt>
                <c:pt idx="21706">
                  <c:v>4.5718719999999999</c:v>
                </c:pt>
                <c:pt idx="21707">
                  <c:v>4.5712510000000002</c:v>
                </c:pt>
                <c:pt idx="21708">
                  <c:v>4.5640230000000006</c:v>
                </c:pt>
                <c:pt idx="21709">
                  <c:v>4.5679949999999998</c:v>
                </c:pt>
                <c:pt idx="21710">
                  <c:v>4.5720980000000004</c:v>
                </c:pt>
                <c:pt idx="21711">
                  <c:v>4.5662789999999998</c:v>
                </c:pt>
                <c:pt idx="21712">
                  <c:v>4.5620949999999993</c:v>
                </c:pt>
                <c:pt idx="21713">
                  <c:v>4.5667879999999998</c:v>
                </c:pt>
                <c:pt idx="21714">
                  <c:v>4.5748370000000005</c:v>
                </c:pt>
                <c:pt idx="21715">
                  <c:v>4.5809129999999998</c:v>
                </c:pt>
                <c:pt idx="21716">
                  <c:v>4.5818690000000002</c:v>
                </c:pt>
                <c:pt idx="21717">
                  <c:v>4.577547</c:v>
                </c:pt>
                <c:pt idx="21718">
                  <c:v>4.57491</c:v>
                </c:pt>
                <c:pt idx="21719">
                  <c:v>4.5739420000000006</c:v>
                </c:pt>
                <c:pt idx="21720">
                  <c:v>4.5732910000000002</c:v>
                </c:pt>
                <c:pt idx="21721">
                  <c:v>4.5709569999999999</c:v>
                </c:pt>
                <c:pt idx="21722">
                  <c:v>4.5722849999999999</c:v>
                </c:pt>
                <c:pt idx="21723">
                  <c:v>4.5754219999999997</c:v>
                </c:pt>
                <c:pt idx="21724">
                  <c:v>4.5700909999999997</c:v>
                </c:pt>
                <c:pt idx="21725">
                  <c:v>4.5737749999999995</c:v>
                </c:pt>
                <c:pt idx="21726">
                  <c:v>4.579135</c:v>
                </c:pt>
                <c:pt idx="21727">
                  <c:v>4.5732750000000006</c:v>
                </c:pt>
                <c:pt idx="21728">
                  <c:v>4.5748820000000006</c:v>
                </c:pt>
                <c:pt idx="21729">
                  <c:v>4.578443</c:v>
                </c:pt>
                <c:pt idx="21730">
                  <c:v>4.570862</c:v>
                </c:pt>
                <c:pt idx="21731">
                  <c:v>4.5692319999999995</c:v>
                </c:pt>
                <c:pt idx="21732">
                  <c:v>4.5796010000000003</c:v>
                </c:pt>
                <c:pt idx="21733">
                  <c:v>4.5725889999999998</c:v>
                </c:pt>
                <c:pt idx="21734">
                  <c:v>4.5695890000000006</c:v>
                </c:pt>
                <c:pt idx="21735">
                  <c:v>4.584225</c:v>
                </c:pt>
                <c:pt idx="21736">
                  <c:v>4.5762489999999998</c:v>
                </c:pt>
                <c:pt idx="21737">
                  <c:v>4.5701160000000005</c:v>
                </c:pt>
                <c:pt idx="21738">
                  <c:v>4.5782050000000005</c:v>
                </c:pt>
                <c:pt idx="21739">
                  <c:v>4.5729930000000003</c:v>
                </c:pt>
                <c:pt idx="21740">
                  <c:v>4.5726709999999997</c:v>
                </c:pt>
                <c:pt idx="21741">
                  <c:v>4.5817580000000007</c:v>
                </c:pt>
                <c:pt idx="21742">
                  <c:v>4.5830640000000002</c:v>
                </c:pt>
                <c:pt idx="21743">
                  <c:v>4.5782080000000001</c:v>
                </c:pt>
                <c:pt idx="21744">
                  <c:v>4.5783849999999999</c:v>
                </c:pt>
                <c:pt idx="21745">
                  <c:v>4.5767860000000002</c:v>
                </c:pt>
                <c:pt idx="21746">
                  <c:v>4.5690240000000006</c:v>
                </c:pt>
                <c:pt idx="21747">
                  <c:v>4.5735060000000001</c:v>
                </c:pt>
                <c:pt idx="21748">
                  <c:v>4.5736949999999998</c:v>
                </c:pt>
                <c:pt idx="21749">
                  <c:v>4.5675430000000006</c:v>
                </c:pt>
                <c:pt idx="21750">
                  <c:v>4.576028</c:v>
                </c:pt>
                <c:pt idx="21751">
                  <c:v>4.5796150000000004</c:v>
                </c:pt>
                <c:pt idx="21752">
                  <c:v>4.5708450000000003</c:v>
                </c:pt>
                <c:pt idx="21753">
                  <c:v>4.5742659999999997</c:v>
                </c:pt>
                <c:pt idx="21754">
                  <c:v>4.5865869999999997</c:v>
                </c:pt>
                <c:pt idx="21755">
                  <c:v>4.5807690000000001</c:v>
                </c:pt>
                <c:pt idx="21756">
                  <c:v>4.5782259999999999</c:v>
                </c:pt>
                <c:pt idx="21757">
                  <c:v>4.5858780000000001</c:v>
                </c:pt>
                <c:pt idx="21758">
                  <c:v>4.5817300000000003</c:v>
                </c:pt>
                <c:pt idx="21759">
                  <c:v>4.5845260000000003</c:v>
                </c:pt>
                <c:pt idx="21760">
                  <c:v>4.5903340000000004</c:v>
                </c:pt>
                <c:pt idx="21761">
                  <c:v>4.5839040000000004</c:v>
                </c:pt>
                <c:pt idx="21762">
                  <c:v>4.5795270000000006</c:v>
                </c:pt>
                <c:pt idx="21763">
                  <c:v>4.5805889999999998</c:v>
                </c:pt>
                <c:pt idx="21764">
                  <c:v>4.5766900000000001</c:v>
                </c:pt>
                <c:pt idx="21765">
                  <c:v>4.5712539999999997</c:v>
                </c:pt>
                <c:pt idx="21766">
                  <c:v>4.5774810000000006</c:v>
                </c:pt>
                <c:pt idx="21767">
                  <c:v>4.5796640000000002</c:v>
                </c:pt>
                <c:pt idx="21768">
                  <c:v>4.5709230000000005</c:v>
                </c:pt>
                <c:pt idx="21769">
                  <c:v>4.5807660000000006</c:v>
                </c:pt>
                <c:pt idx="21770">
                  <c:v>4.5879880000000002</c:v>
                </c:pt>
                <c:pt idx="21771">
                  <c:v>4.5713240000000006</c:v>
                </c:pt>
                <c:pt idx="21772">
                  <c:v>4.5728360000000006</c:v>
                </c:pt>
                <c:pt idx="21773">
                  <c:v>4.5915180000000007</c:v>
                </c:pt>
                <c:pt idx="21774">
                  <c:v>4.5899320000000001</c:v>
                </c:pt>
                <c:pt idx="21775">
                  <c:v>4.5811200000000003</c:v>
                </c:pt>
                <c:pt idx="21776">
                  <c:v>4.5817960000000006</c:v>
                </c:pt>
                <c:pt idx="21777">
                  <c:v>4.5743330000000002</c:v>
                </c:pt>
                <c:pt idx="21778">
                  <c:v>4.5776520000000005</c:v>
                </c:pt>
                <c:pt idx="21779">
                  <c:v>4.5928819999999995</c:v>
                </c:pt>
                <c:pt idx="21780">
                  <c:v>4.5817860000000001</c:v>
                </c:pt>
                <c:pt idx="21781">
                  <c:v>4.5814959999999996</c:v>
                </c:pt>
                <c:pt idx="21782">
                  <c:v>4.5987600000000004</c:v>
                </c:pt>
                <c:pt idx="21783">
                  <c:v>4.5897439999999996</c:v>
                </c:pt>
                <c:pt idx="21784">
                  <c:v>4.5771619999999995</c:v>
                </c:pt>
                <c:pt idx="21785">
                  <c:v>4.5823850000000004</c:v>
                </c:pt>
                <c:pt idx="21786">
                  <c:v>4.5859199999999998</c:v>
                </c:pt>
                <c:pt idx="21787">
                  <c:v>4.5844380000000005</c:v>
                </c:pt>
                <c:pt idx="21788">
                  <c:v>4.5884559999999999</c:v>
                </c:pt>
                <c:pt idx="21789">
                  <c:v>4.5860909999999997</c:v>
                </c:pt>
                <c:pt idx="21790">
                  <c:v>4.5794670000000002</c:v>
                </c:pt>
                <c:pt idx="21791">
                  <c:v>4.5800260000000002</c:v>
                </c:pt>
                <c:pt idx="21792">
                  <c:v>4.5810449999999996</c:v>
                </c:pt>
                <c:pt idx="21793">
                  <c:v>4.5842200000000002</c:v>
                </c:pt>
                <c:pt idx="21794">
                  <c:v>4.5860450000000004</c:v>
                </c:pt>
                <c:pt idx="21795">
                  <c:v>4.5829149999999998</c:v>
                </c:pt>
                <c:pt idx="21796">
                  <c:v>4.582179</c:v>
                </c:pt>
                <c:pt idx="21797">
                  <c:v>4.5793020000000002</c:v>
                </c:pt>
                <c:pt idx="21798">
                  <c:v>4.5833449999999996</c:v>
                </c:pt>
                <c:pt idx="21799">
                  <c:v>4.5930359999999997</c:v>
                </c:pt>
                <c:pt idx="21800">
                  <c:v>4.5917460000000005</c:v>
                </c:pt>
                <c:pt idx="21801">
                  <c:v>4.5881500000000006</c:v>
                </c:pt>
                <c:pt idx="21802">
                  <c:v>4.5859260000000006</c:v>
                </c:pt>
                <c:pt idx="21803">
                  <c:v>4.5844749999999994</c:v>
                </c:pt>
                <c:pt idx="21804">
                  <c:v>4.5848490000000002</c:v>
                </c:pt>
                <c:pt idx="21805">
                  <c:v>4.5845850000000006</c:v>
                </c:pt>
                <c:pt idx="21806">
                  <c:v>4.5848719999999998</c:v>
                </c:pt>
                <c:pt idx="21807">
                  <c:v>4.5851039999999994</c:v>
                </c:pt>
                <c:pt idx="21808">
                  <c:v>4.5882579999999997</c:v>
                </c:pt>
                <c:pt idx="21809">
                  <c:v>4.588158</c:v>
                </c:pt>
                <c:pt idx="21810">
                  <c:v>4.5816409999999994</c:v>
                </c:pt>
                <c:pt idx="21811">
                  <c:v>4.5858810000000005</c:v>
                </c:pt>
                <c:pt idx="21812">
                  <c:v>4.5935959999999998</c:v>
                </c:pt>
                <c:pt idx="21813">
                  <c:v>4.5870730000000002</c:v>
                </c:pt>
                <c:pt idx="21814">
                  <c:v>4.579637</c:v>
                </c:pt>
                <c:pt idx="21815">
                  <c:v>4.5815450000000002</c:v>
                </c:pt>
                <c:pt idx="21816">
                  <c:v>4.58833</c:v>
                </c:pt>
                <c:pt idx="21817">
                  <c:v>4.5958769999999998</c:v>
                </c:pt>
                <c:pt idx="21818">
                  <c:v>4.5960760000000001</c:v>
                </c:pt>
                <c:pt idx="21819">
                  <c:v>4.5915979999999994</c:v>
                </c:pt>
                <c:pt idx="21820">
                  <c:v>4.600975</c:v>
                </c:pt>
                <c:pt idx="21821">
                  <c:v>4.6037119999999998</c:v>
                </c:pt>
                <c:pt idx="21822">
                  <c:v>4.5875339999999998</c:v>
                </c:pt>
                <c:pt idx="21823">
                  <c:v>4.5860400000000006</c:v>
                </c:pt>
                <c:pt idx="21824">
                  <c:v>4.5907840000000002</c:v>
                </c:pt>
                <c:pt idx="21825">
                  <c:v>4.5858080000000001</c:v>
                </c:pt>
                <c:pt idx="21826">
                  <c:v>4.5878459999999999</c:v>
                </c:pt>
                <c:pt idx="21827">
                  <c:v>4.5930780000000002</c:v>
                </c:pt>
                <c:pt idx="21828">
                  <c:v>4.5869029999999995</c:v>
                </c:pt>
                <c:pt idx="21829">
                  <c:v>4.589245</c:v>
                </c:pt>
                <c:pt idx="21830">
                  <c:v>4.602303</c:v>
                </c:pt>
                <c:pt idx="21831">
                  <c:v>4.5915720000000002</c:v>
                </c:pt>
                <c:pt idx="21832">
                  <c:v>4.5836249999999996</c:v>
                </c:pt>
                <c:pt idx="21833">
                  <c:v>4.5965159999999994</c:v>
                </c:pt>
                <c:pt idx="21834">
                  <c:v>4.5948220000000006</c:v>
                </c:pt>
                <c:pt idx="21835">
                  <c:v>4.5889570000000006</c:v>
                </c:pt>
                <c:pt idx="21836">
                  <c:v>4.5917979999999998</c:v>
                </c:pt>
                <c:pt idx="21837">
                  <c:v>4.5927699999999998</c:v>
                </c:pt>
                <c:pt idx="21838">
                  <c:v>4.5949220000000004</c:v>
                </c:pt>
                <c:pt idx="21839">
                  <c:v>4.5956890000000001</c:v>
                </c:pt>
                <c:pt idx="21840">
                  <c:v>4.5914269999999995</c:v>
                </c:pt>
                <c:pt idx="21841">
                  <c:v>4.5930710000000001</c:v>
                </c:pt>
                <c:pt idx="21842">
                  <c:v>4.598211</c:v>
                </c:pt>
                <c:pt idx="21843">
                  <c:v>4.5868730000000006</c:v>
                </c:pt>
                <c:pt idx="21844">
                  <c:v>4.5794860000000002</c:v>
                </c:pt>
                <c:pt idx="21845">
                  <c:v>4.5944079999999996</c:v>
                </c:pt>
                <c:pt idx="21846">
                  <c:v>4.596247</c:v>
                </c:pt>
                <c:pt idx="21847">
                  <c:v>4.587993</c:v>
                </c:pt>
                <c:pt idx="21848">
                  <c:v>4.5942590000000001</c:v>
                </c:pt>
                <c:pt idx="21849">
                  <c:v>4.5988340000000001</c:v>
                </c:pt>
                <c:pt idx="21850">
                  <c:v>4.593604</c:v>
                </c:pt>
                <c:pt idx="21851">
                  <c:v>4.5993089999999999</c:v>
                </c:pt>
                <c:pt idx="21852">
                  <c:v>4.6088930000000001</c:v>
                </c:pt>
                <c:pt idx="21853">
                  <c:v>4.5905509999999996</c:v>
                </c:pt>
                <c:pt idx="21854">
                  <c:v>4.5855709999999998</c:v>
                </c:pt>
                <c:pt idx="21855">
                  <c:v>4.604444</c:v>
                </c:pt>
                <c:pt idx="21856">
                  <c:v>4.5954180000000004</c:v>
                </c:pt>
                <c:pt idx="21857">
                  <c:v>4.5860799999999999</c:v>
                </c:pt>
                <c:pt idx="21858">
                  <c:v>4.6009080000000004</c:v>
                </c:pt>
                <c:pt idx="21859">
                  <c:v>4.5997439999999994</c:v>
                </c:pt>
                <c:pt idx="21860">
                  <c:v>4.5823390000000002</c:v>
                </c:pt>
                <c:pt idx="21861">
                  <c:v>4.580603</c:v>
                </c:pt>
                <c:pt idx="21862">
                  <c:v>4.593877</c:v>
                </c:pt>
                <c:pt idx="21863">
                  <c:v>4.5975529999999996</c:v>
                </c:pt>
                <c:pt idx="21864">
                  <c:v>4.5984569999999998</c:v>
                </c:pt>
                <c:pt idx="21865">
                  <c:v>4.6053130000000007</c:v>
                </c:pt>
                <c:pt idx="21866">
                  <c:v>4.6027000000000005</c:v>
                </c:pt>
                <c:pt idx="21867">
                  <c:v>4.6030470000000001</c:v>
                </c:pt>
                <c:pt idx="21868">
                  <c:v>4.6088880000000003</c:v>
                </c:pt>
                <c:pt idx="21869">
                  <c:v>4.6007280000000002</c:v>
                </c:pt>
                <c:pt idx="21870">
                  <c:v>4.5935000000000006</c:v>
                </c:pt>
                <c:pt idx="21871">
                  <c:v>4.5965729999999994</c:v>
                </c:pt>
                <c:pt idx="21872">
                  <c:v>4.5885879999999997</c:v>
                </c:pt>
                <c:pt idx="21873">
                  <c:v>4.5848899999999997</c:v>
                </c:pt>
                <c:pt idx="21874">
                  <c:v>4.5960580000000002</c:v>
                </c:pt>
                <c:pt idx="21875">
                  <c:v>4.5874079999999999</c:v>
                </c:pt>
                <c:pt idx="21876">
                  <c:v>4.584746</c:v>
                </c:pt>
                <c:pt idx="21877">
                  <c:v>4.6100349999999999</c:v>
                </c:pt>
                <c:pt idx="21878">
                  <c:v>4.6153960000000005</c:v>
                </c:pt>
                <c:pt idx="21879">
                  <c:v>4.6068730000000002</c:v>
                </c:pt>
                <c:pt idx="21880">
                  <c:v>4.6066470000000006</c:v>
                </c:pt>
                <c:pt idx="21881">
                  <c:v>4.6051989999999998</c:v>
                </c:pt>
                <c:pt idx="21882">
                  <c:v>4.6050149999999999</c:v>
                </c:pt>
                <c:pt idx="21883">
                  <c:v>4.6144750000000005</c:v>
                </c:pt>
                <c:pt idx="21884">
                  <c:v>4.6065050000000003</c:v>
                </c:pt>
                <c:pt idx="21885">
                  <c:v>4.5873229999999996</c:v>
                </c:pt>
                <c:pt idx="21886">
                  <c:v>4.5946230000000003</c:v>
                </c:pt>
                <c:pt idx="21887">
                  <c:v>4.5948899999999995</c:v>
                </c:pt>
                <c:pt idx="21888">
                  <c:v>4.583863</c:v>
                </c:pt>
                <c:pt idx="21889">
                  <c:v>4.5980740000000004</c:v>
                </c:pt>
                <c:pt idx="21890">
                  <c:v>4.6042139999999998</c:v>
                </c:pt>
                <c:pt idx="21891">
                  <c:v>4.5949239999999998</c:v>
                </c:pt>
                <c:pt idx="21892">
                  <c:v>4.6045720000000001</c:v>
                </c:pt>
                <c:pt idx="21893">
                  <c:v>4.6142889999999994</c:v>
                </c:pt>
                <c:pt idx="21894">
                  <c:v>4.6053410000000001</c:v>
                </c:pt>
                <c:pt idx="21895">
                  <c:v>4.6071670000000005</c:v>
                </c:pt>
                <c:pt idx="21896">
                  <c:v>4.6132989999999996</c:v>
                </c:pt>
                <c:pt idx="21897">
                  <c:v>4.5970060000000004</c:v>
                </c:pt>
                <c:pt idx="21898">
                  <c:v>4.5943800000000001</c:v>
                </c:pt>
                <c:pt idx="21899">
                  <c:v>4.6073880000000003</c:v>
                </c:pt>
                <c:pt idx="21900">
                  <c:v>4.6016639999999995</c:v>
                </c:pt>
                <c:pt idx="21901">
                  <c:v>4.5939730000000001</c:v>
                </c:pt>
                <c:pt idx="21902">
                  <c:v>4.6027260000000005</c:v>
                </c:pt>
                <c:pt idx="21903">
                  <c:v>4.607113</c:v>
                </c:pt>
                <c:pt idx="21904">
                  <c:v>4.5974430000000002</c:v>
                </c:pt>
                <c:pt idx="21905">
                  <c:v>4.5982769999999995</c:v>
                </c:pt>
                <c:pt idx="21906">
                  <c:v>4.604749</c:v>
                </c:pt>
                <c:pt idx="21907">
                  <c:v>4.5978720000000006</c:v>
                </c:pt>
                <c:pt idx="21908">
                  <c:v>4.6028630000000001</c:v>
                </c:pt>
                <c:pt idx="21909">
                  <c:v>4.6082210000000003</c:v>
                </c:pt>
                <c:pt idx="21910">
                  <c:v>4.5931060000000006</c:v>
                </c:pt>
                <c:pt idx="21911">
                  <c:v>4.5957869999999996</c:v>
                </c:pt>
                <c:pt idx="21912">
                  <c:v>4.6149640000000005</c:v>
                </c:pt>
                <c:pt idx="21913">
                  <c:v>4.6113110000000006</c:v>
                </c:pt>
                <c:pt idx="21914">
                  <c:v>4.6007049999999996</c:v>
                </c:pt>
                <c:pt idx="21915">
                  <c:v>4.608727</c:v>
                </c:pt>
                <c:pt idx="21916">
                  <c:v>4.6105390000000002</c:v>
                </c:pt>
                <c:pt idx="21917">
                  <c:v>4.6090059999999999</c:v>
                </c:pt>
                <c:pt idx="21918">
                  <c:v>4.6159059999999998</c:v>
                </c:pt>
                <c:pt idx="21919">
                  <c:v>4.6066190000000002</c:v>
                </c:pt>
                <c:pt idx="21920">
                  <c:v>4.5970430000000002</c:v>
                </c:pt>
                <c:pt idx="21921">
                  <c:v>4.6055150000000005</c:v>
                </c:pt>
                <c:pt idx="21922">
                  <c:v>4.6070679999999999</c:v>
                </c:pt>
                <c:pt idx="21923">
                  <c:v>4.6030359999999995</c:v>
                </c:pt>
                <c:pt idx="21924">
                  <c:v>4.6095609999999994</c:v>
                </c:pt>
                <c:pt idx="21925">
                  <c:v>4.6149279999999999</c:v>
                </c:pt>
                <c:pt idx="21926">
                  <c:v>4.6049059999999997</c:v>
                </c:pt>
                <c:pt idx="21927">
                  <c:v>4.604838</c:v>
                </c:pt>
                <c:pt idx="21928">
                  <c:v>4.618595</c:v>
                </c:pt>
                <c:pt idx="21929">
                  <c:v>4.6071059999999999</c:v>
                </c:pt>
                <c:pt idx="21930">
                  <c:v>4.5980880000000006</c:v>
                </c:pt>
                <c:pt idx="21931">
                  <c:v>4.6130620000000002</c:v>
                </c:pt>
                <c:pt idx="21932">
                  <c:v>4.6118229999999993</c:v>
                </c:pt>
                <c:pt idx="21933">
                  <c:v>4.6022809999999996</c:v>
                </c:pt>
                <c:pt idx="21934">
                  <c:v>4.6110179999999996</c:v>
                </c:pt>
                <c:pt idx="21935">
                  <c:v>4.614446</c:v>
                </c:pt>
                <c:pt idx="21936">
                  <c:v>4.6025499999999999</c:v>
                </c:pt>
                <c:pt idx="21937">
                  <c:v>4.6101410000000005</c:v>
                </c:pt>
                <c:pt idx="21938">
                  <c:v>4.6188970000000005</c:v>
                </c:pt>
                <c:pt idx="21939">
                  <c:v>4.6050089999999999</c:v>
                </c:pt>
                <c:pt idx="21940">
                  <c:v>4.6064799999999995</c:v>
                </c:pt>
                <c:pt idx="21941">
                  <c:v>4.6157000000000004</c:v>
                </c:pt>
                <c:pt idx="21942">
                  <c:v>4.6062180000000001</c:v>
                </c:pt>
                <c:pt idx="21943">
                  <c:v>4.6017999999999999</c:v>
                </c:pt>
                <c:pt idx="21944">
                  <c:v>4.6110600000000002</c:v>
                </c:pt>
                <c:pt idx="21945">
                  <c:v>4.6077729999999999</c:v>
                </c:pt>
                <c:pt idx="21946">
                  <c:v>4.601604</c:v>
                </c:pt>
                <c:pt idx="21947">
                  <c:v>4.6135149999999996</c:v>
                </c:pt>
                <c:pt idx="21948">
                  <c:v>4.6119970000000006</c:v>
                </c:pt>
                <c:pt idx="21949">
                  <c:v>4.601998</c:v>
                </c:pt>
                <c:pt idx="21950">
                  <c:v>4.6141889999999997</c:v>
                </c:pt>
                <c:pt idx="21951">
                  <c:v>4.6184910000000006</c:v>
                </c:pt>
                <c:pt idx="21952">
                  <c:v>4.6101019999999995</c:v>
                </c:pt>
                <c:pt idx="21953">
                  <c:v>4.6125799999999995</c:v>
                </c:pt>
                <c:pt idx="21954">
                  <c:v>4.6138539999999999</c:v>
                </c:pt>
                <c:pt idx="21955">
                  <c:v>4.6063799999999997</c:v>
                </c:pt>
                <c:pt idx="21956">
                  <c:v>4.6092469999999999</c:v>
                </c:pt>
                <c:pt idx="21957">
                  <c:v>4.6151610000000005</c:v>
                </c:pt>
                <c:pt idx="21958">
                  <c:v>4.6025710000000002</c:v>
                </c:pt>
                <c:pt idx="21959">
                  <c:v>4.6046849999999999</c:v>
                </c:pt>
                <c:pt idx="21960">
                  <c:v>4.6137370000000004</c:v>
                </c:pt>
                <c:pt idx="21961">
                  <c:v>4.6080810000000003</c:v>
                </c:pt>
                <c:pt idx="21962">
                  <c:v>4.6218839999999997</c:v>
                </c:pt>
                <c:pt idx="21963">
                  <c:v>4.627815</c:v>
                </c:pt>
                <c:pt idx="21964">
                  <c:v>4.6080880000000004</c:v>
                </c:pt>
                <c:pt idx="21965">
                  <c:v>4.6088559999999994</c:v>
                </c:pt>
                <c:pt idx="21966">
                  <c:v>4.6236739999999994</c:v>
                </c:pt>
                <c:pt idx="21967">
                  <c:v>4.619205</c:v>
                </c:pt>
                <c:pt idx="21968">
                  <c:v>4.6133730000000002</c:v>
                </c:pt>
                <c:pt idx="21969">
                  <c:v>4.6230570000000002</c:v>
                </c:pt>
                <c:pt idx="21970">
                  <c:v>4.6166830000000001</c:v>
                </c:pt>
                <c:pt idx="21971">
                  <c:v>4.6037090000000003</c:v>
                </c:pt>
                <c:pt idx="21972">
                  <c:v>4.6162139999999994</c:v>
                </c:pt>
                <c:pt idx="21973">
                  <c:v>4.6215000000000002</c:v>
                </c:pt>
                <c:pt idx="21974">
                  <c:v>4.6131000000000002</c:v>
                </c:pt>
                <c:pt idx="21975">
                  <c:v>4.6180260000000004</c:v>
                </c:pt>
                <c:pt idx="21976">
                  <c:v>4.6228959999999999</c:v>
                </c:pt>
                <c:pt idx="21977">
                  <c:v>4.608263</c:v>
                </c:pt>
                <c:pt idx="21978">
                  <c:v>4.6060379999999999</c:v>
                </c:pt>
                <c:pt idx="21979">
                  <c:v>4.6209559999999996</c:v>
                </c:pt>
                <c:pt idx="21980">
                  <c:v>4.6116340000000005</c:v>
                </c:pt>
                <c:pt idx="21981">
                  <c:v>4.609718</c:v>
                </c:pt>
                <c:pt idx="21982">
                  <c:v>4.6258010000000001</c:v>
                </c:pt>
                <c:pt idx="21983">
                  <c:v>4.6153060000000004</c:v>
                </c:pt>
                <c:pt idx="21984">
                  <c:v>4.6060889999999999</c:v>
                </c:pt>
                <c:pt idx="21985">
                  <c:v>4.6160189999999997</c:v>
                </c:pt>
                <c:pt idx="21986">
                  <c:v>4.6171519999999999</c:v>
                </c:pt>
                <c:pt idx="21987">
                  <c:v>4.6132100000000005</c:v>
                </c:pt>
                <c:pt idx="21988">
                  <c:v>4.6157659999999998</c:v>
                </c:pt>
                <c:pt idx="21989">
                  <c:v>4.6210830000000005</c:v>
                </c:pt>
                <c:pt idx="21990">
                  <c:v>4.62277</c:v>
                </c:pt>
                <c:pt idx="21991">
                  <c:v>4.6218079999999997</c:v>
                </c:pt>
                <c:pt idx="21992">
                  <c:v>4.6164269999999998</c:v>
                </c:pt>
                <c:pt idx="21993">
                  <c:v>4.6113490000000006</c:v>
                </c:pt>
                <c:pt idx="21994">
                  <c:v>4.6213220000000002</c:v>
                </c:pt>
                <c:pt idx="21995">
                  <c:v>4.628444</c:v>
                </c:pt>
                <c:pt idx="21996">
                  <c:v>4.6157690000000002</c:v>
                </c:pt>
                <c:pt idx="21997">
                  <c:v>4.610366</c:v>
                </c:pt>
                <c:pt idx="21998">
                  <c:v>4.6213329999999999</c:v>
                </c:pt>
                <c:pt idx="21999">
                  <c:v>4.6184379999999994</c:v>
                </c:pt>
                <c:pt idx="22000">
                  <c:v>4.6130200000000006</c:v>
                </c:pt>
                <c:pt idx="22001">
                  <c:v>4.6258249999999999</c:v>
                </c:pt>
                <c:pt idx="22002">
                  <c:v>4.626976</c:v>
                </c:pt>
                <c:pt idx="22003">
                  <c:v>4.6182370000000006</c:v>
                </c:pt>
                <c:pt idx="22004">
                  <c:v>4.6198049999999995</c:v>
                </c:pt>
                <c:pt idx="22005">
                  <c:v>4.6181640000000002</c:v>
                </c:pt>
                <c:pt idx="22006">
                  <c:v>4.6103830000000006</c:v>
                </c:pt>
                <c:pt idx="22007">
                  <c:v>4.6081339999999997</c:v>
                </c:pt>
                <c:pt idx="22008">
                  <c:v>4.6164849999999999</c:v>
                </c:pt>
                <c:pt idx="22009">
                  <c:v>4.6210629999999995</c:v>
                </c:pt>
                <c:pt idx="22010">
                  <c:v>4.6252440000000004</c:v>
                </c:pt>
                <c:pt idx="22011">
                  <c:v>4.6331470000000001</c:v>
                </c:pt>
                <c:pt idx="22012">
                  <c:v>4.628565</c:v>
                </c:pt>
                <c:pt idx="22013">
                  <c:v>4.6263709999999998</c:v>
                </c:pt>
                <c:pt idx="22014">
                  <c:v>4.6300379999999999</c:v>
                </c:pt>
                <c:pt idx="22015">
                  <c:v>4.6238860000000006</c:v>
                </c:pt>
                <c:pt idx="22016">
                  <c:v>4.6213980000000001</c:v>
                </c:pt>
                <c:pt idx="22017">
                  <c:v>4.6279680000000001</c:v>
                </c:pt>
                <c:pt idx="22018">
                  <c:v>4.623742</c:v>
                </c:pt>
                <c:pt idx="22019">
                  <c:v>4.6115270000000006</c:v>
                </c:pt>
                <c:pt idx="22020">
                  <c:v>4.6179610000000002</c:v>
                </c:pt>
                <c:pt idx="22021">
                  <c:v>4.6271769999999997</c:v>
                </c:pt>
                <c:pt idx="22022">
                  <c:v>4.6242520000000003</c:v>
                </c:pt>
                <c:pt idx="22023">
                  <c:v>4.6249520000000004</c:v>
                </c:pt>
                <c:pt idx="22024">
                  <c:v>4.6250850000000003</c:v>
                </c:pt>
                <c:pt idx="22025">
                  <c:v>4.6280230000000007</c:v>
                </c:pt>
                <c:pt idx="22026">
                  <c:v>4.6264839999999996</c:v>
                </c:pt>
                <c:pt idx="22027">
                  <c:v>4.618665</c:v>
                </c:pt>
                <c:pt idx="22028">
                  <c:v>4.617521</c:v>
                </c:pt>
                <c:pt idx="22029">
                  <c:v>4.6189099999999996</c:v>
                </c:pt>
                <c:pt idx="22030">
                  <c:v>4.6226479999999999</c:v>
                </c:pt>
                <c:pt idx="22031">
                  <c:v>4.6186170000000004</c:v>
                </c:pt>
                <c:pt idx="22032">
                  <c:v>4.6186039999999995</c:v>
                </c:pt>
                <c:pt idx="22033">
                  <c:v>4.6283150000000006</c:v>
                </c:pt>
                <c:pt idx="22034">
                  <c:v>4.6230410000000006</c:v>
                </c:pt>
                <c:pt idx="22035">
                  <c:v>4.619205</c:v>
                </c:pt>
                <c:pt idx="22036">
                  <c:v>4.6256300000000001</c:v>
                </c:pt>
                <c:pt idx="22037">
                  <c:v>4.6253530000000005</c:v>
                </c:pt>
                <c:pt idx="22038">
                  <c:v>4.6323910000000001</c:v>
                </c:pt>
                <c:pt idx="22039">
                  <c:v>4.6447690000000001</c:v>
                </c:pt>
                <c:pt idx="22040">
                  <c:v>4.6334099999999996</c:v>
                </c:pt>
                <c:pt idx="22041">
                  <c:v>4.6183670000000001</c:v>
                </c:pt>
                <c:pt idx="22042">
                  <c:v>4.6267849999999999</c:v>
                </c:pt>
                <c:pt idx="22043">
                  <c:v>4.6237779999999997</c:v>
                </c:pt>
                <c:pt idx="22044">
                  <c:v>4.6132439999999999</c:v>
                </c:pt>
                <c:pt idx="22045">
                  <c:v>4.624009</c:v>
                </c:pt>
                <c:pt idx="22046">
                  <c:v>4.6250470000000004</c:v>
                </c:pt>
                <c:pt idx="22047">
                  <c:v>4.6196950000000001</c:v>
                </c:pt>
                <c:pt idx="22048">
                  <c:v>4.6298650000000006</c:v>
                </c:pt>
                <c:pt idx="22049">
                  <c:v>4.6343549999999993</c:v>
                </c:pt>
                <c:pt idx="22050">
                  <c:v>4.6322229999999998</c:v>
                </c:pt>
                <c:pt idx="22051">
                  <c:v>4.6389170000000002</c:v>
                </c:pt>
                <c:pt idx="22052">
                  <c:v>4.637486</c:v>
                </c:pt>
                <c:pt idx="22053">
                  <c:v>4.6157330000000005</c:v>
                </c:pt>
                <c:pt idx="22054">
                  <c:v>4.6169089999999997</c:v>
                </c:pt>
                <c:pt idx="22055">
                  <c:v>4.6336849999999998</c:v>
                </c:pt>
                <c:pt idx="22056">
                  <c:v>4.6198990000000002</c:v>
                </c:pt>
                <c:pt idx="22057">
                  <c:v>4.6158239999999999</c:v>
                </c:pt>
                <c:pt idx="22058">
                  <c:v>4.6324839999999998</c:v>
                </c:pt>
                <c:pt idx="22059">
                  <c:v>4.6288420000000006</c:v>
                </c:pt>
                <c:pt idx="22060">
                  <c:v>4.6269930000000006</c:v>
                </c:pt>
                <c:pt idx="22061">
                  <c:v>4.6376039999999996</c:v>
                </c:pt>
                <c:pt idx="22062">
                  <c:v>4.633197</c:v>
                </c:pt>
                <c:pt idx="22063">
                  <c:v>4.629378</c:v>
                </c:pt>
                <c:pt idx="22064">
                  <c:v>4.6426440000000007</c:v>
                </c:pt>
                <c:pt idx="22065">
                  <c:v>4.633095</c:v>
                </c:pt>
                <c:pt idx="22066">
                  <c:v>4.6165599999999998</c:v>
                </c:pt>
                <c:pt idx="22067">
                  <c:v>4.6292550000000006</c:v>
                </c:pt>
                <c:pt idx="22068">
                  <c:v>4.632422</c:v>
                </c:pt>
                <c:pt idx="22069">
                  <c:v>4.6247199999999999</c:v>
                </c:pt>
                <c:pt idx="22070">
                  <c:v>4.6308050000000005</c:v>
                </c:pt>
                <c:pt idx="22071">
                  <c:v>4.6333739999999999</c:v>
                </c:pt>
                <c:pt idx="22072">
                  <c:v>4.6304309999999997</c:v>
                </c:pt>
                <c:pt idx="22073">
                  <c:v>4.6350319999999998</c:v>
                </c:pt>
                <c:pt idx="22074">
                  <c:v>4.6444919999999996</c:v>
                </c:pt>
                <c:pt idx="22075">
                  <c:v>4.6376309999999998</c:v>
                </c:pt>
                <c:pt idx="22076">
                  <c:v>4.6294430000000002</c:v>
                </c:pt>
                <c:pt idx="22077">
                  <c:v>4.6354690000000005</c:v>
                </c:pt>
                <c:pt idx="22078">
                  <c:v>4.6346539999999994</c:v>
                </c:pt>
                <c:pt idx="22079">
                  <c:v>4.6380270000000001</c:v>
                </c:pt>
                <c:pt idx="22080">
                  <c:v>4.6396689999999996</c:v>
                </c:pt>
                <c:pt idx="22081">
                  <c:v>4.6261000000000001</c:v>
                </c:pt>
                <c:pt idx="22082">
                  <c:v>4.6265640000000001</c:v>
                </c:pt>
                <c:pt idx="22083">
                  <c:v>4.6375519999999995</c:v>
                </c:pt>
                <c:pt idx="22084">
                  <c:v>4.6330539999999996</c:v>
                </c:pt>
                <c:pt idx="22085">
                  <c:v>4.6246619999999998</c:v>
                </c:pt>
                <c:pt idx="22086">
                  <c:v>4.6318389999999994</c:v>
                </c:pt>
                <c:pt idx="22087">
                  <c:v>4.6315900000000001</c:v>
                </c:pt>
                <c:pt idx="22088">
                  <c:v>4.6228049999999996</c:v>
                </c:pt>
                <c:pt idx="22089">
                  <c:v>4.635275</c:v>
                </c:pt>
                <c:pt idx="22090">
                  <c:v>4.6382349999999999</c:v>
                </c:pt>
                <c:pt idx="22091">
                  <c:v>4.6280669999999997</c:v>
                </c:pt>
                <c:pt idx="22092">
                  <c:v>4.6412610000000001</c:v>
                </c:pt>
                <c:pt idx="22093">
                  <c:v>4.6476179999999996</c:v>
                </c:pt>
                <c:pt idx="22094">
                  <c:v>4.6329980000000006</c:v>
                </c:pt>
                <c:pt idx="22095">
                  <c:v>4.634226</c:v>
                </c:pt>
                <c:pt idx="22096">
                  <c:v>4.6454520000000006</c:v>
                </c:pt>
                <c:pt idx="22097">
                  <c:v>4.6392749999999996</c:v>
                </c:pt>
                <c:pt idx="22098">
                  <c:v>4.6369629999999997</c:v>
                </c:pt>
                <c:pt idx="22099">
                  <c:v>4.6365280000000002</c:v>
                </c:pt>
                <c:pt idx="22100">
                  <c:v>4.6234219999999997</c:v>
                </c:pt>
                <c:pt idx="22101">
                  <c:v>4.6277419999999996</c:v>
                </c:pt>
                <c:pt idx="22102">
                  <c:v>4.6382979999999998</c:v>
                </c:pt>
                <c:pt idx="22103">
                  <c:v>4.6328329999999998</c:v>
                </c:pt>
                <c:pt idx="22104">
                  <c:v>4.6301920000000001</c:v>
                </c:pt>
                <c:pt idx="22105">
                  <c:v>4.6359650000000006</c:v>
                </c:pt>
                <c:pt idx="22106">
                  <c:v>4.6402339999999995</c:v>
                </c:pt>
                <c:pt idx="22107">
                  <c:v>4.6429</c:v>
                </c:pt>
                <c:pt idx="22108">
                  <c:v>4.643211</c:v>
                </c:pt>
                <c:pt idx="22109">
                  <c:v>4.6301589999999999</c:v>
                </c:pt>
                <c:pt idx="22110">
                  <c:v>4.6281689999999998</c:v>
                </c:pt>
                <c:pt idx="22111">
                  <c:v>4.6458849999999998</c:v>
                </c:pt>
                <c:pt idx="22112">
                  <c:v>4.6426029999999994</c:v>
                </c:pt>
                <c:pt idx="22113">
                  <c:v>4.6313689999999994</c:v>
                </c:pt>
                <c:pt idx="22114">
                  <c:v>4.6377179999999996</c:v>
                </c:pt>
                <c:pt idx="22115">
                  <c:v>4.6411549999999995</c:v>
                </c:pt>
                <c:pt idx="22116">
                  <c:v>4.6397130000000004</c:v>
                </c:pt>
                <c:pt idx="22117">
                  <c:v>4.6466349999999998</c:v>
                </c:pt>
                <c:pt idx="22118">
                  <c:v>4.6507439999999995</c:v>
                </c:pt>
                <c:pt idx="22119">
                  <c:v>4.6365630000000007</c:v>
                </c:pt>
                <c:pt idx="22120">
                  <c:v>4.6352069999999994</c:v>
                </c:pt>
                <c:pt idx="22121">
                  <c:v>4.6433669999999996</c:v>
                </c:pt>
                <c:pt idx="22122">
                  <c:v>4.6380470000000003</c:v>
                </c:pt>
                <c:pt idx="22123">
                  <c:v>4.6390370000000001</c:v>
                </c:pt>
                <c:pt idx="22124">
                  <c:v>4.6387219999999996</c:v>
                </c:pt>
                <c:pt idx="22125">
                  <c:v>4.6323910000000001</c:v>
                </c:pt>
                <c:pt idx="22126">
                  <c:v>4.6344960000000004</c:v>
                </c:pt>
                <c:pt idx="22127">
                  <c:v>4.6407210000000001</c:v>
                </c:pt>
                <c:pt idx="22128">
                  <c:v>4.639411</c:v>
                </c:pt>
                <c:pt idx="22129">
                  <c:v>4.630071</c:v>
                </c:pt>
                <c:pt idx="22130">
                  <c:v>4.6328370000000003</c:v>
                </c:pt>
                <c:pt idx="22131">
                  <c:v>4.6412019999999998</c:v>
                </c:pt>
                <c:pt idx="22132">
                  <c:v>4.6439719999999998</c:v>
                </c:pt>
                <c:pt idx="22133">
                  <c:v>4.6492319999999996</c:v>
                </c:pt>
                <c:pt idx="22134">
                  <c:v>4.6463999999999999</c:v>
                </c:pt>
                <c:pt idx="22135">
                  <c:v>4.6443750000000001</c:v>
                </c:pt>
                <c:pt idx="22136">
                  <c:v>4.6567769999999999</c:v>
                </c:pt>
                <c:pt idx="22137">
                  <c:v>4.6518060000000006</c:v>
                </c:pt>
                <c:pt idx="22138">
                  <c:v>4.6376290000000004</c:v>
                </c:pt>
                <c:pt idx="22139">
                  <c:v>4.6465940000000003</c:v>
                </c:pt>
                <c:pt idx="22140">
                  <c:v>4.6523590000000006</c:v>
                </c:pt>
                <c:pt idx="22141">
                  <c:v>4.6367530000000006</c:v>
                </c:pt>
                <c:pt idx="22142">
                  <c:v>4.6355469999999999</c:v>
                </c:pt>
                <c:pt idx="22143">
                  <c:v>4.646134</c:v>
                </c:pt>
                <c:pt idx="22144">
                  <c:v>4.6397849999999998</c:v>
                </c:pt>
                <c:pt idx="22145">
                  <c:v>4.6365499999999997</c:v>
                </c:pt>
                <c:pt idx="22146">
                  <c:v>4.6462810000000001</c:v>
                </c:pt>
                <c:pt idx="22147">
                  <c:v>4.6514670000000002</c:v>
                </c:pt>
                <c:pt idx="22148">
                  <c:v>4.648695</c:v>
                </c:pt>
                <c:pt idx="22149">
                  <c:v>4.6434350000000002</c:v>
                </c:pt>
                <c:pt idx="22150">
                  <c:v>4.6393570000000004</c:v>
                </c:pt>
                <c:pt idx="22151">
                  <c:v>4.6429100000000005</c:v>
                </c:pt>
                <c:pt idx="22152">
                  <c:v>4.6567569999999998</c:v>
                </c:pt>
                <c:pt idx="22153">
                  <c:v>4.6529559999999996</c:v>
                </c:pt>
                <c:pt idx="22154">
                  <c:v>4.6374019999999998</c:v>
                </c:pt>
                <c:pt idx="22155">
                  <c:v>4.6394690000000001</c:v>
                </c:pt>
                <c:pt idx="22156">
                  <c:v>4.6396929999999994</c:v>
                </c:pt>
                <c:pt idx="22157">
                  <c:v>4.6419860000000002</c:v>
                </c:pt>
                <c:pt idx="22158">
                  <c:v>4.65083</c:v>
                </c:pt>
                <c:pt idx="22159">
                  <c:v>4.647348</c:v>
                </c:pt>
                <c:pt idx="22160">
                  <c:v>4.6439509999999995</c:v>
                </c:pt>
                <c:pt idx="22161">
                  <c:v>4.6479110000000006</c:v>
                </c:pt>
                <c:pt idx="22162">
                  <c:v>4.6480969999999999</c:v>
                </c:pt>
                <c:pt idx="22163">
                  <c:v>4.6371699999999993</c:v>
                </c:pt>
                <c:pt idx="22164">
                  <c:v>4.640288</c:v>
                </c:pt>
                <c:pt idx="22165">
                  <c:v>4.6509599999999995</c:v>
                </c:pt>
                <c:pt idx="22166">
                  <c:v>4.637562</c:v>
                </c:pt>
                <c:pt idx="22167">
                  <c:v>4.635313</c:v>
                </c:pt>
                <c:pt idx="22168">
                  <c:v>4.6523159999999999</c:v>
                </c:pt>
                <c:pt idx="22169">
                  <c:v>4.6545480000000001</c:v>
                </c:pt>
                <c:pt idx="22170">
                  <c:v>4.6467489999999998</c:v>
                </c:pt>
                <c:pt idx="22171">
                  <c:v>4.6478000000000002</c:v>
                </c:pt>
                <c:pt idx="22172">
                  <c:v>4.6501219999999996</c:v>
                </c:pt>
                <c:pt idx="22173">
                  <c:v>4.6492880000000003</c:v>
                </c:pt>
                <c:pt idx="22174">
                  <c:v>4.6559729999999995</c:v>
                </c:pt>
                <c:pt idx="22175">
                  <c:v>4.6455359999999999</c:v>
                </c:pt>
                <c:pt idx="22176">
                  <c:v>4.6332769999999996</c:v>
                </c:pt>
                <c:pt idx="22177">
                  <c:v>4.6470219999999998</c:v>
                </c:pt>
                <c:pt idx="22178">
                  <c:v>4.6486730000000005</c:v>
                </c:pt>
                <c:pt idx="22179">
                  <c:v>4.646172</c:v>
                </c:pt>
                <c:pt idx="22180">
                  <c:v>4.6589650000000002</c:v>
                </c:pt>
                <c:pt idx="22181">
                  <c:v>4.6604790000000005</c:v>
                </c:pt>
                <c:pt idx="22182">
                  <c:v>4.6522260000000006</c:v>
                </c:pt>
                <c:pt idx="22183">
                  <c:v>4.6514799999999994</c:v>
                </c:pt>
                <c:pt idx="22184">
                  <c:v>4.6551349999999996</c:v>
                </c:pt>
                <c:pt idx="22185">
                  <c:v>4.6531739999999999</c:v>
                </c:pt>
                <c:pt idx="22186">
                  <c:v>4.6537829999999998</c:v>
                </c:pt>
                <c:pt idx="22187">
                  <c:v>4.6619130000000002</c:v>
                </c:pt>
                <c:pt idx="22188">
                  <c:v>4.6597349999999995</c:v>
                </c:pt>
                <c:pt idx="22189">
                  <c:v>4.6491709999999999</c:v>
                </c:pt>
                <c:pt idx="22190">
                  <c:v>4.6444179999999999</c:v>
                </c:pt>
                <c:pt idx="22191">
                  <c:v>4.6426259999999999</c:v>
                </c:pt>
                <c:pt idx="22192">
                  <c:v>4.6416439999999994</c:v>
                </c:pt>
                <c:pt idx="22193">
                  <c:v>4.6482890000000001</c:v>
                </c:pt>
                <c:pt idx="22194">
                  <c:v>4.650766</c:v>
                </c:pt>
                <c:pt idx="22195">
                  <c:v>4.6473969999999998</c:v>
                </c:pt>
                <c:pt idx="22196">
                  <c:v>4.6585109999999998</c:v>
                </c:pt>
                <c:pt idx="22197">
                  <c:v>4.6552210000000001</c:v>
                </c:pt>
                <c:pt idx="22198">
                  <c:v>4.6392629999999997</c:v>
                </c:pt>
                <c:pt idx="22199">
                  <c:v>4.650703</c:v>
                </c:pt>
                <c:pt idx="22200">
                  <c:v>4.6574</c:v>
                </c:pt>
                <c:pt idx="22201">
                  <c:v>4.6487080000000001</c:v>
                </c:pt>
                <c:pt idx="22202">
                  <c:v>4.653168</c:v>
                </c:pt>
                <c:pt idx="22203">
                  <c:v>4.6579929999999994</c:v>
                </c:pt>
                <c:pt idx="22204">
                  <c:v>4.6557810000000002</c:v>
                </c:pt>
                <c:pt idx="22205">
                  <c:v>4.663837</c:v>
                </c:pt>
                <c:pt idx="22206">
                  <c:v>4.6660950000000003</c:v>
                </c:pt>
                <c:pt idx="22207">
                  <c:v>4.6483720000000002</c:v>
                </c:pt>
                <c:pt idx="22208">
                  <c:v>4.6495440000000006</c:v>
                </c:pt>
                <c:pt idx="22209">
                  <c:v>4.6628340000000001</c:v>
                </c:pt>
                <c:pt idx="22210">
                  <c:v>4.6521419999999996</c:v>
                </c:pt>
                <c:pt idx="22211">
                  <c:v>4.6477539999999999</c:v>
                </c:pt>
                <c:pt idx="22212">
                  <c:v>4.6550929999999999</c:v>
                </c:pt>
                <c:pt idx="22213">
                  <c:v>4.6473849999999999</c:v>
                </c:pt>
                <c:pt idx="22214">
                  <c:v>4.6442389999999998</c:v>
                </c:pt>
                <c:pt idx="22215">
                  <c:v>4.6583860000000001</c:v>
                </c:pt>
                <c:pt idx="22216">
                  <c:v>4.6567790000000002</c:v>
                </c:pt>
                <c:pt idx="22217">
                  <c:v>4.6446350000000001</c:v>
                </c:pt>
                <c:pt idx="22218">
                  <c:v>4.6550729999999998</c:v>
                </c:pt>
                <c:pt idx="22219">
                  <c:v>4.6597140000000001</c:v>
                </c:pt>
                <c:pt idx="22220">
                  <c:v>4.6494590000000002</c:v>
                </c:pt>
                <c:pt idx="22221">
                  <c:v>4.6609999999999996</c:v>
                </c:pt>
                <c:pt idx="22222">
                  <c:v>4.6689600000000002</c:v>
                </c:pt>
                <c:pt idx="22223">
                  <c:v>4.6583459999999999</c:v>
                </c:pt>
                <c:pt idx="22224">
                  <c:v>4.6603680000000001</c:v>
                </c:pt>
                <c:pt idx="22225">
                  <c:v>4.6674559999999996</c:v>
                </c:pt>
                <c:pt idx="22226">
                  <c:v>4.6601590000000002</c:v>
                </c:pt>
                <c:pt idx="22227">
                  <c:v>4.6575980000000001</c:v>
                </c:pt>
                <c:pt idx="22228">
                  <c:v>4.662668</c:v>
                </c:pt>
                <c:pt idx="22229">
                  <c:v>4.6549379999999996</c:v>
                </c:pt>
                <c:pt idx="22230">
                  <c:v>4.6537380000000006</c:v>
                </c:pt>
                <c:pt idx="22231">
                  <c:v>4.6613159999999993</c:v>
                </c:pt>
                <c:pt idx="22232">
                  <c:v>4.6496119999999994</c:v>
                </c:pt>
                <c:pt idx="22233">
                  <c:v>4.6425459999999994</c:v>
                </c:pt>
                <c:pt idx="22234">
                  <c:v>4.655481</c:v>
                </c:pt>
                <c:pt idx="22235">
                  <c:v>4.6623160000000006</c:v>
                </c:pt>
                <c:pt idx="22236">
                  <c:v>4.6618820000000003</c:v>
                </c:pt>
                <c:pt idx="22237">
                  <c:v>4.6613489999999995</c:v>
                </c:pt>
                <c:pt idx="22238">
                  <c:v>4.6517439999999999</c:v>
                </c:pt>
                <c:pt idx="22239">
                  <c:v>4.6429559999999999</c:v>
                </c:pt>
                <c:pt idx="22240">
                  <c:v>4.6517770000000001</c:v>
                </c:pt>
                <c:pt idx="22241">
                  <c:v>4.6577070000000003</c:v>
                </c:pt>
                <c:pt idx="22242">
                  <c:v>4.657756</c:v>
                </c:pt>
                <c:pt idx="22243">
                  <c:v>4.6683009999999996</c:v>
                </c:pt>
                <c:pt idx="22244">
                  <c:v>4.6731990000000003</c:v>
                </c:pt>
                <c:pt idx="22245">
                  <c:v>4.669791</c:v>
                </c:pt>
                <c:pt idx="22246">
                  <c:v>4.675967</c:v>
                </c:pt>
                <c:pt idx="22247">
                  <c:v>4.6738409999999995</c:v>
                </c:pt>
                <c:pt idx="22248">
                  <c:v>4.6542289999999999</c:v>
                </c:pt>
                <c:pt idx="22249">
                  <c:v>4.6506270000000001</c:v>
                </c:pt>
                <c:pt idx="22250">
                  <c:v>4.6614810000000002</c:v>
                </c:pt>
                <c:pt idx="22251">
                  <c:v>4.6556139999999999</c:v>
                </c:pt>
                <c:pt idx="22252">
                  <c:v>4.6550690000000001</c:v>
                </c:pt>
                <c:pt idx="22253">
                  <c:v>4.6622909999999997</c:v>
                </c:pt>
                <c:pt idx="22254">
                  <c:v>4.6590449999999999</c:v>
                </c:pt>
                <c:pt idx="22255">
                  <c:v>4.662369</c:v>
                </c:pt>
                <c:pt idx="22256">
                  <c:v>4.666963</c:v>
                </c:pt>
                <c:pt idx="22257">
                  <c:v>4.6612349999999996</c:v>
                </c:pt>
                <c:pt idx="22258">
                  <c:v>4.6555590000000002</c:v>
                </c:pt>
                <c:pt idx="22259">
                  <c:v>4.6614819999999995</c:v>
                </c:pt>
                <c:pt idx="22260">
                  <c:v>4.6687569999999994</c:v>
                </c:pt>
                <c:pt idx="22261">
                  <c:v>4.6624119999999998</c:v>
                </c:pt>
                <c:pt idx="22262">
                  <c:v>4.6607470000000006</c:v>
                </c:pt>
                <c:pt idx="22263">
                  <c:v>4.6614779999999998</c:v>
                </c:pt>
                <c:pt idx="22264">
                  <c:v>4.6596969999999995</c:v>
                </c:pt>
                <c:pt idx="22265">
                  <c:v>4.6676789999999997</c:v>
                </c:pt>
                <c:pt idx="22266">
                  <c:v>4.6679650000000006</c:v>
                </c:pt>
                <c:pt idx="22267">
                  <c:v>4.6630820000000002</c:v>
                </c:pt>
                <c:pt idx="22268">
                  <c:v>4.6660560000000002</c:v>
                </c:pt>
                <c:pt idx="22269">
                  <c:v>4.6722570000000001</c:v>
                </c:pt>
                <c:pt idx="22270">
                  <c:v>4.6711650000000002</c:v>
                </c:pt>
                <c:pt idx="22271">
                  <c:v>4.6659660000000001</c:v>
                </c:pt>
                <c:pt idx="22272">
                  <c:v>4.6695869999999999</c:v>
                </c:pt>
                <c:pt idx="22273">
                  <c:v>4.6707970000000003</c:v>
                </c:pt>
                <c:pt idx="22274">
                  <c:v>4.6632959999999999</c:v>
                </c:pt>
                <c:pt idx="22275">
                  <c:v>4.6581270000000004</c:v>
                </c:pt>
                <c:pt idx="22276">
                  <c:v>4.6547800000000006</c:v>
                </c:pt>
                <c:pt idx="22277">
                  <c:v>4.6521119999999998</c:v>
                </c:pt>
                <c:pt idx="22278">
                  <c:v>4.6547879999999999</c:v>
                </c:pt>
                <c:pt idx="22279">
                  <c:v>4.667338</c:v>
                </c:pt>
                <c:pt idx="22280">
                  <c:v>4.6753010000000002</c:v>
                </c:pt>
                <c:pt idx="22281">
                  <c:v>4.671856</c:v>
                </c:pt>
                <c:pt idx="22282">
                  <c:v>4.6731680000000004</c:v>
                </c:pt>
                <c:pt idx="22283">
                  <c:v>4.6723819999999998</c:v>
                </c:pt>
                <c:pt idx="22284">
                  <c:v>4.6721640000000004</c:v>
                </c:pt>
                <c:pt idx="22285">
                  <c:v>4.6758740000000003</c:v>
                </c:pt>
                <c:pt idx="22286">
                  <c:v>4.6663560000000004</c:v>
                </c:pt>
                <c:pt idx="22287">
                  <c:v>4.65794</c:v>
                </c:pt>
                <c:pt idx="22288">
                  <c:v>4.6626669999999999</c:v>
                </c:pt>
                <c:pt idx="22289">
                  <c:v>4.6657299999999999</c:v>
                </c:pt>
                <c:pt idx="22290">
                  <c:v>4.6634790000000006</c:v>
                </c:pt>
                <c:pt idx="22291">
                  <c:v>4.6693259999999999</c:v>
                </c:pt>
                <c:pt idx="22292">
                  <c:v>4.6739850000000001</c:v>
                </c:pt>
                <c:pt idx="22293">
                  <c:v>4.6666509999999999</c:v>
                </c:pt>
                <c:pt idx="22294">
                  <c:v>4.6657289999999998</c:v>
                </c:pt>
                <c:pt idx="22295">
                  <c:v>4.6642570000000001</c:v>
                </c:pt>
                <c:pt idx="22296">
                  <c:v>4.6665580000000002</c:v>
                </c:pt>
                <c:pt idx="22297">
                  <c:v>4.6761789999999994</c:v>
                </c:pt>
                <c:pt idx="22298">
                  <c:v>4.6678750000000004</c:v>
                </c:pt>
                <c:pt idx="22299">
                  <c:v>4.6569129999999994</c:v>
                </c:pt>
                <c:pt idx="22300">
                  <c:v>4.6609680000000004</c:v>
                </c:pt>
                <c:pt idx="22301">
                  <c:v>4.6698769999999996</c:v>
                </c:pt>
                <c:pt idx="22302">
                  <c:v>4.669473</c:v>
                </c:pt>
                <c:pt idx="22303">
                  <c:v>4.6697500000000005</c:v>
                </c:pt>
                <c:pt idx="22304">
                  <c:v>4.6727109999999996</c:v>
                </c:pt>
                <c:pt idx="22305">
                  <c:v>4.6674009999999999</c:v>
                </c:pt>
                <c:pt idx="22306">
                  <c:v>4.672256</c:v>
                </c:pt>
                <c:pt idx="22307">
                  <c:v>4.680218</c:v>
                </c:pt>
                <c:pt idx="22308">
                  <c:v>4.6721400000000006</c:v>
                </c:pt>
                <c:pt idx="22309">
                  <c:v>4.675605</c:v>
                </c:pt>
                <c:pt idx="22310">
                  <c:v>4.6860800000000005</c:v>
                </c:pt>
                <c:pt idx="22311">
                  <c:v>4.6734070000000001</c:v>
                </c:pt>
                <c:pt idx="22312">
                  <c:v>4.663538</c:v>
                </c:pt>
                <c:pt idx="22313">
                  <c:v>4.6733449999999994</c:v>
                </c:pt>
                <c:pt idx="22314">
                  <c:v>4.6700330000000001</c:v>
                </c:pt>
                <c:pt idx="22315">
                  <c:v>4.6619489999999999</c:v>
                </c:pt>
                <c:pt idx="22316">
                  <c:v>4.6717360000000001</c:v>
                </c:pt>
                <c:pt idx="22317">
                  <c:v>4.669467</c:v>
                </c:pt>
                <c:pt idx="22318">
                  <c:v>4.6677460000000002</c:v>
                </c:pt>
                <c:pt idx="22319">
                  <c:v>4.6829339999999995</c:v>
                </c:pt>
                <c:pt idx="22320">
                  <c:v>4.6803309999999998</c:v>
                </c:pt>
                <c:pt idx="22321">
                  <c:v>4.6670560000000005</c:v>
                </c:pt>
                <c:pt idx="22322">
                  <c:v>4.6681509999999999</c:v>
                </c:pt>
                <c:pt idx="22323">
                  <c:v>4.6785209999999999</c:v>
                </c:pt>
                <c:pt idx="22324">
                  <c:v>4.675891</c:v>
                </c:pt>
                <c:pt idx="22325">
                  <c:v>4.6732890000000005</c:v>
                </c:pt>
                <c:pt idx="22326">
                  <c:v>4.6775000000000002</c:v>
                </c:pt>
                <c:pt idx="22327">
                  <c:v>4.6735639999999998</c:v>
                </c:pt>
                <c:pt idx="22328">
                  <c:v>4.6799689999999998</c:v>
                </c:pt>
                <c:pt idx="22329">
                  <c:v>4.679945</c:v>
                </c:pt>
                <c:pt idx="22330">
                  <c:v>4.6627729999999996</c:v>
                </c:pt>
                <c:pt idx="22331">
                  <c:v>4.6635900000000001</c:v>
                </c:pt>
                <c:pt idx="22332">
                  <c:v>4.6714540000000007</c:v>
                </c:pt>
                <c:pt idx="22333">
                  <c:v>4.6727819999999998</c:v>
                </c:pt>
                <c:pt idx="22334">
                  <c:v>4.6769720000000001</c:v>
                </c:pt>
                <c:pt idx="22335">
                  <c:v>4.6804640000000006</c:v>
                </c:pt>
                <c:pt idx="22336">
                  <c:v>4.6714269999999996</c:v>
                </c:pt>
                <c:pt idx="22337">
                  <c:v>4.6751860000000001</c:v>
                </c:pt>
                <c:pt idx="22338">
                  <c:v>4.6854269999999998</c:v>
                </c:pt>
                <c:pt idx="22339">
                  <c:v>4.6700560000000007</c:v>
                </c:pt>
                <c:pt idx="22340">
                  <c:v>4.6717399999999998</c:v>
                </c:pt>
                <c:pt idx="22341">
                  <c:v>4.6901640000000002</c:v>
                </c:pt>
                <c:pt idx="22342">
                  <c:v>4.678585</c:v>
                </c:pt>
                <c:pt idx="22343">
                  <c:v>4.6694689999999994</c:v>
                </c:pt>
                <c:pt idx="22344">
                  <c:v>4.677664</c:v>
                </c:pt>
                <c:pt idx="22345">
                  <c:v>4.6758850000000001</c:v>
                </c:pt>
                <c:pt idx="22346">
                  <c:v>4.6690559999999994</c:v>
                </c:pt>
                <c:pt idx="22347">
                  <c:v>4.6731630000000006</c:v>
                </c:pt>
                <c:pt idx="22348">
                  <c:v>4.6761289999999995</c:v>
                </c:pt>
                <c:pt idx="22349">
                  <c:v>4.671932</c:v>
                </c:pt>
                <c:pt idx="22350">
                  <c:v>4.6809180000000001</c:v>
                </c:pt>
                <c:pt idx="22351">
                  <c:v>4.6889339999999997</c:v>
                </c:pt>
                <c:pt idx="22352">
                  <c:v>4.6817130000000002</c:v>
                </c:pt>
                <c:pt idx="22353">
                  <c:v>4.6769949999999998</c:v>
                </c:pt>
                <c:pt idx="22354">
                  <c:v>4.6777839999999999</c:v>
                </c:pt>
                <c:pt idx="22355">
                  <c:v>4.6723499999999998</c:v>
                </c:pt>
                <c:pt idx="22356">
                  <c:v>4.6674860000000002</c:v>
                </c:pt>
                <c:pt idx="22357">
                  <c:v>4.6772609999999997</c:v>
                </c:pt>
                <c:pt idx="22358">
                  <c:v>4.679786</c:v>
                </c:pt>
                <c:pt idx="22359">
                  <c:v>4.6741299999999999</c:v>
                </c:pt>
                <c:pt idx="22360">
                  <c:v>4.6831069999999997</c:v>
                </c:pt>
                <c:pt idx="22361">
                  <c:v>4.682436</c:v>
                </c:pt>
                <c:pt idx="22362">
                  <c:v>4.6786630000000002</c:v>
                </c:pt>
                <c:pt idx="22363">
                  <c:v>4.6830889999999998</c:v>
                </c:pt>
                <c:pt idx="22364">
                  <c:v>4.6729950000000002</c:v>
                </c:pt>
                <c:pt idx="22365">
                  <c:v>4.6664560000000002</c:v>
                </c:pt>
                <c:pt idx="22366">
                  <c:v>4.6852420000000006</c:v>
                </c:pt>
                <c:pt idx="22367">
                  <c:v>4.6957789999999999</c:v>
                </c:pt>
                <c:pt idx="22368">
                  <c:v>4.6811910000000001</c:v>
                </c:pt>
                <c:pt idx="22369">
                  <c:v>4.6852339999999995</c:v>
                </c:pt>
                <c:pt idx="22370">
                  <c:v>4.6964819999999996</c:v>
                </c:pt>
                <c:pt idx="22371">
                  <c:v>4.6787749999999999</c:v>
                </c:pt>
                <c:pt idx="22372">
                  <c:v>4.6761650000000001</c:v>
                </c:pt>
                <c:pt idx="22373">
                  <c:v>4.6859380000000002</c:v>
                </c:pt>
                <c:pt idx="22374">
                  <c:v>4.682023</c:v>
                </c:pt>
                <c:pt idx="22375">
                  <c:v>4.6816279999999999</c:v>
                </c:pt>
                <c:pt idx="22376">
                  <c:v>4.6808879999999995</c:v>
                </c:pt>
                <c:pt idx="22377">
                  <c:v>4.6779019999999996</c:v>
                </c:pt>
                <c:pt idx="22378">
                  <c:v>4.6811220000000002</c:v>
                </c:pt>
                <c:pt idx="22379">
                  <c:v>4.6874830000000003</c:v>
                </c:pt>
                <c:pt idx="22380">
                  <c:v>4.6872790000000002</c:v>
                </c:pt>
                <c:pt idx="22381">
                  <c:v>4.6887159999999994</c:v>
                </c:pt>
                <c:pt idx="22382">
                  <c:v>4.6908449999999995</c:v>
                </c:pt>
                <c:pt idx="22383">
                  <c:v>4.6791529999999995</c:v>
                </c:pt>
                <c:pt idx="22384">
                  <c:v>4.6733209999999996</c:v>
                </c:pt>
                <c:pt idx="22385">
                  <c:v>4.6789389999999997</c:v>
                </c:pt>
                <c:pt idx="22386">
                  <c:v>4.6804500000000004</c:v>
                </c:pt>
                <c:pt idx="22387">
                  <c:v>4.6727509999999999</c:v>
                </c:pt>
                <c:pt idx="22388">
                  <c:v>4.6748270000000005</c:v>
                </c:pt>
                <c:pt idx="22389">
                  <c:v>4.6958839999999995</c:v>
                </c:pt>
                <c:pt idx="22390">
                  <c:v>4.7017009999999999</c:v>
                </c:pt>
                <c:pt idx="22391">
                  <c:v>4.6947950000000001</c:v>
                </c:pt>
                <c:pt idx="22392">
                  <c:v>4.6883910000000002</c:v>
                </c:pt>
                <c:pt idx="22393">
                  <c:v>4.6773720000000001</c:v>
                </c:pt>
                <c:pt idx="22394">
                  <c:v>4.6819229999999994</c:v>
                </c:pt>
                <c:pt idx="22395">
                  <c:v>4.6929759999999998</c:v>
                </c:pt>
                <c:pt idx="22396">
                  <c:v>4.6833119999999999</c:v>
                </c:pt>
                <c:pt idx="22397">
                  <c:v>4.6712199999999999</c:v>
                </c:pt>
                <c:pt idx="22398">
                  <c:v>4.679494</c:v>
                </c:pt>
                <c:pt idx="22399">
                  <c:v>4.6896900000000006</c:v>
                </c:pt>
                <c:pt idx="22400">
                  <c:v>4.6805940000000001</c:v>
                </c:pt>
                <c:pt idx="22401">
                  <c:v>4.6792119999999997</c:v>
                </c:pt>
                <c:pt idx="22402">
                  <c:v>4.6849569999999998</c:v>
                </c:pt>
                <c:pt idx="22403">
                  <c:v>4.6846569999999996</c:v>
                </c:pt>
                <c:pt idx="22404">
                  <c:v>4.692069</c:v>
                </c:pt>
                <c:pt idx="22405">
                  <c:v>4.691084</c:v>
                </c:pt>
                <c:pt idx="22406">
                  <c:v>4.6861100000000002</c:v>
                </c:pt>
                <c:pt idx="22407">
                  <c:v>4.6917559999999998</c:v>
                </c:pt>
                <c:pt idx="22408">
                  <c:v>4.6926399999999999</c:v>
                </c:pt>
                <c:pt idx="22409">
                  <c:v>4.6800619999999995</c:v>
                </c:pt>
                <c:pt idx="22410">
                  <c:v>4.6771150000000006</c:v>
                </c:pt>
                <c:pt idx="22411">
                  <c:v>4.689762</c:v>
                </c:pt>
                <c:pt idx="22412">
                  <c:v>4.6854189999999996</c:v>
                </c:pt>
                <c:pt idx="22413">
                  <c:v>4.6864489999999996</c:v>
                </c:pt>
                <c:pt idx="22414">
                  <c:v>4.6992259999999995</c:v>
                </c:pt>
                <c:pt idx="22415">
                  <c:v>4.6893289999999999</c:v>
                </c:pt>
                <c:pt idx="22416">
                  <c:v>4.6845140000000001</c:v>
                </c:pt>
                <c:pt idx="22417">
                  <c:v>4.6967040000000004</c:v>
                </c:pt>
                <c:pt idx="22418">
                  <c:v>4.6967669999999995</c:v>
                </c:pt>
                <c:pt idx="22419">
                  <c:v>4.6936219999999995</c:v>
                </c:pt>
                <c:pt idx="22420">
                  <c:v>4.6966909999999995</c:v>
                </c:pt>
                <c:pt idx="22421">
                  <c:v>4.6841620000000006</c:v>
                </c:pt>
                <c:pt idx="22422">
                  <c:v>4.6750850000000002</c:v>
                </c:pt>
                <c:pt idx="22423">
                  <c:v>4.6882289999999998</c:v>
                </c:pt>
                <c:pt idx="22424">
                  <c:v>4.6875680000000006</c:v>
                </c:pt>
                <c:pt idx="22425">
                  <c:v>4.6816909999999998</c:v>
                </c:pt>
                <c:pt idx="22426">
                  <c:v>4.6954919999999998</c:v>
                </c:pt>
                <c:pt idx="22427">
                  <c:v>4.698976</c:v>
                </c:pt>
                <c:pt idx="22428">
                  <c:v>4.6879299999999997</c:v>
                </c:pt>
                <c:pt idx="22429">
                  <c:v>4.6892909999999999</c:v>
                </c:pt>
                <c:pt idx="22430">
                  <c:v>4.692094</c:v>
                </c:pt>
                <c:pt idx="22431">
                  <c:v>4.6820310000000003</c:v>
                </c:pt>
                <c:pt idx="22432">
                  <c:v>4.6768859999999997</c:v>
                </c:pt>
                <c:pt idx="22433">
                  <c:v>4.6895769999999999</c:v>
                </c:pt>
                <c:pt idx="22434">
                  <c:v>4.6979350000000002</c:v>
                </c:pt>
                <c:pt idx="22435">
                  <c:v>4.6955349999999996</c:v>
                </c:pt>
                <c:pt idx="22436">
                  <c:v>4.6967560000000006</c:v>
                </c:pt>
                <c:pt idx="22437">
                  <c:v>4.696917</c:v>
                </c:pt>
                <c:pt idx="22438">
                  <c:v>4.6975899999999999</c:v>
                </c:pt>
                <c:pt idx="22439">
                  <c:v>4.6999709999999997</c:v>
                </c:pt>
                <c:pt idx="22440">
                  <c:v>4.6965490000000001</c:v>
                </c:pt>
                <c:pt idx="22441">
                  <c:v>4.6931919999999998</c:v>
                </c:pt>
                <c:pt idx="22442">
                  <c:v>4.6934249999999995</c:v>
                </c:pt>
                <c:pt idx="22443">
                  <c:v>4.6890960000000002</c:v>
                </c:pt>
                <c:pt idx="22444">
                  <c:v>4.6859780000000004</c:v>
                </c:pt>
                <c:pt idx="22445">
                  <c:v>4.6938189999999995</c:v>
                </c:pt>
                <c:pt idx="22446">
                  <c:v>4.6946089999999998</c:v>
                </c:pt>
                <c:pt idx="22447">
                  <c:v>4.6886969999999994</c:v>
                </c:pt>
                <c:pt idx="22448">
                  <c:v>4.6928859999999997</c:v>
                </c:pt>
                <c:pt idx="22449">
                  <c:v>4.6967610000000004</c:v>
                </c:pt>
                <c:pt idx="22450">
                  <c:v>4.6944160000000004</c:v>
                </c:pt>
                <c:pt idx="22451">
                  <c:v>4.696326</c:v>
                </c:pt>
                <c:pt idx="22452">
                  <c:v>4.6975440000000006</c:v>
                </c:pt>
                <c:pt idx="22453">
                  <c:v>4.6947369999999999</c:v>
                </c:pt>
                <c:pt idx="22454">
                  <c:v>4.6973159999999998</c:v>
                </c:pt>
                <c:pt idx="22455">
                  <c:v>4.7011609999999999</c:v>
                </c:pt>
                <c:pt idx="22456">
                  <c:v>4.6913</c:v>
                </c:pt>
                <c:pt idx="22457">
                  <c:v>4.6891990000000003</c:v>
                </c:pt>
                <c:pt idx="22458">
                  <c:v>4.6980430000000002</c:v>
                </c:pt>
                <c:pt idx="22459">
                  <c:v>4.6956889999999998</c:v>
                </c:pt>
                <c:pt idx="22460">
                  <c:v>4.6983510000000006</c:v>
                </c:pt>
                <c:pt idx="22461">
                  <c:v>4.7022960000000005</c:v>
                </c:pt>
                <c:pt idx="22462">
                  <c:v>4.693505</c:v>
                </c:pt>
                <c:pt idx="22463">
                  <c:v>4.6968359999999993</c:v>
                </c:pt>
                <c:pt idx="22464">
                  <c:v>4.7062059999999999</c:v>
                </c:pt>
                <c:pt idx="22465">
                  <c:v>4.6981679999999999</c:v>
                </c:pt>
                <c:pt idx="22466">
                  <c:v>4.6906479999999995</c:v>
                </c:pt>
                <c:pt idx="22467">
                  <c:v>4.6984379999999994</c:v>
                </c:pt>
                <c:pt idx="22468">
                  <c:v>4.6941939999999995</c:v>
                </c:pt>
                <c:pt idx="22469">
                  <c:v>4.6861410000000001</c:v>
                </c:pt>
                <c:pt idx="22470">
                  <c:v>4.6933249999999997</c:v>
                </c:pt>
                <c:pt idx="22471">
                  <c:v>4.6941679999999995</c:v>
                </c:pt>
                <c:pt idx="22472">
                  <c:v>4.7013820000000006</c:v>
                </c:pt>
                <c:pt idx="22473">
                  <c:v>4.7130109999999998</c:v>
                </c:pt>
                <c:pt idx="22474">
                  <c:v>4.7078749999999996</c:v>
                </c:pt>
                <c:pt idx="22475">
                  <c:v>4.6961979999999999</c:v>
                </c:pt>
                <c:pt idx="22476">
                  <c:v>4.6913479999999996</c:v>
                </c:pt>
                <c:pt idx="22477">
                  <c:v>4.6983259999999998</c:v>
                </c:pt>
                <c:pt idx="22478">
                  <c:v>4.6984770000000005</c:v>
                </c:pt>
                <c:pt idx="22479">
                  <c:v>4.6976619999999993</c:v>
                </c:pt>
                <c:pt idx="22480">
                  <c:v>4.7021139999999999</c:v>
                </c:pt>
                <c:pt idx="22481">
                  <c:v>4.698671</c:v>
                </c:pt>
                <c:pt idx="22482">
                  <c:v>4.7006019999999999</c:v>
                </c:pt>
                <c:pt idx="22483">
                  <c:v>4.7059289999999994</c:v>
                </c:pt>
                <c:pt idx="22484">
                  <c:v>4.7021420000000003</c:v>
                </c:pt>
                <c:pt idx="22485">
                  <c:v>4.695919</c:v>
                </c:pt>
                <c:pt idx="22486">
                  <c:v>4.7011430000000001</c:v>
                </c:pt>
                <c:pt idx="22487">
                  <c:v>4.7042830000000002</c:v>
                </c:pt>
                <c:pt idx="22488">
                  <c:v>4.6955879999999999</c:v>
                </c:pt>
                <c:pt idx="22489">
                  <c:v>4.698855</c:v>
                </c:pt>
                <c:pt idx="22490">
                  <c:v>4.7003550000000001</c:v>
                </c:pt>
                <c:pt idx="22491">
                  <c:v>4.6946019999999997</c:v>
                </c:pt>
                <c:pt idx="22492">
                  <c:v>4.6984560000000002</c:v>
                </c:pt>
                <c:pt idx="22493">
                  <c:v>4.6980260000000005</c:v>
                </c:pt>
                <c:pt idx="22494">
                  <c:v>4.6948229999999995</c:v>
                </c:pt>
                <c:pt idx="22495">
                  <c:v>4.6998379999999997</c:v>
                </c:pt>
                <c:pt idx="22496">
                  <c:v>4.7071640000000006</c:v>
                </c:pt>
                <c:pt idx="22497">
                  <c:v>4.7097259999999999</c:v>
                </c:pt>
                <c:pt idx="22498">
                  <c:v>4.7121719999999998</c:v>
                </c:pt>
                <c:pt idx="22499">
                  <c:v>4.7117290000000001</c:v>
                </c:pt>
                <c:pt idx="22500">
                  <c:v>4.6998110000000004</c:v>
                </c:pt>
                <c:pt idx="22501">
                  <c:v>4.7048459999999999</c:v>
                </c:pt>
                <c:pt idx="22502">
                  <c:v>4.7071319999999996</c:v>
                </c:pt>
                <c:pt idx="22503">
                  <c:v>4.6892949999999995</c:v>
                </c:pt>
                <c:pt idx="22504">
                  <c:v>4.6907839999999998</c:v>
                </c:pt>
                <c:pt idx="22505">
                  <c:v>4.703328</c:v>
                </c:pt>
                <c:pt idx="22506">
                  <c:v>4.7046130000000002</c:v>
                </c:pt>
                <c:pt idx="22507">
                  <c:v>4.7045789999999998</c:v>
                </c:pt>
                <c:pt idx="22508">
                  <c:v>4.7113259999999997</c:v>
                </c:pt>
                <c:pt idx="22509">
                  <c:v>4.7096239999999998</c:v>
                </c:pt>
                <c:pt idx="22510">
                  <c:v>4.7087719999999997</c:v>
                </c:pt>
                <c:pt idx="22511">
                  <c:v>4.717428</c:v>
                </c:pt>
                <c:pt idx="22512">
                  <c:v>4.7025170000000003</c:v>
                </c:pt>
                <c:pt idx="22513">
                  <c:v>4.6910240000000005</c:v>
                </c:pt>
                <c:pt idx="22514">
                  <c:v>4.7053799999999999</c:v>
                </c:pt>
                <c:pt idx="22515">
                  <c:v>4.7075250000000004</c:v>
                </c:pt>
                <c:pt idx="22516">
                  <c:v>4.7018149999999999</c:v>
                </c:pt>
                <c:pt idx="22517">
                  <c:v>4.700005</c:v>
                </c:pt>
                <c:pt idx="22518">
                  <c:v>4.6999639999999996</c:v>
                </c:pt>
                <c:pt idx="22519">
                  <c:v>4.7023429999999999</c:v>
                </c:pt>
                <c:pt idx="22520">
                  <c:v>4.7062039999999996</c:v>
                </c:pt>
                <c:pt idx="22521">
                  <c:v>4.7105410000000001</c:v>
                </c:pt>
                <c:pt idx="22522">
                  <c:v>4.7122820000000001</c:v>
                </c:pt>
                <c:pt idx="22523">
                  <c:v>4.7163240000000002</c:v>
                </c:pt>
                <c:pt idx="22524">
                  <c:v>4.7067069999999998</c:v>
                </c:pt>
                <c:pt idx="22525">
                  <c:v>4.6935500000000001</c:v>
                </c:pt>
                <c:pt idx="22526">
                  <c:v>4.7018019999999998</c:v>
                </c:pt>
                <c:pt idx="22527">
                  <c:v>4.7078769999999999</c:v>
                </c:pt>
                <c:pt idx="22528">
                  <c:v>4.7061760000000001</c:v>
                </c:pt>
                <c:pt idx="22529">
                  <c:v>4.7112999999999996</c:v>
                </c:pt>
                <c:pt idx="22530">
                  <c:v>4.7116609999999994</c:v>
                </c:pt>
                <c:pt idx="22531">
                  <c:v>4.7024609999999996</c:v>
                </c:pt>
                <c:pt idx="22532">
                  <c:v>4.7007449999999995</c:v>
                </c:pt>
                <c:pt idx="22533">
                  <c:v>4.709854</c:v>
                </c:pt>
                <c:pt idx="22534">
                  <c:v>4.7070069999999999</c:v>
                </c:pt>
                <c:pt idx="22535">
                  <c:v>4.7059899999999999</c:v>
                </c:pt>
                <c:pt idx="22536">
                  <c:v>4.7184689999999998</c:v>
                </c:pt>
                <c:pt idx="22537">
                  <c:v>4.714353</c:v>
                </c:pt>
                <c:pt idx="22538">
                  <c:v>4.7043110000000006</c:v>
                </c:pt>
                <c:pt idx="22539">
                  <c:v>4.7127829999999999</c:v>
                </c:pt>
                <c:pt idx="22540">
                  <c:v>4.7185009999999998</c:v>
                </c:pt>
                <c:pt idx="22541">
                  <c:v>4.7131679999999996</c:v>
                </c:pt>
                <c:pt idx="22542">
                  <c:v>4.714232</c:v>
                </c:pt>
                <c:pt idx="22543">
                  <c:v>4.7130159999999997</c:v>
                </c:pt>
                <c:pt idx="22544">
                  <c:v>4.705476</c:v>
                </c:pt>
                <c:pt idx="22545">
                  <c:v>4.7151449999999997</c:v>
                </c:pt>
                <c:pt idx="22546">
                  <c:v>4.7112169999999995</c:v>
                </c:pt>
                <c:pt idx="22547">
                  <c:v>4.6920400000000004</c:v>
                </c:pt>
                <c:pt idx="22548">
                  <c:v>4.7020770000000001</c:v>
                </c:pt>
                <c:pt idx="22549">
                  <c:v>4.7149130000000001</c:v>
                </c:pt>
                <c:pt idx="22550">
                  <c:v>4.7140629999999994</c:v>
                </c:pt>
                <c:pt idx="22551">
                  <c:v>4.7188340000000002</c:v>
                </c:pt>
                <c:pt idx="22552">
                  <c:v>4.7202859999999998</c:v>
                </c:pt>
                <c:pt idx="22553">
                  <c:v>4.7104490000000006</c:v>
                </c:pt>
                <c:pt idx="22554">
                  <c:v>4.7107969999999995</c:v>
                </c:pt>
                <c:pt idx="22555">
                  <c:v>4.7187210000000004</c:v>
                </c:pt>
                <c:pt idx="22556">
                  <c:v>4.7066629999999998</c:v>
                </c:pt>
                <c:pt idx="22557">
                  <c:v>4.7012149999999995</c:v>
                </c:pt>
                <c:pt idx="22558">
                  <c:v>4.7201050000000002</c:v>
                </c:pt>
                <c:pt idx="22559">
                  <c:v>4.716558</c:v>
                </c:pt>
                <c:pt idx="22560">
                  <c:v>4.7049850000000006</c:v>
                </c:pt>
                <c:pt idx="22561">
                  <c:v>4.7169310000000007</c:v>
                </c:pt>
                <c:pt idx="22562">
                  <c:v>4.7140550000000001</c:v>
                </c:pt>
                <c:pt idx="22563">
                  <c:v>4.6983259999999998</c:v>
                </c:pt>
                <c:pt idx="22564">
                  <c:v>4.708475</c:v>
                </c:pt>
                <c:pt idx="22565">
                  <c:v>4.7150889999999999</c:v>
                </c:pt>
                <c:pt idx="22566">
                  <c:v>4.7024410000000003</c:v>
                </c:pt>
                <c:pt idx="22567">
                  <c:v>4.7134309999999999</c:v>
                </c:pt>
                <c:pt idx="22568">
                  <c:v>4.7301989999999998</c:v>
                </c:pt>
                <c:pt idx="22569">
                  <c:v>4.7165160000000004</c:v>
                </c:pt>
                <c:pt idx="22570">
                  <c:v>4.7086039999999993</c:v>
                </c:pt>
                <c:pt idx="22571">
                  <c:v>4.7246969999999999</c:v>
                </c:pt>
                <c:pt idx="22572">
                  <c:v>4.7282890000000002</c:v>
                </c:pt>
                <c:pt idx="22573">
                  <c:v>4.7108489999999996</c:v>
                </c:pt>
                <c:pt idx="22574">
                  <c:v>4.7122359999999999</c:v>
                </c:pt>
                <c:pt idx="22575">
                  <c:v>4.7222080000000002</c:v>
                </c:pt>
                <c:pt idx="22576">
                  <c:v>4.7142439999999999</c:v>
                </c:pt>
                <c:pt idx="22577">
                  <c:v>4.7106940000000002</c:v>
                </c:pt>
                <c:pt idx="22578">
                  <c:v>4.714963</c:v>
                </c:pt>
                <c:pt idx="22579">
                  <c:v>4.7183329999999994</c:v>
                </c:pt>
                <c:pt idx="22580">
                  <c:v>4.7180409999999995</c:v>
                </c:pt>
                <c:pt idx="22581">
                  <c:v>4.7096960000000001</c:v>
                </c:pt>
                <c:pt idx="22582">
                  <c:v>4.7130010000000002</c:v>
                </c:pt>
                <c:pt idx="22583">
                  <c:v>4.7271749999999999</c:v>
                </c:pt>
                <c:pt idx="22584">
                  <c:v>4.7240890000000002</c:v>
                </c:pt>
                <c:pt idx="22585">
                  <c:v>4.7096169999999997</c:v>
                </c:pt>
                <c:pt idx="22586">
                  <c:v>4.7191689999999999</c:v>
                </c:pt>
                <c:pt idx="22587">
                  <c:v>4.7297229999999999</c:v>
                </c:pt>
                <c:pt idx="22588">
                  <c:v>4.7125059999999994</c:v>
                </c:pt>
                <c:pt idx="22589">
                  <c:v>4.7102900000000005</c:v>
                </c:pt>
                <c:pt idx="22590">
                  <c:v>4.7174180000000003</c:v>
                </c:pt>
                <c:pt idx="22591">
                  <c:v>4.7099790000000006</c:v>
                </c:pt>
                <c:pt idx="22592">
                  <c:v>4.7147360000000003</c:v>
                </c:pt>
                <c:pt idx="22593">
                  <c:v>4.7166990000000002</c:v>
                </c:pt>
                <c:pt idx="22594">
                  <c:v>4.7115179999999999</c:v>
                </c:pt>
                <c:pt idx="22595">
                  <c:v>4.719258</c:v>
                </c:pt>
                <c:pt idx="22596">
                  <c:v>4.7214499999999999</c:v>
                </c:pt>
                <c:pt idx="22597">
                  <c:v>4.7115089999999995</c:v>
                </c:pt>
                <c:pt idx="22598">
                  <c:v>4.7100360000000006</c:v>
                </c:pt>
                <c:pt idx="22599">
                  <c:v>4.7240540000000006</c:v>
                </c:pt>
                <c:pt idx="22600">
                  <c:v>4.7222290000000005</c:v>
                </c:pt>
                <c:pt idx="22601">
                  <c:v>4.7100530000000003</c:v>
                </c:pt>
                <c:pt idx="22602">
                  <c:v>4.7227860000000002</c:v>
                </c:pt>
                <c:pt idx="22603">
                  <c:v>4.7290939999999999</c:v>
                </c:pt>
                <c:pt idx="22604">
                  <c:v>4.7204800000000002</c:v>
                </c:pt>
                <c:pt idx="22605">
                  <c:v>4.7229619999999999</c:v>
                </c:pt>
                <c:pt idx="22606">
                  <c:v>4.7219579999999999</c:v>
                </c:pt>
                <c:pt idx="22607">
                  <c:v>4.719068</c:v>
                </c:pt>
                <c:pt idx="22608">
                  <c:v>4.7278129999999994</c:v>
                </c:pt>
                <c:pt idx="22609">
                  <c:v>4.7257230000000003</c:v>
                </c:pt>
                <c:pt idx="22610">
                  <c:v>4.7130109999999998</c:v>
                </c:pt>
                <c:pt idx="22611">
                  <c:v>4.7212160000000001</c:v>
                </c:pt>
                <c:pt idx="22612">
                  <c:v>4.7298399999999994</c:v>
                </c:pt>
                <c:pt idx="22613">
                  <c:v>4.7150590000000001</c:v>
                </c:pt>
                <c:pt idx="22614">
                  <c:v>4.7130840000000003</c:v>
                </c:pt>
                <c:pt idx="22615">
                  <c:v>4.7249639999999999</c:v>
                </c:pt>
                <c:pt idx="22616">
                  <c:v>4.7214530000000003</c:v>
                </c:pt>
                <c:pt idx="22617">
                  <c:v>4.7206429999999999</c:v>
                </c:pt>
                <c:pt idx="22618">
                  <c:v>4.729984</c:v>
                </c:pt>
                <c:pt idx="22619">
                  <c:v>4.72201</c:v>
                </c:pt>
                <c:pt idx="22620">
                  <c:v>4.7113759999999996</c:v>
                </c:pt>
                <c:pt idx="22621">
                  <c:v>4.7272499999999997</c:v>
                </c:pt>
                <c:pt idx="22622">
                  <c:v>4.7314220000000002</c:v>
                </c:pt>
                <c:pt idx="22623">
                  <c:v>4.7158890000000007</c:v>
                </c:pt>
                <c:pt idx="22624">
                  <c:v>4.7204649999999999</c:v>
                </c:pt>
                <c:pt idx="22625">
                  <c:v>4.7278470000000006</c:v>
                </c:pt>
                <c:pt idx="22626">
                  <c:v>4.7244960000000003</c:v>
                </c:pt>
                <c:pt idx="22627">
                  <c:v>4.7265040000000003</c:v>
                </c:pt>
                <c:pt idx="22628">
                  <c:v>4.7254360000000002</c:v>
                </c:pt>
                <c:pt idx="22629">
                  <c:v>4.7151890000000005</c:v>
                </c:pt>
                <c:pt idx="22630">
                  <c:v>4.7141320000000002</c:v>
                </c:pt>
                <c:pt idx="22631">
                  <c:v>4.7224170000000001</c:v>
                </c:pt>
                <c:pt idx="22632">
                  <c:v>4.7203529999999994</c:v>
                </c:pt>
                <c:pt idx="22633">
                  <c:v>4.7244340000000005</c:v>
                </c:pt>
                <c:pt idx="22634">
                  <c:v>4.7331110000000001</c:v>
                </c:pt>
                <c:pt idx="22635">
                  <c:v>4.7249300000000005</c:v>
                </c:pt>
                <c:pt idx="22636">
                  <c:v>4.7277889999999996</c:v>
                </c:pt>
                <c:pt idx="22637">
                  <c:v>4.7410499999999995</c:v>
                </c:pt>
                <c:pt idx="22638">
                  <c:v>4.7349600000000001</c:v>
                </c:pt>
                <c:pt idx="22639">
                  <c:v>4.7245910000000002</c:v>
                </c:pt>
                <c:pt idx="22640">
                  <c:v>4.7310639999999999</c:v>
                </c:pt>
                <c:pt idx="22641">
                  <c:v>4.7296480000000001</c:v>
                </c:pt>
                <c:pt idx="22642">
                  <c:v>4.7134040000000006</c:v>
                </c:pt>
                <c:pt idx="22643">
                  <c:v>4.7201050000000002</c:v>
                </c:pt>
                <c:pt idx="22644">
                  <c:v>4.7282670000000007</c:v>
                </c:pt>
                <c:pt idx="22645">
                  <c:v>4.7210839999999994</c:v>
                </c:pt>
                <c:pt idx="22646">
                  <c:v>4.7291059999999998</c:v>
                </c:pt>
                <c:pt idx="22647">
                  <c:v>4.7352379999999998</c:v>
                </c:pt>
                <c:pt idx="22648">
                  <c:v>4.7242579999999998</c:v>
                </c:pt>
                <c:pt idx="22649">
                  <c:v>4.7257759999999998</c:v>
                </c:pt>
                <c:pt idx="22650">
                  <c:v>4.7362229999999998</c:v>
                </c:pt>
                <c:pt idx="22651">
                  <c:v>4.7289259999999995</c:v>
                </c:pt>
                <c:pt idx="22652">
                  <c:v>4.723433</c:v>
                </c:pt>
                <c:pt idx="22653">
                  <c:v>4.731401</c:v>
                </c:pt>
                <c:pt idx="22654">
                  <c:v>4.7235670000000001</c:v>
                </c:pt>
                <c:pt idx="22655">
                  <c:v>4.7120689999999996</c:v>
                </c:pt>
                <c:pt idx="22656">
                  <c:v>4.719538</c:v>
                </c:pt>
                <c:pt idx="22657">
                  <c:v>4.7325520000000001</c:v>
                </c:pt>
                <c:pt idx="22658">
                  <c:v>4.7362660000000005</c:v>
                </c:pt>
                <c:pt idx="22659">
                  <c:v>4.7317559999999999</c:v>
                </c:pt>
                <c:pt idx="22660">
                  <c:v>4.7325719999999993</c:v>
                </c:pt>
                <c:pt idx="22661">
                  <c:v>4.7343820000000001</c:v>
                </c:pt>
                <c:pt idx="22662">
                  <c:v>4.7359330000000002</c:v>
                </c:pt>
                <c:pt idx="22663">
                  <c:v>4.7353269999999998</c:v>
                </c:pt>
                <c:pt idx="22664">
                  <c:v>4.7300369999999994</c:v>
                </c:pt>
                <c:pt idx="22665">
                  <c:v>4.7349119999999996</c:v>
                </c:pt>
                <c:pt idx="22666">
                  <c:v>4.7332040000000006</c:v>
                </c:pt>
                <c:pt idx="22667">
                  <c:v>4.7246869999999994</c:v>
                </c:pt>
                <c:pt idx="22668">
                  <c:v>4.7294529999999995</c:v>
                </c:pt>
                <c:pt idx="22669">
                  <c:v>4.7323400000000007</c:v>
                </c:pt>
                <c:pt idx="22670">
                  <c:v>4.7209389999999996</c:v>
                </c:pt>
                <c:pt idx="22671">
                  <c:v>4.7169860000000003</c:v>
                </c:pt>
                <c:pt idx="22672">
                  <c:v>4.7320929999999999</c:v>
                </c:pt>
                <c:pt idx="22673">
                  <c:v>4.7289639999999995</c:v>
                </c:pt>
                <c:pt idx="22674">
                  <c:v>4.720186</c:v>
                </c:pt>
                <c:pt idx="22675">
                  <c:v>4.7377349999999998</c:v>
                </c:pt>
                <c:pt idx="22676">
                  <c:v>4.7418550000000002</c:v>
                </c:pt>
                <c:pt idx="22677">
                  <c:v>4.7332070000000002</c:v>
                </c:pt>
                <c:pt idx="22678">
                  <c:v>4.73353</c:v>
                </c:pt>
                <c:pt idx="22679">
                  <c:v>4.732075</c:v>
                </c:pt>
                <c:pt idx="22680">
                  <c:v>4.7334949999999996</c:v>
                </c:pt>
                <c:pt idx="22681">
                  <c:v>4.7388960000000004</c:v>
                </c:pt>
                <c:pt idx="22682">
                  <c:v>4.7355320000000001</c:v>
                </c:pt>
                <c:pt idx="22683">
                  <c:v>4.7299470000000001</c:v>
                </c:pt>
                <c:pt idx="22684">
                  <c:v>4.7427950000000001</c:v>
                </c:pt>
                <c:pt idx="22685">
                  <c:v>4.7497889999999998</c:v>
                </c:pt>
                <c:pt idx="22686">
                  <c:v>4.7362799999999998</c:v>
                </c:pt>
                <c:pt idx="22687">
                  <c:v>4.7347610000000007</c:v>
                </c:pt>
                <c:pt idx="22688">
                  <c:v>4.7395379999999996</c:v>
                </c:pt>
                <c:pt idx="22689">
                  <c:v>4.7311990000000002</c:v>
                </c:pt>
                <c:pt idx="22690">
                  <c:v>4.7246290000000002</c:v>
                </c:pt>
                <c:pt idx="22691">
                  <c:v>4.729139</c:v>
                </c:pt>
                <c:pt idx="22692">
                  <c:v>4.7339370000000001</c:v>
                </c:pt>
                <c:pt idx="22693">
                  <c:v>4.7271409999999996</c:v>
                </c:pt>
                <c:pt idx="22694">
                  <c:v>4.7274399999999996</c:v>
                </c:pt>
                <c:pt idx="22695">
                  <c:v>4.7353930000000002</c:v>
                </c:pt>
                <c:pt idx="22696">
                  <c:v>4.7331310000000002</c:v>
                </c:pt>
                <c:pt idx="22697">
                  <c:v>4.7334740000000002</c:v>
                </c:pt>
                <c:pt idx="22698">
                  <c:v>4.7375369999999997</c:v>
                </c:pt>
                <c:pt idx="22699">
                  <c:v>4.7350700000000003</c:v>
                </c:pt>
                <c:pt idx="22700">
                  <c:v>4.7333069999999999</c:v>
                </c:pt>
                <c:pt idx="22701">
                  <c:v>4.7320159999999998</c:v>
                </c:pt>
                <c:pt idx="22702">
                  <c:v>4.7303769999999998</c:v>
                </c:pt>
                <c:pt idx="22703">
                  <c:v>4.7371970000000001</c:v>
                </c:pt>
                <c:pt idx="22704">
                  <c:v>4.7442120000000001</c:v>
                </c:pt>
                <c:pt idx="22705">
                  <c:v>4.7370359999999998</c:v>
                </c:pt>
                <c:pt idx="22706">
                  <c:v>4.7313860000000005</c:v>
                </c:pt>
                <c:pt idx="22707">
                  <c:v>4.7366239999999999</c:v>
                </c:pt>
                <c:pt idx="22708">
                  <c:v>4.7419180000000001</c:v>
                </c:pt>
                <c:pt idx="22709">
                  <c:v>4.7465580000000003</c:v>
                </c:pt>
                <c:pt idx="22710">
                  <c:v>4.7440280000000001</c:v>
                </c:pt>
                <c:pt idx="22711">
                  <c:v>4.7391269999999999</c:v>
                </c:pt>
                <c:pt idx="22712">
                  <c:v>4.7404510000000002</c:v>
                </c:pt>
                <c:pt idx="22713">
                  <c:v>4.7420530000000003</c:v>
                </c:pt>
                <c:pt idx="22714">
                  <c:v>4.7370049999999999</c:v>
                </c:pt>
                <c:pt idx="22715">
                  <c:v>4.7353640000000006</c:v>
                </c:pt>
                <c:pt idx="22716">
                  <c:v>4.7431090000000005</c:v>
                </c:pt>
                <c:pt idx="22717">
                  <c:v>4.7359819999999999</c:v>
                </c:pt>
                <c:pt idx="22718">
                  <c:v>4.7276760000000007</c:v>
                </c:pt>
                <c:pt idx="22719">
                  <c:v>4.7417980000000002</c:v>
                </c:pt>
                <c:pt idx="22720">
                  <c:v>4.7432429999999997</c:v>
                </c:pt>
                <c:pt idx="22721">
                  <c:v>4.7355339999999995</c:v>
                </c:pt>
                <c:pt idx="22722">
                  <c:v>4.7419069999999994</c:v>
                </c:pt>
                <c:pt idx="22723">
                  <c:v>4.7439369999999998</c:v>
                </c:pt>
                <c:pt idx="22724">
                  <c:v>4.7428089999999994</c:v>
                </c:pt>
                <c:pt idx="22725">
                  <c:v>4.747369</c:v>
                </c:pt>
                <c:pt idx="22726">
                  <c:v>4.7496969999999994</c:v>
                </c:pt>
                <c:pt idx="22727">
                  <c:v>4.7381639999999994</c:v>
                </c:pt>
                <c:pt idx="22728">
                  <c:v>4.7363140000000001</c:v>
                </c:pt>
                <c:pt idx="22729">
                  <c:v>4.7483409999999999</c:v>
                </c:pt>
                <c:pt idx="22730">
                  <c:v>4.7418619999999994</c:v>
                </c:pt>
                <c:pt idx="22731">
                  <c:v>4.7376900000000006</c:v>
                </c:pt>
                <c:pt idx="22732">
                  <c:v>4.7414740000000002</c:v>
                </c:pt>
                <c:pt idx="22733">
                  <c:v>4.7347970000000004</c:v>
                </c:pt>
                <c:pt idx="22734">
                  <c:v>4.7353800000000001</c:v>
                </c:pt>
                <c:pt idx="22735">
                  <c:v>4.7442720000000005</c:v>
                </c:pt>
                <c:pt idx="22736">
                  <c:v>4.7460930000000001</c:v>
                </c:pt>
                <c:pt idx="22737">
                  <c:v>4.7466400000000002</c:v>
                </c:pt>
                <c:pt idx="22738">
                  <c:v>4.7482410000000002</c:v>
                </c:pt>
                <c:pt idx="22739">
                  <c:v>4.7377289999999999</c:v>
                </c:pt>
                <c:pt idx="22740">
                  <c:v>4.7322360000000003</c:v>
                </c:pt>
                <c:pt idx="22741">
                  <c:v>4.7443170000000006</c:v>
                </c:pt>
                <c:pt idx="22742">
                  <c:v>4.7457669999999998</c:v>
                </c:pt>
                <c:pt idx="22743">
                  <c:v>4.7381650000000004</c:v>
                </c:pt>
                <c:pt idx="22744">
                  <c:v>4.7378809999999998</c:v>
                </c:pt>
                <c:pt idx="22745">
                  <c:v>4.7395079999999998</c:v>
                </c:pt>
                <c:pt idx="22746">
                  <c:v>4.7443039999999996</c:v>
                </c:pt>
                <c:pt idx="22747">
                  <c:v>4.7500990000000005</c:v>
                </c:pt>
                <c:pt idx="22748">
                  <c:v>4.7463220000000002</c:v>
                </c:pt>
                <c:pt idx="22749">
                  <c:v>4.7395230000000002</c:v>
                </c:pt>
                <c:pt idx="22750">
                  <c:v>4.7436210000000001</c:v>
                </c:pt>
                <c:pt idx="22751">
                  <c:v>4.7462710000000001</c:v>
                </c:pt>
                <c:pt idx="22752">
                  <c:v>4.7432090000000002</c:v>
                </c:pt>
                <c:pt idx="22753">
                  <c:v>4.7476190000000003</c:v>
                </c:pt>
                <c:pt idx="22754">
                  <c:v>4.7410049999999995</c:v>
                </c:pt>
                <c:pt idx="22755">
                  <c:v>4.7321179999999998</c:v>
                </c:pt>
                <c:pt idx="22756">
                  <c:v>4.7464370000000002</c:v>
                </c:pt>
                <c:pt idx="22757">
                  <c:v>4.7563550000000001</c:v>
                </c:pt>
                <c:pt idx="22758">
                  <c:v>4.7437629999999995</c:v>
                </c:pt>
                <c:pt idx="22759">
                  <c:v>4.7390919999999994</c:v>
                </c:pt>
                <c:pt idx="22760">
                  <c:v>4.7487360000000001</c:v>
                </c:pt>
                <c:pt idx="22761">
                  <c:v>4.7450299999999999</c:v>
                </c:pt>
                <c:pt idx="22762">
                  <c:v>4.7453180000000001</c:v>
                </c:pt>
                <c:pt idx="22763">
                  <c:v>4.7551420000000002</c:v>
                </c:pt>
                <c:pt idx="22764">
                  <c:v>4.7416789999999995</c:v>
                </c:pt>
                <c:pt idx="22765">
                  <c:v>4.7324199999999994</c:v>
                </c:pt>
                <c:pt idx="22766">
                  <c:v>4.7518449999999994</c:v>
                </c:pt>
                <c:pt idx="22767">
                  <c:v>4.7589509999999997</c:v>
                </c:pt>
                <c:pt idx="22768">
                  <c:v>4.7445560000000002</c:v>
                </c:pt>
                <c:pt idx="22769">
                  <c:v>4.7472440000000002</c:v>
                </c:pt>
                <c:pt idx="22770">
                  <c:v>4.7616019999999999</c:v>
                </c:pt>
                <c:pt idx="22771">
                  <c:v>4.7565220000000004</c:v>
                </c:pt>
                <c:pt idx="22772">
                  <c:v>4.7536649999999998</c:v>
                </c:pt>
                <c:pt idx="22773">
                  <c:v>4.7507190000000001</c:v>
                </c:pt>
                <c:pt idx="22774">
                  <c:v>4.7405650000000001</c:v>
                </c:pt>
                <c:pt idx="22775">
                  <c:v>4.7442329999999995</c:v>
                </c:pt>
                <c:pt idx="22776">
                  <c:v>4.7434460000000005</c:v>
                </c:pt>
                <c:pt idx="22777">
                  <c:v>4.7380239999999993</c:v>
                </c:pt>
                <c:pt idx="22778">
                  <c:v>4.7456750000000003</c:v>
                </c:pt>
                <c:pt idx="22779">
                  <c:v>4.7495500000000002</c:v>
                </c:pt>
                <c:pt idx="22780">
                  <c:v>4.7442229999999999</c:v>
                </c:pt>
                <c:pt idx="22781">
                  <c:v>4.7502870000000001</c:v>
                </c:pt>
                <c:pt idx="22782">
                  <c:v>4.7612519999999998</c:v>
                </c:pt>
                <c:pt idx="22783">
                  <c:v>4.7492839999999994</c:v>
                </c:pt>
                <c:pt idx="22784">
                  <c:v>4.7429039999999993</c:v>
                </c:pt>
                <c:pt idx="22785">
                  <c:v>4.7551579999999998</c:v>
                </c:pt>
                <c:pt idx="22786">
                  <c:v>4.7492660000000004</c:v>
                </c:pt>
                <c:pt idx="22787">
                  <c:v>4.7418809999999993</c:v>
                </c:pt>
                <c:pt idx="22788">
                  <c:v>4.74918</c:v>
                </c:pt>
                <c:pt idx="22789">
                  <c:v>4.7482480000000002</c:v>
                </c:pt>
                <c:pt idx="22790">
                  <c:v>4.743004</c:v>
                </c:pt>
                <c:pt idx="22791">
                  <c:v>4.7533770000000004</c:v>
                </c:pt>
                <c:pt idx="22792">
                  <c:v>4.7642950000000006</c:v>
                </c:pt>
                <c:pt idx="22793">
                  <c:v>4.7561619999999998</c:v>
                </c:pt>
                <c:pt idx="22794">
                  <c:v>4.7559849999999999</c:v>
                </c:pt>
                <c:pt idx="22795">
                  <c:v>4.7649050000000006</c:v>
                </c:pt>
                <c:pt idx="22796">
                  <c:v>4.7570800000000002</c:v>
                </c:pt>
                <c:pt idx="22797">
                  <c:v>4.7510019999999997</c:v>
                </c:pt>
                <c:pt idx="22798">
                  <c:v>4.7579980000000006</c:v>
                </c:pt>
                <c:pt idx="22799">
                  <c:v>4.7543749999999996</c:v>
                </c:pt>
                <c:pt idx="22800">
                  <c:v>4.7436310000000006</c:v>
                </c:pt>
                <c:pt idx="22801">
                  <c:v>4.7502399999999998</c:v>
                </c:pt>
                <c:pt idx="22802">
                  <c:v>4.7507169999999999</c:v>
                </c:pt>
                <c:pt idx="22803">
                  <c:v>4.7353909999999999</c:v>
                </c:pt>
                <c:pt idx="22804">
                  <c:v>4.7434729999999998</c:v>
                </c:pt>
                <c:pt idx="22805">
                  <c:v>4.7569330000000001</c:v>
                </c:pt>
                <c:pt idx="22806">
                  <c:v>4.7556320000000003</c:v>
                </c:pt>
                <c:pt idx="22807">
                  <c:v>4.7621929999999999</c:v>
                </c:pt>
                <c:pt idx="22808">
                  <c:v>4.7656890000000001</c:v>
                </c:pt>
                <c:pt idx="22809">
                  <c:v>4.7588949999999999</c:v>
                </c:pt>
                <c:pt idx="22810">
                  <c:v>4.7555079999999998</c:v>
                </c:pt>
                <c:pt idx="22811">
                  <c:v>4.7598780000000005</c:v>
                </c:pt>
                <c:pt idx="22812">
                  <c:v>4.7578040000000001</c:v>
                </c:pt>
                <c:pt idx="22813">
                  <c:v>4.7504670000000004</c:v>
                </c:pt>
                <c:pt idx="22814">
                  <c:v>4.7533859999999999</c:v>
                </c:pt>
                <c:pt idx="22815">
                  <c:v>4.7545440000000001</c:v>
                </c:pt>
                <c:pt idx="22816">
                  <c:v>4.7576599999999996</c:v>
                </c:pt>
                <c:pt idx="22817">
                  <c:v>4.7614400000000003</c:v>
                </c:pt>
                <c:pt idx="22818">
                  <c:v>4.749085</c:v>
                </c:pt>
                <c:pt idx="22819">
                  <c:v>4.7441420000000001</c:v>
                </c:pt>
                <c:pt idx="22820">
                  <c:v>4.7552279999999998</c:v>
                </c:pt>
                <c:pt idx="22821">
                  <c:v>4.7588059999999999</c:v>
                </c:pt>
                <c:pt idx="22822">
                  <c:v>4.7535720000000001</c:v>
                </c:pt>
                <c:pt idx="22823">
                  <c:v>4.7569900000000001</c:v>
                </c:pt>
                <c:pt idx="22824">
                  <c:v>4.7632150000000006</c:v>
                </c:pt>
                <c:pt idx="22825">
                  <c:v>4.7563560000000003</c:v>
                </c:pt>
                <c:pt idx="22826">
                  <c:v>4.7590629999999994</c:v>
                </c:pt>
                <c:pt idx="22827">
                  <c:v>4.7659950000000002</c:v>
                </c:pt>
                <c:pt idx="22828">
                  <c:v>4.7557279999999995</c:v>
                </c:pt>
                <c:pt idx="22829">
                  <c:v>4.7532649999999999</c:v>
                </c:pt>
                <c:pt idx="22830">
                  <c:v>4.7605190000000004</c:v>
                </c:pt>
                <c:pt idx="22831">
                  <c:v>4.7593909999999999</c:v>
                </c:pt>
                <c:pt idx="22832">
                  <c:v>4.7636699999999994</c:v>
                </c:pt>
                <c:pt idx="22833">
                  <c:v>4.7700829999999996</c:v>
                </c:pt>
                <c:pt idx="22834">
                  <c:v>4.7511609999999997</c:v>
                </c:pt>
                <c:pt idx="22835">
                  <c:v>4.7396859999999998</c:v>
                </c:pt>
                <c:pt idx="22836">
                  <c:v>4.7581639999999998</c:v>
                </c:pt>
                <c:pt idx="22837">
                  <c:v>4.7610709999999994</c:v>
                </c:pt>
                <c:pt idx="22838">
                  <c:v>4.7506690000000003</c:v>
                </c:pt>
                <c:pt idx="22839">
                  <c:v>4.7552180000000002</c:v>
                </c:pt>
                <c:pt idx="22840">
                  <c:v>4.762899</c:v>
                </c:pt>
                <c:pt idx="22841">
                  <c:v>4.7603629999999999</c:v>
                </c:pt>
                <c:pt idx="22842">
                  <c:v>4.7557130000000001</c:v>
                </c:pt>
                <c:pt idx="22843">
                  <c:v>4.7627369999999996</c:v>
                </c:pt>
                <c:pt idx="22844">
                  <c:v>4.7640519999999995</c:v>
                </c:pt>
                <c:pt idx="22845">
                  <c:v>4.7552149999999997</c:v>
                </c:pt>
                <c:pt idx="22846">
                  <c:v>4.7560850000000006</c:v>
                </c:pt>
                <c:pt idx="22847">
                  <c:v>4.7620469999999999</c:v>
                </c:pt>
                <c:pt idx="22848">
                  <c:v>4.7637970000000003</c:v>
                </c:pt>
                <c:pt idx="22849">
                  <c:v>4.7589329999999999</c:v>
                </c:pt>
                <c:pt idx="22850">
                  <c:v>4.7559199999999997</c:v>
                </c:pt>
                <c:pt idx="22851">
                  <c:v>4.7598219999999998</c:v>
                </c:pt>
                <c:pt idx="22852">
                  <c:v>4.7587429999999999</c:v>
                </c:pt>
                <c:pt idx="22853">
                  <c:v>4.7570929999999993</c:v>
                </c:pt>
                <c:pt idx="22854">
                  <c:v>4.7646009999999999</c:v>
                </c:pt>
                <c:pt idx="22855">
                  <c:v>4.7703799999999994</c:v>
                </c:pt>
                <c:pt idx="22856">
                  <c:v>4.762391</c:v>
                </c:pt>
                <c:pt idx="22857">
                  <c:v>4.7599900000000002</c:v>
                </c:pt>
                <c:pt idx="22858">
                  <c:v>4.7669630000000005</c:v>
                </c:pt>
                <c:pt idx="22859">
                  <c:v>4.7568890000000001</c:v>
                </c:pt>
                <c:pt idx="22860">
                  <c:v>4.7532139999999998</c:v>
                </c:pt>
                <c:pt idx="22861">
                  <c:v>4.7660179999999999</c:v>
                </c:pt>
                <c:pt idx="22862">
                  <c:v>4.7666750000000002</c:v>
                </c:pt>
                <c:pt idx="22863">
                  <c:v>4.7588240000000006</c:v>
                </c:pt>
                <c:pt idx="22864">
                  <c:v>4.7600340000000001</c:v>
                </c:pt>
                <c:pt idx="22865">
                  <c:v>4.7648830000000002</c:v>
                </c:pt>
                <c:pt idx="22866">
                  <c:v>4.7666839999999997</c:v>
                </c:pt>
                <c:pt idx="22867">
                  <c:v>4.7713580000000002</c:v>
                </c:pt>
                <c:pt idx="22868">
                  <c:v>4.7708200000000005</c:v>
                </c:pt>
                <c:pt idx="22869">
                  <c:v>4.7696509999999996</c:v>
                </c:pt>
                <c:pt idx="22870">
                  <c:v>4.7767099999999996</c:v>
                </c:pt>
                <c:pt idx="22871">
                  <c:v>4.7668910000000002</c:v>
                </c:pt>
                <c:pt idx="22872">
                  <c:v>4.7550159999999995</c:v>
                </c:pt>
                <c:pt idx="22873">
                  <c:v>4.7649240000000006</c:v>
                </c:pt>
                <c:pt idx="22874">
                  <c:v>4.7656939999999999</c:v>
                </c:pt>
                <c:pt idx="22875">
                  <c:v>4.7588539999999995</c:v>
                </c:pt>
                <c:pt idx="22876">
                  <c:v>4.7675669999999997</c:v>
                </c:pt>
                <c:pt idx="22877">
                  <c:v>4.7735219999999998</c:v>
                </c:pt>
                <c:pt idx="22878">
                  <c:v>4.7615420000000004</c:v>
                </c:pt>
                <c:pt idx="22879">
                  <c:v>4.7604679999999995</c:v>
                </c:pt>
                <c:pt idx="22880">
                  <c:v>4.7673209999999999</c:v>
                </c:pt>
                <c:pt idx="22881">
                  <c:v>4.7572030000000005</c:v>
                </c:pt>
                <c:pt idx="22882">
                  <c:v>4.7593009999999998</c:v>
                </c:pt>
                <c:pt idx="22883">
                  <c:v>4.7703220000000002</c:v>
                </c:pt>
                <c:pt idx="22884">
                  <c:v>4.763782</c:v>
                </c:pt>
                <c:pt idx="22885">
                  <c:v>4.7587729999999997</c:v>
                </c:pt>
                <c:pt idx="22886">
                  <c:v>4.7650880000000004</c:v>
                </c:pt>
                <c:pt idx="22887">
                  <c:v>4.770645</c:v>
                </c:pt>
                <c:pt idx="22888">
                  <c:v>4.7737359999999995</c:v>
                </c:pt>
                <c:pt idx="22889">
                  <c:v>4.7796539999999998</c:v>
                </c:pt>
                <c:pt idx="22890">
                  <c:v>4.7714270000000001</c:v>
                </c:pt>
                <c:pt idx="22891">
                  <c:v>4.7597360000000002</c:v>
                </c:pt>
                <c:pt idx="22892">
                  <c:v>4.7744149999999994</c:v>
                </c:pt>
                <c:pt idx="22893">
                  <c:v>4.7772269999999999</c:v>
                </c:pt>
                <c:pt idx="22894">
                  <c:v>4.7624010000000006</c:v>
                </c:pt>
                <c:pt idx="22895">
                  <c:v>4.7661440000000006</c:v>
                </c:pt>
                <c:pt idx="22896">
                  <c:v>4.7738820000000004</c:v>
                </c:pt>
                <c:pt idx="22897">
                  <c:v>4.766197</c:v>
                </c:pt>
                <c:pt idx="22898">
                  <c:v>4.7635439999999996</c:v>
                </c:pt>
                <c:pt idx="22899">
                  <c:v>4.7693840000000005</c:v>
                </c:pt>
                <c:pt idx="22900">
                  <c:v>4.7655029999999998</c:v>
                </c:pt>
                <c:pt idx="22901">
                  <c:v>4.7703769999999999</c:v>
                </c:pt>
                <c:pt idx="22902">
                  <c:v>4.7768800000000002</c:v>
                </c:pt>
                <c:pt idx="22903">
                  <c:v>4.7639649999999998</c:v>
                </c:pt>
                <c:pt idx="22904">
                  <c:v>4.7675070000000002</c:v>
                </c:pt>
                <c:pt idx="22905">
                  <c:v>4.7803570000000004</c:v>
                </c:pt>
                <c:pt idx="22906">
                  <c:v>4.7690520000000003</c:v>
                </c:pt>
                <c:pt idx="22907">
                  <c:v>4.7588689999999998</c:v>
                </c:pt>
                <c:pt idx="22908">
                  <c:v>4.7641640000000001</c:v>
                </c:pt>
                <c:pt idx="22909">
                  <c:v>4.7689780000000006</c:v>
                </c:pt>
                <c:pt idx="22910">
                  <c:v>4.7668889999999999</c:v>
                </c:pt>
                <c:pt idx="22911">
                  <c:v>4.7669230000000002</c:v>
                </c:pt>
                <c:pt idx="22912">
                  <c:v>4.767239</c:v>
                </c:pt>
                <c:pt idx="22913">
                  <c:v>4.7699420000000003</c:v>
                </c:pt>
                <c:pt idx="22914">
                  <c:v>4.7824299999999997</c:v>
                </c:pt>
                <c:pt idx="22915">
                  <c:v>4.7839640000000001</c:v>
                </c:pt>
                <c:pt idx="22916">
                  <c:v>4.776878</c:v>
                </c:pt>
                <c:pt idx="22917">
                  <c:v>4.7840600000000002</c:v>
                </c:pt>
                <c:pt idx="22918">
                  <c:v>4.7910339999999998</c:v>
                </c:pt>
                <c:pt idx="22919">
                  <c:v>4.7755510000000001</c:v>
                </c:pt>
                <c:pt idx="22920">
                  <c:v>4.7586189999999995</c:v>
                </c:pt>
                <c:pt idx="22921">
                  <c:v>4.7657579999999999</c:v>
                </c:pt>
                <c:pt idx="22922">
                  <c:v>4.7660029999999995</c:v>
                </c:pt>
                <c:pt idx="22923">
                  <c:v>4.7593269999999999</c:v>
                </c:pt>
                <c:pt idx="22924">
                  <c:v>4.7708240000000002</c:v>
                </c:pt>
                <c:pt idx="22925">
                  <c:v>4.7760899999999999</c:v>
                </c:pt>
                <c:pt idx="22926">
                  <c:v>4.7767660000000003</c:v>
                </c:pt>
                <c:pt idx="22927">
                  <c:v>4.7837440000000004</c:v>
                </c:pt>
                <c:pt idx="22928">
                  <c:v>4.7799200000000006</c:v>
                </c:pt>
                <c:pt idx="22929">
                  <c:v>4.7715719999999999</c:v>
                </c:pt>
                <c:pt idx="22930">
                  <c:v>4.7751679999999999</c:v>
                </c:pt>
                <c:pt idx="22931">
                  <c:v>4.7763910000000003</c:v>
                </c:pt>
                <c:pt idx="22932">
                  <c:v>4.7715069999999997</c:v>
                </c:pt>
                <c:pt idx="22933">
                  <c:v>4.781123</c:v>
                </c:pt>
                <c:pt idx="22934">
                  <c:v>4.7817550000000004</c:v>
                </c:pt>
                <c:pt idx="22935">
                  <c:v>4.7655539999999998</c:v>
                </c:pt>
                <c:pt idx="22936">
                  <c:v>4.7765310000000003</c:v>
                </c:pt>
                <c:pt idx="22937">
                  <c:v>4.7901109999999996</c:v>
                </c:pt>
                <c:pt idx="22938">
                  <c:v>4.7752660000000002</c:v>
                </c:pt>
                <c:pt idx="22939">
                  <c:v>4.774826</c:v>
                </c:pt>
                <c:pt idx="22940">
                  <c:v>4.7885430000000007</c:v>
                </c:pt>
                <c:pt idx="22941">
                  <c:v>4.7789640000000002</c:v>
                </c:pt>
                <c:pt idx="22942">
                  <c:v>4.7698130000000001</c:v>
                </c:pt>
                <c:pt idx="22943">
                  <c:v>4.7763429999999998</c:v>
                </c:pt>
                <c:pt idx="22944">
                  <c:v>4.7685589999999998</c:v>
                </c:pt>
                <c:pt idx="22945">
                  <c:v>4.7627079999999999</c:v>
                </c:pt>
                <c:pt idx="22946">
                  <c:v>4.774902</c:v>
                </c:pt>
                <c:pt idx="22947">
                  <c:v>4.7736520000000002</c:v>
                </c:pt>
                <c:pt idx="22948">
                  <c:v>4.7671549999999998</c:v>
                </c:pt>
                <c:pt idx="22949">
                  <c:v>4.7780740000000002</c:v>
                </c:pt>
                <c:pt idx="22950">
                  <c:v>4.7816229999999997</c:v>
                </c:pt>
                <c:pt idx="22951">
                  <c:v>4.7704889999999995</c:v>
                </c:pt>
                <c:pt idx="22952">
                  <c:v>4.7749329999999999</c:v>
                </c:pt>
                <c:pt idx="22953">
                  <c:v>4.7902610000000001</c:v>
                </c:pt>
                <c:pt idx="22954">
                  <c:v>4.7883300000000002</c:v>
                </c:pt>
                <c:pt idx="22955">
                  <c:v>4.7844759999999997</c:v>
                </c:pt>
                <c:pt idx="22956">
                  <c:v>4.7838010000000004</c:v>
                </c:pt>
                <c:pt idx="22957">
                  <c:v>4.7741810000000005</c:v>
                </c:pt>
                <c:pt idx="22958">
                  <c:v>4.7781719999999996</c:v>
                </c:pt>
                <c:pt idx="22959">
                  <c:v>4.787007</c:v>
                </c:pt>
                <c:pt idx="22960">
                  <c:v>4.7765059999999995</c:v>
                </c:pt>
                <c:pt idx="22961">
                  <c:v>4.7705850000000005</c:v>
                </c:pt>
                <c:pt idx="22962">
                  <c:v>4.7799300000000002</c:v>
                </c:pt>
                <c:pt idx="22963">
                  <c:v>4.7813680000000005</c:v>
                </c:pt>
                <c:pt idx="22964">
                  <c:v>4.7704490000000002</c:v>
                </c:pt>
                <c:pt idx="22965">
                  <c:v>4.7784599999999999</c:v>
                </c:pt>
                <c:pt idx="22966">
                  <c:v>4.7914700000000003</c:v>
                </c:pt>
                <c:pt idx="22967">
                  <c:v>4.7832620000000006</c:v>
                </c:pt>
                <c:pt idx="22968">
                  <c:v>4.7750690000000002</c:v>
                </c:pt>
                <c:pt idx="22969">
                  <c:v>4.778359</c:v>
                </c:pt>
                <c:pt idx="22970">
                  <c:v>4.7827719999999996</c:v>
                </c:pt>
                <c:pt idx="22971">
                  <c:v>4.7794690000000006</c:v>
                </c:pt>
                <c:pt idx="22972">
                  <c:v>4.7687659999999994</c:v>
                </c:pt>
                <c:pt idx="22973">
                  <c:v>4.7646049999999995</c:v>
                </c:pt>
                <c:pt idx="22974">
                  <c:v>4.7807589999999998</c:v>
                </c:pt>
                <c:pt idx="22975">
                  <c:v>4.7985699999999998</c:v>
                </c:pt>
                <c:pt idx="22976">
                  <c:v>4.7969819999999999</c:v>
                </c:pt>
                <c:pt idx="22977">
                  <c:v>4.7918810000000001</c:v>
                </c:pt>
                <c:pt idx="22978">
                  <c:v>4.788589</c:v>
                </c:pt>
                <c:pt idx="22979">
                  <c:v>4.7855790000000002</c:v>
                </c:pt>
                <c:pt idx="22980">
                  <c:v>4.7863899999999999</c:v>
                </c:pt>
                <c:pt idx="22981">
                  <c:v>4.7794369999999997</c:v>
                </c:pt>
                <c:pt idx="22982">
                  <c:v>4.7743000000000002</c:v>
                </c:pt>
                <c:pt idx="22983">
                  <c:v>4.7787839999999999</c:v>
                </c:pt>
                <c:pt idx="22984">
                  <c:v>4.7785130000000002</c:v>
                </c:pt>
                <c:pt idx="22985">
                  <c:v>4.7763550000000006</c:v>
                </c:pt>
                <c:pt idx="22986">
                  <c:v>4.779935</c:v>
                </c:pt>
                <c:pt idx="22987">
                  <c:v>4.7836630000000007</c:v>
                </c:pt>
                <c:pt idx="22988">
                  <c:v>4.7795730000000001</c:v>
                </c:pt>
                <c:pt idx="22989">
                  <c:v>4.7849000000000004</c:v>
                </c:pt>
                <c:pt idx="22990">
                  <c:v>4.7953250000000001</c:v>
                </c:pt>
                <c:pt idx="22991">
                  <c:v>4.7860960000000006</c:v>
                </c:pt>
                <c:pt idx="22992">
                  <c:v>4.7820429999999998</c:v>
                </c:pt>
                <c:pt idx="22993">
                  <c:v>4.7907289999999998</c:v>
                </c:pt>
                <c:pt idx="22994">
                  <c:v>4.7914209999999997</c:v>
                </c:pt>
                <c:pt idx="22995">
                  <c:v>4.7819479999999999</c:v>
                </c:pt>
                <c:pt idx="22996">
                  <c:v>4.7799990000000001</c:v>
                </c:pt>
                <c:pt idx="22997">
                  <c:v>4.7886120000000005</c:v>
                </c:pt>
                <c:pt idx="22998">
                  <c:v>4.7832460000000001</c:v>
                </c:pt>
                <c:pt idx="22999">
                  <c:v>4.7829860000000002</c:v>
                </c:pt>
                <c:pt idx="23000">
                  <c:v>4.7985389999999999</c:v>
                </c:pt>
                <c:pt idx="23001">
                  <c:v>4.794543</c:v>
                </c:pt>
                <c:pt idx="23002">
                  <c:v>4.782794</c:v>
                </c:pt>
                <c:pt idx="23003">
                  <c:v>4.784484</c:v>
                </c:pt>
                <c:pt idx="23004">
                  <c:v>4.7883320000000005</c:v>
                </c:pt>
                <c:pt idx="23005">
                  <c:v>4.788716</c:v>
                </c:pt>
                <c:pt idx="23006">
                  <c:v>4.7887409999999999</c:v>
                </c:pt>
                <c:pt idx="23007">
                  <c:v>4.7847710000000001</c:v>
                </c:pt>
                <c:pt idx="23008">
                  <c:v>4.7800609999999999</c:v>
                </c:pt>
                <c:pt idx="23009">
                  <c:v>4.7902819999999995</c:v>
                </c:pt>
                <c:pt idx="23010">
                  <c:v>4.7904</c:v>
                </c:pt>
                <c:pt idx="23011">
                  <c:v>4.7817170000000004</c:v>
                </c:pt>
                <c:pt idx="23012">
                  <c:v>4.7870509999999999</c:v>
                </c:pt>
                <c:pt idx="23013">
                  <c:v>4.7913189999999997</c:v>
                </c:pt>
                <c:pt idx="23014">
                  <c:v>4.7889529999999993</c:v>
                </c:pt>
                <c:pt idx="23015">
                  <c:v>4.7906449999999996</c:v>
                </c:pt>
                <c:pt idx="23016">
                  <c:v>4.790686</c:v>
                </c:pt>
                <c:pt idx="23017">
                  <c:v>4.7830849999999998</c:v>
                </c:pt>
                <c:pt idx="23018">
                  <c:v>4.7881590000000003</c:v>
                </c:pt>
                <c:pt idx="23019">
                  <c:v>4.7983739999999999</c:v>
                </c:pt>
                <c:pt idx="23020">
                  <c:v>4.785482</c:v>
                </c:pt>
                <c:pt idx="23021">
                  <c:v>4.7796889999999994</c:v>
                </c:pt>
                <c:pt idx="23022">
                  <c:v>4.7931179999999998</c:v>
                </c:pt>
                <c:pt idx="23023">
                  <c:v>4.7987459999999995</c:v>
                </c:pt>
                <c:pt idx="23024">
                  <c:v>4.7975300000000001</c:v>
                </c:pt>
                <c:pt idx="23025">
                  <c:v>4.7918289999999999</c:v>
                </c:pt>
                <c:pt idx="23026">
                  <c:v>4.7833450000000006</c:v>
                </c:pt>
                <c:pt idx="23027">
                  <c:v>4.7816510000000001</c:v>
                </c:pt>
                <c:pt idx="23028">
                  <c:v>4.7920319999999998</c:v>
                </c:pt>
                <c:pt idx="23029">
                  <c:v>4.7913069999999998</c:v>
                </c:pt>
                <c:pt idx="23030">
                  <c:v>4.778327</c:v>
                </c:pt>
                <c:pt idx="23031">
                  <c:v>4.7846760000000002</c:v>
                </c:pt>
                <c:pt idx="23032">
                  <c:v>4.7902880000000003</c:v>
                </c:pt>
                <c:pt idx="23033">
                  <c:v>4.7871629999999996</c:v>
                </c:pt>
                <c:pt idx="23034">
                  <c:v>4.7950370000000007</c:v>
                </c:pt>
                <c:pt idx="23035">
                  <c:v>4.7980839999999993</c:v>
                </c:pt>
                <c:pt idx="23036">
                  <c:v>4.7956799999999999</c:v>
                </c:pt>
                <c:pt idx="23037">
                  <c:v>4.7954759999999998</c:v>
                </c:pt>
                <c:pt idx="23038">
                  <c:v>4.7935920000000003</c:v>
                </c:pt>
                <c:pt idx="23039">
                  <c:v>4.791372</c:v>
                </c:pt>
                <c:pt idx="23040">
                  <c:v>4.7941750000000001</c:v>
                </c:pt>
                <c:pt idx="23041">
                  <c:v>4.7958350000000003</c:v>
                </c:pt>
                <c:pt idx="23042">
                  <c:v>4.7830209999999997</c:v>
                </c:pt>
                <c:pt idx="23043">
                  <c:v>4.7850630000000001</c:v>
                </c:pt>
                <c:pt idx="23044">
                  <c:v>4.7975690000000002</c:v>
                </c:pt>
                <c:pt idx="23045">
                  <c:v>4.7887430000000002</c:v>
                </c:pt>
                <c:pt idx="23046">
                  <c:v>4.7918509999999994</c:v>
                </c:pt>
                <c:pt idx="23047">
                  <c:v>4.8063159999999998</c:v>
                </c:pt>
                <c:pt idx="23048">
                  <c:v>4.7972859999999997</c:v>
                </c:pt>
                <c:pt idx="23049">
                  <c:v>4.7851949999999999</c:v>
                </c:pt>
                <c:pt idx="23050">
                  <c:v>4.796818</c:v>
                </c:pt>
                <c:pt idx="23051">
                  <c:v>4.8010199999999994</c:v>
                </c:pt>
                <c:pt idx="23052">
                  <c:v>4.7882820000000006</c:v>
                </c:pt>
                <c:pt idx="23053">
                  <c:v>4.7907860000000007</c:v>
                </c:pt>
                <c:pt idx="23054">
                  <c:v>4.7913429999999995</c:v>
                </c:pt>
                <c:pt idx="23055">
                  <c:v>4.7856889999999996</c:v>
                </c:pt>
                <c:pt idx="23056">
                  <c:v>4.7938600000000005</c:v>
                </c:pt>
                <c:pt idx="23057">
                  <c:v>4.8007900000000001</c:v>
                </c:pt>
                <c:pt idx="23058">
                  <c:v>4.8033780000000004</c:v>
                </c:pt>
                <c:pt idx="23059">
                  <c:v>4.8020689999999995</c:v>
                </c:pt>
                <c:pt idx="23060">
                  <c:v>4.8039540000000001</c:v>
                </c:pt>
                <c:pt idx="23061">
                  <c:v>4.8014549999999998</c:v>
                </c:pt>
                <c:pt idx="23062">
                  <c:v>4.793628</c:v>
                </c:pt>
                <c:pt idx="23063">
                  <c:v>4.8004110000000004</c:v>
                </c:pt>
                <c:pt idx="23064">
                  <c:v>4.7996889999999999</c:v>
                </c:pt>
                <c:pt idx="23065">
                  <c:v>4.7945039999999999</c:v>
                </c:pt>
                <c:pt idx="23066">
                  <c:v>4.8097859999999999</c:v>
                </c:pt>
                <c:pt idx="23067">
                  <c:v>4.8033739999999998</c:v>
                </c:pt>
                <c:pt idx="23068">
                  <c:v>4.7824729999999995</c:v>
                </c:pt>
                <c:pt idx="23069">
                  <c:v>4.7887050000000002</c:v>
                </c:pt>
                <c:pt idx="23070">
                  <c:v>4.7967339999999998</c:v>
                </c:pt>
                <c:pt idx="23071">
                  <c:v>4.7899200000000004</c:v>
                </c:pt>
                <c:pt idx="23072">
                  <c:v>4.7916089999999993</c:v>
                </c:pt>
                <c:pt idx="23073">
                  <c:v>4.8003450000000001</c:v>
                </c:pt>
                <c:pt idx="23074">
                  <c:v>4.7993550000000003</c:v>
                </c:pt>
                <c:pt idx="23075">
                  <c:v>4.8052340000000004</c:v>
                </c:pt>
                <c:pt idx="23076">
                  <c:v>4.8043180000000003</c:v>
                </c:pt>
                <c:pt idx="23077">
                  <c:v>4.7894230000000002</c:v>
                </c:pt>
                <c:pt idx="23078">
                  <c:v>4.7958309999999997</c:v>
                </c:pt>
                <c:pt idx="23079">
                  <c:v>4.8069579999999998</c:v>
                </c:pt>
                <c:pt idx="23080">
                  <c:v>4.7957339999999995</c:v>
                </c:pt>
                <c:pt idx="23081">
                  <c:v>4.7862879999999999</c:v>
                </c:pt>
                <c:pt idx="23082">
                  <c:v>4.7978570000000005</c:v>
                </c:pt>
                <c:pt idx="23083">
                  <c:v>4.8096359999999994</c:v>
                </c:pt>
                <c:pt idx="23084">
                  <c:v>4.8087929999999997</c:v>
                </c:pt>
                <c:pt idx="23085">
                  <c:v>4.8033990000000006</c:v>
                </c:pt>
                <c:pt idx="23086">
                  <c:v>4.7952409999999999</c:v>
                </c:pt>
                <c:pt idx="23087">
                  <c:v>4.7965099999999996</c:v>
                </c:pt>
                <c:pt idx="23088">
                  <c:v>4.8038539999999994</c:v>
                </c:pt>
                <c:pt idx="23089">
                  <c:v>4.8018330000000002</c:v>
                </c:pt>
                <c:pt idx="23090">
                  <c:v>4.7996460000000001</c:v>
                </c:pt>
                <c:pt idx="23091">
                  <c:v>4.7972079999999995</c:v>
                </c:pt>
                <c:pt idx="23092">
                  <c:v>4.7966180000000005</c:v>
                </c:pt>
                <c:pt idx="23093">
                  <c:v>4.8018330000000002</c:v>
                </c:pt>
                <c:pt idx="23094">
                  <c:v>4.8057820000000007</c:v>
                </c:pt>
                <c:pt idx="23095">
                  <c:v>4.8043759999999995</c:v>
                </c:pt>
                <c:pt idx="23096">
                  <c:v>4.7966180000000005</c:v>
                </c:pt>
                <c:pt idx="23097">
                  <c:v>4.7995979999999996</c:v>
                </c:pt>
                <c:pt idx="23098">
                  <c:v>4.8007799999999996</c:v>
                </c:pt>
                <c:pt idx="23099">
                  <c:v>4.7954989999999995</c:v>
                </c:pt>
                <c:pt idx="23100">
                  <c:v>4.805212</c:v>
                </c:pt>
                <c:pt idx="23101">
                  <c:v>4.8097340000000006</c:v>
                </c:pt>
                <c:pt idx="23102">
                  <c:v>4.8016389999999998</c:v>
                </c:pt>
                <c:pt idx="23103">
                  <c:v>4.8019470000000002</c:v>
                </c:pt>
                <c:pt idx="23104">
                  <c:v>4.8115519999999998</c:v>
                </c:pt>
                <c:pt idx="23105">
                  <c:v>4.8094000000000001</c:v>
                </c:pt>
                <c:pt idx="23106">
                  <c:v>4.8057150000000002</c:v>
                </c:pt>
                <c:pt idx="23107">
                  <c:v>4.8094839999999994</c:v>
                </c:pt>
                <c:pt idx="23108">
                  <c:v>4.7949009999999994</c:v>
                </c:pt>
                <c:pt idx="23109">
                  <c:v>4.7936680000000003</c:v>
                </c:pt>
                <c:pt idx="23110">
                  <c:v>4.8127010000000006</c:v>
                </c:pt>
                <c:pt idx="23111">
                  <c:v>4.811858</c:v>
                </c:pt>
                <c:pt idx="23112">
                  <c:v>4.8021120000000002</c:v>
                </c:pt>
                <c:pt idx="23113">
                  <c:v>4.8004090000000001</c:v>
                </c:pt>
                <c:pt idx="23114">
                  <c:v>4.8023150000000001</c:v>
                </c:pt>
                <c:pt idx="23115">
                  <c:v>4.7970769999999998</c:v>
                </c:pt>
                <c:pt idx="23116">
                  <c:v>4.8016760000000005</c:v>
                </c:pt>
                <c:pt idx="23117">
                  <c:v>4.8148669999999996</c:v>
                </c:pt>
                <c:pt idx="23118">
                  <c:v>4.8069519999999999</c:v>
                </c:pt>
                <c:pt idx="23119">
                  <c:v>4.801558</c:v>
                </c:pt>
                <c:pt idx="23120">
                  <c:v>4.8070319999999995</c:v>
                </c:pt>
                <c:pt idx="23121">
                  <c:v>4.8098770000000002</c:v>
                </c:pt>
                <c:pt idx="23122">
                  <c:v>4.8170169999999999</c:v>
                </c:pt>
                <c:pt idx="23123">
                  <c:v>4.817825</c:v>
                </c:pt>
                <c:pt idx="23124">
                  <c:v>4.8112329999999996</c:v>
                </c:pt>
                <c:pt idx="23125">
                  <c:v>4.8096290000000002</c:v>
                </c:pt>
                <c:pt idx="23126">
                  <c:v>4.809787</c:v>
                </c:pt>
                <c:pt idx="23127">
                  <c:v>4.8036890000000003</c:v>
                </c:pt>
                <c:pt idx="23128">
                  <c:v>4.8017099999999999</c:v>
                </c:pt>
                <c:pt idx="23129">
                  <c:v>4.8070140000000006</c:v>
                </c:pt>
                <c:pt idx="23130">
                  <c:v>4.7993160000000001</c:v>
                </c:pt>
                <c:pt idx="23131">
                  <c:v>4.7975219999999998</c:v>
                </c:pt>
                <c:pt idx="23132">
                  <c:v>4.8045969999999993</c:v>
                </c:pt>
                <c:pt idx="23133">
                  <c:v>4.8004490000000004</c:v>
                </c:pt>
                <c:pt idx="23134">
                  <c:v>4.8034140000000001</c:v>
                </c:pt>
                <c:pt idx="23135">
                  <c:v>4.812786</c:v>
                </c:pt>
                <c:pt idx="23136">
                  <c:v>4.8165770000000006</c:v>
                </c:pt>
                <c:pt idx="23137">
                  <c:v>4.8127209999999998</c:v>
                </c:pt>
                <c:pt idx="23138">
                  <c:v>4.8102239999999998</c:v>
                </c:pt>
                <c:pt idx="23139">
                  <c:v>4.8106270000000002</c:v>
                </c:pt>
                <c:pt idx="23140">
                  <c:v>4.806095</c:v>
                </c:pt>
                <c:pt idx="23141">
                  <c:v>4.8097340000000006</c:v>
                </c:pt>
                <c:pt idx="23142">
                  <c:v>4.8112180000000002</c:v>
                </c:pt>
                <c:pt idx="23143">
                  <c:v>4.804964</c:v>
                </c:pt>
                <c:pt idx="23144">
                  <c:v>4.8098469999999995</c:v>
                </c:pt>
                <c:pt idx="23145">
                  <c:v>4.8148689999999998</c:v>
                </c:pt>
                <c:pt idx="23146">
                  <c:v>4.8114740000000005</c:v>
                </c:pt>
                <c:pt idx="23147">
                  <c:v>4.8138230000000002</c:v>
                </c:pt>
                <c:pt idx="23148">
                  <c:v>4.8179739999999995</c:v>
                </c:pt>
                <c:pt idx="23149">
                  <c:v>4.8129879999999998</c:v>
                </c:pt>
                <c:pt idx="23150">
                  <c:v>4.8126280000000001</c:v>
                </c:pt>
                <c:pt idx="23151">
                  <c:v>4.81393</c:v>
                </c:pt>
                <c:pt idx="23152">
                  <c:v>4.8042680000000004</c:v>
                </c:pt>
                <c:pt idx="23153">
                  <c:v>4.8127460000000006</c:v>
                </c:pt>
                <c:pt idx="23154">
                  <c:v>4.8307330000000004</c:v>
                </c:pt>
                <c:pt idx="23155">
                  <c:v>4.8168190000000006</c:v>
                </c:pt>
                <c:pt idx="23156">
                  <c:v>4.79948</c:v>
                </c:pt>
                <c:pt idx="23157">
                  <c:v>4.8046100000000003</c:v>
                </c:pt>
                <c:pt idx="23158">
                  <c:v>4.8087239999999998</c:v>
                </c:pt>
                <c:pt idx="23159">
                  <c:v>4.8065340000000001</c:v>
                </c:pt>
                <c:pt idx="23160">
                  <c:v>4.8175030000000003</c:v>
                </c:pt>
                <c:pt idx="23161">
                  <c:v>4.8223199999999995</c:v>
                </c:pt>
                <c:pt idx="23162">
                  <c:v>4.8114849999999993</c:v>
                </c:pt>
                <c:pt idx="23163">
                  <c:v>4.8179400000000001</c:v>
                </c:pt>
                <c:pt idx="23164">
                  <c:v>4.8180320000000005</c:v>
                </c:pt>
                <c:pt idx="23165">
                  <c:v>4.8028110000000002</c:v>
                </c:pt>
                <c:pt idx="23166">
                  <c:v>4.8110490000000006</c:v>
                </c:pt>
                <c:pt idx="23167">
                  <c:v>4.8201369999999999</c:v>
                </c:pt>
                <c:pt idx="23168">
                  <c:v>4.8128099999999998</c:v>
                </c:pt>
                <c:pt idx="23169">
                  <c:v>4.8147599999999997</c:v>
                </c:pt>
                <c:pt idx="23170">
                  <c:v>4.8146680000000002</c:v>
                </c:pt>
                <c:pt idx="23171">
                  <c:v>4.8009079999999997</c:v>
                </c:pt>
                <c:pt idx="23172">
                  <c:v>4.8049029999999995</c:v>
                </c:pt>
                <c:pt idx="23173">
                  <c:v>4.8182049999999998</c:v>
                </c:pt>
                <c:pt idx="23174">
                  <c:v>4.8131919999999999</c:v>
                </c:pt>
                <c:pt idx="23175">
                  <c:v>4.8191069999999998</c:v>
                </c:pt>
                <c:pt idx="23176">
                  <c:v>4.8280099999999999</c:v>
                </c:pt>
                <c:pt idx="23177">
                  <c:v>4.8127010000000006</c:v>
                </c:pt>
                <c:pt idx="23178">
                  <c:v>4.8101159999999998</c:v>
                </c:pt>
                <c:pt idx="23179">
                  <c:v>4.822025</c:v>
                </c:pt>
                <c:pt idx="23180">
                  <c:v>4.8149700000000006</c:v>
                </c:pt>
                <c:pt idx="23181">
                  <c:v>4.8049179999999998</c:v>
                </c:pt>
                <c:pt idx="23182">
                  <c:v>4.8151890000000002</c:v>
                </c:pt>
                <c:pt idx="23183">
                  <c:v>4.8208880000000001</c:v>
                </c:pt>
                <c:pt idx="23184">
                  <c:v>4.8160729999999994</c:v>
                </c:pt>
                <c:pt idx="23185">
                  <c:v>4.8262920000000005</c:v>
                </c:pt>
                <c:pt idx="23186">
                  <c:v>4.8258989999999997</c:v>
                </c:pt>
                <c:pt idx="23187">
                  <c:v>4.8104969999999998</c:v>
                </c:pt>
                <c:pt idx="23188">
                  <c:v>4.8155140000000003</c:v>
                </c:pt>
                <c:pt idx="23189">
                  <c:v>4.8173409999999999</c:v>
                </c:pt>
                <c:pt idx="23190">
                  <c:v>4.8083619999999998</c:v>
                </c:pt>
                <c:pt idx="23191">
                  <c:v>4.8132999999999999</c:v>
                </c:pt>
                <c:pt idx="23192">
                  <c:v>4.8189869999999999</c:v>
                </c:pt>
                <c:pt idx="23193">
                  <c:v>4.8149899999999999</c:v>
                </c:pt>
                <c:pt idx="23194">
                  <c:v>4.8152210000000002</c:v>
                </c:pt>
                <c:pt idx="23195">
                  <c:v>4.8203589999999998</c:v>
                </c:pt>
                <c:pt idx="23196">
                  <c:v>4.8176079999999999</c:v>
                </c:pt>
                <c:pt idx="23197">
                  <c:v>4.8205349999999996</c:v>
                </c:pt>
                <c:pt idx="23198">
                  <c:v>4.8261269999999996</c:v>
                </c:pt>
                <c:pt idx="23199">
                  <c:v>4.821625</c:v>
                </c:pt>
                <c:pt idx="23200">
                  <c:v>4.8234329999999996</c:v>
                </c:pt>
                <c:pt idx="23201">
                  <c:v>4.8293669999999995</c:v>
                </c:pt>
                <c:pt idx="23202">
                  <c:v>4.8218420000000002</c:v>
                </c:pt>
                <c:pt idx="23203">
                  <c:v>4.8117269999999994</c:v>
                </c:pt>
                <c:pt idx="23204">
                  <c:v>4.8205279999999995</c:v>
                </c:pt>
                <c:pt idx="23205">
                  <c:v>4.8229030000000002</c:v>
                </c:pt>
                <c:pt idx="23206">
                  <c:v>4.8111820000000005</c:v>
                </c:pt>
                <c:pt idx="23207">
                  <c:v>4.8161299999999994</c:v>
                </c:pt>
                <c:pt idx="23208">
                  <c:v>4.8236670000000004</c:v>
                </c:pt>
                <c:pt idx="23209">
                  <c:v>4.821313</c:v>
                </c:pt>
                <c:pt idx="23210">
                  <c:v>4.827744</c:v>
                </c:pt>
                <c:pt idx="23211">
                  <c:v>4.8310979999999999</c:v>
                </c:pt>
                <c:pt idx="23212">
                  <c:v>4.8162959999999995</c:v>
                </c:pt>
                <c:pt idx="23213">
                  <c:v>4.8130500000000005</c:v>
                </c:pt>
                <c:pt idx="23214">
                  <c:v>4.8280029999999998</c:v>
                </c:pt>
                <c:pt idx="23215">
                  <c:v>4.8225160000000002</c:v>
                </c:pt>
                <c:pt idx="23216">
                  <c:v>4.8118619999999996</c:v>
                </c:pt>
                <c:pt idx="23217">
                  <c:v>4.8250159999999997</c:v>
                </c:pt>
                <c:pt idx="23218">
                  <c:v>4.8296429999999999</c:v>
                </c:pt>
                <c:pt idx="23219">
                  <c:v>4.8212619999999999</c:v>
                </c:pt>
                <c:pt idx="23220">
                  <c:v>4.8238710000000005</c:v>
                </c:pt>
                <c:pt idx="23221">
                  <c:v>4.8260500000000004</c:v>
                </c:pt>
                <c:pt idx="23222">
                  <c:v>4.8196560000000002</c:v>
                </c:pt>
                <c:pt idx="23223">
                  <c:v>4.8180680000000002</c:v>
                </c:pt>
                <c:pt idx="23224">
                  <c:v>4.8227130000000002</c:v>
                </c:pt>
                <c:pt idx="23225">
                  <c:v>4.8213309999999998</c:v>
                </c:pt>
                <c:pt idx="23226">
                  <c:v>4.8235469999999996</c:v>
                </c:pt>
                <c:pt idx="23227">
                  <c:v>4.8242960000000004</c:v>
                </c:pt>
                <c:pt idx="23228">
                  <c:v>4.8188219999999999</c:v>
                </c:pt>
                <c:pt idx="23229">
                  <c:v>4.8276959999999995</c:v>
                </c:pt>
                <c:pt idx="23230">
                  <c:v>4.8295409999999999</c:v>
                </c:pt>
                <c:pt idx="23231">
                  <c:v>4.8210440000000006</c:v>
                </c:pt>
                <c:pt idx="23232">
                  <c:v>4.8276970000000006</c:v>
                </c:pt>
                <c:pt idx="23233">
                  <c:v>4.8309879999999996</c:v>
                </c:pt>
                <c:pt idx="23234">
                  <c:v>4.8217629999999998</c:v>
                </c:pt>
                <c:pt idx="23235">
                  <c:v>4.8224149999999995</c:v>
                </c:pt>
                <c:pt idx="23236">
                  <c:v>4.83019</c:v>
                </c:pt>
                <c:pt idx="23237">
                  <c:v>4.8229639999999998</c:v>
                </c:pt>
                <c:pt idx="23238">
                  <c:v>4.8216780000000004</c:v>
                </c:pt>
                <c:pt idx="23239">
                  <c:v>4.8313769999999998</c:v>
                </c:pt>
                <c:pt idx="23240">
                  <c:v>4.8271899999999999</c:v>
                </c:pt>
                <c:pt idx="23241">
                  <c:v>4.8252969999999999</c:v>
                </c:pt>
                <c:pt idx="23242">
                  <c:v>4.8247309999999999</c:v>
                </c:pt>
                <c:pt idx="23243">
                  <c:v>4.8207529999999998</c:v>
                </c:pt>
                <c:pt idx="23244">
                  <c:v>4.8217300000000005</c:v>
                </c:pt>
                <c:pt idx="23245">
                  <c:v>4.8236509999999999</c:v>
                </c:pt>
                <c:pt idx="23246">
                  <c:v>4.8269649999999995</c:v>
                </c:pt>
                <c:pt idx="23247">
                  <c:v>4.8280940000000001</c:v>
                </c:pt>
                <c:pt idx="23248">
                  <c:v>4.8299760000000003</c:v>
                </c:pt>
                <c:pt idx="23249">
                  <c:v>4.8317619999999994</c:v>
                </c:pt>
                <c:pt idx="23250">
                  <c:v>4.8255239999999997</c:v>
                </c:pt>
                <c:pt idx="23251">
                  <c:v>4.8219250000000002</c:v>
                </c:pt>
                <c:pt idx="23252">
                  <c:v>4.822349</c:v>
                </c:pt>
                <c:pt idx="23253">
                  <c:v>4.8224859999999996</c:v>
                </c:pt>
                <c:pt idx="23254">
                  <c:v>4.8279649999999998</c:v>
                </c:pt>
                <c:pt idx="23255">
                  <c:v>4.8328519999999999</c:v>
                </c:pt>
                <c:pt idx="23256">
                  <c:v>4.8320829999999999</c:v>
                </c:pt>
                <c:pt idx="23257">
                  <c:v>4.8306140000000006</c:v>
                </c:pt>
                <c:pt idx="23258">
                  <c:v>4.8372220000000006</c:v>
                </c:pt>
                <c:pt idx="23259">
                  <c:v>4.8346859999999996</c:v>
                </c:pt>
                <c:pt idx="23260">
                  <c:v>4.8293970000000002</c:v>
                </c:pt>
                <c:pt idx="23261">
                  <c:v>4.8354230000000005</c:v>
                </c:pt>
                <c:pt idx="23262">
                  <c:v>4.8301029999999994</c:v>
                </c:pt>
                <c:pt idx="23263">
                  <c:v>4.8258549999999998</c:v>
                </c:pt>
                <c:pt idx="23264">
                  <c:v>4.832192</c:v>
                </c:pt>
                <c:pt idx="23265">
                  <c:v>4.8318599999999998</c:v>
                </c:pt>
                <c:pt idx="23266">
                  <c:v>4.8249209999999998</c:v>
                </c:pt>
                <c:pt idx="23267">
                  <c:v>4.8258650000000003</c:v>
                </c:pt>
                <c:pt idx="23268">
                  <c:v>4.8355619999999995</c:v>
                </c:pt>
                <c:pt idx="23269">
                  <c:v>4.8326340000000005</c:v>
                </c:pt>
                <c:pt idx="23270">
                  <c:v>4.8301049999999996</c:v>
                </c:pt>
                <c:pt idx="23271">
                  <c:v>4.835191</c:v>
                </c:pt>
                <c:pt idx="23272">
                  <c:v>4.8306240000000003</c:v>
                </c:pt>
                <c:pt idx="23273">
                  <c:v>4.8354569999999999</c:v>
                </c:pt>
                <c:pt idx="23274">
                  <c:v>4.8425460000000005</c:v>
                </c:pt>
                <c:pt idx="23275">
                  <c:v>4.8303639999999994</c:v>
                </c:pt>
                <c:pt idx="23276">
                  <c:v>4.823385</c:v>
                </c:pt>
                <c:pt idx="23277">
                  <c:v>4.8270200000000001</c:v>
                </c:pt>
                <c:pt idx="23278">
                  <c:v>4.8277979999999996</c:v>
                </c:pt>
                <c:pt idx="23279">
                  <c:v>4.829332</c:v>
                </c:pt>
                <c:pt idx="23280">
                  <c:v>4.8349200000000003</c:v>
                </c:pt>
                <c:pt idx="23281">
                  <c:v>4.8337089999999998</c:v>
                </c:pt>
                <c:pt idx="23282">
                  <c:v>4.8331390000000001</c:v>
                </c:pt>
                <c:pt idx="23283">
                  <c:v>4.8431259999999998</c:v>
                </c:pt>
                <c:pt idx="23284">
                  <c:v>4.8367570000000004</c:v>
                </c:pt>
                <c:pt idx="23285">
                  <c:v>4.8255530000000002</c:v>
                </c:pt>
                <c:pt idx="23286">
                  <c:v>4.8362099999999995</c:v>
                </c:pt>
                <c:pt idx="23287">
                  <c:v>4.8401759999999996</c:v>
                </c:pt>
                <c:pt idx="23288">
                  <c:v>4.8279100000000001</c:v>
                </c:pt>
                <c:pt idx="23289">
                  <c:v>4.829682</c:v>
                </c:pt>
                <c:pt idx="23290">
                  <c:v>4.8407909999999994</c:v>
                </c:pt>
                <c:pt idx="23291">
                  <c:v>4.828576</c:v>
                </c:pt>
                <c:pt idx="23292">
                  <c:v>4.8219469999999998</c:v>
                </c:pt>
                <c:pt idx="23293">
                  <c:v>4.8386360000000002</c:v>
                </c:pt>
                <c:pt idx="23294">
                  <c:v>4.8418279999999996</c:v>
                </c:pt>
                <c:pt idx="23295">
                  <c:v>4.8363940000000003</c:v>
                </c:pt>
                <c:pt idx="23296">
                  <c:v>4.8349270000000004</c:v>
                </c:pt>
                <c:pt idx="23297">
                  <c:v>4.833431</c:v>
                </c:pt>
                <c:pt idx="23298">
                  <c:v>4.8358810000000005</c:v>
                </c:pt>
                <c:pt idx="23299">
                  <c:v>4.8360380000000003</c:v>
                </c:pt>
                <c:pt idx="23300">
                  <c:v>4.8313100000000002</c:v>
                </c:pt>
                <c:pt idx="23301">
                  <c:v>4.8273840000000003</c:v>
                </c:pt>
                <c:pt idx="23302">
                  <c:v>4.8288510000000002</c:v>
                </c:pt>
                <c:pt idx="23303">
                  <c:v>4.8281200000000002</c:v>
                </c:pt>
                <c:pt idx="23304">
                  <c:v>4.8345880000000001</c:v>
                </c:pt>
                <c:pt idx="23305">
                  <c:v>4.8500290000000001</c:v>
                </c:pt>
                <c:pt idx="23306">
                  <c:v>4.8523049999999994</c:v>
                </c:pt>
                <c:pt idx="23307">
                  <c:v>4.8451140000000006</c:v>
                </c:pt>
                <c:pt idx="23308">
                  <c:v>4.8420740000000002</c:v>
                </c:pt>
                <c:pt idx="23309">
                  <c:v>4.8421889999999994</c:v>
                </c:pt>
                <c:pt idx="23310">
                  <c:v>4.8398269999999997</c:v>
                </c:pt>
                <c:pt idx="23311">
                  <c:v>4.842333</c:v>
                </c:pt>
                <c:pt idx="23312">
                  <c:v>4.8417119999999993</c:v>
                </c:pt>
                <c:pt idx="23313">
                  <c:v>4.824344</c:v>
                </c:pt>
                <c:pt idx="23314">
                  <c:v>4.82592</c:v>
                </c:pt>
                <c:pt idx="23315">
                  <c:v>4.8408479999999994</c:v>
                </c:pt>
                <c:pt idx="23316">
                  <c:v>4.8408220000000002</c:v>
                </c:pt>
                <c:pt idx="23317">
                  <c:v>4.8463899999999995</c:v>
                </c:pt>
                <c:pt idx="23318">
                  <c:v>4.8518469999999994</c:v>
                </c:pt>
                <c:pt idx="23319">
                  <c:v>4.8389170000000004</c:v>
                </c:pt>
                <c:pt idx="23320">
                  <c:v>4.8331870000000006</c:v>
                </c:pt>
                <c:pt idx="23321">
                  <c:v>4.8423250000000007</c:v>
                </c:pt>
                <c:pt idx="23322">
                  <c:v>4.8362680000000005</c:v>
                </c:pt>
                <c:pt idx="23323">
                  <c:v>4.8259080000000001</c:v>
                </c:pt>
                <c:pt idx="23324">
                  <c:v>4.8359190000000005</c:v>
                </c:pt>
                <c:pt idx="23325">
                  <c:v>4.8365279999999995</c:v>
                </c:pt>
                <c:pt idx="23326">
                  <c:v>4.8332860000000002</c:v>
                </c:pt>
                <c:pt idx="23327">
                  <c:v>4.8447180000000003</c:v>
                </c:pt>
                <c:pt idx="23328">
                  <c:v>4.8402419999999999</c:v>
                </c:pt>
                <c:pt idx="23329">
                  <c:v>4.8320120000000006</c:v>
                </c:pt>
                <c:pt idx="23330">
                  <c:v>4.841545</c:v>
                </c:pt>
                <c:pt idx="23331">
                  <c:v>4.8498520000000003</c:v>
                </c:pt>
                <c:pt idx="23332">
                  <c:v>4.840554</c:v>
                </c:pt>
                <c:pt idx="23333">
                  <c:v>4.835369</c:v>
                </c:pt>
                <c:pt idx="23334">
                  <c:v>4.8513710000000003</c:v>
                </c:pt>
                <c:pt idx="23335">
                  <c:v>4.8547270000000005</c:v>
                </c:pt>
                <c:pt idx="23336">
                  <c:v>4.8433060000000001</c:v>
                </c:pt>
                <c:pt idx="23337">
                  <c:v>4.8383289999999999</c:v>
                </c:pt>
                <c:pt idx="23338">
                  <c:v>4.8400809999999996</c:v>
                </c:pt>
                <c:pt idx="23339">
                  <c:v>4.8478139999999996</c:v>
                </c:pt>
                <c:pt idx="23340">
                  <c:v>4.8469519999999999</c:v>
                </c:pt>
                <c:pt idx="23341">
                  <c:v>4.8409949999999995</c:v>
                </c:pt>
                <c:pt idx="23342">
                  <c:v>4.8459210000000006</c:v>
                </c:pt>
                <c:pt idx="23343">
                  <c:v>4.8482529999999997</c:v>
                </c:pt>
                <c:pt idx="23344">
                  <c:v>4.8395159999999997</c:v>
                </c:pt>
                <c:pt idx="23345">
                  <c:v>4.8407070000000001</c:v>
                </c:pt>
                <c:pt idx="23346">
                  <c:v>4.8489230000000001</c:v>
                </c:pt>
                <c:pt idx="23347">
                  <c:v>4.8401339999999999</c:v>
                </c:pt>
                <c:pt idx="23348">
                  <c:v>4.8341940000000001</c:v>
                </c:pt>
                <c:pt idx="23349">
                  <c:v>4.8458959999999998</c:v>
                </c:pt>
                <c:pt idx="23350">
                  <c:v>4.8499759999999998</c:v>
                </c:pt>
                <c:pt idx="23351">
                  <c:v>4.8454100000000002</c:v>
                </c:pt>
                <c:pt idx="23352">
                  <c:v>4.8461639999999999</c:v>
                </c:pt>
                <c:pt idx="23353">
                  <c:v>4.8479670000000006</c:v>
                </c:pt>
                <c:pt idx="23354">
                  <c:v>4.8457030000000003</c:v>
                </c:pt>
                <c:pt idx="23355">
                  <c:v>4.8500350000000001</c:v>
                </c:pt>
                <c:pt idx="23356">
                  <c:v>4.8535880000000002</c:v>
                </c:pt>
                <c:pt idx="23357">
                  <c:v>4.8469319999999998</c:v>
                </c:pt>
                <c:pt idx="23358">
                  <c:v>4.8539919999999999</c:v>
                </c:pt>
                <c:pt idx="23359">
                  <c:v>4.8524469999999997</c:v>
                </c:pt>
                <c:pt idx="23360">
                  <c:v>4.8373520000000001</c:v>
                </c:pt>
                <c:pt idx="23361">
                  <c:v>4.8420769999999997</c:v>
                </c:pt>
                <c:pt idx="23362">
                  <c:v>4.8410259999999994</c:v>
                </c:pt>
                <c:pt idx="23363">
                  <c:v>4.8288929999999999</c:v>
                </c:pt>
                <c:pt idx="23364">
                  <c:v>4.8371189999999995</c:v>
                </c:pt>
                <c:pt idx="23365">
                  <c:v>4.8513630000000001</c:v>
                </c:pt>
                <c:pt idx="23366">
                  <c:v>4.8517640000000002</c:v>
                </c:pt>
                <c:pt idx="23367">
                  <c:v>4.8490380000000002</c:v>
                </c:pt>
                <c:pt idx="23368">
                  <c:v>4.8536850000000005</c:v>
                </c:pt>
                <c:pt idx="23369">
                  <c:v>4.8529020000000003</c:v>
                </c:pt>
                <c:pt idx="23370">
                  <c:v>4.8463240000000001</c:v>
                </c:pt>
                <c:pt idx="23371">
                  <c:v>4.8450730000000002</c:v>
                </c:pt>
                <c:pt idx="23372">
                  <c:v>4.8434679999999997</c:v>
                </c:pt>
                <c:pt idx="23373">
                  <c:v>4.8418960000000002</c:v>
                </c:pt>
                <c:pt idx="23374">
                  <c:v>4.8441399999999994</c:v>
                </c:pt>
                <c:pt idx="23375">
                  <c:v>4.8459289999999999</c:v>
                </c:pt>
                <c:pt idx="23376">
                  <c:v>4.8430850000000003</c:v>
                </c:pt>
                <c:pt idx="23377">
                  <c:v>4.845993</c:v>
                </c:pt>
                <c:pt idx="23378">
                  <c:v>4.85304</c:v>
                </c:pt>
                <c:pt idx="23379">
                  <c:v>4.8480740000000004</c:v>
                </c:pt>
                <c:pt idx="23380">
                  <c:v>4.8545619999999996</c:v>
                </c:pt>
                <c:pt idx="23381">
                  <c:v>4.8597760000000001</c:v>
                </c:pt>
                <c:pt idx="23382">
                  <c:v>4.8456270000000004</c:v>
                </c:pt>
                <c:pt idx="23383">
                  <c:v>4.8469259999999998</c:v>
                </c:pt>
                <c:pt idx="23384">
                  <c:v>4.8529599999999995</c:v>
                </c:pt>
                <c:pt idx="23385">
                  <c:v>4.8419660000000002</c:v>
                </c:pt>
                <c:pt idx="23386">
                  <c:v>4.8379750000000001</c:v>
                </c:pt>
                <c:pt idx="23387">
                  <c:v>4.8523510000000005</c:v>
                </c:pt>
                <c:pt idx="23388">
                  <c:v>4.8536330000000003</c:v>
                </c:pt>
                <c:pt idx="23389">
                  <c:v>4.8410779999999995</c:v>
                </c:pt>
                <c:pt idx="23390">
                  <c:v>4.8533279999999994</c:v>
                </c:pt>
                <c:pt idx="23391">
                  <c:v>4.8625280000000002</c:v>
                </c:pt>
                <c:pt idx="23392">
                  <c:v>4.8527380000000004</c:v>
                </c:pt>
                <c:pt idx="23393">
                  <c:v>4.8588149999999999</c:v>
                </c:pt>
                <c:pt idx="23394">
                  <c:v>4.8631770000000003</c:v>
                </c:pt>
                <c:pt idx="23395">
                  <c:v>4.8539409999999998</c:v>
                </c:pt>
                <c:pt idx="23396">
                  <c:v>4.8519000000000005</c:v>
                </c:pt>
                <c:pt idx="23397">
                  <c:v>4.8586369999999999</c:v>
                </c:pt>
                <c:pt idx="23398">
                  <c:v>4.8525710000000002</c:v>
                </c:pt>
                <c:pt idx="23399">
                  <c:v>4.849164</c:v>
                </c:pt>
                <c:pt idx="23400">
                  <c:v>4.8615139999999997</c:v>
                </c:pt>
                <c:pt idx="23401">
                  <c:v>4.8580459999999999</c:v>
                </c:pt>
                <c:pt idx="23402">
                  <c:v>4.8512690000000003</c:v>
                </c:pt>
                <c:pt idx="23403">
                  <c:v>4.8500180000000004</c:v>
                </c:pt>
                <c:pt idx="23404">
                  <c:v>4.8467850000000006</c:v>
                </c:pt>
                <c:pt idx="23405">
                  <c:v>4.8523040000000002</c:v>
                </c:pt>
                <c:pt idx="23406">
                  <c:v>4.8542079999999999</c:v>
                </c:pt>
                <c:pt idx="23407">
                  <c:v>4.8485870000000002</c:v>
                </c:pt>
                <c:pt idx="23408">
                  <c:v>4.84809</c:v>
                </c:pt>
                <c:pt idx="23409">
                  <c:v>4.8578359999999998</c:v>
                </c:pt>
                <c:pt idx="23410">
                  <c:v>4.8599809999999994</c:v>
                </c:pt>
                <c:pt idx="23411">
                  <c:v>4.8501409999999998</c:v>
                </c:pt>
                <c:pt idx="23412">
                  <c:v>4.8478680000000001</c:v>
                </c:pt>
                <c:pt idx="23413">
                  <c:v>4.8550059999999995</c:v>
                </c:pt>
                <c:pt idx="23414">
                  <c:v>4.8572790000000001</c:v>
                </c:pt>
                <c:pt idx="23415">
                  <c:v>4.8514920000000004</c:v>
                </c:pt>
                <c:pt idx="23416">
                  <c:v>4.8517739999999998</c:v>
                </c:pt>
                <c:pt idx="23417">
                  <c:v>4.8611680000000002</c:v>
                </c:pt>
                <c:pt idx="23418">
                  <c:v>4.8602759999999998</c:v>
                </c:pt>
                <c:pt idx="23419">
                  <c:v>4.8548580000000001</c:v>
                </c:pt>
                <c:pt idx="23420">
                  <c:v>4.8517220000000005</c:v>
                </c:pt>
                <c:pt idx="23421">
                  <c:v>4.8546119999999995</c:v>
                </c:pt>
                <c:pt idx="23422">
                  <c:v>4.8613879999999998</c:v>
                </c:pt>
                <c:pt idx="23423">
                  <c:v>4.8523200000000006</c:v>
                </c:pt>
                <c:pt idx="23424">
                  <c:v>4.8468339999999994</c:v>
                </c:pt>
                <c:pt idx="23425">
                  <c:v>4.8523069999999997</c:v>
                </c:pt>
                <c:pt idx="23426">
                  <c:v>4.8555779999999995</c:v>
                </c:pt>
                <c:pt idx="23427">
                  <c:v>4.858657</c:v>
                </c:pt>
                <c:pt idx="23428">
                  <c:v>4.855626</c:v>
                </c:pt>
                <c:pt idx="23429">
                  <c:v>4.8560780000000001</c:v>
                </c:pt>
                <c:pt idx="23430">
                  <c:v>4.857907</c:v>
                </c:pt>
                <c:pt idx="23431">
                  <c:v>4.8614929999999994</c:v>
                </c:pt>
                <c:pt idx="23432">
                  <c:v>4.8613080000000002</c:v>
                </c:pt>
                <c:pt idx="23433">
                  <c:v>4.8471479999999998</c:v>
                </c:pt>
                <c:pt idx="23434">
                  <c:v>4.8481380000000005</c:v>
                </c:pt>
                <c:pt idx="23435">
                  <c:v>4.8633039999999994</c:v>
                </c:pt>
                <c:pt idx="23436">
                  <c:v>4.8646349999999998</c:v>
                </c:pt>
                <c:pt idx="23437">
                  <c:v>4.8592510000000004</c:v>
                </c:pt>
                <c:pt idx="23438">
                  <c:v>4.8599649999999999</c:v>
                </c:pt>
                <c:pt idx="23439">
                  <c:v>4.8622370000000004</c:v>
                </c:pt>
                <c:pt idx="23440">
                  <c:v>4.8654329999999995</c:v>
                </c:pt>
                <c:pt idx="23441">
                  <c:v>4.8705080000000001</c:v>
                </c:pt>
                <c:pt idx="23442">
                  <c:v>4.8602059999999998</c:v>
                </c:pt>
                <c:pt idx="23443">
                  <c:v>4.853275</c:v>
                </c:pt>
                <c:pt idx="23444">
                  <c:v>4.8660230000000002</c:v>
                </c:pt>
                <c:pt idx="23445">
                  <c:v>4.863766</c:v>
                </c:pt>
                <c:pt idx="23446">
                  <c:v>4.8541340000000002</c:v>
                </c:pt>
                <c:pt idx="23447">
                  <c:v>4.856859</c:v>
                </c:pt>
                <c:pt idx="23448">
                  <c:v>4.8548710000000002</c:v>
                </c:pt>
                <c:pt idx="23449">
                  <c:v>4.8524500000000002</c:v>
                </c:pt>
                <c:pt idx="23450">
                  <c:v>4.8623779999999996</c:v>
                </c:pt>
                <c:pt idx="23451">
                  <c:v>4.8673999999999999</c:v>
                </c:pt>
                <c:pt idx="23452">
                  <c:v>4.8586720000000003</c:v>
                </c:pt>
                <c:pt idx="23453">
                  <c:v>4.8616469999999996</c:v>
                </c:pt>
                <c:pt idx="23454">
                  <c:v>4.8691499999999994</c:v>
                </c:pt>
                <c:pt idx="23455">
                  <c:v>4.8649339999999999</c:v>
                </c:pt>
                <c:pt idx="23456">
                  <c:v>4.8665940000000001</c:v>
                </c:pt>
                <c:pt idx="23457">
                  <c:v>4.8668069999999997</c:v>
                </c:pt>
                <c:pt idx="23458">
                  <c:v>4.863397</c:v>
                </c:pt>
                <c:pt idx="23459">
                  <c:v>4.8636479999999995</c:v>
                </c:pt>
                <c:pt idx="23460">
                  <c:v>4.8605739999999997</c:v>
                </c:pt>
                <c:pt idx="23461">
                  <c:v>4.8555619999999999</c:v>
                </c:pt>
                <c:pt idx="23462">
                  <c:v>4.8600630000000002</c:v>
                </c:pt>
                <c:pt idx="23463">
                  <c:v>4.8717299999999994</c:v>
                </c:pt>
                <c:pt idx="23464">
                  <c:v>4.8757359999999998</c:v>
                </c:pt>
                <c:pt idx="23465">
                  <c:v>4.8724360000000004</c:v>
                </c:pt>
                <c:pt idx="23466">
                  <c:v>4.8671259999999998</c:v>
                </c:pt>
                <c:pt idx="23467">
                  <c:v>4.8577270000000006</c:v>
                </c:pt>
                <c:pt idx="23468">
                  <c:v>4.8563320000000001</c:v>
                </c:pt>
                <c:pt idx="23469">
                  <c:v>4.8567749999999998</c:v>
                </c:pt>
                <c:pt idx="23470">
                  <c:v>4.8591490000000004</c:v>
                </c:pt>
                <c:pt idx="23471">
                  <c:v>4.8626070000000006</c:v>
                </c:pt>
                <c:pt idx="23472">
                  <c:v>4.8558500000000002</c:v>
                </c:pt>
                <c:pt idx="23473">
                  <c:v>4.8569659999999999</c:v>
                </c:pt>
                <c:pt idx="23474">
                  <c:v>4.8650880000000001</c:v>
                </c:pt>
                <c:pt idx="23475">
                  <c:v>4.8714519999999997</c:v>
                </c:pt>
                <c:pt idx="23476">
                  <c:v>4.8776570000000001</c:v>
                </c:pt>
                <c:pt idx="23477">
                  <c:v>4.8762460000000001</c:v>
                </c:pt>
                <c:pt idx="23478">
                  <c:v>4.8729399999999998</c:v>
                </c:pt>
                <c:pt idx="23479">
                  <c:v>4.8641709999999998</c:v>
                </c:pt>
                <c:pt idx="23480">
                  <c:v>4.8541799999999995</c:v>
                </c:pt>
                <c:pt idx="23481">
                  <c:v>4.8613870000000006</c:v>
                </c:pt>
                <c:pt idx="23482">
                  <c:v>4.8643219999999996</c:v>
                </c:pt>
                <c:pt idx="23483">
                  <c:v>4.8530509999999998</c:v>
                </c:pt>
                <c:pt idx="23484">
                  <c:v>4.8598730000000003</c:v>
                </c:pt>
                <c:pt idx="23485">
                  <c:v>4.8802760000000003</c:v>
                </c:pt>
                <c:pt idx="23486">
                  <c:v>4.8708900000000002</c:v>
                </c:pt>
                <c:pt idx="23487">
                  <c:v>4.8573469999999999</c:v>
                </c:pt>
                <c:pt idx="23488">
                  <c:v>4.8698290000000002</c:v>
                </c:pt>
                <c:pt idx="23489">
                  <c:v>4.8760469999999998</c:v>
                </c:pt>
                <c:pt idx="23490">
                  <c:v>4.8693059999999999</c:v>
                </c:pt>
                <c:pt idx="23491">
                  <c:v>4.8675820000000005</c:v>
                </c:pt>
                <c:pt idx="23492">
                  <c:v>4.8714940000000002</c:v>
                </c:pt>
                <c:pt idx="23493">
                  <c:v>4.8716430000000006</c:v>
                </c:pt>
                <c:pt idx="23494">
                  <c:v>4.8675329999999999</c:v>
                </c:pt>
                <c:pt idx="23495">
                  <c:v>4.8694269999999999</c:v>
                </c:pt>
                <c:pt idx="23496">
                  <c:v>4.8661770000000004</c:v>
                </c:pt>
                <c:pt idx="23497">
                  <c:v>4.8651239999999998</c:v>
                </c:pt>
                <c:pt idx="23498">
                  <c:v>4.8707700000000003</c:v>
                </c:pt>
                <c:pt idx="23499">
                  <c:v>4.866282</c:v>
                </c:pt>
                <c:pt idx="23500">
                  <c:v>4.8662229999999997</c:v>
                </c:pt>
                <c:pt idx="23501">
                  <c:v>4.8758629999999998</c:v>
                </c:pt>
                <c:pt idx="23502">
                  <c:v>4.8767230000000001</c:v>
                </c:pt>
                <c:pt idx="23503">
                  <c:v>4.871302</c:v>
                </c:pt>
                <c:pt idx="23504">
                  <c:v>4.8768940000000001</c:v>
                </c:pt>
                <c:pt idx="23505">
                  <c:v>4.8741149999999998</c:v>
                </c:pt>
                <c:pt idx="23506">
                  <c:v>4.8591850000000001</c:v>
                </c:pt>
                <c:pt idx="23507">
                  <c:v>4.8696079999999995</c:v>
                </c:pt>
                <c:pt idx="23508">
                  <c:v>4.8746299999999998</c:v>
                </c:pt>
                <c:pt idx="23509">
                  <c:v>4.8609650000000002</c:v>
                </c:pt>
                <c:pt idx="23510">
                  <c:v>4.8673679999999999</c:v>
                </c:pt>
                <c:pt idx="23511">
                  <c:v>4.8725199999999997</c:v>
                </c:pt>
                <c:pt idx="23512">
                  <c:v>4.8654530000000005</c:v>
                </c:pt>
                <c:pt idx="23513">
                  <c:v>4.8693119999999999</c:v>
                </c:pt>
                <c:pt idx="23514">
                  <c:v>4.8735300000000006</c:v>
                </c:pt>
                <c:pt idx="23515">
                  <c:v>4.8690990000000003</c:v>
                </c:pt>
                <c:pt idx="23516">
                  <c:v>4.868385</c:v>
                </c:pt>
                <c:pt idx="23517">
                  <c:v>4.8696529999999996</c:v>
                </c:pt>
                <c:pt idx="23518">
                  <c:v>4.8697549999999996</c:v>
                </c:pt>
                <c:pt idx="23519">
                  <c:v>4.8777780000000002</c:v>
                </c:pt>
                <c:pt idx="23520">
                  <c:v>4.8800749999999997</c:v>
                </c:pt>
                <c:pt idx="23521">
                  <c:v>4.870628</c:v>
                </c:pt>
                <c:pt idx="23522">
                  <c:v>4.874822</c:v>
                </c:pt>
                <c:pt idx="23523">
                  <c:v>4.882695</c:v>
                </c:pt>
                <c:pt idx="23524">
                  <c:v>4.8766579999999999</c:v>
                </c:pt>
                <c:pt idx="23525">
                  <c:v>4.8709720000000001</c:v>
                </c:pt>
                <c:pt idx="23526">
                  <c:v>4.8726509999999994</c:v>
                </c:pt>
                <c:pt idx="23527">
                  <c:v>4.8684799999999999</c:v>
                </c:pt>
                <c:pt idx="23528">
                  <c:v>4.8685239999999999</c:v>
                </c:pt>
                <c:pt idx="23529">
                  <c:v>4.879327</c:v>
                </c:pt>
                <c:pt idx="23530">
                  <c:v>4.8762740000000004</c:v>
                </c:pt>
                <c:pt idx="23531">
                  <c:v>4.866555</c:v>
                </c:pt>
                <c:pt idx="23532">
                  <c:v>4.8728060000000006</c:v>
                </c:pt>
                <c:pt idx="23533">
                  <c:v>4.8779699999999995</c:v>
                </c:pt>
                <c:pt idx="23534">
                  <c:v>4.871785</c:v>
                </c:pt>
                <c:pt idx="23535">
                  <c:v>4.8732869999999995</c:v>
                </c:pt>
                <c:pt idx="23536">
                  <c:v>4.8778819999999996</c:v>
                </c:pt>
                <c:pt idx="23537">
                  <c:v>4.8719549999999998</c:v>
                </c:pt>
                <c:pt idx="23538">
                  <c:v>4.8742979999999996</c:v>
                </c:pt>
                <c:pt idx="23539">
                  <c:v>4.883705</c:v>
                </c:pt>
                <c:pt idx="23540">
                  <c:v>4.8740920000000001</c:v>
                </c:pt>
                <c:pt idx="23541">
                  <c:v>4.8695430000000002</c:v>
                </c:pt>
                <c:pt idx="23542">
                  <c:v>4.8812429999999996</c:v>
                </c:pt>
                <c:pt idx="23543">
                  <c:v>4.8767809999999994</c:v>
                </c:pt>
                <c:pt idx="23544">
                  <c:v>4.8709920000000002</c:v>
                </c:pt>
                <c:pt idx="23545">
                  <c:v>4.8813580000000005</c:v>
                </c:pt>
                <c:pt idx="23546">
                  <c:v>4.8844200000000004</c:v>
                </c:pt>
                <c:pt idx="23547">
                  <c:v>4.8710369999999994</c:v>
                </c:pt>
                <c:pt idx="23548">
                  <c:v>4.8700369999999999</c:v>
                </c:pt>
                <c:pt idx="23549">
                  <c:v>4.8820250000000005</c:v>
                </c:pt>
                <c:pt idx="23550">
                  <c:v>4.8757269999999995</c:v>
                </c:pt>
                <c:pt idx="23551">
                  <c:v>4.8753289999999998</c:v>
                </c:pt>
                <c:pt idx="23552">
                  <c:v>4.8849320000000001</c:v>
                </c:pt>
                <c:pt idx="23553">
                  <c:v>4.8804959999999999</c:v>
                </c:pt>
                <c:pt idx="23554">
                  <c:v>4.8752250000000004</c:v>
                </c:pt>
                <c:pt idx="23555">
                  <c:v>4.874587</c:v>
                </c:pt>
                <c:pt idx="23556">
                  <c:v>4.8748839999999998</c:v>
                </c:pt>
                <c:pt idx="23557">
                  <c:v>4.8758280000000003</c:v>
                </c:pt>
                <c:pt idx="23558">
                  <c:v>4.8779249999999994</c:v>
                </c:pt>
                <c:pt idx="23559">
                  <c:v>4.876487</c:v>
                </c:pt>
                <c:pt idx="23560">
                  <c:v>4.8760029999999999</c:v>
                </c:pt>
                <c:pt idx="23561">
                  <c:v>4.888916</c:v>
                </c:pt>
                <c:pt idx="23562">
                  <c:v>4.8933429999999998</c:v>
                </c:pt>
                <c:pt idx="23563">
                  <c:v>4.8880629999999998</c:v>
                </c:pt>
                <c:pt idx="23564">
                  <c:v>4.88809</c:v>
                </c:pt>
                <c:pt idx="23565">
                  <c:v>4.8829500000000001</c:v>
                </c:pt>
                <c:pt idx="23566">
                  <c:v>4.8742009999999993</c:v>
                </c:pt>
                <c:pt idx="23567">
                  <c:v>4.8773580000000001</c:v>
                </c:pt>
                <c:pt idx="23568">
                  <c:v>4.8820750000000004</c:v>
                </c:pt>
                <c:pt idx="23569">
                  <c:v>4.8752420000000001</c:v>
                </c:pt>
                <c:pt idx="23570">
                  <c:v>4.8805149999999999</c:v>
                </c:pt>
                <c:pt idx="23571">
                  <c:v>4.8876290000000004</c:v>
                </c:pt>
                <c:pt idx="23572">
                  <c:v>4.8737680000000001</c:v>
                </c:pt>
                <c:pt idx="23573">
                  <c:v>4.8736389999999998</c:v>
                </c:pt>
                <c:pt idx="23574">
                  <c:v>4.8882840000000005</c:v>
                </c:pt>
                <c:pt idx="23575">
                  <c:v>4.886679</c:v>
                </c:pt>
                <c:pt idx="23576">
                  <c:v>4.8818320000000002</c:v>
                </c:pt>
                <c:pt idx="23577">
                  <c:v>4.8873309999999996</c:v>
                </c:pt>
                <c:pt idx="23578">
                  <c:v>4.8852089999999997</c:v>
                </c:pt>
                <c:pt idx="23579">
                  <c:v>4.8735200000000001</c:v>
                </c:pt>
                <c:pt idx="23580">
                  <c:v>4.8795920000000006</c:v>
                </c:pt>
                <c:pt idx="23581">
                  <c:v>4.8823470000000002</c:v>
                </c:pt>
                <c:pt idx="23582">
                  <c:v>4.8691080000000007</c:v>
                </c:pt>
                <c:pt idx="23583">
                  <c:v>4.8790909999999998</c:v>
                </c:pt>
                <c:pt idx="23584">
                  <c:v>4.89161</c:v>
                </c:pt>
                <c:pt idx="23585">
                  <c:v>4.883578</c:v>
                </c:pt>
                <c:pt idx="23586">
                  <c:v>4.8813870000000001</c:v>
                </c:pt>
                <c:pt idx="23587">
                  <c:v>4.8881389999999998</c:v>
                </c:pt>
                <c:pt idx="23588">
                  <c:v>4.8894000000000002</c:v>
                </c:pt>
                <c:pt idx="23589">
                  <c:v>4.8904560000000004</c:v>
                </c:pt>
                <c:pt idx="23590">
                  <c:v>4.8938249999999996</c:v>
                </c:pt>
                <c:pt idx="23591">
                  <c:v>4.8854000000000006</c:v>
                </c:pt>
                <c:pt idx="23592">
                  <c:v>4.8803149999999995</c:v>
                </c:pt>
                <c:pt idx="23593">
                  <c:v>4.8852479999999998</c:v>
                </c:pt>
                <c:pt idx="23594">
                  <c:v>4.876144</c:v>
                </c:pt>
                <c:pt idx="23595">
                  <c:v>4.8772169999999999</c:v>
                </c:pt>
                <c:pt idx="23596">
                  <c:v>4.8939859999999999</c:v>
                </c:pt>
                <c:pt idx="23597">
                  <c:v>4.8864549999999998</c:v>
                </c:pt>
                <c:pt idx="23598">
                  <c:v>4.8790519999999997</c:v>
                </c:pt>
                <c:pt idx="23599">
                  <c:v>4.8953120000000006</c:v>
                </c:pt>
                <c:pt idx="23600">
                  <c:v>4.8930039999999995</c:v>
                </c:pt>
                <c:pt idx="23601">
                  <c:v>4.8745060000000002</c:v>
                </c:pt>
                <c:pt idx="23602">
                  <c:v>4.8821180000000002</c:v>
                </c:pt>
                <c:pt idx="23603">
                  <c:v>4.8901260000000004</c:v>
                </c:pt>
                <c:pt idx="23604">
                  <c:v>4.8829790000000006</c:v>
                </c:pt>
                <c:pt idx="23605">
                  <c:v>4.8919999999999995</c:v>
                </c:pt>
                <c:pt idx="23606">
                  <c:v>4.8889019999999999</c:v>
                </c:pt>
                <c:pt idx="23607">
                  <c:v>4.8766750000000005</c:v>
                </c:pt>
                <c:pt idx="23608">
                  <c:v>4.8935879999999994</c:v>
                </c:pt>
                <c:pt idx="23609">
                  <c:v>4.900093</c:v>
                </c:pt>
                <c:pt idx="23610">
                  <c:v>4.8887420000000006</c:v>
                </c:pt>
                <c:pt idx="23611">
                  <c:v>4.8986079999999994</c:v>
                </c:pt>
                <c:pt idx="23612">
                  <c:v>4.9025090000000002</c:v>
                </c:pt>
                <c:pt idx="23613">
                  <c:v>4.878736</c:v>
                </c:pt>
                <c:pt idx="23614">
                  <c:v>4.879969</c:v>
                </c:pt>
                <c:pt idx="23615">
                  <c:v>4.8985839999999996</c:v>
                </c:pt>
                <c:pt idx="23616">
                  <c:v>4.884557</c:v>
                </c:pt>
                <c:pt idx="23617">
                  <c:v>4.8793600000000001</c:v>
                </c:pt>
                <c:pt idx="23618">
                  <c:v>4.8932880000000001</c:v>
                </c:pt>
                <c:pt idx="23619">
                  <c:v>4.8875999999999999</c:v>
                </c:pt>
                <c:pt idx="23620">
                  <c:v>4.8828139999999998</c:v>
                </c:pt>
                <c:pt idx="23621">
                  <c:v>4.8906740000000006</c:v>
                </c:pt>
                <c:pt idx="23622">
                  <c:v>4.8887369999999999</c:v>
                </c:pt>
                <c:pt idx="23623">
                  <c:v>4.8819870000000005</c:v>
                </c:pt>
                <c:pt idx="23624">
                  <c:v>4.8924859999999999</c:v>
                </c:pt>
                <c:pt idx="23625">
                  <c:v>4.8938980000000001</c:v>
                </c:pt>
                <c:pt idx="23626">
                  <c:v>4.8835870000000003</c:v>
                </c:pt>
                <c:pt idx="23627">
                  <c:v>4.8961749999999995</c:v>
                </c:pt>
                <c:pt idx="23628">
                  <c:v>4.9011529999999999</c:v>
                </c:pt>
                <c:pt idx="23629">
                  <c:v>4.8890150000000006</c:v>
                </c:pt>
                <c:pt idx="23630">
                  <c:v>4.8890729999999998</c:v>
                </c:pt>
                <c:pt idx="23631">
                  <c:v>4.8906170000000007</c:v>
                </c:pt>
                <c:pt idx="23632">
                  <c:v>4.8784150000000004</c:v>
                </c:pt>
                <c:pt idx="23633">
                  <c:v>4.8821580000000004</c:v>
                </c:pt>
                <c:pt idx="23634">
                  <c:v>4.9022819999999996</c:v>
                </c:pt>
                <c:pt idx="23635">
                  <c:v>4.8904019999999999</c:v>
                </c:pt>
                <c:pt idx="23636">
                  <c:v>4.8746209999999994</c:v>
                </c:pt>
                <c:pt idx="23637">
                  <c:v>4.8932450000000003</c:v>
                </c:pt>
                <c:pt idx="23638">
                  <c:v>4.9060839999999999</c:v>
                </c:pt>
                <c:pt idx="23639">
                  <c:v>4.8994400000000002</c:v>
                </c:pt>
                <c:pt idx="23640">
                  <c:v>4.8952650000000002</c:v>
                </c:pt>
                <c:pt idx="23641">
                  <c:v>4.8929229999999997</c:v>
                </c:pt>
                <c:pt idx="23642">
                  <c:v>4.8871669999999998</c:v>
                </c:pt>
                <c:pt idx="23643">
                  <c:v>4.8878450000000004</c:v>
                </c:pt>
                <c:pt idx="23644">
                  <c:v>4.8938579999999998</c:v>
                </c:pt>
                <c:pt idx="23645">
                  <c:v>4.8910999999999998</c:v>
                </c:pt>
                <c:pt idx="23646">
                  <c:v>4.890828</c:v>
                </c:pt>
                <c:pt idx="23647">
                  <c:v>4.8943669999999999</c:v>
                </c:pt>
                <c:pt idx="23648">
                  <c:v>4.8957870000000003</c:v>
                </c:pt>
                <c:pt idx="23649">
                  <c:v>4.9017289999999996</c:v>
                </c:pt>
                <c:pt idx="23650">
                  <c:v>4.9051969999999994</c:v>
                </c:pt>
                <c:pt idx="23651">
                  <c:v>4.8982960000000002</c:v>
                </c:pt>
                <c:pt idx="23652">
                  <c:v>4.8917440000000001</c:v>
                </c:pt>
                <c:pt idx="23653">
                  <c:v>4.8959260000000002</c:v>
                </c:pt>
                <c:pt idx="23654">
                  <c:v>4.8929819999999999</c:v>
                </c:pt>
                <c:pt idx="23655">
                  <c:v>4.885942</c:v>
                </c:pt>
                <c:pt idx="23656">
                  <c:v>4.8983729999999994</c:v>
                </c:pt>
                <c:pt idx="23657">
                  <c:v>4.9008539999999998</c:v>
                </c:pt>
                <c:pt idx="23658">
                  <c:v>4.892061</c:v>
                </c:pt>
                <c:pt idx="23659">
                  <c:v>4.9013179999999998</c:v>
                </c:pt>
                <c:pt idx="23660">
                  <c:v>4.9022209999999999</c:v>
                </c:pt>
                <c:pt idx="23661">
                  <c:v>4.8949230000000004</c:v>
                </c:pt>
                <c:pt idx="23662">
                  <c:v>4.9011480000000001</c:v>
                </c:pt>
                <c:pt idx="23663">
                  <c:v>4.8993339999999996</c:v>
                </c:pt>
                <c:pt idx="23664">
                  <c:v>4.890288</c:v>
                </c:pt>
                <c:pt idx="23665">
                  <c:v>4.9011999999999993</c:v>
                </c:pt>
                <c:pt idx="23666">
                  <c:v>4.9006679999999996</c:v>
                </c:pt>
                <c:pt idx="23667">
                  <c:v>4.8786950000000004</c:v>
                </c:pt>
                <c:pt idx="23668">
                  <c:v>4.888395</c:v>
                </c:pt>
                <c:pt idx="23669">
                  <c:v>4.9014699999999998</c:v>
                </c:pt>
                <c:pt idx="23670">
                  <c:v>4.8894839999999995</c:v>
                </c:pt>
                <c:pt idx="23671">
                  <c:v>4.9000050000000002</c:v>
                </c:pt>
                <c:pt idx="23672">
                  <c:v>4.9126720000000006</c:v>
                </c:pt>
                <c:pt idx="23673">
                  <c:v>4.9055369999999998</c:v>
                </c:pt>
                <c:pt idx="23674">
                  <c:v>4.9019329999999997</c:v>
                </c:pt>
                <c:pt idx="23675">
                  <c:v>4.8990900000000002</c:v>
                </c:pt>
                <c:pt idx="23676">
                  <c:v>4.8972929999999995</c:v>
                </c:pt>
                <c:pt idx="23677">
                  <c:v>4.900137</c:v>
                </c:pt>
                <c:pt idx="23678">
                  <c:v>4.9039999999999999</c:v>
                </c:pt>
                <c:pt idx="23679">
                  <c:v>4.8951829999999994</c:v>
                </c:pt>
                <c:pt idx="23680">
                  <c:v>4.8884210000000001</c:v>
                </c:pt>
                <c:pt idx="23681">
                  <c:v>4.9042969999999997</c:v>
                </c:pt>
                <c:pt idx="23682">
                  <c:v>4.9047839999999994</c:v>
                </c:pt>
                <c:pt idx="23683">
                  <c:v>4.8958949999999994</c:v>
                </c:pt>
                <c:pt idx="23684">
                  <c:v>4.9028100000000006</c:v>
                </c:pt>
                <c:pt idx="23685">
                  <c:v>4.8971749999999998</c:v>
                </c:pt>
                <c:pt idx="23686">
                  <c:v>4.8911319999999998</c:v>
                </c:pt>
                <c:pt idx="23687">
                  <c:v>4.9041680000000003</c:v>
                </c:pt>
                <c:pt idx="23688">
                  <c:v>4.9099690000000002</c:v>
                </c:pt>
                <c:pt idx="23689">
                  <c:v>4.8952679999999997</c:v>
                </c:pt>
                <c:pt idx="23690">
                  <c:v>4.894927</c:v>
                </c:pt>
                <c:pt idx="23691">
                  <c:v>4.9065159999999999</c:v>
                </c:pt>
                <c:pt idx="23692">
                  <c:v>4.9003800000000002</c:v>
                </c:pt>
                <c:pt idx="23693">
                  <c:v>4.9022459999999999</c:v>
                </c:pt>
                <c:pt idx="23694">
                  <c:v>4.9080409999999999</c:v>
                </c:pt>
                <c:pt idx="23695">
                  <c:v>4.8977649999999997</c:v>
                </c:pt>
                <c:pt idx="23696">
                  <c:v>4.8951289999999998</c:v>
                </c:pt>
                <c:pt idx="23697">
                  <c:v>4.9026820000000004</c:v>
                </c:pt>
                <c:pt idx="23698">
                  <c:v>4.9026060000000005</c:v>
                </c:pt>
                <c:pt idx="23699">
                  <c:v>4.8982980000000005</c:v>
                </c:pt>
                <c:pt idx="23700">
                  <c:v>4.9040900000000001</c:v>
                </c:pt>
                <c:pt idx="23701">
                  <c:v>4.9020670000000006</c:v>
                </c:pt>
                <c:pt idx="23702">
                  <c:v>4.8957309999999996</c:v>
                </c:pt>
                <c:pt idx="23703">
                  <c:v>4.9054529999999996</c:v>
                </c:pt>
                <c:pt idx="23704">
                  <c:v>4.9039199999999994</c:v>
                </c:pt>
                <c:pt idx="23705">
                  <c:v>4.8970950000000002</c:v>
                </c:pt>
                <c:pt idx="23706">
                  <c:v>4.9085619999999999</c:v>
                </c:pt>
                <c:pt idx="23707">
                  <c:v>4.9108540000000005</c:v>
                </c:pt>
                <c:pt idx="23708">
                  <c:v>4.8997860000000006</c:v>
                </c:pt>
                <c:pt idx="23709">
                  <c:v>4.9021650000000001</c:v>
                </c:pt>
                <c:pt idx="23710">
                  <c:v>4.9087049999999994</c:v>
                </c:pt>
                <c:pt idx="23711">
                  <c:v>4.9042680000000001</c:v>
                </c:pt>
                <c:pt idx="23712">
                  <c:v>4.9104220000000005</c:v>
                </c:pt>
                <c:pt idx="23713">
                  <c:v>4.9128379999999998</c:v>
                </c:pt>
                <c:pt idx="23714">
                  <c:v>4.9011800000000001</c:v>
                </c:pt>
                <c:pt idx="23715">
                  <c:v>4.9083120000000005</c:v>
                </c:pt>
                <c:pt idx="23716">
                  <c:v>4.9158030000000004</c:v>
                </c:pt>
                <c:pt idx="23717">
                  <c:v>4.9001800000000006</c:v>
                </c:pt>
                <c:pt idx="23718">
                  <c:v>4.8921779999999995</c:v>
                </c:pt>
                <c:pt idx="23719">
                  <c:v>4.9063340000000002</c:v>
                </c:pt>
                <c:pt idx="23720">
                  <c:v>4.9050569999999993</c:v>
                </c:pt>
                <c:pt idx="23721">
                  <c:v>4.8972150000000001</c:v>
                </c:pt>
                <c:pt idx="23722">
                  <c:v>4.9120689999999998</c:v>
                </c:pt>
                <c:pt idx="23723">
                  <c:v>4.9094350000000002</c:v>
                </c:pt>
                <c:pt idx="23724">
                  <c:v>4.8983379999999999</c:v>
                </c:pt>
                <c:pt idx="23725">
                  <c:v>4.9063359999999996</c:v>
                </c:pt>
                <c:pt idx="23726">
                  <c:v>4.9086859999999994</c:v>
                </c:pt>
                <c:pt idx="23727">
                  <c:v>4.9079420000000002</c:v>
                </c:pt>
                <c:pt idx="23728">
                  <c:v>4.9073139999999995</c:v>
                </c:pt>
                <c:pt idx="23729">
                  <c:v>4.9029590000000001</c:v>
                </c:pt>
                <c:pt idx="23730">
                  <c:v>4.9030909999999999</c:v>
                </c:pt>
                <c:pt idx="23731">
                  <c:v>4.9076399999999998</c:v>
                </c:pt>
                <c:pt idx="23732">
                  <c:v>4.911899</c:v>
                </c:pt>
                <c:pt idx="23733">
                  <c:v>4.9133940000000003</c:v>
                </c:pt>
                <c:pt idx="23734">
                  <c:v>4.9142260000000002</c:v>
                </c:pt>
                <c:pt idx="23735">
                  <c:v>4.9112819999999999</c:v>
                </c:pt>
                <c:pt idx="23736">
                  <c:v>4.9060699999999997</c:v>
                </c:pt>
                <c:pt idx="23737">
                  <c:v>4.9160659999999998</c:v>
                </c:pt>
                <c:pt idx="23738">
                  <c:v>4.9216499999999996</c:v>
                </c:pt>
                <c:pt idx="23739">
                  <c:v>4.9083109999999994</c:v>
                </c:pt>
                <c:pt idx="23740">
                  <c:v>4.9091640000000005</c:v>
                </c:pt>
                <c:pt idx="23741">
                  <c:v>4.9222039999999998</c:v>
                </c:pt>
                <c:pt idx="23742">
                  <c:v>4.9086340000000002</c:v>
                </c:pt>
                <c:pt idx="23743">
                  <c:v>4.8948070000000001</c:v>
                </c:pt>
                <c:pt idx="23744">
                  <c:v>4.9087200000000006</c:v>
                </c:pt>
                <c:pt idx="23745">
                  <c:v>4.905583</c:v>
                </c:pt>
                <c:pt idx="23746">
                  <c:v>4.8947579999999995</c:v>
                </c:pt>
                <c:pt idx="23747">
                  <c:v>4.9048169999999995</c:v>
                </c:pt>
                <c:pt idx="23748">
                  <c:v>4.9074679999999997</c:v>
                </c:pt>
                <c:pt idx="23749">
                  <c:v>4.9112640000000001</c:v>
                </c:pt>
                <c:pt idx="23750">
                  <c:v>4.9176950000000001</c:v>
                </c:pt>
                <c:pt idx="23751">
                  <c:v>4.9122819999999994</c:v>
                </c:pt>
                <c:pt idx="23752">
                  <c:v>4.9118240000000002</c:v>
                </c:pt>
                <c:pt idx="23753">
                  <c:v>4.9192830000000001</c:v>
                </c:pt>
                <c:pt idx="23754">
                  <c:v>4.9122199999999996</c:v>
                </c:pt>
                <c:pt idx="23755">
                  <c:v>4.9031880000000001</c:v>
                </c:pt>
                <c:pt idx="23756">
                  <c:v>4.9184950000000001</c:v>
                </c:pt>
                <c:pt idx="23757">
                  <c:v>4.9211849999999995</c:v>
                </c:pt>
                <c:pt idx="23758">
                  <c:v>4.9095180000000003</c:v>
                </c:pt>
                <c:pt idx="23759">
                  <c:v>4.9207590000000003</c:v>
                </c:pt>
                <c:pt idx="23760">
                  <c:v>4.9223429999999997</c:v>
                </c:pt>
                <c:pt idx="23761">
                  <c:v>4.9086429999999996</c:v>
                </c:pt>
                <c:pt idx="23762">
                  <c:v>4.913532</c:v>
                </c:pt>
                <c:pt idx="23763">
                  <c:v>4.9202449999999995</c:v>
                </c:pt>
                <c:pt idx="23764">
                  <c:v>4.9094809999999995</c:v>
                </c:pt>
                <c:pt idx="23765">
                  <c:v>4.9106699999999996</c:v>
                </c:pt>
                <c:pt idx="23766">
                  <c:v>4.9258540000000002</c:v>
                </c:pt>
                <c:pt idx="23767">
                  <c:v>4.9131689999999999</c:v>
                </c:pt>
                <c:pt idx="23768">
                  <c:v>4.9046839999999996</c:v>
                </c:pt>
                <c:pt idx="23769">
                  <c:v>4.9196270000000002</c:v>
                </c:pt>
                <c:pt idx="23770">
                  <c:v>4.9164700000000003</c:v>
                </c:pt>
                <c:pt idx="23771">
                  <c:v>4.9097650000000002</c:v>
                </c:pt>
                <c:pt idx="23772">
                  <c:v>4.9155150000000001</c:v>
                </c:pt>
                <c:pt idx="23773">
                  <c:v>4.9157460000000004</c:v>
                </c:pt>
                <c:pt idx="23774">
                  <c:v>4.9128069999999999</c:v>
                </c:pt>
                <c:pt idx="23775">
                  <c:v>4.9152089999999999</c:v>
                </c:pt>
                <c:pt idx="23776">
                  <c:v>4.908563</c:v>
                </c:pt>
                <c:pt idx="23777">
                  <c:v>4.9033289999999994</c:v>
                </c:pt>
                <c:pt idx="23778">
                  <c:v>4.921818</c:v>
                </c:pt>
                <c:pt idx="23779">
                  <c:v>4.9229450000000003</c:v>
                </c:pt>
                <c:pt idx="23780">
                  <c:v>4.903899</c:v>
                </c:pt>
                <c:pt idx="23781">
                  <c:v>4.9062770000000002</c:v>
                </c:pt>
                <c:pt idx="23782">
                  <c:v>4.9153769999999994</c:v>
                </c:pt>
                <c:pt idx="23783">
                  <c:v>4.920064</c:v>
                </c:pt>
                <c:pt idx="23784">
                  <c:v>4.929551</c:v>
                </c:pt>
                <c:pt idx="23785">
                  <c:v>4.9318279999999994</c:v>
                </c:pt>
                <c:pt idx="23786">
                  <c:v>4.9209639999999997</c:v>
                </c:pt>
                <c:pt idx="23787">
                  <c:v>4.9154580000000001</c:v>
                </c:pt>
                <c:pt idx="23788">
                  <c:v>4.9227829999999999</c:v>
                </c:pt>
                <c:pt idx="23789">
                  <c:v>4.9167559999999995</c:v>
                </c:pt>
                <c:pt idx="23790">
                  <c:v>4.9105050000000006</c:v>
                </c:pt>
                <c:pt idx="23791">
                  <c:v>4.9203220000000005</c:v>
                </c:pt>
                <c:pt idx="23792">
                  <c:v>4.9152620000000002</c:v>
                </c:pt>
                <c:pt idx="23793">
                  <c:v>4.914631</c:v>
                </c:pt>
                <c:pt idx="23794">
                  <c:v>4.9282889999999995</c:v>
                </c:pt>
                <c:pt idx="23795">
                  <c:v>4.9242159999999995</c:v>
                </c:pt>
                <c:pt idx="23796">
                  <c:v>4.9118529999999998</c:v>
                </c:pt>
                <c:pt idx="23797">
                  <c:v>4.9185059999999998</c:v>
                </c:pt>
                <c:pt idx="23798">
                  <c:v>4.9231549999999995</c:v>
                </c:pt>
                <c:pt idx="23799">
                  <c:v>4.9119589999999995</c:v>
                </c:pt>
                <c:pt idx="23800">
                  <c:v>4.9151100000000003</c:v>
                </c:pt>
                <c:pt idx="23801">
                  <c:v>4.9208879999999997</c:v>
                </c:pt>
                <c:pt idx="23802">
                  <c:v>4.9147720000000001</c:v>
                </c:pt>
                <c:pt idx="23803">
                  <c:v>4.9159369999999996</c:v>
                </c:pt>
                <c:pt idx="23804">
                  <c:v>4.9191500000000001</c:v>
                </c:pt>
                <c:pt idx="23805">
                  <c:v>4.9171849999999999</c:v>
                </c:pt>
                <c:pt idx="23806">
                  <c:v>4.917357</c:v>
                </c:pt>
                <c:pt idx="23807">
                  <c:v>4.9213149999999999</c:v>
                </c:pt>
                <c:pt idx="23808">
                  <c:v>4.9195479999999998</c:v>
                </c:pt>
                <c:pt idx="23809">
                  <c:v>4.9170090000000002</c:v>
                </c:pt>
                <c:pt idx="23810">
                  <c:v>4.9225139999999996</c:v>
                </c:pt>
                <c:pt idx="23811">
                  <c:v>4.9202139999999996</c:v>
                </c:pt>
                <c:pt idx="23812">
                  <c:v>4.9182670000000002</c:v>
                </c:pt>
                <c:pt idx="23813">
                  <c:v>4.9243620000000004</c:v>
                </c:pt>
                <c:pt idx="23814">
                  <c:v>4.9144399999999999</c:v>
                </c:pt>
                <c:pt idx="23815">
                  <c:v>4.9133879999999994</c:v>
                </c:pt>
                <c:pt idx="23816">
                  <c:v>4.9268749999999999</c:v>
                </c:pt>
                <c:pt idx="23817">
                  <c:v>4.926641</c:v>
                </c:pt>
                <c:pt idx="23818">
                  <c:v>4.9221439999999994</c:v>
                </c:pt>
                <c:pt idx="23819">
                  <c:v>4.9223940000000006</c:v>
                </c:pt>
                <c:pt idx="23820">
                  <c:v>4.9244020000000006</c:v>
                </c:pt>
                <c:pt idx="23821">
                  <c:v>4.9247899999999998</c:v>
                </c:pt>
                <c:pt idx="23822">
                  <c:v>4.9255239999999993</c:v>
                </c:pt>
                <c:pt idx="23823">
                  <c:v>4.9192309999999999</c:v>
                </c:pt>
                <c:pt idx="23824">
                  <c:v>4.9108640000000001</c:v>
                </c:pt>
                <c:pt idx="23825">
                  <c:v>4.9177179999999998</c:v>
                </c:pt>
                <c:pt idx="23826">
                  <c:v>4.9257900000000001</c:v>
                </c:pt>
                <c:pt idx="23827">
                  <c:v>4.9216389999999999</c:v>
                </c:pt>
                <c:pt idx="23828">
                  <c:v>4.9203919999999997</c:v>
                </c:pt>
                <c:pt idx="23829">
                  <c:v>4.9313450000000003</c:v>
                </c:pt>
                <c:pt idx="23830">
                  <c:v>4.931953</c:v>
                </c:pt>
                <c:pt idx="23831">
                  <c:v>4.9256479999999998</c:v>
                </c:pt>
                <c:pt idx="23832">
                  <c:v>4.9347620000000001</c:v>
                </c:pt>
                <c:pt idx="23833">
                  <c:v>4.927416</c:v>
                </c:pt>
                <c:pt idx="23834">
                  <c:v>4.9166340000000002</c:v>
                </c:pt>
                <c:pt idx="23835">
                  <c:v>4.9332440000000002</c:v>
                </c:pt>
                <c:pt idx="23836">
                  <c:v>4.9356559999999998</c:v>
                </c:pt>
                <c:pt idx="23837">
                  <c:v>4.9241779999999995</c:v>
                </c:pt>
                <c:pt idx="23838">
                  <c:v>4.927772</c:v>
                </c:pt>
                <c:pt idx="23839">
                  <c:v>4.9321409999999997</c:v>
                </c:pt>
                <c:pt idx="23840">
                  <c:v>4.9281579999999998</c:v>
                </c:pt>
                <c:pt idx="23841">
                  <c:v>4.9272260000000001</c:v>
                </c:pt>
                <c:pt idx="23842">
                  <c:v>4.9265880000000006</c:v>
                </c:pt>
                <c:pt idx="23843">
                  <c:v>4.9203229999999998</c:v>
                </c:pt>
                <c:pt idx="23844">
                  <c:v>4.9290129999999994</c:v>
                </c:pt>
                <c:pt idx="23845">
                  <c:v>4.9292490000000004</c:v>
                </c:pt>
                <c:pt idx="23846">
                  <c:v>4.9161450000000002</c:v>
                </c:pt>
                <c:pt idx="23847">
                  <c:v>4.9271019999999996</c:v>
                </c:pt>
                <c:pt idx="23848">
                  <c:v>4.930002</c:v>
                </c:pt>
                <c:pt idx="23849">
                  <c:v>4.9173369999999998</c:v>
                </c:pt>
                <c:pt idx="23850">
                  <c:v>4.9221170000000001</c:v>
                </c:pt>
                <c:pt idx="23851">
                  <c:v>4.9312249999999995</c:v>
                </c:pt>
                <c:pt idx="23852">
                  <c:v>4.9321630000000001</c:v>
                </c:pt>
                <c:pt idx="23853">
                  <c:v>4.9348209999999995</c:v>
                </c:pt>
                <c:pt idx="23854">
                  <c:v>4.9351919999999998</c:v>
                </c:pt>
                <c:pt idx="23855">
                  <c:v>4.9249659999999995</c:v>
                </c:pt>
                <c:pt idx="23856">
                  <c:v>4.924042</c:v>
                </c:pt>
                <c:pt idx="23857">
                  <c:v>4.9338490000000004</c:v>
                </c:pt>
                <c:pt idx="23858">
                  <c:v>4.9287939999999999</c:v>
                </c:pt>
                <c:pt idx="23859">
                  <c:v>4.9240820000000003</c:v>
                </c:pt>
                <c:pt idx="23860">
                  <c:v>4.9331770000000006</c:v>
                </c:pt>
                <c:pt idx="23861">
                  <c:v>4.9346359999999994</c:v>
                </c:pt>
                <c:pt idx="23862">
                  <c:v>4.9262800000000002</c:v>
                </c:pt>
                <c:pt idx="23863">
                  <c:v>4.9277980000000001</c:v>
                </c:pt>
                <c:pt idx="23864">
                  <c:v>4.9285969999999999</c:v>
                </c:pt>
                <c:pt idx="23865">
                  <c:v>4.9204559999999997</c:v>
                </c:pt>
                <c:pt idx="23866">
                  <c:v>4.9296380000000006</c:v>
                </c:pt>
                <c:pt idx="23867">
                  <c:v>4.9337160000000004</c:v>
                </c:pt>
                <c:pt idx="23868">
                  <c:v>4.9242910000000002</c:v>
                </c:pt>
                <c:pt idx="23869">
                  <c:v>4.9243690000000004</c:v>
                </c:pt>
                <c:pt idx="23870">
                  <c:v>4.9264239999999999</c:v>
                </c:pt>
                <c:pt idx="23871">
                  <c:v>4.9280020000000002</c:v>
                </c:pt>
                <c:pt idx="23872">
                  <c:v>4.9270290000000001</c:v>
                </c:pt>
                <c:pt idx="23873">
                  <c:v>4.9332750000000001</c:v>
                </c:pt>
                <c:pt idx="23874">
                  <c:v>4.9383409999999994</c:v>
                </c:pt>
                <c:pt idx="23875">
                  <c:v>4.9301529999999998</c:v>
                </c:pt>
                <c:pt idx="23876">
                  <c:v>4.9383680000000005</c:v>
                </c:pt>
                <c:pt idx="23877">
                  <c:v>4.9461659999999998</c:v>
                </c:pt>
                <c:pt idx="23878">
                  <c:v>4.9395430000000005</c:v>
                </c:pt>
                <c:pt idx="23879">
                  <c:v>4.9386489999999998</c:v>
                </c:pt>
                <c:pt idx="23880">
                  <c:v>4.9353300000000004</c:v>
                </c:pt>
                <c:pt idx="23881">
                  <c:v>4.9335209999999998</c:v>
                </c:pt>
                <c:pt idx="23882">
                  <c:v>4.9407259999999997</c:v>
                </c:pt>
                <c:pt idx="23883">
                  <c:v>4.9400329999999997</c:v>
                </c:pt>
                <c:pt idx="23884">
                  <c:v>4.9236179999999994</c:v>
                </c:pt>
                <c:pt idx="23885">
                  <c:v>4.9243209999999999</c:v>
                </c:pt>
                <c:pt idx="23886">
                  <c:v>4.9413960000000001</c:v>
                </c:pt>
                <c:pt idx="23887">
                  <c:v>4.9361800000000002</c:v>
                </c:pt>
                <c:pt idx="23888">
                  <c:v>4.9239809999999995</c:v>
                </c:pt>
                <c:pt idx="23889">
                  <c:v>4.9253239999999998</c:v>
                </c:pt>
                <c:pt idx="23890">
                  <c:v>4.9328090000000007</c:v>
                </c:pt>
                <c:pt idx="23891">
                  <c:v>4.9417729999999995</c:v>
                </c:pt>
                <c:pt idx="23892">
                  <c:v>4.9381979999999999</c:v>
                </c:pt>
                <c:pt idx="23893">
                  <c:v>4.9325130000000001</c:v>
                </c:pt>
                <c:pt idx="23894">
                  <c:v>4.9374699999999994</c:v>
                </c:pt>
                <c:pt idx="23895">
                  <c:v>4.9412750000000001</c:v>
                </c:pt>
                <c:pt idx="23896">
                  <c:v>4.9327990000000002</c:v>
                </c:pt>
                <c:pt idx="23897">
                  <c:v>4.9290240000000001</c:v>
                </c:pt>
                <c:pt idx="23898">
                  <c:v>4.9377610000000001</c:v>
                </c:pt>
                <c:pt idx="23899">
                  <c:v>4.9350179999999995</c:v>
                </c:pt>
                <c:pt idx="23900">
                  <c:v>4.9373430000000003</c:v>
                </c:pt>
                <c:pt idx="23901">
                  <c:v>4.9386600000000005</c:v>
                </c:pt>
                <c:pt idx="23902">
                  <c:v>4.926469</c:v>
                </c:pt>
                <c:pt idx="23903">
                  <c:v>4.9331420000000001</c:v>
                </c:pt>
                <c:pt idx="23904">
                  <c:v>4.9465659999999998</c:v>
                </c:pt>
                <c:pt idx="23905">
                  <c:v>4.9418319999999998</c:v>
                </c:pt>
                <c:pt idx="23906">
                  <c:v>4.9344339999999995</c:v>
                </c:pt>
                <c:pt idx="23907">
                  <c:v>4.9380299999999995</c:v>
                </c:pt>
                <c:pt idx="23908">
                  <c:v>4.9404880000000002</c:v>
                </c:pt>
                <c:pt idx="23909">
                  <c:v>4.936299</c:v>
                </c:pt>
                <c:pt idx="23910">
                  <c:v>4.9364819999999998</c:v>
                </c:pt>
                <c:pt idx="23911">
                  <c:v>4.9344389999999994</c:v>
                </c:pt>
                <c:pt idx="23912">
                  <c:v>4.9310969999999994</c:v>
                </c:pt>
                <c:pt idx="23913">
                  <c:v>4.9323790000000001</c:v>
                </c:pt>
                <c:pt idx="23914">
                  <c:v>4.9336909999999996</c:v>
                </c:pt>
                <c:pt idx="23915">
                  <c:v>4.9354550000000001</c:v>
                </c:pt>
                <c:pt idx="23916">
                  <c:v>4.9356019999999994</c:v>
                </c:pt>
                <c:pt idx="23917">
                  <c:v>4.942615</c:v>
                </c:pt>
                <c:pt idx="23918">
                  <c:v>4.9467169999999996</c:v>
                </c:pt>
                <c:pt idx="23919">
                  <c:v>4.9344900000000003</c:v>
                </c:pt>
                <c:pt idx="23920">
                  <c:v>4.932296</c:v>
                </c:pt>
                <c:pt idx="23921">
                  <c:v>4.9385940000000002</c:v>
                </c:pt>
                <c:pt idx="23922">
                  <c:v>4.9413470000000004</c:v>
                </c:pt>
                <c:pt idx="23923">
                  <c:v>4.9418000000000006</c:v>
                </c:pt>
                <c:pt idx="23924">
                  <c:v>4.9352619999999998</c:v>
                </c:pt>
                <c:pt idx="23925">
                  <c:v>4.9338479999999993</c:v>
                </c:pt>
                <c:pt idx="23926">
                  <c:v>4.9423390000000005</c:v>
                </c:pt>
                <c:pt idx="23927">
                  <c:v>4.9484689999999993</c:v>
                </c:pt>
                <c:pt idx="23928">
                  <c:v>4.9478430000000007</c:v>
                </c:pt>
                <c:pt idx="23929">
                  <c:v>4.951562</c:v>
                </c:pt>
                <c:pt idx="23930">
                  <c:v>4.9475809999999996</c:v>
                </c:pt>
                <c:pt idx="23931">
                  <c:v>4.9332080000000005</c:v>
                </c:pt>
                <c:pt idx="23932">
                  <c:v>4.9389729999999998</c:v>
                </c:pt>
                <c:pt idx="23933">
                  <c:v>4.9471319999999999</c:v>
                </c:pt>
                <c:pt idx="23934">
                  <c:v>4.9426179999999995</c:v>
                </c:pt>
                <c:pt idx="23935">
                  <c:v>4.9464570000000005</c:v>
                </c:pt>
                <c:pt idx="23936">
                  <c:v>4.948423</c:v>
                </c:pt>
                <c:pt idx="23937">
                  <c:v>4.9406629999999998</c:v>
                </c:pt>
                <c:pt idx="23938">
                  <c:v>4.9370759999999994</c:v>
                </c:pt>
                <c:pt idx="23939">
                  <c:v>4.944941</c:v>
                </c:pt>
                <c:pt idx="23940">
                  <c:v>4.9513579999999999</c:v>
                </c:pt>
                <c:pt idx="23941">
                  <c:v>4.9546950000000001</c:v>
                </c:pt>
                <c:pt idx="23942">
                  <c:v>4.9442970000000006</c:v>
                </c:pt>
                <c:pt idx="23943">
                  <c:v>4.9049940000000003</c:v>
                </c:pt>
                <c:pt idx="23944">
                  <c:v>4.9090629999999997</c:v>
                </c:pt>
                <c:pt idx="23945">
                  <c:v>4.9584950000000001</c:v>
                </c:pt>
                <c:pt idx="23946">
                  <c:v>4.964518</c:v>
                </c:pt>
                <c:pt idx="23947">
                  <c:v>4.9402849999999994</c:v>
                </c:pt>
                <c:pt idx="23948">
                  <c:v>4.943314</c:v>
                </c:pt>
                <c:pt idx="23949">
                  <c:v>4.9540570000000006</c:v>
                </c:pt>
                <c:pt idx="23950">
                  <c:v>4.95059</c:v>
                </c:pt>
                <c:pt idx="23951">
                  <c:v>4.9522599999999999</c:v>
                </c:pt>
                <c:pt idx="23952">
                  <c:v>4.9511859999999999</c:v>
                </c:pt>
                <c:pt idx="23953">
                  <c:v>4.9394580000000001</c:v>
                </c:pt>
                <c:pt idx="23954">
                  <c:v>4.9442750000000002</c:v>
                </c:pt>
                <c:pt idx="23955">
                  <c:v>4.9566400000000002</c:v>
                </c:pt>
                <c:pt idx="23956">
                  <c:v>4.9484560000000002</c:v>
                </c:pt>
                <c:pt idx="23957">
                  <c:v>4.9396979999999999</c:v>
                </c:pt>
                <c:pt idx="23958">
                  <c:v>4.9374180000000001</c:v>
                </c:pt>
                <c:pt idx="23959">
                  <c:v>4.9330509999999999</c:v>
                </c:pt>
                <c:pt idx="23960">
                  <c:v>4.9397000000000002</c:v>
                </c:pt>
                <c:pt idx="23961">
                  <c:v>4.9533480000000001</c:v>
                </c:pt>
                <c:pt idx="23962">
                  <c:v>4.9509400000000001</c:v>
                </c:pt>
                <c:pt idx="23963">
                  <c:v>4.9462200000000003</c:v>
                </c:pt>
                <c:pt idx="23964">
                  <c:v>4.9507460000000005</c:v>
                </c:pt>
                <c:pt idx="23965">
                  <c:v>4.9412009999999995</c:v>
                </c:pt>
                <c:pt idx="23966">
                  <c:v>4.9396880000000003</c:v>
                </c:pt>
                <c:pt idx="23967">
                  <c:v>4.9503089999999998</c:v>
                </c:pt>
                <c:pt idx="23968">
                  <c:v>4.9508600000000005</c:v>
                </c:pt>
                <c:pt idx="23969">
                  <c:v>4.9481979999999997</c:v>
                </c:pt>
                <c:pt idx="23970">
                  <c:v>4.9474970000000003</c:v>
                </c:pt>
                <c:pt idx="23971">
                  <c:v>4.9464220000000001</c:v>
                </c:pt>
                <c:pt idx="23972">
                  <c:v>4.941071</c:v>
                </c:pt>
                <c:pt idx="23973">
                  <c:v>4.9522010000000005</c:v>
                </c:pt>
                <c:pt idx="23974">
                  <c:v>4.9636610000000001</c:v>
                </c:pt>
                <c:pt idx="23975">
                  <c:v>4.9528730000000003</c:v>
                </c:pt>
                <c:pt idx="23976">
                  <c:v>4.951136</c:v>
                </c:pt>
                <c:pt idx="23977">
                  <c:v>4.9523200000000003</c:v>
                </c:pt>
                <c:pt idx="23978">
                  <c:v>4.9502329999999999</c:v>
                </c:pt>
                <c:pt idx="23979">
                  <c:v>4.9575809999999993</c:v>
                </c:pt>
                <c:pt idx="23980">
                  <c:v>4.950901</c:v>
                </c:pt>
                <c:pt idx="23981">
                  <c:v>4.9442529999999998</c:v>
                </c:pt>
                <c:pt idx="23982">
                  <c:v>4.9545969999999997</c:v>
                </c:pt>
                <c:pt idx="23983">
                  <c:v>4.9513790000000002</c:v>
                </c:pt>
                <c:pt idx="23984">
                  <c:v>4.9385910000000006</c:v>
                </c:pt>
                <c:pt idx="23985">
                  <c:v>4.9409980000000004</c:v>
                </c:pt>
                <c:pt idx="23986">
                  <c:v>4.9496370000000001</c:v>
                </c:pt>
                <c:pt idx="23987">
                  <c:v>4.9460359999999994</c:v>
                </c:pt>
                <c:pt idx="23988">
                  <c:v>4.9474200000000002</c:v>
                </c:pt>
                <c:pt idx="23989">
                  <c:v>4.9581970000000002</c:v>
                </c:pt>
                <c:pt idx="23990">
                  <c:v>4.9554419999999997</c:v>
                </c:pt>
                <c:pt idx="23991">
                  <c:v>4.9481929999999998</c:v>
                </c:pt>
                <c:pt idx="23992">
                  <c:v>4.9486419999999995</c:v>
                </c:pt>
                <c:pt idx="23993">
                  <c:v>4.9528300000000005</c:v>
                </c:pt>
                <c:pt idx="23994">
                  <c:v>4.9474929999999997</c:v>
                </c:pt>
                <c:pt idx="23995">
                  <c:v>4.9459439999999999</c:v>
                </c:pt>
                <c:pt idx="23996">
                  <c:v>4.9569130000000001</c:v>
                </c:pt>
                <c:pt idx="23997">
                  <c:v>4.9538500000000001</c:v>
                </c:pt>
                <c:pt idx="23998">
                  <c:v>4.9432779999999994</c:v>
                </c:pt>
                <c:pt idx="23999">
                  <c:v>4.9449969999999999</c:v>
                </c:pt>
                <c:pt idx="24000">
                  <c:v>4.9552480000000001</c:v>
                </c:pt>
                <c:pt idx="24001">
                  <c:v>4.9546950000000001</c:v>
                </c:pt>
                <c:pt idx="24002">
                  <c:v>4.9525869999999994</c:v>
                </c:pt>
                <c:pt idx="24003">
                  <c:v>4.9596970000000002</c:v>
                </c:pt>
                <c:pt idx="24004">
                  <c:v>4.9588770000000002</c:v>
                </c:pt>
                <c:pt idx="24005">
                  <c:v>4.9572070000000004</c:v>
                </c:pt>
                <c:pt idx="24006">
                  <c:v>4.9487410000000001</c:v>
                </c:pt>
                <c:pt idx="24007">
                  <c:v>4.9436230000000005</c:v>
                </c:pt>
                <c:pt idx="24008">
                  <c:v>4.958691</c:v>
                </c:pt>
                <c:pt idx="24009">
                  <c:v>4.9581110000000006</c:v>
                </c:pt>
                <c:pt idx="24010">
                  <c:v>4.9498809999999995</c:v>
                </c:pt>
                <c:pt idx="24011">
                  <c:v>4.9540609999999994</c:v>
                </c:pt>
                <c:pt idx="24012">
                  <c:v>4.9556620000000002</c:v>
                </c:pt>
                <c:pt idx="24013">
                  <c:v>4.9529519999999998</c:v>
                </c:pt>
                <c:pt idx="24014">
                  <c:v>4.9508999999999999</c:v>
                </c:pt>
                <c:pt idx="24015">
                  <c:v>4.951479</c:v>
                </c:pt>
                <c:pt idx="24016">
                  <c:v>4.9539840000000002</c:v>
                </c:pt>
                <c:pt idx="24017">
                  <c:v>4.9633520000000004</c:v>
                </c:pt>
                <c:pt idx="24018">
                  <c:v>4.9609459999999999</c:v>
                </c:pt>
                <c:pt idx="24019">
                  <c:v>4.9469460000000005</c:v>
                </c:pt>
                <c:pt idx="24020">
                  <c:v>4.9539</c:v>
                </c:pt>
                <c:pt idx="24021">
                  <c:v>4.9613550000000002</c:v>
                </c:pt>
                <c:pt idx="24022">
                  <c:v>4.9530589999999997</c:v>
                </c:pt>
                <c:pt idx="24023">
                  <c:v>4.9547240000000006</c:v>
                </c:pt>
                <c:pt idx="24024">
                  <c:v>4.9642689999999998</c:v>
                </c:pt>
                <c:pt idx="24025">
                  <c:v>4.961767</c:v>
                </c:pt>
                <c:pt idx="24026">
                  <c:v>4.9549850000000006</c:v>
                </c:pt>
                <c:pt idx="24027">
                  <c:v>4.960604</c:v>
                </c:pt>
                <c:pt idx="24028">
                  <c:v>4.9641920000000006</c:v>
                </c:pt>
                <c:pt idx="24029">
                  <c:v>4.9608410000000003</c:v>
                </c:pt>
                <c:pt idx="24030">
                  <c:v>4.9619749999999998</c:v>
                </c:pt>
                <c:pt idx="24031">
                  <c:v>4.9559579999999999</c:v>
                </c:pt>
                <c:pt idx="24032">
                  <c:v>4.9554279999999995</c:v>
                </c:pt>
                <c:pt idx="24033">
                  <c:v>4.9636550000000002</c:v>
                </c:pt>
                <c:pt idx="24034">
                  <c:v>4.9614139999999995</c:v>
                </c:pt>
                <c:pt idx="24035">
                  <c:v>4.9539790000000004</c:v>
                </c:pt>
                <c:pt idx="24036">
                  <c:v>4.9494749999999996</c:v>
                </c:pt>
                <c:pt idx="24037">
                  <c:v>4.9528239999999997</c:v>
                </c:pt>
                <c:pt idx="24038">
                  <c:v>4.9586899999999998</c:v>
                </c:pt>
                <c:pt idx="24039">
                  <c:v>4.9620359999999994</c:v>
                </c:pt>
                <c:pt idx="24040">
                  <c:v>4.9642330000000001</c:v>
                </c:pt>
                <c:pt idx="24041">
                  <c:v>4.9595590000000005</c:v>
                </c:pt>
                <c:pt idx="24042">
                  <c:v>4.9578819999999997</c:v>
                </c:pt>
                <c:pt idx="24043">
                  <c:v>4.960178</c:v>
                </c:pt>
                <c:pt idx="24044">
                  <c:v>4.9577980000000004</c:v>
                </c:pt>
                <c:pt idx="24045">
                  <c:v>4.9598849999999999</c:v>
                </c:pt>
                <c:pt idx="24046">
                  <c:v>4.961646</c:v>
                </c:pt>
                <c:pt idx="24047">
                  <c:v>4.953862</c:v>
                </c:pt>
                <c:pt idx="24048">
                  <c:v>4.9508380000000001</c:v>
                </c:pt>
                <c:pt idx="24049">
                  <c:v>4.9602330000000006</c:v>
                </c:pt>
                <c:pt idx="24050">
                  <c:v>4.9658289999999994</c:v>
                </c:pt>
                <c:pt idx="24051">
                  <c:v>4.9664890000000002</c:v>
                </c:pt>
                <c:pt idx="24052">
                  <c:v>4.9685810000000004</c:v>
                </c:pt>
                <c:pt idx="24053">
                  <c:v>4.9608050000000006</c:v>
                </c:pt>
                <c:pt idx="24054">
                  <c:v>4.9536809999999996</c:v>
                </c:pt>
                <c:pt idx="24055">
                  <c:v>4.9587950000000003</c:v>
                </c:pt>
                <c:pt idx="24056">
                  <c:v>4.9600900000000001</c:v>
                </c:pt>
                <c:pt idx="24057">
                  <c:v>4.9568209999999997</c:v>
                </c:pt>
                <c:pt idx="24058">
                  <c:v>4.9588239999999999</c:v>
                </c:pt>
                <c:pt idx="24059">
                  <c:v>4.9639899999999999</c:v>
                </c:pt>
                <c:pt idx="24060">
                  <c:v>4.9629979999999998</c:v>
                </c:pt>
                <c:pt idx="24061">
                  <c:v>4.9619979999999995</c:v>
                </c:pt>
                <c:pt idx="24062">
                  <c:v>4.9622519999999994</c:v>
                </c:pt>
                <c:pt idx="24063">
                  <c:v>4.9633640000000003</c:v>
                </c:pt>
                <c:pt idx="24064">
                  <c:v>4.9766599999999999</c:v>
                </c:pt>
                <c:pt idx="24065">
                  <c:v>4.9750800000000002</c:v>
                </c:pt>
                <c:pt idx="24066">
                  <c:v>4.9630659999999995</c:v>
                </c:pt>
                <c:pt idx="24067">
                  <c:v>4.9673889999999998</c:v>
                </c:pt>
                <c:pt idx="24068">
                  <c:v>4.9672879999999999</c:v>
                </c:pt>
                <c:pt idx="24069">
                  <c:v>4.9611499999999999</c:v>
                </c:pt>
                <c:pt idx="24070">
                  <c:v>4.9655819999999995</c:v>
                </c:pt>
                <c:pt idx="24071">
                  <c:v>4.9705680000000001</c:v>
                </c:pt>
                <c:pt idx="24072">
                  <c:v>4.9588830000000002</c:v>
                </c:pt>
                <c:pt idx="24073">
                  <c:v>4.9597899999999999</c:v>
                </c:pt>
                <c:pt idx="24074">
                  <c:v>4.9708610000000002</c:v>
                </c:pt>
                <c:pt idx="24075">
                  <c:v>4.9602970000000006</c:v>
                </c:pt>
                <c:pt idx="24076">
                  <c:v>4.9667370000000002</c:v>
                </c:pt>
                <c:pt idx="24077">
                  <c:v>4.9781940000000002</c:v>
                </c:pt>
                <c:pt idx="24078">
                  <c:v>4.958526</c:v>
                </c:pt>
                <c:pt idx="24079">
                  <c:v>4.9530530000000006</c:v>
                </c:pt>
                <c:pt idx="24080">
                  <c:v>4.9666960000000007</c:v>
                </c:pt>
                <c:pt idx="24081">
                  <c:v>4.9692489999999996</c:v>
                </c:pt>
                <c:pt idx="24082">
                  <c:v>4.9681340000000001</c:v>
                </c:pt>
                <c:pt idx="24083">
                  <c:v>4.9713349999999998</c:v>
                </c:pt>
                <c:pt idx="24084">
                  <c:v>4.9634749999999999</c:v>
                </c:pt>
                <c:pt idx="24085">
                  <c:v>4.9637150000000005</c:v>
                </c:pt>
                <c:pt idx="24086">
                  <c:v>4.9808539999999999</c:v>
                </c:pt>
                <c:pt idx="24087">
                  <c:v>4.9728829999999995</c:v>
                </c:pt>
                <c:pt idx="24088">
                  <c:v>4.9615469999999995</c:v>
                </c:pt>
                <c:pt idx="24089">
                  <c:v>4.9708260000000006</c:v>
                </c:pt>
                <c:pt idx="24090">
                  <c:v>4.9731019999999999</c:v>
                </c:pt>
                <c:pt idx="24091">
                  <c:v>4.9678330000000006</c:v>
                </c:pt>
                <c:pt idx="24092">
                  <c:v>4.9625859999999999</c:v>
                </c:pt>
                <c:pt idx="24093">
                  <c:v>4.9613990000000001</c:v>
                </c:pt>
                <c:pt idx="24094">
                  <c:v>4.962002</c:v>
                </c:pt>
                <c:pt idx="24095">
                  <c:v>4.9635689999999997</c:v>
                </c:pt>
                <c:pt idx="24096">
                  <c:v>4.9655889999999996</c:v>
                </c:pt>
                <c:pt idx="24097">
                  <c:v>4.956518</c:v>
                </c:pt>
                <c:pt idx="24098">
                  <c:v>4.9648729999999999</c:v>
                </c:pt>
                <c:pt idx="24099">
                  <c:v>4.9828019999999995</c:v>
                </c:pt>
                <c:pt idx="24100">
                  <c:v>4.9711540000000003</c:v>
                </c:pt>
                <c:pt idx="24101">
                  <c:v>4.9613499999999995</c:v>
                </c:pt>
                <c:pt idx="24102">
                  <c:v>4.9733040000000006</c:v>
                </c:pt>
                <c:pt idx="24103">
                  <c:v>4.9772080000000001</c:v>
                </c:pt>
                <c:pt idx="24104">
                  <c:v>4.9643180000000005</c:v>
                </c:pt>
                <c:pt idx="24105">
                  <c:v>4.9647019999999999</c:v>
                </c:pt>
                <c:pt idx="24106">
                  <c:v>4.9708899999999998</c:v>
                </c:pt>
                <c:pt idx="24107">
                  <c:v>4.9667300000000001</c:v>
                </c:pt>
                <c:pt idx="24108">
                  <c:v>4.9721639999999994</c:v>
                </c:pt>
                <c:pt idx="24109">
                  <c:v>4.9690500000000002</c:v>
                </c:pt>
                <c:pt idx="24110">
                  <c:v>4.9653390000000002</c:v>
                </c:pt>
                <c:pt idx="24111">
                  <c:v>4.9749169999999996</c:v>
                </c:pt>
                <c:pt idx="24112">
                  <c:v>4.9768379999999999</c:v>
                </c:pt>
                <c:pt idx="24113">
                  <c:v>4.977042</c:v>
                </c:pt>
                <c:pt idx="24114">
                  <c:v>4.9766720000000007</c:v>
                </c:pt>
                <c:pt idx="24115">
                  <c:v>4.9766849999999998</c:v>
                </c:pt>
                <c:pt idx="24116">
                  <c:v>4.9713589999999996</c:v>
                </c:pt>
                <c:pt idx="24117">
                  <c:v>4.9646439999999998</c:v>
                </c:pt>
                <c:pt idx="24118">
                  <c:v>4.9680300000000006</c:v>
                </c:pt>
                <c:pt idx="24119">
                  <c:v>4.9729150000000004</c:v>
                </c:pt>
                <c:pt idx="24120">
                  <c:v>4.9794879999999999</c:v>
                </c:pt>
                <c:pt idx="24121">
                  <c:v>4.9783520000000001</c:v>
                </c:pt>
                <c:pt idx="24122">
                  <c:v>4.969849</c:v>
                </c:pt>
                <c:pt idx="24123">
                  <c:v>4.9728409999999998</c:v>
                </c:pt>
                <c:pt idx="24124">
                  <c:v>4.9888620000000001</c:v>
                </c:pt>
                <c:pt idx="24125">
                  <c:v>4.9798910000000003</c:v>
                </c:pt>
                <c:pt idx="24126">
                  <c:v>4.9628119999999996</c:v>
                </c:pt>
                <c:pt idx="24127">
                  <c:v>4.9806109999999997</c:v>
                </c:pt>
                <c:pt idx="24128">
                  <c:v>4.9917920000000002</c:v>
                </c:pt>
                <c:pt idx="24129">
                  <c:v>4.9757420000000003</c:v>
                </c:pt>
                <c:pt idx="24130">
                  <c:v>4.9749219999999994</c:v>
                </c:pt>
                <c:pt idx="24131">
                  <c:v>4.9773809999999994</c:v>
                </c:pt>
                <c:pt idx="24132">
                  <c:v>4.9647369999999995</c:v>
                </c:pt>
                <c:pt idx="24133">
                  <c:v>4.9636960000000006</c:v>
                </c:pt>
                <c:pt idx="24134">
                  <c:v>4.9711020000000001</c:v>
                </c:pt>
                <c:pt idx="24135">
                  <c:v>4.9664970000000004</c:v>
                </c:pt>
                <c:pt idx="24136">
                  <c:v>4.9676640000000001</c:v>
                </c:pt>
                <c:pt idx="24137">
                  <c:v>4.9780319999999998</c:v>
                </c:pt>
                <c:pt idx="24138">
                  <c:v>4.9715769999999999</c:v>
                </c:pt>
                <c:pt idx="24139">
                  <c:v>4.9718070000000001</c:v>
                </c:pt>
                <c:pt idx="24140">
                  <c:v>4.9796130000000005</c:v>
                </c:pt>
                <c:pt idx="24141">
                  <c:v>4.9669679999999996</c:v>
                </c:pt>
                <c:pt idx="24142">
                  <c:v>4.9665800000000004</c:v>
                </c:pt>
                <c:pt idx="24143">
                  <c:v>4.9748479999999997</c:v>
                </c:pt>
                <c:pt idx="24144">
                  <c:v>4.964855</c:v>
                </c:pt>
                <c:pt idx="24145">
                  <c:v>4.9693269999999998</c:v>
                </c:pt>
                <c:pt idx="24146">
                  <c:v>4.9880719999999998</c:v>
                </c:pt>
                <c:pt idx="24147">
                  <c:v>4.9863719999999994</c:v>
                </c:pt>
                <c:pt idx="24148">
                  <c:v>4.9746380000000006</c:v>
                </c:pt>
                <c:pt idx="24149">
                  <c:v>4.9876469999999999</c:v>
                </c:pt>
                <c:pt idx="24150">
                  <c:v>4.9923149999999996</c:v>
                </c:pt>
                <c:pt idx="24151">
                  <c:v>4.9720589999999998</c:v>
                </c:pt>
                <c:pt idx="24152">
                  <c:v>4.9757859999999994</c:v>
                </c:pt>
                <c:pt idx="24153">
                  <c:v>4.9840339999999994</c:v>
                </c:pt>
                <c:pt idx="24154">
                  <c:v>4.9747089999999998</c:v>
                </c:pt>
                <c:pt idx="24155">
                  <c:v>4.9766639999999995</c:v>
                </c:pt>
                <c:pt idx="24156">
                  <c:v>4.9869260000000004</c:v>
                </c:pt>
                <c:pt idx="24157">
                  <c:v>4.983587</c:v>
                </c:pt>
                <c:pt idx="24158">
                  <c:v>4.9796639999999996</c:v>
                </c:pt>
                <c:pt idx="24159">
                  <c:v>4.9861640000000005</c:v>
                </c:pt>
                <c:pt idx="24160">
                  <c:v>4.9834499999999995</c:v>
                </c:pt>
                <c:pt idx="24161">
                  <c:v>4.9788630000000005</c:v>
                </c:pt>
                <c:pt idx="24162">
                  <c:v>4.9849999999999994</c:v>
                </c:pt>
                <c:pt idx="24163">
                  <c:v>4.9844080000000002</c:v>
                </c:pt>
                <c:pt idx="24164">
                  <c:v>4.9768600000000003</c:v>
                </c:pt>
                <c:pt idx="24165">
                  <c:v>4.9762279999999999</c:v>
                </c:pt>
                <c:pt idx="24166">
                  <c:v>4.9792930000000002</c:v>
                </c:pt>
                <c:pt idx="24167">
                  <c:v>4.972359</c:v>
                </c:pt>
                <c:pt idx="24168">
                  <c:v>4.9680610000000005</c:v>
                </c:pt>
                <c:pt idx="24169">
                  <c:v>4.9763440000000001</c:v>
                </c:pt>
                <c:pt idx="24170">
                  <c:v>4.9790139999999994</c:v>
                </c:pt>
                <c:pt idx="24171">
                  <c:v>4.9838740000000001</c:v>
                </c:pt>
                <c:pt idx="24172">
                  <c:v>4.9894059999999998</c:v>
                </c:pt>
                <c:pt idx="24173">
                  <c:v>4.983009</c:v>
                </c:pt>
                <c:pt idx="24174">
                  <c:v>4.9847739999999998</c:v>
                </c:pt>
                <c:pt idx="24175">
                  <c:v>4.9899469999999999</c:v>
                </c:pt>
                <c:pt idx="24176">
                  <c:v>4.9871300000000005</c:v>
                </c:pt>
                <c:pt idx="24177">
                  <c:v>4.9849049999999995</c:v>
                </c:pt>
                <c:pt idx="24178">
                  <c:v>4.9805220000000006</c:v>
                </c:pt>
                <c:pt idx="24179">
                  <c:v>4.9774099999999999</c:v>
                </c:pt>
                <c:pt idx="24180">
                  <c:v>4.9771540000000005</c:v>
                </c:pt>
                <c:pt idx="24181">
                  <c:v>4.9751399999999997</c:v>
                </c:pt>
                <c:pt idx="24182">
                  <c:v>4.9722349999999995</c:v>
                </c:pt>
                <c:pt idx="24183">
                  <c:v>4.9800199999999997</c:v>
                </c:pt>
                <c:pt idx="24184">
                  <c:v>4.9947870000000005</c:v>
                </c:pt>
                <c:pt idx="24185">
                  <c:v>4.9946999999999999</c:v>
                </c:pt>
                <c:pt idx="24186">
                  <c:v>4.9824599999999997</c:v>
                </c:pt>
                <c:pt idx="24187">
                  <c:v>4.9794359999999998</c:v>
                </c:pt>
                <c:pt idx="24188">
                  <c:v>4.9876939999999994</c:v>
                </c:pt>
                <c:pt idx="24189">
                  <c:v>4.989109</c:v>
                </c:pt>
                <c:pt idx="24190">
                  <c:v>4.9825470000000003</c:v>
                </c:pt>
                <c:pt idx="24191">
                  <c:v>4.9797500000000001</c:v>
                </c:pt>
                <c:pt idx="24192">
                  <c:v>4.9791129999999999</c:v>
                </c:pt>
                <c:pt idx="24193">
                  <c:v>4.9817909999999994</c:v>
                </c:pt>
                <c:pt idx="24194">
                  <c:v>4.9816549999999999</c:v>
                </c:pt>
                <c:pt idx="24195">
                  <c:v>4.9800970000000007</c:v>
                </c:pt>
                <c:pt idx="24196">
                  <c:v>4.9926050000000002</c:v>
                </c:pt>
                <c:pt idx="24197">
                  <c:v>5.0018089999999997</c:v>
                </c:pt>
                <c:pt idx="24198">
                  <c:v>4.9905720000000002</c:v>
                </c:pt>
                <c:pt idx="24199">
                  <c:v>4.9888560000000002</c:v>
                </c:pt>
                <c:pt idx="24200">
                  <c:v>5.000953</c:v>
                </c:pt>
                <c:pt idx="24201">
                  <c:v>4.9813480000000006</c:v>
                </c:pt>
                <c:pt idx="24202">
                  <c:v>4.9625439999999994</c:v>
                </c:pt>
                <c:pt idx="24203">
                  <c:v>4.9837280000000002</c:v>
                </c:pt>
                <c:pt idx="24204">
                  <c:v>4.9826579999999998</c:v>
                </c:pt>
                <c:pt idx="24205">
                  <c:v>4.9681379999999997</c:v>
                </c:pt>
                <c:pt idx="24206">
                  <c:v>4.9861360000000001</c:v>
                </c:pt>
                <c:pt idx="24207">
                  <c:v>4.9902110000000004</c:v>
                </c:pt>
                <c:pt idx="24208">
                  <c:v>4.9797700000000003</c:v>
                </c:pt>
                <c:pt idx="24209">
                  <c:v>4.9947309999999998</c:v>
                </c:pt>
                <c:pt idx="24210">
                  <c:v>5.0032240000000003</c:v>
                </c:pt>
                <c:pt idx="24211">
                  <c:v>4.9858669999999998</c:v>
                </c:pt>
                <c:pt idx="24212">
                  <c:v>4.9886710000000001</c:v>
                </c:pt>
                <c:pt idx="24213">
                  <c:v>5.0001249999999997</c:v>
                </c:pt>
                <c:pt idx="24214">
                  <c:v>4.9840840000000002</c:v>
                </c:pt>
                <c:pt idx="24215">
                  <c:v>4.9806379999999999</c:v>
                </c:pt>
                <c:pt idx="24216">
                  <c:v>4.988772</c:v>
                </c:pt>
                <c:pt idx="24217">
                  <c:v>4.9836650000000002</c:v>
                </c:pt>
                <c:pt idx="24218">
                  <c:v>4.9866619999999999</c:v>
                </c:pt>
                <c:pt idx="24219">
                  <c:v>4.9988000000000001</c:v>
                </c:pt>
                <c:pt idx="24220">
                  <c:v>4.9958749999999998</c:v>
                </c:pt>
                <c:pt idx="24221">
                  <c:v>4.982545</c:v>
                </c:pt>
                <c:pt idx="24222">
                  <c:v>4.9892120000000002</c:v>
                </c:pt>
                <c:pt idx="24223">
                  <c:v>4.9992700000000001</c:v>
                </c:pt>
                <c:pt idx="24224">
                  <c:v>4.9900029999999997</c:v>
                </c:pt>
                <c:pt idx="24225">
                  <c:v>4.9911700000000003</c:v>
                </c:pt>
                <c:pt idx="24226">
                  <c:v>4.9948410000000001</c:v>
                </c:pt>
                <c:pt idx="24227">
                  <c:v>4.9846789999999999</c:v>
                </c:pt>
                <c:pt idx="24228">
                  <c:v>4.9881589999999996</c:v>
                </c:pt>
                <c:pt idx="24229">
                  <c:v>4.996486</c:v>
                </c:pt>
                <c:pt idx="24230">
                  <c:v>4.9880469999999999</c:v>
                </c:pt>
                <c:pt idx="24231">
                  <c:v>4.9830240000000003</c:v>
                </c:pt>
                <c:pt idx="24232">
                  <c:v>4.9934029999999998</c:v>
                </c:pt>
                <c:pt idx="24233">
                  <c:v>4.9959860000000003</c:v>
                </c:pt>
                <c:pt idx="24234">
                  <c:v>4.9899190000000004</c:v>
                </c:pt>
                <c:pt idx="24235">
                  <c:v>4.9913539999999994</c:v>
                </c:pt>
                <c:pt idx="24236">
                  <c:v>4.9914900000000006</c:v>
                </c:pt>
                <c:pt idx="24237">
                  <c:v>4.9915070000000004</c:v>
                </c:pt>
                <c:pt idx="24238">
                  <c:v>4.9959310000000006</c:v>
                </c:pt>
                <c:pt idx="24239">
                  <c:v>4.9989270000000001</c:v>
                </c:pt>
                <c:pt idx="24240">
                  <c:v>4.9929939999999995</c:v>
                </c:pt>
                <c:pt idx="24241">
                  <c:v>4.9892079999999996</c:v>
                </c:pt>
                <c:pt idx="24242">
                  <c:v>4.9968599999999999</c:v>
                </c:pt>
                <c:pt idx="24243">
                  <c:v>4.988156</c:v>
                </c:pt>
                <c:pt idx="24244">
                  <c:v>4.9803980000000001</c:v>
                </c:pt>
                <c:pt idx="24245">
                  <c:v>4.9930099999999999</c:v>
                </c:pt>
                <c:pt idx="24246">
                  <c:v>4.9925139999999999</c:v>
                </c:pt>
                <c:pt idx="24247">
                  <c:v>4.9899240000000002</c:v>
                </c:pt>
                <c:pt idx="24248">
                  <c:v>5.0016679999999996</c:v>
                </c:pt>
                <c:pt idx="24249">
                  <c:v>5.0027629999999998</c:v>
                </c:pt>
                <c:pt idx="24250">
                  <c:v>4.9937170000000002</c:v>
                </c:pt>
                <c:pt idx="24251">
                  <c:v>4.9997910000000001</c:v>
                </c:pt>
                <c:pt idx="24252">
                  <c:v>5.0038220000000004</c:v>
                </c:pt>
                <c:pt idx="24253">
                  <c:v>4.9856689999999997</c:v>
                </c:pt>
                <c:pt idx="24254">
                  <c:v>4.9820869999999999</c:v>
                </c:pt>
                <c:pt idx="24255">
                  <c:v>4.9942779999999996</c:v>
                </c:pt>
                <c:pt idx="24256">
                  <c:v>4.9920369999999998</c:v>
                </c:pt>
                <c:pt idx="24257">
                  <c:v>4.9924490000000006</c:v>
                </c:pt>
                <c:pt idx="24258">
                  <c:v>5.0012530000000002</c:v>
                </c:pt>
                <c:pt idx="24259">
                  <c:v>4.9995829999999994</c:v>
                </c:pt>
                <c:pt idx="24260">
                  <c:v>4.9960699999999996</c:v>
                </c:pt>
                <c:pt idx="24261">
                  <c:v>5.0037450000000003</c:v>
                </c:pt>
                <c:pt idx="24262">
                  <c:v>4.9981209999999994</c:v>
                </c:pt>
                <c:pt idx="24263">
                  <c:v>4.9850479999999999</c:v>
                </c:pt>
                <c:pt idx="24264">
                  <c:v>4.9962710000000001</c:v>
                </c:pt>
                <c:pt idx="24265">
                  <c:v>5.0002009999999997</c:v>
                </c:pt>
                <c:pt idx="24266">
                  <c:v>4.9933480000000001</c:v>
                </c:pt>
                <c:pt idx="24267">
                  <c:v>5.0042039999999997</c:v>
                </c:pt>
                <c:pt idx="24268">
                  <c:v>5.0005100000000002</c:v>
                </c:pt>
                <c:pt idx="24269">
                  <c:v>4.9911820000000002</c:v>
                </c:pt>
                <c:pt idx="24270">
                  <c:v>5.003304</c:v>
                </c:pt>
                <c:pt idx="24271">
                  <c:v>5.0070370000000004</c:v>
                </c:pt>
                <c:pt idx="24272">
                  <c:v>4.9922120000000003</c:v>
                </c:pt>
                <c:pt idx="24273">
                  <c:v>4.9923400000000004</c:v>
                </c:pt>
                <c:pt idx="24274">
                  <c:v>5.0017149999999999</c:v>
                </c:pt>
                <c:pt idx="24275">
                  <c:v>4.9925670000000002</c:v>
                </c:pt>
                <c:pt idx="24276">
                  <c:v>4.992076</c:v>
                </c:pt>
                <c:pt idx="24277">
                  <c:v>5.001017</c:v>
                </c:pt>
                <c:pt idx="24278">
                  <c:v>4.9950290000000006</c:v>
                </c:pt>
                <c:pt idx="24279">
                  <c:v>4.993811</c:v>
                </c:pt>
                <c:pt idx="24280">
                  <c:v>4.9998120000000004</c:v>
                </c:pt>
                <c:pt idx="24281">
                  <c:v>5.0047170000000003</c:v>
                </c:pt>
                <c:pt idx="24282">
                  <c:v>5.0053099999999997</c:v>
                </c:pt>
                <c:pt idx="24283">
                  <c:v>5.0029349999999999</c:v>
                </c:pt>
                <c:pt idx="24284">
                  <c:v>5.005617</c:v>
                </c:pt>
                <c:pt idx="24285">
                  <c:v>4.9999690000000001</c:v>
                </c:pt>
                <c:pt idx="24286">
                  <c:v>4.9917790000000002</c:v>
                </c:pt>
                <c:pt idx="24287">
                  <c:v>4.9918999999999993</c:v>
                </c:pt>
                <c:pt idx="24288">
                  <c:v>4.9937399999999998</c:v>
                </c:pt>
                <c:pt idx="24289">
                  <c:v>4.9942069999999994</c:v>
                </c:pt>
                <c:pt idx="24290">
                  <c:v>4.9972310000000002</c:v>
                </c:pt>
                <c:pt idx="24291">
                  <c:v>5.0113830000000004</c:v>
                </c:pt>
                <c:pt idx="24292">
                  <c:v>5.0209190000000001</c:v>
                </c:pt>
                <c:pt idx="24293">
                  <c:v>5.0086740000000001</c:v>
                </c:pt>
                <c:pt idx="24294">
                  <c:v>5.0010820000000002</c:v>
                </c:pt>
                <c:pt idx="24295">
                  <c:v>5.0105209999999998</c:v>
                </c:pt>
                <c:pt idx="24296">
                  <c:v>5.0035480000000003</c:v>
                </c:pt>
                <c:pt idx="24297">
                  <c:v>4.9891350000000001</c:v>
                </c:pt>
                <c:pt idx="24298">
                  <c:v>5.0013180000000004</c:v>
                </c:pt>
                <c:pt idx="24299">
                  <c:v>5.0107429999999997</c:v>
                </c:pt>
                <c:pt idx="24300">
                  <c:v>4.9998670000000001</c:v>
                </c:pt>
                <c:pt idx="24301">
                  <c:v>5.0009819999999996</c:v>
                </c:pt>
                <c:pt idx="24302">
                  <c:v>5.0015390000000002</c:v>
                </c:pt>
                <c:pt idx="24303">
                  <c:v>4.9943439999999999</c:v>
                </c:pt>
                <c:pt idx="24304">
                  <c:v>5.0000039999999997</c:v>
                </c:pt>
                <c:pt idx="24305">
                  <c:v>5.0066949999999997</c:v>
                </c:pt>
                <c:pt idx="24306">
                  <c:v>5.0020119999999997</c:v>
                </c:pt>
                <c:pt idx="24307">
                  <c:v>5.0000070000000001</c:v>
                </c:pt>
                <c:pt idx="24308">
                  <c:v>5.0100119999999997</c:v>
                </c:pt>
                <c:pt idx="24309">
                  <c:v>5.0075880000000002</c:v>
                </c:pt>
                <c:pt idx="24310">
                  <c:v>5.001582</c:v>
                </c:pt>
                <c:pt idx="24311">
                  <c:v>5.0079539999999998</c:v>
                </c:pt>
                <c:pt idx="24312">
                  <c:v>5.0056039999999999</c:v>
                </c:pt>
                <c:pt idx="24313">
                  <c:v>5.0001389999999999</c:v>
                </c:pt>
                <c:pt idx="24314">
                  <c:v>5.0017690000000004</c:v>
                </c:pt>
                <c:pt idx="24315">
                  <c:v>5.0019999999999998</c:v>
                </c:pt>
                <c:pt idx="24316">
                  <c:v>4.999358</c:v>
                </c:pt>
                <c:pt idx="24317">
                  <c:v>5.0138999999999996</c:v>
                </c:pt>
                <c:pt idx="24318">
                  <c:v>5.0227930000000001</c:v>
                </c:pt>
                <c:pt idx="24319">
                  <c:v>4.998456</c:v>
                </c:pt>
                <c:pt idx="24320">
                  <c:v>4.9961909999999996</c:v>
                </c:pt>
                <c:pt idx="24321">
                  <c:v>5.0155000000000003</c:v>
                </c:pt>
                <c:pt idx="24322">
                  <c:v>5.0073379999999998</c:v>
                </c:pt>
                <c:pt idx="24323">
                  <c:v>5.0069509999999999</c:v>
                </c:pt>
                <c:pt idx="24324">
                  <c:v>5.018008</c:v>
                </c:pt>
                <c:pt idx="24325">
                  <c:v>5.0052789999999998</c:v>
                </c:pt>
                <c:pt idx="24326">
                  <c:v>4.9992260000000002</c:v>
                </c:pt>
                <c:pt idx="24327">
                  <c:v>5.0136409999999998</c:v>
                </c:pt>
                <c:pt idx="24328">
                  <c:v>5.0088949999999999</c:v>
                </c:pt>
                <c:pt idx="24329">
                  <c:v>4.9931190000000001</c:v>
                </c:pt>
                <c:pt idx="24330">
                  <c:v>5.0049910000000004</c:v>
                </c:pt>
                <c:pt idx="24331">
                  <c:v>5.0134340000000002</c:v>
                </c:pt>
                <c:pt idx="24332">
                  <c:v>5.0034190000000001</c:v>
                </c:pt>
                <c:pt idx="24333">
                  <c:v>5.0068520000000003</c:v>
                </c:pt>
                <c:pt idx="24334">
                  <c:v>5.0128599999999999</c:v>
                </c:pt>
                <c:pt idx="24335">
                  <c:v>5.006818</c:v>
                </c:pt>
                <c:pt idx="24336">
                  <c:v>5.0069270000000001</c:v>
                </c:pt>
                <c:pt idx="24337">
                  <c:v>5.0136880000000001</c:v>
                </c:pt>
                <c:pt idx="24338">
                  <c:v>5.0023169999999997</c:v>
                </c:pt>
                <c:pt idx="24339">
                  <c:v>4.9977459999999994</c:v>
                </c:pt>
                <c:pt idx="24340">
                  <c:v>5.0141289999999996</c:v>
                </c:pt>
                <c:pt idx="24341">
                  <c:v>5.0086709999999997</c:v>
                </c:pt>
                <c:pt idx="24342">
                  <c:v>5.0030970000000003</c:v>
                </c:pt>
                <c:pt idx="24343">
                  <c:v>5.0174560000000001</c:v>
                </c:pt>
                <c:pt idx="24344">
                  <c:v>5.01837</c:v>
                </c:pt>
                <c:pt idx="24345">
                  <c:v>5.0151560000000002</c:v>
                </c:pt>
                <c:pt idx="24346">
                  <c:v>5.0228770000000003</c:v>
                </c:pt>
                <c:pt idx="24347">
                  <c:v>5.0207350000000002</c:v>
                </c:pt>
                <c:pt idx="24348">
                  <c:v>5.0013420000000002</c:v>
                </c:pt>
                <c:pt idx="24349">
                  <c:v>5.0042520000000001</c:v>
                </c:pt>
                <c:pt idx="24350">
                  <c:v>5.0153410000000003</c:v>
                </c:pt>
                <c:pt idx="24351">
                  <c:v>5.0021310000000003</c:v>
                </c:pt>
                <c:pt idx="24352">
                  <c:v>5.0027970000000002</c:v>
                </c:pt>
                <c:pt idx="24353">
                  <c:v>5.0149309999999998</c:v>
                </c:pt>
                <c:pt idx="24354">
                  <c:v>5.0112449999999997</c:v>
                </c:pt>
                <c:pt idx="24355">
                  <c:v>5.010186</c:v>
                </c:pt>
                <c:pt idx="24356">
                  <c:v>5.0165920000000002</c:v>
                </c:pt>
                <c:pt idx="24357">
                  <c:v>5.0149270000000001</c:v>
                </c:pt>
                <c:pt idx="24358">
                  <c:v>5.0044579999999996</c:v>
                </c:pt>
                <c:pt idx="24359">
                  <c:v>5.0056640000000003</c:v>
                </c:pt>
                <c:pt idx="24360">
                  <c:v>5.0157319999999999</c:v>
                </c:pt>
                <c:pt idx="24361">
                  <c:v>5.0107629999999999</c:v>
                </c:pt>
                <c:pt idx="24362">
                  <c:v>5.0079760000000002</c:v>
                </c:pt>
                <c:pt idx="24363">
                  <c:v>5.0170940000000002</c:v>
                </c:pt>
                <c:pt idx="24364">
                  <c:v>5.0222519999999999</c:v>
                </c:pt>
                <c:pt idx="24365">
                  <c:v>5.0187710000000001</c:v>
                </c:pt>
                <c:pt idx="24366">
                  <c:v>5.0162199999999997</c:v>
                </c:pt>
                <c:pt idx="24367">
                  <c:v>5.0137640000000001</c:v>
                </c:pt>
                <c:pt idx="24368">
                  <c:v>5.0159729999999998</c:v>
                </c:pt>
                <c:pt idx="24369">
                  <c:v>5.0182739999999999</c:v>
                </c:pt>
                <c:pt idx="24370">
                  <c:v>5.0065249999999999</c:v>
                </c:pt>
                <c:pt idx="24371">
                  <c:v>5.011838</c:v>
                </c:pt>
                <c:pt idx="24372">
                  <c:v>5.0214410000000003</c:v>
                </c:pt>
                <c:pt idx="24373">
                  <c:v>5.0063599999999999</c:v>
                </c:pt>
                <c:pt idx="24374">
                  <c:v>5.0099879999999999</c:v>
                </c:pt>
                <c:pt idx="24375">
                  <c:v>5.0206289999999996</c:v>
                </c:pt>
                <c:pt idx="24376">
                  <c:v>5.0080179999999999</c:v>
                </c:pt>
                <c:pt idx="24377">
                  <c:v>5.008527</c:v>
                </c:pt>
                <c:pt idx="24378">
                  <c:v>5.022373</c:v>
                </c:pt>
                <c:pt idx="24379">
                  <c:v>5.0203930000000003</c:v>
                </c:pt>
                <c:pt idx="24380">
                  <c:v>5.0167140000000003</c:v>
                </c:pt>
                <c:pt idx="24381">
                  <c:v>5.0262900000000004</c:v>
                </c:pt>
                <c:pt idx="24382">
                  <c:v>5.0202439999999999</c:v>
                </c:pt>
                <c:pt idx="24383">
                  <c:v>5.0070899999999998</c:v>
                </c:pt>
                <c:pt idx="24384">
                  <c:v>5.0137470000000004</c:v>
                </c:pt>
                <c:pt idx="24385">
                  <c:v>5.0164140000000002</c:v>
                </c:pt>
                <c:pt idx="24386">
                  <c:v>5.0121149999999997</c:v>
                </c:pt>
                <c:pt idx="24387">
                  <c:v>5.0163339999999996</c:v>
                </c:pt>
                <c:pt idx="24388">
                  <c:v>5.0195819999999998</c:v>
                </c:pt>
                <c:pt idx="24389">
                  <c:v>5.0129809999999999</c:v>
                </c:pt>
                <c:pt idx="24390">
                  <c:v>5.0114900000000002</c:v>
                </c:pt>
                <c:pt idx="24391">
                  <c:v>5.0236599999999996</c:v>
                </c:pt>
                <c:pt idx="24392">
                  <c:v>5.0194450000000002</c:v>
                </c:pt>
                <c:pt idx="24393">
                  <c:v>5.0130660000000002</c:v>
                </c:pt>
                <c:pt idx="24394">
                  <c:v>5.0250089999999998</c:v>
                </c:pt>
                <c:pt idx="24395">
                  <c:v>5.0221140000000002</c:v>
                </c:pt>
                <c:pt idx="24396">
                  <c:v>5.0144630000000001</c:v>
                </c:pt>
                <c:pt idx="24397">
                  <c:v>5.022894</c:v>
                </c:pt>
                <c:pt idx="24398">
                  <c:v>5.0243840000000004</c:v>
                </c:pt>
                <c:pt idx="24399">
                  <c:v>5.0131269999999999</c:v>
                </c:pt>
                <c:pt idx="24400">
                  <c:v>5.0141689999999999</c:v>
                </c:pt>
                <c:pt idx="24401">
                  <c:v>5.0214530000000002</c:v>
                </c:pt>
                <c:pt idx="24402">
                  <c:v>5.0175049999999999</c:v>
                </c:pt>
                <c:pt idx="24403">
                  <c:v>5.0235799999999999</c:v>
                </c:pt>
                <c:pt idx="24404">
                  <c:v>5.0332280000000003</c:v>
                </c:pt>
                <c:pt idx="24405">
                  <c:v>5.0328099999999996</c:v>
                </c:pt>
                <c:pt idx="24406">
                  <c:v>5.0316539999999996</c:v>
                </c:pt>
                <c:pt idx="24407">
                  <c:v>5.0244790000000004</c:v>
                </c:pt>
                <c:pt idx="24408">
                  <c:v>5.015301</c:v>
                </c:pt>
                <c:pt idx="24409">
                  <c:v>5.0203949999999997</c:v>
                </c:pt>
                <c:pt idx="24410">
                  <c:v>5.0264309999999996</c:v>
                </c:pt>
                <c:pt idx="24411">
                  <c:v>5.0161939999999996</c:v>
                </c:pt>
                <c:pt idx="24412">
                  <c:v>5.0123189999999997</c:v>
                </c:pt>
                <c:pt idx="24413">
                  <c:v>5.0230329999999999</c:v>
                </c:pt>
                <c:pt idx="24414">
                  <c:v>5.0171409999999996</c:v>
                </c:pt>
                <c:pt idx="24415">
                  <c:v>5.017595</c:v>
                </c:pt>
                <c:pt idx="24416">
                  <c:v>5.0358910000000003</c:v>
                </c:pt>
                <c:pt idx="24417">
                  <c:v>5.0288050000000002</c:v>
                </c:pt>
                <c:pt idx="24418">
                  <c:v>5.0138990000000003</c:v>
                </c:pt>
                <c:pt idx="24419">
                  <c:v>5.0188879999999996</c:v>
                </c:pt>
                <c:pt idx="24420">
                  <c:v>5.0170750000000002</c:v>
                </c:pt>
                <c:pt idx="24421">
                  <c:v>5.0135249999999996</c:v>
                </c:pt>
                <c:pt idx="24422">
                  <c:v>5.0252359999999996</c:v>
                </c:pt>
                <c:pt idx="24423">
                  <c:v>5.0237949999999998</c:v>
                </c:pt>
                <c:pt idx="24424">
                  <c:v>5.0104290000000002</c:v>
                </c:pt>
                <c:pt idx="24425">
                  <c:v>5.021503</c:v>
                </c:pt>
                <c:pt idx="24426">
                  <c:v>5.0297770000000002</c:v>
                </c:pt>
                <c:pt idx="24427">
                  <c:v>5.0189899999999996</c:v>
                </c:pt>
                <c:pt idx="24428">
                  <c:v>5.0243409999999997</c:v>
                </c:pt>
                <c:pt idx="24429">
                  <c:v>5.0343520000000002</c:v>
                </c:pt>
                <c:pt idx="24430">
                  <c:v>5.0275819999999998</c:v>
                </c:pt>
                <c:pt idx="24431">
                  <c:v>5.0251999999999999</c:v>
                </c:pt>
                <c:pt idx="24432">
                  <c:v>5.0349810000000002</c:v>
                </c:pt>
                <c:pt idx="24433">
                  <c:v>5.0313340000000002</c:v>
                </c:pt>
                <c:pt idx="24434">
                  <c:v>5.0185230000000001</c:v>
                </c:pt>
                <c:pt idx="24435">
                  <c:v>5.0258849999999997</c:v>
                </c:pt>
                <c:pt idx="24436">
                  <c:v>5.0264069999999998</c:v>
                </c:pt>
                <c:pt idx="24437">
                  <c:v>5.015822</c:v>
                </c:pt>
                <c:pt idx="24438">
                  <c:v>5.028454</c:v>
                </c:pt>
                <c:pt idx="24439">
                  <c:v>5.0334510000000003</c:v>
                </c:pt>
                <c:pt idx="24440">
                  <c:v>5.0189399999999997</c:v>
                </c:pt>
                <c:pt idx="24441">
                  <c:v>5.0222009999999999</c:v>
                </c:pt>
                <c:pt idx="24442">
                  <c:v>5.0317769999999999</c:v>
                </c:pt>
                <c:pt idx="24443">
                  <c:v>5.0231320000000004</c:v>
                </c:pt>
                <c:pt idx="24444">
                  <c:v>5.0245439999999997</c:v>
                </c:pt>
                <c:pt idx="24445">
                  <c:v>5.0323549999999999</c:v>
                </c:pt>
                <c:pt idx="24446">
                  <c:v>5.0189560000000002</c:v>
                </c:pt>
                <c:pt idx="24447">
                  <c:v>5.0201710000000004</c:v>
                </c:pt>
                <c:pt idx="24448">
                  <c:v>5.031701</c:v>
                </c:pt>
                <c:pt idx="24449">
                  <c:v>5.0221929999999997</c:v>
                </c:pt>
                <c:pt idx="24450">
                  <c:v>5.0196740000000002</c:v>
                </c:pt>
                <c:pt idx="24451">
                  <c:v>5.0329420000000002</c:v>
                </c:pt>
                <c:pt idx="24452">
                  <c:v>5.0333119999999996</c:v>
                </c:pt>
                <c:pt idx="24453">
                  <c:v>5.0256639999999999</c:v>
                </c:pt>
                <c:pt idx="24454">
                  <c:v>5.0353339999999998</c:v>
                </c:pt>
                <c:pt idx="24455">
                  <c:v>5.0339549999999997</c:v>
                </c:pt>
                <c:pt idx="24456">
                  <c:v>5.0189089999999998</c:v>
                </c:pt>
                <c:pt idx="24457">
                  <c:v>5.0316039999999997</c:v>
                </c:pt>
                <c:pt idx="24458">
                  <c:v>5.0357149999999997</c:v>
                </c:pt>
                <c:pt idx="24459">
                  <c:v>5.0184899999999999</c:v>
                </c:pt>
                <c:pt idx="24460">
                  <c:v>5.024</c:v>
                </c:pt>
                <c:pt idx="24461">
                  <c:v>5.0339970000000003</c:v>
                </c:pt>
                <c:pt idx="24462">
                  <c:v>5.0283319999999998</c:v>
                </c:pt>
                <c:pt idx="24463">
                  <c:v>5.0280820000000004</c:v>
                </c:pt>
                <c:pt idx="24464">
                  <c:v>5.0393759999999999</c:v>
                </c:pt>
                <c:pt idx="24465">
                  <c:v>5.0354580000000002</c:v>
                </c:pt>
                <c:pt idx="24466">
                  <c:v>5.0264249999999997</c:v>
                </c:pt>
                <c:pt idx="24467">
                  <c:v>5.0366470000000003</c:v>
                </c:pt>
                <c:pt idx="24468">
                  <c:v>5.032686</c:v>
                </c:pt>
                <c:pt idx="24469">
                  <c:v>5.02407</c:v>
                </c:pt>
                <c:pt idx="24470">
                  <c:v>5.0300079999999996</c:v>
                </c:pt>
                <c:pt idx="24471">
                  <c:v>5.0281729999999998</c:v>
                </c:pt>
                <c:pt idx="24472">
                  <c:v>5.0238079999999998</c:v>
                </c:pt>
                <c:pt idx="24473">
                  <c:v>5.027355</c:v>
                </c:pt>
                <c:pt idx="24474">
                  <c:v>5.0306139999999999</c:v>
                </c:pt>
                <c:pt idx="24475">
                  <c:v>5.0291899999999998</c:v>
                </c:pt>
                <c:pt idx="24476">
                  <c:v>5.038278</c:v>
                </c:pt>
                <c:pt idx="24477">
                  <c:v>5.04833</c:v>
                </c:pt>
                <c:pt idx="24478">
                  <c:v>5.037166</c:v>
                </c:pt>
                <c:pt idx="24479">
                  <c:v>5.03477</c:v>
                </c:pt>
                <c:pt idx="24480">
                  <c:v>5.0421760000000004</c:v>
                </c:pt>
                <c:pt idx="24481">
                  <c:v>5.0372269999999997</c:v>
                </c:pt>
                <c:pt idx="24482">
                  <c:v>5.0311149999999998</c:v>
                </c:pt>
                <c:pt idx="24483">
                  <c:v>5.0313850000000002</c:v>
                </c:pt>
                <c:pt idx="24484">
                  <c:v>5.0334050000000001</c:v>
                </c:pt>
                <c:pt idx="24485">
                  <c:v>5.0316210000000003</c:v>
                </c:pt>
                <c:pt idx="24486">
                  <c:v>5.0332879999999998</c:v>
                </c:pt>
                <c:pt idx="24487">
                  <c:v>5.0334589999999997</c:v>
                </c:pt>
                <c:pt idx="24488">
                  <c:v>5.0310990000000002</c:v>
                </c:pt>
                <c:pt idx="24489">
                  <c:v>5.0385780000000002</c:v>
                </c:pt>
                <c:pt idx="24490">
                  <c:v>5.0396239999999999</c:v>
                </c:pt>
                <c:pt idx="24491">
                  <c:v>5.0353260000000004</c:v>
                </c:pt>
                <c:pt idx="24492">
                  <c:v>5.0346019999999996</c:v>
                </c:pt>
                <c:pt idx="24493">
                  <c:v>5.0326940000000002</c:v>
                </c:pt>
                <c:pt idx="24494">
                  <c:v>5.0315950000000003</c:v>
                </c:pt>
                <c:pt idx="24495">
                  <c:v>5.0341550000000002</c:v>
                </c:pt>
                <c:pt idx="24496">
                  <c:v>5.0356759999999996</c:v>
                </c:pt>
                <c:pt idx="24497">
                  <c:v>5.0324850000000003</c:v>
                </c:pt>
                <c:pt idx="24498">
                  <c:v>5.0327770000000003</c:v>
                </c:pt>
                <c:pt idx="24499">
                  <c:v>5.0298999999999996</c:v>
                </c:pt>
                <c:pt idx="24500">
                  <c:v>5.0329459999999999</c:v>
                </c:pt>
                <c:pt idx="24501">
                  <c:v>5.042548</c:v>
                </c:pt>
                <c:pt idx="24502">
                  <c:v>5.0376110000000001</c:v>
                </c:pt>
                <c:pt idx="24503">
                  <c:v>5.0336489999999996</c:v>
                </c:pt>
                <c:pt idx="24504">
                  <c:v>5.0432300000000003</c:v>
                </c:pt>
                <c:pt idx="24505">
                  <c:v>5.0461010000000002</c:v>
                </c:pt>
                <c:pt idx="24506">
                  <c:v>5.0387240000000002</c:v>
                </c:pt>
                <c:pt idx="24507">
                  <c:v>5.0345519999999997</c:v>
                </c:pt>
                <c:pt idx="24508">
                  <c:v>5.0439160000000003</c:v>
                </c:pt>
                <c:pt idx="24509">
                  <c:v>5.0447059999999997</c:v>
                </c:pt>
                <c:pt idx="24510">
                  <c:v>5.0376479999999999</c:v>
                </c:pt>
                <c:pt idx="24511">
                  <c:v>5.0466119999999997</c:v>
                </c:pt>
                <c:pt idx="24512">
                  <c:v>5.0462420000000003</c:v>
                </c:pt>
                <c:pt idx="24513">
                  <c:v>5.0299250000000004</c:v>
                </c:pt>
                <c:pt idx="24514">
                  <c:v>5.0295740000000002</c:v>
                </c:pt>
                <c:pt idx="24515">
                  <c:v>5.0366850000000003</c:v>
                </c:pt>
                <c:pt idx="24516">
                  <c:v>5.0302939999999996</c:v>
                </c:pt>
                <c:pt idx="24517">
                  <c:v>5.02949</c:v>
                </c:pt>
                <c:pt idx="24518">
                  <c:v>5.0377200000000002</c:v>
                </c:pt>
                <c:pt idx="24519">
                  <c:v>5.0353459999999997</c:v>
                </c:pt>
                <c:pt idx="24520">
                  <c:v>5.0320010000000002</c:v>
                </c:pt>
                <c:pt idx="24521">
                  <c:v>5.0302239999999996</c:v>
                </c:pt>
                <c:pt idx="24522">
                  <c:v>5.0317350000000003</c:v>
                </c:pt>
                <c:pt idx="24523">
                  <c:v>5.0438679999999998</c:v>
                </c:pt>
                <c:pt idx="24524">
                  <c:v>5.0443829999999998</c:v>
                </c:pt>
                <c:pt idx="24525">
                  <c:v>5.0379209999999999</c:v>
                </c:pt>
                <c:pt idx="24526">
                  <c:v>5.04305</c:v>
                </c:pt>
                <c:pt idx="24527">
                  <c:v>5.0504939999999996</c:v>
                </c:pt>
                <c:pt idx="24528">
                  <c:v>5.0478420000000002</c:v>
                </c:pt>
                <c:pt idx="24529">
                  <c:v>5.0442780000000003</c:v>
                </c:pt>
                <c:pt idx="24530">
                  <c:v>5.0535940000000004</c:v>
                </c:pt>
                <c:pt idx="24531">
                  <c:v>5.0471240000000002</c:v>
                </c:pt>
                <c:pt idx="24532">
                  <c:v>5.0280209999999999</c:v>
                </c:pt>
                <c:pt idx="24533">
                  <c:v>5.0361830000000003</c:v>
                </c:pt>
                <c:pt idx="24534">
                  <c:v>5.0404559999999998</c:v>
                </c:pt>
                <c:pt idx="24535">
                  <c:v>5.0232210000000004</c:v>
                </c:pt>
                <c:pt idx="24536">
                  <c:v>5.0307440000000003</c:v>
                </c:pt>
                <c:pt idx="24537">
                  <c:v>5.0527800000000003</c:v>
                </c:pt>
                <c:pt idx="24538">
                  <c:v>5.047555</c:v>
                </c:pt>
                <c:pt idx="24539">
                  <c:v>5.0461989999999997</c:v>
                </c:pt>
                <c:pt idx="24540">
                  <c:v>5.0599460000000001</c:v>
                </c:pt>
                <c:pt idx="24541">
                  <c:v>5.0401049999999996</c:v>
                </c:pt>
                <c:pt idx="24542">
                  <c:v>5.0274840000000003</c:v>
                </c:pt>
                <c:pt idx="24543">
                  <c:v>5.04833</c:v>
                </c:pt>
                <c:pt idx="24544">
                  <c:v>5.0437760000000003</c:v>
                </c:pt>
                <c:pt idx="24545">
                  <c:v>5.0271530000000002</c:v>
                </c:pt>
                <c:pt idx="24546">
                  <c:v>5.0346099999999998</c:v>
                </c:pt>
                <c:pt idx="24547">
                  <c:v>5.0483729999999998</c:v>
                </c:pt>
                <c:pt idx="24548">
                  <c:v>5.0510039999999998</c:v>
                </c:pt>
                <c:pt idx="24549">
                  <c:v>5.0542879999999997</c:v>
                </c:pt>
                <c:pt idx="24550">
                  <c:v>5.0537070000000002</c:v>
                </c:pt>
                <c:pt idx="24551">
                  <c:v>5.0403520000000004</c:v>
                </c:pt>
                <c:pt idx="24552">
                  <c:v>5.0458730000000003</c:v>
                </c:pt>
                <c:pt idx="24553">
                  <c:v>5.0550860000000002</c:v>
                </c:pt>
                <c:pt idx="24554">
                  <c:v>5.0373479999999997</c:v>
                </c:pt>
                <c:pt idx="24555">
                  <c:v>5.0360500000000004</c:v>
                </c:pt>
                <c:pt idx="24556">
                  <c:v>5.0555899999999996</c:v>
                </c:pt>
                <c:pt idx="24557">
                  <c:v>5.0491630000000001</c:v>
                </c:pt>
                <c:pt idx="24558">
                  <c:v>5.0296310000000002</c:v>
                </c:pt>
                <c:pt idx="24559">
                  <c:v>5.0406129999999996</c:v>
                </c:pt>
                <c:pt idx="24560">
                  <c:v>5.053083</c:v>
                </c:pt>
                <c:pt idx="24561">
                  <c:v>5.0444979999999999</c:v>
                </c:pt>
                <c:pt idx="24562">
                  <c:v>5.045795</c:v>
                </c:pt>
                <c:pt idx="24563">
                  <c:v>5.0461910000000003</c:v>
                </c:pt>
                <c:pt idx="24564">
                  <c:v>5.0403169999999999</c:v>
                </c:pt>
                <c:pt idx="24565">
                  <c:v>5.0490180000000002</c:v>
                </c:pt>
                <c:pt idx="24566">
                  <c:v>5.0557809999999996</c:v>
                </c:pt>
                <c:pt idx="24567">
                  <c:v>5.0443730000000002</c:v>
                </c:pt>
                <c:pt idx="24568">
                  <c:v>5.0393970000000001</c:v>
                </c:pt>
                <c:pt idx="24569">
                  <c:v>5.0488600000000003</c:v>
                </c:pt>
                <c:pt idx="24570">
                  <c:v>5.0475690000000002</c:v>
                </c:pt>
                <c:pt idx="24571">
                  <c:v>5.0455160000000001</c:v>
                </c:pt>
                <c:pt idx="24572">
                  <c:v>5.0518000000000001</c:v>
                </c:pt>
                <c:pt idx="24573">
                  <c:v>5.0496860000000003</c:v>
                </c:pt>
                <c:pt idx="24574">
                  <c:v>5.0508930000000003</c:v>
                </c:pt>
                <c:pt idx="24575">
                  <c:v>5.0525779999999996</c:v>
                </c:pt>
                <c:pt idx="24576">
                  <c:v>5.0410380000000004</c:v>
                </c:pt>
                <c:pt idx="24577">
                  <c:v>5.0401259999999999</c:v>
                </c:pt>
                <c:pt idx="24578">
                  <c:v>5.047002</c:v>
                </c:pt>
                <c:pt idx="24579">
                  <c:v>5.0487840000000004</c:v>
                </c:pt>
                <c:pt idx="24580">
                  <c:v>5.0514900000000003</c:v>
                </c:pt>
                <c:pt idx="24581">
                  <c:v>5.0534319999999999</c:v>
                </c:pt>
                <c:pt idx="24582">
                  <c:v>5.05281</c:v>
                </c:pt>
                <c:pt idx="24583">
                  <c:v>5.0496639999999999</c:v>
                </c:pt>
                <c:pt idx="24584">
                  <c:v>5.0440290000000001</c:v>
                </c:pt>
                <c:pt idx="24585">
                  <c:v>5.0452919999999999</c:v>
                </c:pt>
                <c:pt idx="24586">
                  <c:v>5.05504</c:v>
                </c:pt>
                <c:pt idx="24587">
                  <c:v>5.0557610000000004</c:v>
                </c:pt>
                <c:pt idx="24588">
                  <c:v>5.0519850000000002</c:v>
                </c:pt>
                <c:pt idx="24589">
                  <c:v>5.0509320000000004</c:v>
                </c:pt>
                <c:pt idx="24590">
                  <c:v>5.0487630000000001</c:v>
                </c:pt>
                <c:pt idx="24591">
                  <c:v>5.0519280000000002</c:v>
                </c:pt>
                <c:pt idx="24592">
                  <c:v>5.0518210000000003</c:v>
                </c:pt>
                <c:pt idx="24593">
                  <c:v>5.051641</c:v>
                </c:pt>
                <c:pt idx="24594">
                  <c:v>5.0545109999999998</c:v>
                </c:pt>
                <c:pt idx="24595">
                  <c:v>5.0488650000000002</c:v>
                </c:pt>
                <c:pt idx="24596">
                  <c:v>5.0503859999999996</c:v>
                </c:pt>
                <c:pt idx="24597">
                  <c:v>5.0565930000000003</c:v>
                </c:pt>
                <c:pt idx="24598">
                  <c:v>5.0541910000000003</c:v>
                </c:pt>
                <c:pt idx="24599">
                  <c:v>5.0547319999999996</c:v>
                </c:pt>
                <c:pt idx="24600">
                  <c:v>5.0569179999999996</c:v>
                </c:pt>
                <c:pt idx="24601">
                  <c:v>5.0535560000000004</c:v>
                </c:pt>
                <c:pt idx="24602">
                  <c:v>5.0506919999999997</c:v>
                </c:pt>
                <c:pt idx="24603">
                  <c:v>5.0607170000000004</c:v>
                </c:pt>
                <c:pt idx="24604">
                  <c:v>5.0607579999999999</c:v>
                </c:pt>
                <c:pt idx="24605">
                  <c:v>5.0480340000000004</c:v>
                </c:pt>
                <c:pt idx="24606">
                  <c:v>5.0525200000000003</c:v>
                </c:pt>
                <c:pt idx="24607">
                  <c:v>5.052403</c:v>
                </c:pt>
                <c:pt idx="24608">
                  <c:v>5.0448529999999998</c:v>
                </c:pt>
                <c:pt idx="24609">
                  <c:v>5.0547209999999998</c:v>
                </c:pt>
                <c:pt idx="24610">
                  <c:v>5.0623899999999997</c:v>
                </c:pt>
                <c:pt idx="24611">
                  <c:v>5.0582909999999996</c:v>
                </c:pt>
                <c:pt idx="24612">
                  <c:v>5.0535860000000001</c:v>
                </c:pt>
                <c:pt idx="24613">
                  <c:v>5.0525130000000003</c:v>
                </c:pt>
                <c:pt idx="24614">
                  <c:v>5.0538819999999998</c:v>
                </c:pt>
                <c:pt idx="24615">
                  <c:v>5.0607249999999997</c:v>
                </c:pt>
                <c:pt idx="24616">
                  <c:v>5.0621280000000004</c:v>
                </c:pt>
                <c:pt idx="24617">
                  <c:v>5.0510479999999998</c:v>
                </c:pt>
                <c:pt idx="24618">
                  <c:v>5.0526119999999999</c:v>
                </c:pt>
                <c:pt idx="24619">
                  <c:v>5.0532190000000003</c:v>
                </c:pt>
                <c:pt idx="24620">
                  <c:v>5.045515</c:v>
                </c:pt>
                <c:pt idx="24621">
                  <c:v>5.053814</c:v>
                </c:pt>
                <c:pt idx="24622">
                  <c:v>5.0610949999999999</c:v>
                </c:pt>
                <c:pt idx="24623">
                  <c:v>5.0544760000000002</c:v>
                </c:pt>
                <c:pt idx="24624">
                  <c:v>5.0502019999999996</c:v>
                </c:pt>
                <c:pt idx="24625">
                  <c:v>5.0604789999999999</c:v>
                </c:pt>
                <c:pt idx="24626">
                  <c:v>5.0645850000000001</c:v>
                </c:pt>
                <c:pt idx="24627">
                  <c:v>5.0548799999999998</c:v>
                </c:pt>
                <c:pt idx="24628">
                  <c:v>5.0556109999999999</c:v>
                </c:pt>
                <c:pt idx="24629">
                  <c:v>5.0535269999999999</c:v>
                </c:pt>
                <c:pt idx="24630">
                  <c:v>5.0527090000000001</c:v>
                </c:pt>
                <c:pt idx="24631">
                  <c:v>5.0657350000000001</c:v>
                </c:pt>
                <c:pt idx="24632">
                  <c:v>5.0620060000000002</c:v>
                </c:pt>
                <c:pt idx="24633">
                  <c:v>5.0529890000000002</c:v>
                </c:pt>
                <c:pt idx="24634">
                  <c:v>5.0616250000000003</c:v>
                </c:pt>
                <c:pt idx="24635">
                  <c:v>5.0702210000000001</c:v>
                </c:pt>
                <c:pt idx="24636">
                  <c:v>5.0634399999999999</c:v>
                </c:pt>
                <c:pt idx="24637">
                  <c:v>5.0607879999999996</c:v>
                </c:pt>
                <c:pt idx="24638">
                  <c:v>5.0675330000000001</c:v>
                </c:pt>
                <c:pt idx="24639">
                  <c:v>5.0641109999999996</c:v>
                </c:pt>
                <c:pt idx="24640">
                  <c:v>5.0612789999999999</c:v>
                </c:pt>
                <c:pt idx="24641">
                  <c:v>5.0600180000000003</c:v>
                </c:pt>
                <c:pt idx="24642">
                  <c:v>5.0467969999999998</c:v>
                </c:pt>
                <c:pt idx="24643">
                  <c:v>5.0462850000000001</c:v>
                </c:pt>
                <c:pt idx="24644">
                  <c:v>5.0638129999999997</c:v>
                </c:pt>
                <c:pt idx="24645">
                  <c:v>5.0635589999999997</c:v>
                </c:pt>
                <c:pt idx="24646">
                  <c:v>5.0564150000000003</c:v>
                </c:pt>
                <c:pt idx="24647">
                  <c:v>5.0617020000000004</c:v>
                </c:pt>
                <c:pt idx="24648">
                  <c:v>5.0571719999999996</c:v>
                </c:pt>
                <c:pt idx="24649">
                  <c:v>5.0543490000000002</c:v>
                </c:pt>
                <c:pt idx="24650">
                  <c:v>5.0657170000000002</c:v>
                </c:pt>
                <c:pt idx="24651">
                  <c:v>5.0586140000000004</c:v>
                </c:pt>
                <c:pt idx="24652">
                  <c:v>5.0508550000000003</c:v>
                </c:pt>
                <c:pt idx="24653">
                  <c:v>5.0636609999999997</c:v>
                </c:pt>
                <c:pt idx="24654">
                  <c:v>5.064127</c:v>
                </c:pt>
                <c:pt idx="24655">
                  <c:v>5.0575369999999999</c:v>
                </c:pt>
                <c:pt idx="24656">
                  <c:v>5.0684399999999998</c:v>
                </c:pt>
                <c:pt idx="24657">
                  <c:v>5.0712429999999999</c:v>
                </c:pt>
                <c:pt idx="24658">
                  <c:v>5.0551839999999997</c:v>
                </c:pt>
                <c:pt idx="24659">
                  <c:v>5.0578940000000001</c:v>
                </c:pt>
                <c:pt idx="24660">
                  <c:v>5.0691050000000004</c:v>
                </c:pt>
                <c:pt idx="24661">
                  <c:v>5.0575950000000001</c:v>
                </c:pt>
                <c:pt idx="24662">
                  <c:v>5.0523660000000001</c:v>
                </c:pt>
                <c:pt idx="24663">
                  <c:v>5.0580959999999999</c:v>
                </c:pt>
                <c:pt idx="24664">
                  <c:v>5.0612919999999999</c:v>
                </c:pt>
                <c:pt idx="24665">
                  <c:v>5.0688409999999999</c:v>
                </c:pt>
                <c:pt idx="24666">
                  <c:v>5.0702499999999997</c:v>
                </c:pt>
                <c:pt idx="24667">
                  <c:v>5.0628570000000002</c:v>
                </c:pt>
                <c:pt idx="24668">
                  <c:v>5.0608550000000001</c:v>
                </c:pt>
                <c:pt idx="24669">
                  <c:v>5.0643729999999998</c:v>
                </c:pt>
                <c:pt idx="24670">
                  <c:v>5.0602650000000002</c:v>
                </c:pt>
                <c:pt idx="24671">
                  <c:v>5.0583499999999999</c:v>
                </c:pt>
                <c:pt idx="24672">
                  <c:v>5.0712279999999996</c:v>
                </c:pt>
                <c:pt idx="24673">
                  <c:v>5.0697130000000001</c:v>
                </c:pt>
                <c:pt idx="24674">
                  <c:v>5.0669829999999996</c:v>
                </c:pt>
                <c:pt idx="24675">
                  <c:v>5.0803760000000002</c:v>
                </c:pt>
                <c:pt idx="24676">
                  <c:v>5.0719830000000004</c:v>
                </c:pt>
                <c:pt idx="24677">
                  <c:v>5.0540880000000001</c:v>
                </c:pt>
                <c:pt idx="24678">
                  <c:v>5.0616279999999998</c:v>
                </c:pt>
                <c:pt idx="24679">
                  <c:v>5.074605</c:v>
                </c:pt>
                <c:pt idx="24680">
                  <c:v>5.0638370000000004</c:v>
                </c:pt>
                <c:pt idx="24681">
                  <c:v>5.0576280000000002</c:v>
                </c:pt>
                <c:pt idx="24682">
                  <c:v>5.0687550000000003</c:v>
                </c:pt>
                <c:pt idx="24683">
                  <c:v>5.0643700000000003</c:v>
                </c:pt>
                <c:pt idx="24684">
                  <c:v>5.0651159999999997</c:v>
                </c:pt>
                <c:pt idx="24685">
                  <c:v>5.076308</c:v>
                </c:pt>
                <c:pt idx="24686">
                  <c:v>5.0687660000000001</c:v>
                </c:pt>
                <c:pt idx="24687">
                  <c:v>5.0592899999999998</c:v>
                </c:pt>
                <c:pt idx="24688">
                  <c:v>5.0696690000000002</c:v>
                </c:pt>
                <c:pt idx="24689">
                  <c:v>5.0722170000000002</c:v>
                </c:pt>
                <c:pt idx="24690">
                  <c:v>5.0556989999999997</c:v>
                </c:pt>
                <c:pt idx="24691">
                  <c:v>5.0661009999999997</c:v>
                </c:pt>
                <c:pt idx="24692">
                  <c:v>5.0769279999999997</c:v>
                </c:pt>
                <c:pt idx="24693">
                  <c:v>5.0545809999999998</c:v>
                </c:pt>
                <c:pt idx="24694">
                  <c:v>5.0605460000000004</c:v>
                </c:pt>
                <c:pt idx="24695">
                  <c:v>5.0821129999999997</c:v>
                </c:pt>
                <c:pt idx="24696">
                  <c:v>5.0720789999999996</c:v>
                </c:pt>
                <c:pt idx="24697">
                  <c:v>5.0688409999999999</c:v>
                </c:pt>
                <c:pt idx="24698">
                  <c:v>5.082357</c:v>
                </c:pt>
                <c:pt idx="24699">
                  <c:v>5.0721249999999998</c:v>
                </c:pt>
                <c:pt idx="24700">
                  <c:v>5.062049</c:v>
                </c:pt>
                <c:pt idx="24701">
                  <c:v>5.0778109999999996</c:v>
                </c:pt>
                <c:pt idx="24702">
                  <c:v>5.0699490000000003</c:v>
                </c:pt>
                <c:pt idx="24703">
                  <c:v>5.0560070000000001</c:v>
                </c:pt>
                <c:pt idx="24704">
                  <c:v>5.072775</c:v>
                </c:pt>
                <c:pt idx="24705">
                  <c:v>5.0737490000000003</c:v>
                </c:pt>
                <c:pt idx="24706">
                  <c:v>5.0589149999999998</c:v>
                </c:pt>
                <c:pt idx="24707">
                  <c:v>5.06447</c:v>
                </c:pt>
                <c:pt idx="24708">
                  <c:v>5.0728520000000001</c:v>
                </c:pt>
                <c:pt idx="24709">
                  <c:v>5.0694270000000001</c:v>
                </c:pt>
                <c:pt idx="24710">
                  <c:v>5.0774619999999997</c:v>
                </c:pt>
                <c:pt idx="24711">
                  <c:v>5.0835629999999998</c:v>
                </c:pt>
                <c:pt idx="24712">
                  <c:v>5.0698619999999996</c:v>
                </c:pt>
                <c:pt idx="24713">
                  <c:v>5.0717860000000003</c:v>
                </c:pt>
                <c:pt idx="24714">
                  <c:v>5.0793799999999996</c:v>
                </c:pt>
                <c:pt idx="24715">
                  <c:v>5.0713549999999996</c:v>
                </c:pt>
                <c:pt idx="24716">
                  <c:v>5.0661399999999999</c:v>
                </c:pt>
                <c:pt idx="24717">
                  <c:v>5.0695519999999998</c:v>
                </c:pt>
                <c:pt idx="24718">
                  <c:v>5.0762369999999999</c:v>
                </c:pt>
                <c:pt idx="24719">
                  <c:v>5.0769799999999998</c:v>
                </c:pt>
                <c:pt idx="24720">
                  <c:v>5.0736489999999996</c:v>
                </c:pt>
                <c:pt idx="24721">
                  <c:v>5.072279</c:v>
                </c:pt>
                <c:pt idx="24722">
                  <c:v>5.077026</c:v>
                </c:pt>
                <c:pt idx="24723">
                  <c:v>5.0836769999999998</c:v>
                </c:pt>
                <c:pt idx="24724">
                  <c:v>5.0714009999999998</c:v>
                </c:pt>
                <c:pt idx="24725">
                  <c:v>5.0584519999999999</c:v>
                </c:pt>
                <c:pt idx="24726">
                  <c:v>5.0659689999999999</c:v>
                </c:pt>
                <c:pt idx="24727">
                  <c:v>5.0759230000000004</c:v>
                </c:pt>
                <c:pt idx="24728">
                  <c:v>5.0781549999999998</c:v>
                </c:pt>
                <c:pt idx="24729">
                  <c:v>5.0733980000000001</c:v>
                </c:pt>
                <c:pt idx="24730">
                  <c:v>5.0692510000000004</c:v>
                </c:pt>
                <c:pt idx="24731">
                  <c:v>5.0690869999999997</c:v>
                </c:pt>
                <c:pt idx="24732">
                  <c:v>5.073169</c:v>
                </c:pt>
                <c:pt idx="24733">
                  <c:v>5.0784779999999996</c:v>
                </c:pt>
                <c:pt idx="24734">
                  <c:v>5.0762210000000003</c:v>
                </c:pt>
                <c:pt idx="24735">
                  <c:v>5.0763340000000001</c:v>
                </c:pt>
                <c:pt idx="24736">
                  <c:v>5.0749449999999996</c:v>
                </c:pt>
                <c:pt idx="24737">
                  <c:v>5.0693029999999997</c:v>
                </c:pt>
                <c:pt idx="24738">
                  <c:v>5.0800080000000003</c:v>
                </c:pt>
                <c:pt idx="24739">
                  <c:v>5.0906859999999998</c:v>
                </c:pt>
                <c:pt idx="24740">
                  <c:v>5.0793080000000002</c:v>
                </c:pt>
                <c:pt idx="24741">
                  <c:v>5.0662039999999999</c:v>
                </c:pt>
                <c:pt idx="24742">
                  <c:v>5.070265</c:v>
                </c:pt>
                <c:pt idx="24743">
                  <c:v>5.0749129999999996</c:v>
                </c:pt>
                <c:pt idx="24744">
                  <c:v>5.0788089999999997</c:v>
                </c:pt>
                <c:pt idx="24745">
                  <c:v>5.0849250000000001</c:v>
                </c:pt>
                <c:pt idx="24746">
                  <c:v>5.07524</c:v>
                </c:pt>
                <c:pt idx="24747">
                  <c:v>5.0704630000000002</c:v>
                </c:pt>
                <c:pt idx="24748">
                  <c:v>5.0783050000000003</c:v>
                </c:pt>
                <c:pt idx="24749">
                  <c:v>5.0756110000000003</c:v>
                </c:pt>
                <c:pt idx="24750">
                  <c:v>5.068759</c:v>
                </c:pt>
                <c:pt idx="24751">
                  <c:v>5.0702189999999998</c:v>
                </c:pt>
                <c:pt idx="24752">
                  <c:v>5.0762840000000002</c:v>
                </c:pt>
                <c:pt idx="24753">
                  <c:v>5.0808140000000002</c:v>
                </c:pt>
                <c:pt idx="24754">
                  <c:v>5.0866709999999999</c:v>
                </c:pt>
                <c:pt idx="24755">
                  <c:v>5.0836110000000003</c:v>
                </c:pt>
                <c:pt idx="24756">
                  <c:v>5.0757349999999999</c:v>
                </c:pt>
                <c:pt idx="24757">
                  <c:v>5.0829230000000001</c:v>
                </c:pt>
                <c:pt idx="24758">
                  <c:v>5.0868729999999998</c:v>
                </c:pt>
                <c:pt idx="24759">
                  <c:v>5.0801499999999997</c:v>
                </c:pt>
                <c:pt idx="24760">
                  <c:v>5.0830339999999996</c:v>
                </c:pt>
                <c:pt idx="24761">
                  <c:v>5.0861049999999999</c:v>
                </c:pt>
                <c:pt idx="24762">
                  <c:v>5.0838999999999999</c:v>
                </c:pt>
                <c:pt idx="24763">
                  <c:v>5.0883659999999997</c:v>
                </c:pt>
                <c:pt idx="24764">
                  <c:v>5.0917029999999999</c:v>
                </c:pt>
                <c:pt idx="24765">
                  <c:v>5.0746960000000003</c:v>
                </c:pt>
                <c:pt idx="24766">
                  <c:v>5.0646089999999999</c:v>
                </c:pt>
                <c:pt idx="24767">
                  <c:v>5.0754700000000001</c:v>
                </c:pt>
                <c:pt idx="24768">
                  <c:v>5.0755080000000001</c:v>
                </c:pt>
                <c:pt idx="24769">
                  <c:v>5.0743799999999997</c:v>
                </c:pt>
                <c:pt idx="24770">
                  <c:v>5.0818459999999996</c:v>
                </c:pt>
                <c:pt idx="24771">
                  <c:v>5.0774189999999999</c:v>
                </c:pt>
                <c:pt idx="24772">
                  <c:v>5.078373</c:v>
                </c:pt>
                <c:pt idx="24773">
                  <c:v>5.0900340000000002</c:v>
                </c:pt>
                <c:pt idx="24774">
                  <c:v>5.090357</c:v>
                </c:pt>
                <c:pt idx="24775">
                  <c:v>5.0767930000000003</c:v>
                </c:pt>
                <c:pt idx="24776">
                  <c:v>5.0748139999999999</c:v>
                </c:pt>
                <c:pt idx="24777">
                  <c:v>5.0838489999999998</c:v>
                </c:pt>
                <c:pt idx="24778">
                  <c:v>5.0842710000000002</c:v>
                </c:pt>
                <c:pt idx="24779">
                  <c:v>5.0840360000000002</c:v>
                </c:pt>
                <c:pt idx="24780">
                  <c:v>5.0799159999999999</c:v>
                </c:pt>
                <c:pt idx="24781">
                  <c:v>5.0745110000000002</c:v>
                </c:pt>
                <c:pt idx="24782">
                  <c:v>5.0800210000000003</c:v>
                </c:pt>
                <c:pt idx="24783">
                  <c:v>5.0828819999999997</c:v>
                </c:pt>
                <c:pt idx="24784">
                  <c:v>5.0860919999999998</c:v>
                </c:pt>
                <c:pt idx="24785">
                  <c:v>5.0877509999999999</c:v>
                </c:pt>
                <c:pt idx="24786">
                  <c:v>5.0840310000000004</c:v>
                </c:pt>
                <c:pt idx="24787">
                  <c:v>5.0840490000000003</c:v>
                </c:pt>
                <c:pt idx="24788">
                  <c:v>5.0801319999999999</c:v>
                </c:pt>
                <c:pt idx="24789">
                  <c:v>5.0768839999999997</c:v>
                </c:pt>
                <c:pt idx="24790">
                  <c:v>5.0762429999999998</c:v>
                </c:pt>
                <c:pt idx="24791">
                  <c:v>5.0816400000000002</c:v>
                </c:pt>
                <c:pt idx="24792">
                  <c:v>5.0912170000000003</c:v>
                </c:pt>
                <c:pt idx="24793">
                  <c:v>5.0937089999999996</c:v>
                </c:pt>
                <c:pt idx="24794">
                  <c:v>5.0911439999999999</c:v>
                </c:pt>
                <c:pt idx="24795">
                  <c:v>5.087116</c:v>
                </c:pt>
                <c:pt idx="24796">
                  <c:v>5.0912030000000001</c:v>
                </c:pt>
                <c:pt idx="24797">
                  <c:v>5.0916439999999996</c:v>
                </c:pt>
                <c:pt idx="24798">
                  <c:v>5.0911239999999998</c:v>
                </c:pt>
                <c:pt idx="24799">
                  <c:v>5.0942090000000002</c:v>
                </c:pt>
                <c:pt idx="24800">
                  <c:v>5.0823679999999998</c:v>
                </c:pt>
                <c:pt idx="24801">
                  <c:v>5.0849539999999998</c:v>
                </c:pt>
                <c:pt idx="24802">
                  <c:v>5.0993849999999998</c:v>
                </c:pt>
                <c:pt idx="24803">
                  <c:v>5.0870499999999996</c:v>
                </c:pt>
                <c:pt idx="24804">
                  <c:v>5.0764269999999998</c:v>
                </c:pt>
                <c:pt idx="24805">
                  <c:v>5.0918789999999996</c:v>
                </c:pt>
                <c:pt idx="24806">
                  <c:v>5.0973660000000001</c:v>
                </c:pt>
                <c:pt idx="24807">
                  <c:v>5.0862749999999997</c:v>
                </c:pt>
                <c:pt idx="24808">
                  <c:v>5.0890570000000004</c:v>
                </c:pt>
                <c:pt idx="24809">
                  <c:v>5.0825810000000002</c:v>
                </c:pt>
                <c:pt idx="24810">
                  <c:v>5.0678159999999997</c:v>
                </c:pt>
                <c:pt idx="24811">
                  <c:v>5.0834760000000001</c:v>
                </c:pt>
                <c:pt idx="24812">
                  <c:v>5.0918609999999997</c:v>
                </c:pt>
                <c:pt idx="24813">
                  <c:v>5.0772750000000002</c:v>
                </c:pt>
                <c:pt idx="24814">
                  <c:v>5.0824699999999998</c:v>
                </c:pt>
                <c:pt idx="24815">
                  <c:v>5.0939129999999997</c:v>
                </c:pt>
                <c:pt idx="24816">
                  <c:v>5.0886370000000003</c:v>
                </c:pt>
                <c:pt idx="24817">
                  <c:v>5.0865910000000003</c:v>
                </c:pt>
                <c:pt idx="24818">
                  <c:v>5.0918460000000003</c:v>
                </c:pt>
                <c:pt idx="24819">
                  <c:v>5.0867690000000003</c:v>
                </c:pt>
                <c:pt idx="24820">
                  <c:v>5.087688</c:v>
                </c:pt>
                <c:pt idx="24821">
                  <c:v>5.095002</c:v>
                </c:pt>
                <c:pt idx="24822">
                  <c:v>5.085915</c:v>
                </c:pt>
                <c:pt idx="24823">
                  <c:v>5.0871209999999998</c:v>
                </c:pt>
                <c:pt idx="24824">
                  <c:v>5.096044</c:v>
                </c:pt>
                <c:pt idx="24825">
                  <c:v>5.0912959999999998</c:v>
                </c:pt>
                <c:pt idx="24826">
                  <c:v>5.092193</c:v>
                </c:pt>
                <c:pt idx="24827">
                  <c:v>5.0987429999999998</c:v>
                </c:pt>
                <c:pt idx="24828">
                  <c:v>5.0943350000000001</c:v>
                </c:pt>
                <c:pt idx="24829">
                  <c:v>5.0901360000000002</c:v>
                </c:pt>
                <c:pt idx="24830">
                  <c:v>5.100352</c:v>
                </c:pt>
                <c:pt idx="24831">
                  <c:v>5.0941159999999996</c:v>
                </c:pt>
                <c:pt idx="24832">
                  <c:v>5.0779990000000002</c:v>
                </c:pt>
                <c:pt idx="24833">
                  <c:v>5.0964689999999999</c:v>
                </c:pt>
                <c:pt idx="24834">
                  <c:v>5.1023009999999998</c:v>
                </c:pt>
                <c:pt idx="24835">
                  <c:v>5.0767040000000003</c:v>
                </c:pt>
                <c:pt idx="24836">
                  <c:v>5.0805429999999996</c:v>
                </c:pt>
                <c:pt idx="24837">
                  <c:v>5.0936110000000001</c:v>
                </c:pt>
                <c:pt idx="24838">
                  <c:v>5.0866980000000002</c:v>
                </c:pt>
                <c:pt idx="24839">
                  <c:v>5.0913940000000002</c:v>
                </c:pt>
                <c:pt idx="24840">
                  <c:v>5.1004709999999998</c:v>
                </c:pt>
                <c:pt idx="24841">
                  <c:v>5.0856159999999999</c:v>
                </c:pt>
                <c:pt idx="24842">
                  <c:v>5.083596</c:v>
                </c:pt>
                <c:pt idx="24843">
                  <c:v>5.0967690000000001</c:v>
                </c:pt>
                <c:pt idx="24844">
                  <c:v>5.088171</c:v>
                </c:pt>
                <c:pt idx="24845">
                  <c:v>5.0927519999999999</c:v>
                </c:pt>
                <c:pt idx="24846">
                  <c:v>5.1041540000000003</c:v>
                </c:pt>
                <c:pt idx="24847">
                  <c:v>5.0909990000000001</c:v>
                </c:pt>
                <c:pt idx="24848">
                  <c:v>5.0893139999999999</c:v>
                </c:pt>
                <c:pt idx="24849">
                  <c:v>5.1031279999999999</c:v>
                </c:pt>
                <c:pt idx="24850">
                  <c:v>5.100365</c:v>
                </c:pt>
                <c:pt idx="24851">
                  <c:v>5.0843489999999996</c:v>
                </c:pt>
                <c:pt idx="24852">
                  <c:v>5.0889800000000003</c:v>
                </c:pt>
                <c:pt idx="24853">
                  <c:v>5.1042180000000004</c:v>
                </c:pt>
                <c:pt idx="24854">
                  <c:v>5.100759</c:v>
                </c:pt>
                <c:pt idx="24855">
                  <c:v>5.0989069999999996</c:v>
                </c:pt>
                <c:pt idx="24856">
                  <c:v>5.1052419999999996</c:v>
                </c:pt>
                <c:pt idx="24857">
                  <c:v>5.1015280000000001</c:v>
                </c:pt>
                <c:pt idx="24858">
                  <c:v>5.0900840000000001</c:v>
                </c:pt>
                <c:pt idx="24859">
                  <c:v>5.087987</c:v>
                </c:pt>
                <c:pt idx="24860">
                  <c:v>5.0913700000000004</c:v>
                </c:pt>
                <c:pt idx="24861">
                  <c:v>5.0911970000000002</c:v>
                </c:pt>
                <c:pt idx="24862">
                  <c:v>5.0960549999999998</c:v>
                </c:pt>
                <c:pt idx="24863">
                  <c:v>5.094284</c:v>
                </c:pt>
                <c:pt idx="24864">
                  <c:v>5.091545</c:v>
                </c:pt>
                <c:pt idx="24865">
                  <c:v>5.1010340000000003</c:v>
                </c:pt>
                <c:pt idx="24866">
                  <c:v>5.0994039999999998</c:v>
                </c:pt>
                <c:pt idx="24867">
                  <c:v>5.096101</c:v>
                </c:pt>
                <c:pt idx="24868">
                  <c:v>5.1050300000000002</c:v>
                </c:pt>
                <c:pt idx="24869">
                  <c:v>5.1053559999999996</c:v>
                </c:pt>
                <c:pt idx="24870">
                  <c:v>5.099933</c:v>
                </c:pt>
                <c:pt idx="24871">
                  <c:v>5.1041350000000003</c:v>
                </c:pt>
                <c:pt idx="24872">
                  <c:v>5.1014119999999998</c:v>
                </c:pt>
                <c:pt idx="24873">
                  <c:v>5.0919470000000002</c:v>
                </c:pt>
                <c:pt idx="24874">
                  <c:v>5.095745</c:v>
                </c:pt>
                <c:pt idx="24875">
                  <c:v>5.0945070000000001</c:v>
                </c:pt>
                <c:pt idx="24876">
                  <c:v>5.083952</c:v>
                </c:pt>
                <c:pt idx="24877">
                  <c:v>5.0959070000000004</c:v>
                </c:pt>
                <c:pt idx="24878">
                  <c:v>5.1065250000000004</c:v>
                </c:pt>
                <c:pt idx="24879">
                  <c:v>5.0958569999999996</c:v>
                </c:pt>
                <c:pt idx="24880">
                  <c:v>5.099062</c:v>
                </c:pt>
                <c:pt idx="24881">
                  <c:v>5.1112840000000004</c:v>
                </c:pt>
                <c:pt idx="24882">
                  <c:v>5.1068629999999997</c:v>
                </c:pt>
                <c:pt idx="24883">
                  <c:v>5.1009690000000001</c:v>
                </c:pt>
                <c:pt idx="24884">
                  <c:v>5.1048669999999996</c:v>
                </c:pt>
                <c:pt idx="24885">
                  <c:v>5.0987869999999997</c:v>
                </c:pt>
                <c:pt idx="24886">
                  <c:v>5.0971609999999998</c:v>
                </c:pt>
                <c:pt idx="24887">
                  <c:v>5.1049920000000002</c:v>
                </c:pt>
                <c:pt idx="24888">
                  <c:v>5.094614</c:v>
                </c:pt>
                <c:pt idx="24889">
                  <c:v>5.0912189999999997</c:v>
                </c:pt>
                <c:pt idx="24890">
                  <c:v>5.104749</c:v>
                </c:pt>
                <c:pt idx="24891">
                  <c:v>5.0986979999999997</c:v>
                </c:pt>
                <c:pt idx="24892">
                  <c:v>5.0897930000000002</c:v>
                </c:pt>
                <c:pt idx="24893">
                  <c:v>5.0988870000000004</c:v>
                </c:pt>
                <c:pt idx="24894">
                  <c:v>5.1005039999999999</c:v>
                </c:pt>
                <c:pt idx="24895">
                  <c:v>5.097353</c:v>
                </c:pt>
                <c:pt idx="24896">
                  <c:v>5.1117780000000002</c:v>
                </c:pt>
                <c:pt idx="24897">
                  <c:v>5.1117819999999998</c:v>
                </c:pt>
                <c:pt idx="24898">
                  <c:v>5.0901709999999998</c:v>
                </c:pt>
                <c:pt idx="24899">
                  <c:v>5.0982589999999997</c:v>
                </c:pt>
                <c:pt idx="24900">
                  <c:v>5.1101479999999997</c:v>
                </c:pt>
                <c:pt idx="24901">
                  <c:v>5.0974700000000004</c:v>
                </c:pt>
                <c:pt idx="24902">
                  <c:v>5.1004459999999998</c:v>
                </c:pt>
                <c:pt idx="24903">
                  <c:v>5.1144160000000003</c:v>
                </c:pt>
                <c:pt idx="24904">
                  <c:v>5.1086539999999996</c:v>
                </c:pt>
                <c:pt idx="24905">
                  <c:v>5.1030410000000002</c:v>
                </c:pt>
                <c:pt idx="24906">
                  <c:v>5.1096919999999999</c:v>
                </c:pt>
                <c:pt idx="24907">
                  <c:v>5.101648</c:v>
                </c:pt>
                <c:pt idx="24908">
                  <c:v>5.0953730000000004</c:v>
                </c:pt>
                <c:pt idx="24909">
                  <c:v>5.1140790000000003</c:v>
                </c:pt>
                <c:pt idx="24910">
                  <c:v>5.1198230000000002</c:v>
                </c:pt>
                <c:pt idx="24911">
                  <c:v>5.1003800000000004</c:v>
                </c:pt>
                <c:pt idx="24912">
                  <c:v>5.0980720000000002</c:v>
                </c:pt>
                <c:pt idx="24913">
                  <c:v>5.1077890000000004</c:v>
                </c:pt>
                <c:pt idx="24914">
                  <c:v>5.097321</c:v>
                </c:pt>
                <c:pt idx="24915">
                  <c:v>5.0956270000000004</c:v>
                </c:pt>
                <c:pt idx="24916">
                  <c:v>5.1119320000000004</c:v>
                </c:pt>
                <c:pt idx="24917">
                  <c:v>5.103167</c:v>
                </c:pt>
                <c:pt idx="24918">
                  <c:v>5.0975070000000002</c:v>
                </c:pt>
                <c:pt idx="24919">
                  <c:v>5.1176339999999998</c:v>
                </c:pt>
                <c:pt idx="24920">
                  <c:v>5.1127589999999996</c:v>
                </c:pt>
                <c:pt idx="24921">
                  <c:v>5.0991090000000003</c:v>
                </c:pt>
                <c:pt idx="24922">
                  <c:v>5.1075439999999999</c:v>
                </c:pt>
                <c:pt idx="24923">
                  <c:v>5.1065209999999999</c:v>
                </c:pt>
                <c:pt idx="24924">
                  <c:v>5.0969530000000001</c:v>
                </c:pt>
                <c:pt idx="24925">
                  <c:v>5.1090949999999999</c:v>
                </c:pt>
                <c:pt idx="24926">
                  <c:v>5.116892</c:v>
                </c:pt>
                <c:pt idx="24927">
                  <c:v>5.1019560000000004</c:v>
                </c:pt>
                <c:pt idx="24928">
                  <c:v>5.1036809999999999</c:v>
                </c:pt>
                <c:pt idx="24929">
                  <c:v>5.1114689999999996</c:v>
                </c:pt>
                <c:pt idx="24930">
                  <c:v>5.1047739999999999</c:v>
                </c:pt>
                <c:pt idx="24931">
                  <c:v>5.1062029999999998</c:v>
                </c:pt>
                <c:pt idx="24932">
                  <c:v>5.1088969999999998</c:v>
                </c:pt>
                <c:pt idx="24933">
                  <c:v>5.1091620000000004</c:v>
                </c:pt>
                <c:pt idx="24934">
                  <c:v>5.112438</c:v>
                </c:pt>
                <c:pt idx="24935">
                  <c:v>5.1094439999999999</c:v>
                </c:pt>
                <c:pt idx="24936">
                  <c:v>5.1042350000000001</c:v>
                </c:pt>
                <c:pt idx="24937">
                  <c:v>5.1106069999999999</c:v>
                </c:pt>
                <c:pt idx="24938">
                  <c:v>5.1132650000000002</c:v>
                </c:pt>
                <c:pt idx="24939">
                  <c:v>5.0993139999999997</c:v>
                </c:pt>
                <c:pt idx="24940">
                  <c:v>5.0998520000000003</c:v>
                </c:pt>
                <c:pt idx="24941">
                  <c:v>5.112419</c:v>
                </c:pt>
                <c:pt idx="24942">
                  <c:v>5.1098179999999997</c:v>
                </c:pt>
                <c:pt idx="24943">
                  <c:v>5.1081070000000004</c:v>
                </c:pt>
                <c:pt idx="24944">
                  <c:v>5.111491</c:v>
                </c:pt>
                <c:pt idx="24945">
                  <c:v>5.1100890000000003</c:v>
                </c:pt>
                <c:pt idx="24946">
                  <c:v>5.1064629999999998</c:v>
                </c:pt>
                <c:pt idx="24947">
                  <c:v>5.1084440000000004</c:v>
                </c:pt>
                <c:pt idx="24948">
                  <c:v>5.1174660000000003</c:v>
                </c:pt>
                <c:pt idx="24949">
                  <c:v>5.115577</c:v>
                </c:pt>
                <c:pt idx="24950">
                  <c:v>5.1103259999999997</c:v>
                </c:pt>
                <c:pt idx="24951">
                  <c:v>5.1127289999999999</c:v>
                </c:pt>
                <c:pt idx="24952">
                  <c:v>5.1069610000000001</c:v>
                </c:pt>
                <c:pt idx="24953">
                  <c:v>5.1020589999999997</c:v>
                </c:pt>
                <c:pt idx="24954">
                  <c:v>5.1103230000000002</c:v>
                </c:pt>
                <c:pt idx="24955">
                  <c:v>5.1155249999999999</c:v>
                </c:pt>
                <c:pt idx="24956">
                  <c:v>5.1095329999999999</c:v>
                </c:pt>
                <c:pt idx="24957">
                  <c:v>5.1107040000000001</c:v>
                </c:pt>
                <c:pt idx="24958">
                  <c:v>5.1167939999999996</c:v>
                </c:pt>
                <c:pt idx="24959">
                  <c:v>5.113181</c:v>
                </c:pt>
                <c:pt idx="24960">
                  <c:v>5.1118690000000004</c:v>
                </c:pt>
                <c:pt idx="24961">
                  <c:v>5.1120710000000003</c:v>
                </c:pt>
                <c:pt idx="24962">
                  <c:v>5.1129309999999997</c:v>
                </c:pt>
                <c:pt idx="24963">
                  <c:v>5.1149120000000003</c:v>
                </c:pt>
                <c:pt idx="24964">
                  <c:v>5.1133179999999996</c:v>
                </c:pt>
                <c:pt idx="24965">
                  <c:v>5.1140540000000003</c:v>
                </c:pt>
                <c:pt idx="24966">
                  <c:v>5.1218649999999997</c:v>
                </c:pt>
                <c:pt idx="24967">
                  <c:v>5.1253650000000004</c:v>
                </c:pt>
                <c:pt idx="24968">
                  <c:v>5.1123269999999996</c:v>
                </c:pt>
                <c:pt idx="24969">
                  <c:v>5.1121610000000004</c:v>
                </c:pt>
                <c:pt idx="24970">
                  <c:v>5.1211950000000002</c:v>
                </c:pt>
                <c:pt idx="24971">
                  <c:v>5.1138570000000003</c:v>
                </c:pt>
                <c:pt idx="24972">
                  <c:v>5.1130120000000003</c:v>
                </c:pt>
                <c:pt idx="24973">
                  <c:v>5.1158010000000003</c:v>
                </c:pt>
                <c:pt idx="24974">
                  <c:v>5.111777</c:v>
                </c:pt>
                <c:pt idx="24975">
                  <c:v>5.1119880000000002</c:v>
                </c:pt>
                <c:pt idx="24976">
                  <c:v>5.1127729999999998</c:v>
                </c:pt>
                <c:pt idx="24977">
                  <c:v>5.1160569999999996</c:v>
                </c:pt>
                <c:pt idx="24978">
                  <c:v>5.1175490000000003</c:v>
                </c:pt>
                <c:pt idx="24979">
                  <c:v>5.1177989999999998</c:v>
                </c:pt>
                <c:pt idx="24980">
                  <c:v>5.1145259999999997</c:v>
                </c:pt>
                <c:pt idx="24981">
                  <c:v>5.110074</c:v>
                </c:pt>
                <c:pt idx="24982">
                  <c:v>5.1162770000000002</c:v>
                </c:pt>
                <c:pt idx="24983">
                  <c:v>5.1151359999999997</c:v>
                </c:pt>
                <c:pt idx="24984">
                  <c:v>5.1117679999999996</c:v>
                </c:pt>
                <c:pt idx="24985">
                  <c:v>5.1160839999999999</c:v>
                </c:pt>
                <c:pt idx="24986">
                  <c:v>5.1124530000000004</c:v>
                </c:pt>
                <c:pt idx="24987">
                  <c:v>5.1080969999999999</c:v>
                </c:pt>
                <c:pt idx="24988">
                  <c:v>5.1175480000000002</c:v>
                </c:pt>
                <c:pt idx="24989">
                  <c:v>5.1250249999999999</c:v>
                </c:pt>
                <c:pt idx="24990">
                  <c:v>5.1188149999999997</c:v>
                </c:pt>
                <c:pt idx="24991">
                  <c:v>5.1262790000000003</c:v>
                </c:pt>
                <c:pt idx="24992">
                  <c:v>5.1384819999999998</c:v>
                </c:pt>
                <c:pt idx="24993">
                  <c:v>5.1291120000000001</c:v>
                </c:pt>
                <c:pt idx="24994">
                  <c:v>5.1223369999999999</c:v>
                </c:pt>
                <c:pt idx="24995">
                  <c:v>5.1191680000000002</c:v>
                </c:pt>
                <c:pt idx="24996">
                  <c:v>5.1093200000000003</c:v>
                </c:pt>
                <c:pt idx="24997">
                  <c:v>5.114573</c:v>
                </c:pt>
                <c:pt idx="24998">
                  <c:v>5.1261950000000001</c:v>
                </c:pt>
                <c:pt idx="24999">
                  <c:v>5.1153880000000003</c:v>
                </c:pt>
                <c:pt idx="25000">
                  <c:v>5.1042839999999998</c:v>
                </c:pt>
                <c:pt idx="25001">
                  <c:v>5.11782</c:v>
                </c:pt>
                <c:pt idx="25002">
                  <c:v>5.1208869999999997</c:v>
                </c:pt>
                <c:pt idx="25003">
                  <c:v>5.1173640000000002</c:v>
                </c:pt>
                <c:pt idx="25004">
                  <c:v>5.1271469999999999</c:v>
                </c:pt>
                <c:pt idx="25005">
                  <c:v>5.1216699999999999</c:v>
                </c:pt>
                <c:pt idx="25006">
                  <c:v>5.1136999999999997</c:v>
                </c:pt>
                <c:pt idx="25007">
                  <c:v>5.122268</c:v>
                </c:pt>
                <c:pt idx="25008">
                  <c:v>5.1223419999999997</c:v>
                </c:pt>
                <c:pt idx="25009">
                  <c:v>5.1129170000000004</c:v>
                </c:pt>
                <c:pt idx="25010">
                  <c:v>5.1211339999999996</c:v>
                </c:pt>
                <c:pt idx="25011">
                  <c:v>5.134061</c:v>
                </c:pt>
                <c:pt idx="25012">
                  <c:v>5.1198009999999998</c:v>
                </c:pt>
                <c:pt idx="25013">
                  <c:v>5.1178150000000002</c:v>
                </c:pt>
                <c:pt idx="25014">
                  <c:v>5.1329399999999996</c:v>
                </c:pt>
                <c:pt idx="25015">
                  <c:v>5.118379</c:v>
                </c:pt>
                <c:pt idx="25016">
                  <c:v>5.1099819999999996</c:v>
                </c:pt>
                <c:pt idx="25017">
                  <c:v>5.1252950000000004</c:v>
                </c:pt>
                <c:pt idx="25018">
                  <c:v>5.1233310000000003</c:v>
                </c:pt>
                <c:pt idx="25019">
                  <c:v>5.1138199999999996</c:v>
                </c:pt>
                <c:pt idx="25020">
                  <c:v>5.1235689999999998</c:v>
                </c:pt>
                <c:pt idx="25021">
                  <c:v>5.1278750000000004</c:v>
                </c:pt>
                <c:pt idx="25022">
                  <c:v>5.1160119999999996</c:v>
                </c:pt>
                <c:pt idx="25023">
                  <c:v>5.1246970000000003</c:v>
                </c:pt>
                <c:pt idx="25024">
                  <c:v>5.1319109999999997</c:v>
                </c:pt>
                <c:pt idx="25025">
                  <c:v>5.1172440000000003</c:v>
                </c:pt>
                <c:pt idx="25026">
                  <c:v>5.1222399999999997</c:v>
                </c:pt>
                <c:pt idx="25027">
                  <c:v>5.1296520000000001</c:v>
                </c:pt>
                <c:pt idx="25028">
                  <c:v>5.1160639999999997</c:v>
                </c:pt>
                <c:pt idx="25029">
                  <c:v>5.1171509999999998</c:v>
                </c:pt>
                <c:pt idx="25030">
                  <c:v>5.1311340000000003</c:v>
                </c:pt>
                <c:pt idx="25031">
                  <c:v>5.1272019999999996</c:v>
                </c:pt>
                <c:pt idx="25032">
                  <c:v>5.1241180000000002</c:v>
                </c:pt>
                <c:pt idx="25033">
                  <c:v>5.1364840000000003</c:v>
                </c:pt>
                <c:pt idx="25034">
                  <c:v>5.1285020000000001</c:v>
                </c:pt>
                <c:pt idx="25035">
                  <c:v>5.1147229999999997</c:v>
                </c:pt>
                <c:pt idx="25036">
                  <c:v>5.1253010000000003</c:v>
                </c:pt>
                <c:pt idx="25037">
                  <c:v>5.1286240000000003</c:v>
                </c:pt>
                <c:pt idx="25038">
                  <c:v>5.1224809999999996</c:v>
                </c:pt>
                <c:pt idx="25039">
                  <c:v>5.127675</c:v>
                </c:pt>
                <c:pt idx="25040">
                  <c:v>5.1328269999999998</c:v>
                </c:pt>
                <c:pt idx="25041">
                  <c:v>5.1244069999999997</c:v>
                </c:pt>
                <c:pt idx="25042">
                  <c:v>5.1243819999999998</c:v>
                </c:pt>
                <c:pt idx="25043">
                  <c:v>5.1362290000000002</c:v>
                </c:pt>
                <c:pt idx="25044">
                  <c:v>5.1281600000000003</c:v>
                </c:pt>
                <c:pt idx="25045">
                  <c:v>5.1176700000000004</c:v>
                </c:pt>
                <c:pt idx="25046">
                  <c:v>5.1224439999999998</c:v>
                </c:pt>
                <c:pt idx="25047">
                  <c:v>5.1244529999999999</c:v>
                </c:pt>
                <c:pt idx="25048">
                  <c:v>5.1235889999999999</c:v>
                </c:pt>
                <c:pt idx="25049">
                  <c:v>5.123424</c:v>
                </c:pt>
                <c:pt idx="25050">
                  <c:v>5.1240589999999999</c:v>
                </c:pt>
                <c:pt idx="25051">
                  <c:v>5.1314599999999997</c:v>
                </c:pt>
                <c:pt idx="25052">
                  <c:v>5.1364900000000002</c:v>
                </c:pt>
                <c:pt idx="25053">
                  <c:v>5.1306409999999998</c:v>
                </c:pt>
                <c:pt idx="25054">
                  <c:v>5.126582</c:v>
                </c:pt>
                <c:pt idx="25055">
                  <c:v>5.1345900000000002</c:v>
                </c:pt>
                <c:pt idx="25056">
                  <c:v>5.1278540000000001</c:v>
                </c:pt>
                <c:pt idx="25057">
                  <c:v>5.1166809999999998</c:v>
                </c:pt>
                <c:pt idx="25058">
                  <c:v>5.1272849999999996</c:v>
                </c:pt>
                <c:pt idx="25059">
                  <c:v>5.130757</c:v>
                </c:pt>
                <c:pt idx="25060">
                  <c:v>5.1307539999999996</c:v>
                </c:pt>
                <c:pt idx="25061">
                  <c:v>5.1365699999999999</c:v>
                </c:pt>
                <c:pt idx="25062">
                  <c:v>5.1306950000000002</c:v>
                </c:pt>
                <c:pt idx="25063">
                  <c:v>5.1217600000000001</c:v>
                </c:pt>
                <c:pt idx="25064">
                  <c:v>5.1312449999999998</c:v>
                </c:pt>
                <c:pt idx="25065">
                  <c:v>5.1417010000000003</c:v>
                </c:pt>
                <c:pt idx="25066">
                  <c:v>5.1299450000000002</c:v>
                </c:pt>
                <c:pt idx="25067">
                  <c:v>5.1283529999999997</c:v>
                </c:pt>
                <c:pt idx="25068">
                  <c:v>5.1363120000000002</c:v>
                </c:pt>
                <c:pt idx="25069">
                  <c:v>5.1252789999999999</c:v>
                </c:pt>
                <c:pt idx="25070">
                  <c:v>5.123964</c:v>
                </c:pt>
                <c:pt idx="25071">
                  <c:v>5.1345809999999998</c:v>
                </c:pt>
                <c:pt idx="25072">
                  <c:v>5.1333440000000001</c:v>
                </c:pt>
                <c:pt idx="25073">
                  <c:v>5.1263839999999998</c:v>
                </c:pt>
                <c:pt idx="25074">
                  <c:v>5.134112</c:v>
                </c:pt>
                <c:pt idx="25075">
                  <c:v>5.1418850000000003</c:v>
                </c:pt>
                <c:pt idx="25076">
                  <c:v>5.133311</c:v>
                </c:pt>
                <c:pt idx="25077">
                  <c:v>5.1352399999999996</c:v>
                </c:pt>
                <c:pt idx="25078">
                  <c:v>5.1396889999999997</c:v>
                </c:pt>
                <c:pt idx="25079">
                  <c:v>5.1366569999999996</c:v>
                </c:pt>
                <c:pt idx="25080">
                  <c:v>5.1423719999999999</c:v>
                </c:pt>
                <c:pt idx="25081">
                  <c:v>5.1359380000000003</c:v>
                </c:pt>
                <c:pt idx="25082">
                  <c:v>5.1229370000000003</c:v>
                </c:pt>
                <c:pt idx="25083">
                  <c:v>5.1283560000000001</c:v>
                </c:pt>
                <c:pt idx="25084">
                  <c:v>5.1320119999999996</c:v>
                </c:pt>
                <c:pt idx="25085">
                  <c:v>5.1239270000000001</c:v>
                </c:pt>
                <c:pt idx="25086">
                  <c:v>5.1255179999999996</c:v>
                </c:pt>
                <c:pt idx="25087">
                  <c:v>5.1325789999999998</c:v>
                </c:pt>
                <c:pt idx="25088">
                  <c:v>5.1275529999999998</c:v>
                </c:pt>
                <c:pt idx="25089">
                  <c:v>5.1296710000000001</c:v>
                </c:pt>
                <c:pt idx="25090">
                  <c:v>5.1372730000000004</c:v>
                </c:pt>
                <c:pt idx="25091">
                  <c:v>5.1333299999999999</c:v>
                </c:pt>
                <c:pt idx="25092">
                  <c:v>5.1397120000000003</c:v>
                </c:pt>
                <c:pt idx="25093">
                  <c:v>5.147189</c:v>
                </c:pt>
                <c:pt idx="25094">
                  <c:v>5.1384790000000002</c:v>
                </c:pt>
                <c:pt idx="25095">
                  <c:v>5.1333599999999997</c:v>
                </c:pt>
                <c:pt idx="25096">
                  <c:v>5.137683</c:v>
                </c:pt>
                <c:pt idx="25097">
                  <c:v>5.1340209999999997</c:v>
                </c:pt>
                <c:pt idx="25098">
                  <c:v>5.1277460000000001</c:v>
                </c:pt>
                <c:pt idx="25099">
                  <c:v>5.134347</c:v>
                </c:pt>
                <c:pt idx="25100">
                  <c:v>5.1347839999999998</c:v>
                </c:pt>
                <c:pt idx="25101">
                  <c:v>5.1347990000000001</c:v>
                </c:pt>
                <c:pt idx="25102">
                  <c:v>5.1422619999999997</c:v>
                </c:pt>
                <c:pt idx="25103">
                  <c:v>5.1372859999999996</c:v>
                </c:pt>
                <c:pt idx="25104">
                  <c:v>5.1348729999999998</c:v>
                </c:pt>
                <c:pt idx="25105">
                  <c:v>5.138471</c:v>
                </c:pt>
                <c:pt idx="25106">
                  <c:v>5.1346309999999997</c:v>
                </c:pt>
                <c:pt idx="25107">
                  <c:v>5.1317180000000002</c:v>
                </c:pt>
                <c:pt idx="25108">
                  <c:v>5.1389069999999997</c:v>
                </c:pt>
                <c:pt idx="25109">
                  <c:v>5.1399439999999998</c:v>
                </c:pt>
                <c:pt idx="25110">
                  <c:v>5.128571</c:v>
                </c:pt>
                <c:pt idx="25111">
                  <c:v>5.1350809999999996</c:v>
                </c:pt>
                <c:pt idx="25112">
                  <c:v>5.1472129999999998</c:v>
                </c:pt>
                <c:pt idx="25113">
                  <c:v>5.1434480000000002</c:v>
                </c:pt>
                <c:pt idx="25114">
                  <c:v>5.1428399999999996</c:v>
                </c:pt>
                <c:pt idx="25115">
                  <c:v>5.147894</c:v>
                </c:pt>
                <c:pt idx="25116">
                  <c:v>5.1445980000000002</c:v>
                </c:pt>
                <c:pt idx="25117">
                  <c:v>5.1416320000000004</c:v>
                </c:pt>
                <c:pt idx="25118">
                  <c:v>5.1449759999999998</c:v>
                </c:pt>
                <c:pt idx="25119">
                  <c:v>5.1355089999999999</c:v>
                </c:pt>
                <c:pt idx="25120">
                  <c:v>5.1261609999999997</c:v>
                </c:pt>
                <c:pt idx="25121">
                  <c:v>5.1344880000000002</c:v>
                </c:pt>
                <c:pt idx="25122">
                  <c:v>5.1330739999999997</c:v>
                </c:pt>
                <c:pt idx="25123">
                  <c:v>5.131011</c:v>
                </c:pt>
                <c:pt idx="25124">
                  <c:v>5.142487</c:v>
                </c:pt>
                <c:pt idx="25125">
                  <c:v>5.1427069999999997</c:v>
                </c:pt>
                <c:pt idx="25126">
                  <c:v>5.1393050000000002</c:v>
                </c:pt>
                <c:pt idx="25127">
                  <c:v>5.1469170000000002</c:v>
                </c:pt>
                <c:pt idx="25128">
                  <c:v>5.1474039999999999</c:v>
                </c:pt>
                <c:pt idx="25129">
                  <c:v>5.1385209999999999</c:v>
                </c:pt>
                <c:pt idx="25130">
                  <c:v>5.139888</c:v>
                </c:pt>
                <c:pt idx="25131">
                  <c:v>5.1399710000000001</c:v>
                </c:pt>
                <c:pt idx="25132">
                  <c:v>5.1277699999999999</c:v>
                </c:pt>
                <c:pt idx="25133">
                  <c:v>5.1357999999999997</c:v>
                </c:pt>
                <c:pt idx="25134">
                  <c:v>5.1453490000000004</c:v>
                </c:pt>
                <c:pt idx="25135">
                  <c:v>5.1368309999999999</c:v>
                </c:pt>
                <c:pt idx="25136">
                  <c:v>5.1468160000000003</c:v>
                </c:pt>
                <c:pt idx="25137">
                  <c:v>5.1544650000000001</c:v>
                </c:pt>
                <c:pt idx="25138">
                  <c:v>5.1406919999999996</c:v>
                </c:pt>
                <c:pt idx="25139">
                  <c:v>5.1393890000000004</c:v>
                </c:pt>
                <c:pt idx="25140">
                  <c:v>5.1492149999999999</c:v>
                </c:pt>
                <c:pt idx="25141">
                  <c:v>5.1427680000000002</c:v>
                </c:pt>
                <c:pt idx="25142">
                  <c:v>5.1369020000000001</c:v>
                </c:pt>
                <c:pt idx="25143">
                  <c:v>5.147138</c:v>
                </c:pt>
                <c:pt idx="25144">
                  <c:v>5.1509229999999997</c:v>
                </c:pt>
                <c:pt idx="25145">
                  <c:v>5.1519409999999999</c:v>
                </c:pt>
                <c:pt idx="25146">
                  <c:v>5.1505939999999999</c:v>
                </c:pt>
                <c:pt idx="25147">
                  <c:v>5.1388550000000004</c:v>
                </c:pt>
                <c:pt idx="25148">
                  <c:v>5.140644</c:v>
                </c:pt>
                <c:pt idx="25149">
                  <c:v>5.1494150000000003</c:v>
                </c:pt>
                <c:pt idx="25150">
                  <c:v>5.1433330000000002</c:v>
                </c:pt>
                <c:pt idx="25151">
                  <c:v>5.1364479999999997</c:v>
                </c:pt>
                <c:pt idx="25152">
                  <c:v>5.14351</c:v>
                </c:pt>
                <c:pt idx="25153">
                  <c:v>5.1512320000000003</c:v>
                </c:pt>
                <c:pt idx="25154">
                  <c:v>5.1512950000000002</c:v>
                </c:pt>
                <c:pt idx="25155">
                  <c:v>5.1529059999999998</c:v>
                </c:pt>
                <c:pt idx="25156">
                  <c:v>5.1472230000000003</c:v>
                </c:pt>
                <c:pt idx="25157">
                  <c:v>5.1431120000000004</c:v>
                </c:pt>
                <c:pt idx="25158">
                  <c:v>5.1459890000000001</c:v>
                </c:pt>
                <c:pt idx="25159">
                  <c:v>5.136908</c:v>
                </c:pt>
                <c:pt idx="25160">
                  <c:v>5.1336519999999997</c:v>
                </c:pt>
                <c:pt idx="25161">
                  <c:v>5.1477830000000004</c:v>
                </c:pt>
                <c:pt idx="25162">
                  <c:v>5.1511810000000002</c:v>
                </c:pt>
                <c:pt idx="25163">
                  <c:v>5.1441590000000001</c:v>
                </c:pt>
                <c:pt idx="25164">
                  <c:v>5.1477110000000001</c:v>
                </c:pt>
                <c:pt idx="25165">
                  <c:v>5.1538469999999998</c:v>
                </c:pt>
                <c:pt idx="25166">
                  <c:v>5.1470840000000004</c:v>
                </c:pt>
                <c:pt idx="25167">
                  <c:v>5.1438059999999997</c:v>
                </c:pt>
                <c:pt idx="25168">
                  <c:v>5.145734</c:v>
                </c:pt>
                <c:pt idx="25169">
                  <c:v>5.1423709999999998</c:v>
                </c:pt>
                <c:pt idx="25170">
                  <c:v>5.1467599999999996</c:v>
                </c:pt>
                <c:pt idx="25171">
                  <c:v>5.1466690000000002</c:v>
                </c:pt>
                <c:pt idx="25172">
                  <c:v>5.1427509999999996</c:v>
                </c:pt>
                <c:pt idx="25173">
                  <c:v>5.1485570000000003</c:v>
                </c:pt>
                <c:pt idx="25174">
                  <c:v>5.1553880000000003</c:v>
                </c:pt>
                <c:pt idx="25175">
                  <c:v>5.155475</c:v>
                </c:pt>
                <c:pt idx="25176">
                  <c:v>5.149902</c:v>
                </c:pt>
                <c:pt idx="25177">
                  <c:v>5.1515209999999998</c:v>
                </c:pt>
                <c:pt idx="25178">
                  <c:v>5.1513270000000002</c:v>
                </c:pt>
                <c:pt idx="25179">
                  <c:v>5.1508039999999999</c:v>
                </c:pt>
                <c:pt idx="25180">
                  <c:v>5.1574119999999999</c:v>
                </c:pt>
                <c:pt idx="25181">
                  <c:v>5.151319</c:v>
                </c:pt>
                <c:pt idx="25182">
                  <c:v>5.1478390000000003</c:v>
                </c:pt>
                <c:pt idx="25183">
                  <c:v>5.1476179999999996</c:v>
                </c:pt>
                <c:pt idx="25184">
                  <c:v>5.1420310000000002</c:v>
                </c:pt>
                <c:pt idx="25185">
                  <c:v>5.1451140000000004</c:v>
                </c:pt>
                <c:pt idx="25186">
                  <c:v>5.1529280000000002</c:v>
                </c:pt>
                <c:pt idx="25187">
                  <c:v>5.1535250000000001</c:v>
                </c:pt>
                <c:pt idx="25188">
                  <c:v>5.1474539999999998</c:v>
                </c:pt>
                <c:pt idx="25189">
                  <c:v>5.1515469999999999</c:v>
                </c:pt>
                <c:pt idx="25190">
                  <c:v>5.1531450000000003</c:v>
                </c:pt>
                <c:pt idx="25191">
                  <c:v>5.1440060000000001</c:v>
                </c:pt>
                <c:pt idx="25192">
                  <c:v>5.1468660000000002</c:v>
                </c:pt>
                <c:pt idx="25193">
                  <c:v>5.146045</c:v>
                </c:pt>
                <c:pt idx="25194">
                  <c:v>5.1359320000000004</c:v>
                </c:pt>
                <c:pt idx="25195">
                  <c:v>5.143764</c:v>
                </c:pt>
                <c:pt idx="25196">
                  <c:v>5.1661000000000001</c:v>
                </c:pt>
                <c:pt idx="25197">
                  <c:v>5.1722859999999997</c:v>
                </c:pt>
                <c:pt idx="25198">
                  <c:v>5.1646999999999998</c:v>
                </c:pt>
                <c:pt idx="25199">
                  <c:v>5.1611979999999997</c:v>
                </c:pt>
                <c:pt idx="25200">
                  <c:v>5.1534180000000003</c:v>
                </c:pt>
                <c:pt idx="25201">
                  <c:v>5.1488319999999996</c:v>
                </c:pt>
                <c:pt idx="25202">
                  <c:v>5.151497</c:v>
                </c:pt>
                <c:pt idx="25203">
                  <c:v>5.1444109999999998</c:v>
                </c:pt>
                <c:pt idx="25204">
                  <c:v>5.1474359999999999</c:v>
                </c:pt>
                <c:pt idx="25205">
                  <c:v>5.1603659999999998</c:v>
                </c:pt>
                <c:pt idx="25206">
                  <c:v>5.1558830000000002</c:v>
                </c:pt>
                <c:pt idx="25207">
                  <c:v>5.1441840000000001</c:v>
                </c:pt>
                <c:pt idx="25208">
                  <c:v>5.1441749999999997</c:v>
                </c:pt>
                <c:pt idx="25209">
                  <c:v>5.1528200000000002</c:v>
                </c:pt>
                <c:pt idx="25210">
                  <c:v>5.1508269999999996</c:v>
                </c:pt>
                <c:pt idx="25211">
                  <c:v>5.1502220000000003</c:v>
                </c:pt>
                <c:pt idx="25212">
                  <c:v>5.1576449999999996</c:v>
                </c:pt>
                <c:pt idx="25213">
                  <c:v>5.1569539999999998</c:v>
                </c:pt>
                <c:pt idx="25214">
                  <c:v>5.1567980000000002</c:v>
                </c:pt>
                <c:pt idx="25215">
                  <c:v>5.1569719999999997</c:v>
                </c:pt>
                <c:pt idx="25216">
                  <c:v>5.1521949999999999</c:v>
                </c:pt>
                <c:pt idx="25217">
                  <c:v>5.1565440000000002</c:v>
                </c:pt>
                <c:pt idx="25218">
                  <c:v>5.1678100000000002</c:v>
                </c:pt>
                <c:pt idx="25219">
                  <c:v>5.1584180000000002</c:v>
                </c:pt>
                <c:pt idx="25220">
                  <c:v>5.1425710000000002</c:v>
                </c:pt>
                <c:pt idx="25221">
                  <c:v>5.1579129999999997</c:v>
                </c:pt>
                <c:pt idx="25222">
                  <c:v>5.1663959999999998</c:v>
                </c:pt>
                <c:pt idx="25223">
                  <c:v>5.1556340000000001</c:v>
                </c:pt>
                <c:pt idx="25224">
                  <c:v>5.1621649999999999</c:v>
                </c:pt>
                <c:pt idx="25225">
                  <c:v>5.1602819999999996</c:v>
                </c:pt>
                <c:pt idx="25226">
                  <c:v>5.1556129999999998</c:v>
                </c:pt>
                <c:pt idx="25227">
                  <c:v>5.1691330000000004</c:v>
                </c:pt>
                <c:pt idx="25228">
                  <c:v>5.1613540000000002</c:v>
                </c:pt>
                <c:pt idx="25229">
                  <c:v>5.1388999999999996</c:v>
                </c:pt>
                <c:pt idx="25230">
                  <c:v>5.1440679999999999</c:v>
                </c:pt>
                <c:pt idx="25231">
                  <c:v>5.1574439999999999</c:v>
                </c:pt>
                <c:pt idx="25232">
                  <c:v>5.1513679999999997</c:v>
                </c:pt>
                <c:pt idx="25233">
                  <c:v>5.1517670000000004</c:v>
                </c:pt>
                <c:pt idx="25234">
                  <c:v>5.1600859999999997</c:v>
                </c:pt>
                <c:pt idx="25235">
                  <c:v>5.1562599999999996</c:v>
                </c:pt>
                <c:pt idx="25236">
                  <c:v>5.1569900000000004</c:v>
                </c:pt>
                <c:pt idx="25237">
                  <c:v>5.1624990000000004</c:v>
                </c:pt>
                <c:pt idx="25238">
                  <c:v>5.1619780000000004</c:v>
                </c:pt>
                <c:pt idx="25239">
                  <c:v>5.1624049999999997</c:v>
                </c:pt>
                <c:pt idx="25240">
                  <c:v>5.1656510000000004</c:v>
                </c:pt>
                <c:pt idx="25241">
                  <c:v>5.1596299999999999</c:v>
                </c:pt>
                <c:pt idx="25242">
                  <c:v>5.1521619999999997</c:v>
                </c:pt>
                <c:pt idx="25243">
                  <c:v>5.1583589999999999</c:v>
                </c:pt>
                <c:pt idx="25244">
                  <c:v>5.15829</c:v>
                </c:pt>
                <c:pt idx="25245">
                  <c:v>5.1564920000000001</c:v>
                </c:pt>
                <c:pt idx="25246">
                  <c:v>5.165737</c:v>
                </c:pt>
                <c:pt idx="25247">
                  <c:v>5.1660430000000002</c:v>
                </c:pt>
                <c:pt idx="25248">
                  <c:v>5.1636540000000002</c:v>
                </c:pt>
                <c:pt idx="25249">
                  <c:v>5.1645329999999996</c:v>
                </c:pt>
                <c:pt idx="25250">
                  <c:v>5.1622680000000001</c:v>
                </c:pt>
                <c:pt idx="25251">
                  <c:v>5.1595529999999998</c:v>
                </c:pt>
                <c:pt idx="25252">
                  <c:v>5.1582249999999998</c:v>
                </c:pt>
                <c:pt idx="25253">
                  <c:v>5.1586619999999996</c:v>
                </c:pt>
                <c:pt idx="25254">
                  <c:v>5.1566299999999998</c:v>
                </c:pt>
                <c:pt idx="25255">
                  <c:v>5.1603079999999997</c:v>
                </c:pt>
                <c:pt idx="25256">
                  <c:v>5.1634820000000001</c:v>
                </c:pt>
                <c:pt idx="25257">
                  <c:v>5.1588960000000004</c:v>
                </c:pt>
                <c:pt idx="25258">
                  <c:v>5.1605169999999996</c:v>
                </c:pt>
                <c:pt idx="25259">
                  <c:v>5.1691940000000001</c:v>
                </c:pt>
                <c:pt idx="25260">
                  <c:v>5.1711689999999999</c:v>
                </c:pt>
                <c:pt idx="25261">
                  <c:v>5.1613810000000004</c:v>
                </c:pt>
                <c:pt idx="25262">
                  <c:v>5.1668390000000004</c:v>
                </c:pt>
                <c:pt idx="25263">
                  <c:v>5.1706320000000003</c:v>
                </c:pt>
                <c:pt idx="25264">
                  <c:v>5.1559049999999997</c:v>
                </c:pt>
                <c:pt idx="25265">
                  <c:v>5.168488</c:v>
                </c:pt>
                <c:pt idx="25266">
                  <c:v>5.1748620000000001</c:v>
                </c:pt>
                <c:pt idx="25267">
                  <c:v>5.1490590000000003</c:v>
                </c:pt>
                <c:pt idx="25268">
                  <c:v>5.1559200000000001</c:v>
                </c:pt>
                <c:pt idx="25269">
                  <c:v>5.1756989999999998</c:v>
                </c:pt>
                <c:pt idx="25270">
                  <c:v>5.1611099999999999</c:v>
                </c:pt>
                <c:pt idx="25271">
                  <c:v>5.1543830000000002</c:v>
                </c:pt>
                <c:pt idx="25272">
                  <c:v>5.1706240000000001</c:v>
                </c:pt>
                <c:pt idx="25273">
                  <c:v>5.1617059999999997</c:v>
                </c:pt>
                <c:pt idx="25274">
                  <c:v>5.1534899999999997</c:v>
                </c:pt>
                <c:pt idx="25275">
                  <c:v>5.1769730000000003</c:v>
                </c:pt>
                <c:pt idx="25276">
                  <c:v>5.1757679999999997</c:v>
                </c:pt>
                <c:pt idx="25277">
                  <c:v>5.1587649999999998</c:v>
                </c:pt>
                <c:pt idx="25278">
                  <c:v>5.1691079999999996</c:v>
                </c:pt>
                <c:pt idx="25279">
                  <c:v>5.1731550000000004</c:v>
                </c:pt>
                <c:pt idx="25280">
                  <c:v>5.1572589999999998</c:v>
                </c:pt>
                <c:pt idx="25281">
                  <c:v>5.1611750000000001</c:v>
                </c:pt>
                <c:pt idx="25282">
                  <c:v>5.1722570000000001</c:v>
                </c:pt>
                <c:pt idx="25283">
                  <c:v>5.1613319999999998</c:v>
                </c:pt>
                <c:pt idx="25284">
                  <c:v>5.1603589999999997</c:v>
                </c:pt>
                <c:pt idx="25285">
                  <c:v>5.1716199999999999</c:v>
                </c:pt>
                <c:pt idx="25286">
                  <c:v>5.1675599999999999</c:v>
                </c:pt>
                <c:pt idx="25287">
                  <c:v>5.1671300000000002</c:v>
                </c:pt>
                <c:pt idx="25288">
                  <c:v>5.1730780000000003</c:v>
                </c:pt>
                <c:pt idx="25289">
                  <c:v>5.167713</c:v>
                </c:pt>
                <c:pt idx="25290">
                  <c:v>5.1641320000000004</c:v>
                </c:pt>
                <c:pt idx="25291">
                  <c:v>5.1725380000000003</c:v>
                </c:pt>
                <c:pt idx="25292">
                  <c:v>5.1722679999999999</c:v>
                </c:pt>
                <c:pt idx="25293">
                  <c:v>5.164466</c:v>
                </c:pt>
                <c:pt idx="25294">
                  <c:v>5.1742879999999998</c:v>
                </c:pt>
                <c:pt idx="25295">
                  <c:v>5.1719410000000003</c:v>
                </c:pt>
                <c:pt idx="25296">
                  <c:v>5.160234</c:v>
                </c:pt>
                <c:pt idx="25297">
                  <c:v>5.1736649999999997</c:v>
                </c:pt>
                <c:pt idx="25298">
                  <c:v>5.1763709999999996</c:v>
                </c:pt>
                <c:pt idx="25299">
                  <c:v>5.1637769999999996</c:v>
                </c:pt>
                <c:pt idx="25300">
                  <c:v>5.1647400000000001</c:v>
                </c:pt>
                <c:pt idx="25301">
                  <c:v>5.1676770000000003</c:v>
                </c:pt>
                <c:pt idx="25302">
                  <c:v>5.1664620000000001</c:v>
                </c:pt>
                <c:pt idx="25303">
                  <c:v>5.1704569999999999</c:v>
                </c:pt>
                <c:pt idx="25304">
                  <c:v>5.1737159999999998</c:v>
                </c:pt>
                <c:pt idx="25305">
                  <c:v>5.159853</c:v>
                </c:pt>
                <c:pt idx="25306">
                  <c:v>5.1611900000000004</c:v>
                </c:pt>
                <c:pt idx="25307">
                  <c:v>5.1786269999999996</c:v>
                </c:pt>
                <c:pt idx="25308">
                  <c:v>5.1725969999999997</c:v>
                </c:pt>
                <c:pt idx="25309">
                  <c:v>5.174067</c:v>
                </c:pt>
                <c:pt idx="25310">
                  <c:v>5.1881089999999999</c:v>
                </c:pt>
                <c:pt idx="25311">
                  <c:v>5.1778079999999997</c:v>
                </c:pt>
                <c:pt idx="25312">
                  <c:v>5.1654340000000003</c:v>
                </c:pt>
                <c:pt idx="25313">
                  <c:v>5.1668979999999998</c:v>
                </c:pt>
                <c:pt idx="25314">
                  <c:v>5.1669830000000001</c:v>
                </c:pt>
                <c:pt idx="25315">
                  <c:v>5.1656529999999998</c:v>
                </c:pt>
                <c:pt idx="25316">
                  <c:v>5.1661400000000004</c:v>
                </c:pt>
                <c:pt idx="25317">
                  <c:v>5.1631299999999998</c:v>
                </c:pt>
                <c:pt idx="25318">
                  <c:v>5.1702399999999997</c:v>
                </c:pt>
                <c:pt idx="25319">
                  <c:v>5.1853350000000002</c:v>
                </c:pt>
                <c:pt idx="25320">
                  <c:v>5.1758810000000004</c:v>
                </c:pt>
                <c:pt idx="25321">
                  <c:v>5.1688029999999996</c:v>
                </c:pt>
                <c:pt idx="25322">
                  <c:v>5.1857069999999998</c:v>
                </c:pt>
                <c:pt idx="25323">
                  <c:v>5.1815030000000002</c:v>
                </c:pt>
                <c:pt idx="25324">
                  <c:v>5.1664289999999999</c:v>
                </c:pt>
                <c:pt idx="25325">
                  <c:v>5.1806140000000003</c:v>
                </c:pt>
                <c:pt idx="25326">
                  <c:v>5.1873230000000001</c:v>
                </c:pt>
                <c:pt idx="25327">
                  <c:v>5.1655179999999996</c:v>
                </c:pt>
                <c:pt idx="25328">
                  <c:v>5.1642380000000001</c:v>
                </c:pt>
                <c:pt idx="25329">
                  <c:v>5.1759950000000003</c:v>
                </c:pt>
                <c:pt idx="25330">
                  <c:v>5.1643610000000004</c:v>
                </c:pt>
                <c:pt idx="25331">
                  <c:v>5.1679769999999996</c:v>
                </c:pt>
                <c:pt idx="25332">
                  <c:v>5.1819819999999996</c:v>
                </c:pt>
                <c:pt idx="25333">
                  <c:v>5.1712389999999999</c:v>
                </c:pt>
                <c:pt idx="25334">
                  <c:v>5.165775</c:v>
                </c:pt>
                <c:pt idx="25335">
                  <c:v>5.178509</c:v>
                </c:pt>
                <c:pt idx="25336">
                  <c:v>5.1852520000000002</c:v>
                </c:pt>
                <c:pt idx="25337">
                  <c:v>5.1814270000000002</c:v>
                </c:pt>
                <c:pt idx="25338">
                  <c:v>5.1757920000000004</c:v>
                </c:pt>
                <c:pt idx="25339">
                  <c:v>5.1690759999999996</c:v>
                </c:pt>
                <c:pt idx="25340">
                  <c:v>5.1691140000000004</c:v>
                </c:pt>
                <c:pt idx="25341">
                  <c:v>5.1762090000000001</c:v>
                </c:pt>
                <c:pt idx="25342">
                  <c:v>5.171163</c:v>
                </c:pt>
                <c:pt idx="25343">
                  <c:v>5.1678290000000002</c:v>
                </c:pt>
                <c:pt idx="25344">
                  <c:v>5.1829460000000003</c:v>
                </c:pt>
                <c:pt idx="25345">
                  <c:v>5.1886659999999996</c:v>
                </c:pt>
                <c:pt idx="25346">
                  <c:v>5.1766100000000002</c:v>
                </c:pt>
                <c:pt idx="25347">
                  <c:v>5.1758160000000002</c:v>
                </c:pt>
                <c:pt idx="25348">
                  <c:v>5.184939</c:v>
                </c:pt>
                <c:pt idx="25349">
                  <c:v>5.1791159999999996</c:v>
                </c:pt>
                <c:pt idx="25350">
                  <c:v>5.1773239999999996</c:v>
                </c:pt>
                <c:pt idx="25351">
                  <c:v>5.1867989999999997</c:v>
                </c:pt>
                <c:pt idx="25352">
                  <c:v>5.1835469999999999</c:v>
                </c:pt>
                <c:pt idx="25353">
                  <c:v>5.1770300000000002</c:v>
                </c:pt>
                <c:pt idx="25354">
                  <c:v>5.1736149999999999</c:v>
                </c:pt>
                <c:pt idx="25355">
                  <c:v>5.1704780000000001</c:v>
                </c:pt>
                <c:pt idx="25356">
                  <c:v>5.1719419999999996</c:v>
                </c:pt>
                <c:pt idx="25357">
                  <c:v>5.1813250000000002</c:v>
                </c:pt>
                <c:pt idx="25358">
                  <c:v>5.1903160000000002</c:v>
                </c:pt>
                <c:pt idx="25359">
                  <c:v>5.1881219999999999</c:v>
                </c:pt>
                <c:pt idx="25360">
                  <c:v>5.1839620000000002</c:v>
                </c:pt>
                <c:pt idx="25361">
                  <c:v>5.1750629999999997</c:v>
                </c:pt>
                <c:pt idx="25362">
                  <c:v>5.1667490000000003</c:v>
                </c:pt>
                <c:pt idx="25363">
                  <c:v>5.1796170000000004</c:v>
                </c:pt>
                <c:pt idx="25364">
                  <c:v>5.1863149999999996</c:v>
                </c:pt>
                <c:pt idx="25365">
                  <c:v>5.1739579999999998</c:v>
                </c:pt>
                <c:pt idx="25366">
                  <c:v>5.1739740000000003</c:v>
                </c:pt>
                <c:pt idx="25367">
                  <c:v>5.1844780000000004</c:v>
                </c:pt>
                <c:pt idx="25368">
                  <c:v>5.1818410000000004</c:v>
                </c:pt>
                <c:pt idx="25369">
                  <c:v>5.1779000000000002</c:v>
                </c:pt>
                <c:pt idx="25370">
                  <c:v>5.1857150000000001</c:v>
                </c:pt>
                <c:pt idx="25371">
                  <c:v>5.1812519999999997</c:v>
                </c:pt>
                <c:pt idx="25372">
                  <c:v>5.1727939999999997</c:v>
                </c:pt>
                <c:pt idx="25373">
                  <c:v>5.178439</c:v>
                </c:pt>
                <c:pt idx="25374">
                  <c:v>5.178496</c:v>
                </c:pt>
                <c:pt idx="25375">
                  <c:v>5.1791070000000001</c:v>
                </c:pt>
                <c:pt idx="25376">
                  <c:v>5.1841400000000002</c:v>
                </c:pt>
                <c:pt idx="25377">
                  <c:v>5.1824620000000001</c:v>
                </c:pt>
                <c:pt idx="25378">
                  <c:v>5.1770860000000001</c:v>
                </c:pt>
                <c:pt idx="25379">
                  <c:v>5.1790250000000002</c:v>
                </c:pt>
                <c:pt idx="25380">
                  <c:v>5.18675</c:v>
                </c:pt>
                <c:pt idx="25381">
                  <c:v>5.182474</c:v>
                </c:pt>
                <c:pt idx="25382">
                  <c:v>5.1881740000000001</c:v>
                </c:pt>
                <c:pt idx="25383">
                  <c:v>5.1961060000000003</c:v>
                </c:pt>
                <c:pt idx="25384">
                  <c:v>5.1842670000000002</c:v>
                </c:pt>
                <c:pt idx="25385">
                  <c:v>5.1856960000000001</c:v>
                </c:pt>
                <c:pt idx="25386">
                  <c:v>5.1958409999999997</c:v>
                </c:pt>
                <c:pt idx="25387">
                  <c:v>5.1890689999999999</c:v>
                </c:pt>
                <c:pt idx="25388">
                  <c:v>5.1853210000000001</c:v>
                </c:pt>
                <c:pt idx="25389">
                  <c:v>5.1927599999999998</c:v>
                </c:pt>
                <c:pt idx="25390">
                  <c:v>5.1832750000000001</c:v>
                </c:pt>
                <c:pt idx="25391">
                  <c:v>5.166493</c:v>
                </c:pt>
                <c:pt idx="25392">
                  <c:v>5.1793209999999998</c:v>
                </c:pt>
                <c:pt idx="25393">
                  <c:v>5.1914509999999998</c:v>
                </c:pt>
                <c:pt idx="25394">
                  <c:v>5.1852479999999996</c:v>
                </c:pt>
                <c:pt idx="25395">
                  <c:v>5.181317</c:v>
                </c:pt>
                <c:pt idx="25396">
                  <c:v>5.1796420000000003</c:v>
                </c:pt>
                <c:pt idx="25397">
                  <c:v>5.1795549999999997</c:v>
                </c:pt>
                <c:pt idx="25398">
                  <c:v>5.1766550000000002</c:v>
                </c:pt>
                <c:pt idx="25399">
                  <c:v>5.1757790000000004</c:v>
                </c:pt>
                <c:pt idx="25400">
                  <c:v>5.1812519999999997</c:v>
                </c:pt>
                <c:pt idx="25401">
                  <c:v>5.1874260000000003</c:v>
                </c:pt>
                <c:pt idx="25402">
                  <c:v>5.184869</c:v>
                </c:pt>
                <c:pt idx="25403">
                  <c:v>5.1795799999999996</c:v>
                </c:pt>
                <c:pt idx="25404">
                  <c:v>5.188847</c:v>
                </c:pt>
                <c:pt idx="25405">
                  <c:v>5.1961209999999998</c:v>
                </c:pt>
                <c:pt idx="25406">
                  <c:v>5.1900550000000001</c:v>
                </c:pt>
                <c:pt idx="25407">
                  <c:v>5.190779</c:v>
                </c:pt>
                <c:pt idx="25408">
                  <c:v>5.1877339999999998</c:v>
                </c:pt>
                <c:pt idx="25409">
                  <c:v>5.1844859999999997</c:v>
                </c:pt>
                <c:pt idx="25410">
                  <c:v>5.1914829999999998</c:v>
                </c:pt>
                <c:pt idx="25411">
                  <c:v>5.1913580000000001</c:v>
                </c:pt>
                <c:pt idx="25412">
                  <c:v>5.1889859999999999</c:v>
                </c:pt>
                <c:pt idx="25413">
                  <c:v>5.1934519999999997</c:v>
                </c:pt>
                <c:pt idx="25414">
                  <c:v>5.194318</c:v>
                </c:pt>
                <c:pt idx="25415">
                  <c:v>5.1851229999999999</c:v>
                </c:pt>
                <c:pt idx="25416">
                  <c:v>5.1923620000000001</c:v>
                </c:pt>
                <c:pt idx="25417">
                  <c:v>5.1969519999999996</c:v>
                </c:pt>
                <c:pt idx="25418">
                  <c:v>5.1791799999999997</c:v>
                </c:pt>
                <c:pt idx="25419">
                  <c:v>5.184761</c:v>
                </c:pt>
                <c:pt idx="25420">
                  <c:v>5.1972829999999997</c:v>
                </c:pt>
                <c:pt idx="25421">
                  <c:v>5.1860819999999999</c:v>
                </c:pt>
                <c:pt idx="25422">
                  <c:v>5.1843279999999998</c:v>
                </c:pt>
                <c:pt idx="25423">
                  <c:v>5.1949820000000004</c:v>
                </c:pt>
                <c:pt idx="25424">
                  <c:v>5.1921910000000002</c:v>
                </c:pt>
                <c:pt idx="25425">
                  <c:v>5.1842350000000001</c:v>
                </c:pt>
                <c:pt idx="25426">
                  <c:v>5.1981710000000003</c:v>
                </c:pt>
                <c:pt idx="25427">
                  <c:v>5.2030909999999997</c:v>
                </c:pt>
                <c:pt idx="25428">
                  <c:v>5.1885719999999997</c:v>
                </c:pt>
                <c:pt idx="25429">
                  <c:v>5.1940799999999996</c:v>
                </c:pt>
                <c:pt idx="25430">
                  <c:v>5.1992380000000002</c:v>
                </c:pt>
                <c:pt idx="25431">
                  <c:v>5.1931620000000001</c:v>
                </c:pt>
                <c:pt idx="25432">
                  <c:v>5.1937730000000002</c:v>
                </c:pt>
                <c:pt idx="25433">
                  <c:v>5.187881</c:v>
                </c:pt>
                <c:pt idx="25434">
                  <c:v>5.183287</c:v>
                </c:pt>
                <c:pt idx="25435">
                  <c:v>5.1889909999999997</c:v>
                </c:pt>
                <c:pt idx="25436">
                  <c:v>5.1893200000000004</c:v>
                </c:pt>
                <c:pt idx="25437">
                  <c:v>5.1886359999999998</c:v>
                </c:pt>
                <c:pt idx="25438">
                  <c:v>5.1916510000000002</c:v>
                </c:pt>
                <c:pt idx="25439">
                  <c:v>5.1854680000000002</c:v>
                </c:pt>
                <c:pt idx="25440">
                  <c:v>5.1807569999999998</c:v>
                </c:pt>
                <c:pt idx="25441">
                  <c:v>5.1938880000000003</c:v>
                </c:pt>
                <c:pt idx="25442">
                  <c:v>5.2007729999999999</c:v>
                </c:pt>
                <c:pt idx="25443">
                  <c:v>5.1922410000000001</c:v>
                </c:pt>
                <c:pt idx="25444">
                  <c:v>5.184418</c:v>
                </c:pt>
                <c:pt idx="25445">
                  <c:v>5.1871960000000001</c:v>
                </c:pt>
                <c:pt idx="25446">
                  <c:v>5.1981070000000003</c:v>
                </c:pt>
                <c:pt idx="25447">
                  <c:v>5.2026120000000002</c:v>
                </c:pt>
                <c:pt idx="25448">
                  <c:v>5.1980630000000003</c:v>
                </c:pt>
                <c:pt idx="25449">
                  <c:v>5.1926300000000003</c:v>
                </c:pt>
                <c:pt idx="25450">
                  <c:v>5.2011250000000002</c:v>
                </c:pt>
                <c:pt idx="25451">
                  <c:v>5.2077879999999999</c:v>
                </c:pt>
                <c:pt idx="25452">
                  <c:v>5.1917679999999997</c:v>
                </c:pt>
                <c:pt idx="25453">
                  <c:v>5.1890159999999996</c:v>
                </c:pt>
                <c:pt idx="25454">
                  <c:v>5.200901</c:v>
                </c:pt>
                <c:pt idx="25455">
                  <c:v>5.1958229999999999</c:v>
                </c:pt>
                <c:pt idx="25456">
                  <c:v>5.1929340000000002</c:v>
                </c:pt>
                <c:pt idx="25457">
                  <c:v>5.2018440000000004</c:v>
                </c:pt>
                <c:pt idx="25458">
                  <c:v>5.2022409999999999</c:v>
                </c:pt>
                <c:pt idx="25459">
                  <c:v>5.1970669999999997</c:v>
                </c:pt>
                <c:pt idx="25460">
                  <c:v>5.2032910000000001</c:v>
                </c:pt>
                <c:pt idx="25461">
                  <c:v>5.1968740000000002</c:v>
                </c:pt>
                <c:pt idx="25462">
                  <c:v>5.1826650000000001</c:v>
                </c:pt>
                <c:pt idx="25463">
                  <c:v>5.1957800000000001</c:v>
                </c:pt>
                <c:pt idx="25464">
                  <c:v>5.2034929999999999</c:v>
                </c:pt>
                <c:pt idx="25465">
                  <c:v>5.1893140000000004</c:v>
                </c:pt>
                <c:pt idx="25466">
                  <c:v>5.1863539999999997</c:v>
                </c:pt>
                <c:pt idx="25467">
                  <c:v>5.1935070000000003</c:v>
                </c:pt>
                <c:pt idx="25468">
                  <c:v>5.2018529999999998</c:v>
                </c:pt>
                <c:pt idx="25469">
                  <c:v>5.2047100000000004</c:v>
                </c:pt>
                <c:pt idx="25470">
                  <c:v>5.1986879999999998</c:v>
                </c:pt>
                <c:pt idx="25471">
                  <c:v>5.188142</c:v>
                </c:pt>
                <c:pt idx="25472">
                  <c:v>5.1890919999999996</c:v>
                </c:pt>
                <c:pt idx="25473">
                  <c:v>5.1994579999999999</c:v>
                </c:pt>
                <c:pt idx="25474">
                  <c:v>5.1993039999999997</c:v>
                </c:pt>
                <c:pt idx="25475">
                  <c:v>5.1971160000000003</c:v>
                </c:pt>
                <c:pt idx="25476">
                  <c:v>5.1945420000000002</c:v>
                </c:pt>
                <c:pt idx="25477">
                  <c:v>5.192571</c:v>
                </c:pt>
                <c:pt idx="25478">
                  <c:v>5.2022050000000002</c:v>
                </c:pt>
                <c:pt idx="25479">
                  <c:v>5.2078670000000002</c:v>
                </c:pt>
                <c:pt idx="25480">
                  <c:v>5.2029319999999997</c:v>
                </c:pt>
                <c:pt idx="25481">
                  <c:v>5.206963</c:v>
                </c:pt>
                <c:pt idx="25482">
                  <c:v>5.214448</c:v>
                </c:pt>
                <c:pt idx="25483">
                  <c:v>5.1965339999999998</c:v>
                </c:pt>
                <c:pt idx="25484">
                  <c:v>5.1801170000000001</c:v>
                </c:pt>
                <c:pt idx="25485">
                  <c:v>5.1916409999999997</c:v>
                </c:pt>
                <c:pt idx="25486">
                  <c:v>5.1954960000000003</c:v>
                </c:pt>
                <c:pt idx="25487">
                  <c:v>5.1959270000000002</c:v>
                </c:pt>
                <c:pt idx="25488">
                  <c:v>5.2073429999999998</c:v>
                </c:pt>
                <c:pt idx="25489">
                  <c:v>5.2057989999999998</c:v>
                </c:pt>
                <c:pt idx="25490">
                  <c:v>5.1994619999999996</c:v>
                </c:pt>
                <c:pt idx="25491">
                  <c:v>5.2027400000000004</c:v>
                </c:pt>
                <c:pt idx="25492">
                  <c:v>5.2045219999999999</c:v>
                </c:pt>
                <c:pt idx="25493">
                  <c:v>5.1983750000000004</c:v>
                </c:pt>
                <c:pt idx="25494">
                  <c:v>5.2005410000000003</c:v>
                </c:pt>
                <c:pt idx="25495">
                  <c:v>5.2051249999999998</c:v>
                </c:pt>
                <c:pt idx="25496">
                  <c:v>5.1887910000000002</c:v>
                </c:pt>
                <c:pt idx="25497">
                  <c:v>5.1842949999999997</c:v>
                </c:pt>
                <c:pt idx="25498">
                  <c:v>5.2006670000000002</c:v>
                </c:pt>
                <c:pt idx="25499">
                  <c:v>5.2091430000000001</c:v>
                </c:pt>
                <c:pt idx="25500">
                  <c:v>5.2119309999999999</c:v>
                </c:pt>
                <c:pt idx="25501">
                  <c:v>5.2135949999999998</c:v>
                </c:pt>
                <c:pt idx="25502">
                  <c:v>5.2087659999999998</c:v>
                </c:pt>
                <c:pt idx="25503">
                  <c:v>5.2082369999999996</c:v>
                </c:pt>
                <c:pt idx="25504">
                  <c:v>5.21746</c:v>
                </c:pt>
                <c:pt idx="25505">
                  <c:v>5.2107340000000004</c:v>
                </c:pt>
                <c:pt idx="25506">
                  <c:v>5.2001929999999996</c:v>
                </c:pt>
                <c:pt idx="25507">
                  <c:v>5.2075589999999998</c:v>
                </c:pt>
                <c:pt idx="25508">
                  <c:v>5.2027999999999999</c:v>
                </c:pt>
                <c:pt idx="25509">
                  <c:v>5.1938820000000003</c:v>
                </c:pt>
                <c:pt idx="25510">
                  <c:v>5.2005400000000002</c:v>
                </c:pt>
                <c:pt idx="25511">
                  <c:v>5.2080010000000003</c:v>
                </c:pt>
                <c:pt idx="25512">
                  <c:v>5.2058150000000003</c:v>
                </c:pt>
                <c:pt idx="25513">
                  <c:v>5.2039140000000002</c:v>
                </c:pt>
                <c:pt idx="25514">
                  <c:v>5.2063009999999998</c:v>
                </c:pt>
                <c:pt idx="25515">
                  <c:v>5.2017939999999996</c:v>
                </c:pt>
                <c:pt idx="25516">
                  <c:v>5.2009030000000003</c:v>
                </c:pt>
                <c:pt idx="25517">
                  <c:v>5.2081759999999999</c:v>
                </c:pt>
                <c:pt idx="25518">
                  <c:v>5.2101699999999997</c:v>
                </c:pt>
                <c:pt idx="25519">
                  <c:v>5.2117440000000004</c:v>
                </c:pt>
                <c:pt idx="25520">
                  <c:v>5.2139389999999999</c:v>
                </c:pt>
                <c:pt idx="25521">
                  <c:v>5.20533</c:v>
                </c:pt>
                <c:pt idx="25522">
                  <c:v>5.1950890000000003</c:v>
                </c:pt>
                <c:pt idx="25523">
                  <c:v>5.1968040000000002</c:v>
                </c:pt>
                <c:pt idx="25524">
                  <c:v>5.1962609999999998</c:v>
                </c:pt>
                <c:pt idx="25525">
                  <c:v>5.1949059999999996</c:v>
                </c:pt>
                <c:pt idx="25526">
                  <c:v>5.2094399999999998</c:v>
                </c:pt>
                <c:pt idx="25527">
                  <c:v>5.2146100000000004</c:v>
                </c:pt>
                <c:pt idx="25528">
                  <c:v>5.2087009999999996</c:v>
                </c:pt>
                <c:pt idx="25529">
                  <c:v>5.2135720000000001</c:v>
                </c:pt>
                <c:pt idx="25530">
                  <c:v>5.207973</c:v>
                </c:pt>
                <c:pt idx="25531">
                  <c:v>5.2037990000000001</c:v>
                </c:pt>
                <c:pt idx="25532">
                  <c:v>5.2124699999999997</c:v>
                </c:pt>
                <c:pt idx="25533">
                  <c:v>5.2108549999999996</c:v>
                </c:pt>
                <c:pt idx="25534">
                  <c:v>5.2069549999999998</c:v>
                </c:pt>
                <c:pt idx="25535">
                  <c:v>5.2099849999999996</c:v>
                </c:pt>
                <c:pt idx="25536">
                  <c:v>5.2045620000000001</c:v>
                </c:pt>
                <c:pt idx="25537">
                  <c:v>5.1982889999999999</c:v>
                </c:pt>
                <c:pt idx="25538">
                  <c:v>5.2108480000000004</c:v>
                </c:pt>
                <c:pt idx="25539">
                  <c:v>5.2204699999999997</c:v>
                </c:pt>
                <c:pt idx="25540">
                  <c:v>5.2105920000000001</c:v>
                </c:pt>
                <c:pt idx="25541">
                  <c:v>5.2086620000000003</c:v>
                </c:pt>
                <c:pt idx="25542">
                  <c:v>5.2127379999999999</c:v>
                </c:pt>
                <c:pt idx="25543">
                  <c:v>5.2129760000000003</c:v>
                </c:pt>
                <c:pt idx="25544">
                  <c:v>5.2117959999999997</c:v>
                </c:pt>
                <c:pt idx="25545">
                  <c:v>5.2065809999999999</c:v>
                </c:pt>
                <c:pt idx="25546">
                  <c:v>5.2082499999999996</c:v>
                </c:pt>
                <c:pt idx="25547">
                  <c:v>5.2108340000000002</c:v>
                </c:pt>
                <c:pt idx="25548">
                  <c:v>5.2081039999999996</c:v>
                </c:pt>
                <c:pt idx="25549">
                  <c:v>5.2084760000000001</c:v>
                </c:pt>
                <c:pt idx="25550">
                  <c:v>5.2150629999999998</c:v>
                </c:pt>
                <c:pt idx="25551">
                  <c:v>5.2201380000000004</c:v>
                </c:pt>
                <c:pt idx="25552">
                  <c:v>5.2112210000000001</c:v>
                </c:pt>
                <c:pt idx="25553">
                  <c:v>5.2103070000000002</c:v>
                </c:pt>
                <c:pt idx="25554">
                  <c:v>5.2178630000000004</c:v>
                </c:pt>
                <c:pt idx="25555">
                  <c:v>5.2123280000000003</c:v>
                </c:pt>
                <c:pt idx="25556">
                  <c:v>5.2072890000000003</c:v>
                </c:pt>
                <c:pt idx="25557">
                  <c:v>5.2066359999999996</c:v>
                </c:pt>
                <c:pt idx="25558">
                  <c:v>5.2058299999999997</c:v>
                </c:pt>
                <c:pt idx="25559">
                  <c:v>5.2070449999999999</c:v>
                </c:pt>
                <c:pt idx="25560">
                  <c:v>5.2099080000000004</c:v>
                </c:pt>
                <c:pt idx="25561">
                  <c:v>5.2089379999999998</c:v>
                </c:pt>
                <c:pt idx="25562">
                  <c:v>5.2097980000000002</c:v>
                </c:pt>
                <c:pt idx="25563">
                  <c:v>5.2203939999999998</c:v>
                </c:pt>
                <c:pt idx="25564">
                  <c:v>5.2183029999999997</c:v>
                </c:pt>
                <c:pt idx="25565">
                  <c:v>5.2104699999999999</c:v>
                </c:pt>
                <c:pt idx="25566">
                  <c:v>5.2177800000000003</c:v>
                </c:pt>
                <c:pt idx="25567">
                  <c:v>5.2205240000000002</c:v>
                </c:pt>
                <c:pt idx="25568">
                  <c:v>5.213165</c:v>
                </c:pt>
                <c:pt idx="25569">
                  <c:v>5.2172830000000001</c:v>
                </c:pt>
                <c:pt idx="25570">
                  <c:v>5.2271179999999999</c:v>
                </c:pt>
                <c:pt idx="25571">
                  <c:v>5.2192569999999998</c:v>
                </c:pt>
                <c:pt idx="25572">
                  <c:v>5.2134219999999996</c:v>
                </c:pt>
                <c:pt idx="25573">
                  <c:v>5.2192720000000001</c:v>
                </c:pt>
                <c:pt idx="25574">
                  <c:v>5.213139</c:v>
                </c:pt>
                <c:pt idx="25575">
                  <c:v>5.2134989999999997</c:v>
                </c:pt>
                <c:pt idx="25576">
                  <c:v>5.2223600000000001</c:v>
                </c:pt>
                <c:pt idx="25577">
                  <c:v>5.2175739999999999</c:v>
                </c:pt>
                <c:pt idx="25578">
                  <c:v>5.2166389999999998</c:v>
                </c:pt>
                <c:pt idx="25579">
                  <c:v>5.2283540000000004</c:v>
                </c:pt>
                <c:pt idx="25580">
                  <c:v>5.2211179999999997</c:v>
                </c:pt>
                <c:pt idx="25581">
                  <c:v>5.2065060000000001</c:v>
                </c:pt>
                <c:pt idx="25582">
                  <c:v>5.2156789999999997</c:v>
                </c:pt>
                <c:pt idx="25583">
                  <c:v>5.2147290000000002</c:v>
                </c:pt>
                <c:pt idx="25584">
                  <c:v>5.2018110000000002</c:v>
                </c:pt>
                <c:pt idx="25585">
                  <c:v>5.21347</c:v>
                </c:pt>
                <c:pt idx="25586">
                  <c:v>5.2177939999999996</c:v>
                </c:pt>
                <c:pt idx="25587">
                  <c:v>5.2078480000000003</c:v>
                </c:pt>
                <c:pt idx="25588">
                  <c:v>5.2137929999999999</c:v>
                </c:pt>
                <c:pt idx="25589">
                  <c:v>5.2220690000000003</c:v>
                </c:pt>
                <c:pt idx="25590">
                  <c:v>5.216437</c:v>
                </c:pt>
                <c:pt idx="25591">
                  <c:v>5.2159890000000004</c:v>
                </c:pt>
                <c:pt idx="25592">
                  <c:v>5.2227430000000004</c:v>
                </c:pt>
                <c:pt idx="25593">
                  <c:v>5.2138</c:v>
                </c:pt>
                <c:pt idx="25594">
                  <c:v>5.2077780000000002</c:v>
                </c:pt>
                <c:pt idx="25595">
                  <c:v>5.2156969999999996</c:v>
                </c:pt>
                <c:pt idx="25596">
                  <c:v>5.2123470000000003</c:v>
                </c:pt>
                <c:pt idx="25597">
                  <c:v>5.2150340000000002</c:v>
                </c:pt>
                <c:pt idx="25598">
                  <c:v>5.225098</c:v>
                </c:pt>
                <c:pt idx="25599">
                  <c:v>5.2262000000000004</c:v>
                </c:pt>
                <c:pt idx="25600">
                  <c:v>5.2267749999999999</c:v>
                </c:pt>
                <c:pt idx="25601">
                  <c:v>5.2226290000000004</c:v>
                </c:pt>
                <c:pt idx="25602">
                  <c:v>5.2130640000000001</c:v>
                </c:pt>
                <c:pt idx="25603">
                  <c:v>5.2133750000000001</c:v>
                </c:pt>
                <c:pt idx="25604">
                  <c:v>5.2276160000000003</c:v>
                </c:pt>
                <c:pt idx="25605">
                  <c:v>5.2308500000000002</c:v>
                </c:pt>
                <c:pt idx="25606">
                  <c:v>5.2210939999999999</c:v>
                </c:pt>
                <c:pt idx="25607">
                  <c:v>5.2220149999999999</c:v>
                </c:pt>
                <c:pt idx="25608">
                  <c:v>5.2205630000000003</c:v>
                </c:pt>
                <c:pt idx="25609">
                  <c:v>5.2167459999999997</c:v>
                </c:pt>
                <c:pt idx="25610">
                  <c:v>5.2236830000000003</c:v>
                </c:pt>
                <c:pt idx="25611">
                  <c:v>5.2260119999999999</c:v>
                </c:pt>
                <c:pt idx="25612">
                  <c:v>5.2162829999999998</c:v>
                </c:pt>
                <c:pt idx="25613">
                  <c:v>5.2192290000000003</c:v>
                </c:pt>
                <c:pt idx="25614">
                  <c:v>5.228523</c:v>
                </c:pt>
                <c:pt idx="25615">
                  <c:v>5.2156159999999998</c:v>
                </c:pt>
                <c:pt idx="25616">
                  <c:v>5.21068</c:v>
                </c:pt>
                <c:pt idx="25617">
                  <c:v>5.2282299999999999</c:v>
                </c:pt>
                <c:pt idx="25618">
                  <c:v>5.225752</c:v>
                </c:pt>
                <c:pt idx="25619">
                  <c:v>5.2156459999999996</c:v>
                </c:pt>
                <c:pt idx="25620">
                  <c:v>5.2252340000000004</c:v>
                </c:pt>
                <c:pt idx="25621">
                  <c:v>5.2284579999999998</c:v>
                </c:pt>
                <c:pt idx="25622">
                  <c:v>5.2162839999999999</c:v>
                </c:pt>
                <c:pt idx="25623">
                  <c:v>5.2158040000000003</c:v>
                </c:pt>
                <c:pt idx="25624">
                  <c:v>5.2172390000000002</c:v>
                </c:pt>
                <c:pt idx="25625">
                  <c:v>5.214461</c:v>
                </c:pt>
                <c:pt idx="25626">
                  <c:v>5.2287429999999997</c:v>
                </c:pt>
                <c:pt idx="25627">
                  <c:v>5.2394670000000003</c:v>
                </c:pt>
                <c:pt idx="25628">
                  <c:v>5.230588</c:v>
                </c:pt>
                <c:pt idx="25629">
                  <c:v>5.226534</c:v>
                </c:pt>
                <c:pt idx="25630">
                  <c:v>5.2304060000000003</c:v>
                </c:pt>
                <c:pt idx="25631">
                  <c:v>5.224691</c:v>
                </c:pt>
                <c:pt idx="25632">
                  <c:v>5.2198900000000004</c:v>
                </c:pt>
                <c:pt idx="25633">
                  <c:v>5.228135</c:v>
                </c:pt>
                <c:pt idx="25634">
                  <c:v>5.229895</c:v>
                </c:pt>
                <c:pt idx="25635">
                  <c:v>5.222181</c:v>
                </c:pt>
                <c:pt idx="25636">
                  <c:v>5.2262060000000004</c:v>
                </c:pt>
                <c:pt idx="25637">
                  <c:v>5.2296950000000004</c:v>
                </c:pt>
                <c:pt idx="25638">
                  <c:v>5.2320609999999999</c:v>
                </c:pt>
                <c:pt idx="25639">
                  <c:v>5.2398369999999996</c:v>
                </c:pt>
                <c:pt idx="25640">
                  <c:v>5.2325400000000002</c:v>
                </c:pt>
                <c:pt idx="25641">
                  <c:v>5.2258089999999999</c:v>
                </c:pt>
                <c:pt idx="25642">
                  <c:v>5.2301599999999997</c:v>
                </c:pt>
                <c:pt idx="25643">
                  <c:v>5.2258269999999998</c:v>
                </c:pt>
                <c:pt idx="25644">
                  <c:v>5.2218970000000002</c:v>
                </c:pt>
                <c:pt idx="25645">
                  <c:v>5.2239690000000003</c:v>
                </c:pt>
                <c:pt idx="25646">
                  <c:v>5.2203350000000004</c:v>
                </c:pt>
                <c:pt idx="25647">
                  <c:v>5.2150720000000002</c:v>
                </c:pt>
                <c:pt idx="25648">
                  <c:v>5.2223610000000003</c:v>
                </c:pt>
                <c:pt idx="25649">
                  <c:v>5.221876</c:v>
                </c:pt>
                <c:pt idx="25650">
                  <c:v>5.2165520000000001</c:v>
                </c:pt>
                <c:pt idx="25651">
                  <c:v>5.2320979999999997</c:v>
                </c:pt>
                <c:pt idx="25652">
                  <c:v>5.2329340000000002</c:v>
                </c:pt>
                <c:pt idx="25653">
                  <c:v>5.2203879999999998</c:v>
                </c:pt>
                <c:pt idx="25654">
                  <c:v>5.2263780000000004</c:v>
                </c:pt>
                <c:pt idx="25655">
                  <c:v>5.2280449999999998</c:v>
                </c:pt>
                <c:pt idx="25656">
                  <c:v>5.2200790000000001</c:v>
                </c:pt>
                <c:pt idx="25657">
                  <c:v>5.2263510000000002</c:v>
                </c:pt>
                <c:pt idx="25658">
                  <c:v>5.2348739999999996</c:v>
                </c:pt>
                <c:pt idx="25659">
                  <c:v>5.2255960000000004</c:v>
                </c:pt>
                <c:pt idx="25660">
                  <c:v>5.2254459999999998</c:v>
                </c:pt>
                <c:pt idx="25661">
                  <c:v>5.2367610000000004</c:v>
                </c:pt>
                <c:pt idx="25662">
                  <c:v>5.2323760000000004</c:v>
                </c:pt>
                <c:pt idx="25663">
                  <c:v>5.2297979999999997</c:v>
                </c:pt>
                <c:pt idx="25664">
                  <c:v>5.2345949999999997</c:v>
                </c:pt>
                <c:pt idx="25665">
                  <c:v>5.234032</c:v>
                </c:pt>
                <c:pt idx="25666">
                  <c:v>5.2326689999999996</c:v>
                </c:pt>
                <c:pt idx="25667">
                  <c:v>5.2381529999999996</c:v>
                </c:pt>
                <c:pt idx="25668">
                  <c:v>5.2367119999999998</c:v>
                </c:pt>
                <c:pt idx="25669">
                  <c:v>5.2222299999999997</c:v>
                </c:pt>
                <c:pt idx="25670">
                  <c:v>5.2248130000000002</c:v>
                </c:pt>
                <c:pt idx="25671">
                  <c:v>5.2334339999999999</c:v>
                </c:pt>
                <c:pt idx="25672">
                  <c:v>5.2309669999999997</c:v>
                </c:pt>
                <c:pt idx="25673">
                  <c:v>5.2355910000000003</c:v>
                </c:pt>
                <c:pt idx="25674">
                  <c:v>5.2381570000000002</c:v>
                </c:pt>
                <c:pt idx="25675">
                  <c:v>5.2338639999999996</c:v>
                </c:pt>
                <c:pt idx="25676">
                  <c:v>5.2288839999999999</c:v>
                </c:pt>
                <c:pt idx="25677">
                  <c:v>5.2272410000000002</c:v>
                </c:pt>
                <c:pt idx="25678">
                  <c:v>5.2288839999999999</c:v>
                </c:pt>
                <c:pt idx="25679">
                  <c:v>5.2255500000000001</c:v>
                </c:pt>
                <c:pt idx="25680">
                  <c:v>5.2263650000000004</c:v>
                </c:pt>
                <c:pt idx="25681">
                  <c:v>5.2324700000000002</c:v>
                </c:pt>
                <c:pt idx="25682">
                  <c:v>5.234553</c:v>
                </c:pt>
                <c:pt idx="25683">
                  <c:v>5.2350060000000003</c:v>
                </c:pt>
                <c:pt idx="25684">
                  <c:v>5.2324700000000002</c:v>
                </c:pt>
                <c:pt idx="25685">
                  <c:v>5.2331909999999997</c:v>
                </c:pt>
                <c:pt idx="25686">
                  <c:v>5.2369269999999997</c:v>
                </c:pt>
                <c:pt idx="25687">
                  <c:v>5.2327079999999997</c:v>
                </c:pt>
                <c:pt idx="25688">
                  <c:v>5.2319699999999996</c:v>
                </c:pt>
                <c:pt idx="25689">
                  <c:v>5.2371569999999998</c:v>
                </c:pt>
                <c:pt idx="25690">
                  <c:v>5.2294330000000002</c:v>
                </c:pt>
                <c:pt idx="25691">
                  <c:v>5.2197129999999996</c:v>
                </c:pt>
                <c:pt idx="25692">
                  <c:v>5.2337220000000002</c:v>
                </c:pt>
                <c:pt idx="25693">
                  <c:v>5.2428369999999997</c:v>
                </c:pt>
                <c:pt idx="25694">
                  <c:v>5.2255330000000004</c:v>
                </c:pt>
                <c:pt idx="25695">
                  <c:v>5.2247630000000003</c:v>
                </c:pt>
                <c:pt idx="25696">
                  <c:v>5.2466429999999997</c:v>
                </c:pt>
                <c:pt idx="25697">
                  <c:v>5.2515910000000003</c:v>
                </c:pt>
                <c:pt idx="25698">
                  <c:v>5.242089</c:v>
                </c:pt>
                <c:pt idx="25699">
                  <c:v>5.2425389999999998</c:v>
                </c:pt>
                <c:pt idx="25700">
                  <c:v>5.2402920000000002</c:v>
                </c:pt>
                <c:pt idx="25701">
                  <c:v>5.2361360000000001</c:v>
                </c:pt>
                <c:pt idx="25702">
                  <c:v>5.2429959999999998</c:v>
                </c:pt>
                <c:pt idx="25703">
                  <c:v>5.2415180000000001</c:v>
                </c:pt>
                <c:pt idx="25704">
                  <c:v>5.235576</c:v>
                </c:pt>
                <c:pt idx="25705">
                  <c:v>5.239662</c:v>
                </c:pt>
                <c:pt idx="25706">
                  <c:v>5.2404060000000001</c:v>
                </c:pt>
                <c:pt idx="25707">
                  <c:v>5.2377969999999996</c:v>
                </c:pt>
                <c:pt idx="25708">
                  <c:v>5.2377219999999998</c:v>
                </c:pt>
                <c:pt idx="25709">
                  <c:v>5.2349119999999996</c:v>
                </c:pt>
                <c:pt idx="25710">
                  <c:v>5.2317220000000004</c:v>
                </c:pt>
                <c:pt idx="25711">
                  <c:v>5.2360160000000002</c:v>
                </c:pt>
                <c:pt idx="25712">
                  <c:v>5.2360899999999999</c:v>
                </c:pt>
                <c:pt idx="25713">
                  <c:v>5.2272780000000001</c:v>
                </c:pt>
                <c:pt idx="25714">
                  <c:v>5.234076</c:v>
                </c:pt>
                <c:pt idx="25715">
                  <c:v>5.2444490000000004</c:v>
                </c:pt>
                <c:pt idx="25716">
                  <c:v>5.2384620000000002</c:v>
                </c:pt>
                <c:pt idx="25717">
                  <c:v>5.2355710000000002</c:v>
                </c:pt>
                <c:pt idx="25718">
                  <c:v>5.2358339999999997</c:v>
                </c:pt>
                <c:pt idx="25719">
                  <c:v>5.2289830000000004</c:v>
                </c:pt>
                <c:pt idx="25720">
                  <c:v>5.2303990000000002</c:v>
                </c:pt>
                <c:pt idx="25721">
                  <c:v>5.2447910000000002</c:v>
                </c:pt>
                <c:pt idx="25722">
                  <c:v>5.2520860000000003</c:v>
                </c:pt>
                <c:pt idx="25723">
                  <c:v>5.2459280000000001</c:v>
                </c:pt>
                <c:pt idx="25724">
                  <c:v>5.244618</c:v>
                </c:pt>
                <c:pt idx="25725">
                  <c:v>5.2420239999999998</c:v>
                </c:pt>
                <c:pt idx="25726">
                  <c:v>5.241841</c:v>
                </c:pt>
                <c:pt idx="25727">
                  <c:v>5.2514149999999997</c:v>
                </c:pt>
                <c:pt idx="25728">
                  <c:v>5.2471959999999997</c:v>
                </c:pt>
                <c:pt idx="25729">
                  <c:v>5.2364050000000004</c:v>
                </c:pt>
                <c:pt idx="25730">
                  <c:v>5.2394800000000004</c:v>
                </c:pt>
                <c:pt idx="25731">
                  <c:v>5.2447629999999998</c:v>
                </c:pt>
                <c:pt idx="25732">
                  <c:v>5.2397739999999997</c:v>
                </c:pt>
                <c:pt idx="25733">
                  <c:v>5.2388659999999998</c:v>
                </c:pt>
                <c:pt idx="25734">
                  <c:v>5.2450460000000003</c:v>
                </c:pt>
                <c:pt idx="25735">
                  <c:v>5.24214</c:v>
                </c:pt>
                <c:pt idx="25736">
                  <c:v>5.2395849999999999</c:v>
                </c:pt>
                <c:pt idx="25737">
                  <c:v>5.2360429999999996</c:v>
                </c:pt>
                <c:pt idx="25738">
                  <c:v>5.233968</c:v>
                </c:pt>
                <c:pt idx="25739">
                  <c:v>5.2457770000000004</c:v>
                </c:pt>
                <c:pt idx="25740">
                  <c:v>5.2433240000000003</c:v>
                </c:pt>
                <c:pt idx="25741">
                  <c:v>5.2336010000000002</c:v>
                </c:pt>
                <c:pt idx="25742">
                  <c:v>5.2397280000000004</c:v>
                </c:pt>
                <c:pt idx="25743">
                  <c:v>5.2424670000000004</c:v>
                </c:pt>
                <c:pt idx="25744">
                  <c:v>5.2392130000000003</c:v>
                </c:pt>
                <c:pt idx="25745">
                  <c:v>5.2440249999999997</c:v>
                </c:pt>
                <c:pt idx="25746">
                  <c:v>5.2522260000000003</c:v>
                </c:pt>
                <c:pt idx="25747">
                  <c:v>5.2464690000000003</c:v>
                </c:pt>
                <c:pt idx="25748">
                  <c:v>5.2472120000000002</c:v>
                </c:pt>
                <c:pt idx="25749">
                  <c:v>5.2563510000000004</c:v>
                </c:pt>
                <c:pt idx="25750">
                  <c:v>5.245438</c:v>
                </c:pt>
                <c:pt idx="25751">
                  <c:v>5.2417680000000004</c:v>
                </c:pt>
                <c:pt idx="25752">
                  <c:v>5.2518840000000004</c:v>
                </c:pt>
                <c:pt idx="25753">
                  <c:v>5.2483120000000003</c:v>
                </c:pt>
                <c:pt idx="25754">
                  <c:v>5.2434950000000002</c:v>
                </c:pt>
                <c:pt idx="25755">
                  <c:v>5.2469159999999997</c:v>
                </c:pt>
                <c:pt idx="25756">
                  <c:v>5.2433550000000002</c:v>
                </c:pt>
                <c:pt idx="25757">
                  <c:v>5.2377770000000003</c:v>
                </c:pt>
                <c:pt idx="25758">
                  <c:v>5.246321</c:v>
                </c:pt>
                <c:pt idx="25759">
                  <c:v>5.2465320000000002</c:v>
                </c:pt>
                <c:pt idx="25760">
                  <c:v>5.2360889999999998</c:v>
                </c:pt>
                <c:pt idx="25761">
                  <c:v>5.2402379999999997</c:v>
                </c:pt>
                <c:pt idx="25762">
                  <c:v>5.245387</c:v>
                </c:pt>
                <c:pt idx="25763">
                  <c:v>5.251938</c:v>
                </c:pt>
                <c:pt idx="25764">
                  <c:v>5.2574500000000004</c:v>
                </c:pt>
                <c:pt idx="25765">
                  <c:v>5.246518</c:v>
                </c:pt>
                <c:pt idx="25766">
                  <c:v>5.2386759999999999</c:v>
                </c:pt>
                <c:pt idx="25767">
                  <c:v>5.2506729999999999</c:v>
                </c:pt>
                <c:pt idx="25768">
                  <c:v>5.2569610000000004</c:v>
                </c:pt>
                <c:pt idx="25769">
                  <c:v>5.2401080000000002</c:v>
                </c:pt>
                <c:pt idx="25770">
                  <c:v>5.2391740000000002</c:v>
                </c:pt>
                <c:pt idx="25771">
                  <c:v>5.2543030000000002</c:v>
                </c:pt>
                <c:pt idx="25772">
                  <c:v>5.2491500000000002</c:v>
                </c:pt>
                <c:pt idx="25773">
                  <c:v>5.2441550000000001</c:v>
                </c:pt>
                <c:pt idx="25774">
                  <c:v>5.2496770000000001</c:v>
                </c:pt>
                <c:pt idx="25775">
                  <c:v>5.2482610000000003</c:v>
                </c:pt>
                <c:pt idx="25776">
                  <c:v>5.240945</c:v>
                </c:pt>
                <c:pt idx="25777">
                  <c:v>5.245654</c:v>
                </c:pt>
                <c:pt idx="25778">
                  <c:v>5.2509379999999997</c:v>
                </c:pt>
                <c:pt idx="25779">
                  <c:v>5.2448230000000002</c:v>
                </c:pt>
                <c:pt idx="25780">
                  <c:v>5.2527929999999996</c:v>
                </c:pt>
                <c:pt idx="25781">
                  <c:v>5.2513670000000001</c:v>
                </c:pt>
                <c:pt idx="25782">
                  <c:v>5.2377229999999999</c:v>
                </c:pt>
                <c:pt idx="25783">
                  <c:v>5.2495200000000004</c:v>
                </c:pt>
                <c:pt idx="25784">
                  <c:v>5.2590859999999999</c:v>
                </c:pt>
                <c:pt idx="25785">
                  <c:v>5.2524459999999999</c:v>
                </c:pt>
                <c:pt idx="25786">
                  <c:v>5.24648</c:v>
                </c:pt>
                <c:pt idx="25787">
                  <c:v>5.2466980000000003</c:v>
                </c:pt>
                <c:pt idx="25788">
                  <c:v>5.2500450000000001</c:v>
                </c:pt>
                <c:pt idx="25789">
                  <c:v>5.2538479999999996</c:v>
                </c:pt>
                <c:pt idx="25790">
                  <c:v>5.2549320000000002</c:v>
                </c:pt>
                <c:pt idx="25791">
                  <c:v>5.2425439999999996</c:v>
                </c:pt>
                <c:pt idx="25792">
                  <c:v>5.24573</c:v>
                </c:pt>
                <c:pt idx="25793">
                  <c:v>5.2655950000000002</c:v>
                </c:pt>
                <c:pt idx="25794">
                  <c:v>5.2575589999999996</c:v>
                </c:pt>
                <c:pt idx="25795">
                  <c:v>5.2449560000000002</c:v>
                </c:pt>
                <c:pt idx="25796">
                  <c:v>5.2526270000000004</c:v>
                </c:pt>
                <c:pt idx="25797">
                  <c:v>5.257072</c:v>
                </c:pt>
                <c:pt idx="25798">
                  <c:v>5.2523160000000004</c:v>
                </c:pt>
                <c:pt idx="25799">
                  <c:v>5.2557989999999997</c:v>
                </c:pt>
                <c:pt idx="25800">
                  <c:v>5.2553419999999997</c:v>
                </c:pt>
                <c:pt idx="25801">
                  <c:v>5.2453219999999998</c:v>
                </c:pt>
                <c:pt idx="25802">
                  <c:v>5.2507200000000003</c:v>
                </c:pt>
                <c:pt idx="25803">
                  <c:v>5.254645</c:v>
                </c:pt>
                <c:pt idx="25804">
                  <c:v>5.2482620000000004</c:v>
                </c:pt>
                <c:pt idx="25805">
                  <c:v>5.2511510000000001</c:v>
                </c:pt>
                <c:pt idx="25806">
                  <c:v>5.2585150000000001</c:v>
                </c:pt>
                <c:pt idx="25807">
                  <c:v>5.2571019999999997</c:v>
                </c:pt>
                <c:pt idx="25808">
                  <c:v>5.251919</c:v>
                </c:pt>
                <c:pt idx="25809">
                  <c:v>5.2575940000000001</c:v>
                </c:pt>
                <c:pt idx="25810">
                  <c:v>5.2562379999999997</c:v>
                </c:pt>
                <c:pt idx="25811">
                  <c:v>5.2519309999999999</c:v>
                </c:pt>
                <c:pt idx="25812">
                  <c:v>5.2596369999999997</c:v>
                </c:pt>
                <c:pt idx="25813">
                  <c:v>5.2515960000000002</c:v>
                </c:pt>
                <c:pt idx="25814">
                  <c:v>5.2484679999999999</c:v>
                </c:pt>
                <c:pt idx="25815">
                  <c:v>5.261914</c:v>
                </c:pt>
                <c:pt idx="25816">
                  <c:v>5.2599879999999999</c:v>
                </c:pt>
                <c:pt idx="25817">
                  <c:v>5.2545630000000001</c:v>
                </c:pt>
                <c:pt idx="25818">
                  <c:v>5.2588309999999998</c:v>
                </c:pt>
                <c:pt idx="25819">
                  <c:v>5.2589360000000003</c:v>
                </c:pt>
                <c:pt idx="25820">
                  <c:v>5.25122</c:v>
                </c:pt>
                <c:pt idx="25821">
                  <c:v>5.2530900000000003</c:v>
                </c:pt>
                <c:pt idx="25822">
                  <c:v>5.2533539999999999</c:v>
                </c:pt>
                <c:pt idx="25823">
                  <c:v>5.2434510000000003</c:v>
                </c:pt>
                <c:pt idx="25824">
                  <c:v>5.2498469999999999</c:v>
                </c:pt>
                <c:pt idx="25825">
                  <c:v>5.2605649999999997</c:v>
                </c:pt>
                <c:pt idx="25826">
                  <c:v>5.2589230000000002</c:v>
                </c:pt>
                <c:pt idx="25827">
                  <c:v>5.2631600000000001</c:v>
                </c:pt>
                <c:pt idx="25828">
                  <c:v>5.268135</c:v>
                </c:pt>
                <c:pt idx="25829">
                  <c:v>5.2596749999999997</c:v>
                </c:pt>
                <c:pt idx="25830">
                  <c:v>5.2551490000000003</c:v>
                </c:pt>
                <c:pt idx="25831">
                  <c:v>5.2660749999999998</c:v>
                </c:pt>
                <c:pt idx="25832">
                  <c:v>5.25936</c:v>
                </c:pt>
                <c:pt idx="25833">
                  <c:v>5.2495240000000001</c:v>
                </c:pt>
                <c:pt idx="25834">
                  <c:v>5.2645189999999999</c:v>
                </c:pt>
                <c:pt idx="25835">
                  <c:v>5.2628979999999999</c:v>
                </c:pt>
                <c:pt idx="25836">
                  <c:v>5.2545039999999998</c:v>
                </c:pt>
                <c:pt idx="25837">
                  <c:v>5.2596730000000003</c:v>
                </c:pt>
                <c:pt idx="25838">
                  <c:v>5.2572369999999999</c:v>
                </c:pt>
                <c:pt idx="25839">
                  <c:v>5.2539340000000001</c:v>
                </c:pt>
                <c:pt idx="25840">
                  <c:v>5.2540389999999997</c:v>
                </c:pt>
                <c:pt idx="25841">
                  <c:v>5.2491940000000001</c:v>
                </c:pt>
                <c:pt idx="25842">
                  <c:v>5.2473159999999996</c:v>
                </c:pt>
                <c:pt idx="25843">
                  <c:v>5.2572520000000003</c:v>
                </c:pt>
                <c:pt idx="25844">
                  <c:v>5.2661829999999998</c:v>
                </c:pt>
                <c:pt idx="25845">
                  <c:v>5.2616059999999996</c:v>
                </c:pt>
                <c:pt idx="25846">
                  <c:v>5.2678500000000001</c:v>
                </c:pt>
                <c:pt idx="25847">
                  <c:v>5.2737509999999999</c:v>
                </c:pt>
                <c:pt idx="25848">
                  <c:v>5.2610159999999997</c:v>
                </c:pt>
                <c:pt idx="25849">
                  <c:v>5.2627040000000003</c:v>
                </c:pt>
                <c:pt idx="25850">
                  <c:v>5.2724390000000003</c:v>
                </c:pt>
                <c:pt idx="25851">
                  <c:v>5.2664939999999998</c:v>
                </c:pt>
                <c:pt idx="25852">
                  <c:v>5.2577069999999999</c:v>
                </c:pt>
                <c:pt idx="25853">
                  <c:v>5.2603369999999998</c:v>
                </c:pt>
                <c:pt idx="25854">
                  <c:v>5.2641580000000001</c:v>
                </c:pt>
                <c:pt idx="25855">
                  <c:v>5.2690359999999998</c:v>
                </c:pt>
                <c:pt idx="25856">
                  <c:v>5.2704440000000004</c:v>
                </c:pt>
                <c:pt idx="25857">
                  <c:v>5.2521990000000001</c:v>
                </c:pt>
                <c:pt idx="25858">
                  <c:v>5.2529320000000004</c:v>
                </c:pt>
                <c:pt idx="25859">
                  <c:v>5.2713979999999996</c:v>
                </c:pt>
                <c:pt idx="25860">
                  <c:v>5.2578800000000001</c:v>
                </c:pt>
                <c:pt idx="25861">
                  <c:v>5.2447439999999999</c:v>
                </c:pt>
                <c:pt idx="25862">
                  <c:v>5.2612990000000002</c:v>
                </c:pt>
                <c:pt idx="25863">
                  <c:v>5.2671809999999999</c:v>
                </c:pt>
                <c:pt idx="25864">
                  <c:v>5.2519869999999997</c:v>
                </c:pt>
                <c:pt idx="25865">
                  <c:v>5.25345</c:v>
                </c:pt>
                <c:pt idx="25866">
                  <c:v>5.2693580000000004</c:v>
                </c:pt>
                <c:pt idx="25867">
                  <c:v>5.2704810000000002</c:v>
                </c:pt>
                <c:pt idx="25868">
                  <c:v>5.2654779999999999</c:v>
                </c:pt>
                <c:pt idx="25869">
                  <c:v>5.2726319999999998</c:v>
                </c:pt>
                <c:pt idx="25870">
                  <c:v>5.2800390000000004</c:v>
                </c:pt>
                <c:pt idx="25871">
                  <c:v>5.2756720000000001</c:v>
                </c:pt>
                <c:pt idx="25872">
                  <c:v>5.2729200000000001</c:v>
                </c:pt>
                <c:pt idx="25873">
                  <c:v>5.2644700000000002</c:v>
                </c:pt>
                <c:pt idx="25874">
                  <c:v>5.2529880000000002</c:v>
                </c:pt>
                <c:pt idx="25875">
                  <c:v>5.2608290000000002</c:v>
                </c:pt>
                <c:pt idx="25876">
                  <c:v>5.2587910000000004</c:v>
                </c:pt>
                <c:pt idx="25877">
                  <c:v>5.2481669999999996</c:v>
                </c:pt>
                <c:pt idx="25878">
                  <c:v>5.259506</c:v>
                </c:pt>
                <c:pt idx="25879">
                  <c:v>5.2716050000000001</c:v>
                </c:pt>
                <c:pt idx="25880">
                  <c:v>5.2771749999999997</c:v>
                </c:pt>
                <c:pt idx="25881">
                  <c:v>5.2762219999999997</c:v>
                </c:pt>
                <c:pt idx="25882">
                  <c:v>5.2681259999999996</c:v>
                </c:pt>
                <c:pt idx="25883">
                  <c:v>5.2630540000000003</c:v>
                </c:pt>
                <c:pt idx="25884">
                  <c:v>5.2648799999999998</c:v>
                </c:pt>
                <c:pt idx="25885">
                  <c:v>5.26891</c:v>
                </c:pt>
                <c:pt idx="25886">
                  <c:v>5.2607939999999997</c:v>
                </c:pt>
                <c:pt idx="25887">
                  <c:v>5.2601329999999997</c:v>
                </c:pt>
                <c:pt idx="25888">
                  <c:v>5.2658370000000003</c:v>
                </c:pt>
                <c:pt idx="25889">
                  <c:v>5.2584619999999997</c:v>
                </c:pt>
                <c:pt idx="25890">
                  <c:v>5.2636380000000003</c:v>
                </c:pt>
                <c:pt idx="25891">
                  <c:v>5.2774179999999999</c:v>
                </c:pt>
                <c:pt idx="25892">
                  <c:v>5.2750579999999996</c:v>
                </c:pt>
                <c:pt idx="25893">
                  <c:v>5.2708680000000001</c:v>
                </c:pt>
                <c:pt idx="25894">
                  <c:v>5.2703340000000001</c:v>
                </c:pt>
                <c:pt idx="25895">
                  <c:v>5.2695509999999999</c:v>
                </c:pt>
                <c:pt idx="25896">
                  <c:v>5.272456</c:v>
                </c:pt>
                <c:pt idx="25897">
                  <c:v>5.2768259999999998</c:v>
                </c:pt>
                <c:pt idx="25898">
                  <c:v>5.2734899999999998</c:v>
                </c:pt>
                <c:pt idx="25899">
                  <c:v>5.2699699999999998</c:v>
                </c:pt>
                <c:pt idx="25900">
                  <c:v>5.2681380000000004</c:v>
                </c:pt>
                <c:pt idx="25901">
                  <c:v>5.2596790000000002</c:v>
                </c:pt>
                <c:pt idx="25902">
                  <c:v>5.2593269999999999</c:v>
                </c:pt>
                <c:pt idx="25903">
                  <c:v>5.2642920000000002</c:v>
                </c:pt>
                <c:pt idx="25904">
                  <c:v>5.2607489999999997</c:v>
                </c:pt>
                <c:pt idx="25905">
                  <c:v>5.2677199999999997</c:v>
                </c:pt>
                <c:pt idx="25906">
                  <c:v>5.2782470000000004</c:v>
                </c:pt>
                <c:pt idx="25907">
                  <c:v>5.2769050000000002</c:v>
                </c:pt>
                <c:pt idx="25908">
                  <c:v>5.2714930000000004</c:v>
                </c:pt>
                <c:pt idx="25909">
                  <c:v>5.2770989999999998</c:v>
                </c:pt>
                <c:pt idx="25910">
                  <c:v>5.2821559999999996</c:v>
                </c:pt>
                <c:pt idx="25911">
                  <c:v>5.2723329999999997</c:v>
                </c:pt>
                <c:pt idx="25912">
                  <c:v>5.2681589999999998</c:v>
                </c:pt>
                <c:pt idx="25913">
                  <c:v>5.2697039999999999</c:v>
                </c:pt>
                <c:pt idx="25914">
                  <c:v>5.2642360000000004</c:v>
                </c:pt>
                <c:pt idx="25915">
                  <c:v>5.262073</c:v>
                </c:pt>
                <c:pt idx="25916">
                  <c:v>5.2702419999999996</c:v>
                </c:pt>
                <c:pt idx="25917">
                  <c:v>5.2757360000000002</c:v>
                </c:pt>
                <c:pt idx="25918">
                  <c:v>5.2739969999999996</c:v>
                </c:pt>
                <c:pt idx="25919">
                  <c:v>5.2808970000000004</c:v>
                </c:pt>
                <c:pt idx="25920">
                  <c:v>5.2792870000000001</c:v>
                </c:pt>
                <c:pt idx="25921">
                  <c:v>5.2673230000000002</c:v>
                </c:pt>
                <c:pt idx="25922">
                  <c:v>5.270975</c:v>
                </c:pt>
                <c:pt idx="25923">
                  <c:v>5.273542</c:v>
                </c:pt>
                <c:pt idx="25924">
                  <c:v>5.2713739999999998</c:v>
                </c:pt>
                <c:pt idx="25925">
                  <c:v>5.2768620000000004</c:v>
                </c:pt>
                <c:pt idx="25926">
                  <c:v>5.2738569999999996</c:v>
                </c:pt>
                <c:pt idx="25927">
                  <c:v>5.270937</c:v>
                </c:pt>
                <c:pt idx="25928">
                  <c:v>5.2768040000000003</c:v>
                </c:pt>
                <c:pt idx="25929">
                  <c:v>5.2774830000000001</c:v>
                </c:pt>
                <c:pt idx="25930">
                  <c:v>5.2710480000000004</c:v>
                </c:pt>
                <c:pt idx="25931">
                  <c:v>5.2751580000000002</c:v>
                </c:pt>
                <c:pt idx="25932">
                  <c:v>5.2771520000000001</c:v>
                </c:pt>
                <c:pt idx="25933">
                  <c:v>5.2647779999999997</c:v>
                </c:pt>
                <c:pt idx="25934">
                  <c:v>5.2739799999999999</c:v>
                </c:pt>
                <c:pt idx="25935">
                  <c:v>5.2864430000000002</c:v>
                </c:pt>
                <c:pt idx="25936">
                  <c:v>5.2722340000000001</c:v>
                </c:pt>
                <c:pt idx="25937">
                  <c:v>5.2699819999999997</c:v>
                </c:pt>
                <c:pt idx="25938">
                  <c:v>5.2776059999999996</c:v>
                </c:pt>
                <c:pt idx="25939">
                  <c:v>5.2701339999999997</c:v>
                </c:pt>
                <c:pt idx="25940">
                  <c:v>5.2667859999999997</c:v>
                </c:pt>
                <c:pt idx="25941">
                  <c:v>5.2804260000000003</c:v>
                </c:pt>
                <c:pt idx="25942">
                  <c:v>5.2797419999999997</c:v>
                </c:pt>
                <c:pt idx="25943">
                  <c:v>5.2701840000000004</c:v>
                </c:pt>
                <c:pt idx="25944">
                  <c:v>5.2788329999999997</c:v>
                </c:pt>
                <c:pt idx="25945">
                  <c:v>5.2771489999999996</c:v>
                </c:pt>
                <c:pt idx="25946">
                  <c:v>5.2748869999999997</c:v>
                </c:pt>
                <c:pt idx="25947">
                  <c:v>5.2875560000000004</c:v>
                </c:pt>
                <c:pt idx="25948">
                  <c:v>5.2826630000000003</c:v>
                </c:pt>
                <c:pt idx="25949">
                  <c:v>5.2683730000000004</c:v>
                </c:pt>
                <c:pt idx="25950">
                  <c:v>5.2712649999999996</c:v>
                </c:pt>
                <c:pt idx="25951">
                  <c:v>5.2819159999999998</c:v>
                </c:pt>
                <c:pt idx="25952">
                  <c:v>5.2791620000000004</c:v>
                </c:pt>
                <c:pt idx="25953">
                  <c:v>5.279757</c:v>
                </c:pt>
                <c:pt idx="25954">
                  <c:v>5.2886769999999999</c:v>
                </c:pt>
                <c:pt idx="25955">
                  <c:v>5.2825959999999998</c:v>
                </c:pt>
                <c:pt idx="25956">
                  <c:v>5.2759099999999997</c:v>
                </c:pt>
                <c:pt idx="25957">
                  <c:v>5.2735690000000002</c:v>
                </c:pt>
                <c:pt idx="25958">
                  <c:v>5.2716950000000002</c:v>
                </c:pt>
                <c:pt idx="25959">
                  <c:v>5.2772839999999999</c:v>
                </c:pt>
                <c:pt idx="25960">
                  <c:v>5.2813929999999996</c:v>
                </c:pt>
                <c:pt idx="25961">
                  <c:v>5.2790629999999998</c:v>
                </c:pt>
                <c:pt idx="25962">
                  <c:v>5.2760990000000003</c:v>
                </c:pt>
                <c:pt idx="25963">
                  <c:v>5.278575</c:v>
                </c:pt>
                <c:pt idx="25964">
                  <c:v>5.2724120000000001</c:v>
                </c:pt>
                <c:pt idx="25965">
                  <c:v>5.2690219999999997</c:v>
                </c:pt>
                <c:pt idx="25966">
                  <c:v>5.2914060000000003</c:v>
                </c:pt>
                <c:pt idx="25967">
                  <c:v>5.2955940000000004</c:v>
                </c:pt>
                <c:pt idx="25968">
                  <c:v>5.283766</c:v>
                </c:pt>
                <c:pt idx="25969">
                  <c:v>5.2877559999999999</c:v>
                </c:pt>
                <c:pt idx="25970">
                  <c:v>5.2869570000000001</c:v>
                </c:pt>
                <c:pt idx="25971">
                  <c:v>5.2777729999999998</c:v>
                </c:pt>
                <c:pt idx="25972">
                  <c:v>5.2776719999999999</c:v>
                </c:pt>
                <c:pt idx="25973">
                  <c:v>5.2816970000000003</c:v>
                </c:pt>
                <c:pt idx="25974">
                  <c:v>5.2779579999999999</c:v>
                </c:pt>
                <c:pt idx="25975">
                  <c:v>5.2797689999999999</c:v>
                </c:pt>
                <c:pt idx="25976">
                  <c:v>5.2855470000000002</c:v>
                </c:pt>
                <c:pt idx="25977">
                  <c:v>5.2799230000000001</c:v>
                </c:pt>
                <c:pt idx="25978">
                  <c:v>5.2790359999999996</c:v>
                </c:pt>
                <c:pt idx="25979">
                  <c:v>5.2803589999999998</c:v>
                </c:pt>
                <c:pt idx="25980">
                  <c:v>5.2785799999999998</c:v>
                </c:pt>
                <c:pt idx="25981">
                  <c:v>5.2856560000000004</c:v>
                </c:pt>
                <c:pt idx="25982">
                  <c:v>5.2892099999999997</c:v>
                </c:pt>
                <c:pt idx="25983">
                  <c:v>5.2853219999999999</c:v>
                </c:pt>
                <c:pt idx="25984">
                  <c:v>5.2835349999999996</c:v>
                </c:pt>
                <c:pt idx="25985">
                  <c:v>5.2858219999999996</c:v>
                </c:pt>
                <c:pt idx="25986">
                  <c:v>5.2793469999999996</c:v>
                </c:pt>
                <c:pt idx="25987">
                  <c:v>5.2802230000000003</c:v>
                </c:pt>
                <c:pt idx="25988">
                  <c:v>5.2946569999999999</c:v>
                </c:pt>
                <c:pt idx="25989">
                  <c:v>5.2887300000000002</c:v>
                </c:pt>
                <c:pt idx="25990">
                  <c:v>5.2817910000000001</c:v>
                </c:pt>
                <c:pt idx="25991">
                  <c:v>5.296062</c:v>
                </c:pt>
                <c:pt idx="25992">
                  <c:v>5.2969629999999999</c:v>
                </c:pt>
                <c:pt idx="25993">
                  <c:v>5.2772040000000002</c:v>
                </c:pt>
                <c:pt idx="25994">
                  <c:v>5.2760319999999998</c:v>
                </c:pt>
                <c:pt idx="25995">
                  <c:v>5.2871860000000002</c:v>
                </c:pt>
                <c:pt idx="25996">
                  <c:v>5.2811500000000002</c:v>
                </c:pt>
                <c:pt idx="25997">
                  <c:v>5.279096</c:v>
                </c:pt>
                <c:pt idx="25998">
                  <c:v>5.2844280000000001</c:v>
                </c:pt>
                <c:pt idx="25999">
                  <c:v>5.2832689999999998</c:v>
                </c:pt>
                <c:pt idx="26000">
                  <c:v>5.29148</c:v>
                </c:pt>
                <c:pt idx="26001">
                  <c:v>5.2961739999999997</c:v>
                </c:pt>
                <c:pt idx="26002">
                  <c:v>5.2854070000000002</c:v>
                </c:pt>
                <c:pt idx="26003">
                  <c:v>5.2834000000000003</c:v>
                </c:pt>
                <c:pt idx="26004">
                  <c:v>5.2913100000000002</c:v>
                </c:pt>
                <c:pt idx="26005">
                  <c:v>5.2869169999999999</c:v>
                </c:pt>
                <c:pt idx="26006">
                  <c:v>5.2796329999999996</c:v>
                </c:pt>
                <c:pt idx="26007">
                  <c:v>5.2869210000000004</c:v>
                </c:pt>
                <c:pt idx="26008">
                  <c:v>5.2901009999999999</c:v>
                </c:pt>
                <c:pt idx="26009">
                  <c:v>5.2870559999999998</c:v>
                </c:pt>
                <c:pt idx="26010">
                  <c:v>5.2877710000000002</c:v>
                </c:pt>
                <c:pt idx="26011">
                  <c:v>5.278124</c:v>
                </c:pt>
                <c:pt idx="26012">
                  <c:v>5.2796849999999997</c:v>
                </c:pt>
                <c:pt idx="26013">
                  <c:v>5.2937729999999998</c:v>
                </c:pt>
                <c:pt idx="26014">
                  <c:v>5.2904419999999996</c:v>
                </c:pt>
                <c:pt idx="26015">
                  <c:v>5.2849750000000002</c:v>
                </c:pt>
                <c:pt idx="26016">
                  <c:v>5.290375</c:v>
                </c:pt>
                <c:pt idx="26017">
                  <c:v>5.2914919999999999</c:v>
                </c:pt>
                <c:pt idx="26018">
                  <c:v>5.2855309999999998</c:v>
                </c:pt>
                <c:pt idx="26019">
                  <c:v>5.2874610000000004</c:v>
                </c:pt>
                <c:pt idx="26020">
                  <c:v>5.2868880000000003</c:v>
                </c:pt>
                <c:pt idx="26021">
                  <c:v>5.2782549999999997</c:v>
                </c:pt>
                <c:pt idx="26022">
                  <c:v>5.2882740000000004</c:v>
                </c:pt>
                <c:pt idx="26023">
                  <c:v>5.2945060000000002</c:v>
                </c:pt>
                <c:pt idx="26024">
                  <c:v>5.289847</c:v>
                </c:pt>
                <c:pt idx="26025">
                  <c:v>5.2930960000000002</c:v>
                </c:pt>
                <c:pt idx="26026">
                  <c:v>5.2910830000000004</c:v>
                </c:pt>
                <c:pt idx="26027">
                  <c:v>5.2874429999999997</c:v>
                </c:pt>
                <c:pt idx="26028">
                  <c:v>5.2938429999999999</c:v>
                </c:pt>
                <c:pt idx="26029">
                  <c:v>5.3007650000000002</c:v>
                </c:pt>
                <c:pt idx="26030">
                  <c:v>5.2919510000000001</c:v>
                </c:pt>
                <c:pt idx="26031">
                  <c:v>5.2880630000000002</c:v>
                </c:pt>
                <c:pt idx="26032">
                  <c:v>5.2957890000000001</c:v>
                </c:pt>
                <c:pt idx="26033">
                  <c:v>5.2914070000000004</c:v>
                </c:pt>
                <c:pt idx="26034">
                  <c:v>5.2862429999999998</c:v>
                </c:pt>
                <c:pt idx="26035">
                  <c:v>5.2872459999999997</c:v>
                </c:pt>
                <c:pt idx="26036">
                  <c:v>5.2864209999999998</c:v>
                </c:pt>
                <c:pt idx="26037">
                  <c:v>5.2855670000000003</c:v>
                </c:pt>
                <c:pt idx="26038">
                  <c:v>5.2890879999999996</c:v>
                </c:pt>
                <c:pt idx="26039">
                  <c:v>5.2914500000000002</c:v>
                </c:pt>
                <c:pt idx="26040">
                  <c:v>5.2890300000000003</c:v>
                </c:pt>
                <c:pt idx="26041">
                  <c:v>5.2967979999999999</c:v>
                </c:pt>
                <c:pt idx="26042">
                  <c:v>5.3045119999999999</c:v>
                </c:pt>
                <c:pt idx="26043">
                  <c:v>5.3012920000000001</c:v>
                </c:pt>
                <c:pt idx="26044">
                  <c:v>5.3011559999999998</c:v>
                </c:pt>
                <c:pt idx="26045">
                  <c:v>5.2945599999999997</c:v>
                </c:pt>
                <c:pt idx="26046">
                  <c:v>5.2871430000000004</c:v>
                </c:pt>
                <c:pt idx="26047">
                  <c:v>5.2918839999999996</c:v>
                </c:pt>
                <c:pt idx="26048">
                  <c:v>5.2954480000000004</c:v>
                </c:pt>
                <c:pt idx="26049">
                  <c:v>5.2933560000000002</c:v>
                </c:pt>
                <c:pt idx="26050">
                  <c:v>5.2918050000000001</c:v>
                </c:pt>
                <c:pt idx="26051">
                  <c:v>5.2972910000000004</c:v>
                </c:pt>
                <c:pt idx="26052">
                  <c:v>5.2965900000000001</c:v>
                </c:pt>
                <c:pt idx="26053">
                  <c:v>5.2944610000000001</c:v>
                </c:pt>
                <c:pt idx="26054">
                  <c:v>5.3055870000000001</c:v>
                </c:pt>
                <c:pt idx="26055">
                  <c:v>5.3025820000000001</c:v>
                </c:pt>
                <c:pt idx="26056">
                  <c:v>5.2962610000000003</c:v>
                </c:pt>
                <c:pt idx="26057">
                  <c:v>5.3024040000000001</c:v>
                </c:pt>
                <c:pt idx="26058">
                  <c:v>5.2956950000000003</c:v>
                </c:pt>
                <c:pt idx="26059">
                  <c:v>5.2859420000000004</c:v>
                </c:pt>
                <c:pt idx="26060">
                  <c:v>5.2939720000000001</c:v>
                </c:pt>
                <c:pt idx="26061">
                  <c:v>5.302924</c:v>
                </c:pt>
                <c:pt idx="26062">
                  <c:v>5.2916699999999999</c:v>
                </c:pt>
                <c:pt idx="26063">
                  <c:v>5.288672</c:v>
                </c:pt>
                <c:pt idx="26064">
                  <c:v>5.2975450000000004</c:v>
                </c:pt>
                <c:pt idx="26065">
                  <c:v>5.2960789999999998</c:v>
                </c:pt>
                <c:pt idx="26066">
                  <c:v>5.3047459999999997</c:v>
                </c:pt>
                <c:pt idx="26067">
                  <c:v>5.3018000000000001</c:v>
                </c:pt>
                <c:pt idx="26068">
                  <c:v>5.2836889999999999</c:v>
                </c:pt>
                <c:pt idx="26069">
                  <c:v>5.2940389999999997</c:v>
                </c:pt>
                <c:pt idx="26070">
                  <c:v>5.302149</c:v>
                </c:pt>
                <c:pt idx="26071">
                  <c:v>5.2852699999999997</c:v>
                </c:pt>
                <c:pt idx="26072">
                  <c:v>5.2882119999999997</c:v>
                </c:pt>
                <c:pt idx="26073">
                  <c:v>5.3093050000000002</c:v>
                </c:pt>
                <c:pt idx="26074">
                  <c:v>5.3003799999999996</c:v>
                </c:pt>
                <c:pt idx="26075">
                  <c:v>5.2896609999999997</c:v>
                </c:pt>
                <c:pt idx="26076">
                  <c:v>5.3036490000000001</c:v>
                </c:pt>
                <c:pt idx="26077">
                  <c:v>5.3077310000000004</c:v>
                </c:pt>
                <c:pt idx="26078">
                  <c:v>5.3042550000000004</c:v>
                </c:pt>
                <c:pt idx="26079">
                  <c:v>5.3045669999999996</c:v>
                </c:pt>
                <c:pt idx="26080">
                  <c:v>5.3007470000000003</c:v>
                </c:pt>
                <c:pt idx="26081">
                  <c:v>5.2956669999999999</c:v>
                </c:pt>
                <c:pt idx="26082">
                  <c:v>5.2991849999999996</c:v>
                </c:pt>
                <c:pt idx="26083">
                  <c:v>5.3006229999999999</c:v>
                </c:pt>
                <c:pt idx="26084">
                  <c:v>5.292192</c:v>
                </c:pt>
                <c:pt idx="26085">
                  <c:v>5.3018010000000002</c:v>
                </c:pt>
                <c:pt idx="26086">
                  <c:v>5.3125239999999998</c:v>
                </c:pt>
                <c:pt idx="26087">
                  <c:v>5.2952180000000002</c:v>
                </c:pt>
                <c:pt idx="26088">
                  <c:v>5.294543</c:v>
                </c:pt>
                <c:pt idx="26089">
                  <c:v>5.3128859999999998</c:v>
                </c:pt>
                <c:pt idx="26090">
                  <c:v>5.3078719999999997</c:v>
                </c:pt>
                <c:pt idx="26091">
                  <c:v>5.2956149999999997</c:v>
                </c:pt>
                <c:pt idx="26092">
                  <c:v>5.2967969999999998</c:v>
                </c:pt>
                <c:pt idx="26093">
                  <c:v>5.2992670000000004</c:v>
                </c:pt>
                <c:pt idx="26094">
                  <c:v>5.3000249999999998</c:v>
                </c:pt>
                <c:pt idx="26095">
                  <c:v>5.3039459999999998</c:v>
                </c:pt>
                <c:pt idx="26096">
                  <c:v>5.2973949999999999</c:v>
                </c:pt>
                <c:pt idx="26097">
                  <c:v>5.2933830000000004</c:v>
                </c:pt>
                <c:pt idx="26098">
                  <c:v>5.3063820000000002</c:v>
                </c:pt>
                <c:pt idx="26099">
                  <c:v>5.3101120000000002</c:v>
                </c:pt>
                <c:pt idx="26100">
                  <c:v>5.3009130000000004</c:v>
                </c:pt>
                <c:pt idx="26101">
                  <c:v>5.3050449999999998</c:v>
                </c:pt>
                <c:pt idx="26102">
                  <c:v>5.314298</c:v>
                </c:pt>
                <c:pt idx="26103">
                  <c:v>5.3027470000000001</c:v>
                </c:pt>
                <c:pt idx="26104">
                  <c:v>5.2985800000000003</c:v>
                </c:pt>
                <c:pt idx="26105">
                  <c:v>5.3111829999999998</c:v>
                </c:pt>
                <c:pt idx="26106">
                  <c:v>5.3043420000000001</c:v>
                </c:pt>
                <c:pt idx="26107">
                  <c:v>5.303064</c:v>
                </c:pt>
                <c:pt idx="26108">
                  <c:v>5.306667</c:v>
                </c:pt>
                <c:pt idx="26109">
                  <c:v>5.2891979999999998</c:v>
                </c:pt>
                <c:pt idx="26110">
                  <c:v>5.2916069999999999</c:v>
                </c:pt>
                <c:pt idx="26111">
                  <c:v>5.3089789999999999</c:v>
                </c:pt>
                <c:pt idx="26112">
                  <c:v>5.3095660000000002</c:v>
                </c:pt>
                <c:pt idx="26113">
                  <c:v>5.3094409999999996</c:v>
                </c:pt>
                <c:pt idx="26114">
                  <c:v>5.3157249999999996</c:v>
                </c:pt>
                <c:pt idx="26115">
                  <c:v>5.3076930000000004</c:v>
                </c:pt>
                <c:pt idx="26116">
                  <c:v>5.2998880000000002</c:v>
                </c:pt>
                <c:pt idx="26117">
                  <c:v>5.3059919999999998</c:v>
                </c:pt>
                <c:pt idx="26118">
                  <c:v>5.2971830000000004</c:v>
                </c:pt>
                <c:pt idx="26119">
                  <c:v>5.2931559999999998</c:v>
                </c:pt>
                <c:pt idx="26120">
                  <c:v>5.3107430000000004</c:v>
                </c:pt>
                <c:pt idx="26121">
                  <c:v>5.3077579999999998</c:v>
                </c:pt>
                <c:pt idx="26122">
                  <c:v>5.2990259999999996</c:v>
                </c:pt>
                <c:pt idx="26123">
                  <c:v>5.3111930000000003</c:v>
                </c:pt>
                <c:pt idx="26124">
                  <c:v>5.3148999999999997</c:v>
                </c:pt>
                <c:pt idx="26125">
                  <c:v>5.3112069999999996</c:v>
                </c:pt>
                <c:pt idx="26126">
                  <c:v>5.3194559999999997</c:v>
                </c:pt>
                <c:pt idx="26127">
                  <c:v>5.3180360000000002</c:v>
                </c:pt>
                <c:pt idx="26128">
                  <c:v>5.3024389999999997</c:v>
                </c:pt>
                <c:pt idx="26129">
                  <c:v>5.3054100000000002</c:v>
                </c:pt>
                <c:pt idx="26130">
                  <c:v>5.3053340000000002</c:v>
                </c:pt>
                <c:pt idx="26131">
                  <c:v>5.2950309999999998</c:v>
                </c:pt>
                <c:pt idx="26132">
                  <c:v>5.3055940000000001</c:v>
                </c:pt>
                <c:pt idx="26133">
                  <c:v>5.3114410000000003</c:v>
                </c:pt>
                <c:pt idx="26134">
                  <c:v>5.3019129999999999</c:v>
                </c:pt>
                <c:pt idx="26135">
                  <c:v>5.2971510000000004</c:v>
                </c:pt>
                <c:pt idx="26136">
                  <c:v>5.302994</c:v>
                </c:pt>
                <c:pt idx="26137">
                  <c:v>5.3079939999999999</c:v>
                </c:pt>
                <c:pt idx="26138">
                  <c:v>5.3083650000000002</c:v>
                </c:pt>
                <c:pt idx="26139">
                  <c:v>5.3176300000000003</c:v>
                </c:pt>
                <c:pt idx="26140">
                  <c:v>5.3180149999999999</c:v>
                </c:pt>
                <c:pt idx="26141">
                  <c:v>5.306108</c:v>
                </c:pt>
                <c:pt idx="26142">
                  <c:v>5.3107810000000004</c:v>
                </c:pt>
                <c:pt idx="26143">
                  <c:v>5.3145020000000001</c:v>
                </c:pt>
                <c:pt idx="26144">
                  <c:v>5.3014359999999998</c:v>
                </c:pt>
                <c:pt idx="26145">
                  <c:v>5.301787</c:v>
                </c:pt>
                <c:pt idx="26146">
                  <c:v>5.3166390000000003</c:v>
                </c:pt>
                <c:pt idx="26147">
                  <c:v>5.3161670000000001</c:v>
                </c:pt>
                <c:pt idx="26148">
                  <c:v>5.3159320000000001</c:v>
                </c:pt>
                <c:pt idx="26149">
                  <c:v>5.3233259999999998</c:v>
                </c:pt>
                <c:pt idx="26150">
                  <c:v>5.3108979999999999</c:v>
                </c:pt>
                <c:pt idx="26151">
                  <c:v>5.3042319999999998</c:v>
                </c:pt>
                <c:pt idx="26152">
                  <c:v>5.3130189999999997</c:v>
                </c:pt>
                <c:pt idx="26153">
                  <c:v>5.3086120000000001</c:v>
                </c:pt>
                <c:pt idx="26154">
                  <c:v>5.303204</c:v>
                </c:pt>
                <c:pt idx="26155">
                  <c:v>5.3042610000000003</c:v>
                </c:pt>
                <c:pt idx="26156">
                  <c:v>5.3064030000000004</c:v>
                </c:pt>
                <c:pt idx="26157">
                  <c:v>5.3040330000000004</c:v>
                </c:pt>
                <c:pt idx="26158">
                  <c:v>5.3038949999999998</c:v>
                </c:pt>
                <c:pt idx="26159">
                  <c:v>5.3151000000000002</c:v>
                </c:pt>
                <c:pt idx="26160">
                  <c:v>5.3183189999999998</c:v>
                </c:pt>
                <c:pt idx="26161">
                  <c:v>5.3188230000000001</c:v>
                </c:pt>
                <c:pt idx="26162">
                  <c:v>5.3253339999999998</c:v>
                </c:pt>
                <c:pt idx="26163">
                  <c:v>5.324579</c:v>
                </c:pt>
                <c:pt idx="26164">
                  <c:v>5.3209900000000001</c:v>
                </c:pt>
                <c:pt idx="26165">
                  <c:v>5.3185390000000003</c:v>
                </c:pt>
                <c:pt idx="26166">
                  <c:v>5.3141429999999996</c:v>
                </c:pt>
                <c:pt idx="26167">
                  <c:v>5.3107009999999999</c:v>
                </c:pt>
                <c:pt idx="26168">
                  <c:v>5.311604</c:v>
                </c:pt>
                <c:pt idx="26169">
                  <c:v>5.3104589999999998</c:v>
                </c:pt>
                <c:pt idx="26170">
                  <c:v>5.3067880000000001</c:v>
                </c:pt>
                <c:pt idx="26171">
                  <c:v>5.3101399999999996</c:v>
                </c:pt>
                <c:pt idx="26172">
                  <c:v>5.3084930000000004</c:v>
                </c:pt>
                <c:pt idx="26173">
                  <c:v>5.3069800000000003</c:v>
                </c:pt>
                <c:pt idx="26174">
                  <c:v>5.3212619999999999</c:v>
                </c:pt>
                <c:pt idx="26175">
                  <c:v>5.328335</c:v>
                </c:pt>
                <c:pt idx="26176">
                  <c:v>5.3165380000000004</c:v>
                </c:pt>
                <c:pt idx="26177">
                  <c:v>5.3152900000000001</c:v>
                </c:pt>
                <c:pt idx="26178">
                  <c:v>5.3226329999999997</c:v>
                </c:pt>
                <c:pt idx="26179">
                  <c:v>5.314908</c:v>
                </c:pt>
                <c:pt idx="26180">
                  <c:v>5.3164439999999997</c:v>
                </c:pt>
                <c:pt idx="26181">
                  <c:v>5.3253839999999997</c:v>
                </c:pt>
                <c:pt idx="26182">
                  <c:v>5.3086019999999996</c:v>
                </c:pt>
                <c:pt idx="26183">
                  <c:v>5.307868</c:v>
                </c:pt>
                <c:pt idx="26184">
                  <c:v>5.329008</c:v>
                </c:pt>
                <c:pt idx="26185">
                  <c:v>5.3278100000000004</c:v>
                </c:pt>
                <c:pt idx="26186">
                  <c:v>5.3175189999999999</c:v>
                </c:pt>
                <c:pt idx="26187">
                  <c:v>5.3215649999999997</c:v>
                </c:pt>
                <c:pt idx="26188">
                  <c:v>5.3174869999999999</c:v>
                </c:pt>
                <c:pt idx="26189">
                  <c:v>5.3052429999999999</c:v>
                </c:pt>
                <c:pt idx="26190">
                  <c:v>5.3123089999999999</c:v>
                </c:pt>
                <c:pt idx="26191">
                  <c:v>5.3157100000000002</c:v>
                </c:pt>
                <c:pt idx="26192">
                  <c:v>5.3081880000000004</c:v>
                </c:pt>
                <c:pt idx="26193">
                  <c:v>5.3095999999999997</c:v>
                </c:pt>
                <c:pt idx="26194">
                  <c:v>5.308103</c:v>
                </c:pt>
                <c:pt idx="26195">
                  <c:v>5.3119769999999997</c:v>
                </c:pt>
                <c:pt idx="26196">
                  <c:v>5.3229329999999999</c:v>
                </c:pt>
                <c:pt idx="26197">
                  <c:v>5.3229309999999996</c:v>
                </c:pt>
                <c:pt idx="26198">
                  <c:v>5.3227200000000003</c:v>
                </c:pt>
                <c:pt idx="26199">
                  <c:v>5.33169</c:v>
                </c:pt>
                <c:pt idx="26200">
                  <c:v>5.3297290000000004</c:v>
                </c:pt>
                <c:pt idx="26201">
                  <c:v>5.3129749999999998</c:v>
                </c:pt>
                <c:pt idx="26202">
                  <c:v>5.3139700000000003</c:v>
                </c:pt>
                <c:pt idx="26203">
                  <c:v>5.3254999999999999</c:v>
                </c:pt>
                <c:pt idx="26204">
                  <c:v>5.3183090000000002</c:v>
                </c:pt>
                <c:pt idx="26205">
                  <c:v>5.3094359999999998</c:v>
                </c:pt>
                <c:pt idx="26206">
                  <c:v>5.3145150000000001</c:v>
                </c:pt>
                <c:pt idx="26207">
                  <c:v>5.3191540000000002</c:v>
                </c:pt>
                <c:pt idx="26208">
                  <c:v>5.3164110000000004</c:v>
                </c:pt>
                <c:pt idx="26209">
                  <c:v>5.3234729999999999</c:v>
                </c:pt>
                <c:pt idx="26210">
                  <c:v>5.330616</c:v>
                </c:pt>
                <c:pt idx="26211">
                  <c:v>5.3259540000000003</c:v>
                </c:pt>
                <c:pt idx="26212">
                  <c:v>5.3314779999999997</c:v>
                </c:pt>
                <c:pt idx="26213">
                  <c:v>5.3352019999999998</c:v>
                </c:pt>
                <c:pt idx="26214">
                  <c:v>5.3255179999999998</c:v>
                </c:pt>
                <c:pt idx="26215">
                  <c:v>5.3244939999999996</c:v>
                </c:pt>
                <c:pt idx="26216">
                  <c:v>5.3198179999999997</c:v>
                </c:pt>
                <c:pt idx="26217">
                  <c:v>5.3099360000000004</c:v>
                </c:pt>
                <c:pt idx="26218">
                  <c:v>5.3147929999999999</c:v>
                </c:pt>
                <c:pt idx="26219">
                  <c:v>5.323461</c:v>
                </c:pt>
                <c:pt idx="26220">
                  <c:v>5.3181159999999998</c:v>
                </c:pt>
                <c:pt idx="26221">
                  <c:v>5.3119459999999998</c:v>
                </c:pt>
                <c:pt idx="26222">
                  <c:v>5.319089</c:v>
                </c:pt>
                <c:pt idx="26223">
                  <c:v>5.3214940000000004</c:v>
                </c:pt>
                <c:pt idx="26224">
                  <c:v>5.3243850000000004</c:v>
                </c:pt>
                <c:pt idx="26225">
                  <c:v>5.3319879999999999</c:v>
                </c:pt>
                <c:pt idx="26226">
                  <c:v>5.3271269999999999</c:v>
                </c:pt>
                <c:pt idx="26227">
                  <c:v>5.3248790000000001</c:v>
                </c:pt>
                <c:pt idx="26228">
                  <c:v>5.3274530000000002</c:v>
                </c:pt>
                <c:pt idx="26229">
                  <c:v>5.3255549999999996</c:v>
                </c:pt>
                <c:pt idx="26230">
                  <c:v>5.3240569999999998</c:v>
                </c:pt>
                <c:pt idx="26231">
                  <c:v>5.3258749999999999</c:v>
                </c:pt>
                <c:pt idx="26232">
                  <c:v>5.3242390000000004</c:v>
                </c:pt>
                <c:pt idx="26233">
                  <c:v>5.3179369999999997</c:v>
                </c:pt>
                <c:pt idx="26234">
                  <c:v>5.3259639999999999</c:v>
                </c:pt>
                <c:pt idx="26235">
                  <c:v>5.3356750000000002</c:v>
                </c:pt>
                <c:pt idx="26236">
                  <c:v>5.3315939999999999</c:v>
                </c:pt>
                <c:pt idx="26237">
                  <c:v>5.3318159999999999</c:v>
                </c:pt>
                <c:pt idx="26238">
                  <c:v>5.3323689999999999</c:v>
                </c:pt>
                <c:pt idx="26239">
                  <c:v>5.3238839999999996</c:v>
                </c:pt>
                <c:pt idx="26240">
                  <c:v>5.323601</c:v>
                </c:pt>
                <c:pt idx="26241">
                  <c:v>5.327083</c:v>
                </c:pt>
                <c:pt idx="26242">
                  <c:v>5.3196890000000003</c:v>
                </c:pt>
                <c:pt idx="26243">
                  <c:v>5.3203889999999996</c:v>
                </c:pt>
                <c:pt idx="26244">
                  <c:v>5.3302269999999998</c:v>
                </c:pt>
                <c:pt idx="26245">
                  <c:v>5.3255629999999998</c:v>
                </c:pt>
                <c:pt idx="26246">
                  <c:v>5.3201369999999999</c:v>
                </c:pt>
                <c:pt idx="26247">
                  <c:v>5.3271850000000001</c:v>
                </c:pt>
                <c:pt idx="26248">
                  <c:v>5.3233649999999999</c:v>
                </c:pt>
                <c:pt idx="26249">
                  <c:v>5.3157550000000002</c:v>
                </c:pt>
                <c:pt idx="26250">
                  <c:v>5.323143</c:v>
                </c:pt>
                <c:pt idx="26251">
                  <c:v>5.3351480000000002</c:v>
                </c:pt>
                <c:pt idx="26252">
                  <c:v>5.3338080000000003</c:v>
                </c:pt>
                <c:pt idx="26253">
                  <c:v>5.3304109999999998</c:v>
                </c:pt>
                <c:pt idx="26254">
                  <c:v>5.3331059999999999</c:v>
                </c:pt>
                <c:pt idx="26255">
                  <c:v>5.3293759999999999</c:v>
                </c:pt>
                <c:pt idx="26256">
                  <c:v>5.3308970000000002</c:v>
                </c:pt>
                <c:pt idx="26257">
                  <c:v>5.3303320000000003</c:v>
                </c:pt>
                <c:pt idx="26258">
                  <c:v>5.3249500000000003</c:v>
                </c:pt>
                <c:pt idx="26259">
                  <c:v>5.3282179999999997</c:v>
                </c:pt>
                <c:pt idx="26260">
                  <c:v>5.3275230000000002</c:v>
                </c:pt>
                <c:pt idx="26261">
                  <c:v>5.3291199999999996</c:v>
                </c:pt>
                <c:pt idx="26262">
                  <c:v>5.3339489999999996</c:v>
                </c:pt>
                <c:pt idx="26263">
                  <c:v>5.3303640000000003</c:v>
                </c:pt>
                <c:pt idx="26264">
                  <c:v>5.3248100000000003</c:v>
                </c:pt>
                <c:pt idx="26265">
                  <c:v>5.3253630000000003</c:v>
                </c:pt>
                <c:pt idx="26266">
                  <c:v>5.3310300000000002</c:v>
                </c:pt>
                <c:pt idx="26267">
                  <c:v>5.3290199999999999</c:v>
                </c:pt>
                <c:pt idx="26268">
                  <c:v>5.3262070000000001</c:v>
                </c:pt>
                <c:pt idx="26269">
                  <c:v>5.3319660000000004</c:v>
                </c:pt>
                <c:pt idx="26270">
                  <c:v>5.3300400000000003</c:v>
                </c:pt>
                <c:pt idx="26271">
                  <c:v>5.3339189999999999</c:v>
                </c:pt>
                <c:pt idx="26272">
                  <c:v>5.3433840000000004</c:v>
                </c:pt>
                <c:pt idx="26273">
                  <c:v>5.3364700000000003</c:v>
                </c:pt>
                <c:pt idx="26274">
                  <c:v>5.329313</c:v>
                </c:pt>
                <c:pt idx="26275">
                  <c:v>5.3362439999999998</c:v>
                </c:pt>
                <c:pt idx="26276">
                  <c:v>5.3365320000000001</c:v>
                </c:pt>
                <c:pt idx="26277">
                  <c:v>5.3247619999999998</c:v>
                </c:pt>
                <c:pt idx="26278">
                  <c:v>5.3285349999999996</c:v>
                </c:pt>
                <c:pt idx="26279">
                  <c:v>5.3340399999999999</c:v>
                </c:pt>
                <c:pt idx="26280">
                  <c:v>5.324929</c:v>
                </c:pt>
                <c:pt idx="26281">
                  <c:v>5.3267959999999999</c:v>
                </c:pt>
                <c:pt idx="26282">
                  <c:v>5.3363829999999997</c:v>
                </c:pt>
                <c:pt idx="26283">
                  <c:v>5.333996</c:v>
                </c:pt>
                <c:pt idx="26284">
                  <c:v>5.3316460000000001</c:v>
                </c:pt>
                <c:pt idx="26285">
                  <c:v>5.3361609999999997</c:v>
                </c:pt>
                <c:pt idx="26286">
                  <c:v>5.3323179999999999</c:v>
                </c:pt>
                <c:pt idx="26287">
                  <c:v>5.3266629999999999</c:v>
                </c:pt>
                <c:pt idx="26288">
                  <c:v>5.3336930000000002</c:v>
                </c:pt>
                <c:pt idx="26289">
                  <c:v>5.3346150000000003</c:v>
                </c:pt>
                <c:pt idx="26290">
                  <c:v>5.3310110000000002</c:v>
                </c:pt>
                <c:pt idx="26291">
                  <c:v>5.3364940000000001</c:v>
                </c:pt>
                <c:pt idx="26292">
                  <c:v>5.3345649999999996</c:v>
                </c:pt>
                <c:pt idx="26293">
                  <c:v>5.328932</c:v>
                </c:pt>
                <c:pt idx="26294">
                  <c:v>5.3400590000000001</c:v>
                </c:pt>
                <c:pt idx="26295">
                  <c:v>5.348986</c:v>
                </c:pt>
                <c:pt idx="26296">
                  <c:v>5.3318830000000004</c:v>
                </c:pt>
                <c:pt idx="26297">
                  <c:v>5.3315530000000004</c:v>
                </c:pt>
                <c:pt idx="26298">
                  <c:v>5.3492980000000001</c:v>
                </c:pt>
                <c:pt idx="26299">
                  <c:v>5.3337139999999996</c:v>
                </c:pt>
                <c:pt idx="26300">
                  <c:v>5.3255679999999996</c:v>
                </c:pt>
                <c:pt idx="26301">
                  <c:v>5.3436180000000002</c:v>
                </c:pt>
                <c:pt idx="26302">
                  <c:v>5.3384130000000001</c:v>
                </c:pt>
                <c:pt idx="26303">
                  <c:v>5.3311339999999996</c:v>
                </c:pt>
                <c:pt idx="26304">
                  <c:v>5.3418619999999999</c:v>
                </c:pt>
                <c:pt idx="26305">
                  <c:v>5.3375170000000001</c:v>
                </c:pt>
                <c:pt idx="26306">
                  <c:v>5.3298579999999998</c:v>
                </c:pt>
                <c:pt idx="26307">
                  <c:v>5.3459700000000003</c:v>
                </c:pt>
                <c:pt idx="26308">
                  <c:v>5.3479039999999998</c:v>
                </c:pt>
                <c:pt idx="26309">
                  <c:v>5.3309920000000002</c:v>
                </c:pt>
                <c:pt idx="26310">
                  <c:v>5.336576</c:v>
                </c:pt>
                <c:pt idx="26311">
                  <c:v>5.3440459999999996</c:v>
                </c:pt>
                <c:pt idx="26312">
                  <c:v>5.3365850000000004</c:v>
                </c:pt>
                <c:pt idx="26313">
                  <c:v>5.3343610000000004</c:v>
                </c:pt>
                <c:pt idx="26314">
                  <c:v>5.3387289999999998</c:v>
                </c:pt>
                <c:pt idx="26315">
                  <c:v>5.3387460000000004</c:v>
                </c:pt>
                <c:pt idx="26316">
                  <c:v>5.3365119999999999</c:v>
                </c:pt>
                <c:pt idx="26317">
                  <c:v>5.342619</c:v>
                </c:pt>
                <c:pt idx="26318">
                  <c:v>5.3397350000000001</c:v>
                </c:pt>
                <c:pt idx="26319">
                  <c:v>5.3353919999999997</c:v>
                </c:pt>
                <c:pt idx="26320">
                  <c:v>5.3449200000000001</c:v>
                </c:pt>
                <c:pt idx="26321">
                  <c:v>5.3389680000000004</c:v>
                </c:pt>
                <c:pt idx="26322">
                  <c:v>5.3298540000000001</c:v>
                </c:pt>
                <c:pt idx="26323">
                  <c:v>5.3412179999999996</c:v>
                </c:pt>
                <c:pt idx="26324">
                  <c:v>5.3459060000000003</c:v>
                </c:pt>
                <c:pt idx="26325">
                  <c:v>5.3339749999999997</c:v>
                </c:pt>
                <c:pt idx="26326">
                  <c:v>5.3311210000000004</c:v>
                </c:pt>
                <c:pt idx="26327">
                  <c:v>5.3397829999999997</c:v>
                </c:pt>
                <c:pt idx="26328">
                  <c:v>5.3309179999999996</c:v>
                </c:pt>
                <c:pt idx="26329">
                  <c:v>5.3302329999999998</c:v>
                </c:pt>
                <c:pt idx="26330">
                  <c:v>5.3491850000000003</c:v>
                </c:pt>
                <c:pt idx="26331">
                  <c:v>5.3475780000000004</c:v>
                </c:pt>
                <c:pt idx="26332">
                  <c:v>5.3449980000000004</c:v>
                </c:pt>
                <c:pt idx="26333">
                  <c:v>5.3534569999999997</c:v>
                </c:pt>
                <c:pt idx="26334">
                  <c:v>5.3467760000000002</c:v>
                </c:pt>
                <c:pt idx="26335">
                  <c:v>5.3437390000000002</c:v>
                </c:pt>
                <c:pt idx="26336">
                  <c:v>5.3536770000000002</c:v>
                </c:pt>
                <c:pt idx="26337">
                  <c:v>5.3503530000000001</c:v>
                </c:pt>
                <c:pt idx="26338">
                  <c:v>5.3396730000000003</c:v>
                </c:pt>
                <c:pt idx="26339">
                  <c:v>5.3471270000000004</c:v>
                </c:pt>
                <c:pt idx="26340">
                  <c:v>5.3450879999999996</c:v>
                </c:pt>
                <c:pt idx="26341">
                  <c:v>5.3349760000000002</c:v>
                </c:pt>
                <c:pt idx="26342">
                  <c:v>5.3438689999999998</c:v>
                </c:pt>
                <c:pt idx="26343">
                  <c:v>5.3415160000000004</c:v>
                </c:pt>
                <c:pt idx="26344">
                  <c:v>5.3291579999999996</c:v>
                </c:pt>
                <c:pt idx="26345">
                  <c:v>5.3330909999999996</c:v>
                </c:pt>
                <c:pt idx="26346">
                  <c:v>5.3436120000000003</c:v>
                </c:pt>
                <c:pt idx="26347">
                  <c:v>5.3448859999999998</c:v>
                </c:pt>
                <c:pt idx="26348">
                  <c:v>5.3394680000000001</c:v>
                </c:pt>
                <c:pt idx="26349">
                  <c:v>5.3426869999999997</c:v>
                </c:pt>
                <c:pt idx="26350">
                  <c:v>5.3440500000000002</c:v>
                </c:pt>
                <c:pt idx="26351">
                  <c:v>5.3464099999999997</c:v>
                </c:pt>
                <c:pt idx="26352">
                  <c:v>5.3516219999999999</c:v>
                </c:pt>
                <c:pt idx="26353">
                  <c:v>5.3423420000000004</c:v>
                </c:pt>
                <c:pt idx="26354">
                  <c:v>5.3364060000000002</c:v>
                </c:pt>
                <c:pt idx="26355">
                  <c:v>5.3431179999999996</c:v>
                </c:pt>
                <c:pt idx="26356">
                  <c:v>5.3478199999999996</c:v>
                </c:pt>
                <c:pt idx="26357">
                  <c:v>5.3448929999999999</c:v>
                </c:pt>
                <c:pt idx="26358">
                  <c:v>5.3458569999999996</c:v>
                </c:pt>
                <c:pt idx="26359">
                  <c:v>5.3532539999999997</c:v>
                </c:pt>
                <c:pt idx="26360">
                  <c:v>5.3518379999999999</c:v>
                </c:pt>
                <c:pt idx="26361">
                  <c:v>5.3499829999999999</c:v>
                </c:pt>
                <c:pt idx="26362">
                  <c:v>5.35168</c:v>
                </c:pt>
                <c:pt idx="26363">
                  <c:v>5.3490909999999996</c:v>
                </c:pt>
                <c:pt idx="26364">
                  <c:v>5.3456799999999998</c:v>
                </c:pt>
                <c:pt idx="26365">
                  <c:v>5.3419249999999998</c:v>
                </c:pt>
                <c:pt idx="26366">
                  <c:v>5.3403700000000001</c:v>
                </c:pt>
                <c:pt idx="26367">
                  <c:v>5.3432310000000003</c:v>
                </c:pt>
                <c:pt idx="26368">
                  <c:v>5.3441989999999997</c:v>
                </c:pt>
                <c:pt idx="26369">
                  <c:v>5.3448349999999998</c:v>
                </c:pt>
                <c:pt idx="26370">
                  <c:v>5.3475989999999998</c:v>
                </c:pt>
                <c:pt idx="26371">
                  <c:v>5.3531690000000003</c:v>
                </c:pt>
                <c:pt idx="26372">
                  <c:v>5.3544739999999997</c:v>
                </c:pt>
                <c:pt idx="26373">
                  <c:v>5.3543620000000001</c:v>
                </c:pt>
                <c:pt idx="26374">
                  <c:v>5.3512219999999999</c:v>
                </c:pt>
                <c:pt idx="26375">
                  <c:v>5.3427439999999997</c:v>
                </c:pt>
                <c:pt idx="26376">
                  <c:v>5.3433330000000003</c:v>
                </c:pt>
                <c:pt idx="26377">
                  <c:v>5.3454540000000001</c:v>
                </c:pt>
                <c:pt idx="26378">
                  <c:v>5.3433169999999999</c:v>
                </c:pt>
                <c:pt idx="26379">
                  <c:v>5.3427899999999999</c:v>
                </c:pt>
                <c:pt idx="26380">
                  <c:v>5.3490979999999997</c:v>
                </c:pt>
                <c:pt idx="26381">
                  <c:v>5.3540450000000002</c:v>
                </c:pt>
                <c:pt idx="26382">
                  <c:v>5.3514629999999999</c:v>
                </c:pt>
                <c:pt idx="26383">
                  <c:v>5.3551830000000002</c:v>
                </c:pt>
                <c:pt idx="26384">
                  <c:v>5.3548960000000001</c:v>
                </c:pt>
                <c:pt idx="26385">
                  <c:v>5.3482430000000001</c:v>
                </c:pt>
                <c:pt idx="26386">
                  <c:v>5.3479749999999999</c:v>
                </c:pt>
                <c:pt idx="26387">
                  <c:v>5.3474389999999996</c:v>
                </c:pt>
                <c:pt idx="26388">
                  <c:v>5.3476369999999998</c:v>
                </c:pt>
                <c:pt idx="26389">
                  <c:v>5.3460489999999998</c:v>
                </c:pt>
                <c:pt idx="26390">
                  <c:v>5.3437679999999999</c:v>
                </c:pt>
                <c:pt idx="26391">
                  <c:v>5.3494400000000004</c:v>
                </c:pt>
                <c:pt idx="26392">
                  <c:v>5.3610740000000003</c:v>
                </c:pt>
                <c:pt idx="26393">
                  <c:v>5.3690899999999999</c:v>
                </c:pt>
                <c:pt idx="26394">
                  <c:v>5.3633350000000002</c:v>
                </c:pt>
                <c:pt idx="26395">
                  <c:v>5.3565329999999998</c:v>
                </c:pt>
                <c:pt idx="26396">
                  <c:v>5.3534949999999997</c:v>
                </c:pt>
                <c:pt idx="26397">
                  <c:v>5.3491010000000001</c:v>
                </c:pt>
                <c:pt idx="26398">
                  <c:v>5.3515420000000002</c:v>
                </c:pt>
                <c:pt idx="26399">
                  <c:v>5.351502</c:v>
                </c:pt>
                <c:pt idx="26400">
                  <c:v>5.3469499999999996</c:v>
                </c:pt>
                <c:pt idx="26401">
                  <c:v>5.3470300000000002</c:v>
                </c:pt>
                <c:pt idx="26402">
                  <c:v>5.3572050000000004</c:v>
                </c:pt>
                <c:pt idx="26403">
                  <c:v>5.3603909999999999</c:v>
                </c:pt>
                <c:pt idx="26404">
                  <c:v>5.3454569999999997</c:v>
                </c:pt>
                <c:pt idx="26405">
                  <c:v>5.3474370000000002</c:v>
                </c:pt>
                <c:pt idx="26406">
                  <c:v>5.3562159999999999</c:v>
                </c:pt>
                <c:pt idx="26407">
                  <c:v>5.3486669999999998</c:v>
                </c:pt>
                <c:pt idx="26408">
                  <c:v>5.353631</c:v>
                </c:pt>
                <c:pt idx="26409">
                  <c:v>5.3600009999999996</c:v>
                </c:pt>
                <c:pt idx="26410">
                  <c:v>5.351667</c:v>
                </c:pt>
                <c:pt idx="26411">
                  <c:v>5.3535050000000002</c:v>
                </c:pt>
                <c:pt idx="26412">
                  <c:v>5.3604089999999998</c:v>
                </c:pt>
                <c:pt idx="26413">
                  <c:v>5.3497839999999997</c:v>
                </c:pt>
                <c:pt idx="26414">
                  <c:v>5.3435779999999999</c:v>
                </c:pt>
                <c:pt idx="26415">
                  <c:v>5.3565610000000001</c:v>
                </c:pt>
                <c:pt idx="26416">
                  <c:v>5.3584990000000001</c:v>
                </c:pt>
                <c:pt idx="26417">
                  <c:v>5.3520640000000004</c:v>
                </c:pt>
                <c:pt idx="26418">
                  <c:v>5.3565639999999997</c:v>
                </c:pt>
                <c:pt idx="26419">
                  <c:v>5.3607079999999998</c:v>
                </c:pt>
                <c:pt idx="26420">
                  <c:v>5.3585649999999996</c:v>
                </c:pt>
                <c:pt idx="26421">
                  <c:v>5.3653589999999998</c:v>
                </c:pt>
                <c:pt idx="26422">
                  <c:v>5.3698740000000003</c:v>
                </c:pt>
                <c:pt idx="26423">
                  <c:v>5.3521280000000004</c:v>
                </c:pt>
                <c:pt idx="26424">
                  <c:v>5.3492009999999999</c:v>
                </c:pt>
                <c:pt idx="26425">
                  <c:v>5.3620760000000001</c:v>
                </c:pt>
                <c:pt idx="26426">
                  <c:v>5.348236</c:v>
                </c:pt>
                <c:pt idx="26427">
                  <c:v>5.3411080000000002</c:v>
                </c:pt>
                <c:pt idx="26428">
                  <c:v>5.3606410000000002</c:v>
                </c:pt>
                <c:pt idx="26429">
                  <c:v>5.3571530000000003</c:v>
                </c:pt>
                <c:pt idx="26430">
                  <c:v>5.3442559999999997</c:v>
                </c:pt>
                <c:pt idx="26431">
                  <c:v>5.3637810000000004</c:v>
                </c:pt>
                <c:pt idx="26432">
                  <c:v>5.377167</c:v>
                </c:pt>
                <c:pt idx="26433">
                  <c:v>5.3605590000000003</c:v>
                </c:pt>
                <c:pt idx="26434">
                  <c:v>5.3637759999999997</c:v>
                </c:pt>
                <c:pt idx="26435">
                  <c:v>5.3731439999999999</c:v>
                </c:pt>
                <c:pt idx="26436">
                  <c:v>5.3558399999999997</c:v>
                </c:pt>
                <c:pt idx="26437">
                  <c:v>5.3518290000000004</c:v>
                </c:pt>
                <c:pt idx="26438">
                  <c:v>5.3582840000000003</c:v>
                </c:pt>
                <c:pt idx="26439">
                  <c:v>5.3518230000000004</c:v>
                </c:pt>
                <c:pt idx="26440">
                  <c:v>5.3531019999999998</c:v>
                </c:pt>
                <c:pt idx="26441">
                  <c:v>5.366168</c:v>
                </c:pt>
                <c:pt idx="26442">
                  <c:v>5.3670879999999999</c:v>
                </c:pt>
                <c:pt idx="26443">
                  <c:v>5.3590460000000002</c:v>
                </c:pt>
                <c:pt idx="26444">
                  <c:v>5.3651200000000001</c:v>
                </c:pt>
                <c:pt idx="26445">
                  <c:v>5.366606</c:v>
                </c:pt>
                <c:pt idx="26446">
                  <c:v>5.3595920000000001</c:v>
                </c:pt>
                <c:pt idx="26447">
                  <c:v>5.3599500000000004</c:v>
                </c:pt>
                <c:pt idx="26448">
                  <c:v>5.355594</c:v>
                </c:pt>
                <c:pt idx="26449">
                  <c:v>5.3507870000000004</c:v>
                </c:pt>
                <c:pt idx="26450">
                  <c:v>5.35501</c:v>
                </c:pt>
                <c:pt idx="26451">
                  <c:v>5.3569789999999999</c:v>
                </c:pt>
                <c:pt idx="26452">
                  <c:v>5.3515790000000001</c:v>
                </c:pt>
                <c:pt idx="26453">
                  <c:v>5.3590369999999998</c:v>
                </c:pt>
                <c:pt idx="26454">
                  <c:v>5.3760209999999997</c:v>
                </c:pt>
                <c:pt idx="26455">
                  <c:v>5.3667059999999998</c:v>
                </c:pt>
                <c:pt idx="26456">
                  <c:v>5.3611180000000003</c:v>
                </c:pt>
                <c:pt idx="26457">
                  <c:v>5.3763690000000004</c:v>
                </c:pt>
                <c:pt idx="26458">
                  <c:v>5.3692149999999996</c:v>
                </c:pt>
                <c:pt idx="26459">
                  <c:v>5.3577500000000002</c:v>
                </c:pt>
                <c:pt idx="26460">
                  <c:v>5.3637670000000002</c:v>
                </c:pt>
                <c:pt idx="26461">
                  <c:v>5.361961</c:v>
                </c:pt>
                <c:pt idx="26462">
                  <c:v>5.35175</c:v>
                </c:pt>
                <c:pt idx="26463">
                  <c:v>5.3568800000000003</c:v>
                </c:pt>
                <c:pt idx="26464">
                  <c:v>5.3673719999999996</c:v>
                </c:pt>
                <c:pt idx="26465">
                  <c:v>5.3621230000000004</c:v>
                </c:pt>
                <c:pt idx="26466">
                  <c:v>5.3611870000000001</c:v>
                </c:pt>
                <c:pt idx="26467">
                  <c:v>5.3669979999999997</c:v>
                </c:pt>
                <c:pt idx="26468">
                  <c:v>5.364954</c:v>
                </c:pt>
                <c:pt idx="26469">
                  <c:v>5.3673900000000003</c:v>
                </c:pt>
                <c:pt idx="26470">
                  <c:v>5.3699430000000001</c:v>
                </c:pt>
                <c:pt idx="26471">
                  <c:v>5.3645719999999999</c:v>
                </c:pt>
                <c:pt idx="26472">
                  <c:v>5.3629379999999998</c:v>
                </c:pt>
                <c:pt idx="26473">
                  <c:v>5.3674080000000002</c:v>
                </c:pt>
                <c:pt idx="26474">
                  <c:v>5.3608710000000004</c:v>
                </c:pt>
                <c:pt idx="26475">
                  <c:v>5.3523880000000004</c:v>
                </c:pt>
                <c:pt idx="26476">
                  <c:v>5.3597279999999996</c:v>
                </c:pt>
                <c:pt idx="26477">
                  <c:v>5.362584</c:v>
                </c:pt>
                <c:pt idx="26478">
                  <c:v>5.3628900000000002</c:v>
                </c:pt>
                <c:pt idx="26479">
                  <c:v>5.3710950000000004</c:v>
                </c:pt>
                <c:pt idx="26480">
                  <c:v>5.3720929999999996</c:v>
                </c:pt>
                <c:pt idx="26481">
                  <c:v>5.3655160000000004</c:v>
                </c:pt>
                <c:pt idx="26482">
                  <c:v>5.3637629999999996</c:v>
                </c:pt>
                <c:pt idx="26483">
                  <c:v>5.368627</c:v>
                </c:pt>
                <c:pt idx="26484">
                  <c:v>5.3668490000000002</c:v>
                </c:pt>
                <c:pt idx="26485">
                  <c:v>5.3652959999999998</c:v>
                </c:pt>
                <c:pt idx="26486">
                  <c:v>5.3683249999999996</c:v>
                </c:pt>
                <c:pt idx="26487">
                  <c:v>5.3635429999999999</c:v>
                </c:pt>
                <c:pt idx="26488">
                  <c:v>5.3623130000000003</c:v>
                </c:pt>
                <c:pt idx="26489">
                  <c:v>5.3688969999999996</c:v>
                </c:pt>
                <c:pt idx="26490">
                  <c:v>5.3706230000000001</c:v>
                </c:pt>
                <c:pt idx="26491">
                  <c:v>5.3708369999999999</c:v>
                </c:pt>
                <c:pt idx="26492">
                  <c:v>5.3733950000000004</c:v>
                </c:pt>
                <c:pt idx="26493">
                  <c:v>5.3723429999999999</c:v>
                </c:pt>
                <c:pt idx="26494">
                  <c:v>5.3649360000000001</c:v>
                </c:pt>
                <c:pt idx="26495">
                  <c:v>5.3659470000000002</c:v>
                </c:pt>
                <c:pt idx="26496">
                  <c:v>5.371683</c:v>
                </c:pt>
                <c:pt idx="26497">
                  <c:v>5.3696900000000003</c:v>
                </c:pt>
                <c:pt idx="26498">
                  <c:v>5.3704470000000004</c:v>
                </c:pt>
                <c:pt idx="26499">
                  <c:v>5.3698889999999997</c:v>
                </c:pt>
                <c:pt idx="26500">
                  <c:v>5.3676440000000003</c:v>
                </c:pt>
                <c:pt idx="26501">
                  <c:v>5.3772149999999996</c:v>
                </c:pt>
                <c:pt idx="26502">
                  <c:v>5.3826179999999999</c:v>
                </c:pt>
                <c:pt idx="26503">
                  <c:v>5.3708479999999996</c:v>
                </c:pt>
                <c:pt idx="26504">
                  <c:v>5.3654929999999998</c:v>
                </c:pt>
                <c:pt idx="26505">
                  <c:v>5.3693150000000003</c:v>
                </c:pt>
                <c:pt idx="26506">
                  <c:v>5.3667280000000002</c:v>
                </c:pt>
                <c:pt idx="26507">
                  <c:v>5.3695110000000001</c:v>
                </c:pt>
                <c:pt idx="26508">
                  <c:v>5.3748959999999997</c:v>
                </c:pt>
                <c:pt idx="26509">
                  <c:v>5.3651619999999998</c:v>
                </c:pt>
                <c:pt idx="26510">
                  <c:v>5.3622509999999997</c:v>
                </c:pt>
                <c:pt idx="26511">
                  <c:v>5.367966</c:v>
                </c:pt>
                <c:pt idx="26512">
                  <c:v>5.3670679999999997</c:v>
                </c:pt>
                <c:pt idx="26513">
                  <c:v>5.3719109999999999</c:v>
                </c:pt>
                <c:pt idx="26514">
                  <c:v>5.3783380000000003</c:v>
                </c:pt>
                <c:pt idx="26515">
                  <c:v>5.3735980000000003</c:v>
                </c:pt>
                <c:pt idx="26516">
                  <c:v>5.3612460000000004</c:v>
                </c:pt>
                <c:pt idx="26517">
                  <c:v>5.3705100000000003</c:v>
                </c:pt>
                <c:pt idx="26518">
                  <c:v>5.3863810000000001</c:v>
                </c:pt>
                <c:pt idx="26519">
                  <c:v>5.3712960000000001</c:v>
                </c:pt>
                <c:pt idx="26520">
                  <c:v>5.3646229999999999</c:v>
                </c:pt>
                <c:pt idx="26521">
                  <c:v>5.3801690000000004</c:v>
                </c:pt>
                <c:pt idx="26522">
                  <c:v>5.3733700000000004</c:v>
                </c:pt>
                <c:pt idx="26523">
                  <c:v>5.3619519999999996</c:v>
                </c:pt>
                <c:pt idx="26524">
                  <c:v>5.3738099999999998</c:v>
                </c:pt>
                <c:pt idx="26525">
                  <c:v>5.3755959999999998</c:v>
                </c:pt>
                <c:pt idx="26526">
                  <c:v>5.3662840000000003</c:v>
                </c:pt>
                <c:pt idx="26527">
                  <c:v>5.3772469999999997</c:v>
                </c:pt>
                <c:pt idx="26528">
                  <c:v>5.3765229999999997</c:v>
                </c:pt>
                <c:pt idx="26529">
                  <c:v>5.3622459999999998</c:v>
                </c:pt>
                <c:pt idx="26530">
                  <c:v>5.3723859999999997</c:v>
                </c:pt>
                <c:pt idx="26531">
                  <c:v>5.3828500000000004</c:v>
                </c:pt>
                <c:pt idx="26532">
                  <c:v>5.3765210000000003</c:v>
                </c:pt>
                <c:pt idx="26533">
                  <c:v>5.377516</c:v>
                </c:pt>
                <c:pt idx="26534">
                  <c:v>5.3811080000000002</c:v>
                </c:pt>
                <c:pt idx="26535">
                  <c:v>5.3684399999999997</c:v>
                </c:pt>
                <c:pt idx="26536">
                  <c:v>5.3660379999999996</c:v>
                </c:pt>
                <c:pt idx="26537">
                  <c:v>5.3794719999999998</c:v>
                </c:pt>
                <c:pt idx="26538">
                  <c:v>5.374034</c:v>
                </c:pt>
                <c:pt idx="26539">
                  <c:v>5.370349</c:v>
                </c:pt>
                <c:pt idx="26540">
                  <c:v>5.383667</c:v>
                </c:pt>
                <c:pt idx="26541">
                  <c:v>5.3829659999999997</c:v>
                </c:pt>
                <c:pt idx="26542">
                  <c:v>5.3813050000000002</c:v>
                </c:pt>
                <c:pt idx="26543">
                  <c:v>5.3868039999999997</c:v>
                </c:pt>
                <c:pt idx="26544">
                  <c:v>5.3806839999999996</c:v>
                </c:pt>
                <c:pt idx="26545">
                  <c:v>5.3746270000000003</c:v>
                </c:pt>
                <c:pt idx="26546">
                  <c:v>5.3780789999999996</c:v>
                </c:pt>
                <c:pt idx="26547">
                  <c:v>5.3772359999999999</c:v>
                </c:pt>
                <c:pt idx="26548">
                  <c:v>5.3730440000000002</c:v>
                </c:pt>
                <c:pt idx="26549">
                  <c:v>5.3781600000000003</c:v>
                </c:pt>
                <c:pt idx="26550">
                  <c:v>5.3744769999999997</c:v>
                </c:pt>
                <c:pt idx="26551">
                  <c:v>5.3684329999999996</c:v>
                </c:pt>
                <c:pt idx="26552">
                  <c:v>5.3829079999999996</c:v>
                </c:pt>
                <c:pt idx="26553">
                  <c:v>5.3857929999999996</c:v>
                </c:pt>
                <c:pt idx="26554">
                  <c:v>5.375286</c:v>
                </c:pt>
                <c:pt idx="26555">
                  <c:v>5.3796400000000002</c:v>
                </c:pt>
                <c:pt idx="26556">
                  <c:v>5.3842119999999998</c:v>
                </c:pt>
                <c:pt idx="26557">
                  <c:v>5.373513</c:v>
                </c:pt>
                <c:pt idx="26558">
                  <c:v>5.3716920000000004</c:v>
                </c:pt>
                <c:pt idx="26559">
                  <c:v>5.3804169999999996</c:v>
                </c:pt>
                <c:pt idx="26560">
                  <c:v>5.3760190000000003</c:v>
                </c:pt>
                <c:pt idx="26561">
                  <c:v>5.3804800000000004</c:v>
                </c:pt>
                <c:pt idx="26562">
                  <c:v>5.3865889999999998</c:v>
                </c:pt>
                <c:pt idx="26563">
                  <c:v>5.3738679999999999</c:v>
                </c:pt>
                <c:pt idx="26564">
                  <c:v>5.3759930000000002</c:v>
                </c:pt>
                <c:pt idx="26565">
                  <c:v>5.3864289999999997</c:v>
                </c:pt>
                <c:pt idx="26566">
                  <c:v>5.3807830000000001</c:v>
                </c:pt>
                <c:pt idx="26567">
                  <c:v>5.3780340000000004</c:v>
                </c:pt>
                <c:pt idx="26568">
                  <c:v>5.3815280000000003</c:v>
                </c:pt>
                <c:pt idx="26569">
                  <c:v>5.3834939999999998</c:v>
                </c:pt>
                <c:pt idx="26570">
                  <c:v>5.380954</c:v>
                </c:pt>
                <c:pt idx="26571">
                  <c:v>5.3760440000000003</c:v>
                </c:pt>
                <c:pt idx="26572">
                  <c:v>5.3770420000000003</c:v>
                </c:pt>
                <c:pt idx="26573">
                  <c:v>5.3803280000000004</c:v>
                </c:pt>
                <c:pt idx="26574">
                  <c:v>5.381183</c:v>
                </c:pt>
                <c:pt idx="26575">
                  <c:v>5.3815470000000003</c:v>
                </c:pt>
                <c:pt idx="26576">
                  <c:v>5.3837099999999998</c:v>
                </c:pt>
                <c:pt idx="26577">
                  <c:v>5.3788280000000004</c:v>
                </c:pt>
                <c:pt idx="26578">
                  <c:v>5.3766040000000004</c:v>
                </c:pt>
                <c:pt idx="26579">
                  <c:v>5.3875109999999999</c:v>
                </c:pt>
                <c:pt idx="26580">
                  <c:v>5.3915379999999997</c:v>
                </c:pt>
                <c:pt idx="26581">
                  <c:v>5.3851519999999997</c:v>
                </c:pt>
                <c:pt idx="26582">
                  <c:v>5.3756940000000002</c:v>
                </c:pt>
                <c:pt idx="26583">
                  <c:v>5.3766119999999997</c:v>
                </c:pt>
                <c:pt idx="26584">
                  <c:v>5.3867820000000002</c:v>
                </c:pt>
                <c:pt idx="26585">
                  <c:v>5.3849499999999999</c:v>
                </c:pt>
                <c:pt idx="26586">
                  <c:v>5.3861150000000002</c:v>
                </c:pt>
                <c:pt idx="26587">
                  <c:v>5.3895330000000001</c:v>
                </c:pt>
                <c:pt idx="26588">
                  <c:v>5.3823970000000001</c:v>
                </c:pt>
                <c:pt idx="26589">
                  <c:v>5.38117</c:v>
                </c:pt>
                <c:pt idx="26590">
                  <c:v>5.3879659999999996</c:v>
                </c:pt>
                <c:pt idx="26591">
                  <c:v>5.3889849999999999</c:v>
                </c:pt>
                <c:pt idx="26592">
                  <c:v>5.3854899999999999</c:v>
                </c:pt>
                <c:pt idx="26593">
                  <c:v>5.3921799999999998</c:v>
                </c:pt>
                <c:pt idx="26594">
                  <c:v>5.3856929999999998</c:v>
                </c:pt>
                <c:pt idx="26595">
                  <c:v>5.3732009999999999</c:v>
                </c:pt>
                <c:pt idx="26596">
                  <c:v>5.3810130000000003</c:v>
                </c:pt>
                <c:pt idx="26597">
                  <c:v>5.3821139999999996</c:v>
                </c:pt>
                <c:pt idx="26598">
                  <c:v>5.3860450000000002</c:v>
                </c:pt>
                <c:pt idx="26599">
                  <c:v>5.3959929999999998</c:v>
                </c:pt>
                <c:pt idx="26600">
                  <c:v>5.3842049999999997</c:v>
                </c:pt>
                <c:pt idx="26601">
                  <c:v>5.3785509999999999</c:v>
                </c:pt>
                <c:pt idx="26602">
                  <c:v>5.3934730000000002</c:v>
                </c:pt>
                <c:pt idx="26603">
                  <c:v>5.3959289999999998</c:v>
                </c:pt>
                <c:pt idx="26604">
                  <c:v>5.3831959999999999</c:v>
                </c:pt>
                <c:pt idx="26605">
                  <c:v>5.3886960000000004</c:v>
                </c:pt>
                <c:pt idx="26606">
                  <c:v>5.3940440000000001</c:v>
                </c:pt>
                <c:pt idx="26607">
                  <c:v>5.3800569999999999</c:v>
                </c:pt>
                <c:pt idx="26608">
                  <c:v>5.3815989999999996</c:v>
                </c:pt>
                <c:pt idx="26609">
                  <c:v>5.3925210000000003</c:v>
                </c:pt>
                <c:pt idx="26610">
                  <c:v>5.3870719999999999</c:v>
                </c:pt>
                <c:pt idx="26611">
                  <c:v>5.3874170000000001</c:v>
                </c:pt>
                <c:pt idx="26612">
                  <c:v>5.3990330000000002</c:v>
                </c:pt>
                <c:pt idx="26613">
                  <c:v>5.3926239999999996</c:v>
                </c:pt>
                <c:pt idx="26614">
                  <c:v>5.3836510000000004</c:v>
                </c:pt>
                <c:pt idx="26615">
                  <c:v>5.3922790000000003</c:v>
                </c:pt>
                <c:pt idx="26616">
                  <c:v>5.3883840000000003</c:v>
                </c:pt>
                <c:pt idx="26617">
                  <c:v>5.3816179999999996</c:v>
                </c:pt>
                <c:pt idx="26618">
                  <c:v>5.3866649999999998</c:v>
                </c:pt>
                <c:pt idx="26619">
                  <c:v>5.3867440000000002</c:v>
                </c:pt>
                <c:pt idx="26620">
                  <c:v>5.3907369999999997</c:v>
                </c:pt>
                <c:pt idx="26621">
                  <c:v>5.393243</c:v>
                </c:pt>
                <c:pt idx="26622">
                  <c:v>5.3857400000000002</c:v>
                </c:pt>
                <c:pt idx="26623">
                  <c:v>5.3814690000000001</c:v>
                </c:pt>
                <c:pt idx="26624">
                  <c:v>5.3879460000000003</c:v>
                </c:pt>
                <c:pt idx="26625">
                  <c:v>5.397443</c:v>
                </c:pt>
                <c:pt idx="26626">
                  <c:v>5.3926730000000003</c:v>
                </c:pt>
                <c:pt idx="26627">
                  <c:v>5.3912969999999998</c:v>
                </c:pt>
                <c:pt idx="26628">
                  <c:v>5.3932229999999999</c:v>
                </c:pt>
                <c:pt idx="26629">
                  <c:v>5.3875549999999999</c:v>
                </c:pt>
                <c:pt idx="26630">
                  <c:v>5.3943820000000002</c:v>
                </c:pt>
                <c:pt idx="26631">
                  <c:v>5.3967020000000003</c:v>
                </c:pt>
                <c:pt idx="26632">
                  <c:v>5.3875780000000004</c:v>
                </c:pt>
                <c:pt idx="26633">
                  <c:v>5.3924130000000003</c:v>
                </c:pt>
                <c:pt idx="26634">
                  <c:v>5.4067619999999996</c:v>
                </c:pt>
                <c:pt idx="26635">
                  <c:v>5.3969839999999998</c:v>
                </c:pt>
                <c:pt idx="26636">
                  <c:v>5.3768099999999999</c:v>
                </c:pt>
                <c:pt idx="26637">
                  <c:v>5.3876869999999997</c:v>
                </c:pt>
                <c:pt idx="26638">
                  <c:v>5.3984800000000002</c:v>
                </c:pt>
                <c:pt idx="26639">
                  <c:v>5.3895799999999996</c:v>
                </c:pt>
                <c:pt idx="26640">
                  <c:v>5.3912040000000001</c:v>
                </c:pt>
                <c:pt idx="26641">
                  <c:v>5.3934680000000004</c:v>
                </c:pt>
                <c:pt idx="26642">
                  <c:v>5.3856760000000001</c:v>
                </c:pt>
                <c:pt idx="26643">
                  <c:v>5.3856130000000002</c:v>
                </c:pt>
                <c:pt idx="26644">
                  <c:v>5.3920180000000002</c:v>
                </c:pt>
                <c:pt idx="26645">
                  <c:v>5.3882880000000002</c:v>
                </c:pt>
                <c:pt idx="26646">
                  <c:v>5.3839800000000002</c:v>
                </c:pt>
                <c:pt idx="26647">
                  <c:v>5.3948109999999998</c:v>
                </c:pt>
                <c:pt idx="26648">
                  <c:v>5.4025860000000003</c:v>
                </c:pt>
                <c:pt idx="26649">
                  <c:v>5.4076589999999998</c:v>
                </c:pt>
                <c:pt idx="26650">
                  <c:v>5.408747</c:v>
                </c:pt>
                <c:pt idx="26651">
                  <c:v>5.4015240000000002</c:v>
                </c:pt>
                <c:pt idx="26652">
                  <c:v>5.4031200000000004</c:v>
                </c:pt>
                <c:pt idx="26653">
                  <c:v>5.4059730000000004</c:v>
                </c:pt>
                <c:pt idx="26654">
                  <c:v>5.3936270000000004</c:v>
                </c:pt>
                <c:pt idx="26655">
                  <c:v>5.3766360000000004</c:v>
                </c:pt>
                <c:pt idx="26656">
                  <c:v>5.3793480000000002</c:v>
                </c:pt>
                <c:pt idx="26657">
                  <c:v>5.3886269999999996</c:v>
                </c:pt>
                <c:pt idx="26658">
                  <c:v>5.3893849999999999</c:v>
                </c:pt>
                <c:pt idx="26659">
                  <c:v>5.3967400000000003</c:v>
                </c:pt>
                <c:pt idx="26660">
                  <c:v>5.3982270000000003</c:v>
                </c:pt>
                <c:pt idx="26661">
                  <c:v>5.3959000000000001</c:v>
                </c:pt>
                <c:pt idx="26662">
                  <c:v>5.3998989999999996</c:v>
                </c:pt>
                <c:pt idx="26663">
                  <c:v>5.3984399999999999</c:v>
                </c:pt>
                <c:pt idx="26664">
                  <c:v>5.397462</c:v>
                </c:pt>
                <c:pt idx="26665">
                  <c:v>5.3981560000000002</c:v>
                </c:pt>
                <c:pt idx="26666">
                  <c:v>5.3977880000000003</c:v>
                </c:pt>
                <c:pt idx="26667">
                  <c:v>5.3986619999999998</c:v>
                </c:pt>
                <c:pt idx="26668">
                  <c:v>5.4002499999999998</c:v>
                </c:pt>
                <c:pt idx="26669">
                  <c:v>5.3991179999999996</c:v>
                </c:pt>
                <c:pt idx="26670">
                  <c:v>5.394774</c:v>
                </c:pt>
                <c:pt idx="26671">
                  <c:v>5.3986900000000002</c:v>
                </c:pt>
                <c:pt idx="26672">
                  <c:v>5.4015380000000004</c:v>
                </c:pt>
                <c:pt idx="26673">
                  <c:v>5.3969709999999997</c:v>
                </c:pt>
                <c:pt idx="26674">
                  <c:v>5.3979949999999999</c:v>
                </c:pt>
                <c:pt idx="26675">
                  <c:v>5.3969639999999997</c:v>
                </c:pt>
                <c:pt idx="26676">
                  <c:v>5.3961059999999996</c:v>
                </c:pt>
                <c:pt idx="26677">
                  <c:v>5.400271</c:v>
                </c:pt>
                <c:pt idx="26678">
                  <c:v>5.3983280000000002</c:v>
                </c:pt>
                <c:pt idx="26679">
                  <c:v>5.3912529999999999</c:v>
                </c:pt>
                <c:pt idx="26680">
                  <c:v>5.3940630000000001</c:v>
                </c:pt>
                <c:pt idx="26681">
                  <c:v>5.4024989999999997</c:v>
                </c:pt>
                <c:pt idx="26682">
                  <c:v>5.3949819999999997</c:v>
                </c:pt>
                <c:pt idx="26683">
                  <c:v>5.3903150000000002</c:v>
                </c:pt>
                <c:pt idx="26684">
                  <c:v>5.4019690000000002</c:v>
                </c:pt>
                <c:pt idx="26685">
                  <c:v>5.4050349999999998</c:v>
                </c:pt>
                <c:pt idx="26686">
                  <c:v>5.4040759999999999</c:v>
                </c:pt>
                <c:pt idx="26687">
                  <c:v>5.4081979999999996</c:v>
                </c:pt>
                <c:pt idx="26688">
                  <c:v>5.4052090000000002</c:v>
                </c:pt>
                <c:pt idx="26689">
                  <c:v>5.4024450000000002</c:v>
                </c:pt>
                <c:pt idx="26690">
                  <c:v>5.4132720000000001</c:v>
                </c:pt>
                <c:pt idx="26691">
                  <c:v>5.4111739999999999</c:v>
                </c:pt>
                <c:pt idx="26692">
                  <c:v>5.3938920000000001</c:v>
                </c:pt>
                <c:pt idx="26693">
                  <c:v>5.4001219999999996</c:v>
                </c:pt>
                <c:pt idx="26694">
                  <c:v>5.4054219999999997</c:v>
                </c:pt>
                <c:pt idx="26695">
                  <c:v>5.3896559999999996</c:v>
                </c:pt>
                <c:pt idx="26696">
                  <c:v>5.3878079999999997</c:v>
                </c:pt>
                <c:pt idx="26697">
                  <c:v>5.4023250000000003</c:v>
                </c:pt>
                <c:pt idx="26698">
                  <c:v>5.406968</c:v>
                </c:pt>
                <c:pt idx="26699">
                  <c:v>5.4007350000000001</c:v>
                </c:pt>
                <c:pt idx="26700">
                  <c:v>5.4027890000000003</c:v>
                </c:pt>
                <c:pt idx="26701">
                  <c:v>5.4003800000000002</c:v>
                </c:pt>
                <c:pt idx="26702">
                  <c:v>5.3959169999999999</c:v>
                </c:pt>
                <c:pt idx="26703">
                  <c:v>5.4110149999999999</c:v>
                </c:pt>
                <c:pt idx="26704">
                  <c:v>5.4086639999999999</c:v>
                </c:pt>
                <c:pt idx="26705">
                  <c:v>5.3959039999999998</c:v>
                </c:pt>
                <c:pt idx="26706">
                  <c:v>5.4032840000000002</c:v>
                </c:pt>
                <c:pt idx="26707">
                  <c:v>5.4067749999999997</c:v>
                </c:pt>
                <c:pt idx="26708">
                  <c:v>5.4020339999999996</c:v>
                </c:pt>
                <c:pt idx="26709">
                  <c:v>5.401929</c:v>
                </c:pt>
                <c:pt idx="26710">
                  <c:v>5.4054690000000001</c:v>
                </c:pt>
                <c:pt idx="26711">
                  <c:v>5.4088440000000002</c:v>
                </c:pt>
                <c:pt idx="26712">
                  <c:v>5.4179919999999999</c:v>
                </c:pt>
                <c:pt idx="26713">
                  <c:v>5.4134279999999997</c:v>
                </c:pt>
                <c:pt idx="26714">
                  <c:v>5.3975390000000001</c:v>
                </c:pt>
                <c:pt idx="26715">
                  <c:v>5.4077019999999996</c:v>
                </c:pt>
                <c:pt idx="26716">
                  <c:v>5.4165770000000002</c:v>
                </c:pt>
                <c:pt idx="26717">
                  <c:v>5.3996459999999997</c:v>
                </c:pt>
                <c:pt idx="26718">
                  <c:v>5.399381</c:v>
                </c:pt>
                <c:pt idx="26719">
                  <c:v>5.4146000000000001</c:v>
                </c:pt>
                <c:pt idx="26720">
                  <c:v>5.4077120000000001</c:v>
                </c:pt>
                <c:pt idx="26721">
                  <c:v>5.4013099999999996</c:v>
                </c:pt>
                <c:pt idx="26722">
                  <c:v>5.4131070000000001</c:v>
                </c:pt>
                <c:pt idx="26723">
                  <c:v>5.4053319999999996</c:v>
                </c:pt>
                <c:pt idx="26724">
                  <c:v>5.388668</c:v>
                </c:pt>
                <c:pt idx="26725">
                  <c:v>5.4009</c:v>
                </c:pt>
                <c:pt idx="26726">
                  <c:v>5.4139169999999996</c:v>
                </c:pt>
                <c:pt idx="26727">
                  <c:v>5.4078480000000004</c:v>
                </c:pt>
                <c:pt idx="26728">
                  <c:v>5.4038899999999996</c:v>
                </c:pt>
                <c:pt idx="26729">
                  <c:v>5.4045139999999998</c:v>
                </c:pt>
                <c:pt idx="26730">
                  <c:v>5.4099069999999996</c:v>
                </c:pt>
                <c:pt idx="26731">
                  <c:v>5.4196939999999998</c:v>
                </c:pt>
                <c:pt idx="26732">
                  <c:v>5.4186059999999996</c:v>
                </c:pt>
                <c:pt idx="26733">
                  <c:v>5.4027719999999997</c:v>
                </c:pt>
                <c:pt idx="26734">
                  <c:v>5.3985580000000004</c:v>
                </c:pt>
                <c:pt idx="26735">
                  <c:v>5.4049569999999996</c:v>
                </c:pt>
                <c:pt idx="26736">
                  <c:v>5.3998379999999999</c:v>
                </c:pt>
                <c:pt idx="26737">
                  <c:v>5.401427</c:v>
                </c:pt>
                <c:pt idx="26738">
                  <c:v>5.4082939999999997</c:v>
                </c:pt>
                <c:pt idx="26739">
                  <c:v>5.4074499999999999</c:v>
                </c:pt>
                <c:pt idx="26740">
                  <c:v>5.4163699999999997</c:v>
                </c:pt>
                <c:pt idx="26741">
                  <c:v>5.4245840000000003</c:v>
                </c:pt>
                <c:pt idx="26742">
                  <c:v>5.4155360000000003</c:v>
                </c:pt>
                <c:pt idx="26743">
                  <c:v>5.4064649999999999</c:v>
                </c:pt>
                <c:pt idx="26744">
                  <c:v>5.4101759999999999</c:v>
                </c:pt>
                <c:pt idx="26745">
                  <c:v>5.4095810000000002</c:v>
                </c:pt>
                <c:pt idx="26746">
                  <c:v>5.4047340000000004</c:v>
                </c:pt>
                <c:pt idx="26747">
                  <c:v>5.4134549999999999</c:v>
                </c:pt>
                <c:pt idx="26748">
                  <c:v>5.4151449999999999</c:v>
                </c:pt>
                <c:pt idx="26749">
                  <c:v>5.41174</c:v>
                </c:pt>
                <c:pt idx="26750">
                  <c:v>5.4179729999999999</c:v>
                </c:pt>
                <c:pt idx="26751">
                  <c:v>5.416118</c:v>
                </c:pt>
                <c:pt idx="26752">
                  <c:v>5.4084219999999998</c:v>
                </c:pt>
                <c:pt idx="26753">
                  <c:v>5.4129069999999997</c:v>
                </c:pt>
                <c:pt idx="26754">
                  <c:v>5.4205740000000002</c:v>
                </c:pt>
                <c:pt idx="26755">
                  <c:v>5.4115479999999998</c:v>
                </c:pt>
                <c:pt idx="26756">
                  <c:v>5.4087719999999999</c:v>
                </c:pt>
                <c:pt idx="26757">
                  <c:v>5.4132899999999999</c:v>
                </c:pt>
                <c:pt idx="26758">
                  <c:v>5.4035039999999999</c:v>
                </c:pt>
                <c:pt idx="26759">
                  <c:v>5.4137519999999997</c:v>
                </c:pt>
                <c:pt idx="26760">
                  <c:v>5.4260400000000004</c:v>
                </c:pt>
                <c:pt idx="26761">
                  <c:v>5.4073070000000003</c:v>
                </c:pt>
                <c:pt idx="26762">
                  <c:v>5.4034430000000002</c:v>
                </c:pt>
                <c:pt idx="26763">
                  <c:v>5.4173819999999999</c:v>
                </c:pt>
                <c:pt idx="26764">
                  <c:v>5.4139670000000004</c:v>
                </c:pt>
                <c:pt idx="26765">
                  <c:v>5.404007</c:v>
                </c:pt>
                <c:pt idx="26766">
                  <c:v>5.4061979999999998</c:v>
                </c:pt>
                <c:pt idx="26767">
                  <c:v>5.4080959999999996</c:v>
                </c:pt>
                <c:pt idx="26768">
                  <c:v>5.4126909999999997</c:v>
                </c:pt>
                <c:pt idx="26769">
                  <c:v>5.425961</c:v>
                </c:pt>
                <c:pt idx="26770">
                  <c:v>5.4197230000000003</c:v>
                </c:pt>
                <c:pt idx="26771">
                  <c:v>5.4062989999999997</c:v>
                </c:pt>
                <c:pt idx="26772">
                  <c:v>5.4086559999999997</c:v>
                </c:pt>
                <c:pt idx="26773">
                  <c:v>5.4133699999999996</c:v>
                </c:pt>
                <c:pt idx="26774">
                  <c:v>5.4149500000000002</c:v>
                </c:pt>
                <c:pt idx="26775">
                  <c:v>5.4145079999999997</c:v>
                </c:pt>
                <c:pt idx="26776">
                  <c:v>5.4149760000000002</c:v>
                </c:pt>
                <c:pt idx="26777">
                  <c:v>5.4149609999999999</c:v>
                </c:pt>
                <c:pt idx="26778">
                  <c:v>5.4201649999999999</c:v>
                </c:pt>
                <c:pt idx="26779">
                  <c:v>5.4217690000000003</c:v>
                </c:pt>
                <c:pt idx="26780">
                  <c:v>5.4095579999999996</c:v>
                </c:pt>
                <c:pt idx="26781">
                  <c:v>5.4098499999999996</c:v>
                </c:pt>
                <c:pt idx="26782">
                  <c:v>5.4160599999999999</c:v>
                </c:pt>
                <c:pt idx="26783">
                  <c:v>5.4089400000000003</c:v>
                </c:pt>
                <c:pt idx="26784">
                  <c:v>5.4166619999999996</c:v>
                </c:pt>
                <c:pt idx="26785">
                  <c:v>5.4290940000000001</c:v>
                </c:pt>
                <c:pt idx="26786">
                  <c:v>5.4192780000000003</c:v>
                </c:pt>
                <c:pt idx="26787">
                  <c:v>5.4164320000000004</c:v>
                </c:pt>
                <c:pt idx="26788">
                  <c:v>5.4249710000000002</c:v>
                </c:pt>
                <c:pt idx="26789">
                  <c:v>5.413151</c:v>
                </c:pt>
                <c:pt idx="26790">
                  <c:v>5.408201</c:v>
                </c:pt>
                <c:pt idx="26791">
                  <c:v>5.4242109999999997</c:v>
                </c:pt>
                <c:pt idx="26792">
                  <c:v>5.4176149999999996</c:v>
                </c:pt>
                <c:pt idx="26793">
                  <c:v>5.4101439999999998</c:v>
                </c:pt>
                <c:pt idx="26794">
                  <c:v>5.422644</c:v>
                </c:pt>
                <c:pt idx="26795">
                  <c:v>5.4210260000000003</c:v>
                </c:pt>
                <c:pt idx="26796">
                  <c:v>5.4148259999999997</c:v>
                </c:pt>
                <c:pt idx="26797">
                  <c:v>5.4227189999999998</c:v>
                </c:pt>
                <c:pt idx="26798">
                  <c:v>5.4265140000000001</c:v>
                </c:pt>
                <c:pt idx="26799">
                  <c:v>5.4202789999999998</c:v>
                </c:pt>
                <c:pt idx="26800">
                  <c:v>5.4263050000000002</c:v>
                </c:pt>
                <c:pt idx="26801">
                  <c:v>5.4283780000000004</c:v>
                </c:pt>
                <c:pt idx="26802">
                  <c:v>5.407438</c:v>
                </c:pt>
                <c:pt idx="26803">
                  <c:v>5.4113049999999996</c:v>
                </c:pt>
                <c:pt idx="26804">
                  <c:v>5.4276790000000004</c:v>
                </c:pt>
                <c:pt idx="26805">
                  <c:v>5.4118810000000002</c:v>
                </c:pt>
                <c:pt idx="26806">
                  <c:v>5.4082920000000003</c:v>
                </c:pt>
                <c:pt idx="26807">
                  <c:v>5.425897</c:v>
                </c:pt>
                <c:pt idx="26808">
                  <c:v>5.4271789999999998</c:v>
                </c:pt>
                <c:pt idx="26809">
                  <c:v>5.4256099999999998</c:v>
                </c:pt>
                <c:pt idx="26810">
                  <c:v>5.436852</c:v>
                </c:pt>
                <c:pt idx="26811">
                  <c:v>5.4281930000000003</c:v>
                </c:pt>
                <c:pt idx="26812">
                  <c:v>5.4115770000000003</c:v>
                </c:pt>
                <c:pt idx="26813">
                  <c:v>5.4230770000000001</c:v>
                </c:pt>
                <c:pt idx="26814">
                  <c:v>5.4283570000000001</c:v>
                </c:pt>
                <c:pt idx="26815">
                  <c:v>5.4141139999999996</c:v>
                </c:pt>
                <c:pt idx="26816">
                  <c:v>5.413138</c:v>
                </c:pt>
                <c:pt idx="26817">
                  <c:v>5.4178959999999998</c:v>
                </c:pt>
                <c:pt idx="26818">
                  <c:v>5.4194279999999999</c:v>
                </c:pt>
                <c:pt idx="26819">
                  <c:v>5.4254290000000003</c:v>
                </c:pt>
                <c:pt idx="26820">
                  <c:v>5.4315949999999997</c:v>
                </c:pt>
                <c:pt idx="26821">
                  <c:v>5.4229289999999999</c:v>
                </c:pt>
                <c:pt idx="26822">
                  <c:v>5.415813</c:v>
                </c:pt>
                <c:pt idx="26823">
                  <c:v>5.4235280000000001</c:v>
                </c:pt>
                <c:pt idx="26824">
                  <c:v>5.4205750000000004</c:v>
                </c:pt>
                <c:pt idx="26825">
                  <c:v>5.4151170000000004</c:v>
                </c:pt>
                <c:pt idx="26826">
                  <c:v>5.4175490000000002</c:v>
                </c:pt>
                <c:pt idx="26827">
                  <c:v>5.4143879999999998</c:v>
                </c:pt>
                <c:pt idx="26828">
                  <c:v>5.4254170000000004</c:v>
                </c:pt>
                <c:pt idx="26829">
                  <c:v>5.4415490000000002</c:v>
                </c:pt>
                <c:pt idx="26830">
                  <c:v>5.4318609999999996</c:v>
                </c:pt>
                <c:pt idx="26831">
                  <c:v>5.4226510000000001</c:v>
                </c:pt>
                <c:pt idx="26832">
                  <c:v>5.4339320000000004</c:v>
                </c:pt>
                <c:pt idx="26833">
                  <c:v>5.4323240000000004</c:v>
                </c:pt>
                <c:pt idx="26834">
                  <c:v>5.4199929999999998</c:v>
                </c:pt>
                <c:pt idx="26835">
                  <c:v>5.4241419999999998</c:v>
                </c:pt>
                <c:pt idx="26836">
                  <c:v>5.4246449999999999</c:v>
                </c:pt>
                <c:pt idx="26837">
                  <c:v>5.4227319999999999</c:v>
                </c:pt>
                <c:pt idx="26838">
                  <c:v>5.4297750000000002</c:v>
                </c:pt>
                <c:pt idx="26839">
                  <c:v>5.4281309999999996</c:v>
                </c:pt>
                <c:pt idx="26840">
                  <c:v>5.4183469999999998</c:v>
                </c:pt>
                <c:pt idx="26841">
                  <c:v>5.4231170000000004</c:v>
                </c:pt>
                <c:pt idx="26842">
                  <c:v>5.4349439999999998</c:v>
                </c:pt>
                <c:pt idx="26843">
                  <c:v>5.42483</c:v>
                </c:pt>
                <c:pt idx="26844">
                  <c:v>5.4173809999999998</c:v>
                </c:pt>
                <c:pt idx="26845">
                  <c:v>5.4272619999999998</c:v>
                </c:pt>
                <c:pt idx="26846">
                  <c:v>5.4268660000000004</c:v>
                </c:pt>
                <c:pt idx="26847">
                  <c:v>5.4253499999999999</c:v>
                </c:pt>
                <c:pt idx="26848">
                  <c:v>5.4265179999999997</c:v>
                </c:pt>
                <c:pt idx="26849">
                  <c:v>5.4216170000000004</c:v>
                </c:pt>
                <c:pt idx="26850">
                  <c:v>5.4246059999999998</c:v>
                </c:pt>
                <c:pt idx="26851">
                  <c:v>5.4302630000000001</c:v>
                </c:pt>
                <c:pt idx="26852">
                  <c:v>5.4279630000000001</c:v>
                </c:pt>
                <c:pt idx="26853">
                  <c:v>5.4247019999999999</c:v>
                </c:pt>
                <c:pt idx="26854">
                  <c:v>5.4248519999999996</c:v>
                </c:pt>
                <c:pt idx="26855">
                  <c:v>5.427778</c:v>
                </c:pt>
                <c:pt idx="26856">
                  <c:v>5.4301709999999996</c:v>
                </c:pt>
                <c:pt idx="26857">
                  <c:v>5.4359169999999999</c:v>
                </c:pt>
                <c:pt idx="26858">
                  <c:v>5.4361569999999997</c:v>
                </c:pt>
                <c:pt idx="26859">
                  <c:v>5.4286700000000003</c:v>
                </c:pt>
                <c:pt idx="26860">
                  <c:v>5.4303160000000004</c:v>
                </c:pt>
                <c:pt idx="26861">
                  <c:v>5.4414119999999997</c:v>
                </c:pt>
                <c:pt idx="26862">
                  <c:v>5.4373690000000003</c:v>
                </c:pt>
                <c:pt idx="26863">
                  <c:v>5.4227499999999997</c:v>
                </c:pt>
                <c:pt idx="26864">
                  <c:v>5.4214650000000004</c:v>
                </c:pt>
                <c:pt idx="26865">
                  <c:v>5.4194820000000004</c:v>
                </c:pt>
                <c:pt idx="26866">
                  <c:v>5.4210079999999996</c:v>
                </c:pt>
                <c:pt idx="26867">
                  <c:v>5.4323980000000001</c:v>
                </c:pt>
                <c:pt idx="26868">
                  <c:v>5.430396</c:v>
                </c:pt>
                <c:pt idx="26869">
                  <c:v>5.4317200000000003</c:v>
                </c:pt>
                <c:pt idx="26870">
                  <c:v>5.4421390000000001</c:v>
                </c:pt>
                <c:pt idx="26871">
                  <c:v>5.4365490000000003</c:v>
                </c:pt>
                <c:pt idx="26872">
                  <c:v>5.4321510000000002</c:v>
                </c:pt>
                <c:pt idx="26873">
                  <c:v>5.4420580000000003</c:v>
                </c:pt>
                <c:pt idx="26874">
                  <c:v>5.4389580000000004</c:v>
                </c:pt>
                <c:pt idx="26875">
                  <c:v>5.4294079999999996</c:v>
                </c:pt>
                <c:pt idx="26876">
                  <c:v>5.4329419999999997</c:v>
                </c:pt>
                <c:pt idx="26877">
                  <c:v>5.4349090000000002</c:v>
                </c:pt>
                <c:pt idx="26878">
                  <c:v>5.4319930000000003</c:v>
                </c:pt>
                <c:pt idx="26879">
                  <c:v>5.4294630000000002</c:v>
                </c:pt>
                <c:pt idx="26880">
                  <c:v>5.4232579999999997</c:v>
                </c:pt>
                <c:pt idx="26881">
                  <c:v>5.4307480000000004</c:v>
                </c:pt>
                <c:pt idx="26882">
                  <c:v>5.4388069999999997</c:v>
                </c:pt>
                <c:pt idx="26883">
                  <c:v>5.4277160000000002</c:v>
                </c:pt>
                <c:pt idx="26884">
                  <c:v>5.4253520000000002</c:v>
                </c:pt>
                <c:pt idx="26885">
                  <c:v>5.4334179999999996</c:v>
                </c:pt>
                <c:pt idx="26886">
                  <c:v>5.4354870000000002</c:v>
                </c:pt>
                <c:pt idx="26887">
                  <c:v>5.429538</c:v>
                </c:pt>
                <c:pt idx="26888">
                  <c:v>5.4271739999999999</c:v>
                </c:pt>
                <c:pt idx="26889">
                  <c:v>5.4380369999999996</c:v>
                </c:pt>
                <c:pt idx="26890">
                  <c:v>5.4332659999999997</c:v>
                </c:pt>
                <c:pt idx="26891">
                  <c:v>5.4254350000000002</c:v>
                </c:pt>
                <c:pt idx="26892">
                  <c:v>5.4435779999999996</c:v>
                </c:pt>
                <c:pt idx="26893">
                  <c:v>5.4488260000000004</c:v>
                </c:pt>
                <c:pt idx="26894">
                  <c:v>5.430053</c:v>
                </c:pt>
                <c:pt idx="26895">
                  <c:v>5.4321659999999996</c:v>
                </c:pt>
                <c:pt idx="26896">
                  <c:v>5.4439710000000003</c:v>
                </c:pt>
                <c:pt idx="26897">
                  <c:v>5.4366649999999996</c:v>
                </c:pt>
                <c:pt idx="26898">
                  <c:v>5.4380829999999998</c:v>
                </c:pt>
                <c:pt idx="26899">
                  <c:v>5.4394239999999998</c:v>
                </c:pt>
                <c:pt idx="26900">
                  <c:v>5.4272400000000003</c:v>
                </c:pt>
                <c:pt idx="26901">
                  <c:v>5.4321950000000001</c:v>
                </c:pt>
                <c:pt idx="26902">
                  <c:v>5.4368259999999999</c:v>
                </c:pt>
                <c:pt idx="26903">
                  <c:v>5.4282409999999999</c:v>
                </c:pt>
                <c:pt idx="26904">
                  <c:v>5.4324159999999999</c:v>
                </c:pt>
                <c:pt idx="26905">
                  <c:v>5.4415940000000003</c:v>
                </c:pt>
                <c:pt idx="26906">
                  <c:v>5.441338</c:v>
                </c:pt>
                <c:pt idx="26907">
                  <c:v>5.4386159999999997</c:v>
                </c:pt>
                <c:pt idx="26908">
                  <c:v>5.4424469999999996</c:v>
                </c:pt>
                <c:pt idx="26909">
                  <c:v>5.4440270000000002</c:v>
                </c:pt>
                <c:pt idx="26910">
                  <c:v>5.4393560000000001</c:v>
                </c:pt>
                <c:pt idx="26911">
                  <c:v>5.4361079999999999</c:v>
                </c:pt>
                <c:pt idx="26912">
                  <c:v>5.4316250000000004</c:v>
                </c:pt>
                <c:pt idx="26913">
                  <c:v>5.434285</c:v>
                </c:pt>
                <c:pt idx="26914">
                  <c:v>5.4385300000000001</c:v>
                </c:pt>
                <c:pt idx="26915">
                  <c:v>5.4407269999999999</c:v>
                </c:pt>
                <c:pt idx="26916">
                  <c:v>5.4432539999999996</c:v>
                </c:pt>
                <c:pt idx="26917">
                  <c:v>5.4388719999999999</c:v>
                </c:pt>
                <c:pt idx="26918">
                  <c:v>5.4373430000000003</c:v>
                </c:pt>
                <c:pt idx="26919">
                  <c:v>5.4360140000000001</c:v>
                </c:pt>
                <c:pt idx="26920">
                  <c:v>5.4329650000000003</c:v>
                </c:pt>
                <c:pt idx="26921">
                  <c:v>5.4388540000000001</c:v>
                </c:pt>
                <c:pt idx="26922">
                  <c:v>5.4420070000000003</c:v>
                </c:pt>
                <c:pt idx="26923">
                  <c:v>5.4364670000000004</c:v>
                </c:pt>
                <c:pt idx="26924">
                  <c:v>5.4337419999999996</c:v>
                </c:pt>
                <c:pt idx="26925">
                  <c:v>5.4376660000000001</c:v>
                </c:pt>
                <c:pt idx="26926">
                  <c:v>5.4409299999999998</c:v>
                </c:pt>
                <c:pt idx="26927">
                  <c:v>5.4418930000000003</c:v>
                </c:pt>
                <c:pt idx="26928">
                  <c:v>5.4370830000000003</c:v>
                </c:pt>
                <c:pt idx="26929">
                  <c:v>5.4294719999999996</c:v>
                </c:pt>
                <c:pt idx="26930">
                  <c:v>5.4421150000000003</c:v>
                </c:pt>
                <c:pt idx="26931">
                  <c:v>5.4500549999999999</c:v>
                </c:pt>
                <c:pt idx="26932">
                  <c:v>5.4444319999999999</c:v>
                </c:pt>
                <c:pt idx="26933">
                  <c:v>5.4487610000000002</c:v>
                </c:pt>
                <c:pt idx="26934">
                  <c:v>5.4437559999999996</c:v>
                </c:pt>
                <c:pt idx="26935">
                  <c:v>5.4370419999999999</c:v>
                </c:pt>
                <c:pt idx="26936">
                  <c:v>5.4422699999999997</c:v>
                </c:pt>
                <c:pt idx="26937">
                  <c:v>5.4412089999999997</c:v>
                </c:pt>
                <c:pt idx="26938">
                  <c:v>5.4371080000000003</c:v>
                </c:pt>
                <c:pt idx="26939">
                  <c:v>5.4426629999999996</c:v>
                </c:pt>
                <c:pt idx="26940">
                  <c:v>5.4489710000000002</c:v>
                </c:pt>
                <c:pt idx="26941">
                  <c:v>5.4445550000000003</c:v>
                </c:pt>
                <c:pt idx="26942">
                  <c:v>5.4493879999999999</c:v>
                </c:pt>
                <c:pt idx="26943">
                  <c:v>5.457878</c:v>
                </c:pt>
                <c:pt idx="26944">
                  <c:v>5.4488139999999996</c:v>
                </c:pt>
                <c:pt idx="26945">
                  <c:v>5.4394710000000002</c:v>
                </c:pt>
                <c:pt idx="26946">
                  <c:v>5.4409280000000004</c:v>
                </c:pt>
                <c:pt idx="26947">
                  <c:v>5.4416500000000001</c:v>
                </c:pt>
                <c:pt idx="26948">
                  <c:v>5.439019</c:v>
                </c:pt>
                <c:pt idx="26949">
                  <c:v>5.445163</c:v>
                </c:pt>
                <c:pt idx="26950">
                  <c:v>5.4422509999999997</c:v>
                </c:pt>
                <c:pt idx="26951">
                  <c:v>5.429487</c:v>
                </c:pt>
                <c:pt idx="26952">
                  <c:v>5.4440379999999999</c:v>
                </c:pt>
                <c:pt idx="26953">
                  <c:v>5.4523000000000001</c:v>
                </c:pt>
                <c:pt idx="26954">
                  <c:v>5.441967</c:v>
                </c:pt>
                <c:pt idx="26955">
                  <c:v>5.4472060000000004</c:v>
                </c:pt>
                <c:pt idx="26956">
                  <c:v>5.4517680000000004</c:v>
                </c:pt>
                <c:pt idx="26957">
                  <c:v>5.4497479999999996</c:v>
                </c:pt>
                <c:pt idx="26958">
                  <c:v>5.4500310000000001</c:v>
                </c:pt>
                <c:pt idx="26959">
                  <c:v>5.4497210000000003</c:v>
                </c:pt>
                <c:pt idx="26960">
                  <c:v>5.444852</c:v>
                </c:pt>
                <c:pt idx="26961">
                  <c:v>5.4414610000000003</c:v>
                </c:pt>
                <c:pt idx="26962">
                  <c:v>5.4428369999999999</c:v>
                </c:pt>
                <c:pt idx="26963">
                  <c:v>5.441109</c:v>
                </c:pt>
                <c:pt idx="26964">
                  <c:v>5.449179</c:v>
                </c:pt>
                <c:pt idx="26965">
                  <c:v>5.4546429999999999</c:v>
                </c:pt>
                <c:pt idx="26966">
                  <c:v>5.4483069999999998</c:v>
                </c:pt>
                <c:pt idx="26967">
                  <c:v>5.4508029999999996</c:v>
                </c:pt>
                <c:pt idx="26968">
                  <c:v>5.4514570000000004</c:v>
                </c:pt>
                <c:pt idx="26969">
                  <c:v>5.446898</c:v>
                </c:pt>
                <c:pt idx="26970">
                  <c:v>5.4469279999999998</c:v>
                </c:pt>
                <c:pt idx="26971">
                  <c:v>5.4467660000000002</c:v>
                </c:pt>
                <c:pt idx="26972">
                  <c:v>5.4405919999999997</c:v>
                </c:pt>
                <c:pt idx="26973">
                  <c:v>5.4338009999999999</c:v>
                </c:pt>
                <c:pt idx="26974">
                  <c:v>5.4441949999999997</c:v>
                </c:pt>
                <c:pt idx="26975">
                  <c:v>5.4507830000000004</c:v>
                </c:pt>
                <c:pt idx="26976">
                  <c:v>5.4445509999999997</c:v>
                </c:pt>
                <c:pt idx="26977">
                  <c:v>5.4485700000000001</c:v>
                </c:pt>
                <c:pt idx="26978">
                  <c:v>5.4500130000000002</c:v>
                </c:pt>
                <c:pt idx="26979">
                  <c:v>5.4474030000000004</c:v>
                </c:pt>
                <c:pt idx="26980">
                  <c:v>5.4544449999999998</c:v>
                </c:pt>
                <c:pt idx="26981">
                  <c:v>5.4647800000000002</c:v>
                </c:pt>
                <c:pt idx="26982">
                  <c:v>5.4587409999999998</c:v>
                </c:pt>
                <c:pt idx="26983">
                  <c:v>5.4464779999999999</c:v>
                </c:pt>
                <c:pt idx="26984">
                  <c:v>5.4534079999999996</c:v>
                </c:pt>
                <c:pt idx="26985">
                  <c:v>5.4592429999999998</c:v>
                </c:pt>
                <c:pt idx="26986">
                  <c:v>5.4577270000000002</c:v>
                </c:pt>
                <c:pt idx="26987">
                  <c:v>5.4548940000000004</c:v>
                </c:pt>
                <c:pt idx="26988">
                  <c:v>5.4458780000000004</c:v>
                </c:pt>
                <c:pt idx="26989">
                  <c:v>5.443791</c:v>
                </c:pt>
                <c:pt idx="26990">
                  <c:v>5.4479509999999998</c:v>
                </c:pt>
                <c:pt idx="26991">
                  <c:v>5.4490179999999997</c:v>
                </c:pt>
                <c:pt idx="26992">
                  <c:v>5.447978</c:v>
                </c:pt>
                <c:pt idx="26993">
                  <c:v>5.4528990000000004</c:v>
                </c:pt>
                <c:pt idx="26994">
                  <c:v>5.4519960000000003</c:v>
                </c:pt>
                <c:pt idx="26995">
                  <c:v>5.4449180000000004</c:v>
                </c:pt>
                <c:pt idx="26996">
                  <c:v>5.4464110000000003</c:v>
                </c:pt>
                <c:pt idx="26997">
                  <c:v>5.4430059999999996</c:v>
                </c:pt>
                <c:pt idx="26998">
                  <c:v>5.4416589999999996</c:v>
                </c:pt>
                <c:pt idx="26999">
                  <c:v>5.4498329999999999</c:v>
                </c:pt>
                <c:pt idx="27000">
                  <c:v>5.4521179999999996</c:v>
                </c:pt>
                <c:pt idx="27001">
                  <c:v>5.457573</c:v>
                </c:pt>
                <c:pt idx="27002">
                  <c:v>5.4647610000000002</c:v>
                </c:pt>
                <c:pt idx="27003">
                  <c:v>5.4590139999999998</c:v>
                </c:pt>
                <c:pt idx="27004">
                  <c:v>5.4499769999999996</c:v>
                </c:pt>
                <c:pt idx="27005">
                  <c:v>5.4641440000000001</c:v>
                </c:pt>
                <c:pt idx="27006">
                  <c:v>5.4663909999999998</c:v>
                </c:pt>
                <c:pt idx="27007">
                  <c:v>5.4443979999999996</c:v>
                </c:pt>
                <c:pt idx="27008">
                  <c:v>5.4487410000000001</c:v>
                </c:pt>
                <c:pt idx="27009">
                  <c:v>5.4586829999999997</c:v>
                </c:pt>
                <c:pt idx="27010">
                  <c:v>5.4477120000000001</c:v>
                </c:pt>
                <c:pt idx="27011">
                  <c:v>5.4475439999999997</c:v>
                </c:pt>
                <c:pt idx="27012">
                  <c:v>5.4558280000000003</c:v>
                </c:pt>
                <c:pt idx="27013">
                  <c:v>5.4490689999999997</c:v>
                </c:pt>
                <c:pt idx="27014">
                  <c:v>5.4408700000000003</c:v>
                </c:pt>
                <c:pt idx="27015">
                  <c:v>5.4500500000000001</c:v>
                </c:pt>
                <c:pt idx="27016">
                  <c:v>5.4543629999999999</c:v>
                </c:pt>
                <c:pt idx="27017">
                  <c:v>5.451117</c:v>
                </c:pt>
                <c:pt idx="27018">
                  <c:v>5.4643240000000004</c:v>
                </c:pt>
                <c:pt idx="27019">
                  <c:v>5.470027</c:v>
                </c:pt>
                <c:pt idx="27020">
                  <c:v>5.4615320000000001</c:v>
                </c:pt>
                <c:pt idx="27021">
                  <c:v>5.4624639999999998</c:v>
                </c:pt>
                <c:pt idx="27022">
                  <c:v>5.4626159999999997</c:v>
                </c:pt>
                <c:pt idx="27023">
                  <c:v>5.4562499999999998</c:v>
                </c:pt>
                <c:pt idx="27024">
                  <c:v>5.4545789999999998</c:v>
                </c:pt>
                <c:pt idx="27025">
                  <c:v>5.4531150000000004</c:v>
                </c:pt>
                <c:pt idx="27026">
                  <c:v>5.4496169999999999</c:v>
                </c:pt>
                <c:pt idx="27027">
                  <c:v>5.4581020000000002</c:v>
                </c:pt>
                <c:pt idx="27028">
                  <c:v>5.4659129999999996</c:v>
                </c:pt>
                <c:pt idx="27029">
                  <c:v>5.4532410000000002</c:v>
                </c:pt>
                <c:pt idx="27030">
                  <c:v>5.4539179999999998</c:v>
                </c:pt>
                <c:pt idx="27031">
                  <c:v>5.4674769999999997</c:v>
                </c:pt>
                <c:pt idx="27032">
                  <c:v>5.4614979999999997</c:v>
                </c:pt>
                <c:pt idx="27033">
                  <c:v>5.4537250000000004</c:v>
                </c:pt>
                <c:pt idx="27034">
                  <c:v>5.4556209999999998</c:v>
                </c:pt>
                <c:pt idx="27035">
                  <c:v>5.453735</c:v>
                </c:pt>
                <c:pt idx="27036">
                  <c:v>5.4505119999999998</c:v>
                </c:pt>
                <c:pt idx="27037">
                  <c:v>5.4565049999999999</c:v>
                </c:pt>
                <c:pt idx="27038">
                  <c:v>5.4565890000000001</c:v>
                </c:pt>
                <c:pt idx="27039">
                  <c:v>5.4533670000000001</c:v>
                </c:pt>
                <c:pt idx="27040">
                  <c:v>5.4654639999999999</c:v>
                </c:pt>
                <c:pt idx="27041">
                  <c:v>5.4636810000000002</c:v>
                </c:pt>
                <c:pt idx="27042">
                  <c:v>5.457077</c:v>
                </c:pt>
                <c:pt idx="27043">
                  <c:v>5.4725580000000003</c:v>
                </c:pt>
                <c:pt idx="27044">
                  <c:v>5.4724919999999999</c:v>
                </c:pt>
                <c:pt idx="27045">
                  <c:v>5.4556240000000003</c:v>
                </c:pt>
                <c:pt idx="27046">
                  <c:v>5.4579089999999999</c:v>
                </c:pt>
                <c:pt idx="27047">
                  <c:v>5.4649970000000003</c:v>
                </c:pt>
                <c:pt idx="27048">
                  <c:v>5.4533230000000001</c:v>
                </c:pt>
                <c:pt idx="27049">
                  <c:v>5.4535070000000001</c:v>
                </c:pt>
                <c:pt idx="27050">
                  <c:v>5.4662350000000002</c:v>
                </c:pt>
                <c:pt idx="27051">
                  <c:v>5.4555220000000002</c:v>
                </c:pt>
                <c:pt idx="27052">
                  <c:v>5.4508179999999999</c:v>
                </c:pt>
                <c:pt idx="27053">
                  <c:v>5.4653229999999997</c:v>
                </c:pt>
                <c:pt idx="27054">
                  <c:v>5.4612730000000003</c:v>
                </c:pt>
                <c:pt idx="27055">
                  <c:v>5.4530240000000001</c:v>
                </c:pt>
                <c:pt idx="27056">
                  <c:v>5.4651430000000003</c:v>
                </c:pt>
                <c:pt idx="27057">
                  <c:v>5.4714219999999996</c:v>
                </c:pt>
                <c:pt idx="27058">
                  <c:v>5.4639040000000003</c:v>
                </c:pt>
                <c:pt idx="27059">
                  <c:v>5.4682639999999996</c:v>
                </c:pt>
                <c:pt idx="27060">
                  <c:v>5.4680569999999999</c:v>
                </c:pt>
                <c:pt idx="27061">
                  <c:v>5.4527650000000003</c:v>
                </c:pt>
                <c:pt idx="27062">
                  <c:v>5.4531000000000001</c:v>
                </c:pt>
                <c:pt idx="27063">
                  <c:v>5.4604910000000002</c:v>
                </c:pt>
                <c:pt idx="27064">
                  <c:v>5.4680759999999999</c:v>
                </c:pt>
                <c:pt idx="27065">
                  <c:v>5.4772800000000004</c:v>
                </c:pt>
                <c:pt idx="27066">
                  <c:v>5.4718150000000003</c:v>
                </c:pt>
                <c:pt idx="27067">
                  <c:v>5.4653790000000004</c:v>
                </c:pt>
                <c:pt idx="27068">
                  <c:v>5.4742030000000002</c:v>
                </c:pt>
                <c:pt idx="27069">
                  <c:v>5.4765030000000001</c:v>
                </c:pt>
                <c:pt idx="27070">
                  <c:v>5.4581</c:v>
                </c:pt>
                <c:pt idx="27071">
                  <c:v>5.4505929999999996</c:v>
                </c:pt>
                <c:pt idx="27072">
                  <c:v>5.4668539999999997</c:v>
                </c:pt>
                <c:pt idx="27073">
                  <c:v>5.4667969999999997</c:v>
                </c:pt>
                <c:pt idx="27074">
                  <c:v>5.4500029999999997</c:v>
                </c:pt>
                <c:pt idx="27075">
                  <c:v>5.4530250000000002</c:v>
                </c:pt>
                <c:pt idx="27076">
                  <c:v>5.4668400000000004</c:v>
                </c:pt>
                <c:pt idx="27077">
                  <c:v>5.4710450000000002</c:v>
                </c:pt>
                <c:pt idx="27078">
                  <c:v>5.471482</c:v>
                </c:pt>
                <c:pt idx="27079">
                  <c:v>5.4722580000000001</c:v>
                </c:pt>
                <c:pt idx="27080">
                  <c:v>5.4690539999999999</c:v>
                </c:pt>
                <c:pt idx="27081">
                  <c:v>5.4707949999999999</c:v>
                </c:pt>
                <c:pt idx="27082">
                  <c:v>5.4695970000000003</c:v>
                </c:pt>
                <c:pt idx="27083">
                  <c:v>5.4641339999999996</c:v>
                </c:pt>
                <c:pt idx="27084">
                  <c:v>5.4694050000000001</c:v>
                </c:pt>
                <c:pt idx="27085">
                  <c:v>5.4672790000000004</c:v>
                </c:pt>
                <c:pt idx="27086">
                  <c:v>5.4612910000000001</c:v>
                </c:pt>
                <c:pt idx="27087">
                  <c:v>5.4636310000000003</c:v>
                </c:pt>
                <c:pt idx="27088">
                  <c:v>5.4663300000000001</c:v>
                </c:pt>
                <c:pt idx="27089">
                  <c:v>5.4689420000000002</c:v>
                </c:pt>
                <c:pt idx="27090">
                  <c:v>5.4662199999999999</c:v>
                </c:pt>
                <c:pt idx="27091">
                  <c:v>5.4684100000000004</c:v>
                </c:pt>
                <c:pt idx="27092">
                  <c:v>5.4728589999999997</c:v>
                </c:pt>
                <c:pt idx="27093">
                  <c:v>5.4684470000000003</c:v>
                </c:pt>
                <c:pt idx="27094">
                  <c:v>5.4657159999999996</c:v>
                </c:pt>
                <c:pt idx="27095">
                  <c:v>5.4596720000000003</c:v>
                </c:pt>
                <c:pt idx="27096">
                  <c:v>5.4556290000000001</c:v>
                </c:pt>
                <c:pt idx="27097">
                  <c:v>5.4655209999999999</c:v>
                </c:pt>
                <c:pt idx="27098">
                  <c:v>5.4671120000000002</c:v>
                </c:pt>
                <c:pt idx="27099">
                  <c:v>5.4612790000000002</c:v>
                </c:pt>
                <c:pt idx="27100">
                  <c:v>5.4719660000000001</c:v>
                </c:pt>
                <c:pt idx="27101">
                  <c:v>5.4795119999999997</c:v>
                </c:pt>
                <c:pt idx="27102">
                  <c:v>5.4729219999999996</c:v>
                </c:pt>
                <c:pt idx="27103">
                  <c:v>5.4781769999999996</c:v>
                </c:pt>
                <c:pt idx="27104">
                  <c:v>5.4811899999999998</c:v>
                </c:pt>
                <c:pt idx="27105">
                  <c:v>5.4685699999999997</c:v>
                </c:pt>
                <c:pt idx="27106">
                  <c:v>5.4729279999999996</c:v>
                </c:pt>
                <c:pt idx="27107">
                  <c:v>5.4808050000000001</c:v>
                </c:pt>
                <c:pt idx="27108">
                  <c:v>5.4735110000000002</c:v>
                </c:pt>
                <c:pt idx="27109">
                  <c:v>5.475994</c:v>
                </c:pt>
                <c:pt idx="27110">
                  <c:v>5.4824659999999996</c:v>
                </c:pt>
                <c:pt idx="27111">
                  <c:v>5.4699159999999996</c:v>
                </c:pt>
                <c:pt idx="27112">
                  <c:v>5.4582240000000004</c:v>
                </c:pt>
                <c:pt idx="27113">
                  <c:v>5.4711340000000002</c:v>
                </c:pt>
                <c:pt idx="27114">
                  <c:v>5.4751560000000001</c:v>
                </c:pt>
                <c:pt idx="27115">
                  <c:v>5.4622840000000004</c:v>
                </c:pt>
                <c:pt idx="27116">
                  <c:v>5.4633019999999997</c:v>
                </c:pt>
                <c:pt idx="27117">
                  <c:v>5.4654889999999998</c:v>
                </c:pt>
                <c:pt idx="27118">
                  <c:v>5.4619650000000002</c:v>
                </c:pt>
                <c:pt idx="27119">
                  <c:v>5.4683669999999998</c:v>
                </c:pt>
                <c:pt idx="27120">
                  <c:v>5.4794790000000004</c:v>
                </c:pt>
                <c:pt idx="27121">
                  <c:v>5.4760299999999997</c:v>
                </c:pt>
                <c:pt idx="27122">
                  <c:v>5.4686389999999996</c:v>
                </c:pt>
                <c:pt idx="27123">
                  <c:v>5.4740190000000002</c:v>
                </c:pt>
                <c:pt idx="27124">
                  <c:v>5.4793260000000004</c:v>
                </c:pt>
                <c:pt idx="27125">
                  <c:v>5.4871449999999999</c:v>
                </c:pt>
                <c:pt idx="27126">
                  <c:v>5.4847190000000001</c:v>
                </c:pt>
                <c:pt idx="27127">
                  <c:v>5.4687210000000004</c:v>
                </c:pt>
                <c:pt idx="27128">
                  <c:v>5.4709430000000001</c:v>
                </c:pt>
                <c:pt idx="27129">
                  <c:v>5.4768559999999997</c:v>
                </c:pt>
                <c:pt idx="27130">
                  <c:v>5.4745780000000002</c:v>
                </c:pt>
                <c:pt idx="27131">
                  <c:v>5.4776990000000003</c:v>
                </c:pt>
                <c:pt idx="27132">
                  <c:v>5.4794070000000001</c:v>
                </c:pt>
                <c:pt idx="27133">
                  <c:v>5.4763919999999997</c:v>
                </c:pt>
                <c:pt idx="27134">
                  <c:v>5.469665</c:v>
                </c:pt>
                <c:pt idx="27135">
                  <c:v>5.4720680000000002</c:v>
                </c:pt>
                <c:pt idx="27136">
                  <c:v>5.4761569999999997</c:v>
                </c:pt>
                <c:pt idx="27137">
                  <c:v>5.4709669999999999</c:v>
                </c:pt>
                <c:pt idx="27138">
                  <c:v>5.4723389999999998</c:v>
                </c:pt>
                <c:pt idx="27139">
                  <c:v>5.4747719999999997</c:v>
                </c:pt>
                <c:pt idx="27140">
                  <c:v>5.4742009999999999</c:v>
                </c:pt>
                <c:pt idx="27141">
                  <c:v>5.4747190000000003</c:v>
                </c:pt>
                <c:pt idx="27142">
                  <c:v>5.4766620000000001</c:v>
                </c:pt>
                <c:pt idx="27143">
                  <c:v>5.4762880000000003</c:v>
                </c:pt>
                <c:pt idx="27144">
                  <c:v>5.4700150000000001</c:v>
                </c:pt>
                <c:pt idx="27145">
                  <c:v>5.4666259999999998</c:v>
                </c:pt>
                <c:pt idx="27146">
                  <c:v>5.4667300000000001</c:v>
                </c:pt>
                <c:pt idx="27147">
                  <c:v>5.4735719999999999</c:v>
                </c:pt>
                <c:pt idx="27148">
                  <c:v>5.4794229999999997</c:v>
                </c:pt>
                <c:pt idx="27149">
                  <c:v>5.4761040000000003</c:v>
                </c:pt>
                <c:pt idx="27150">
                  <c:v>5.4853630000000004</c:v>
                </c:pt>
                <c:pt idx="27151">
                  <c:v>5.4922979999999999</c:v>
                </c:pt>
                <c:pt idx="27152">
                  <c:v>5.4804250000000003</c:v>
                </c:pt>
                <c:pt idx="27153">
                  <c:v>5.4793190000000003</c:v>
                </c:pt>
                <c:pt idx="27154">
                  <c:v>5.4894629999999998</c:v>
                </c:pt>
                <c:pt idx="27155">
                  <c:v>5.4878239999999998</c:v>
                </c:pt>
                <c:pt idx="27156">
                  <c:v>5.4759039999999999</c:v>
                </c:pt>
                <c:pt idx="27157">
                  <c:v>5.472874</c:v>
                </c:pt>
                <c:pt idx="27158">
                  <c:v>5.4727860000000002</c:v>
                </c:pt>
                <c:pt idx="27159">
                  <c:v>5.4766830000000004</c:v>
                </c:pt>
                <c:pt idx="27160">
                  <c:v>5.4847149999999996</c:v>
                </c:pt>
                <c:pt idx="27161">
                  <c:v>5.479476</c:v>
                </c:pt>
                <c:pt idx="27162">
                  <c:v>5.4789209999999997</c:v>
                </c:pt>
                <c:pt idx="27163">
                  <c:v>5.4865750000000002</c:v>
                </c:pt>
                <c:pt idx="27164">
                  <c:v>5.481954</c:v>
                </c:pt>
                <c:pt idx="27165">
                  <c:v>5.4746620000000004</c:v>
                </c:pt>
                <c:pt idx="27166">
                  <c:v>5.4823000000000004</c:v>
                </c:pt>
                <c:pt idx="27167">
                  <c:v>5.489878</c:v>
                </c:pt>
                <c:pt idx="27168">
                  <c:v>5.4806249999999999</c:v>
                </c:pt>
                <c:pt idx="27169">
                  <c:v>5.4790429999999999</c:v>
                </c:pt>
                <c:pt idx="27170">
                  <c:v>5.4797070000000003</c:v>
                </c:pt>
                <c:pt idx="27171">
                  <c:v>5.4742389999999999</c:v>
                </c:pt>
                <c:pt idx="27172">
                  <c:v>5.4826379999999997</c:v>
                </c:pt>
                <c:pt idx="27173">
                  <c:v>5.484375</c:v>
                </c:pt>
                <c:pt idx="27174">
                  <c:v>5.4771710000000002</c:v>
                </c:pt>
                <c:pt idx="27175">
                  <c:v>5.4787590000000002</c:v>
                </c:pt>
                <c:pt idx="27176">
                  <c:v>5.4803369999999996</c:v>
                </c:pt>
                <c:pt idx="27177">
                  <c:v>5.4766539999999999</c:v>
                </c:pt>
                <c:pt idx="27178">
                  <c:v>5.4812440000000002</c:v>
                </c:pt>
                <c:pt idx="27179">
                  <c:v>5.4926940000000002</c:v>
                </c:pt>
                <c:pt idx="27180">
                  <c:v>5.4870989999999997</c:v>
                </c:pt>
                <c:pt idx="27181">
                  <c:v>5.4761119999999996</c:v>
                </c:pt>
                <c:pt idx="27182">
                  <c:v>5.4774520000000004</c:v>
                </c:pt>
                <c:pt idx="27183">
                  <c:v>5.4769160000000001</c:v>
                </c:pt>
                <c:pt idx="27184">
                  <c:v>5.4745759999999999</c:v>
                </c:pt>
                <c:pt idx="27185">
                  <c:v>5.480772</c:v>
                </c:pt>
                <c:pt idx="27186">
                  <c:v>5.486307</c:v>
                </c:pt>
                <c:pt idx="27187">
                  <c:v>5.4824719999999996</c:v>
                </c:pt>
                <c:pt idx="27188">
                  <c:v>5.4845459999999999</c:v>
                </c:pt>
                <c:pt idx="27189">
                  <c:v>5.4900250000000002</c:v>
                </c:pt>
                <c:pt idx="27190">
                  <c:v>5.485125</c:v>
                </c:pt>
                <c:pt idx="27191">
                  <c:v>5.4884199999999996</c:v>
                </c:pt>
                <c:pt idx="27192">
                  <c:v>5.4960550000000001</c:v>
                </c:pt>
                <c:pt idx="27193">
                  <c:v>5.492032</c:v>
                </c:pt>
                <c:pt idx="27194">
                  <c:v>5.4860699999999998</c:v>
                </c:pt>
                <c:pt idx="27195">
                  <c:v>5.4854139999999996</c:v>
                </c:pt>
                <c:pt idx="27196">
                  <c:v>5.4856559999999996</c:v>
                </c:pt>
                <c:pt idx="27197">
                  <c:v>5.4874640000000001</c:v>
                </c:pt>
                <c:pt idx="27198">
                  <c:v>5.494211</c:v>
                </c:pt>
                <c:pt idx="27199">
                  <c:v>5.4842810000000002</c:v>
                </c:pt>
                <c:pt idx="27200">
                  <c:v>5.4756790000000004</c:v>
                </c:pt>
                <c:pt idx="27201">
                  <c:v>5.4902800000000003</c:v>
                </c:pt>
                <c:pt idx="27202">
                  <c:v>5.4866380000000001</c:v>
                </c:pt>
                <c:pt idx="27203">
                  <c:v>5.4726710000000001</c:v>
                </c:pt>
                <c:pt idx="27204">
                  <c:v>5.4783850000000003</c:v>
                </c:pt>
                <c:pt idx="27205">
                  <c:v>5.4837179999999996</c:v>
                </c:pt>
                <c:pt idx="27206">
                  <c:v>5.4888940000000002</c:v>
                </c:pt>
                <c:pt idx="27207">
                  <c:v>5.4949079999999997</c:v>
                </c:pt>
                <c:pt idx="27208">
                  <c:v>5.4914759999999996</c:v>
                </c:pt>
                <c:pt idx="27209">
                  <c:v>5.490075</c:v>
                </c:pt>
                <c:pt idx="27210">
                  <c:v>5.4995099999999999</c:v>
                </c:pt>
                <c:pt idx="27211">
                  <c:v>5.4985540000000004</c:v>
                </c:pt>
                <c:pt idx="27212">
                  <c:v>5.482437</c:v>
                </c:pt>
                <c:pt idx="27213">
                  <c:v>5.4883240000000004</c:v>
                </c:pt>
                <c:pt idx="27214">
                  <c:v>5.4918360000000002</c:v>
                </c:pt>
                <c:pt idx="27215">
                  <c:v>5.4743399999999998</c:v>
                </c:pt>
                <c:pt idx="27216">
                  <c:v>5.4823639999999996</c:v>
                </c:pt>
                <c:pt idx="27217">
                  <c:v>5.4927869999999999</c:v>
                </c:pt>
                <c:pt idx="27218">
                  <c:v>5.4839900000000004</c:v>
                </c:pt>
                <c:pt idx="27219">
                  <c:v>5.489452</c:v>
                </c:pt>
                <c:pt idx="27220">
                  <c:v>5.4911719999999997</c:v>
                </c:pt>
                <c:pt idx="27221">
                  <c:v>5.4761620000000004</c:v>
                </c:pt>
                <c:pt idx="27222">
                  <c:v>5.4785599999999999</c:v>
                </c:pt>
                <c:pt idx="27223">
                  <c:v>5.4925319999999997</c:v>
                </c:pt>
                <c:pt idx="27224">
                  <c:v>5.4896370000000001</c:v>
                </c:pt>
                <c:pt idx="27225">
                  <c:v>5.4896070000000003</c:v>
                </c:pt>
                <c:pt idx="27226">
                  <c:v>5.5017550000000002</c:v>
                </c:pt>
                <c:pt idx="27227">
                  <c:v>5.4994699999999996</c:v>
                </c:pt>
                <c:pt idx="27228">
                  <c:v>5.494097</c:v>
                </c:pt>
                <c:pt idx="27229">
                  <c:v>5.4992700000000001</c:v>
                </c:pt>
                <c:pt idx="27230">
                  <c:v>5.4943939999999998</c:v>
                </c:pt>
                <c:pt idx="27231">
                  <c:v>5.4835310000000002</c:v>
                </c:pt>
                <c:pt idx="27232">
                  <c:v>5.4922899999999997</c:v>
                </c:pt>
                <c:pt idx="27233">
                  <c:v>5.5000270000000002</c:v>
                </c:pt>
                <c:pt idx="27234">
                  <c:v>5.4867249999999999</c:v>
                </c:pt>
                <c:pt idx="27235">
                  <c:v>5.488162</c:v>
                </c:pt>
                <c:pt idx="27236">
                  <c:v>5.498329</c:v>
                </c:pt>
                <c:pt idx="27237">
                  <c:v>5.4916479999999996</c:v>
                </c:pt>
                <c:pt idx="27238">
                  <c:v>5.4915130000000003</c:v>
                </c:pt>
                <c:pt idx="27239">
                  <c:v>5.4926640000000004</c:v>
                </c:pt>
                <c:pt idx="27240">
                  <c:v>5.4855229999999997</c:v>
                </c:pt>
                <c:pt idx="27241">
                  <c:v>5.4890460000000001</c:v>
                </c:pt>
                <c:pt idx="27242">
                  <c:v>5.4958400000000003</c:v>
                </c:pt>
                <c:pt idx="27243">
                  <c:v>5.4901629999999999</c:v>
                </c:pt>
                <c:pt idx="27244">
                  <c:v>5.4839500000000001</c:v>
                </c:pt>
                <c:pt idx="27245">
                  <c:v>5.4878239999999998</c:v>
                </c:pt>
                <c:pt idx="27246">
                  <c:v>5.4847149999999996</c:v>
                </c:pt>
                <c:pt idx="27247">
                  <c:v>5.4839799999999999</c:v>
                </c:pt>
                <c:pt idx="27248">
                  <c:v>5.4956930000000002</c:v>
                </c:pt>
                <c:pt idx="27249">
                  <c:v>5.497878</c:v>
                </c:pt>
                <c:pt idx="27250">
                  <c:v>5.4994820000000004</c:v>
                </c:pt>
                <c:pt idx="27251">
                  <c:v>5.5091089999999996</c:v>
                </c:pt>
                <c:pt idx="27252">
                  <c:v>5.5064679999999999</c:v>
                </c:pt>
                <c:pt idx="27253">
                  <c:v>5.4929800000000002</c:v>
                </c:pt>
                <c:pt idx="27254">
                  <c:v>5.4917600000000002</c:v>
                </c:pt>
                <c:pt idx="27255">
                  <c:v>5.4976219999999998</c:v>
                </c:pt>
                <c:pt idx="27256">
                  <c:v>5.493608</c:v>
                </c:pt>
                <c:pt idx="27257">
                  <c:v>5.497681</c:v>
                </c:pt>
                <c:pt idx="27258">
                  <c:v>5.5031379999999999</c:v>
                </c:pt>
                <c:pt idx="27259">
                  <c:v>5.4952759999999996</c:v>
                </c:pt>
                <c:pt idx="27260">
                  <c:v>5.4966109999999997</c:v>
                </c:pt>
                <c:pt idx="27261">
                  <c:v>5.5050850000000002</c:v>
                </c:pt>
                <c:pt idx="27262">
                  <c:v>5.5005699999999997</c:v>
                </c:pt>
                <c:pt idx="27263">
                  <c:v>5.4926019999999998</c:v>
                </c:pt>
                <c:pt idx="27264">
                  <c:v>5.4944920000000002</c:v>
                </c:pt>
                <c:pt idx="27265">
                  <c:v>5.4928600000000003</c:v>
                </c:pt>
                <c:pt idx="27266">
                  <c:v>5.491212</c:v>
                </c:pt>
                <c:pt idx="27267">
                  <c:v>5.4978959999999999</c:v>
                </c:pt>
                <c:pt idx="27268">
                  <c:v>5.4933350000000001</c:v>
                </c:pt>
                <c:pt idx="27269">
                  <c:v>5.4917249999999997</c:v>
                </c:pt>
                <c:pt idx="27270">
                  <c:v>5.4970739999999996</c:v>
                </c:pt>
                <c:pt idx="27271">
                  <c:v>5.491136</c:v>
                </c:pt>
                <c:pt idx="27272">
                  <c:v>5.495177</c:v>
                </c:pt>
                <c:pt idx="27273">
                  <c:v>5.509938</c:v>
                </c:pt>
                <c:pt idx="27274">
                  <c:v>5.5080460000000002</c:v>
                </c:pt>
                <c:pt idx="27275">
                  <c:v>5.4981799999999996</c:v>
                </c:pt>
                <c:pt idx="27276">
                  <c:v>5.4961739999999999</c:v>
                </c:pt>
                <c:pt idx="27277">
                  <c:v>5.4980390000000003</c:v>
                </c:pt>
                <c:pt idx="27278">
                  <c:v>5.493468</c:v>
                </c:pt>
                <c:pt idx="27279">
                  <c:v>5.4958130000000001</c:v>
                </c:pt>
                <c:pt idx="27280">
                  <c:v>5.5026580000000003</c:v>
                </c:pt>
                <c:pt idx="27281">
                  <c:v>5.4929759999999996</c:v>
                </c:pt>
                <c:pt idx="27282">
                  <c:v>5.4911669999999999</c:v>
                </c:pt>
                <c:pt idx="27283">
                  <c:v>5.5064359999999999</c:v>
                </c:pt>
                <c:pt idx="27284">
                  <c:v>5.5042689999999999</c:v>
                </c:pt>
                <c:pt idx="27285">
                  <c:v>5.4947520000000001</c:v>
                </c:pt>
                <c:pt idx="27286">
                  <c:v>5.5003450000000003</c:v>
                </c:pt>
                <c:pt idx="27287">
                  <c:v>5.4974360000000004</c:v>
                </c:pt>
                <c:pt idx="27288">
                  <c:v>5.4891699999999997</c:v>
                </c:pt>
                <c:pt idx="27289">
                  <c:v>5.4988590000000004</c:v>
                </c:pt>
                <c:pt idx="27290">
                  <c:v>5.5074439999999996</c:v>
                </c:pt>
                <c:pt idx="27291">
                  <c:v>5.5062090000000001</c:v>
                </c:pt>
                <c:pt idx="27292">
                  <c:v>5.5070560000000004</c:v>
                </c:pt>
                <c:pt idx="27293">
                  <c:v>5.5057179999999999</c:v>
                </c:pt>
                <c:pt idx="27294">
                  <c:v>5.5013899999999998</c:v>
                </c:pt>
                <c:pt idx="27295">
                  <c:v>5.5012210000000001</c:v>
                </c:pt>
                <c:pt idx="27296">
                  <c:v>5.5024480000000002</c:v>
                </c:pt>
                <c:pt idx="27297">
                  <c:v>5.5020579999999999</c:v>
                </c:pt>
                <c:pt idx="27298">
                  <c:v>5.5074269999999999</c:v>
                </c:pt>
                <c:pt idx="27299">
                  <c:v>5.5102529999999996</c:v>
                </c:pt>
                <c:pt idx="27300">
                  <c:v>5.4993660000000002</c:v>
                </c:pt>
                <c:pt idx="27301">
                  <c:v>5.4933569999999996</c:v>
                </c:pt>
                <c:pt idx="27302">
                  <c:v>5.4993689999999997</c:v>
                </c:pt>
                <c:pt idx="27303">
                  <c:v>5.5025320000000004</c:v>
                </c:pt>
                <c:pt idx="27304">
                  <c:v>5.5039639999999999</c:v>
                </c:pt>
                <c:pt idx="27305">
                  <c:v>5.5098510000000003</c:v>
                </c:pt>
                <c:pt idx="27306">
                  <c:v>5.5068190000000001</c:v>
                </c:pt>
                <c:pt idx="27307">
                  <c:v>5.4983380000000004</c:v>
                </c:pt>
                <c:pt idx="27308">
                  <c:v>5.5051810000000003</c:v>
                </c:pt>
                <c:pt idx="27309">
                  <c:v>5.5082890000000004</c:v>
                </c:pt>
                <c:pt idx="27310">
                  <c:v>5.4976929999999999</c:v>
                </c:pt>
                <c:pt idx="27311">
                  <c:v>5.5024030000000002</c:v>
                </c:pt>
                <c:pt idx="27312">
                  <c:v>5.5075349999999998</c:v>
                </c:pt>
                <c:pt idx="27313">
                  <c:v>5.5042689999999999</c:v>
                </c:pt>
                <c:pt idx="27314">
                  <c:v>5.5092369999999997</c:v>
                </c:pt>
                <c:pt idx="27315">
                  <c:v>5.5078690000000003</c:v>
                </c:pt>
                <c:pt idx="27316">
                  <c:v>5.5022549999999999</c:v>
                </c:pt>
                <c:pt idx="27317">
                  <c:v>5.5005030000000001</c:v>
                </c:pt>
                <c:pt idx="27318">
                  <c:v>5.5049780000000004</c:v>
                </c:pt>
                <c:pt idx="27319">
                  <c:v>5.5113510000000003</c:v>
                </c:pt>
                <c:pt idx="27320">
                  <c:v>5.5128450000000004</c:v>
                </c:pt>
                <c:pt idx="27321">
                  <c:v>5.5085550000000003</c:v>
                </c:pt>
                <c:pt idx="27322">
                  <c:v>5.5034289999999997</c:v>
                </c:pt>
                <c:pt idx="27323">
                  <c:v>5.5124370000000003</c:v>
                </c:pt>
                <c:pt idx="27324">
                  <c:v>5.5173550000000002</c:v>
                </c:pt>
                <c:pt idx="27325">
                  <c:v>5.496448</c:v>
                </c:pt>
                <c:pt idx="27326">
                  <c:v>5.4881099999999998</c:v>
                </c:pt>
                <c:pt idx="27327">
                  <c:v>5.501957</c:v>
                </c:pt>
                <c:pt idx="27328">
                  <c:v>5.505636</c:v>
                </c:pt>
                <c:pt idx="27329">
                  <c:v>5.5014690000000002</c:v>
                </c:pt>
                <c:pt idx="27330">
                  <c:v>5.5086690000000003</c:v>
                </c:pt>
                <c:pt idx="27331">
                  <c:v>5.5123930000000003</c:v>
                </c:pt>
                <c:pt idx="27332">
                  <c:v>5.507161</c:v>
                </c:pt>
                <c:pt idx="27333">
                  <c:v>5.5134030000000003</c:v>
                </c:pt>
                <c:pt idx="27334">
                  <c:v>5.5154379999999996</c:v>
                </c:pt>
                <c:pt idx="27335">
                  <c:v>5.5092780000000001</c:v>
                </c:pt>
                <c:pt idx="27336">
                  <c:v>5.5159880000000001</c:v>
                </c:pt>
                <c:pt idx="27337">
                  <c:v>5.518993</c:v>
                </c:pt>
                <c:pt idx="27338">
                  <c:v>5.5096080000000001</c:v>
                </c:pt>
                <c:pt idx="27339">
                  <c:v>5.5098370000000001</c:v>
                </c:pt>
                <c:pt idx="27340">
                  <c:v>5.5215249999999996</c:v>
                </c:pt>
                <c:pt idx="27341">
                  <c:v>5.5159339999999997</c:v>
                </c:pt>
                <c:pt idx="27342">
                  <c:v>5.5054889999999999</c:v>
                </c:pt>
                <c:pt idx="27343">
                  <c:v>5.5086149999999998</c:v>
                </c:pt>
                <c:pt idx="27344">
                  <c:v>5.5058870000000004</c:v>
                </c:pt>
                <c:pt idx="27345">
                  <c:v>5.5079159999999998</c:v>
                </c:pt>
                <c:pt idx="27346">
                  <c:v>5.51668</c:v>
                </c:pt>
                <c:pt idx="27347">
                  <c:v>5.5111809999999997</c:v>
                </c:pt>
                <c:pt idx="27348">
                  <c:v>5.505954</c:v>
                </c:pt>
                <c:pt idx="27349">
                  <c:v>5.5068619999999999</c:v>
                </c:pt>
                <c:pt idx="27350">
                  <c:v>5.5048620000000001</c:v>
                </c:pt>
                <c:pt idx="27351">
                  <c:v>5.5003950000000001</c:v>
                </c:pt>
                <c:pt idx="27352">
                  <c:v>5.5031410000000003</c:v>
                </c:pt>
                <c:pt idx="27353">
                  <c:v>5.5080720000000003</c:v>
                </c:pt>
                <c:pt idx="27354">
                  <c:v>5.5048909999999998</c:v>
                </c:pt>
                <c:pt idx="27355">
                  <c:v>5.5105339999999998</c:v>
                </c:pt>
                <c:pt idx="27356">
                  <c:v>5.5177240000000003</c:v>
                </c:pt>
                <c:pt idx="27357">
                  <c:v>5.5154889999999996</c:v>
                </c:pt>
                <c:pt idx="27358">
                  <c:v>5.520473</c:v>
                </c:pt>
                <c:pt idx="27359">
                  <c:v>5.5186529999999996</c:v>
                </c:pt>
                <c:pt idx="27360">
                  <c:v>5.5059670000000001</c:v>
                </c:pt>
                <c:pt idx="27361">
                  <c:v>5.5107749999999998</c:v>
                </c:pt>
                <c:pt idx="27362">
                  <c:v>5.5259479999999996</c:v>
                </c:pt>
                <c:pt idx="27363">
                  <c:v>5.5130410000000003</c:v>
                </c:pt>
                <c:pt idx="27364">
                  <c:v>5.5033200000000004</c:v>
                </c:pt>
                <c:pt idx="27365">
                  <c:v>5.5168169999999996</c:v>
                </c:pt>
                <c:pt idx="27366">
                  <c:v>5.509334</c:v>
                </c:pt>
                <c:pt idx="27367">
                  <c:v>5.5019429999999998</c:v>
                </c:pt>
                <c:pt idx="27368">
                  <c:v>5.5171950000000001</c:v>
                </c:pt>
                <c:pt idx="27369">
                  <c:v>5.5201969999999996</c:v>
                </c:pt>
                <c:pt idx="27370">
                  <c:v>5.5123300000000004</c:v>
                </c:pt>
                <c:pt idx="27371">
                  <c:v>5.5206629999999999</c:v>
                </c:pt>
                <c:pt idx="27372">
                  <c:v>5.5236859999999997</c:v>
                </c:pt>
                <c:pt idx="27373">
                  <c:v>5.5069330000000001</c:v>
                </c:pt>
                <c:pt idx="27374">
                  <c:v>5.5117570000000002</c:v>
                </c:pt>
                <c:pt idx="27375">
                  <c:v>5.52257</c:v>
                </c:pt>
                <c:pt idx="27376">
                  <c:v>5.5100210000000001</c:v>
                </c:pt>
                <c:pt idx="27377">
                  <c:v>5.5103739999999997</c:v>
                </c:pt>
                <c:pt idx="27378">
                  <c:v>5.5163789999999997</c:v>
                </c:pt>
                <c:pt idx="27379">
                  <c:v>5.5108129999999997</c:v>
                </c:pt>
                <c:pt idx="27380">
                  <c:v>5.5160669999999996</c:v>
                </c:pt>
                <c:pt idx="27381">
                  <c:v>5.5228590000000004</c:v>
                </c:pt>
                <c:pt idx="27382">
                  <c:v>5.5186900000000003</c:v>
                </c:pt>
                <c:pt idx="27383">
                  <c:v>5.5216620000000001</c:v>
                </c:pt>
                <c:pt idx="27384">
                  <c:v>5.529528</c:v>
                </c:pt>
                <c:pt idx="27385">
                  <c:v>5.5192220000000001</c:v>
                </c:pt>
                <c:pt idx="27386">
                  <c:v>5.5127620000000004</c:v>
                </c:pt>
                <c:pt idx="27387">
                  <c:v>5.5222189999999998</c:v>
                </c:pt>
                <c:pt idx="27388">
                  <c:v>5.5154420000000002</c:v>
                </c:pt>
                <c:pt idx="27389">
                  <c:v>5.5076669999999996</c:v>
                </c:pt>
                <c:pt idx="27390">
                  <c:v>5.5187160000000004</c:v>
                </c:pt>
                <c:pt idx="27391">
                  <c:v>5.5209390000000003</c:v>
                </c:pt>
                <c:pt idx="27392">
                  <c:v>5.5073109999999996</c:v>
                </c:pt>
                <c:pt idx="27393">
                  <c:v>5.5085459999999999</c:v>
                </c:pt>
                <c:pt idx="27394">
                  <c:v>5.5178609999999999</c:v>
                </c:pt>
                <c:pt idx="27395">
                  <c:v>5.5155630000000002</c:v>
                </c:pt>
                <c:pt idx="27396">
                  <c:v>5.519533</c:v>
                </c:pt>
                <c:pt idx="27397">
                  <c:v>5.5234160000000001</c:v>
                </c:pt>
                <c:pt idx="27398">
                  <c:v>5.5165170000000003</c:v>
                </c:pt>
                <c:pt idx="27399">
                  <c:v>5.5282</c:v>
                </c:pt>
                <c:pt idx="27400">
                  <c:v>5.5370059999999999</c:v>
                </c:pt>
                <c:pt idx="27401">
                  <c:v>5.5170130000000004</c:v>
                </c:pt>
                <c:pt idx="27402">
                  <c:v>5.5146879999999996</c:v>
                </c:pt>
                <c:pt idx="27403">
                  <c:v>5.531371</c:v>
                </c:pt>
                <c:pt idx="27404">
                  <c:v>5.5261570000000004</c:v>
                </c:pt>
                <c:pt idx="27405">
                  <c:v>5.5183390000000001</c:v>
                </c:pt>
                <c:pt idx="27406">
                  <c:v>5.5253909999999999</c:v>
                </c:pt>
                <c:pt idx="27407">
                  <c:v>5.5160239999999998</c:v>
                </c:pt>
                <c:pt idx="27408">
                  <c:v>5.5077699999999998</c:v>
                </c:pt>
                <c:pt idx="27409">
                  <c:v>5.5198980000000004</c:v>
                </c:pt>
                <c:pt idx="27410">
                  <c:v>5.5181760000000004</c:v>
                </c:pt>
                <c:pt idx="27411">
                  <c:v>5.5158550000000002</c:v>
                </c:pt>
                <c:pt idx="27412">
                  <c:v>5.5279410000000002</c:v>
                </c:pt>
                <c:pt idx="27413">
                  <c:v>5.5251729999999997</c:v>
                </c:pt>
                <c:pt idx="27414">
                  <c:v>5.5120899999999997</c:v>
                </c:pt>
                <c:pt idx="27415">
                  <c:v>5.52006</c:v>
                </c:pt>
                <c:pt idx="27416">
                  <c:v>5.5268300000000004</c:v>
                </c:pt>
                <c:pt idx="27417">
                  <c:v>5.5113000000000003</c:v>
                </c:pt>
                <c:pt idx="27418">
                  <c:v>5.5183080000000002</c:v>
                </c:pt>
                <c:pt idx="27419">
                  <c:v>5.5316850000000004</c:v>
                </c:pt>
                <c:pt idx="27420">
                  <c:v>5.5203499999999996</c:v>
                </c:pt>
                <c:pt idx="27421">
                  <c:v>5.5242279999999999</c:v>
                </c:pt>
                <c:pt idx="27422">
                  <c:v>5.5364909999999998</c:v>
                </c:pt>
                <c:pt idx="27423">
                  <c:v>5.5265490000000002</c:v>
                </c:pt>
                <c:pt idx="27424">
                  <c:v>5.5209239999999999</c:v>
                </c:pt>
                <c:pt idx="27425">
                  <c:v>5.529954</c:v>
                </c:pt>
                <c:pt idx="27426">
                  <c:v>5.5251799999999998</c:v>
                </c:pt>
                <c:pt idx="27427">
                  <c:v>5.5160549999999997</c:v>
                </c:pt>
                <c:pt idx="27428">
                  <c:v>5.5278450000000001</c:v>
                </c:pt>
                <c:pt idx="27429">
                  <c:v>5.5271460000000001</c:v>
                </c:pt>
                <c:pt idx="27430">
                  <c:v>5.5165369999999996</c:v>
                </c:pt>
                <c:pt idx="27431">
                  <c:v>5.5264699999999998</c:v>
                </c:pt>
                <c:pt idx="27432">
                  <c:v>5.5267759999999999</c:v>
                </c:pt>
                <c:pt idx="27433">
                  <c:v>5.5200079999999998</c:v>
                </c:pt>
                <c:pt idx="27434">
                  <c:v>5.521604</c:v>
                </c:pt>
                <c:pt idx="27435">
                  <c:v>5.5218059999999998</c:v>
                </c:pt>
                <c:pt idx="27436">
                  <c:v>5.523085</c:v>
                </c:pt>
                <c:pt idx="27437">
                  <c:v>5.5257329999999998</c:v>
                </c:pt>
                <c:pt idx="27438">
                  <c:v>5.5228650000000004</c:v>
                </c:pt>
                <c:pt idx="27439">
                  <c:v>5.5193669999999999</c:v>
                </c:pt>
                <c:pt idx="27440">
                  <c:v>5.5314509999999997</c:v>
                </c:pt>
                <c:pt idx="27441">
                  <c:v>5.534268</c:v>
                </c:pt>
                <c:pt idx="27442">
                  <c:v>5.5189300000000001</c:v>
                </c:pt>
                <c:pt idx="27443">
                  <c:v>5.5219719999999999</c:v>
                </c:pt>
                <c:pt idx="27444">
                  <c:v>5.5329649999999999</c:v>
                </c:pt>
                <c:pt idx="27445">
                  <c:v>5.5305999999999997</c:v>
                </c:pt>
                <c:pt idx="27446">
                  <c:v>5.5245110000000004</c:v>
                </c:pt>
                <c:pt idx="27447">
                  <c:v>5.5267609999999996</c:v>
                </c:pt>
                <c:pt idx="27448">
                  <c:v>5.5303279999999999</c:v>
                </c:pt>
                <c:pt idx="27449">
                  <c:v>5.5246380000000004</c:v>
                </c:pt>
                <c:pt idx="27450">
                  <c:v>5.5256749999999997</c:v>
                </c:pt>
                <c:pt idx="27451">
                  <c:v>5.5285729999999997</c:v>
                </c:pt>
                <c:pt idx="27452">
                  <c:v>5.5222819999999997</c:v>
                </c:pt>
                <c:pt idx="27453">
                  <c:v>5.5222319999999998</c:v>
                </c:pt>
                <c:pt idx="27454">
                  <c:v>5.5290970000000002</c:v>
                </c:pt>
                <c:pt idx="27455">
                  <c:v>5.5290359999999996</c:v>
                </c:pt>
                <c:pt idx="27456">
                  <c:v>5.5286670000000004</c:v>
                </c:pt>
                <c:pt idx="27457">
                  <c:v>5.5325699999999998</c:v>
                </c:pt>
                <c:pt idx="27458">
                  <c:v>5.5274010000000002</c:v>
                </c:pt>
                <c:pt idx="27459">
                  <c:v>5.5248520000000001</c:v>
                </c:pt>
                <c:pt idx="27460">
                  <c:v>5.530456</c:v>
                </c:pt>
                <c:pt idx="27461">
                  <c:v>5.5282530000000003</c:v>
                </c:pt>
                <c:pt idx="27462">
                  <c:v>5.53132</c:v>
                </c:pt>
                <c:pt idx="27463">
                  <c:v>5.5387490000000001</c:v>
                </c:pt>
                <c:pt idx="27464">
                  <c:v>5.5336049999999997</c:v>
                </c:pt>
                <c:pt idx="27465">
                  <c:v>5.5302720000000001</c:v>
                </c:pt>
                <c:pt idx="27466">
                  <c:v>5.5344249999999997</c:v>
                </c:pt>
                <c:pt idx="27467">
                  <c:v>5.5372310000000002</c:v>
                </c:pt>
                <c:pt idx="27468">
                  <c:v>5.5334209999999997</c:v>
                </c:pt>
                <c:pt idx="27469">
                  <c:v>5.5379620000000003</c:v>
                </c:pt>
                <c:pt idx="27470">
                  <c:v>5.5403599999999997</c:v>
                </c:pt>
                <c:pt idx="27471">
                  <c:v>5.526205</c:v>
                </c:pt>
                <c:pt idx="27472">
                  <c:v>5.5260540000000002</c:v>
                </c:pt>
                <c:pt idx="27473">
                  <c:v>5.5328489999999997</c:v>
                </c:pt>
                <c:pt idx="27474">
                  <c:v>5.524305</c:v>
                </c:pt>
                <c:pt idx="27475">
                  <c:v>5.5205469999999996</c:v>
                </c:pt>
                <c:pt idx="27476">
                  <c:v>5.5255320000000001</c:v>
                </c:pt>
                <c:pt idx="27477">
                  <c:v>5.5280709999999997</c:v>
                </c:pt>
                <c:pt idx="27478">
                  <c:v>5.530138</c:v>
                </c:pt>
                <c:pt idx="27479">
                  <c:v>5.5340720000000001</c:v>
                </c:pt>
                <c:pt idx="27480">
                  <c:v>5.5315200000000004</c:v>
                </c:pt>
                <c:pt idx="27481">
                  <c:v>5.5359610000000004</c:v>
                </c:pt>
                <c:pt idx="27482">
                  <c:v>5.5453530000000004</c:v>
                </c:pt>
                <c:pt idx="27483">
                  <c:v>5.532565</c:v>
                </c:pt>
                <c:pt idx="27484">
                  <c:v>5.5229540000000004</c:v>
                </c:pt>
                <c:pt idx="27485">
                  <c:v>5.5291860000000002</c:v>
                </c:pt>
                <c:pt idx="27486">
                  <c:v>5.5306129999999998</c:v>
                </c:pt>
                <c:pt idx="27487">
                  <c:v>5.5319770000000004</c:v>
                </c:pt>
                <c:pt idx="27488">
                  <c:v>5.540635</c:v>
                </c:pt>
                <c:pt idx="27489">
                  <c:v>5.5475580000000004</c:v>
                </c:pt>
                <c:pt idx="27490">
                  <c:v>5.5387469999999999</c:v>
                </c:pt>
                <c:pt idx="27491">
                  <c:v>5.5301749999999998</c:v>
                </c:pt>
                <c:pt idx="27492">
                  <c:v>5.5319770000000004</c:v>
                </c:pt>
                <c:pt idx="27493">
                  <c:v>5.5308789999999997</c:v>
                </c:pt>
                <c:pt idx="27494">
                  <c:v>5.5334810000000001</c:v>
                </c:pt>
                <c:pt idx="27495">
                  <c:v>5.538945</c:v>
                </c:pt>
                <c:pt idx="27496">
                  <c:v>5.5345750000000002</c:v>
                </c:pt>
                <c:pt idx="27497">
                  <c:v>5.5338589999999996</c:v>
                </c:pt>
                <c:pt idx="27498">
                  <c:v>5.5416040000000004</c:v>
                </c:pt>
                <c:pt idx="27499">
                  <c:v>5.5357019999999997</c:v>
                </c:pt>
                <c:pt idx="27500">
                  <c:v>5.5278549999999997</c:v>
                </c:pt>
                <c:pt idx="27501">
                  <c:v>5.5313379999999999</c:v>
                </c:pt>
                <c:pt idx="27502">
                  <c:v>5.5304320000000002</c:v>
                </c:pt>
                <c:pt idx="27503">
                  <c:v>5.5311320000000004</c:v>
                </c:pt>
                <c:pt idx="27504">
                  <c:v>5.540305</c:v>
                </c:pt>
                <c:pt idx="27505">
                  <c:v>5.5383360000000001</c:v>
                </c:pt>
                <c:pt idx="27506">
                  <c:v>5.5373559999999999</c:v>
                </c:pt>
                <c:pt idx="27507">
                  <c:v>5.5420939999999996</c:v>
                </c:pt>
                <c:pt idx="27508">
                  <c:v>5.5372110000000001</c:v>
                </c:pt>
                <c:pt idx="27509">
                  <c:v>5.5376339999999997</c:v>
                </c:pt>
                <c:pt idx="27510">
                  <c:v>5.5415900000000002</c:v>
                </c:pt>
                <c:pt idx="27511">
                  <c:v>5.5408099999999996</c:v>
                </c:pt>
                <c:pt idx="27512">
                  <c:v>5.535088</c:v>
                </c:pt>
                <c:pt idx="27513">
                  <c:v>5.5360310000000004</c:v>
                </c:pt>
                <c:pt idx="27514">
                  <c:v>5.542764</c:v>
                </c:pt>
                <c:pt idx="27515">
                  <c:v>5.5319380000000002</c:v>
                </c:pt>
                <c:pt idx="27516">
                  <c:v>5.5321280000000002</c:v>
                </c:pt>
                <c:pt idx="27517">
                  <c:v>5.5488619999999997</c:v>
                </c:pt>
                <c:pt idx="27518">
                  <c:v>5.5452729999999999</c:v>
                </c:pt>
                <c:pt idx="27519">
                  <c:v>5.5361729999999998</c:v>
                </c:pt>
                <c:pt idx="27520">
                  <c:v>5.5417579999999997</c:v>
                </c:pt>
                <c:pt idx="27521">
                  <c:v>5.5424369999999996</c:v>
                </c:pt>
                <c:pt idx="27522">
                  <c:v>5.5342209999999996</c:v>
                </c:pt>
                <c:pt idx="27523">
                  <c:v>5.5402639999999996</c:v>
                </c:pt>
                <c:pt idx="27524">
                  <c:v>5.5416930000000004</c:v>
                </c:pt>
                <c:pt idx="27525">
                  <c:v>5.5359030000000002</c:v>
                </c:pt>
                <c:pt idx="27526">
                  <c:v>5.5409110000000004</c:v>
                </c:pt>
                <c:pt idx="27527">
                  <c:v>5.5358660000000004</c:v>
                </c:pt>
                <c:pt idx="27528">
                  <c:v>5.5387269999999997</c:v>
                </c:pt>
                <c:pt idx="27529">
                  <c:v>5.5584170000000004</c:v>
                </c:pt>
                <c:pt idx="27530">
                  <c:v>5.555542</c:v>
                </c:pt>
                <c:pt idx="27531">
                  <c:v>5.5394680000000003</c:v>
                </c:pt>
                <c:pt idx="27532">
                  <c:v>5.5455129999999997</c:v>
                </c:pt>
                <c:pt idx="27533">
                  <c:v>5.5514279999999996</c:v>
                </c:pt>
                <c:pt idx="27534">
                  <c:v>5.5372810000000001</c:v>
                </c:pt>
                <c:pt idx="27535">
                  <c:v>5.5399529999999997</c:v>
                </c:pt>
                <c:pt idx="27536">
                  <c:v>5.5459959999999997</c:v>
                </c:pt>
                <c:pt idx="27537">
                  <c:v>5.5288659999999998</c:v>
                </c:pt>
                <c:pt idx="27538">
                  <c:v>5.5321360000000004</c:v>
                </c:pt>
                <c:pt idx="27539">
                  <c:v>5.5465369999999998</c:v>
                </c:pt>
                <c:pt idx="27540">
                  <c:v>5.5379500000000004</c:v>
                </c:pt>
                <c:pt idx="27541">
                  <c:v>5.5415469999999996</c:v>
                </c:pt>
                <c:pt idx="27542">
                  <c:v>5.5524820000000004</c:v>
                </c:pt>
                <c:pt idx="27543">
                  <c:v>5.5388950000000001</c:v>
                </c:pt>
                <c:pt idx="27544">
                  <c:v>5.532305</c:v>
                </c:pt>
                <c:pt idx="27545">
                  <c:v>5.5467110000000002</c:v>
                </c:pt>
                <c:pt idx="27546">
                  <c:v>5.546583</c:v>
                </c:pt>
                <c:pt idx="27547">
                  <c:v>5.535882</c:v>
                </c:pt>
                <c:pt idx="27548">
                  <c:v>5.5425079999999998</c:v>
                </c:pt>
                <c:pt idx="27549">
                  <c:v>5.5495859999999997</c:v>
                </c:pt>
                <c:pt idx="27550">
                  <c:v>5.5527420000000003</c:v>
                </c:pt>
                <c:pt idx="27551">
                  <c:v>5.5498560000000001</c:v>
                </c:pt>
                <c:pt idx="27552">
                  <c:v>5.5394779999999999</c:v>
                </c:pt>
                <c:pt idx="27553">
                  <c:v>5.5381229999999997</c:v>
                </c:pt>
                <c:pt idx="27554">
                  <c:v>5.5430380000000001</c:v>
                </c:pt>
                <c:pt idx="27555">
                  <c:v>5.5445880000000001</c:v>
                </c:pt>
                <c:pt idx="27556">
                  <c:v>5.539758</c:v>
                </c:pt>
                <c:pt idx="27557">
                  <c:v>5.5411739999999998</c:v>
                </c:pt>
                <c:pt idx="27558">
                  <c:v>5.5486110000000002</c:v>
                </c:pt>
                <c:pt idx="27559">
                  <c:v>5.5478300000000003</c:v>
                </c:pt>
                <c:pt idx="27560">
                  <c:v>5.5470079999999999</c:v>
                </c:pt>
                <c:pt idx="27561">
                  <c:v>5.5445019999999996</c:v>
                </c:pt>
                <c:pt idx="27562">
                  <c:v>5.5403500000000001</c:v>
                </c:pt>
                <c:pt idx="27563">
                  <c:v>5.5496499999999997</c:v>
                </c:pt>
                <c:pt idx="27564">
                  <c:v>5.5576800000000004</c:v>
                </c:pt>
                <c:pt idx="27565">
                  <c:v>5.5483989999999999</c:v>
                </c:pt>
                <c:pt idx="27566">
                  <c:v>5.5436889999999996</c:v>
                </c:pt>
                <c:pt idx="27567">
                  <c:v>5.5526419999999996</c:v>
                </c:pt>
                <c:pt idx="27568">
                  <c:v>5.5508850000000001</c:v>
                </c:pt>
                <c:pt idx="27569">
                  <c:v>5.5474459999999999</c:v>
                </c:pt>
                <c:pt idx="27570">
                  <c:v>5.5600579999999997</c:v>
                </c:pt>
                <c:pt idx="27571">
                  <c:v>5.5586659999999997</c:v>
                </c:pt>
                <c:pt idx="27572">
                  <c:v>5.5380029999999998</c:v>
                </c:pt>
                <c:pt idx="27573">
                  <c:v>5.5352030000000001</c:v>
                </c:pt>
                <c:pt idx="27574">
                  <c:v>5.5433240000000001</c:v>
                </c:pt>
                <c:pt idx="27575">
                  <c:v>5.5378999999999996</c:v>
                </c:pt>
                <c:pt idx="27576">
                  <c:v>5.5429579999999996</c:v>
                </c:pt>
                <c:pt idx="27577">
                  <c:v>5.557328</c:v>
                </c:pt>
                <c:pt idx="27578">
                  <c:v>5.5472130000000002</c:v>
                </c:pt>
                <c:pt idx="27579">
                  <c:v>5.5452659999999998</c:v>
                </c:pt>
                <c:pt idx="27580">
                  <c:v>5.5580449999999999</c:v>
                </c:pt>
                <c:pt idx="27581">
                  <c:v>5.5497779999999999</c:v>
                </c:pt>
                <c:pt idx="27582">
                  <c:v>5.5507489999999997</c:v>
                </c:pt>
                <c:pt idx="27583">
                  <c:v>5.562144</c:v>
                </c:pt>
                <c:pt idx="27584">
                  <c:v>5.5529250000000001</c:v>
                </c:pt>
                <c:pt idx="27585">
                  <c:v>5.5443519999999999</c:v>
                </c:pt>
                <c:pt idx="27586">
                  <c:v>5.545903</c:v>
                </c:pt>
                <c:pt idx="27587">
                  <c:v>5.542459</c:v>
                </c:pt>
                <c:pt idx="27588">
                  <c:v>5.5399789999999998</c:v>
                </c:pt>
                <c:pt idx="27589">
                  <c:v>5.5567500000000001</c:v>
                </c:pt>
                <c:pt idx="27590">
                  <c:v>5.5669089999999999</c:v>
                </c:pt>
                <c:pt idx="27591">
                  <c:v>5.5565239999999996</c:v>
                </c:pt>
                <c:pt idx="27592">
                  <c:v>5.5596829999999997</c:v>
                </c:pt>
                <c:pt idx="27593">
                  <c:v>5.5630470000000001</c:v>
                </c:pt>
                <c:pt idx="27594">
                  <c:v>5.5487900000000003</c:v>
                </c:pt>
                <c:pt idx="27595">
                  <c:v>5.5499470000000004</c:v>
                </c:pt>
                <c:pt idx="27596">
                  <c:v>5.5600620000000003</c:v>
                </c:pt>
                <c:pt idx="27597">
                  <c:v>5.5461780000000003</c:v>
                </c:pt>
                <c:pt idx="27598">
                  <c:v>5.5339929999999997</c:v>
                </c:pt>
                <c:pt idx="27599">
                  <c:v>5.5463040000000001</c:v>
                </c:pt>
                <c:pt idx="27600">
                  <c:v>5.5522369999999999</c:v>
                </c:pt>
                <c:pt idx="27601">
                  <c:v>5.5478300000000003</c:v>
                </c:pt>
                <c:pt idx="27602">
                  <c:v>5.5524529999999999</c:v>
                </c:pt>
                <c:pt idx="27603">
                  <c:v>5.5560790000000004</c:v>
                </c:pt>
                <c:pt idx="27604">
                  <c:v>5.5513640000000004</c:v>
                </c:pt>
                <c:pt idx="27605">
                  <c:v>5.5527420000000003</c:v>
                </c:pt>
                <c:pt idx="27606">
                  <c:v>5.5560479999999997</c:v>
                </c:pt>
                <c:pt idx="27607">
                  <c:v>5.5446299999999997</c:v>
                </c:pt>
                <c:pt idx="27608">
                  <c:v>5.5422589999999996</c:v>
                </c:pt>
                <c:pt idx="27609">
                  <c:v>5.5558589999999999</c:v>
                </c:pt>
                <c:pt idx="27610">
                  <c:v>5.5572319999999999</c:v>
                </c:pt>
                <c:pt idx="27611">
                  <c:v>5.5611810000000004</c:v>
                </c:pt>
                <c:pt idx="27612">
                  <c:v>5.5669579999999996</c:v>
                </c:pt>
                <c:pt idx="27613">
                  <c:v>5.5596269999999999</c:v>
                </c:pt>
                <c:pt idx="27614">
                  <c:v>5.5591119999999998</c:v>
                </c:pt>
                <c:pt idx="27615">
                  <c:v>5.5627570000000004</c:v>
                </c:pt>
                <c:pt idx="27616">
                  <c:v>5.5619389999999997</c:v>
                </c:pt>
                <c:pt idx="27617">
                  <c:v>5.5648920000000004</c:v>
                </c:pt>
                <c:pt idx="27618">
                  <c:v>5.5615439999999996</c:v>
                </c:pt>
                <c:pt idx="27619">
                  <c:v>5.5483209999999996</c:v>
                </c:pt>
                <c:pt idx="27620">
                  <c:v>5.5434590000000004</c:v>
                </c:pt>
                <c:pt idx="27621">
                  <c:v>5.5541780000000003</c:v>
                </c:pt>
                <c:pt idx="27622">
                  <c:v>5.5551919999999999</c:v>
                </c:pt>
                <c:pt idx="27623">
                  <c:v>5.5512509999999997</c:v>
                </c:pt>
                <c:pt idx="27624">
                  <c:v>5.5513089999999998</c:v>
                </c:pt>
                <c:pt idx="27625">
                  <c:v>5.5399940000000001</c:v>
                </c:pt>
                <c:pt idx="27626">
                  <c:v>5.5487149999999996</c:v>
                </c:pt>
                <c:pt idx="27627">
                  <c:v>5.5646760000000004</c:v>
                </c:pt>
                <c:pt idx="27628">
                  <c:v>5.5568819999999999</c:v>
                </c:pt>
                <c:pt idx="27629">
                  <c:v>5.5565490000000004</c:v>
                </c:pt>
                <c:pt idx="27630">
                  <c:v>5.5684100000000001</c:v>
                </c:pt>
                <c:pt idx="27631">
                  <c:v>5.5614480000000004</c:v>
                </c:pt>
                <c:pt idx="27632">
                  <c:v>5.5484359999999997</c:v>
                </c:pt>
                <c:pt idx="27633">
                  <c:v>5.5611839999999999</c:v>
                </c:pt>
                <c:pt idx="27634">
                  <c:v>5.5702949999999998</c:v>
                </c:pt>
                <c:pt idx="27635">
                  <c:v>5.5589680000000001</c:v>
                </c:pt>
                <c:pt idx="27636">
                  <c:v>5.5613210000000004</c:v>
                </c:pt>
                <c:pt idx="27637">
                  <c:v>5.5672670000000002</c:v>
                </c:pt>
                <c:pt idx="27638">
                  <c:v>5.5580670000000003</c:v>
                </c:pt>
                <c:pt idx="27639">
                  <c:v>5.5568799999999996</c:v>
                </c:pt>
                <c:pt idx="27640">
                  <c:v>5.5659369999999999</c:v>
                </c:pt>
                <c:pt idx="27641">
                  <c:v>5.5588319999999998</c:v>
                </c:pt>
                <c:pt idx="27642">
                  <c:v>5.5517659999999998</c:v>
                </c:pt>
                <c:pt idx="27643">
                  <c:v>5.5607379999999997</c:v>
                </c:pt>
                <c:pt idx="27644">
                  <c:v>5.5535430000000003</c:v>
                </c:pt>
                <c:pt idx="27645">
                  <c:v>5.5479479999999999</c:v>
                </c:pt>
                <c:pt idx="27646">
                  <c:v>5.5586599999999997</c:v>
                </c:pt>
                <c:pt idx="27647">
                  <c:v>5.5567869999999999</c:v>
                </c:pt>
                <c:pt idx="27648">
                  <c:v>5.56149</c:v>
                </c:pt>
                <c:pt idx="27649">
                  <c:v>5.5750099999999998</c:v>
                </c:pt>
                <c:pt idx="27650">
                  <c:v>5.5687759999999997</c:v>
                </c:pt>
                <c:pt idx="27651">
                  <c:v>5.5552299999999999</c:v>
                </c:pt>
                <c:pt idx="27652">
                  <c:v>5.5555719999999997</c:v>
                </c:pt>
                <c:pt idx="27653">
                  <c:v>5.55999</c:v>
                </c:pt>
                <c:pt idx="27654">
                  <c:v>5.5569920000000002</c:v>
                </c:pt>
                <c:pt idx="27655">
                  <c:v>5.5638110000000003</c:v>
                </c:pt>
                <c:pt idx="27656">
                  <c:v>5.569839</c:v>
                </c:pt>
                <c:pt idx="27657">
                  <c:v>5.5658989999999999</c:v>
                </c:pt>
                <c:pt idx="27658">
                  <c:v>5.5704779999999996</c:v>
                </c:pt>
                <c:pt idx="27659">
                  <c:v>5.5665769999999997</c:v>
                </c:pt>
                <c:pt idx="27660">
                  <c:v>5.5576210000000001</c:v>
                </c:pt>
                <c:pt idx="27661">
                  <c:v>5.5642630000000004</c:v>
                </c:pt>
                <c:pt idx="27662">
                  <c:v>5.5674830000000002</c:v>
                </c:pt>
                <c:pt idx="27663">
                  <c:v>5.5563440000000002</c:v>
                </c:pt>
                <c:pt idx="27664">
                  <c:v>5.5557290000000004</c:v>
                </c:pt>
                <c:pt idx="27665">
                  <c:v>5.5665250000000004</c:v>
                </c:pt>
                <c:pt idx="27666">
                  <c:v>5.560702</c:v>
                </c:pt>
                <c:pt idx="27667">
                  <c:v>5.562894</c:v>
                </c:pt>
                <c:pt idx="27668">
                  <c:v>5.5757180000000002</c:v>
                </c:pt>
                <c:pt idx="27669">
                  <c:v>5.5655570000000001</c:v>
                </c:pt>
                <c:pt idx="27670">
                  <c:v>5.5597349999999999</c:v>
                </c:pt>
                <c:pt idx="27671">
                  <c:v>5.5710240000000004</c:v>
                </c:pt>
                <c:pt idx="27672">
                  <c:v>5.566338</c:v>
                </c:pt>
                <c:pt idx="27673">
                  <c:v>5.5535240000000003</c:v>
                </c:pt>
                <c:pt idx="27674">
                  <c:v>5.563123</c:v>
                </c:pt>
                <c:pt idx="27675">
                  <c:v>5.5743229999999997</c:v>
                </c:pt>
                <c:pt idx="27676">
                  <c:v>5.5630759999999997</c:v>
                </c:pt>
                <c:pt idx="27677">
                  <c:v>5.5570870000000001</c:v>
                </c:pt>
                <c:pt idx="27678">
                  <c:v>5.5588379999999997</c:v>
                </c:pt>
                <c:pt idx="27679">
                  <c:v>5.5602879999999999</c:v>
                </c:pt>
                <c:pt idx="27680">
                  <c:v>5.5751739999999996</c:v>
                </c:pt>
                <c:pt idx="27681">
                  <c:v>5.5775519999999998</c:v>
                </c:pt>
                <c:pt idx="27682">
                  <c:v>5.5624070000000003</c:v>
                </c:pt>
                <c:pt idx="27683">
                  <c:v>5.5634680000000003</c:v>
                </c:pt>
                <c:pt idx="27684">
                  <c:v>5.5715579999999996</c:v>
                </c:pt>
                <c:pt idx="27685">
                  <c:v>5.5608079999999998</c:v>
                </c:pt>
                <c:pt idx="27686">
                  <c:v>5.5524500000000003</c:v>
                </c:pt>
                <c:pt idx="27687">
                  <c:v>5.567037</c:v>
                </c:pt>
                <c:pt idx="27688">
                  <c:v>5.5718730000000001</c:v>
                </c:pt>
                <c:pt idx="27689">
                  <c:v>5.5679970000000001</c:v>
                </c:pt>
                <c:pt idx="27690">
                  <c:v>5.5733680000000003</c:v>
                </c:pt>
                <c:pt idx="27691">
                  <c:v>5.5691139999999999</c:v>
                </c:pt>
                <c:pt idx="27692">
                  <c:v>5.5682400000000003</c:v>
                </c:pt>
                <c:pt idx="27693">
                  <c:v>5.5801179999999997</c:v>
                </c:pt>
                <c:pt idx="27694">
                  <c:v>5.5741540000000001</c:v>
                </c:pt>
                <c:pt idx="27695">
                  <c:v>5.5566810000000002</c:v>
                </c:pt>
                <c:pt idx="27696">
                  <c:v>5.5624029999999998</c:v>
                </c:pt>
                <c:pt idx="27697">
                  <c:v>5.5686030000000004</c:v>
                </c:pt>
                <c:pt idx="27698">
                  <c:v>5.5541549999999997</c:v>
                </c:pt>
                <c:pt idx="27699">
                  <c:v>5.5667840000000002</c:v>
                </c:pt>
                <c:pt idx="27700">
                  <c:v>5.5891130000000002</c:v>
                </c:pt>
                <c:pt idx="27701">
                  <c:v>5.5784760000000002</c:v>
                </c:pt>
                <c:pt idx="27702">
                  <c:v>5.5743299999999998</c:v>
                </c:pt>
                <c:pt idx="27703">
                  <c:v>5.5822159999999998</c:v>
                </c:pt>
                <c:pt idx="27704">
                  <c:v>5.5678660000000004</c:v>
                </c:pt>
                <c:pt idx="27705">
                  <c:v>5.561185</c:v>
                </c:pt>
                <c:pt idx="27706">
                  <c:v>5.5730709999999997</c:v>
                </c:pt>
                <c:pt idx="27707">
                  <c:v>5.5657500000000004</c:v>
                </c:pt>
                <c:pt idx="27708">
                  <c:v>5.5600290000000001</c:v>
                </c:pt>
                <c:pt idx="27709">
                  <c:v>5.5737269999999999</c:v>
                </c:pt>
                <c:pt idx="27710">
                  <c:v>5.5686629999999999</c:v>
                </c:pt>
                <c:pt idx="27711">
                  <c:v>5.5596880000000004</c:v>
                </c:pt>
                <c:pt idx="27712">
                  <c:v>5.5684279999999999</c:v>
                </c:pt>
                <c:pt idx="27713">
                  <c:v>5.5731869999999999</c:v>
                </c:pt>
                <c:pt idx="27714">
                  <c:v>5.5765909999999996</c:v>
                </c:pt>
                <c:pt idx="27715">
                  <c:v>5.5831819999999999</c:v>
                </c:pt>
                <c:pt idx="27716">
                  <c:v>5.5793030000000003</c:v>
                </c:pt>
                <c:pt idx="27717">
                  <c:v>5.5671900000000001</c:v>
                </c:pt>
                <c:pt idx="27718">
                  <c:v>5.5707630000000004</c:v>
                </c:pt>
                <c:pt idx="27719">
                  <c:v>5.5760820000000004</c:v>
                </c:pt>
                <c:pt idx="27720">
                  <c:v>5.5614559999999997</c:v>
                </c:pt>
                <c:pt idx="27721">
                  <c:v>5.5605859999999998</c:v>
                </c:pt>
                <c:pt idx="27722">
                  <c:v>5.575596</c:v>
                </c:pt>
                <c:pt idx="27723">
                  <c:v>5.5745440000000004</c:v>
                </c:pt>
                <c:pt idx="27724">
                  <c:v>5.5741310000000004</c:v>
                </c:pt>
                <c:pt idx="27725">
                  <c:v>5.5838640000000002</c:v>
                </c:pt>
                <c:pt idx="27726">
                  <c:v>5.5768599999999999</c:v>
                </c:pt>
                <c:pt idx="27727">
                  <c:v>5.5662890000000003</c:v>
                </c:pt>
                <c:pt idx="27728">
                  <c:v>5.5820220000000003</c:v>
                </c:pt>
                <c:pt idx="27729">
                  <c:v>5.5877400000000002</c:v>
                </c:pt>
                <c:pt idx="27730">
                  <c:v>5.5681830000000003</c:v>
                </c:pt>
                <c:pt idx="27731">
                  <c:v>5.5736299999999996</c:v>
                </c:pt>
                <c:pt idx="27732">
                  <c:v>5.5857089999999996</c:v>
                </c:pt>
                <c:pt idx="27733">
                  <c:v>5.5728739999999997</c:v>
                </c:pt>
                <c:pt idx="27734">
                  <c:v>5.5715310000000002</c:v>
                </c:pt>
                <c:pt idx="27735">
                  <c:v>5.5780700000000003</c:v>
                </c:pt>
                <c:pt idx="27736">
                  <c:v>5.5729139999999999</c:v>
                </c:pt>
                <c:pt idx="27737">
                  <c:v>5.5738349999999999</c:v>
                </c:pt>
                <c:pt idx="27738">
                  <c:v>5.581086</c:v>
                </c:pt>
                <c:pt idx="27739">
                  <c:v>5.5726829999999996</c:v>
                </c:pt>
                <c:pt idx="27740">
                  <c:v>5.5668059999999997</c:v>
                </c:pt>
                <c:pt idx="27741">
                  <c:v>5.5775940000000004</c:v>
                </c:pt>
                <c:pt idx="27742">
                  <c:v>5.5745849999999999</c:v>
                </c:pt>
                <c:pt idx="27743">
                  <c:v>5.565766</c:v>
                </c:pt>
                <c:pt idx="27744">
                  <c:v>5.5733779999999999</c:v>
                </c:pt>
                <c:pt idx="27745">
                  <c:v>5.5838609999999997</c:v>
                </c:pt>
                <c:pt idx="27746">
                  <c:v>5.57613</c:v>
                </c:pt>
                <c:pt idx="27747">
                  <c:v>5.5685219999999997</c:v>
                </c:pt>
                <c:pt idx="27748">
                  <c:v>5.5790709999999999</c:v>
                </c:pt>
                <c:pt idx="27749">
                  <c:v>5.5781090000000004</c:v>
                </c:pt>
                <c:pt idx="27750">
                  <c:v>5.5741589999999999</c:v>
                </c:pt>
                <c:pt idx="27751">
                  <c:v>5.5796739999999998</c:v>
                </c:pt>
                <c:pt idx="27752">
                  <c:v>5.5773760000000001</c:v>
                </c:pt>
                <c:pt idx="27753">
                  <c:v>5.578233</c:v>
                </c:pt>
                <c:pt idx="27754">
                  <c:v>5.5768089999999999</c:v>
                </c:pt>
                <c:pt idx="27755">
                  <c:v>5.5669089999999999</c:v>
                </c:pt>
                <c:pt idx="27756">
                  <c:v>5.5746450000000003</c:v>
                </c:pt>
                <c:pt idx="27757">
                  <c:v>5.591208</c:v>
                </c:pt>
                <c:pt idx="27758">
                  <c:v>5.5878690000000004</c:v>
                </c:pt>
                <c:pt idx="27759">
                  <c:v>5.5830390000000003</c:v>
                </c:pt>
                <c:pt idx="27760">
                  <c:v>5.5900049999999997</c:v>
                </c:pt>
                <c:pt idx="27761">
                  <c:v>5.5872830000000002</c:v>
                </c:pt>
                <c:pt idx="27762">
                  <c:v>5.5811599999999997</c:v>
                </c:pt>
                <c:pt idx="27763">
                  <c:v>5.5815450000000002</c:v>
                </c:pt>
                <c:pt idx="27764">
                  <c:v>5.5779209999999999</c:v>
                </c:pt>
                <c:pt idx="27765">
                  <c:v>5.5760310000000004</c:v>
                </c:pt>
                <c:pt idx="27766">
                  <c:v>5.573245</c:v>
                </c:pt>
                <c:pt idx="27767">
                  <c:v>5.5680360000000002</c:v>
                </c:pt>
                <c:pt idx="27768">
                  <c:v>5.5667200000000001</c:v>
                </c:pt>
                <c:pt idx="27769">
                  <c:v>5.5789350000000004</c:v>
                </c:pt>
                <c:pt idx="27770">
                  <c:v>5.5938639999999999</c:v>
                </c:pt>
                <c:pt idx="27771">
                  <c:v>5.593604</c:v>
                </c:pt>
                <c:pt idx="27772">
                  <c:v>5.590611</c:v>
                </c:pt>
                <c:pt idx="27773">
                  <c:v>5.5850619999999997</c:v>
                </c:pt>
                <c:pt idx="27774">
                  <c:v>5.5763809999999996</c:v>
                </c:pt>
                <c:pt idx="27775">
                  <c:v>5.592956</c:v>
                </c:pt>
                <c:pt idx="27776">
                  <c:v>5.6051390000000003</c:v>
                </c:pt>
                <c:pt idx="27777">
                  <c:v>5.5848250000000004</c:v>
                </c:pt>
                <c:pt idx="27778">
                  <c:v>5.5726000000000004</c:v>
                </c:pt>
                <c:pt idx="27779">
                  <c:v>5.5824809999999996</c:v>
                </c:pt>
                <c:pt idx="27780">
                  <c:v>5.5784349999999998</c:v>
                </c:pt>
                <c:pt idx="27781">
                  <c:v>5.5671520000000001</c:v>
                </c:pt>
                <c:pt idx="27782">
                  <c:v>5.5758900000000002</c:v>
                </c:pt>
                <c:pt idx="27783">
                  <c:v>5.580743</c:v>
                </c:pt>
                <c:pt idx="27784">
                  <c:v>5.5779360000000002</c:v>
                </c:pt>
                <c:pt idx="27785">
                  <c:v>5.5834830000000002</c:v>
                </c:pt>
                <c:pt idx="27786">
                  <c:v>5.5802870000000002</c:v>
                </c:pt>
                <c:pt idx="27787">
                  <c:v>5.5740679999999996</c:v>
                </c:pt>
                <c:pt idx="27788">
                  <c:v>5.5847600000000002</c:v>
                </c:pt>
                <c:pt idx="27789">
                  <c:v>5.5945679999999998</c:v>
                </c:pt>
                <c:pt idx="27790">
                  <c:v>5.5888470000000003</c:v>
                </c:pt>
                <c:pt idx="27791">
                  <c:v>5.580768</c:v>
                </c:pt>
                <c:pt idx="27792">
                  <c:v>5.5823390000000002</c:v>
                </c:pt>
                <c:pt idx="27793">
                  <c:v>5.5844889999999996</c:v>
                </c:pt>
                <c:pt idx="27794">
                  <c:v>5.5846770000000001</c:v>
                </c:pt>
                <c:pt idx="27795">
                  <c:v>5.5854309999999998</c:v>
                </c:pt>
                <c:pt idx="27796">
                  <c:v>5.5827080000000002</c:v>
                </c:pt>
                <c:pt idx="27797">
                  <c:v>5.5842850000000004</c:v>
                </c:pt>
                <c:pt idx="27798">
                  <c:v>5.5861879999999999</c:v>
                </c:pt>
                <c:pt idx="27799">
                  <c:v>5.5809230000000003</c:v>
                </c:pt>
                <c:pt idx="27800">
                  <c:v>5.5838679999999998</c:v>
                </c:pt>
                <c:pt idx="27801">
                  <c:v>5.5935790000000001</c:v>
                </c:pt>
                <c:pt idx="27802">
                  <c:v>5.5918929999999998</c:v>
                </c:pt>
                <c:pt idx="27803">
                  <c:v>5.5855240000000004</c:v>
                </c:pt>
                <c:pt idx="27804">
                  <c:v>5.5930549999999997</c:v>
                </c:pt>
                <c:pt idx="27805">
                  <c:v>5.5880239999999999</c:v>
                </c:pt>
                <c:pt idx="27806">
                  <c:v>5.5731219999999997</c:v>
                </c:pt>
                <c:pt idx="27807">
                  <c:v>5.5809259999999998</c:v>
                </c:pt>
                <c:pt idx="27808">
                  <c:v>5.587434</c:v>
                </c:pt>
                <c:pt idx="27809">
                  <c:v>5.5877359999999996</c:v>
                </c:pt>
                <c:pt idx="27810">
                  <c:v>5.596749</c:v>
                </c:pt>
                <c:pt idx="27811">
                  <c:v>5.5984220000000002</c:v>
                </c:pt>
                <c:pt idx="27812">
                  <c:v>5.5850140000000001</c:v>
                </c:pt>
                <c:pt idx="27813">
                  <c:v>5.5839119999999998</c:v>
                </c:pt>
                <c:pt idx="27814">
                  <c:v>5.5891960000000003</c:v>
                </c:pt>
                <c:pt idx="27815">
                  <c:v>5.5798399999999999</c:v>
                </c:pt>
                <c:pt idx="27816">
                  <c:v>5.5841649999999996</c:v>
                </c:pt>
                <c:pt idx="27817">
                  <c:v>5.5917320000000004</c:v>
                </c:pt>
                <c:pt idx="27818">
                  <c:v>5.5836940000000004</c:v>
                </c:pt>
                <c:pt idx="27819">
                  <c:v>5.5852329999999997</c:v>
                </c:pt>
                <c:pt idx="27820">
                  <c:v>5.5927360000000004</c:v>
                </c:pt>
                <c:pt idx="27821">
                  <c:v>5.5911910000000002</c:v>
                </c:pt>
                <c:pt idx="27822">
                  <c:v>5.5948719999999996</c:v>
                </c:pt>
                <c:pt idx="27823">
                  <c:v>5.6038240000000004</c:v>
                </c:pt>
                <c:pt idx="27824">
                  <c:v>5.5982149999999997</c:v>
                </c:pt>
                <c:pt idx="27825">
                  <c:v>5.5891060000000001</c:v>
                </c:pt>
                <c:pt idx="27826">
                  <c:v>5.5921240000000001</c:v>
                </c:pt>
                <c:pt idx="27827">
                  <c:v>5.5885879999999997</c:v>
                </c:pt>
                <c:pt idx="27828">
                  <c:v>5.5851480000000002</c:v>
                </c:pt>
                <c:pt idx="27829">
                  <c:v>5.5928290000000001</c:v>
                </c:pt>
                <c:pt idx="27830">
                  <c:v>5.5891229999999998</c:v>
                </c:pt>
                <c:pt idx="27831">
                  <c:v>5.5892920000000004</c:v>
                </c:pt>
                <c:pt idx="27832">
                  <c:v>5.6028739999999999</c:v>
                </c:pt>
                <c:pt idx="27833">
                  <c:v>5.5998080000000003</c:v>
                </c:pt>
                <c:pt idx="27834">
                  <c:v>5.5831080000000002</c:v>
                </c:pt>
                <c:pt idx="27835">
                  <c:v>5.5898000000000003</c:v>
                </c:pt>
                <c:pt idx="27836">
                  <c:v>5.6006629999999999</c:v>
                </c:pt>
                <c:pt idx="27837">
                  <c:v>5.5877660000000002</c:v>
                </c:pt>
                <c:pt idx="27838">
                  <c:v>5.5881480000000003</c:v>
                </c:pt>
                <c:pt idx="27839">
                  <c:v>5.5961309999999997</c:v>
                </c:pt>
                <c:pt idx="27840">
                  <c:v>5.5895619999999999</c:v>
                </c:pt>
                <c:pt idx="27841">
                  <c:v>5.5911249999999999</c:v>
                </c:pt>
                <c:pt idx="27842">
                  <c:v>5.5932040000000001</c:v>
                </c:pt>
                <c:pt idx="27843">
                  <c:v>5.5875300000000001</c:v>
                </c:pt>
                <c:pt idx="27844">
                  <c:v>5.5874480000000002</c:v>
                </c:pt>
                <c:pt idx="27845">
                  <c:v>5.5939350000000001</c:v>
                </c:pt>
                <c:pt idx="27846">
                  <c:v>5.5973069999999998</c:v>
                </c:pt>
                <c:pt idx="27847">
                  <c:v>5.5921839999999996</c:v>
                </c:pt>
                <c:pt idx="27848">
                  <c:v>5.5936979999999998</c:v>
                </c:pt>
                <c:pt idx="27849">
                  <c:v>5.5963209999999997</c:v>
                </c:pt>
                <c:pt idx="27850">
                  <c:v>5.590465</c:v>
                </c:pt>
                <c:pt idx="27851">
                  <c:v>5.587161</c:v>
                </c:pt>
                <c:pt idx="27852">
                  <c:v>5.5886339999999999</c:v>
                </c:pt>
                <c:pt idx="27853">
                  <c:v>5.5963200000000004</c:v>
                </c:pt>
                <c:pt idx="27854">
                  <c:v>5.5969230000000003</c:v>
                </c:pt>
                <c:pt idx="27855">
                  <c:v>5.5930960000000001</c:v>
                </c:pt>
                <c:pt idx="27856">
                  <c:v>5.5921200000000004</c:v>
                </c:pt>
                <c:pt idx="27857">
                  <c:v>5.5866049999999996</c:v>
                </c:pt>
                <c:pt idx="27858">
                  <c:v>5.589969</c:v>
                </c:pt>
                <c:pt idx="27859">
                  <c:v>5.6018290000000004</c:v>
                </c:pt>
                <c:pt idx="27860">
                  <c:v>5.6091069999999998</c:v>
                </c:pt>
                <c:pt idx="27861">
                  <c:v>5.6040109999999999</c:v>
                </c:pt>
                <c:pt idx="27862">
                  <c:v>5.5929669999999998</c:v>
                </c:pt>
                <c:pt idx="27863">
                  <c:v>5.5999160000000003</c:v>
                </c:pt>
                <c:pt idx="27864">
                  <c:v>5.6046950000000004</c:v>
                </c:pt>
                <c:pt idx="27865">
                  <c:v>5.5918840000000003</c:v>
                </c:pt>
                <c:pt idx="27866">
                  <c:v>5.5923230000000004</c:v>
                </c:pt>
                <c:pt idx="27867">
                  <c:v>5.606274</c:v>
                </c:pt>
                <c:pt idx="27868">
                  <c:v>5.6033780000000002</c:v>
                </c:pt>
                <c:pt idx="27869">
                  <c:v>5.5989180000000003</c:v>
                </c:pt>
                <c:pt idx="27870">
                  <c:v>5.6140889999999999</c:v>
                </c:pt>
                <c:pt idx="27871">
                  <c:v>5.6052229999999996</c:v>
                </c:pt>
                <c:pt idx="27872">
                  <c:v>5.5875089999999998</c:v>
                </c:pt>
                <c:pt idx="27873">
                  <c:v>5.5985430000000003</c:v>
                </c:pt>
                <c:pt idx="27874">
                  <c:v>5.597321</c:v>
                </c:pt>
                <c:pt idx="27875">
                  <c:v>5.5900980000000002</c:v>
                </c:pt>
                <c:pt idx="27876">
                  <c:v>5.5961949999999998</c:v>
                </c:pt>
                <c:pt idx="27877">
                  <c:v>5.596635</c:v>
                </c:pt>
                <c:pt idx="27878">
                  <c:v>5.5955880000000002</c:v>
                </c:pt>
                <c:pt idx="27879">
                  <c:v>5.6017669999999997</c:v>
                </c:pt>
                <c:pt idx="27880">
                  <c:v>5.6049620000000004</c:v>
                </c:pt>
                <c:pt idx="27881">
                  <c:v>5.5979169999999998</c:v>
                </c:pt>
                <c:pt idx="27882">
                  <c:v>5.5998190000000001</c:v>
                </c:pt>
                <c:pt idx="27883">
                  <c:v>5.6028710000000004</c:v>
                </c:pt>
                <c:pt idx="27884">
                  <c:v>5.5957790000000003</c:v>
                </c:pt>
                <c:pt idx="27885">
                  <c:v>5.5989680000000002</c:v>
                </c:pt>
                <c:pt idx="27886">
                  <c:v>5.6020079999999997</c:v>
                </c:pt>
                <c:pt idx="27887">
                  <c:v>5.5990330000000004</c:v>
                </c:pt>
                <c:pt idx="27888">
                  <c:v>5.603383</c:v>
                </c:pt>
                <c:pt idx="27889">
                  <c:v>5.6059239999999999</c:v>
                </c:pt>
                <c:pt idx="27890">
                  <c:v>5.5986640000000003</c:v>
                </c:pt>
                <c:pt idx="27891">
                  <c:v>5.603154</c:v>
                </c:pt>
                <c:pt idx="27892">
                  <c:v>5.611656</c:v>
                </c:pt>
                <c:pt idx="27893">
                  <c:v>5.5932589999999998</c:v>
                </c:pt>
                <c:pt idx="27894">
                  <c:v>5.5823229999999997</c:v>
                </c:pt>
                <c:pt idx="27895">
                  <c:v>5.5979710000000003</c:v>
                </c:pt>
                <c:pt idx="27896">
                  <c:v>5.5998210000000004</c:v>
                </c:pt>
                <c:pt idx="27897">
                  <c:v>5.5909829999999996</c:v>
                </c:pt>
                <c:pt idx="27898">
                  <c:v>5.5952989999999998</c:v>
                </c:pt>
                <c:pt idx="27899">
                  <c:v>5.6079319999999999</c:v>
                </c:pt>
                <c:pt idx="27900">
                  <c:v>5.6139070000000002</c:v>
                </c:pt>
                <c:pt idx="27901">
                  <c:v>5.6127440000000002</c:v>
                </c:pt>
                <c:pt idx="27902">
                  <c:v>5.6085050000000001</c:v>
                </c:pt>
                <c:pt idx="27903">
                  <c:v>5.6007730000000002</c:v>
                </c:pt>
                <c:pt idx="27904">
                  <c:v>5.6047229999999999</c:v>
                </c:pt>
                <c:pt idx="27905">
                  <c:v>5.6088310000000003</c:v>
                </c:pt>
                <c:pt idx="27906">
                  <c:v>5.6064850000000002</c:v>
                </c:pt>
                <c:pt idx="27907">
                  <c:v>5.6118790000000001</c:v>
                </c:pt>
                <c:pt idx="27908">
                  <c:v>5.6089479999999998</c:v>
                </c:pt>
                <c:pt idx="27909">
                  <c:v>5.6041069999999999</c:v>
                </c:pt>
                <c:pt idx="27910">
                  <c:v>5.6113419999999996</c:v>
                </c:pt>
                <c:pt idx="27911">
                  <c:v>5.6104700000000003</c:v>
                </c:pt>
                <c:pt idx="27912">
                  <c:v>5.6018530000000002</c:v>
                </c:pt>
                <c:pt idx="27913">
                  <c:v>5.6040330000000003</c:v>
                </c:pt>
                <c:pt idx="27914">
                  <c:v>5.6058380000000003</c:v>
                </c:pt>
                <c:pt idx="27915">
                  <c:v>5.5979770000000002</c:v>
                </c:pt>
                <c:pt idx="27916">
                  <c:v>5.59823</c:v>
                </c:pt>
                <c:pt idx="27917">
                  <c:v>5.6001450000000004</c:v>
                </c:pt>
                <c:pt idx="27918">
                  <c:v>5.5952450000000002</c:v>
                </c:pt>
                <c:pt idx="27919">
                  <c:v>5.6022460000000001</c:v>
                </c:pt>
                <c:pt idx="27920">
                  <c:v>5.6081799999999999</c:v>
                </c:pt>
                <c:pt idx="27921">
                  <c:v>5.6041720000000002</c:v>
                </c:pt>
                <c:pt idx="27922">
                  <c:v>5.6053090000000001</c:v>
                </c:pt>
                <c:pt idx="27923">
                  <c:v>5.6118040000000002</c:v>
                </c:pt>
                <c:pt idx="27924">
                  <c:v>5.6088440000000004</c:v>
                </c:pt>
                <c:pt idx="27925">
                  <c:v>5.5972340000000003</c:v>
                </c:pt>
                <c:pt idx="27926">
                  <c:v>5.6004110000000003</c:v>
                </c:pt>
                <c:pt idx="27927">
                  <c:v>5.6066149999999997</c:v>
                </c:pt>
                <c:pt idx="27928">
                  <c:v>5.6082359999999998</c:v>
                </c:pt>
                <c:pt idx="27929">
                  <c:v>5.6157640000000004</c:v>
                </c:pt>
                <c:pt idx="27930">
                  <c:v>5.6102220000000003</c:v>
                </c:pt>
                <c:pt idx="27931">
                  <c:v>5.6092870000000001</c:v>
                </c:pt>
                <c:pt idx="27932">
                  <c:v>5.6185049999999999</c:v>
                </c:pt>
                <c:pt idx="27933">
                  <c:v>5.6126430000000003</c:v>
                </c:pt>
                <c:pt idx="27934">
                  <c:v>5.6056090000000003</c:v>
                </c:pt>
                <c:pt idx="27935">
                  <c:v>5.6101900000000002</c:v>
                </c:pt>
                <c:pt idx="27936">
                  <c:v>5.6103430000000003</c:v>
                </c:pt>
                <c:pt idx="27937">
                  <c:v>5.6004209999999999</c:v>
                </c:pt>
                <c:pt idx="27938">
                  <c:v>5.6032310000000001</c:v>
                </c:pt>
                <c:pt idx="27939">
                  <c:v>5.6056860000000004</c:v>
                </c:pt>
                <c:pt idx="27940">
                  <c:v>5.5944349999999998</c:v>
                </c:pt>
                <c:pt idx="27941">
                  <c:v>5.6013099999999998</c:v>
                </c:pt>
                <c:pt idx="27942">
                  <c:v>5.6165399999999996</c:v>
                </c:pt>
                <c:pt idx="27943">
                  <c:v>5.6169140000000004</c:v>
                </c:pt>
                <c:pt idx="27944">
                  <c:v>5.6135510000000002</c:v>
                </c:pt>
                <c:pt idx="27945">
                  <c:v>5.6143150000000004</c:v>
                </c:pt>
                <c:pt idx="27946">
                  <c:v>5.6145100000000001</c:v>
                </c:pt>
                <c:pt idx="27947">
                  <c:v>5.6133189999999997</c:v>
                </c:pt>
                <c:pt idx="27948">
                  <c:v>5.6130550000000001</c:v>
                </c:pt>
                <c:pt idx="27949">
                  <c:v>5.6105809999999998</c:v>
                </c:pt>
                <c:pt idx="27950">
                  <c:v>5.6115579999999996</c:v>
                </c:pt>
                <c:pt idx="27951">
                  <c:v>5.6152309999999996</c:v>
                </c:pt>
                <c:pt idx="27952">
                  <c:v>5.6053920000000002</c:v>
                </c:pt>
                <c:pt idx="27953">
                  <c:v>5.6070979999999997</c:v>
                </c:pt>
                <c:pt idx="27954">
                  <c:v>5.6196950000000001</c:v>
                </c:pt>
                <c:pt idx="27955">
                  <c:v>5.6175350000000002</c:v>
                </c:pt>
                <c:pt idx="27956">
                  <c:v>5.6167400000000001</c:v>
                </c:pt>
                <c:pt idx="27957">
                  <c:v>5.6229779999999998</c:v>
                </c:pt>
                <c:pt idx="27958">
                  <c:v>5.6167210000000001</c:v>
                </c:pt>
                <c:pt idx="27959">
                  <c:v>5.6009919999999997</c:v>
                </c:pt>
                <c:pt idx="27960">
                  <c:v>5.6024940000000001</c:v>
                </c:pt>
                <c:pt idx="27961">
                  <c:v>5.6044479999999997</c:v>
                </c:pt>
                <c:pt idx="27962">
                  <c:v>5.5966279999999999</c:v>
                </c:pt>
                <c:pt idx="27963">
                  <c:v>5.60663</c:v>
                </c:pt>
                <c:pt idx="27964">
                  <c:v>5.6179079999999999</c:v>
                </c:pt>
                <c:pt idx="27965">
                  <c:v>5.6144670000000003</c:v>
                </c:pt>
                <c:pt idx="27966">
                  <c:v>5.6198410000000001</c:v>
                </c:pt>
                <c:pt idx="27967">
                  <c:v>5.6265219999999996</c:v>
                </c:pt>
                <c:pt idx="27968">
                  <c:v>5.6164310000000004</c:v>
                </c:pt>
                <c:pt idx="27969">
                  <c:v>5.6099069999999998</c:v>
                </c:pt>
                <c:pt idx="27970">
                  <c:v>5.6201239999999997</c:v>
                </c:pt>
                <c:pt idx="27971">
                  <c:v>5.6158390000000002</c:v>
                </c:pt>
                <c:pt idx="27972">
                  <c:v>5.6103670000000001</c:v>
                </c:pt>
                <c:pt idx="27973">
                  <c:v>5.6218310000000002</c:v>
                </c:pt>
                <c:pt idx="27974">
                  <c:v>5.6184240000000001</c:v>
                </c:pt>
                <c:pt idx="27975">
                  <c:v>5.6127580000000004</c:v>
                </c:pt>
                <c:pt idx="27976">
                  <c:v>5.6171139999999999</c:v>
                </c:pt>
                <c:pt idx="27977">
                  <c:v>5.608015</c:v>
                </c:pt>
                <c:pt idx="27978">
                  <c:v>5.6009950000000002</c:v>
                </c:pt>
                <c:pt idx="27979">
                  <c:v>5.6107889999999996</c:v>
                </c:pt>
                <c:pt idx="27980">
                  <c:v>5.6214919999999999</c:v>
                </c:pt>
                <c:pt idx="27981">
                  <c:v>5.6218950000000003</c:v>
                </c:pt>
                <c:pt idx="27982">
                  <c:v>5.6220059999999998</c:v>
                </c:pt>
                <c:pt idx="27983">
                  <c:v>5.6207510000000003</c:v>
                </c:pt>
                <c:pt idx="27984">
                  <c:v>5.6149529999999999</c:v>
                </c:pt>
                <c:pt idx="27985">
                  <c:v>5.6165469999999997</c:v>
                </c:pt>
                <c:pt idx="27986">
                  <c:v>5.6186930000000004</c:v>
                </c:pt>
                <c:pt idx="27987">
                  <c:v>5.6224470000000002</c:v>
                </c:pt>
                <c:pt idx="27988">
                  <c:v>5.6278649999999999</c:v>
                </c:pt>
                <c:pt idx="27989">
                  <c:v>5.622776</c:v>
                </c:pt>
                <c:pt idx="27990">
                  <c:v>5.6132559999999998</c:v>
                </c:pt>
                <c:pt idx="27991">
                  <c:v>5.6109600000000004</c:v>
                </c:pt>
                <c:pt idx="27992">
                  <c:v>5.6161960000000004</c:v>
                </c:pt>
                <c:pt idx="27993">
                  <c:v>5.6137819999999996</c:v>
                </c:pt>
                <c:pt idx="27994">
                  <c:v>5.6152470000000001</c:v>
                </c:pt>
                <c:pt idx="27995">
                  <c:v>5.6232410000000002</c:v>
                </c:pt>
                <c:pt idx="27996">
                  <c:v>5.6146450000000003</c:v>
                </c:pt>
                <c:pt idx="27997">
                  <c:v>5.6135529999999996</c:v>
                </c:pt>
                <c:pt idx="27998">
                  <c:v>5.6240730000000001</c:v>
                </c:pt>
                <c:pt idx="27999">
                  <c:v>5.6207229999999999</c:v>
                </c:pt>
                <c:pt idx="28000">
                  <c:v>5.6186109999999996</c:v>
                </c:pt>
                <c:pt idx="28001">
                  <c:v>5.6204280000000004</c:v>
                </c:pt>
                <c:pt idx="28002">
                  <c:v>5.6141990000000002</c:v>
                </c:pt>
                <c:pt idx="28003">
                  <c:v>5.6108339999999997</c:v>
                </c:pt>
                <c:pt idx="28004">
                  <c:v>5.6216540000000004</c:v>
                </c:pt>
                <c:pt idx="28005">
                  <c:v>5.6228030000000002</c:v>
                </c:pt>
                <c:pt idx="28006">
                  <c:v>5.615113</c:v>
                </c:pt>
                <c:pt idx="28007">
                  <c:v>5.6253840000000004</c:v>
                </c:pt>
                <c:pt idx="28008">
                  <c:v>5.627542</c:v>
                </c:pt>
                <c:pt idx="28009">
                  <c:v>5.6197119999999998</c:v>
                </c:pt>
                <c:pt idx="28010">
                  <c:v>5.6211510000000002</c:v>
                </c:pt>
                <c:pt idx="28011">
                  <c:v>5.6175629999999996</c:v>
                </c:pt>
                <c:pt idx="28012">
                  <c:v>5.6153259999999996</c:v>
                </c:pt>
                <c:pt idx="28013">
                  <c:v>5.6243780000000001</c:v>
                </c:pt>
                <c:pt idx="28014">
                  <c:v>5.6285350000000003</c:v>
                </c:pt>
                <c:pt idx="28015">
                  <c:v>5.6192479999999998</c:v>
                </c:pt>
                <c:pt idx="28016">
                  <c:v>5.6212720000000003</c:v>
                </c:pt>
                <c:pt idx="28017">
                  <c:v>5.6311819999999999</c:v>
                </c:pt>
                <c:pt idx="28018">
                  <c:v>5.623208</c:v>
                </c:pt>
                <c:pt idx="28019">
                  <c:v>5.6239990000000004</c:v>
                </c:pt>
                <c:pt idx="28020">
                  <c:v>5.6264770000000004</c:v>
                </c:pt>
                <c:pt idx="28021">
                  <c:v>5.6152550000000003</c:v>
                </c:pt>
                <c:pt idx="28022">
                  <c:v>5.615354</c:v>
                </c:pt>
                <c:pt idx="28023">
                  <c:v>5.6233180000000003</c:v>
                </c:pt>
                <c:pt idx="28024">
                  <c:v>5.6196710000000003</c:v>
                </c:pt>
                <c:pt idx="28025">
                  <c:v>5.6126420000000001</c:v>
                </c:pt>
                <c:pt idx="28026">
                  <c:v>5.6189580000000001</c:v>
                </c:pt>
                <c:pt idx="28027">
                  <c:v>5.625826</c:v>
                </c:pt>
                <c:pt idx="28028">
                  <c:v>5.6280869999999998</c:v>
                </c:pt>
                <c:pt idx="28029">
                  <c:v>5.6354199999999999</c:v>
                </c:pt>
                <c:pt idx="28030">
                  <c:v>5.6364419999999997</c:v>
                </c:pt>
                <c:pt idx="28031">
                  <c:v>5.6301160000000001</c:v>
                </c:pt>
                <c:pt idx="28032">
                  <c:v>5.6266980000000002</c:v>
                </c:pt>
                <c:pt idx="28033">
                  <c:v>5.6269859999999996</c:v>
                </c:pt>
                <c:pt idx="28034">
                  <c:v>5.6254140000000001</c:v>
                </c:pt>
                <c:pt idx="28035">
                  <c:v>5.6238659999999996</c:v>
                </c:pt>
                <c:pt idx="28036">
                  <c:v>5.6217189999999997</c:v>
                </c:pt>
                <c:pt idx="28037">
                  <c:v>5.6140800000000004</c:v>
                </c:pt>
                <c:pt idx="28038">
                  <c:v>5.6215640000000002</c:v>
                </c:pt>
                <c:pt idx="28039">
                  <c:v>5.6357949999999999</c:v>
                </c:pt>
                <c:pt idx="28040">
                  <c:v>5.6311309999999999</c:v>
                </c:pt>
                <c:pt idx="28041">
                  <c:v>5.6261000000000001</c:v>
                </c:pt>
                <c:pt idx="28042">
                  <c:v>5.6288450000000001</c:v>
                </c:pt>
                <c:pt idx="28043">
                  <c:v>5.6291029999999997</c:v>
                </c:pt>
                <c:pt idx="28044">
                  <c:v>5.6283750000000001</c:v>
                </c:pt>
                <c:pt idx="28045">
                  <c:v>5.6284869999999998</c:v>
                </c:pt>
                <c:pt idx="28046">
                  <c:v>5.6213350000000002</c:v>
                </c:pt>
                <c:pt idx="28047">
                  <c:v>5.6122389999999998</c:v>
                </c:pt>
                <c:pt idx="28048">
                  <c:v>5.6199380000000003</c:v>
                </c:pt>
                <c:pt idx="28049">
                  <c:v>5.6261659999999996</c:v>
                </c:pt>
                <c:pt idx="28050">
                  <c:v>5.6269119999999999</c:v>
                </c:pt>
                <c:pt idx="28051">
                  <c:v>5.6429499999999999</c:v>
                </c:pt>
                <c:pt idx="28052">
                  <c:v>5.6439640000000004</c:v>
                </c:pt>
                <c:pt idx="28053">
                  <c:v>5.6233190000000004</c:v>
                </c:pt>
                <c:pt idx="28054">
                  <c:v>5.6263550000000002</c:v>
                </c:pt>
                <c:pt idx="28055">
                  <c:v>5.6422939999999997</c:v>
                </c:pt>
                <c:pt idx="28056">
                  <c:v>5.6344279999999998</c:v>
                </c:pt>
                <c:pt idx="28057">
                  <c:v>5.619389</c:v>
                </c:pt>
                <c:pt idx="28058">
                  <c:v>5.6198100000000002</c:v>
                </c:pt>
                <c:pt idx="28059">
                  <c:v>5.6239280000000003</c:v>
                </c:pt>
                <c:pt idx="28060">
                  <c:v>5.6261460000000003</c:v>
                </c:pt>
                <c:pt idx="28061">
                  <c:v>5.6269289999999996</c:v>
                </c:pt>
                <c:pt idx="28062">
                  <c:v>5.6210079999999998</c:v>
                </c:pt>
                <c:pt idx="28063">
                  <c:v>5.6259980000000001</c:v>
                </c:pt>
                <c:pt idx="28064">
                  <c:v>5.6351870000000002</c:v>
                </c:pt>
                <c:pt idx="28065">
                  <c:v>5.6318580000000003</c:v>
                </c:pt>
                <c:pt idx="28066">
                  <c:v>5.6280809999999999</c:v>
                </c:pt>
                <c:pt idx="28067">
                  <c:v>5.6312220000000002</c:v>
                </c:pt>
                <c:pt idx="28068">
                  <c:v>5.6310549999999999</c:v>
                </c:pt>
                <c:pt idx="28069">
                  <c:v>5.627866</c:v>
                </c:pt>
                <c:pt idx="28070">
                  <c:v>5.6406929999999997</c:v>
                </c:pt>
                <c:pt idx="28071">
                  <c:v>5.6425340000000004</c:v>
                </c:pt>
                <c:pt idx="28072">
                  <c:v>5.6223359999999998</c:v>
                </c:pt>
                <c:pt idx="28073">
                  <c:v>5.6278249999999996</c:v>
                </c:pt>
                <c:pt idx="28074">
                  <c:v>5.6424709999999996</c:v>
                </c:pt>
                <c:pt idx="28075">
                  <c:v>5.631545</c:v>
                </c:pt>
                <c:pt idx="28076">
                  <c:v>5.6256950000000003</c:v>
                </c:pt>
                <c:pt idx="28077">
                  <c:v>5.636463</c:v>
                </c:pt>
                <c:pt idx="28078">
                  <c:v>5.6327530000000001</c:v>
                </c:pt>
                <c:pt idx="28079">
                  <c:v>5.6283909999999997</c:v>
                </c:pt>
                <c:pt idx="28080">
                  <c:v>5.6374550000000001</c:v>
                </c:pt>
                <c:pt idx="28081">
                  <c:v>5.6247990000000003</c:v>
                </c:pt>
                <c:pt idx="28082">
                  <c:v>5.6178850000000002</c:v>
                </c:pt>
                <c:pt idx="28083">
                  <c:v>5.6339449999999998</c:v>
                </c:pt>
                <c:pt idx="28084">
                  <c:v>5.6347040000000002</c:v>
                </c:pt>
                <c:pt idx="28085">
                  <c:v>5.6305240000000003</c:v>
                </c:pt>
                <c:pt idx="28086">
                  <c:v>5.6330200000000001</c:v>
                </c:pt>
                <c:pt idx="28087">
                  <c:v>5.6293730000000002</c:v>
                </c:pt>
                <c:pt idx="28088">
                  <c:v>5.6296749999999998</c:v>
                </c:pt>
                <c:pt idx="28089">
                  <c:v>5.640968</c:v>
                </c:pt>
                <c:pt idx="28090">
                  <c:v>5.6475049999999998</c:v>
                </c:pt>
                <c:pt idx="28091">
                  <c:v>5.6399369999999998</c:v>
                </c:pt>
                <c:pt idx="28092">
                  <c:v>5.6354499999999996</c:v>
                </c:pt>
                <c:pt idx="28093">
                  <c:v>5.640422</c:v>
                </c:pt>
                <c:pt idx="28094">
                  <c:v>5.6419819999999996</c:v>
                </c:pt>
                <c:pt idx="28095">
                  <c:v>5.6375999999999999</c:v>
                </c:pt>
                <c:pt idx="28096">
                  <c:v>5.6323220000000003</c:v>
                </c:pt>
                <c:pt idx="28097">
                  <c:v>5.6251639999999998</c:v>
                </c:pt>
                <c:pt idx="28098">
                  <c:v>5.6216229999999996</c:v>
                </c:pt>
                <c:pt idx="28099">
                  <c:v>5.6304800000000004</c:v>
                </c:pt>
                <c:pt idx="28100">
                  <c:v>5.6381269999999999</c:v>
                </c:pt>
                <c:pt idx="28101">
                  <c:v>5.6379789999999996</c:v>
                </c:pt>
                <c:pt idx="28102">
                  <c:v>5.6407480000000003</c:v>
                </c:pt>
                <c:pt idx="28103">
                  <c:v>5.6382399999999997</c:v>
                </c:pt>
                <c:pt idx="28104">
                  <c:v>5.6373639999999998</c:v>
                </c:pt>
                <c:pt idx="28105">
                  <c:v>5.6394710000000003</c:v>
                </c:pt>
                <c:pt idx="28106">
                  <c:v>5.6337010000000003</c:v>
                </c:pt>
                <c:pt idx="28107">
                  <c:v>5.6349559999999999</c:v>
                </c:pt>
                <c:pt idx="28108">
                  <c:v>5.6418439999999999</c:v>
                </c:pt>
                <c:pt idx="28109">
                  <c:v>5.6441569999999999</c:v>
                </c:pt>
                <c:pt idx="28110">
                  <c:v>5.637499</c:v>
                </c:pt>
                <c:pt idx="28111">
                  <c:v>5.6320069999999998</c:v>
                </c:pt>
                <c:pt idx="28112">
                  <c:v>5.6325060000000002</c:v>
                </c:pt>
                <c:pt idx="28113">
                  <c:v>5.6313620000000002</c:v>
                </c:pt>
                <c:pt idx="28114">
                  <c:v>5.6414790000000004</c:v>
                </c:pt>
                <c:pt idx="28115">
                  <c:v>5.6507940000000003</c:v>
                </c:pt>
                <c:pt idx="28116">
                  <c:v>5.6478869999999999</c:v>
                </c:pt>
                <c:pt idx="28117">
                  <c:v>5.6453059999999997</c:v>
                </c:pt>
                <c:pt idx="28118">
                  <c:v>5.6407429999999996</c:v>
                </c:pt>
                <c:pt idx="28119">
                  <c:v>5.6378130000000004</c:v>
                </c:pt>
                <c:pt idx="28120">
                  <c:v>5.6383580000000002</c:v>
                </c:pt>
                <c:pt idx="28121">
                  <c:v>5.6370680000000002</c:v>
                </c:pt>
                <c:pt idx="28122">
                  <c:v>5.6335389999999999</c:v>
                </c:pt>
                <c:pt idx="28123">
                  <c:v>5.6389480000000001</c:v>
                </c:pt>
                <c:pt idx="28124">
                  <c:v>5.6494949999999999</c:v>
                </c:pt>
                <c:pt idx="28125">
                  <c:v>5.6383130000000001</c:v>
                </c:pt>
                <c:pt idx="28126">
                  <c:v>5.6350420000000003</c:v>
                </c:pt>
                <c:pt idx="28127">
                  <c:v>5.6442889999999997</c:v>
                </c:pt>
                <c:pt idx="28128">
                  <c:v>5.6368159999999996</c:v>
                </c:pt>
                <c:pt idx="28129">
                  <c:v>5.6378060000000003</c:v>
                </c:pt>
                <c:pt idx="28130">
                  <c:v>5.6474970000000004</c:v>
                </c:pt>
                <c:pt idx="28131">
                  <c:v>5.6421469999999996</c:v>
                </c:pt>
                <c:pt idx="28132">
                  <c:v>5.6373449999999998</c:v>
                </c:pt>
                <c:pt idx="28133">
                  <c:v>5.6407870000000004</c:v>
                </c:pt>
                <c:pt idx="28134">
                  <c:v>5.6452939999999998</c:v>
                </c:pt>
                <c:pt idx="28135">
                  <c:v>5.6467970000000003</c:v>
                </c:pt>
                <c:pt idx="28136">
                  <c:v>5.6440299999999999</c:v>
                </c:pt>
                <c:pt idx="28137">
                  <c:v>5.6420649999999997</c:v>
                </c:pt>
                <c:pt idx="28138">
                  <c:v>5.6430369999999996</c:v>
                </c:pt>
                <c:pt idx="28139">
                  <c:v>5.6434790000000001</c:v>
                </c:pt>
                <c:pt idx="28140">
                  <c:v>5.6417080000000004</c:v>
                </c:pt>
                <c:pt idx="28141">
                  <c:v>5.6432849999999997</c:v>
                </c:pt>
                <c:pt idx="28142">
                  <c:v>5.6389129999999996</c:v>
                </c:pt>
                <c:pt idx="28143">
                  <c:v>5.6360159999999997</c:v>
                </c:pt>
                <c:pt idx="28144">
                  <c:v>5.6408690000000004</c:v>
                </c:pt>
                <c:pt idx="28145">
                  <c:v>5.6439019999999998</c:v>
                </c:pt>
                <c:pt idx="28146">
                  <c:v>5.6386039999999999</c:v>
                </c:pt>
                <c:pt idx="28147">
                  <c:v>5.629467</c:v>
                </c:pt>
                <c:pt idx="28148">
                  <c:v>5.6388980000000002</c:v>
                </c:pt>
                <c:pt idx="28149">
                  <c:v>5.647983</c:v>
                </c:pt>
                <c:pt idx="28150">
                  <c:v>5.6378899999999996</c:v>
                </c:pt>
                <c:pt idx="28151">
                  <c:v>5.6418090000000003</c:v>
                </c:pt>
                <c:pt idx="28152">
                  <c:v>5.6518259999999998</c:v>
                </c:pt>
                <c:pt idx="28153">
                  <c:v>5.6479220000000003</c:v>
                </c:pt>
                <c:pt idx="28154">
                  <c:v>5.6460790000000003</c:v>
                </c:pt>
                <c:pt idx="28155">
                  <c:v>5.6563150000000002</c:v>
                </c:pt>
                <c:pt idx="28156">
                  <c:v>5.655767</c:v>
                </c:pt>
                <c:pt idx="28157">
                  <c:v>5.647246</c:v>
                </c:pt>
                <c:pt idx="28158">
                  <c:v>5.6539950000000001</c:v>
                </c:pt>
                <c:pt idx="28159">
                  <c:v>5.651548</c:v>
                </c:pt>
                <c:pt idx="28160">
                  <c:v>5.6431180000000003</c:v>
                </c:pt>
                <c:pt idx="28161">
                  <c:v>5.6475840000000002</c:v>
                </c:pt>
                <c:pt idx="28162">
                  <c:v>5.6419449999999998</c:v>
                </c:pt>
                <c:pt idx="28163">
                  <c:v>5.6348029999999998</c:v>
                </c:pt>
                <c:pt idx="28164">
                  <c:v>5.6416079999999997</c:v>
                </c:pt>
                <c:pt idx="28165">
                  <c:v>5.6464730000000003</c:v>
                </c:pt>
                <c:pt idx="28166">
                  <c:v>5.648441</c:v>
                </c:pt>
                <c:pt idx="28167">
                  <c:v>5.652234</c:v>
                </c:pt>
                <c:pt idx="28168">
                  <c:v>5.6511940000000003</c:v>
                </c:pt>
                <c:pt idx="28169">
                  <c:v>5.6412589999999998</c:v>
                </c:pt>
                <c:pt idx="28170">
                  <c:v>5.6393120000000003</c:v>
                </c:pt>
                <c:pt idx="28171">
                  <c:v>5.6441249999999998</c:v>
                </c:pt>
                <c:pt idx="28172">
                  <c:v>5.6432779999999996</c:v>
                </c:pt>
                <c:pt idx="28173">
                  <c:v>5.6472990000000003</c:v>
                </c:pt>
                <c:pt idx="28174">
                  <c:v>5.6483220000000003</c:v>
                </c:pt>
                <c:pt idx="28175">
                  <c:v>5.6439180000000002</c:v>
                </c:pt>
                <c:pt idx="28176">
                  <c:v>5.6519789999999999</c:v>
                </c:pt>
                <c:pt idx="28177">
                  <c:v>5.6583519999999998</c:v>
                </c:pt>
                <c:pt idx="28178">
                  <c:v>5.6511670000000001</c:v>
                </c:pt>
                <c:pt idx="28179">
                  <c:v>5.6513119999999999</c:v>
                </c:pt>
                <c:pt idx="28180">
                  <c:v>5.6609080000000001</c:v>
                </c:pt>
                <c:pt idx="28181">
                  <c:v>5.6530069999999997</c:v>
                </c:pt>
                <c:pt idx="28182">
                  <c:v>5.6479489999999997</c:v>
                </c:pt>
                <c:pt idx="28183">
                  <c:v>5.6551109999999998</c:v>
                </c:pt>
                <c:pt idx="28184">
                  <c:v>5.6444390000000002</c:v>
                </c:pt>
                <c:pt idx="28185">
                  <c:v>5.6375200000000003</c:v>
                </c:pt>
                <c:pt idx="28186">
                  <c:v>5.6510809999999996</c:v>
                </c:pt>
                <c:pt idx="28187">
                  <c:v>5.6508209999999996</c:v>
                </c:pt>
                <c:pt idx="28188">
                  <c:v>5.6438490000000003</c:v>
                </c:pt>
                <c:pt idx="28189">
                  <c:v>5.6574109999999997</c:v>
                </c:pt>
                <c:pt idx="28190">
                  <c:v>5.6619039999999998</c:v>
                </c:pt>
                <c:pt idx="28191">
                  <c:v>5.6444619999999999</c:v>
                </c:pt>
                <c:pt idx="28192">
                  <c:v>5.6493330000000004</c:v>
                </c:pt>
                <c:pt idx="28193">
                  <c:v>5.6607750000000001</c:v>
                </c:pt>
                <c:pt idx="28194">
                  <c:v>5.6480620000000004</c:v>
                </c:pt>
                <c:pt idx="28195">
                  <c:v>5.6487270000000001</c:v>
                </c:pt>
                <c:pt idx="28196">
                  <c:v>5.6622149999999998</c:v>
                </c:pt>
                <c:pt idx="28197">
                  <c:v>5.6594179999999996</c:v>
                </c:pt>
                <c:pt idx="28198">
                  <c:v>5.6540970000000002</c:v>
                </c:pt>
                <c:pt idx="28199">
                  <c:v>5.6548230000000004</c:v>
                </c:pt>
                <c:pt idx="28200">
                  <c:v>5.6486559999999999</c:v>
                </c:pt>
                <c:pt idx="28201">
                  <c:v>5.6505039999999997</c:v>
                </c:pt>
                <c:pt idx="28202">
                  <c:v>5.6642570000000001</c:v>
                </c:pt>
                <c:pt idx="28203">
                  <c:v>5.656199</c:v>
                </c:pt>
                <c:pt idx="28204">
                  <c:v>5.6463910000000004</c:v>
                </c:pt>
                <c:pt idx="28205">
                  <c:v>5.6502569999999999</c:v>
                </c:pt>
                <c:pt idx="28206">
                  <c:v>5.6442240000000004</c:v>
                </c:pt>
                <c:pt idx="28207">
                  <c:v>5.641527</c:v>
                </c:pt>
                <c:pt idx="28208">
                  <c:v>5.6469009999999997</c:v>
                </c:pt>
                <c:pt idx="28209">
                  <c:v>5.6505239999999999</c:v>
                </c:pt>
                <c:pt idx="28210">
                  <c:v>5.6525429999999997</c:v>
                </c:pt>
                <c:pt idx="28211">
                  <c:v>5.6534230000000001</c:v>
                </c:pt>
                <c:pt idx="28212">
                  <c:v>5.6602870000000003</c:v>
                </c:pt>
                <c:pt idx="28213">
                  <c:v>5.6622329999999996</c:v>
                </c:pt>
                <c:pt idx="28214">
                  <c:v>5.6636839999999999</c:v>
                </c:pt>
                <c:pt idx="28215">
                  <c:v>5.6659360000000003</c:v>
                </c:pt>
                <c:pt idx="28216">
                  <c:v>5.6572639999999996</c:v>
                </c:pt>
                <c:pt idx="28217">
                  <c:v>5.6556889999999997</c:v>
                </c:pt>
                <c:pt idx="28218">
                  <c:v>5.6640940000000004</c:v>
                </c:pt>
                <c:pt idx="28219">
                  <c:v>5.6608029999999996</c:v>
                </c:pt>
                <c:pt idx="28220">
                  <c:v>5.6496919999999999</c:v>
                </c:pt>
                <c:pt idx="28221">
                  <c:v>5.6540439999999998</c:v>
                </c:pt>
                <c:pt idx="28222">
                  <c:v>5.6595589999999998</c:v>
                </c:pt>
                <c:pt idx="28223">
                  <c:v>5.6496060000000003</c:v>
                </c:pt>
                <c:pt idx="28224">
                  <c:v>5.6592950000000002</c:v>
                </c:pt>
                <c:pt idx="28225">
                  <c:v>5.6688289999999997</c:v>
                </c:pt>
                <c:pt idx="28226">
                  <c:v>5.6538690000000003</c:v>
                </c:pt>
                <c:pt idx="28227">
                  <c:v>5.6536609999999996</c:v>
                </c:pt>
                <c:pt idx="28228">
                  <c:v>5.6582499999999998</c:v>
                </c:pt>
                <c:pt idx="28229">
                  <c:v>5.6502169999999996</c:v>
                </c:pt>
                <c:pt idx="28230">
                  <c:v>5.6512830000000003</c:v>
                </c:pt>
                <c:pt idx="28231">
                  <c:v>5.6556740000000003</c:v>
                </c:pt>
                <c:pt idx="28232">
                  <c:v>5.647945</c:v>
                </c:pt>
                <c:pt idx="28233">
                  <c:v>5.6477370000000002</c:v>
                </c:pt>
                <c:pt idx="28234">
                  <c:v>5.6614300000000002</c:v>
                </c:pt>
                <c:pt idx="28235">
                  <c:v>5.6570349999999996</c:v>
                </c:pt>
                <c:pt idx="28236">
                  <c:v>5.6562770000000002</c:v>
                </c:pt>
                <c:pt idx="28237">
                  <c:v>5.6680130000000002</c:v>
                </c:pt>
                <c:pt idx="28238">
                  <c:v>5.6591189999999996</c:v>
                </c:pt>
                <c:pt idx="28239">
                  <c:v>5.656345</c:v>
                </c:pt>
                <c:pt idx="28240">
                  <c:v>5.6695409999999997</c:v>
                </c:pt>
                <c:pt idx="28241">
                  <c:v>5.6707330000000002</c:v>
                </c:pt>
                <c:pt idx="28242">
                  <c:v>5.6588580000000004</c:v>
                </c:pt>
                <c:pt idx="28243">
                  <c:v>5.6567420000000004</c:v>
                </c:pt>
                <c:pt idx="28244">
                  <c:v>5.6620229999999996</c:v>
                </c:pt>
                <c:pt idx="28245">
                  <c:v>5.6591659999999999</c:v>
                </c:pt>
                <c:pt idx="28246">
                  <c:v>5.6626279999999998</c:v>
                </c:pt>
                <c:pt idx="28247">
                  <c:v>5.6627390000000002</c:v>
                </c:pt>
                <c:pt idx="28248">
                  <c:v>5.6525759999999998</c:v>
                </c:pt>
                <c:pt idx="28249">
                  <c:v>5.655824</c:v>
                </c:pt>
                <c:pt idx="28250">
                  <c:v>5.6619999999999999</c:v>
                </c:pt>
                <c:pt idx="28251">
                  <c:v>5.6621249999999996</c:v>
                </c:pt>
                <c:pt idx="28252">
                  <c:v>5.6600409999999997</c:v>
                </c:pt>
                <c:pt idx="28253">
                  <c:v>5.6556220000000001</c:v>
                </c:pt>
                <c:pt idx="28254">
                  <c:v>5.6530509999999996</c:v>
                </c:pt>
                <c:pt idx="28255">
                  <c:v>5.6593349999999996</c:v>
                </c:pt>
                <c:pt idx="28256">
                  <c:v>5.6677860000000004</c:v>
                </c:pt>
                <c:pt idx="28257">
                  <c:v>5.664288</c:v>
                </c:pt>
                <c:pt idx="28258">
                  <c:v>5.6622589999999997</c:v>
                </c:pt>
                <c:pt idx="28259">
                  <c:v>5.6665179999999999</c:v>
                </c:pt>
                <c:pt idx="28260">
                  <c:v>5.6638120000000001</c:v>
                </c:pt>
                <c:pt idx="28261">
                  <c:v>5.6615450000000003</c:v>
                </c:pt>
                <c:pt idx="28262">
                  <c:v>5.6665739999999998</c:v>
                </c:pt>
                <c:pt idx="28263">
                  <c:v>5.6720059999999997</c:v>
                </c:pt>
                <c:pt idx="28264">
                  <c:v>5.6700980000000003</c:v>
                </c:pt>
                <c:pt idx="28265">
                  <c:v>5.6712999999999996</c:v>
                </c:pt>
                <c:pt idx="28266">
                  <c:v>5.6650179999999999</c:v>
                </c:pt>
                <c:pt idx="28267">
                  <c:v>5.6539190000000001</c:v>
                </c:pt>
                <c:pt idx="28268">
                  <c:v>5.6655280000000001</c:v>
                </c:pt>
                <c:pt idx="28269">
                  <c:v>5.6708439999999998</c:v>
                </c:pt>
                <c:pt idx="28270">
                  <c:v>5.6585599999999996</c:v>
                </c:pt>
                <c:pt idx="28271">
                  <c:v>5.657375</c:v>
                </c:pt>
                <c:pt idx="28272">
                  <c:v>5.6602880000000004</c:v>
                </c:pt>
                <c:pt idx="28273">
                  <c:v>5.6580510000000004</c:v>
                </c:pt>
                <c:pt idx="28274">
                  <c:v>5.6612869999999997</c:v>
                </c:pt>
                <c:pt idx="28275">
                  <c:v>5.6701899999999998</c:v>
                </c:pt>
                <c:pt idx="28276">
                  <c:v>5.6660219999999999</c:v>
                </c:pt>
                <c:pt idx="28277">
                  <c:v>5.6610579999999997</c:v>
                </c:pt>
                <c:pt idx="28278">
                  <c:v>5.6718739999999999</c:v>
                </c:pt>
                <c:pt idx="28279">
                  <c:v>5.6716639999999998</c:v>
                </c:pt>
                <c:pt idx="28280">
                  <c:v>5.6661869999999999</c:v>
                </c:pt>
                <c:pt idx="28281">
                  <c:v>5.6668070000000004</c:v>
                </c:pt>
                <c:pt idx="28282">
                  <c:v>5.6621059999999996</c:v>
                </c:pt>
                <c:pt idx="28283">
                  <c:v>5.6665029999999996</c:v>
                </c:pt>
                <c:pt idx="28284">
                  <c:v>5.6709680000000002</c:v>
                </c:pt>
                <c:pt idx="28285">
                  <c:v>5.6668079999999996</c:v>
                </c:pt>
                <c:pt idx="28286">
                  <c:v>5.6698930000000001</c:v>
                </c:pt>
                <c:pt idx="28287">
                  <c:v>5.6756510000000002</c:v>
                </c:pt>
                <c:pt idx="28288">
                  <c:v>5.6711479999999996</c:v>
                </c:pt>
                <c:pt idx="28289">
                  <c:v>5.6638770000000003</c:v>
                </c:pt>
                <c:pt idx="28290">
                  <c:v>5.66486</c:v>
                </c:pt>
                <c:pt idx="28291">
                  <c:v>5.6611459999999996</c:v>
                </c:pt>
                <c:pt idx="28292">
                  <c:v>5.6620379999999999</c:v>
                </c:pt>
                <c:pt idx="28293">
                  <c:v>5.6663870000000003</c:v>
                </c:pt>
                <c:pt idx="28294">
                  <c:v>5.6618729999999999</c:v>
                </c:pt>
                <c:pt idx="28295">
                  <c:v>5.6666869999999996</c:v>
                </c:pt>
                <c:pt idx="28296">
                  <c:v>5.6751449999999997</c:v>
                </c:pt>
                <c:pt idx="28297">
                  <c:v>5.6694639999999996</c:v>
                </c:pt>
                <c:pt idx="28298">
                  <c:v>5.6620689999999998</c:v>
                </c:pt>
                <c:pt idx="28299">
                  <c:v>5.6687609999999999</c:v>
                </c:pt>
                <c:pt idx="28300">
                  <c:v>5.6730700000000001</c:v>
                </c:pt>
                <c:pt idx="28301">
                  <c:v>5.6642190000000001</c:v>
                </c:pt>
                <c:pt idx="28302">
                  <c:v>5.6706890000000003</c:v>
                </c:pt>
                <c:pt idx="28303">
                  <c:v>5.6740919999999999</c:v>
                </c:pt>
                <c:pt idx="28304">
                  <c:v>5.6605369999999997</c:v>
                </c:pt>
                <c:pt idx="28305">
                  <c:v>5.661003</c:v>
                </c:pt>
                <c:pt idx="28306">
                  <c:v>5.6703960000000002</c:v>
                </c:pt>
                <c:pt idx="28307">
                  <c:v>5.6750249999999998</c:v>
                </c:pt>
                <c:pt idx="28308">
                  <c:v>5.6776840000000002</c:v>
                </c:pt>
                <c:pt idx="28309">
                  <c:v>5.6781560000000004</c:v>
                </c:pt>
                <c:pt idx="28310">
                  <c:v>5.6730289999999997</c:v>
                </c:pt>
                <c:pt idx="28311">
                  <c:v>5.669041</c:v>
                </c:pt>
                <c:pt idx="28312">
                  <c:v>5.6760830000000002</c:v>
                </c:pt>
                <c:pt idx="28313">
                  <c:v>5.6787219999999996</c:v>
                </c:pt>
                <c:pt idx="28314">
                  <c:v>5.6776119999999999</c:v>
                </c:pt>
                <c:pt idx="28315">
                  <c:v>5.6817820000000001</c:v>
                </c:pt>
                <c:pt idx="28316">
                  <c:v>5.673527</c:v>
                </c:pt>
                <c:pt idx="28317">
                  <c:v>5.6587880000000004</c:v>
                </c:pt>
                <c:pt idx="28318">
                  <c:v>5.6642770000000002</c:v>
                </c:pt>
                <c:pt idx="28319">
                  <c:v>5.6766860000000001</c:v>
                </c:pt>
                <c:pt idx="28320">
                  <c:v>5.6692929999999997</c:v>
                </c:pt>
                <c:pt idx="28321">
                  <c:v>5.6683219999999999</c:v>
                </c:pt>
                <c:pt idx="28322">
                  <c:v>5.6769780000000001</c:v>
                </c:pt>
                <c:pt idx="28323">
                  <c:v>5.6669140000000002</c:v>
                </c:pt>
                <c:pt idx="28324">
                  <c:v>5.6687149999999997</c:v>
                </c:pt>
                <c:pt idx="28325">
                  <c:v>5.6824979999999998</c:v>
                </c:pt>
                <c:pt idx="28326">
                  <c:v>5.6745479999999997</c:v>
                </c:pt>
                <c:pt idx="28327">
                  <c:v>5.6668060000000002</c:v>
                </c:pt>
                <c:pt idx="28328">
                  <c:v>5.6730869999999998</c:v>
                </c:pt>
                <c:pt idx="28329">
                  <c:v>5.6760419999999998</c:v>
                </c:pt>
                <c:pt idx="28330">
                  <c:v>5.6730029999999996</c:v>
                </c:pt>
                <c:pt idx="28331">
                  <c:v>5.6754059999999997</c:v>
                </c:pt>
                <c:pt idx="28332">
                  <c:v>5.673241</c:v>
                </c:pt>
                <c:pt idx="28333">
                  <c:v>5.6651090000000002</c:v>
                </c:pt>
                <c:pt idx="28334">
                  <c:v>5.6703099999999997</c:v>
                </c:pt>
                <c:pt idx="28335">
                  <c:v>5.677009</c:v>
                </c:pt>
                <c:pt idx="28336">
                  <c:v>5.6797060000000004</c:v>
                </c:pt>
                <c:pt idx="28337">
                  <c:v>5.6859609999999998</c:v>
                </c:pt>
                <c:pt idx="28338">
                  <c:v>5.6828880000000002</c:v>
                </c:pt>
                <c:pt idx="28339">
                  <c:v>5.6745520000000003</c:v>
                </c:pt>
                <c:pt idx="28340">
                  <c:v>5.6763070000000004</c:v>
                </c:pt>
                <c:pt idx="28341">
                  <c:v>5.6773319999999998</c:v>
                </c:pt>
                <c:pt idx="28342">
                  <c:v>5.6721830000000004</c:v>
                </c:pt>
                <c:pt idx="28343">
                  <c:v>5.6778510000000004</c:v>
                </c:pt>
                <c:pt idx="28344">
                  <c:v>5.6833520000000002</c:v>
                </c:pt>
                <c:pt idx="28345">
                  <c:v>5.6747129999999997</c:v>
                </c:pt>
                <c:pt idx="28346">
                  <c:v>5.6757999999999997</c:v>
                </c:pt>
                <c:pt idx="28347">
                  <c:v>5.6837960000000001</c:v>
                </c:pt>
                <c:pt idx="28348">
                  <c:v>5.6840830000000002</c:v>
                </c:pt>
                <c:pt idx="28349">
                  <c:v>5.6878820000000001</c:v>
                </c:pt>
                <c:pt idx="28350">
                  <c:v>5.6856330000000002</c:v>
                </c:pt>
                <c:pt idx="28351">
                  <c:v>5.6756390000000003</c:v>
                </c:pt>
                <c:pt idx="28352">
                  <c:v>5.6710510000000003</c:v>
                </c:pt>
                <c:pt idx="28353">
                  <c:v>5.6754689999999997</c:v>
                </c:pt>
                <c:pt idx="28354">
                  <c:v>5.6753080000000002</c:v>
                </c:pt>
                <c:pt idx="28355">
                  <c:v>5.6769449999999999</c:v>
                </c:pt>
                <c:pt idx="28356">
                  <c:v>5.6843329999999996</c:v>
                </c:pt>
                <c:pt idx="28357">
                  <c:v>5.675529</c:v>
                </c:pt>
                <c:pt idx="28358">
                  <c:v>5.6719080000000002</c:v>
                </c:pt>
                <c:pt idx="28359">
                  <c:v>5.6799549999999996</c:v>
                </c:pt>
                <c:pt idx="28360">
                  <c:v>5.6765970000000001</c:v>
                </c:pt>
                <c:pt idx="28361">
                  <c:v>5.6734489999999997</c:v>
                </c:pt>
                <c:pt idx="28362">
                  <c:v>5.6734770000000001</c:v>
                </c:pt>
                <c:pt idx="28363">
                  <c:v>5.6728490000000003</c:v>
                </c:pt>
                <c:pt idx="28364">
                  <c:v>5.677638</c:v>
                </c:pt>
                <c:pt idx="28365">
                  <c:v>5.6895959999999999</c:v>
                </c:pt>
                <c:pt idx="28366">
                  <c:v>5.6919979999999999</c:v>
                </c:pt>
                <c:pt idx="28367">
                  <c:v>5.6821679999999999</c:v>
                </c:pt>
                <c:pt idx="28368">
                  <c:v>5.6849239999999996</c:v>
                </c:pt>
                <c:pt idx="28369">
                  <c:v>5.6824329999999996</c:v>
                </c:pt>
                <c:pt idx="28370">
                  <c:v>5.6736420000000001</c:v>
                </c:pt>
                <c:pt idx="28371">
                  <c:v>5.6840010000000003</c:v>
                </c:pt>
                <c:pt idx="28372">
                  <c:v>5.6889329999999996</c:v>
                </c:pt>
                <c:pt idx="28373">
                  <c:v>5.6798440000000001</c:v>
                </c:pt>
                <c:pt idx="28374">
                  <c:v>5.678871</c:v>
                </c:pt>
                <c:pt idx="28375">
                  <c:v>5.6845540000000003</c:v>
                </c:pt>
                <c:pt idx="28376">
                  <c:v>5.6812990000000001</c:v>
                </c:pt>
                <c:pt idx="28377">
                  <c:v>5.678509</c:v>
                </c:pt>
                <c:pt idx="28378">
                  <c:v>5.6838540000000002</c:v>
                </c:pt>
                <c:pt idx="28379">
                  <c:v>5.6762649999999999</c:v>
                </c:pt>
                <c:pt idx="28380">
                  <c:v>5.6708489999999996</c:v>
                </c:pt>
                <c:pt idx="28381">
                  <c:v>5.6790770000000004</c:v>
                </c:pt>
                <c:pt idx="28382">
                  <c:v>5.6813739999999999</c:v>
                </c:pt>
                <c:pt idx="28383">
                  <c:v>5.6790520000000004</c:v>
                </c:pt>
                <c:pt idx="28384">
                  <c:v>5.679386</c:v>
                </c:pt>
                <c:pt idx="28385">
                  <c:v>5.6835000000000004</c:v>
                </c:pt>
                <c:pt idx="28386">
                  <c:v>5.686134</c:v>
                </c:pt>
                <c:pt idx="28387">
                  <c:v>5.691192</c:v>
                </c:pt>
                <c:pt idx="28388">
                  <c:v>5.6890340000000004</c:v>
                </c:pt>
                <c:pt idx="28389">
                  <c:v>5.6767349999999999</c:v>
                </c:pt>
                <c:pt idx="28390">
                  <c:v>5.6803400000000002</c:v>
                </c:pt>
                <c:pt idx="28391">
                  <c:v>5.6872379999999998</c:v>
                </c:pt>
                <c:pt idx="28392">
                  <c:v>5.6846449999999997</c:v>
                </c:pt>
                <c:pt idx="28393">
                  <c:v>5.6864049999999997</c:v>
                </c:pt>
                <c:pt idx="28394">
                  <c:v>5.6833390000000001</c:v>
                </c:pt>
                <c:pt idx="28395">
                  <c:v>5.6806130000000001</c:v>
                </c:pt>
                <c:pt idx="28396">
                  <c:v>5.6895199999999999</c:v>
                </c:pt>
                <c:pt idx="28397">
                  <c:v>5.694553</c:v>
                </c:pt>
                <c:pt idx="28398">
                  <c:v>5.6847209999999997</c:v>
                </c:pt>
                <c:pt idx="28399">
                  <c:v>5.6794979999999997</c:v>
                </c:pt>
                <c:pt idx="28400">
                  <c:v>5.690741</c:v>
                </c:pt>
                <c:pt idx="28401">
                  <c:v>5.691408</c:v>
                </c:pt>
                <c:pt idx="28402">
                  <c:v>5.6828200000000004</c:v>
                </c:pt>
                <c:pt idx="28403">
                  <c:v>5.6796239999999996</c:v>
                </c:pt>
                <c:pt idx="28404">
                  <c:v>5.6814710000000002</c:v>
                </c:pt>
                <c:pt idx="28405">
                  <c:v>5.6878310000000001</c:v>
                </c:pt>
                <c:pt idx="28406">
                  <c:v>5.6910280000000002</c:v>
                </c:pt>
                <c:pt idx="28407">
                  <c:v>5.6935560000000001</c:v>
                </c:pt>
                <c:pt idx="28408">
                  <c:v>5.6909720000000004</c:v>
                </c:pt>
                <c:pt idx="28409">
                  <c:v>5.6914579999999999</c:v>
                </c:pt>
                <c:pt idx="28410">
                  <c:v>5.6964550000000003</c:v>
                </c:pt>
                <c:pt idx="28411">
                  <c:v>5.692863</c:v>
                </c:pt>
                <c:pt idx="28412">
                  <c:v>5.6876769999999999</c:v>
                </c:pt>
                <c:pt idx="28413">
                  <c:v>5.687093</c:v>
                </c:pt>
                <c:pt idx="28414">
                  <c:v>5.6887650000000001</c:v>
                </c:pt>
                <c:pt idx="28415">
                  <c:v>5.6848850000000004</c:v>
                </c:pt>
                <c:pt idx="28416">
                  <c:v>5.6813570000000002</c:v>
                </c:pt>
                <c:pt idx="28417">
                  <c:v>5.6837600000000004</c:v>
                </c:pt>
                <c:pt idx="28418">
                  <c:v>5.681241</c:v>
                </c:pt>
                <c:pt idx="28419">
                  <c:v>5.6810650000000003</c:v>
                </c:pt>
                <c:pt idx="28420">
                  <c:v>5.6889750000000001</c:v>
                </c:pt>
                <c:pt idx="28421">
                  <c:v>5.69109</c:v>
                </c:pt>
                <c:pt idx="28422">
                  <c:v>5.6942510000000004</c:v>
                </c:pt>
                <c:pt idx="28423">
                  <c:v>5.6995259999999996</c:v>
                </c:pt>
                <c:pt idx="28424">
                  <c:v>5.69496</c:v>
                </c:pt>
                <c:pt idx="28425">
                  <c:v>5.6928729999999996</c:v>
                </c:pt>
                <c:pt idx="28426">
                  <c:v>5.6908750000000001</c:v>
                </c:pt>
                <c:pt idx="28427">
                  <c:v>5.6821919999999997</c:v>
                </c:pt>
                <c:pt idx="28428">
                  <c:v>5.684323</c:v>
                </c:pt>
                <c:pt idx="28429">
                  <c:v>5.693435</c:v>
                </c:pt>
                <c:pt idx="28430">
                  <c:v>5.6870219999999998</c:v>
                </c:pt>
                <c:pt idx="28431">
                  <c:v>5.6876699999999998</c:v>
                </c:pt>
                <c:pt idx="28432">
                  <c:v>5.6988599999999998</c:v>
                </c:pt>
                <c:pt idx="28433">
                  <c:v>5.6906020000000002</c:v>
                </c:pt>
                <c:pt idx="28434">
                  <c:v>5.689934</c:v>
                </c:pt>
                <c:pt idx="28435">
                  <c:v>5.7027510000000001</c:v>
                </c:pt>
                <c:pt idx="28436">
                  <c:v>5.6946940000000001</c:v>
                </c:pt>
                <c:pt idx="28437">
                  <c:v>5.6831160000000001</c:v>
                </c:pt>
                <c:pt idx="28438">
                  <c:v>5.6877750000000002</c:v>
                </c:pt>
                <c:pt idx="28439">
                  <c:v>5.6922189999999997</c:v>
                </c:pt>
                <c:pt idx="28440">
                  <c:v>5.6894729999999996</c:v>
                </c:pt>
                <c:pt idx="28441">
                  <c:v>5.6960280000000001</c:v>
                </c:pt>
                <c:pt idx="28442">
                  <c:v>5.6963730000000004</c:v>
                </c:pt>
                <c:pt idx="28443">
                  <c:v>5.6857990000000003</c:v>
                </c:pt>
                <c:pt idx="28444">
                  <c:v>5.6928710000000002</c:v>
                </c:pt>
                <c:pt idx="28445">
                  <c:v>5.6989530000000004</c:v>
                </c:pt>
                <c:pt idx="28446">
                  <c:v>5.69285</c:v>
                </c:pt>
                <c:pt idx="28447">
                  <c:v>5.6947520000000003</c:v>
                </c:pt>
                <c:pt idx="28448">
                  <c:v>5.6945750000000004</c:v>
                </c:pt>
                <c:pt idx="28449">
                  <c:v>5.6907230000000002</c:v>
                </c:pt>
                <c:pt idx="28450">
                  <c:v>5.694534</c:v>
                </c:pt>
                <c:pt idx="28451">
                  <c:v>5.7004060000000001</c:v>
                </c:pt>
                <c:pt idx="28452">
                  <c:v>5.6983480000000002</c:v>
                </c:pt>
                <c:pt idx="28453">
                  <c:v>5.6953310000000004</c:v>
                </c:pt>
                <c:pt idx="28454">
                  <c:v>5.693613</c:v>
                </c:pt>
                <c:pt idx="28455">
                  <c:v>5.685676</c:v>
                </c:pt>
                <c:pt idx="28456">
                  <c:v>5.6923560000000002</c:v>
                </c:pt>
                <c:pt idx="28457">
                  <c:v>5.7009790000000002</c:v>
                </c:pt>
                <c:pt idx="28458">
                  <c:v>5.6937920000000002</c:v>
                </c:pt>
                <c:pt idx="28459">
                  <c:v>5.6921309999999998</c:v>
                </c:pt>
                <c:pt idx="28460">
                  <c:v>5.6979179999999996</c:v>
                </c:pt>
                <c:pt idx="28461">
                  <c:v>5.693886</c:v>
                </c:pt>
                <c:pt idx="28462">
                  <c:v>5.6880009999999999</c:v>
                </c:pt>
                <c:pt idx="28463">
                  <c:v>5.701835</c:v>
                </c:pt>
                <c:pt idx="28464">
                  <c:v>5.7073600000000004</c:v>
                </c:pt>
                <c:pt idx="28465">
                  <c:v>5.6971040000000004</c:v>
                </c:pt>
                <c:pt idx="28466">
                  <c:v>5.6989229999999997</c:v>
                </c:pt>
                <c:pt idx="28467">
                  <c:v>5.6956230000000003</c:v>
                </c:pt>
                <c:pt idx="28468">
                  <c:v>5.6940340000000003</c:v>
                </c:pt>
                <c:pt idx="28469">
                  <c:v>5.7094529999999999</c:v>
                </c:pt>
                <c:pt idx="28470">
                  <c:v>5.7100229999999996</c:v>
                </c:pt>
                <c:pt idx="28471">
                  <c:v>5.6936790000000004</c:v>
                </c:pt>
                <c:pt idx="28472">
                  <c:v>5.6938120000000003</c:v>
                </c:pt>
                <c:pt idx="28473">
                  <c:v>5.703792</c:v>
                </c:pt>
                <c:pt idx="28474">
                  <c:v>5.6975499999999997</c:v>
                </c:pt>
                <c:pt idx="28475">
                  <c:v>5.7026539999999999</c:v>
                </c:pt>
                <c:pt idx="28476">
                  <c:v>5.7085800000000004</c:v>
                </c:pt>
                <c:pt idx="28477">
                  <c:v>5.6898229999999996</c:v>
                </c:pt>
                <c:pt idx="28478">
                  <c:v>5.6867900000000002</c:v>
                </c:pt>
                <c:pt idx="28479">
                  <c:v>5.7009350000000003</c:v>
                </c:pt>
                <c:pt idx="28480">
                  <c:v>5.7010040000000002</c:v>
                </c:pt>
                <c:pt idx="28481">
                  <c:v>5.6954849999999997</c:v>
                </c:pt>
                <c:pt idx="28482">
                  <c:v>5.6983819999999996</c:v>
                </c:pt>
                <c:pt idx="28483">
                  <c:v>5.6999649999999997</c:v>
                </c:pt>
                <c:pt idx="28484">
                  <c:v>5.698887</c:v>
                </c:pt>
                <c:pt idx="28485">
                  <c:v>5.7064979999999998</c:v>
                </c:pt>
                <c:pt idx="28486">
                  <c:v>5.7018199999999997</c:v>
                </c:pt>
                <c:pt idx="28487">
                  <c:v>5.6935669999999998</c:v>
                </c:pt>
                <c:pt idx="28488">
                  <c:v>5.7013829999999999</c:v>
                </c:pt>
                <c:pt idx="28489">
                  <c:v>5.6996000000000002</c:v>
                </c:pt>
                <c:pt idx="28490">
                  <c:v>5.6951669999999996</c:v>
                </c:pt>
                <c:pt idx="28491">
                  <c:v>5.7011609999999999</c:v>
                </c:pt>
                <c:pt idx="28492">
                  <c:v>5.7010529999999999</c:v>
                </c:pt>
                <c:pt idx="28493">
                  <c:v>5.6963520000000001</c:v>
                </c:pt>
                <c:pt idx="28494">
                  <c:v>5.6987420000000002</c:v>
                </c:pt>
                <c:pt idx="28495">
                  <c:v>5.70648</c:v>
                </c:pt>
                <c:pt idx="28496">
                  <c:v>5.7072240000000001</c:v>
                </c:pt>
                <c:pt idx="28497">
                  <c:v>5.7081670000000004</c:v>
                </c:pt>
                <c:pt idx="28498">
                  <c:v>5.7048639999999997</c:v>
                </c:pt>
                <c:pt idx="28499">
                  <c:v>5.6948540000000003</c:v>
                </c:pt>
                <c:pt idx="28500">
                  <c:v>5.6991529999999999</c:v>
                </c:pt>
                <c:pt idx="28501">
                  <c:v>5.705775</c:v>
                </c:pt>
                <c:pt idx="28502">
                  <c:v>5.7033610000000001</c:v>
                </c:pt>
                <c:pt idx="28503">
                  <c:v>5.7010350000000001</c:v>
                </c:pt>
                <c:pt idx="28504">
                  <c:v>5.6971069999999999</c:v>
                </c:pt>
                <c:pt idx="28505">
                  <c:v>5.6972639999999997</c:v>
                </c:pt>
                <c:pt idx="28506">
                  <c:v>5.7022500000000003</c:v>
                </c:pt>
                <c:pt idx="28507">
                  <c:v>5.706982</c:v>
                </c:pt>
                <c:pt idx="28508">
                  <c:v>5.708024</c:v>
                </c:pt>
                <c:pt idx="28509">
                  <c:v>5.705247</c:v>
                </c:pt>
                <c:pt idx="28510">
                  <c:v>5.7095039999999999</c:v>
                </c:pt>
                <c:pt idx="28511">
                  <c:v>5.7101319999999998</c:v>
                </c:pt>
                <c:pt idx="28512">
                  <c:v>5.6997580000000001</c:v>
                </c:pt>
                <c:pt idx="28513">
                  <c:v>5.6995339999999999</c:v>
                </c:pt>
                <c:pt idx="28514">
                  <c:v>5.70871</c:v>
                </c:pt>
                <c:pt idx="28515">
                  <c:v>5.7061799999999998</c:v>
                </c:pt>
                <c:pt idx="28516">
                  <c:v>5.6999750000000002</c:v>
                </c:pt>
                <c:pt idx="28517">
                  <c:v>5.70444</c:v>
                </c:pt>
                <c:pt idx="28518">
                  <c:v>5.7060959999999996</c:v>
                </c:pt>
                <c:pt idx="28519">
                  <c:v>5.7109560000000004</c:v>
                </c:pt>
                <c:pt idx="28520">
                  <c:v>5.7150400000000001</c:v>
                </c:pt>
                <c:pt idx="28521">
                  <c:v>5.7032590000000001</c:v>
                </c:pt>
                <c:pt idx="28522">
                  <c:v>5.7043840000000001</c:v>
                </c:pt>
                <c:pt idx="28523">
                  <c:v>5.7134580000000001</c:v>
                </c:pt>
                <c:pt idx="28524">
                  <c:v>5.7044699999999997</c:v>
                </c:pt>
                <c:pt idx="28525">
                  <c:v>5.6958169999999999</c:v>
                </c:pt>
                <c:pt idx="28526">
                  <c:v>5.7018300000000002</c:v>
                </c:pt>
                <c:pt idx="28527">
                  <c:v>5.7062350000000004</c:v>
                </c:pt>
                <c:pt idx="28528">
                  <c:v>5.7037199999999997</c:v>
                </c:pt>
                <c:pt idx="28529">
                  <c:v>5.70688</c:v>
                </c:pt>
                <c:pt idx="28530">
                  <c:v>5.707948</c:v>
                </c:pt>
                <c:pt idx="28531">
                  <c:v>5.7082509999999997</c:v>
                </c:pt>
                <c:pt idx="28532">
                  <c:v>5.7179120000000001</c:v>
                </c:pt>
                <c:pt idx="28533">
                  <c:v>5.7192749999999997</c:v>
                </c:pt>
                <c:pt idx="28534">
                  <c:v>5.7117990000000001</c:v>
                </c:pt>
                <c:pt idx="28535">
                  <c:v>5.7142270000000002</c:v>
                </c:pt>
                <c:pt idx="28536">
                  <c:v>5.7179679999999999</c:v>
                </c:pt>
                <c:pt idx="28537">
                  <c:v>5.7122809999999999</c:v>
                </c:pt>
                <c:pt idx="28538">
                  <c:v>5.7138689999999999</c:v>
                </c:pt>
                <c:pt idx="28539">
                  <c:v>5.71502</c:v>
                </c:pt>
                <c:pt idx="28540">
                  <c:v>5.7039179999999998</c:v>
                </c:pt>
                <c:pt idx="28541">
                  <c:v>5.707058</c:v>
                </c:pt>
                <c:pt idx="28542">
                  <c:v>5.7099960000000003</c:v>
                </c:pt>
                <c:pt idx="28543">
                  <c:v>5.6988779999999997</c:v>
                </c:pt>
                <c:pt idx="28544">
                  <c:v>5.7001949999999999</c:v>
                </c:pt>
                <c:pt idx="28545">
                  <c:v>5.7052290000000001</c:v>
                </c:pt>
                <c:pt idx="28546">
                  <c:v>5.7031470000000004</c:v>
                </c:pt>
                <c:pt idx="28547">
                  <c:v>5.7063620000000004</c:v>
                </c:pt>
                <c:pt idx="28548">
                  <c:v>5.7168890000000001</c:v>
                </c:pt>
                <c:pt idx="28549">
                  <c:v>5.7207860000000004</c:v>
                </c:pt>
                <c:pt idx="28550">
                  <c:v>5.7142650000000001</c:v>
                </c:pt>
                <c:pt idx="28551">
                  <c:v>5.7096669999999996</c:v>
                </c:pt>
                <c:pt idx="28552">
                  <c:v>5.7054900000000002</c:v>
                </c:pt>
                <c:pt idx="28553">
                  <c:v>5.7092349999999996</c:v>
                </c:pt>
                <c:pt idx="28554">
                  <c:v>5.7148709999999996</c:v>
                </c:pt>
                <c:pt idx="28555">
                  <c:v>5.704186</c:v>
                </c:pt>
                <c:pt idx="28556">
                  <c:v>5.7072890000000003</c:v>
                </c:pt>
                <c:pt idx="28557">
                  <c:v>5.7202950000000001</c:v>
                </c:pt>
                <c:pt idx="28558">
                  <c:v>5.7112499999999997</c:v>
                </c:pt>
                <c:pt idx="28559">
                  <c:v>5.7045240000000002</c:v>
                </c:pt>
                <c:pt idx="28560">
                  <c:v>5.7178079999999998</c:v>
                </c:pt>
                <c:pt idx="28561">
                  <c:v>5.7173290000000003</c:v>
                </c:pt>
                <c:pt idx="28562">
                  <c:v>5.7012619999999998</c:v>
                </c:pt>
                <c:pt idx="28563">
                  <c:v>5.7064130000000004</c:v>
                </c:pt>
                <c:pt idx="28564">
                  <c:v>5.7178050000000002</c:v>
                </c:pt>
                <c:pt idx="28565">
                  <c:v>5.7151509999999996</c:v>
                </c:pt>
                <c:pt idx="28566">
                  <c:v>5.7159430000000002</c:v>
                </c:pt>
                <c:pt idx="28567">
                  <c:v>5.7129329999999996</c:v>
                </c:pt>
                <c:pt idx="28568">
                  <c:v>5.7073169999999998</c:v>
                </c:pt>
                <c:pt idx="28569">
                  <c:v>5.7077749999999998</c:v>
                </c:pt>
                <c:pt idx="28570">
                  <c:v>5.713749</c:v>
                </c:pt>
                <c:pt idx="28571">
                  <c:v>5.7235519999999998</c:v>
                </c:pt>
                <c:pt idx="28572">
                  <c:v>5.722817</c:v>
                </c:pt>
                <c:pt idx="28573">
                  <c:v>5.7190839999999996</c:v>
                </c:pt>
                <c:pt idx="28574">
                  <c:v>5.7152729999999998</c:v>
                </c:pt>
                <c:pt idx="28575">
                  <c:v>5.7172299999999998</c:v>
                </c:pt>
                <c:pt idx="28576">
                  <c:v>5.7211509999999999</c:v>
                </c:pt>
                <c:pt idx="28577">
                  <c:v>5.712885</c:v>
                </c:pt>
                <c:pt idx="28578">
                  <c:v>5.7138059999999999</c:v>
                </c:pt>
                <c:pt idx="28579">
                  <c:v>5.7206960000000002</c:v>
                </c:pt>
                <c:pt idx="28580">
                  <c:v>5.7151480000000001</c:v>
                </c:pt>
                <c:pt idx="28581">
                  <c:v>5.7100679999999997</c:v>
                </c:pt>
                <c:pt idx="28582">
                  <c:v>5.7174310000000004</c:v>
                </c:pt>
                <c:pt idx="28583">
                  <c:v>5.7195450000000001</c:v>
                </c:pt>
                <c:pt idx="28584">
                  <c:v>5.7124860000000002</c:v>
                </c:pt>
                <c:pt idx="28585">
                  <c:v>5.7161229999999996</c:v>
                </c:pt>
                <c:pt idx="28586">
                  <c:v>5.72173</c:v>
                </c:pt>
                <c:pt idx="28587">
                  <c:v>5.720567</c:v>
                </c:pt>
                <c:pt idx="28588">
                  <c:v>5.721857</c:v>
                </c:pt>
                <c:pt idx="28589">
                  <c:v>5.7138520000000002</c:v>
                </c:pt>
                <c:pt idx="28590">
                  <c:v>5.7051249999999998</c:v>
                </c:pt>
                <c:pt idx="28591">
                  <c:v>5.7140300000000002</c:v>
                </c:pt>
                <c:pt idx="28592">
                  <c:v>5.7209580000000004</c:v>
                </c:pt>
                <c:pt idx="28593">
                  <c:v>5.7156409999999997</c:v>
                </c:pt>
                <c:pt idx="28594">
                  <c:v>5.7172980000000004</c:v>
                </c:pt>
                <c:pt idx="28595">
                  <c:v>5.7259900000000004</c:v>
                </c:pt>
                <c:pt idx="28596">
                  <c:v>5.7232669999999999</c:v>
                </c:pt>
                <c:pt idx="28597">
                  <c:v>5.7234590000000001</c:v>
                </c:pt>
                <c:pt idx="28598">
                  <c:v>5.7274409999999998</c:v>
                </c:pt>
                <c:pt idx="28599">
                  <c:v>5.7193430000000003</c:v>
                </c:pt>
                <c:pt idx="28600">
                  <c:v>5.7161479999999996</c:v>
                </c:pt>
                <c:pt idx="28601">
                  <c:v>5.7188379999999999</c:v>
                </c:pt>
                <c:pt idx="28602">
                  <c:v>5.7192800000000004</c:v>
                </c:pt>
                <c:pt idx="28603">
                  <c:v>5.7214400000000003</c:v>
                </c:pt>
                <c:pt idx="28604">
                  <c:v>5.7198960000000003</c:v>
                </c:pt>
                <c:pt idx="28605">
                  <c:v>5.7198659999999997</c:v>
                </c:pt>
                <c:pt idx="28606">
                  <c:v>5.7219100000000003</c:v>
                </c:pt>
                <c:pt idx="28607">
                  <c:v>5.7255240000000001</c:v>
                </c:pt>
                <c:pt idx="28608">
                  <c:v>5.7238049999999996</c:v>
                </c:pt>
                <c:pt idx="28609">
                  <c:v>5.7208930000000002</c:v>
                </c:pt>
                <c:pt idx="28610">
                  <c:v>5.7287220000000003</c:v>
                </c:pt>
                <c:pt idx="28611">
                  <c:v>5.7231730000000001</c:v>
                </c:pt>
                <c:pt idx="28612">
                  <c:v>5.7128500000000004</c:v>
                </c:pt>
                <c:pt idx="28613">
                  <c:v>5.7181829999999998</c:v>
                </c:pt>
                <c:pt idx="28614">
                  <c:v>5.7229409999999996</c:v>
                </c:pt>
                <c:pt idx="28615">
                  <c:v>5.7194880000000001</c:v>
                </c:pt>
                <c:pt idx="28616">
                  <c:v>5.7248650000000003</c:v>
                </c:pt>
                <c:pt idx="28617">
                  <c:v>5.7359580000000001</c:v>
                </c:pt>
                <c:pt idx="28618">
                  <c:v>5.7230720000000002</c:v>
                </c:pt>
                <c:pt idx="28619">
                  <c:v>5.7121890000000004</c:v>
                </c:pt>
                <c:pt idx="28620">
                  <c:v>5.7216060000000004</c:v>
                </c:pt>
                <c:pt idx="28621">
                  <c:v>5.7180460000000002</c:v>
                </c:pt>
                <c:pt idx="28622">
                  <c:v>5.7120829999999998</c:v>
                </c:pt>
                <c:pt idx="28623">
                  <c:v>5.7197839999999998</c:v>
                </c:pt>
                <c:pt idx="28624">
                  <c:v>5.7226429999999997</c:v>
                </c:pt>
                <c:pt idx="28625">
                  <c:v>5.7246740000000003</c:v>
                </c:pt>
                <c:pt idx="28626">
                  <c:v>5.7307769999999998</c:v>
                </c:pt>
                <c:pt idx="28627">
                  <c:v>5.7263089999999996</c:v>
                </c:pt>
                <c:pt idx="28628">
                  <c:v>5.7178149999999999</c:v>
                </c:pt>
                <c:pt idx="28629">
                  <c:v>5.7276129999999998</c:v>
                </c:pt>
                <c:pt idx="28630">
                  <c:v>5.7349269999999999</c:v>
                </c:pt>
                <c:pt idx="28631">
                  <c:v>5.7253860000000003</c:v>
                </c:pt>
                <c:pt idx="28632">
                  <c:v>5.7239269999999998</c:v>
                </c:pt>
                <c:pt idx="28633">
                  <c:v>5.7243430000000002</c:v>
                </c:pt>
                <c:pt idx="28634">
                  <c:v>5.721031</c:v>
                </c:pt>
                <c:pt idx="28635">
                  <c:v>5.7188270000000001</c:v>
                </c:pt>
                <c:pt idx="28636">
                  <c:v>5.7191409999999996</c:v>
                </c:pt>
                <c:pt idx="28637">
                  <c:v>5.7262890000000004</c:v>
                </c:pt>
                <c:pt idx="28638">
                  <c:v>5.7285969999999997</c:v>
                </c:pt>
                <c:pt idx="28639">
                  <c:v>5.725473</c:v>
                </c:pt>
                <c:pt idx="28640">
                  <c:v>5.721489</c:v>
                </c:pt>
                <c:pt idx="28641">
                  <c:v>5.7255529999999997</c:v>
                </c:pt>
                <c:pt idx="28642">
                  <c:v>5.735589</c:v>
                </c:pt>
                <c:pt idx="28643">
                  <c:v>5.7286330000000003</c:v>
                </c:pt>
                <c:pt idx="28644">
                  <c:v>5.7228019999999997</c:v>
                </c:pt>
                <c:pt idx="28645">
                  <c:v>5.7244739999999998</c:v>
                </c:pt>
                <c:pt idx="28646">
                  <c:v>5.7247909999999997</c:v>
                </c:pt>
                <c:pt idx="28647">
                  <c:v>5.7258940000000003</c:v>
                </c:pt>
                <c:pt idx="28648">
                  <c:v>5.7273569999999996</c:v>
                </c:pt>
                <c:pt idx="28649">
                  <c:v>5.7262849999999998</c:v>
                </c:pt>
                <c:pt idx="28650">
                  <c:v>5.7203179999999998</c:v>
                </c:pt>
                <c:pt idx="28651">
                  <c:v>5.7241499999999998</c:v>
                </c:pt>
                <c:pt idx="28652">
                  <c:v>5.7297039999999999</c:v>
                </c:pt>
                <c:pt idx="28653">
                  <c:v>5.723401</c:v>
                </c:pt>
                <c:pt idx="28654">
                  <c:v>5.7293649999999996</c:v>
                </c:pt>
                <c:pt idx="28655">
                  <c:v>5.7387750000000004</c:v>
                </c:pt>
                <c:pt idx="28656">
                  <c:v>5.7348840000000001</c:v>
                </c:pt>
                <c:pt idx="28657">
                  <c:v>5.7374309999999999</c:v>
                </c:pt>
                <c:pt idx="28658">
                  <c:v>5.7417899999999999</c:v>
                </c:pt>
                <c:pt idx="28659">
                  <c:v>5.7274159999999998</c:v>
                </c:pt>
                <c:pt idx="28660">
                  <c:v>5.7233029999999996</c:v>
                </c:pt>
                <c:pt idx="28661">
                  <c:v>5.7394230000000004</c:v>
                </c:pt>
                <c:pt idx="28662">
                  <c:v>5.7272650000000001</c:v>
                </c:pt>
                <c:pt idx="28663">
                  <c:v>5.7147629999999996</c:v>
                </c:pt>
                <c:pt idx="28664">
                  <c:v>5.7352249999999998</c:v>
                </c:pt>
                <c:pt idx="28665">
                  <c:v>5.738696</c:v>
                </c:pt>
                <c:pt idx="28666">
                  <c:v>5.7291309999999998</c:v>
                </c:pt>
                <c:pt idx="28667">
                  <c:v>5.736129</c:v>
                </c:pt>
                <c:pt idx="28668">
                  <c:v>5.7315610000000001</c:v>
                </c:pt>
                <c:pt idx="28669">
                  <c:v>5.7151339999999999</c:v>
                </c:pt>
                <c:pt idx="28670">
                  <c:v>5.7206299999999999</c:v>
                </c:pt>
                <c:pt idx="28671">
                  <c:v>5.7336790000000004</c:v>
                </c:pt>
                <c:pt idx="28672">
                  <c:v>5.7246410000000001</c:v>
                </c:pt>
                <c:pt idx="28673">
                  <c:v>5.7202789999999997</c:v>
                </c:pt>
                <c:pt idx="28674">
                  <c:v>5.7285760000000003</c:v>
                </c:pt>
                <c:pt idx="28675">
                  <c:v>5.7318150000000001</c:v>
                </c:pt>
                <c:pt idx="28676">
                  <c:v>5.7420650000000002</c:v>
                </c:pt>
                <c:pt idx="28677">
                  <c:v>5.745959</c:v>
                </c:pt>
                <c:pt idx="28678">
                  <c:v>5.7363730000000004</c:v>
                </c:pt>
                <c:pt idx="28679">
                  <c:v>5.7363879999999998</c:v>
                </c:pt>
                <c:pt idx="28680">
                  <c:v>5.7466280000000003</c:v>
                </c:pt>
                <c:pt idx="28681">
                  <c:v>5.7375790000000002</c:v>
                </c:pt>
                <c:pt idx="28682">
                  <c:v>5.723249</c:v>
                </c:pt>
                <c:pt idx="28683">
                  <c:v>5.7328190000000001</c:v>
                </c:pt>
                <c:pt idx="28684">
                  <c:v>5.7315889999999996</c:v>
                </c:pt>
                <c:pt idx="28685">
                  <c:v>5.7223699999999997</c:v>
                </c:pt>
                <c:pt idx="28686">
                  <c:v>5.7321879999999998</c:v>
                </c:pt>
                <c:pt idx="28687">
                  <c:v>5.7324409999999997</c:v>
                </c:pt>
                <c:pt idx="28688">
                  <c:v>5.7285649999999997</c:v>
                </c:pt>
                <c:pt idx="28689">
                  <c:v>5.7380240000000002</c:v>
                </c:pt>
                <c:pt idx="28690">
                  <c:v>5.7420869999999997</c:v>
                </c:pt>
                <c:pt idx="28691">
                  <c:v>5.7295210000000001</c:v>
                </c:pt>
                <c:pt idx="28692">
                  <c:v>5.72506</c:v>
                </c:pt>
                <c:pt idx="28693">
                  <c:v>5.7340010000000001</c:v>
                </c:pt>
                <c:pt idx="28694">
                  <c:v>5.7325559999999998</c:v>
                </c:pt>
                <c:pt idx="28695">
                  <c:v>5.7369199999999996</c:v>
                </c:pt>
                <c:pt idx="28696">
                  <c:v>5.7397479999999996</c:v>
                </c:pt>
                <c:pt idx="28697">
                  <c:v>5.7291439999999998</c:v>
                </c:pt>
                <c:pt idx="28698">
                  <c:v>5.7357550000000002</c:v>
                </c:pt>
                <c:pt idx="28699">
                  <c:v>5.7461589999999996</c:v>
                </c:pt>
                <c:pt idx="28700">
                  <c:v>5.736815</c:v>
                </c:pt>
                <c:pt idx="28701">
                  <c:v>5.7321200000000001</c:v>
                </c:pt>
                <c:pt idx="28702">
                  <c:v>5.7463069999999998</c:v>
                </c:pt>
                <c:pt idx="28703">
                  <c:v>5.7485020000000002</c:v>
                </c:pt>
                <c:pt idx="28704">
                  <c:v>5.7388700000000004</c:v>
                </c:pt>
                <c:pt idx="28705">
                  <c:v>5.7390549999999996</c:v>
                </c:pt>
                <c:pt idx="28706">
                  <c:v>5.7305999999999999</c:v>
                </c:pt>
                <c:pt idx="28707">
                  <c:v>5.7294799999999997</c:v>
                </c:pt>
                <c:pt idx="28708">
                  <c:v>5.7466609999999996</c:v>
                </c:pt>
                <c:pt idx="28709">
                  <c:v>5.7398290000000003</c:v>
                </c:pt>
                <c:pt idx="28710">
                  <c:v>5.7238020000000001</c:v>
                </c:pt>
                <c:pt idx="28711">
                  <c:v>5.7339099999999998</c:v>
                </c:pt>
                <c:pt idx="28712">
                  <c:v>5.7444319999999998</c:v>
                </c:pt>
                <c:pt idx="28713">
                  <c:v>5.7364030000000001</c:v>
                </c:pt>
                <c:pt idx="28714">
                  <c:v>5.7358580000000003</c:v>
                </c:pt>
                <c:pt idx="28715">
                  <c:v>5.7436699999999998</c:v>
                </c:pt>
                <c:pt idx="28716">
                  <c:v>5.7383119999999996</c:v>
                </c:pt>
                <c:pt idx="28717">
                  <c:v>5.7375970000000001</c:v>
                </c:pt>
                <c:pt idx="28718">
                  <c:v>5.7402959999999998</c:v>
                </c:pt>
                <c:pt idx="28719">
                  <c:v>5.7349699999999997</c:v>
                </c:pt>
                <c:pt idx="28720">
                  <c:v>5.7330560000000004</c:v>
                </c:pt>
                <c:pt idx="28721">
                  <c:v>5.736002</c:v>
                </c:pt>
                <c:pt idx="28722">
                  <c:v>5.73855</c:v>
                </c:pt>
                <c:pt idx="28723">
                  <c:v>5.7354159999999998</c:v>
                </c:pt>
                <c:pt idx="28724">
                  <c:v>5.7373900000000004</c:v>
                </c:pt>
                <c:pt idx="28725">
                  <c:v>5.7441230000000001</c:v>
                </c:pt>
                <c:pt idx="28726">
                  <c:v>5.7401369999999998</c:v>
                </c:pt>
                <c:pt idx="28727">
                  <c:v>5.745546</c:v>
                </c:pt>
                <c:pt idx="28728">
                  <c:v>5.7514510000000003</c:v>
                </c:pt>
                <c:pt idx="28729">
                  <c:v>5.7399449999999996</c:v>
                </c:pt>
                <c:pt idx="28730">
                  <c:v>5.7406490000000003</c:v>
                </c:pt>
                <c:pt idx="28731">
                  <c:v>5.7465219999999997</c:v>
                </c:pt>
                <c:pt idx="28732">
                  <c:v>5.7376490000000002</c:v>
                </c:pt>
                <c:pt idx="28733">
                  <c:v>5.7337530000000001</c:v>
                </c:pt>
                <c:pt idx="28734">
                  <c:v>5.7382499999999999</c:v>
                </c:pt>
                <c:pt idx="28735">
                  <c:v>5.7387610000000002</c:v>
                </c:pt>
                <c:pt idx="28736">
                  <c:v>5.7462629999999999</c:v>
                </c:pt>
                <c:pt idx="28737">
                  <c:v>5.7487380000000003</c:v>
                </c:pt>
                <c:pt idx="28738">
                  <c:v>5.7338100000000001</c:v>
                </c:pt>
                <c:pt idx="28739">
                  <c:v>5.7344210000000002</c:v>
                </c:pt>
                <c:pt idx="28740">
                  <c:v>5.7432619999999996</c:v>
                </c:pt>
                <c:pt idx="28741">
                  <c:v>5.7409990000000004</c:v>
                </c:pt>
                <c:pt idx="28742">
                  <c:v>5.7461099999999998</c:v>
                </c:pt>
                <c:pt idx="28743">
                  <c:v>5.751201</c:v>
                </c:pt>
                <c:pt idx="28744">
                  <c:v>5.7465710000000003</c:v>
                </c:pt>
                <c:pt idx="28745">
                  <c:v>5.7400890000000002</c:v>
                </c:pt>
                <c:pt idx="28746">
                  <c:v>5.7458689999999999</c:v>
                </c:pt>
                <c:pt idx="28747">
                  <c:v>5.7524259999999998</c:v>
                </c:pt>
                <c:pt idx="28748">
                  <c:v>5.7460319999999996</c:v>
                </c:pt>
                <c:pt idx="28749">
                  <c:v>5.7539720000000001</c:v>
                </c:pt>
                <c:pt idx="28750">
                  <c:v>5.7605259999999996</c:v>
                </c:pt>
                <c:pt idx="28751">
                  <c:v>5.744078</c:v>
                </c:pt>
                <c:pt idx="28752">
                  <c:v>5.7364550000000003</c:v>
                </c:pt>
                <c:pt idx="28753">
                  <c:v>5.7468399999999997</c:v>
                </c:pt>
                <c:pt idx="28754">
                  <c:v>5.7483870000000001</c:v>
                </c:pt>
                <c:pt idx="28755">
                  <c:v>5.7355229999999997</c:v>
                </c:pt>
                <c:pt idx="28756">
                  <c:v>5.732882</c:v>
                </c:pt>
                <c:pt idx="28757">
                  <c:v>5.7364480000000002</c:v>
                </c:pt>
                <c:pt idx="28758">
                  <c:v>5.7404710000000003</c:v>
                </c:pt>
                <c:pt idx="28759">
                  <c:v>5.7501749999999996</c:v>
                </c:pt>
                <c:pt idx="28760">
                  <c:v>5.7448709999999998</c:v>
                </c:pt>
                <c:pt idx="28761">
                  <c:v>5.738664</c:v>
                </c:pt>
                <c:pt idx="28762">
                  <c:v>5.7468219999999999</c:v>
                </c:pt>
                <c:pt idx="28763">
                  <c:v>5.7502370000000003</c:v>
                </c:pt>
                <c:pt idx="28764">
                  <c:v>5.7482259999999998</c:v>
                </c:pt>
                <c:pt idx="28765">
                  <c:v>5.7509069999999998</c:v>
                </c:pt>
                <c:pt idx="28766">
                  <c:v>5.751207</c:v>
                </c:pt>
                <c:pt idx="28767">
                  <c:v>5.7407769999999996</c:v>
                </c:pt>
                <c:pt idx="28768">
                  <c:v>5.7462869999999997</c:v>
                </c:pt>
                <c:pt idx="28769">
                  <c:v>5.7573359999999996</c:v>
                </c:pt>
                <c:pt idx="28770">
                  <c:v>5.7448009999999998</c:v>
                </c:pt>
                <c:pt idx="28771">
                  <c:v>5.7419460000000004</c:v>
                </c:pt>
                <c:pt idx="28772">
                  <c:v>5.7514750000000001</c:v>
                </c:pt>
                <c:pt idx="28773">
                  <c:v>5.7452699999999997</c:v>
                </c:pt>
                <c:pt idx="28774">
                  <c:v>5.7376769999999997</c:v>
                </c:pt>
                <c:pt idx="28775">
                  <c:v>5.7464300000000001</c:v>
                </c:pt>
                <c:pt idx="28776">
                  <c:v>5.7558920000000002</c:v>
                </c:pt>
                <c:pt idx="28777">
                  <c:v>5.7518320000000003</c:v>
                </c:pt>
                <c:pt idx="28778">
                  <c:v>5.7521190000000004</c:v>
                </c:pt>
                <c:pt idx="28779">
                  <c:v>5.7502579999999996</c:v>
                </c:pt>
                <c:pt idx="28780">
                  <c:v>5.7454799999999997</c:v>
                </c:pt>
                <c:pt idx="28781">
                  <c:v>5.750337</c:v>
                </c:pt>
                <c:pt idx="28782">
                  <c:v>5.7432299999999996</c:v>
                </c:pt>
                <c:pt idx="28783">
                  <c:v>5.7407959999999996</c:v>
                </c:pt>
                <c:pt idx="28784">
                  <c:v>5.7547959999999998</c:v>
                </c:pt>
                <c:pt idx="28785">
                  <c:v>5.7578060000000004</c:v>
                </c:pt>
                <c:pt idx="28786">
                  <c:v>5.7519169999999997</c:v>
                </c:pt>
                <c:pt idx="28787">
                  <c:v>5.7523669999999996</c:v>
                </c:pt>
                <c:pt idx="28788">
                  <c:v>5.7574969999999999</c:v>
                </c:pt>
                <c:pt idx="28789">
                  <c:v>5.7517399999999999</c:v>
                </c:pt>
                <c:pt idx="28790">
                  <c:v>5.7482350000000002</c:v>
                </c:pt>
                <c:pt idx="28791">
                  <c:v>5.7568460000000004</c:v>
                </c:pt>
                <c:pt idx="28792">
                  <c:v>5.7576390000000002</c:v>
                </c:pt>
                <c:pt idx="28793">
                  <c:v>5.7559519999999997</c:v>
                </c:pt>
                <c:pt idx="28794">
                  <c:v>5.7555579999999997</c:v>
                </c:pt>
                <c:pt idx="28795">
                  <c:v>5.7492070000000002</c:v>
                </c:pt>
                <c:pt idx="28796">
                  <c:v>5.7476989999999999</c:v>
                </c:pt>
                <c:pt idx="28797">
                  <c:v>5.754518</c:v>
                </c:pt>
                <c:pt idx="28798">
                  <c:v>5.7588169999999996</c:v>
                </c:pt>
                <c:pt idx="28799">
                  <c:v>5.7514789999999998</c:v>
                </c:pt>
                <c:pt idx="28800">
                  <c:v>5.7486410000000001</c:v>
                </c:pt>
                <c:pt idx="28801">
                  <c:v>5.7537609999999999</c:v>
                </c:pt>
                <c:pt idx="28802">
                  <c:v>5.7510459999999997</c:v>
                </c:pt>
                <c:pt idx="28803">
                  <c:v>5.7502570000000004</c:v>
                </c:pt>
                <c:pt idx="28804">
                  <c:v>5.7504790000000003</c:v>
                </c:pt>
                <c:pt idx="28805">
                  <c:v>5.7492359999999998</c:v>
                </c:pt>
                <c:pt idx="28806">
                  <c:v>5.7561920000000004</c:v>
                </c:pt>
                <c:pt idx="28807">
                  <c:v>5.7598289999999999</c:v>
                </c:pt>
                <c:pt idx="28808">
                  <c:v>5.7499459999999996</c:v>
                </c:pt>
                <c:pt idx="28809">
                  <c:v>5.7490699999999997</c:v>
                </c:pt>
                <c:pt idx="28810">
                  <c:v>5.7565759999999999</c:v>
                </c:pt>
                <c:pt idx="28811">
                  <c:v>5.7522349999999998</c:v>
                </c:pt>
                <c:pt idx="28812">
                  <c:v>5.7554340000000002</c:v>
                </c:pt>
                <c:pt idx="28813">
                  <c:v>5.7627119999999996</c:v>
                </c:pt>
                <c:pt idx="28814">
                  <c:v>5.7537880000000001</c:v>
                </c:pt>
                <c:pt idx="28815">
                  <c:v>5.7526159999999997</c:v>
                </c:pt>
                <c:pt idx="28816">
                  <c:v>5.7591929999999998</c:v>
                </c:pt>
                <c:pt idx="28817">
                  <c:v>5.7497550000000004</c:v>
                </c:pt>
                <c:pt idx="28818">
                  <c:v>5.7479829999999996</c:v>
                </c:pt>
                <c:pt idx="28819">
                  <c:v>5.7640650000000004</c:v>
                </c:pt>
                <c:pt idx="28820">
                  <c:v>5.760554</c:v>
                </c:pt>
                <c:pt idx="28821">
                  <c:v>5.7483690000000003</c:v>
                </c:pt>
                <c:pt idx="28822">
                  <c:v>5.7578490000000002</c:v>
                </c:pt>
                <c:pt idx="28823">
                  <c:v>5.7566420000000003</c:v>
                </c:pt>
                <c:pt idx="28824">
                  <c:v>5.7447739999999996</c:v>
                </c:pt>
                <c:pt idx="28825">
                  <c:v>5.7559670000000001</c:v>
                </c:pt>
                <c:pt idx="28826">
                  <c:v>5.7625640000000002</c:v>
                </c:pt>
                <c:pt idx="28827">
                  <c:v>5.7566420000000003</c:v>
                </c:pt>
                <c:pt idx="28828">
                  <c:v>5.7633669999999997</c:v>
                </c:pt>
                <c:pt idx="28829">
                  <c:v>5.7676949999999998</c:v>
                </c:pt>
                <c:pt idx="28830">
                  <c:v>5.756392</c:v>
                </c:pt>
                <c:pt idx="28831">
                  <c:v>5.7559019999999999</c:v>
                </c:pt>
                <c:pt idx="28832">
                  <c:v>5.7638379999999998</c:v>
                </c:pt>
                <c:pt idx="28833">
                  <c:v>5.754219</c:v>
                </c:pt>
                <c:pt idx="28834">
                  <c:v>5.7537339999999997</c:v>
                </c:pt>
                <c:pt idx="28835">
                  <c:v>5.7657590000000001</c:v>
                </c:pt>
                <c:pt idx="28836">
                  <c:v>5.7498579999999997</c:v>
                </c:pt>
                <c:pt idx="28837">
                  <c:v>5.7354050000000001</c:v>
                </c:pt>
                <c:pt idx="28838">
                  <c:v>5.7553979999999996</c:v>
                </c:pt>
                <c:pt idx="28839">
                  <c:v>5.7709229999999998</c:v>
                </c:pt>
                <c:pt idx="28840">
                  <c:v>5.7664619999999998</c:v>
                </c:pt>
                <c:pt idx="28841">
                  <c:v>5.7693940000000001</c:v>
                </c:pt>
                <c:pt idx="28842">
                  <c:v>5.7693139999999996</c:v>
                </c:pt>
                <c:pt idx="28843">
                  <c:v>5.757619</c:v>
                </c:pt>
                <c:pt idx="28844">
                  <c:v>5.7602690000000001</c:v>
                </c:pt>
                <c:pt idx="28845">
                  <c:v>5.7615210000000001</c:v>
                </c:pt>
                <c:pt idx="28846">
                  <c:v>5.7560130000000003</c:v>
                </c:pt>
                <c:pt idx="28847">
                  <c:v>5.7629770000000002</c:v>
                </c:pt>
                <c:pt idx="28848">
                  <c:v>5.7667130000000002</c:v>
                </c:pt>
                <c:pt idx="28849">
                  <c:v>5.7629830000000002</c:v>
                </c:pt>
                <c:pt idx="28850">
                  <c:v>5.7681639999999996</c:v>
                </c:pt>
                <c:pt idx="28851">
                  <c:v>5.7716279999999998</c:v>
                </c:pt>
                <c:pt idx="28852">
                  <c:v>5.7561099999999996</c:v>
                </c:pt>
                <c:pt idx="28853">
                  <c:v>5.7496330000000002</c:v>
                </c:pt>
                <c:pt idx="28854">
                  <c:v>5.7658040000000002</c:v>
                </c:pt>
                <c:pt idx="28855">
                  <c:v>5.7602310000000001</c:v>
                </c:pt>
                <c:pt idx="28856">
                  <c:v>5.7515599999999996</c:v>
                </c:pt>
                <c:pt idx="28857">
                  <c:v>5.7650499999999996</c:v>
                </c:pt>
                <c:pt idx="28858">
                  <c:v>5.762613</c:v>
                </c:pt>
                <c:pt idx="28859">
                  <c:v>5.7515720000000004</c:v>
                </c:pt>
                <c:pt idx="28860">
                  <c:v>5.7550739999999996</c:v>
                </c:pt>
                <c:pt idx="28861">
                  <c:v>5.7632260000000004</c:v>
                </c:pt>
                <c:pt idx="28862">
                  <c:v>5.7650870000000003</c:v>
                </c:pt>
                <c:pt idx="28863">
                  <c:v>5.768243</c:v>
                </c:pt>
                <c:pt idx="28864">
                  <c:v>5.769482</c:v>
                </c:pt>
                <c:pt idx="28865">
                  <c:v>5.7629630000000001</c:v>
                </c:pt>
                <c:pt idx="28866">
                  <c:v>5.7670209999999997</c:v>
                </c:pt>
                <c:pt idx="28867">
                  <c:v>5.7672660000000002</c:v>
                </c:pt>
                <c:pt idx="28868">
                  <c:v>5.7559620000000002</c:v>
                </c:pt>
                <c:pt idx="28869">
                  <c:v>5.7605909999999998</c:v>
                </c:pt>
                <c:pt idx="28870">
                  <c:v>5.7678929999999999</c:v>
                </c:pt>
                <c:pt idx="28871">
                  <c:v>5.7640339999999997</c:v>
                </c:pt>
                <c:pt idx="28872">
                  <c:v>5.7699400000000001</c:v>
                </c:pt>
                <c:pt idx="28873">
                  <c:v>5.7754469999999998</c:v>
                </c:pt>
                <c:pt idx="28874">
                  <c:v>5.7593579999999998</c:v>
                </c:pt>
                <c:pt idx="28875">
                  <c:v>5.7554740000000004</c:v>
                </c:pt>
                <c:pt idx="28876">
                  <c:v>5.7728320000000002</c:v>
                </c:pt>
                <c:pt idx="28877">
                  <c:v>5.7595419999999997</c:v>
                </c:pt>
                <c:pt idx="28878">
                  <c:v>5.7473780000000003</c:v>
                </c:pt>
                <c:pt idx="28879">
                  <c:v>5.7648770000000003</c:v>
                </c:pt>
                <c:pt idx="28880">
                  <c:v>5.7699889999999998</c:v>
                </c:pt>
                <c:pt idx="28881">
                  <c:v>5.7668150000000002</c:v>
                </c:pt>
                <c:pt idx="28882">
                  <c:v>5.7676150000000002</c:v>
                </c:pt>
                <c:pt idx="28883">
                  <c:v>5.7678849999999997</c:v>
                </c:pt>
                <c:pt idx="28884">
                  <c:v>5.770899</c:v>
                </c:pt>
                <c:pt idx="28885">
                  <c:v>5.7751590000000004</c:v>
                </c:pt>
                <c:pt idx="28886">
                  <c:v>5.7765599999999999</c:v>
                </c:pt>
                <c:pt idx="28887">
                  <c:v>5.7752109999999997</c:v>
                </c:pt>
                <c:pt idx="28888">
                  <c:v>5.7742360000000001</c:v>
                </c:pt>
                <c:pt idx="28889">
                  <c:v>5.7655149999999997</c:v>
                </c:pt>
                <c:pt idx="28890">
                  <c:v>5.7586760000000004</c:v>
                </c:pt>
                <c:pt idx="28891">
                  <c:v>5.7672280000000002</c:v>
                </c:pt>
                <c:pt idx="28892">
                  <c:v>5.7682419999999999</c:v>
                </c:pt>
                <c:pt idx="28893">
                  <c:v>5.7585689999999996</c:v>
                </c:pt>
                <c:pt idx="28894">
                  <c:v>5.7612170000000003</c:v>
                </c:pt>
                <c:pt idx="28895">
                  <c:v>5.7771359999999996</c:v>
                </c:pt>
                <c:pt idx="28896">
                  <c:v>5.7795449999999997</c:v>
                </c:pt>
                <c:pt idx="28897">
                  <c:v>5.7639889999999996</c:v>
                </c:pt>
                <c:pt idx="28898">
                  <c:v>5.7680949999999998</c:v>
                </c:pt>
                <c:pt idx="28899">
                  <c:v>5.7766029999999997</c:v>
                </c:pt>
                <c:pt idx="28900">
                  <c:v>5.7627160000000002</c:v>
                </c:pt>
                <c:pt idx="28901">
                  <c:v>5.7596239999999996</c:v>
                </c:pt>
                <c:pt idx="28902">
                  <c:v>5.7682310000000001</c:v>
                </c:pt>
                <c:pt idx="28903">
                  <c:v>5.7608280000000001</c:v>
                </c:pt>
                <c:pt idx="28904">
                  <c:v>5.7583529999999996</c:v>
                </c:pt>
                <c:pt idx="28905">
                  <c:v>5.7681570000000004</c:v>
                </c:pt>
                <c:pt idx="28906">
                  <c:v>5.7670469999999998</c:v>
                </c:pt>
                <c:pt idx="28907">
                  <c:v>5.7718610000000004</c:v>
                </c:pt>
                <c:pt idx="28908">
                  <c:v>5.787331</c:v>
                </c:pt>
                <c:pt idx="28909">
                  <c:v>5.78355</c:v>
                </c:pt>
                <c:pt idx="28910">
                  <c:v>5.7749959999999998</c:v>
                </c:pt>
                <c:pt idx="28911">
                  <c:v>5.7832270000000001</c:v>
                </c:pt>
                <c:pt idx="28912">
                  <c:v>5.7775550000000004</c:v>
                </c:pt>
                <c:pt idx="28913">
                  <c:v>5.7619639999999999</c:v>
                </c:pt>
                <c:pt idx="28914">
                  <c:v>5.7694460000000003</c:v>
                </c:pt>
                <c:pt idx="28915">
                  <c:v>5.7745939999999996</c:v>
                </c:pt>
                <c:pt idx="28916">
                  <c:v>5.7594349999999999</c:v>
                </c:pt>
                <c:pt idx="28917">
                  <c:v>5.7641720000000003</c:v>
                </c:pt>
                <c:pt idx="28918">
                  <c:v>5.7792409999999999</c:v>
                </c:pt>
                <c:pt idx="28919">
                  <c:v>5.7690479999999997</c:v>
                </c:pt>
                <c:pt idx="28920">
                  <c:v>5.7663060000000002</c:v>
                </c:pt>
                <c:pt idx="28921">
                  <c:v>5.7754630000000002</c:v>
                </c:pt>
                <c:pt idx="28922">
                  <c:v>5.7678149999999997</c:v>
                </c:pt>
                <c:pt idx="28923">
                  <c:v>5.7615590000000001</c:v>
                </c:pt>
                <c:pt idx="28924">
                  <c:v>5.774133</c:v>
                </c:pt>
                <c:pt idx="28925">
                  <c:v>5.7820220000000004</c:v>
                </c:pt>
                <c:pt idx="28926">
                  <c:v>5.7763239999999998</c:v>
                </c:pt>
                <c:pt idx="28927">
                  <c:v>5.7754909999999997</c:v>
                </c:pt>
                <c:pt idx="28928">
                  <c:v>5.7712159999999999</c:v>
                </c:pt>
                <c:pt idx="28929">
                  <c:v>5.7673439999999996</c:v>
                </c:pt>
                <c:pt idx="28930">
                  <c:v>5.7788029999999999</c:v>
                </c:pt>
                <c:pt idx="28931">
                  <c:v>5.7843830000000001</c:v>
                </c:pt>
                <c:pt idx="28932">
                  <c:v>5.7774460000000003</c:v>
                </c:pt>
                <c:pt idx="28933">
                  <c:v>5.7754329999999996</c:v>
                </c:pt>
                <c:pt idx="28934">
                  <c:v>5.77841</c:v>
                </c:pt>
                <c:pt idx="28935">
                  <c:v>5.7739250000000002</c:v>
                </c:pt>
                <c:pt idx="28936">
                  <c:v>5.7700329999999997</c:v>
                </c:pt>
                <c:pt idx="28937">
                  <c:v>5.7785520000000004</c:v>
                </c:pt>
                <c:pt idx="28938">
                  <c:v>5.7791709999999998</c:v>
                </c:pt>
                <c:pt idx="28939">
                  <c:v>5.7746839999999997</c:v>
                </c:pt>
                <c:pt idx="28940">
                  <c:v>5.7825699999999998</c:v>
                </c:pt>
                <c:pt idx="28941">
                  <c:v>5.7817679999999996</c:v>
                </c:pt>
                <c:pt idx="28942">
                  <c:v>5.7717720000000003</c:v>
                </c:pt>
                <c:pt idx="28943">
                  <c:v>5.7748850000000003</c:v>
                </c:pt>
                <c:pt idx="28944">
                  <c:v>5.7838669999999999</c:v>
                </c:pt>
                <c:pt idx="28945">
                  <c:v>5.7757649999999998</c:v>
                </c:pt>
                <c:pt idx="28946">
                  <c:v>5.7695319999999999</c:v>
                </c:pt>
                <c:pt idx="28947">
                  <c:v>5.7777450000000004</c:v>
                </c:pt>
                <c:pt idx="28948">
                  <c:v>5.7785690000000001</c:v>
                </c:pt>
                <c:pt idx="28949">
                  <c:v>5.7769130000000004</c:v>
                </c:pt>
                <c:pt idx="28950">
                  <c:v>5.7769560000000002</c:v>
                </c:pt>
                <c:pt idx="28951">
                  <c:v>5.7772959999999998</c:v>
                </c:pt>
                <c:pt idx="28952">
                  <c:v>5.7830389999999996</c:v>
                </c:pt>
                <c:pt idx="28953">
                  <c:v>5.7807909999999998</c:v>
                </c:pt>
                <c:pt idx="28954">
                  <c:v>5.7735529999999997</c:v>
                </c:pt>
                <c:pt idx="28955">
                  <c:v>5.7787759999999997</c:v>
                </c:pt>
                <c:pt idx="28956">
                  <c:v>5.7867480000000002</c:v>
                </c:pt>
                <c:pt idx="28957">
                  <c:v>5.7753819999999996</c:v>
                </c:pt>
                <c:pt idx="28958">
                  <c:v>5.7712070000000004</c:v>
                </c:pt>
                <c:pt idx="28959">
                  <c:v>5.7882009999999999</c:v>
                </c:pt>
                <c:pt idx="28960">
                  <c:v>5.7817999999999996</c:v>
                </c:pt>
                <c:pt idx="28961">
                  <c:v>5.7681399999999998</c:v>
                </c:pt>
                <c:pt idx="28962">
                  <c:v>5.7824090000000004</c:v>
                </c:pt>
                <c:pt idx="28963">
                  <c:v>5.7824679999999997</c:v>
                </c:pt>
                <c:pt idx="28964">
                  <c:v>5.7725879999999998</c:v>
                </c:pt>
                <c:pt idx="28965">
                  <c:v>5.7832759999999999</c:v>
                </c:pt>
                <c:pt idx="28966">
                  <c:v>5.782502</c:v>
                </c:pt>
                <c:pt idx="28967">
                  <c:v>5.7679720000000003</c:v>
                </c:pt>
                <c:pt idx="28968">
                  <c:v>5.7769640000000004</c:v>
                </c:pt>
                <c:pt idx="28969">
                  <c:v>5.786772</c:v>
                </c:pt>
                <c:pt idx="28970">
                  <c:v>5.7739560000000001</c:v>
                </c:pt>
                <c:pt idx="28971">
                  <c:v>5.7753579999999998</c:v>
                </c:pt>
                <c:pt idx="28972">
                  <c:v>5.7823560000000001</c:v>
                </c:pt>
                <c:pt idx="28973">
                  <c:v>5.7770239999999999</c:v>
                </c:pt>
                <c:pt idx="28974">
                  <c:v>5.7835080000000003</c:v>
                </c:pt>
                <c:pt idx="28975">
                  <c:v>5.7880450000000003</c:v>
                </c:pt>
                <c:pt idx="28976">
                  <c:v>5.7791990000000002</c:v>
                </c:pt>
                <c:pt idx="28977">
                  <c:v>5.7865700000000002</c:v>
                </c:pt>
                <c:pt idx="28978">
                  <c:v>5.8011679999999997</c:v>
                </c:pt>
                <c:pt idx="28979">
                  <c:v>5.7830909999999998</c:v>
                </c:pt>
                <c:pt idx="28980">
                  <c:v>5.7709510000000002</c:v>
                </c:pt>
                <c:pt idx="28981">
                  <c:v>5.7899609999999999</c:v>
                </c:pt>
                <c:pt idx="28982">
                  <c:v>5.7852220000000001</c:v>
                </c:pt>
                <c:pt idx="28983">
                  <c:v>5.774743</c:v>
                </c:pt>
                <c:pt idx="28984">
                  <c:v>5.7835470000000004</c:v>
                </c:pt>
                <c:pt idx="28985">
                  <c:v>5.7803930000000001</c:v>
                </c:pt>
                <c:pt idx="28986">
                  <c:v>5.7813730000000003</c:v>
                </c:pt>
                <c:pt idx="28987">
                  <c:v>5.7919879999999999</c:v>
                </c:pt>
                <c:pt idx="28988">
                  <c:v>5.7843790000000004</c:v>
                </c:pt>
                <c:pt idx="28989">
                  <c:v>5.7724219999999997</c:v>
                </c:pt>
                <c:pt idx="28990">
                  <c:v>5.787293</c:v>
                </c:pt>
                <c:pt idx="28991">
                  <c:v>5.7948490000000001</c:v>
                </c:pt>
                <c:pt idx="28992">
                  <c:v>5.774464</c:v>
                </c:pt>
                <c:pt idx="28993">
                  <c:v>5.7791579999999998</c:v>
                </c:pt>
                <c:pt idx="28994">
                  <c:v>5.7939249999999998</c:v>
                </c:pt>
                <c:pt idx="28995">
                  <c:v>5.7816660000000004</c:v>
                </c:pt>
                <c:pt idx="28996">
                  <c:v>5.785342</c:v>
                </c:pt>
                <c:pt idx="28997">
                  <c:v>5.79779</c:v>
                </c:pt>
                <c:pt idx="28998">
                  <c:v>5.7837839999999998</c:v>
                </c:pt>
                <c:pt idx="28999">
                  <c:v>5.7800909999999996</c:v>
                </c:pt>
                <c:pt idx="29000">
                  <c:v>5.7970269999999999</c:v>
                </c:pt>
                <c:pt idx="29001">
                  <c:v>5.7864389999999997</c:v>
                </c:pt>
                <c:pt idx="29002">
                  <c:v>5.7705270000000004</c:v>
                </c:pt>
                <c:pt idx="29003">
                  <c:v>5.7862819999999999</c:v>
                </c:pt>
                <c:pt idx="29004">
                  <c:v>5.7904340000000003</c:v>
                </c:pt>
                <c:pt idx="29005">
                  <c:v>5.7788760000000003</c:v>
                </c:pt>
                <c:pt idx="29006">
                  <c:v>5.7849219999999999</c:v>
                </c:pt>
                <c:pt idx="29007">
                  <c:v>5.7948500000000003</c:v>
                </c:pt>
                <c:pt idx="29008">
                  <c:v>5.7903409999999997</c:v>
                </c:pt>
                <c:pt idx="29009">
                  <c:v>5.7846820000000001</c:v>
                </c:pt>
                <c:pt idx="29010">
                  <c:v>5.791887</c:v>
                </c:pt>
                <c:pt idx="29011">
                  <c:v>5.7937640000000004</c:v>
                </c:pt>
                <c:pt idx="29012">
                  <c:v>5.7879849999999999</c:v>
                </c:pt>
                <c:pt idx="29013">
                  <c:v>5.7866980000000003</c:v>
                </c:pt>
                <c:pt idx="29014">
                  <c:v>5.7840939999999996</c:v>
                </c:pt>
                <c:pt idx="29015">
                  <c:v>5.7848920000000001</c:v>
                </c:pt>
                <c:pt idx="29016">
                  <c:v>5.7885949999999999</c:v>
                </c:pt>
                <c:pt idx="29017">
                  <c:v>5.786079</c:v>
                </c:pt>
                <c:pt idx="29018">
                  <c:v>5.7887740000000001</c:v>
                </c:pt>
                <c:pt idx="29019">
                  <c:v>5.8027699999999998</c:v>
                </c:pt>
                <c:pt idx="29020">
                  <c:v>5.8008670000000002</c:v>
                </c:pt>
                <c:pt idx="29021">
                  <c:v>5.7876649999999996</c:v>
                </c:pt>
                <c:pt idx="29022">
                  <c:v>5.7960630000000002</c:v>
                </c:pt>
                <c:pt idx="29023">
                  <c:v>5.795725</c:v>
                </c:pt>
                <c:pt idx="29024">
                  <c:v>5.7757120000000004</c:v>
                </c:pt>
                <c:pt idx="29025">
                  <c:v>5.7817679999999996</c:v>
                </c:pt>
                <c:pt idx="29026">
                  <c:v>5.7912660000000002</c:v>
                </c:pt>
                <c:pt idx="29027">
                  <c:v>5.7799370000000003</c:v>
                </c:pt>
                <c:pt idx="29028">
                  <c:v>5.7804200000000003</c:v>
                </c:pt>
                <c:pt idx="29029">
                  <c:v>5.7949770000000003</c:v>
                </c:pt>
                <c:pt idx="29030">
                  <c:v>5.7993259999999998</c:v>
                </c:pt>
                <c:pt idx="29031">
                  <c:v>5.7966889999999998</c:v>
                </c:pt>
                <c:pt idx="29032">
                  <c:v>5.8001940000000003</c:v>
                </c:pt>
                <c:pt idx="29033">
                  <c:v>5.7911229999999998</c:v>
                </c:pt>
                <c:pt idx="29034">
                  <c:v>5.7790280000000003</c:v>
                </c:pt>
                <c:pt idx="29035">
                  <c:v>5.7889739999999996</c:v>
                </c:pt>
                <c:pt idx="29036">
                  <c:v>5.7930130000000002</c:v>
                </c:pt>
                <c:pt idx="29037">
                  <c:v>5.7871379999999997</c:v>
                </c:pt>
                <c:pt idx="29038">
                  <c:v>5.7895450000000004</c:v>
                </c:pt>
                <c:pt idx="29039">
                  <c:v>5.7937849999999997</c:v>
                </c:pt>
                <c:pt idx="29040">
                  <c:v>5.796017</c:v>
                </c:pt>
                <c:pt idx="29041">
                  <c:v>5.801526</c:v>
                </c:pt>
                <c:pt idx="29042">
                  <c:v>5.8032659999999998</c:v>
                </c:pt>
                <c:pt idx="29043">
                  <c:v>5.7924800000000003</c:v>
                </c:pt>
                <c:pt idx="29044">
                  <c:v>5.7928800000000003</c:v>
                </c:pt>
                <c:pt idx="29045">
                  <c:v>5.8004309999999997</c:v>
                </c:pt>
                <c:pt idx="29046">
                  <c:v>5.7907419999999998</c:v>
                </c:pt>
                <c:pt idx="29047">
                  <c:v>5.7847020000000002</c:v>
                </c:pt>
                <c:pt idx="29048">
                  <c:v>5.7900660000000004</c:v>
                </c:pt>
                <c:pt idx="29049">
                  <c:v>5.7882930000000004</c:v>
                </c:pt>
                <c:pt idx="29050">
                  <c:v>5.7827450000000002</c:v>
                </c:pt>
                <c:pt idx="29051">
                  <c:v>5.7849490000000001</c:v>
                </c:pt>
                <c:pt idx="29052">
                  <c:v>5.793698</c:v>
                </c:pt>
                <c:pt idx="29053">
                  <c:v>5.7962660000000001</c:v>
                </c:pt>
                <c:pt idx="29054">
                  <c:v>5.7987549999999999</c:v>
                </c:pt>
                <c:pt idx="29055">
                  <c:v>5.801488</c:v>
                </c:pt>
                <c:pt idx="29056">
                  <c:v>5.7953659999999996</c:v>
                </c:pt>
                <c:pt idx="29057">
                  <c:v>5.8002130000000003</c:v>
                </c:pt>
                <c:pt idx="29058">
                  <c:v>5.8097940000000001</c:v>
                </c:pt>
                <c:pt idx="29059">
                  <c:v>5.8045479999999996</c:v>
                </c:pt>
                <c:pt idx="29060">
                  <c:v>5.7997899999999998</c:v>
                </c:pt>
                <c:pt idx="29061">
                  <c:v>5.7994000000000003</c:v>
                </c:pt>
                <c:pt idx="29062">
                  <c:v>5.7941330000000004</c:v>
                </c:pt>
                <c:pt idx="29063">
                  <c:v>5.8004069999999999</c:v>
                </c:pt>
                <c:pt idx="29064">
                  <c:v>5.8066800000000001</c:v>
                </c:pt>
                <c:pt idx="29065">
                  <c:v>5.7911130000000002</c:v>
                </c:pt>
                <c:pt idx="29066">
                  <c:v>5.7889819999999999</c:v>
                </c:pt>
                <c:pt idx="29067">
                  <c:v>5.7993690000000004</c:v>
                </c:pt>
                <c:pt idx="29068">
                  <c:v>5.7964180000000001</c:v>
                </c:pt>
                <c:pt idx="29069">
                  <c:v>5.7940930000000002</c:v>
                </c:pt>
                <c:pt idx="29070">
                  <c:v>5.7967019999999998</c:v>
                </c:pt>
                <c:pt idx="29071">
                  <c:v>5.7946460000000002</c:v>
                </c:pt>
                <c:pt idx="29072">
                  <c:v>5.793183</c:v>
                </c:pt>
                <c:pt idx="29073">
                  <c:v>5.7957999999999998</c:v>
                </c:pt>
                <c:pt idx="29074">
                  <c:v>5.7926320000000002</c:v>
                </c:pt>
                <c:pt idx="29075">
                  <c:v>5.7920870000000004</c:v>
                </c:pt>
                <c:pt idx="29076">
                  <c:v>5.8016459999999999</c:v>
                </c:pt>
                <c:pt idx="29077">
                  <c:v>5.7999289999999997</c:v>
                </c:pt>
                <c:pt idx="29078">
                  <c:v>5.7953530000000004</c:v>
                </c:pt>
                <c:pt idx="29079">
                  <c:v>5.8087499999999999</c:v>
                </c:pt>
                <c:pt idx="29080">
                  <c:v>5.8127890000000004</c:v>
                </c:pt>
                <c:pt idx="29081">
                  <c:v>5.7976380000000001</c:v>
                </c:pt>
                <c:pt idx="29082">
                  <c:v>5.7967190000000004</c:v>
                </c:pt>
                <c:pt idx="29083">
                  <c:v>5.8064749999999998</c:v>
                </c:pt>
                <c:pt idx="29084">
                  <c:v>5.800478</c:v>
                </c:pt>
                <c:pt idx="29085">
                  <c:v>5.7937079999999996</c:v>
                </c:pt>
                <c:pt idx="29086">
                  <c:v>5.7979180000000001</c:v>
                </c:pt>
                <c:pt idx="29087">
                  <c:v>5.7934400000000004</c:v>
                </c:pt>
                <c:pt idx="29088">
                  <c:v>5.7965330000000002</c:v>
                </c:pt>
                <c:pt idx="29089">
                  <c:v>5.8052869999999999</c:v>
                </c:pt>
                <c:pt idx="29090">
                  <c:v>5.7999140000000002</c:v>
                </c:pt>
                <c:pt idx="29091">
                  <c:v>5.797847</c:v>
                </c:pt>
                <c:pt idx="29092">
                  <c:v>5.8014200000000002</c:v>
                </c:pt>
                <c:pt idx="29093">
                  <c:v>5.8009719999999998</c:v>
                </c:pt>
                <c:pt idx="29094">
                  <c:v>5.7993030000000001</c:v>
                </c:pt>
                <c:pt idx="29095">
                  <c:v>5.8092180000000004</c:v>
                </c:pt>
                <c:pt idx="29096">
                  <c:v>5.8132029999999997</c:v>
                </c:pt>
                <c:pt idx="29097">
                  <c:v>5.7935249999999998</c:v>
                </c:pt>
                <c:pt idx="29098">
                  <c:v>5.7889229999999996</c:v>
                </c:pt>
                <c:pt idx="29099">
                  <c:v>5.80152</c:v>
                </c:pt>
                <c:pt idx="29100">
                  <c:v>5.8033989999999998</c:v>
                </c:pt>
                <c:pt idx="29101">
                  <c:v>5.8033609999999998</c:v>
                </c:pt>
                <c:pt idx="29102">
                  <c:v>5.8088179999999996</c:v>
                </c:pt>
                <c:pt idx="29103">
                  <c:v>5.8090339999999996</c:v>
                </c:pt>
                <c:pt idx="29104">
                  <c:v>5.8068499999999998</c:v>
                </c:pt>
                <c:pt idx="29105">
                  <c:v>5.81433</c:v>
                </c:pt>
                <c:pt idx="29106">
                  <c:v>5.809501</c:v>
                </c:pt>
                <c:pt idx="29107">
                  <c:v>5.8017370000000001</c:v>
                </c:pt>
                <c:pt idx="29108">
                  <c:v>5.8089930000000001</c:v>
                </c:pt>
                <c:pt idx="29109">
                  <c:v>5.7976140000000003</c:v>
                </c:pt>
                <c:pt idx="29110">
                  <c:v>5.7866869999999997</c:v>
                </c:pt>
                <c:pt idx="29111">
                  <c:v>5.7999289999999997</c:v>
                </c:pt>
                <c:pt idx="29112">
                  <c:v>5.8073629999999996</c:v>
                </c:pt>
                <c:pt idx="29113">
                  <c:v>5.8078289999999999</c:v>
                </c:pt>
                <c:pt idx="29114">
                  <c:v>5.8071760000000001</c:v>
                </c:pt>
                <c:pt idx="29115">
                  <c:v>5.8056789999999996</c:v>
                </c:pt>
                <c:pt idx="29116">
                  <c:v>5.8076730000000003</c:v>
                </c:pt>
                <c:pt idx="29117">
                  <c:v>5.8126069999999999</c:v>
                </c:pt>
                <c:pt idx="29118">
                  <c:v>5.8048760000000001</c:v>
                </c:pt>
                <c:pt idx="29119">
                  <c:v>5.7926539999999997</c:v>
                </c:pt>
                <c:pt idx="29120">
                  <c:v>5.8055859999999999</c:v>
                </c:pt>
                <c:pt idx="29121">
                  <c:v>5.8130730000000002</c:v>
                </c:pt>
                <c:pt idx="29122">
                  <c:v>5.7997949999999996</c:v>
                </c:pt>
                <c:pt idx="29123">
                  <c:v>5.797472</c:v>
                </c:pt>
                <c:pt idx="29124">
                  <c:v>5.8062829999999996</c:v>
                </c:pt>
                <c:pt idx="29125">
                  <c:v>5.808484</c:v>
                </c:pt>
                <c:pt idx="29126">
                  <c:v>5.8060650000000003</c:v>
                </c:pt>
                <c:pt idx="29127">
                  <c:v>5.810003</c:v>
                </c:pt>
                <c:pt idx="29128">
                  <c:v>5.8100040000000002</c:v>
                </c:pt>
                <c:pt idx="29129">
                  <c:v>5.8047690000000003</c:v>
                </c:pt>
                <c:pt idx="29130">
                  <c:v>5.808783</c:v>
                </c:pt>
                <c:pt idx="29131">
                  <c:v>5.8078440000000002</c:v>
                </c:pt>
                <c:pt idx="29132">
                  <c:v>5.8036029999999998</c:v>
                </c:pt>
                <c:pt idx="29133">
                  <c:v>5.8086880000000001</c:v>
                </c:pt>
                <c:pt idx="29134">
                  <c:v>5.8123079999999998</c:v>
                </c:pt>
                <c:pt idx="29135">
                  <c:v>5.8098299999999998</c:v>
                </c:pt>
                <c:pt idx="29136">
                  <c:v>5.8098409999999996</c:v>
                </c:pt>
                <c:pt idx="29137">
                  <c:v>5.809253</c:v>
                </c:pt>
                <c:pt idx="29138">
                  <c:v>5.801221</c:v>
                </c:pt>
                <c:pt idx="29139">
                  <c:v>5.8075789999999996</c:v>
                </c:pt>
                <c:pt idx="29140">
                  <c:v>5.8193989999999998</c:v>
                </c:pt>
                <c:pt idx="29141">
                  <c:v>5.8116370000000002</c:v>
                </c:pt>
                <c:pt idx="29142">
                  <c:v>5.8063960000000003</c:v>
                </c:pt>
                <c:pt idx="29143">
                  <c:v>5.8089219999999999</c:v>
                </c:pt>
                <c:pt idx="29144">
                  <c:v>5.8093750000000002</c:v>
                </c:pt>
                <c:pt idx="29145">
                  <c:v>5.8106099999999996</c:v>
                </c:pt>
                <c:pt idx="29146">
                  <c:v>5.8100630000000004</c:v>
                </c:pt>
                <c:pt idx="29147">
                  <c:v>5.8075330000000003</c:v>
                </c:pt>
                <c:pt idx="29148">
                  <c:v>5.8059260000000004</c:v>
                </c:pt>
                <c:pt idx="29149">
                  <c:v>5.807207</c:v>
                </c:pt>
                <c:pt idx="29150">
                  <c:v>5.8076210000000001</c:v>
                </c:pt>
                <c:pt idx="29151">
                  <c:v>5.8141939999999996</c:v>
                </c:pt>
                <c:pt idx="29152">
                  <c:v>5.8231520000000003</c:v>
                </c:pt>
                <c:pt idx="29153">
                  <c:v>5.8125499999999999</c:v>
                </c:pt>
                <c:pt idx="29154">
                  <c:v>5.8056770000000002</c:v>
                </c:pt>
                <c:pt idx="29155">
                  <c:v>5.8197029999999996</c:v>
                </c:pt>
                <c:pt idx="29156">
                  <c:v>5.8235340000000004</c:v>
                </c:pt>
                <c:pt idx="29157">
                  <c:v>5.8053229999999996</c:v>
                </c:pt>
                <c:pt idx="29158">
                  <c:v>5.7978699999999996</c:v>
                </c:pt>
                <c:pt idx="29159">
                  <c:v>5.8099350000000003</c:v>
                </c:pt>
                <c:pt idx="29160">
                  <c:v>5.8139890000000003</c:v>
                </c:pt>
                <c:pt idx="29161">
                  <c:v>5.8169279999999999</c:v>
                </c:pt>
                <c:pt idx="29162">
                  <c:v>5.8211930000000001</c:v>
                </c:pt>
                <c:pt idx="29163">
                  <c:v>5.8111860000000002</c:v>
                </c:pt>
                <c:pt idx="29164">
                  <c:v>5.8129569999999999</c:v>
                </c:pt>
                <c:pt idx="29165">
                  <c:v>5.8247210000000003</c:v>
                </c:pt>
                <c:pt idx="29166">
                  <c:v>5.8213400000000002</c:v>
                </c:pt>
                <c:pt idx="29167">
                  <c:v>5.8153889999999997</c:v>
                </c:pt>
                <c:pt idx="29168">
                  <c:v>5.8194330000000001</c:v>
                </c:pt>
                <c:pt idx="29169">
                  <c:v>5.8168379999999997</c:v>
                </c:pt>
                <c:pt idx="29170">
                  <c:v>5.8035019999999999</c:v>
                </c:pt>
                <c:pt idx="29171">
                  <c:v>5.8095790000000003</c:v>
                </c:pt>
                <c:pt idx="29172">
                  <c:v>5.8193219999999997</c:v>
                </c:pt>
                <c:pt idx="29173">
                  <c:v>5.8128989999999998</c:v>
                </c:pt>
                <c:pt idx="29174">
                  <c:v>5.815696</c:v>
                </c:pt>
                <c:pt idx="29175">
                  <c:v>5.8151229999999998</c:v>
                </c:pt>
                <c:pt idx="29176">
                  <c:v>5.8085230000000001</c:v>
                </c:pt>
                <c:pt idx="29177">
                  <c:v>5.8204529999999997</c:v>
                </c:pt>
                <c:pt idx="29178">
                  <c:v>5.829828</c:v>
                </c:pt>
                <c:pt idx="29179">
                  <c:v>5.8185880000000001</c:v>
                </c:pt>
                <c:pt idx="29180">
                  <c:v>5.8101969999999996</c:v>
                </c:pt>
                <c:pt idx="29181">
                  <c:v>5.8169250000000003</c:v>
                </c:pt>
                <c:pt idx="29182">
                  <c:v>5.8152299999999997</c:v>
                </c:pt>
                <c:pt idx="29183">
                  <c:v>5.8111430000000004</c:v>
                </c:pt>
                <c:pt idx="29184">
                  <c:v>5.81555</c:v>
                </c:pt>
                <c:pt idx="29185">
                  <c:v>5.8155650000000003</c:v>
                </c:pt>
                <c:pt idx="29186">
                  <c:v>5.8207329999999997</c:v>
                </c:pt>
                <c:pt idx="29187">
                  <c:v>5.8182359999999997</c:v>
                </c:pt>
                <c:pt idx="29188">
                  <c:v>5.8063700000000003</c:v>
                </c:pt>
                <c:pt idx="29189">
                  <c:v>5.8076439999999998</c:v>
                </c:pt>
                <c:pt idx="29190">
                  <c:v>5.8157680000000003</c:v>
                </c:pt>
                <c:pt idx="29191">
                  <c:v>5.8189440000000001</c:v>
                </c:pt>
                <c:pt idx="29192">
                  <c:v>5.8219370000000001</c:v>
                </c:pt>
                <c:pt idx="29193">
                  <c:v>5.8294199999999998</c:v>
                </c:pt>
                <c:pt idx="29194">
                  <c:v>5.8262729999999996</c:v>
                </c:pt>
                <c:pt idx="29195">
                  <c:v>5.8162880000000001</c:v>
                </c:pt>
                <c:pt idx="29196">
                  <c:v>5.8179119999999998</c:v>
                </c:pt>
                <c:pt idx="29197">
                  <c:v>5.8159169999999998</c:v>
                </c:pt>
                <c:pt idx="29198">
                  <c:v>5.8097760000000003</c:v>
                </c:pt>
                <c:pt idx="29199">
                  <c:v>5.8152150000000002</c:v>
                </c:pt>
                <c:pt idx="29200">
                  <c:v>5.8201349999999996</c:v>
                </c:pt>
                <c:pt idx="29201">
                  <c:v>5.8181570000000002</c:v>
                </c:pt>
                <c:pt idx="29202">
                  <c:v>5.8219279999999998</c:v>
                </c:pt>
                <c:pt idx="29203">
                  <c:v>5.8280599999999998</c:v>
                </c:pt>
                <c:pt idx="29204">
                  <c:v>5.820589</c:v>
                </c:pt>
                <c:pt idx="29205">
                  <c:v>5.8190350000000004</c:v>
                </c:pt>
                <c:pt idx="29206">
                  <c:v>5.8273619999999999</c:v>
                </c:pt>
                <c:pt idx="29207">
                  <c:v>5.8211690000000003</c:v>
                </c:pt>
                <c:pt idx="29208">
                  <c:v>5.8171369999999998</c:v>
                </c:pt>
                <c:pt idx="29209">
                  <c:v>5.819312</c:v>
                </c:pt>
                <c:pt idx="29210">
                  <c:v>5.8192250000000003</c:v>
                </c:pt>
                <c:pt idx="29211">
                  <c:v>5.8222269999999998</c:v>
                </c:pt>
                <c:pt idx="29212">
                  <c:v>5.8215120000000002</c:v>
                </c:pt>
                <c:pt idx="29213">
                  <c:v>5.817348</c:v>
                </c:pt>
                <c:pt idx="29214">
                  <c:v>5.8148220000000004</c:v>
                </c:pt>
                <c:pt idx="29215">
                  <c:v>5.822349</c:v>
                </c:pt>
                <c:pt idx="29216">
                  <c:v>5.8269390000000003</c:v>
                </c:pt>
                <c:pt idx="29217">
                  <c:v>5.8232819999999998</c:v>
                </c:pt>
                <c:pt idx="29218">
                  <c:v>5.8220669999999997</c:v>
                </c:pt>
                <c:pt idx="29219">
                  <c:v>5.8183639999999999</c:v>
                </c:pt>
                <c:pt idx="29220">
                  <c:v>5.821275</c:v>
                </c:pt>
                <c:pt idx="29221">
                  <c:v>5.8258729999999996</c:v>
                </c:pt>
                <c:pt idx="29222">
                  <c:v>5.8237519999999998</c:v>
                </c:pt>
                <c:pt idx="29223">
                  <c:v>5.8276009999999996</c:v>
                </c:pt>
                <c:pt idx="29224">
                  <c:v>5.8315000000000001</c:v>
                </c:pt>
                <c:pt idx="29225">
                  <c:v>5.8243960000000001</c:v>
                </c:pt>
                <c:pt idx="29226">
                  <c:v>5.817431</c:v>
                </c:pt>
                <c:pt idx="29227">
                  <c:v>5.8249870000000001</c:v>
                </c:pt>
                <c:pt idx="29228">
                  <c:v>5.8378680000000003</c:v>
                </c:pt>
                <c:pt idx="29229">
                  <c:v>5.8298069999999997</c:v>
                </c:pt>
                <c:pt idx="29230">
                  <c:v>5.8167900000000001</c:v>
                </c:pt>
                <c:pt idx="29231">
                  <c:v>5.8196490000000001</c:v>
                </c:pt>
                <c:pt idx="29232">
                  <c:v>5.8252569999999997</c:v>
                </c:pt>
                <c:pt idx="29233">
                  <c:v>5.825418</c:v>
                </c:pt>
                <c:pt idx="29234">
                  <c:v>5.8229550000000003</c:v>
                </c:pt>
                <c:pt idx="29235">
                  <c:v>5.820964</c:v>
                </c:pt>
                <c:pt idx="29236">
                  <c:v>5.8138740000000002</c:v>
                </c:pt>
                <c:pt idx="29237">
                  <c:v>5.8185900000000004</c:v>
                </c:pt>
                <c:pt idx="29238">
                  <c:v>5.829237</c:v>
                </c:pt>
                <c:pt idx="29239">
                  <c:v>5.8291079999999997</c:v>
                </c:pt>
                <c:pt idx="29240">
                  <c:v>5.83249</c:v>
                </c:pt>
                <c:pt idx="29241">
                  <c:v>5.8319409999999996</c:v>
                </c:pt>
                <c:pt idx="29242">
                  <c:v>5.8229100000000003</c:v>
                </c:pt>
                <c:pt idx="29243">
                  <c:v>5.820093</c:v>
                </c:pt>
                <c:pt idx="29244">
                  <c:v>5.8279589999999999</c:v>
                </c:pt>
                <c:pt idx="29245">
                  <c:v>5.8308840000000002</c:v>
                </c:pt>
                <c:pt idx="29246">
                  <c:v>5.8284700000000003</c:v>
                </c:pt>
                <c:pt idx="29247">
                  <c:v>5.8297999999999996</c:v>
                </c:pt>
                <c:pt idx="29248">
                  <c:v>5.8300890000000001</c:v>
                </c:pt>
                <c:pt idx="29249">
                  <c:v>5.8324749999999996</c:v>
                </c:pt>
                <c:pt idx="29250">
                  <c:v>5.8329909999999998</c:v>
                </c:pt>
                <c:pt idx="29251">
                  <c:v>5.8257459999999996</c:v>
                </c:pt>
                <c:pt idx="29252">
                  <c:v>5.8238760000000003</c:v>
                </c:pt>
                <c:pt idx="29253">
                  <c:v>5.8259610000000004</c:v>
                </c:pt>
                <c:pt idx="29254">
                  <c:v>5.8196529999999997</c:v>
                </c:pt>
                <c:pt idx="29255">
                  <c:v>5.8160559999999997</c:v>
                </c:pt>
                <c:pt idx="29256">
                  <c:v>5.8303710000000004</c:v>
                </c:pt>
                <c:pt idx="29257">
                  <c:v>5.8414270000000004</c:v>
                </c:pt>
                <c:pt idx="29258">
                  <c:v>5.8315970000000004</c:v>
                </c:pt>
                <c:pt idx="29259">
                  <c:v>5.8281409999999996</c:v>
                </c:pt>
                <c:pt idx="29260">
                  <c:v>5.8327650000000002</c:v>
                </c:pt>
                <c:pt idx="29261">
                  <c:v>5.8271959999999998</c:v>
                </c:pt>
                <c:pt idx="29262">
                  <c:v>5.8258910000000004</c:v>
                </c:pt>
                <c:pt idx="29263">
                  <c:v>5.8277000000000001</c:v>
                </c:pt>
                <c:pt idx="29264">
                  <c:v>5.828201</c:v>
                </c:pt>
                <c:pt idx="29265">
                  <c:v>5.8303710000000004</c:v>
                </c:pt>
                <c:pt idx="29266">
                  <c:v>5.8312020000000002</c:v>
                </c:pt>
                <c:pt idx="29267">
                  <c:v>5.8284459999999996</c:v>
                </c:pt>
                <c:pt idx="29268">
                  <c:v>5.8275490000000003</c:v>
                </c:pt>
                <c:pt idx="29269">
                  <c:v>5.8336870000000003</c:v>
                </c:pt>
                <c:pt idx="29270">
                  <c:v>5.832039</c:v>
                </c:pt>
                <c:pt idx="29271">
                  <c:v>5.8289330000000001</c:v>
                </c:pt>
                <c:pt idx="29272">
                  <c:v>5.8341050000000001</c:v>
                </c:pt>
                <c:pt idx="29273">
                  <c:v>5.8277830000000002</c:v>
                </c:pt>
                <c:pt idx="29274">
                  <c:v>5.8255679999999996</c:v>
                </c:pt>
                <c:pt idx="29275">
                  <c:v>5.839842</c:v>
                </c:pt>
                <c:pt idx="29276">
                  <c:v>5.8441299999999998</c:v>
                </c:pt>
                <c:pt idx="29277">
                  <c:v>5.8308879999999998</c:v>
                </c:pt>
                <c:pt idx="29278">
                  <c:v>5.8304330000000002</c:v>
                </c:pt>
                <c:pt idx="29279">
                  <c:v>5.8365580000000001</c:v>
                </c:pt>
                <c:pt idx="29280">
                  <c:v>5.8257089999999998</c:v>
                </c:pt>
                <c:pt idx="29281">
                  <c:v>5.8262169999999998</c:v>
                </c:pt>
                <c:pt idx="29282">
                  <c:v>5.8339829999999999</c:v>
                </c:pt>
                <c:pt idx="29283">
                  <c:v>5.8305379999999998</c:v>
                </c:pt>
                <c:pt idx="29284">
                  <c:v>5.8330120000000001</c:v>
                </c:pt>
                <c:pt idx="29285">
                  <c:v>5.8376460000000003</c:v>
                </c:pt>
                <c:pt idx="29286">
                  <c:v>5.8363149999999999</c:v>
                </c:pt>
                <c:pt idx="29287">
                  <c:v>5.8314750000000002</c:v>
                </c:pt>
                <c:pt idx="29288">
                  <c:v>5.8319289999999997</c:v>
                </c:pt>
                <c:pt idx="29289">
                  <c:v>5.8384140000000002</c:v>
                </c:pt>
                <c:pt idx="29290">
                  <c:v>5.8433929999999998</c:v>
                </c:pt>
                <c:pt idx="29291">
                  <c:v>5.8464210000000003</c:v>
                </c:pt>
                <c:pt idx="29292">
                  <c:v>5.8368359999999999</c:v>
                </c:pt>
                <c:pt idx="29293">
                  <c:v>5.8300530000000004</c:v>
                </c:pt>
                <c:pt idx="29294">
                  <c:v>5.8416329999999999</c:v>
                </c:pt>
                <c:pt idx="29295">
                  <c:v>5.8443940000000003</c:v>
                </c:pt>
                <c:pt idx="29296">
                  <c:v>5.8328819999999997</c:v>
                </c:pt>
                <c:pt idx="29297">
                  <c:v>5.8268750000000002</c:v>
                </c:pt>
                <c:pt idx="29298">
                  <c:v>5.8322209999999997</c:v>
                </c:pt>
                <c:pt idx="29299">
                  <c:v>5.8358400000000001</c:v>
                </c:pt>
                <c:pt idx="29300">
                  <c:v>5.8342749999999999</c:v>
                </c:pt>
                <c:pt idx="29301">
                  <c:v>5.8312189999999999</c:v>
                </c:pt>
                <c:pt idx="29302">
                  <c:v>5.82395</c:v>
                </c:pt>
                <c:pt idx="29303">
                  <c:v>5.8292039999999998</c:v>
                </c:pt>
                <c:pt idx="29304">
                  <c:v>5.8390829999999996</c:v>
                </c:pt>
                <c:pt idx="29305">
                  <c:v>5.8341029999999998</c:v>
                </c:pt>
                <c:pt idx="29306">
                  <c:v>5.8300419999999997</c:v>
                </c:pt>
                <c:pt idx="29307">
                  <c:v>5.8378410000000001</c:v>
                </c:pt>
                <c:pt idx="29308">
                  <c:v>5.8409149999999999</c:v>
                </c:pt>
                <c:pt idx="29309">
                  <c:v>5.8328540000000002</c:v>
                </c:pt>
                <c:pt idx="29310">
                  <c:v>5.8349070000000003</c:v>
                </c:pt>
                <c:pt idx="29311">
                  <c:v>5.8452869999999999</c:v>
                </c:pt>
                <c:pt idx="29312">
                  <c:v>5.8461090000000002</c:v>
                </c:pt>
                <c:pt idx="29313">
                  <c:v>5.8446090000000002</c:v>
                </c:pt>
                <c:pt idx="29314">
                  <c:v>5.8406120000000001</c:v>
                </c:pt>
                <c:pt idx="29315">
                  <c:v>5.8449049999999998</c:v>
                </c:pt>
                <c:pt idx="29316">
                  <c:v>5.850803</c:v>
                </c:pt>
                <c:pt idx="29317">
                  <c:v>5.8317889999999997</c:v>
                </c:pt>
                <c:pt idx="29318">
                  <c:v>5.8219019999999997</c:v>
                </c:pt>
                <c:pt idx="29319">
                  <c:v>5.8364940000000001</c:v>
                </c:pt>
                <c:pt idx="29320">
                  <c:v>5.8389990000000003</c:v>
                </c:pt>
                <c:pt idx="29321">
                  <c:v>5.8272979999999999</c:v>
                </c:pt>
                <c:pt idx="29322">
                  <c:v>5.8367699999999996</c:v>
                </c:pt>
                <c:pt idx="29323">
                  <c:v>5.8520339999999997</c:v>
                </c:pt>
                <c:pt idx="29324">
                  <c:v>5.8448710000000004</c:v>
                </c:pt>
                <c:pt idx="29325">
                  <c:v>5.8456340000000004</c:v>
                </c:pt>
                <c:pt idx="29326">
                  <c:v>5.850123</c:v>
                </c:pt>
                <c:pt idx="29327">
                  <c:v>5.8407840000000002</c:v>
                </c:pt>
                <c:pt idx="29328">
                  <c:v>5.8405610000000001</c:v>
                </c:pt>
                <c:pt idx="29329">
                  <c:v>5.8436769999999996</c:v>
                </c:pt>
                <c:pt idx="29330">
                  <c:v>5.8360070000000004</c:v>
                </c:pt>
                <c:pt idx="29331">
                  <c:v>5.8341669999999999</c:v>
                </c:pt>
                <c:pt idx="29332">
                  <c:v>5.8454439999999996</c:v>
                </c:pt>
                <c:pt idx="29333">
                  <c:v>5.841056</c:v>
                </c:pt>
                <c:pt idx="29334">
                  <c:v>5.8314640000000004</c:v>
                </c:pt>
                <c:pt idx="29335">
                  <c:v>5.849952</c:v>
                </c:pt>
                <c:pt idx="29336">
                  <c:v>5.8591280000000001</c:v>
                </c:pt>
                <c:pt idx="29337">
                  <c:v>5.8435709999999998</c:v>
                </c:pt>
                <c:pt idx="29338">
                  <c:v>5.8445410000000004</c:v>
                </c:pt>
                <c:pt idx="29339">
                  <c:v>5.8527969999999998</c:v>
                </c:pt>
                <c:pt idx="29340">
                  <c:v>5.8390019999999998</c:v>
                </c:pt>
                <c:pt idx="29341">
                  <c:v>5.8339429999999997</c:v>
                </c:pt>
                <c:pt idx="29342">
                  <c:v>5.8477199999999998</c:v>
                </c:pt>
                <c:pt idx="29343">
                  <c:v>5.8366910000000001</c:v>
                </c:pt>
                <c:pt idx="29344">
                  <c:v>5.829034</c:v>
                </c:pt>
                <c:pt idx="29345">
                  <c:v>5.8491609999999996</c:v>
                </c:pt>
                <c:pt idx="29346">
                  <c:v>5.845707</c:v>
                </c:pt>
                <c:pt idx="29347">
                  <c:v>5.8358369999999997</c:v>
                </c:pt>
                <c:pt idx="29348">
                  <c:v>5.8475859999999997</c:v>
                </c:pt>
                <c:pt idx="29349">
                  <c:v>5.8480189999999999</c:v>
                </c:pt>
                <c:pt idx="29350">
                  <c:v>5.8393220000000001</c:v>
                </c:pt>
                <c:pt idx="29351">
                  <c:v>5.843839</c:v>
                </c:pt>
                <c:pt idx="29352">
                  <c:v>5.8447199999999997</c:v>
                </c:pt>
                <c:pt idx="29353">
                  <c:v>5.8326719999999996</c:v>
                </c:pt>
                <c:pt idx="29354">
                  <c:v>5.8416920000000001</c:v>
                </c:pt>
                <c:pt idx="29355">
                  <c:v>5.8552840000000002</c:v>
                </c:pt>
                <c:pt idx="29356">
                  <c:v>5.8428190000000004</c:v>
                </c:pt>
                <c:pt idx="29357">
                  <c:v>5.8426609999999997</c:v>
                </c:pt>
                <c:pt idx="29358">
                  <c:v>5.8498330000000003</c:v>
                </c:pt>
                <c:pt idx="29359">
                  <c:v>5.8436009999999996</c:v>
                </c:pt>
                <c:pt idx="29360">
                  <c:v>5.8455890000000004</c:v>
                </c:pt>
                <c:pt idx="29361">
                  <c:v>5.8525729999999996</c:v>
                </c:pt>
                <c:pt idx="29362">
                  <c:v>5.8440300000000001</c:v>
                </c:pt>
                <c:pt idx="29363">
                  <c:v>5.8351309999999996</c:v>
                </c:pt>
                <c:pt idx="29364">
                  <c:v>5.8458259999999997</c:v>
                </c:pt>
                <c:pt idx="29365">
                  <c:v>5.8478450000000004</c:v>
                </c:pt>
                <c:pt idx="29366">
                  <c:v>5.841107</c:v>
                </c:pt>
                <c:pt idx="29367">
                  <c:v>5.8505240000000001</c:v>
                </c:pt>
                <c:pt idx="29368">
                  <c:v>5.8525470000000004</c:v>
                </c:pt>
                <c:pt idx="29369">
                  <c:v>5.8479150000000004</c:v>
                </c:pt>
                <c:pt idx="29370">
                  <c:v>5.8505969999999996</c:v>
                </c:pt>
                <c:pt idx="29371">
                  <c:v>5.8517150000000004</c:v>
                </c:pt>
                <c:pt idx="29372">
                  <c:v>5.8500139999999998</c:v>
                </c:pt>
                <c:pt idx="29373">
                  <c:v>5.8523759999999996</c:v>
                </c:pt>
                <c:pt idx="29374">
                  <c:v>5.8527659999999999</c:v>
                </c:pt>
                <c:pt idx="29375">
                  <c:v>5.8444710000000004</c:v>
                </c:pt>
                <c:pt idx="29376">
                  <c:v>5.847162</c:v>
                </c:pt>
                <c:pt idx="29377">
                  <c:v>5.8482599999999998</c:v>
                </c:pt>
                <c:pt idx="29378">
                  <c:v>5.8415319999999999</c:v>
                </c:pt>
                <c:pt idx="29379">
                  <c:v>5.8531899999999997</c:v>
                </c:pt>
                <c:pt idx="29380">
                  <c:v>5.8573409999999999</c:v>
                </c:pt>
                <c:pt idx="29381">
                  <c:v>5.8472980000000003</c:v>
                </c:pt>
                <c:pt idx="29382">
                  <c:v>5.8515180000000004</c:v>
                </c:pt>
                <c:pt idx="29383">
                  <c:v>5.8569339999999999</c:v>
                </c:pt>
                <c:pt idx="29384">
                  <c:v>5.8497430000000001</c:v>
                </c:pt>
                <c:pt idx="29385">
                  <c:v>5.8456070000000002</c:v>
                </c:pt>
                <c:pt idx="29386">
                  <c:v>5.8521179999999999</c:v>
                </c:pt>
                <c:pt idx="29387">
                  <c:v>5.848141</c:v>
                </c:pt>
                <c:pt idx="29388">
                  <c:v>5.8432709999999997</c:v>
                </c:pt>
                <c:pt idx="29389">
                  <c:v>5.8510099999999996</c:v>
                </c:pt>
                <c:pt idx="29390">
                  <c:v>5.8484189999999998</c:v>
                </c:pt>
                <c:pt idx="29391">
                  <c:v>5.8448820000000001</c:v>
                </c:pt>
                <c:pt idx="29392">
                  <c:v>5.8540010000000002</c:v>
                </c:pt>
                <c:pt idx="29393">
                  <c:v>5.8549959999999999</c:v>
                </c:pt>
                <c:pt idx="29394">
                  <c:v>5.8530639999999998</c:v>
                </c:pt>
                <c:pt idx="29395">
                  <c:v>5.8658400000000004</c:v>
                </c:pt>
                <c:pt idx="29396">
                  <c:v>5.8630300000000002</c:v>
                </c:pt>
                <c:pt idx="29397">
                  <c:v>5.8438650000000001</c:v>
                </c:pt>
                <c:pt idx="29398">
                  <c:v>5.8516849999999998</c:v>
                </c:pt>
                <c:pt idx="29399">
                  <c:v>5.857869</c:v>
                </c:pt>
                <c:pt idx="29400">
                  <c:v>5.8411350000000004</c:v>
                </c:pt>
                <c:pt idx="29401">
                  <c:v>5.8415429999999997</c:v>
                </c:pt>
                <c:pt idx="29402">
                  <c:v>5.8484809999999996</c:v>
                </c:pt>
                <c:pt idx="29403">
                  <c:v>5.8453520000000001</c:v>
                </c:pt>
                <c:pt idx="29404">
                  <c:v>5.8519800000000002</c:v>
                </c:pt>
                <c:pt idx="29405">
                  <c:v>5.8614930000000003</c:v>
                </c:pt>
                <c:pt idx="29406">
                  <c:v>5.859235</c:v>
                </c:pt>
                <c:pt idx="29407">
                  <c:v>5.850079</c:v>
                </c:pt>
                <c:pt idx="29408">
                  <c:v>5.854203</c:v>
                </c:pt>
                <c:pt idx="29409">
                  <c:v>5.8596349999999999</c:v>
                </c:pt>
                <c:pt idx="29410">
                  <c:v>5.8537239999999997</c:v>
                </c:pt>
                <c:pt idx="29411">
                  <c:v>5.8569699999999996</c:v>
                </c:pt>
                <c:pt idx="29412">
                  <c:v>5.8613289999999996</c:v>
                </c:pt>
                <c:pt idx="29413">
                  <c:v>5.8565389999999997</c:v>
                </c:pt>
                <c:pt idx="29414">
                  <c:v>5.8596750000000002</c:v>
                </c:pt>
                <c:pt idx="29415">
                  <c:v>5.8661110000000001</c:v>
                </c:pt>
                <c:pt idx="29416">
                  <c:v>5.8517409999999996</c:v>
                </c:pt>
                <c:pt idx="29417">
                  <c:v>5.8457800000000004</c:v>
                </c:pt>
                <c:pt idx="29418">
                  <c:v>5.8614680000000003</c:v>
                </c:pt>
                <c:pt idx="29419">
                  <c:v>5.8575039999999996</c:v>
                </c:pt>
                <c:pt idx="29420">
                  <c:v>5.8521929999999998</c:v>
                </c:pt>
                <c:pt idx="29421">
                  <c:v>5.8626230000000001</c:v>
                </c:pt>
                <c:pt idx="29422">
                  <c:v>5.8616739999999998</c:v>
                </c:pt>
                <c:pt idx="29423">
                  <c:v>5.8550769999999996</c:v>
                </c:pt>
                <c:pt idx="29424">
                  <c:v>5.8582049999999999</c:v>
                </c:pt>
                <c:pt idx="29425">
                  <c:v>5.8586150000000004</c:v>
                </c:pt>
                <c:pt idx="29426">
                  <c:v>5.8505250000000002</c:v>
                </c:pt>
                <c:pt idx="29427">
                  <c:v>5.8559020000000004</c:v>
                </c:pt>
                <c:pt idx="29428">
                  <c:v>5.8602059999999998</c:v>
                </c:pt>
                <c:pt idx="29429">
                  <c:v>5.8516519999999996</c:v>
                </c:pt>
                <c:pt idx="29430">
                  <c:v>5.8522040000000004</c:v>
                </c:pt>
                <c:pt idx="29431">
                  <c:v>5.8565230000000001</c:v>
                </c:pt>
                <c:pt idx="29432">
                  <c:v>5.8540530000000004</c:v>
                </c:pt>
                <c:pt idx="29433">
                  <c:v>5.8595899999999999</c:v>
                </c:pt>
                <c:pt idx="29434">
                  <c:v>5.8623370000000001</c:v>
                </c:pt>
                <c:pt idx="29435">
                  <c:v>5.856668</c:v>
                </c:pt>
                <c:pt idx="29436">
                  <c:v>5.8581529999999997</c:v>
                </c:pt>
                <c:pt idx="29437">
                  <c:v>5.8558779999999997</c:v>
                </c:pt>
                <c:pt idx="29438">
                  <c:v>5.8508659999999999</c:v>
                </c:pt>
                <c:pt idx="29439">
                  <c:v>5.8568959999999999</c:v>
                </c:pt>
                <c:pt idx="29440">
                  <c:v>5.8627500000000001</c:v>
                </c:pt>
                <c:pt idx="29441">
                  <c:v>5.8585409999999998</c:v>
                </c:pt>
                <c:pt idx="29442">
                  <c:v>5.8586179999999999</c:v>
                </c:pt>
                <c:pt idx="29443">
                  <c:v>5.8622329999999998</c:v>
                </c:pt>
                <c:pt idx="29444">
                  <c:v>5.8578010000000003</c:v>
                </c:pt>
                <c:pt idx="29445">
                  <c:v>5.8570500000000001</c:v>
                </c:pt>
                <c:pt idx="29446">
                  <c:v>5.8572430000000004</c:v>
                </c:pt>
                <c:pt idx="29447">
                  <c:v>5.8566390000000004</c:v>
                </c:pt>
                <c:pt idx="29448">
                  <c:v>5.8627570000000002</c:v>
                </c:pt>
                <c:pt idx="29449">
                  <c:v>5.8691769999999996</c:v>
                </c:pt>
                <c:pt idx="29450">
                  <c:v>5.8655629999999999</c:v>
                </c:pt>
                <c:pt idx="29451">
                  <c:v>5.856376</c:v>
                </c:pt>
                <c:pt idx="29452">
                  <c:v>5.8615170000000001</c:v>
                </c:pt>
                <c:pt idx="29453">
                  <c:v>5.8611620000000002</c:v>
                </c:pt>
                <c:pt idx="29454">
                  <c:v>5.8531259999999996</c:v>
                </c:pt>
                <c:pt idx="29455">
                  <c:v>5.8625689999999997</c:v>
                </c:pt>
                <c:pt idx="29456">
                  <c:v>5.8644829999999999</c:v>
                </c:pt>
                <c:pt idx="29457">
                  <c:v>5.8577529999999998</c:v>
                </c:pt>
                <c:pt idx="29458">
                  <c:v>5.8625949999999998</c:v>
                </c:pt>
                <c:pt idx="29459">
                  <c:v>5.8703000000000003</c:v>
                </c:pt>
                <c:pt idx="29460">
                  <c:v>5.8679829999999997</c:v>
                </c:pt>
                <c:pt idx="29461">
                  <c:v>5.8688859999999998</c:v>
                </c:pt>
                <c:pt idx="29462">
                  <c:v>5.872566</c:v>
                </c:pt>
                <c:pt idx="29463">
                  <c:v>5.8648170000000004</c:v>
                </c:pt>
                <c:pt idx="29464">
                  <c:v>5.8660819999999996</c:v>
                </c:pt>
                <c:pt idx="29465">
                  <c:v>5.8673840000000004</c:v>
                </c:pt>
                <c:pt idx="29466">
                  <c:v>5.8542529999999999</c:v>
                </c:pt>
                <c:pt idx="29467">
                  <c:v>5.8530480000000003</c:v>
                </c:pt>
                <c:pt idx="29468">
                  <c:v>5.8608570000000002</c:v>
                </c:pt>
                <c:pt idx="29469">
                  <c:v>5.86374</c:v>
                </c:pt>
                <c:pt idx="29470">
                  <c:v>5.8713629999999997</c:v>
                </c:pt>
                <c:pt idx="29471">
                  <c:v>5.8801240000000004</c:v>
                </c:pt>
                <c:pt idx="29472">
                  <c:v>5.8700510000000001</c:v>
                </c:pt>
                <c:pt idx="29473">
                  <c:v>5.8596959999999996</c:v>
                </c:pt>
                <c:pt idx="29474">
                  <c:v>5.8661560000000001</c:v>
                </c:pt>
                <c:pt idx="29475">
                  <c:v>5.8615589999999997</c:v>
                </c:pt>
                <c:pt idx="29476">
                  <c:v>5.8548920000000004</c:v>
                </c:pt>
                <c:pt idx="29477">
                  <c:v>5.8626610000000001</c:v>
                </c:pt>
                <c:pt idx="29478">
                  <c:v>5.8650120000000001</c:v>
                </c:pt>
                <c:pt idx="29479">
                  <c:v>5.8667829999999999</c:v>
                </c:pt>
                <c:pt idx="29480">
                  <c:v>5.8687319999999996</c:v>
                </c:pt>
                <c:pt idx="29481">
                  <c:v>5.8632020000000002</c:v>
                </c:pt>
                <c:pt idx="29482">
                  <c:v>5.8633389999999999</c:v>
                </c:pt>
                <c:pt idx="29483">
                  <c:v>5.8763620000000003</c:v>
                </c:pt>
                <c:pt idx="29484">
                  <c:v>5.8769879999999999</c:v>
                </c:pt>
                <c:pt idx="29485">
                  <c:v>5.8639539999999997</c:v>
                </c:pt>
                <c:pt idx="29486">
                  <c:v>5.8667809999999996</c:v>
                </c:pt>
                <c:pt idx="29487">
                  <c:v>5.8663600000000002</c:v>
                </c:pt>
                <c:pt idx="29488">
                  <c:v>5.8593580000000003</c:v>
                </c:pt>
                <c:pt idx="29489">
                  <c:v>5.8708320000000001</c:v>
                </c:pt>
                <c:pt idx="29490">
                  <c:v>5.8743480000000003</c:v>
                </c:pt>
                <c:pt idx="29491">
                  <c:v>5.8614100000000002</c:v>
                </c:pt>
                <c:pt idx="29492">
                  <c:v>5.8648160000000003</c:v>
                </c:pt>
                <c:pt idx="29493">
                  <c:v>5.8735900000000001</c:v>
                </c:pt>
                <c:pt idx="29494">
                  <c:v>5.860042</c:v>
                </c:pt>
                <c:pt idx="29495">
                  <c:v>5.8509539999999998</c:v>
                </c:pt>
                <c:pt idx="29496">
                  <c:v>5.8715089999999996</c:v>
                </c:pt>
                <c:pt idx="29497">
                  <c:v>5.87744</c:v>
                </c:pt>
                <c:pt idx="29498">
                  <c:v>5.8674540000000004</c:v>
                </c:pt>
                <c:pt idx="29499">
                  <c:v>5.8723000000000001</c:v>
                </c:pt>
                <c:pt idx="29500">
                  <c:v>5.8699950000000003</c:v>
                </c:pt>
                <c:pt idx="29501">
                  <c:v>5.8635060000000001</c:v>
                </c:pt>
                <c:pt idx="29502">
                  <c:v>5.8677919999999997</c:v>
                </c:pt>
                <c:pt idx="29503">
                  <c:v>5.8697319999999999</c:v>
                </c:pt>
                <c:pt idx="29504">
                  <c:v>5.8663619999999996</c:v>
                </c:pt>
                <c:pt idx="29505">
                  <c:v>5.8645500000000004</c:v>
                </c:pt>
                <c:pt idx="29506">
                  <c:v>5.8686639999999999</c:v>
                </c:pt>
                <c:pt idx="29507">
                  <c:v>5.8692799999999998</c:v>
                </c:pt>
                <c:pt idx="29508">
                  <c:v>5.8736350000000002</c:v>
                </c:pt>
                <c:pt idx="29509">
                  <c:v>5.8798839999999997</c:v>
                </c:pt>
                <c:pt idx="29510">
                  <c:v>5.8741589999999997</c:v>
                </c:pt>
                <c:pt idx="29511">
                  <c:v>5.8666410000000004</c:v>
                </c:pt>
                <c:pt idx="29512">
                  <c:v>5.8628640000000001</c:v>
                </c:pt>
                <c:pt idx="29513">
                  <c:v>5.8668529999999999</c:v>
                </c:pt>
                <c:pt idx="29514">
                  <c:v>5.8746869999999998</c:v>
                </c:pt>
                <c:pt idx="29515">
                  <c:v>5.879219</c:v>
                </c:pt>
                <c:pt idx="29516">
                  <c:v>5.8731460000000002</c:v>
                </c:pt>
                <c:pt idx="29517">
                  <c:v>5.8665900000000004</c:v>
                </c:pt>
                <c:pt idx="29518">
                  <c:v>5.879848</c:v>
                </c:pt>
                <c:pt idx="29519">
                  <c:v>5.8853960000000001</c:v>
                </c:pt>
                <c:pt idx="29520">
                  <c:v>5.8777489999999997</c:v>
                </c:pt>
                <c:pt idx="29521">
                  <c:v>5.8778129999999997</c:v>
                </c:pt>
                <c:pt idx="29522">
                  <c:v>5.8740420000000002</c:v>
                </c:pt>
                <c:pt idx="29523">
                  <c:v>5.8677029999999997</c:v>
                </c:pt>
                <c:pt idx="29524">
                  <c:v>5.8746549999999997</c:v>
                </c:pt>
                <c:pt idx="29525">
                  <c:v>5.88056</c:v>
                </c:pt>
                <c:pt idx="29526">
                  <c:v>5.8763030000000001</c:v>
                </c:pt>
                <c:pt idx="29527">
                  <c:v>5.8763509999999997</c:v>
                </c:pt>
                <c:pt idx="29528">
                  <c:v>5.8788460000000002</c:v>
                </c:pt>
                <c:pt idx="29529">
                  <c:v>5.8747850000000001</c:v>
                </c:pt>
                <c:pt idx="29530">
                  <c:v>5.8762530000000002</c:v>
                </c:pt>
                <c:pt idx="29531">
                  <c:v>5.8799200000000003</c:v>
                </c:pt>
                <c:pt idx="29532">
                  <c:v>5.8742700000000001</c:v>
                </c:pt>
                <c:pt idx="29533">
                  <c:v>5.8678980000000003</c:v>
                </c:pt>
                <c:pt idx="29534">
                  <c:v>5.8654929999999998</c:v>
                </c:pt>
                <c:pt idx="29535">
                  <c:v>5.8694389999999999</c:v>
                </c:pt>
                <c:pt idx="29536">
                  <c:v>5.8747800000000003</c:v>
                </c:pt>
                <c:pt idx="29537">
                  <c:v>5.8774790000000001</c:v>
                </c:pt>
                <c:pt idx="29538">
                  <c:v>5.8679100000000002</c:v>
                </c:pt>
                <c:pt idx="29539">
                  <c:v>5.8652810000000004</c:v>
                </c:pt>
                <c:pt idx="29540">
                  <c:v>5.8875570000000002</c:v>
                </c:pt>
                <c:pt idx="29541">
                  <c:v>5.8915920000000002</c:v>
                </c:pt>
                <c:pt idx="29542">
                  <c:v>5.8775009999999996</c:v>
                </c:pt>
                <c:pt idx="29543">
                  <c:v>5.8782589999999999</c:v>
                </c:pt>
                <c:pt idx="29544">
                  <c:v>5.8837450000000002</c:v>
                </c:pt>
                <c:pt idx="29545">
                  <c:v>5.878457</c:v>
                </c:pt>
                <c:pt idx="29546">
                  <c:v>5.8727200000000002</c:v>
                </c:pt>
                <c:pt idx="29547">
                  <c:v>5.8720299999999996</c:v>
                </c:pt>
                <c:pt idx="29548">
                  <c:v>5.8691040000000001</c:v>
                </c:pt>
                <c:pt idx="29549">
                  <c:v>5.8736079999999999</c:v>
                </c:pt>
                <c:pt idx="29550">
                  <c:v>5.8782350000000001</c:v>
                </c:pt>
                <c:pt idx="29551">
                  <c:v>5.8627919999999998</c:v>
                </c:pt>
                <c:pt idx="29552">
                  <c:v>5.86165</c:v>
                </c:pt>
                <c:pt idx="29553">
                  <c:v>5.8786759999999996</c:v>
                </c:pt>
                <c:pt idx="29554">
                  <c:v>5.8758010000000001</c:v>
                </c:pt>
                <c:pt idx="29555">
                  <c:v>5.8733009999999997</c:v>
                </c:pt>
                <c:pt idx="29556">
                  <c:v>5.8865420000000004</c:v>
                </c:pt>
                <c:pt idx="29557">
                  <c:v>5.886641</c:v>
                </c:pt>
                <c:pt idx="29558">
                  <c:v>5.8799929999999998</c:v>
                </c:pt>
                <c:pt idx="29559">
                  <c:v>5.8906660000000004</c:v>
                </c:pt>
                <c:pt idx="29560">
                  <c:v>5.8856919999999997</c:v>
                </c:pt>
                <c:pt idx="29561">
                  <c:v>5.8642570000000003</c:v>
                </c:pt>
                <c:pt idx="29562">
                  <c:v>5.8777929999999996</c:v>
                </c:pt>
                <c:pt idx="29563">
                  <c:v>5.8938600000000001</c:v>
                </c:pt>
                <c:pt idx="29564">
                  <c:v>5.8824439999999996</c:v>
                </c:pt>
                <c:pt idx="29565">
                  <c:v>5.8834900000000001</c:v>
                </c:pt>
                <c:pt idx="29566">
                  <c:v>5.8960530000000002</c:v>
                </c:pt>
                <c:pt idx="29567">
                  <c:v>5.8875659999999996</c:v>
                </c:pt>
                <c:pt idx="29568">
                  <c:v>5.8742270000000003</c:v>
                </c:pt>
                <c:pt idx="29569">
                  <c:v>5.8810289999999998</c:v>
                </c:pt>
                <c:pt idx="29570">
                  <c:v>5.879124</c:v>
                </c:pt>
                <c:pt idx="29571">
                  <c:v>5.876201</c:v>
                </c:pt>
                <c:pt idx="29572">
                  <c:v>5.8846400000000001</c:v>
                </c:pt>
                <c:pt idx="29573">
                  <c:v>5.8724170000000004</c:v>
                </c:pt>
                <c:pt idx="29574">
                  <c:v>5.8702500000000004</c:v>
                </c:pt>
                <c:pt idx="29575">
                  <c:v>5.8856450000000002</c:v>
                </c:pt>
                <c:pt idx="29576">
                  <c:v>5.8838609999999996</c:v>
                </c:pt>
                <c:pt idx="29577">
                  <c:v>5.8760719999999997</c:v>
                </c:pt>
                <c:pt idx="29578">
                  <c:v>5.8768149999999997</c:v>
                </c:pt>
                <c:pt idx="29579">
                  <c:v>5.8824069999999997</c:v>
                </c:pt>
                <c:pt idx="29580">
                  <c:v>5.8825430000000001</c:v>
                </c:pt>
                <c:pt idx="29581">
                  <c:v>5.8849629999999999</c:v>
                </c:pt>
                <c:pt idx="29582">
                  <c:v>5.884951</c:v>
                </c:pt>
                <c:pt idx="29583">
                  <c:v>5.8817690000000002</c:v>
                </c:pt>
                <c:pt idx="29584">
                  <c:v>5.8919519999999999</c:v>
                </c:pt>
                <c:pt idx="29585">
                  <c:v>5.8884410000000003</c:v>
                </c:pt>
                <c:pt idx="29586">
                  <c:v>5.877802</c:v>
                </c:pt>
                <c:pt idx="29587">
                  <c:v>5.8893769999999996</c:v>
                </c:pt>
                <c:pt idx="29588">
                  <c:v>5.8918840000000001</c:v>
                </c:pt>
                <c:pt idx="29589">
                  <c:v>5.878253</c:v>
                </c:pt>
                <c:pt idx="29590">
                  <c:v>5.8759139999999999</c:v>
                </c:pt>
                <c:pt idx="29591">
                  <c:v>5.8824529999999999</c:v>
                </c:pt>
                <c:pt idx="29592">
                  <c:v>5.8786849999999999</c:v>
                </c:pt>
                <c:pt idx="29593">
                  <c:v>5.8771009999999997</c:v>
                </c:pt>
                <c:pt idx="29594">
                  <c:v>5.8868489999999998</c:v>
                </c:pt>
                <c:pt idx="29595">
                  <c:v>5.8885719999999999</c:v>
                </c:pt>
                <c:pt idx="29596">
                  <c:v>5.8885630000000004</c:v>
                </c:pt>
                <c:pt idx="29597">
                  <c:v>5.89194</c:v>
                </c:pt>
                <c:pt idx="29598">
                  <c:v>5.8867399999999996</c:v>
                </c:pt>
                <c:pt idx="29599">
                  <c:v>5.8798089999999998</c:v>
                </c:pt>
                <c:pt idx="29600">
                  <c:v>5.8835360000000003</c:v>
                </c:pt>
                <c:pt idx="29601">
                  <c:v>5.8902260000000002</c:v>
                </c:pt>
                <c:pt idx="29602">
                  <c:v>5.8843019999999999</c:v>
                </c:pt>
                <c:pt idx="29603">
                  <c:v>5.8823790000000002</c:v>
                </c:pt>
                <c:pt idx="29604">
                  <c:v>5.8856789999999997</c:v>
                </c:pt>
                <c:pt idx="29605">
                  <c:v>5.8819809999999997</c:v>
                </c:pt>
                <c:pt idx="29606">
                  <c:v>5.885472</c:v>
                </c:pt>
                <c:pt idx="29607">
                  <c:v>5.8883489999999998</c:v>
                </c:pt>
                <c:pt idx="29608">
                  <c:v>5.8913900000000003</c:v>
                </c:pt>
                <c:pt idx="29609">
                  <c:v>5.8968619999999996</c:v>
                </c:pt>
                <c:pt idx="29610">
                  <c:v>5.8898700000000002</c:v>
                </c:pt>
                <c:pt idx="29611">
                  <c:v>5.8795630000000001</c:v>
                </c:pt>
                <c:pt idx="29612">
                  <c:v>5.8810120000000001</c:v>
                </c:pt>
                <c:pt idx="29613">
                  <c:v>5.8892290000000003</c:v>
                </c:pt>
                <c:pt idx="29614">
                  <c:v>5.8901479999999999</c:v>
                </c:pt>
                <c:pt idx="29615">
                  <c:v>5.8888699999999998</c:v>
                </c:pt>
                <c:pt idx="29616">
                  <c:v>5.889869</c:v>
                </c:pt>
                <c:pt idx="29617">
                  <c:v>5.8829019999999996</c:v>
                </c:pt>
                <c:pt idx="29618">
                  <c:v>5.8830640000000001</c:v>
                </c:pt>
                <c:pt idx="29619">
                  <c:v>5.8887609999999997</c:v>
                </c:pt>
                <c:pt idx="29620">
                  <c:v>5.8896660000000001</c:v>
                </c:pt>
                <c:pt idx="29621">
                  <c:v>5.8941790000000003</c:v>
                </c:pt>
                <c:pt idx="29622">
                  <c:v>5.9016489999999999</c:v>
                </c:pt>
                <c:pt idx="29623">
                  <c:v>5.9015959999999996</c:v>
                </c:pt>
                <c:pt idx="29624">
                  <c:v>5.8860950000000001</c:v>
                </c:pt>
                <c:pt idx="29625">
                  <c:v>5.8851839999999997</c:v>
                </c:pt>
                <c:pt idx="29626">
                  <c:v>5.8968769999999999</c:v>
                </c:pt>
                <c:pt idx="29627">
                  <c:v>5.8995439999999997</c:v>
                </c:pt>
                <c:pt idx="29628">
                  <c:v>5.9088229999999999</c:v>
                </c:pt>
                <c:pt idx="29629">
                  <c:v>5.9024099999999997</c:v>
                </c:pt>
                <c:pt idx="29630">
                  <c:v>5.8825599999999998</c:v>
                </c:pt>
                <c:pt idx="29631">
                  <c:v>5.8881610000000002</c:v>
                </c:pt>
                <c:pt idx="29632">
                  <c:v>5.8983699999999999</c:v>
                </c:pt>
                <c:pt idx="29633">
                  <c:v>5.8875770000000003</c:v>
                </c:pt>
                <c:pt idx="29634">
                  <c:v>5.8759399999999999</c:v>
                </c:pt>
                <c:pt idx="29635">
                  <c:v>5.8806750000000001</c:v>
                </c:pt>
                <c:pt idx="29636">
                  <c:v>5.8815340000000003</c:v>
                </c:pt>
                <c:pt idx="29637">
                  <c:v>5.887397</c:v>
                </c:pt>
                <c:pt idx="29638">
                  <c:v>5.8980899999999998</c:v>
                </c:pt>
                <c:pt idx="29639">
                  <c:v>5.8911090000000002</c:v>
                </c:pt>
                <c:pt idx="29640">
                  <c:v>5.8916130000000004</c:v>
                </c:pt>
                <c:pt idx="29641">
                  <c:v>5.89567</c:v>
                </c:pt>
                <c:pt idx="29642">
                  <c:v>5.8946569999999996</c:v>
                </c:pt>
                <c:pt idx="29643">
                  <c:v>5.8992509999999996</c:v>
                </c:pt>
                <c:pt idx="29644">
                  <c:v>5.9058279999999996</c:v>
                </c:pt>
                <c:pt idx="29645">
                  <c:v>5.8980639999999998</c:v>
                </c:pt>
                <c:pt idx="29646">
                  <c:v>5.8757820000000001</c:v>
                </c:pt>
                <c:pt idx="29647">
                  <c:v>5.8876600000000003</c:v>
                </c:pt>
                <c:pt idx="29648">
                  <c:v>5.9078499999999998</c:v>
                </c:pt>
                <c:pt idx="29649">
                  <c:v>5.8915249999999997</c:v>
                </c:pt>
                <c:pt idx="29650">
                  <c:v>5.8895280000000003</c:v>
                </c:pt>
                <c:pt idx="29651">
                  <c:v>5.8986850000000004</c:v>
                </c:pt>
                <c:pt idx="29652">
                  <c:v>5.8909130000000003</c:v>
                </c:pt>
                <c:pt idx="29653">
                  <c:v>5.8931979999999999</c:v>
                </c:pt>
                <c:pt idx="29654">
                  <c:v>5.9010540000000002</c:v>
                </c:pt>
                <c:pt idx="29655">
                  <c:v>5.8909649999999996</c:v>
                </c:pt>
                <c:pt idx="29656">
                  <c:v>5.8822279999999996</c:v>
                </c:pt>
                <c:pt idx="29657">
                  <c:v>5.8939329999999996</c:v>
                </c:pt>
                <c:pt idx="29658">
                  <c:v>5.8975479999999996</c:v>
                </c:pt>
                <c:pt idx="29659">
                  <c:v>5.8938110000000004</c:v>
                </c:pt>
                <c:pt idx="29660">
                  <c:v>5.8965610000000002</c:v>
                </c:pt>
                <c:pt idx="29661">
                  <c:v>5.8909320000000003</c:v>
                </c:pt>
                <c:pt idx="29662">
                  <c:v>5.8933739999999997</c:v>
                </c:pt>
                <c:pt idx="29663">
                  <c:v>5.9017710000000001</c:v>
                </c:pt>
                <c:pt idx="29664">
                  <c:v>5.8995290000000002</c:v>
                </c:pt>
                <c:pt idx="29665">
                  <c:v>5.898949</c:v>
                </c:pt>
                <c:pt idx="29666">
                  <c:v>5.9018569999999997</c:v>
                </c:pt>
                <c:pt idx="29667">
                  <c:v>5.8983600000000003</c:v>
                </c:pt>
                <c:pt idx="29668">
                  <c:v>5.8965540000000001</c:v>
                </c:pt>
                <c:pt idx="29669">
                  <c:v>5.9104349999999997</c:v>
                </c:pt>
                <c:pt idx="29670">
                  <c:v>5.9106209999999999</c:v>
                </c:pt>
                <c:pt idx="29671">
                  <c:v>5.8954420000000001</c:v>
                </c:pt>
                <c:pt idx="29672">
                  <c:v>5.8949439999999997</c:v>
                </c:pt>
                <c:pt idx="29673">
                  <c:v>5.8954810000000002</c:v>
                </c:pt>
                <c:pt idx="29674">
                  <c:v>5.8884239999999997</c:v>
                </c:pt>
                <c:pt idx="29675">
                  <c:v>5.8909710000000004</c:v>
                </c:pt>
                <c:pt idx="29676">
                  <c:v>5.9003839999999999</c:v>
                </c:pt>
                <c:pt idx="29677">
                  <c:v>5.8956270000000002</c:v>
                </c:pt>
                <c:pt idx="29678">
                  <c:v>5.8919189999999997</c:v>
                </c:pt>
                <c:pt idx="29679">
                  <c:v>5.9061219999999999</c:v>
                </c:pt>
                <c:pt idx="29680">
                  <c:v>5.9046529999999997</c:v>
                </c:pt>
                <c:pt idx="29681">
                  <c:v>5.9002489999999996</c:v>
                </c:pt>
                <c:pt idx="29682">
                  <c:v>5.9095110000000002</c:v>
                </c:pt>
                <c:pt idx="29683">
                  <c:v>5.902552</c:v>
                </c:pt>
                <c:pt idx="29684">
                  <c:v>5.8975160000000004</c:v>
                </c:pt>
                <c:pt idx="29685">
                  <c:v>5.9066989999999997</c:v>
                </c:pt>
                <c:pt idx="29686">
                  <c:v>5.9063319999999999</c:v>
                </c:pt>
                <c:pt idx="29687">
                  <c:v>5.8956580000000001</c:v>
                </c:pt>
                <c:pt idx="29688">
                  <c:v>5.8974380000000002</c:v>
                </c:pt>
                <c:pt idx="29689">
                  <c:v>5.9065009999999996</c:v>
                </c:pt>
                <c:pt idx="29690">
                  <c:v>5.9049490000000002</c:v>
                </c:pt>
                <c:pt idx="29691">
                  <c:v>5.90693</c:v>
                </c:pt>
                <c:pt idx="29692">
                  <c:v>5.9053639999999996</c:v>
                </c:pt>
                <c:pt idx="29693">
                  <c:v>5.8959299999999999</c:v>
                </c:pt>
                <c:pt idx="29694">
                  <c:v>5.9049240000000003</c:v>
                </c:pt>
                <c:pt idx="29695">
                  <c:v>5.9092909999999996</c:v>
                </c:pt>
                <c:pt idx="29696">
                  <c:v>5.8947580000000004</c:v>
                </c:pt>
                <c:pt idx="29697">
                  <c:v>5.8907100000000003</c:v>
                </c:pt>
                <c:pt idx="29698">
                  <c:v>5.8984269999999999</c:v>
                </c:pt>
                <c:pt idx="29699">
                  <c:v>5.8937720000000002</c:v>
                </c:pt>
                <c:pt idx="29700">
                  <c:v>5.8927160000000001</c:v>
                </c:pt>
                <c:pt idx="29701">
                  <c:v>5.9102329999999998</c:v>
                </c:pt>
                <c:pt idx="29702">
                  <c:v>5.9088269999999996</c:v>
                </c:pt>
                <c:pt idx="29703">
                  <c:v>5.8994660000000003</c:v>
                </c:pt>
                <c:pt idx="29704">
                  <c:v>5.9030110000000002</c:v>
                </c:pt>
                <c:pt idx="29705">
                  <c:v>5.8993880000000001</c:v>
                </c:pt>
                <c:pt idx="29706">
                  <c:v>5.8996519999999997</c:v>
                </c:pt>
                <c:pt idx="29707">
                  <c:v>5.9046320000000003</c:v>
                </c:pt>
                <c:pt idx="29708">
                  <c:v>5.902908</c:v>
                </c:pt>
                <c:pt idx="29709">
                  <c:v>5.8979679999999997</c:v>
                </c:pt>
                <c:pt idx="29710">
                  <c:v>5.8980449999999998</c:v>
                </c:pt>
                <c:pt idx="29711">
                  <c:v>5.9097790000000003</c:v>
                </c:pt>
                <c:pt idx="29712">
                  <c:v>5.9152690000000003</c:v>
                </c:pt>
                <c:pt idx="29713">
                  <c:v>5.9157380000000002</c:v>
                </c:pt>
                <c:pt idx="29714">
                  <c:v>5.9167670000000001</c:v>
                </c:pt>
                <c:pt idx="29715">
                  <c:v>5.907915</c:v>
                </c:pt>
                <c:pt idx="29716">
                  <c:v>5.9036689999999998</c:v>
                </c:pt>
                <c:pt idx="29717">
                  <c:v>5.9052689999999997</c:v>
                </c:pt>
                <c:pt idx="29718">
                  <c:v>5.8994270000000002</c:v>
                </c:pt>
                <c:pt idx="29719">
                  <c:v>5.8953059999999997</c:v>
                </c:pt>
                <c:pt idx="29720">
                  <c:v>5.9011480000000001</c:v>
                </c:pt>
                <c:pt idx="29721">
                  <c:v>5.9019430000000002</c:v>
                </c:pt>
                <c:pt idx="29722">
                  <c:v>5.8944570000000001</c:v>
                </c:pt>
                <c:pt idx="29723">
                  <c:v>5.8966430000000001</c:v>
                </c:pt>
                <c:pt idx="29724">
                  <c:v>5.9068490000000002</c:v>
                </c:pt>
                <c:pt idx="29725">
                  <c:v>5.9162910000000002</c:v>
                </c:pt>
                <c:pt idx="29726">
                  <c:v>5.9193470000000001</c:v>
                </c:pt>
                <c:pt idx="29727">
                  <c:v>5.9138060000000001</c:v>
                </c:pt>
                <c:pt idx="29728">
                  <c:v>5.9147550000000004</c:v>
                </c:pt>
                <c:pt idx="29729">
                  <c:v>5.9253270000000002</c:v>
                </c:pt>
                <c:pt idx="29730">
                  <c:v>5.9223739999999996</c:v>
                </c:pt>
                <c:pt idx="29731">
                  <c:v>5.901446</c:v>
                </c:pt>
                <c:pt idx="29732">
                  <c:v>5.9015779999999998</c:v>
                </c:pt>
                <c:pt idx="29733">
                  <c:v>5.9151829999999999</c:v>
                </c:pt>
                <c:pt idx="29734">
                  <c:v>5.907991</c:v>
                </c:pt>
                <c:pt idx="29735">
                  <c:v>5.9036970000000002</c:v>
                </c:pt>
                <c:pt idx="29736">
                  <c:v>5.9124910000000002</c:v>
                </c:pt>
                <c:pt idx="29737">
                  <c:v>5.9100520000000003</c:v>
                </c:pt>
                <c:pt idx="29738">
                  <c:v>5.9027050000000001</c:v>
                </c:pt>
                <c:pt idx="29739">
                  <c:v>5.9000599999999999</c:v>
                </c:pt>
                <c:pt idx="29740">
                  <c:v>5.8975109999999997</c:v>
                </c:pt>
                <c:pt idx="29741">
                  <c:v>5.9027710000000004</c:v>
                </c:pt>
                <c:pt idx="29742">
                  <c:v>5.911098</c:v>
                </c:pt>
                <c:pt idx="29743">
                  <c:v>5.9063730000000003</c:v>
                </c:pt>
                <c:pt idx="29744">
                  <c:v>5.9013080000000002</c:v>
                </c:pt>
                <c:pt idx="29745">
                  <c:v>5.9124600000000003</c:v>
                </c:pt>
                <c:pt idx="29746">
                  <c:v>5.9165200000000002</c:v>
                </c:pt>
                <c:pt idx="29747">
                  <c:v>5.9084009999999996</c:v>
                </c:pt>
                <c:pt idx="29748">
                  <c:v>5.9121240000000004</c:v>
                </c:pt>
                <c:pt idx="29749">
                  <c:v>5.9139340000000002</c:v>
                </c:pt>
                <c:pt idx="29750">
                  <c:v>5.9052090000000002</c:v>
                </c:pt>
                <c:pt idx="29751">
                  <c:v>5.9103909999999997</c:v>
                </c:pt>
                <c:pt idx="29752">
                  <c:v>5.9215070000000001</c:v>
                </c:pt>
                <c:pt idx="29753">
                  <c:v>5.914606</c:v>
                </c:pt>
                <c:pt idx="29754">
                  <c:v>5.9104619999999999</c:v>
                </c:pt>
                <c:pt idx="29755">
                  <c:v>5.9140319999999997</c:v>
                </c:pt>
                <c:pt idx="29756">
                  <c:v>5.9048540000000003</c:v>
                </c:pt>
                <c:pt idx="29757">
                  <c:v>5.9078299999999997</c:v>
                </c:pt>
                <c:pt idx="29758">
                  <c:v>5.919416</c:v>
                </c:pt>
                <c:pt idx="29759">
                  <c:v>5.9087269999999998</c:v>
                </c:pt>
                <c:pt idx="29760">
                  <c:v>5.9004570000000003</c:v>
                </c:pt>
                <c:pt idx="29761">
                  <c:v>5.90869</c:v>
                </c:pt>
                <c:pt idx="29762">
                  <c:v>5.9093770000000001</c:v>
                </c:pt>
                <c:pt idx="29763">
                  <c:v>5.9084969999999997</c:v>
                </c:pt>
                <c:pt idx="29764">
                  <c:v>5.9199630000000001</c:v>
                </c:pt>
                <c:pt idx="29765">
                  <c:v>5.9184320000000001</c:v>
                </c:pt>
                <c:pt idx="29766">
                  <c:v>5.909205</c:v>
                </c:pt>
                <c:pt idx="29767">
                  <c:v>5.9223600000000003</c:v>
                </c:pt>
                <c:pt idx="29768">
                  <c:v>5.9279019999999996</c:v>
                </c:pt>
                <c:pt idx="29769">
                  <c:v>5.9150410000000004</c:v>
                </c:pt>
                <c:pt idx="29770">
                  <c:v>5.9164269999999997</c:v>
                </c:pt>
                <c:pt idx="29771">
                  <c:v>5.9157849999999996</c:v>
                </c:pt>
                <c:pt idx="29772">
                  <c:v>5.9054080000000004</c:v>
                </c:pt>
                <c:pt idx="29773">
                  <c:v>5.9086939999999997</c:v>
                </c:pt>
                <c:pt idx="29774">
                  <c:v>5.9190180000000003</c:v>
                </c:pt>
                <c:pt idx="29775">
                  <c:v>5.9163329999999998</c:v>
                </c:pt>
                <c:pt idx="29776">
                  <c:v>5.9128509999999999</c:v>
                </c:pt>
                <c:pt idx="29777">
                  <c:v>5.9159660000000001</c:v>
                </c:pt>
                <c:pt idx="29778">
                  <c:v>5.9121860000000002</c:v>
                </c:pt>
                <c:pt idx="29779">
                  <c:v>5.9168710000000004</c:v>
                </c:pt>
                <c:pt idx="29780">
                  <c:v>5.9270990000000001</c:v>
                </c:pt>
                <c:pt idx="29781">
                  <c:v>5.9211830000000001</c:v>
                </c:pt>
                <c:pt idx="29782">
                  <c:v>5.9135559999999998</c:v>
                </c:pt>
                <c:pt idx="29783">
                  <c:v>5.9132939999999996</c:v>
                </c:pt>
                <c:pt idx="29784">
                  <c:v>5.909497</c:v>
                </c:pt>
                <c:pt idx="29785">
                  <c:v>5.9054130000000002</c:v>
                </c:pt>
                <c:pt idx="29786">
                  <c:v>5.9160219999999999</c:v>
                </c:pt>
                <c:pt idx="29787">
                  <c:v>5.9234349999999996</c:v>
                </c:pt>
                <c:pt idx="29788">
                  <c:v>5.9194089999999999</c:v>
                </c:pt>
                <c:pt idx="29789">
                  <c:v>5.9293370000000003</c:v>
                </c:pt>
                <c:pt idx="29790">
                  <c:v>5.9316760000000004</c:v>
                </c:pt>
                <c:pt idx="29791">
                  <c:v>5.9208280000000002</c:v>
                </c:pt>
                <c:pt idx="29792">
                  <c:v>5.9232370000000003</c:v>
                </c:pt>
                <c:pt idx="29793">
                  <c:v>5.9229050000000001</c:v>
                </c:pt>
                <c:pt idx="29794">
                  <c:v>5.912712</c:v>
                </c:pt>
                <c:pt idx="29795">
                  <c:v>5.9160459999999997</c:v>
                </c:pt>
                <c:pt idx="29796">
                  <c:v>5.9218909999999996</c:v>
                </c:pt>
                <c:pt idx="29797">
                  <c:v>5.9115279999999997</c:v>
                </c:pt>
                <c:pt idx="29798">
                  <c:v>5.9081609999999998</c:v>
                </c:pt>
                <c:pt idx="29799">
                  <c:v>5.9172739999999999</c:v>
                </c:pt>
                <c:pt idx="29800">
                  <c:v>5.915089</c:v>
                </c:pt>
                <c:pt idx="29801">
                  <c:v>5.9200650000000001</c:v>
                </c:pt>
                <c:pt idx="29802">
                  <c:v>5.9289969999999999</c:v>
                </c:pt>
                <c:pt idx="29803">
                  <c:v>5.9217199999999997</c:v>
                </c:pt>
                <c:pt idx="29804">
                  <c:v>5.9154859999999996</c:v>
                </c:pt>
                <c:pt idx="29805">
                  <c:v>5.9151980000000002</c:v>
                </c:pt>
                <c:pt idx="29806">
                  <c:v>5.9129810000000003</c:v>
                </c:pt>
                <c:pt idx="29807">
                  <c:v>5.9124309999999998</c:v>
                </c:pt>
                <c:pt idx="29808">
                  <c:v>5.9192929999999997</c:v>
                </c:pt>
                <c:pt idx="29809">
                  <c:v>5.9198240000000002</c:v>
                </c:pt>
                <c:pt idx="29810">
                  <c:v>5.9183320000000004</c:v>
                </c:pt>
                <c:pt idx="29811">
                  <c:v>5.932404</c:v>
                </c:pt>
                <c:pt idx="29812">
                  <c:v>5.9349030000000003</c:v>
                </c:pt>
                <c:pt idx="29813">
                  <c:v>5.9263009999999996</c:v>
                </c:pt>
                <c:pt idx="29814">
                  <c:v>5.9289969999999999</c:v>
                </c:pt>
                <c:pt idx="29815">
                  <c:v>5.9220519999999999</c:v>
                </c:pt>
                <c:pt idx="29816">
                  <c:v>5.9177670000000004</c:v>
                </c:pt>
                <c:pt idx="29817">
                  <c:v>5.9289699999999996</c:v>
                </c:pt>
                <c:pt idx="29818">
                  <c:v>5.9269129999999999</c:v>
                </c:pt>
                <c:pt idx="29819">
                  <c:v>5.9153229999999999</c:v>
                </c:pt>
                <c:pt idx="29820">
                  <c:v>5.9228759999999996</c:v>
                </c:pt>
                <c:pt idx="29821">
                  <c:v>5.9254499999999997</c:v>
                </c:pt>
                <c:pt idx="29822">
                  <c:v>5.9139030000000004</c:v>
                </c:pt>
                <c:pt idx="29823">
                  <c:v>5.920852</c:v>
                </c:pt>
                <c:pt idx="29824">
                  <c:v>5.924207</c:v>
                </c:pt>
                <c:pt idx="29825">
                  <c:v>5.9143920000000003</c:v>
                </c:pt>
                <c:pt idx="29826">
                  <c:v>5.9176659999999996</c:v>
                </c:pt>
                <c:pt idx="29827">
                  <c:v>5.9215340000000003</c:v>
                </c:pt>
                <c:pt idx="29828">
                  <c:v>5.9209160000000001</c:v>
                </c:pt>
                <c:pt idx="29829">
                  <c:v>5.927829</c:v>
                </c:pt>
                <c:pt idx="29830">
                  <c:v>5.9322780000000002</c:v>
                </c:pt>
                <c:pt idx="29831">
                  <c:v>5.9274209999999998</c:v>
                </c:pt>
                <c:pt idx="29832">
                  <c:v>5.933141</c:v>
                </c:pt>
                <c:pt idx="29833">
                  <c:v>5.9390390000000002</c:v>
                </c:pt>
                <c:pt idx="29834">
                  <c:v>5.9195270000000004</c:v>
                </c:pt>
                <c:pt idx="29835">
                  <c:v>5.9178129999999998</c:v>
                </c:pt>
                <c:pt idx="29836">
                  <c:v>5.937964</c:v>
                </c:pt>
                <c:pt idx="29837">
                  <c:v>5.9280569999999999</c:v>
                </c:pt>
                <c:pt idx="29838">
                  <c:v>5.9172750000000001</c:v>
                </c:pt>
                <c:pt idx="29839">
                  <c:v>5.9347120000000002</c:v>
                </c:pt>
                <c:pt idx="29840">
                  <c:v>5.934653</c:v>
                </c:pt>
                <c:pt idx="29841">
                  <c:v>5.9144129999999997</c:v>
                </c:pt>
                <c:pt idx="29842">
                  <c:v>5.915692</c:v>
                </c:pt>
                <c:pt idx="29843">
                  <c:v>5.9200189999999999</c:v>
                </c:pt>
                <c:pt idx="29844">
                  <c:v>5.9119789999999997</c:v>
                </c:pt>
                <c:pt idx="29845">
                  <c:v>5.9246460000000001</c:v>
                </c:pt>
                <c:pt idx="29846">
                  <c:v>5.9361009999999998</c:v>
                </c:pt>
                <c:pt idx="29847">
                  <c:v>5.926933</c:v>
                </c:pt>
                <c:pt idx="29848">
                  <c:v>5.9281889999999997</c:v>
                </c:pt>
                <c:pt idx="29849">
                  <c:v>5.9304990000000002</c:v>
                </c:pt>
                <c:pt idx="29850">
                  <c:v>5.9234410000000004</c:v>
                </c:pt>
                <c:pt idx="29851">
                  <c:v>5.9247019999999999</c:v>
                </c:pt>
                <c:pt idx="29852">
                  <c:v>5.9305659999999998</c:v>
                </c:pt>
                <c:pt idx="29853">
                  <c:v>5.9313739999999999</c:v>
                </c:pt>
                <c:pt idx="29854">
                  <c:v>5.9309240000000001</c:v>
                </c:pt>
                <c:pt idx="29855">
                  <c:v>5.9246249999999998</c:v>
                </c:pt>
                <c:pt idx="29856">
                  <c:v>5.9170160000000003</c:v>
                </c:pt>
                <c:pt idx="29857">
                  <c:v>5.9290099999999999</c:v>
                </c:pt>
                <c:pt idx="29858">
                  <c:v>5.9392560000000003</c:v>
                </c:pt>
                <c:pt idx="29859">
                  <c:v>5.9271560000000001</c:v>
                </c:pt>
                <c:pt idx="29860">
                  <c:v>5.9208999999999996</c:v>
                </c:pt>
                <c:pt idx="29861">
                  <c:v>5.925217</c:v>
                </c:pt>
                <c:pt idx="29862">
                  <c:v>5.9257109999999997</c:v>
                </c:pt>
                <c:pt idx="29863">
                  <c:v>5.9281930000000003</c:v>
                </c:pt>
                <c:pt idx="29864">
                  <c:v>5.9344330000000003</c:v>
                </c:pt>
                <c:pt idx="29865">
                  <c:v>5.9367789999999996</c:v>
                </c:pt>
                <c:pt idx="29866">
                  <c:v>5.9330340000000001</c:v>
                </c:pt>
                <c:pt idx="29867">
                  <c:v>5.9340760000000001</c:v>
                </c:pt>
                <c:pt idx="29868">
                  <c:v>5.9333309999999999</c:v>
                </c:pt>
                <c:pt idx="29869">
                  <c:v>5.9317909999999996</c:v>
                </c:pt>
                <c:pt idx="29870">
                  <c:v>5.9347329999999996</c:v>
                </c:pt>
                <c:pt idx="29871">
                  <c:v>5.9309409999999998</c:v>
                </c:pt>
                <c:pt idx="29872">
                  <c:v>5.9336310000000001</c:v>
                </c:pt>
                <c:pt idx="29873">
                  <c:v>5.9438510000000004</c:v>
                </c:pt>
                <c:pt idx="29874">
                  <c:v>5.9385199999999996</c:v>
                </c:pt>
                <c:pt idx="29875">
                  <c:v>5.9257720000000003</c:v>
                </c:pt>
                <c:pt idx="29876">
                  <c:v>5.928833</c:v>
                </c:pt>
                <c:pt idx="29877">
                  <c:v>5.9349439999999998</c:v>
                </c:pt>
                <c:pt idx="29878">
                  <c:v>5.9266670000000001</c:v>
                </c:pt>
                <c:pt idx="29879">
                  <c:v>5.9323160000000001</c:v>
                </c:pt>
                <c:pt idx="29880">
                  <c:v>5.940366</c:v>
                </c:pt>
                <c:pt idx="29881">
                  <c:v>5.9317099999999998</c:v>
                </c:pt>
                <c:pt idx="29882">
                  <c:v>5.9328570000000003</c:v>
                </c:pt>
                <c:pt idx="29883">
                  <c:v>5.9369350000000001</c:v>
                </c:pt>
                <c:pt idx="29884">
                  <c:v>5.9303590000000002</c:v>
                </c:pt>
                <c:pt idx="29885">
                  <c:v>5.9289709999999998</c:v>
                </c:pt>
                <c:pt idx="29886">
                  <c:v>5.9367749999999999</c:v>
                </c:pt>
                <c:pt idx="29887">
                  <c:v>5.9353579999999999</c:v>
                </c:pt>
                <c:pt idx="29888">
                  <c:v>5.9326829999999999</c:v>
                </c:pt>
                <c:pt idx="29889">
                  <c:v>5.9372350000000003</c:v>
                </c:pt>
                <c:pt idx="29890">
                  <c:v>5.9240919999999999</c:v>
                </c:pt>
                <c:pt idx="29891">
                  <c:v>5.9197040000000003</c:v>
                </c:pt>
                <c:pt idx="29892">
                  <c:v>5.9365569999999996</c:v>
                </c:pt>
                <c:pt idx="29893">
                  <c:v>5.938682</c:v>
                </c:pt>
                <c:pt idx="29894">
                  <c:v>5.9329499999999999</c:v>
                </c:pt>
                <c:pt idx="29895">
                  <c:v>5.9335019999999998</c:v>
                </c:pt>
                <c:pt idx="29896">
                  <c:v>5.9392230000000001</c:v>
                </c:pt>
                <c:pt idx="29897">
                  <c:v>5.9414709999999999</c:v>
                </c:pt>
                <c:pt idx="29898">
                  <c:v>5.9378250000000001</c:v>
                </c:pt>
                <c:pt idx="29899">
                  <c:v>5.9365819999999996</c:v>
                </c:pt>
                <c:pt idx="29900">
                  <c:v>5.9319300000000004</c:v>
                </c:pt>
                <c:pt idx="29901">
                  <c:v>5.9348900000000002</c:v>
                </c:pt>
                <c:pt idx="29902">
                  <c:v>5.9427839999999996</c:v>
                </c:pt>
                <c:pt idx="29903">
                  <c:v>5.9373579999999997</c:v>
                </c:pt>
                <c:pt idx="29904">
                  <c:v>5.9329090000000004</c:v>
                </c:pt>
                <c:pt idx="29905">
                  <c:v>5.9372930000000004</c:v>
                </c:pt>
                <c:pt idx="29906">
                  <c:v>5.9371359999999997</c:v>
                </c:pt>
                <c:pt idx="29907">
                  <c:v>5.9311170000000004</c:v>
                </c:pt>
                <c:pt idx="29908">
                  <c:v>5.934761</c:v>
                </c:pt>
                <c:pt idx="29909">
                  <c:v>5.9390840000000003</c:v>
                </c:pt>
                <c:pt idx="29910">
                  <c:v>5.9330150000000001</c:v>
                </c:pt>
                <c:pt idx="29911">
                  <c:v>5.9366199999999996</c:v>
                </c:pt>
                <c:pt idx="29912">
                  <c:v>5.9402650000000001</c:v>
                </c:pt>
                <c:pt idx="29913">
                  <c:v>5.9373849999999999</c:v>
                </c:pt>
                <c:pt idx="29914">
                  <c:v>5.9434680000000002</c:v>
                </c:pt>
                <c:pt idx="29915">
                  <c:v>5.944445</c:v>
                </c:pt>
                <c:pt idx="29916">
                  <c:v>5.9375559999999998</c:v>
                </c:pt>
                <c:pt idx="29917">
                  <c:v>5.9410699999999999</c:v>
                </c:pt>
                <c:pt idx="29918">
                  <c:v>5.9419259999999996</c:v>
                </c:pt>
                <c:pt idx="29919">
                  <c:v>5.9310910000000003</c:v>
                </c:pt>
                <c:pt idx="29920">
                  <c:v>5.9307379999999998</c:v>
                </c:pt>
                <c:pt idx="29921">
                  <c:v>5.9384059999999996</c:v>
                </c:pt>
                <c:pt idx="29922">
                  <c:v>5.9339469999999999</c:v>
                </c:pt>
                <c:pt idx="29923">
                  <c:v>5.9360530000000002</c:v>
                </c:pt>
                <c:pt idx="29924">
                  <c:v>5.9466239999999999</c:v>
                </c:pt>
                <c:pt idx="29925">
                  <c:v>5.9445990000000002</c:v>
                </c:pt>
                <c:pt idx="29926">
                  <c:v>5.9491129999999997</c:v>
                </c:pt>
                <c:pt idx="29927">
                  <c:v>5.9520749999999998</c:v>
                </c:pt>
                <c:pt idx="29928">
                  <c:v>5.9380899999999999</c:v>
                </c:pt>
                <c:pt idx="29929">
                  <c:v>5.9344450000000002</c:v>
                </c:pt>
                <c:pt idx="29930">
                  <c:v>5.9416929999999999</c:v>
                </c:pt>
                <c:pt idx="29931">
                  <c:v>5.9340260000000002</c:v>
                </c:pt>
                <c:pt idx="29932">
                  <c:v>5.9279659999999996</c:v>
                </c:pt>
                <c:pt idx="29933">
                  <c:v>5.9427409999999998</c:v>
                </c:pt>
                <c:pt idx="29934">
                  <c:v>5.9475309999999997</c:v>
                </c:pt>
                <c:pt idx="29935">
                  <c:v>5.9441449999999998</c:v>
                </c:pt>
                <c:pt idx="29936">
                  <c:v>5.9512580000000002</c:v>
                </c:pt>
                <c:pt idx="29937">
                  <c:v>5.9487629999999996</c:v>
                </c:pt>
                <c:pt idx="29938">
                  <c:v>5.9463699999999999</c:v>
                </c:pt>
                <c:pt idx="29939">
                  <c:v>5.9530510000000003</c:v>
                </c:pt>
                <c:pt idx="29940">
                  <c:v>5.9514560000000003</c:v>
                </c:pt>
                <c:pt idx="29941">
                  <c:v>5.935111</c:v>
                </c:pt>
                <c:pt idx="29942">
                  <c:v>5.9272070000000001</c:v>
                </c:pt>
                <c:pt idx="29943">
                  <c:v>5.9394439999999999</c:v>
                </c:pt>
                <c:pt idx="29944">
                  <c:v>5.9438449999999996</c:v>
                </c:pt>
                <c:pt idx="29945">
                  <c:v>5.9439539999999997</c:v>
                </c:pt>
                <c:pt idx="29946">
                  <c:v>5.9423089999999998</c:v>
                </c:pt>
                <c:pt idx="29947">
                  <c:v>5.9361459999999999</c:v>
                </c:pt>
                <c:pt idx="29948">
                  <c:v>5.9431459999999996</c:v>
                </c:pt>
                <c:pt idx="29949">
                  <c:v>5.9485250000000001</c:v>
                </c:pt>
                <c:pt idx="29950">
                  <c:v>5.9418889999999998</c:v>
                </c:pt>
                <c:pt idx="29951">
                  <c:v>5.9443929999999998</c:v>
                </c:pt>
                <c:pt idx="29952">
                  <c:v>5.9480849999999998</c:v>
                </c:pt>
                <c:pt idx="29953">
                  <c:v>5.9380610000000003</c:v>
                </c:pt>
                <c:pt idx="29954">
                  <c:v>5.9460940000000004</c:v>
                </c:pt>
                <c:pt idx="29955">
                  <c:v>5.9621700000000004</c:v>
                </c:pt>
                <c:pt idx="29956">
                  <c:v>5.9427159999999999</c:v>
                </c:pt>
                <c:pt idx="29957">
                  <c:v>5.9368629999999998</c:v>
                </c:pt>
                <c:pt idx="29958">
                  <c:v>5.9602409999999999</c:v>
                </c:pt>
                <c:pt idx="29959">
                  <c:v>5.9556779999999998</c:v>
                </c:pt>
                <c:pt idx="29960">
                  <c:v>5.9443270000000004</c:v>
                </c:pt>
                <c:pt idx="29961">
                  <c:v>5.9443049999999999</c:v>
                </c:pt>
                <c:pt idx="29962">
                  <c:v>5.9369949999999996</c:v>
                </c:pt>
                <c:pt idx="29963">
                  <c:v>5.9381050000000002</c:v>
                </c:pt>
                <c:pt idx="29964">
                  <c:v>5.9530989999999999</c:v>
                </c:pt>
                <c:pt idx="29965">
                  <c:v>5.9523640000000002</c:v>
                </c:pt>
                <c:pt idx="29966">
                  <c:v>5.9382630000000001</c:v>
                </c:pt>
                <c:pt idx="29967">
                  <c:v>5.9416380000000002</c:v>
                </c:pt>
                <c:pt idx="29968">
                  <c:v>5.9430249999999996</c:v>
                </c:pt>
                <c:pt idx="29969">
                  <c:v>5.9411079999999998</c:v>
                </c:pt>
                <c:pt idx="29970">
                  <c:v>5.9532530000000001</c:v>
                </c:pt>
                <c:pt idx="29971">
                  <c:v>5.9555360000000004</c:v>
                </c:pt>
                <c:pt idx="29972">
                  <c:v>5.9475819999999997</c:v>
                </c:pt>
                <c:pt idx="29973">
                  <c:v>5.950323</c:v>
                </c:pt>
                <c:pt idx="29974">
                  <c:v>5.9537789999999999</c:v>
                </c:pt>
                <c:pt idx="29975">
                  <c:v>5.9488110000000001</c:v>
                </c:pt>
                <c:pt idx="29976">
                  <c:v>5.9508190000000001</c:v>
                </c:pt>
                <c:pt idx="29977">
                  <c:v>5.9506309999999996</c:v>
                </c:pt>
                <c:pt idx="29978">
                  <c:v>5.9409229999999997</c:v>
                </c:pt>
                <c:pt idx="29979">
                  <c:v>5.9452540000000003</c:v>
                </c:pt>
                <c:pt idx="29980">
                  <c:v>5.9544269999999999</c:v>
                </c:pt>
                <c:pt idx="29981">
                  <c:v>5.9537240000000002</c:v>
                </c:pt>
                <c:pt idx="29982">
                  <c:v>5.9505150000000002</c:v>
                </c:pt>
                <c:pt idx="29983">
                  <c:v>5.946796</c:v>
                </c:pt>
                <c:pt idx="29984">
                  <c:v>5.9444749999999997</c:v>
                </c:pt>
                <c:pt idx="29985">
                  <c:v>5.9458500000000001</c:v>
                </c:pt>
                <c:pt idx="29986">
                  <c:v>5.95303</c:v>
                </c:pt>
                <c:pt idx="29987">
                  <c:v>5.954288</c:v>
                </c:pt>
                <c:pt idx="29988">
                  <c:v>5.9436669999999996</c:v>
                </c:pt>
                <c:pt idx="29989">
                  <c:v>5.9424799999999998</c:v>
                </c:pt>
                <c:pt idx="29990">
                  <c:v>5.9481529999999996</c:v>
                </c:pt>
                <c:pt idx="29991">
                  <c:v>5.9490489999999996</c:v>
                </c:pt>
                <c:pt idx="29992">
                  <c:v>5.9516349999999996</c:v>
                </c:pt>
                <c:pt idx="29993">
                  <c:v>5.9517239999999996</c:v>
                </c:pt>
                <c:pt idx="29994">
                  <c:v>5.9530830000000003</c:v>
                </c:pt>
                <c:pt idx="29995">
                  <c:v>5.9551679999999996</c:v>
                </c:pt>
                <c:pt idx="29996">
                  <c:v>5.9503839999999997</c:v>
                </c:pt>
                <c:pt idx="29997">
                  <c:v>5.9525930000000002</c:v>
                </c:pt>
                <c:pt idx="29998">
                  <c:v>5.9636069999999997</c:v>
                </c:pt>
                <c:pt idx="29999">
                  <c:v>5.96333</c:v>
                </c:pt>
                <c:pt idx="30000">
                  <c:v>5.9558660000000003</c:v>
                </c:pt>
                <c:pt idx="30001">
                  <c:v>5.961271</c:v>
                </c:pt>
                <c:pt idx="30002">
                  <c:v>5.9565919999999997</c:v>
                </c:pt>
                <c:pt idx="30003">
                  <c:v>5.9392040000000001</c:v>
                </c:pt>
                <c:pt idx="30004">
                  <c:v>5.9448319999999999</c:v>
                </c:pt>
                <c:pt idx="30005">
                  <c:v>5.9532939999999996</c:v>
                </c:pt>
                <c:pt idx="30006">
                  <c:v>5.9492849999999997</c:v>
                </c:pt>
                <c:pt idx="30007">
                  <c:v>5.9560529999999998</c:v>
                </c:pt>
                <c:pt idx="30008">
                  <c:v>5.9630510000000001</c:v>
                </c:pt>
                <c:pt idx="30009">
                  <c:v>5.9528679999999996</c:v>
                </c:pt>
                <c:pt idx="30010">
                  <c:v>5.9505299999999997</c:v>
                </c:pt>
                <c:pt idx="30011">
                  <c:v>5.96408</c:v>
                </c:pt>
                <c:pt idx="30012">
                  <c:v>5.9541750000000002</c:v>
                </c:pt>
                <c:pt idx="30013">
                  <c:v>5.9368550000000004</c:v>
                </c:pt>
                <c:pt idx="30014">
                  <c:v>5.9444419999999996</c:v>
                </c:pt>
                <c:pt idx="30015">
                  <c:v>5.9506750000000004</c:v>
                </c:pt>
                <c:pt idx="30016">
                  <c:v>5.9496719999999996</c:v>
                </c:pt>
                <c:pt idx="30017">
                  <c:v>5.9537409999999999</c:v>
                </c:pt>
                <c:pt idx="30018">
                  <c:v>5.9595019999999996</c:v>
                </c:pt>
                <c:pt idx="30019">
                  <c:v>5.9625050000000002</c:v>
                </c:pt>
                <c:pt idx="30020">
                  <c:v>5.9653830000000001</c:v>
                </c:pt>
                <c:pt idx="30021">
                  <c:v>5.9682190000000004</c:v>
                </c:pt>
                <c:pt idx="30022">
                  <c:v>5.9568789999999998</c:v>
                </c:pt>
                <c:pt idx="30023">
                  <c:v>5.9517660000000001</c:v>
                </c:pt>
                <c:pt idx="30024">
                  <c:v>5.9586189999999997</c:v>
                </c:pt>
                <c:pt idx="30025">
                  <c:v>5.9576919999999998</c:v>
                </c:pt>
                <c:pt idx="30026">
                  <c:v>5.9628690000000004</c:v>
                </c:pt>
                <c:pt idx="30027">
                  <c:v>5.9652120000000002</c:v>
                </c:pt>
                <c:pt idx="30028">
                  <c:v>5.9496289999999998</c:v>
                </c:pt>
                <c:pt idx="30029">
                  <c:v>5.9445199999999998</c:v>
                </c:pt>
                <c:pt idx="30030">
                  <c:v>5.9643040000000003</c:v>
                </c:pt>
                <c:pt idx="30031">
                  <c:v>5.9701490000000002</c:v>
                </c:pt>
                <c:pt idx="30032">
                  <c:v>5.9565149999999996</c:v>
                </c:pt>
                <c:pt idx="30033">
                  <c:v>5.9593439999999998</c:v>
                </c:pt>
                <c:pt idx="30034">
                  <c:v>5.9626080000000004</c:v>
                </c:pt>
                <c:pt idx="30035">
                  <c:v>5.9590649999999998</c:v>
                </c:pt>
                <c:pt idx="30036">
                  <c:v>5.963101</c:v>
                </c:pt>
                <c:pt idx="30037">
                  <c:v>5.9585379999999999</c:v>
                </c:pt>
                <c:pt idx="30038">
                  <c:v>5.9532449999999999</c:v>
                </c:pt>
                <c:pt idx="30039">
                  <c:v>5.9529339999999999</c:v>
                </c:pt>
                <c:pt idx="30040">
                  <c:v>5.9520989999999996</c:v>
                </c:pt>
                <c:pt idx="30041">
                  <c:v>5.9623929999999996</c:v>
                </c:pt>
                <c:pt idx="30042">
                  <c:v>5.9756720000000003</c:v>
                </c:pt>
                <c:pt idx="30043">
                  <c:v>5.9719230000000003</c:v>
                </c:pt>
                <c:pt idx="30044">
                  <c:v>5.9567430000000003</c:v>
                </c:pt>
                <c:pt idx="30045">
                  <c:v>5.9585429999999997</c:v>
                </c:pt>
                <c:pt idx="30046">
                  <c:v>5.9688420000000004</c:v>
                </c:pt>
                <c:pt idx="30047">
                  <c:v>5.9613160000000001</c:v>
                </c:pt>
                <c:pt idx="30048">
                  <c:v>5.9543229999999996</c:v>
                </c:pt>
                <c:pt idx="30049">
                  <c:v>5.9598500000000003</c:v>
                </c:pt>
                <c:pt idx="30050">
                  <c:v>5.9620540000000002</c:v>
                </c:pt>
                <c:pt idx="30051">
                  <c:v>5.9534529999999997</c:v>
                </c:pt>
                <c:pt idx="30052">
                  <c:v>5.9536660000000001</c:v>
                </c:pt>
                <c:pt idx="30053">
                  <c:v>5.9639360000000003</c:v>
                </c:pt>
                <c:pt idx="30054">
                  <c:v>5.9647240000000004</c:v>
                </c:pt>
                <c:pt idx="30055">
                  <c:v>5.9620420000000003</c:v>
                </c:pt>
                <c:pt idx="30056">
                  <c:v>5.9559449999999998</c:v>
                </c:pt>
                <c:pt idx="30057">
                  <c:v>5.9522180000000002</c:v>
                </c:pt>
                <c:pt idx="30058">
                  <c:v>5.9588169999999998</c:v>
                </c:pt>
                <c:pt idx="30059">
                  <c:v>5.9586319999999997</c:v>
                </c:pt>
                <c:pt idx="30060">
                  <c:v>5.9521680000000003</c:v>
                </c:pt>
                <c:pt idx="30061">
                  <c:v>5.9564620000000001</c:v>
                </c:pt>
                <c:pt idx="30062">
                  <c:v>5.9669910000000002</c:v>
                </c:pt>
                <c:pt idx="30063">
                  <c:v>5.9700730000000002</c:v>
                </c:pt>
                <c:pt idx="30064">
                  <c:v>5.9700740000000003</c:v>
                </c:pt>
                <c:pt idx="30065">
                  <c:v>5.9704959999999998</c:v>
                </c:pt>
                <c:pt idx="30066">
                  <c:v>5.9630130000000001</c:v>
                </c:pt>
                <c:pt idx="30067">
                  <c:v>5.963781</c:v>
                </c:pt>
                <c:pt idx="30068">
                  <c:v>5.9676439999999999</c:v>
                </c:pt>
                <c:pt idx="30069">
                  <c:v>5.9581660000000003</c:v>
                </c:pt>
                <c:pt idx="30070">
                  <c:v>5.9628519999999998</c:v>
                </c:pt>
                <c:pt idx="30071">
                  <c:v>5.9806379999999999</c:v>
                </c:pt>
                <c:pt idx="30072">
                  <c:v>5.9767840000000003</c:v>
                </c:pt>
                <c:pt idx="30073">
                  <c:v>5.9615340000000003</c:v>
                </c:pt>
                <c:pt idx="30074">
                  <c:v>5.9637140000000004</c:v>
                </c:pt>
                <c:pt idx="30075">
                  <c:v>5.9612550000000004</c:v>
                </c:pt>
                <c:pt idx="30076">
                  <c:v>5.9523640000000002</c:v>
                </c:pt>
                <c:pt idx="30077">
                  <c:v>5.9643680000000003</c:v>
                </c:pt>
                <c:pt idx="30078">
                  <c:v>5.9679270000000004</c:v>
                </c:pt>
                <c:pt idx="30079">
                  <c:v>5.9612270000000001</c:v>
                </c:pt>
                <c:pt idx="30080">
                  <c:v>5.9674820000000004</c:v>
                </c:pt>
                <c:pt idx="30081">
                  <c:v>5.9727680000000003</c:v>
                </c:pt>
                <c:pt idx="30082">
                  <c:v>5.9711939999999997</c:v>
                </c:pt>
                <c:pt idx="30083">
                  <c:v>5.9685620000000004</c:v>
                </c:pt>
                <c:pt idx="30084">
                  <c:v>5.969373</c:v>
                </c:pt>
                <c:pt idx="30085">
                  <c:v>5.963514</c:v>
                </c:pt>
                <c:pt idx="30086">
                  <c:v>5.9610859999999999</c:v>
                </c:pt>
                <c:pt idx="30087">
                  <c:v>5.9680169999999997</c:v>
                </c:pt>
                <c:pt idx="30088">
                  <c:v>5.9702539999999997</c:v>
                </c:pt>
                <c:pt idx="30089">
                  <c:v>5.9774139999999996</c:v>
                </c:pt>
                <c:pt idx="30090">
                  <c:v>5.9722900000000001</c:v>
                </c:pt>
                <c:pt idx="30091">
                  <c:v>5.9533860000000001</c:v>
                </c:pt>
                <c:pt idx="30092">
                  <c:v>5.9578100000000003</c:v>
                </c:pt>
                <c:pt idx="30093">
                  <c:v>5.9697339999999999</c:v>
                </c:pt>
                <c:pt idx="30094">
                  <c:v>5.9690640000000004</c:v>
                </c:pt>
                <c:pt idx="30095">
                  <c:v>5.9655459999999998</c:v>
                </c:pt>
                <c:pt idx="30096">
                  <c:v>5.9670610000000002</c:v>
                </c:pt>
                <c:pt idx="30097">
                  <c:v>5.9682079999999997</c:v>
                </c:pt>
                <c:pt idx="30098">
                  <c:v>5.9690940000000001</c:v>
                </c:pt>
                <c:pt idx="30099">
                  <c:v>5.9755050000000001</c:v>
                </c:pt>
                <c:pt idx="30100">
                  <c:v>5.9711489999999996</c:v>
                </c:pt>
                <c:pt idx="30101">
                  <c:v>5.9640219999999999</c:v>
                </c:pt>
                <c:pt idx="30102">
                  <c:v>5.9701120000000003</c:v>
                </c:pt>
                <c:pt idx="30103">
                  <c:v>5.9689120000000004</c:v>
                </c:pt>
                <c:pt idx="30104">
                  <c:v>5.9622390000000003</c:v>
                </c:pt>
                <c:pt idx="30105">
                  <c:v>5.9656989999999999</c:v>
                </c:pt>
                <c:pt idx="30106">
                  <c:v>5.9706380000000001</c:v>
                </c:pt>
                <c:pt idx="30107">
                  <c:v>5.9717560000000001</c:v>
                </c:pt>
                <c:pt idx="30108">
                  <c:v>5.9731439999999996</c:v>
                </c:pt>
                <c:pt idx="30109">
                  <c:v>5.9728070000000004</c:v>
                </c:pt>
                <c:pt idx="30110">
                  <c:v>5.9670339999999999</c:v>
                </c:pt>
                <c:pt idx="30111">
                  <c:v>5.9708379999999996</c:v>
                </c:pt>
                <c:pt idx="30112">
                  <c:v>5.9714840000000002</c:v>
                </c:pt>
                <c:pt idx="30113">
                  <c:v>5.9654670000000003</c:v>
                </c:pt>
                <c:pt idx="30114">
                  <c:v>5.9742990000000002</c:v>
                </c:pt>
                <c:pt idx="30115">
                  <c:v>5.9786049999999999</c:v>
                </c:pt>
                <c:pt idx="30116">
                  <c:v>5.9734619999999996</c:v>
                </c:pt>
                <c:pt idx="30117">
                  <c:v>5.9728399999999997</c:v>
                </c:pt>
                <c:pt idx="30118">
                  <c:v>5.9745359999999996</c:v>
                </c:pt>
                <c:pt idx="30119">
                  <c:v>5.9724779999999997</c:v>
                </c:pt>
                <c:pt idx="30120">
                  <c:v>5.9687729999999997</c:v>
                </c:pt>
                <c:pt idx="30121">
                  <c:v>5.9794460000000003</c:v>
                </c:pt>
                <c:pt idx="30122">
                  <c:v>5.9851919999999996</c:v>
                </c:pt>
                <c:pt idx="30123">
                  <c:v>5.9754940000000003</c:v>
                </c:pt>
                <c:pt idx="30124">
                  <c:v>5.9736849999999997</c:v>
                </c:pt>
                <c:pt idx="30125">
                  <c:v>5.9829949999999998</c:v>
                </c:pt>
                <c:pt idx="30126">
                  <c:v>5.981662</c:v>
                </c:pt>
                <c:pt idx="30127">
                  <c:v>5.9692740000000004</c:v>
                </c:pt>
                <c:pt idx="30128">
                  <c:v>5.9717609999999999</c:v>
                </c:pt>
                <c:pt idx="30129">
                  <c:v>5.9703419999999996</c:v>
                </c:pt>
                <c:pt idx="30130">
                  <c:v>5.9638920000000004</c:v>
                </c:pt>
                <c:pt idx="30131">
                  <c:v>5.973973</c:v>
                </c:pt>
                <c:pt idx="30132">
                  <c:v>5.9741869999999997</c:v>
                </c:pt>
                <c:pt idx="30133">
                  <c:v>5.96915</c:v>
                </c:pt>
                <c:pt idx="30134">
                  <c:v>5.97729</c:v>
                </c:pt>
                <c:pt idx="30135">
                  <c:v>5.9764150000000003</c:v>
                </c:pt>
                <c:pt idx="30136">
                  <c:v>5.9696470000000001</c:v>
                </c:pt>
                <c:pt idx="30137">
                  <c:v>5.9747450000000004</c:v>
                </c:pt>
                <c:pt idx="30138">
                  <c:v>5.9783920000000004</c:v>
                </c:pt>
                <c:pt idx="30139">
                  <c:v>5.970237</c:v>
                </c:pt>
                <c:pt idx="30140">
                  <c:v>5.968502</c:v>
                </c:pt>
                <c:pt idx="30141">
                  <c:v>5.9734129999999999</c:v>
                </c:pt>
                <c:pt idx="30142">
                  <c:v>5.9746670000000002</c:v>
                </c:pt>
                <c:pt idx="30143">
                  <c:v>5.9825280000000003</c:v>
                </c:pt>
                <c:pt idx="30144">
                  <c:v>5.9826649999999999</c:v>
                </c:pt>
                <c:pt idx="30145">
                  <c:v>5.9748330000000003</c:v>
                </c:pt>
                <c:pt idx="30146">
                  <c:v>5.9801500000000001</c:v>
                </c:pt>
                <c:pt idx="30147">
                  <c:v>5.9840679999999997</c:v>
                </c:pt>
                <c:pt idx="30148">
                  <c:v>5.9758089999999999</c:v>
                </c:pt>
                <c:pt idx="30149">
                  <c:v>5.9802</c:v>
                </c:pt>
                <c:pt idx="30150">
                  <c:v>5.9954520000000002</c:v>
                </c:pt>
                <c:pt idx="30151">
                  <c:v>5.9815529999999999</c:v>
                </c:pt>
                <c:pt idx="30152">
                  <c:v>5.9667510000000004</c:v>
                </c:pt>
                <c:pt idx="30153">
                  <c:v>5.9851039999999998</c:v>
                </c:pt>
                <c:pt idx="30154">
                  <c:v>5.9912359999999998</c:v>
                </c:pt>
                <c:pt idx="30155">
                  <c:v>5.9788800000000002</c:v>
                </c:pt>
                <c:pt idx="30156">
                  <c:v>5.9836660000000004</c:v>
                </c:pt>
                <c:pt idx="30157">
                  <c:v>5.9843929999999999</c:v>
                </c:pt>
                <c:pt idx="30158">
                  <c:v>5.9684330000000001</c:v>
                </c:pt>
                <c:pt idx="30159">
                  <c:v>5.9680660000000003</c:v>
                </c:pt>
                <c:pt idx="30160">
                  <c:v>5.9736900000000004</c:v>
                </c:pt>
                <c:pt idx="30161">
                  <c:v>5.9617699999999996</c:v>
                </c:pt>
                <c:pt idx="30162">
                  <c:v>5.9704189999999997</c:v>
                </c:pt>
                <c:pt idx="30163">
                  <c:v>5.9912660000000004</c:v>
                </c:pt>
                <c:pt idx="30164">
                  <c:v>5.9784860000000002</c:v>
                </c:pt>
                <c:pt idx="30165">
                  <c:v>5.9760799999999996</c:v>
                </c:pt>
                <c:pt idx="30166">
                  <c:v>5.9961520000000004</c:v>
                </c:pt>
                <c:pt idx="30167">
                  <c:v>5.9872529999999999</c:v>
                </c:pt>
                <c:pt idx="30168">
                  <c:v>5.9704240000000004</c:v>
                </c:pt>
                <c:pt idx="30169">
                  <c:v>5.9831729999999999</c:v>
                </c:pt>
                <c:pt idx="30170">
                  <c:v>5.989941</c:v>
                </c:pt>
                <c:pt idx="30171">
                  <c:v>5.9743269999999997</c:v>
                </c:pt>
                <c:pt idx="30172">
                  <c:v>5.9762649999999997</c:v>
                </c:pt>
                <c:pt idx="30173">
                  <c:v>5.9828020000000004</c:v>
                </c:pt>
                <c:pt idx="30174">
                  <c:v>5.9750730000000001</c:v>
                </c:pt>
                <c:pt idx="30175">
                  <c:v>5.9788759999999996</c:v>
                </c:pt>
                <c:pt idx="30176">
                  <c:v>5.9872050000000003</c:v>
                </c:pt>
                <c:pt idx="30177">
                  <c:v>5.9834740000000002</c:v>
                </c:pt>
                <c:pt idx="30178">
                  <c:v>5.9803230000000003</c:v>
                </c:pt>
                <c:pt idx="30179">
                  <c:v>5.9849540000000001</c:v>
                </c:pt>
                <c:pt idx="30180">
                  <c:v>5.9816979999999997</c:v>
                </c:pt>
                <c:pt idx="30181">
                  <c:v>5.9759840000000004</c:v>
                </c:pt>
                <c:pt idx="30182">
                  <c:v>5.9845730000000001</c:v>
                </c:pt>
                <c:pt idx="30183">
                  <c:v>5.9831919999999998</c:v>
                </c:pt>
                <c:pt idx="30184">
                  <c:v>5.9778060000000002</c:v>
                </c:pt>
                <c:pt idx="30185">
                  <c:v>5.9834680000000002</c:v>
                </c:pt>
                <c:pt idx="30186">
                  <c:v>5.9797849999999997</c:v>
                </c:pt>
                <c:pt idx="30187">
                  <c:v>5.9818300000000004</c:v>
                </c:pt>
                <c:pt idx="30188">
                  <c:v>5.9974670000000003</c:v>
                </c:pt>
                <c:pt idx="30189">
                  <c:v>5.9997619999999996</c:v>
                </c:pt>
                <c:pt idx="30190">
                  <c:v>5.9856660000000002</c:v>
                </c:pt>
                <c:pt idx="30191">
                  <c:v>5.9830379999999996</c:v>
                </c:pt>
                <c:pt idx="30192">
                  <c:v>5.989509</c:v>
                </c:pt>
                <c:pt idx="30193">
                  <c:v>5.9766550000000001</c:v>
                </c:pt>
                <c:pt idx="30194">
                  <c:v>5.9747760000000003</c:v>
                </c:pt>
                <c:pt idx="30195">
                  <c:v>5.9887059999999996</c:v>
                </c:pt>
                <c:pt idx="30196">
                  <c:v>5.9811009999999998</c:v>
                </c:pt>
                <c:pt idx="30197">
                  <c:v>5.9827890000000004</c:v>
                </c:pt>
                <c:pt idx="30198">
                  <c:v>5.9923669999999998</c:v>
                </c:pt>
                <c:pt idx="30199">
                  <c:v>5.9810800000000004</c:v>
                </c:pt>
                <c:pt idx="30200">
                  <c:v>5.9813739999999997</c:v>
                </c:pt>
                <c:pt idx="30201">
                  <c:v>5.9911880000000002</c:v>
                </c:pt>
                <c:pt idx="30202">
                  <c:v>5.9836499999999999</c:v>
                </c:pt>
                <c:pt idx="30203">
                  <c:v>5.9801200000000003</c:v>
                </c:pt>
                <c:pt idx="30204">
                  <c:v>5.9905660000000003</c:v>
                </c:pt>
                <c:pt idx="30205">
                  <c:v>5.984496</c:v>
                </c:pt>
                <c:pt idx="30206">
                  <c:v>5.9754899999999997</c:v>
                </c:pt>
                <c:pt idx="30207">
                  <c:v>5.9843820000000001</c:v>
                </c:pt>
                <c:pt idx="30208">
                  <c:v>5.9855590000000003</c:v>
                </c:pt>
                <c:pt idx="30209">
                  <c:v>5.9883829999999998</c:v>
                </c:pt>
                <c:pt idx="30210">
                  <c:v>5.9987539999999999</c:v>
                </c:pt>
                <c:pt idx="30211">
                  <c:v>5.9959559999999996</c:v>
                </c:pt>
                <c:pt idx="30212">
                  <c:v>5.988912</c:v>
                </c:pt>
                <c:pt idx="30213">
                  <c:v>5.9906930000000003</c:v>
                </c:pt>
                <c:pt idx="30214">
                  <c:v>5.9946210000000004</c:v>
                </c:pt>
                <c:pt idx="30215">
                  <c:v>5.9924049999999998</c:v>
                </c:pt>
                <c:pt idx="30216">
                  <c:v>5.9923489999999999</c:v>
                </c:pt>
                <c:pt idx="30217">
                  <c:v>5.9925499999999996</c:v>
                </c:pt>
                <c:pt idx="30218">
                  <c:v>5.9871059999999998</c:v>
                </c:pt>
                <c:pt idx="30219">
                  <c:v>5.9883810000000004</c:v>
                </c:pt>
                <c:pt idx="30220">
                  <c:v>5.9967980000000001</c:v>
                </c:pt>
                <c:pt idx="30221">
                  <c:v>5.9926709999999996</c:v>
                </c:pt>
                <c:pt idx="30222">
                  <c:v>5.984248</c:v>
                </c:pt>
                <c:pt idx="30223">
                  <c:v>5.9941849999999999</c:v>
                </c:pt>
                <c:pt idx="30224">
                  <c:v>5.9920660000000003</c:v>
                </c:pt>
                <c:pt idx="30225">
                  <c:v>5.9761610000000003</c:v>
                </c:pt>
                <c:pt idx="30226">
                  <c:v>5.9912210000000004</c:v>
                </c:pt>
                <c:pt idx="30227">
                  <c:v>6.0014519999999996</c:v>
                </c:pt>
                <c:pt idx="30228">
                  <c:v>5.9854950000000002</c:v>
                </c:pt>
                <c:pt idx="30229">
                  <c:v>5.9866109999999999</c:v>
                </c:pt>
                <c:pt idx="30230">
                  <c:v>5.9964060000000003</c:v>
                </c:pt>
                <c:pt idx="30231">
                  <c:v>5.9923960000000003</c:v>
                </c:pt>
                <c:pt idx="30232">
                  <c:v>5.9860569999999997</c:v>
                </c:pt>
                <c:pt idx="30233">
                  <c:v>5.9894080000000001</c:v>
                </c:pt>
                <c:pt idx="30234">
                  <c:v>5.9869750000000002</c:v>
                </c:pt>
                <c:pt idx="30235">
                  <c:v>5.9866679999999999</c:v>
                </c:pt>
                <c:pt idx="30236">
                  <c:v>5.9995820000000002</c:v>
                </c:pt>
                <c:pt idx="30237">
                  <c:v>5.9941610000000001</c:v>
                </c:pt>
                <c:pt idx="30238">
                  <c:v>5.989287</c:v>
                </c:pt>
                <c:pt idx="30239">
                  <c:v>5.9996419999999997</c:v>
                </c:pt>
                <c:pt idx="30240">
                  <c:v>5.9956469999999999</c:v>
                </c:pt>
                <c:pt idx="30241">
                  <c:v>5.9885919999999997</c:v>
                </c:pt>
                <c:pt idx="30242">
                  <c:v>5.9925119999999996</c:v>
                </c:pt>
                <c:pt idx="30243">
                  <c:v>5.9971030000000001</c:v>
                </c:pt>
                <c:pt idx="30244">
                  <c:v>5.986669</c:v>
                </c:pt>
                <c:pt idx="30245">
                  <c:v>5.9810400000000001</c:v>
                </c:pt>
                <c:pt idx="30246">
                  <c:v>5.9878970000000002</c:v>
                </c:pt>
                <c:pt idx="30247">
                  <c:v>5.9898300000000004</c:v>
                </c:pt>
                <c:pt idx="30248">
                  <c:v>5.9938849999999997</c:v>
                </c:pt>
                <c:pt idx="30249">
                  <c:v>5.9974449999999999</c:v>
                </c:pt>
                <c:pt idx="30250">
                  <c:v>5.9982519999999999</c:v>
                </c:pt>
                <c:pt idx="30251">
                  <c:v>6.0014859999999999</c:v>
                </c:pt>
                <c:pt idx="30252">
                  <c:v>6.0031639999999999</c:v>
                </c:pt>
                <c:pt idx="30253">
                  <c:v>5.9991570000000003</c:v>
                </c:pt>
                <c:pt idx="30254">
                  <c:v>5.9946919999999997</c:v>
                </c:pt>
                <c:pt idx="30255">
                  <c:v>5.9980010000000004</c:v>
                </c:pt>
                <c:pt idx="30256">
                  <c:v>5.9982959999999999</c:v>
                </c:pt>
                <c:pt idx="30257">
                  <c:v>5.9974489999999996</c:v>
                </c:pt>
                <c:pt idx="30258">
                  <c:v>6.0002250000000004</c:v>
                </c:pt>
                <c:pt idx="30259">
                  <c:v>5.9892750000000001</c:v>
                </c:pt>
                <c:pt idx="30260">
                  <c:v>5.9883749999999996</c:v>
                </c:pt>
                <c:pt idx="30261">
                  <c:v>6.0018580000000004</c:v>
                </c:pt>
                <c:pt idx="30262">
                  <c:v>6.0009480000000002</c:v>
                </c:pt>
                <c:pt idx="30263">
                  <c:v>5.99315</c:v>
                </c:pt>
                <c:pt idx="30264">
                  <c:v>5.9966660000000003</c:v>
                </c:pt>
                <c:pt idx="30265">
                  <c:v>6.0025870000000001</c:v>
                </c:pt>
                <c:pt idx="30266">
                  <c:v>5.9966109999999997</c:v>
                </c:pt>
                <c:pt idx="30267">
                  <c:v>5.9954729999999996</c:v>
                </c:pt>
                <c:pt idx="30268">
                  <c:v>5.9966689999999998</c:v>
                </c:pt>
                <c:pt idx="30269">
                  <c:v>5.9891360000000002</c:v>
                </c:pt>
                <c:pt idx="30270">
                  <c:v>5.9944600000000001</c:v>
                </c:pt>
                <c:pt idx="30271">
                  <c:v>6.0052130000000004</c:v>
                </c:pt>
                <c:pt idx="30272">
                  <c:v>6.0009629999999996</c:v>
                </c:pt>
                <c:pt idx="30273">
                  <c:v>5.9951319999999999</c:v>
                </c:pt>
                <c:pt idx="30274">
                  <c:v>5.9966549999999996</c:v>
                </c:pt>
                <c:pt idx="30275">
                  <c:v>5.9981</c:v>
                </c:pt>
                <c:pt idx="30276">
                  <c:v>5.9978210000000001</c:v>
                </c:pt>
                <c:pt idx="30277">
                  <c:v>5.9958470000000004</c:v>
                </c:pt>
                <c:pt idx="30278">
                  <c:v>5.988251</c:v>
                </c:pt>
                <c:pt idx="30279">
                  <c:v>5.994027</c:v>
                </c:pt>
                <c:pt idx="30280">
                  <c:v>6.001112</c:v>
                </c:pt>
                <c:pt idx="30281">
                  <c:v>5.9942520000000004</c:v>
                </c:pt>
                <c:pt idx="30282">
                  <c:v>5.998748</c:v>
                </c:pt>
                <c:pt idx="30283">
                  <c:v>6.0010159999999999</c:v>
                </c:pt>
                <c:pt idx="30284">
                  <c:v>5.9940059999999997</c:v>
                </c:pt>
                <c:pt idx="30285">
                  <c:v>5.9991899999999996</c:v>
                </c:pt>
                <c:pt idx="30286">
                  <c:v>6.0086620000000002</c:v>
                </c:pt>
                <c:pt idx="30287">
                  <c:v>6.0074290000000001</c:v>
                </c:pt>
                <c:pt idx="30288">
                  <c:v>5.9981369999999998</c:v>
                </c:pt>
                <c:pt idx="30289">
                  <c:v>5.9992210000000004</c:v>
                </c:pt>
                <c:pt idx="30290">
                  <c:v>6.0059180000000003</c:v>
                </c:pt>
                <c:pt idx="30291">
                  <c:v>6.004435</c:v>
                </c:pt>
                <c:pt idx="30292">
                  <c:v>6.008127</c:v>
                </c:pt>
                <c:pt idx="30293">
                  <c:v>6.0044250000000003</c:v>
                </c:pt>
                <c:pt idx="30294">
                  <c:v>6.0004010000000001</c:v>
                </c:pt>
                <c:pt idx="30295">
                  <c:v>6.00664</c:v>
                </c:pt>
                <c:pt idx="30296">
                  <c:v>6.0036129999999996</c:v>
                </c:pt>
                <c:pt idx="30297">
                  <c:v>6.0017639999999997</c:v>
                </c:pt>
                <c:pt idx="30298">
                  <c:v>6.0081819999999997</c:v>
                </c:pt>
                <c:pt idx="30299">
                  <c:v>6.0048209999999997</c:v>
                </c:pt>
                <c:pt idx="30300">
                  <c:v>5.9957050000000001</c:v>
                </c:pt>
                <c:pt idx="30301">
                  <c:v>6.007028</c:v>
                </c:pt>
                <c:pt idx="30302">
                  <c:v>6.0151919999999999</c:v>
                </c:pt>
                <c:pt idx="30303">
                  <c:v>5.9982069999999998</c:v>
                </c:pt>
                <c:pt idx="30304">
                  <c:v>5.9927010000000003</c:v>
                </c:pt>
                <c:pt idx="30305">
                  <c:v>6.0011539999999997</c:v>
                </c:pt>
                <c:pt idx="30306">
                  <c:v>5.9985520000000001</c:v>
                </c:pt>
                <c:pt idx="30307">
                  <c:v>5.9959290000000003</c:v>
                </c:pt>
                <c:pt idx="30308">
                  <c:v>6.0004809999999997</c:v>
                </c:pt>
                <c:pt idx="30309">
                  <c:v>6.002847</c:v>
                </c:pt>
                <c:pt idx="30310">
                  <c:v>6.0073660000000002</c:v>
                </c:pt>
                <c:pt idx="30311">
                  <c:v>6.0171039999999998</c:v>
                </c:pt>
                <c:pt idx="30312">
                  <c:v>6.003984</c:v>
                </c:pt>
                <c:pt idx="30313">
                  <c:v>5.9890330000000001</c:v>
                </c:pt>
                <c:pt idx="30314">
                  <c:v>6.0082849999999999</c:v>
                </c:pt>
                <c:pt idx="30315">
                  <c:v>6.0150920000000001</c:v>
                </c:pt>
                <c:pt idx="30316">
                  <c:v>6.003037</c:v>
                </c:pt>
                <c:pt idx="30317">
                  <c:v>6.0008650000000001</c:v>
                </c:pt>
                <c:pt idx="30318">
                  <c:v>6.0035259999999999</c:v>
                </c:pt>
                <c:pt idx="30319">
                  <c:v>6.0073420000000004</c:v>
                </c:pt>
                <c:pt idx="30320">
                  <c:v>6.0118790000000004</c:v>
                </c:pt>
                <c:pt idx="30321">
                  <c:v>6.0083510000000002</c:v>
                </c:pt>
                <c:pt idx="30322">
                  <c:v>5.999288</c:v>
                </c:pt>
                <c:pt idx="30323">
                  <c:v>6.0041820000000001</c:v>
                </c:pt>
                <c:pt idx="30324">
                  <c:v>6.0084629999999999</c:v>
                </c:pt>
                <c:pt idx="30325">
                  <c:v>5.9927510000000002</c:v>
                </c:pt>
                <c:pt idx="30326">
                  <c:v>5.9985989999999996</c:v>
                </c:pt>
                <c:pt idx="30327">
                  <c:v>6.0147570000000004</c:v>
                </c:pt>
                <c:pt idx="30328">
                  <c:v>6.0090430000000001</c:v>
                </c:pt>
                <c:pt idx="30329">
                  <c:v>6.007606</c:v>
                </c:pt>
                <c:pt idx="30330">
                  <c:v>6.0105620000000002</c:v>
                </c:pt>
                <c:pt idx="30331">
                  <c:v>6.0045229999999998</c:v>
                </c:pt>
                <c:pt idx="30332">
                  <c:v>6.009112</c:v>
                </c:pt>
                <c:pt idx="30333">
                  <c:v>6.0247359999999999</c:v>
                </c:pt>
                <c:pt idx="30334">
                  <c:v>6.0110210000000004</c:v>
                </c:pt>
                <c:pt idx="30335">
                  <c:v>6.0011549999999998</c:v>
                </c:pt>
                <c:pt idx="30336">
                  <c:v>6.0244249999999999</c:v>
                </c:pt>
                <c:pt idx="30337">
                  <c:v>6.0137119999999999</c:v>
                </c:pt>
                <c:pt idx="30338">
                  <c:v>5.9919789999999997</c:v>
                </c:pt>
                <c:pt idx="30339">
                  <c:v>6.0084</c:v>
                </c:pt>
                <c:pt idx="30340">
                  <c:v>6.016057</c:v>
                </c:pt>
                <c:pt idx="30341">
                  <c:v>6.0101740000000001</c:v>
                </c:pt>
                <c:pt idx="30342">
                  <c:v>6.0186869999999999</c:v>
                </c:pt>
                <c:pt idx="30343">
                  <c:v>6.017868</c:v>
                </c:pt>
                <c:pt idx="30344">
                  <c:v>6.0006560000000002</c:v>
                </c:pt>
                <c:pt idx="30345">
                  <c:v>6.0061039999999997</c:v>
                </c:pt>
                <c:pt idx="30346">
                  <c:v>6.0201269999999996</c:v>
                </c:pt>
                <c:pt idx="30347">
                  <c:v>6.0058480000000003</c:v>
                </c:pt>
                <c:pt idx="30348">
                  <c:v>6.0032449999999997</c:v>
                </c:pt>
                <c:pt idx="30349">
                  <c:v>6.0144399999999996</c:v>
                </c:pt>
                <c:pt idx="30350">
                  <c:v>6.0090690000000002</c:v>
                </c:pt>
                <c:pt idx="30351">
                  <c:v>6.0091590000000004</c:v>
                </c:pt>
                <c:pt idx="30352">
                  <c:v>6.0144659999999996</c:v>
                </c:pt>
                <c:pt idx="30353">
                  <c:v>6.0086570000000004</c:v>
                </c:pt>
                <c:pt idx="30354">
                  <c:v>6.0015660000000004</c:v>
                </c:pt>
                <c:pt idx="30355">
                  <c:v>6.0101339999999999</c:v>
                </c:pt>
                <c:pt idx="30356">
                  <c:v>6.0115410000000002</c:v>
                </c:pt>
                <c:pt idx="30357">
                  <c:v>6.0062369999999996</c:v>
                </c:pt>
                <c:pt idx="30358">
                  <c:v>6.0228910000000004</c:v>
                </c:pt>
                <c:pt idx="30359">
                  <c:v>6.0241889999999998</c:v>
                </c:pt>
                <c:pt idx="30360">
                  <c:v>6.0106400000000004</c:v>
                </c:pt>
                <c:pt idx="30361">
                  <c:v>6.0201900000000004</c:v>
                </c:pt>
                <c:pt idx="30362">
                  <c:v>6.0281250000000002</c:v>
                </c:pt>
                <c:pt idx="30363">
                  <c:v>6.0098849999999997</c:v>
                </c:pt>
                <c:pt idx="30364">
                  <c:v>5.9987079999999997</c:v>
                </c:pt>
                <c:pt idx="30365">
                  <c:v>6.013687</c:v>
                </c:pt>
                <c:pt idx="30366">
                  <c:v>6.0149330000000001</c:v>
                </c:pt>
                <c:pt idx="30367">
                  <c:v>6.0088080000000001</c:v>
                </c:pt>
                <c:pt idx="30368">
                  <c:v>6.0150459999999999</c:v>
                </c:pt>
                <c:pt idx="30369">
                  <c:v>6.0094130000000003</c:v>
                </c:pt>
                <c:pt idx="30370">
                  <c:v>6.0032870000000003</c:v>
                </c:pt>
                <c:pt idx="30371">
                  <c:v>6.0136880000000001</c:v>
                </c:pt>
                <c:pt idx="30372">
                  <c:v>6.017169</c:v>
                </c:pt>
                <c:pt idx="30373">
                  <c:v>6.008089</c:v>
                </c:pt>
                <c:pt idx="30374">
                  <c:v>6.0134790000000002</c:v>
                </c:pt>
                <c:pt idx="30375">
                  <c:v>6.0261719999999999</c:v>
                </c:pt>
                <c:pt idx="30376">
                  <c:v>6.0184230000000003</c:v>
                </c:pt>
                <c:pt idx="30377">
                  <c:v>6.0183840000000002</c:v>
                </c:pt>
                <c:pt idx="30378">
                  <c:v>6.022894</c:v>
                </c:pt>
                <c:pt idx="30379">
                  <c:v>6.0074829999999997</c:v>
                </c:pt>
                <c:pt idx="30380">
                  <c:v>6.0097839999999998</c:v>
                </c:pt>
                <c:pt idx="30381">
                  <c:v>6.0198159999999996</c:v>
                </c:pt>
                <c:pt idx="30382">
                  <c:v>6.0108879999999996</c:v>
                </c:pt>
                <c:pt idx="30383">
                  <c:v>6.0125780000000004</c:v>
                </c:pt>
                <c:pt idx="30384">
                  <c:v>6.0255650000000003</c:v>
                </c:pt>
                <c:pt idx="30385">
                  <c:v>6.0234519999999998</c:v>
                </c:pt>
                <c:pt idx="30386">
                  <c:v>6.0177370000000003</c:v>
                </c:pt>
                <c:pt idx="30387">
                  <c:v>6.0253540000000001</c:v>
                </c:pt>
                <c:pt idx="30388">
                  <c:v>6.0190489999999999</c:v>
                </c:pt>
                <c:pt idx="30389">
                  <c:v>6.0080429999999998</c:v>
                </c:pt>
                <c:pt idx="30390">
                  <c:v>6.0168379999999999</c:v>
                </c:pt>
                <c:pt idx="30391">
                  <c:v>6.0172530000000002</c:v>
                </c:pt>
                <c:pt idx="30392">
                  <c:v>6.0137520000000002</c:v>
                </c:pt>
                <c:pt idx="30393">
                  <c:v>6.0196209999999999</c:v>
                </c:pt>
                <c:pt idx="30394">
                  <c:v>6.0181060000000004</c:v>
                </c:pt>
                <c:pt idx="30395">
                  <c:v>6.0121570000000002</c:v>
                </c:pt>
                <c:pt idx="30396">
                  <c:v>6.0170389999999996</c:v>
                </c:pt>
                <c:pt idx="30397">
                  <c:v>6.0265300000000002</c:v>
                </c:pt>
                <c:pt idx="30398">
                  <c:v>6.0190580000000002</c:v>
                </c:pt>
                <c:pt idx="30399">
                  <c:v>6.0178130000000003</c:v>
                </c:pt>
                <c:pt idx="30400">
                  <c:v>6.0284129999999996</c:v>
                </c:pt>
                <c:pt idx="30401">
                  <c:v>6.0240109999999998</c:v>
                </c:pt>
                <c:pt idx="30402">
                  <c:v>6.0180749999999996</c:v>
                </c:pt>
                <c:pt idx="30403">
                  <c:v>6.0202590000000002</c:v>
                </c:pt>
                <c:pt idx="30404">
                  <c:v>6.0254200000000004</c:v>
                </c:pt>
                <c:pt idx="30405">
                  <c:v>6.0186120000000001</c:v>
                </c:pt>
                <c:pt idx="30406">
                  <c:v>6.0114840000000003</c:v>
                </c:pt>
                <c:pt idx="30407">
                  <c:v>6.0218230000000004</c:v>
                </c:pt>
                <c:pt idx="30408">
                  <c:v>6.0241550000000004</c:v>
                </c:pt>
                <c:pt idx="30409">
                  <c:v>6.0184470000000001</c:v>
                </c:pt>
                <c:pt idx="30410">
                  <c:v>6.0154300000000003</c:v>
                </c:pt>
                <c:pt idx="30411">
                  <c:v>6.012804</c:v>
                </c:pt>
                <c:pt idx="30412">
                  <c:v>6.0190049999999999</c:v>
                </c:pt>
                <c:pt idx="30413">
                  <c:v>6.0289450000000002</c:v>
                </c:pt>
                <c:pt idx="30414">
                  <c:v>6.0257269999999998</c:v>
                </c:pt>
                <c:pt idx="30415">
                  <c:v>6.0153980000000002</c:v>
                </c:pt>
                <c:pt idx="30416">
                  <c:v>6.0209450000000002</c:v>
                </c:pt>
                <c:pt idx="30417">
                  <c:v>6.0219849999999999</c:v>
                </c:pt>
                <c:pt idx="30418">
                  <c:v>6.0112310000000004</c:v>
                </c:pt>
                <c:pt idx="30419">
                  <c:v>6.0189490000000001</c:v>
                </c:pt>
                <c:pt idx="30420">
                  <c:v>6.0275400000000001</c:v>
                </c:pt>
                <c:pt idx="30421">
                  <c:v>6.0260040000000004</c:v>
                </c:pt>
                <c:pt idx="30422">
                  <c:v>6.0231250000000003</c:v>
                </c:pt>
                <c:pt idx="30423">
                  <c:v>6.0230090000000001</c:v>
                </c:pt>
                <c:pt idx="30424">
                  <c:v>6.0258649999999996</c:v>
                </c:pt>
                <c:pt idx="30425">
                  <c:v>6.024502</c:v>
                </c:pt>
                <c:pt idx="30426">
                  <c:v>6.0236530000000004</c:v>
                </c:pt>
                <c:pt idx="30427">
                  <c:v>6.0237449999999999</c:v>
                </c:pt>
                <c:pt idx="30428">
                  <c:v>6.0256939999999997</c:v>
                </c:pt>
                <c:pt idx="30429">
                  <c:v>6.0260790000000002</c:v>
                </c:pt>
                <c:pt idx="30430">
                  <c:v>6.021306</c:v>
                </c:pt>
                <c:pt idx="30431">
                  <c:v>6.0239760000000002</c:v>
                </c:pt>
                <c:pt idx="30432">
                  <c:v>6.0222810000000004</c:v>
                </c:pt>
                <c:pt idx="30433">
                  <c:v>6.0165040000000003</c:v>
                </c:pt>
                <c:pt idx="30434">
                  <c:v>6.0217270000000003</c:v>
                </c:pt>
                <c:pt idx="30435">
                  <c:v>6.0256290000000003</c:v>
                </c:pt>
                <c:pt idx="30436">
                  <c:v>6.0302239999999996</c:v>
                </c:pt>
                <c:pt idx="30437">
                  <c:v>6.0361849999999997</c:v>
                </c:pt>
                <c:pt idx="30438">
                  <c:v>6.0329980000000001</c:v>
                </c:pt>
                <c:pt idx="30439">
                  <c:v>6.0280250000000004</c:v>
                </c:pt>
                <c:pt idx="30440">
                  <c:v>6.0294359999999996</c:v>
                </c:pt>
                <c:pt idx="30441">
                  <c:v>6.0321920000000002</c:v>
                </c:pt>
                <c:pt idx="30442">
                  <c:v>6.0254159999999999</c:v>
                </c:pt>
                <c:pt idx="30443">
                  <c:v>6.0193960000000004</c:v>
                </c:pt>
                <c:pt idx="30444">
                  <c:v>6.025112</c:v>
                </c:pt>
                <c:pt idx="30445">
                  <c:v>6.0298429999999996</c:v>
                </c:pt>
                <c:pt idx="30446">
                  <c:v>6.031657</c:v>
                </c:pt>
                <c:pt idx="30447">
                  <c:v>6.0337750000000003</c:v>
                </c:pt>
                <c:pt idx="30448">
                  <c:v>6.0318209999999999</c:v>
                </c:pt>
                <c:pt idx="30449">
                  <c:v>6.0259039999999997</c:v>
                </c:pt>
                <c:pt idx="30450">
                  <c:v>6.0300859999999998</c:v>
                </c:pt>
                <c:pt idx="30451">
                  <c:v>6.0361039999999999</c:v>
                </c:pt>
                <c:pt idx="30452">
                  <c:v>6.0292209999999997</c:v>
                </c:pt>
                <c:pt idx="30453">
                  <c:v>6.0256249999999998</c:v>
                </c:pt>
                <c:pt idx="30454">
                  <c:v>6.0251049999999999</c:v>
                </c:pt>
                <c:pt idx="30455">
                  <c:v>6.0219040000000001</c:v>
                </c:pt>
                <c:pt idx="30456">
                  <c:v>6.0235260000000004</c:v>
                </c:pt>
                <c:pt idx="30457">
                  <c:v>6.0243339999999996</c:v>
                </c:pt>
                <c:pt idx="30458">
                  <c:v>6.0221739999999997</c:v>
                </c:pt>
                <c:pt idx="30459">
                  <c:v>6.026268</c:v>
                </c:pt>
                <c:pt idx="30460">
                  <c:v>6.0372579999999996</c:v>
                </c:pt>
                <c:pt idx="30461">
                  <c:v>6.0358939999999999</c:v>
                </c:pt>
                <c:pt idx="30462">
                  <c:v>6.0293929999999998</c:v>
                </c:pt>
                <c:pt idx="30463">
                  <c:v>6.0369650000000004</c:v>
                </c:pt>
                <c:pt idx="30464">
                  <c:v>6.0335510000000001</c:v>
                </c:pt>
                <c:pt idx="30465">
                  <c:v>6.0223589999999998</c:v>
                </c:pt>
                <c:pt idx="30466">
                  <c:v>6.0308159999999997</c:v>
                </c:pt>
                <c:pt idx="30467">
                  <c:v>6.0376799999999999</c:v>
                </c:pt>
                <c:pt idx="30468">
                  <c:v>6.0261550000000002</c:v>
                </c:pt>
                <c:pt idx="30469">
                  <c:v>6.025639</c:v>
                </c:pt>
                <c:pt idx="30470">
                  <c:v>6.0368570000000004</c:v>
                </c:pt>
                <c:pt idx="30471">
                  <c:v>6.0279740000000004</c:v>
                </c:pt>
                <c:pt idx="30472">
                  <c:v>6.0236739999999998</c:v>
                </c:pt>
                <c:pt idx="30473">
                  <c:v>6.0354580000000002</c:v>
                </c:pt>
                <c:pt idx="30474">
                  <c:v>6.0265199999999997</c:v>
                </c:pt>
                <c:pt idx="30475">
                  <c:v>6.0181889999999996</c:v>
                </c:pt>
                <c:pt idx="30476">
                  <c:v>6.0315190000000003</c:v>
                </c:pt>
                <c:pt idx="30477">
                  <c:v>6.0341990000000001</c:v>
                </c:pt>
                <c:pt idx="30478">
                  <c:v>6.0256150000000002</c:v>
                </c:pt>
                <c:pt idx="30479">
                  <c:v>6.0317400000000001</c:v>
                </c:pt>
                <c:pt idx="30480">
                  <c:v>6.0368490000000001</c:v>
                </c:pt>
                <c:pt idx="30481">
                  <c:v>6.0258750000000001</c:v>
                </c:pt>
                <c:pt idx="30482">
                  <c:v>6.0317509999999999</c:v>
                </c:pt>
                <c:pt idx="30483">
                  <c:v>6.041004</c:v>
                </c:pt>
                <c:pt idx="30484">
                  <c:v>6.0299610000000001</c:v>
                </c:pt>
                <c:pt idx="30485">
                  <c:v>6.0331039999999998</c:v>
                </c:pt>
                <c:pt idx="30486">
                  <c:v>6.043266</c:v>
                </c:pt>
                <c:pt idx="30487">
                  <c:v>6.0376640000000004</c:v>
                </c:pt>
                <c:pt idx="30488">
                  <c:v>6.0342000000000002</c:v>
                </c:pt>
                <c:pt idx="30489">
                  <c:v>6.0433120000000002</c:v>
                </c:pt>
                <c:pt idx="30490">
                  <c:v>6.0403279999999997</c:v>
                </c:pt>
                <c:pt idx="30491">
                  <c:v>6.0294059999999998</c:v>
                </c:pt>
                <c:pt idx="30492">
                  <c:v>6.0365849999999996</c:v>
                </c:pt>
                <c:pt idx="30493">
                  <c:v>6.0348449999999998</c:v>
                </c:pt>
                <c:pt idx="30494">
                  <c:v>6.0223209999999998</c:v>
                </c:pt>
                <c:pt idx="30495">
                  <c:v>6.0334510000000003</c:v>
                </c:pt>
                <c:pt idx="30496">
                  <c:v>6.0370889999999999</c:v>
                </c:pt>
                <c:pt idx="30497">
                  <c:v>6.0284820000000003</c:v>
                </c:pt>
                <c:pt idx="30498">
                  <c:v>6.0322519999999997</c:v>
                </c:pt>
                <c:pt idx="30499">
                  <c:v>6.0394750000000004</c:v>
                </c:pt>
                <c:pt idx="30500">
                  <c:v>6.0427039999999996</c:v>
                </c:pt>
                <c:pt idx="30501">
                  <c:v>6.0426200000000003</c:v>
                </c:pt>
                <c:pt idx="30502">
                  <c:v>6.0402940000000003</c:v>
                </c:pt>
                <c:pt idx="30503">
                  <c:v>6.0352410000000001</c:v>
                </c:pt>
                <c:pt idx="30504">
                  <c:v>6.0377669999999997</c:v>
                </c:pt>
                <c:pt idx="30505">
                  <c:v>6.0394370000000004</c:v>
                </c:pt>
                <c:pt idx="30506">
                  <c:v>6.0277000000000003</c:v>
                </c:pt>
                <c:pt idx="30507">
                  <c:v>6.0368789999999999</c:v>
                </c:pt>
                <c:pt idx="30508">
                  <c:v>6.0508709999999999</c:v>
                </c:pt>
                <c:pt idx="30509">
                  <c:v>6.0417189999999996</c:v>
                </c:pt>
                <c:pt idx="30510">
                  <c:v>6.0365250000000001</c:v>
                </c:pt>
                <c:pt idx="30511">
                  <c:v>6.0421139999999998</c:v>
                </c:pt>
                <c:pt idx="30512">
                  <c:v>6.0426700000000002</c:v>
                </c:pt>
                <c:pt idx="30513">
                  <c:v>6.0331549999999998</c:v>
                </c:pt>
                <c:pt idx="30514">
                  <c:v>6.0335429999999999</c:v>
                </c:pt>
                <c:pt idx="30515">
                  <c:v>6.0375719999999999</c:v>
                </c:pt>
                <c:pt idx="30516">
                  <c:v>6.029185</c:v>
                </c:pt>
                <c:pt idx="30517">
                  <c:v>6.0252309999999998</c:v>
                </c:pt>
                <c:pt idx="30518">
                  <c:v>6.0356160000000001</c:v>
                </c:pt>
                <c:pt idx="30519">
                  <c:v>6.0472760000000001</c:v>
                </c:pt>
                <c:pt idx="30520">
                  <c:v>6.0449339999999996</c:v>
                </c:pt>
                <c:pt idx="30521">
                  <c:v>6.0424910000000001</c:v>
                </c:pt>
                <c:pt idx="30522">
                  <c:v>6.0472760000000001</c:v>
                </c:pt>
                <c:pt idx="30523">
                  <c:v>6.0439769999999999</c:v>
                </c:pt>
                <c:pt idx="30524">
                  <c:v>6.0421769999999997</c:v>
                </c:pt>
                <c:pt idx="30525">
                  <c:v>6.0442330000000002</c:v>
                </c:pt>
                <c:pt idx="30526">
                  <c:v>6.0400039999999997</c:v>
                </c:pt>
                <c:pt idx="30527">
                  <c:v>6.0375439999999996</c:v>
                </c:pt>
                <c:pt idx="30528">
                  <c:v>6.0370860000000004</c:v>
                </c:pt>
                <c:pt idx="30529">
                  <c:v>6.0376940000000001</c:v>
                </c:pt>
                <c:pt idx="30530">
                  <c:v>6.045102</c:v>
                </c:pt>
                <c:pt idx="30531">
                  <c:v>6.0441799999999999</c:v>
                </c:pt>
                <c:pt idx="30532">
                  <c:v>6.0298850000000002</c:v>
                </c:pt>
                <c:pt idx="30533">
                  <c:v>6.0396320000000001</c:v>
                </c:pt>
                <c:pt idx="30534">
                  <c:v>6.0554300000000003</c:v>
                </c:pt>
                <c:pt idx="30535">
                  <c:v>6.0387399999999998</c:v>
                </c:pt>
                <c:pt idx="30536">
                  <c:v>6.0346140000000004</c:v>
                </c:pt>
                <c:pt idx="30537">
                  <c:v>6.0476590000000003</c:v>
                </c:pt>
                <c:pt idx="30538">
                  <c:v>6.0385049999999998</c:v>
                </c:pt>
                <c:pt idx="30539">
                  <c:v>6.0327460000000004</c:v>
                </c:pt>
                <c:pt idx="30540">
                  <c:v>6.0382790000000002</c:v>
                </c:pt>
                <c:pt idx="30541">
                  <c:v>6.0379839999999998</c:v>
                </c:pt>
                <c:pt idx="30542">
                  <c:v>6.0441830000000003</c:v>
                </c:pt>
                <c:pt idx="30543">
                  <c:v>6.0560790000000004</c:v>
                </c:pt>
                <c:pt idx="30544">
                  <c:v>6.0468580000000003</c:v>
                </c:pt>
                <c:pt idx="30545">
                  <c:v>6.0419609999999997</c:v>
                </c:pt>
                <c:pt idx="30546">
                  <c:v>6.0555260000000004</c:v>
                </c:pt>
                <c:pt idx="30547">
                  <c:v>6.0436579999999998</c:v>
                </c:pt>
                <c:pt idx="30548">
                  <c:v>6.0309850000000003</c:v>
                </c:pt>
                <c:pt idx="30549">
                  <c:v>6.0435639999999999</c:v>
                </c:pt>
                <c:pt idx="30550">
                  <c:v>6.0467500000000003</c:v>
                </c:pt>
                <c:pt idx="30551">
                  <c:v>6.0349620000000002</c:v>
                </c:pt>
                <c:pt idx="30552">
                  <c:v>6.0365289999999998</c:v>
                </c:pt>
                <c:pt idx="30553">
                  <c:v>6.0476260000000002</c:v>
                </c:pt>
                <c:pt idx="30554">
                  <c:v>6.0458740000000004</c:v>
                </c:pt>
                <c:pt idx="30555">
                  <c:v>6.0453460000000003</c:v>
                </c:pt>
                <c:pt idx="30556">
                  <c:v>6.0555640000000004</c:v>
                </c:pt>
                <c:pt idx="30557">
                  <c:v>6.0568039999999996</c:v>
                </c:pt>
                <c:pt idx="30558">
                  <c:v>6.0510109999999999</c:v>
                </c:pt>
                <c:pt idx="30559">
                  <c:v>6.0514049999999999</c:v>
                </c:pt>
                <c:pt idx="30560">
                  <c:v>6.0471190000000004</c:v>
                </c:pt>
                <c:pt idx="30561">
                  <c:v>6.0374439999999998</c:v>
                </c:pt>
                <c:pt idx="30562">
                  <c:v>6.0394030000000001</c:v>
                </c:pt>
                <c:pt idx="30563">
                  <c:v>6.0405139999999999</c:v>
                </c:pt>
                <c:pt idx="30564">
                  <c:v>6.0333560000000004</c:v>
                </c:pt>
                <c:pt idx="30565">
                  <c:v>6.0413629999999996</c:v>
                </c:pt>
                <c:pt idx="30566">
                  <c:v>6.0492059999999999</c:v>
                </c:pt>
                <c:pt idx="30567">
                  <c:v>6.0451030000000001</c:v>
                </c:pt>
                <c:pt idx="30568">
                  <c:v>6.0532700000000004</c:v>
                </c:pt>
                <c:pt idx="30569">
                  <c:v>6.0583280000000004</c:v>
                </c:pt>
                <c:pt idx="30570">
                  <c:v>6.0461840000000002</c:v>
                </c:pt>
                <c:pt idx="30571">
                  <c:v>6.0485850000000001</c:v>
                </c:pt>
                <c:pt idx="30572">
                  <c:v>6.0619480000000001</c:v>
                </c:pt>
                <c:pt idx="30573">
                  <c:v>6.0477129999999999</c:v>
                </c:pt>
                <c:pt idx="30574">
                  <c:v>6.0308659999999996</c:v>
                </c:pt>
                <c:pt idx="30575">
                  <c:v>6.042281</c:v>
                </c:pt>
                <c:pt idx="30576">
                  <c:v>6.0469889999999999</c:v>
                </c:pt>
                <c:pt idx="30577">
                  <c:v>6.0448120000000003</c:v>
                </c:pt>
                <c:pt idx="30578">
                  <c:v>6.0557740000000004</c:v>
                </c:pt>
                <c:pt idx="30579">
                  <c:v>6.0509209999999998</c:v>
                </c:pt>
                <c:pt idx="30580">
                  <c:v>6.0417110000000003</c:v>
                </c:pt>
                <c:pt idx="30581">
                  <c:v>6.0500819999999997</c:v>
                </c:pt>
                <c:pt idx="30582">
                  <c:v>6.053623</c:v>
                </c:pt>
                <c:pt idx="30583">
                  <c:v>6.0470980000000001</c:v>
                </c:pt>
                <c:pt idx="30584">
                  <c:v>6.0475960000000004</c:v>
                </c:pt>
                <c:pt idx="30585">
                  <c:v>6.0518840000000003</c:v>
                </c:pt>
                <c:pt idx="30586">
                  <c:v>6.0476780000000003</c:v>
                </c:pt>
                <c:pt idx="30587">
                  <c:v>6.0489379999999997</c:v>
                </c:pt>
                <c:pt idx="30588">
                  <c:v>6.0524050000000003</c:v>
                </c:pt>
                <c:pt idx="30589">
                  <c:v>6.0467969999999998</c:v>
                </c:pt>
                <c:pt idx="30590">
                  <c:v>6.0521580000000004</c:v>
                </c:pt>
                <c:pt idx="30591">
                  <c:v>6.0578820000000002</c:v>
                </c:pt>
                <c:pt idx="30592">
                  <c:v>6.0481819999999997</c:v>
                </c:pt>
                <c:pt idx="30593">
                  <c:v>6.0487900000000003</c:v>
                </c:pt>
                <c:pt idx="30594">
                  <c:v>6.0606859999999996</c:v>
                </c:pt>
                <c:pt idx="30595">
                  <c:v>6.0557100000000004</c:v>
                </c:pt>
                <c:pt idx="30596">
                  <c:v>6.0452199999999996</c:v>
                </c:pt>
                <c:pt idx="30597">
                  <c:v>6.0524180000000003</c:v>
                </c:pt>
                <c:pt idx="30598">
                  <c:v>6.0519550000000004</c:v>
                </c:pt>
                <c:pt idx="30599">
                  <c:v>6.0454299999999996</c:v>
                </c:pt>
                <c:pt idx="30600">
                  <c:v>6.0503239999999998</c:v>
                </c:pt>
                <c:pt idx="30601">
                  <c:v>6.0542420000000003</c:v>
                </c:pt>
                <c:pt idx="30602">
                  <c:v>6.0560650000000003</c:v>
                </c:pt>
                <c:pt idx="30603">
                  <c:v>6.0559770000000004</c:v>
                </c:pt>
                <c:pt idx="30604">
                  <c:v>6.0555070000000004</c:v>
                </c:pt>
                <c:pt idx="30605">
                  <c:v>6.0562209999999999</c:v>
                </c:pt>
                <c:pt idx="30606">
                  <c:v>6.0536500000000002</c:v>
                </c:pt>
                <c:pt idx="30607">
                  <c:v>6.0526799999999996</c:v>
                </c:pt>
                <c:pt idx="30608">
                  <c:v>6.0483159999999998</c:v>
                </c:pt>
                <c:pt idx="30609">
                  <c:v>6.0493439999999996</c:v>
                </c:pt>
                <c:pt idx="30610">
                  <c:v>6.0556380000000001</c:v>
                </c:pt>
                <c:pt idx="30611">
                  <c:v>6.0553020000000002</c:v>
                </c:pt>
                <c:pt idx="30612">
                  <c:v>6.0580170000000004</c:v>
                </c:pt>
                <c:pt idx="30613">
                  <c:v>6.0596730000000001</c:v>
                </c:pt>
                <c:pt idx="30614">
                  <c:v>6.05532</c:v>
                </c:pt>
                <c:pt idx="30615">
                  <c:v>6.054684</c:v>
                </c:pt>
                <c:pt idx="30616">
                  <c:v>6.0653949999999996</c:v>
                </c:pt>
                <c:pt idx="30617">
                  <c:v>6.0638040000000002</c:v>
                </c:pt>
                <c:pt idx="30618">
                  <c:v>6.0463750000000003</c:v>
                </c:pt>
                <c:pt idx="30619">
                  <c:v>6.0524079999999998</c:v>
                </c:pt>
                <c:pt idx="30620">
                  <c:v>6.060416</c:v>
                </c:pt>
                <c:pt idx="30621">
                  <c:v>6.0535930000000002</c:v>
                </c:pt>
                <c:pt idx="30622">
                  <c:v>6.0613650000000003</c:v>
                </c:pt>
                <c:pt idx="30623">
                  <c:v>6.0632400000000004</c:v>
                </c:pt>
                <c:pt idx="30624">
                  <c:v>6.0525029999999997</c:v>
                </c:pt>
                <c:pt idx="30625">
                  <c:v>6.0531180000000004</c:v>
                </c:pt>
                <c:pt idx="30626">
                  <c:v>6.0590320000000002</c:v>
                </c:pt>
                <c:pt idx="30627">
                  <c:v>6.0563209999999996</c:v>
                </c:pt>
                <c:pt idx="30628">
                  <c:v>6.057347</c:v>
                </c:pt>
                <c:pt idx="30629">
                  <c:v>6.0623209999999998</c:v>
                </c:pt>
                <c:pt idx="30630">
                  <c:v>6.0531430000000004</c:v>
                </c:pt>
                <c:pt idx="30631">
                  <c:v>6.0548440000000001</c:v>
                </c:pt>
                <c:pt idx="30632">
                  <c:v>6.0616209999999997</c:v>
                </c:pt>
                <c:pt idx="30633">
                  <c:v>6.0545439999999999</c:v>
                </c:pt>
                <c:pt idx="30634">
                  <c:v>6.0544039999999999</c:v>
                </c:pt>
                <c:pt idx="30635">
                  <c:v>6.0584619999999996</c:v>
                </c:pt>
                <c:pt idx="30636">
                  <c:v>6.0578620000000001</c:v>
                </c:pt>
                <c:pt idx="30637">
                  <c:v>6.0576420000000004</c:v>
                </c:pt>
                <c:pt idx="30638">
                  <c:v>6.0678910000000004</c:v>
                </c:pt>
                <c:pt idx="30639">
                  <c:v>6.0665370000000003</c:v>
                </c:pt>
                <c:pt idx="30640">
                  <c:v>6.0492429999999997</c:v>
                </c:pt>
                <c:pt idx="30641">
                  <c:v>6.0583669999999996</c:v>
                </c:pt>
                <c:pt idx="30642">
                  <c:v>6.0695839999999999</c:v>
                </c:pt>
                <c:pt idx="30643">
                  <c:v>6.0617409999999996</c:v>
                </c:pt>
                <c:pt idx="30644">
                  <c:v>6.0679860000000003</c:v>
                </c:pt>
                <c:pt idx="30645">
                  <c:v>6.0735830000000002</c:v>
                </c:pt>
                <c:pt idx="30646">
                  <c:v>6.0573269999999999</c:v>
                </c:pt>
                <c:pt idx="30647">
                  <c:v>6.0499239999999999</c:v>
                </c:pt>
                <c:pt idx="30648">
                  <c:v>6.0622179999999997</c:v>
                </c:pt>
                <c:pt idx="30649">
                  <c:v>6.0593409999999999</c:v>
                </c:pt>
                <c:pt idx="30650">
                  <c:v>6.0540219999999998</c:v>
                </c:pt>
                <c:pt idx="30651">
                  <c:v>6.0624979999999997</c:v>
                </c:pt>
                <c:pt idx="30652">
                  <c:v>6.055498</c:v>
                </c:pt>
                <c:pt idx="30653">
                  <c:v>6.0507489999999997</c:v>
                </c:pt>
                <c:pt idx="30654">
                  <c:v>6.0624820000000001</c:v>
                </c:pt>
                <c:pt idx="30655">
                  <c:v>6.066433</c:v>
                </c:pt>
                <c:pt idx="30656">
                  <c:v>6.0643260000000003</c:v>
                </c:pt>
                <c:pt idx="30657">
                  <c:v>6.0646990000000001</c:v>
                </c:pt>
                <c:pt idx="30658">
                  <c:v>6.0633140000000001</c:v>
                </c:pt>
                <c:pt idx="30659">
                  <c:v>6.0596249999999996</c:v>
                </c:pt>
                <c:pt idx="30660">
                  <c:v>6.0611620000000004</c:v>
                </c:pt>
                <c:pt idx="30661">
                  <c:v>6.0634309999999996</c:v>
                </c:pt>
                <c:pt idx="30662">
                  <c:v>6.0616430000000001</c:v>
                </c:pt>
                <c:pt idx="30663">
                  <c:v>6.0657009999999998</c:v>
                </c:pt>
                <c:pt idx="30664">
                  <c:v>6.0623040000000001</c:v>
                </c:pt>
                <c:pt idx="30665">
                  <c:v>6.0544010000000004</c:v>
                </c:pt>
                <c:pt idx="30666">
                  <c:v>6.0625850000000003</c:v>
                </c:pt>
                <c:pt idx="30667">
                  <c:v>6.0654830000000004</c:v>
                </c:pt>
                <c:pt idx="30668">
                  <c:v>6.0569249999999997</c:v>
                </c:pt>
                <c:pt idx="30669">
                  <c:v>6.0621869999999998</c:v>
                </c:pt>
                <c:pt idx="30670">
                  <c:v>6.0700390000000004</c:v>
                </c:pt>
                <c:pt idx="30671">
                  <c:v>6.0670299999999999</c:v>
                </c:pt>
                <c:pt idx="30672">
                  <c:v>6.0677830000000004</c:v>
                </c:pt>
                <c:pt idx="30673">
                  <c:v>6.0666359999999999</c:v>
                </c:pt>
                <c:pt idx="30674">
                  <c:v>6.0577240000000003</c:v>
                </c:pt>
                <c:pt idx="30675">
                  <c:v>6.0642509999999996</c:v>
                </c:pt>
                <c:pt idx="30676">
                  <c:v>6.0701970000000003</c:v>
                </c:pt>
                <c:pt idx="30677">
                  <c:v>6.065906</c:v>
                </c:pt>
                <c:pt idx="30678">
                  <c:v>6.0705980000000004</c:v>
                </c:pt>
                <c:pt idx="30679">
                  <c:v>6.0767490000000004</c:v>
                </c:pt>
                <c:pt idx="30680">
                  <c:v>6.0691560000000004</c:v>
                </c:pt>
                <c:pt idx="30681">
                  <c:v>6.0561129999999999</c:v>
                </c:pt>
                <c:pt idx="30682">
                  <c:v>6.0612919999999999</c:v>
                </c:pt>
                <c:pt idx="30683">
                  <c:v>6.0710839999999999</c:v>
                </c:pt>
                <c:pt idx="30684">
                  <c:v>6.0640859999999996</c:v>
                </c:pt>
                <c:pt idx="30685">
                  <c:v>6.0643849999999997</c:v>
                </c:pt>
                <c:pt idx="30686">
                  <c:v>6.0678970000000003</c:v>
                </c:pt>
                <c:pt idx="30687">
                  <c:v>6.0614290000000004</c:v>
                </c:pt>
                <c:pt idx="30688">
                  <c:v>6.0625980000000004</c:v>
                </c:pt>
                <c:pt idx="30689">
                  <c:v>6.0747749999999998</c:v>
                </c:pt>
                <c:pt idx="30690">
                  <c:v>6.0777609999999997</c:v>
                </c:pt>
                <c:pt idx="30691">
                  <c:v>6.0723969999999996</c:v>
                </c:pt>
                <c:pt idx="30692">
                  <c:v>6.0794550000000003</c:v>
                </c:pt>
                <c:pt idx="30693">
                  <c:v>6.0722399999999999</c:v>
                </c:pt>
                <c:pt idx="30694">
                  <c:v>6.0633489999999997</c:v>
                </c:pt>
                <c:pt idx="30695">
                  <c:v>6.0752920000000001</c:v>
                </c:pt>
                <c:pt idx="30696">
                  <c:v>6.064597</c:v>
                </c:pt>
                <c:pt idx="30697">
                  <c:v>6.0581990000000001</c:v>
                </c:pt>
                <c:pt idx="30698">
                  <c:v>6.0752870000000003</c:v>
                </c:pt>
                <c:pt idx="30699">
                  <c:v>6.0707019999999998</c:v>
                </c:pt>
                <c:pt idx="30700">
                  <c:v>6.061992</c:v>
                </c:pt>
                <c:pt idx="30701">
                  <c:v>6.070036</c:v>
                </c:pt>
                <c:pt idx="30702">
                  <c:v>6.0698470000000002</c:v>
                </c:pt>
                <c:pt idx="30703">
                  <c:v>6.064012</c:v>
                </c:pt>
                <c:pt idx="30704">
                  <c:v>6.0705179999999999</c:v>
                </c:pt>
                <c:pt idx="30705">
                  <c:v>6.0686790000000004</c:v>
                </c:pt>
                <c:pt idx="30706">
                  <c:v>6.0601609999999999</c:v>
                </c:pt>
                <c:pt idx="30707">
                  <c:v>6.0731010000000003</c:v>
                </c:pt>
                <c:pt idx="30708">
                  <c:v>6.0785720000000003</c:v>
                </c:pt>
                <c:pt idx="30709">
                  <c:v>6.0658890000000003</c:v>
                </c:pt>
                <c:pt idx="30710">
                  <c:v>6.0682989999999997</c:v>
                </c:pt>
                <c:pt idx="30711">
                  <c:v>6.0781330000000002</c:v>
                </c:pt>
                <c:pt idx="30712">
                  <c:v>6.0744069999999999</c:v>
                </c:pt>
                <c:pt idx="30713">
                  <c:v>6.0746869999999999</c:v>
                </c:pt>
                <c:pt idx="30714">
                  <c:v>6.083323</c:v>
                </c:pt>
                <c:pt idx="30715">
                  <c:v>6.0739020000000004</c:v>
                </c:pt>
                <c:pt idx="30716">
                  <c:v>6.0695610000000002</c:v>
                </c:pt>
                <c:pt idx="30717">
                  <c:v>6.0814130000000004</c:v>
                </c:pt>
                <c:pt idx="30718">
                  <c:v>6.072743</c:v>
                </c:pt>
                <c:pt idx="30719">
                  <c:v>6.067456</c:v>
                </c:pt>
                <c:pt idx="30720">
                  <c:v>6.0759819999999998</c:v>
                </c:pt>
                <c:pt idx="30721">
                  <c:v>6.0667530000000003</c:v>
                </c:pt>
                <c:pt idx="30722">
                  <c:v>6.0626639999999998</c:v>
                </c:pt>
                <c:pt idx="30723">
                  <c:v>6.0716210000000004</c:v>
                </c:pt>
                <c:pt idx="30724">
                  <c:v>6.0720530000000004</c:v>
                </c:pt>
                <c:pt idx="30725">
                  <c:v>6.0675230000000004</c:v>
                </c:pt>
                <c:pt idx="30726">
                  <c:v>6.0729540000000002</c:v>
                </c:pt>
                <c:pt idx="30727">
                  <c:v>6.074916</c:v>
                </c:pt>
                <c:pt idx="30728">
                  <c:v>6.0689570000000002</c:v>
                </c:pt>
                <c:pt idx="30729">
                  <c:v>6.0774229999999996</c:v>
                </c:pt>
                <c:pt idx="30730">
                  <c:v>6.0767509999999998</c:v>
                </c:pt>
                <c:pt idx="30731">
                  <c:v>6.0663530000000003</c:v>
                </c:pt>
                <c:pt idx="30732">
                  <c:v>6.0746279999999997</c:v>
                </c:pt>
                <c:pt idx="30733">
                  <c:v>6.0740239999999996</c:v>
                </c:pt>
                <c:pt idx="30734">
                  <c:v>6.0653879999999996</c:v>
                </c:pt>
                <c:pt idx="30735">
                  <c:v>6.0726269999999998</c:v>
                </c:pt>
                <c:pt idx="30736">
                  <c:v>6.083742</c:v>
                </c:pt>
                <c:pt idx="30737">
                  <c:v>6.0828069999999999</c:v>
                </c:pt>
                <c:pt idx="30738">
                  <c:v>6.08066</c:v>
                </c:pt>
                <c:pt idx="30739">
                  <c:v>6.0788840000000004</c:v>
                </c:pt>
                <c:pt idx="30740">
                  <c:v>6.0701879999999999</c:v>
                </c:pt>
                <c:pt idx="30741">
                  <c:v>6.0769650000000004</c:v>
                </c:pt>
                <c:pt idx="30742">
                  <c:v>6.0868830000000003</c:v>
                </c:pt>
                <c:pt idx="30743">
                  <c:v>6.0760399999999999</c:v>
                </c:pt>
                <c:pt idx="30744">
                  <c:v>6.0674489999999999</c:v>
                </c:pt>
                <c:pt idx="30745">
                  <c:v>6.0693169999999999</c:v>
                </c:pt>
                <c:pt idx="30746">
                  <c:v>6.0705840000000002</c:v>
                </c:pt>
                <c:pt idx="30747">
                  <c:v>6.07545</c:v>
                </c:pt>
                <c:pt idx="30748">
                  <c:v>6.0873400000000002</c:v>
                </c:pt>
                <c:pt idx="30749">
                  <c:v>6.0872140000000003</c:v>
                </c:pt>
                <c:pt idx="30750">
                  <c:v>6.0813509999999997</c:v>
                </c:pt>
                <c:pt idx="30751">
                  <c:v>6.0867760000000004</c:v>
                </c:pt>
                <c:pt idx="30752">
                  <c:v>6.0855399999999999</c:v>
                </c:pt>
                <c:pt idx="30753">
                  <c:v>6.0791079999999997</c:v>
                </c:pt>
                <c:pt idx="30754">
                  <c:v>6.0822329999999996</c:v>
                </c:pt>
                <c:pt idx="30755">
                  <c:v>6.083196</c:v>
                </c:pt>
                <c:pt idx="30756">
                  <c:v>6.0744429999999996</c:v>
                </c:pt>
                <c:pt idx="30757">
                  <c:v>6.0722199999999997</c:v>
                </c:pt>
                <c:pt idx="30758">
                  <c:v>6.084676</c:v>
                </c:pt>
                <c:pt idx="30759">
                  <c:v>6.0833399999999997</c:v>
                </c:pt>
                <c:pt idx="30760">
                  <c:v>6.0731029999999997</c:v>
                </c:pt>
                <c:pt idx="30761">
                  <c:v>6.0798940000000004</c:v>
                </c:pt>
                <c:pt idx="30762">
                  <c:v>6.0854460000000001</c:v>
                </c:pt>
                <c:pt idx="30763">
                  <c:v>6.0842679999999998</c:v>
                </c:pt>
                <c:pt idx="30764">
                  <c:v>6.0805110000000004</c:v>
                </c:pt>
                <c:pt idx="30765">
                  <c:v>6.0685969999999996</c:v>
                </c:pt>
                <c:pt idx="30766">
                  <c:v>6.0680329999999998</c:v>
                </c:pt>
                <c:pt idx="30767">
                  <c:v>6.0800130000000001</c:v>
                </c:pt>
                <c:pt idx="30768">
                  <c:v>6.0789359999999997</c:v>
                </c:pt>
                <c:pt idx="30769">
                  <c:v>6.0725360000000004</c:v>
                </c:pt>
                <c:pt idx="30770">
                  <c:v>6.0816100000000004</c:v>
                </c:pt>
                <c:pt idx="30771">
                  <c:v>6.0867170000000002</c:v>
                </c:pt>
                <c:pt idx="30772">
                  <c:v>6.0805470000000001</c:v>
                </c:pt>
                <c:pt idx="30773">
                  <c:v>6.0829560000000003</c:v>
                </c:pt>
                <c:pt idx="30774">
                  <c:v>6.0785869999999997</c:v>
                </c:pt>
                <c:pt idx="30775">
                  <c:v>6.0740499999999997</c:v>
                </c:pt>
                <c:pt idx="30776">
                  <c:v>6.0877230000000004</c:v>
                </c:pt>
                <c:pt idx="30777">
                  <c:v>6.0922359999999998</c:v>
                </c:pt>
                <c:pt idx="30778">
                  <c:v>6.0820420000000004</c:v>
                </c:pt>
                <c:pt idx="30779">
                  <c:v>6.0775490000000003</c:v>
                </c:pt>
                <c:pt idx="30780">
                  <c:v>6.0810659999999999</c:v>
                </c:pt>
                <c:pt idx="30781">
                  <c:v>6.0801369999999997</c:v>
                </c:pt>
                <c:pt idx="30782">
                  <c:v>6.083742</c:v>
                </c:pt>
                <c:pt idx="30783">
                  <c:v>6.0925729999999998</c:v>
                </c:pt>
                <c:pt idx="30784">
                  <c:v>6.0874509999999997</c:v>
                </c:pt>
                <c:pt idx="30785">
                  <c:v>6.0805280000000002</c:v>
                </c:pt>
                <c:pt idx="30786">
                  <c:v>6.0810870000000001</c:v>
                </c:pt>
                <c:pt idx="30787">
                  <c:v>6.0787620000000002</c:v>
                </c:pt>
                <c:pt idx="30788">
                  <c:v>6.079339</c:v>
                </c:pt>
                <c:pt idx="30789">
                  <c:v>6.0837440000000003</c:v>
                </c:pt>
                <c:pt idx="30790">
                  <c:v>6.079612</c:v>
                </c:pt>
                <c:pt idx="30791">
                  <c:v>6.0771610000000003</c:v>
                </c:pt>
                <c:pt idx="30792">
                  <c:v>6.0911280000000003</c:v>
                </c:pt>
                <c:pt idx="30793">
                  <c:v>6.0895539999999997</c:v>
                </c:pt>
                <c:pt idx="30794">
                  <c:v>6.0783430000000003</c:v>
                </c:pt>
                <c:pt idx="30795">
                  <c:v>6.0912300000000004</c:v>
                </c:pt>
                <c:pt idx="30796">
                  <c:v>6.0953730000000004</c:v>
                </c:pt>
                <c:pt idx="30797">
                  <c:v>6.0870309999999996</c:v>
                </c:pt>
                <c:pt idx="30798">
                  <c:v>6.0871599999999999</c:v>
                </c:pt>
                <c:pt idx="30799">
                  <c:v>6.0839119999999998</c:v>
                </c:pt>
                <c:pt idx="30800">
                  <c:v>6.082776</c:v>
                </c:pt>
                <c:pt idx="30801">
                  <c:v>6.0903229999999997</c:v>
                </c:pt>
                <c:pt idx="30802">
                  <c:v>6.0917510000000004</c:v>
                </c:pt>
                <c:pt idx="30803">
                  <c:v>6.0848089999999999</c:v>
                </c:pt>
                <c:pt idx="30804">
                  <c:v>6.0897769999999998</c:v>
                </c:pt>
                <c:pt idx="30805">
                  <c:v>6.0943329999999998</c:v>
                </c:pt>
                <c:pt idx="30806">
                  <c:v>6.0817709999999998</c:v>
                </c:pt>
                <c:pt idx="30807">
                  <c:v>6.0792580000000003</c:v>
                </c:pt>
                <c:pt idx="30808">
                  <c:v>6.0846229999999997</c:v>
                </c:pt>
                <c:pt idx="30809">
                  <c:v>6.078773</c:v>
                </c:pt>
                <c:pt idx="30810">
                  <c:v>6.0787269999999998</c:v>
                </c:pt>
                <c:pt idx="30811">
                  <c:v>6.0876260000000002</c:v>
                </c:pt>
                <c:pt idx="30812">
                  <c:v>6.0867319999999996</c:v>
                </c:pt>
                <c:pt idx="30813">
                  <c:v>6.0861239999999999</c:v>
                </c:pt>
                <c:pt idx="30814">
                  <c:v>6.1016599999999999</c:v>
                </c:pt>
                <c:pt idx="30815">
                  <c:v>6.0993050000000002</c:v>
                </c:pt>
                <c:pt idx="30816">
                  <c:v>6.0834979999999996</c:v>
                </c:pt>
                <c:pt idx="30817">
                  <c:v>6.0962540000000001</c:v>
                </c:pt>
                <c:pt idx="30818">
                  <c:v>6.101502</c:v>
                </c:pt>
                <c:pt idx="30819">
                  <c:v>6.0818120000000002</c:v>
                </c:pt>
                <c:pt idx="30820">
                  <c:v>6.0830510000000002</c:v>
                </c:pt>
                <c:pt idx="30821">
                  <c:v>6.0979279999999996</c:v>
                </c:pt>
                <c:pt idx="30822">
                  <c:v>6.0926349999999996</c:v>
                </c:pt>
                <c:pt idx="30823">
                  <c:v>6.0902859999999999</c:v>
                </c:pt>
                <c:pt idx="30824">
                  <c:v>6.1016389999999996</c:v>
                </c:pt>
                <c:pt idx="30825">
                  <c:v>6.0897550000000003</c:v>
                </c:pt>
                <c:pt idx="30826">
                  <c:v>6.0841640000000003</c:v>
                </c:pt>
                <c:pt idx="30827">
                  <c:v>6.0996100000000002</c:v>
                </c:pt>
                <c:pt idx="30828">
                  <c:v>6.0871589999999998</c:v>
                </c:pt>
                <c:pt idx="30829">
                  <c:v>6.0753950000000003</c:v>
                </c:pt>
                <c:pt idx="30830">
                  <c:v>6.0836170000000003</c:v>
                </c:pt>
                <c:pt idx="30831">
                  <c:v>6.0853970000000004</c:v>
                </c:pt>
                <c:pt idx="30832">
                  <c:v>6.0863269999999998</c:v>
                </c:pt>
                <c:pt idx="30833">
                  <c:v>6.0940989999999999</c:v>
                </c:pt>
                <c:pt idx="30834">
                  <c:v>6.0971929999999999</c:v>
                </c:pt>
                <c:pt idx="30835">
                  <c:v>6.0915359999999996</c:v>
                </c:pt>
                <c:pt idx="30836">
                  <c:v>6.0940799999999999</c:v>
                </c:pt>
                <c:pt idx="30837">
                  <c:v>6.0925089999999997</c:v>
                </c:pt>
                <c:pt idx="30838">
                  <c:v>6.0861559999999999</c:v>
                </c:pt>
                <c:pt idx="30839">
                  <c:v>6.0939819999999996</c:v>
                </c:pt>
                <c:pt idx="30840">
                  <c:v>6.0951300000000002</c:v>
                </c:pt>
                <c:pt idx="30841">
                  <c:v>6.0854359999999996</c:v>
                </c:pt>
                <c:pt idx="30842">
                  <c:v>6.088959</c:v>
                </c:pt>
                <c:pt idx="30843">
                  <c:v>6.0973980000000001</c:v>
                </c:pt>
                <c:pt idx="30844">
                  <c:v>6.0925079999999996</c:v>
                </c:pt>
                <c:pt idx="30845">
                  <c:v>6.090446</c:v>
                </c:pt>
                <c:pt idx="30846">
                  <c:v>6.1010140000000002</c:v>
                </c:pt>
                <c:pt idx="30847">
                  <c:v>6.0950689999999996</c:v>
                </c:pt>
                <c:pt idx="30848">
                  <c:v>6.0890029999999999</c:v>
                </c:pt>
                <c:pt idx="30849">
                  <c:v>6.1016769999999996</c:v>
                </c:pt>
                <c:pt idx="30850">
                  <c:v>6.0978630000000003</c:v>
                </c:pt>
                <c:pt idx="30851">
                  <c:v>6.0902469999999997</c:v>
                </c:pt>
                <c:pt idx="30852">
                  <c:v>6.0939129999999997</c:v>
                </c:pt>
                <c:pt idx="30853">
                  <c:v>6.0936240000000002</c:v>
                </c:pt>
                <c:pt idx="30854">
                  <c:v>6.0901630000000004</c:v>
                </c:pt>
                <c:pt idx="30855">
                  <c:v>6.0883900000000004</c:v>
                </c:pt>
                <c:pt idx="30856">
                  <c:v>6.0955240000000002</c:v>
                </c:pt>
                <c:pt idx="30857">
                  <c:v>6.0974199999999996</c:v>
                </c:pt>
                <c:pt idx="30858">
                  <c:v>6.096527</c:v>
                </c:pt>
                <c:pt idx="30859">
                  <c:v>6.1017950000000001</c:v>
                </c:pt>
                <c:pt idx="30860">
                  <c:v>6.095491</c:v>
                </c:pt>
                <c:pt idx="30861">
                  <c:v>6.093966</c:v>
                </c:pt>
                <c:pt idx="30862">
                  <c:v>6.1019490000000003</c:v>
                </c:pt>
                <c:pt idx="30863">
                  <c:v>6.1018650000000001</c:v>
                </c:pt>
                <c:pt idx="30864">
                  <c:v>6.0976850000000002</c:v>
                </c:pt>
                <c:pt idx="30865">
                  <c:v>6.1025010000000002</c:v>
                </c:pt>
                <c:pt idx="30866">
                  <c:v>6.0992509999999998</c:v>
                </c:pt>
                <c:pt idx="30867">
                  <c:v>6.0873860000000004</c:v>
                </c:pt>
                <c:pt idx="30868">
                  <c:v>6.0998299999999999</c:v>
                </c:pt>
                <c:pt idx="30869">
                  <c:v>6.108778</c:v>
                </c:pt>
                <c:pt idx="30870">
                  <c:v>6.0897059999999996</c:v>
                </c:pt>
                <c:pt idx="30871">
                  <c:v>6.085852</c:v>
                </c:pt>
                <c:pt idx="30872">
                  <c:v>6.0991860000000004</c:v>
                </c:pt>
                <c:pt idx="30873">
                  <c:v>6.1004259999999997</c:v>
                </c:pt>
                <c:pt idx="30874">
                  <c:v>6.0929840000000004</c:v>
                </c:pt>
                <c:pt idx="30875">
                  <c:v>6.094894</c:v>
                </c:pt>
                <c:pt idx="30876">
                  <c:v>6.0992569999999997</c:v>
                </c:pt>
                <c:pt idx="30877">
                  <c:v>6.0990399999999996</c:v>
                </c:pt>
                <c:pt idx="30878">
                  <c:v>6.1043060000000002</c:v>
                </c:pt>
                <c:pt idx="30879">
                  <c:v>6.1021869999999998</c:v>
                </c:pt>
                <c:pt idx="30880">
                  <c:v>6.0950259999999998</c:v>
                </c:pt>
                <c:pt idx="30881">
                  <c:v>6.0997349999999999</c:v>
                </c:pt>
                <c:pt idx="30882">
                  <c:v>6.1023889999999996</c:v>
                </c:pt>
                <c:pt idx="30883">
                  <c:v>6.1000740000000002</c:v>
                </c:pt>
                <c:pt idx="30884">
                  <c:v>6.1006169999999997</c:v>
                </c:pt>
                <c:pt idx="30885">
                  <c:v>6.1024929999999999</c:v>
                </c:pt>
                <c:pt idx="30886">
                  <c:v>6.0951969999999998</c:v>
                </c:pt>
                <c:pt idx="30887">
                  <c:v>6.0935740000000003</c:v>
                </c:pt>
                <c:pt idx="30888">
                  <c:v>6.1018660000000002</c:v>
                </c:pt>
                <c:pt idx="30889">
                  <c:v>6.0974069999999996</c:v>
                </c:pt>
                <c:pt idx="30890">
                  <c:v>6.09999</c:v>
                </c:pt>
                <c:pt idx="30891">
                  <c:v>6.106592</c:v>
                </c:pt>
                <c:pt idx="30892">
                  <c:v>6.0987179999999999</c:v>
                </c:pt>
                <c:pt idx="30893">
                  <c:v>6.1009609999999999</c:v>
                </c:pt>
                <c:pt idx="30894">
                  <c:v>6.1104700000000003</c:v>
                </c:pt>
                <c:pt idx="30895">
                  <c:v>6.1044869999999998</c:v>
                </c:pt>
                <c:pt idx="30896">
                  <c:v>6.1045119999999997</c:v>
                </c:pt>
                <c:pt idx="30897">
                  <c:v>6.1120679999999998</c:v>
                </c:pt>
                <c:pt idx="30898">
                  <c:v>6.1015329999999999</c:v>
                </c:pt>
                <c:pt idx="30899">
                  <c:v>6.0945770000000001</c:v>
                </c:pt>
                <c:pt idx="30900">
                  <c:v>6.1081370000000001</c:v>
                </c:pt>
                <c:pt idx="30901">
                  <c:v>6.1071090000000003</c:v>
                </c:pt>
                <c:pt idx="30902">
                  <c:v>6.0998659999999996</c:v>
                </c:pt>
                <c:pt idx="30903">
                  <c:v>6.1050329999999997</c:v>
                </c:pt>
                <c:pt idx="30904">
                  <c:v>6.1051729999999997</c:v>
                </c:pt>
                <c:pt idx="30905">
                  <c:v>6.1054050000000002</c:v>
                </c:pt>
                <c:pt idx="30906">
                  <c:v>6.1052379999999999</c:v>
                </c:pt>
                <c:pt idx="30907">
                  <c:v>6.1013010000000003</c:v>
                </c:pt>
                <c:pt idx="30908">
                  <c:v>6.1021549999999998</c:v>
                </c:pt>
                <c:pt idx="30909">
                  <c:v>6.1115349999999999</c:v>
                </c:pt>
                <c:pt idx="30910">
                  <c:v>6.1093979999999997</c:v>
                </c:pt>
                <c:pt idx="30911">
                  <c:v>6.0962969999999999</c:v>
                </c:pt>
                <c:pt idx="30912">
                  <c:v>6.1026600000000002</c:v>
                </c:pt>
                <c:pt idx="30913">
                  <c:v>6.1103899999999998</c:v>
                </c:pt>
                <c:pt idx="30914">
                  <c:v>6.0998960000000002</c:v>
                </c:pt>
                <c:pt idx="30915">
                  <c:v>6.0984069999999999</c:v>
                </c:pt>
                <c:pt idx="30916">
                  <c:v>6.1085900000000004</c:v>
                </c:pt>
                <c:pt idx="30917">
                  <c:v>6.1044010000000002</c:v>
                </c:pt>
                <c:pt idx="30918">
                  <c:v>6.0992660000000001</c:v>
                </c:pt>
                <c:pt idx="30919">
                  <c:v>6.1133829999999998</c:v>
                </c:pt>
                <c:pt idx="30920">
                  <c:v>6.1070330000000004</c:v>
                </c:pt>
                <c:pt idx="30921">
                  <c:v>6.092263</c:v>
                </c:pt>
                <c:pt idx="30922">
                  <c:v>6.106814</c:v>
                </c:pt>
                <c:pt idx="30923">
                  <c:v>6.1083540000000003</c:v>
                </c:pt>
                <c:pt idx="30924">
                  <c:v>6.098319</c:v>
                </c:pt>
                <c:pt idx="30925">
                  <c:v>6.1080649999999999</c:v>
                </c:pt>
                <c:pt idx="30926">
                  <c:v>6.1120039999999998</c:v>
                </c:pt>
                <c:pt idx="30927">
                  <c:v>6.1088389999999997</c:v>
                </c:pt>
                <c:pt idx="30928">
                  <c:v>6.1138029999999999</c:v>
                </c:pt>
                <c:pt idx="30929">
                  <c:v>6.1113369999999998</c:v>
                </c:pt>
                <c:pt idx="30930">
                  <c:v>6.1029119999999999</c:v>
                </c:pt>
                <c:pt idx="30931">
                  <c:v>6.1107310000000004</c:v>
                </c:pt>
                <c:pt idx="30932">
                  <c:v>6.1120539999999997</c:v>
                </c:pt>
                <c:pt idx="30933">
                  <c:v>6.0961809999999996</c:v>
                </c:pt>
                <c:pt idx="30934">
                  <c:v>6.1027620000000002</c:v>
                </c:pt>
                <c:pt idx="30935">
                  <c:v>6.11266</c:v>
                </c:pt>
                <c:pt idx="30936">
                  <c:v>6.0996499999999996</c:v>
                </c:pt>
                <c:pt idx="30937">
                  <c:v>6.0980299999999996</c:v>
                </c:pt>
                <c:pt idx="30938">
                  <c:v>6.1155869999999997</c:v>
                </c:pt>
                <c:pt idx="30939">
                  <c:v>6.1186379999999998</c:v>
                </c:pt>
                <c:pt idx="30940">
                  <c:v>6.1074700000000002</c:v>
                </c:pt>
                <c:pt idx="30941">
                  <c:v>6.1134149999999998</c:v>
                </c:pt>
                <c:pt idx="30942">
                  <c:v>6.1144230000000004</c:v>
                </c:pt>
                <c:pt idx="30943">
                  <c:v>6.1073019999999998</c:v>
                </c:pt>
                <c:pt idx="30944">
                  <c:v>6.1170939999999998</c:v>
                </c:pt>
                <c:pt idx="30945">
                  <c:v>6.1132540000000004</c:v>
                </c:pt>
                <c:pt idx="30946">
                  <c:v>6.1025010000000002</c:v>
                </c:pt>
                <c:pt idx="30947">
                  <c:v>6.1080709999999998</c:v>
                </c:pt>
                <c:pt idx="30948">
                  <c:v>6.1171230000000003</c:v>
                </c:pt>
                <c:pt idx="30949">
                  <c:v>6.120476</c:v>
                </c:pt>
                <c:pt idx="30950">
                  <c:v>6.1187670000000001</c:v>
                </c:pt>
                <c:pt idx="30951">
                  <c:v>6.1171220000000002</c:v>
                </c:pt>
                <c:pt idx="30952">
                  <c:v>6.1121889999999999</c:v>
                </c:pt>
                <c:pt idx="30953">
                  <c:v>6.1112580000000003</c:v>
                </c:pt>
                <c:pt idx="30954">
                  <c:v>6.1106829999999999</c:v>
                </c:pt>
                <c:pt idx="30955">
                  <c:v>6.0971440000000001</c:v>
                </c:pt>
                <c:pt idx="30956">
                  <c:v>6.0967989999999999</c:v>
                </c:pt>
                <c:pt idx="30957">
                  <c:v>6.1116200000000003</c:v>
                </c:pt>
                <c:pt idx="30958">
                  <c:v>6.1100810000000001</c:v>
                </c:pt>
                <c:pt idx="30959">
                  <c:v>6.1016560000000002</c:v>
                </c:pt>
                <c:pt idx="30960">
                  <c:v>6.1134779999999997</c:v>
                </c:pt>
                <c:pt idx="30961">
                  <c:v>6.1201030000000003</c:v>
                </c:pt>
                <c:pt idx="30962">
                  <c:v>6.1045069999999999</c:v>
                </c:pt>
                <c:pt idx="30963">
                  <c:v>6.1128559999999998</c:v>
                </c:pt>
                <c:pt idx="30964">
                  <c:v>6.1250819999999999</c:v>
                </c:pt>
                <c:pt idx="30965">
                  <c:v>6.1083610000000004</c:v>
                </c:pt>
                <c:pt idx="30966">
                  <c:v>6.1064569999999998</c:v>
                </c:pt>
                <c:pt idx="30967">
                  <c:v>6.1237789999999999</c:v>
                </c:pt>
                <c:pt idx="30968">
                  <c:v>6.1219809999999999</c:v>
                </c:pt>
                <c:pt idx="30969">
                  <c:v>6.1110290000000003</c:v>
                </c:pt>
                <c:pt idx="30970">
                  <c:v>6.1192039999999999</c:v>
                </c:pt>
                <c:pt idx="30971">
                  <c:v>6.1214700000000004</c:v>
                </c:pt>
                <c:pt idx="30972">
                  <c:v>6.111027</c:v>
                </c:pt>
                <c:pt idx="30973">
                  <c:v>6.1205879999999997</c:v>
                </c:pt>
                <c:pt idx="30974">
                  <c:v>6.1257960000000002</c:v>
                </c:pt>
                <c:pt idx="30975">
                  <c:v>6.1124080000000003</c:v>
                </c:pt>
                <c:pt idx="30976">
                  <c:v>6.1116999999999999</c:v>
                </c:pt>
                <c:pt idx="30977">
                  <c:v>6.1175259999999998</c:v>
                </c:pt>
                <c:pt idx="30978">
                  <c:v>6.1123900000000004</c:v>
                </c:pt>
                <c:pt idx="30979">
                  <c:v>6.1081859999999999</c:v>
                </c:pt>
                <c:pt idx="30980">
                  <c:v>6.1143090000000004</c:v>
                </c:pt>
                <c:pt idx="30981">
                  <c:v>6.1139799999999997</c:v>
                </c:pt>
                <c:pt idx="30982">
                  <c:v>6.114287</c:v>
                </c:pt>
                <c:pt idx="30983">
                  <c:v>6.1241450000000004</c:v>
                </c:pt>
                <c:pt idx="30984">
                  <c:v>6.1175230000000003</c:v>
                </c:pt>
                <c:pt idx="30985">
                  <c:v>6.1159879999999998</c:v>
                </c:pt>
                <c:pt idx="30986">
                  <c:v>6.1298589999999997</c:v>
                </c:pt>
                <c:pt idx="30987">
                  <c:v>6.1235119999999998</c:v>
                </c:pt>
                <c:pt idx="30988">
                  <c:v>6.1117670000000004</c:v>
                </c:pt>
                <c:pt idx="30989">
                  <c:v>6.1181609999999997</c:v>
                </c:pt>
                <c:pt idx="30990">
                  <c:v>6.1230880000000001</c:v>
                </c:pt>
                <c:pt idx="30991">
                  <c:v>6.1189999999999998</c:v>
                </c:pt>
                <c:pt idx="30992">
                  <c:v>6.122744</c:v>
                </c:pt>
                <c:pt idx="30993">
                  <c:v>6.1225529999999999</c:v>
                </c:pt>
                <c:pt idx="30994">
                  <c:v>6.1142130000000003</c:v>
                </c:pt>
                <c:pt idx="30995">
                  <c:v>6.1181109999999999</c:v>
                </c:pt>
                <c:pt idx="30996">
                  <c:v>6.1211609999999999</c:v>
                </c:pt>
                <c:pt idx="30997">
                  <c:v>6.1166710000000002</c:v>
                </c:pt>
                <c:pt idx="30998">
                  <c:v>6.1139650000000003</c:v>
                </c:pt>
                <c:pt idx="30999">
                  <c:v>6.1122829999999997</c:v>
                </c:pt>
                <c:pt idx="31000">
                  <c:v>6.1112659999999996</c:v>
                </c:pt>
                <c:pt idx="31001">
                  <c:v>6.1091899999999999</c:v>
                </c:pt>
                <c:pt idx="31002">
                  <c:v>6.1128920000000004</c:v>
                </c:pt>
                <c:pt idx="31003">
                  <c:v>6.119453</c:v>
                </c:pt>
                <c:pt idx="31004">
                  <c:v>6.122522</c:v>
                </c:pt>
                <c:pt idx="31005">
                  <c:v>6.1228319999999998</c:v>
                </c:pt>
                <c:pt idx="31006">
                  <c:v>6.1218909999999997</c:v>
                </c:pt>
                <c:pt idx="31007">
                  <c:v>6.1275950000000003</c:v>
                </c:pt>
                <c:pt idx="31008">
                  <c:v>6.1276780000000004</c:v>
                </c:pt>
                <c:pt idx="31009">
                  <c:v>6.1191899999999997</c:v>
                </c:pt>
                <c:pt idx="31010">
                  <c:v>6.1174580000000001</c:v>
                </c:pt>
                <c:pt idx="31011">
                  <c:v>6.1234279999999996</c:v>
                </c:pt>
                <c:pt idx="31012">
                  <c:v>6.1277100000000004</c:v>
                </c:pt>
                <c:pt idx="31013">
                  <c:v>6.1215169999999999</c:v>
                </c:pt>
                <c:pt idx="31014">
                  <c:v>6.1228590000000001</c:v>
                </c:pt>
                <c:pt idx="31015">
                  <c:v>6.1294740000000001</c:v>
                </c:pt>
                <c:pt idx="31016">
                  <c:v>6.1212559999999998</c:v>
                </c:pt>
                <c:pt idx="31017">
                  <c:v>6.1209860000000003</c:v>
                </c:pt>
                <c:pt idx="31018">
                  <c:v>6.1264950000000002</c:v>
                </c:pt>
                <c:pt idx="31019">
                  <c:v>6.1193790000000003</c:v>
                </c:pt>
                <c:pt idx="31020">
                  <c:v>6.1178499999999998</c:v>
                </c:pt>
                <c:pt idx="31021">
                  <c:v>6.1243100000000004</c:v>
                </c:pt>
                <c:pt idx="31022">
                  <c:v>6.1245729999999998</c:v>
                </c:pt>
                <c:pt idx="31023">
                  <c:v>6.120349</c:v>
                </c:pt>
                <c:pt idx="31024">
                  <c:v>6.1203580000000004</c:v>
                </c:pt>
                <c:pt idx="31025">
                  <c:v>6.1171540000000002</c:v>
                </c:pt>
                <c:pt idx="31026">
                  <c:v>6.119389</c:v>
                </c:pt>
                <c:pt idx="31027">
                  <c:v>6.1328170000000002</c:v>
                </c:pt>
                <c:pt idx="31028">
                  <c:v>6.1272229999999999</c:v>
                </c:pt>
                <c:pt idx="31029">
                  <c:v>6.1176269999999997</c:v>
                </c:pt>
                <c:pt idx="31030">
                  <c:v>6.133</c:v>
                </c:pt>
                <c:pt idx="31031">
                  <c:v>6.1382000000000003</c:v>
                </c:pt>
                <c:pt idx="31032">
                  <c:v>6.1182100000000004</c:v>
                </c:pt>
                <c:pt idx="31033">
                  <c:v>6.1154700000000002</c:v>
                </c:pt>
                <c:pt idx="31034">
                  <c:v>6.1233589999999998</c:v>
                </c:pt>
                <c:pt idx="31035">
                  <c:v>6.1123430000000001</c:v>
                </c:pt>
                <c:pt idx="31036">
                  <c:v>6.117337</c:v>
                </c:pt>
                <c:pt idx="31037">
                  <c:v>6.1334520000000001</c:v>
                </c:pt>
                <c:pt idx="31038">
                  <c:v>6.1201980000000002</c:v>
                </c:pt>
                <c:pt idx="31039">
                  <c:v>6.120266</c:v>
                </c:pt>
                <c:pt idx="31040">
                  <c:v>6.1375260000000003</c:v>
                </c:pt>
                <c:pt idx="31041">
                  <c:v>6.12906</c:v>
                </c:pt>
                <c:pt idx="31042">
                  <c:v>6.1178109999999997</c:v>
                </c:pt>
                <c:pt idx="31043">
                  <c:v>6.1264200000000004</c:v>
                </c:pt>
                <c:pt idx="31044">
                  <c:v>6.1284400000000003</c:v>
                </c:pt>
                <c:pt idx="31045">
                  <c:v>6.1208549999999997</c:v>
                </c:pt>
                <c:pt idx="31046">
                  <c:v>6.1307470000000004</c:v>
                </c:pt>
                <c:pt idx="31047">
                  <c:v>6.1380140000000001</c:v>
                </c:pt>
                <c:pt idx="31048">
                  <c:v>6.1313190000000004</c:v>
                </c:pt>
                <c:pt idx="31049">
                  <c:v>6.134334</c:v>
                </c:pt>
                <c:pt idx="31050">
                  <c:v>6.1299840000000003</c:v>
                </c:pt>
                <c:pt idx="31051">
                  <c:v>6.1211310000000001</c:v>
                </c:pt>
                <c:pt idx="31052">
                  <c:v>6.1315410000000004</c:v>
                </c:pt>
                <c:pt idx="31053">
                  <c:v>6.135777</c:v>
                </c:pt>
                <c:pt idx="31054">
                  <c:v>6.123119</c:v>
                </c:pt>
                <c:pt idx="31055">
                  <c:v>6.1212989999999996</c:v>
                </c:pt>
                <c:pt idx="31056">
                  <c:v>6.1331480000000003</c:v>
                </c:pt>
                <c:pt idx="31057">
                  <c:v>6.1288999999999998</c:v>
                </c:pt>
                <c:pt idx="31058">
                  <c:v>6.1235569999999999</c:v>
                </c:pt>
                <c:pt idx="31059">
                  <c:v>6.1303710000000002</c:v>
                </c:pt>
                <c:pt idx="31060">
                  <c:v>6.1238109999999999</c:v>
                </c:pt>
                <c:pt idx="31061">
                  <c:v>6.1214389999999996</c:v>
                </c:pt>
                <c:pt idx="31062">
                  <c:v>6.1314970000000004</c:v>
                </c:pt>
                <c:pt idx="31063">
                  <c:v>6.1266819999999997</c:v>
                </c:pt>
                <c:pt idx="31064">
                  <c:v>6.1220059999999998</c:v>
                </c:pt>
                <c:pt idx="31065">
                  <c:v>6.1364380000000001</c:v>
                </c:pt>
                <c:pt idx="31066">
                  <c:v>6.1385329999999998</c:v>
                </c:pt>
                <c:pt idx="31067">
                  <c:v>6.1202750000000004</c:v>
                </c:pt>
                <c:pt idx="31068">
                  <c:v>6.1280739999999998</c:v>
                </c:pt>
                <c:pt idx="31069">
                  <c:v>6.1416959999999996</c:v>
                </c:pt>
                <c:pt idx="31070">
                  <c:v>6.1287279999999997</c:v>
                </c:pt>
                <c:pt idx="31071">
                  <c:v>6.1302849999999998</c:v>
                </c:pt>
                <c:pt idx="31072">
                  <c:v>6.1410530000000003</c:v>
                </c:pt>
                <c:pt idx="31073">
                  <c:v>6.1338990000000004</c:v>
                </c:pt>
                <c:pt idx="31074">
                  <c:v>6.1321510000000004</c:v>
                </c:pt>
                <c:pt idx="31075">
                  <c:v>6.1388610000000003</c:v>
                </c:pt>
                <c:pt idx="31076">
                  <c:v>6.1274110000000004</c:v>
                </c:pt>
                <c:pt idx="31077">
                  <c:v>6.1170150000000003</c:v>
                </c:pt>
                <c:pt idx="31078">
                  <c:v>6.1339670000000002</c:v>
                </c:pt>
                <c:pt idx="31079">
                  <c:v>6.1347509999999996</c:v>
                </c:pt>
                <c:pt idx="31080">
                  <c:v>6.1177190000000001</c:v>
                </c:pt>
                <c:pt idx="31081">
                  <c:v>6.1308410000000002</c:v>
                </c:pt>
                <c:pt idx="31082">
                  <c:v>6.1447520000000004</c:v>
                </c:pt>
                <c:pt idx="31083">
                  <c:v>6.134423</c:v>
                </c:pt>
                <c:pt idx="31084">
                  <c:v>6.1278269999999999</c:v>
                </c:pt>
                <c:pt idx="31085">
                  <c:v>6.1358649999999999</c:v>
                </c:pt>
                <c:pt idx="31086">
                  <c:v>6.1334169999999997</c:v>
                </c:pt>
                <c:pt idx="31087">
                  <c:v>6.1257130000000002</c:v>
                </c:pt>
                <c:pt idx="31088">
                  <c:v>6.1349790000000004</c:v>
                </c:pt>
                <c:pt idx="31089">
                  <c:v>6.132746</c:v>
                </c:pt>
                <c:pt idx="31090">
                  <c:v>6.130668</c:v>
                </c:pt>
                <c:pt idx="31091">
                  <c:v>6.1375590000000004</c:v>
                </c:pt>
                <c:pt idx="31092">
                  <c:v>6.1333219999999997</c:v>
                </c:pt>
                <c:pt idx="31093">
                  <c:v>6.1373490000000004</c:v>
                </c:pt>
                <c:pt idx="31094">
                  <c:v>6.1443440000000002</c:v>
                </c:pt>
                <c:pt idx="31095">
                  <c:v>6.1420170000000001</c:v>
                </c:pt>
                <c:pt idx="31096">
                  <c:v>6.1419579999999998</c:v>
                </c:pt>
                <c:pt idx="31097">
                  <c:v>6.1432359999999999</c:v>
                </c:pt>
                <c:pt idx="31098">
                  <c:v>6.1368450000000001</c:v>
                </c:pt>
                <c:pt idx="31099">
                  <c:v>6.1317740000000001</c:v>
                </c:pt>
                <c:pt idx="31100">
                  <c:v>6.1425380000000001</c:v>
                </c:pt>
                <c:pt idx="31101">
                  <c:v>6.1355360000000001</c:v>
                </c:pt>
                <c:pt idx="31102">
                  <c:v>6.1179379999999997</c:v>
                </c:pt>
                <c:pt idx="31103">
                  <c:v>6.1340769999999996</c:v>
                </c:pt>
                <c:pt idx="31104">
                  <c:v>6.1435040000000001</c:v>
                </c:pt>
                <c:pt idx="31105">
                  <c:v>6.1327740000000004</c:v>
                </c:pt>
                <c:pt idx="31106">
                  <c:v>6.135656</c:v>
                </c:pt>
                <c:pt idx="31107">
                  <c:v>6.1428849999999997</c:v>
                </c:pt>
                <c:pt idx="31108">
                  <c:v>6.1366969999999998</c:v>
                </c:pt>
                <c:pt idx="31109">
                  <c:v>6.1330989999999996</c:v>
                </c:pt>
                <c:pt idx="31110">
                  <c:v>6.1366370000000003</c:v>
                </c:pt>
                <c:pt idx="31111">
                  <c:v>6.1349830000000001</c:v>
                </c:pt>
                <c:pt idx="31112">
                  <c:v>6.1416930000000001</c:v>
                </c:pt>
                <c:pt idx="31113">
                  <c:v>6.1433650000000002</c:v>
                </c:pt>
                <c:pt idx="31114">
                  <c:v>6.1322609999999997</c:v>
                </c:pt>
                <c:pt idx="31115">
                  <c:v>6.1421859999999997</c:v>
                </c:pt>
                <c:pt idx="31116">
                  <c:v>6.1506930000000004</c:v>
                </c:pt>
                <c:pt idx="31117">
                  <c:v>6.137086</c:v>
                </c:pt>
                <c:pt idx="31118">
                  <c:v>6.1303169999999998</c:v>
                </c:pt>
                <c:pt idx="31119">
                  <c:v>6.143046</c:v>
                </c:pt>
                <c:pt idx="31120">
                  <c:v>6.1478549999999998</c:v>
                </c:pt>
                <c:pt idx="31121">
                  <c:v>6.134277</c:v>
                </c:pt>
                <c:pt idx="31122">
                  <c:v>6.1431829999999996</c:v>
                </c:pt>
                <c:pt idx="31123">
                  <c:v>6.1531529999999997</c:v>
                </c:pt>
                <c:pt idx="31124">
                  <c:v>6.1314019999999996</c:v>
                </c:pt>
                <c:pt idx="31125">
                  <c:v>6.1267810000000003</c:v>
                </c:pt>
                <c:pt idx="31126">
                  <c:v>6.1438819999999996</c:v>
                </c:pt>
                <c:pt idx="31127">
                  <c:v>6.1395229999999996</c:v>
                </c:pt>
                <c:pt idx="31128">
                  <c:v>6.1305269999999998</c:v>
                </c:pt>
                <c:pt idx="31129">
                  <c:v>6.1436339999999996</c:v>
                </c:pt>
                <c:pt idx="31130">
                  <c:v>6.1489440000000002</c:v>
                </c:pt>
                <c:pt idx="31131">
                  <c:v>6.1420750000000002</c:v>
                </c:pt>
                <c:pt idx="31132">
                  <c:v>6.1433179999999998</c:v>
                </c:pt>
                <c:pt idx="31133">
                  <c:v>6.136895</c:v>
                </c:pt>
                <c:pt idx="31134">
                  <c:v>6.1403280000000002</c:v>
                </c:pt>
                <c:pt idx="31135">
                  <c:v>6.1489510000000003</c:v>
                </c:pt>
                <c:pt idx="31136">
                  <c:v>6.1340899999999996</c:v>
                </c:pt>
                <c:pt idx="31137">
                  <c:v>6.1270920000000002</c:v>
                </c:pt>
                <c:pt idx="31138">
                  <c:v>6.1426819999999998</c:v>
                </c:pt>
                <c:pt idx="31139">
                  <c:v>6.152469</c:v>
                </c:pt>
                <c:pt idx="31140">
                  <c:v>6.1406749999999999</c:v>
                </c:pt>
                <c:pt idx="31141">
                  <c:v>6.1350499999999997</c:v>
                </c:pt>
                <c:pt idx="31142">
                  <c:v>6.1438709999999999</c:v>
                </c:pt>
                <c:pt idx="31143">
                  <c:v>6.1426759999999998</c:v>
                </c:pt>
                <c:pt idx="31144">
                  <c:v>6.1459770000000002</c:v>
                </c:pt>
                <c:pt idx="31145">
                  <c:v>6.1494689999999999</c:v>
                </c:pt>
                <c:pt idx="31146">
                  <c:v>6.1401529999999998</c:v>
                </c:pt>
                <c:pt idx="31147">
                  <c:v>6.1423959999999997</c:v>
                </c:pt>
                <c:pt idx="31148">
                  <c:v>6.1524590000000003</c:v>
                </c:pt>
                <c:pt idx="31149">
                  <c:v>6.147513</c:v>
                </c:pt>
                <c:pt idx="31150">
                  <c:v>6.1393389999999997</c:v>
                </c:pt>
                <c:pt idx="31151">
                  <c:v>6.1435899999999997</c:v>
                </c:pt>
                <c:pt idx="31152">
                  <c:v>6.1421549999999998</c:v>
                </c:pt>
                <c:pt idx="31153">
                  <c:v>6.1370630000000004</c:v>
                </c:pt>
                <c:pt idx="31154">
                  <c:v>6.142957</c:v>
                </c:pt>
                <c:pt idx="31155">
                  <c:v>6.1451589999999996</c:v>
                </c:pt>
                <c:pt idx="31156">
                  <c:v>6.1474279999999997</c:v>
                </c:pt>
                <c:pt idx="31157">
                  <c:v>6.1586150000000002</c:v>
                </c:pt>
                <c:pt idx="31158">
                  <c:v>6.1573120000000001</c:v>
                </c:pt>
                <c:pt idx="31159">
                  <c:v>6.1441410000000003</c:v>
                </c:pt>
                <c:pt idx="31160">
                  <c:v>6.1417510000000002</c:v>
                </c:pt>
                <c:pt idx="31161">
                  <c:v>6.1461379999999997</c:v>
                </c:pt>
                <c:pt idx="31162">
                  <c:v>6.1415899999999999</c:v>
                </c:pt>
                <c:pt idx="31163">
                  <c:v>6.1438889999999997</c:v>
                </c:pt>
                <c:pt idx="31164">
                  <c:v>6.1477919999999999</c:v>
                </c:pt>
                <c:pt idx="31165">
                  <c:v>6.1419800000000002</c:v>
                </c:pt>
                <c:pt idx="31166">
                  <c:v>6.1482609999999998</c:v>
                </c:pt>
                <c:pt idx="31167">
                  <c:v>6.1551960000000001</c:v>
                </c:pt>
                <c:pt idx="31168">
                  <c:v>6.1498059999999999</c:v>
                </c:pt>
                <c:pt idx="31169">
                  <c:v>6.1507709999999998</c:v>
                </c:pt>
                <c:pt idx="31170">
                  <c:v>6.1522500000000004</c:v>
                </c:pt>
                <c:pt idx="31171">
                  <c:v>6.1403930000000004</c:v>
                </c:pt>
                <c:pt idx="31172">
                  <c:v>6.1346920000000003</c:v>
                </c:pt>
                <c:pt idx="31173">
                  <c:v>6.1479520000000001</c:v>
                </c:pt>
                <c:pt idx="31174">
                  <c:v>6.1471669999999996</c:v>
                </c:pt>
                <c:pt idx="31175">
                  <c:v>6.1377810000000004</c:v>
                </c:pt>
                <c:pt idx="31176">
                  <c:v>6.1489019999999996</c:v>
                </c:pt>
                <c:pt idx="31177">
                  <c:v>6.1521590000000002</c:v>
                </c:pt>
                <c:pt idx="31178">
                  <c:v>6.146153</c:v>
                </c:pt>
                <c:pt idx="31179">
                  <c:v>6.1547590000000003</c:v>
                </c:pt>
                <c:pt idx="31180">
                  <c:v>6.1579769999999998</c:v>
                </c:pt>
                <c:pt idx="31181">
                  <c:v>6.1513650000000002</c:v>
                </c:pt>
                <c:pt idx="31182">
                  <c:v>6.1559400000000002</c:v>
                </c:pt>
                <c:pt idx="31183">
                  <c:v>6.1617129999999998</c:v>
                </c:pt>
                <c:pt idx="31184">
                  <c:v>6.1533819999999997</c:v>
                </c:pt>
                <c:pt idx="31185">
                  <c:v>6.1495309999999996</c:v>
                </c:pt>
                <c:pt idx="31186">
                  <c:v>6.1531459999999996</c:v>
                </c:pt>
                <c:pt idx="31187">
                  <c:v>6.1528679999999998</c:v>
                </c:pt>
                <c:pt idx="31188">
                  <c:v>6.1544970000000001</c:v>
                </c:pt>
                <c:pt idx="31189">
                  <c:v>6.1492000000000004</c:v>
                </c:pt>
                <c:pt idx="31190">
                  <c:v>6.1405289999999999</c:v>
                </c:pt>
                <c:pt idx="31191">
                  <c:v>6.1467419999999997</c:v>
                </c:pt>
                <c:pt idx="31192">
                  <c:v>6.1583290000000002</c:v>
                </c:pt>
                <c:pt idx="31193">
                  <c:v>6.1578569999999999</c:v>
                </c:pt>
                <c:pt idx="31194">
                  <c:v>6.152736</c:v>
                </c:pt>
                <c:pt idx="31195">
                  <c:v>6.1555030000000004</c:v>
                </c:pt>
                <c:pt idx="31196">
                  <c:v>6.1512820000000001</c:v>
                </c:pt>
                <c:pt idx="31197">
                  <c:v>6.1478669999999997</c:v>
                </c:pt>
                <c:pt idx="31198">
                  <c:v>6.1522750000000004</c:v>
                </c:pt>
                <c:pt idx="31199">
                  <c:v>6.148892</c:v>
                </c:pt>
                <c:pt idx="31200">
                  <c:v>6.1490650000000002</c:v>
                </c:pt>
                <c:pt idx="31201">
                  <c:v>6.1537819999999996</c:v>
                </c:pt>
                <c:pt idx="31202">
                  <c:v>6.149222</c:v>
                </c:pt>
                <c:pt idx="31203">
                  <c:v>6.1396769999999998</c:v>
                </c:pt>
                <c:pt idx="31204">
                  <c:v>6.1462260000000004</c:v>
                </c:pt>
                <c:pt idx="31205">
                  <c:v>6.1581029999999997</c:v>
                </c:pt>
                <c:pt idx="31206">
                  <c:v>6.1563179999999997</c:v>
                </c:pt>
                <c:pt idx="31207">
                  <c:v>6.1598309999999996</c:v>
                </c:pt>
                <c:pt idx="31208">
                  <c:v>6.1606649999999998</c:v>
                </c:pt>
                <c:pt idx="31209">
                  <c:v>6.1482989999999997</c:v>
                </c:pt>
                <c:pt idx="31210">
                  <c:v>6.1504070000000004</c:v>
                </c:pt>
                <c:pt idx="31211">
                  <c:v>6.1512440000000002</c:v>
                </c:pt>
                <c:pt idx="31212">
                  <c:v>6.1452580000000001</c:v>
                </c:pt>
                <c:pt idx="31213">
                  <c:v>6.1576529999999998</c:v>
                </c:pt>
                <c:pt idx="31214">
                  <c:v>6.1661830000000002</c:v>
                </c:pt>
                <c:pt idx="31215">
                  <c:v>6.1517569999999999</c:v>
                </c:pt>
                <c:pt idx="31216">
                  <c:v>6.1462149999999998</c:v>
                </c:pt>
                <c:pt idx="31217">
                  <c:v>6.1654799999999996</c:v>
                </c:pt>
                <c:pt idx="31218">
                  <c:v>6.1639340000000002</c:v>
                </c:pt>
                <c:pt idx="31219">
                  <c:v>6.146585</c:v>
                </c:pt>
                <c:pt idx="31220">
                  <c:v>6.1588669999999999</c:v>
                </c:pt>
                <c:pt idx="31221">
                  <c:v>6.16479</c:v>
                </c:pt>
                <c:pt idx="31222">
                  <c:v>6.1513030000000004</c:v>
                </c:pt>
                <c:pt idx="31223">
                  <c:v>6.1588710000000004</c:v>
                </c:pt>
                <c:pt idx="31224">
                  <c:v>6.1700429999999997</c:v>
                </c:pt>
                <c:pt idx="31225">
                  <c:v>6.15313</c:v>
                </c:pt>
                <c:pt idx="31226">
                  <c:v>6.151961</c:v>
                </c:pt>
                <c:pt idx="31227">
                  <c:v>6.1696369999999998</c:v>
                </c:pt>
                <c:pt idx="31228">
                  <c:v>6.1550159999999998</c:v>
                </c:pt>
                <c:pt idx="31229">
                  <c:v>6.1476329999999999</c:v>
                </c:pt>
                <c:pt idx="31230">
                  <c:v>6.1593140000000002</c:v>
                </c:pt>
                <c:pt idx="31231">
                  <c:v>6.1492880000000003</c:v>
                </c:pt>
                <c:pt idx="31232">
                  <c:v>6.1485539999999999</c:v>
                </c:pt>
                <c:pt idx="31233">
                  <c:v>6.1646999999999998</c:v>
                </c:pt>
                <c:pt idx="31234">
                  <c:v>6.1618310000000003</c:v>
                </c:pt>
                <c:pt idx="31235">
                  <c:v>6.1533280000000001</c:v>
                </c:pt>
                <c:pt idx="31236">
                  <c:v>6.1654580000000001</c:v>
                </c:pt>
                <c:pt idx="31237">
                  <c:v>6.1659860000000002</c:v>
                </c:pt>
                <c:pt idx="31238">
                  <c:v>6.1483800000000004</c:v>
                </c:pt>
                <c:pt idx="31239">
                  <c:v>6.1554250000000001</c:v>
                </c:pt>
                <c:pt idx="31240">
                  <c:v>6.1627270000000003</c:v>
                </c:pt>
                <c:pt idx="31241">
                  <c:v>6.1512219999999997</c:v>
                </c:pt>
                <c:pt idx="31242">
                  <c:v>6.1614339999999999</c:v>
                </c:pt>
                <c:pt idx="31243">
                  <c:v>6.1756589999999996</c:v>
                </c:pt>
                <c:pt idx="31244">
                  <c:v>6.1645709999999996</c:v>
                </c:pt>
                <c:pt idx="31245">
                  <c:v>6.1600239999999999</c:v>
                </c:pt>
                <c:pt idx="31246">
                  <c:v>6.1707960000000002</c:v>
                </c:pt>
                <c:pt idx="31247">
                  <c:v>6.1588900000000004</c:v>
                </c:pt>
                <c:pt idx="31248">
                  <c:v>6.1462139999999996</c:v>
                </c:pt>
                <c:pt idx="31249">
                  <c:v>6.1673989999999996</c:v>
                </c:pt>
                <c:pt idx="31250">
                  <c:v>6.1694800000000001</c:v>
                </c:pt>
                <c:pt idx="31251">
                  <c:v>6.150766</c:v>
                </c:pt>
                <c:pt idx="31252">
                  <c:v>6.159872</c:v>
                </c:pt>
                <c:pt idx="31253">
                  <c:v>6.1712730000000002</c:v>
                </c:pt>
                <c:pt idx="31254">
                  <c:v>6.1611099999999999</c:v>
                </c:pt>
                <c:pt idx="31255">
                  <c:v>6.1554989999999998</c:v>
                </c:pt>
                <c:pt idx="31256">
                  <c:v>6.1592500000000001</c:v>
                </c:pt>
                <c:pt idx="31257">
                  <c:v>6.1534750000000003</c:v>
                </c:pt>
                <c:pt idx="31258">
                  <c:v>6.1567170000000004</c:v>
                </c:pt>
                <c:pt idx="31259">
                  <c:v>6.1657359999999999</c:v>
                </c:pt>
                <c:pt idx="31260">
                  <c:v>6.1561430000000001</c:v>
                </c:pt>
                <c:pt idx="31261">
                  <c:v>6.156345</c:v>
                </c:pt>
                <c:pt idx="31262">
                  <c:v>6.1723239999999997</c:v>
                </c:pt>
                <c:pt idx="31263">
                  <c:v>6.1701839999999999</c:v>
                </c:pt>
                <c:pt idx="31264">
                  <c:v>6.1623749999999999</c:v>
                </c:pt>
                <c:pt idx="31265">
                  <c:v>6.167319</c:v>
                </c:pt>
                <c:pt idx="31266">
                  <c:v>6.1660550000000001</c:v>
                </c:pt>
                <c:pt idx="31267">
                  <c:v>6.1557950000000003</c:v>
                </c:pt>
                <c:pt idx="31268">
                  <c:v>6.1593439999999999</c:v>
                </c:pt>
                <c:pt idx="31269">
                  <c:v>6.1620980000000003</c:v>
                </c:pt>
                <c:pt idx="31270">
                  <c:v>6.1539669999999997</c:v>
                </c:pt>
                <c:pt idx="31271">
                  <c:v>6.1633579999999997</c:v>
                </c:pt>
                <c:pt idx="31272">
                  <c:v>6.1697420000000003</c:v>
                </c:pt>
                <c:pt idx="31273">
                  <c:v>6.1588510000000003</c:v>
                </c:pt>
                <c:pt idx="31274">
                  <c:v>6.1592589999999996</c:v>
                </c:pt>
                <c:pt idx="31275">
                  <c:v>6.1701800000000002</c:v>
                </c:pt>
                <c:pt idx="31276">
                  <c:v>6.1693030000000002</c:v>
                </c:pt>
                <c:pt idx="31277">
                  <c:v>6.1631919999999996</c:v>
                </c:pt>
                <c:pt idx="31278">
                  <c:v>6.173648</c:v>
                </c:pt>
                <c:pt idx="31279">
                  <c:v>6.1786810000000001</c:v>
                </c:pt>
                <c:pt idx="31280">
                  <c:v>6.1687269999999996</c:v>
                </c:pt>
                <c:pt idx="31281">
                  <c:v>6.1654489999999997</c:v>
                </c:pt>
                <c:pt idx="31282">
                  <c:v>6.1644310000000004</c:v>
                </c:pt>
                <c:pt idx="31283">
                  <c:v>6.1661729999999997</c:v>
                </c:pt>
                <c:pt idx="31284">
                  <c:v>6.1686880000000004</c:v>
                </c:pt>
                <c:pt idx="31285">
                  <c:v>6.1677309999999999</c:v>
                </c:pt>
                <c:pt idx="31286">
                  <c:v>6.1694149999999999</c:v>
                </c:pt>
                <c:pt idx="31287">
                  <c:v>6.1731910000000001</c:v>
                </c:pt>
                <c:pt idx="31288">
                  <c:v>6.171405</c:v>
                </c:pt>
                <c:pt idx="31289">
                  <c:v>6.1618440000000003</c:v>
                </c:pt>
                <c:pt idx="31290">
                  <c:v>6.1665979999999996</c:v>
                </c:pt>
                <c:pt idx="31291">
                  <c:v>6.1656170000000001</c:v>
                </c:pt>
                <c:pt idx="31292">
                  <c:v>6.1515610000000001</c:v>
                </c:pt>
                <c:pt idx="31293">
                  <c:v>6.1657169999999999</c:v>
                </c:pt>
                <c:pt idx="31294">
                  <c:v>6.1763849999999998</c:v>
                </c:pt>
                <c:pt idx="31295">
                  <c:v>6.1616819999999999</c:v>
                </c:pt>
                <c:pt idx="31296">
                  <c:v>6.1622659999999998</c:v>
                </c:pt>
                <c:pt idx="31297">
                  <c:v>6.17462</c:v>
                </c:pt>
                <c:pt idx="31298">
                  <c:v>6.1687960000000004</c:v>
                </c:pt>
                <c:pt idx="31299">
                  <c:v>6.1655680000000004</c:v>
                </c:pt>
                <c:pt idx="31300">
                  <c:v>6.1833479999999996</c:v>
                </c:pt>
                <c:pt idx="31301">
                  <c:v>6.1757799999999996</c:v>
                </c:pt>
                <c:pt idx="31302">
                  <c:v>6.1608679999999998</c:v>
                </c:pt>
                <c:pt idx="31303">
                  <c:v>6.1729320000000003</c:v>
                </c:pt>
                <c:pt idx="31304">
                  <c:v>6.1773480000000003</c:v>
                </c:pt>
                <c:pt idx="31305">
                  <c:v>6.1778880000000003</c:v>
                </c:pt>
                <c:pt idx="31306">
                  <c:v>6.182995</c:v>
                </c:pt>
                <c:pt idx="31307">
                  <c:v>6.1728529999999999</c:v>
                </c:pt>
                <c:pt idx="31308">
                  <c:v>6.1688749999999999</c:v>
                </c:pt>
                <c:pt idx="31309">
                  <c:v>6.1800189999999997</c:v>
                </c:pt>
                <c:pt idx="31310">
                  <c:v>6.1751149999999999</c:v>
                </c:pt>
                <c:pt idx="31311">
                  <c:v>6.1599719999999998</c:v>
                </c:pt>
                <c:pt idx="31312">
                  <c:v>6.1668209999999997</c:v>
                </c:pt>
                <c:pt idx="31313">
                  <c:v>6.1733200000000004</c:v>
                </c:pt>
                <c:pt idx="31314">
                  <c:v>6.1660430000000002</c:v>
                </c:pt>
                <c:pt idx="31315">
                  <c:v>6.1695140000000004</c:v>
                </c:pt>
                <c:pt idx="31316">
                  <c:v>6.1692369999999999</c:v>
                </c:pt>
                <c:pt idx="31317">
                  <c:v>6.1658970000000002</c:v>
                </c:pt>
                <c:pt idx="31318">
                  <c:v>6.175802</c:v>
                </c:pt>
                <c:pt idx="31319">
                  <c:v>6.1781249999999996</c:v>
                </c:pt>
                <c:pt idx="31320">
                  <c:v>6.1615120000000001</c:v>
                </c:pt>
                <c:pt idx="31321">
                  <c:v>6.1560930000000003</c:v>
                </c:pt>
                <c:pt idx="31322">
                  <c:v>6.1714399999999996</c:v>
                </c:pt>
                <c:pt idx="31323">
                  <c:v>6.1739839999999999</c:v>
                </c:pt>
                <c:pt idx="31324">
                  <c:v>6.1676149999999996</c:v>
                </c:pt>
                <c:pt idx="31325">
                  <c:v>6.1787739999999998</c:v>
                </c:pt>
                <c:pt idx="31326">
                  <c:v>6.1804199999999998</c:v>
                </c:pt>
                <c:pt idx="31327">
                  <c:v>6.1723720000000002</c:v>
                </c:pt>
                <c:pt idx="31328">
                  <c:v>6.1793399999999998</c:v>
                </c:pt>
                <c:pt idx="31329">
                  <c:v>6.1835849999999999</c:v>
                </c:pt>
                <c:pt idx="31330">
                  <c:v>6.1764390000000002</c:v>
                </c:pt>
                <c:pt idx="31331">
                  <c:v>6.1796680000000004</c:v>
                </c:pt>
                <c:pt idx="31332">
                  <c:v>6.1832079999999996</c:v>
                </c:pt>
                <c:pt idx="31333">
                  <c:v>6.1701860000000002</c:v>
                </c:pt>
                <c:pt idx="31334">
                  <c:v>6.1700949999999999</c:v>
                </c:pt>
                <c:pt idx="31335">
                  <c:v>6.1736930000000001</c:v>
                </c:pt>
                <c:pt idx="31336">
                  <c:v>6.1660459999999997</c:v>
                </c:pt>
                <c:pt idx="31337">
                  <c:v>6.1738419999999996</c:v>
                </c:pt>
                <c:pt idx="31338">
                  <c:v>6.1763709999999996</c:v>
                </c:pt>
                <c:pt idx="31339">
                  <c:v>6.1681140000000001</c:v>
                </c:pt>
                <c:pt idx="31340">
                  <c:v>6.1760460000000004</c:v>
                </c:pt>
                <c:pt idx="31341">
                  <c:v>6.1794630000000002</c:v>
                </c:pt>
                <c:pt idx="31342">
                  <c:v>6.1765739999999996</c:v>
                </c:pt>
                <c:pt idx="31343">
                  <c:v>6.1816259999999996</c:v>
                </c:pt>
                <c:pt idx="31344">
                  <c:v>6.1873060000000004</c:v>
                </c:pt>
                <c:pt idx="31345">
                  <c:v>6.1739230000000003</c:v>
                </c:pt>
                <c:pt idx="31346">
                  <c:v>6.1647689999999997</c:v>
                </c:pt>
                <c:pt idx="31347">
                  <c:v>6.1837879999999998</c:v>
                </c:pt>
                <c:pt idx="31348">
                  <c:v>6.1865240000000004</c:v>
                </c:pt>
                <c:pt idx="31349">
                  <c:v>6.1740529999999998</c:v>
                </c:pt>
                <c:pt idx="31350">
                  <c:v>6.1817849999999996</c:v>
                </c:pt>
                <c:pt idx="31351">
                  <c:v>6.1862399999999997</c:v>
                </c:pt>
                <c:pt idx="31352">
                  <c:v>6.1738660000000003</c:v>
                </c:pt>
                <c:pt idx="31353">
                  <c:v>6.1763279999999998</c:v>
                </c:pt>
                <c:pt idx="31354">
                  <c:v>6.1818590000000002</c:v>
                </c:pt>
                <c:pt idx="31355">
                  <c:v>6.1676140000000004</c:v>
                </c:pt>
                <c:pt idx="31356">
                  <c:v>6.1739290000000002</c:v>
                </c:pt>
                <c:pt idx="31357">
                  <c:v>6.191465</c:v>
                </c:pt>
                <c:pt idx="31358">
                  <c:v>6.1763899999999996</c:v>
                </c:pt>
                <c:pt idx="31359">
                  <c:v>6.1709769999999997</c:v>
                </c:pt>
                <c:pt idx="31360">
                  <c:v>6.1877760000000004</c:v>
                </c:pt>
                <c:pt idx="31361">
                  <c:v>6.1877550000000001</c:v>
                </c:pt>
                <c:pt idx="31362">
                  <c:v>6.1841860000000004</c:v>
                </c:pt>
                <c:pt idx="31363">
                  <c:v>6.189692</c:v>
                </c:pt>
                <c:pt idx="31364">
                  <c:v>6.1818520000000001</c:v>
                </c:pt>
                <c:pt idx="31365">
                  <c:v>6.1717760000000004</c:v>
                </c:pt>
                <c:pt idx="31366">
                  <c:v>6.1814470000000004</c:v>
                </c:pt>
                <c:pt idx="31367">
                  <c:v>6.1806539999999996</c:v>
                </c:pt>
                <c:pt idx="31368">
                  <c:v>6.1694810000000002</c:v>
                </c:pt>
                <c:pt idx="31369">
                  <c:v>6.1811980000000002</c:v>
                </c:pt>
                <c:pt idx="31370">
                  <c:v>6.1889200000000004</c:v>
                </c:pt>
                <c:pt idx="31371">
                  <c:v>6.1780119999999998</c:v>
                </c:pt>
                <c:pt idx="31372">
                  <c:v>6.1726989999999997</c:v>
                </c:pt>
                <c:pt idx="31373">
                  <c:v>6.175783</c:v>
                </c:pt>
                <c:pt idx="31374">
                  <c:v>6.1770829999999997</c:v>
                </c:pt>
                <c:pt idx="31375">
                  <c:v>6.1817380000000002</c:v>
                </c:pt>
                <c:pt idx="31376">
                  <c:v>6.1879939999999998</c:v>
                </c:pt>
                <c:pt idx="31377">
                  <c:v>6.1769309999999997</c:v>
                </c:pt>
                <c:pt idx="31378">
                  <c:v>6.1786539999999999</c:v>
                </c:pt>
                <c:pt idx="31379">
                  <c:v>6.1929550000000004</c:v>
                </c:pt>
                <c:pt idx="31380">
                  <c:v>6.1822970000000002</c:v>
                </c:pt>
                <c:pt idx="31381">
                  <c:v>6.1743899999999998</c:v>
                </c:pt>
                <c:pt idx="31382">
                  <c:v>6.1825099999999997</c:v>
                </c:pt>
                <c:pt idx="31383">
                  <c:v>6.1802400000000004</c:v>
                </c:pt>
                <c:pt idx="31384">
                  <c:v>6.1747690000000004</c:v>
                </c:pt>
                <c:pt idx="31385">
                  <c:v>6.1848369999999999</c:v>
                </c:pt>
                <c:pt idx="31386">
                  <c:v>6.1972680000000002</c:v>
                </c:pt>
                <c:pt idx="31387">
                  <c:v>6.1882380000000001</c:v>
                </c:pt>
                <c:pt idx="31388">
                  <c:v>6.180911</c:v>
                </c:pt>
                <c:pt idx="31389">
                  <c:v>6.1838300000000004</c:v>
                </c:pt>
                <c:pt idx="31390">
                  <c:v>6.1863659999999996</c:v>
                </c:pt>
                <c:pt idx="31391">
                  <c:v>6.1934199999999997</c:v>
                </c:pt>
                <c:pt idx="31392">
                  <c:v>6.1917780000000002</c:v>
                </c:pt>
                <c:pt idx="31393">
                  <c:v>6.1820779999999997</c:v>
                </c:pt>
                <c:pt idx="31394">
                  <c:v>6.1806640000000002</c:v>
                </c:pt>
                <c:pt idx="31395">
                  <c:v>6.1869639999999997</c:v>
                </c:pt>
                <c:pt idx="31396">
                  <c:v>6.1851339999999997</c:v>
                </c:pt>
                <c:pt idx="31397">
                  <c:v>6.1830270000000001</c:v>
                </c:pt>
                <c:pt idx="31398">
                  <c:v>6.1892319999999996</c:v>
                </c:pt>
                <c:pt idx="31399">
                  <c:v>6.1861410000000001</c:v>
                </c:pt>
                <c:pt idx="31400">
                  <c:v>6.1835750000000003</c:v>
                </c:pt>
                <c:pt idx="31401">
                  <c:v>6.1881649999999997</c:v>
                </c:pt>
                <c:pt idx="31402">
                  <c:v>6.1858950000000004</c:v>
                </c:pt>
                <c:pt idx="31403">
                  <c:v>6.1829190000000001</c:v>
                </c:pt>
                <c:pt idx="31404">
                  <c:v>6.1818489999999997</c:v>
                </c:pt>
                <c:pt idx="31405">
                  <c:v>6.1791729999999996</c:v>
                </c:pt>
                <c:pt idx="31406">
                  <c:v>6.1812870000000002</c:v>
                </c:pt>
                <c:pt idx="31407">
                  <c:v>6.1912599999999998</c:v>
                </c:pt>
                <c:pt idx="31408">
                  <c:v>6.1916339999999996</c:v>
                </c:pt>
                <c:pt idx="31409">
                  <c:v>6.1809649999999996</c:v>
                </c:pt>
                <c:pt idx="31410">
                  <c:v>6.1821789999999996</c:v>
                </c:pt>
                <c:pt idx="31411">
                  <c:v>6.1885240000000001</c:v>
                </c:pt>
                <c:pt idx="31412">
                  <c:v>6.1917970000000002</c:v>
                </c:pt>
                <c:pt idx="31413">
                  <c:v>6.1946830000000004</c:v>
                </c:pt>
                <c:pt idx="31414">
                  <c:v>6.1869160000000001</c:v>
                </c:pt>
                <c:pt idx="31415">
                  <c:v>6.18255</c:v>
                </c:pt>
                <c:pt idx="31416">
                  <c:v>6.1906109999999996</c:v>
                </c:pt>
                <c:pt idx="31417">
                  <c:v>6.1914309999999997</c:v>
                </c:pt>
                <c:pt idx="31418">
                  <c:v>6.1810320000000001</c:v>
                </c:pt>
                <c:pt idx="31419">
                  <c:v>6.1809320000000003</c:v>
                </c:pt>
                <c:pt idx="31420">
                  <c:v>6.1904139999999996</c:v>
                </c:pt>
                <c:pt idx="31421">
                  <c:v>6.1877959999999996</c:v>
                </c:pt>
                <c:pt idx="31422">
                  <c:v>6.1915339999999999</c:v>
                </c:pt>
                <c:pt idx="31423">
                  <c:v>6.1982400000000002</c:v>
                </c:pt>
                <c:pt idx="31424">
                  <c:v>6.1917629999999999</c:v>
                </c:pt>
                <c:pt idx="31425">
                  <c:v>6.1959109999999997</c:v>
                </c:pt>
                <c:pt idx="31426">
                  <c:v>6.2049209999999997</c:v>
                </c:pt>
                <c:pt idx="31427">
                  <c:v>6.1981029999999997</c:v>
                </c:pt>
                <c:pt idx="31428">
                  <c:v>6.1883840000000001</c:v>
                </c:pt>
                <c:pt idx="31429">
                  <c:v>6.1928580000000002</c:v>
                </c:pt>
                <c:pt idx="31430">
                  <c:v>6.1959479999999996</c:v>
                </c:pt>
                <c:pt idx="31431">
                  <c:v>6.1861040000000003</c:v>
                </c:pt>
                <c:pt idx="31432">
                  <c:v>6.1895819999999997</c:v>
                </c:pt>
                <c:pt idx="31433">
                  <c:v>6.1960050000000004</c:v>
                </c:pt>
                <c:pt idx="31434">
                  <c:v>6.1908310000000002</c:v>
                </c:pt>
                <c:pt idx="31435">
                  <c:v>6.2001429999999997</c:v>
                </c:pt>
                <c:pt idx="31436">
                  <c:v>6.2035429999999998</c:v>
                </c:pt>
                <c:pt idx="31437">
                  <c:v>6.1815020000000001</c:v>
                </c:pt>
                <c:pt idx="31438">
                  <c:v>6.1814249999999999</c:v>
                </c:pt>
                <c:pt idx="31439">
                  <c:v>6.1998059999999997</c:v>
                </c:pt>
                <c:pt idx="31440">
                  <c:v>6.1929030000000003</c:v>
                </c:pt>
                <c:pt idx="31441">
                  <c:v>6.180688</c:v>
                </c:pt>
                <c:pt idx="31442">
                  <c:v>6.1821140000000003</c:v>
                </c:pt>
                <c:pt idx="31443">
                  <c:v>6.1808290000000001</c:v>
                </c:pt>
                <c:pt idx="31444">
                  <c:v>6.1876069999999999</c:v>
                </c:pt>
                <c:pt idx="31445">
                  <c:v>6.2022469999999998</c:v>
                </c:pt>
                <c:pt idx="31446">
                  <c:v>6.2035289999999996</c:v>
                </c:pt>
                <c:pt idx="31447">
                  <c:v>6.1995820000000004</c:v>
                </c:pt>
                <c:pt idx="31448">
                  <c:v>6.2013470000000002</c:v>
                </c:pt>
                <c:pt idx="31449">
                  <c:v>6.19712</c:v>
                </c:pt>
                <c:pt idx="31450">
                  <c:v>6.1861990000000002</c:v>
                </c:pt>
                <c:pt idx="31451">
                  <c:v>6.1917629999999999</c:v>
                </c:pt>
                <c:pt idx="31452">
                  <c:v>6.197165</c:v>
                </c:pt>
                <c:pt idx="31453">
                  <c:v>6.1838899999999999</c:v>
                </c:pt>
                <c:pt idx="31454">
                  <c:v>6.1890039999999997</c:v>
                </c:pt>
                <c:pt idx="31455">
                  <c:v>6.1964329999999999</c:v>
                </c:pt>
                <c:pt idx="31456">
                  <c:v>6.1904430000000001</c:v>
                </c:pt>
                <c:pt idx="31457">
                  <c:v>6.2042200000000003</c:v>
                </c:pt>
                <c:pt idx="31458">
                  <c:v>6.2124480000000002</c:v>
                </c:pt>
                <c:pt idx="31459">
                  <c:v>6.1957880000000003</c:v>
                </c:pt>
                <c:pt idx="31460">
                  <c:v>6.1933990000000003</c:v>
                </c:pt>
                <c:pt idx="31461">
                  <c:v>6.2076979999999997</c:v>
                </c:pt>
                <c:pt idx="31462">
                  <c:v>6.1998290000000003</c:v>
                </c:pt>
                <c:pt idx="31463">
                  <c:v>6.1862769999999996</c:v>
                </c:pt>
                <c:pt idx="31464">
                  <c:v>6.1947469999999996</c:v>
                </c:pt>
                <c:pt idx="31465">
                  <c:v>6.1947530000000004</c:v>
                </c:pt>
                <c:pt idx="31466">
                  <c:v>6.1928850000000004</c:v>
                </c:pt>
                <c:pt idx="31467">
                  <c:v>6.20472</c:v>
                </c:pt>
                <c:pt idx="31468">
                  <c:v>6.2006490000000003</c:v>
                </c:pt>
                <c:pt idx="31469">
                  <c:v>6.1919740000000001</c:v>
                </c:pt>
                <c:pt idx="31470">
                  <c:v>6.1999769999999996</c:v>
                </c:pt>
                <c:pt idx="31471">
                  <c:v>6.2011659999999997</c:v>
                </c:pt>
                <c:pt idx="31472">
                  <c:v>6.1919729999999999</c:v>
                </c:pt>
                <c:pt idx="31473">
                  <c:v>6.1963999999999997</c:v>
                </c:pt>
                <c:pt idx="31474">
                  <c:v>6.2019780000000004</c:v>
                </c:pt>
                <c:pt idx="31475">
                  <c:v>6.1974270000000002</c:v>
                </c:pt>
                <c:pt idx="31476">
                  <c:v>6.2010050000000003</c:v>
                </c:pt>
                <c:pt idx="31477">
                  <c:v>6.1987750000000004</c:v>
                </c:pt>
                <c:pt idx="31478">
                  <c:v>6.186909</c:v>
                </c:pt>
                <c:pt idx="31479">
                  <c:v>6.1937920000000002</c:v>
                </c:pt>
                <c:pt idx="31480">
                  <c:v>6.2056690000000003</c:v>
                </c:pt>
                <c:pt idx="31481">
                  <c:v>6.2050809999999998</c:v>
                </c:pt>
                <c:pt idx="31482">
                  <c:v>6.2060490000000001</c:v>
                </c:pt>
                <c:pt idx="31483">
                  <c:v>6.2095820000000002</c:v>
                </c:pt>
                <c:pt idx="31484">
                  <c:v>6.1959600000000004</c:v>
                </c:pt>
                <c:pt idx="31485">
                  <c:v>6.1917669999999996</c:v>
                </c:pt>
                <c:pt idx="31486">
                  <c:v>6.2039900000000001</c:v>
                </c:pt>
                <c:pt idx="31487">
                  <c:v>6.1978869999999997</c:v>
                </c:pt>
                <c:pt idx="31488">
                  <c:v>6.1981039999999998</c:v>
                </c:pt>
                <c:pt idx="31489">
                  <c:v>6.2134299999999998</c:v>
                </c:pt>
                <c:pt idx="31490">
                  <c:v>6.2025160000000001</c:v>
                </c:pt>
                <c:pt idx="31491">
                  <c:v>6.1877560000000003</c:v>
                </c:pt>
                <c:pt idx="31492">
                  <c:v>6.1984339999999998</c:v>
                </c:pt>
                <c:pt idx="31493">
                  <c:v>6.2035710000000002</c:v>
                </c:pt>
                <c:pt idx="31494">
                  <c:v>6.1938040000000001</c:v>
                </c:pt>
                <c:pt idx="31495">
                  <c:v>6.1990259999999999</c:v>
                </c:pt>
                <c:pt idx="31496">
                  <c:v>6.2061950000000001</c:v>
                </c:pt>
                <c:pt idx="31497">
                  <c:v>6.1961519999999997</c:v>
                </c:pt>
                <c:pt idx="31498">
                  <c:v>6.1980979999999999</c:v>
                </c:pt>
                <c:pt idx="31499">
                  <c:v>6.2041500000000003</c:v>
                </c:pt>
                <c:pt idx="31500">
                  <c:v>6.1983899999999998</c:v>
                </c:pt>
                <c:pt idx="31501">
                  <c:v>6.2003570000000003</c:v>
                </c:pt>
                <c:pt idx="31502">
                  <c:v>6.2050609999999997</c:v>
                </c:pt>
                <c:pt idx="31503">
                  <c:v>6.1953589999999998</c:v>
                </c:pt>
                <c:pt idx="31504">
                  <c:v>6.195646</c:v>
                </c:pt>
                <c:pt idx="31505">
                  <c:v>6.2108119999999998</c:v>
                </c:pt>
                <c:pt idx="31506">
                  <c:v>6.2033189999999996</c:v>
                </c:pt>
                <c:pt idx="31507">
                  <c:v>6.1950070000000004</c:v>
                </c:pt>
                <c:pt idx="31508">
                  <c:v>6.2078579999999999</c:v>
                </c:pt>
                <c:pt idx="31509">
                  <c:v>6.2093040000000004</c:v>
                </c:pt>
                <c:pt idx="31510">
                  <c:v>6.2063569999999997</c:v>
                </c:pt>
                <c:pt idx="31511">
                  <c:v>6.2131730000000003</c:v>
                </c:pt>
                <c:pt idx="31512">
                  <c:v>6.2135449999999999</c:v>
                </c:pt>
                <c:pt idx="31513">
                  <c:v>6.2098899999999997</c:v>
                </c:pt>
                <c:pt idx="31514">
                  <c:v>6.2122960000000003</c:v>
                </c:pt>
                <c:pt idx="31515">
                  <c:v>6.2148490000000001</c:v>
                </c:pt>
                <c:pt idx="31516">
                  <c:v>6.2055420000000003</c:v>
                </c:pt>
                <c:pt idx="31517">
                  <c:v>6.2046849999999996</c:v>
                </c:pt>
                <c:pt idx="31518">
                  <c:v>6.2107809999999999</c:v>
                </c:pt>
                <c:pt idx="31519">
                  <c:v>6.2009230000000004</c:v>
                </c:pt>
                <c:pt idx="31520">
                  <c:v>6.1988700000000003</c:v>
                </c:pt>
                <c:pt idx="31521">
                  <c:v>6.2063449999999998</c:v>
                </c:pt>
                <c:pt idx="31522">
                  <c:v>6.2014180000000003</c:v>
                </c:pt>
                <c:pt idx="31523">
                  <c:v>6.2038330000000004</c:v>
                </c:pt>
                <c:pt idx="31524">
                  <c:v>6.2179070000000003</c:v>
                </c:pt>
                <c:pt idx="31525">
                  <c:v>6.2084200000000003</c:v>
                </c:pt>
                <c:pt idx="31526">
                  <c:v>6.1910280000000002</c:v>
                </c:pt>
                <c:pt idx="31527">
                  <c:v>6.2064859999999999</c:v>
                </c:pt>
                <c:pt idx="31528">
                  <c:v>6.2168929999999998</c:v>
                </c:pt>
                <c:pt idx="31529">
                  <c:v>6.2064450000000004</c:v>
                </c:pt>
                <c:pt idx="31530">
                  <c:v>6.209651</c:v>
                </c:pt>
                <c:pt idx="31531">
                  <c:v>6.2119239999999998</c:v>
                </c:pt>
                <c:pt idx="31532">
                  <c:v>6.2053539999999998</c:v>
                </c:pt>
                <c:pt idx="31533">
                  <c:v>6.2079459999999997</c:v>
                </c:pt>
                <c:pt idx="31534">
                  <c:v>6.207649</c:v>
                </c:pt>
                <c:pt idx="31535">
                  <c:v>6.200691</c:v>
                </c:pt>
                <c:pt idx="31536">
                  <c:v>6.2056430000000002</c:v>
                </c:pt>
                <c:pt idx="31537">
                  <c:v>6.2154160000000003</c:v>
                </c:pt>
                <c:pt idx="31538">
                  <c:v>6.206321</c:v>
                </c:pt>
                <c:pt idx="31539">
                  <c:v>6.200825</c:v>
                </c:pt>
                <c:pt idx="31540">
                  <c:v>6.2141359999999999</c:v>
                </c:pt>
                <c:pt idx="31541">
                  <c:v>6.2167240000000001</c:v>
                </c:pt>
                <c:pt idx="31542">
                  <c:v>6.209003</c:v>
                </c:pt>
                <c:pt idx="31543">
                  <c:v>6.2107469999999996</c:v>
                </c:pt>
                <c:pt idx="31544">
                  <c:v>6.2085800000000004</c:v>
                </c:pt>
                <c:pt idx="31545">
                  <c:v>6.2017540000000002</c:v>
                </c:pt>
                <c:pt idx="31546">
                  <c:v>6.2106219999999999</c:v>
                </c:pt>
                <c:pt idx="31547">
                  <c:v>6.2151959999999997</c:v>
                </c:pt>
                <c:pt idx="31548">
                  <c:v>6.2042609999999998</c:v>
                </c:pt>
                <c:pt idx="31549">
                  <c:v>6.2101860000000002</c:v>
                </c:pt>
                <c:pt idx="31550">
                  <c:v>6.2152019999999997</c:v>
                </c:pt>
                <c:pt idx="31551">
                  <c:v>6.2032749999999997</c:v>
                </c:pt>
                <c:pt idx="31552">
                  <c:v>6.20845</c:v>
                </c:pt>
                <c:pt idx="31553">
                  <c:v>6.2178110000000002</c:v>
                </c:pt>
                <c:pt idx="31554">
                  <c:v>6.2114079999999996</c:v>
                </c:pt>
                <c:pt idx="31555">
                  <c:v>6.2076830000000003</c:v>
                </c:pt>
                <c:pt idx="31556">
                  <c:v>6.206664</c:v>
                </c:pt>
                <c:pt idx="31557">
                  <c:v>6.2041230000000001</c:v>
                </c:pt>
                <c:pt idx="31558">
                  <c:v>6.2104939999999997</c:v>
                </c:pt>
                <c:pt idx="31559">
                  <c:v>6.2174449999999997</c:v>
                </c:pt>
                <c:pt idx="31560">
                  <c:v>6.2165359999999996</c:v>
                </c:pt>
                <c:pt idx="31561">
                  <c:v>6.2257910000000001</c:v>
                </c:pt>
                <c:pt idx="31562">
                  <c:v>6.230156</c:v>
                </c:pt>
                <c:pt idx="31563">
                  <c:v>6.2132560000000003</c:v>
                </c:pt>
                <c:pt idx="31564">
                  <c:v>6.2081059999999999</c:v>
                </c:pt>
                <c:pt idx="31565">
                  <c:v>6.2153799999999997</c:v>
                </c:pt>
                <c:pt idx="31566">
                  <c:v>6.21347</c:v>
                </c:pt>
                <c:pt idx="31567">
                  <c:v>6.2103960000000002</c:v>
                </c:pt>
                <c:pt idx="31568">
                  <c:v>6.2138350000000004</c:v>
                </c:pt>
                <c:pt idx="31569">
                  <c:v>6.2100270000000002</c:v>
                </c:pt>
                <c:pt idx="31570">
                  <c:v>6.2015989999999999</c:v>
                </c:pt>
                <c:pt idx="31571">
                  <c:v>6.2118339999999996</c:v>
                </c:pt>
                <c:pt idx="31572">
                  <c:v>6.2258329999999997</c:v>
                </c:pt>
                <c:pt idx="31573">
                  <c:v>6.2267760000000001</c:v>
                </c:pt>
                <c:pt idx="31574">
                  <c:v>6.2242819999999996</c:v>
                </c:pt>
                <c:pt idx="31575">
                  <c:v>6.2131150000000002</c:v>
                </c:pt>
                <c:pt idx="31576">
                  <c:v>6.2070869999999996</c:v>
                </c:pt>
                <c:pt idx="31577">
                  <c:v>6.2157960000000001</c:v>
                </c:pt>
                <c:pt idx="31578">
                  <c:v>6.2169379999999999</c:v>
                </c:pt>
                <c:pt idx="31579">
                  <c:v>6.2081609999999996</c:v>
                </c:pt>
                <c:pt idx="31580">
                  <c:v>6.2139899999999999</c:v>
                </c:pt>
                <c:pt idx="31581">
                  <c:v>6.2229179999999999</c:v>
                </c:pt>
                <c:pt idx="31582">
                  <c:v>6.2131970000000001</c:v>
                </c:pt>
                <c:pt idx="31583">
                  <c:v>6.2119540000000004</c:v>
                </c:pt>
                <c:pt idx="31584">
                  <c:v>6.2227519999999998</c:v>
                </c:pt>
                <c:pt idx="31585">
                  <c:v>6.2187910000000004</c:v>
                </c:pt>
                <c:pt idx="31586">
                  <c:v>6.2164950000000001</c:v>
                </c:pt>
                <c:pt idx="31587">
                  <c:v>6.2197269999999998</c:v>
                </c:pt>
                <c:pt idx="31588">
                  <c:v>6.2163589999999997</c:v>
                </c:pt>
                <c:pt idx="31589">
                  <c:v>6.211748</c:v>
                </c:pt>
                <c:pt idx="31590">
                  <c:v>6.2146790000000003</c:v>
                </c:pt>
                <c:pt idx="31591">
                  <c:v>6.2166449999999998</c:v>
                </c:pt>
                <c:pt idx="31592">
                  <c:v>6.2181170000000003</c:v>
                </c:pt>
                <c:pt idx="31593">
                  <c:v>6.2255570000000002</c:v>
                </c:pt>
                <c:pt idx="31594">
                  <c:v>6.2177280000000001</c:v>
                </c:pt>
                <c:pt idx="31595">
                  <c:v>6.2115919999999996</c:v>
                </c:pt>
                <c:pt idx="31596">
                  <c:v>6.2248710000000003</c:v>
                </c:pt>
                <c:pt idx="31597">
                  <c:v>6.2242179999999996</c:v>
                </c:pt>
                <c:pt idx="31598">
                  <c:v>6.215147</c:v>
                </c:pt>
                <c:pt idx="31599">
                  <c:v>6.2153650000000003</c:v>
                </c:pt>
                <c:pt idx="31600">
                  <c:v>6.2155300000000002</c:v>
                </c:pt>
                <c:pt idx="31601">
                  <c:v>6.2202520000000003</c:v>
                </c:pt>
                <c:pt idx="31602">
                  <c:v>6.2286169999999998</c:v>
                </c:pt>
                <c:pt idx="31603">
                  <c:v>6.2233770000000002</c:v>
                </c:pt>
                <c:pt idx="31604">
                  <c:v>6.2092960000000001</c:v>
                </c:pt>
                <c:pt idx="31605">
                  <c:v>6.2171729999999998</c:v>
                </c:pt>
                <c:pt idx="31606">
                  <c:v>6.2257480000000003</c:v>
                </c:pt>
                <c:pt idx="31607">
                  <c:v>6.216005</c:v>
                </c:pt>
                <c:pt idx="31608">
                  <c:v>6.2172450000000001</c:v>
                </c:pt>
                <c:pt idx="31609">
                  <c:v>6.2212940000000003</c:v>
                </c:pt>
                <c:pt idx="31610">
                  <c:v>6.2169429999999997</c:v>
                </c:pt>
                <c:pt idx="31611">
                  <c:v>6.2188040000000004</c:v>
                </c:pt>
                <c:pt idx="31612">
                  <c:v>6.2242459999999999</c:v>
                </c:pt>
                <c:pt idx="31613">
                  <c:v>6.2179310000000001</c:v>
                </c:pt>
                <c:pt idx="31614">
                  <c:v>6.2179830000000003</c:v>
                </c:pt>
                <c:pt idx="31615">
                  <c:v>6.2364540000000002</c:v>
                </c:pt>
                <c:pt idx="31616">
                  <c:v>6.2347130000000002</c:v>
                </c:pt>
                <c:pt idx="31617">
                  <c:v>6.2251289999999999</c:v>
                </c:pt>
                <c:pt idx="31618">
                  <c:v>6.2333020000000001</c:v>
                </c:pt>
                <c:pt idx="31619">
                  <c:v>6.2278570000000002</c:v>
                </c:pt>
                <c:pt idx="31620">
                  <c:v>6.2202739999999999</c:v>
                </c:pt>
                <c:pt idx="31621">
                  <c:v>6.2297599999999997</c:v>
                </c:pt>
                <c:pt idx="31622">
                  <c:v>6.2263669999999998</c:v>
                </c:pt>
                <c:pt idx="31623">
                  <c:v>6.2130960000000002</c:v>
                </c:pt>
                <c:pt idx="31624">
                  <c:v>6.2166360000000003</c:v>
                </c:pt>
                <c:pt idx="31625">
                  <c:v>6.2194279999999997</c:v>
                </c:pt>
                <c:pt idx="31626">
                  <c:v>6.207986</c:v>
                </c:pt>
                <c:pt idx="31627">
                  <c:v>6.2117399999999998</c:v>
                </c:pt>
                <c:pt idx="31628">
                  <c:v>6.2234740000000004</c:v>
                </c:pt>
                <c:pt idx="31629">
                  <c:v>6.224005</c:v>
                </c:pt>
                <c:pt idx="31630">
                  <c:v>6.2316269999999996</c:v>
                </c:pt>
                <c:pt idx="31631">
                  <c:v>6.2333090000000002</c:v>
                </c:pt>
                <c:pt idx="31632">
                  <c:v>6.2208110000000003</c:v>
                </c:pt>
                <c:pt idx="31633">
                  <c:v>6.2194409999999998</c:v>
                </c:pt>
                <c:pt idx="31634">
                  <c:v>6.2282209999999996</c:v>
                </c:pt>
                <c:pt idx="31635">
                  <c:v>6.2268670000000004</c:v>
                </c:pt>
                <c:pt idx="31636">
                  <c:v>6.2221970000000004</c:v>
                </c:pt>
                <c:pt idx="31637">
                  <c:v>6.2313689999999999</c:v>
                </c:pt>
                <c:pt idx="31638">
                  <c:v>6.2259440000000001</c:v>
                </c:pt>
                <c:pt idx="31639">
                  <c:v>6.2163570000000004</c:v>
                </c:pt>
                <c:pt idx="31640">
                  <c:v>6.2299670000000003</c:v>
                </c:pt>
                <c:pt idx="31641">
                  <c:v>6.2335349999999998</c:v>
                </c:pt>
                <c:pt idx="31642">
                  <c:v>6.2286700000000002</c:v>
                </c:pt>
                <c:pt idx="31643">
                  <c:v>6.2320279999999997</c:v>
                </c:pt>
                <c:pt idx="31644">
                  <c:v>6.2287559999999997</c:v>
                </c:pt>
                <c:pt idx="31645">
                  <c:v>6.2247849999999998</c:v>
                </c:pt>
                <c:pt idx="31646">
                  <c:v>6.2328700000000001</c:v>
                </c:pt>
                <c:pt idx="31647">
                  <c:v>6.2314749999999997</c:v>
                </c:pt>
                <c:pt idx="31648">
                  <c:v>6.2156909999999996</c:v>
                </c:pt>
                <c:pt idx="31649">
                  <c:v>6.2236359999999999</c:v>
                </c:pt>
                <c:pt idx="31650">
                  <c:v>6.2359559999999998</c:v>
                </c:pt>
                <c:pt idx="31651">
                  <c:v>6.223884</c:v>
                </c:pt>
                <c:pt idx="31652">
                  <c:v>6.2301159999999998</c:v>
                </c:pt>
                <c:pt idx="31653">
                  <c:v>6.2429750000000004</c:v>
                </c:pt>
                <c:pt idx="31654">
                  <c:v>6.2257680000000004</c:v>
                </c:pt>
                <c:pt idx="31655">
                  <c:v>6.217937</c:v>
                </c:pt>
                <c:pt idx="31656">
                  <c:v>6.2339130000000003</c:v>
                </c:pt>
                <c:pt idx="31657">
                  <c:v>6.2297549999999999</c:v>
                </c:pt>
                <c:pt idx="31658">
                  <c:v>6.2175739999999999</c:v>
                </c:pt>
                <c:pt idx="31659">
                  <c:v>6.2286429999999999</c:v>
                </c:pt>
                <c:pt idx="31660">
                  <c:v>6.2268270000000001</c:v>
                </c:pt>
                <c:pt idx="31661">
                  <c:v>6.2210429999999999</c:v>
                </c:pt>
                <c:pt idx="31662">
                  <c:v>6.2337800000000003</c:v>
                </c:pt>
                <c:pt idx="31663">
                  <c:v>6.2344150000000003</c:v>
                </c:pt>
                <c:pt idx="31664">
                  <c:v>6.227786</c:v>
                </c:pt>
                <c:pt idx="31665">
                  <c:v>6.2341379999999997</c:v>
                </c:pt>
                <c:pt idx="31666">
                  <c:v>6.233727</c:v>
                </c:pt>
                <c:pt idx="31667">
                  <c:v>6.2202200000000003</c:v>
                </c:pt>
                <c:pt idx="31668">
                  <c:v>6.2245080000000002</c:v>
                </c:pt>
                <c:pt idx="31669">
                  <c:v>6.2381599999999997</c:v>
                </c:pt>
                <c:pt idx="31670">
                  <c:v>6.2278859999999998</c:v>
                </c:pt>
                <c:pt idx="31671">
                  <c:v>6.2196230000000003</c:v>
                </c:pt>
                <c:pt idx="31672">
                  <c:v>6.2272990000000004</c:v>
                </c:pt>
                <c:pt idx="31673">
                  <c:v>6.2304919999999999</c:v>
                </c:pt>
                <c:pt idx="31674">
                  <c:v>6.2369320000000004</c:v>
                </c:pt>
                <c:pt idx="31675">
                  <c:v>6.2443569999999999</c:v>
                </c:pt>
                <c:pt idx="31676">
                  <c:v>6.2314299999999996</c:v>
                </c:pt>
                <c:pt idx="31677">
                  <c:v>6.2231389999999998</c:v>
                </c:pt>
                <c:pt idx="31678">
                  <c:v>6.2403570000000004</c:v>
                </c:pt>
                <c:pt idx="31679">
                  <c:v>6.2397390000000001</c:v>
                </c:pt>
                <c:pt idx="31680">
                  <c:v>6.2280309999999997</c:v>
                </c:pt>
                <c:pt idx="31681">
                  <c:v>6.2424249999999999</c:v>
                </c:pt>
                <c:pt idx="31682">
                  <c:v>6.2427630000000001</c:v>
                </c:pt>
                <c:pt idx="31683">
                  <c:v>6.2278960000000003</c:v>
                </c:pt>
                <c:pt idx="31684">
                  <c:v>6.2362010000000003</c:v>
                </c:pt>
                <c:pt idx="31685">
                  <c:v>6.2423149999999996</c:v>
                </c:pt>
                <c:pt idx="31686">
                  <c:v>6.2318809999999996</c:v>
                </c:pt>
                <c:pt idx="31687">
                  <c:v>6.2338060000000004</c:v>
                </c:pt>
                <c:pt idx="31688">
                  <c:v>6.2414319999999996</c:v>
                </c:pt>
                <c:pt idx="31689">
                  <c:v>6.2301359999999999</c:v>
                </c:pt>
                <c:pt idx="31690">
                  <c:v>6.2271660000000004</c:v>
                </c:pt>
                <c:pt idx="31691">
                  <c:v>6.2401669999999996</c:v>
                </c:pt>
                <c:pt idx="31692">
                  <c:v>6.2356420000000004</c:v>
                </c:pt>
                <c:pt idx="31693">
                  <c:v>6.2271989999999997</c:v>
                </c:pt>
                <c:pt idx="31694">
                  <c:v>6.2286109999999999</c:v>
                </c:pt>
                <c:pt idx="31695">
                  <c:v>6.226019</c:v>
                </c:pt>
                <c:pt idx="31696">
                  <c:v>6.2313479999999997</c:v>
                </c:pt>
                <c:pt idx="31697">
                  <c:v>6.2417350000000003</c:v>
                </c:pt>
                <c:pt idx="31698">
                  <c:v>6.2385020000000004</c:v>
                </c:pt>
                <c:pt idx="31699">
                  <c:v>6.2348879999999998</c:v>
                </c:pt>
                <c:pt idx="31700">
                  <c:v>6.2412460000000003</c:v>
                </c:pt>
                <c:pt idx="31701">
                  <c:v>6.2359179999999999</c:v>
                </c:pt>
                <c:pt idx="31702">
                  <c:v>6.2260629999999999</c:v>
                </c:pt>
                <c:pt idx="31703">
                  <c:v>6.2333100000000004</c:v>
                </c:pt>
                <c:pt idx="31704">
                  <c:v>6.2358719999999996</c:v>
                </c:pt>
                <c:pt idx="31705">
                  <c:v>6.231935</c:v>
                </c:pt>
                <c:pt idx="31706">
                  <c:v>6.2408729999999997</c:v>
                </c:pt>
                <c:pt idx="31707">
                  <c:v>6.2441779999999998</c:v>
                </c:pt>
                <c:pt idx="31708">
                  <c:v>6.2420419999999996</c:v>
                </c:pt>
                <c:pt idx="31709">
                  <c:v>6.2472630000000002</c:v>
                </c:pt>
                <c:pt idx="31710">
                  <c:v>6.2364059999999997</c:v>
                </c:pt>
                <c:pt idx="31711">
                  <c:v>6.219881</c:v>
                </c:pt>
                <c:pt idx="31712">
                  <c:v>6.2312839999999996</c:v>
                </c:pt>
                <c:pt idx="31713">
                  <c:v>6.2411519999999996</c:v>
                </c:pt>
                <c:pt idx="31714">
                  <c:v>6.2282869999999999</c:v>
                </c:pt>
                <c:pt idx="31715">
                  <c:v>6.2409129999999999</c:v>
                </c:pt>
                <c:pt idx="31716">
                  <c:v>6.2576599999999996</c:v>
                </c:pt>
                <c:pt idx="31717">
                  <c:v>6.2435309999999999</c:v>
                </c:pt>
                <c:pt idx="31718">
                  <c:v>6.241492</c:v>
                </c:pt>
                <c:pt idx="31719">
                  <c:v>6.2480200000000004</c:v>
                </c:pt>
                <c:pt idx="31720">
                  <c:v>6.2341800000000003</c:v>
                </c:pt>
                <c:pt idx="31721">
                  <c:v>6.2266839999999997</c:v>
                </c:pt>
                <c:pt idx="31722">
                  <c:v>6.2408840000000003</c:v>
                </c:pt>
                <c:pt idx="31723">
                  <c:v>6.242013</c:v>
                </c:pt>
                <c:pt idx="31724">
                  <c:v>6.2331089999999998</c:v>
                </c:pt>
                <c:pt idx="31725">
                  <c:v>6.245539</c:v>
                </c:pt>
                <c:pt idx="31726">
                  <c:v>6.2530250000000001</c:v>
                </c:pt>
                <c:pt idx="31727">
                  <c:v>6.2418649999999998</c:v>
                </c:pt>
                <c:pt idx="31728">
                  <c:v>6.2425769999999998</c:v>
                </c:pt>
                <c:pt idx="31729">
                  <c:v>6.2478199999999999</c:v>
                </c:pt>
                <c:pt idx="31730">
                  <c:v>6.2444959999999998</c:v>
                </c:pt>
                <c:pt idx="31731">
                  <c:v>6.2460990000000001</c:v>
                </c:pt>
                <c:pt idx="31732">
                  <c:v>6.2476390000000004</c:v>
                </c:pt>
                <c:pt idx="31733">
                  <c:v>6.2399380000000004</c:v>
                </c:pt>
                <c:pt idx="31734">
                  <c:v>6.2397580000000001</c:v>
                </c:pt>
                <c:pt idx="31735">
                  <c:v>6.2405889999999999</c:v>
                </c:pt>
                <c:pt idx="31736">
                  <c:v>6.2301640000000003</c:v>
                </c:pt>
                <c:pt idx="31737">
                  <c:v>6.2275770000000001</c:v>
                </c:pt>
                <c:pt idx="31738">
                  <c:v>6.2366200000000003</c:v>
                </c:pt>
                <c:pt idx="31739">
                  <c:v>6.2456610000000001</c:v>
                </c:pt>
                <c:pt idx="31740">
                  <c:v>6.2461589999999996</c:v>
                </c:pt>
                <c:pt idx="31741">
                  <c:v>6.2356809999999996</c:v>
                </c:pt>
                <c:pt idx="31742">
                  <c:v>6.2362380000000002</c:v>
                </c:pt>
                <c:pt idx="31743">
                  <c:v>6.2459860000000003</c:v>
                </c:pt>
                <c:pt idx="31744">
                  <c:v>6.2461849999999997</c:v>
                </c:pt>
                <c:pt idx="31745">
                  <c:v>6.2458499999999999</c:v>
                </c:pt>
                <c:pt idx="31746">
                  <c:v>6.246416</c:v>
                </c:pt>
                <c:pt idx="31747">
                  <c:v>6.246518</c:v>
                </c:pt>
                <c:pt idx="31748">
                  <c:v>6.2450359999999998</c:v>
                </c:pt>
                <c:pt idx="31749">
                  <c:v>6.2423270000000004</c:v>
                </c:pt>
                <c:pt idx="31750">
                  <c:v>6.2434649999999996</c:v>
                </c:pt>
                <c:pt idx="31751">
                  <c:v>6.2421110000000004</c:v>
                </c:pt>
                <c:pt idx="31752">
                  <c:v>6.2411830000000004</c:v>
                </c:pt>
                <c:pt idx="31753">
                  <c:v>6.2494040000000002</c:v>
                </c:pt>
                <c:pt idx="31754">
                  <c:v>6.2523559999999998</c:v>
                </c:pt>
                <c:pt idx="31755">
                  <c:v>6.2439629999999999</c:v>
                </c:pt>
                <c:pt idx="31756">
                  <c:v>6.2473109999999998</c:v>
                </c:pt>
                <c:pt idx="31757">
                  <c:v>6.2505600000000001</c:v>
                </c:pt>
                <c:pt idx="31758">
                  <c:v>6.236326</c:v>
                </c:pt>
                <c:pt idx="31759">
                  <c:v>6.2383860000000002</c:v>
                </c:pt>
                <c:pt idx="31760">
                  <c:v>6.2470889999999999</c:v>
                </c:pt>
                <c:pt idx="31761">
                  <c:v>6.2405270000000002</c:v>
                </c:pt>
                <c:pt idx="31762">
                  <c:v>6.2429050000000004</c:v>
                </c:pt>
                <c:pt idx="31763">
                  <c:v>6.2525019999999998</c:v>
                </c:pt>
                <c:pt idx="31764">
                  <c:v>6.2507669999999997</c:v>
                </c:pt>
                <c:pt idx="31765">
                  <c:v>6.2447559999999998</c:v>
                </c:pt>
                <c:pt idx="31766">
                  <c:v>6.2529529999999998</c:v>
                </c:pt>
                <c:pt idx="31767">
                  <c:v>6.2579539999999998</c:v>
                </c:pt>
                <c:pt idx="31768">
                  <c:v>6.249663</c:v>
                </c:pt>
                <c:pt idx="31769">
                  <c:v>6.2533219999999998</c:v>
                </c:pt>
                <c:pt idx="31770">
                  <c:v>6.251519</c:v>
                </c:pt>
                <c:pt idx="31771">
                  <c:v>6.2352220000000003</c:v>
                </c:pt>
                <c:pt idx="31772">
                  <c:v>6.239916</c:v>
                </c:pt>
                <c:pt idx="31773">
                  <c:v>6.2492660000000004</c:v>
                </c:pt>
                <c:pt idx="31774">
                  <c:v>6.2379509999999998</c:v>
                </c:pt>
                <c:pt idx="31775">
                  <c:v>6.2386670000000004</c:v>
                </c:pt>
                <c:pt idx="31776">
                  <c:v>6.2549010000000003</c:v>
                </c:pt>
                <c:pt idx="31777">
                  <c:v>6.2477289999999996</c:v>
                </c:pt>
                <c:pt idx="31778">
                  <c:v>6.2431799999999997</c:v>
                </c:pt>
                <c:pt idx="31779">
                  <c:v>6.261971</c:v>
                </c:pt>
                <c:pt idx="31780">
                  <c:v>6.2594320000000003</c:v>
                </c:pt>
                <c:pt idx="31781">
                  <c:v>6.2487659999999998</c:v>
                </c:pt>
                <c:pt idx="31782">
                  <c:v>6.2536930000000002</c:v>
                </c:pt>
                <c:pt idx="31783">
                  <c:v>6.2559300000000002</c:v>
                </c:pt>
                <c:pt idx="31784">
                  <c:v>6.2531660000000002</c:v>
                </c:pt>
                <c:pt idx="31785">
                  <c:v>6.2555560000000003</c:v>
                </c:pt>
                <c:pt idx="31786">
                  <c:v>6.2550590000000001</c:v>
                </c:pt>
                <c:pt idx="31787">
                  <c:v>6.2452899999999998</c:v>
                </c:pt>
                <c:pt idx="31788">
                  <c:v>6.2476180000000001</c:v>
                </c:pt>
                <c:pt idx="31789">
                  <c:v>6.2566379999999997</c:v>
                </c:pt>
                <c:pt idx="31790">
                  <c:v>6.2499149999999997</c:v>
                </c:pt>
                <c:pt idx="31791">
                  <c:v>6.250515</c:v>
                </c:pt>
                <c:pt idx="31792">
                  <c:v>6.2561479999999996</c:v>
                </c:pt>
                <c:pt idx="31793">
                  <c:v>6.2497059999999998</c:v>
                </c:pt>
                <c:pt idx="31794">
                  <c:v>6.2543220000000002</c:v>
                </c:pt>
                <c:pt idx="31795">
                  <c:v>6.2599590000000003</c:v>
                </c:pt>
                <c:pt idx="31796">
                  <c:v>6.2434130000000003</c:v>
                </c:pt>
                <c:pt idx="31797">
                  <c:v>6.2394220000000002</c:v>
                </c:pt>
                <c:pt idx="31798">
                  <c:v>6.2589379999999997</c:v>
                </c:pt>
                <c:pt idx="31799">
                  <c:v>6.252955</c:v>
                </c:pt>
                <c:pt idx="31800">
                  <c:v>6.2383170000000003</c:v>
                </c:pt>
                <c:pt idx="31801">
                  <c:v>6.2496270000000003</c:v>
                </c:pt>
                <c:pt idx="31802">
                  <c:v>6.2532030000000001</c:v>
                </c:pt>
                <c:pt idx="31803">
                  <c:v>6.2461840000000004</c:v>
                </c:pt>
                <c:pt idx="31804">
                  <c:v>6.2554959999999999</c:v>
                </c:pt>
                <c:pt idx="31805">
                  <c:v>6.265415</c:v>
                </c:pt>
                <c:pt idx="31806">
                  <c:v>6.2552320000000003</c:v>
                </c:pt>
                <c:pt idx="31807">
                  <c:v>6.2537599999999998</c:v>
                </c:pt>
                <c:pt idx="31808">
                  <c:v>6.2620180000000003</c:v>
                </c:pt>
                <c:pt idx="31809">
                  <c:v>6.2507469999999996</c:v>
                </c:pt>
                <c:pt idx="31810">
                  <c:v>6.2493629999999998</c:v>
                </c:pt>
                <c:pt idx="31811">
                  <c:v>6.2585449999999998</c:v>
                </c:pt>
                <c:pt idx="31812">
                  <c:v>6.2473229999999997</c:v>
                </c:pt>
                <c:pt idx="31813">
                  <c:v>6.2472079999999997</c:v>
                </c:pt>
                <c:pt idx="31814">
                  <c:v>6.2619220000000002</c:v>
                </c:pt>
                <c:pt idx="31815">
                  <c:v>6.2581670000000003</c:v>
                </c:pt>
                <c:pt idx="31816">
                  <c:v>6.2477479999999996</c:v>
                </c:pt>
                <c:pt idx="31817">
                  <c:v>6.2587659999999996</c:v>
                </c:pt>
                <c:pt idx="31818">
                  <c:v>6.2636789999999998</c:v>
                </c:pt>
                <c:pt idx="31819">
                  <c:v>6.2485629999999999</c:v>
                </c:pt>
                <c:pt idx="31820">
                  <c:v>6.2527549999999996</c:v>
                </c:pt>
                <c:pt idx="31821">
                  <c:v>6.2608269999999999</c:v>
                </c:pt>
                <c:pt idx="31822">
                  <c:v>6.2452399999999999</c:v>
                </c:pt>
                <c:pt idx="31823">
                  <c:v>6.2431089999999996</c:v>
                </c:pt>
                <c:pt idx="31824">
                  <c:v>6.2600379999999998</c:v>
                </c:pt>
                <c:pt idx="31825">
                  <c:v>6.2622400000000003</c:v>
                </c:pt>
                <c:pt idx="31826">
                  <c:v>6.2564140000000004</c:v>
                </c:pt>
                <c:pt idx="31827">
                  <c:v>6.2640859999999998</c:v>
                </c:pt>
                <c:pt idx="31828">
                  <c:v>6.2632110000000001</c:v>
                </c:pt>
                <c:pt idx="31829">
                  <c:v>6.2542929999999997</c:v>
                </c:pt>
                <c:pt idx="31830">
                  <c:v>6.2632279999999998</c:v>
                </c:pt>
                <c:pt idx="31831">
                  <c:v>6.2634829999999999</c:v>
                </c:pt>
                <c:pt idx="31832">
                  <c:v>6.2545900000000003</c:v>
                </c:pt>
                <c:pt idx="31833">
                  <c:v>6.2583719999999996</c:v>
                </c:pt>
                <c:pt idx="31834">
                  <c:v>6.2566300000000004</c:v>
                </c:pt>
                <c:pt idx="31835">
                  <c:v>6.2488109999999999</c:v>
                </c:pt>
                <c:pt idx="31836">
                  <c:v>6.2538520000000002</c:v>
                </c:pt>
                <c:pt idx="31837">
                  <c:v>6.2620829999999996</c:v>
                </c:pt>
                <c:pt idx="31838">
                  <c:v>6.2601319999999996</c:v>
                </c:pt>
                <c:pt idx="31839">
                  <c:v>6.2648729999999997</c:v>
                </c:pt>
                <c:pt idx="31840">
                  <c:v>6.2691280000000003</c:v>
                </c:pt>
                <c:pt idx="31841">
                  <c:v>6.254804</c:v>
                </c:pt>
                <c:pt idx="31842">
                  <c:v>6.2530599999999996</c:v>
                </c:pt>
                <c:pt idx="31843">
                  <c:v>6.2627829999999998</c:v>
                </c:pt>
                <c:pt idx="31844">
                  <c:v>6.2580210000000003</c:v>
                </c:pt>
                <c:pt idx="31845">
                  <c:v>6.2552820000000002</c:v>
                </c:pt>
                <c:pt idx="31846">
                  <c:v>6.2555009999999998</c:v>
                </c:pt>
                <c:pt idx="31847">
                  <c:v>6.2585319999999998</c:v>
                </c:pt>
                <c:pt idx="31848">
                  <c:v>6.2652400000000004</c:v>
                </c:pt>
                <c:pt idx="31849">
                  <c:v>6.2686250000000001</c:v>
                </c:pt>
                <c:pt idx="31850">
                  <c:v>6.2613799999999999</c:v>
                </c:pt>
                <c:pt idx="31851">
                  <c:v>6.2563250000000004</c:v>
                </c:pt>
                <c:pt idx="31852">
                  <c:v>6.2659039999999999</c:v>
                </c:pt>
                <c:pt idx="31853">
                  <c:v>6.2644209999999996</c:v>
                </c:pt>
                <c:pt idx="31854">
                  <c:v>6.2606289999999998</c:v>
                </c:pt>
                <c:pt idx="31855">
                  <c:v>6.2630530000000002</c:v>
                </c:pt>
                <c:pt idx="31856">
                  <c:v>6.2563139999999997</c:v>
                </c:pt>
                <c:pt idx="31857">
                  <c:v>6.256246</c:v>
                </c:pt>
                <c:pt idx="31858">
                  <c:v>6.2657249999999998</c:v>
                </c:pt>
                <c:pt idx="31859">
                  <c:v>6.2666490000000001</c:v>
                </c:pt>
                <c:pt idx="31860">
                  <c:v>6.2556430000000001</c:v>
                </c:pt>
                <c:pt idx="31861">
                  <c:v>6.2559469999999999</c:v>
                </c:pt>
                <c:pt idx="31862">
                  <c:v>6.2707470000000001</c:v>
                </c:pt>
                <c:pt idx="31863">
                  <c:v>6.2712490000000001</c:v>
                </c:pt>
                <c:pt idx="31864">
                  <c:v>6.2669639999999998</c:v>
                </c:pt>
                <c:pt idx="31865">
                  <c:v>6.2671700000000001</c:v>
                </c:pt>
                <c:pt idx="31866">
                  <c:v>6.2623150000000001</c:v>
                </c:pt>
                <c:pt idx="31867">
                  <c:v>6.2616860000000001</c:v>
                </c:pt>
                <c:pt idx="31868">
                  <c:v>6.2654769999999997</c:v>
                </c:pt>
                <c:pt idx="31869">
                  <c:v>6.2625719999999996</c:v>
                </c:pt>
                <c:pt idx="31870">
                  <c:v>6.257568</c:v>
                </c:pt>
                <c:pt idx="31871">
                  <c:v>6.265441</c:v>
                </c:pt>
                <c:pt idx="31872">
                  <c:v>6.2684199999999999</c:v>
                </c:pt>
                <c:pt idx="31873">
                  <c:v>6.2652760000000001</c:v>
                </c:pt>
                <c:pt idx="31874">
                  <c:v>6.2762310000000001</c:v>
                </c:pt>
                <c:pt idx="31875">
                  <c:v>6.2714569999999998</c:v>
                </c:pt>
                <c:pt idx="31876">
                  <c:v>6.2587060000000001</c:v>
                </c:pt>
                <c:pt idx="31877">
                  <c:v>6.2619160000000003</c:v>
                </c:pt>
                <c:pt idx="31878">
                  <c:v>6.2623360000000003</c:v>
                </c:pt>
                <c:pt idx="31879">
                  <c:v>6.2612480000000001</c:v>
                </c:pt>
                <c:pt idx="31880">
                  <c:v>6.2683450000000001</c:v>
                </c:pt>
                <c:pt idx="31881">
                  <c:v>6.2701229999999999</c:v>
                </c:pt>
                <c:pt idx="31882">
                  <c:v>6.2561309999999999</c:v>
                </c:pt>
                <c:pt idx="31883">
                  <c:v>6.2578800000000001</c:v>
                </c:pt>
                <c:pt idx="31884">
                  <c:v>6.2743339999999996</c:v>
                </c:pt>
                <c:pt idx="31885">
                  <c:v>6.2666529999999998</c:v>
                </c:pt>
                <c:pt idx="31886">
                  <c:v>6.2639769999999997</c:v>
                </c:pt>
                <c:pt idx="31887">
                  <c:v>6.2769719999999998</c:v>
                </c:pt>
                <c:pt idx="31888">
                  <c:v>6.266445</c:v>
                </c:pt>
                <c:pt idx="31889">
                  <c:v>6.253463</c:v>
                </c:pt>
                <c:pt idx="31890">
                  <c:v>6.2646459999999999</c:v>
                </c:pt>
                <c:pt idx="31891">
                  <c:v>6.2726350000000002</c:v>
                </c:pt>
                <c:pt idx="31892">
                  <c:v>6.2618650000000002</c:v>
                </c:pt>
                <c:pt idx="31893">
                  <c:v>6.2644669999999998</c:v>
                </c:pt>
                <c:pt idx="31894">
                  <c:v>6.2711699999999997</c:v>
                </c:pt>
                <c:pt idx="31895">
                  <c:v>6.2599869999999997</c:v>
                </c:pt>
                <c:pt idx="31896">
                  <c:v>6.2625469999999996</c:v>
                </c:pt>
                <c:pt idx="31897">
                  <c:v>6.2731899999999996</c:v>
                </c:pt>
                <c:pt idx="31898">
                  <c:v>6.2746500000000003</c:v>
                </c:pt>
                <c:pt idx="31899">
                  <c:v>6.2810319999999997</c:v>
                </c:pt>
                <c:pt idx="31900">
                  <c:v>6.2850219999999997</c:v>
                </c:pt>
                <c:pt idx="31901">
                  <c:v>6.2738370000000003</c:v>
                </c:pt>
                <c:pt idx="31902">
                  <c:v>6.2666240000000002</c:v>
                </c:pt>
                <c:pt idx="31903">
                  <c:v>6.2766479999999998</c:v>
                </c:pt>
                <c:pt idx="31904">
                  <c:v>6.2792839999999996</c:v>
                </c:pt>
                <c:pt idx="31905">
                  <c:v>6.276262</c:v>
                </c:pt>
                <c:pt idx="31906">
                  <c:v>6.2733780000000001</c:v>
                </c:pt>
                <c:pt idx="31907">
                  <c:v>6.2609120000000003</c:v>
                </c:pt>
                <c:pt idx="31908">
                  <c:v>6.2623040000000003</c:v>
                </c:pt>
                <c:pt idx="31909">
                  <c:v>6.274686</c:v>
                </c:pt>
                <c:pt idx="31910">
                  <c:v>6.2718220000000002</c:v>
                </c:pt>
                <c:pt idx="31911">
                  <c:v>6.2647250000000003</c:v>
                </c:pt>
                <c:pt idx="31912">
                  <c:v>6.2696699999999996</c:v>
                </c:pt>
                <c:pt idx="31913">
                  <c:v>6.2710689999999998</c:v>
                </c:pt>
                <c:pt idx="31914">
                  <c:v>6.2634629999999998</c:v>
                </c:pt>
                <c:pt idx="31915">
                  <c:v>6.270721</c:v>
                </c:pt>
                <c:pt idx="31916">
                  <c:v>6.2729480000000004</c:v>
                </c:pt>
                <c:pt idx="31917">
                  <c:v>6.2638910000000001</c:v>
                </c:pt>
                <c:pt idx="31918">
                  <c:v>6.2731050000000002</c:v>
                </c:pt>
                <c:pt idx="31919">
                  <c:v>6.2718090000000002</c:v>
                </c:pt>
                <c:pt idx="31920">
                  <c:v>6.2614489999999998</c:v>
                </c:pt>
                <c:pt idx="31921">
                  <c:v>6.2734480000000001</c:v>
                </c:pt>
                <c:pt idx="31922">
                  <c:v>6.2791449999999998</c:v>
                </c:pt>
                <c:pt idx="31923">
                  <c:v>6.2672129999999999</c:v>
                </c:pt>
                <c:pt idx="31924">
                  <c:v>6.2656200000000002</c:v>
                </c:pt>
                <c:pt idx="31925">
                  <c:v>6.274051</c:v>
                </c:pt>
                <c:pt idx="31926">
                  <c:v>6.2742719999999998</c:v>
                </c:pt>
                <c:pt idx="31927">
                  <c:v>6.2781859999999998</c:v>
                </c:pt>
                <c:pt idx="31928">
                  <c:v>6.2854739999999998</c:v>
                </c:pt>
                <c:pt idx="31929">
                  <c:v>6.2792060000000003</c:v>
                </c:pt>
                <c:pt idx="31930">
                  <c:v>6.2785799999999998</c:v>
                </c:pt>
                <c:pt idx="31931">
                  <c:v>6.2794939999999997</c:v>
                </c:pt>
                <c:pt idx="31932">
                  <c:v>6.2677899999999998</c:v>
                </c:pt>
                <c:pt idx="31933">
                  <c:v>6.2690330000000003</c:v>
                </c:pt>
                <c:pt idx="31934">
                  <c:v>6.2800859999999998</c:v>
                </c:pt>
                <c:pt idx="31935">
                  <c:v>6.2756160000000003</c:v>
                </c:pt>
                <c:pt idx="31936">
                  <c:v>6.2709330000000003</c:v>
                </c:pt>
                <c:pt idx="31937">
                  <c:v>6.2814949999999996</c:v>
                </c:pt>
                <c:pt idx="31938">
                  <c:v>6.2776769999999997</c:v>
                </c:pt>
                <c:pt idx="31939">
                  <c:v>6.2742139999999997</c:v>
                </c:pt>
                <c:pt idx="31940">
                  <c:v>6.2867449999999998</c:v>
                </c:pt>
                <c:pt idx="31941">
                  <c:v>6.2798879999999997</c:v>
                </c:pt>
                <c:pt idx="31942">
                  <c:v>6.27339</c:v>
                </c:pt>
                <c:pt idx="31943">
                  <c:v>6.2786309999999999</c:v>
                </c:pt>
                <c:pt idx="31944">
                  <c:v>6.2742699999999996</c:v>
                </c:pt>
                <c:pt idx="31945">
                  <c:v>6.2728400000000004</c:v>
                </c:pt>
                <c:pt idx="31946">
                  <c:v>6.2826240000000002</c:v>
                </c:pt>
                <c:pt idx="31947">
                  <c:v>6.2881660000000004</c:v>
                </c:pt>
                <c:pt idx="31948">
                  <c:v>6.2726379999999997</c:v>
                </c:pt>
                <c:pt idx="31949">
                  <c:v>6.2670219999999999</c:v>
                </c:pt>
                <c:pt idx="31950">
                  <c:v>6.2812380000000001</c:v>
                </c:pt>
                <c:pt idx="31951">
                  <c:v>6.2802660000000001</c:v>
                </c:pt>
                <c:pt idx="31952">
                  <c:v>6.277698</c:v>
                </c:pt>
                <c:pt idx="31953">
                  <c:v>6.2806649999999999</c:v>
                </c:pt>
                <c:pt idx="31954">
                  <c:v>6.2742230000000001</c:v>
                </c:pt>
                <c:pt idx="31955">
                  <c:v>6.2746890000000004</c:v>
                </c:pt>
                <c:pt idx="31956">
                  <c:v>6.2886280000000001</c:v>
                </c:pt>
                <c:pt idx="31957">
                  <c:v>6.2884270000000004</c:v>
                </c:pt>
                <c:pt idx="31958">
                  <c:v>6.2733869999999996</c:v>
                </c:pt>
                <c:pt idx="31959">
                  <c:v>6.2812520000000003</c:v>
                </c:pt>
                <c:pt idx="31960">
                  <c:v>6.2834950000000003</c:v>
                </c:pt>
                <c:pt idx="31961">
                  <c:v>6.2676800000000004</c:v>
                </c:pt>
                <c:pt idx="31962">
                  <c:v>6.2753030000000001</c:v>
                </c:pt>
                <c:pt idx="31963">
                  <c:v>6.2817780000000001</c:v>
                </c:pt>
                <c:pt idx="31964">
                  <c:v>6.2742979999999999</c:v>
                </c:pt>
                <c:pt idx="31965">
                  <c:v>6.275995</c:v>
                </c:pt>
                <c:pt idx="31966">
                  <c:v>6.2831130000000002</c:v>
                </c:pt>
                <c:pt idx="31967">
                  <c:v>6.2791170000000003</c:v>
                </c:pt>
                <c:pt idx="31968">
                  <c:v>6.2709580000000003</c:v>
                </c:pt>
                <c:pt idx="31969">
                  <c:v>6.2765259999999996</c:v>
                </c:pt>
                <c:pt idx="31970">
                  <c:v>6.2789349999999997</c:v>
                </c:pt>
                <c:pt idx="31971">
                  <c:v>6.2798480000000003</c:v>
                </c:pt>
                <c:pt idx="31972">
                  <c:v>6.2878480000000003</c:v>
                </c:pt>
                <c:pt idx="31973">
                  <c:v>6.2873229999999998</c:v>
                </c:pt>
                <c:pt idx="31974">
                  <c:v>6.2858280000000004</c:v>
                </c:pt>
                <c:pt idx="31975">
                  <c:v>6.2901740000000004</c:v>
                </c:pt>
                <c:pt idx="31976">
                  <c:v>6.2879440000000004</c:v>
                </c:pt>
                <c:pt idx="31977">
                  <c:v>6.2836889999999999</c:v>
                </c:pt>
                <c:pt idx="31978">
                  <c:v>6.2883870000000002</c:v>
                </c:pt>
                <c:pt idx="31979">
                  <c:v>6.2843119999999999</c:v>
                </c:pt>
                <c:pt idx="31980">
                  <c:v>6.2731810000000001</c:v>
                </c:pt>
                <c:pt idx="31981">
                  <c:v>6.2815089999999998</c:v>
                </c:pt>
                <c:pt idx="31982">
                  <c:v>6.2835229999999997</c:v>
                </c:pt>
                <c:pt idx="31983">
                  <c:v>6.2727570000000004</c:v>
                </c:pt>
                <c:pt idx="31984">
                  <c:v>6.2781190000000002</c:v>
                </c:pt>
                <c:pt idx="31985">
                  <c:v>6.2816530000000004</c:v>
                </c:pt>
                <c:pt idx="31986">
                  <c:v>6.2794619999999997</c:v>
                </c:pt>
                <c:pt idx="31987">
                  <c:v>6.2887430000000002</c:v>
                </c:pt>
                <c:pt idx="31988">
                  <c:v>6.2924930000000003</c:v>
                </c:pt>
                <c:pt idx="31989">
                  <c:v>6.2814059999999996</c:v>
                </c:pt>
                <c:pt idx="31990">
                  <c:v>6.2862299999999998</c:v>
                </c:pt>
                <c:pt idx="31991">
                  <c:v>6.2965660000000003</c:v>
                </c:pt>
                <c:pt idx="31992">
                  <c:v>6.2786970000000002</c:v>
                </c:pt>
                <c:pt idx="31993">
                  <c:v>6.2785979999999997</c:v>
                </c:pt>
                <c:pt idx="31994">
                  <c:v>6.2927600000000004</c:v>
                </c:pt>
                <c:pt idx="31995">
                  <c:v>6.2757750000000003</c:v>
                </c:pt>
                <c:pt idx="31996">
                  <c:v>6.2775999999999996</c:v>
                </c:pt>
                <c:pt idx="31997">
                  <c:v>6.2969049999999998</c:v>
                </c:pt>
                <c:pt idx="31998">
                  <c:v>6.2887599999999999</c:v>
                </c:pt>
                <c:pt idx="31999">
                  <c:v>6.2814690000000004</c:v>
                </c:pt>
                <c:pt idx="32000">
                  <c:v>6.2870160000000004</c:v>
                </c:pt>
                <c:pt idx="32001">
                  <c:v>6.2833769999999998</c:v>
                </c:pt>
                <c:pt idx="32002">
                  <c:v>6.2765240000000002</c:v>
                </c:pt>
                <c:pt idx="32003">
                  <c:v>6.289015</c:v>
                </c:pt>
                <c:pt idx="32004">
                  <c:v>6.2972780000000004</c:v>
                </c:pt>
                <c:pt idx="32005">
                  <c:v>6.2838859999999999</c:v>
                </c:pt>
                <c:pt idx="32006">
                  <c:v>6.2803259999999996</c:v>
                </c:pt>
                <c:pt idx="32007">
                  <c:v>6.2922349999999998</c:v>
                </c:pt>
                <c:pt idx="32008">
                  <c:v>6.2957239999999999</c:v>
                </c:pt>
                <c:pt idx="32009">
                  <c:v>6.2840220000000002</c:v>
                </c:pt>
                <c:pt idx="32010">
                  <c:v>6.28376</c:v>
                </c:pt>
                <c:pt idx="32011">
                  <c:v>6.2918450000000004</c:v>
                </c:pt>
                <c:pt idx="32012">
                  <c:v>6.2858489999999998</c:v>
                </c:pt>
                <c:pt idx="32013">
                  <c:v>6.2832220000000003</c:v>
                </c:pt>
                <c:pt idx="32014">
                  <c:v>6.2835320000000001</c:v>
                </c:pt>
                <c:pt idx="32015">
                  <c:v>6.2820510000000001</c:v>
                </c:pt>
                <c:pt idx="32016">
                  <c:v>6.28531</c:v>
                </c:pt>
                <c:pt idx="32017">
                  <c:v>6.283201</c:v>
                </c:pt>
                <c:pt idx="32018">
                  <c:v>6.2861130000000003</c:v>
                </c:pt>
                <c:pt idx="32019">
                  <c:v>6.2969499999999998</c:v>
                </c:pt>
                <c:pt idx="32020">
                  <c:v>6.2935509999999999</c:v>
                </c:pt>
                <c:pt idx="32021">
                  <c:v>6.2892340000000004</c:v>
                </c:pt>
                <c:pt idx="32022">
                  <c:v>6.3018150000000004</c:v>
                </c:pt>
                <c:pt idx="32023">
                  <c:v>6.3022090000000004</c:v>
                </c:pt>
                <c:pt idx="32024">
                  <c:v>6.2909119999999996</c:v>
                </c:pt>
                <c:pt idx="32025">
                  <c:v>6.2958249999999998</c:v>
                </c:pt>
                <c:pt idx="32026">
                  <c:v>6.290063</c:v>
                </c:pt>
                <c:pt idx="32027">
                  <c:v>6.277666</c:v>
                </c:pt>
                <c:pt idx="32028">
                  <c:v>6.2839340000000004</c:v>
                </c:pt>
                <c:pt idx="32029">
                  <c:v>6.2837209999999999</c:v>
                </c:pt>
                <c:pt idx="32030">
                  <c:v>6.2787699999999997</c:v>
                </c:pt>
                <c:pt idx="32031">
                  <c:v>6.2878590000000001</c:v>
                </c:pt>
                <c:pt idx="32032">
                  <c:v>6.3047259999999996</c:v>
                </c:pt>
                <c:pt idx="32033">
                  <c:v>6.3052299999999999</c:v>
                </c:pt>
                <c:pt idx="32034">
                  <c:v>6.2935249999999998</c:v>
                </c:pt>
                <c:pt idx="32035">
                  <c:v>6.2969749999999998</c:v>
                </c:pt>
                <c:pt idx="32036">
                  <c:v>6.2950309999999998</c:v>
                </c:pt>
                <c:pt idx="32037">
                  <c:v>6.2861880000000001</c:v>
                </c:pt>
                <c:pt idx="32038">
                  <c:v>6.2930760000000001</c:v>
                </c:pt>
                <c:pt idx="32039">
                  <c:v>6.2903159999999998</c:v>
                </c:pt>
                <c:pt idx="32040">
                  <c:v>6.2862470000000004</c:v>
                </c:pt>
                <c:pt idx="32041">
                  <c:v>6.2964659999999997</c:v>
                </c:pt>
                <c:pt idx="32042">
                  <c:v>6.2991529999999996</c:v>
                </c:pt>
                <c:pt idx="32043">
                  <c:v>6.2864709999999997</c:v>
                </c:pt>
                <c:pt idx="32044">
                  <c:v>6.2775069999999999</c:v>
                </c:pt>
                <c:pt idx="32045">
                  <c:v>6.2883789999999999</c:v>
                </c:pt>
                <c:pt idx="32046">
                  <c:v>6.2967810000000002</c:v>
                </c:pt>
                <c:pt idx="32047">
                  <c:v>6.2974819999999996</c:v>
                </c:pt>
                <c:pt idx="32048">
                  <c:v>6.2998279999999998</c:v>
                </c:pt>
                <c:pt idx="32049">
                  <c:v>6.2935730000000003</c:v>
                </c:pt>
                <c:pt idx="32050">
                  <c:v>6.2933019999999997</c:v>
                </c:pt>
                <c:pt idx="32051">
                  <c:v>6.2989560000000004</c:v>
                </c:pt>
                <c:pt idx="32052">
                  <c:v>6.2943990000000003</c:v>
                </c:pt>
                <c:pt idx="32053">
                  <c:v>6.2908099999999996</c:v>
                </c:pt>
                <c:pt idx="32054">
                  <c:v>6.2987690000000001</c:v>
                </c:pt>
                <c:pt idx="32055">
                  <c:v>6.303185</c:v>
                </c:pt>
                <c:pt idx="32056">
                  <c:v>6.2980229999999997</c:v>
                </c:pt>
                <c:pt idx="32057">
                  <c:v>6.3038309999999997</c:v>
                </c:pt>
                <c:pt idx="32058">
                  <c:v>6.3021159999999998</c:v>
                </c:pt>
                <c:pt idx="32059">
                  <c:v>6.2917870000000002</c:v>
                </c:pt>
                <c:pt idx="32060">
                  <c:v>6.3013459999999997</c:v>
                </c:pt>
                <c:pt idx="32061">
                  <c:v>6.3031920000000001</c:v>
                </c:pt>
                <c:pt idx="32062">
                  <c:v>6.2921329999999998</c:v>
                </c:pt>
                <c:pt idx="32063">
                  <c:v>6.2933589999999997</c:v>
                </c:pt>
                <c:pt idx="32064">
                  <c:v>6.2962759999999998</c:v>
                </c:pt>
                <c:pt idx="32065">
                  <c:v>6.2869299999999999</c:v>
                </c:pt>
                <c:pt idx="32066">
                  <c:v>6.2860699999999996</c:v>
                </c:pt>
                <c:pt idx="32067">
                  <c:v>6.2956529999999997</c:v>
                </c:pt>
                <c:pt idx="32068">
                  <c:v>6.2935480000000004</c:v>
                </c:pt>
                <c:pt idx="32069">
                  <c:v>6.2933700000000004</c:v>
                </c:pt>
                <c:pt idx="32070">
                  <c:v>6.2982709999999997</c:v>
                </c:pt>
                <c:pt idx="32071">
                  <c:v>6.2978079999999999</c:v>
                </c:pt>
                <c:pt idx="32072">
                  <c:v>6.301158</c:v>
                </c:pt>
                <c:pt idx="32073">
                  <c:v>6.3001959999999997</c:v>
                </c:pt>
                <c:pt idx="32074">
                  <c:v>6.2951189999999997</c:v>
                </c:pt>
                <c:pt idx="32075">
                  <c:v>6.2965109999999997</c:v>
                </c:pt>
                <c:pt idx="32076">
                  <c:v>6.2999010000000002</c:v>
                </c:pt>
                <c:pt idx="32077">
                  <c:v>6.295032</c:v>
                </c:pt>
                <c:pt idx="32078">
                  <c:v>6.2936009999999998</c:v>
                </c:pt>
                <c:pt idx="32079">
                  <c:v>6.3051979999999999</c:v>
                </c:pt>
                <c:pt idx="32080">
                  <c:v>6.3043139999999998</c:v>
                </c:pt>
                <c:pt idx="32081">
                  <c:v>6.2975830000000004</c:v>
                </c:pt>
                <c:pt idx="32082">
                  <c:v>6.3062630000000004</c:v>
                </c:pt>
                <c:pt idx="32083">
                  <c:v>6.3082229999999999</c:v>
                </c:pt>
                <c:pt idx="32084">
                  <c:v>6.3004689999999997</c:v>
                </c:pt>
                <c:pt idx="32085">
                  <c:v>6.2953530000000004</c:v>
                </c:pt>
                <c:pt idx="32086">
                  <c:v>6.2955629999999996</c:v>
                </c:pt>
                <c:pt idx="32087">
                  <c:v>6.2949619999999999</c:v>
                </c:pt>
                <c:pt idx="32088">
                  <c:v>6.2996119999999998</c:v>
                </c:pt>
                <c:pt idx="32089">
                  <c:v>6.3073800000000002</c:v>
                </c:pt>
                <c:pt idx="32090">
                  <c:v>6.301901</c:v>
                </c:pt>
                <c:pt idx="32091">
                  <c:v>6.2997769999999997</c:v>
                </c:pt>
                <c:pt idx="32092">
                  <c:v>6.3037109999999998</c:v>
                </c:pt>
                <c:pt idx="32093">
                  <c:v>6.2982430000000003</c:v>
                </c:pt>
                <c:pt idx="32094">
                  <c:v>6.3022859999999996</c:v>
                </c:pt>
                <c:pt idx="32095">
                  <c:v>6.3081759999999996</c:v>
                </c:pt>
                <c:pt idx="32096">
                  <c:v>6.3007629999999999</c:v>
                </c:pt>
                <c:pt idx="32097">
                  <c:v>6.3017909999999997</c:v>
                </c:pt>
                <c:pt idx="32098">
                  <c:v>6.312011</c:v>
                </c:pt>
                <c:pt idx="32099">
                  <c:v>6.3067580000000003</c:v>
                </c:pt>
                <c:pt idx="32100">
                  <c:v>6.2995549999999998</c:v>
                </c:pt>
                <c:pt idx="32101">
                  <c:v>6.3067669999999998</c:v>
                </c:pt>
                <c:pt idx="32102">
                  <c:v>6.3061920000000002</c:v>
                </c:pt>
                <c:pt idx="32103">
                  <c:v>6.2999929999999997</c:v>
                </c:pt>
                <c:pt idx="32104">
                  <c:v>6.2992150000000002</c:v>
                </c:pt>
                <c:pt idx="32105">
                  <c:v>6.2968469999999996</c:v>
                </c:pt>
                <c:pt idx="32106">
                  <c:v>6.2989160000000002</c:v>
                </c:pt>
                <c:pt idx="32107">
                  <c:v>6.3012129999999997</c:v>
                </c:pt>
                <c:pt idx="32108">
                  <c:v>6.3021940000000001</c:v>
                </c:pt>
                <c:pt idx="32109">
                  <c:v>6.3019480000000003</c:v>
                </c:pt>
                <c:pt idx="32110">
                  <c:v>6.3038869999999996</c:v>
                </c:pt>
                <c:pt idx="32111">
                  <c:v>6.3101390000000004</c:v>
                </c:pt>
                <c:pt idx="32112">
                  <c:v>6.3078310000000002</c:v>
                </c:pt>
                <c:pt idx="32113">
                  <c:v>6.3023920000000002</c:v>
                </c:pt>
                <c:pt idx="32114">
                  <c:v>6.2994760000000003</c:v>
                </c:pt>
                <c:pt idx="32115">
                  <c:v>6.3016180000000004</c:v>
                </c:pt>
                <c:pt idx="32116">
                  <c:v>6.3051510000000004</c:v>
                </c:pt>
                <c:pt idx="32117">
                  <c:v>6.3007710000000001</c:v>
                </c:pt>
                <c:pt idx="32118">
                  <c:v>6.306368</c:v>
                </c:pt>
                <c:pt idx="32119">
                  <c:v>6.3144530000000003</c:v>
                </c:pt>
                <c:pt idx="32120">
                  <c:v>6.3113910000000004</c:v>
                </c:pt>
                <c:pt idx="32121">
                  <c:v>6.3088160000000002</c:v>
                </c:pt>
                <c:pt idx="32122">
                  <c:v>6.307741</c:v>
                </c:pt>
                <c:pt idx="32123">
                  <c:v>6.3100339999999999</c:v>
                </c:pt>
                <c:pt idx="32124">
                  <c:v>6.3060499999999999</c:v>
                </c:pt>
                <c:pt idx="32125">
                  <c:v>6.3051550000000001</c:v>
                </c:pt>
                <c:pt idx="32126">
                  <c:v>6.3171759999999999</c:v>
                </c:pt>
                <c:pt idx="32127">
                  <c:v>6.3106030000000004</c:v>
                </c:pt>
                <c:pt idx="32128">
                  <c:v>6.3021050000000001</c:v>
                </c:pt>
                <c:pt idx="32129">
                  <c:v>6.3178219999999996</c:v>
                </c:pt>
                <c:pt idx="32130">
                  <c:v>6.3202980000000002</c:v>
                </c:pt>
                <c:pt idx="32131">
                  <c:v>6.2980400000000003</c:v>
                </c:pt>
                <c:pt idx="32132">
                  <c:v>6.2961239999999998</c:v>
                </c:pt>
                <c:pt idx="32133">
                  <c:v>6.3102739999999997</c:v>
                </c:pt>
                <c:pt idx="32134">
                  <c:v>6.3076590000000001</c:v>
                </c:pt>
                <c:pt idx="32135">
                  <c:v>6.30783</c:v>
                </c:pt>
                <c:pt idx="32136">
                  <c:v>6.3066519999999997</c:v>
                </c:pt>
                <c:pt idx="32137">
                  <c:v>6.2993790000000001</c:v>
                </c:pt>
                <c:pt idx="32138">
                  <c:v>6.3078859999999999</c:v>
                </c:pt>
                <c:pt idx="32139">
                  <c:v>6.3123889999999996</c:v>
                </c:pt>
                <c:pt idx="32140">
                  <c:v>6.306406</c:v>
                </c:pt>
                <c:pt idx="32141">
                  <c:v>6.3019439999999998</c:v>
                </c:pt>
                <c:pt idx="32142">
                  <c:v>6.304182</c:v>
                </c:pt>
                <c:pt idx="32143">
                  <c:v>6.3058759999999996</c:v>
                </c:pt>
                <c:pt idx="32144">
                  <c:v>6.302435</c:v>
                </c:pt>
                <c:pt idx="32145">
                  <c:v>6.3091730000000004</c:v>
                </c:pt>
                <c:pt idx="32146">
                  <c:v>6.3129720000000002</c:v>
                </c:pt>
                <c:pt idx="32147">
                  <c:v>6.3165630000000004</c:v>
                </c:pt>
                <c:pt idx="32148">
                  <c:v>6.3271059999999997</c:v>
                </c:pt>
                <c:pt idx="32149">
                  <c:v>6.31541</c:v>
                </c:pt>
                <c:pt idx="32150">
                  <c:v>6.3027110000000004</c:v>
                </c:pt>
                <c:pt idx="32151">
                  <c:v>6.3126680000000004</c:v>
                </c:pt>
                <c:pt idx="32152">
                  <c:v>6.3187540000000002</c:v>
                </c:pt>
                <c:pt idx="32153">
                  <c:v>6.31555</c:v>
                </c:pt>
                <c:pt idx="32154">
                  <c:v>6.3182349999999996</c:v>
                </c:pt>
                <c:pt idx="32155">
                  <c:v>6.3171169999999996</c:v>
                </c:pt>
                <c:pt idx="32156">
                  <c:v>6.3109419999999998</c:v>
                </c:pt>
                <c:pt idx="32157">
                  <c:v>6.3168189999999997</c:v>
                </c:pt>
                <c:pt idx="32158">
                  <c:v>6.3171020000000002</c:v>
                </c:pt>
                <c:pt idx="32159">
                  <c:v>6.307194</c:v>
                </c:pt>
                <c:pt idx="32160">
                  <c:v>6.3063370000000001</c:v>
                </c:pt>
                <c:pt idx="32161">
                  <c:v>6.3067469999999997</c:v>
                </c:pt>
                <c:pt idx="32162">
                  <c:v>6.3013709999999996</c:v>
                </c:pt>
                <c:pt idx="32163">
                  <c:v>6.3009700000000004</c:v>
                </c:pt>
                <c:pt idx="32164">
                  <c:v>6.3146250000000004</c:v>
                </c:pt>
                <c:pt idx="32165">
                  <c:v>6.3273910000000004</c:v>
                </c:pt>
                <c:pt idx="32166">
                  <c:v>6.3264110000000002</c:v>
                </c:pt>
                <c:pt idx="32167">
                  <c:v>6.3236679999999996</c:v>
                </c:pt>
                <c:pt idx="32168">
                  <c:v>6.3143760000000002</c:v>
                </c:pt>
                <c:pt idx="32169">
                  <c:v>6.312894</c:v>
                </c:pt>
                <c:pt idx="32170">
                  <c:v>6.3210369999999996</c:v>
                </c:pt>
                <c:pt idx="32171">
                  <c:v>6.3168110000000004</c:v>
                </c:pt>
                <c:pt idx="32172">
                  <c:v>6.3108550000000001</c:v>
                </c:pt>
                <c:pt idx="32173">
                  <c:v>6.3101710000000004</c:v>
                </c:pt>
                <c:pt idx="32174">
                  <c:v>6.3067890000000002</c:v>
                </c:pt>
                <c:pt idx="32175">
                  <c:v>6.3064210000000003</c:v>
                </c:pt>
                <c:pt idx="32176">
                  <c:v>6.3145720000000001</c:v>
                </c:pt>
                <c:pt idx="32177">
                  <c:v>6.313904</c:v>
                </c:pt>
                <c:pt idx="32178">
                  <c:v>6.310956</c:v>
                </c:pt>
                <c:pt idx="32179">
                  <c:v>6.326003</c:v>
                </c:pt>
                <c:pt idx="32180">
                  <c:v>6.3221059999999998</c:v>
                </c:pt>
                <c:pt idx="32181">
                  <c:v>6.307804</c:v>
                </c:pt>
                <c:pt idx="32182">
                  <c:v>6.3191860000000002</c:v>
                </c:pt>
                <c:pt idx="32183">
                  <c:v>6.3248689999999996</c:v>
                </c:pt>
                <c:pt idx="32184">
                  <c:v>6.3172069999999998</c:v>
                </c:pt>
                <c:pt idx="32185">
                  <c:v>6.3166739999999999</c:v>
                </c:pt>
                <c:pt idx="32186">
                  <c:v>6.3201590000000003</c:v>
                </c:pt>
                <c:pt idx="32187">
                  <c:v>6.315601</c:v>
                </c:pt>
                <c:pt idx="32188">
                  <c:v>6.3098109999999998</c:v>
                </c:pt>
                <c:pt idx="32189">
                  <c:v>6.3154539999999999</c:v>
                </c:pt>
                <c:pt idx="32190">
                  <c:v>6.3131259999999996</c:v>
                </c:pt>
                <c:pt idx="32191">
                  <c:v>6.311229</c:v>
                </c:pt>
                <c:pt idx="32192">
                  <c:v>6.3189570000000002</c:v>
                </c:pt>
                <c:pt idx="32193">
                  <c:v>6.3147469999999997</c:v>
                </c:pt>
                <c:pt idx="32194">
                  <c:v>6.3101719999999997</c:v>
                </c:pt>
                <c:pt idx="32195">
                  <c:v>6.3150469999999999</c:v>
                </c:pt>
                <c:pt idx="32196">
                  <c:v>6.3191860000000002</c:v>
                </c:pt>
                <c:pt idx="32197">
                  <c:v>6.3230209999999998</c:v>
                </c:pt>
                <c:pt idx="32198">
                  <c:v>6.3274699999999999</c:v>
                </c:pt>
                <c:pt idx="32199">
                  <c:v>6.3210309999999996</c:v>
                </c:pt>
                <c:pt idx="32200">
                  <c:v>6.3147419999999999</c:v>
                </c:pt>
                <c:pt idx="32201">
                  <c:v>6.327718</c:v>
                </c:pt>
                <c:pt idx="32202">
                  <c:v>6.3249589999999998</c:v>
                </c:pt>
                <c:pt idx="32203">
                  <c:v>6.3123740000000002</c:v>
                </c:pt>
                <c:pt idx="32204">
                  <c:v>6.3182840000000002</c:v>
                </c:pt>
                <c:pt idx="32205">
                  <c:v>6.3203889999999996</c:v>
                </c:pt>
                <c:pt idx="32206">
                  <c:v>6.3162950000000002</c:v>
                </c:pt>
                <c:pt idx="32207">
                  <c:v>6.3179220000000003</c:v>
                </c:pt>
                <c:pt idx="32208">
                  <c:v>6.3191280000000001</c:v>
                </c:pt>
                <c:pt idx="32209">
                  <c:v>6.3196149999999998</c:v>
                </c:pt>
                <c:pt idx="32210">
                  <c:v>6.3260240000000003</c:v>
                </c:pt>
                <c:pt idx="32211">
                  <c:v>6.3275119999999996</c:v>
                </c:pt>
                <c:pt idx="32212">
                  <c:v>6.3198189999999999</c:v>
                </c:pt>
                <c:pt idx="32213">
                  <c:v>6.3230000000000004</c:v>
                </c:pt>
                <c:pt idx="32214">
                  <c:v>6.3222149999999999</c:v>
                </c:pt>
                <c:pt idx="32215">
                  <c:v>6.3125730000000004</c:v>
                </c:pt>
                <c:pt idx="32216">
                  <c:v>6.3166630000000001</c:v>
                </c:pt>
                <c:pt idx="32217">
                  <c:v>6.321199</c:v>
                </c:pt>
                <c:pt idx="32218">
                  <c:v>6.3188680000000002</c:v>
                </c:pt>
                <c:pt idx="32219">
                  <c:v>6.3228650000000002</c:v>
                </c:pt>
                <c:pt idx="32220">
                  <c:v>6.3277169999999998</c:v>
                </c:pt>
                <c:pt idx="32221">
                  <c:v>6.3243140000000002</c:v>
                </c:pt>
                <c:pt idx="32222">
                  <c:v>6.321491</c:v>
                </c:pt>
                <c:pt idx="32223">
                  <c:v>6.327998</c:v>
                </c:pt>
                <c:pt idx="32224">
                  <c:v>6.3234529999999998</c:v>
                </c:pt>
                <c:pt idx="32225">
                  <c:v>6.3123519999999997</c:v>
                </c:pt>
                <c:pt idx="32226">
                  <c:v>6.3147909999999996</c:v>
                </c:pt>
                <c:pt idx="32227">
                  <c:v>6.3230149999999998</c:v>
                </c:pt>
                <c:pt idx="32228">
                  <c:v>6.3286670000000003</c:v>
                </c:pt>
                <c:pt idx="32229">
                  <c:v>6.3311580000000003</c:v>
                </c:pt>
                <c:pt idx="32230">
                  <c:v>6.3329579999999996</c:v>
                </c:pt>
                <c:pt idx="32231">
                  <c:v>6.3237209999999999</c:v>
                </c:pt>
                <c:pt idx="32232">
                  <c:v>6.3143159999999998</c:v>
                </c:pt>
                <c:pt idx="32233">
                  <c:v>6.3242339999999997</c:v>
                </c:pt>
                <c:pt idx="32234">
                  <c:v>6.3308390000000001</c:v>
                </c:pt>
                <c:pt idx="32235">
                  <c:v>6.3316270000000001</c:v>
                </c:pt>
                <c:pt idx="32236">
                  <c:v>6.3336800000000002</c:v>
                </c:pt>
                <c:pt idx="32237">
                  <c:v>6.3265969999999996</c:v>
                </c:pt>
                <c:pt idx="32238">
                  <c:v>6.3287820000000004</c:v>
                </c:pt>
                <c:pt idx="32239">
                  <c:v>6.3394300000000001</c:v>
                </c:pt>
                <c:pt idx="32240">
                  <c:v>6.3332689999999996</c:v>
                </c:pt>
                <c:pt idx="32241">
                  <c:v>6.3240400000000001</c:v>
                </c:pt>
                <c:pt idx="32242">
                  <c:v>6.3313199999999998</c:v>
                </c:pt>
                <c:pt idx="32243">
                  <c:v>6.3332730000000002</c:v>
                </c:pt>
                <c:pt idx="32244">
                  <c:v>6.3215009999999996</c:v>
                </c:pt>
                <c:pt idx="32245">
                  <c:v>6.3216109999999999</c:v>
                </c:pt>
                <c:pt idx="32246">
                  <c:v>6.3246450000000003</c:v>
                </c:pt>
                <c:pt idx="32247">
                  <c:v>6.3230659999999999</c:v>
                </c:pt>
                <c:pt idx="32248">
                  <c:v>6.3277359999999998</c:v>
                </c:pt>
                <c:pt idx="32249">
                  <c:v>6.3307140000000004</c:v>
                </c:pt>
                <c:pt idx="32250">
                  <c:v>6.3268300000000002</c:v>
                </c:pt>
                <c:pt idx="32251">
                  <c:v>6.3199160000000001</c:v>
                </c:pt>
                <c:pt idx="32252">
                  <c:v>6.3208140000000004</c:v>
                </c:pt>
                <c:pt idx="32253">
                  <c:v>6.3237360000000002</c:v>
                </c:pt>
                <c:pt idx="32254">
                  <c:v>6.3253849999999998</c:v>
                </c:pt>
                <c:pt idx="32255">
                  <c:v>6.3289980000000003</c:v>
                </c:pt>
                <c:pt idx="32256">
                  <c:v>6.328055</c:v>
                </c:pt>
                <c:pt idx="32257">
                  <c:v>6.3343319999999999</c:v>
                </c:pt>
                <c:pt idx="32258">
                  <c:v>6.3414080000000004</c:v>
                </c:pt>
                <c:pt idx="32259">
                  <c:v>6.3276450000000004</c:v>
                </c:pt>
                <c:pt idx="32260">
                  <c:v>6.3181099999999999</c:v>
                </c:pt>
                <c:pt idx="32261">
                  <c:v>6.3290540000000002</c:v>
                </c:pt>
                <c:pt idx="32262">
                  <c:v>6.3343949999999998</c:v>
                </c:pt>
                <c:pt idx="32263">
                  <c:v>6.3296679999999999</c:v>
                </c:pt>
                <c:pt idx="32264">
                  <c:v>6.3297090000000003</c:v>
                </c:pt>
                <c:pt idx="32265">
                  <c:v>6.3246209999999996</c:v>
                </c:pt>
                <c:pt idx="32266">
                  <c:v>6.3222040000000002</c:v>
                </c:pt>
                <c:pt idx="32267">
                  <c:v>6.3385600000000002</c:v>
                </c:pt>
                <c:pt idx="32268">
                  <c:v>6.3411350000000004</c:v>
                </c:pt>
                <c:pt idx="32269">
                  <c:v>6.3334279999999996</c:v>
                </c:pt>
                <c:pt idx="32270">
                  <c:v>6.3420180000000004</c:v>
                </c:pt>
                <c:pt idx="32271">
                  <c:v>6.3410099999999998</c:v>
                </c:pt>
                <c:pt idx="32272">
                  <c:v>6.3244150000000001</c:v>
                </c:pt>
                <c:pt idx="32273">
                  <c:v>6.3252470000000001</c:v>
                </c:pt>
                <c:pt idx="32274">
                  <c:v>6.3405290000000001</c:v>
                </c:pt>
                <c:pt idx="32275">
                  <c:v>6.3315580000000002</c:v>
                </c:pt>
                <c:pt idx="32276">
                  <c:v>6.3173190000000004</c:v>
                </c:pt>
                <c:pt idx="32277">
                  <c:v>6.3266030000000004</c:v>
                </c:pt>
                <c:pt idx="32278">
                  <c:v>6.3265549999999999</c:v>
                </c:pt>
                <c:pt idx="32279">
                  <c:v>6.3256459999999999</c:v>
                </c:pt>
                <c:pt idx="32280">
                  <c:v>6.3377720000000002</c:v>
                </c:pt>
                <c:pt idx="32281">
                  <c:v>6.3370620000000004</c:v>
                </c:pt>
                <c:pt idx="32282">
                  <c:v>6.3300010000000002</c:v>
                </c:pt>
                <c:pt idx="32283">
                  <c:v>6.3301460000000001</c:v>
                </c:pt>
                <c:pt idx="32284">
                  <c:v>6.3293140000000001</c:v>
                </c:pt>
                <c:pt idx="32285">
                  <c:v>6.3290769999999998</c:v>
                </c:pt>
                <c:pt idx="32286">
                  <c:v>6.3362160000000003</c:v>
                </c:pt>
                <c:pt idx="32287">
                  <c:v>6.3399470000000004</c:v>
                </c:pt>
                <c:pt idx="32288">
                  <c:v>6.3357340000000004</c:v>
                </c:pt>
                <c:pt idx="32289">
                  <c:v>6.3379260000000004</c:v>
                </c:pt>
                <c:pt idx="32290">
                  <c:v>6.3400259999999999</c:v>
                </c:pt>
                <c:pt idx="32291">
                  <c:v>6.3347319999999998</c:v>
                </c:pt>
                <c:pt idx="32292">
                  <c:v>6.3338599999999996</c:v>
                </c:pt>
                <c:pt idx="32293">
                  <c:v>6.3313480000000002</c:v>
                </c:pt>
                <c:pt idx="32294">
                  <c:v>6.3274419999999996</c:v>
                </c:pt>
                <c:pt idx="32295">
                  <c:v>6.3341700000000003</c:v>
                </c:pt>
                <c:pt idx="32296">
                  <c:v>6.3380999999999998</c:v>
                </c:pt>
                <c:pt idx="32297">
                  <c:v>6.3303649999999996</c:v>
                </c:pt>
                <c:pt idx="32298">
                  <c:v>6.3297470000000002</c:v>
                </c:pt>
                <c:pt idx="32299">
                  <c:v>6.3396619999999997</c:v>
                </c:pt>
                <c:pt idx="32300">
                  <c:v>6.3432199999999996</c:v>
                </c:pt>
                <c:pt idx="32301">
                  <c:v>6.3405019999999999</c:v>
                </c:pt>
                <c:pt idx="32302">
                  <c:v>6.3347110000000004</c:v>
                </c:pt>
                <c:pt idx="32303">
                  <c:v>6.3321870000000002</c:v>
                </c:pt>
                <c:pt idx="32304">
                  <c:v>6.3381629999999998</c:v>
                </c:pt>
                <c:pt idx="32305">
                  <c:v>6.3372960000000003</c:v>
                </c:pt>
                <c:pt idx="32306">
                  <c:v>6.3385030000000002</c:v>
                </c:pt>
                <c:pt idx="32307">
                  <c:v>6.3454959999999998</c:v>
                </c:pt>
                <c:pt idx="32308">
                  <c:v>6.3415660000000003</c:v>
                </c:pt>
                <c:pt idx="32309">
                  <c:v>6.3292400000000004</c:v>
                </c:pt>
                <c:pt idx="32310">
                  <c:v>6.3262609999999997</c:v>
                </c:pt>
                <c:pt idx="32311">
                  <c:v>6.337707</c:v>
                </c:pt>
                <c:pt idx="32312">
                  <c:v>6.3391489999999999</c:v>
                </c:pt>
                <c:pt idx="32313">
                  <c:v>6.3338140000000003</c:v>
                </c:pt>
                <c:pt idx="32314">
                  <c:v>6.3367699999999996</c:v>
                </c:pt>
                <c:pt idx="32315">
                  <c:v>6.3369929999999997</c:v>
                </c:pt>
                <c:pt idx="32316">
                  <c:v>6.3410970000000004</c:v>
                </c:pt>
                <c:pt idx="32317">
                  <c:v>6.3486399999999996</c:v>
                </c:pt>
                <c:pt idx="32318">
                  <c:v>6.3438720000000002</c:v>
                </c:pt>
                <c:pt idx="32319">
                  <c:v>6.3348680000000002</c:v>
                </c:pt>
                <c:pt idx="32320">
                  <c:v>6.3420949999999996</c:v>
                </c:pt>
                <c:pt idx="32321">
                  <c:v>6.3489190000000004</c:v>
                </c:pt>
                <c:pt idx="32322">
                  <c:v>6.3401630000000004</c:v>
                </c:pt>
                <c:pt idx="32323">
                  <c:v>6.3465569999999998</c:v>
                </c:pt>
                <c:pt idx="32324">
                  <c:v>6.3525390000000002</c:v>
                </c:pt>
                <c:pt idx="32325">
                  <c:v>6.3386269999999998</c:v>
                </c:pt>
                <c:pt idx="32326">
                  <c:v>6.3387589999999996</c:v>
                </c:pt>
                <c:pt idx="32327">
                  <c:v>6.350028</c:v>
                </c:pt>
                <c:pt idx="32328">
                  <c:v>6.340795</c:v>
                </c:pt>
                <c:pt idx="32329">
                  <c:v>6.3310709999999997</c:v>
                </c:pt>
                <c:pt idx="32330">
                  <c:v>6.342657</c:v>
                </c:pt>
                <c:pt idx="32331">
                  <c:v>6.3444989999999999</c:v>
                </c:pt>
                <c:pt idx="32332">
                  <c:v>6.3386110000000002</c:v>
                </c:pt>
                <c:pt idx="32333">
                  <c:v>6.3450949999999997</c:v>
                </c:pt>
                <c:pt idx="32334">
                  <c:v>6.3424259999999997</c:v>
                </c:pt>
                <c:pt idx="32335">
                  <c:v>6.3410469999999997</c:v>
                </c:pt>
                <c:pt idx="32336">
                  <c:v>6.3468030000000004</c:v>
                </c:pt>
                <c:pt idx="32337">
                  <c:v>6.3392660000000003</c:v>
                </c:pt>
                <c:pt idx="32338">
                  <c:v>6.3335629999999998</c:v>
                </c:pt>
                <c:pt idx="32339">
                  <c:v>6.3346830000000001</c:v>
                </c:pt>
                <c:pt idx="32340">
                  <c:v>6.3397319999999997</c:v>
                </c:pt>
                <c:pt idx="32341">
                  <c:v>6.3425539999999998</c:v>
                </c:pt>
                <c:pt idx="32342">
                  <c:v>6.3423509999999998</c:v>
                </c:pt>
                <c:pt idx="32343">
                  <c:v>6.3420579999999998</c:v>
                </c:pt>
                <c:pt idx="32344">
                  <c:v>6.3370829999999998</c:v>
                </c:pt>
                <c:pt idx="32345">
                  <c:v>6.3406599999999997</c:v>
                </c:pt>
                <c:pt idx="32346">
                  <c:v>6.3485180000000003</c:v>
                </c:pt>
                <c:pt idx="32347">
                  <c:v>6.3458300000000003</c:v>
                </c:pt>
                <c:pt idx="32348">
                  <c:v>6.3461930000000004</c:v>
                </c:pt>
                <c:pt idx="32349">
                  <c:v>6.3518220000000003</c:v>
                </c:pt>
                <c:pt idx="32350">
                  <c:v>6.3488870000000004</c:v>
                </c:pt>
                <c:pt idx="32351">
                  <c:v>6.3420079999999999</c:v>
                </c:pt>
                <c:pt idx="32352">
                  <c:v>6.3474199999999996</c:v>
                </c:pt>
                <c:pt idx="32353">
                  <c:v>6.3501529999999997</c:v>
                </c:pt>
                <c:pt idx="32354">
                  <c:v>6.3415290000000004</c:v>
                </c:pt>
                <c:pt idx="32355">
                  <c:v>6.3443350000000001</c:v>
                </c:pt>
                <c:pt idx="32356">
                  <c:v>6.3437640000000002</c:v>
                </c:pt>
                <c:pt idx="32357">
                  <c:v>6.3405849999999999</c:v>
                </c:pt>
                <c:pt idx="32358">
                  <c:v>6.3477889999999997</c:v>
                </c:pt>
                <c:pt idx="32359">
                  <c:v>6.3451409999999999</c:v>
                </c:pt>
                <c:pt idx="32360">
                  <c:v>6.339486</c:v>
                </c:pt>
                <c:pt idx="32361">
                  <c:v>6.3408160000000002</c:v>
                </c:pt>
                <c:pt idx="32362">
                  <c:v>6.3476080000000001</c:v>
                </c:pt>
                <c:pt idx="32363">
                  <c:v>6.3470209999999998</c:v>
                </c:pt>
                <c:pt idx="32364">
                  <c:v>6.3444960000000004</c:v>
                </c:pt>
                <c:pt idx="32365">
                  <c:v>6.3500629999999996</c:v>
                </c:pt>
                <c:pt idx="32366">
                  <c:v>6.3451750000000002</c:v>
                </c:pt>
                <c:pt idx="32367">
                  <c:v>6.3443100000000001</c:v>
                </c:pt>
                <c:pt idx="32368">
                  <c:v>6.3499819999999998</c:v>
                </c:pt>
                <c:pt idx="32369">
                  <c:v>6.3451339999999998</c:v>
                </c:pt>
                <c:pt idx="32370">
                  <c:v>6.3402620000000001</c:v>
                </c:pt>
                <c:pt idx="32371">
                  <c:v>6.3437950000000001</c:v>
                </c:pt>
                <c:pt idx="32372">
                  <c:v>6.3539430000000001</c:v>
                </c:pt>
                <c:pt idx="32373">
                  <c:v>6.3528929999999999</c:v>
                </c:pt>
                <c:pt idx="32374">
                  <c:v>6.3529340000000003</c:v>
                </c:pt>
                <c:pt idx="32375">
                  <c:v>6.3553610000000003</c:v>
                </c:pt>
                <c:pt idx="32376">
                  <c:v>6.3469009999999999</c:v>
                </c:pt>
                <c:pt idx="32377">
                  <c:v>6.3506289999999996</c:v>
                </c:pt>
                <c:pt idx="32378">
                  <c:v>6.3580639999999997</c:v>
                </c:pt>
                <c:pt idx="32379">
                  <c:v>6.3555299999999999</c:v>
                </c:pt>
                <c:pt idx="32380">
                  <c:v>6.3510489999999997</c:v>
                </c:pt>
                <c:pt idx="32381">
                  <c:v>6.341513</c:v>
                </c:pt>
                <c:pt idx="32382">
                  <c:v>6.3356260000000004</c:v>
                </c:pt>
                <c:pt idx="32383">
                  <c:v>6.34511</c:v>
                </c:pt>
                <c:pt idx="32384">
                  <c:v>6.3531430000000002</c:v>
                </c:pt>
                <c:pt idx="32385">
                  <c:v>6.3444099999999999</c:v>
                </c:pt>
                <c:pt idx="32386">
                  <c:v>6.3485189999999996</c:v>
                </c:pt>
                <c:pt idx="32387">
                  <c:v>6.3564509999999999</c:v>
                </c:pt>
                <c:pt idx="32388">
                  <c:v>6.3465829999999999</c:v>
                </c:pt>
                <c:pt idx="32389">
                  <c:v>6.350854</c:v>
                </c:pt>
                <c:pt idx="32390">
                  <c:v>6.35921</c:v>
                </c:pt>
                <c:pt idx="32391">
                  <c:v>6.3538180000000004</c:v>
                </c:pt>
                <c:pt idx="32392">
                  <c:v>6.3515459999999999</c:v>
                </c:pt>
                <c:pt idx="32393">
                  <c:v>6.3535969999999997</c:v>
                </c:pt>
                <c:pt idx="32394">
                  <c:v>6.3528799999999999</c:v>
                </c:pt>
                <c:pt idx="32395">
                  <c:v>6.3517830000000002</c:v>
                </c:pt>
                <c:pt idx="32396">
                  <c:v>6.3584500000000004</c:v>
                </c:pt>
                <c:pt idx="32397">
                  <c:v>6.3603050000000003</c:v>
                </c:pt>
                <c:pt idx="32398">
                  <c:v>6.3552090000000003</c:v>
                </c:pt>
                <c:pt idx="32399">
                  <c:v>6.3560140000000001</c:v>
                </c:pt>
                <c:pt idx="32400">
                  <c:v>6.3546810000000002</c:v>
                </c:pt>
                <c:pt idx="32401">
                  <c:v>6.355658</c:v>
                </c:pt>
                <c:pt idx="32402">
                  <c:v>6.3611409999999999</c:v>
                </c:pt>
                <c:pt idx="32403">
                  <c:v>6.3530819999999997</c:v>
                </c:pt>
                <c:pt idx="32404">
                  <c:v>6.3439750000000004</c:v>
                </c:pt>
                <c:pt idx="32405">
                  <c:v>6.3453660000000003</c:v>
                </c:pt>
                <c:pt idx="32406">
                  <c:v>6.347124</c:v>
                </c:pt>
                <c:pt idx="32407">
                  <c:v>6.3456609999999998</c:v>
                </c:pt>
                <c:pt idx="32408">
                  <c:v>6.3527690000000003</c:v>
                </c:pt>
                <c:pt idx="32409">
                  <c:v>6.3626829999999996</c:v>
                </c:pt>
                <c:pt idx="32410">
                  <c:v>6.3577159999999999</c:v>
                </c:pt>
                <c:pt idx="32411">
                  <c:v>6.356827</c:v>
                </c:pt>
                <c:pt idx="32412">
                  <c:v>6.3572839999999999</c:v>
                </c:pt>
                <c:pt idx="32413">
                  <c:v>6.3503569999999998</c:v>
                </c:pt>
                <c:pt idx="32414">
                  <c:v>6.3500269999999999</c:v>
                </c:pt>
                <c:pt idx="32415">
                  <c:v>6.3545340000000001</c:v>
                </c:pt>
                <c:pt idx="32416">
                  <c:v>6.3597140000000003</c:v>
                </c:pt>
                <c:pt idx="32417">
                  <c:v>6.3611009999999997</c:v>
                </c:pt>
                <c:pt idx="32418">
                  <c:v>6.3563320000000001</c:v>
                </c:pt>
                <c:pt idx="32419">
                  <c:v>6.3453540000000004</c:v>
                </c:pt>
                <c:pt idx="32420">
                  <c:v>6.34565</c:v>
                </c:pt>
                <c:pt idx="32421">
                  <c:v>6.3571340000000003</c:v>
                </c:pt>
                <c:pt idx="32422">
                  <c:v>6.3525410000000004</c:v>
                </c:pt>
                <c:pt idx="32423">
                  <c:v>6.3481300000000003</c:v>
                </c:pt>
                <c:pt idx="32424">
                  <c:v>6.3543789999999998</c:v>
                </c:pt>
                <c:pt idx="32425">
                  <c:v>6.3533590000000002</c:v>
                </c:pt>
                <c:pt idx="32426">
                  <c:v>6.3579910000000002</c:v>
                </c:pt>
                <c:pt idx="32427">
                  <c:v>6.3699750000000002</c:v>
                </c:pt>
                <c:pt idx="32428">
                  <c:v>6.3660779999999999</c:v>
                </c:pt>
                <c:pt idx="32429">
                  <c:v>6.3523750000000003</c:v>
                </c:pt>
                <c:pt idx="32430">
                  <c:v>6.3574400000000004</c:v>
                </c:pt>
                <c:pt idx="32431">
                  <c:v>6.3646640000000003</c:v>
                </c:pt>
                <c:pt idx="32432">
                  <c:v>6.359928</c:v>
                </c:pt>
                <c:pt idx="32433">
                  <c:v>6.3618949999999996</c:v>
                </c:pt>
                <c:pt idx="32434">
                  <c:v>6.3581750000000001</c:v>
                </c:pt>
                <c:pt idx="32435">
                  <c:v>6.3484259999999999</c:v>
                </c:pt>
                <c:pt idx="32436">
                  <c:v>6.3571249999999999</c:v>
                </c:pt>
                <c:pt idx="32437">
                  <c:v>6.3687009999999997</c:v>
                </c:pt>
                <c:pt idx="32438">
                  <c:v>6.3628530000000003</c:v>
                </c:pt>
                <c:pt idx="32439">
                  <c:v>6.3593919999999997</c:v>
                </c:pt>
                <c:pt idx="32440">
                  <c:v>6.3673089999999997</c:v>
                </c:pt>
                <c:pt idx="32441">
                  <c:v>6.3654770000000003</c:v>
                </c:pt>
                <c:pt idx="32442">
                  <c:v>6.3598840000000001</c:v>
                </c:pt>
                <c:pt idx="32443">
                  <c:v>6.3624320000000001</c:v>
                </c:pt>
                <c:pt idx="32444">
                  <c:v>6.3599050000000004</c:v>
                </c:pt>
                <c:pt idx="32445">
                  <c:v>6.3576949999999997</c:v>
                </c:pt>
                <c:pt idx="32446">
                  <c:v>6.3605720000000003</c:v>
                </c:pt>
                <c:pt idx="32447">
                  <c:v>6.3572249999999997</c:v>
                </c:pt>
                <c:pt idx="32448">
                  <c:v>6.3498089999999996</c:v>
                </c:pt>
                <c:pt idx="32449">
                  <c:v>6.3542649999999998</c:v>
                </c:pt>
                <c:pt idx="32450">
                  <c:v>6.3632099999999996</c:v>
                </c:pt>
                <c:pt idx="32451">
                  <c:v>6.3510039999999996</c:v>
                </c:pt>
                <c:pt idx="32452">
                  <c:v>6.3538319999999997</c:v>
                </c:pt>
                <c:pt idx="32453">
                  <c:v>6.3756789999999999</c:v>
                </c:pt>
                <c:pt idx="32454">
                  <c:v>6.3689640000000001</c:v>
                </c:pt>
                <c:pt idx="32455">
                  <c:v>6.3585370000000001</c:v>
                </c:pt>
                <c:pt idx="32456">
                  <c:v>6.3601219999999996</c:v>
                </c:pt>
                <c:pt idx="32457">
                  <c:v>6.3593060000000001</c:v>
                </c:pt>
                <c:pt idx="32458">
                  <c:v>6.3624289999999997</c:v>
                </c:pt>
                <c:pt idx="32459">
                  <c:v>6.368252</c:v>
                </c:pt>
                <c:pt idx="32460">
                  <c:v>6.368169</c:v>
                </c:pt>
                <c:pt idx="32461">
                  <c:v>6.3642089999999998</c:v>
                </c:pt>
                <c:pt idx="32462">
                  <c:v>6.3661599999999998</c:v>
                </c:pt>
                <c:pt idx="32463">
                  <c:v>6.3601150000000004</c:v>
                </c:pt>
                <c:pt idx="32464">
                  <c:v>6.3540660000000004</c:v>
                </c:pt>
                <c:pt idx="32465">
                  <c:v>6.3687420000000001</c:v>
                </c:pt>
                <c:pt idx="32466">
                  <c:v>6.3655460000000001</c:v>
                </c:pt>
                <c:pt idx="32467">
                  <c:v>6.3483640000000001</c:v>
                </c:pt>
                <c:pt idx="32468">
                  <c:v>6.3602420000000004</c:v>
                </c:pt>
                <c:pt idx="32469">
                  <c:v>6.3726859999999999</c:v>
                </c:pt>
                <c:pt idx="32470">
                  <c:v>6.3587100000000003</c:v>
                </c:pt>
                <c:pt idx="32471">
                  <c:v>6.3564150000000001</c:v>
                </c:pt>
                <c:pt idx="32472">
                  <c:v>6.3681299999999998</c:v>
                </c:pt>
                <c:pt idx="32473">
                  <c:v>6.3616190000000001</c:v>
                </c:pt>
                <c:pt idx="32474">
                  <c:v>6.3648899999999999</c:v>
                </c:pt>
                <c:pt idx="32475">
                  <c:v>6.3785350000000003</c:v>
                </c:pt>
                <c:pt idx="32476">
                  <c:v>6.3704070000000002</c:v>
                </c:pt>
                <c:pt idx="32477">
                  <c:v>6.366168</c:v>
                </c:pt>
                <c:pt idx="32478">
                  <c:v>6.371677</c:v>
                </c:pt>
                <c:pt idx="32479">
                  <c:v>6.3656470000000001</c:v>
                </c:pt>
                <c:pt idx="32480">
                  <c:v>6.3564040000000004</c:v>
                </c:pt>
                <c:pt idx="32481">
                  <c:v>6.3624859999999996</c:v>
                </c:pt>
                <c:pt idx="32482">
                  <c:v>6.3685539999999996</c:v>
                </c:pt>
                <c:pt idx="32483">
                  <c:v>6.3626909999999999</c:v>
                </c:pt>
                <c:pt idx="32484">
                  <c:v>6.371982</c:v>
                </c:pt>
                <c:pt idx="32485">
                  <c:v>6.3755620000000004</c:v>
                </c:pt>
                <c:pt idx="32486">
                  <c:v>6.3601169999999998</c:v>
                </c:pt>
                <c:pt idx="32487">
                  <c:v>6.3663910000000001</c:v>
                </c:pt>
                <c:pt idx="32488">
                  <c:v>6.3731369999999998</c:v>
                </c:pt>
                <c:pt idx="32489">
                  <c:v>6.3571499999999999</c:v>
                </c:pt>
                <c:pt idx="32490">
                  <c:v>6.3588110000000002</c:v>
                </c:pt>
                <c:pt idx="32491">
                  <c:v>6.3714219999999999</c:v>
                </c:pt>
                <c:pt idx="32492">
                  <c:v>6.3598929999999996</c:v>
                </c:pt>
                <c:pt idx="32493">
                  <c:v>6.3574349999999997</c:v>
                </c:pt>
                <c:pt idx="32494">
                  <c:v>6.3753590000000004</c:v>
                </c:pt>
                <c:pt idx="32495">
                  <c:v>6.3758150000000002</c:v>
                </c:pt>
                <c:pt idx="32496">
                  <c:v>6.3700429999999999</c:v>
                </c:pt>
                <c:pt idx="32497">
                  <c:v>6.3776580000000003</c:v>
                </c:pt>
                <c:pt idx="32498">
                  <c:v>6.3757960000000002</c:v>
                </c:pt>
                <c:pt idx="32499">
                  <c:v>6.3683209999999999</c:v>
                </c:pt>
                <c:pt idx="32500">
                  <c:v>6.3686639999999999</c:v>
                </c:pt>
                <c:pt idx="32501">
                  <c:v>6.3712770000000001</c:v>
                </c:pt>
                <c:pt idx="32502">
                  <c:v>6.367731</c:v>
                </c:pt>
                <c:pt idx="32503">
                  <c:v>6.3655220000000003</c:v>
                </c:pt>
                <c:pt idx="32504">
                  <c:v>6.3693790000000003</c:v>
                </c:pt>
                <c:pt idx="32505">
                  <c:v>6.3628859999999996</c:v>
                </c:pt>
                <c:pt idx="32506">
                  <c:v>6.3665969999999996</c:v>
                </c:pt>
                <c:pt idx="32507">
                  <c:v>6.3754530000000003</c:v>
                </c:pt>
                <c:pt idx="32508">
                  <c:v>6.3633449999999998</c:v>
                </c:pt>
                <c:pt idx="32509">
                  <c:v>6.36653</c:v>
                </c:pt>
                <c:pt idx="32510">
                  <c:v>6.38727</c:v>
                </c:pt>
                <c:pt idx="32511">
                  <c:v>6.383864</c:v>
                </c:pt>
                <c:pt idx="32512">
                  <c:v>6.372706</c:v>
                </c:pt>
                <c:pt idx="32513">
                  <c:v>6.3815470000000003</c:v>
                </c:pt>
                <c:pt idx="32514">
                  <c:v>6.3770340000000001</c:v>
                </c:pt>
                <c:pt idx="32515">
                  <c:v>6.3570719999999996</c:v>
                </c:pt>
                <c:pt idx="32516">
                  <c:v>6.3655650000000001</c:v>
                </c:pt>
                <c:pt idx="32517">
                  <c:v>6.3715060000000001</c:v>
                </c:pt>
                <c:pt idx="32518">
                  <c:v>6.3591040000000003</c:v>
                </c:pt>
                <c:pt idx="32519">
                  <c:v>6.3634789999999999</c:v>
                </c:pt>
                <c:pt idx="32520">
                  <c:v>6.3767319999999996</c:v>
                </c:pt>
                <c:pt idx="32521">
                  <c:v>6.3786719999999999</c:v>
                </c:pt>
                <c:pt idx="32522">
                  <c:v>6.3748319999999996</c:v>
                </c:pt>
                <c:pt idx="32523">
                  <c:v>6.3819470000000003</c:v>
                </c:pt>
                <c:pt idx="32524">
                  <c:v>6.3883729999999996</c:v>
                </c:pt>
                <c:pt idx="32525">
                  <c:v>6.3805519999999998</c:v>
                </c:pt>
                <c:pt idx="32526">
                  <c:v>6.3746409999999996</c:v>
                </c:pt>
                <c:pt idx="32527">
                  <c:v>6.3688359999999999</c:v>
                </c:pt>
                <c:pt idx="32528">
                  <c:v>6.3663129999999999</c:v>
                </c:pt>
                <c:pt idx="32529">
                  <c:v>6.3721009999999998</c:v>
                </c:pt>
                <c:pt idx="32530">
                  <c:v>6.3700190000000001</c:v>
                </c:pt>
                <c:pt idx="32531">
                  <c:v>6.3659340000000002</c:v>
                </c:pt>
                <c:pt idx="32532">
                  <c:v>6.3711219999999997</c:v>
                </c:pt>
                <c:pt idx="32533">
                  <c:v>6.3716710000000001</c:v>
                </c:pt>
                <c:pt idx="32534">
                  <c:v>6.3723599999999996</c:v>
                </c:pt>
                <c:pt idx="32535">
                  <c:v>6.3786779999999998</c:v>
                </c:pt>
                <c:pt idx="32536">
                  <c:v>6.3753529999999996</c:v>
                </c:pt>
                <c:pt idx="32537">
                  <c:v>6.3712239999999998</c:v>
                </c:pt>
                <c:pt idx="32538">
                  <c:v>6.3811140000000002</c:v>
                </c:pt>
                <c:pt idx="32539">
                  <c:v>6.3770689999999997</c:v>
                </c:pt>
                <c:pt idx="32540">
                  <c:v>6.367928</c:v>
                </c:pt>
                <c:pt idx="32541">
                  <c:v>6.376017</c:v>
                </c:pt>
                <c:pt idx="32542">
                  <c:v>6.3795659999999996</c:v>
                </c:pt>
                <c:pt idx="32543">
                  <c:v>6.3757510000000002</c:v>
                </c:pt>
                <c:pt idx="32544">
                  <c:v>6.3778259999999998</c:v>
                </c:pt>
                <c:pt idx="32545">
                  <c:v>6.3811679999999997</c:v>
                </c:pt>
                <c:pt idx="32546">
                  <c:v>6.3773039999999996</c:v>
                </c:pt>
                <c:pt idx="32547">
                  <c:v>6.3742229999999998</c:v>
                </c:pt>
                <c:pt idx="32548">
                  <c:v>6.3813240000000002</c:v>
                </c:pt>
                <c:pt idx="32549">
                  <c:v>6.3774790000000001</c:v>
                </c:pt>
                <c:pt idx="32550">
                  <c:v>6.3719830000000002</c:v>
                </c:pt>
                <c:pt idx="32551">
                  <c:v>6.3802820000000002</c:v>
                </c:pt>
                <c:pt idx="32552">
                  <c:v>6.3785189999999998</c:v>
                </c:pt>
                <c:pt idx="32553">
                  <c:v>6.3702949999999996</c:v>
                </c:pt>
                <c:pt idx="32554">
                  <c:v>6.3763350000000001</c:v>
                </c:pt>
                <c:pt idx="32555">
                  <c:v>6.3821940000000001</c:v>
                </c:pt>
                <c:pt idx="32556">
                  <c:v>6.3783950000000003</c:v>
                </c:pt>
                <c:pt idx="32557">
                  <c:v>6.3843189999999996</c:v>
                </c:pt>
                <c:pt idx="32558">
                  <c:v>6.3836599999999999</c:v>
                </c:pt>
                <c:pt idx="32559">
                  <c:v>6.372636</c:v>
                </c:pt>
                <c:pt idx="32560">
                  <c:v>6.3800850000000002</c:v>
                </c:pt>
                <c:pt idx="32561">
                  <c:v>6.3816689999999996</c:v>
                </c:pt>
                <c:pt idx="32562">
                  <c:v>6.372573</c:v>
                </c:pt>
                <c:pt idx="32563">
                  <c:v>6.3771040000000001</c:v>
                </c:pt>
                <c:pt idx="32564">
                  <c:v>6.3870050000000003</c:v>
                </c:pt>
                <c:pt idx="32565">
                  <c:v>6.3858430000000004</c:v>
                </c:pt>
                <c:pt idx="32566">
                  <c:v>6.3762819999999998</c:v>
                </c:pt>
                <c:pt idx="32567">
                  <c:v>6.3796819999999999</c:v>
                </c:pt>
                <c:pt idx="32568">
                  <c:v>6.381049</c:v>
                </c:pt>
                <c:pt idx="32569">
                  <c:v>6.3741390000000004</c:v>
                </c:pt>
                <c:pt idx="32570">
                  <c:v>6.3808179999999997</c:v>
                </c:pt>
                <c:pt idx="32571">
                  <c:v>6.3804790000000002</c:v>
                </c:pt>
                <c:pt idx="32572">
                  <c:v>6.3748459999999998</c:v>
                </c:pt>
                <c:pt idx="32573">
                  <c:v>6.3826859999999996</c:v>
                </c:pt>
                <c:pt idx="32574">
                  <c:v>6.3870820000000004</c:v>
                </c:pt>
                <c:pt idx="32575">
                  <c:v>6.3868130000000001</c:v>
                </c:pt>
                <c:pt idx="32576">
                  <c:v>6.3877280000000001</c:v>
                </c:pt>
                <c:pt idx="32577">
                  <c:v>6.3871500000000001</c:v>
                </c:pt>
                <c:pt idx="32578">
                  <c:v>6.3779839999999997</c:v>
                </c:pt>
                <c:pt idx="32579">
                  <c:v>6.3748189999999996</c:v>
                </c:pt>
                <c:pt idx="32580">
                  <c:v>6.3824759999999996</c:v>
                </c:pt>
                <c:pt idx="32581">
                  <c:v>6.3818450000000002</c:v>
                </c:pt>
                <c:pt idx="32582">
                  <c:v>6.388026</c:v>
                </c:pt>
                <c:pt idx="32583">
                  <c:v>6.3954680000000002</c:v>
                </c:pt>
                <c:pt idx="32584">
                  <c:v>6.3911879999999996</c:v>
                </c:pt>
                <c:pt idx="32585">
                  <c:v>6.3917320000000002</c:v>
                </c:pt>
                <c:pt idx="32586">
                  <c:v>6.3926619999999996</c:v>
                </c:pt>
                <c:pt idx="32587">
                  <c:v>6.3826929999999997</c:v>
                </c:pt>
                <c:pt idx="32588">
                  <c:v>6.3765790000000004</c:v>
                </c:pt>
                <c:pt idx="32589">
                  <c:v>6.3851810000000002</c:v>
                </c:pt>
                <c:pt idx="32590">
                  <c:v>6.3822200000000002</c:v>
                </c:pt>
                <c:pt idx="32591">
                  <c:v>6.3764209999999997</c:v>
                </c:pt>
                <c:pt idx="32592">
                  <c:v>6.3889089999999999</c:v>
                </c:pt>
                <c:pt idx="32593">
                  <c:v>6.3854230000000003</c:v>
                </c:pt>
                <c:pt idx="32594">
                  <c:v>6.3728619999999996</c:v>
                </c:pt>
                <c:pt idx="32595">
                  <c:v>6.3819929999999996</c:v>
                </c:pt>
                <c:pt idx="32596">
                  <c:v>6.3877370000000004</c:v>
                </c:pt>
                <c:pt idx="32597">
                  <c:v>6.3759309999999996</c:v>
                </c:pt>
                <c:pt idx="32598">
                  <c:v>6.3746359999999997</c:v>
                </c:pt>
                <c:pt idx="32599">
                  <c:v>6.385033</c:v>
                </c:pt>
                <c:pt idx="32600">
                  <c:v>6.3823410000000003</c:v>
                </c:pt>
                <c:pt idx="32601">
                  <c:v>6.3893700000000004</c:v>
                </c:pt>
                <c:pt idx="32602">
                  <c:v>6.4022920000000001</c:v>
                </c:pt>
                <c:pt idx="32603">
                  <c:v>6.390879</c:v>
                </c:pt>
                <c:pt idx="32604">
                  <c:v>6.3910819999999999</c:v>
                </c:pt>
                <c:pt idx="32605">
                  <c:v>6.4037750000000004</c:v>
                </c:pt>
                <c:pt idx="32606">
                  <c:v>6.3920469999999998</c:v>
                </c:pt>
                <c:pt idx="32607">
                  <c:v>6.3817380000000004</c:v>
                </c:pt>
                <c:pt idx="32608">
                  <c:v>6.3877189999999997</c:v>
                </c:pt>
                <c:pt idx="32609">
                  <c:v>6.380592</c:v>
                </c:pt>
                <c:pt idx="32610">
                  <c:v>6.374898</c:v>
                </c:pt>
                <c:pt idx="32611">
                  <c:v>6.3863719999999997</c:v>
                </c:pt>
                <c:pt idx="32612">
                  <c:v>6.3869129999999998</c:v>
                </c:pt>
                <c:pt idx="32613">
                  <c:v>6.3870420000000001</c:v>
                </c:pt>
                <c:pt idx="32614">
                  <c:v>6.3920139999999996</c:v>
                </c:pt>
                <c:pt idx="32615">
                  <c:v>6.3804020000000001</c:v>
                </c:pt>
                <c:pt idx="32616">
                  <c:v>6.3748639999999996</c:v>
                </c:pt>
                <c:pt idx="32617">
                  <c:v>6.3849520000000002</c:v>
                </c:pt>
                <c:pt idx="32618">
                  <c:v>6.389869</c:v>
                </c:pt>
                <c:pt idx="32619">
                  <c:v>6.3942269999999999</c:v>
                </c:pt>
                <c:pt idx="32620">
                  <c:v>6.402031</c:v>
                </c:pt>
                <c:pt idx="32621">
                  <c:v>6.4033110000000004</c:v>
                </c:pt>
                <c:pt idx="32622">
                  <c:v>6.3918309999999998</c:v>
                </c:pt>
                <c:pt idx="32623">
                  <c:v>6.3898390000000003</c:v>
                </c:pt>
                <c:pt idx="32624">
                  <c:v>6.3991740000000004</c:v>
                </c:pt>
                <c:pt idx="32625">
                  <c:v>6.3965610000000002</c:v>
                </c:pt>
                <c:pt idx="32626">
                  <c:v>6.3942949999999996</c:v>
                </c:pt>
                <c:pt idx="32627">
                  <c:v>6.3975869999999997</c:v>
                </c:pt>
                <c:pt idx="32628">
                  <c:v>6.3952980000000004</c:v>
                </c:pt>
                <c:pt idx="32629">
                  <c:v>6.3898400000000004</c:v>
                </c:pt>
                <c:pt idx="32630">
                  <c:v>6.3878620000000002</c:v>
                </c:pt>
                <c:pt idx="32631">
                  <c:v>6.3827059999999998</c:v>
                </c:pt>
                <c:pt idx="32632">
                  <c:v>6.3764799999999999</c:v>
                </c:pt>
                <c:pt idx="32633">
                  <c:v>6.3864089999999996</c:v>
                </c:pt>
                <c:pt idx="32634">
                  <c:v>6.3948410000000004</c:v>
                </c:pt>
                <c:pt idx="32635">
                  <c:v>6.3928010000000004</c:v>
                </c:pt>
                <c:pt idx="32636">
                  <c:v>6.3995629999999997</c:v>
                </c:pt>
                <c:pt idx="32637">
                  <c:v>6.3907410000000002</c:v>
                </c:pt>
                <c:pt idx="32638">
                  <c:v>6.3730200000000004</c:v>
                </c:pt>
                <c:pt idx="32639">
                  <c:v>6.3812040000000003</c:v>
                </c:pt>
                <c:pt idx="32640">
                  <c:v>6.3966849999999997</c:v>
                </c:pt>
                <c:pt idx="32641">
                  <c:v>6.3944299999999998</c:v>
                </c:pt>
                <c:pt idx="32642">
                  <c:v>6.390085</c:v>
                </c:pt>
                <c:pt idx="32643">
                  <c:v>6.3993279999999997</c:v>
                </c:pt>
                <c:pt idx="32644">
                  <c:v>6.399966</c:v>
                </c:pt>
                <c:pt idx="32645">
                  <c:v>6.3934990000000003</c:v>
                </c:pt>
                <c:pt idx="32646">
                  <c:v>6.3962300000000001</c:v>
                </c:pt>
                <c:pt idx="32647">
                  <c:v>6.397214</c:v>
                </c:pt>
                <c:pt idx="32648">
                  <c:v>6.4033579999999999</c:v>
                </c:pt>
                <c:pt idx="32649">
                  <c:v>6.4048910000000001</c:v>
                </c:pt>
                <c:pt idx="32650">
                  <c:v>6.3889570000000004</c:v>
                </c:pt>
                <c:pt idx="32651">
                  <c:v>6.3889610000000001</c:v>
                </c:pt>
                <c:pt idx="32652">
                  <c:v>6.4028640000000001</c:v>
                </c:pt>
                <c:pt idx="32653">
                  <c:v>6.3898489999999999</c:v>
                </c:pt>
                <c:pt idx="32654">
                  <c:v>6.3745539999999998</c:v>
                </c:pt>
                <c:pt idx="32655">
                  <c:v>6.3982380000000001</c:v>
                </c:pt>
                <c:pt idx="32656">
                  <c:v>6.4047770000000002</c:v>
                </c:pt>
                <c:pt idx="32657">
                  <c:v>6.3847250000000004</c:v>
                </c:pt>
                <c:pt idx="32658">
                  <c:v>6.3907930000000004</c:v>
                </c:pt>
                <c:pt idx="32659">
                  <c:v>6.3999259999999998</c:v>
                </c:pt>
                <c:pt idx="32660">
                  <c:v>6.3970130000000003</c:v>
                </c:pt>
                <c:pt idx="32661">
                  <c:v>6.3998910000000002</c:v>
                </c:pt>
                <c:pt idx="32662">
                  <c:v>6.4034009999999997</c:v>
                </c:pt>
                <c:pt idx="32663">
                  <c:v>6.3977500000000003</c:v>
                </c:pt>
                <c:pt idx="32664">
                  <c:v>6.3950440000000004</c:v>
                </c:pt>
                <c:pt idx="32665">
                  <c:v>6.4025530000000002</c:v>
                </c:pt>
                <c:pt idx="32666">
                  <c:v>6.3942839999999999</c:v>
                </c:pt>
                <c:pt idx="32667">
                  <c:v>6.3898679999999999</c:v>
                </c:pt>
                <c:pt idx="32668">
                  <c:v>6.4016380000000002</c:v>
                </c:pt>
                <c:pt idx="32669">
                  <c:v>6.3997390000000003</c:v>
                </c:pt>
                <c:pt idx="32670">
                  <c:v>6.395429</c:v>
                </c:pt>
                <c:pt idx="32671">
                  <c:v>6.4040660000000003</c:v>
                </c:pt>
                <c:pt idx="32672">
                  <c:v>6.4025639999999999</c:v>
                </c:pt>
                <c:pt idx="32673">
                  <c:v>6.3881880000000004</c:v>
                </c:pt>
                <c:pt idx="32674">
                  <c:v>6.3948539999999996</c:v>
                </c:pt>
                <c:pt idx="32675">
                  <c:v>6.4024979999999996</c:v>
                </c:pt>
                <c:pt idx="32676">
                  <c:v>6.3886250000000002</c:v>
                </c:pt>
                <c:pt idx="32677">
                  <c:v>6.389996</c:v>
                </c:pt>
                <c:pt idx="32678">
                  <c:v>6.394679</c:v>
                </c:pt>
                <c:pt idx="32679">
                  <c:v>6.390104</c:v>
                </c:pt>
                <c:pt idx="32680">
                  <c:v>6.4020599999999996</c:v>
                </c:pt>
                <c:pt idx="32681">
                  <c:v>6.4109699999999998</c:v>
                </c:pt>
                <c:pt idx="32682">
                  <c:v>6.4056470000000001</c:v>
                </c:pt>
                <c:pt idx="32683">
                  <c:v>6.403397</c:v>
                </c:pt>
                <c:pt idx="32684">
                  <c:v>6.4078369999999998</c:v>
                </c:pt>
                <c:pt idx="32685">
                  <c:v>6.4034420000000001</c:v>
                </c:pt>
                <c:pt idx="32686">
                  <c:v>6.3971280000000004</c:v>
                </c:pt>
                <c:pt idx="32687">
                  <c:v>6.4019060000000003</c:v>
                </c:pt>
                <c:pt idx="32688">
                  <c:v>6.3968090000000002</c:v>
                </c:pt>
                <c:pt idx="32689">
                  <c:v>6.3928739999999999</c:v>
                </c:pt>
                <c:pt idx="32690">
                  <c:v>6.4045160000000001</c:v>
                </c:pt>
                <c:pt idx="32691">
                  <c:v>6.4071699999999998</c:v>
                </c:pt>
                <c:pt idx="32692">
                  <c:v>6.4017400000000002</c:v>
                </c:pt>
                <c:pt idx="32693">
                  <c:v>6.4026550000000002</c:v>
                </c:pt>
                <c:pt idx="32694">
                  <c:v>6.4046669999999999</c:v>
                </c:pt>
                <c:pt idx="32695">
                  <c:v>6.4024289999999997</c:v>
                </c:pt>
                <c:pt idx="32696">
                  <c:v>6.4048189999999998</c:v>
                </c:pt>
                <c:pt idx="32697">
                  <c:v>6.4056889999999997</c:v>
                </c:pt>
                <c:pt idx="32698">
                  <c:v>6.3952450000000001</c:v>
                </c:pt>
                <c:pt idx="32699">
                  <c:v>6.4013299999999997</c:v>
                </c:pt>
                <c:pt idx="32700">
                  <c:v>6.4078759999999999</c:v>
                </c:pt>
                <c:pt idx="32701">
                  <c:v>6.3977839999999997</c:v>
                </c:pt>
                <c:pt idx="32702">
                  <c:v>6.4037119999999996</c:v>
                </c:pt>
                <c:pt idx="32703">
                  <c:v>6.4071009999999999</c:v>
                </c:pt>
                <c:pt idx="32704">
                  <c:v>6.3938189999999997</c:v>
                </c:pt>
                <c:pt idx="32705">
                  <c:v>6.3990660000000004</c:v>
                </c:pt>
                <c:pt idx="32706">
                  <c:v>6.4141469999999998</c:v>
                </c:pt>
                <c:pt idx="32707">
                  <c:v>6.4078419999999996</c:v>
                </c:pt>
                <c:pt idx="32708">
                  <c:v>6.4016380000000002</c:v>
                </c:pt>
                <c:pt idx="32709">
                  <c:v>6.4158499999999998</c:v>
                </c:pt>
                <c:pt idx="32710">
                  <c:v>6.4142099999999997</c:v>
                </c:pt>
                <c:pt idx="32711">
                  <c:v>6.4003269999999999</c:v>
                </c:pt>
                <c:pt idx="32712">
                  <c:v>6.4029160000000003</c:v>
                </c:pt>
                <c:pt idx="32713">
                  <c:v>6.402196</c:v>
                </c:pt>
                <c:pt idx="32714">
                  <c:v>6.3965449999999997</c:v>
                </c:pt>
                <c:pt idx="32715">
                  <c:v>6.3971479999999996</c:v>
                </c:pt>
                <c:pt idx="32716">
                  <c:v>6.4003360000000002</c:v>
                </c:pt>
                <c:pt idx="32717">
                  <c:v>6.4035919999999997</c:v>
                </c:pt>
                <c:pt idx="32718">
                  <c:v>6.4067850000000002</c:v>
                </c:pt>
                <c:pt idx="32719">
                  <c:v>6.4067879999999997</c:v>
                </c:pt>
                <c:pt idx="32720">
                  <c:v>6.4032559999999998</c:v>
                </c:pt>
                <c:pt idx="32721">
                  <c:v>6.4077460000000004</c:v>
                </c:pt>
                <c:pt idx="32722">
                  <c:v>6.4026730000000001</c:v>
                </c:pt>
                <c:pt idx="32723">
                  <c:v>6.3960759999999999</c:v>
                </c:pt>
                <c:pt idx="32724">
                  <c:v>6.4103000000000003</c:v>
                </c:pt>
                <c:pt idx="32725">
                  <c:v>6.4125930000000002</c:v>
                </c:pt>
                <c:pt idx="32726">
                  <c:v>6.4050269999999996</c:v>
                </c:pt>
                <c:pt idx="32727">
                  <c:v>6.4169809999999998</c:v>
                </c:pt>
                <c:pt idx="32728">
                  <c:v>6.4223379999999999</c:v>
                </c:pt>
                <c:pt idx="32729">
                  <c:v>6.4079280000000001</c:v>
                </c:pt>
                <c:pt idx="32730">
                  <c:v>6.401821</c:v>
                </c:pt>
                <c:pt idx="32731">
                  <c:v>6.4083909999999999</c:v>
                </c:pt>
                <c:pt idx="32732">
                  <c:v>6.4069849999999997</c:v>
                </c:pt>
                <c:pt idx="32733">
                  <c:v>6.4106509999999997</c:v>
                </c:pt>
                <c:pt idx="32734">
                  <c:v>6.4189030000000002</c:v>
                </c:pt>
                <c:pt idx="32735">
                  <c:v>6.4076000000000004</c:v>
                </c:pt>
                <c:pt idx="32736">
                  <c:v>6.3969110000000002</c:v>
                </c:pt>
                <c:pt idx="32737">
                  <c:v>6.4033049999999996</c:v>
                </c:pt>
                <c:pt idx="32738">
                  <c:v>6.4096019999999996</c:v>
                </c:pt>
                <c:pt idx="32739">
                  <c:v>6.4059780000000002</c:v>
                </c:pt>
                <c:pt idx="32740">
                  <c:v>6.4113090000000001</c:v>
                </c:pt>
                <c:pt idx="32741">
                  <c:v>6.4171379999999996</c:v>
                </c:pt>
                <c:pt idx="32742">
                  <c:v>6.4086049999999997</c:v>
                </c:pt>
                <c:pt idx="32743">
                  <c:v>6.4098249999999997</c:v>
                </c:pt>
                <c:pt idx="32744">
                  <c:v>6.4089099999999997</c:v>
                </c:pt>
                <c:pt idx="32745">
                  <c:v>6.4016500000000001</c:v>
                </c:pt>
                <c:pt idx="32746">
                  <c:v>6.4096260000000003</c:v>
                </c:pt>
                <c:pt idx="32747">
                  <c:v>6.4161130000000002</c:v>
                </c:pt>
                <c:pt idx="32748">
                  <c:v>6.4099680000000001</c:v>
                </c:pt>
                <c:pt idx="32749">
                  <c:v>6.4022880000000004</c:v>
                </c:pt>
                <c:pt idx="32750">
                  <c:v>6.4120499999999998</c:v>
                </c:pt>
                <c:pt idx="32751">
                  <c:v>6.4189210000000001</c:v>
                </c:pt>
                <c:pt idx="32752">
                  <c:v>6.4067090000000002</c:v>
                </c:pt>
                <c:pt idx="32753">
                  <c:v>6.4150049999999998</c:v>
                </c:pt>
                <c:pt idx="32754">
                  <c:v>6.4263300000000001</c:v>
                </c:pt>
                <c:pt idx="32755">
                  <c:v>6.4143540000000003</c:v>
                </c:pt>
                <c:pt idx="32756">
                  <c:v>6.4153320000000003</c:v>
                </c:pt>
                <c:pt idx="32757">
                  <c:v>6.4212749999999996</c:v>
                </c:pt>
                <c:pt idx="32758">
                  <c:v>6.4084260000000004</c:v>
                </c:pt>
                <c:pt idx="32759">
                  <c:v>6.4030279999999999</c:v>
                </c:pt>
                <c:pt idx="32760">
                  <c:v>6.4112960000000001</c:v>
                </c:pt>
                <c:pt idx="32761">
                  <c:v>6.4061320000000004</c:v>
                </c:pt>
                <c:pt idx="32762">
                  <c:v>6.4050349999999998</c:v>
                </c:pt>
                <c:pt idx="32763">
                  <c:v>6.4127679999999998</c:v>
                </c:pt>
                <c:pt idx="32764">
                  <c:v>6.4081049999999999</c:v>
                </c:pt>
                <c:pt idx="32765">
                  <c:v>6.4134529999999996</c:v>
                </c:pt>
                <c:pt idx="32766">
                  <c:v>6.4253229999999997</c:v>
                </c:pt>
                <c:pt idx="32767">
                  <c:v>6.4211470000000004</c:v>
                </c:pt>
                <c:pt idx="32768">
                  <c:v>6.4160769999999996</c:v>
                </c:pt>
                <c:pt idx="32769">
                  <c:v>6.4157849999999996</c:v>
                </c:pt>
                <c:pt idx="32770">
                  <c:v>6.4148250000000004</c:v>
                </c:pt>
                <c:pt idx="32771">
                  <c:v>6.40991</c:v>
                </c:pt>
                <c:pt idx="32772">
                  <c:v>6.4151470000000002</c:v>
                </c:pt>
                <c:pt idx="32773">
                  <c:v>6.4167769999999997</c:v>
                </c:pt>
                <c:pt idx="32774">
                  <c:v>6.4053250000000004</c:v>
                </c:pt>
                <c:pt idx="32775">
                  <c:v>6.4122120000000002</c:v>
                </c:pt>
                <c:pt idx="32776">
                  <c:v>6.4174819999999997</c:v>
                </c:pt>
                <c:pt idx="32777">
                  <c:v>6.4152779999999998</c:v>
                </c:pt>
                <c:pt idx="32778">
                  <c:v>6.4219090000000003</c:v>
                </c:pt>
                <c:pt idx="32779">
                  <c:v>6.416601</c:v>
                </c:pt>
                <c:pt idx="32780">
                  <c:v>6.4071389999999999</c:v>
                </c:pt>
                <c:pt idx="32781">
                  <c:v>6.41214</c:v>
                </c:pt>
                <c:pt idx="32782">
                  <c:v>6.4151870000000004</c:v>
                </c:pt>
                <c:pt idx="32783">
                  <c:v>6.4055249999999999</c:v>
                </c:pt>
                <c:pt idx="32784">
                  <c:v>6.4044819999999998</c:v>
                </c:pt>
                <c:pt idx="32785">
                  <c:v>6.4118830000000004</c:v>
                </c:pt>
                <c:pt idx="32786">
                  <c:v>6.4160649999999997</c:v>
                </c:pt>
                <c:pt idx="32787">
                  <c:v>6.4288290000000003</c:v>
                </c:pt>
                <c:pt idx="32788">
                  <c:v>6.433738</c:v>
                </c:pt>
                <c:pt idx="32789">
                  <c:v>6.4230029999999996</c:v>
                </c:pt>
                <c:pt idx="32790">
                  <c:v>6.4260659999999996</c:v>
                </c:pt>
                <c:pt idx="32791">
                  <c:v>6.4316769999999996</c:v>
                </c:pt>
                <c:pt idx="32792">
                  <c:v>6.4219999999999997</c:v>
                </c:pt>
                <c:pt idx="32793">
                  <c:v>6.413036</c:v>
                </c:pt>
                <c:pt idx="32794">
                  <c:v>6.4139039999999996</c:v>
                </c:pt>
                <c:pt idx="32795">
                  <c:v>6.409586</c:v>
                </c:pt>
                <c:pt idx="32796">
                  <c:v>6.4084899999999996</c:v>
                </c:pt>
                <c:pt idx="32797">
                  <c:v>6.4186889999999996</c:v>
                </c:pt>
                <c:pt idx="32798">
                  <c:v>6.4188479999999997</c:v>
                </c:pt>
                <c:pt idx="32799">
                  <c:v>6.4176510000000002</c:v>
                </c:pt>
                <c:pt idx="32800">
                  <c:v>6.419816</c:v>
                </c:pt>
                <c:pt idx="32801">
                  <c:v>6.4119440000000001</c:v>
                </c:pt>
                <c:pt idx="32802">
                  <c:v>6.4088130000000003</c:v>
                </c:pt>
                <c:pt idx="32803">
                  <c:v>6.4161429999999999</c:v>
                </c:pt>
                <c:pt idx="32804">
                  <c:v>6.4202729999999999</c:v>
                </c:pt>
                <c:pt idx="32805">
                  <c:v>6.4197550000000003</c:v>
                </c:pt>
                <c:pt idx="32806">
                  <c:v>6.4248909999999997</c:v>
                </c:pt>
                <c:pt idx="32807">
                  <c:v>6.4343890000000004</c:v>
                </c:pt>
                <c:pt idx="32808">
                  <c:v>6.4268340000000004</c:v>
                </c:pt>
                <c:pt idx="32809">
                  <c:v>6.4173710000000002</c:v>
                </c:pt>
                <c:pt idx="32810">
                  <c:v>6.4218060000000001</c:v>
                </c:pt>
                <c:pt idx="32811">
                  <c:v>6.4216040000000003</c:v>
                </c:pt>
                <c:pt idx="32812">
                  <c:v>6.4258069999999998</c:v>
                </c:pt>
                <c:pt idx="32813">
                  <c:v>6.4373139999999998</c:v>
                </c:pt>
                <c:pt idx="32814">
                  <c:v>6.4320440000000003</c:v>
                </c:pt>
                <c:pt idx="32815">
                  <c:v>6.421189</c:v>
                </c:pt>
                <c:pt idx="32816">
                  <c:v>6.423616</c:v>
                </c:pt>
                <c:pt idx="32817">
                  <c:v>6.4158249999999999</c:v>
                </c:pt>
                <c:pt idx="32818">
                  <c:v>6.4067959999999999</c:v>
                </c:pt>
                <c:pt idx="32819">
                  <c:v>6.420706</c:v>
                </c:pt>
                <c:pt idx="32820">
                  <c:v>6.4245850000000004</c:v>
                </c:pt>
                <c:pt idx="32821">
                  <c:v>6.420674</c:v>
                </c:pt>
                <c:pt idx="32822">
                  <c:v>6.429513</c:v>
                </c:pt>
                <c:pt idx="32823">
                  <c:v>6.4276249999999999</c:v>
                </c:pt>
                <c:pt idx="32824">
                  <c:v>6.4124639999999999</c:v>
                </c:pt>
                <c:pt idx="32825">
                  <c:v>6.4149019999999997</c:v>
                </c:pt>
                <c:pt idx="32826">
                  <c:v>6.4276479999999996</c:v>
                </c:pt>
                <c:pt idx="32827">
                  <c:v>6.4196400000000002</c:v>
                </c:pt>
                <c:pt idx="32828">
                  <c:v>6.4162610000000004</c:v>
                </c:pt>
                <c:pt idx="32829">
                  <c:v>6.427772</c:v>
                </c:pt>
                <c:pt idx="32830">
                  <c:v>6.426901</c:v>
                </c:pt>
                <c:pt idx="32831">
                  <c:v>6.4281449999999998</c:v>
                </c:pt>
                <c:pt idx="32832">
                  <c:v>6.4307559999999997</c:v>
                </c:pt>
                <c:pt idx="32833">
                  <c:v>6.4229149999999997</c:v>
                </c:pt>
                <c:pt idx="32834">
                  <c:v>6.4219540000000004</c:v>
                </c:pt>
                <c:pt idx="32835">
                  <c:v>6.4277949999999997</c:v>
                </c:pt>
                <c:pt idx="32836">
                  <c:v>6.4223730000000003</c:v>
                </c:pt>
                <c:pt idx="32837">
                  <c:v>6.4204179999999997</c:v>
                </c:pt>
                <c:pt idx="32838">
                  <c:v>6.4337989999999996</c:v>
                </c:pt>
                <c:pt idx="32839">
                  <c:v>6.4284790000000003</c:v>
                </c:pt>
                <c:pt idx="32840">
                  <c:v>6.4187159999999999</c:v>
                </c:pt>
                <c:pt idx="32841">
                  <c:v>6.4293269999999998</c:v>
                </c:pt>
                <c:pt idx="32842">
                  <c:v>6.4262199999999998</c:v>
                </c:pt>
                <c:pt idx="32843">
                  <c:v>6.4208220000000003</c:v>
                </c:pt>
                <c:pt idx="32844">
                  <c:v>6.4304009999999998</c:v>
                </c:pt>
                <c:pt idx="32845">
                  <c:v>6.427047</c:v>
                </c:pt>
                <c:pt idx="32846">
                  <c:v>6.4143699999999999</c:v>
                </c:pt>
                <c:pt idx="32847">
                  <c:v>6.4208790000000002</c:v>
                </c:pt>
                <c:pt idx="32848">
                  <c:v>6.4348369999999999</c:v>
                </c:pt>
                <c:pt idx="32849">
                  <c:v>6.4250360000000004</c:v>
                </c:pt>
                <c:pt idx="32850">
                  <c:v>6.4259219999999999</c:v>
                </c:pt>
                <c:pt idx="32851">
                  <c:v>6.4389519999999996</c:v>
                </c:pt>
                <c:pt idx="32852">
                  <c:v>6.4328900000000004</c:v>
                </c:pt>
                <c:pt idx="32853">
                  <c:v>6.4369420000000002</c:v>
                </c:pt>
                <c:pt idx="32854">
                  <c:v>6.4386729999999996</c:v>
                </c:pt>
                <c:pt idx="32855">
                  <c:v>6.4236250000000004</c:v>
                </c:pt>
                <c:pt idx="32856">
                  <c:v>6.4276739999999997</c:v>
                </c:pt>
                <c:pt idx="32857">
                  <c:v>6.4379619999999997</c:v>
                </c:pt>
                <c:pt idx="32858">
                  <c:v>6.4303610000000004</c:v>
                </c:pt>
                <c:pt idx="32859">
                  <c:v>6.4211049999999998</c:v>
                </c:pt>
                <c:pt idx="32860">
                  <c:v>6.4243990000000002</c:v>
                </c:pt>
                <c:pt idx="32861">
                  <c:v>6.425249</c:v>
                </c:pt>
                <c:pt idx="32862">
                  <c:v>6.4264720000000004</c:v>
                </c:pt>
                <c:pt idx="32863">
                  <c:v>6.4357290000000003</c:v>
                </c:pt>
                <c:pt idx="32864">
                  <c:v>6.4312769999999997</c:v>
                </c:pt>
                <c:pt idx="32865">
                  <c:v>6.4282519999999996</c:v>
                </c:pt>
                <c:pt idx="32866">
                  <c:v>6.4419510000000004</c:v>
                </c:pt>
                <c:pt idx="32867">
                  <c:v>6.4429949999999998</c:v>
                </c:pt>
                <c:pt idx="32868">
                  <c:v>6.4287890000000001</c:v>
                </c:pt>
                <c:pt idx="32869">
                  <c:v>6.4262499999999996</c:v>
                </c:pt>
                <c:pt idx="32870">
                  <c:v>6.429926</c:v>
                </c:pt>
                <c:pt idx="32871">
                  <c:v>6.4236129999999996</c:v>
                </c:pt>
                <c:pt idx="32872">
                  <c:v>6.4284309999999998</c:v>
                </c:pt>
                <c:pt idx="32873">
                  <c:v>6.4317640000000003</c:v>
                </c:pt>
                <c:pt idx="32874">
                  <c:v>6.416944</c:v>
                </c:pt>
                <c:pt idx="32875">
                  <c:v>6.4243459999999999</c:v>
                </c:pt>
                <c:pt idx="32876">
                  <c:v>6.4389839999999996</c:v>
                </c:pt>
                <c:pt idx="32877">
                  <c:v>6.4341390000000001</c:v>
                </c:pt>
                <c:pt idx="32878">
                  <c:v>6.4316129999999996</c:v>
                </c:pt>
                <c:pt idx="32879">
                  <c:v>6.435206</c:v>
                </c:pt>
                <c:pt idx="32880">
                  <c:v>6.4319160000000002</c:v>
                </c:pt>
                <c:pt idx="32881">
                  <c:v>6.4297940000000002</c:v>
                </c:pt>
                <c:pt idx="32882">
                  <c:v>6.438364</c:v>
                </c:pt>
                <c:pt idx="32883">
                  <c:v>6.4297950000000004</c:v>
                </c:pt>
                <c:pt idx="32884">
                  <c:v>6.4191770000000004</c:v>
                </c:pt>
                <c:pt idx="32885">
                  <c:v>6.430885</c:v>
                </c:pt>
                <c:pt idx="32886">
                  <c:v>6.4361509999999997</c:v>
                </c:pt>
                <c:pt idx="32887">
                  <c:v>6.4366560000000002</c:v>
                </c:pt>
                <c:pt idx="32888">
                  <c:v>6.4414689999999997</c:v>
                </c:pt>
                <c:pt idx="32889">
                  <c:v>6.4388899999999998</c:v>
                </c:pt>
                <c:pt idx="32890">
                  <c:v>6.4319090000000001</c:v>
                </c:pt>
                <c:pt idx="32891">
                  <c:v>6.4375479999999996</c:v>
                </c:pt>
                <c:pt idx="32892">
                  <c:v>6.4430519999999998</c:v>
                </c:pt>
                <c:pt idx="32893">
                  <c:v>6.4310720000000003</c:v>
                </c:pt>
                <c:pt idx="32894">
                  <c:v>6.4324120000000002</c:v>
                </c:pt>
                <c:pt idx="32895">
                  <c:v>6.4396240000000002</c:v>
                </c:pt>
                <c:pt idx="32896">
                  <c:v>6.4315920000000002</c:v>
                </c:pt>
                <c:pt idx="32897">
                  <c:v>6.4372999999999996</c:v>
                </c:pt>
                <c:pt idx="32898">
                  <c:v>6.442825</c:v>
                </c:pt>
                <c:pt idx="32899">
                  <c:v>6.4349040000000004</c:v>
                </c:pt>
                <c:pt idx="32900">
                  <c:v>6.4359320000000002</c:v>
                </c:pt>
                <c:pt idx="32901">
                  <c:v>6.4456280000000001</c:v>
                </c:pt>
                <c:pt idx="32902">
                  <c:v>6.4417520000000001</c:v>
                </c:pt>
                <c:pt idx="32903">
                  <c:v>6.4290200000000004</c:v>
                </c:pt>
                <c:pt idx="32904">
                  <c:v>6.4315319999999998</c:v>
                </c:pt>
                <c:pt idx="32905">
                  <c:v>6.4276679999999997</c:v>
                </c:pt>
                <c:pt idx="32906">
                  <c:v>6.4229139999999996</c:v>
                </c:pt>
                <c:pt idx="32907">
                  <c:v>6.4360660000000003</c:v>
                </c:pt>
                <c:pt idx="32908">
                  <c:v>6.4418129999999998</c:v>
                </c:pt>
                <c:pt idx="32909">
                  <c:v>6.438599</c:v>
                </c:pt>
                <c:pt idx="32910">
                  <c:v>6.4404880000000002</c:v>
                </c:pt>
                <c:pt idx="32911">
                  <c:v>6.4471579999999999</c:v>
                </c:pt>
                <c:pt idx="32912">
                  <c:v>6.4461240000000002</c:v>
                </c:pt>
                <c:pt idx="32913">
                  <c:v>6.4417540000000004</c:v>
                </c:pt>
                <c:pt idx="32914">
                  <c:v>6.442342</c:v>
                </c:pt>
                <c:pt idx="32915">
                  <c:v>6.4335120000000003</c:v>
                </c:pt>
                <c:pt idx="32916">
                  <c:v>6.4402340000000002</c:v>
                </c:pt>
                <c:pt idx="32917">
                  <c:v>6.4492529999999997</c:v>
                </c:pt>
                <c:pt idx="32918">
                  <c:v>6.4316190000000004</c:v>
                </c:pt>
                <c:pt idx="32919">
                  <c:v>6.4299650000000002</c:v>
                </c:pt>
                <c:pt idx="32920">
                  <c:v>6.4425489999999996</c:v>
                </c:pt>
                <c:pt idx="32921">
                  <c:v>6.437881</c:v>
                </c:pt>
                <c:pt idx="32922">
                  <c:v>6.431457</c:v>
                </c:pt>
                <c:pt idx="32923">
                  <c:v>6.4407170000000002</c:v>
                </c:pt>
                <c:pt idx="32924">
                  <c:v>6.4493929999999997</c:v>
                </c:pt>
                <c:pt idx="32925">
                  <c:v>6.4437699999999998</c:v>
                </c:pt>
                <c:pt idx="32926">
                  <c:v>6.4412510000000003</c:v>
                </c:pt>
                <c:pt idx="32927">
                  <c:v>6.4438740000000001</c:v>
                </c:pt>
                <c:pt idx="32928">
                  <c:v>6.4403420000000002</c:v>
                </c:pt>
                <c:pt idx="32929">
                  <c:v>6.4375010000000001</c:v>
                </c:pt>
                <c:pt idx="32930">
                  <c:v>6.4380850000000001</c:v>
                </c:pt>
                <c:pt idx="32931">
                  <c:v>6.4421210000000002</c:v>
                </c:pt>
                <c:pt idx="32932">
                  <c:v>6.4459359999999997</c:v>
                </c:pt>
                <c:pt idx="32933">
                  <c:v>6.4431969999999996</c:v>
                </c:pt>
                <c:pt idx="32934">
                  <c:v>6.4345460000000001</c:v>
                </c:pt>
                <c:pt idx="32935">
                  <c:v>6.4381570000000004</c:v>
                </c:pt>
                <c:pt idx="32936">
                  <c:v>6.4513069999999999</c:v>
                </c:pt>
                <c:pt idx="32937">
                  <c:v>6.4453290000000001</c:v>
                </c:pt>
                <c:pt idx="32938">
                  <c:v>6.4410270000000001</c:v>
                </c:pt>
                <c:pt idx="32939">
                  <c:v>6.4483449999999998</c:v>
                </c:pt>
                <c:pt idx="32940">
                  <c:v>6.4414429999999996</c:v>
                </c:pt>
                <c:pt idx="32941">
                  <c:v>6.4345739999999996</c:v>
                </c:pt>
                <c:pt idx="32942">
                  <c:v>6.4434389999999997</c:v>
                </c:pt>
                <c:pt idx="32943">
                  <c:v>6.4441179999999996</c:v>
                </c:pt>
                <c:pt idx="32944">
                  <c:v>6.435765</c:v>
                </c:pt>
                <c:pt idx="32945">
                  <c:v>6.4458479999999998</c:v>
                </c:pt>
                <c:pt idx="32946">
                  <c:v>6.4502819999999996</c:v>
                </c:pt>
                <c:pt idx="32947">
                  <c:v>6.4336349999999998</c:v>
                </c:pt>
                <c:pt idx="32948">
                  <c:v>6.4400180000000002</c:v>
                </c:pt>
                <c:pt idx="32949">
                  <c:v>6.4471059999999998</c:v>
                </c:pt>
                <c:pt idx="32950">
                  <c:v>6.4349249999999998</c:v>
                </c:pt>
                <c:pt idx="32951">
                  <c:v>6.4407019999999999</c:v>
                </c:pt>
                <c:pt idx="32952">
                  <c:v>6.4476639999999996</c:v>
                </c:pt>
                <c:pt idx="32953">
                  <c:v>6.4401549999999999</c:v>
                </c:pt>
                <c:pt idx="32954">
                  <c:v>6.4375929999999997</c:v>
                </c:pt>
                <c:pt idx="32955">
                  <c:v>6.4447279999999996</c:v>
                </c:pt>
                <c:pt idx="32956">
                  <c:v>6.449751</c:v>
                </c:pt>
                <c:pt idx="32957">
                  <c:v>6.450787</c:v>
                </c:pt>
                <c:pt idx="32958">
                  <c:v>6.448061</c:v>
                </c:pt>
                <c:pt idx="32959">
                  <c:v>6.4345970000000001</c:v>
                </c:pt>
                <c:pt idx="32960">
                  <c:v>6.4393560000000001</c:v>
                </c:pt>
                <c:pt idx="32961">
                  <c:v>6.4547189999999999</c:v>
                </c:pt>
                <c:pt idx="32962">
                  <c:v>6.4461389999999996</c:v>
                </c:pt>
                <c:pt idx="32963">
                  <c:v>6.443047</c:v>
                </c:pt>
                <c:pt idx="32964">
                  <c:v>6.4518990000000001</c:v>
                </c:pt>
                <c:pt idx="32965">
                  <c:v>6.4514279999999999</c:v>
                </c:pt>
                <c:pt idx="32966">
                  <c:v>6.4453399999999998</c:v>
                </c:pt>
                <c:pt idx="32967">
                  <c:v>6.4478439999999999</c:v>
                </c:pt>
                <c:pt idx="32968">
                  <c:v>6.4497499999999999</c:v>
                </c:pt>
                <c:pt idx="32969">
                  <c:v>6.4417059999999999</c:v>
                </c:pt>
                <c:pt idx="32970">
                  <c:v>6.4466109999999999</c:v>
                </c:pt>
                <c:pt idx="32971">
                  <c:v>6.4526979999999998</c:v>
                </c:pt>
                <c:pt idx="32972">
                  <c:v>6.4451299999999998</c:v>
                </c:pt>
                <c:pt idx="32973">
                  <c:v>6.4462669999999997</c:v>
                </c:pt>
                <c:pt idx="32974">
                  <c:v>6.4518599999999999</c:v>
                </c:pt>
                <c:pt idx="32975">
                  <c:v>6.4492459999999996</c:v>
                </c:pt>
                <c:pt idx="32976">
                  <c:v>6.4458409999999997</c:v>
                </c:pt>
                <c:pt idx="32977">
                  <c:v>6.4557159999999998</c:v>
                </c:pt>
                <c:pt idx="32978">
                  <c:v>6.4608730000000003</c:v>
                </c:pt>
                <c:pt idx="32979">
                  <c:v>6.448906</c:v>
                </c:pt>
                <c:pt idx="32980">
                  <c:v>6.452356</c:v>
                </c:pt>
                <c:pt idx="32981">
                  <c:v>6.4558840000000002</c:v>
                </c:pt>
                <c:pt idx="32982">
                  <c:v>6.446663</c:v>
                </c:pt>
                <c:pt idx="32983">
                  <c:v>6.4484279999999998</c:v>
                </c:pt>
                <c:pt idx="32984">
                  <c:v>6.4509319999999999</c:v>
                </c:pt>
                <c:pt idx="32985">
                  <c:v>6.4503760000000003</c:v>
                </c:pt>
                <c:pt idx="32986">
                  <c:v>6.4538690000000001</c:v>
                </c:pt>
                <c:pt idx="32987">
                  <c:v>6.4511269999999996</c:v>
                </c:pt>
                <c:pt idx="32988">
                  <c:v>6.4482410000000003</c:v>
                </c:pt>
                <c:pt idx="32989">
                  <c:v>6.4559069999999998</c:v>
                </c:pt>
                <c:pt idx="32990">
                  <c:v>6.4551439999999998</c:v>
                </c:pt>
                <c:pt idx="32991">
                  <c:v>6.4460139999999999</c:v>
                </c:pt>
                <c:pt idx="32992">
                  <c:v>6.4503880000000002</c:v>
                </c:pt>
                <c:pt idx="32993">
                  <c:v>6.4529480000000001</c:v>
                </c:pt>
                <c:pt idx="32994">
                  <c:v>6.4460930000000003</c:v>
                </c:pt>
                <c:pt idx="32995">
                  <c:v>6.4457589999999998</c:v>
                </c:pt>
                <c:pt idx="32996">
                  <c:v>6.4449769999999997</c:v>
                </c:pt>
                <c:pt idx="32997">
                  <c:v>6.4434909999999999</c:v>
                </c:pt>
                <c:pt idx="32998">
                  <c:v>6.4531320000000001</c:v>
                </c:pt>
                <c:pt idx="32999">
                  <c:v>6.4649320000000001</c:v>
                </c:pt>
                <c:pt idx="33000">
                  <c:v>6.4595050000000001</c:v>
                </c:pt>
                <c:pt idx="33001">
                  <c:v>6.4537040000000001</c:v>
                </c:pt>
                <c:pt idx="33002">
                  <c:v>6.4617199999999997</c:v>
                </c:pt>
                <c:pt idx="33003">
                  <c:v>6.4605240000000004</c:v>
                </c:pt>
                <c:pt idx="33004">
                  <c:v>6.4543999999999997</c:v>
                </c:pt>
                <c:pt idx="33005">
                  <c:v>6.4516260000000001</c:v>
                </c:pt>
                <c:pt idx="33006">
                  <c:v>6.4498119999999997</c:v>
                </c:pt>
                <c:pt idx="33007">
                  <c:v>6.4520559999999998</c:v>
                </c:pt>
                <c:pt idx="33008">
                  <c:v>6.4540629999999997</c:v>
                </c:pt>
                <c:pt idx="33009">
                  <c:v>6.454199</c:v>
                </c:pt>
                <c:pt idx="33010">
                  <c:v>6.4506639999999997</c:v>
                </c:pt>
                <c:pt idx="33011">
                  <c:v>6.4552909999999999</c:v>
                </c:pt>
                <c:pt idx="33012">
                  <c:v>6.4601730000000002</c:v>
                </c:pt>
                <c:pt idx="33013">
                  <c:v>6.4476509999999996</c:v>
                </c:pt>
                <c:pt idx="33014">
                  <c:v>6.4485939999999999</c:v>
                </c:pt>
                <c:pt idx="33015">
                  <c:v>6.4597160000000002</c:v>
                </c:pt>
                <c:pt idx="33016">
                  <c:v>6.4536230000000003</c:v>
                </c:pt>
                <c:pt idx="33017">
                  <c:v>6.4537339999999999</c:v>
                </c:pt>
                <c:pt idx="33018">
                  <c:v>6.4642650000000001</c:v>
                </c:pt>
                <c:pt idx="33019">
                  <c:v>6.4558650000000002</c:v>
                </c:pt>
                <c:pt idx="33020">
                  <c:v>6.4481549999999999</c:v>
                </c:pt>
                <c:pt idx="33021">
                  <c:v>6.4599320000000002</c:v>
                </c:pt>
                <c:pt idx="33022">
                  <c:v>6.4539340000000003</c:v>
                </c:pt>
                <c:pt idx="33023">
                  <c:v>6.4432289999999997</c:v>
                </c:pt>
                <c:pt idx="33024">
                  <c:v>6.4565630000000001</c:v>
                </c:pt>
                <c:pt idx="33025">
                  <c:v>6.4553310000000002</c:v>
                </c:pt>
                <c:pt idx="33026">
                  <c:v>6.4497879999999999</c:v>
                </c:pt>
                <c:pt idx="33027">
                  <c:v>6.4665939999999997</c:v>
                </c:pt>
                <c:pt idx="33028">
                  <c:v>6.4628680000000003</c:v>
                </c:pt>
                <c:pt idx="33029">
                  <c:v>6.447406</c:v>
                </c:pt>
                <c:pt idx="33030">
                  <c:v>6.4596499999999999</c:v>
                </c:pt>
                <c:pt idx="33031">
                  <c:v>6.4644339999999998</c:v>
                </c:pt>
                <c:pt idx="33032">
                  <c:v>6.4464680000000003</c:v>
                </c:pt>
                <c:pt idx="33033">
                  <c:v>6.4520739999999996</c:v>
                </c:pt>
                <c:pt idx="33034">
                  <c:v>6.4660529999999996</c:v>
                </c:pt>
                <c:pt idx="33035">
                  <c:v>6.4560899999999997</c:v>
                </c:pt>
                <c:pt idx="33036">
                  <c:v>6.4592340000000004</c:v>
                </c:pt>
                <c:pt idx="33037">
                  <c:v>6.46882</c:v>
                </c:pt>
                <c:pt idx="33038">
                  <c:v>6.4581289999999996</c:v>
                </c:pt>
                <c:pt idx="33039">
                  <c:v>6.4548240000000003</c:v>
                </c:pt>
                <c:pt idx="33040">
                  <c:v>6.4676179999999999</c:v>
                </c:pt>
                <c:pt idx="33041">
                  <c:v>6.463711</c:v>
                </c:pt>
                <c:pt idx="33042">
                  <c:v>6.4504099999999998</c:v>
                </c:pt>
                <c:pt idx="33043">
                  <c:v>6.4634090000000004</c:v>
                </c:pt>
                <c:pt idx="33044">
                  <c:v>6.4673340000000001</c:v>
                </c:pt>
                <c:pt idx="33045">
                  <c:v>6.4530529999999997</c:v>
                </c:pt>
                <c:pt idx="33046">
                  <c:v>6.4637960000000003</c:v>
                </c:pt>
                <c:pt idx="33047">
                  <c:v>6.4702109999999999</c:v>
                </c:pt>
                <c:pt idx="33048">
                  <c:v>6.4612239999999996</c:v>
                </c:pt>
                <c:pt idx="33049">
                  <c:v>6.4651399999999999</c:v>
                </c:pt>
                <c:pt idx="33050">
                  <c:v>6.4641279999999997</c:v>
                </c:pt>
                <c:pt idx="33051">
                  <c:v>6.4532699999999998</c:v>
                </c:pt>
                <c:pt idx="33052">
                  <c:v>6.4583570000000003</c:v>
                </c:pt>
                <c:pt idx="33053">
                  <c:v>6.4650930000000004</c:v>
                </c:pt>
                <c:pt idx="33054">
                  <c:v>6.4531150000000004</c:v>
                </c:pt>
                <c:pt idx="33055">
                  <c:v>6.4544480000000002</c:v>
                </c:pt>
                <c:pt idx="33056">
                  <c:v>6.4670350000000001</c:v>
                </c:pt>
                <c:pt idx="33057">
                  <c:v>6.4611029999999996</c:v>
                </c:pt>
                <c:pt idx="33058">
                  <c:v>6.4560870000000001</c:v>
                </c:pt>
                <c:pt idx="33059">
                  <c:v>6.4605449999999998</c:v>
                </c:pt>
                <c:pt idx="33060">
                  <c:v>6.4608129999999999</c:v>
                </c:pt>
                <c:pt idx="33061">
                  <c:v>6.4602519999999997</c:v>
                </c:pt>
                <c:pt idx="33062">
                  <c:v>6.4705399999999997</c:v>
                </c:pt>
                <c:pt idx="33063">
                  <c:v>6.4768330000000001</c:v>
                </c:pt>
                <c:pt idx="33064">
                  <c:v>6.4643509999999997</c:v>
                </c:pt>
                <c:pt idx="33065">
                  <c:v>6.4625940000000002</c:v>
                </c:pt>
                <c:pt idx="33066">
                  <c:v>6.4690260000000004</c:v>
                </c:pt>
                <c:pt idx="33067">
                  <c:v>6.4590540000000001</c:v>
                </c:pt>
                <c:pt idx="33068">
                  <c:v>6.4557130000000003</c:v>
                </c:pt>
                <c:pt idx="33069">
                  <c:v>6.4632079999999998</c:v>
                </c:pt>
                <c:pt idx="33070">
                  <c:v>6.4593040000000004</c:v>
                </c:pt>
                <c:pt idx="33071">
                  <c:v>6.4591159999999999</c:v>
                </c:pt>
                <c:pt idx="33072">
                  <c:v>6.4729150000000004</c:v>
                </c:pt>
                <c:pt idx="33073">
                  <c:v>6.4726790000000003</c:v>
                </c:pt>
                <c:pt idx="33074">
                  <c:v>6.4635059999999998</c:v>
                </c:pt>
                <c:pt idx="33075">
                  <c:v>6.4683760000000001</c:v>
                </c:pt>
                <c:pt idx="33076">
                  <c:v>6.4644320000000004</c:v>
                </c:pt>
                <c:pt idx="33077">
                  <c:v>6.4535080000000002</c:v>
                </c:pt>
                <c:pt idx="33078">
                  <c:v>6.4625360000000001</c:v>
                </c:pt>
                <c:pt idx="33079">
                  <c:v>6.465967</c:v>
                </c:pt>
                <c:pt idx="33080">
                  <c:v>6.4598719999999998</c:v>
                </c:pt>
                <c:pt idx="33081">
                  <c:v>6.4657410000000004</c:v>
                </c:pt>
                <c:pt idx="33082">
                  <c:v>6.4719620000000004</c:v>
                </c:pt>
                <c:pt idx="33083">
                  <c:v>6.4665819999999998</c:v>
                </c:pt>
                <c:pt idx="33084">
                  <c:v>6.4676150000000003</c:v>
                </c:pt>
                <c:pt idx="33085">
                  <c:v>6.4778190000000002</c:v>
                </c:pt>
                <c:pt idx="33086">
                  <c:v>6.4688699999999999</c:v>
                </c:pt>
                <c:pt idx="33087">
                  <c:v>6.4630650000000003</c:v>
                </c:pt>
                <c:pt idx="33088">
                  <c:v>6.4768549999999996</c:v>
                </c:pt>
                <c:pt idx="33089">
                  <c:v>6.4740929999999999</c:v>
                </c:pt>
                <c:pt idx="33090">
                  <c:v>6.4622510000000002</c:v>
                </c:pt>
                <c:pt idx="33091">
                  <c:v>6.4645450000000002</c:v>
                </c:pt>
                <c:pt idx="33092">
                  <c:v>6.4673949999999998</c:v>
                </c:pt>
                <c:pt idx="33093">
                  <c:v>6.4670459999999999</c:v>
                </c:pt>
                <c:pt idx="33094">
                  <c:v>6.4703629999999999</c:v>
                </c:pt>
                <c:pt idx="33095">
                  <c:v>6.4692990000000004</c:v>
                </c:pt>
                <c:pt idx="33096">
                  <c:v>6.4638260000000001</c:v>
                </c:pt>
                <c:pt idx="33097">
                  <c:v>6.472245</c:v>
                </c:pt>
                <c:pt idx="33098">
                  <c:v>6.4713500000000002</c:v>
                </c:pt>
                <c:pt idx="33099">
                  <c:v>6.45587</c:v>
                </c:pt>
                <c:pt idx="33100">
                  <c:v>6.4619780000000002</c:v>
                </c:pt>
                <c:pt idx="33101">
                  <c:v>6.4738150000000001</c:v>
                </c:pt>
                <c:pt idx="33102">
                  <c:v>6.4700280000000001</c:v>
                </c:pt>
                <c:pt idx="33103">
                  <c:v>6.472893</c:v>
                </c:pt>
                <c:pt idx="33104">
                  <c:v>6.4811800000000002</c:v>
                </c:pt>
                <c:pt idx="33105">
                  <c:v>6.4712759999999996</c:v>
                </c:pt>
                <c:pt idx="33106">
                  <c:v>6.469754</c:v>
                </c:pt>
                <c:pt idx="33107">
                  <c:v>6.4824390000000003</c:v>
                </c:pt>
                <c:pt idx="33108">
                  <c:v>6.472048</c:v>
                </c:pt>
                <c:pt idx="33109">
                  <c:v>6.4659310000000003</c:v>
                </c:pt>
                <c:pt idx="33110">
                  <c:v>6.4791740000000004</c:v>
                </c:pt>
                <c:pt idx="33111">
                  <c:v>6.4728579999999996</c:v>
                </c:pt>
                <c:pt idx="33112">
                  <c:v>6.4668349999999997</c:v>
                </c:pt>
                <c:pt idx="33113">
                  <c:v>6.4790559999999999</c:v>
                </c:pt>
                <c:pt idx="33114">
                  <c:v>6.4753340000000001</c:v>
                </c:pt>
                <c:pt idx="33115">
                  <c:v>6.4630580000000002</c:v>
                </c:pt>
                <c:pt idx="33116">
                  <c:v>6.4709380000000003</c:v>
                </c:pt>
                <c:pt idx="33117">
                  <c:v>6.4733720000000003</c:v>
                </c:pt>
                <c:pt idx="33118">
                  <c:v>6.4614099999999999</c:v>
                </c:pt>
                <c:pt idx="33119">
                  <c:v>6.4712129999999997</c:v>
                </c:pt>
                <c:pt idx="33120">
                  <c:v>6.4790020000000004</c:v>
                </c:pt>
                <c:pt idx="33121">
                  <c:v>6.468108</c:v>
                </c:pt>
                <c:pt idx="33122">
                  <c:v>6.4711610000000004</c:v>
                </c:pt>
                <c:pt idx="33123">
                  <c:v>6.476254</c:v>
                </c:pt>
                <c:pt idx="33124">
                  <c:v>6.4725460000000004</c:v>
                </c:pt>
                <c:pt idx="33125">
                  <c:v>6.4770209999999997</c:v>
                </c:pt>
                <c:pt idx="33126">
                  <c:v>6.476934</c:v>
                </c:pt>
                <c:pt idx="33127">
                  <c:v>6.4660979999999997</c:v>
                </c:pt>
                <c:pt idx="33128">
                  <c:v>6.4655209999999999</c:v>
                </c:pt>
                <c:pt idx="33129">
                  <c:v>6.4795759999999998</c:v>
                </c:pt>
                <c:pt idx="33130">
                  <c:v>6.4846250000000003</c:v>
                </c:pt>
                <c:pt idx="33131">
                  <c:v>6.4764569999999999</c:v>
                </c:pt>
                <c:pt idx="33132">
                  <c:v>6.4708690000000004</c:v>
                </c:pt>
                <c:pt idx="33133">
                  <c:v>6.4708690000000004</c:v>
                </c:pt>
                <c:pt idx="33134">
                  <c:v>6.4749270000000001</c:v>
                </c:pt>
                <c:pt idx="33135">
                  <c:v>6.4758589999999998</c:v>
                </c:pt>
                <c:pt idx="33136">
                  <c:v>6.473878</c:v>
                </c:pt>
                <c:pt idx="33137">
                  <c:v>6.4705310000000003</c:v>
                </c:pt>
                <c:pt idx="33138">
                  <c:v>6.4701500000000003</c:v>
                </c:pt>
                <c:pt idx="33139">
                  <c:v>6.4694180000000001</c:v>
                </c:pt>
                <c:pt idx="33140">
                  <c:v>6.4639819999999997</c:v>
                </c:pt>
                <c:pt idx="33141">
                  <c:v>6.4755500000000001</c:v>
                </c:pt>
                <c:pt idx="33142">
                  <c:v>6.4854320000000003</c:v>
                </c:pt>
                <c:pt idx="33143">
                  <c:v>6.4735209999999999</c:v>
                </c:pt>
                <c:pt idx="33144">
                  <c:v>6.4734290000000003</c:v>
                </c:pt>
                <c:pt idx="33145">
                  <c:v>6.4826230000000002</c:v>
                </c:pt>
                <c:pt idx="33146">
                  <c:v>6.477519</c:v>
                </c:pt>
                <c:pt idx="33147">
                  <c:v>6.4742090000000001</c:v>
                </c:pt>
                <c:pt idx="33148">
                  <c:v>6.4844020000000002</c:v>
                </c:pt>
                <c:pt idx="33149">
                  <c:v>6.4824999999999999</c:v>
                </c:pt>
                <c:pt idx="33150">
                  <c:v>6.4755180000000001</c:v>
                </c:pt>
                <c:pt idx="33151">
                  <c:v>6.4878150000000003</c:v>
                </c:pt>
                <c:pt idx="33152">
                  <c:v>6.4837199999999999</c:v>
                </c:pt>
                <c:pt idx="33153">
                  <c:v>6.4710830000000001</c:v>
                </c:pt>
                <c:pt idx="33154">
                  <c:v>6.4845930000000003</c:v>
                </c:pt>
                <c:pt idx="33155">
                  <c:v>6.4890869999999996</c:v>
                </c:pt>
                <c:pt idx="33156">
                  <c:v>6.4716889999999996</c:v>
                </c:pt>
                <c:pt idx="33157">
                  <c:v>6.4748869999999998</c:v>
                </c:pt>
                <c:pt idx="33158">
                  <c:v>6.4878460000000002</c:v>
                </c:pt>
                <c:pt idx="33159">
                  <c:v>6.4712430000000003</c:v>
                </c:pt>
                <c:pt idx="33160">
                  <c:v>6.4687580000000002</c:v>
                </c:pt>
                <c:pt idx="33161">
                  <c:v>6.4898309999999997</c:v>
                </c:pt>
                <c:pt idx="33162">
                  <c:v>6.4839089999999997</c:v>
                </c:pt>
                <c:pt idx="33163">
                  <c:v>6.4795970000000001</c:v>
                </c:pt>
                <c:pt idx="33164">
                  <c:v>6.4837559999999996</c:v>
                </c:pt>
                <c:pt idx="33165">
                  <c:v>6.4734769999999999</c:v>
                </c:pt>
                <c:pt idx="33166">
                  <c:v>6.4739810000000002</c:v>
                </c:pt>
                <c:pt idx="33167">
                  <c:v>6.4869430000000001</c:v>
                </c:pt>
                <c:pt idx="33168">
                  <c:v>6.4859790000000004</c:v>
                </c:pt>
                <c:pt idx="33169">
                  <c:v>6.4797909999999996</c:v>
                </c:pt>
                <c:pt idx="33170">
                  <c:v>6.4842909999999998</c:v>
                </c:pt>
                <c:pt idx="33171">
                  <c:v>6.4836070000000001</c:v>
                </c:pt>
                <c:pt idx="33172">
                  <c:v>6.4754630000000004</c:v>
                </c:pt>
                <c:pt idx="33173">
                  <c:v>6.4763330000000003</c:v>
                </c:pt>
                <c:pt idx="33174">
                  <c:v>6.4754440000000004</c:v>
                </c:pt>
                <c:pt idx="33175">
                  <c:v>6.4753809999999996</c:v>
                </c:pt>
                <c:pt idx="33176">
                  <c:v>6.4790210000000004</c:v>
                </c:pt>
                <c:pt idx="33177">
                  <c:v>6.4834189999999996</c:v>
                </c:pt>
                <c:pt idx="33178">
                  <c:v>6.484127</c:v>
                </c:pt>
                <c:pt idx="33179">
                  <c:v>6.478097</c:v>
                </c:pt>
                <c:pt idx="33180">
                  <c:v>6.4881390000000003</c:v>
                </c:pt>
                <c:pt idx="33181">
                  <c:v>6.4944350000000002</c:v>
                </c:pt>
                <c:pt idx="33182">
                  <c:v>6.484108</c:v>
                </c:pt>
                <c:pt idx="33183">
                  <c:v>6.4859929999999997</c:v>
                </c:pt>
                <c:pt idx="33184">
                  <c:v>6.4884539999999999</c:v>
                </c:pt>
                <c:pt idx="33185">
                  <c:v>6.4846250000000003</c:v>
                </c:pt>
                <c:pt idx="33186">
                  <c:v>6.4898800000000003</c:v>
                </c:pt>
                <c:pt idx="33187">
                  <c:v>6.4896089999999997</c:v>
                </c:pt>
                <c:pt idx="33188">
                  <c:v>6.4780329999999999</c:v>
                </c:pt>
                <c:pt idx="33189">
                  <c:v>6.4803179999999996</c:v>
                </c:pt>
                <c:pt idx="33190">
                  <c:v>6.4849829999999997</c:v>
                </c:pt>
                <c:pt idx="33191">
                  <c:v>6.4764749999999998</c:v>
                </c:pt>
                <c:pt idx="33192">
                  <c:v>6.4806739999999996</c:v>
                </c:pt>
                <c:pt idx="33193">
                  <c:v>6.4839739999999999</c:v>
                </c:pt>
                <c:pt idx="33194">
                  <c:v>6.4734309999999997</c:v>
                </c:pt>
                <c:pt idx="33195">
                  <c:v>6.482647</c:v>
                </c:pt>
                <c:pt idx="33196">
                  <c:v>6.4938909999999996</c:v>
                </c:pt>
                <c:pt idx="33197">
                  <c:v>6.4850199999999996</c:v>
                </c:pt>
                <c:pt idx="33198">
                  <c:v>6.4790400000000004</c:v>
                </c:pt>
                <c:pt idx="33199">
                  <c:v>6.4893720000000004</c:v>
                </c:pt>
                <c:pt idx="33200">
                  <c:v>6.493881</c:v>
                </c:pt>
                <c:pt idx="33201">
                  <c:v>6.481052</c:v>
                </c:pt>
                <c:pt idx="33202">
                  <c:v>6.4825949999999999</c:v>
                </c:pt>
                <c:pt idx="33203">
                  <c:v>6.4924239999999998</c:v>
                </c:pt>
                <c:pt idx="33204">
                  <c:v>6.486872</c:v>
                </c:pt>
                <c:pt idx="33205">
                  <c:v>6.4854560000000001</c:v>
                </c:pt>
                <c:pt idx="33206">
                  <c:v>6.4867480000000004</c:v>
                </c:pt>
                <c:pt idx="33207">
                  <c:v>6.4813929999999997</c:v>
                </c:pt>
                <c:pt idx="33208">
                  <c:v>6.4839799999999999</c:v>
                </c:pt>
                <c:pt idx="33209">
                  <c:v>6.4909150000000002</c:v>
                </c:pt>
                <c:pt idx="33210">
                  <c:v>6.4835409999999998</c:v>
                </c:pt>
                <c:pt idx="33211">
                  <c:v>6.476712</c:v>
                </c:pt>
                <c:pt idx="33212">
                  <c:v>6.48407</c:v>
                </c:pt>
                <c:pt idx="33213">
                  <c:v>6.4838269999999998</c:v>
                </c:pt>
                <c:pt idx="33214">
                  <c:v>6.4888180000000002</c:v>
                </c:pt>
                <c:pt idx="33215">
                  <c:v>6.5001509999999998</c:v>
                </c:pt>
                <c:pt idx="33216">
                  <c:v>6.4932889999999999</c:v>
                </c:pt>
                <c:pt idx="33217">
                  <c:v>6.4932319999999999</c:v>
                </c:pt>
                <c:pt idx="33218">
                  <c:v>6.5010389999999996</c:v>
                </c:pt>
                <c:pt idx="33219">
                  <c:v>6.4915950000000002</c:v>
                </c:pt>
                <c:pt idx="33220">
                  <c:v>6.4831240000000001</c:v>
                </c:pt>
                <c:pt idx="33221">
                  <c:v>6.491034</c:v>
                </c:pt>
                <c:pt idx="33222">
                  <c:v>6.4926830000000004</c:v>
                </c:pt>
                <c:pt idx="33223">
                  <c:v>6.4834909999999999</c:v>
                </c:pt>
                <c:pt idx="33224">
                  <c:v>6.4887620000000004</c:v>
                </c:pt>
                <c:pt idx="33225">
                  <c:v>6.4931929999999998</c:v>
                </c:pt>
                <c:pt idx="33226">
                  <c:v>6.4889599999999996</c:v>
                </c:pt>
                <c:pt idx="33227">
                  <c:v>6.4963860000000002</c:v>
                </c:pt>
                <c:pt idx="33228">
                  <c:v>6.4959930000000004</c:v>
                </c:pt>
                <c:pt idx="33229">
                  <c:v>6.4902259999999998</c:v>
                </c:pt>
                <c:pt idx="33230">
                  <c:v>6.4978579999999999</c:v>
                </c:pt>
                <c:pt idx="33231">
                  <c:v>6.5013959999999997</c:v>
                </c:pt>
                <c:pt idx="33232">
                  <c:v>6.4899709999999997</c:v>
                </c:pt>
                <c:pt idx="33233">
                  <c:v>6.4896969999999996</c:v>
                </c:pt>
                <c:pt idx="33234">
                  <c:v>6.49857</c:v>
                </c:pt>
                <c:pt idx="33235">
                  <c:v>6.4884089999999999</c:v>
                </c:pt>
                <c:pt idx="33236">
                  <c:v>6.4906059999999997</c:v>
                </c:pt>
                <c:pt idx="33237">
                  <c:v>6.4953450000000004</c:v>
                </c:pt>
                <c:pt idx="33238">
                  <c:v>6.4777110000000002</c:v>
                </c:pt>
                <c:pt idx="33239">
                  <c:v>6.4854060000000002</c:v>
                </c:pt>
                <c:pt idx="33240">
                  <c:v>6.5099989999999996</c:v>
                </c:pt>
                <c:pt idx="33241">
                  <c:v>6.5006079999999997</c:v>
                </c:pt>
                <c:pt idx="33242">
                  <c:v>6.4798349999999996</c:v>
                </c:pt>
                <c:pt idx="33243">
                  <c:v>6.4881010000000003</c:v>
                </c:pt>
                <c:pt idx="33244">
                  <c:v>6.4944220000000001</c:v>
                </c:pt>
                <c:pt idx="33245">
                  <c:v>6.484102</c:v>
                </c:pt>
                <c:pt idx="33246">
                  <c:v>6.4917990000000003</c:v>
                </c:pt>
                <c:pt idx="33247">
                  <c:v>6.4972630000000002</c:v>
                </c:pt>
                <c:pt idx="33248">
                  <c:v>6.4851590000000003</c:v>
                </c:pt>
                <c:pt idx="33249">
                  <c:v>6.4881510000000002</c:v>
                </c:pt>
                <c:pt idx="33250">
                  <c:v>6.4973400000000003</c:v>
                </c:pt>
                <c:pt idx="33251">
                  <c:v>6.4938609999999999</c:v>
                </c:pt>
                <c:pt idx="33252">
                  <c:v>6.4975120000000004</c:v>
                </c:pt>
                <c:pt idx="33253">
                  <c:v>6.502643</c:v>
                </c:pt>
                <c:pt idx="33254">
                  <c:v>6.4881070000000003</c:v>
                </c:pt>
                <c:pt idx="33255">
                  <c:v>6.484445</c:v>
                </c:pt>
                <c:pt idx="33256">
                  <c:v>6.4975880000000004</c:v>
                </c:pt>
                <c:pt idx="33257">
                  <c:v>6.4960149999999999</c:v>
                </c:pt>
                <c:pt idx="33258">
                  <c:v>6.4958850000000004</c:v>
                </c:pt>
                <c:pt idx="33259">
                  <c:v>6.4993509999999999</c:v>
                </c:pt>
                <c:pt idx="33260">
                  <c:v>6.4862140000000004</c:v>
                </c:pt>
                <c:pt idx="33261">
                  <c:v>6.4860369999999996</c:v>
                </c:pt>
                <c:pt idx="33262">
                  <c:v>6.50502</c:v>
                </c:pt>
                <c:pt idx="33263">
                  <c:v>6.5044589999999998</c:v>
                </c:pt>
                <c:pt idx="33264">
                  <c:v>6.4913920000000003</c:v>
                </c:pt>
                <c:pt idx="33265">
                  <c:v>6.5008689999999998</c:v>
                </c:pt>
                <c:pt idx="33266">
                  <c:v>6.5049890000000001</c:v>
                </c:pt>
                <c:pt idx="33267">
                  <c:v>6.4924860000000004</c:v>
                </c:pt>
                <c:pt idx="33268">
                  <c:v>6.502237</c:v>
                </c:pt>
                <c:pt idx="33269">
                  <c:v>6.5076419999999997</c:v>
                </c:pt>
                <c:pt idx="33270">
                  <c:v>6.4996470000000004</c:v>
                </c:pt>
                <c:pt idx="33271">
                  <c:v>6.5075690000000002</c:v>
                </c:pt>
                <c:pt idx="33272">
                  <c:v>6.506151</c:v>
                </c:pt>
                <c:pt idx="33273">
                  <c:v>6.4908049999999999</c:v>
                </c:pt>
                <c:pt idx="33274">
                  <c:v>6.4985850000000003</c:v>
                </c:pt>
                <c:pt idx="33275">
                  <c:v>6.5098989999999999</c:v>
                </c:pt>
                <c:pt idx="33276">
                  <c:v>6.4959850000000001</c:v>
                </c:pt>
                <c:pt idx="33277">
                  <c:v>6.4897280000000004</c:v>
                </c:pt>
                <c:pt idx="33278">
                  <c:v>6.4982439999999997</c:v>
                </c:pt>
                <c:pt idx="33279">
                  <c:v>6.493099</c:v>
                </c:pt>
                <c:pt idx="33280">
                  <c:v>6.4946809999999999</c:v>
                </c:pt>
                <c:pt idx="33281">
                  <c:v>6.5033940000000001</c:v>
                </c:pt>
                <c:pt idx="33282">
                  <c:v>6.495438</c:v>
                </c:pt>
                <c:pt idx="33283">
                  <c:v>6.4985480000000004</c:v>
                </c:pt>
                <c:pt idx="33284">
                  <c:v>6.5134569999999998</c:v>
                </c:pt>
                <c:pt idx="33285">
                  <c:v>6.5005069999999998</c:v>
                </c:pt>
                <c:pt idx="33286">
                  <c:v>6.4864170000000003</c:v>
                </c:pt>
                <c:pt idx="33287">
                  <c:v>6.4976060000000002</c:v>
                </c:pt>
                <c:pt idx="33288">
                  <c:v>6.4971690000000004</c:v>
                </c:pt>
                <c:pt idx="33289">
                  <c:v>6.4875340000000001</c:v>
                </c:pt>
                <c:pt idx="33290">
                  <c:v>6.4925249999999997</c:v>
                </c:pt>
                <c:pt idx="33291">
                  <c:v>6.5022339999999996</c:v>
                </c:pt>
                <c:pt idx="33292">
                  <c:v>6.5077559999999997</c:v>
                </c:pt>
                <c:pt idx="33293">
                  <c:v>6.5093310000000004</c:v>
                </c:pt>
                <c:pt idx="33294">
                  <c:v>6.5107699999999999</c:v>
                </c:pt>
                <c:pt idx="33295">
                  <c:v>6.5117070000000004</c:v>
                </c:pt>
                <c:pt idx="33296">
                  <c:v>6.5138749999999996</c:v>
                </c:pt>
                <c:pt idx="33297">
                  <c:v>6.5128950000000003</c:v>
                </c:pt>
                <c:pt idx="33298">
                  <c:v>6.4969970000000004</c:v>
                </c:pt>
                <c:pt idx="33299">
                  <c:v>6.4889549999999998</c:v>
                </c:pt>
                <c:pt idx="33300">
                  <c:v>6.4997220000000002</c:v>
                </c:pt>
                <c:pt idx="33301">
                  <c:v>6.4958989999999996</c:v>
                </c:pt>
                <c:pt idx="33302">
                  <c:v>6.4878640000000001</c:v>
                </c:pt>
                <c:pt idx="33303">
                  <c:v>6.4975120000000004</c:v>
                </c:pt>
                <c:pt idx="33304">
                  <c:v>6.5111980000000003</c:v>
                </c:pt>
                <c:pt idx="33305">
                  <c:v>6.5138930000000004</c:v>
                </c:pt>
                <c:pt idx="33306">
                  <c:v>6.5084819999999999</c:v>
                </c:pt>
                <c:pt idx="33307">
                  <c:v>6.5049669999999997</c:v>
                </c:pt>
                <c:pt idx="33308">
                  <c:v>6.5023289999999996</c:v>
                </c:pt>
                <c:pt idx="33309">
                  <c:v>6.5004210000000002</c:v>
                </c:pt>
                <c:pt idx="33310">
                  <c:v>6.496067</c:v>
                </c:pt>
                <c:pt idx="33311">
                  <c:v>6.4959709999999999</c:v>
                </c:pt>
                <c:pt idx="33312">
                  <c:v>6.5103460000000002</c:v>
                </c:pt>
                <c:pt idx="33313">
                  <c:v>6.5107410000000003</c:v>
                </c:pt>
                <c:pt idx="33314">
                  <c:v>6.4986759999999997</c:v>
                </c:pt>
                <c:pt idx="33315">
                  <c:v>6.5068299999999999</c:v>
                </c:pt>
                <c:pt idx="33316">
                  <c:v>6.5173480000000001</c:v>
                </c:pt>
                <c:pt idx="33317">
                  <c:v>6.5086839999999997</c:v>
                </c:pt>
                <c:pt idx="33318">
                  <c:v>6.5009410000000001</c:v>
                </c:pt>
                <c:pt idx="33319">
                  <c:v>6.503927</c:v>
                </c:pt>
                <c:pt idx="33320">
                  <c:v>6.5000280000000004</c:v>
                </c:pt>
                <c:pt idx="33321">
                  <c:v>6.5034970000000003</c:v>
                </c:pt>
                <c:pt idx="33322">
                  <c:v>6.5170700000000004</c:v>
                </c:pt>
                <c:pt idx="33323">
                  <c:v>6.5118710000000002</c:v>
                </c:pt>
                <c:pt idx="33324">
                  <c:v>6.505306</c:v>
                </c:pt>
                <c:pt idx="33325">
                  <c:v>6.5106060000000001</c:v>
                </c:pt>
                <c:pt idx="33326">
                  <c:v>6.5067449999999996</c:v>
                </c:pt>
                <c:pt idx="33327">
                  <c:v>6.5031670000000004</c:v>
                </c:pt>
                <c:pt idx="33328">
                  <c:v>6.5050030000000003</c:v>
                </c:pt>
                <c:pt idx="33329">
                  <c:v>6.5046549999999996</c:v>
                </c:pt>
                <c:pt idx="33330">
                  <c:v>6.5060450000000003</c:v>
                </c:pt>
                <c:pt idx="33331">
                  <c:v>6.509455</c:v>
                </c:pt>
                <c:pt idx="33332">
                  <c:v>6.5099780000000003</c:v>
                </c:pt>
                <c:pt idx="33333">
                  <c:v>6.5084580000000001</c:v>
                </c:pt>
                <c:pt idx="33334">
                  <c:v>6.510167</c:v>
                </c:pt>
                <c:pt idx="33335">
                  <c:v>6.5088850000000003</c:v>
                </c:pt>
                <c:pt idx="33336">
                  <c:v>6.5066579999999998</c:v>
                </c:pt>
                <c:pt idx="33337">
                  <c:v>6.5065299999999997</c:v>
                </c:pt>
                <c:pt idx="33338">
                  <c:v>6.5025360000000001</c:v>
                </c:pt>
                <c:pt idx="33339">
                  <c:v>6.5053669999999997</c:v>
                </c:pt>
                <c:pt idx="33340">
                  <c:v>6.5117839999999996</c:v>
                </c:pt>
                <c:pt idx="33341">
                  <c:v>6.5121260000000003</c:v>
                </c:pt>
                <c:pt idx="33342">
                  <c:v>6.5116649999999998</c:v>
                </c:pt>
                <c:pt idx="33343">
                  <c:v>6.5130359999999996</c:v>
                </c:pt>
                <c:pt idx="33344">
                  <c:v>6.5108160000000002</c:v>
                </c:pt>
                <c:pt idx="33345">
                  <c:v>6.5011239999999999</c:v>
                </c:pt>
                <c:pt idx="33346">
                  <c:v>6.5052680000000001</c:v>
                </c:pt>
                <c:pt idx="33347">
                  <c:v>6.5152419999999998</c:v>
                </c:pt>
                <c:pt idx="33348">
                  <c:v>6.5144690000000001</c:v>
                </c:pt>
                <c:pt idx="33349">
                  <c:v>6.5149679999999996</c:v>
                </c:pt>
                <c:pt idx="33350">
                  <c:v>6.5108649999999999</c:v>
                </c:pt>
                <c:pt idx="33351">
                  <c:v>6.5075099999999999</c:v>
                </c:pt>
                <c:pt idx="33352">
                  <c:v>6.5124250000000004</c:v>
                </c:pt>
                <c:pt idx="33353">
                  <c:v>6.5142819999999997</c:v>
                </c:pt>
                <c:pt idx="33354">
                  <c:v>6.5109060000000003</c:v>
                </c:pt>
                <c:pt idx="33355">
                  <c:v>6.5126730000000004</c:v>
                </c:pt>
                <c:pt idx="33356">
                  <c:v>6.5165769999999998</c:v>
                </c:pt>
                <c:pt idx="33357">
                  <c:v>6.5124959999999996</c:v>
                </c:pt>
                <c:pt idx="33358">
                  <c:v>6.5136149999999997</c:v>
                </c:pt>
                <c:pt idx="33359">
                  <c:v>6.5195559999999997</c:v>
                </c:pt>
                <c:pt idx="33360">
                  <c:v>6.5125060000000001</c:v>
                </c:pt>
                <c:pt idx="33361">
                  <c:v>6.5100769999999999</c:v>
                </c:pt>
                <c:pt idx="33362">
                  <c:v>6.518516</c:v>
                </c:pt>
                <c:pt idx="33363">
                  <c:v>6.5194559999999999</c:v>
                </c:pt>
                <c:pt idx="33364">
                  <c:v>6.5111210000000002</c:v>
                </c:pt>
                <c:pt idx="33365">
                  <c:v>6.5103410000000004</c:v>
                </c:pt>
                <c:pt idx="33366">
                  <c:v>6.5125200000000003</c:v>
                </c:pt>
                <c:pt idx="33367">
                  <c:v>6.5083080000000004</c:v>
                </c:pt>
                <c:pt idx="33368">
                  <c:v>6.5138639999999999</c:v>
                </c:pt>
                <c:pt idx="33369">
                  <c:v>6.5159229999999999</c:v>
                </c:pt>
                <c:pt idx="33370">
                  <c:v>6.5112620000000003</c:v>
                </c:pt>
                <c:pt idx="33371">
                  <c:v>6.51877</c:v>
                </c:pt>
                <c:pt idx="33372">
                  <c:v>6.523549</c:v>
                </c:pt>
                <c:pt idx="33373">
                  <c:v>6.5198970000000003</c:v>
                </c:pt>
                <c:pt idx="33374">
                  <c:v>6.5099489999999998</c:v>
                </c:pt>
                <c:pt idx="33375">
                  <c:v>6.5073109999999996</c:v>
                </c:pt>
                <c:pt idx="33376">
                  <c:v>6.5100759999999998</c:v>
                </c:pt>
                <c:pt idx="33377">
                  <c:v>6.5129479999999997</c:v>
                </c:pt>
                <c:pt idx="33378">
                  <c:v>6.5173940000000004</c:v>
                </c:pt>
                <c:pt idx="33379">
                  <c:v>6.5113729999999999</c:v>
                </c:pt>
                <c:pt idx="33380">
                  <c:v>6.5083460000000004</c:v>
                </c:pt>
                <c:pt idx="33381">
                  <c:v>6.5167409999999997</c:v>
                </c:pt>
                <c:pt idx="33382">
                  <c:v>6.5187299999999997</c:v>
                </c:pt>
                <c:pt idx="33383">
                  <c:v>6.520829</c:v>
                </c:pt>
                <c:pt idx="33384">
                  <c:v>6.5256460000000001</c:v>
                </c:pt>
                <c:pt idx="33385">
                  <c:v>6.5202410000000004</c:v>
                </c:pt>
                <c:pt idx="33386">
                  <c:v>6.5117789999999998</c:v>
                </c:pt>
                <c:pt idx="33387">
                  <c:v>6.5236710000000002</c:v>
                </c:pt>
                <c:pt idx="33388">
                  <c:v>6.5276889999999996</c:v>
                </c:pt>
                <c:pt idx="33389">
                  <c:v>6.5130730000000003</c:v>
                </c:pt>
                <c:pt idx="33390">
                  <c:v>6.516267</c:v>
                </c:pt>
                <c:pt idx="33391">
                  <c:v>6.5190799999999998</c:v>
                </c:pt>
                <c:pt idx="33392">
                  <c:v>6.515638</c:v>
                </c:pt>
                <c:pt idx="33393">
                  <c:v>6.5232619999999999</c:v>
                </c:pt>
                <c:pt idx="33394">
                  <c:v>6.521128</c:v>
                </c:pt>
                <c:pt idx="33395">
                  <c:v>6.5117520000000004</c:v>
                </c:pt>
                <c:pt idx="33396">
                  <c:v>6.5149679999999996</c:v>
                </c:pt>
                <c:pt idx="33397">
                  <c:v>6.5272129999999997</c:v>
                </c:pt>
                <c:pt idx="33398">
                  <c:v>6.5192670000000001</c:v>
                </c:pt>
                <c:pt idx="33399">
                  <c:v>6.5047389999999998</c:v>
                </c:pt>
                <c:pt idx="33400">
                  <c:v>6.5158829999999996</c:v>
                </c:pt>
                <c:pt idx="33401">
                  <c:v>6.5185690000000003</c:v>
                </c:pt>
                <c:pt idx="33402">
                  <c:v>6.516419</c:v>
                </c:pt>
                <c:pt idx="33403">
                  <c:v>6.5303459999999998</c:v>
                </c:pt>
                <c:pt idx="33404">
                  <c:v>6.5289929999999998</c:v>
                </c:pt>
                <c:pt idx="33405">
                  <c:v>6.5146249999999997</c:v>
                </c:pt>
                <c:pt idx="33406">
                  <c:v>6.517118</c:v>
                </c:pt>
                <c:pt idx="33407">
                  <c:v>6.5191850000000002</c:v>
                </c:pt>
                <c:pt idx="33408">
                  <c:v>6.5122489999999997</c:v>
                </c:pt>
                <c:pt idx="33409">
                  <c:v>6.5201770000000003</c:v>
                </c:pt>
                <c:pt idx="33410">
                  <c:v>6.5199150000000001</c:v>
                </c:pt>
                <c:pt idx="33411">
                  <c:v>6.5058389999999999</c:v>
                </c:pt>
                <c:pt idx="33412">
                  <c:v>6.5194729999999996</c:v>
                </c:pt>
                <c:pt idx="33413">
                  <c:v>6.5338130000000003</c:v>
                </c:pt>
                <c:pt idx="33414">
                  <c:v>6.5233619999999997</c:v>
                </c:pt>
                <c:pt idx="33415">
                  <c:v>6.521693</c:v>
                </c:pt>
                <c:pt idx="33416">
                  <c:v>6.5284959999999996</c:v>
                </c:pt>
                <c:pt idx="33417">
                  <c:v>6.5279629999999997</c:v>
                </c:pt>
                <c:pt idx="33418">
                  <c:v>6.5307690000000003</c:v>
                </c:pt>
                <c:pt idx="33419">
                  <c:v>6.534389</c:v>
                </c:pt>
                <c:pt idx="33420">
                  <c:v>6.5264860000000002</c:v>
                </c:pt>
                <c:pt idx="33421">
                  <c:v>6.5260410000000002</c:v>
                </c:pt>
                <c:pt idx="33422">
                  <c:v>6.5316910000000004</c:v>
                </c:pt>
                <c:pt idx="33423">
                  <c:v>6.519304</c:v>
                </c:pt>
                <c:pt idx="33424">
                  <c:v>6.5172920000000003</c:v>
                </c:pt>
                <c:pt idx="33425">
                  <c:v>6.5264179999999996</c:v>
                </c:pt>
                <c:pt idx="33426">
                  <c:v>6.517334</c:v>
                </c:pt>
                <c:pt idx="33427">
                  <c:v>6.5125780000000004</c:v>
                </c:pt>
                <c:pt idx="33428">
                  <c:v>6.5267530000000002</c:v>
                </c:pt>
                <c:pt idx="33429">
                  <c:v>6.5337670000000001</c:v>
                </c:pt>
                <c:pt idx="33430">
                  <c:v>6.5287949999999997</c:v>
                </c:pt>
                <c:pt idx="33431">
                  <c:v>6.5286200000000001</c:v>
                </c:pt>
                <c:pt idx="33432">
                  <c:v>6.5189490000000001</c:v>
                </c:pt>
                <c:pt idx="33433">
                  <c:v>6.5072380000000001</c:v>
                </c:pt>
                <c:pt idx="33434">
                  <c:v>6.5239399999999996</c:v>
                </c:pt>
                <c:pt idx="33435">
                  <c:v>6.5313280000000002</c:v>
                </c:pt>
                <c:pt idx="33436">
                  <c:v>6.5219940000000003</c:v>
                </c:pt>
                <c:pt idx="33437">
                  <c:v>6.5292899999999996</c:v>
                </c:pt>
                <c:pt idx="33438">
                  <c:v>6.5290039999999996</c:v>
                </c:pt>
                <c:pt idx="33439">
                  <c:v>6.5201609999999999</c:v>
                </c:pt>
                <c:pt idx="33440">
                  <c:v>6.5218870000000004</c:v>
                </c:pt>
                <c:pt idx="33441">
                  <c:v>6.5290949999999999</c:v>
                </c:pt>
                <c:pt idx="33442">
                  <c:v>6.528492</c:v>
                </c:pt>
                <c:pt idx="33443">
                  <c:v>6.5261719999999999</c:v>
                </c:pt>
                <c:pt idx="33444">
                  <c:v>6.5282869999999997</c:v>
                </c:pt>
                <c:pt idx="33445">
                  <c:v>6.5201279999999997</c:v>
                </c:pt>
                <c:pt idx="33446">
                  <c:v>6.5170139999999996</c:v>
                </c:pt>
                <c:pt idx="33447">
                  <c:v>6.5234620000000003</c:v>
                </c:pt>
                <c:pt idx="33448">
                  <c:v>6.5237189999999998</c:v>
                </c:pt>
                <c:pt idx="33449">
                  <c:v>6.5260699999999998</c:v>
                </c:pt>
                <c:pt idx="33450">
                  <c:v>6.530646</c:v>
                </c:pt>
                <c:pt idx="33451">
                  <c:v>6.5267910000000002</c:v>
                </c:pt>
                <c:pt idx="33452">
                  <c:v>6.5203030000000002</c:v>
                </c:pt>
                <c:pt idx="33453">
                  <c:v>6.5323039999999999</c:v>
                </c:pt>
                <c:pt idx="33454">
                  <c:v>6.5421009999999997</c:v>
                </c:pt>
                <c:pt idx="33455">
                  <c:v>6.5263720000000003</c:v>
                </c:pt>
                <c:pt idx="33456">
                  <c:v>6.5231700000000004</c:v>
                </c:pt>
                <c:pt idx="33457">
                  <c:v>6.5339280000000004</c:v>
                </c:pt>
                <c:pt idx="33458">
                  <c:v>6.5309689999999998</c:v>
                </c:pt>
                <c:pt idx="33459">
                  <c:v>6.5276310000000004</c:v>
                </c:pt>
                <c:pt idx="33460">
                  <c:v>6.5353960000000004</c:v>
                </c:pt>
                <c:pt idx="33461">
                  <c:v>6.537261</c:v>
                </c:pt>
                <c:pt idx="33462">
                  <c:v>6.5300079999999996</c:v>
                </c:pt>
                <c:pt idx="33463">
                  <c:v>6.5362939999999998</c:v>
                </c:pt>
                <c:pt idx="33464">
                  <c:v>6.5352639999999997</c:v>
                </c:pt>
                <c:pt idx="33465">
                  <c:v>6.5249889999999997</c:v>
                </c:pt>
                <c:pt idx="33466">
                  <c:v>6.5376269999999996</c:v>
                </c:pt>
                <c:pt idx="33467">
                  <c:v>6.5391069999999996</c:v>
                </c:pt>
                <c:pt idx="33468">
                  <c:v>6.52454</c:v>
                </c:pt>
                <c:pt idx="33469">
                  <c:v>6.5307139999999997</c:v>
                </c:pt>
                <c:pt idx="33470">
                  <c:v>6.5363129999999998</c:v>
                </c:pt>
                <c:pt idx="33471">
                  <c:v>6.5233299999999996</c:v>
                </c:pt>
                <c:pt idx="33472">
                  <c:v>6.522418</c:v>
                </c:pt>
                <c:pt idx="33473">
                  <c:v>6.5295100000000001</c:v>
                </c:pt>
                <c:pt idx="33474">
                  <c:v>6.5220450000000003</c:v>
                </c:pt>
                <c:pt idx="33475">
                  <c:v>6.5283790000000002</c:v>
                </c:pt>
                <c:pt idx="33476">
                  <c:v>6.5355869999999996</c:v>
                </c:pt>
                <c:pt idx="33477">
                  <c:v>6.5214920000000003</c:v>
                </c:pt>
                <c:pt idx="33478">
                  <c:v>6.5250779999999997</c:v>
                </c:pt>
                <c:pt idx="33479">
                  <c:v>6.5392130000000002</c:v>
                </c:pt>
                <c:pt idx="33480">
                  <c:v>6.5350760000000001</c:v>
                </c:pt>
                <c:pt idx="33481">
                  <c:v>6.5297939999999999</c:v>
                </c:pt>
                <c:pt idx="33482">
                  <c:v>6.5368950000000003</c:v>
                </c:pt>
                <c:pt idx="33483">
                  <c:v>6.5369570000000001</c:v>
                </c:pt>
                <c:pt idx="33484">
                  <c:v>6.5257839999999998</c:v>
                </c:pt>
                <c:pt idx="33485">
                  <c:v>6.5254019999999997</c:v>
                </c:pt>
                <c:pt idx="33486">
                  <c:v>6.5318969999999998</c:v>
                </c:pt>
                <c:pt idx="33487">
                  <c:v>6.534942</c:v>
                </c:pt>
                <c:pt idx="33488">
                  <c:v>6.5413620000000003</c:v>
                </c:pt>
                <c:pt idx="33489">
                  <c:v>6.5394670000000001</c:v>
                </c:pt>
                <c:pt idx="33490">
                  <c:v>6.5335700000000001</c:v>
                </c:pt>
                <c:pt idx="33491">
                  <c:v>6.5358799999999997</c:v>
                </c:pt>
                <c:pt idx="33492">
                  <c:v>6.5355720000000002</c:v>
                </c:pt>
                <c:pt idx="33493">
                  <c:v>6.5287620000000004</c:v>
                </c:pt>
                <c:pt idx="33494">
                  <c:v>6.5350770000000002</c:v>
                </c:pt>
                <c:pt idx="33495">
                  <c:v>6.5448259999999996</c:v>
                </c:pt>
                <c:pt idx="33496">
                  <c:v>6.5305410000000004</c:v>
                </c:pt>
                <c:pt idx="33497">
                  <c:v>6.5274349999999997</c:v>
                </c:pt>
                <c:pt idx="33498">
                  <c:v>6.545204</c:v>
                </c:pt>
                <c:pt idx="33499">
                  <c:v>6.5386660000000001</c:v>
                </c:pt>
                <c:pt idx="33500">
                  <c:v>6.5271169999999996</c:v>
                </c:pt>
                <c:pt idx="33501">
                  <c:v>6.5399890000000003</c:v>
                </c:pt>
                <c:pt idx="33502">
                  <c:v>6.5424879999999996</c:v>
                </c:pt>
                <c:pt idx="33503">
                  <c:v>6.5300159999999998</c:v>
                </c:pt>
                <c:pt idx="33504">
                  <c:v>6.5324770000000001</c:v>
                </c:pt>
                <c:pt idx="33505">
                  <c:v>6.541442</c:v>
                </c:pt>
                <c:pt idx="33506">
                  <c:v>6.5315830000000004</c:v>
                </c:pt>
                <c:pt idx="33507">
                  <c:v>6.5334479999999999</c:v>
                </c:pt>
                <c:pt idx="33508">
                  <c:v>6.5453099999999997</c:v>
                </c:pt>
                <c:pt idx="33509">
                  <c:v>6.5378970000000001</c:v>
                </c:pt>
                <c:pt idx="33510">
                  <c:v>6.5361729999999998</c:v>
                </c:pt>
                <c:pt idx="33511">
                  <c:v>6.5401949999999998</c:v>
                </c:pt>
                <c:pt idx="33512">
                  <c:v>6.5366340000000003</c:v>
                </c:pt>
                <c:pt idx="33513">
                  <c:v>6.5422500000000001</c:v>
                </c:pt>
                <c:pt idx="33514">
                  <c:v>6.5490680000000001</c:v>
                </c:pt>
                <c:pt idx="33515">
                  <c:v>6.5362660000000004</c:v>
                </c:pt>
                <c:pt idx="33516">
                  <c:v>6.5307930000000001</c:v>
                </c:pt>
                <c:pt idx="33517">
                  <c:v>6.5400099999999997</c:v>
                </c:pt>
                <c:pt idx="33518">
                  <c:v>6.5324179999999998</c:v>
                </c:pt>
                <c:pt idx="33519">
                  <c:v>6.532006</c:v>
                </c:pt>
                <c:pt idx="33520">
                  <c:v>6.544035</c:v>
                </c:pt>
                <c:pt idx="33521">
                  <c:v>6.5374280000000002</c:v>
                </c:pt>
                <c:pt idx="33522">
                  <c:v>6.5359610000000004</c:v>
                </c:pt>
                <c:pt idx="33523">
                  <c:v>6.5457239999999999</c:v>
                </c:pt>
                <c:pt idx="33524">
                  <c:v>6.5400210000000003</c:v>
                </c:pt>
                <c:pt idx="33525">
                  <c:v>6.5422979999999997</c:v>
                </c:pt>
                <c:pt idx="33526">
                  <c:v>6.559132</c:v>
                </c:pt>
                <c:pt idx="33527">
                  <c:v>6.5462899999999999</c:v>
                </c:pt>
                <c:pt idx="33528">
                  <c:v>6.528715</c:v>
                </c:pt>
                <c:pt idx="33529">
                  <c:v>6.5455889999999997</c:v>
                </c:pt>
                <c:pt idx="33530">
                  <c:v>6.5451879999999996</c:v>
                </c:pt>
                <c:pt idx="33531">
                  <c:v>6.52705</c:v>
                </c:pt>
                <c:pt idx="33532">
                  <c:v>6.5338250000000002</c:v>
                </c:pt>
                <c:pt idx="33533">
                  <c:v>6.5425120000000003</c:v>
                </c:pt>
                <c:pt idx="33534">
                  <c:v>6.5422750000000001</c:v>
                </c:pt>
                <c:pt idx="33535">
                  <c:v>6.5448300000000001</c:v>
                </c:pt>
                <c:pt idx="33536">
                  <c:v>6.5520639999999997</c:v>
                </c:pt>
                <c:pt idx="33537">
                  <c:v>6.5465840000000002</c:v>
                </c:pt>
                <c:pt idx="33538">
                  <c:v>6.5377190000000001</c:v>
                </c:pt>
                <c:pt idx="33539">
                  <c:v>6.5465790000000004</c:v>
                </c:pt>
                <c:pt idx="33540">
                  <c:v>6.5426190000000002</c:v>
                </c:pt>
                <c:pt idx="33541">
                  <c:v>6.5322529999999999</c:v>
                </c:pt>
                <c:pt idx="33542">
                  <c:v>6.5398339999999999</c:v>
                </c:pt>
                <c:pt idx="33543">
                  <c:v>6.5412710000000001</c:v>
                </c:pt>
                <c:pt idx="33544">
                  <c:v>6.5435569999999998</c:v>
                </c:pt>
                <c:pt idx="33545">
                  <c:v>6.5582799999999999</c:v>
                </c:pt>
                <c:pt idx="33546">
                  <c:v>6.5550230000000003</c:v>
                </c:pt>
                <c:pt idx="33547">
                  <c:v>6.5405340000000001</c:v>
                </c:pt>
                <c:pt idx="33548">
                  <c:v>6.5457349999999996</c:v>
                </c:pt>
                <c:pt idx="33549">
                  <c:v>6.550325</c:v>
                </c:pt>
                <c:pt idx="33550">
                  <c:v>6.538119</c:v>
                </c:pt>
                <c:pt idx="33551">
                  <c:v>6.5429890000000004</c:v>
                </c:pt>
                <c:pt idx="33552">
                  <c:v>6.5542490000000004</c:v>
                </c:pt>
                <c:pt idx="33553">
                  <c:v>6.5406870000000001</c:v>
                </c:pt>
                <c:pt idx="33554">
                  <c:v>6.5354270000000003</c:v>
                </c:pt>
                <c:pt idx="33555">
                  <c:v>6.5468950000000001</c:v>
                </c:pt>
                <c:pt idx="33556">
                  <c:v>6.5424540000000002</c:v>
                </c:pt>
                <c:pt idx="33557">
                  <c:v>6.539218</c:v>
                </c:pt>
                <c:pt idx="33558">
                  <c:v>6.5475110000000001</c:v>
                </c:pt>
                <c:pt idx="33559">
                  <c:v>6.5428800000000003</c:v>
                </c:pt>
                <c:pt idx="33560">
                  <c:v>6.5382340000000001</c:v>
                </c:pt>
                <c:pt idx="33561">
                  <c:v>6.5474449999999997</c:v>
                </c:pt>
                <c:pt idx="33562">
                  <c:v>6.5458280000000002</c:v>
                </c:pt>
                <c:pt idx="33563">
                  <c:v>6.5430000000000001</c:v>
                </c:pt>
                <c:pt idx="33564">
                  <c:v>6.5544640000000003</c:v>
                </c:pt>
                <c:pt idx="33565">
                  <c:v>6.5522369999999999</c:v>
                </c:pt>
                <c:pt idx="33566">
                  <c:v>6.5427280000000003</c:v>
                </c:pt>
                <c:pt idx="33567">
                  <c:v>6.5484530000000003</c:v>
                </c:pt>
                <c:pt idx="33568">
                  <c:v>6.5531889999999997</c:v>
                </c:pt>
                <c:pt idx="33569">
                  <c:v>6.5375439999999996</c:v>
                </c:pt>
                <c:pt idx="33570">
                  <c:v>6.5320609999999997</c:v>
                </c:pt>
                <c:pt idx="33571">
                  <c:v>6.5425700000000004</c:v>
                </c:pt>
                <c:pt idx="33572">
                  <c:v>6.5463360000000002</c:v>
                </c:pt>
                <c:pt idx="33573">
                  <c:v>6.5560809999999998</c:v>
                </c:pt>
                <c:pt idx="33574">
                  <c:v>6.5646959999999996</c:v>
                </c:pt>
                <c:pt idx="33575">
                  <c:v>6.5517060000000003</c:v>
                </c:pt>
                <c:pt idx="33576">
                  <c:v>6.54406</c:v>
                </c:pt>
                <c:pt idx="33577">
                  <c:v>6.5549530000000003</c:v>
                </c:pt>
                <c:pt idx="33578">
                  <c:v>6.5561040000000004</c:v>
                </c:pt>
                <c:pt idx="33579">
                  <c:v>6.5455439999999996</c:v>
                </c:pt>
                <c:pt idx="33580">
                  <c:v>6.5483450000000003</c:v>
                </c:pt>
                <c:pt idx="33581">
                  <c:v>6.5526229999999996</c:v>
                </c:pt>
                <c:pt idx="33582">
                  <c:v>6.5464880000000001</c:v>
                </c:pt>
                <c:pt idx="33583">
                  <c:v>6.5520659999999999</c:v>
                </c:pt>
                <c:pt idx="33584">
                  <c:v>6.5575710000000003</c:v>
                </c:pt>
                <c:pt idx="33585">
                  <c:v>6.5550759999999997</c:v>
                </c:pt>
                <c:pt idx="33586">
                  <c:v>6.5592259999999998</c:v>
                </c:pt>
                <c:pt idx="33587">
                  <c:v>6.5531389999999998</c:v>
                </c:pt>
                <c:pt idx="33588">
                  <c:v>6.5377150000000004</c:v>
                </c:pt>
                <c:pt idx="33589">
                  <c:v>6.5427179999999998</c:v>
                </c:pt>
                <c:pt idx="33590">
                  <c:v>6.554119</c:v>
                </c:pt>
                <c:pt idx="33591">
                  <c:v>6.5437459999999996</c:v>
                </c:pt>
                <c:pt idx="33592">
                  <c:v>6.5410589999999997</c:v>
                </c:pt>
                <c:pt idx="33593">
                  <c:v>6.5512180000000004</c:v>
                </c:pt>
                <c:pt idx="33594">
                  <c:v>6.5479849999999997</c:v>
                </c:pt>
                <c:pt idx="33595">
                  <c:v>6.5548450000000003</c:v>
                </c:pt>
                <c:pt idx="33596">
                  <c:v>6.5649850000000001</c:v>
                </c:pt>
                <c:pt idx="33597">
                  <c:v>6.5553140000000001</c:v>
                </c:pt>
                <c:pt idx="33598">
                  <c:v>6.5522080000000003</c:v>
                </c:pt>
                <c:pt idx="33599">
                  <c:v>6.5583710000000002</c:v>
                </c:pt>
                <c:pt idx="33600">
                  <c:v>6.5540750000000001</c:v>
                </c:pt>
                <c:pt idx="33601">
                  <c:v>6.5455500000000004</c:v>
                </c:pt>
                <c:pt idx="33602">
                  <c:v>6.5505769999999997</c:v>
                </c:pt>
                <c:pt idx="33603">
                  <c:v>6.5556099999999997</c:v>
                </c:pt>
                <c:pt idx="33604">
                  <c:v>6.5541539999999996</c:v>
                </c:pt>
                <c:pt idx="33605">
                  <c:v>6.5562170000000002</c:v>
                </c:pt>
                <c:pt idx="33606">
                  <c:v>6.5498529999999997</c:v>
                </c:pt>
                <c:pt idx="33607">
                  <c:v>6.5517560000000001</c:v>
                </c:pt>
                <c:pt idx="33608">
                  <c:v>6.5631490000000001</c:v>
                </c:pt>
                <c:pt idx="33609">
                  <c:v>6.556603</c:v>
                </c:pt>
                <c:pt idx="33610">
                  <c:v>6.5509729999999999</c:v>
                </c:pt>
                <c:pt idx="33611">
                  <c:v>6.5605700000000002</c:v>
                </c:pt>
                <c:pt idx="33612">
                  <c:v>6.5655929999999998</c:v>
                </c:pt>
                <c:pt idx="33613">
                  <c:v>6.5564629999999999</c:v>
                </c:pt>
                <c:pt idx="33614">
                  <c:v>6.5492369999999998</c:v>
                </c:pt>
                <c:pt idx="33615">
                  <c:v>6.5542809999999996</c:v>
                </c:pt>
                <c:pt idx="33616">
                  <c:v>6.558643</c:v>
                </c:pt>
                <c:pt idx="33617">
                  <c:v>6.560098</c:v>
                </c:pt>
                <c:pt idx="33618">
                  <c:v>6.5555979999999998</c:v>
                </c:pt>
                <c:pt idx="33619">
                  <c:v>6.5465499999999999</c:v>
                </c:pt>
                <c:pt idx="33620">
                  <c:v>6.5494719999999997</c:v>
                </c:pt>
                <c:pt idx="33621">
                  <c:v>6.5562550000000002</c:v>
                </c:pt>
                <c:pt idx="33622">
                  <c:v>6.5541460000000002</c:v>
                </c:pt>
                <c:pt idx="33623">
                  <c:v>6.552219</c:v>
                </c:pt>
                <c:pt idx="33624">
                  <c:v>6.5570310000000003</c:v>
                </c:pt>
                <c:pt idx="33625">
                  <c:v>6.5546160000000002</c:v>
                </c:pt>
                <c:pt idx="33626">
                  <c:v>6.5526749999999998</c:v>
                </c:pt>
                <c:pt idx="33627">
                  <c:v>6.5643799999999999</c:v>
                </c:pt>
                <c:pt idx="33628">
                  <c:v>6.563034</c:v>
                </c:pt>
                <c:pt idx="33629">
                  <c:v>6.5493300000000003</c:v>
                </c:pt>
                <c:pt idx="33630">
                  <c:v>6.5507669999999996</c:v>
                </c:pt>
                <c:pt idx="33631">
                  <c:v>6.5574620000000001</c:v>
                </c:pt>
                <c:pt idx="33632">
                  <c:v>6.5542179999999997</c:v>
                </c:pt>
                <c:pt idx="33633">
                  <c:v>6.5546889999999998</c:v>
                </c:pt>
                <c:pt idx="33634">
                  <c:v>6.5603860000000003</c:v>
                </c:pt>
                <c:pt idx="33635">
                  <c:v>6.5565949999999997</c:v>
                </c:pt>
                <c:pt idx="33636">
                  <c:v>6.5590440000000001</c:v>
                </c:pt>
                <c:pt idx="33637">
                  <c:v>6.5664230000000003</c:v>
                </c:pt>
                <c:pt idx="33638">
                  <c:v>6.5588980000000001</c:v>
                </c:pt>
                <c:pt idx="33639">
                  <c:v>6.555669</c:v>
                </c:pt>
                <c:pt idx="33640">
                  <c:v>6.5566399999999998</c:v>
                </c:pt>
                <c:pt idx="33641">
                  <c:v>6.5529359999999999</c:v>
                </c:pt>
                <c:pt idx="33642">
                  <c:v>6.5565910000000001</c:v>
                </c:pt>
                <c:pt idx="33643">
                  <c:v>6.5661350000000001</c:v>
                </c:pt>
                <c:pt idx="33644">
                  <c:v>6.5651299999999999</c:v>
                </c:pt>
                <c:pt idx="33645">
                  <c:v>6.553992</c:v>
                </c:pt>
                <c:pt idx="33646">
                  <c:v>6.5606070000000001</c:v>
                </c:pt>
                <c:pt idx="33647">
                  <c:v>6.5702749999999996</c:v>
                </c:pt>
                <c:pt idx="33648">
                  <c:v>6.5634329999999999</c:v>
                </c:pt>
                <c:pt idx="33649">
                  <c:v>6.5629249999999999</c:v>
                </c:pt>
                <c:pt idx="33650">
                  <c:v>6.5652650000000001</c:v>
                </c:pt>
                <c:pt idx="33651">
                  <c:v>6.5606439999999999</c:v>
                </c:pt>
                <c:pt idx="33652">
                  <c:v>6.5604209999999998</c:v>
                </c:pt>
                <c:pt idx="33653">
                  <c:v>6.5651339999999996</c:v>
                </c:pt>
                <c:pt idx="33654">
                  <c:v>6.5651120000000001</c:v>
                </c:pt>
                <c:pt idx="33655">
                  <c:v>6.5608649999999997</c:v>
                </c:pt>
                <c:pt idx="33656">
                  <c:v>6.5652229999999996</c:v>
                </c:pt>
                <c:pt idx="33657">
                  <c:v>6.5648590000000002</c:v>
                </c:pt>
                <c:pt idx="33658">
                  <c:v>6.5621520000000002</c:v>
                </c:pt>
                <c:pt idx="33659">
                  <c:v>6.5719859999999999</c:v>
                </c:pt>
                <c:pt idx="33660">
                  <c:v>6.5693809999999999</c:v>
                </c:pt>
                <c:pt idx="33661">
                  <c:v>6.5598320000000001</c:v>
                </c:pt>
                <c:pt idx="33662">
                  <c:v>6.5599670000000003</c:v>
                </c:pt>
                <c:pt idx="33663">
                  <c:v>6.5593349999999999</c:v>
                </c:pt>
                <c:pt idx="33664">
                  <c:v>6.5567270000000004</c:v>
                </c:pt>
                <c:pt idx="33665">
                  <c:v>6.554799</c:v>
                </c:pt>
                <c:pt idx="33666">
                  <c:v>6.5517479999999999</c:v>
                </c:pt>
                <c:pt idx="33667">
                  <c:v>6.5565550000000004</c:v>
                </c:pt>
                <c:pt idx="33668">
                  <c:v>6.5697710000000002</c:v>
                </c:pt>
                <c:pt idx="33669">
                  <c:v>6.5768000000000004</c:v>
                </c:pt>
                <c:pt idx="33670">
                  <c:v>6.5775269999999999</c:v>
                </c:pt>
                <c:pt idx="33671">
                  <c:v>6.576327</c:v>
                </c:pt>
                <c:pt idx="33672">
                  <c:v>6.5681599999999998</c:v>
                </c:pt>
                <c:pt idx="33673">
                  <c:v>6.5588699999999998</c:v>
                </c:pt>
                <c:pt idx="33674">
                  <c:v>6.5585319999999996</c:v>
                </c:pt>
                <c:pt idx="33675">
                  <c:v>6.5640580000000002</c:v>
                </c:pt>
                <c:pt idx="33676">
                  <c:v>6.5620469999999997</c:v>
                </c:pt>
                <c:pt idx="33677">
                  <c:v>6.5563549999999999</c:v>
                </c:pt>
                <c:pt idx="33678">
                  <c:v>6.5620050000000001</c:v>
                </c:pt>
                <c:pt idx="33679">
                  <c:v>6.5659910000000004</c:v>
                </c:pt>
                <c:pt idx="33680">
                  <c:v>6.5623480000000001</c:v>
                </c:pt>
                <c:pt idx="33681">
                  <c:v>6.5675379999999999</c:v>
                </c:pt>
                <c:pt idx="33682">
                  <c:v>6.5717020000000002</c:v>
                </c:pt>
                <c:pt idx="33683">
                  <c:v>6.5680399999999999</c:v>
                </c:pt>
                <c:pt idx="33684">
                  <c:v>6.5683499999999997</c:v>
                </c:pt>
                <c:pt idx="33685">
                  <c:v>6.5640539999999996</c:v>
                </c:pt>
                <c:pt idx="33686">
                  <c:v>6.5569959999999998</c:v>
                </c:pt>
                <c:pt idx="33687">
                  <c:v>6.5654570000000003</c:v>
                </c:pt>
                <c:pt idx="33688">
                  <c:v>6.5708539999999998</c:v>
                </c:pt>
                <c:pt idx="33689">
                  <c:v>6.560149</c:v>
                </c:pt>
                <c:pt idx="33690">
                  <c:v>6.5656210000000002</c:v>
                </c:pt>
                <c:pt idx="33691">
                  <c:v>6.5730209999999998</c:v>
                </c:pt>
                <c:pt idx="33692">
                  <c:v>6.5621780000000003</c:v>
                </c:pt>
                <c:pt idx="33693">
                  <c:v>6.5643719999999997</c:v>
                </c:pt>
                <c:pt idx="33694">
                  <c:v>6.572724</c:v>
                </c:pt>
                <c:pt idx="33695">
                  <c:v>6.5709629999999999</c:v>
                </c:pt>
                <c:pt idx="33696">
                  <c:v>6.5772110000000001</c:v>
                </c:pt>
                <c:pt idx="33697">
                  <c:v>6.5817560000000004</c:v>
                </c:pt>
                <c:pt idx="33698">
                  <c:v>6.5675210000000002</c:v>
                </c:pt>
                <c:pt idx="33699">
                  <c:v>6.560524</c:v>
                </c:pt>
                <c:pt idx="33700">
                  <c:v>6.5729519999999999</c:v>
                </c:pt>
                <c:pt idx="33701">
                  <c:v>6.5694419999999996</c:v>
                </c:pt>
                <c:pt idx="33702">
                  <c:v>6.5618590000000001</c:v>
                </c:pt>
                <c:pt idx="33703">
                  <c:v>6.5741550000000002</c:v>
                </c:pt>
                <c:pt idx="33704">
                  <c:v>6.5723469999999997</c:v>
                </c:pt>
                <c:pt idx="33705">
                  <c:v>6.5626610000000003</c:v>
                </c:pt>
                <c:pt idx="33706">
                  <c:v>6.5715709999999996</c:v>
                </c:pt>
                <c:pt idx="33707">
                  <c:v>6.5773469999999996</c:v>
                </c:pt>
                <c:pt idx="33708">
                  <c:v>6.5689200000000003</c:v>
                </c:pt>
                <c:pt idx="33709">
                  <c:v>6.5738810000000001</c:v>
                </c:pt>
                <c:pt idx="33710">
                  <c:v>6.5812499999999998</c:v>
                </c:pt>
                <c:pt idx="33711">
                  <c:v>6.5654529999999998</c:v>
                </c:pt>
                <c:pt idx="33712">
                  <c:v>6.5637350000000003</c:v>
                </c:pt>
                <c:pt idx="33713">
                  <c:v>6.573359</c:v>
                </c:pt>
                <c:pt idx="33714">
                  <c:v>6.5596579999999998</c:v>
                </c:pt>
                <c:pt idx="33715">
                  <c:v>6.5575000000000001</c:v>
                </c:pt>
                <c:pt idx="33716">
                  <c:v>6.5815710000000003</c:v>
                </c:pt>
                <c:pt idx="33717">
                  <c:v>6.586773</c:v>
                </c:pt>
                <c:pt idx="33718">
                  <c:v>6.572527</c:v>
                </c:pt>
                <c:pt idx="33719">
                  <c:v>6.5803909999999997</c:v>
                </c:pt>
                <c:pt idx="33720">
                  <c:v>6.5869140000000002</c:v>
                </c:pt>
                <c:pt idx="33721">
                  <c:v>6.5720590000000003</c:v>
                </c:pt>
                <c:pt idx="33722">
                  <c:v>6.5708399999999996</c:v>
                </c:pt>
                <c:pt idx="33723">
                  <c:v>6.573296</c:v>
                </c:pt>
                <c:pt idx="33724">
                  <c:v>6.5655250000000001</c:v>
                </c:pt>
                <c:pt idx="33725">
                  <c:v>6.5702999999999996</c:v>
                </c:pt>
                <c:pt idx="33726">
                  <c:v>6.5750970000000004</c:v>
                </c:pt>
                <c:pt idx="33727">
                  <c:v>6.5670190000000002</c:v>
                </c:pt>
                <c:pt idx="33728">
                  <c:v>6.5705289999999996</c:v>
                </c:pt>
                <c:pt idx="33729">
                  <c:v>6.5864690000000001</c:v>
                </c:pt>
                <c:pt idx="33730">
                  <c:v>6.5783129999999996</c:v>
                </c:pt>
                <c:pt idx="33731">
                  <c:v>6.5669930000000001</c:v>
                </c:pt>
                <c:pt idx="33732">
                  <c:v>6.5830469999999996</c:v>
                </c:pt>
                <c:pt idx="33733">
                  <c:v>6.581118</c:v>
                </c:pt>
                <c:pt idx="33734">
                  <c:v>6.5666200000000003</c:v>
                </c:pt>
                <c:pt idx="33735">
                  <c:v>6.5759249999999998</c:v>
                </c:pt>
                <c:pt idx="33736">
                  <c:v>6.5770679999999997</c:v>
                </c:pt>
                <c:pt idx="33737">
                  <c:v>6.5661230000000002</c:v>
                </c:pt>
                <c:pt idx="33738">
                  <c:v>6.5664740000000004</c:v>
                </c:pt>
                <c:pt idx="33739">
                  <c:v>6.5744220000000002</c:v>
                </c:pt>
                <c:pt idx="33740">
                  <c:v>6.5760350000000001</c:v>
                </c:pt>
                <c:pt idx="33741">
                  <c:v>6.5753120000000003</c:v>
                </c:pt>
                <c:pt idx="33742">
                  <c:v>6.5787509999999996</c:v>
                </c:pt>
                <c:pt idx="33743">
                  <c:v>6.5779500000000004</c:v>
                </c:pt>
                <c:pt idx="33744">
                  <c:v>6.5804850000000004</c:v>
                </c:pt>
                <c:pt idx="33745">
                  <c:v>6.5813949999999997</c:v>
                </c:pt>
                <c:pt idx="33746">
                  <c:v>6.5690080000000002</c:v>
                </c:pt>
                <c:pt idx="33747">
                  <c:v>6.5659489999999998</c:v>
                </c:pt>
                <c:pt idx="33748">
                  <c:v>6.5775870000000003</c:v>
                </c:pt>
                <c:pt idx="33749">
                  <c:v>6.5788279999999997</c:v>
                </c:pt>
                <c:pt idx="33750">
                  <c:v>6.570678</c:v>
                </c:pt>
                <c:pt idx="33751">
                  <c:v>6.575329</c:v>
                </c:pt>
                <c:pt idx="33752">
                  <c:v>6.5860390000000004</c:v>
                </c:pt>
                <c:pt idx="33753">
                  <c:v>6.5861879999999999</c:v>
                </c:pt>
                <c:pt idx="33754">
                  <c:v>6.5810930000000001</c:v>
                </c:pt>
                <c:pt idx="33755">
                  <c:v>6.5793920000000004</c:v>
                </c:pt>
                <c:pt idx="33756">
                  <c:v>6.5809220000000002</c:v>
                </c:pt>
                <c:pt idx="33757">
                  <c:v>6.5794350000000001</c:v>
                </c:pt>
                <c:pt idx="33758">
                  <c:v>6.5780149999999997</c:v>
                </c:pt>
                <c:pt idx="33759">
                  <c:v>6.581753</c:v>
                </c:pt>
                <c:pt idx="33760">
                  <c:v>6.5806449999999996</c:v>
                </c:pt>
                <c:pt idx="33761">
                  <c:v>6.5736109999999996</c:v>
                </c:pt>
                <c:pt idx="33762">
                  <c:v>6.5693869999999999</c:v>
                </c:pt>
                <c:pt idx="33763">
                  <c:v>6.5763619999999996</c:v>
                </c:pt>
                <c:pt idx="33764">
                  <c:v>6.5836439999999996</c:v>
                </c:pt>
                <c:pt idx="33765">
                  <c:v>6.5807260000000003</c:v>
                </c:pt>
                <c:pt idx="33766">
                  <c:v>6.5839410000000003</c:v>
                </c:pt>
                <c:pt idx="33767">
                  <c:v>6.5855040000000002</c:v>
                </c:pt>
                <c:pt idx="33768">
                  <c:v>6.5793509999999999</c:v>
                </c:pt>
                <c:pt idx="33769">
                  <c:v>6.5794560000000004</c:v>
                </c:pt>
                <c:pt idx="33770">
                  <c:v>6.5834380000000001</c:v>
                </c:pt>
                <c:pt idx="33771">
                  <c:v>6.5850869999999997</c:v>
                </c:pt>
                <c:pt idx="33772">
                  <c:v>6.5849510000000002</c:v>
                </c:pt>
                <c:pt idx="33773">
                  <c:v>6.5848459999999998</c:v>
                </c:pt>
                <c:pt idx="33774">
                  <c:v>6.578684</c:v>
                </c:pt>
                <c:pt idx="33775">
                  <c:v>6.571447</c:v>
                </c:pt>
                <c:pt idx="33776">
                  <c:v>6.5807380000000002</c:v>
                </c:pt>
                <c:pt idx="33777">
                  <c:v>6.5828350000000002</c:v>
                </c:pt>
                <c:pt idx="33778">
                  <c:v>6.571841</c:v>
                </c:pt>
                <c:pt idx="33779">
                  <c:v>6.5809870000000004</c:v>
                </c:pt>
                <c:pt idx="33780">
                  <c:v>6.5942090000000002</c:v>
                </c:pt>
                <c:pt idx="33781">
                  <c:v>6.5816600000000003</c:v>
                </c:pt>
                <c:pt idx="33782">
                  <c:v>6.5766249999999999</c:v>
                </c:pt>
                <c:pt idx="33783">
                  <c:v>6.5959630000000002</c:v>
                </c:pt>
                <c:pt idx="33784">
                  <c:v>6.5904829999999999</c:v>
                </c:pt>
                <c:pt idx="33785">
                  <c:v>6.5745129999999996</c:v>
                </c:pt>
                <c:pt idx="33786">
                  <c:v>6.5851870000000003</c:v>
                </c:pt>
                <c:pt idx="33787">
                  <c:v>6.5885439999999997</c:v>
                </c:pt>
                <c:pt idx="33788">
                  <c:v>6.5778439999999998</c:v>
                </c:pt>
                <c:pt idx="33789">
                  <c:v>6.5755239999999997</c:v>
                </c:pt>
                <c:pt idx="33790">
                  <c:v>6.5791180000000002</c:v>
                </c:pt>
                <c:pt idx="33791">
                  <c:v>6.5856719999999997</c:v>
                </c:pt>
                <c:pt idx="33792">
                  <c:v>6.596012</c:v>
                </c:pt>
                <c:pt idx="33793">
                  <c:v>6.5939300000000003</c:v>
                </c:pt>
                <c:pt idx="33794">
                  <c:v>6.5812169999999997</c:v>
                </c:pt>
                <c:pt idx="33795">
                  <c:v>6.5922929999999997</c:v>
                </c:pt>
                <c:pt idx="33796">
                  <c:v>6.6003699999999998</c:v>
                </c:pt>
                <c:pt idx="33797">
                  <c:v>6.5815859999999997</c:v>
                </c:pt>
                <c:pt idx="33798">
                  <c:v>6.5824480000000003</c:v>
                </c:pt>
                <c:pt idx="33799">
                  <c:v>6.5911340000000003</c:v>
                </c:pt>
                <c:pt idx="33800">
                  <c:v>6.5802120000000004</c:v>
                </c:pt>
                <c:pt idx="33801">
                  <c:v>6.5788890000000002</c:v>
                </c:pt>
                <c:pt idx="33802">
                  <c:v>6.593464</c:v>
                </c:pt>
                <c:pt idx="33803">
                  <c:v>6.5901930000000002</c:v>
                </c:pt>
                <c:pt idx="33804">
                  <c:v>6.5798870000000003</c:v>
                </c:pt>
                <c:pt idx="33805">
                  <c:v>6.5892340000000003</c:v>
                </c:pt>
                <c:pt idx="33806">
                  <c:v>6.5854379999999999</c:v>
                </c:pt>
                <c:pt idx="33807">
                  <c:v>6.5772180000000002</c:v>
                </c:pt>
                <c:pt idx="33808">
                  <c:v>6.5900049999999997</c:v>
                </c:pt>
                <c:pt idx="33809">
                  <c:v>6.5913300000000001</c:v>
                </c:pt>
                <c:pt idx="33810">
                  <c:v>6.5806740000000001</c:v>
                </c:pt>
                <c:pt idx="33811">
                  <c:v>6.582084</c:v>
                </c:pt>
                <c:pt idx="33812">
                  <c:v>6.5847870000000004</c:v>
                </c:pt>
                <c:pt idx="33813">
                  <c:v>6.5846840000000002</c:v>
                </c:pt>
                <c:pt idx="33814">
                  <c:v>6.5946530000000001</c:v>
                </c:pt>
                <c:pt idx="33815">
                  <c:v>6.5966170000000002</c:v>
                </c:pt>
                <c:pt idx="33816">
                  <c:v>6.5804200000000002</c:v>
                </c:pt>
                <c:pt idx="33817">
                  <c:v>6.5867149999999999</c:v>
                </c:pt>
                <c:pt idx="33818">
                  <c:v>6.5979869999999998</c:v>
                </c:pt>
                <c:pt idx="33819">
                  <c:v>6.5801540000000003</c:v>
                </c:pt>
                <c:pt idx="33820">
                  <c:v>6.576003</c:v>
                </c:pt>
                <c:pt idx="33821">
                  <c:v>6.5943930000000002</c:v>
                </c:pt>
                <c:pt idx="33822">
                  <c:v>6.597906</c:v>
                </c:pt>
                <c:pt idx="33823">
                  <c:v>6.5893579999999998</c:v>
                </c:pt>
                <c:pt idx="33824">
                  <c:v>6.5904369999999997</c:v>
                </c:pt>
                <c:pt idx="33825">
                  <c:v>6.5938020000000002</c:v>
                </c:pt>
                <c:pt idx="33826">
                  <c:v>6.5890009999999997</c:v>
                </c:pt>
                <c:pt idx="33827">
                  <c:v>6.5948599999999997</c:v>
                </c:pt>
                <c:pt idx="33828">
                  <c:v>6.5906900000000004</c:v>
                </c:pt>
                <c:pt idx="33829">
                  <c:v>6.5817410000000001</c:v>
                </c:pt>
                <c:pt idx="33830">
                  <c:v>6.5944320000000003</c:v>
                </c:pt>
                <c:pt idx="33831">
                  <c:v>6.5954220000000001</c:v>
                </c:pt>
                <c:pt idx="33832">
                  <c:v>6.5851860000000002</c:v>
                </c:pt>
                <c:pt idx="33833">
                  <c:v>6.5895640000000002</c:v>
                </c:pt>
                <c:pt idx="33834">
                  <c:v>6.5962129999999997</c:v>
                </c:pt>
                <c:pt idx="33835">
                  <c:v>6.592371</c:v>
                </c:pt>
                <c:pt idx="33836">
                  <c:v>6.5914510000000002</c:v>
                </c:pt>
                <c:pt idx="33837">
                  <c:v>6.5957140000000001</c:v>
                </c:pt>
                <c:pt idx="33838">
                  <c:v>6.5895169999999998</c:v>
                </c:pt>
                <c:pt idx="33839">
                  <c:v>6.591075</c:v>
                </c:pt>
                <c:pt idx="33840">
                  <c:v>6.5961290000000004</c:v>
                </c:pt>
                <c:pt idx="33841">
                  <c:v>6.5878560000000004</c:v>
                </c:pt>
                <c:pt idx="33842">
                  <c:v>6.5884720000000003</c:v>
                </c:pt>
                <c:pt idx="33843">
                  <c:v>6.5954519999999999</c:v>
                </c:pt>
                <c:pt idx="33844">
                  <c:v>6.5907929999999997</c:v>
                </c:pt>
                <c:pt idx="33845">
                  <c:v>6.5890659999999999</c:v>
                </c:pt>
                <c:pt idx="33846">
                  <c:v>6.5979479999999997</c:v>
                </c:pt>
                <c:pt idx="33847">
                  <c:v>6.5943339999999999</c:v>
                </c:pt>
                <c:pt idx="33848">
                  <c:v>6.586805</c:v>
                </c:pt>
                <c:pt idx="33849">
                  <c:v>6.5963370000000001</c:v>
                </c:pt>
                <c:pt idx="33850">
                  <c:v>6.5963560000000001</c:v>
                </c:pt>
                <c:pt idx="33851">
                  <c:v>6.592892</c:v>
                </c:pt>
                <c:pt idx="33852">
                  <c:v>6.6002970000000003</c:v>
                </c:pt>
                <c:pt idx="33853">
                  <c:v>6.5976600000000003</c:v>
                </c:pt>
                <c:pt idx="33854">
                  <c:v>6.5904290000000003</c:v>
                </c:pt>
                <c:pt idx="33855">
                  <c:v>6.5954959999999998</c:v>
                </c:pt>
                <c:pt idx="33856">
                  <c:v>6.6060720000000002</c:v>
                </c:pt>
                <c:pt idx="33857">
                  <c:v>6.6035320000000004</c:v>
                </c:pt>
                <c:pt idx="33858">
                  <c:v>6.5995280000000003</c:v>
                </c:pt>
                <c:pt idx="33859">
                  <c:v>6.6018629999999998</c:v>
                </c:pt>
                <c:pt idx="33860">
                  <c:v>6.5981880000000004</c:v>
                </c:pt>
                <c:pt idx="33861">
                  <c:v>6.6031250000000004</c:v>
                </c:pt>
                <c:pt idx="33862">
                  <c:v>6.604311</c:v>
                </c:pt>
                <c:pt idx="33863">
                  <c:v>6.5900869999999996</c:v>
                </c:pt>
                <c:pt idx="33864">
                  <c:v>6.5898380000000003</c:v>
                </c:pt>
                <c:pt idx="33865">
                  <c:v>6.6002159999999996</c:v>
                </c:pt>
                <c:pt idx="33866">
                  <c:v>6.6008459999999998</c:v>
                </c:pt>
                <c:pt idx="33867">
                  <c:v>6.5922840000000003</c:v>
                </c:pt>
                <c:pt idx="33868">
                  <c:v>6.58901</c:v>
                </c:pt>
                <c:pt idx="33869">
                  <c:v>6.5896869999999996</c:v>
                </c:pt>
                <c:pt idx="33870">
                  <c:v>6.5935829999999997</c:v>
                </c:pt>
                <c:pt idx="33871">
                  <c:v>6.6039890000000003</c:v>
                </c:pt>
                <c:pt idx="33872">
                  <c:v>6.5992730000000002</c:v>
                </c:pt>
                <c:pt idx="33873">
                  <c:v>6.5903169999999998</c:v>
                </c:pt>
                <c:pt idx="33874">
                  <c:v>6.5922590000000003</c:v>
                </c:pt>
                <c:pt idx="33875">
                  <c:v>6.5907080000000002</c:v>
                </c:pt>
                <c:pt idx="33876">
                  <c:v>6.5917459999999997</c:v>
                </c:pt>
                <c:pt idx="33877">
                  <c:v>6.6013830000000002</c:v>
                </c:pt>
                <c:pt idx="33878">
                  <c:v>6.606725</c:v>
                </c:pt>
                <c:pt idx="33879">
                  <c:v>6.6005339999999997</c:v>
                </c:pt>
                <c:pt idx="33880">
                  <c:v>6.5991049999999998</c:v>
                </c:pt>
                <c:pt idx="33881">
                  <c:v>6.6083670000000003</c:v>
                </c:pt>
                <c:pt idx="33882">
                  <c:v>6.5995540000000004</c:v>
                </c:pt>
                <c:pt idx="33883">
                  <c:v>6.5978409999999998</c:v>
                </c:pt>
                <c:pt idx="33884">
                  <c:v>6.6125210000000001</c:v>
                </c:pt>
                <c:pt idx="33885">
                  <c:v>6.6070549999999999</c:v>
                </c:pt>
                <c:pt idx="33886">
                  <c:v>6.5988220000000002</c:v>
                </c:pt>
                <c:pt idx="33887">
                  <c:v>6.6009409999999997</c:v>
                </c:pt>
                <c:pt idx="33888">
                  <c:v>6.6006239999999998</c:v>
                </c:pt>
                <c:pt idx="33889">
                  <c:v>6.5967060000000002</c:v>
                </c:pt>
                <c:pt idx="33890">
                  <c:v>6.5995549999999996</c:v>
                </c:pt>
                <c:pt idx="33891">
                  <c:v>6.6020839999999996</c:v>
                </c:pt>
                <c:pt idx="33892">
                  <c:v>6.5975830000000002</c:v>
                </c:pt>
                <c:pt idx="33893">
                  <c:v>6.6011889999999998</c:v>
                </c:pt>
                <c:pt idx="33894">
                  <c:v>6.6024989999999999</c:v>
                </c:pt>
                <c:pt idx="33895">
                  <c:v>6.5979400000000004</c:v>
                </c:pt>
                <c:pt idx="33896">
                  <c:v>6.5957100000000004</c:v>
                </c:pt>
                <c:pt idx="33897">
                  <c:v>6.595288</c:v>
                </c:pt>
                <c:pt idx="33898">
                  <c:v>6.5956640000000002</c:v>
                </c:pt>
                <c:pt idx="33899">
                  <c:v>6.5997909999999997</c:v>
                </c:pt>
                <c:pt idx="33900">
                  <c:v>6.609864</c:v>
                </c:pt>
                <c:pt idx="33901">
                  <c:v>6.6075759999999999</c:v>
                </c:pt>
                <c:pt idx="33902">
                  <c:v>6.6005099999999999</c:v>
                </c:pt>
                <c:pt idx="33903">
                  <c:v>6.6107120000000004</c:v>
                </c:pt>
                <c:pt idx="33904">
                  <c:v>6.6138130000000004</c:v>
                </c:pt>
                <c:pt idx="33905">
                  <c:v>6.6111829999999996</c:v>
                </c:pt>
                <c:pt idx="33906">
                  <c:v>6.6130969999999998</c:v>
                </c:pt>
                <c:pt idx="33907">
                  <c:v>6.6061800000000002</c:v>
                </c:pt>
                <c:pt idx="33908">
                  <c:v>6.5980100000000004</c:v>
                </c:pt>
                <c:pt idx="33909">
                  <c:v>6.6008230000000001</c:v>
                </c:pt>
                <c:pt idx="33910">
                  <c:v>6.602525</c:v>
                </c:pt>
                <c:pt idx="33911">
                  <c:v>6.5966199999999997</c:v>
                </c:pt>
                <c:pt idx="33912">
                  <c:v>6.6008399999999998</c:v>
                </c:pt>
                <c:pt idx="33913">
                  <c:v>6.6107440000000004</c:v>
                </c:pt>
                <c:pt idx="33914">
                  <c:v>6.6078219999999996</c:v>
                </c:pt>
                <c:pt idx="33915">
                  <c:v>6.6034759999999997</c:v>
                </c:pt>
                <c:pt idx="33916">
                  <c:v>6.6072839999999999</c:v>
                </c:pt>
                <c:pt idx="33917">
                  <c:v>6.6063590000000003</c:v>
                </c:pt>
                <c:pt idx="33918">
                  <c:v>6.5977509999999997</c:v>
                </c:pt>
                <c:pt idx="33919">
                  <c:v>6.5995330000000001</c:v>
                </c:pt>
                <c:pt idx="33920">
                  <c:v>6.6045579999999999</c:v>
                </c:pt>
                <c:pt idx="33921">
                  <c:v>6.6007280000000002</c:v>
                </c:pt>
                <c:pt idx="33922">
                  <c:v>6.6067070000000001</c:v>
                </c:pt>
                <c:pt idx="33923">
                  <c:v>6.6144819999999998</c:v>
                </c:pt>
                <c:pt idx="33924">
                  <c:v>6.6125439999999998</c:v>
                </c:pt>
                <c:pt idx="33925">
                  <c:v>6.6126779999999998</c:v>
                </c:pt>
                <c:pt idx="33926">
                  <c:v>6.6038959999999998</c:v>
                </c:pt>
                <c:pt idx="33927">
                  <c:v>6.6008319999999996</c:v>
                </c:pt>
                <c:pt idx="33928">
                  <c:v>6.6111969999999998</c:v>
                </c:pt>
                <c:pt idx="33929">
                  <c:v>6.6127180000000001</c:v>
                </c:pt>
                <c:pt idx="33930">
                  <c:v>6.6070830000000003</c:v>
                </c:pt>
                <c:pt idx="33931">
                  <c:v>6.6060179999999997</c:v>
                </c:pt>
                <c:pt idx="33932">
                  <c:v>6.6105590000000003</c:v>
                </c:pt>
                <c:pt idx="33933">
                  <c:v>6.6046040000000001</c:v>
                </c:pt>
                <c:pt idx="33934">
                  <c:v>6.6002470000000004</c:v>
                </c:pt>
                <c:pt idx="33935">
                  <c:v>6.6053420000000003</c:v>
                </c:pt>
                <c:pt idx="33936">
                  <c:v>6.6026490000000004</c:v>
                </c:pt>
                <c:pt idx="33937">
                  <c:v>6.6087449999999999</c:v>
                </c:pt>
                <c:pt idx="33938">
                  <c:v>6.6172259999999996</c:v>
                </c:pt>
                <c:pt idx="33939">
                  <c:v>6.6081690000000002</c:v>
                </c:pt>
                <c:pt idx="33940">
                  <c:v>6.6052379999999999</c:v>
                </c:pt>
                <c:pt idx="33941">
                  <c:v>6.6171670000000002</c:v>
                </c:pt>
                <c:pt idx="33942">
                  <c:v>6.61897</c:v>
                </c:pt>
                <c:pt idx="33943">
                  <c:v>6.6151220000000004</c:v>
                </c:pt>
                <c:pt idx="33944">
                  <c:v>6.6171129999999998</c:v>
                </c:pt>
                <c:pt idx="33945">
                  <c:v>6.6061160000000001</c:v>
                </c:pt>
                <c:pt idx="33946">
                  <c:v>6.6048600000000004</c:v>
                </c:pt>
                <c:pt idx="33947">
                  <c:v>6.6168110000000002</c:v>
                </c:pt>
                <c:pt idx="33948">
                  <c:v>6.6072249999999997</c:v>
                </c:pt>
                <c:pt idx="33949">
                  <c:v>6.6047359999999999</c:v>
                </c:pt>
                <c:pt idx="33950">
                  <c:v>6.6175170000000003</c:v>
                </c:pt>
                <c:pt idx="33951">
                  <c:v>6.6158400000000004</c:v>
                </c:pt>
                <c:pt idx="33952">
                  <c:v>6.609057</c:v>
                </c:pt>
                <c:pt idx="33953">
                  <c:v>6.6101840000000003</c:v>
                </c:pt>
                <c:pt idx="33954">
                  <c:v>6.6078989999999997</c:v>
                </c:pt>
                <c:pt idx="33955">
                  <c:v>6.6048109999999998</c:v>
                </c:pt>
                <c:pt idx="33956">
                  <c:v>6.6151419999999996</c:v>
                </c:pt>
                <c:pt idx="33957">
                  <c:v>6.6147289999999996</c:v>
                </c:pt>
                <c:pt idx="33958">
                  <c:v>6.6032070000000003</c:v>
                </c:pt>
                <c:pt idx="33959">
                  <c:v>6.6115810000000002</c:v>
                </c:pt>
                <c:pt idx="33960">
                  <c:v>6.6156249999999996</c:v>
                </c:pt>
                <c:pt idx="33961">
                  <c:v>6.6068309999999997</c:v>
                </c:pt>
                <c:pt idx="33962">
                  <c:v>6.6108169999999999</c:v>
                </c:pt>
                <c:pt idx="33963">
                  <c:v>6.6150099999999998</c:v>
                </c:pt>
                <c:pt idx="33964">
                  <c:v>6.6140359999999996</c:v>
                </c:pt>
                <c:pt idx="33965">
                  <c:v>6.6176219999999999</c:v>
                </c:pt>
                <c:pt idx="33966">
                  <c:v>6.6176269999999997</c:v>
                </c:pt>
                <c:pt idx="33967">
                  <c:v>6.6095959999999998</c:v>
                </c:pt>
                <c:pt idx="33968">
                  <c:v>6.6132249999999999</c:v>
                </c:pt>
                <c:pt idx="33969">
                  <c:v>6.6207729999999998</c:v>
                </c:pt>
                <c:pt idx="33970">
                  <c:v>6.6070029999999997</c:v>
                </c:pt>
                <c:pt idx="33971">
                  <c:v>6.5988329999999999</c:v>
                </c:pt>
                <c:pt idx="33972">
                  <c:v>6.6081500000000002</c:v>
                </c:pt>
                <c:pt idx="33973">
                  <c:v>6.6134930000000001</c:v>
                </c:pt>
                <c:pt idx="33974">
                  <c:v>6.6187399999999998</c:v>
                </c:pt>
                <c:pt idx="33975">
                  <c:v>6.628412</c:v>
                </c:pt>
                <c:pt idx="33976">
                  <c:v>6.6272019999999996</c:v>
                </c:pt>
                <c:pt idx="33977">
                  <c:v>6.619999</c:v>
                </c:pt>
                <c:pt idx="33978">
                  <c:v>6.6235689999999998</c:v>
                </c:pt>
                <c:pt idx="33979">
                  <c:v>6.6205540000000003</c:v>
                </c:pt>
                <c:pt idx="33980">
                  <c:v>6.6071989999999996</c:v>
                </c:pt>
                <c:pt idx="33981">
                  <c:v>6.608365</c:v>
                </c:pt>
                <c:pt idx="33982">
                  <c:v>6.6154539999999997</c:v>
                </c:pt>
                <c:pt idx="33983">
                  <c:v>6.6104669999999999</c:v>
                </c:pt>
                <c:pt idx="33984">
                  <c:v>6.6082830000000001</c:v>
                </c:pt>
                <c:pt idx="33985">
                  <c:v>6.6222019999999997</c:v>
                </c:pt>
                <c:pt idx="33986">
                  <c:v>6.6278990000000002</c:v>
                </c:pt>
                <c:pt idx="33987">
                  <c:v>6.6243350000000003</c:v>
                </c:pt>
                <c:pt idx="33988">
                  <c:v>6.6295950000000001</c:v>
                </c:pt>
                <c:pt idx="33989">
                  <c:v>6.6133199999999999</c:v>
                </c:pt>
                <c:pt idx="33990">
                  <c:v>6.5976910000000002</c:v>
                </c:pt>
                <c:pt idx="33991">
                  <c:v>6.6137100000000002</c:v>
                </c:pt>
                <c:pt idx="33992">
                  <c:v>6.6200159999999997</c:v>
                </c:pt>
                <c:pt idx="33993">
                  <c:v>6.617731</c:v>
                </c:pt>
                <c:pt idx="33994">
                  <c:v>6.6191240000000002</c:v>
                </c:pt>
                <c:pt idx="33995">
                  <c:v>6.6123919999999998</c:v>
                </c:pt>
                <c:pt idx="33996">
                  <c:v>6.6145360000000002</c:v>
                </c:pt>
                <c:pt idx="33997">
                  <c:v>6.631748</c:v>
                </c:pt>
                <c:pt idx="33998">
                  <c:v>6.631246</c:v>
                </c:pt>
                <c:pt idx="33999">
                  <c:v>6.6167379999999998</c:v>
                </c:pt>
                <c:pt idx="34000">
                  <c:v>6.6207900000000004</c:v>
                </c:pt>
                <c:pt idx="34001">
                  <c:v>6.6220020000000002</c:v>
                </c:pt>
                <c:pt idx="34002">
                  <c:v>6.6042310000000004</c:v>
                </c:pt>
                <c:pt idx="34003">
                  <c:v>6.6076040000000003</c:v>
                </c:pt>
                <c:pt idx="34004">
                  <c:v>6.6249120000000001</c:v>
                </c:pt>
                <c:pt idx="34005">
                  <c:v>6.6239379999999999</c:v>
                </c:pt>
                <c:pt idx="34006">
                  <c:v>6.6176649999999997</c:v>
                </c:pt>
                <c:pt idx="34007">
                  <c:v>6.618506</c:v>
                </c:pt>
                <c:pt idx="34008">
                  <c:v>6.6246700000000001</c:v>
                </c:pt>
                <c:pt idx="34009">
                  <c:v>6.6310820000000001</c:v>
                </c:pt>
                <c:pt idx="34010">
                  <c:v>6.6309820000000004</c:v>
                </c:pt>
                <c:pt idx="34011">
                  <c:v>6.618779</c:v>
                </c:pt>
                <c:pt idx="34012">
                  <c:v>6.6172969999999998</c:v>
                </c:pt>
                <c:pt idx="34013">
                  <c:v>6.6330429999999998</c:v>
                </c:pt>
                <c:pt idx="34014">
                  <c:v>6.6257869999999999</c:v>
                </c:pt>
                <c:pt idx="34015">
                  <c:v>6.6163080000000001</c:v>
                </c:pt>
                <c:pt idx="34016">
                  <c:v>6.6241050000000001</c:v>
                </c:pt>
                <c:pt idx="34017">
                  <c:v>6.618798</c:v>
                </c:pt>
                <c:pt idx="34018">
                  <c:v>6.6130440000000004</c:v>
                </c:pt>
                <c:pt idx="34019">
                  <c:v>6.6221870000000003</c:v>
                </c:pt>
                <c:pt idx="34020">
                  <c:v>6.6212169999999997</c:v>
                </c:pt>
                <c:pt idx="34021">
                  <c:v>6.6102230000000004</c:v>
                </c:pt>
                <c:pt idx="34022">
                  <c:v>6.6165099999999999</c:v>
                </c:pt>
                <c:pt idx="34023">
                  <c:v>6.627237</c:v>
                </c:pt>
                <c:pt idx="34024">
                  <c:v>6.6215149999999996</c:v>
                </c:pt>
                <c:pt idx="34025">
                  <c:v>6.6235030000000004</c:v>
                </c:pt>
                <c:pt idx="34026">
                  <c:v>6.631227</c:v>
                </c:pt>
                <c:pt idx="34027">
                  <c:v>6.6284359999999998</c:v>
                </c:pt>
                <c:pt idx="34028">
                  <c:v>6.6259620000000004</c:v>
                </c:pt>
                <c:pt idx="34029">
                  <c:v>6.628158</c:v>
                </c:pt>
                <c:pt idx="34030">
                  <c:v>6.6272919999999997</c:v>
                </c:pt>
                <c:pt idx="34031">
                  <c:v>6.6261720000000004</c:v>
                </c:pt>
                <c:pt idx="34032">
                  <c:v>6.6358079999999999</c:v>
                </c:pt>
                <c:pt idx="34033">
                  <c:v>6.6272070000000003</c:v>
                </c:pt>
                <c:pt idx="34034">
                  <c:v>6.6094910000000002</c:v>
                </c:pt>
                <c:pt idx="34035">
                  <c:v>6.6247480000000003</c:v>
                </c:pt>
                <c:pt idx="34036">
                  <c:v>6.6341099999999997</c:v>
                </c:pt>
                <c:pt idx="34037">
                  <c:v>6.6254010000000001</c:v>
                </c:pt>
                <c:pt idx="34038">
                  <c:v>6.6295409999999997</c:v>
                </c:pt>
                <c:pt idx="34039">
                  <c:v>6.6289730000000002</c:v>
                </c:pt>
                <c:pt idx="34040">
                  <c:v>6.6195430000000002</c:v>
                </c:pt>
                <c:pt idx="34041">
                  <c:v>6.6256380000000004</c:v>
                </c:pt>
                <c:pt idx="34042">
                  <c:v>6.6352250000000002</c:v>
                </c:pt>
                <c:pt idx="34043">
                  <c:v>6.627955</c:v>
                </c:pt>
                <c:pt idx="34044">
                  <c:v>6.6231400000000002</c:v>
                </c:pt>
                <c:pt idx="34045">
                  <c:v>6.6250580000000001</c:v>
                </c:pt>
                <c:pt idx="34046">
                  <c:v>6.6207229999999999</c:v>
                </c:pt>
                <c:pt idx="34047">
                  <c:v>6.6205449999999999</c:v>
                </c:pt>
                <c:pt idx="34048">
                  <c:v>6.6291270000000004</c:v>
                </c:pt>
                <c:pt idx="34049">
                  <c:v>6.6278420000000002</c:v>
                </c:pt>
                <c:pt idx="34050">
                  <c:v>6.6181650000000003</c:v>
                </c:pt>
                <c:pt idx="34051">
                  <c:v>6.622986</c:v>
                </c:pt>
                <c:pt idx="34052">
                  <c:v>6.6311400000000003</c:v>
                </c:pt>
                <c:pt idx="34053">
                  <c:v>6.6314349999999997</c:v>
                </c:pt>
                <c:pt idx="34054">
                  <c:v>6.6397529999999998</c:v>
                </c:pt>
                <c:pt idx="34055">
                  <c:v>6.6318039999999998</c:v>
                </c:pt>
                <c:pt idx="34056">
                  <c:v>6.616085</c:v>
                </c:pt>
                <c:pt idx="34057">
                  <c:v>6.6317120000000003</c:v>
                </c:pt>
                <c:pt idx="34058">
                  <c:v>6.6358550000000003</c:v>
                </c:pt>
                <c:pt idx="34059">
                  <c:v>6.6195959999999996</c:v>
                </c:pt>
                <c:pt idx="34060">
                  <c:v>6.6284929999999997</c:v>
                </c:pt>
                <c:pt idx="34061">
                  <c:v>6.6413159999999998</c:v>
                </c:pt>
                <c:pt idx="34062">
                  <c:v>6.6251340000000001</c:v>
                </c:pt>
                <c:pt idx="34063">
                  <c:v>6.6170859999999996</c:v>
                </c:pt>
                <c:pt idx="34064">
                  <c:v>6.6337669999999997</c:v>
                </c:pt>
                <c:pt idx="34065">
                  <c:v>6.6331249999999997</c:v>
                </c:pt>
                <c:pt idx="34066">
                  <c:v>6.626036</c:v>
                </c:pt>
                <c:pt idx="34067">
                  <c:v>6.6312889999999998</c:v>
                </c:pt>
                <c:pt idx="34068">
                  <c:v>6.6308809999999996</c:v>
                </c:pt>
                <c:pt idx="34069">
                  <c:v>6.6298490000000001</c:v>
                </c:pt>
                <c:pt idx="34070">
                  <c:v>6.6350619999999996</c:v>
                </c:pt>
                <c:pt idx="34071">
                  <c:v>6.6342970000000001</c:v>
                </c:pt>
                <c:pt idx="34072">
                  <c:v>6.624771</c:v>
                </c:pt>
                <c:pt idx="34073">
                  <c:v>6.6275360000000001</c:v>
                </c:pt>
                <c:pt idx="34074">
                  <c:v>6.6359830000000004</c:v>
                </c:pt>
                <c:pt idx="34075">
                  <c:v>6.6285619999999996</c:v>
                </c:pt>
                <c:pt idx="34076">
                  <c:v>6.630833</c:v>
                </c:pt>
                <c:pt idx="34077">
                  <c:v>6.632708</c:v>
                </c:pt>
                <c:pt idx="34078">
                  <c:v>6.6220379999999999</c:v>
                </c:pt>
                <c:pt idx="34079">
                  <c:v>6.6278670000000002</c:v>
                </c:pt>
                <c:pt idx="34080">
                  <c:v>6.635427</c:v>
                </c:pt>
                <c:pt idx="34081">
                  <c:v>6.6318669999999997</c:v>
                </c:pt>
                <c:pt idx="34082">
                  <c:v>6.630687</c:v>
                </c:pt>
                <c:pt idx="34083">
                  <c:v>6.6381740000000002</c:v>
                </c:pt>
                <c:pt idx="34084">
                  <c:v>6.6369809999999996</c:v>
                </c:pt>
                <c:pt idx="34085">
                  <c:v>6.6287469999999997</c:v>
                </c:pt>
                <c:pt idx="34086">
                  <c:v>6.6389360000000002</c:v>
                </c:pt>
                <c:pt idx="34087">
                  <c:v>6.6482140000000003</c:v>
                </c:pt>
                <c:pt idx="34088">
                  <c:v>6.640301</c:v>
                </c:pt>
                <c:pt idx="34089">
                  <c:v>6.631265</c:v>
                </c:pt>
                <c:pt idx="34090">
                  <c:v>6.6300410000000003</c:v>
                </c:pt>
                <c:pt idx="34091">
                  <c:v>6.6331980000000001</c:v>
                </c:pt>
                <c:pt idx="34092">
                  <c:v>6.6351490000000002</c:v>
                </c:pt>
                <c:pt idx="34093">
                  <c:v>6.6369530000000001</c:v>
                </c:pt>
                <c:pt idx="34094">
                  <c:v>6.6341289999999997</c:v>
                </c:pt>
                <c:pt idx="34095">
                  <c:v>6.628679</c:v>
                </c:pt>
                <c:pt idx="34096">
                  <c:v>6.6323189999999999</c:v>
                </c:pt>
                <c:pt idx="34097">
                  <c:v>6.6365220000000003</c:v>
                </c:pt>
                <c:pt idx="34098">
                  <c:v>6.6376010000000001</c:v>
                </c:pt>
                <c:pt idx="34099">
                  <c:v>6.6398619999999999</c:v>
                </c:pt>
                <c:pt idx="34100">
                  <c:v>6.6382599999999998</c:v>
                </c:pt>
                <c:pt idx="34101">
                  <c:v>6.6377410000000001</c:v>
                </c:pt>
                <c:pt idx="34102">
                  <c:v>6.6405900000000004</c:v>
                </c:pt>
                <c:pt idx="34103">
                  <c:v>6.6370990000000001</c:v>
                </c:pt>
                <c:pt idx="34104">
                  <c:v>6.6312559999999996</c:v>
                </c:pt>
                <c:pt idx="34105">
                  <c:v>6.6390640000000003</c:v>
                </c:pt>
                <c:pt idx="34106">
                  <c:v>6.6389139999999998</c:v>
                </c:pt>
                <c:pt idx="34107">
                  <c:v>6.6318630000000001</c:v>
                </c:pt>
                <c:pt idx="34108">
                  <c:v>6.6387669999999996</c:v>
                </c:pt>
                <c:pt idx="34109">
                  <c:v>6.6406599999999996</c:v>
                </c:pt>
                <c:pt idx="34110">
                  <c:v>6.641006</c:v>
                </c:pt>
                <c:pt idx="34111">
                  <c:v>6.6466010000000004</c:v>
                </c:pt>
                <c:pt idx="34112">
                  <c:v>6.6424029999999998</c:v>
                </c:pt>
                <c:pt idx="34113">
                  <c:v>6.6358360000000003</c:v>
                </c:pt>
                <c:pt idx="34114">
                  <c:v>6.6455279999999997</c:v>
                </c:pt>
                <c:pt idx="34115">
                  <c:v>6.6533749999999996</c:v>
                </c:pt>
                <c:pt idx="34116">
                  <c:v>6.6308639999999999</c:v>
                </c:pt>
                <c:pt idx="34117">
                  <c:v>6.6184659999999997</c:v>
                </c:pt>
                <c:pt idx="34118">
                  <c:v>6.6353070000000001</c:v>
                </c:pt>
                <c:pt idx="34119">
                  <c:v>6.6344190000000003</c:v>
                </c:pt>
                <c:pt idx="34120">
                  <c:v>6.6277030000000003</c:v>
                </c:pt>
                <c:pt idx="34121">
                  <c:v>6.6361210000000002</c:v>
                </c:pt>
                <c:pt idx="34122">
                  <c:v>6.6417840000000004</c:v>
                </c:pt>
                <c:pt idx="34123">
                  <c:v>6.6461269999999999</c:v>
                </c:pt>
                <c:pt idx="34124">
                  <c:v>6.6498150000000003</c:v>
                </c:pt>
                <c:pt idx="34125">
                  <c:v>6.6441670000000004</c:v>
                </c:pt>
                <c:pt idx="34126">
                  <c:v>6.6377240000000004</c:v>
                </c:pt>
                <c:pt idx="34127">
                  <c:v>6.6451770000000003</c:v>
                </c:pt>
                <c:pt idx="34128">
                  <c:v>6.643929</c:v>
                </c:pt>
                <c:pt idx="34129">
                  <c:v>6.6318590000000004</c:v>
                </c:pt>
                <c:pt idx="34130">
                  <c:v>6.6372879999999999</c:v>
                </c:pt>
                <c:pt idx="34131">
                  <c:v>6.6462870000000001</c:v>
                </c:pt>
                <c:pt idx="34132">
                  <c:v>6.6436140000000004</c:v>
                </c:pt>
                <c:pt idx="34133">
                  <c:v>6.6419959999999998</c:v>
                </c:pt>
                <c:pt idx="34134">
                  <c:v>6.6462789999999998</c:v>
                </c:pt>
                <c:pt idx="34135">
                  <c:v>6.6434420000000003</c:v>
                </c:pt>
                <c:pt idx="34136">
                  <c:v>6.6420089999999998</c:v>
                </c:pt>
                <c:pt idx="34137">
                  <c:v>6.6513549999999997</c:v>
                </c:pt>
                <c:pt idx="34138">
                  <c:v>6.6398169999999999</c:v>
                </c:pt>
                <c:pt idx="34139">
                  <c:v>6.6256149999999998</c:v>
                </c:pt>
                <c:pt idx="34140">
                  <c:v>6.6377519999999999</c:v>
                </c:pt>
                <c:pt idx="34141">
                  <c:v>6.6438280000000001</c:v>
                </c:pt>
                <c:pt idx="34142">
                  <c:v>6.6391590000000003</c:v>
                </c:pt>
                <c:pt idx="34143">
                  <c:v>6.6381490000000003</c:v>
                </c:pt>
                <c:pt idx="34144">
                  <c:v>6.6437499999999998</c:v>
                </c:pt>
                <c:pt idx="34145">
                  <c:v>6.6521569999999999</c:v>
                </c:pt>
                <c:pt idx="34146">
                  <c:v>6.6532770000000001</c:v>
                </c:pt>
                <c:pt idx="34147">
                  <c:v>6.646083</c:v>
                </c:pt>
                <c:pt idx="34148">
                  <c:v>6.6409130000000003</c:v>
                </c:pt>
                <c:pt idx="34149">
                  <c:v>6.6474190000000002</c:v>
                </c:pt>
                <c:pt idx="34150">
                  <c:v>6.6493630000000001</c:v>
                </c:pt>
                <c:pt idx="34151">
                  <c:v>6.6414749999999998</c:v>
                </c:pt>
                <c:pt idx="34152">
                  <c:v>6.6475270000000002</c:v>
                </c:pt>
                <c:pt idx="34153">
                  <c:v>6.6542159999999999</c:v>
                </c:pt>
                <c:pt idx="34154">
                  <c:v>6.650372</c:v>
                </c:pt>
                <c:pt idx="34155">
                  <c:v>6.6460889999999999</c:v>
                </c:pt>
                <c:pt idx="34156">
                  <c:v>6.6434930000000003</c:v>
                </c:pt>
                <c:pt idx="34157">
                  <c:v>6.6449920000000002</c:v>
                </c:pt>
                <c:pt idx="34158">
                  <c:v>6.6495040000000003</c:v>
                </c:pt>
                <c:pt idx="34159">
                  <c:v>6.6568719999999999</c:v>
                </c:pt>
                <c:pt idx="34160">
                  <c:v>6.647246</c:v>
                </c:pt>
                <c:pt idx="34161">
                  <c:v>6.6310330000000004</c:v>
                </c:pt>
                <c:pt idx="34162">
                  <c:v>6.6433669999999996</c:v>
                </c:pt>
                <c:pt idx="34163">
                  <c:v>6.6519469999999998</c:v>
                </c:pt>
                <c:pt idx="34164">
                  <c:v>6.6406780000000003</c:v>
                </c:pt>
                <c:pt idx="34165">
                  <c:v>6.636279</c:v>
                </c:pt>
                <c:pt idx="34166">
                  <c:v>6.6398929999999998</c:v>
                </c:pt>
                <c:pt idx="34167">
                  <c:v>6.6390599999999997</c:v>
                </c:pt>
                <c:pt idx="34168">
                  <c:v>6.6413039999999999</c:v>
                </c:pt>
                <c:pt idx="34169">
                  <c:v>6.6531010000000004</c:v>
                </c:pt>
                <c:pt idx="34170">
                  <c:v>6.6500329999999996</c:v>
                </c:pt>
                <c:pt idx="34171">
                  <c:v>6.6448679999999998</c:v>
                </c:pt>
                <c:pt idx="34172">
                  <c:v>6.6502439999999998</c:v>
                </c:pt>
                <c:pt idx="34173">
                  <c:v>6.6466580000000004</c:v>
                </c:pt>
                <c:pt idx="34174">
                  <c:v>6.6477170000000001</c:v>
                </c:pt>
                <c:pt idx="34175">
                  <c:v>6.6522649999999999</c:v>
                </c:pt>
                <c:pt idx="34176">
                  <c:v>6.6494910000000003</c:v>
                </c:pt>
                <c:pt idx="34177">
                  <c:v>6.6484439999999996</c:v>
                </c:pt>
                <c:pt idx="34178">
                  <c:v>6.6530279999999999</c:v>
                </c:pt>
                <c:pt idx="34179">
                  <c:v>6.6567319999999999</c:v>
                </c:pt>
                <c:pt idx="34180">
                  <c:v>6.651675</c:v>
                </c:pt>
                <c:pt idx="34181">
                  <c:v>6.6541040000000002</c:v>
                </c:pt>
                <c:pt idx="34182">
                  <c:v>6.6599630000000003</c:v>
                </c:pt>
                <c:pt idx="34183">
                  <c:v>6.654649</c:v>
                </c:pt>
                <c:pt idx="34184">
                  <c:v>6.6477750000000002</c:v>
                </c:pt>
                <c:pt idx="34185">
                  <c:v>6.6452049999999998</c:v>
                </c:pt>
                <c:pt idx="34186">
                  <c:v>6.652069</c:v>
                </c:pt>
                <c:pt idx="34187">
                  <c:v>6.6585039999999998</c:v>
                </c:pt>
                <c:pt idx="34188">
                  <c:v>6.6469750000000003</c:v>
                </c:pt>
                <c:pt idx="34189">
                  <c:v>6.6325339999999997</c:v>
                </c:pt>
                <c:pt idx="34190">
                  <c:v>6.6362249999999996</c:v>
                </c:pt>
                <c:pt idx="34191">
                  <c:v>6.6480839999999999</c:v>
                </c:pt>
                <c:pt idx="34192">
                  <c:v>6.6565669999999999</c:v>
                </c:pt>
                <c:pt idx="34193">
                  <c:v>6.6615489999999999</c:v>
                </c:pt>
                <c:pt idx="34194">
                  <c:v>6.65862</c:v>
                </c:pt>
                <c:pt idx="34195">
                  <c:v>6.6538399999999998</c:v>
                </c:pt>
                <c:pt idx="34196">
                  <c:v>6.6512149999999997</c:v>
                </c:pt>
                <c:pt idx="34197">
                  <c:v>6.647462</c:v>
                </c:pt>
                <c:pt idx="34198">
                  <c:v>6.6510439999999997</c:v>
                </c:pt>
                <c:pt idx="34199">
                  <c:v>6.6567449999999999</c:v>
                </c:pt>
                <c:pt idx="34200">
                  <c:v>6.6585150000000004</c:v>
                </c:pt>
                <c:pt idx="34201">
                  <c:v>6.6613100000000003</c:v>
                </c:pt>
                <c:pt idx="34202">
                  <c:v>6.6600060000000001</c:v>
                </c:pt>
                <c:pt idx="34203">
                  <c:v>6.6558120000000001</c:v>
                </c:pt>
                <c:pt idx="34204">
                  <c:v>6.649832</c:v>
                </c:pt>
                <c:pt idx="34205">
                  <c:v>6.6481300000000001</c:v>
                </c:pt>
                <c:pt idx="34206">
                  <c:v>6.6558890000000002</c:v>
                </c:pt>
                <c:pt idx="34207">
                  <c:v>6.6571610000000003</c:v>
                </c:pt>
                <c:pt idx="34208">
                  <c:v>6.6545290000000001</c:v>
                </c:pt>
                <c:pt idx="34209">
                  <c:v>6.6506350000000003</c:v>
                </c:pt>
                <c:pt idx="34210">
                  <c:v>6.6500750000000002</c:v>
                </c:pt>
                <c:pt idx="34211">
                  <c:v>6.652012</c:v>
                </c:pt>
                <c:pt idx="34212">
                  <c:v>6.6511800000000001</c:v>
                </c:pt>
                <c:pt idx="34213">
                  <c:v>6.6516890000000002</c:v>
                </c:pt>
                <c:pt idx="34214">
                  <c:v>6.6469389999999997</c:v>
                </c:pt>
                <c:pt idx="34215">
                  <c:v>6.6512909999999996</c:v>
                </c:pt>
                <c:pt idx="34216">
                  <c:v>6.660736</c:v>
                </c:pt>
                <c:pt idx="34217">
                  <c:v>6.6522750000000004</c:v>
                </c:pt>
                <c:pt idx="34218">
                  <c:v>6.6479600000000003</c:v>
                </c:pt>
                <c:pt idx="34219">
                  <c:v>6.6604000000000001</c:v>
                </c:pt>
                <c:pt idx="34220">
                  <c:v>6.6595279999999999</c:v>
                </c:pt>
                <c:pt idx="34221">
                  <c:v>6.6466519999999996</c:v>
                </c:pt>
                <c:pt idx="34222">
                  <c:v>6.6543489999999998</c:v>
                </c:pt>
                <c:pt idx="34223">
                  <c:v>6.660882</c:v>
                </c:pt>
                <c:pt idx="34224">
                  <c:v>6.648784</c:v>
                </c:pt>
                <c:pt idx="34225">
                  <c:v>6.6570710000000002</c:v>
                </c:pt>
                <c:pt idx="34226">
                  <c:v>6.6625810000000003</c:v>
                </c:pt>
                <c:pt idx="34227">
                  <c:v>6.6470880000000001</c:v>
                </c:pt>
                <c:pt idx="34228">
                  <c:v>6.6477940000000002</c:v>
                </c:pt>
                <c:pt idx="34229">
                  <c:v>6.6557969999999997</c:v>
                </c:pt>
                <c:pt idx="34230">
                  <c:v>6.6550789999999997</c:v>
                </c:pt>
                <c:pt idx="34231">
                  <c:v>6.656326</c:v>
                </c:pt>
                <c:pt idx="34232">
                  <c:v>6.659904</c:v>
                </c:pt>
                <c:pt idx="34233">
                  <c:v>6.660323</c:v>
                </c:pt>
                <c:pt idx="34234">
                  <c:v>6.6649539999999998</c:v>
                </c:pt>
                <c:pt idx="34235">
                  <c:v>6.6685230000000004</c:v>
                </c:pt>
                <c:pt idx="34236">
                  <c:v>6.6628319999999999</c:v>
                </c:pt>
                <c:pt idx="34237">
                  <c:v>6.6656000000000004</c:v>
                </c:pt>
                <c:pt idx="34238">
                  <c:v>6.6693769999999999</c:v>
                </c:pt>
                <c:pt idx="34239">
                  <c:v>6.6600359999999998</c:v>
                </c:pt>
                <c:pt idx="34240">
                  <c:v>6.6579230000000003</c:v>
                </c:pt>
                <c:pt idx="34241">
                  <c:v>6.6650039999999997</c:v>
                </c:pt>
                <c:pt idx="34242">
                  <c:v>6.6614370000000003</c:v>
                </c:pt>
                <c:pt idx="34243">
                  <c:v>6.6526240000000003</c:v>
                </c:pt>
                <c:pt idx="34244">
                  <c:v>6.6621589999999999</c:v>
                </c:pt>
                <c:pt idx="34245">
                  <c:v>6.6701899999999998</c:v>
                </c:pt>
                <c:pt idx="34246">
                  <c:v>6.6620840000000001</c:v>
                </c:pt>
                <c:pt idx="34247">
                  <c:v>6.6661840000000003</c:v>
                </c:pt>
                <c:pt idx="34248">
                  <c:v>6.6665049999999999</c:v>
                </c:pt>
                <c:pt idx="34249">
                  <c:v>6.6501609999999998</c:v>
                </c:pt>
                <c:pt idx="34250">
                  <c:v>6.6492190000000004</c:v>
                </c:pt>
                <c:pt idx="34251">
                  <c:v>6.657241</c:v>
                </c:pt>
                <c:pt idx="34252">
                  <c:v>6.6542760000000003</c:v>
                </c:pt>
                <c:pt idx="34253">
                  <c:v>6.6483670000000004</c:v>
                </c:pt>
                <c:pt idx="34254">
                  <c:v>6.6548109999999996</c:v>
                </c:pt>
                <c:pt idx="34255">
                  <c:v>6.6611589999999996</c:v>
                </c:pt>
                <c:pt idx="34256">
                  <c:v>6.6653000000000002</c:v>
                </c:pt>
                <c:pt idx="34257">
                  <c:v>6.6739240000000004</c:v>
                </c:pt>
                <c:pt idx="34258">
                  <c:v>6.6637690000000003</c:v>
                </c:pt>
                <c:pt idx="34259">
                  <c:v>6.6558919999999997</c:v>
                </c:pt>
                <c:pt idx="34260">
                  <c:v>6.665394</c:v>
                </c:pt>
                <c:pt idx="34261">
                  <c:v>6.664339</c:v>
                </c:pt>
                <c:pt idx="34262">
                  <c:v>6.6620900000000001</c:v>
                </c:pt>
                <c:pt idx="34263">
                  <c:v>6.6668909999999997</c:v>
                </c:pt>
                <c:pt idx="34264">
                  <c:v>6.66838</c:v>
                </c:pt>
                <c:pt idx="34265">
                  <c:v>6.6648810000000003</c:v>
                </c:pt>
                <c:pt idx="34266">
                  <c:v>6.6675979999999999</c:v>
                </c:pt>
                <c:pt idx="34267">
                  <c:v>6.6700949999999999</c:v>
                </c:pt>
                <c:pt idx="34268">
                  <c:v>6.6630019999999996</c:v>
                </c:pt>
                <c:pt idx="34269">
                  <c:v>6.6651340000000001</c:v>
                </c:pt>
                <c:pt idx="34270">
                  <c:v>6.6641370000000002</c:v>
                </c:pt>
                <c:pt idx="34271">
                  <c:v>6.6574260000000001</c:v>
                </c:pt>
                <c:pt idx="34272">
                  <c:v>6.6600169999999999</c:v>
                </c:pt>
                <c:pt idx="34273">
                  <c:v>6.6589470000000004</c:v>
                </c:pt>
                <c:pt idx="34274">
                  <c:v>6.656301</c:v>
                </c:pt>
                <c:pt idx="34275">
                  <c:v>6.6628699999999998</c:v>
                </c:pt>
                <c:pt idx="34276">
                  <c:v>6.6660640000000004</c:v>
                </c:pt>
                <c:pt idx="34277">
                  <c:v>6.6598259999999998</c:v>
                </c:pt>
                <c:pt idx="34278">
                  <c:v>6.6666230000000004</c:v>
                </c:pt>
                <c:pt idx="34279">
                  <c:v>6.6813700000000003</c:v>
                </c:pt>
                <c:pt idx="34280">
                  <c:v>6.6756489999999999</c:v>
                </c:pt>
                <c:pt idx="34281">
                  <c:v>6.6745999999999999</c:v>
                </c:pt>
                <c:pt idx="34282">
                  <c:v>6.688237</c:v>
                </c:pt>
                <c:pt idx="34283">
                  <c:v>6.6783099999999997</c:v>
                </c:pt>
                <c:pt idx="34284">
                  <c:v>6.6571100000000003</c:v>
                </c:pt>
                <c:pt idx="34285">
                  <c:v>6.6553139999999997</c:v>
                </c:pt>
                <c:pt idx="34286">
                  <c:v>6.6619469999999996</c:v>
                </c:pt>
                <c:pt idx="34287">
                  <c:v>6.6619109999999999</c:v>
                </c:pt>
                <c:pt idx="34288">
                  <c:v>6.6637589999999998</c:v>
                </c:pt>
                <c:pt idx="34289">
                  <c:v>6.6608280000000004</c:v>
                </c:pt>
                <c:pt idx="34290">
                  <c:v>6.6523459999999996</c:v>
                </c:pt>
                <c:pt idx="34291">
                  <c:v>6.6633430000000002</c:v>
                </c:pt>
                <c:pt idx="34292">
                  <c:v>6.6709969999999998</c:v>
                </c:pt>
                <c:pt idx="34293">
                  <c:v>6.6657359999999999</c:v>
                </c:pt>
                <c:pt idx="34294">
                  <c:v>6.6681900000000001</c:v>
                </c:pt>
                <c:pt idx="34295">
                  <c:v>6.6700569999999999</c:v>
                </c:pt>
                <c:pt idx="34296">
                  <c:v>6.6700739999999996</c:v>
                </c:pt>
                <c:pt idx="34297">
                  <c:v>6.669251</c:v>
                </c:pt>
                <c:pt idx="34298">
                  <c:v>6.6671680000000002</c:v>
                </c:pt>
                <c:pt idx="34299">
                  <c:v>6.6689290000000003</c:v>
                </c:pt>
                <c:pt idx="34300">
                  <c:v>6.6692470000000004</c:v>
                </c:pt>
                <c:pt idx="34301">
                  <c:v>6.6686810000000003</c:v>
                </c:pt>
                <c:pt idx="34302">
                  <c:v>6.6661950000000001</c:v>
                </c:pt>
                <c:pt idx="34303">
                  <c:v>6.6702959999999996</c:v>
                </c:pt>
                <c:pt idx="34304">
                  <c:v>6.6772790000000004</c:v>
                </c:pt>
                <c:pt idx="34305">
                  <c:v>6.6716129999999998</c:v>
                </c:pt>
                <c:pt idx="34306">
                  <c:v>6.6663269999999999</c:v>
                </c:pt>
                <c:pt idx="34307">
                  <c:v>6.6749280000000004</c:v>
                </c:pt>
                <c:pt idx="34308">
                  <c:v>6.6808129999999997</c:v>
                </c:pt>
                <c:pt idx="34309">
                  <c:v>6.6710880000000001</c:v>
                </c:pt>
                <c:pt idx="34310">
                  <c:v>6.6655540000000002</c:v>
                </c:pt>
                <c:pt idx="34311">
                  <c:v>6.6639949999999999</c:v>
                </c:pt>
                <c:pt idx="34312">
                  <c:v>6.6597200000000001</c:v>
                </c:pt>
                <c:pt idx="34313">
                  <c:v>6.673114</c:v>
                </c:pt>
                <c:pt idx="34314">
                  <c:v>6.6814980000000004</c:v>
                </c:pt>
                <c:pt idx="34315">
                  <c:v>6.6698209999999998</c:v>
                </c:pt>
                <c:pt idx="34316">
                  <c:v>6.6669309999999999</c:v>
                </c:pt>
                <c:pt idx="34317">
                  <c:v>6.6725770000000004</c:v>
                </c:pt>
                <c:pt idx="34318">
                  <c:v>6.672383</c:v>
                </c:pt>
                <c:pt idx="34319">
                  <c:v>6.6738410000000004</c:v>
                </c:pt>
                <c:pt idx="34320">
                  <c:v>6.681711</c:v>
                </c:pt>
                <c:pt idx="34321">
                  <c:v>6.6741979999999996</c:v>
                </c:pt>
                <c:pt idx="34322">
                  <c:v>6.6655280000000001</c:v>
                </c:pt>
                <c:pt idx="34323">
                  <c:v>6.6772020000000003</c:v>
                </c:pt>
                <c:pt idx="34324">
                  <c:v>6.6735829999999998</c:v>
                </c:pt>
                <c:pt idx="34325">
                  <c:v>6.666385</c:v>
                </c:pt>
                <c:pt idx="34326">
                  <c:v>6.6816789999999999</c:v>
                </c:pt>
                <c:pt idx="34327">
                  <c:v>6.683643</c:v>
                </c:pt>
                <c:pt idx="34328">
                  <c:v>6.6704420000000004</c:v>
                </c:pt>
                <c:pt idx="34329">
                  <c:v>6.6737609999999998</c:v>
                </c:pt>
                <c:pt idx="34330">
                  <c:v>6.6810549999999997</c:v>
                </c:pt>
                <c:pt idx="34331">
                  <c:v>6.6730710000000002</c:v>
                </c:pt>
                <c:pt idx="34332">
                  <c:v>6.6757710000000001</c:v>
                </c:pt>
                <c:pt idx="34333">
                  <c:v>6.6772330000000002</c:v>
                </c:pt>
                <c:pt idx="34334">
                  <c:v>6.665692</c:v>
                </c:pt>
                <c:pt idx="34335">
                  <c:v>6.6741890000000001</c:v>
                </c:pt>
                <c:pt idx="34336">
                  <c:v>6.68581</c:v>
                </c:pt>
                <c:pt idx="34337">
                  <c:v>6.676545</c:v>
                </c:pt>
                <c:pt idx="34338">
                  <c:v>6.6751290000000001</c:v>
                </c:pt>
                <c:pt idx="34339">
                  <c:v>6.6898099999999996</c:v>
                </c:pt>
                <c:pt idx="34340">
                  <c:v>6.6837330000000001</c:v>
                </c:pt>
                <c:pt idx="34341">
                  <c:v>6.6648170000000002</c:v>
                </c:pt>
                <c:pt idx="34342">
                  <c:v>6.674455</c:v>
                </c:pt>
                <c:pt idx="34343">
                  <c:v>6.6793120000000004</c:v>
                </c:pt>
                <c:pt idx="34344">
                  <c:v>6.670077</c:v>
                </c:pt>
                <c:pt idx="34345">
                  <c:v>6.6794979999999997</c:v>
                </c:pt>
                <c:pt idx="34346">
                  <c:v>6.6780679999999997</c:v>
                </c:pt>
                <c:pt idx="34347">
                  <c:v>6.6679490000000001</c:v>
                </c:pt>
                <c:pt idx="34348">
                  <c:v>6.6788540000000003</c:v>
                </c:pt>
                <c:pt idx="34349">
                  <c:v>6.6835899999999997</c:v>
                </c:pt>
                <c:pt idx="34350">
                  <c:v>6.6693930000000003</c:v>
                </c:pt>
                <c:pt idx="34351">
                  <c:v>6.6631450000000001</c:v>
                </c:pt>
                <c:pt idx="34352">
                  <c:v>6.6714039999999999</c:v>
                </c:pt>
                <c:pt idx="34353">
                  <c:v>6.6738419999999996</c:v>
                </c:pt>
                <c:pt idx="34354">
                  <c:v>6.6762889999999997</c:v>
                </c:pt>
                <c:pt idx="34355">
                  <c:v>6.6871080000000003</c:v>
                </c:pt>
                <c:pt idx="34356">
                  <c:v>6.6832929999999999</c:v>
                </c:pt>
                <c:pt idx="34357">
                  <c:v>6.6774050000000003</c:v>
                </c:pt>
                <c:pt idx="34358">
                  <c:v>6.6817390000000003</c:v>
                </c:pt>
                <c:pt idx="34359">
                  <c:v>6.6768179999999999</c:v>
                </c:pt>
                <c:pt idx="34360">
                  <c:v>6.6774259999999996</c:v>
                </c:pt>
                <c:pt idx="34361">
                  <c:v>6.6863640000000002</c:v>
                </c:pt>
                <c:pt idx="34362">
                  <c:v>6.6809609999999999</c:v>
                </c:pt>
                <c:pt idx="34363">
                  <c:v>6.67509</c:v>
                </c:pt>
                <c:pt idx="34364">
                  <c:v>6.6868740000000004</c:v>
                </c:pt>
                <c:pt idx="34365">
                  <c:v>6.6852369999999999</c:v>
                </c:pt>
                <c:pt idx="34366">
                  <c:v>6.6773990000000003</c:v>
                </c:pt>
                <c:pt idx="34367">
                  <c:v>6.6891930000000004</c:v>
                </c:pt>
                <c:pt idx="34368">
                  <c:v>6.6923430000000002</c:v>
                </c:pt>
                <c:pt idx="34369">
                  <c:v>6.6829080000000003</c:v>
                </c:pt>
                <c:pt idx="34370">
                  <c:v>6.6773699999999998</c:v>
                </c:pt>
                <c:pt idx="34371">
                  <c:v>6.6755440000000004</c:v>
                </c:pt>
                <c:pt idx="34372">
                  <c:v>6.6756169999999999</c:v>
                </c:pt>
                <c:pt idx="34373">
                  <c:v>6.6766430000000003</c:v>
                </c:pt>
                <c:pt idx="34374">
                  <c:v>6.6771830000000003</c:v>
                </c:pt>
                <c:pt idx="34375">
                  <c:v>6.6721259999999996</c:v>
                </c:pt>
                <c:pt idx="34376">
                  <c:v>6.6746660000000002</c:v>
                </c:pt>
                <c:pt idx="34377">
                  <c:v>6.6894039999999997</c:v>
                </c:pt>
                <c:pt idx="34378">
                  <c:v>6.6894859999999996</c:v>
                </c:pt>
                <c:pt idx="34379">
                  <c:v>6.6826569999999998</c:v>
                </c:pt>
                <c:pt idx="34380">
                  <c:v>6.6861319999999997</c:v>
                </c:pt>
                <c:pt idx="34381">
                  <c:v>6.6847079999999997</c:v>
                </c:pt>
                <c:pt idx="34382">
                  <c:v>6.6804500000000004</c:v>
                </c:pt>
                <c:pt idx="34383">
                  <c:v>6.6835190000000004</c:v>
                </c:pt>
                <c:pt idx="34384">
                  <c:v>6.6869550000000002</c:v>
                </c:pt>
                <c:pt idx="34385">
                  <c:v>6.6859739999999999</c:v>
                </c:pt>
                <c:pt idx="34386">
                  <c:v>6.6917049999999998</c:v>
                </c:pt>
                <c:pt idx="34387">
                  <c:v>6.6850480000000001</c:v>
                </c:pt>
                <c:pt idx="34388">
                  <c:v>6.6748329999999996</c:v>
                </c:pt>
                <c:pt idx="34389">
                  <c:v>6.687983</c:v>
                </c:pt>
                <c:pt idx="34390">
                  <c:v>6.689381</c:v>
                </c:pt>
                <c:pt idx="34391">
                  <c:v>6.681889</c:v>
                </c:pt>
                <c:pt idx="34392">
                  <c:v>6.6905570000000001</c:v>
                </c:pt>
                <c:pt idx="34393">
                  <c:v>6.6937629999999997</c:v>
                </c:pt>
                <c:pt idx="34394">
                  <c:v>6.6850769999999997</c:v>
                </c:pt>
                <c:pt idx="34395">
                  <c:v>6.6827589999999999</c:v>
                </c:pt>
                <c:pt idx="34396">
                  <c:v>6.6834059999999997</c:v>
                </c:pt>
                <c:pt idx="34397">
                  <c:v>6.6750129999999999</c:v>
                </c:pt>
                <c:pt idx="34398">
                  <c:v>6.6772900000000002</c:v>
                </c:pt>
                <c:pt idx="34399">
                  <c:v>6.6824320000000004</c:v>
                </c:pt>
                <c:pt idx="34400">
                  <c:v>6.6759820000000003</c:v>
                </c:pt>
                <c:pt idx="34401">
                  <c:v>6.6833359999999997</c:v>
                </c:pt>
                <c:pt idx="34402">
                  <c:v>6.695017</c:v>
                </c:pt>
                <c:pt idx="34403">
                  <c:v>6.6913809999999998</c:v>
                </c:pt>
                <c:pt idx="34404">
                  <c:v>6.6902520000000001</c:v>
                </c:pt>
                <c:pt idx="34405">
                  <c:v>6.6917010000000001</c:v>
                </c:pt>
                <c:pt idx="34406">
                  <c:v>6.6801539999999999</c:v>
                </c:pt>
                <c:pt idx="34407">
                  <c:v>6.6768580000000002</c:v>
                </c:pt>
                <c:pt idx="34408">
                  <c:v>6.6941930000000003</c:v>
                </c:pt>
                <c:pt idx="34409">
                  <c:v>6.6942529999999998</c:v>
                </c:pt>
                <c:pt idx="34410">
                  <c:v>6.6783809999999999</c:v>
                </c:pt>
                <c:pt idx="34411">
                  <c:v>6.68757</c:v>
                </c:pt>
                <c:pt idx="34412">
                  <c:v>6.7024480000000004</c:v>
                </c:pt>
                <c:pt idx="34413">
                  <c:v>6.6911240000000003</c:v>
                </c:pt>
                <c:pt idx="34414">
                  <c:v>6.6812199999999997</c:v>
                </c:pt>
                <c:pt idx="34415">
                  <c:v>6.6854930000000001</c:v>
                </c:pt>
                <c:pt idx="34416">
                  <c:v>6.680949</c:v>
                </c:pt>
                <c:pt idx="34417">
                  <c:v>6.6803429999999997</c:v>
                </c:pt>
                <c:pt idx="34418">
                  <c:v>6.6932970000000003</c:v>
                </c:pt>
                <c:pt idx="34419">
                  <c:v>6.6901739999999998</c:v>
                </c:pt>
                <c:pt idx="34420">
                  <c:v>6.6791809999999998</c:v>
                </c:pt>
                <c:pt idx="34421">
                  <c:v>6.6866490000000001</c:v>
                </c:pt>
                <c:pt idx="34422">
                  <c:v>6.6967939999999997</c:v>
                </c:pt>
                <c:pt idx="34423">
                  <c:v>6.6930079999999998</c:v>
                </c:pt>
                <c:pt idx="34424">
                  <c:v>6.6914670000000003</c:v>
                </c:pt>
                <c:pt idx="34425">
                  <c:v>6.6946469999999998</c:v>
                </c:pt>
                <c:pt idx="34426">
                  <c:v>6.690995</c:v>
                </c:pt>
                <c:pt idx="34427">
                  <c:v>6.6893820000000002</c:v>
                </c:pt>
                <c:pt idx="34428">
                  <c:v>6.6933999999999996</c:v>
                </c:pt>
                <c:pt idx="34429">
                  <c:v>6.6919649999999997</c:v>
                </c:pt>
                <c:pt idx="34430">
                  <c:v>6.6892319999999996</c:v>
                </c:pt>
                <c:pt idx="34431">
                  <c:v>6.686871</c:v>
                </c:pt>
                <c:pt idx="34432">
                  <c:v>6.6831750000000003</c:v>
                </c:pt>
                <c:pt idx="34433">
                  <c:v>6.6831860000000001</c:v>
                </c:pt>
                <c:pt idx="34434">
                  <c:v>6.6874399999999996</c:v>
                </c:pt>
                <c:pt idx="34435">
                  <c:v>6.6950529999999997</c:v>
                </c:pt>
                <c:pt idx="34436">
                  <c:v>6.6982179999999998</c:v>
                </c:pt>
                <c:pt idx="34437">
                  <c:v>6.6985010000000003</c:v>
                </c:pt>
                <c:pt idx="34438">
                  <c:v>6.6926759999999996</c:v>
                </c:pt>
                <c:pt idx="34439">
                  <c:v>6.6912700000000003</c:v>
                </c:pt>
                <c:pt idx="34440">
                  <c:v>6.702172</c:v>
                </c:pt>
                <c:pt idx="34441">
                  <c:v>6.6976040000000001</c:v>
                </c:pt>
                <c:pt idx="34442">
                  <c:v>6.6973570000000002</c:v>
                </c:pt>
                <c:pt idx="34443">
                  <c:v>6.7045370000000002</c:v>
                </c:pt>
                <c:pt idx="34444">
                  <c:v>6.6920890000000002</c:v>
                </c:pt>
                <c:pt idx="34445">
                  <c:v>6.6890419999999997</c:v>
                </c:pt>
                <c:pt idx="34446">
                  <c:v>6.6986480000000004</c:v>
                </c:pt>
                <c:pt idx="34447">
                  <c:v>6.6961529999999998</c:v>
                </c:pt>
                <c:pt idx="34448">
                  <c:v>6.6963350000000004</c:v>
                </c:pt>
                <c:pt idx="34449">
                  <c:v>6.7135160000000003</c:v>
                </c:pt>
                <c:pt idx="34450">
                  <c:v>6.707001</c:v>
                </c:pt>
                <c:pt idx="34451">
                  <c:v>6.6803980000000003</c:v>
                </c:pt>
                <c:pt idx="34452">
                  <c:v>6.6865880000000004</c:v>
                </c:pt>
                <c:pt idx="34453">
                  <c:v>6.6969659999999998</c:v>
                </c:pt>
                <c:pt idx="34454">
                  <c:v>6.6897489999999999</c:v>
                </c:pt>
                <c:pt idx="34455">
                  <c:v>6.6913989999999997</c:v>
                </c:pt>
                <c:pt idx="34456">
                  <c:v>6.6929290000000004</c:v>
                </c:pt>
                <c:pt idx="34457">
                  <c:v>6.6890669999999997</c:v>
                </c:pt>
                <c:pt idx="34458">
                  <c:v>6.68832</c:v>
                </c:pt>
                <c:pt idx="34459">
                  <c:v>6.6897599999999997</c:v>
                </c:pt>
                <c:pt idx="34460">
                  <c:v>6.6961659999999998</c:v>
                </c:pt>
                <c:pt idx="34461">
                  <c:v>6.7034000000000002</c:v>
                </c:pt>
                <c:pt idx="34462">
                  <c:v>6.7014649999999998</c:v>
                </c:pt>
                <c:pt idx="34463">
                  <c:v>6.6947749999999999</c:v>
                </c:pt>
                <c:pt idx="34464">
                  <c:v>6.6999529999999998</c:v>
                </c:pt>
                <c:pt idx="34465">
                  <c:v>6.7017759999999997</c:v>
                </c:pt>
                <c:pt idx="34466">
                  <c:v>6.6937990000000003</c:v>
                </c:pt>
                <c:pt idx="34467">
                  <c:v>6.6930209999999999</c:v>
                </c:pt>
                <c:pt idx="34468">
                  <c:v>6.6953950000000004</c:v>
                </c:pt>
                <c:pt idx="34469">
                  <c:v>6.6978350000000004</c:v>
                </c:pt>
                <c:pt idx="34470">
                  <c:v>6.6931279999999997</c:v>
                </c:pt>
                <c:pt idx="34471">
                  <c:v>6.6905239999999999</c:v>
                </c:pt>
                <c:pt idx="34472">
                  <c:v>6.6964230000000002</c:v>
                </c:pt>
                <c:pt idx="34473">
                  <c:v>6.6937030000000002</c:v>
                </c:pt>
                <c:pt idx="34474">
                  <c:v>6.6992050000000001</c:v>
                </c:pt>
                <c:pt idx="34475">
                  <c:v>6.7053089999999997</c:v>
                </c:pt>
                <c:pt idx="34476">
                  <c:v>6.6996039999999999</c:v>
                </c:pt>
                <c:pt idx="34477">
                  <c:v>6.701918</c:v>
                </c:pt>
                <c:pt idx="34478">
                  <c:v>6.7028930000000004</c:v>
                </c:pt>
                <c:pt idx="34479">
                  <c:v>6.701041</c:v>
                </c:pt>
                <c:pt idx="34480">
                  <c:v>6.7052509999999996</c:v>
                </c:pt>
                <c:pt idx="34481">
                  <c:v>6.7025160000000001</c:v>
                </c:pt>
                <c:pt idx="34482">
                  <c:v>6.6897869999999999</c:v>
                </c:pt>
                <c:pt idx="34483">
                  <c:v>6.6925559999999997</c:v>
                </c:pt>
                <c:pt idx="34484">
                  <c:v>6.6997900000000001</c:v>
                </c:pt>
                <c:pt idx="34485">
                  <c:v>6.6917530000000003</c:v>
                </c:pt>
                <c:pt idx="34486">
                  <c:v>6.700215</c:v>
                </c:pt>
                <c:pt idx="34487">
                  <c:v>6.7112439999999998</c:v>
                </c:pt>
                <c:pt idx="34488">
                  <c:v>6.6999040000000001</c:v>
                </c:pt>
                <c:pt idx="34489">
                  <c:v>6.7010069999999997</c:v>
                </c:pt>
                <c:pt idx="34490">
                  <c:v>6.7096390000000001</c:v>
                </c:pt>
                <c:pt idx="34491">
                  <c:v>6.7050159999999996</c:v>
                </c:pt>
                <c:pt idx="34492">
                  <c:v>6.7088210000000004</c:v>
                </c:pt>
                <c:pt idx="34493">
                  <c:v>6.7122710000000003</c:v>
                </c:pt>
                <c:pt idx="34494">
                  <c:v>6.6942300000000001</c:v>
                </c:pt>
                <c:pt idx="34495">
                  <c:v>6.6871939999999999</c:v>
                </c:pt>
                <c:pt idx="34496">
                  <c:v>6.7026370000000002</c:v>
                </c:pt>
                <c:pt idx="34497">
                  <c:v>6.7015609999999999</c:v>
                </c:pt>
                <c:pt idx="34498">
                  <c:v>6.6971660000000002</c:v>
                </c:pt>
                <c:pt idx="34499">
                  <c:v>6.7079240000000002</c:v>
                </c:pt>
                <c:pt idx="34500">
                  <c:v>6.7070379999999998</c:v>
                </c:pt>
                <c:pt idx="34501">
                  <c:v>6.7025610000000002</c:v>
                </c:pt>
                <c:pt idx="34502">
                  <c:v>6.7038849999999996</c:v>
                </c:pt>
                <c:pt idx="34503">
                  <c:v>6.7009869999999996</c:v>
                </c:pt>
                <c:pt idx="34504">
                  <c:v>6.6995459999999998</c:v>
                </c:pt>
                <c:pt idx="34505">
                  <c:v>6.704879</c:v>
                </c:pt>
                <c:pt idx="34506">
                  <c:v>6.7042700000000002</c:v>
                </c:pt>
                <c:pt idx="34507">
                  <c:v>6.6960600000000001</c:v>
                </c:pt>
                <c:pt idx="34508">
                  <c:v>6.7015919999999998</c:v>
                </c:pt>
                <c:pt idx="34509">
                  <c:v>6.7040759999999997</c:v>
                </c:pt>
                <c:pt idx="34510">
                  <c:v>6.7001759999999999</c:v>
                </c:pt>
                <c:pt idx="34511">
                  <c:v>6.7119049999999998</c:v>
                </c:pt>
                <c:pt idx="34512">
                  <c:v>6.7169730000000003</c:v>
                </c:pt>
                <c:pt idx="34513">
                  <c:v>6.7044860000000002</c:v>
                </c:pt>
                <c:pt idx="34514">
                  <c:v>6.701549</c:v>
                </c:pt>
                <c:pt idx="34515">
                  <c:v>6.7092790000000004</c:v>
                </c:pt>
                <c:pt idx="34516">
                  <c:v>6.7098019999999998</c:v>
                </c:pt>
                <c:pt idx="34517">
                  <c:v>6.7055569999999998</c:v>
                </c:pt>
                <c:pt idx="34518">
                  <c:v>6.7084210000000004</c:v>
                </c:pt>
                <c:pt idx="34519">
                  <c:v>6.7073099999999997</c:v>
                </c:pt>
                <c:pt idx="34520">
                  <c:v>6.7006069999999998</c:v>
                </c:pt>
                <c:pt idx="34521">
                  <c:v>6.7071199999999997</c:v>
                </c:pt>
                <c:pt idx="34522">
                  <c:v>6.7141999999999999</c:v>
                </c:pt>
                <c:pt idx="34523">
                  <c:v>6.7017040000000003</c:v>
                </c:pt>
                <c:pt idx="34524">
                  <c:v>6.6938209999999998</c:v>
                </c:pt>
                <c:pt idx="34525">
                  <c:v>6.7046479999999997</c:v>
                </c:pt>
                <c:pt idx="34526">
                  <c:v>6.7018680000000002</c:v>
                </c:pt>
                <c:pt idx="34527">
                  <c:v>6.7006839999999999</c:v>
                </c:pt>
                <c:pt idx="34528">
                  <c:v>6.7118950000000002</c:v>
                </c:pt>
                <c:pt idx="34529">
                  <c:v>6.7070809999999996</c:v>
                </c:pt>
                <c:pt idx="34530">
                  <c:v>6.7061210000000004</c:v>
                </c:pt>
                <c:pt idx="34531">
                  <c:v>6.7133669999999999</c:v>
                </c:pt>
                <c:pt idx="34532">
                  <c:v>6.7063300000000003</c:v>
                </c:pt>
                <c:pt idx="34533">
                  <c:v>6.7028829999999999</c:v>
                </c:pt>
                <c:pt idx="34534">
                  <c:v>6.7132889999999996</c:v>
                </c:pt>
                <c:pt idx="34535">
                  <c:v>6.7140500000000003</c:v>
                </c:pt>
                <c:pt idx="34536">
                  <c:v>6.7067139999999998</c:v>
                </c:pt>
                <c:pt idx="34537">
                  <c:v>6.7112360000000004</c:v>
                </c:pt>
                <c:pt idx="34538">
                  <c:v>6.7125409999999999</c:v>
                </c:pt>
                <c:pt idx="34539">
                  <c:v>6.7011409999999998</c:v>
                </c:pt>
                <c:pt idx="34540">
                  <c:v>6.7088200000000002</c:v>
                </c:pt>
                <c:pt idx="34541">
                  <c:v>6.7171830000000003</c:v>
                </c:pt>
                <c:pt idx="34542">
                  <c:v>6.7043280000000003</c:v>
                </c:pt>
                <c:pt idx="34543">
                  <c:v>6.6993539999999996</c:v>
                </c:pt>
                <c:pt idx="34544">
                  <c:v>6.710642</c:v>
                </c:pt>
                <c:pt idx="34545">
                  <c:v>6.7162090000000001</c:v>
                </c:pt>
                <c:pt idx="34546">
                  <c:v>6.70608</c:v>
                </c:pt>
                <c:pt idx="34547">
                  <c:v>6.7058799999999996</c:v>
                </c:pt>
                <c:pt idx="34548">
                  <c:v>6.7144269999999997</c:v>
                </c:pt>
                <c:pt idx="34549">
                  <c:v>6.7156940000000001</c:v>
                </c:pt>
                <c:pt idx="34550">
                  <c:v>6.7183029999999997</c:v>
                </c:pt>
                <c:pt idx="34551">
                  <c:v>6.713927</c:v>
                </c:pt>
                <c:pt idx="34552">
                  <c:v>6.7104670000000004</c:v>
                </c:pt>
                <c:pt idx="34553">
                  <c:v>6.7186389999999996</c:v>
                </c:pt>
                <c:pt idx="34554">
                  <c:v>6.7175719999999997</c:v>
                </c:pt>
                <c:pt idx="34555">
                  <c:v>6.7103120000000001</c:v>
                </c:pt>
                <c:pt idx="34556">
                  <c:v>6.7092559999999999</c:v>
                </c:pt>
                <c:pt idx="34557">
                  <c:v>6.7083500000000003</c:v>
                </c:pt>
                <c:pt idx="34558">
                  <c:v>6.7077439999999999</c:v>
                </c:pt>
                <c:pt idx="34559">
                  <c:v>6.7141869999999999</c:v>
                </c:pt>
                <c:pt idx="34560">
                  <c:v>6.7155459999999998</c:v>
                </c:pt>
                <c:pt idx="34561">
                  <c:v>6.7081720000000002</c:v>
                </c:pt>
                <c:pt idx="34562">
                  <c:v>6.7148709999999996</c:v>
                </c:pt>
                <c:pt idx="34563">
                  <c:v>6.7160310000000001</c:v>
                </c:pt>
                <c:pt idx="34564">
                  <c:v>6.7041190000000004</c:v>
                </c:pt>
                <c:pt idx="34565">
                  <c:v>6.7062189999999999</c:v>
                </c:pt>
                <c:pt idx="34566">
                  <c:v>6.7103419999999998</c:v>
                </c:pt>
                <c:pt idx="34567">
                  <c:v>6.7069200000000002</c:v>
                </c:pt>
                <c:pt idx="34568">
                  <c:v>6.7098940000000002</c:v>
                </c:pt>
                <c:pt idx="34569">
                  <c:v>6.716869</c:v>
                </c:pt>
                <c:pt idx="34570">
                  <c:v>6.712053</c:v>
                </c:pt>
                <c:pt idx="34571">
                  <c:v>6.7130729999999996</c:v>
                </c:pt>
                <c:pt idx="34572">
                  <c:v>6.729552</c:v>
                </c:pt>
                <c:pt idx="34573">
                  <c:v>6.7306189999999999</c:v>
                </c:pt>
                <c:pt idx="34574">
                  <c:v>6.7198919999999998</c:v>
                </c:pt>
                <c:pt idx="34575">
                  <c:v>6.7237559999999998</c:v>
                </c:pt>
                <c:pt idx="34576">
                  <c:v>6.7266839999999997</c:v>
                </c:pt>
                <c:pt idx="34577">
                  <c:v>6.715014</c:v>
                </c:pt>
                <c:pt idx="34578">
                  <c:v>6.7132880000000004</c:v>
                </c:pt>
                <c:pt idx="34579">
                  <c:v>6.7215850000000001</c:v>
                </c:pt>
                <c:pt idx="34580">
                  <c:v>6.7205380000000003</c:v>
                </c:pt>
                <c:pt idx="34581">
                  <c:v>6.719627</c:v>
                </c:pt>
                <c:pt idx="34582">
                  <c:v>6.7129200000000004</c:v>
                </c:pt>
                <c:pt idx="34583">
                  <c:v>6.6968500000000004</c:v>
                </c:pt>
                <c:pt idx="34584">
                  <c:v>6.7040439999999997</c:v>
                </c:pt>
                <c:pt idx="34585">
                  <c:v>6.7186079999999997</c:v>
                </c:pt>
                <c:pt idx="34586">
                  <c:v>6.7167019999999997</c:v>
                </c:pt>
                <c:pt idx="34587">
                  <c:v>6.7129500000000002</c:v>
                </c:pt>
                <c:pt idx="34588">
                  <c:v>6.717536</c:v>
                </c:pt>
                <c:pt idx="34589">
                  <c:v>6.7213269999999996</c:v>
                </c:pt>
                <c:pt idx="34590">
                  <c:v>6.7208509999999997</c:v>
                </c:pt>
                <c:pt idx="34591">
                  <c:v>6.7215569999999998</c:v>
                </c:pt>
                <c:pt idx="34592">
                  <c:v>6.7168020000000004</c:v>
                </c:pt>
                <c:pt idx="34593">
                  <c:v>6.7135540000000002</c:v>
                </c:pt>
                <c:pt idx="34594">
                  <c:v>6.7174959999999997</c:v>
                </c:pt>
                <c:pt idx="34595">
                  <c:v>6.7131949999999998</c:v>
                </c:pt>
                <c:pt idx="34596">
                  <c:v>6.7102440000000003</c:v>
                </c:pt>
                <c:pt idx="34597">
                  <c:v>6.7205300000000001</c:v>
                </c:pt>
                <c:pt idx="34598">
                  <c:v>6.7260260000000001</c:v>
                </c:pt>
                <c:pt idx="34599">
                  <c:v>6.7207610000000004</c:v>
                </c:pt>
                <c:pt idx="34600">
                  <c:v>6.7259869999999999</c:v>
                </c:pt>
                <c:pt idx="34601">
                  <c:v>6.7259479999999998</c:v>
                </c:pt>
                <c:pt idx="34602">
                  <c:v>6.7107130000000002</c:v>
                </c:pt>
                <c:pt idx="34603">
                  <c:v>6.7211080000000001</c:v>
                </c:pt>
                <c:pt idx="34604">
                  <c:v>6.7338760000000004</c:v>
                </c:pt>
                <c:pt idx="34605">
                  <c:v>6.7199289999999996</c:v>
                </c:pt>
                <c:pt idx="34606">
                  <c:v>6.7179919999999997</c:v>
                </c:pt>
                <c:pt idx="34607">
                  <c:v>6.7222049999999998</c:v>
                </c:pt>
                <c:pt idx="34608">
                  <c:v>6.7159930000000001</c:v>
                </c:pt>
                <c:pt idx="34609">
                  <c:v>6.7172859999999996</c:v>
                </c:pt>
                <c:pt idx="34610">
                  <c:v>6.7209979999999998</c:v>
                </c:pt>
                <c:pt idx="34611">
                  <c:v>6.7183820000000001</c:v>
                </c:pt>
                <c:pt idx="34612">
                  <c:v>6.7191539999999996</c:v>
                </c:pt>
                <c:pt idx="34613">
                  <c:v>6.725428</c:v>
                </c:pt>
                <c:pt idx="34614">
                  <c:v>6.7176039999999997</c:v>
                </c:pt>
                <c:pt idx="34615">
                  <c:v>6.7110839999999996</c:v>
                </c:pt>
                <c:pt idx="34616">
                  <c:v>6.7212870000000002</c:v>
                </c:pt>
                <c:pt idx="34617">
                  <c:v>6.7214790000000004</c:v>
                </c:pt>
                <c:pt idx="34618">
                  <c:v>6.7184929999999996</c:v>
                </c:pt>
                <c:pt idx="34619">
                  <c:v>6.7261800000000003</c:v>
                </c:pt>
                <c:pt idx="34620">
                  <c:v>6.7274700000000003</c:v>
                </c:pt>
                <c:pt idx="34621">
                  <c:v>6.7234170000000004</c:v>
                </c:pt>
                <c:pt idx="34622">
                  <c:v>6.7272429999999996</c:v>
                </c:pt>
                <c:pt idx="34623">
                  <c:v>6.7309029999999996</c:v>
                </c:pt>
                <c:pt idx="34624">
                  <c:v>6.722607</c:v>
                </c:pt>
                <c:pt idx="34625">
                  <c:v>6.7220000000000004</c:v>
                </c:pt>
                <c:pt idx="34626">
                  <c:v>6.7250569999999996</c:v>
                </c:pt>
                <c:pt idx="34627">
                  <c:v>6.7141529999999996</c:v>
                </c:pt>
                <c:pt idx="34628">
                  <c:v>6.7150169999999996</c:v>
                </c:pt>
                <c:pt idx="34629">
                  <c:v>6.7248749999999999</c:v>
                </c:pt>
                <c:pt idx="34630">
                  <c:v>6.7246069999999998</c:v>
                </c:pt>
                <c:pt idx="34631">
                  <c:v>6.7203080000000002</c:v>
                </c:pt>
                <c:pt idx="34632">
                  <c:v>6.7262469999999999</c:v>
                </c:pt>
                <c:pt idx="34633">
                  <c:v>6.729501</c:v>
                </c:pt>
                <c:pt idx="34634">
                  <c:v>6.7214410000000004</c:v>
                </c:pt>
                <c:pt idx="34635">
                  <c:v>6.7280470000000001</c:v>
                </c:pt>
                <c:pt idx="34636">
                  <c:v>6.7309869999999998</c:v>
                </c:pt>
                <c:pt idx="34637">
                  <c:v>6.7203340000000003</c:v>
                </c:pt>
                <c:pt idx="34638">
                  <c:v>6.7242090000000001</c:v>
                </c:pt>
                <c:pt idx="34639">
                  <c:v>6.7326280000000001</c:v>
                </c:pt>
                <c:pt idx="34640">
                  <c:v>6.729069</c:v>
                </c:pt>
                <c:pt idx="34641">
                  <c:v>6.7262000000000004</c:v>
                </c:pt>
                <c:pt idx="34642">
                  <c:v>6.7282989999999998</c:v>
                </c:pt>
                <c:pt idx="34643">
                  <c:v>6.7234759999999998</c:v>
                </c:pt>
                <c:pt idx="34644">
                  <c:v>6.7220259999999996</c:v>
                </c:pt>
                <c:pt idx="34645">
                  <c:v>6.7253280000000002</c:v>
                </c:pt>
                <c:pt idx="34646">
                  <c:v>6.7216319999999996</c:v>
                </c:pt>
                <c:pt idx="34647">
                  <c:v>6.7287229999999996</c:v>
                </c:pt>
                <c:pt idx="34648">
                  <c:v>6.7376389999999997</c:v>
                </c:pt>
                <c:pt idx="34649">
                  <c:v>6.7290000000000001</c:v>
                </c:pt>
                <c:pt idx="34650">
                  <c:v>6.7265050000000004</c:v>
                </c:pt>
                <c:pt idx="34651">
                  <c:v>6.7394290000000003</c:v>
                </c:pt>
                <c:pt idx="34652">
                  <c:v>6.7396430000000001</c:v>
                </c:pt>
                <c:pt idx="34653">
                  <c:v>6.7195489999999998</c:v>
                </c:pt>
                <c:pt idx="34654">
                  <c:v>6.7200189999999997</c:v>
                </c:pt>
                <c:pt idx="34655">
                  <c:v>6.7326430000000004</c:v>
                </c:pt>
                <c:pt idx="34656">
                  <c:v>6.7270849999999998</c:v>
                </c:pt>
                <c:pt idx="34657">
                  <c:v>6.7292829999999997</c:v>
                </c:pt>
                <c:pt idx="34658">
                  <c:v>6.729851</c:v>
                </c:pt>
                <c:pt idx="34659">
                  <c:v>6.7225000000000001</c:v>
                </c:pt>
                <c:pt idx="34660">
                  <c:v>6.7331479999999999</c:v>
                </c:pt>
                <c:pt idx="34661">
                  <c:v>6.7375889999999998</c:v>
                </c:pt>
                <c:pt idx="34662">
                  <c:v>6.7240669999999998</c:v>
                </c:pt>
                <c:pt idx="34663">
                  <c:v>6.7272059999999998</c:v>
                </c:pt>
                <c:pt idx="34664">
                  <c:v>6.7377140000000004</c:v>
                </c:pt>
                <c:pt idx="34665">
                  <c:v>6.7238870000000004</c:v>
                </c:pt>
                <c:pt idx="34666">
                  <c:v>6.7137120000000001</c:v>
                </c:pt>
                <c:pt idx="34667">
                  <c:v>6.7265119999999996</c:v>
                </c:pt>
                <c:pt idx="34668">
                  <c:v>6.7302999999999997</c:v>
                </c:pt>
                <c:pt idx="34669">
                  <c:v>6.7288319999999997</c:v>
                </c:pt>
                <c:pt idx="34670">
                  <c:v>6.7346409999999999</c:v>
                </c:pt>
                <c:pt idx="34671">
                  <c:v>6.7343099999999998</c:v>
                </c:pt>
                <c:pt idx="34672">
                  <c:v>6.7315160000000001</c:v>
                </c:pt>
                <c:pt idx="34673">
                  <c:v>6.7370809999999999</c:v>
                </c:pt>
                <c:pt idx="34674">
                  <c:v>6.7407329999999996</c:v>
                </c:pt>
                <c:pt idx="34675">
                  <c:v>6.7320779999999996</c:v>
                </c:pt>
                <c:pt idx="34676">
                  <c:v>6.7296709999999997</c:v>
                </c:pt>
                <c:pt idx="34677">
                  <c:v>6.7273849999999999</c:v>
                </c:pt>
                <c:pt idx="34678">
                  <c:v>6.7227980000000001</c:v>
                </c:pt>
                <c:pt idx="34679">
                  <c:v>6.7363980000000003</c:v>
                </c:pt>
                <c:pt idx="34680">
                  <c:v>6.7426320000000004</c:v>
                </c:pt>
                <c:pt idx="34681">
                  <c:v>6.7352410000000003</c:v>
                </c:pt>
                <c:pt idx="34682">
                  <c:v>6.7424020000000002</c:v>
                </c:pt>
                <c:pt idx="34683">
                  <c:v>6.7457050000000001</c:v>
                </c:pt>
                <c:pt idx="34684">
                  <c:v>6.7348140000000001</c:v>
                </c:pt>
                <c:pt idx="34685">
                  <c:v>6.7317140000000002</c:v>
                </c:pt>
                <c:pt idx="34686">
                  <c:v>6.7405559999999998</c:v>
                </c:pt>
                <c:pt idx="34687">
                  <c:v>6.737031</c:v>
                </c:pt>
                <c:pt idx="34688">
                  <c:v>6.7272480000000003</c:v>
                </c:pt>
                <c:pt idx="34689">
                  <c:v>6.7345689999999996</c:v>
                </c:pt>
                <c:pt idx="34690">
                  <c:v>6.7346120000000003</c:v>
                </c:pt>
                <c:pt idx="34691">
                  <c:v>6.7304079999999997</c:v>
                </c:pt>
                <c:pt idx="34692">
                  <c:v>6.7382390000000001</c:v>
                </c:pt>
                <c:pt idx="34693">
                  <c:v>6.737031</c:v>
                </c:pt>
                <c:pt idx="34694">
                  <c:v>6.7310970000000001</c:v>
                </c:pt>
                <c:pt idx="34695">
                  <c:v>6.7356800000000003</c:v>
                </c:pt>
                <c:pt idx="34696">
                  <c:v>6.7389659999999996</c:v>
                </c:pt>
                <c:pt idx="34697">
                  <c:v>6.7313590000000003</c:v>
                </c:pt>
                <c:pt idx="34698">
                  <c:v>6.7367369999999998</c:v>
                </c:pt>
                <c:pt idx="34699">
                  <c:v>6.7455579999999999</c:v>
                </c:pt>
                <c:pt idx="34700">
                  <c:v>6.7356959999999999</c:v>
                </c:pt>
                <c:pt idx="34701">
                  <c:v>6.7340289999999996</c:v>
                </c:pt>
                <c:pt idx="34702">
                  <c:v>6.7373609999999999</c:v>
                </c:pt>
                <c:pt idx="34703">
                  <c:v>6.7328650000000003</c:v>
                </c:pt>
                <c:pt idx="34704">
                  <c:v>6.731738</c:v>
                </c:pt>
                <c:pt idx="34705">
                  <c:v>6.7359559999999998</c:v>
                </c:pt>
                <c:pt idx="34706">
                  <c:v>6.7362669999999998</c:v>
                </c:pt>
                <c:pt idx="34707">
                  <c:v>6.7307819999999996</c:v>
                </c:pt>
                <c:pt idx="34708">
                  <c:v>6.7353269999999998</c:v>
                </c:pt>
                <c:pt idx="34709">
                  <c:v>6.7356800000000003</c:v>
                </c:pt>
                <c:pt idx="34710">
                  <c:v>6.7298590000000003</c:v>
                </c:pt>
                <c:pt idx="34711">
                  <c:v>6.740119</c:v>
                </c:pt>
                <c:pt idx="34712">
                  <c:v>6.7402800000000003</c:v>
                </c:pt>
                <c:pt idx="34713">
                  <c:v>6.7257069999999999</c:v>
                </c:pt>
                <c:pt idx="34714">
                  <c:v>6.7295949999999998</c:v>
                </c:pt>
                <c:pt idx="34715">
                  <c:v>6.7384649999999997</c:v>
                </c:pt>
                <c:pt idx="34716">
                  <c:v>6.7338389999999997</c:v>
                </c:pt>
                <c:pt idx="34717">
                  <c:v>6.7346649999999997</c:v>
                </c:pt>
                <c:pt idx="34718">
                  <c:v>6.7457560000000001</c:v>
                </c:pt>
                <c:pt idx="34719">
                  <c:v>6.7440160000000002</c:v>
                </c:pt>
                <c:pt idx="34720">
                  <c:v>6.7457589999999996</c:v>
                </c:pt>
                <c:pt idx="34721">
                  <c:v>6.7577660000000002</c:v>
                </c:pt>
                <c:pt idx="34722">
                  <c:v>6.7445729999999999</c:v>
                </c:pt>
                <c:pt idx="34723">
                  <c:v>6.7320419999999999</c:v>
                </c:pt>
                <c:pt idx="34724">
                  <c:v>6.7429110000000003</c:v>
                </c:pt>
                <c:pt idx="34725">
                  <c:v>6.7436689999999997</c:v>
                </c:pt>
                <c:pt idx="34726">
                  <c:v>6.7401939999999998</c:v>
                </c:pt>
                <c:pt idx="34727">
                  <c:v>6.7467309999999996</c:v>
                </c:pt>
                <c:pt idx="34728">
                  <c:v>6.7440709999999999</c:v>
                </c:pt>
                <c:pt idx="34729">
                  <c:v>6.7316200000000004</c:v>
                </c:pt>
                <c:pt idx="34730">
                  <c:v>6.7405489999999997</c:v>
                </c:pt>
                <c:pt idx="34731">
                  <c:v>6.749771</c:v>
                </c:pt>
                <c:pt idx="34732">
                  <c:v>6.7370229999999998</c:v>
                </c:pt>
                <c:pt idx="34733">
                  <c:v>6.7388649999999997</c:v>
                </c:pt>
                <c:pt idx="34734">
                  <c:v>6.7493990000000004</c:v>
                </c:pt>
                <c:pt idx="34735">
                  <c:v>6.7419979999999997</c:v>
                </c:pt>
                <c:pt idx="34736">
                  <c:v>6.7374179999999999</c:v>
                </c:pt>
                <c:pt idx="34737">
                  <c:v>6.7455850000000002</c:v>
                </c:pt>
                <c:pt idx="34738">
                  <c:v>6.7410819999999996</c:v>
                </c:pt>
                <c:pt idx="34739">
                  <c:v>6.7317920000000004</c:v>
                </c:pt>
                <c:pt idx="34740">
                  <c:v>6.7404929999999998</c:v>
                </c:pt>
                <c:pt idx="34741">
                  <c:v>6.7408159999999997</c:v>
                </c:pt>
                <c:pt idx="34742">
                  <c:v>6.7381770000000003</c:v>
                </c:pt>
                <c:pt idx="34743">
                  <c:v>6.7509810000000003</c:v>
                </c:pt>
                <c:pt idx="34744">
                  <c:v>6.7477549999999997</c:v>
                </c:pt>
                <c:pt idx="34745">
                  <c:v>6.7388000000000003</c:v>
                </c:pt>
                <c:pt idx="34746">
                  <c:v>6.7491399999999997</c:v>
                </c:pt>
                <c:pt idx="34747">
                  <c:v>6.7530770000000002</c:v>
                </c:pt>
                <c:pt idx="34748">
                  <c:v>6.7364930000000003</c:v>
                </c:pt>
                <c:pt idx="34749">
                  <c:v>6.7314379999999998</c:v>
                </c:pt>
                <c:pt idx="34750">
                  <c:v>6.7419140000000004</c:v>
                </c:pt>
                <c:pt idx="34751">
                  <c:v>6.7377190000000002</c:v>
                </c:pt>
                <c:pt idx="34752">
                  <c:v>6.7353149999999999</c:v>
                </c:pt>
                <c:pt idx="34753">
                  <c:v>6.7417199999999999</c:v>
                </c:pt>
                <c:pt idx="34754">
                  <c:v>6.739655</c:v>
                </c:pt>
                <c:pt idx="34755">
                  <c:v>6.7423570000000002</c:v>
                </c:pt>
                <c:pt idx="34756">
                  <c:v>6.7495180000000001</c:v>
                </c:pt>
                <c:pt idx="34757">
                  <c:v>6.7518520000000004</c:v>
                </c:pt>
                <c:pt idx="34758">
                  <c:v>6.7497160000000003</c:v>
                </c:pt>
                <c:pt idx="34759">
                  <c:v>6.7521909999999998</c:v>
                </c:pt>
                <c:pt idx="34760">
                  <c:v>6.7546439999999999</c:v>
                </c:pt>
                <c:pt idx="34761">
                  <c:v>6.7466410000000003</c:v>
                </c:pt>
                <c:pt idx="34762">
                  <c:v>6.7420660000000003</c:v>
                </c:pt>
                <c:pt idx="34763">
                  <c:v>6.7421949999999997</c:v>
                </c:pt>
                <c:pt idx="34764">
                  <c:v>6.746149</c:v>
                </c:pt>
                <c:pt idx="34765">
                  <c:v>6.7558759999999998</c:v>
                </c:pt>
                <c:pt idx="34766">
                  <c:v>6.7585100000000002</c:v>
                </c:pt>
                <c:pt idx="34767">
                  <c:v>6.7512600000000003</c:v>
                </c:pt>
                <c:pt idx="34768">
                  <c:v>6.7453839999999996</c:v>
                </c:pt>
                <c:pt idx="34769">
                  <c:v>6.7512189999999999</c:v>
                </c:pt>
                <c:pt idx="34770">
                  <c:v>6.7497790000000002</c:v>
                </c:pt>
                <c:pt idx="34771">
                  <c:v>6.743023</c:v>
                </c:pt>
                <c:pt idx="34772">
                  <c:v>6.7473749999999999</c:v>
                </c:pt>
                <c:pt idx="34773">
                  <c:v>6.7467509999999997</c:v>
                </c:pt>
                <c:pt idx="34774">
                  <c:v>6.7456889999999996</c:v>
                </c:pt>
                <c:pt idx="34775">
                  <c:v>6.7546330000000001</c:v>
                </c:pt>
                <c:pt idx="34776">
                  <c:v>6.751906</c:v>
                </c:pt>
                <c:pt idx="34777">
                  <c:v>6.7471430000000003</c:v>
                </c:pt>
                <c:pt idx="34778">
                  <c:v>6.7596270000000001</c:v>
                </c:pt>
                <c:pt idx="34779">
                  <c:v>6.7591060000000001</c:v>
                </c:pt>
                <c:pt idx="34780">
                  <c:v>6.7407709999999996</c:v>
                </c:pt>
                <c:pt idx="34781">
                  <c:v>6.7447739999999996</c:v>
                </c:pt>
                <c:pt idx="34782">
                  <c:v>6.7513930000000002</c:v>
                </c:pt>
                <c:pt idx="34783">
                  <c:v>6.7411510000000003</c:v>
                </c:pt>
                <c:pt idx="34784">
                  <c:v>6.7503190000000002</c:v>
                </c:pt>
                <c:pt idx="34785">
                  <c:v>6.7523260000000001</c:v>
                </c:pt>
                <c:pt idx="34786">
                  <c:v>6.7355830000000001</c:v>
                </c:pt>
                <c:pt idx="34787">
                  <c:v>6.7447359999999996</c:v>
                </c:pt>
                <c:pt idx="34788">
                  <c:v>6.7575060000000002</c:v>
                </c:pt>
                <c:pt idx="34789">
                  <c:v>6.7520660000000001</c:v>
                </c:pt>
                <c:pt idx="34790">
                  <c:v>6.7529120000000002</c:v>
                </c:pt>
                <c:pt idx="34791">
                  <c:v>6.7610840000000003</c:v>
                </c:pt>
                <c:pt idx="34792">
                  <c:v>6.7560070000000003</c:v>
                </c:pt>
                <c:pt idx="34793">
                  <c:v>6.749962</c:v>
                </c:pt>
                <c:pt idx="34794">
                  <c:v>6.7543059999999997</c:v>
                </c:pt>
                <c:pt idx="34795">
                  <c:v>6.7451420000000004</c:v>
                </c:pt>
                <c:pt idx="34796">
                  <c:v>6.7422839999999997</c:v>
                </c:pt>
                <c:pt idx="34797">
                  <c:v>6.7517110000000002</c:v>
                </c:pt>
                <c:pt idx="34798">
                  <c:v>6.7462239999999998</c:v>
                </c:pt>
                <c:pt idx="34799">
                  <c:v>6.7454689999999999</c:v>
                </c:pt>
                <c:pt idx="34800">
                  <c:v>6.7559009999999997</c:v>
                </c:pt>
                <c:pt idx="34801">
                  <c:v>6.7530979999999996</c:v>
                </c:pt>
                <c:pt idx="34802">
                  <c:v>6.7466879999999998</c:v>
                </c:pt>
                <c:pt idx="34803">
                  <c:v>6.7567599999999999</c:v>
                </c:pt>
                <c:pt idx="34804">
                  <c:v>6.7601639999999996</c:v>
                </c:pt>
                <c:pt idx="34805">
                  <c:v>6.7473900000000002</c:v>
                </c:pt>
                <c:pt idx="34806">
                  <c:v>6.7526570000000001</c:v>
                </c:pt>
                <c:pt idx="34807">
                  <c:v>6.756831</c:v>
                </c:pt>
                <c:pt idx="34808">
                  <c:v>6.7470020000000002</c:v>
                </c:pt>
                <c:pt idx="34809">
                  <c:v>6.7519780000000003</c:v>
                </c:pt>
                <c:pt idx="34810">
                  <c:v>6.7616899999999998</c:v>
                </c:pt>
                <c:pt idx="34811">
                  <c:v>6.7588270000000001</c:v>
                </c:pt>
                <c:pt idx="34812">
                  <c:v>6.7540360000000002</c:v>
                </c:pt>
                <c:pt idx="34813">
                  <c:v>6.7540659999999999</c:v>
                </c:pt>
                <c:pt idx="34814">
                  <c:v>6.7477320000000001</c:v>
                </c:pt>
                <c:pt idx="34815">
                  <c:v>6.747776</c:v>
                </c:pt>
                <c:pt idx="34816">
                  <c:v>6.759836</c:v>
                </c:pt>
                <c:pt idx="34817">
                  <c:v>6.7574829999999997</c:v>
                </c:pt>
                <c:pt idx="34818">
                  <c:v>6.7542220000000004</c:v>
                </c:pt>
                <c:pt idx="34819">
                  <c:v>6.7619280000000002</c:v>
                </c:pt>
                <c:pt idx="34820">
                  <c:v>6.7580039999999997</c:v>
                </c:pt>
                <c:pt idx="34821">
                  <c:v>6.751906</c:v>
                </c:pt>
                <c:pt idx="34822">
                  <c:v>6.7561460000000002</c:v>
                </c:pt>
                <c:pt idx="34823">
                  <c:v>6.7593300000000003</c:v>
                </c:pt>
                <c:pt idx="34824">
                  <c:v>6.7566949999999997</c:v>
                </c:pt>
                <c:pt idx="34825">
                  <c:v>6.7559370000000003</c:v>
                </c:pt>
                <c:pt idx="34826">
                  <c:v>6.7575260000000004</c:v>
                </c:pt>
                <c:pt idx="34827">
                  <c:v>6.7527280000000003</c:v>
                </c:pt>
                <c:pt idx="34828">
                  <c:v>6.756157</c:v>
                </c:pt>
                <c:pt idx="34829">
                  <c:v>6.7596920000000003</c:v>
                </c:pt>
                <c:pt idx="34830">
                  <c:v>6.7556770000000004</c:v>
                </c:pt>
                <c:pt idx="34831">
                  <c:v>6.760383</c:v>
                </c:pt>
                <c:pt idx="34832">
                  <c:v>6.7640169999999999</c:v>
                </c:pt>
                <c:pt idx="34833">
                  <c:v>6.7618460000000002</c:v>
                </c:pt>
                <c:pt idx="34834">
                  <c:v>6.7645920000000004</c:v>
                </c:pt>
                <c:pt idx="34835">
                  <c:v>6.7673129999999997</c:v>
                </c:pt>
                <c:pt idx="34836">
                  <c:v>6.7559389999999997</c:v>
                </c:pt>
                <c:pt idx="34837">
                  <c:v>6.7458280000000004</c:v>
                </c:pt>
                <c:pt idx="34838">
                  <c:v>6.7532930000000002</c:v>
                </c:pt>
                <c:pt idx="34839">
                  <c:v>6.7569220000000003</c:v>
                </c:pt>
                <c:pt idx="34840">
                  <c:v>6.7579200000000004</c:v>
                </c:pt>
                <c:pt idx="34841">
                  <c:v>6.7628680000000001</c:v>
                </c:pt>
                <c:pt idx="34842">
                  <c:v>6.7602219999999997</c:v>
                </c:pt>
                <c:pt idx="34843">
                  <c:v>6.7571620000000001</c:v>
                </c:pt>
                <c:pt idx="34844">
                  <c:v>6.7587539999999997</c:v>
                </c:pt>
                <c:pt idx="34845">
                  <c:v>6.7633380000000001</c:v>
                </c:pt>
                <c:pt idx="34846">
                  <c:v>6.7667229999999998</c:v>
                </c:pt>
                <c:pt idx="34847">
                  <c:v>6.7706369999999998</c:v>
                </c:pt>
                <c:pt idx="34848">
                  <c:v>6.7665480000000002</c:v>
                </c:pt>
                <c:pt idx="34849">
                  <c:v>6.7518070000000003</c:v>
                </c:pt>
                <c:pt idx="34850">
                  <c:v>6.7531119999999998</c:v>
                </c:pt>
                <c:pt idx="34851">
                  <c:v>6.7614900000000002</c:v>
                </c:pt>
                <c:pt idx="34852">
                  <c:v>6.7571300000000001</c:v>
                </c:pt>
                <c:pt idx="34853">
                  <c:v>6.7505940000000004</c:v>
                </c:pt>
                <c:pt idx="34854">
                  <c:v>6.7512239999999997</c:v>
                </c:pt>
                <c:pt idx="34855">
                  <c:v>6.7617849999999997</c:v>
                </c:pt>
                <c:pt idx="34856">
                  <c:v>6.7716229999999999</c:v>
                </c:pt>
                <c:pt idx="34857">
                  <c:v>6.7738139999999998</c:v>
                </c:pt>
                <c:pt idx="34858">
                  <c:v>6.765612</c:v>
                </c:pt>
                <c:pt idx="34859">
                  <c:v>6.7609709999999996</c:v>
                </c:pt>
                <c:pt idx="34860">
                  <c:v>6.7669059999999996</c:v>
                </c:pt>
                <c:pt idx="34861">
                  <c:v>6.764189</c:v>
                </c:pt>
                <c:pt idx="34862">
                  <c:v>6.7674380000000003</c:v>
                </c:pt>
                <c:pt idx="34863">
                  <c:v>6.7731899999999996</c:v>
                </c:pt>
                <c:pt idx="34864">
                  <c:v>6.7653090000000002</c:v>
                </c:pt>
                <c:pt idx="34865">
                  <c:v>6.7614400000000003</c:v>
                </c:pt>
                <c:pt idx="34866">
                  <c:v>6.7654829999999997</c:v>
                </c:pt>
                <c:pt idx="34867">
                  <c:v>6.7659529999999997</c:v>
                </c:pt>
                <c:pt idx="34868">
                  <c:v>6.7673880000000004</c:v>
                </c:pt>
                <c:pt idx="34869">
                  <c:v>6.7767520000000001</c:v>
                </c:pt>
                <c:pt idx="34870">
                  <c:v>6.7707750000000004</c:v>
                </c:pt>
                <c:pt idx="34871">
                  <c:v>6.7503919999999997</c:v>
                </c:pt>
                <c:pt idx="34872">
                  <c:v>6.755147</c:v>
                </c:pt>
                <c:pt idx="34873">
                  <c:v>6.763496</c:v>
                </c:pt>
                <c:pt idx="34874">
                  <c:v>6.7542609999999996</c:v>
                </c:pt>
                <c:pt idx="34875">
                  <c:v>6.757447</c:v>
                </c:pt>
                <c:pt idx="34876">
                  <c:v>6.7680889999999998</c:v>
                </c:pt>
                <c:pt idx="34877">
                  <c:v>6.7646360000000003</c:v>
                </c:pt>
                <c:pt idx="34878">
                  <c:v>6.7569720000000002</c:v>
                </c:pt>
                <c:pt idx="34879">
                  <c:v>6.763916</c:v>
                </c:pt>
                <c:pt idx="34880">
                  <c:v>6.7717739999999997</c:v>
                </c:pt>
                <c:pt idx="34881">
                  <c:v>6.7703699999999998</c:v>
                </c:pt>
                <c:pt idx="34882">
                  <c:v>6.7731750000000002</c:v>
                </c:pt>
                <c:pt idx="34883">
                  <c:v>6.7631209999999999</c:v>
                </c:pt>
                <c:pt idx="34884">
                  <c:v>6.7522799999999998</c:v>
                </c:pt>
                <c:pt idx="34885">
                  <c:v>6.7630189999999999</c:v>
                </c:pt>
                <c:pt idx="34886">
                  <c:v>6.7690939999999999</c:v>
                </c:pt>
                <c:pt idx="34887">
                  <c:v>6.7646519999999999</c:v>
                </c:pt>
                <c:pt idx="34888">
                  <c:v>6.7688090000000001</c:v>
                </c:pt>
                <c:pt idx="34889">
                  <c:v>6.7754560000000001</c:v>
                </c:pt>
                <c:pt idx="34890">
                  <c:v>6.7678710000000004</c:v>
                </c:pt>
                <c:pt idx="34891">
                  <c:v>6.7679729999999996</c:v>
                </c:pt>
                <c:pt idx="34892">
                  <c:v>6.779369</c:v>
                </c:pt>
                <c:pt idx="34893">
                  <c:v>6.771515</c:v>
                </c:pt>
                <c:pt idx="34894">
                  <c:v>6.7668929999999996</c:v>
                </c:pt>
                <c:pt idx="34895">
                  <c:v>6.779776</c:v>
                </c:pt>
                <c:pt idx="34896">
                  <c:v>6.7733749999999997</c:v>
                </c:pt>
                <c:pt idx="34897">
                  <c:v>6.7569270000000001</c:v>
                </c:pt>
                <c:pt idx="34898">
                  <c:v>6.7610979999999996</c:v>
                </c:pt>
                <c:pt idx="34899">
                  <c:v>6.7686510000000002</c:v>
                </c:pt>
                <c:pt idx="34900">
                  <c:v>6.7699600000000002</c:v>
                </c:pt>
                <c:pt idx="34901">
                  <c:v>6.7765610000000001</c:v>
                </c:pt>
                <c:pt idx="34902">
                  <c:v>6.7714160000000003</c:v>
                </c:pt>
                <c:pt idx="34903">
                  <c:v>6.7628940000000002</c:v>
                </c:pt>
                <c:pt idx="34904">
                  <c:v>6.7741809999999996</c:v>
                </c:pt>
                <c:pt idx="34905">
                  <c:v>6.7756959999999999</c:v>
                </c:pt>
                <c:pt idx="34906">
                  <c:v>6.7676189999999998</c:v>
                </c:pt>
                <c:pt idx="34907">
                  <c:v>6.7713029999999996</c:v>
                </c:pt>
                <c:pt idx="34908">
                  <c:v>6.7703569999999997</c:v>
                </c:pt>
                <c:pt idx="34909">
                  <c:v>6.7661980000000002</c:v>
                </c:pt>
                <c:pt idx="34910">
                  <c:v>6.7708219999999999</c:v>
                </c:pt>
                <c:pt idx="34911">
                  <c:v>6.771649</c:v>
                </c:pt>
                <c:pt idx="34912">
                  <c:v>6.7623410000000002</c:v>
                </c:pt>
                <c:pt idx="34913">
                  <c:v>6.7627189999999997</c:v>
                </c:pt>
                <c:pt idx="34914">
                  <c:v>6.7719810000000003</c:v>
                </c:pt>
                <c:pt idx="34915">
                  <c:v>6.7730779999999999</c:v>
                </c:pt>
                <c:pt idx="34916">
                  <c:v>6.7763159999999996</c:v>
                </c:pt>
                <c:pt idx="34917">
                  <c:v>6.7816890000000001</c:v>
                </c:pt>
                <c:pt idx="34918">
                  <c:v>6.7735789999999998</c:v>
                </c:pt>
                <c:pt idx="34919">
                  <c:v>6.7683790000000004</c:v>
                </c:pt>
                <c:pt idx="34920">
                  <c:v>6.7766729999999997</c:v>
                </c:pt>
                <c:pt idx="34921">
                  <c:v>6.7687359999999996</c:v>
                </c:pt>
                <c:pt idx="34922">
                  <c:v>6.7579770000000003</c:v>
                </c:pt>
                <c:pt idx="34923">
                  <c:v>6.7759400000000003</c:v>
                </c:pt>
                <c:pt idx="34924">
                  <c:v>6.7766140000000004</c:v>
                </c:pt>
                <c:pt idx="34925">
                  <c:v>6.763039</c:v>
                </c:pt>
                <c:pt idx="34926">
                  <c:v>6.783976</c:v>
                </c:pt>
                <c:pt idx="34927">
                  <c:v>6.793228</c:v>
                </c:pt>
                <c:pt idx="34928">
                  <c:v>6.7707030000000001</c:v>
                </c:pt>
                <c:pt idx="34929">
                  <c:v>6.7715230000000002</c:v>
                </c:pt>
                <c:pt idx="34930">
                  <c:v>6.78165</c:v>
                </c:pt>
                <c:pt idx="34931">
                  <c:v>6.7751279999999996</c:v>
                </c:pt>
                <c:pt idx="34932">
                  <c:v>6.7767330000000001</c:v>
                </c:pt>
                <c:pt idx="34933">
                  <c:v>6.7813350000000003</c:v>
                </c:pt>
                <c:pt idx="34934">
                  <c:v>6.7693849999999998</c:v>
                </c:pt>
                <c:pt idx="34935">
                  <c:v>6.7680309999999997</c:v>
                </c:pt>
                <c:pt idx="34936">
                  <c:v>6.7771189999999999</c:v>
                </c:pt>
                <c:pt idx="34937">
                  <c:v>6.7738870000000002</c:v>
                </c:pt>
                <c:pt idx="34938">
                  <c:v>6.7766760000000001</c:v>
                </c:pt>
                <c:pt idx="34939">
                  <c:v>6.7833069999999998</c:v>
                </c:pt>
                <c:pt idx="34940">
                  <c:v>6.7753180000000004</c:v>
                </c:pt>
                <c:pt idx="34941">
                  <c:v>6.7739640000000003</c:v>
                </c:pt>
                <c:pt idx="34942">
                  <c:v>6.7834919999999999</c:v>
                </c:pt>
                <c:pt idx="34943">
                  <c:v>6.775309</c:v>
                </c:pt>
                <c:pt idx="34944">
                  <c:v>6.7624810000000002</c:v>
                </c:pt>
                <c:pt idx="34945">
                  <c:v>6.7725439999999999</c:v>
                </c:pt>
                <c:pt idx="34946">
                  <c:v>6.7719620000000003</c:v>
                </c:pt>
                <c:pt idx="34947">
                  <c:v>6.7625700000000002</c:v>
                </c:pt>
                <c:pt idx="34948">
                  <c:v>6.7740359999999997</c:v>
                </c:pt>
                <c:pt idx="34949">
                  <c:v>6.7821509999999998</c:v>
                </c:pt>
                <c:pt idx="34950">
                  <c:v>6.7821160000000003</c:v>
                </c:pt>
                <c:pt idx="34951">
                  <c:v>6.7805879999999998</c:v>
                </c:pt>
                <c:pt idx="34952">
                  <c:v>6.7795050000000003</c:v>
                </c:pt>
                <c:pt idx="34953">
                  <c:v>6.7816780000000003</c:v>
                </c:pt>
                <c:pt idx="34954">
                  <c:v>6.7815649999999996</c:v>
                </c:pt>
                <c:pt idx="34955">
                  <c:v>6.7823260000000003</c:v>
                </c:pt>
                <c:pt idx="34956">
                  <c:v>6.7777810000000001</c:v>
                </c:pt>
                <c:pt idx="34957">
                  <c:v>6.7798499999999997</c:v>
                </c:pt>
                <c:pt idx="34958">
                  <c:v>6.7872149999999998</c:v>
                </c:pt>
                <c:pt idx="34959">
                  <c:v>6.7764499999999996</c:v>
                </c:pt>
                <c:pt idx="34960">
                  <c:v>6.7772050000000004</c:v>
                </c:pt>
                <c:pt idx="34961">
                  <c:v>6.7932490000000003</c:v>
                </c:pt>
                <c:pt idx="34962">
                  <c:v>6.7841800000000001</c:v>
                </c:pt>
                <c:pt idx="34963">
                  <c:v>6.7692819999999996</c:v>
                </c:pt>
                <c:pt idx="34964">
                  <c:v>6.7810459999999999</c:v>
                </c:pt>
                <c:pt idx="34965">
                  <c:v>6.7890509999999997</c:v>
                </c:pt>
                <c:pt idx="34966">
                  <c:v>6.7778530000000003</c:v>
                </c:pt>
                <c:pt idx="34967">
                  <c:v>6.7809270000000001</c:v>
                </c:pt>
                <c:pt idx="34968">
                  <c:v>6.7876960000000004</c:v>
                </c:pt>
                <c:pt idx="34969">
                  <c:v>6.7794949999999998</c:v>
                </c:pt>
                <c:pt idx="34970">
                  <c:v>6.776573</c:v>
                </c:pt>
                <c:pt idx="34971">
                  <c:v>6.7791639999999997</c:v>
                </c:pt>
                <c:pt idx="34972">
                  <c:v>6.779846</c:v>
                </c:pt>
                <c:pt idx="34973">
                  <c:v>6.7798980000000002</c:v>
                </c:pt>
                <c:pt idx="34974">
                  <c:v>6.7823770000000003</c:v>
                </c:pt>
                <c:pt idx="34975">
                  <c:v>6.7797790000000004</c:v>
                </c:pt>
                <c:pt idx="34976">
                  <c:v>6.777698</c:v>
                </c:pt>
                <c:pt idx="34977">
                  <c:v>6.7896239999999999</c:v>
                </c:pt>
                <c:pt idx="34978">
                  <c:v>6.7886300000000004</c:v>
                </c:pt>
                <c:pt idx="34979">
                  <c:v>6.7744140000000002</c:v>
                </c:pt>
                <c:pt idx="34980">
                  <c:v>6.7788459999999997</c:v>
                </c:pt>
                <c:pt idx="34981">
                  <c:v>6.7811389999999996</c:v>
                </c:pt>
                <c:pt idx="34982">
                  <c:v>6.7694190000000001</c:v>
                </c:pt>
                <c:pt idx="34983">
                  <c:v>6.7724120000000001</c:v>
                </c:pt>
                <c:pt idx="34984">
                  <c:v>6.7847200000000001</c:v>
                </c:pt>
                <c:pt idx="34985">
                  <c:v>6.7767439999999999</c:v>
                </c:pt>
                <c:pt idx="34986">
                  <c:v>6.7794920000000003</c:v>
                </c:pt>
                <c:pt idx="34987">
                  <c:v>6.7984070000000001</c:v>
                </c:pt>
                <c:pt idx="34988">
                  <c:v>6.7853149999999998</c:v>
                </c:pt>
                <c:pt idx="34989">
                  <c:v>6.779293</c:v>
                </c:pt>
                <c:pt idx="34990">
                  <c:v>6.7939999999999996</c:v>
                </c:pt>
                <c:pt idx="34991">
                  <c:v>6.7867350000000002</c:v>
                </c:pt>
                <c:pt idx="34992">
                  <c:v>6.7807550000000001</c:v>
                </c:pt>
                <c:pt idx="34993">
                  <c:v>6.7866609999999996</c:v>
                </c:pt>
                <c:pt idx="34994">
                  <c:v>6.7890759999999997</c:v>
                </c:pt>
                <c:pt idx="34995">
                  <c:v>6.7875870000000003</c:v>
                </c:pt>
                <c:pt idx="34996">
                  <c:v>6.7899950000000002</c:v>
                </c:pt>
                <c:pt idx="34997">
                  <c:v>6.7896070000000002</c:v>
                </c:pt>
                <c:pt idx="34998">
                  <c:v>6.7840590000000001</c:v>
                </c:pt>
                <c:pt idx="34999">
                  <c:v>6.7929339999999998</c:v>
                </c:pt>
                <c:pt idx="35000">
                  <c:v>6.7917079999999999</c:v>
                </c:pt>
                <c:pt idx="35001">
                  <c:v>6.778524</c:v>
                </c:pt>
                <c:pt idx="35002">
                  <c:v>6.7832840000000001</c:v>
                </c:pt>
                <c:pt idx="35003">
                  <c:v>6.7867749999999996</c:v>
                </c:pt>
                <c:pt idx="35004">
                  <c:v>6.7826279999999999</c:v>
                </c:pt>
                <c:pt idx="35005">
                  <c:v>6.7867129999999998</c:v>
                </c:pt>
                <c:pt idx="35006">
                  <c:v>6.7917500000000004</c:v>
                </c:pt>
                <c:pt idx="35007">
                  <c:v>6.7856199999999998</c:v>
                </c:pt>
                <c:pt idx="35008">
                  <c:v>6.7825170000000004</c:v>
                </c:pt>
                <c:pt idx="35009">
                  <c:v>6.7870499999999998</c:v>
                </c:pt>
                <c:pt idx="35010">
                  <c:v>6.7838229999999999</c:v>
                </c:pt>
                <c:pt idx="35011">
                  <c:v>6.7862819999999999</c:v>
                </c:pt>
                <c:pt idx="35012">
                  <c:v>6.7930260000000002</c:v>
                </c:pt>
                <c:pt idx="35013">
                  <c:v>6.7905730000000002</c:v>
                </c:pt>
                <c:pt idx="35014">
                  <c:v>6.7896450000000002</c:v>
                </c:pt>
                <c:pt idx="35015">
                  <c:v>6.7926000000000002</c:v>
                </c:pt>
                <c:pt idx="35016">
                  <c:v>6.7928259999999998</c:v>
                </c:pt>
                <c:pt idx="35017">
                  <c:v>6.7870710000000001</c:v>
                </c:pt>
                <c:pt idx="35018">
                  <c:v>6.7892859999999997</c:v>
                </c:pt>
                <c:pt idx="35019">
                  <c:v>6.7915200000000002</c:v>
                </c:pt>
                <c:pt idx="35020">
                  <c:v>6.7806350000000002</c:v>
                </c:pt>
                <c:pt idx="35021">
                  <c:v>6.781555</c:v>
                </c:pt>
                <c:pt idx="35022">
                  <c:v>6.7890879999999996</c:v>
                </c:pt>
                <c:pt idx="35023">
                  <c:v>6.7875969999999999</c:v>
                </c:pt>
                <c:pt idx="35024">
                  <c:v>6.7911970000000004</c:v>
                </c:pt>
                <c:pt idx="35025">
                  <c:v>6.7950780000000002</c:v>
                </c:pt>
                <c:pt idx="35026">
                  <c:v>6.7876320000000003</c:v>
                </c:pt>
                <c:pt idx="35027">
                  <c:v>6.7857640000000004</c:v>
                </c:pt>
                <c:pt idx="35028">
                  <c:v>6.7883719999999999</c:v>
                </c:pt>
                <c:pt idx="35029">
                  <c:v>6.7864890000000004</c:v>
                </c:pt>
                <c:pt idx="35030">
                  <c:v>6.794041</c:v>
                </c:pt>
                <c:pt idx="35031">
                  <c:v>6.7980710000000002</c:v>
                </c:pt>
                <c:pt idx="35032">
                  <c:v>6.7870090000000003</c:v>
                </c:pt>
                <c:pt idx="35033">
                  <c:v>6.7882110000000004</c:v>
                </c:pt>
                <c:pt idx="35034">
                  <c:v>6.7930960000000002</c:v>
                </c:pt>
                <c:pt idx="35035">
                  <c:v>6.7886629999999997</c:v>
                </c:pt>
                <c:pt idx="35036">
                  <c:v>6.7933690000000002</c:v>
                </c:pt>
                <c:pt idx="35037">
                  <c:v>6.7973119999999998</c:v>
                </c:pt>
                <c:pt idx="35038">
                  <c:v>6.7962150000000001</c:v>
                </c:pt>
                <c:pt idx="35039">
                  <c:v>6.7962189999999998</c:v>
                </c:pt>
                <c:pt idx="35040">
                  <c:v>6.7930619999999999</c:v>
                </c:pt>
                <c:pt idx="35041">
                  <c:v>6.7875490000000003</c:v>
                </c:pt>
                <c:pt idx="35042">
                  <c:v>6.7891719999999998</c:v>
                </c:pt>
                <c:pt idx="35043">
                  <c:v>6.8000030000000002</c:v>
                </c:pt>
                <c:pt idx="35044">
                  <c:v>6.7960219999999998</c:v>
                </c:pt>
                <c:pt idx="35045">
                  <c:v>6.783817</c:v>
                </c:pt>
                <c:pt idx="35046">
                  <c:v>6.7917529999999999</c:v>
                </c:pt>
                <c:pt idx="35047">
                  <c:v>6.7996819999999998</c:v>
                </c:pt>
                <c:pt idx="35048">
                  <c:v>6.7948599999999999</c:v>
                </c:pt>
                <c:pt idx="35049">
                  <c:v>6.7950670000000004</c:v>
                </c:pt>
                <c:pt idx="35050">
                  <c:v>6.8001610000000001</c:v>
                </c:pt>
                <c:pt idx="35051">
                  <c:v>6.7966360000000003</c:v>
                </c:pt>
                <c:pt idx="35052">
                  <c:v>6.7980270000000003</c:v>
                </c:pt>
                <c:pt idx="35053">
                  <c:v>6.8011330000000001</c:v>
                </c:pt>
                <c:pt idx="35054">
                  <c:v>6.787032</c:v>
                </c:pt>
                <c:pt idx="35055">
                  <c:v>6.7847559999999998</c:v>
                </c:pt>
                <c:pt idx="35056">
                  <c:v>6.7976989999999997</c:v>
                </c:pt>
                <c:pt idx="35057">
                  <c:v>6.7924100000000003</c:v>
                </c:pt>
                <c:pt idx="35058">
                  <c:v>6.7828999999999997</c:v>
                </c:pt>
                <c:pt idx="35059">
                  <c:v>6.794397</c:v>
                </c:pt>
                <c:pt idx="35060">
                  <c:v>6.8047360000000001</c:v>
                </c:pt>
                <c:pt idx="35061">
                  <c:v>6.7967760000000004</c:v>
                </c:pt>
                <c:pt idx="35062">
                  <c:v>6.7991260000000002</c:v>
                </c:pt>
                <c:pt idx="35063">
                  <c:v>6.8103740000000004</c:v>
                </c:pt>
                <c:pt idx="35064">
                  <c:v>6.802727</c:v>
                </c:pt>
                <c:pt idx="35065">
                  <c:v>6.7946629999999999</c:v>
                </c:pt>
                <c:pt idx="35066">
                  <c:v>6.7928129999999998</c:v>
                </c:pt>
                <c:pt idx="35067">
                  <c:v>6.7904819999999999</c:v>
                </c:pt>
                <c:pt idx="35068">
                  <c:v>6.7904080000000002</c:v>
                </c:pt>
                <c:pt idx="35069">
                  <c:v>6.7919369999999999</c:v>
                </c:pt>
                <c:pt idx="35070">
                  <c:v>6.7946470000000003</c:v>
                </c:pt>
                <c:pt idx="35071">
                  <c:v>6.7950359999999996</c:v>
                </c:pt>
                <c:pt idx="35072">
                  <c:v>6.8012110000000003</c:v>
                </c:pt>
                <c:pt idx="35073">
                  <c:v>6.8049200000000001</c:v>
                </c:pt>
                <c:pt idx="35074">
                  <c:v>6.8005469999999999</c:v>
                </c:pt>
                <c:pt idx="35075">
                  <c:v>6.8044500000000001</c:v>
                </c:pt>
                <c:pt idx="35076">
                  <c:v>6.8038069999999999</c:v>
                </c:pt>
                <c:pt idx="35077">
                  <c:v>6.7942049999999998</c:v>
                </c:pt>
                <c:pt idx="35078">
                  <c:v>6.7995229999999998</c:v>
                </c:pt>
                <c:pt idx="35079">
                  <c:v>6.8051680000000001</c:v>
                </c:pt>
                <c:pt idx="35080">
                  <c:v>6.7957770000000002</c:v>
                </c:pt>
                <c:pt idx="35081">
                  <c:v>6.7950030000000003</c:v>
                </c:pt>
                <c:pt idx="35082">
                  <c:v>6.8010419999999998</c:v>
                </c:pt>
                <c:pt idx="35083">
                  <c:v>6.7944589999999998</c:v>
                </c:pt>
                <c:pt idx="35084">
                  <c:v>6.7983500000000001</c:v>
                </c:pt>
                <c:pt idx="35085">
                  <c:v>6.8045920000000004</c:v>
                </c:pt>
                <c:pt idx="35086">
                  <c:v>6.7916879999999997</c:v>
                </c:pt>
                <c:pt idx="35087">
                  <c:v>6.7975659999999998</c:v>
                </c:pt>
                <c:pt idx="35088">
                  <c:v>6.814457</c:v>
                </c:pt>
                <c:pt idx="35089">
                  <c:v>6.805841</c:v>
                </c:pt>
                <c:pt idx="35090">
                  <c:v>6.7938720000000004</c:v>
                </c:pt>
                <c:pt idx="35091">
                  <c:v>6.8005709999999997</c:v>
                </c:pt>
                <c:pt idx="35092">
                  <c:v>6.8043089999999999</c:v>
                </c:pt>
                <c:pt idx="35093">
                  <c:v>6.80084</c:v>
                </c:pt>
                <c:pt idx="35094">
                  <c:v>6.8088550000000003</c:v>
                </c:pt>
                <c:pt idx="35095">
                  <c:v>6.8078110000000001</c:v>
                </c:pt>
                <c:pt idx="35096">
                  <c:v>6.7984989999999996</c:v>
                </c:pt>
                <c:pt idx="35097">
                  <c:v>6.8082580000000004</c:v>
                </c:pt>
                <c:pt idx="35098">
                  <c:v>6.8165009999999997</c:v>
                </c:pt>
                <c:pt idx="35099">
                  <c:v>6.8056299999999998</c:v>
                </c:pt>
                <c:pt idx="35100">
                  <c:v>6.7978639999999997</c:v>
                </c:pt>
                <c:pt idx="35101">
                  <c:v>6.8069230000000003</c:v>
                </c:pt>
                <c:pt idx="35102">
                  <c:v>6.8096969999999999</c:v>
                </c:pt>
                <c:pt idx="35103">
                  <c:v>6.8030359999999996</c:v>
                </c:pt>
                <c:pt idx="35104">
                  <c:v>6.8073389999999998</c:v>
                </c:pt>
                <c:pt idx="35105">
                  <c:v>6.7985939999999996</c:v>
                </c:pt>
                <c:pt idx="35106">
                  <c:v>6.7873140000000003</c:v>
                </c:pt>
                <c:pt idx="35107">
                  <c:v>6.7998200000000004</c:v>
                </c:pt>
                <c:pt idx="35108">
                  <c:v>6.8042439999999997</c:v>
                </c:pt>
                <c:pt idx="35109">
                  <c:v>6.7959199999999997</c:v>
                </c:pt>
                <c:pt idx="35110">
                  <c:v>6.7967069999999996</c:v>
                </c:pt>
                <c:pt idx="35111">
                  <c:v>6.8054459999999999</c:v>
                </c:pt>
                <c:pt idx="35112">
                  <c:v>6.8051589999999997</c:v>
                </c:pt>
                <c:pt idx="35113">
                  <c:v>6.7995039999999998</c:v>
                </c:pt>
                <c:pt idx="35114">
                  <c:v>6.800421</c:v>
                </c:pt>
                <c:pt idx="35115">
                  <c:v>6.8006029999999997</c:v>
                </c:pt>
                <c:pt idx="35116">
                  <c:v>6.8123719999999999</c:v>
                </c:pt>
                <c:pt idx="35117">
                  <c:v>6.818181</c:v>
                </c:pt>
                <c:pt idx="35118">
                  <c:v>6.8043709999999997</c:v>
                </c:pt>
                <c:pt idx="35119">
                  <c:v>6.8093329999999996</c:v>
                </c:pt>
                <c:pt idx="35120">
                  <c:v>6.8229259999999998</c:v>
                </c:pt>
                <c:pt idx="35121">
                  <c:v>6.8130160000000002</c:v>
                </c:pt>
                <c:pt idx="35122">
                  <c:v>6.8007650000000002</c:v>
                </c:pt>
                <c:pt idx="35123">
                  <c:v>6.8041479999999996</c:v>
                </c:pt>
                <c:pt idx="35124">
                  <c:v>6.801863</c:v>
                </c:pt>
                <c:pt idx="35125">
                  <c:v>6.8006859999999998</c:v>
                </c:pt>
                <c:pt idx="35126">
                  <c:v>6.8142420000000001</c:v>
                </c:pt>
                <c:pt idx="35127">
                  <c:v>6.8084439999999997</c:v>
                </c:pt>
                <c:pt idx="35128">
                  <c:v>6.8009389999999996</c:v>
                </c:pt>
                <c:pt idx="35129">
                  <c:v>6.8134920000000001</c:v>
                </c:pt>
                <c:pt idx="35130">
                  <c:v>6.8107699999999998</c:v>
                </c:pt>
                <c:pt idx="35131">
                  <c:v>6.7970670000000002</c:v>
                </c:pt>
                <c:pt idx="35132">
                  <c:v>6.8025919999999998</c:v>
                </c:pt>
                <c:pt idx="35133">
                  <c:v>6.8135430000000001</c:v>
                </c:pt>
                <c:pt idx="35134">
                  <c:v>6.8072239999999997</c:v>
                </c:pt>
                <c:pt idx="35135">
                  <c:v>6.8043509999999996</c:v>
                </c:pt>
                <c:pt idx="35136">
                  <c:v>6.807512</c:v>
                </c:pt>
                <c:pt idx="35137">
                  <c:v>6.8032199999999996</c:v>
                </c:pt>
                <c:pt idx="35138">
                  <c:v>6.8095840000000001</c:v>
                </c:pt>
                <c:pt idx="35139">
                  <c:v>6.8167759999999999</c:v>
                </c:pt>
                <c:pt idx="35140">
                  <c:v>6.8051839999999997</c:v>
                </c:pt>
                <c:pt idx="35141">
                  <c:v>6.8062490000000002</c:v>
                </c:pt>
                <c:pt idx="35142">
                  <c:v>6.8168350000000002</c:v>
                </c:pt>
                <c:pt idx="35143">
                  <c:v>6.8045580000000001</c:v>
                </c:pt>
                <c:pt idx="35144">
                  <c:v>6.7993069999999998</c:v>
                </c:pt>
                <c:pt idx="35145">
                  <c:v>6.8168749999999996</c:v>
                </c:pt>
                <c:pt idx="35146">
                  <c:v>6.8140020000000003</c:v>
                </c:pt>
                <c:pt idx="35147">
                  <c:v>6.8063289999999999</c:v>
                </c:pt>
                <c:pt idx="35148">
                  <c:v>6.8220660000000004</c:v>
                </c:pt>
                <c:pt idx="35149">
                  <c:v>6.8145680000000004</c:v>
                </c:pt>
                <c:pt idx="35150">
                  <c:v>6.8039399999999999</c:v>
                </c:pt>
                <c:pt idx="35151">
                  <c:v>6.8247369999999998</c:v>
                </c:pt>
                <c:pt idx="35152">
                  <c:v>6.8208089999999997</c:v>
                </c:pt>
                <c:pt idx="35153">
                  <c:v>6.7991070000000002</c:v>
                </c:pt>
                <c:pt idx="35154">
                  <c:v>6.8111969999999999</c:v>
                </c:pt>
                <c:pt idx="35155">
                  <c:v>6.8239700000000001</c:v>
                </c:pt>
                <c:pt idx="35156">
                  <c:v>6.8052109999999999</c:v>
                </c:pt>
                <c:pt idx="35157">
                  <c:v>6.8012319999999997</c:v>
                </c:pt>
                <c:pt idx="35158">
                  <c:v>6.8152670000000004</c:v>
                </c:pt>
                <c:pt idx="35159">
                  <c:v>6.80884</c:v>
                </c:pt>
                <c:pt idx="35160">
                  <c:v>6.8114910000000002</c:v>
                </c:pt>
                <c:pt idx="35161">
                  <c:v>6.8248189999999997</c:v>
                </c:pt>
                <c:pt idx="35162">
                  <c:v>6.8155239999999999</c:v>
                </c:pt>
                <c:pt idx="35163">
                  <c:v>6.8065389999999999</c:v>
                </c:pt>
                <c:pt idx="35164">
                  <c:v>6.8188380000000004</c:v>
                </c:pt>
                <c:pt idx="35165">
                  <c:v>6.8221959999999999</c:v>
                </c:pt>
                <c:pt idx="35166">
                  <c:v>6.8098960000000002</c:v>
                </c:pt>
                <c:pt idx="35167">
                  <c:v>6.8155200000000002</c:v>
                </c:pt>
                <c:pt idx="35168">
                  <c:v>6.8120560000000001</c:v>
                </c:pt>
                <c:pt idx="35169">
                  <c:v>6.7964159999999998</c:v>
                </c:pt>
                <c:pt idx="35170">
                  <c:v>6.8109970000000004</c:v>
                </c:pt>
                <c:pt idx="35171">
                  <c:v>6.8187629999999997</c:v>
                </c:pt>
                <c:pt idx="35172">
                  <c:v>6.8106939999999998</c:v>
                </c:pt>
                <c:pt idx="35173">
                  <c:v>6.8192560000000002</c:v>
                </c:pt>
                <c:pt idx="35174">
                  <c:v>6.8240829999999999</c:v>
                </c:pt>
                <c:pt idx="35175">
                  <c:v>6.8109289999999998</c:v>
                </c:pt>
                <c:pt idx="35176">
                  <c:v>6.809501</c:v>
                </c:pt>
                <c:pt idx="35177">
                  <c:v>6.8186349999999996</c:v>
                </c:pt>
                <c:pt idx="35178">
                  <c:v>6.8040989999999999</c:v>
                </c:pt>
                <c:pt idx="35179">
                  <c:v>6.7993819999999996</c:v>
                </c:pt>
                <c:pt idx="35180">
                  <c:v>6.8228030000000004</c:v>
                </c:pt>
                <c:pt idx="35181">
                  <c:v>6.821434</c:v>
                </c:pt>
                <c:pt idx="35182">
                  <c:v>6.81304</c:v>
                </c:pt>
                <c:pt idx="35183">
                  <c:v>6.82864</c:v>
                </c:pt>
                <c:pt idx="35184">
                  <c:v>6.8263040000000004</c:v>
                </c:pt>
                <c:pt idx="35185">
                  <c:v>6.8097180000000002</c:v>
                </c:pt>
                <c:pt idx="35186">
                  <c:v>6.8190850000000003</c:v>
                </c:pt>
                <c:pt idx="35187">
                  <c:v>6.8268269999999998</c:v>
                </c:pt>
                <c:pt idx="35188">
                  <c:v>6.814495</c:v>
                </c:pt>
                <c:pt idx="35189">
                  <c:v>6.8191379999999997</c:v>
                </c:pt>
                <c:pt idx="35190">
                  <c:v>6.8286569999999998</c:v>
                </c:pt>
                <c:pt idx="35191">
                  <c:v>6.8216929999999998</c:v>
                </c:pt>
                <c:pt idx="35192">
                  <c:v>6.8204940000000001</c:v>
                </c:pt>
                <c:pt idx="35193">
                  <c:v>6.8241059999999996</c:v>
                </c:pt>
                <c:pt idx="35194">
                  <c:v>6.8196529999999997</c:v>
                </c:pt>
                <c:pt idx="35195">
                  <c:v>6.8120820000000002</c:v>
                </c:pt>
                <c:pt idx="35196">
                  <c:v>6.8121939999999999</c:v>
                </c:pt>
                <c:pt idx="35197">
                  <c:v>6.8182070000000001</c:v>
                </c:pt>
                <c:pt idx="35198">
                  <c:v>6.8166969999999996</c:v>
                </c:pt>
                <c:pt idx="35199">
                  <c:v>6.8108079999999998</c:v>
                </c:pt>
                <c:pt idx="35200">
                  <c:v>6.8101570000000002</c:v>
                </c:pt>
                <c:pt idx="35201">
                  <c:v>6.81501</c:v>
                </c:pt>
                <c:pt idx="35202">
                  <c:v>6.8155070000000002</c:v>
                </c:pt>
                <c:pt idx="35203">
                  <c:v>6.8156939999999997</c:v>
                </c:pt>
                <c:pt idx="35204">
                  <c:v>6.8242469999999997</c:v>
                </c:pt>
                <c:pt idx="35205">
                  <c:v>6.8253009999999996</c:v>
                </c:pt>
                <c:pt idx="35206">
                  <c:v>6.8221629999999998</c:v>
                </c:pt>
                <c:pt idx="35207">
                  <c:v>6.8232150000000003</c:v>
                </c:pt>
                <c:pt idx="35208">
                  <c:v>6.8252439999999996</c:v>
                </c:pt>
                <c:pt idx="35209">
                  <c:v>6.8291040000000001</c:v>
                </c:pt>
                <c:pt idx="35210">
                  <c:v>6.8226319999999996</c:v>
                </c:pt>
                <c:pt idx="35211">
                  <c:v>6.8205730000000004</c:v>
                </c:pt>
                <c:pt idx="35212">
                  <c:v>6.8240480000000003</c:v>
                </c:pt>
                <c:pt idx="35213">
                  <c:v>6.8152990000000004</c:v>
                </c:pt>
                <c:pt idx="35214">
                  <c:v>6.815626</c:v>
                </c:pt>
                <c:pt idx="35215">
                  <c:v>6.8190900000000001</c:v>
                </c:pt>
                <c:pt idx="35216">
                  <c:v>6.8166589999999996</c:v>
                </c:pt>
                <c:pt idx="35217">
                  <c:v>6.8173149999999998</c:v>
                </c:pt>
                <c:pt idx="35218">
                  <c:v>6.8199959999999997</c:v>
                </c:pt>
                <c:pt idx="35219">
                  <c:v>6.827807</c:v>
                </c:pt>
                <c:pt idx="35220">
                  <c:v>6.8300049999999999</c:v>
                </c:pt>
                <c:pt idx="35221">
                  <c:v>6.8267769999999999</c:v>
                </c:pt>
                <c:pt idx="35222">
                  <c:v>6.8248350000000002</c:v>
                </c:pt>
                <c:pt idx="35223">
                  <c:v>6.8246690000000001</c:v>
                </c:pt>
                <c:pt idx="35224">
                  <c:v>6.8254729999999997</c:v>
                </c:pt>
                <c:pt idx="35225">
                  <c:v>6.8197450000000002</c:v>
                </c:pt>
                <c:pt idx="35226">
                  <c:v>6.8183680000000004</c:v>
                </c:pt>
                <c:pt idx="35227">
                  <c:v>6.8266359999999997</c:v>
                </c:pt>
                <c:pt idx="35228">
                  <c:v>6.8294980000000001</c:v>
                </c:pt>
                <c:pt idx="35229">
                  <c:v>6.8221509999999999</c:v>
                </c:pt>
                <c:pt idx="35230">
                  <c:v>6.8209730000000004</c:v>
                </c:pt>
                <c:pt idx="35231">
                  <c:v>6.8272069999999996</c:v>
                </c:pt>
                <c:pt idx="35232">
                  <c:v>6.8220960000000002</c:v>
                </c:pt>
                <c:pt idx="35233">
                  <c:v>6.8254169999999998</c:v>
                </c:pt>
                <c:pt idx="35234">
                  <c:v>6.8348040000000001</c:v>
                </c:pt>
                <c:pt idx="35235">
                  <c:v>6.8273440000000001</c:v>
                </c:pt>
                <c:pt idx="35236">
                  <c:v>6.8281130000000001</c:v>
                </c:pt>
                <c:pt idx="35237">
                  <c:v>6.8391729999999997</c:v>
                </c:pt>
                <c:pt idx="35238">
                  <c:v>6.8326419999999999</c:v>
                </c:pt>
                <c:pt idx="35239">
                  <c:v>6.8222360000000002</c:v>
                </c:pt>
                <c:pt idx="35240">
                  <c:v>6.8305319999999998</c:v>
                </c:pt>
                <c:pt idx="35241">
                  <c:v>6.8340019999999999</c:v>
                </c:pt>
                <c:pt idx="35242">
                  <c:v>6.8272440000000003</c:v>
                </c:pt>
                <c:pt idx="35243">
                  <c:v>6.8335650000000001</c:v>
                </c:pt>
                <c:pt idx="35244">
                  <c:v>6.827528</c:v>
                </c:pt>
                <c:pt idx="35245">
                  <c:v>6.8142950000000004</c:v>
                </c:pt>
                <c:pt idx="35246">
                  <c:v>6.8231380000000001</c:v>
                </c:pt>
                <c:pt idx="35247">
                  <c:v>6.8234579999999996</c:v>
                </c:pt>
                <c:pt idx="35248">
                  <c:v>6.8167520000000001</c:v>
                </c:pt>
                <c:pt idx="35249">
                  <c:v>6.8262280000000004</c:v>
                </c:pt>
                <c:pt idx="35250">
                  <c:v>6.8341159999999999</c:v>
                </c:pt>
                <c:pt idx="35251">
                  <c:v>6.8267119999999997</c:v>
                </c:pt>
                <c:pt idx="35252">
                  <c:v>6.8259879999999997</c:v>
                </c:pt>
                <c:pt idx="35253">
                  <c:v>6.8265079999999996</c:v>
                </c:pt>
                <c:pt idx="35254">
                  <c:v>6.8135779999999997</c:v>
                </c:pt>
                <c:pt idx="35255">
                  <c:v>6.8176230000000002</c:v>
                </c:pt>
                <c:pt idx="35256">
                  <c:v>6.8297400000000001</c:v>
                </c:pt>
                <c:pt idx="35257">
                  <c:v>6.8259359999999996</c:v>
                </c:pt>
                <c:pt idx="35258">
                  <c:v>6.8272409999999999</c:v>
                </c:pt>
                <c:pt idx="35259">
                  <c:v>6.8363399999999999</c:v>
                </c:pt>
                <c:pt idx="35260">
                  <c:v>6.8339809999999996</c:v>
                </c:pt>
                <c:pt idx="35261">
                  <c:v>6.8243989999999997</c:v>
                </c:pt>
                <c:pt idx="35262">
                  <c:v>6.831353</c:v>
                </c:pt>
                <c:pt idx="35263">
                  <c:v>6.8355839999999999</c:v>
                </c:pt>
                <c:pt idx="35264">
                  <c:v>6.8206040000000003</c:v>
                </c:pt>
                <c:pt idx="35265">
                  <c:v>6.824884</c:v>
                </c:pt>
                <c:pt idx="35266">
                  <c:v>6.8354650000000001</c:v>
                </c:pt>
                <c:pt idx="35267">
                  <c:v>6.8248610000000003</c:v>
                </c:pt>
                <c:pt idx="35268">
                  <c:v>6.8243429999999998</c:v>
                </c:pt>
                <c:pt idx="35269">
                  <c:v>6.8386240000000003</c:v>
                </c:pt>
                <c:pt idx="35270">
                  <c:v>6.8364510000000003</c:v>
                </c:pt>
                <c:pt idx="35271">
                  <c:v>6.8303399999999996</c:v>
                </c:pt>
                <c:pt idx="35272">
                  <c:v>6.8453229999999996</c:v>
                </c:pt>
                <c:pt idx="35273">
                  <c:v>6.8400530000000002</c:v>
                </c:pt>
                <c:pt idx="35274">
                  <c:v>6.8192899999999996</c:v>
                </c:pt>
                <c:pt idx="35275">
                  <c:v>6.8322500000000002</c:v>
                </c:pt>
                <c:pt idx="35276">
                  <c:v>6.8388850000000003</c:v>
                </c:pt>
                <c:pt idx="35277">
                  <c:v>6.8260529999999999</c:v>
                </c:pt>
                <c:pt idx="35278">
                  <c:v>6.8343999999999996</c:v>
                </c:pt>
                <c:pt idx="35279">
                  <c:v>6.8391599999999997</c:v>
                </c:pt>
                <c:pt idx="35280">
                  <c:v>6.8281090000000004</c:v>
                </c:pt>
                <c:pt idx="35281">
                  <c:v>6.8293140000000001</c:v>
                </c:pt>
                <c:pt idx="35282">
                  <c:v>6.8358970000000001</c:v>
                </c:pt>
                <c:pt idx="35283">
                  <c:v>6.8322729999999998</c:v>
                </c:pt>
                <c:pt idx="35284">
                  <c:v>6.8324759999999998</c:v>
                </c:pt>
                <c:pt idx="35285">
                  <c:v>6.841628</c:v>
                </c:pt>
                <c:pt idx="35286">
                  <c:v>6.8388929999999997</c:v>
                </c:pt>
                <c:pt idx="35287">
                  <c:v>6.8318560000000002</c:v>
                </c:pt>
                <c:pt idx="35288">
                  <c:v>6.8353489999999999</c:v>
                </c:pt>
                <c:pt idx="35289">
                  <c:v>6.8391780000000004</c:v>
                </c:pt>
                <c:pt idx="35290">
                  <c:v>6.8351139999999999</c:v>
                </c:pt>
                <c:pt idx="35291">
                  <c:v>6.8341500000000002</c:v>
                </c:pt>
                <c:pt idx="35292">
                  <c:v>6.8369819999999999</c:v>
                </c:pt>
                <c:pt idx="35293">
                  <c:v>6.8290129999999998</c:v>
                </c:pt>
                <c:pt idx="35294">
                  <c:v>6.828424</c:v>
                </c:pt>
                <c:pt idx="35295">
                  <c:v>6.8356240000000001</c:v>
                </c:pt>
                <c:pt idx="35296">
                  <c:v>6.8291890000000004</c:v>
                </c:pt>
                <c:pt idx="35297">
                  <c:v>6.8278829999999999</c:v>
                </c:pt>
                <c:pt idx="35298">
                  <c:v>6.836436</c:v>
                </c:pt>
                <c:pt idx="35299">
                  <c:v>6.8339410000000003</c:v>
                </c:pt>
                <c:pt idx="35300">
                  <c:v>6.8275509999999997</c:v>
                </c:pt>
                <c:pt idx="35301">
                  <c:v>6.8366879999999997</c:v>
                </c:pt>
                <c:pt idx="35302">
                  <c:v>6.8408930000000003</c:v>
                </c:pt>
                <c:pt idx="35303">
                  <c:v>6.8289869999999997</c:v>
                </c:pt>
                <c:pt idx="35304">
                  <c:v>6.8362949999999998</c:v>
                </c:pt>
                <c:pt idx="35305">
                  <c:v>6.8495790000000003</c:v>
                </c:pt>
                <c:pt idx="35306">
                  <c:v>6.84016</c:v>
                </c:pt>
                <c:pt idx="35307">
                  <c:v>6.8375570000000003</c:v>
                </c:pt>
                <c:pt idx="35308">
                  <c:v>6.8457889999999999</c:v>
                </c:pt>
                <c:pt idx="35309">
                  <c:v>6.8421529999999997</c:v>
                </c:pt>
                <c:pt idx="35310">
                  <c:v>6.8386250000000004</c:v>
                </c:pt>
                <c:pt idx="35311">
                  <c:v>6.8425599999999998</c:v>
                </c:pt>
                <c:pt idx="35312">
                  <c:v>6.8361109999999998</c:v>
                </c:pt>
                <c:pt idx="35313">
                  <c:v>6.8299479999999999</c:v>
                </c:pt>
                <c:pt idx="35314">
                  <c:v>6.8358319999999999</c:v>
                </c:pt>
                <c:pt idx="35315">
                  <c:v>6.8336249999999996</c:v>
                </c:pt>
                <c:pt idx="35316">
                  <c:v>6.8336230000000002</c:v>
                </c:pt>
                <c:pt idx="35317">
                  <c:v>6.8434710000000001</c:v>
                </c:pt>
                <c:pt idx="35318">
                  <c:v>6.8438420000000004</c:v>
                </c:pt>
                <c:pt idx="35319">
                  <c:v>6.8416589999999999</c:v>
                </c:pt>
                <c:pt idx="35320">
                  <c:v>6.8419860000000003</c:v>
                </c:pt>
                <c:pt idx="35321">
                  <c:v>6.8400059999999998</c:v>
                </c:pt>
                <c:pt idx="35322">
                  <c:v>6.8321269999999998</c:v>
                </c:pt>
                <c:pt idx="35323">
                  <c:v>6.8313430000000004</c:v>
                </c:pt>
                <c:pt idx="35324">
                  <c:v>6.8434379999999999</c:v>
                </c:pt>
                <c:pt idx="35325">
                  <c:v>6.84823</c:v>
                </c:pt>
                <c:pt idx="35326">
                  <c:v>6.8422679999999998</c:v>
                </c:pt>
                <c:pt idx="35327">
                  <c:v>6.8360789999999998</c:v>
                </c:pt>
                <c:pt idx="35328">
                  <c:v>6.8412499999999996</c:v>
                </c:pt>
                <c:pt idx="35329">
                  <c:v>6.847556</c:v>
                </c:pt>
                <c:pt idx="35330">
                  <c:v>6.8401240000000003</c:v>
                </c:pt>
                <c:pt idx="35331">
                  <c:v>6.8351139999999999</c:v>
                </c:pt>
                <c:pt idx="35332">
                  <c:v>6.8351559999999996</c:v>
                </c:pt>
                <c:pt idx="35333">
                  <c:v>6.8386139999999997</c:v>
                </c:pt>
                <c:pt idx="35334">
                  <c:v>6.844436</c:v>
                </c:pt>
                <c:pt idx="35335">
                  <c:v>6.8412879999999996</c:v>
                </c:pt>
                <c:pt idx="35336">
                  <c:v>6.8390120000000003</c:v>
                </c:pt>
                <c:pt idx="35337">
                  <c:v>6.8416969999999999</c:v>
                </c:pt>
                <c:pt idx="35338">
                  <c:v>6.8465470000000002</c:v>
                </c:pt>
                <c:pt idx="35339">
                  <c:v>6.8431230000000003</c:v>
                </c:pt>
                <c:pt idx="35340">
                  <c:v>6.8319609999999997</c:v>
                </c:pt>
                <c:pt idx="35341">
                  <c:v>6.8401829999999997</c:v>
                </c:pt>
                <c:pt idx="35342">
                  <c:v>6.853758</c:v>
                </c:pt>
                <c:pt idx="35343">
                  <c:v>6.8474279999999998</c:v>
                </c:pt>
                <c:pt idx="35344">
                  <c:v>6.8405500000000004</c:v>
                </c:pt>
                <c:pt idx="35345">
                  <c:v>6.8477839999999999</c:v>
                </c:pt>
                <c:pt idx="35346">
                  <c:v>6.8450319999999998</c:v>
                </c:pt>
                <c:pt idx="35347">
                  <c:v>6.8377189999999999</c:v>
                </c:pt>
                <c:pt idx="35348">
                  <c:v>6.8498580000000002</c:v>
                </c:pt>
                <c:pt idx="35349">
                  <c:v>6.8503429999999996</c:v>
                </c:pt>
                <c:pt idx="35350">
                  <c:v>6.8393379999999997</c:v>
                </c:pt>
                <c:pt idx="35351">
                  <c:v>6.8447009999999997</c:v>
                </c:pt>
                <c:pt idx="35352">
                  <c:v>6.8458699999999997</c:v>
                </c:pt>
                <c:pt idx="35353">
                  <c:v>6.8429900000000004</c:v>
                </c:pt>
                <c:pt idx="35354">
                  <c:v>6.8487309999999999</c:v>
                </c:pt>
                <c:pt idx="35355">
                  <c:v>6.8505989999999999</c:v>
                </c:pt>
                <c:pt idx="35356">
                  <c:v>6.841526</c:v>
                </c:pt>
                <c:pt idx="35357">
                  <c:v>6.8411150000000003</c:v>
                </c:pt>
                <c:pt idx="35358">
                  <c:v>6.8478560000000002</c:v>
                </c:pt>
                <c:pt idx="35359">
                  <c:v>6.8400359999999996</c:v>
                </c:pt>
                <c:pt idx="35360">
                  <c:v>6.8372520000000003</c:v>
                </c:pt>
                <c:pt idx="35361">
                  <c:v>6.8483770000000002</c:v>
                </c:pt>
                <c:pt idx="35362">
                  <c:v>6.8429770000000003</c:v>
                </c:pt>
                <c:pt idx="35363">
                  <c:v>6.8368719999999996</c:v>
                </c:pt>
                <c:pt idx="35364">
                  <c:v>6.8510960000000001</c:v>
                </c:pt>
                <c:pt idx="35365">
                  <c:v>6.852398</c:v>
                </c:pt>
                <c:pt idx="35366">
                  <c:v>6.8379310000000002</c:v>
                </c:pt>
                <c:pt idx="35367">
                  <c:v>6.8495780000000002</c:v>
                </c:pt>
                <c:pt idx="35368">
                  <c:v>6.8572360000000003</c:v>
                </c:pt>
                <c:pt idx="35369">
                  <c:v>6.8372469999999996</c:v>
                </c:pt>
                <c:pt idx="35370">
                  <c:v>6.8487169999999997</c:v>
                </c:pt>
                <c:pt idx="35371">
                  <c:v>6.8596120000000003</c:v>
                </c:pt>
                <c:pt idx="35372">
                  <c:v>6.8401139999999998</c:v>
                </c:pt>
                <c:pt idx="35373">
                  <c:v>6.8492709999999999</c:v>
                </c:pt>
                <c:pt idx="35374">
                  <c:v>6.8665779999999996</c:v>
                </c:pt>
                <c:pt idx="35375">
                  <c:v>6.852169</c:v>
                </c:pt>
                <c:pt idx="35376">
                  <c:v>6.8427410000000002</c:v>
                </c:pt>
                <c:pt idx="35377">
                  <c:v>6.8542959999999997</c:v>
                </c:pt>
                <c:pt idx="35378">
                  <c:v>6.8507740000000004</c:v>
                </c:pt>
                <c:pt idx="35379">
                  <c:v>6.8411739999999996</c:v>
                </c:pt>
                <c:pt idx="35380">
                  <c:v>6.8556210000000002</c:v>
                </c:pt>
                <c:pt idx="35381">
                  <c:v>6.8586689999999999</c:v>
                </c:pt>
                <c:pt idx="35382">
                  <c:v>6.8468059999999999</c:v>
                </c:pt>
                <c:pt idx="35383">
                  <c:v>6.8493269999999997</c:v>
                </c:pt>
                <c:pt idx="35384">
                  <c:v>6.8520940000000001</c:v>
                </c:pt>
                <c:pt idx="35385">
                  <c:v>6.8439930000000002</c:v>
                </c:pt>
                <c:pt idx="35386">
                  <c:v>6.8425919999999998</c:v>
                </c:pt>
                <c:pt idx="35387">
                  <c:v>6.8507860000000003</c:v>
                </c:pt>
                <c:pt idx="35388">
                  <c:v>6.8421000000000003</c:v>
                </c:pt>
                <c:pt idx="35389">
                  <c:v>6.8383240000000001</c:v>
                </c:pt>
                <c:pt idx="35390">
                  <c:v>6.8559219999999996</c:v>
                </c:pt>
                <c:pt idx="35391">
                  <c:v>6.8594910000000002</c:v>
                </c:pt>
                <c:pt idx="35392">
                  <c:v>6.8568519999999999</c:v>
                </c:pt>
                <c:pt idx="35393">
                  <c:v>6.8580110000000003</c:v>
                </c:pt>
                <c:pt idx="35394">
                  <c:v>6.8537229999999996</c:v>
                </c:pt>
                <c:pt idx="35395">
                  <c:v>6.8557079999999999</c:v>
                </c:pt>
                <c:pt idx="35396">
                  <c:v>6.8555390000000003</c:v>
                </c:pt>
                <c:pt idx="35397">
                  <c:v>6.846832</c:v>
                </c:pt>
                <c:pt idx="35398">
                  <c:v>6.8506479999999996</c:v>
                </c:pt>
                <c:pt idx="35399">
                  <c:v>6.8613759999999999</c:v>
                </c:pt>
                <c:pt idx="35400">
                  <c:v>6.8503340000000001</c:v>
                </c:pt>
                <c:pt idx="35401">
                  <c:v>6.8380270000000003</c:v>
                </c:pt>
                <c:pt idx="35402">
                  <c:v>6.8520469999999998</c:v>
                </c:pt>
                <c:pt idx="35403">
                  <c:v>6.8556860000000004</c:v>
                </c:pt>
                <c:pt idx="35404">
                  <c:v>6.8428319999999996</c:v>
                </c:pt>
                <c:pt idx="35405">
                  <c:v>6.8455579999999996</c:v>
                </c:pt>
                <c:pt idx="35406">
                  <c:v>6.8514020000000002</c:v>
                </c:pt>
                <c:pt idx="35407">
                  <c:v>6.8495929999999996</c:v>
                </c:pt>
                <c:pt idx="35408">
                  <c:v>6.8501880000000002</c:v>
                </c:pt>
                <c:pt idx="35409">
                  <c:v>6.8508509999999996</c:v>
                </c:pt>
                <c:pt idx="35410">
                  <c:v>6.8559619999999999</c:v>
                </c:pt>
                <c:pt idx="35411">
                  <c:v>6.8649149999999999</c:v>
                </c:pt>
                <c:pt idx="35412">
                  <c:v>6.8651309999999999</c:v>
                </c:pt>
                <c:pt idx="35413">
                  <c:v>6.8614600000000001</c:v>
                </c:pt>
                <c:pt idx="35414">
                  <c:v>6.8655419999999996</c:v>
                </c:pt>
                <c:pt idx="35415">
                  <c:v>6.8614420000000003</c:v>
                </c:pt>
                <c:pt idx="35416">
                  <c:v>6.8505779999999996</c:v>
                </c:pt>
                <c:pt idx="35417">
                  <c:v>6.8579299999999996</c:v>
                </c:pt>
                <c:pt idx="35418">
                  <c:v>6.8661770000000004</c:v>
                </c:pt>
                <c:pt idx="35419">
                  <c:v>6.8551469999999997</c:v>
                </c:pt>
                <c:pt idx="35420">
                  <c:v>6.8468270000000002</c:v>
                </c:pt>
                <c:pt idx="35421">
                  <c:v>6.8544530000000004</c:v>
                </c:pt>
                <c:pt idx="35422">
                  <c:v>6.8525410000000004</c:v>
                </c:pt>
                <c:pt idx="35423">
                  <c:v>6.8460770000000002</c:v>
                </c:pt>
                <c:pt idx="35424">
                  <c:v>6.8580909999999999</c:v>
                </c:pt>
                <c:pt idx="35425">
                  <c:v>6.8628109999999998</c:v>
                </c:pt>
                <c:pt idx="35426">
                  <c:v>6.853567</c:v>
                </c:pt>
                <c:pt idx="35427">
                  <c:v>6.8557550000000003</c:v>
                </c:pt>
                <c:pt idx="35428">
                  <c:v>6.8630170000000001</c:v>
                </c:pt>
                <c:pt idx="35429">
                  <c:v>6.8631679999999999</c:v>
                </c:pt>
                <c:pt idx="35430">
                  <c:v>6.862152</c:v>
                </c:pt>
                <c:pt idx="35431">
                  <c:v>6.8574859999999997</c:v>
                </c:pt>
                <c:pt idx="35432">
                  <c:v>6.8439560000000004</c:v>
                </c:pt>
                <c:pt idx="35433">
                  <c:v>6.8497950000000003</c:v>
                </c:pt>
                <c:pt idx="35434">
                  <c:v>6.8667160000000003</c:v>
                </c:pt>
                <c:pt idx="35435">
                  <c:v>6.855067</c:v>
                </c:pt>
                <c:pt idx="35436">
                  <c:v>6.8500209999999999</c:v>
                </c:pt>
                <c:pt idx="35437">
                  <c:v>6.8615979999999999</c:v>
                </c:pt>
                <c:pt idx="35438">
                  <c:v>6.8582910000000004</c:v>
                </c:pt>
                <c:pt idx="35439">
                  <c:v>6.8595110000000004</c:v>
                </c:pt>
                <c:pt idx="35440">
                  <c:v>6.8725059999999996</c:v>
                </c:pt>
                <c:pt idx="35441">
                  <c:v>6.8648150000000001</c:v>
                </c:pt>
                <c:pt idx="35442">
                  <c:v>6.8502780000000003</c:v>
                </c:pt>
                <c:pt idx="35443">
                  <c:v>6.8601460000000003</c:v>
                </c:pt>
                <c:pt idx="35444">
                  <c:v>6.8608399999999996</c:v>
                </c:pt>
                <c:pt idx="35445">
                  <c:v>6.8508250000000004</c:v>
                </c:pt>
                <c:pt idx="35446">
                  <c:v>6.859953</c:v>
                </c:pt>
                <c:pt idx="35447">
                  <c:v>6.8590489999999997</c:v>
                </c:pt>
                <c:pt idx="35448">
                  <c:v>6.8507119999999997</c:v>
                </c:pt>
                <c:pt idx="35449">
                  <c:v>6.8631289999999998</c:v>
                </c:pt>
                <c:pt idx="35450">
                  <c:v>6.869656</c:v>
                </c:pt>
                <c:pt idx="35451">
                  <c:v>6.8567130000000001</c:v>
                </c:pt>
                <c:pt idx="35452">
                  <c:v>6.8572519999999999</c:v>
                </c:pt>
                <c:pt idx="35453">
                  <c:v>6.868868</c:v>
                </c:pt>
                <c:pt idx="35454">
                  <c:v>6.8636710000000001</c:v>
                </c:pt>
                <c:pt idx="35455">
                  <c:v>6.8585750000000001</c:v>
                </c:pt>
                <c:pt idx="35456">
                  <c:v>6.8592310000000003</c:v>
                </c:pt>
                <c:pt idx="35457">
                  <c:v>6.8545420000000004</c:v>
                </c:pt>
                <c:pt idx="35458">
                  <c:v>6.863137</c:v>
                </c:pt>
                <c:pt idx="35459">
                  <c:v>6.8667290000000003</c:v>
                </c:pt>
                <c:pt idx="35460">
                  <c:v>6.8543900000000004</c:v>
                </c:pt>
                <c:pt idx="35461">
                  <c:v>6.8571369999999998</c:v>
                </c:pt>
                <c:pt idx="35462">
                  <c:v>6.8734400000000004</c:v>
                </c:pt>
                <c:pt idx="35463">
                  <c:v>6.8752009999999997</c:v>
                </c:pt>
                <c:pt idx="35464">
                  <c:v>6.8662349999999996</c:v>
                </c:pt>
                <c:pt idx="35465">
                  <c:v>6.86876</c:v>
                </c:pt>
                <c:pt idx="35466">
                  <c:v>6.8661430000000001</c:v>
                </c:pt>
                <c:pt idx="35467">
                  <c:v>6.8620760000000001</c:v>
                </c:pt>
                <c:pt idx="35468">
                  <c:v>6.8742960000000002</c:v>
                </c:pt>
                <c:pt idx="35469">
                  <c:v>6.867801</c:v>
                </c:pt>
                <c:pt idx="35470">
                  <c:v>6.8558810000000001</c:v>
                </c:pt>
                <c:pt idx="35471">
                  <c:v>6.868995</c:v>
                </c:pt>
                <c:pt idx="35472">
                  <c:v>6.8769479999999996</c:v>
                </c:pt>
                <c:pt idx="35473">
                  <c:v>6.8685409999999996</c:v>
                </c:pt>
                <c:pt idx="35474">
                  <c:v>6.8661820000000002</c:v>
                </c:pt>
                <c:pt idx="35475">
                  <c:v>6.8637889999999997</c:v>
                </c:pt>
                <c:pt idx="35476">
                  <c:v>6.855639</c:v>
                </c:pt>
                <c:pt idx="35477">
                  <c:v>6.8653360000000001</c:v>
                </c:pt>
                <c:pt idx="35478">
                  <c:v>6.874466</c:v>
                </c:pt>
                <c:pt idx="35479">
                  <c:v>6.8602449999999999</c:v>
                </c:pt>
                <c:pt idx="35480">
                  <c:v>6.8552119999999999</c:v>
                </c:pt>
                <c:pt idx="35481">
                  <c:v>6.862476</c:v>
                </c:pt>
                <c:pt idx="35482">
                  <c:v>6.8622240000000003</c:v>
                </c:pt>
                <c:pt idx="35483">
                  <c:v>6.8586090000000004</c:v>
                </c:pt>
                <c:pt idx="35484">
                  <c:v>6.8597279999999996</c:v>
                </c:pt>
                <c:pt idx="35485">
                  <c:v>6.8638529999999998</c:v>
                </c:pt>
                <c:pt idx="35486">
                  <c:v>6.8691300000000002</c:v>
                </c:pt>
                <c:pt idx="35487">
                  <c:v>6.8758900000000001</c:v>
                </c:pt>
                <c:pt idx="35488">
                  <c:v>6.8694280000000001</c:v>
                </c:pt>
                <c:pt idx="35489">
                  <c:v>6.8632280000000003</c:v>
                </c:pt>
                <c:pt idx="35490">
                  <c:v>6.8731210000000003</c:v>
                </c:pt>
                <c:pt idx="35491">
                  <c:v>6.8669279999999997</c:v>
                </c:pt>
                <c:pt idx="35492">
                  <c:v>6.8567479999999996</c:v>
                </c:pt>
                <c:pt idx="35493">
                  <c:v>6.8674650000000002</c:v>
                </c:pt>
                <c:pt idx="35494">
                  <c:v>6.8752149999999999</c:v>
                </c:pt>
                <c:pt idx="35495">
                  <c:v>6.8694509999999998</c:v>
                </c:pt>
                <c:pt idx="35496">
                  <c:v>6.8666879999999999</c:v>
                </c:pt>
                <c:pt idx="35497">
                  <c:v>6.8718029999999999</c:v>
                </c:pt>
                <c:pt idx="35498">
                  <c:v>6.8713420000000003</c:v>
                </c:pt>
                <c:pt idx="35499">
                  <c:v>6.8715849999999996</c:v>
                </c:pt>
                <c:pt idx="35500">
                  <c:v>6.8722019999999997</c:v>
                </c:pt>
                <c:pt idx="35501">
                  <c:v>6.8646310000000001</c:v>
                </c:pt>
                <c:pt idx="35502">
                  <c:v>6.8720929999999996</c:v>
                </c:pt>
                <c:pt idx="35503">
                  <c:v>6.8805750000000003</c:v>
                </c:pt>
                <c:pt idx="35504">
                  <c:v>6.8701460000000001</c:v>
                </c:pt>
                <c:pt idx="35505">
                  <c:v>6.8618639999999997</c:v>
                </c:pt>
                <c:pt idx="35506">
                  <c:v>6.8668680000000002</c:v>
                </c:pt>
                <c:pt idx="35507">
                  <c:v>6.8709239999999996</c:v>
                </c:pt>
                <c:pt idx="35508">
                  <c:v>6.8670340000000003</c:v>
                </c:pt>
                <c:pt idx="35509">
                  <c:v>6.8726019999999997</c:v>
                </c:pt>
                <c:pt idx="35510">
                  <c:v>6.8715890000000002</c:v>
                </c:pt>
                <c:pt idx="35511">
                  <c:v>6.8637490000000003</c:v>
                </c:pt>
                <c:pt idx="35512">
                  <c:v>6.872369</c:v>
                </c:pt>
                <c:pt idx="35513">
                  <c:v>6.8744389999999997</c:v>
                </c:pt>
                <c:pt idx="35514">
                  <c:v>6.8726560000000001</c:v>
                </c:pt>
                <c:pt idx="35515">
                  <c:v>6.8821560000000002</c:v>
                </c:pt>
                <c:pt idx="35516">
                  <c:v>6.8822429999999999</c:v>
                </c:pt>
                <c:pt idx="35517">
                  <c:v>6.870787</c:v>
                </c:pt>
                <c:pt idx="35518">
                  <c:v>6.8698560000000004</c:v>
                </c:pt>
                <c:pt idx="35519">
                  <c:v>6.8783620000000001</c:v>
                </c:pt>
                <c:pt idx="35520">
                  <c:v>6.8683079999999999</c:v>
                </c:pt>
                <c:pt idx="35521">
                  <c:v>6.8620710000000003</c:v>
                </c:pt>
                <c:pt idx="35522">
                  <c:v>6.8723219999999996</c:v>
                </c:pt>
                <c:pt idx="35523">
                  <c:v>6.8694800000000003</c:v>
                </c:pt>
                <c:pt idx="35524">
                  <c:v>6.8698360000000003</c:v>
                </c:pt>
                <c:pt idx="35525">
                  <c:v>6.8793749999999996</c:v>
                </c:pt>
                <c:pt idx="35526">
                  <c:v>6.877186</c:v>
                </c:pt>
                <c:pt idx="35527">
                  <c:v>6.8716480000000004</c:v>
                </c:pt>
                <c:pt idx="35528">
                  <c:v>6.8741469999999998</c:v>
                </c:pt>
                <c:pt idx="35529">
                  <c:v>6.8725540000000001</c:v>
                </c:pt>
                <c:pt idx="35530">
                  <c:v>6.8636270000000001</c:v>
                </c:pt>
                <c:pt idx="35531">
                  <c:v>6.8693679999999997</c:v>
                </c:pt>
                <c:pt idx="35532">
                  <c:v>6.878088</c:v>
                </c:pt>
                <c:pt idx="35533">
                  <c:v>6.8719950000000001</c:v>
                </c:pt>
                <c:pt idx="35534">
                  <c:v>6.873875</c:v>
                </c:pt>
                <c:pt idx="35535">
                  <c:v>6.8802399999999997</c:v>
                </c:pt>
                <c:pt idx="35536">
                  <c:v>6.8778199999999998</c:v>
                </c:pt>
                <c:pt idx="35537">
                  <c:v>6.8848570000000002</c:v>
                </c:pt>
                <c:pt idx="35538">
                  <c:v>6.8880030000000003</c:v>
                </c:pt>
                <c:pt idx="35539">
                  <c:v>6.8714190000000004</c:v>
                </c:pt>
                <c:pt idx="35540">
                  <c:v>6.8744959999999997</c:v>
                </c:pt>
                <c:pt idx="35541">
                  <c:v>6.8846270000000001</c:v>
                </c:pt>
                <c:pt idx="35542">
                  <c:v>6.8643859999999997</c:v>
                </c:pt>
                <c:pt idx="35543">
                  <c:v>6.8664350000000001</c:v>
                </c:pt>
                <c:pt idx="35544">
                  <c:v>6.8897089999999999</c:v>
                </c:pt>
                <c:pt idx="35545">
                  <c:v>6.8840870000000001</c:v>
                </c:pt>
                <c:pt idx="35546">
                  <c:v>6.8752610000000001</c:v>
                </c:pt>
                <c:pt idx="35547">
                  <c:v>6.8786610000000001</c:v>
                </c:pt>
                <c:pt idx="35548">
                  <c:v>6.8771069999999996</c:v>
                </c:pt>
                <c:pt idx="35549">
                  <c:v>6.8716679999999997</c:v>
                </c:pt>
                <c:pt idx="35550">
                  <c:v>6.8748050000000003</c:v>
                </c:pt>
                <c:pt idx="35551">
                  <c:v>6.8822460000000003</c:v>
                </c:pt>
                <c:pt idx="35552">
                  <c:v>6.8782540000000001</c:v>
                </c:pt>
                <c:pt idx="35553">
                  <c:v>6.8774129999999998</c:v>
                </c:pt>
                <c:pt idx="35554">
                  <c:v>6.8779659999999998</c:v>
                </c:pt>
                <c:pt idx="35555">
                  <c:v>6.8734279999999996</c:v>
                </c:pt>
                <c:pt idx="35556">
                  <c:v>6.8793139999999999</c:v>
                </c:pt>
                <c:pt idx="35557">
                  <c:v>6.8836339999999998</c:v>
                </c:pt>
                <c:pt idx="35558">
                  <c:v>6.8759730000000001</c:v>
                </c:pt>
                <c:pt idx="35559">
                  <c:v>6.8755230000000003</c:v>
                </c:pt>
                <c:pt idx="35560">
                  <c:v>6.8823340000000002</c:v>
                </c:pt>
                <c:pt idx="35561">
                  <c:v>6.8753820000000001</c:v>
                </c:pt>
                <c:pt idx="35562">
                  <c:v>6.8716480000000004</c:v>
                </c:pt>
                <c:pt idx="35563">
                  <c:v>6.8877969999999999</c:v>
                </c:pt>
                <c:pt idx="35564">
                  <c:v>6.8853280000000003</c:v>
                </c:pt>
                <c:pt idx="35565">
                  <c:v>6.8708980000000004</c:v>
                </c:pt>
                <c:pt idx="35566">
                  <c:v>6.875794</c:v>
                </c:pt>
                <c:pt idx="35567">
                  <c:v>6.8809069999999997</c:v>
                </c:pt>
                <c:pt idx="35568">
                  <c:v>6.8844130000000003</c:v>
                </c:pt>
                <c:pt idx="35569">
                  <c:v>6.8900899999999998</c:v>
                </c:pt>
                <c:pt idx="35570">
                  <c:v>6.881653</c:v>
                </c:pt>
                <c:pt idx="35571">
                  <c:v>6.8750090000000004</c:v>
                </c:pt>
                <c:pt idx="35572">
                  <c:v>6.8899080000000001</c:v>
                </c:pt>
                <c:pt idx="35573">
                  <c:v>6.8867570000000002</c:v>
                </c:pt>
                <c:pt idx="35574">
                  <c:v>6.8640559999999997</c:v>
                </c:pt>
                <c:pt idx="35575">
                  <c:v>6.8754629999999999</c:v>
                </c:pt>
                <c:pt idx="35576">
                  <c:v>6.890695</c:v>
                </c:pt>
                <c:pt idx="35577">
                  <c:v>6.8826090000000004</c:v>
                </c:pt>
                <c:pt idx="35578">
                  <c:v>6.8867339999999997</c:v>
                </c:pt>
                <c:pt idx="35579">
                  <c:v>6.8853070000000001</c:v>
                </c:pt>
                <c:pt idx="35580">
                  <c:v>6.8768450000000003</c:v>
                </c:pt>
                <c:pt idx="35581">
                  <c:v>6.8863580000000004</c:v>
                </c:pt>
                <c:pt idx="35582">
                  <c:v>6.8943149999999997</c:v>
                </c:pt>
                <c:pt idx="35583">
                  <c:v>6.8857710000000001</c:v>
                </c:pt>
                <c:pt idx="35584">
                  <c:v>6.8804809999999996</c:v>
                </c:pt>
                <c:pt idx="35585">
                  <c:v>6.8885839999999998</c:v>
                </c:pt>
                <c:pt idx="35586">
                  <c:v>6.8895150000000003</c:v>
                </c:pt>
                <c:pt idx="35587">
                  <c:v>6.8861400000000001</c:v>
                </c:pt>
                <c:pt idx="35588">
                  <c:v>6.8851800000000001</c:v>
                </c:pt>
                <c:pt idx="35589">
                  <c:v>6.8816769999999998</c:v>
                </c:pt>
                <c:pt idx="35590">
                  <c:v>6.885745</c:v>
                </c:pt>
                <c:pt idx="35591">
                  <c:v>6.8905640000000004</c:v>
                </c:pt>
                <c:pt idx="35592">
                  <c:v>6.8823249999999998</c:v>
                </c:pt>
                <c:pt idx="35593">
                  <c:v>6.8734330000000003</c:v>
                </c:pt>
                <c:pt idx="35594">
                  <c:v>6.878876</c:v>
                </c:pt>
                <c:pt idx="35595">
                  <c:v>6.8813649999999997</c:v>
                </c:pt>
                <c:pt idx="35596">
                  <c:v>6.8720299999999996</c:v>
                </c:pt>
                <c:pt idx="35597">
                  <c:v>6.8817089999999999</c:v>
                </c:pt>
                <c:pt idx="35598">
                  <c:v>6.8936900000000003</c:v>
                </c:pt>
                <c:pt idx="35599">
                  <c:v>6.8867209999999996</c:v>
                </c:pt>
                <c:pt idx="35600">
                  <c:v>6.8869959999999999</c:v>
                </c:pt>
                <c:pt idx="35601">
                  <c:v>6.8915569999999997</c:v>
                </c:pt>
                <c:pt idx="35602">
                  <c:v>6.8892139999999999</c:v>
                </c:pt>
                <c:pt idx="35603">
                  <c:v>6.8875339999999996</c:v>
                </c:pt>
                <c:pt idx="35604">
                  <c:v>6.8910869999999997</c:v>
                </c:pt>
                <c:pt idx="35605">
                  <c:v>6.8812040000000003</c:v>
                </c:pt>
                <c:pt idx="35606">
                  <c:v>6.8711690000000001</c:v>
                </c:pt>
                <c:pt idx="35607">
                  <c:v>6.887378</c:v>
                </c:pt>
                <c:pt idx="35608">
                  <c:v>6.8925450000000001</c:v>
                </c:pt>
                <c:pt idx="35609">
                  <c:v>6.887956</c:v>
                </c:pt>
                <c:pt idx="35610">
                  <c:v>6.8982390000000002</c:v>
                </c:pt>
                <c:pt idx="35611">
                  <c:v>6.8915940000000004</c:v>
                </c:pt>
                <c:pt idx="35612">
                  <c:v>6.8796280000000003</c:v>
                </c:pt>
                <c:pt idx="35613">
                  <c:v>6.8927180000000003</c:v>
                </c:pt>
                <c:pt idx="35614">
                  <c:v>6.8977560000000002</c:v>
                </c:pt>
                <c:pt idx="35615">
                  <c:v>6.8800239999999997</c:v>
                </c:pt>
                <c:pt idx="35616">
                  <c:v>6.8796369999999998</c:v>
                </c:pt>
                <c:pt idx="35617">
                  <c:v>6.8934610000000003</c:v>
                </c:pt>
                <c:pt idx="35618">
                  <c:v>6.8867700000000003</c:v>
                </c:pt>
                <c:pt idx="35619">
                  <c:v>6.8791950000000002</c:v>
                </c:pt>
                <c:pt idx="35620">
                  <c:v>6.8860390000000002</c:v>
                </c:pt>
                <c:pt idx="35621">
                  <c:v>6.8922879999999997</c:v>
                </c:pt>
                <c:pt idx="35622">
                  <c:v>6.9012440000000002</c:v>
                </c:pt>
                <c:pt idx="35623">
                  <c:v>6.9072100000000001</c:v>
                </c:pt>
                <c:pt idx="35624">
                  <c:v>6.8967790000000004</c:v>
                </c:pt>
                <c:pt idx="35625">
                  <c:v>6.8918039999999996</c:v>
                </c:pt>
                <c:pt idx="35626">
                  <c:v>6.901859</c:v>
                </c:pt>
                <c:pt idx="35627">
                  <c:v>6.8855000000000004</c:v>
                </c:pt>
                <c:pt idx="35628">
                  <c:v>6.8675350000000002</c:v>
                </c:pt>
                <c:pt idx="35629">
                  <c:v>6.8879989999999998</c:v>
                </c:pt>
                <c:pt idx="35630">
                  <c:v>6.8897630000000003</c:v>
                </c:pt>
                <c:pt idx="35631">
                  <c:v>6.8747680000000004</c:v>
                </c:pt>
                <c:pt idx="35632">
                  <c:v>6.8931339999999999</c:v>
                </c:pt>
                <c:pt idx="35633">
                  <c:v>6.9097140000000001</c:v>
                </c:pt>
                <c:pt idx="35634">
                  <c:v>6.8990140000000002</c:v>
                </c:pt>
                <c:pt idx="35635">
                  <c:v>6.8968249999999998</c:v>
                </c:pt>
                <c:pt idx="35636">
                  <c:v>6.9016149999999996</c:v>
                </c:pt>
                <c:pt idx="35637">
                  <c:v>6.8845910000000003</c:v>
                </c:pt>
                <c:pt idx="35638">
                  <c:v>6.8805259999999997</c:v>
                </c:pt>
                <c:pt idx="35639">
                  <c:v>6.8957459999999999</c:v>
                </c:pt>
                <c:pt idx="35640">
                  <c:v>6.8869350000000003</c:v>
                </c:pt>
                <c:pt idx="35641">
                  <c:v>6.8805870000000002</c:v>
                </c:pt>
                <c:pt idx="35642">
                  <c:v>6.8925340000000004</c:v>
                </c:pt>
                <c:pt idx="35643">
                  <c:v>6.8919980000000001</c:v>
                </c:pt>
                <c:pt idx="35644">
                  <c:v>6.8887619999999998</c:v>
                </c:pt>
                <c:pt idx="35645">
                  <c:v>6.8975669999999996</c:v>
                </c:pt>
                <c:pt idx="35646">
                  <c:v>6.8966320000000003</c:v>
                </c:pt>
                <c:pt idx="35647">
                  <c:v>6.8850959999999999</c:v>
                </c:pt>
                <c:pt idx="35648">
                  <c:v>6.8934470000000001</c:v>
                </c:pt>
                <c:pt idx="35649">
                  <c:v>6.9033730000000002</c:v>
                </c:pt>
                <c:pt idx="35650">
                  <c:v>6.894755</c:v>
                </c:pt>
                <c:pt idx="35651">
                  <c:v>6.8970549999999999</c:v>
                </c:pt>
                <c:pt idx="35652">
                  <c:v>6.8981500000000002</c:v>
                </c:pt>
                <c:pt idx="35653">
                  <c:v>6.8861299999999996</c:v>
                </c:pt>
                <c:pt idx="35654">
                  <c:v>6.8900350000000001</c:v>
                </c:pt>
                <c:pt idx="35655">
                  <c:v>6.8979030000000003</c:v>
                </c:pt>
                <c:pt idx="35656">
                  <c:v>6.8876480000000004</c:v>
                </c:pt>
                <c:pt idx="35657">
                  <c:v>6.8852159999999998</c:v>
                </c:pt>
                <c:pt idx="35658">
                  <c:v>6.9032039999999997</c:v>
                </c:pt>
                <c:pt idx="35659">
                  <c:v>6.9029119999999997</c:v>
                </c:pt>
                <c:pt idx="35660">
                  <c:v>6.8938220000000001</c:v>
                </c:pt>
                <c:pt idx="35661">
                  <c:v>6.9040160000000004</c:v>
                </c:pt>
                <c:pt idx="35662">
                  <c:v>6.9045870000000003</c:v>
                </c:pt>
                <c:pt idx="35663">
                  <c:v>6.8910729999999996</c:v>
                </c:pt>
                <c:pt idx="35664">
                  <c:v>6.8929</c:v>
                </c:pt>
                <c:pt idx="35665">
                  <c:v>6.903619</c:v>
                </c:pt>
                <c:pt idx="35666">
                  <c:v>6.8989289999999999</c:v>
                </c:pt>
                <c:pt idx="35667">
                  <c:v>6.9013879999999999</c:v>
                </c:pt>
                <c:pt idx="35668">
                  <c:v>6.9138789999999997</c:v>
                </c:pt>
                <c:pt idx="35669">
                  <c:v>6.8979559999999998</c:v>
                </c:pt>
                <c:pt idx="35670">
                  <c:v>6.8914920000000004</c:v>
                </c:pt>
                <c:pt idx="35671">
                  <c:v>6.9033829999999998</c:v>
                </c:pt>
                <c:pt idx="35672">
                  <c:v>6.9007690000000004</c:v>
                </c:pt>
                <c:pt idx="35673">
                  <c:v>6.8985510000000003</c:v>
                </c:pt>
                <c:pt idx="35674">
                  <c:v>6.8973339999999999</c:v>
                </c:pt>
                <c:pt idx="35675">
                  <c:v>6.8918169999999996</c:v>
                </c:pt>
                <c:pt idx="35676">
                  <c:v>6.8940590000000004</c:v>
                </c:pt>
                <c:pt idx="35677">
                  <c:v>6.9006169999999996</c:v>
                </c:pt>
                <c:pt idx="35678">
                  <c:v>6.8922530000000002</c:v>
                </c:pt>
                <c:pt idx="35679">
                  <c:v>6.8839459999999999</c:v>
                </c:pt>
                <c:pt idx="35680">
                  <c:v>6.8985349999999999</c:v>
                </c:pt>
                <c:pt idx="35681">
                  <c:v>6.9032619999999998</c:v>
                </c:pt>
                <c:pt idx="35682">
                  <c:v>6.8984719999999999</c:v>
                </c:pt>
                <c:pt idx="35683">
                  <c:v>6.9115339999999996</c:v>
                </c:pt>
                <c:pt idx="35684">
                  <c:v>6.9102670000000002</c:v>
                </c:pt>
                <c:pt idx="35685">
                  <c:v>6.8972150000000001</c:v>
                </c:pt>
                <c:pt idx="35686">
                  <c:v>6.9098790000000001</c:v>
                </c:pt>
                <c:pt idx="35687">
                  <c:v>6.9142089999999996</c:v>
                </c:pt>
                <c:pt idx="35688">
                  <c:v>6.8914679999999997</c:v>
                </c:pt>
                <c:pt idx="35689">
                  <c:v>6.8988959999999997</c:v>
                </c:pt>
                <c:pt idx="35690">
                  <c:v>6.9168190000000003</c:v>
                </c:pt>
                <c:pt idx="35691">
                  <c:v>6.8922929999999996</c:v>
                </c:pt>
                <c:pt idx="35692">
                  <c:v>6.8859669999999999</c:v>
                </c:pt>
                <c:pt idx="35693">
                  <c:v>6.9054529999999996</c:v>
                </c:pt>
                <c:pt idx="35694">
                  <c:v>6.8970989999999999</c:v>
                </c:pt>
                <c:pt idx="35695">
                  <c:v>6.8970909999999996</c:v>
                </c:pt>
                <c:pt idx="35696">
                  <c:v>6.9122640000000004</c:v>
                </c:pt>
                <c:pt idx="35697">
                  <c:v>6.906212</c:v>
                </c:pt>
                <c:pt idx="35698">
                  <c:v>6.897335</c:v>
                </c:pt>
                <c:pt idx="35699">
                  <c:v>6.9071160000000003</c:v>
                </c:pt>
                <c:pt idx="35700">
                  <c:v>6.9063350000000003</c:v>
                </c:pt>
                <c:pt idx="35701">
                  <c:v>6.8929960000000001</c:v>
                </c:pt>
                <c:pt idx="35702">
                  <c:v>6.9033720000000001</c:v>
                </c:pt>
                <c:pt idx="35703">
                  <c:v>6.9063790000000003</c:v>
                </c:pt>
                <c:pt idx="35704">
                  <c:v>6.8926210000000001</c:v>
                </c:pt>
                <c:pt idx="35705">
                  <c:v>6.9038320000000004</c:v>
                </c:pt>
                <c:pt idx="35706">
                  <c:v>6.9155030000000002</c:v>
                </c:pt>
                <c:pt idx="35707">
                  <c:v>6.9047989999999997</c:v>
                </c:pt>
                <c:pt idx="35708">
                  <c:v>6.9016080000000004</c:v>
                </c:pt>
                <c:pt idx="35709">
                  <c:v>6.9091480000000001</c:v>
                </c:pt>
                <c:pt idx="35710">
                  <c:v>6.9028210000000003</c:v>
                </c:pt>
                <c:pt idx="35711">
                  <c:v>6.9001999999999999</c:v>
                </c:pt>
                <c:pt idx="35712">
                  <c:v>6.9129139999999998</c:v>
                </c:pt>
                <c:pt idx="35713">
                  <c:v>6.9062530000000004</c:v>
                </c:pt>
                <c:pt idx="35714">
                  <c:v>6.8966380000000003</c:v>
                </c:pt>
                <c:pt idx="35715">
                  <c:v>6.9036479999999996</c:v>
                </c:pt>
                <c:pt idx="35716">
                  <c:v>6.9013840000000002</c:v>
                </c:pt>
                <c:pt idx="35717">
                  <c:v>6.8985479999999999</c:v>
                </c:pt>
                <c:pt idx="35718">
                  <c:v>6.9074220000000004</c:v>
                </c:pt>
                <c:pt idx="35719">
                  <c:v>6.9082369999999997</c:v>
                </c:pt>
                <c:pt idx="35720">
                  <c:v>6.8986299999999998</c:v>
                </c:pt>
                <c:pt idx="35721">
                  <c:v>6.904223</c:v>
                </c:pt>
                <c:pt idx="35722">
                  <c:v>6.9094100000000003</c:v>
                </c:pt>
                <c:pt idx="35723">
                  <c:v>6.8943099999999999</c:v>
                </c:pt>
                <c:pt idx="35724">
                  <c:v>6.8984480000000001</c:v>
                </c:pt>
                <c:pt idx="35725">
                  <c:v>6.9131150000000003</c:v>
                </c:pt>
                <c:pt idx="35726">
                  <c:v>6.9032460000000002</c:v>
                </c:pt>
                <c:pt idx="35727">
                  <c:v>6.8982210000000004</c:v>
                </c:pt>
                <c:pt idx="35728">
                  <c:v>6.9088729999999998</c:v>
                </c:pt>
                <c:pt idx="35729">
                  <c:v>6.9132499999999997</c:v>
                </c:pt>
                <c:pt idx="35730">
                  <c:v>6.9109660000000002</c:v>
                </c:pt>
                <c:pt idx="35731">
                  <c:v>6.9144959999999998</c:v>
                </c:pt>
                <c:pt idx="35732">
                  <c:v>6.9118529999999998</c:v>
                </c:pt>
                <c:pt idx="35733">
                  <c:v>6.9040850000000002</c:v>
                </c:pt>
                <c:pt idx="35734">
                  <c:v>6.9103279999999998</c:v>
                </c:pt>
                <c:pt idx="35735">
                  <c:v>6.9126599999999998</c:v>
                </c:pt>
                <c:pt idx="35736">
                  <c:v>6.9076529999999998</c:v>
                </c:pt>
                <c:pt idx="35737">
                  <c:v>6.9097189999999999</c:v>
                </c:pt>
                <c:pt idx="35738">
                  <c:v>6.9085390000000002</c:v>
                </c:pt>
                <c:pt idx="35739">
                  <c:v>6.9051629999999999</c:v>
                </c:pt>
                <c:pt idx="35740">
                  <c:v>6.9080180000000002</c:v>
                </c:pt>
                <c:pt idx="35741">
                  <c:v>6.9152990000000001</c:v>
                </c:pt>
                <c:pt idx="35742">
                  <c:v>6.9114420000000001</c:v>
                </c:pt>
                <c:pt idx="35743">
                  <c:v>6.9051179999999999</c:v>
                </c:pt>
                <c:pt idx="35744">
                  <c:v>6.9103659999999998</c:v>
                </c:pt>
                <c:pt idx="35745">
                  <c:v>6.9149070000000004</c:v>
                </c:pt>
                <c:pt idx="35746">
                  <c:v>6.9173780000000002</c:v>
                </c:pt>
                <c:pt idx="35747">
                  <c:v>6.9104049999999999</c:v>
                </c:pt>
                <c:pt idx="35748">
                  <c:v>6.9008440000000002</c:v>
                </c:pt>
                <c:pt idx="35749">
                  <c:v>6.9056610000000003</c:v>
                </c:pt>
                <c:pt idx="35750">
                  <c:v>6.9140750000000004</c:v>
                </c:pt>
                <c:pt idx="35751">
                  <c:v>6.9146960000000002</c:v>
                </c:pt>
                <c:pt idx="35752">
                  <c:v>6.9136119999999996</c:v>
                </c:pt>
                <c:pt idx="35753">
                  <c:v>6.9143800000000004</c:v>
                </c:pt>
                <c:pt idx="35754">
                  <c:v>6.9160450000000004</c:v>
                </c:pt>
                <c:pt idx="35755">
                  <c:v>6.920407</c:v>
                </c:pt>
                <c:pt idx="35756">
                  <c:v>6.9176840000000004</c:v>
                </c:pt>
                <c:pt idx="35757">
                  <c:v>6.9036099999999996</c:v>
                </c:pt>
                <c:pt idx="35758">
                  <c:v>6.9044429999999997</c:v>
                </c:pt>
                <c:pt idx="35759">
                  <c:v>6.9118930000000001</c:v>
                </c:pt>
                <c:pt idx="35760">
                  <c:v>6.9093390000000001</c:v>
                </c:pt>
                <c:pt idx="35761">
                  <c:v>6.9024520000000003</c:v>
                </c:pt>
                <c:pt idx="35762">
                  <c:v>6.9001549999999998</c:v>
                </c:pt>
                <c:pt idx="35763">
                  <c:v>6.9146159999999997</c:v>
                </c:pt>
                <c:pt idx="35764">
                  <c:v>6.9197759999999997</c:v>
                </c:pt>
                <c:pt idx="35765">
                  <c:v>6.9178699999999997</c:v>
                </c:pt>
                <c:pt idx="35766">
                  <c:v>6.923133</c:v>
                </c:pt>
                <c:pt idx="35767">
                  <c:v>6.9165330000000003</c:v>
                </c:pt>
                <c:pt idx="35768">
                  <c:v>6.9164009999999996</c:v>
                </c:pt>
                <c:pt idx="35769">
                  <c:v>6.9298979999999997</c:v>
                </c:pt>
                <c:pt idx="35770">
                  <c:v>6.9256310000000001</c:v>
                </c:pt>
                <c:pt idx="35771">
                  <c:v>6.906244</c:v>
                </c:pt>
                <c:pt idx="35772">
                  <c:v>6.9080599999999999</c:v>
                </c:pt>
                <c:pt idx="35773">
                  <c:v>6.9220170000000003</c:v>
                </c:pt>
                <c:pt idx="35774">
                  <c:v>6.920973</c:v>
                </c:pt>
                <c:pt idx="35775">
                  <c:v>6.9193119999999997</c:v>
                </c:pt>
                <c:pt idx="35776">
                  <c:v>6.9128790000000002</c:v>
                </c:pt>
                <c:pt idx="35777">
                  <c:v>6.9028340000000004</c:v>
                </c:pt>
                <c:pt idx="35778">
                  <c:v>6.9107519999999996</c:v>
                </c:pt>
                <c:pt idx="35779">
                  <c:v>6.9162379999999999</c:v>
                </c:pt>
                <c:pt idx="35780">
                  <c:v>6.9139179999999998</c:v>
                </c:pt>
                <c:pt idx="35781">
                  <c:v>6.920947</c:v>
                </c:pt>
                <c:pt idx="35782">
                  <c:v>6.9257210000000002</c:v>
                </c:pt>
                <c:pt idx="35783">
                  <c:v>6.9098309999999996</c:v>
                </c:pt>
                <c:pt idx="35784">
                  <c:v>6.9041300000000003</c:v>
                </c:pt>
                <c:pt idx="35785">
                  <c:v>6.9184489999999998</c:v>
                </c:pt>
                <c:pt idx="35786">
                  <c:v>6.9133120000000003</c:v>
                </c:pt>
                <c:pt idx="35787">
                  <c:v>6.9129769999999997</c:v>
                </c:pt>
                <c:pt idx="35788">
                  <c:v>6.9256440000000001</c:v>
                </c:pt>
                <c:pt idx="35789">
                  <c:v>6.9140699999999997</c:v>
                </c:pt>
                <c:pt idx="35790">
                  <c:v>6.9129990000000001</c:v>
                </c:pt>
                <c:pt idx="35791">
                  <c:v>6.9284520000000001</c:v>
                </c:pt>
                <c:pt idx="35792">
                  <c:v>6.9199419999999998</c:v>
                </c:pt>
                <c:pt idx="35793">
                  <c:v>6.9073320000000002</c:v>
                </c:pt>
                <c:pt idx="35794">
                  <c:v>6.9150980000000004</c:v>
                </c:pt>
                <c:pt idx="35795">
                  <c:v>6.9194529999999999</c:v>
                </c:pt>
                <c:pt idx="35796">
                  <c:v>6.9113810000000004</c:v>
                </c:pt>
                <c:pt idx="35797">
                  <c:v>6.9147160000000003</c:v>
                </c:pt>
                <c:pt idx="35798">
                  <c:v>6.9143020000000002</c:v>
                </c:pt>
                <c:pt idx="35799">
                  <c:v>6.911111</c:v>
                </c:pt>
                <c:pt idx="35800">
                  <c:v>6.9261900000000001</c:v>
                </c:pt>
                <c:pt idx="35801">
                  <c:v>6.9271950000000002</c:v>
                </c:pt>
                <c:pt idx="35802">
                  <c:v>6.9178459999999999</c:v>
                </c:pt>
                <c:pt idx="35803">
                  <c:v>6.9219590000000002</c:v>
                </c:pt>
                <c:pt idx="35804">
                  <c:v>6.9262949999999996</c:v>
                </c:pt>
                <c:pt idx="35805">
                  <c:v>6.9263729999999999</c:v>
                </c:pt>
                <c:pt idx="35806">
                  <c:v>6.927403</c:v>
                </c:pt>
                <c:pt idx="35807">
                  <c:v>6.9271029999999998</c:v>
                </c:pt>
                <c:pt idx="35808">
                  <c:v>6.9201899999999998</c:v>
                </c:pt>
                <c:pt idx="35809">
                  <c:v>6.9198449999999996</c:v>
                </c:pt>
                <c:pt idx="35810">
                  <c:v>6.926774</c:v>
                </c:pt>
                <c:pt idx="35811">
                  <c:v>6.9182370000000004</c:v>
                </c:pt>
                <c:pt idx="35812">
                  <c:v>6.9151429999999996</c:v>
                </c:pt>
                <c:pt idx="35813">
                  <c:v>6.9194579999999997</c:v>
                </c:pt>
                <c:pt idx="35814">
                  <c:v>6.9146179999999999</c:v>
                </c:pt>
                <c:pt idx="35815">
                  <c:v>6.9226679999999998</c:v>
                </c:pt>
                <c:pt idx="35816">
                  <c:v>6.931883</c:v>
                </c:pt>
                <c:pt idx="35817">
                  <c:v>6.924118</c:v>
                </c:pt>
                <c:pt idx="35818">
                  <c:v>6.9241630000000001</c:v>
                </c:pt>
                <c:pt idx="35819">
                  <c:v>6.9362830000000004</c:v>
                </c:pt>
                <c:pt idx="35820">
                  <c:v>6.9306900000000002</c:v>
                </c:pt>
                <c:pt idx="35821">
                  <c:v>6.9197150000000001</c:v>
                </c:pt>
                <c:pt idx="35822">
                  <c:v>6.924334</c:v>
                </c:pt>
                <c:pt idx="35823">
                  <c:v>6.9242309999999998</c:v>
                </c:pt>
                <c:pt idx="35824">
                  <c:v>6.9171120000000004</c:v>
                </c:pt>
                <c:pt idx="35825">
                  <c:v>6.9128489999999996</c:v>
                </c:pt>
                <c:pt idx="35826">
                  <c:v>6.9124629999999998</c:v>
                </c:pt>
                <c:pt idx="35827">
                  <c:v>6.9178139999999999</c:v>
                </c:pt>
                <c:pt idx="35828">
                  <c:v>6.9272499999999999</c:v>
                </c:pt>
                <c:pt idx="35829">
                  <c:v>6.9300800000000002</c:v>
                </c:pt>
                <c:pt idx="35830">
                  <c:v>6.9193170000000004</c:v>
                </c:pt>
                <c:pt idx="35831">
                  <c:v>6.9212809999999996</c:v>
                </c:pt>
                <c:pt idx="35832">
                  <c:v>6.9344549999999998</c:v>
                </c:pt>
                <c:pt idx="35833">
                  <c:v>6.9284610000000004</c:v>
                </c:pt>
                <c:pt idx="35834">
                  <c:v>6.9183000000000003</c:v>
                </c:pt>
                <c:pt idx="35835">
                  <c:v>6.9228480000000001</c:v>
                </c:pt>
                <c:pt idx="35836">
                  <c:v>6.9223949999999999</c:v>
                </c:pt>
                <c:pt idx="35837">
                  <c:v>6.9131640000000001</c:v>
                </c:pt>
                <c:pt idx="35838">
                  <c:v>6.9180120000000001</c:v>
                </c:pt>
                <c:pt idx="35839">
                  <c:v>6.9329169999999998</c:v>
                </c:pt>
                <c:pt idx="35840">
                  <c:v>6.9373089999999999</c:v>
                </c:pt>
                <c:pt idx="35841">
                  <c:v>6.9366060000000003</c:v>
                </c:pt>
                <c:pt idx="35842">
                  <c:v>6.93187</c:v>
                </c:pt>
                <c:pt idx="35843">
                  <c:v>6.9240490000000001</c:v>
                </c:pt>
                <c:pt idx="35844">
                  <c:v>6.9278979999999999</c:v>
                </c:pt>
                <c:pt idx="35845">
                  <c:v>6.9284230000000004</c:v>
                </c:pt>
                <c:pt idx="35846">
                  <c:v>6.9221089999999998</c:v>
                </c:pt>
                <c:pt idx="35847">
                  <c:v>6.9243769999999998</c:v>
                </c:pt>
                <c:pt idx="35848">
                  <c:v>6.9279669999999998</c:v>
                </c:pt>
                <c:pt idx="35849">
                  <c:v>6.9212569999999998</c:v>
                </c:pt>
                <c:pt idx="35850">
                  <c:v>6.9201269999999999</c:v>
                </c:pt>
                <c:pt idx="35851">
                  <c:v>6.9312529999999999</c:v>
                </c:pt>
                <c:pt idx="35852">
                  <c:v>6.9242679999999996</c:v>
                </c:pt>
                <c:pt idx="35853">
                  <c:v>6.9202649999999997</c:v>
                </c:pt>
                <c:pt idx="35854">
                  <c:v>6.9336089999999997</c:v>
                </c:pt>
                <c:pt idx="35855">
                  <c:v>6.931889</c:v>
                </c:pt>
                <c:pt idx="35856">
                  <c:v>6.929627</c:v>
                </c:pt>
                <c:pt idx="35857">
                  <c:v>6.937646</c:v>
                </c:pt>
                <c:pt idx="35858">
                  <c:v>6.9325140000000003</c:v>
                </c:pt>
                <c:pt idx="35859">
                  <c:v>6.9207200000000002</c:v>
                </c:pt>
                <c:pt idx="35860">
                  <c:v>6.9310520000000002</c:v>
                </c:pt>
                <c:pt idx="35861">
                  <c:v>6.9391360000000004</c:v>
                </c:pt>
                <c:pt idx="35862">
                  <c:v>6.9255250000000004</c:v>
                </c:pt>
                <c:pt idx="35863">
                  <c:v>6.9280280000000003</c:v>
                </c:pt>
                <c:pt idx="35864">
                  <c:v>6.9387850000000002</c:v>
                </c:pt>
                <c:pt idx="35865">
                  <c:v>6.9352910000000003</c:v>
                </c:pt>
                <c:pt idx="35866">
                  <c:v>6.9308079999999999</c:v>
                </c:pt>
                <c:pt idx="35867">
                  <c:v>6.9274040000000001</c:v>
                </c:pt>
                <c:pt idx="35868">
                  <c:v>6.9247690000000004</c:v>
                </c:pt>
                <c:pt idx="35869">
                  <c:v>6.9253910000000003</c:v>
                </c:pt>
                <c:pt idx="35870">
                  <c:v>6.9294770000000003</c:v>
                </c:pt>
                <c:pt idx="35871">
                  <c:v>6.928941</c:v>
                </c:pt>
                <c:pt idx="35872">
                  <c:v>6.9234660000000003</c:v>
                </c:pt>
                <c:pt idx="35873">
                  <c:v>6.9345749999999997</c:v>
                </c:pt>
                <c:pt idx="35874">
                  <c:v>6.9414369999999996</c:v>
                </c:pt>
                <c:pt idx="35875">
                  <c:v>6.9315490000000004</c:v>
                </c:pt>
                <c:pt idx="35876">
                  <c:v>6.9336260000000003</c:v>
                </c:pt>
                <c:pt idx="35877">
                  <c:v>6.9391749999999996</c:v>
                </c:pt>
                <c:pt idx="35878">
                  <c:v>6.9342629999999996</c:v>
                </c:pt>
                <c:pt idx="35879">
                  <c:v>6.9335380000000004</c:v>
                </c:pt>
                <c:pt idx="35880">
                  <c:v>6.9359500000000001</c:v>
                </c:pt>
                <c:pt idx="35881">
                  <c:v>6.9275580000000003</c:v>
                </c:pt>
                <c:pt idx="35882">
                  <c:v>6.9279700000000002</c:v>
                </c:pt>
                <c:pt idx="35883">
                  <c:v>6.9370919999999998</c:v>
                </c:pt>
                <c:pt idx="35884">
                  <c:v>6.9318609999999996</c:v>
                </c:pt>
                <c:pt idx="35885">
                  <c:v>6.9281199999999998</c:v>
                </c:pt>
                <c:pt idx="35886">
                  <c:v>6.9302479999999997</c:v>
                </c:pt>
                <c:pt idx="35887">
                  <c:v>6.9249460000000003</c:v>
                </c:pt>
                <c:pt idx="35888">
                  <c:v>6.9231540000000003</c:v>
                </c:pt>
                <c:pt idx="35889">
                  <c:v>6.9336880000000001</c:v>
                </c:pt>
                <c:pt idx="35890">
                  <c:v>6.9433889999999998</c:v>
                </c:pt>
                <c:pt idx="35891">
                  <c:v>6.9424049999999999</c:v>
                </c:pt>
                <c:pt idx="35892">
                  <c:v>6.9405650000000003</c:v>
                </c:pt>
                <c:pt idx="35893">
                  <c:v>6.9363380000000001</c:v>
                </c:pt>
                <c:pt idx="35894">
                  <c:v>6.9321210000000004</c:v>
                </c:pt>
                <c:pt idx="35895">
                  <c:v>6.9389399999999997</c:v>
                </c:pt>
                <c:pt idx="35896">
                  <c:v>6.937945</c:v>
                </c:pt>
                <c:pt idx="35897">
                  <c:v>6.937595</c:v>
                </c:pt>
                <c:pt idx="35898">
                  <c:v>6.9435830000000003</c:v>
                </c:pt>
                <c:pt idx="35899">
                  <c:v>6.9341169999999996</c:v>
                </c:pt>
                <c:pt idx="35900">
                  <c:v>6.9338559999999996</c:v>
                </c:pt>
                <c:pt idx="35901">
                  <c:v>6.9472810000000003</c:v>
                </c:pt>
                <c:pt idx="35902">
                  <c:v>6.9375309999999999</c:v>
                </c:pt>
                <c:pt idx="35903">
                  <c:v>6.9255599999999999</c:v>
                </c:pt>
                <c:pt idx="35904">
                  <c:v>6.9384329999999999</c:v>
                </c:pt>
                <c:pt idx="35905">
                  <c:v>6.9399699999999998</c:v>
                </c:pt>
                <c:pt idx="35906">
                  <c:v>6.92455</c:v>
                </c:pt>
                <c:pt idx="35907">
                  <c:v>6.934259</c:v>
                </c:pt>
                <c:pt idx="35908">
                  <c:v>6.9457709999999997</c:v>
                </c:pt>
                <c:pt idx="35909">
                  <c:v>6.9312659999999999</c:v>
                </c:pt>
                <c:pt idx="35910">
                  <c:v>6.930053</c:v>
                </c:pt>
                <c:pt idx="35911">
                  <c:v>6.9405789999999996</c:v>
                </c:pt>
                <c:pt idx="35912">
                  <c:v>6.9358550000000001</c:v>
                </c:pt>
                <c:pt idx="35913">
                  <c:v>6.9363710000000003</c:v>
                </c:pt>
                <c:pt idx="35914">
                  <c:v>6.9463499999999998</c:v>
                </c:pt>
                <c:pt idx="35915">
                  <c:v>6.9345929999999996</c:v>
                </c:pt>
                <c:pt idx="35916">
                  <c:v>6.9257220000000004</c:v>
                </c:pt>
                <c:pt idx="35917">
                  <c:v>6.9432590000000003</c:v>
                </c:pt>
                <c:pt idx="35918">
                  <c:v>6.9417819999999999</c:v>
                </c:pt>
                <c:pt idx="35919">
                  <c:v>6.9306070000000002</c:v>
                </c:pt>
                <c:pt idx="35920">
                  <c:v>6.9391040000000004</c:v>
                </c:pt>
                <c:pt idx="35921">
                  <c:v>6.940823</c:v>
                </c:pt>
                <c:pt idx="35922">
                  <c:v>6.9366779999999997</c:v>
                </c:pt>
                <c:pt idx="35923">
                  <c:v>6.9430249999999996</c:v>
                </c:pt>
                <c:pt idx="35924">
                  <c:v>6.947902</c:v>
                </c:pt>
                <c:pt idx="35925">
                  <c:v>6.942196</c:v>
                </c:pt>
                <c:pt idx="35926">
                  <c:v>6.9420789999999997</c:v>
                </c:pt>
                <c:pt idx="35927">
                  <c:v>6.9467040000000004</c:v>
                </c:pt>
                <c:pt idx="35928">
                  <c:v>6.9373360000000002</c:v>
                </c:pt>
                <c:pt idx="35929">
                  <c:v>6.9348799999999997</c:v>
                </c:pt>
                <c:pt idx="35930">
                  <c:v>6.9431159999999998</c:v>
                </c:pt>
                <c:pt idx="35931">
                  <c:v>6.9385190000000003</c:v>
                </c:pt>
                <c:pt idx="35932">
                  <c:v>6.9354060000000004</c:v>
                </c:pt>
                <c:pt idx="35933">
                  <c:v>6.9427940000000001</c:v>
                </c:pt>
                <c:pt idx="35934">
                  <c:v>6.9426860000000001</c:v>
                </c:pt>
                <c:pt idx="35935">
                  <c:v>6.9366969999999997</c:v>
                </c:pt>
                <c:pt idx="35936">
                  <c:v>6.9446260000000004</c:v>
                </c:pt>
                <c:pt idx="35937">
                  <c:v>6.9479980000000001</c:v>
                </c:pt>
                <c:pt idx="35938">
                  <c:v>6.9387369999999997</c:v>
                </c:pt>
                <c:pt idx="35939">
                  <c:v>6.9480050000000002</c:v>
                </c:pt>
                <c:pt idx="35940">
                  <c:v>6.9545110000000001</c:v>
                </c:pt>
                <c:pt idx="35941">
                  <c:v>6.9416159999999998</c:v>
                </c:pt>
                <c:pt idx="35942">
                  <c:v>6.9420640000000002</c:v>
                </c:pt>
                <c:pt idx="35943">
                  <c:v>6.9505850000000002</c:v>
                </c:pt>
                <c:pt idx="35944">
                  <c:v>6.9436049999999998</c:v>
                </c:pt>
                <c:pt idx="35945">
                  <c:v>6.9382900000000003</c:v>
                </c:pt>
                <c:pt idx="35946">
                  <c:v>6.9473479999999999</c:v>
                </c:pt>
                <c:pt idx="35947">
                  <c:v>6.9437519999999999</c:v>
                </c:pt>
                <c:pt idx="35948">
                  <c:v>6.9371280000000004</c:v>
                </c:pt>
                <c:pt idx="35949">
                  <c:v>6.9511989999999999</c:v>
                </c:pt>
                <c:pt idx="35950">
                  <c:v>6.9526469999999998</c:v>
                </c:pt>
                <c:pt idx="35951">
                  <c:v>6.938453</c:v>
                </c:pt>
                <c:pt idx="35952">
                  <c:v>6.9392870000000002</c:v>
                </c:pt>
                <c:pt idx="35953">
                  <c:v>6.9457560000000003</c:v>
                </c:pt>
                <c:pt idx="35954">
                  <c:v>6.9382619999999999</c:v>
                </c:pt>
                <c:pt idx="35955">
                  <c:v>6.9385190000000003</c:v>
                </c:pt>
                <c:pt idx="35956">
                  <c:v>6.9510740000000002</c:v>
                </c:pt>
                <c:pt idx="35957">
                  <c:v>6.9406439999999998</c:v>
                </c:pt>
                <c:pt idx="35958">
                  <c:v>6.9345239999999997</c:v>
                </c:pt>
                <c:pt idx="35959">
                  <c:v>6.9483079999999999</c:v>
                </c:pt>
                <c:pt idx="35960">
                  <c:v>6.9425559999999997</c:v>
                </c:pt>
                <c:pt idx="35961">
                  <c:v>6.9362240000000002</c:v>
                </c:pt>
                <c:pt idx="35962">
                  <c:v>6.9483389999999998</c:v>
                </c:pt>
                <c:pt idx="35963">
                  <c:v>6.953068</c:v>
                </c:pt>
                <c:pt idx="35964">
                  <c:v>6.9497770000000001</c:v>
                </c:pt>
                <c:pt idx="35965">
                  <c:v>6.9597709999999999</c:v>
                </c:pt>
                <c:pt idx="35966">
                  <c:v>6.9625839999999997</c:v>
                </c:pt>
                <c:pt idx="35967">
                  <c:v>6.949484</c:v>
                </c:pt>
                <c:pt idx="35968">
                  <c:v>6.9536559999999996</c:v>
                </c:pt>
                <c:pt idx="35969">
                  <c:v>6.9512109999999998</c:v>
                </c:pt>
                <c:pt idx="35970">
                  <c:v>6.9373120000000004</c:v>
                </c:pt>
                <c:pt idx="35971">
                  <c:v>6.9462159999999997</c:v>
                </c:pt>
                <c:pt idx="35972">
                  <c:v>6.9480890000000004</c:v>
                </c:pt>
                <c:pt idx="35973">
                  <c:v>6.9400339999999998</c:v>
                </c:pt>
                <c:pt idx="35974">
                  <c:v>6.9525959999999998</c:v>
                </c:pt>
                <c:pt idx="35975">
                  <c:v>6.9588039999999998</c:v>
                </c:pt>
                <c:pt idx="35976">
                  <c:v>6.939406</c:v>
                </c:pt>
                <c:pt idx="35977">
                  <c:v>6.9364939999999997</c:v>
                </c:pt>
                <c:pt idx="35978">
                  <c:v>6.9558660000000003</c:v>
                </c:pt>
                <c:pt idx="35979">
                  <c:v>6.9541440000000003</c:v>
                </c:pt>
                <c:pt idx="35980">
                  <c:v>6.9471499999999997</c:v>
                </c:pt>
                <c:pt idx="35981">
                  <c:v>6.9560950000000004</c:v>
                </c:pt>
                <c:pt idx="35982">
                  <c:v>6.9557219999999997</c:v>
                </c:pt>
                <c:pt idx="35983">
                  <c:v>6.947584</c:v>
                </c:pt>
                <c:pt idx="35984">
                  <c:v>6.9483030000000001</c:v>
                </c:pt>
                <c:pt idx="35985">
                  <c:v>6.9523729999999997</c:v>
                </c:pt>
                <c:pt idx="35986">
                  <c:v>6.9475160000000002</c:v>
                </c:pt>
                <c:pt idx="35987">
                  <c:v>6.9444249999999998</c:v>
                </c:pt>
                <c:pt idx="35988">
                  <c:v>6.9477419999999999</c:v>
                </c:pt>
                <c:pt idx="35989">
                  <c:v>6.9457279999999999</c:v>
                </c:pt>
                <c:pt idx="35990">
                  <c:v>6.9506129999999997</c:v>
                </c:pt>
                <c:pt idx="35991">
                  <c:v>6.9538789999999997</c:v>
                </c:pt>
                <c:pt idx="35992">
                  <c:v>6.9489979999999996</c:v>
                </c:pt>
                <c:pt idx="35993">
                  <c:v>6.9496029999999998</c:v>
                </c:pt>
                <c:pt idx="35994">
                  <c:v>6.9483199999999998</c:v>
                </c:pt>
                <c:pt idx="35995">
                  <c:v>6.9465370000000002</c:v>
                </c:pt>
                <c:pt idx="35996">
                  <c:v>6.9509920000000003</c:v>
                </c:pt>
                <c:pt idx="35997">
                  <c:v>6.9536239999999996</c:v>
                </c:pt>
                <c:pt idx="35998">
                  <c:v>6.9478330000000001</c:v>
                </c:pt>
                <c:pt idx="35999">
                  <c:v>6.9466330000000003</c:v>
                </c:pt>
                <c:pt idx="36000">
                  <c:v>6.9582600000000001</c:v>
                </c:pt>
                <c:pt idx="36001">
                  <c:v>6.9620160000000002</c:v>
                </c:pt>
                <c:pt idx="36002">
                  <c:v>6.9603760000000001</c:v>
                </c:pt>
                <c:pt idx="36003">
                  <c:v>6.9625089999999998</c:v>
                </c:pt>
                <c:pt idx="36004">
                  <c:v>6.9569859999999997</c:v>
                </c:pt>
                <c:pt idx="36005">
                  <c:v>6.9514009999999997</c:v>
                </c:pt>
                <c:pt idx="36006">
                  <c:v>6.9551230000000004</c:v>
                </c:pt>
                <c:pt idx="36007">
                  <c:v>6.958564</c:v>
                </c:pt>
                <c:pt idx="36008">
                  <c:v>6.9509749999999997</c:v>
                </c:pt>
                <c:pt idx="36009">
                  <c:v>6.9469010000000004</c:v>
                </c:pt>
                <c:pt idx="36010">
                  <c:v>6.9496339999999996</c:v>
                </c:pt>
                <c:pt idx="36011">
                  <c:v>6.9446349999999999</c:v>
                </c:pt>
                <c:pt idx="36012">
                  <c:v>6.953373</c:v>
                </c:pt>
                <c:pt idx="36013">
                  <c:v>6.9653720000000003</c:v>
                </c:pt>
                <c:pt idx="36014">
                  <c:v>6.9575490000000002</c:v>
                </c:pt>
                <c:pt idx="36015">
                  <c:v>6.9562220000000003</c:v>
                </c:pt>
                <c:pt idx="36016">
                  <c:v>6.9626000000000001</c:v>
                </c:pt>
                <c:pt idx="36017">
                  <c:v>6.9579420000000001</c:v>
                </c:pt>
                <c:pt idx="36018">
                  <c:v>6.9505629999999998</c:v>
                </c:pt>
                <c:pt idx="36019">
                  <c:v>6.955527</c:v>
                </c:pt>
                <c:pt idx="36020">
                  <c:v>6.9559369999999996</c:v>
                </c:pt>
                <c:pt idx="36021">
                  <c:v>6.9518269999999998</c:v>
                </c:pt>
                <c:pt idx="36022">
                  <c:v>6.9606570000000003</c:v>
                </c:pt>
                <c:pt idx="36023">
                  <c:v>6.956772</c:v>
                </c:pt>
                <c:pt idx="36024">
                  <c:v>6.9529329999999998</c:v>
                </c:pt>
                <c:pt idx="36025">
                  <c:v>6.9651069999999997</c:v>
                </c:pt>
                <c:pt idx="36026">
                  <c:v>6.9603590000000004</c:v>
                </c:pt>
                <c:pt idx="36027">
                  <c:v>6.9505670000000004</c:v>
                </c:pt>
                <c:pt idx="36028">
                  <c:v>6.9572580000000004</c:v>
                </c:pt>
                <c:pt idx="36029">
                  <c:v>6.9603099999999998</c:v>
                </c:pt>
                <c:pt idx="36030">
                  <c:v>6.9516179999999999</c:v>
                </c:pt>
                <c:pt idx="36031">
                  <c:v>6.9557929999999999</c:v>
                </c:pt>
                <c:pt idx="36032">
                  <c:v>6.9656200000000004</c:v>
                </c:pt>
                <c:pt idx="36033">
                  <c:v>6.9562989999999996</c:v>
                </c:pt>
                <c:pt idx="36034">
                  <c:v>6.9521769999999998</c:v>
                </c:pt>
                <c:pt idx="36035">
                  <c:v>6.9574179999999997</c:v>
                </c:pt>
                <c:pt idx="36036">
                  <c:v>6.9532220000000002</c:v>
                </c:pt>
                <c:pt idx="36037">
                  <c:v>6.9564820000000003</c:v>
                </c:pt>
                <c:pt idx="36038">
                  <c:v>6.9630650000000003</c:v>
                </c:pt>
                <c:pt idx="36039">
                  <c:v>6.9544879999999996</c:v>
                </c:pt>
                <c:pt idx="36040">
                  <c:v>6.9491019999999999</c:v>
                </c:pt>
                <c:pt idx="36041">
                  <c:v>6.9644820000000003</c:v>
                </c:pt>
                <c:pt idx="36042">
                  <c:v>6.9674800000000001</c:v>
                </c:pt>
                <c:pt idx="36043">
                  <c:v>6.9562229999999996</c:v>
                </c:pt>
                <c:pt idx="36044">
                  <c:v>6.9631319999999999</c:v>
                </c:pt>
                <c:pt idx="36045">
                  <c:v>6.9645130000000002</c:v>
                </c:pt>
                <c:pt idx="36046">
                  <c:v>6.9576729999999998</c:v>
                </c:pt>
                <c:pt idx="36047">
                  <c:v>6.9626570000000001</c:v>
                </c:pt>
                <c:pt idx="36048">
                  <c:v>6.9617490000000002</c:v>
                </c:pt>
                <c:pt idx="36049">
                  <c:v>6.9596650000000002</c:v>
                </c:pt>
                <c:pt idx="36050">
                  <c:v>6.9705649999999997</c:v>
                </c:pt>
                <c:pt idx="36051">
                  <c:v>6.9773930000000002</c:v>
                </c:pt>
                <c:pt idx="36052">
                  <c:v>6.9645409999999996</c:v>
                </c:pt>
                <c:pt idx="36053">
                  <c:v>6.9581540000000004</c:v>
                </c:pt>
                <c:pt idx="36054">
                  <c:v>6.96692</c:v>
                </c:pt>
                <c:pt idx="36055">
                  <c:v>6.9585730000000003</c:v>
                </c:pt>
                <c:pt idx="36056">
                  <c:v>6.9545779999999997</c:v>
                </c:pt>
                <c:pt idx="36057">
                  <c:v>6.9661340000000003</c:v>
                </c:pt>
                <c:pt idx="36058">
                  <c:v>6.9624750000000004</c:v>
                </c:pt>
                <c:pt idx="36059">
                  <c:v>6.9522640000000004</c:v>
                </c:pt>
                <c:pt idx="36060">
                  <c:v>6.9595359999999999</c:v>
                </c:pt>
                <c:pt idx="36061">
                  <c:v>6.9662179999999996</c:v>
                </c:pt>
                <c:pt idx="36062">
                  <c:v>6.9582689999999996</c:v>
                </c:pt>
                <c:pt idx="36063">
                  <c:v>6.9659399999999998</c:v>
                </c:pt>
                <c:pt idx="36064">
                  <c:v>6.9763719999999996</c:v>
                </c:pt>
                <c:pt idx="36065">
                  <c:v>6.9626739999999998</c:v>
                </c:pt>
                <c:pt idx="36066">
                  <c:v>6.9558020000000003</c:v>
                </c:pt>
                <c:pt idx="36067">
                  <c:v>6.9627460000000001</c:v>
                </c:pt>
                <c:pt idx="36068">
                  <c:v>6.9611179999999999</c:v>
                </c:pt>
                <c:pt idx="36069">
                  <c:v>6.9578959999999999</c:v>
                </c:pt>
                <c:pt idx="36070">
                  <c:v>6.9605480000000002</c:v>
                </c:pt>
                <c:pt idx="36071">
                  <c:v>6.9612350000000003</c:v>
                </c:pt>
                <c:pt idx="36072">
                  <c:v>6.9606139999999996</c:v>
                </c:pt>
                <c:pt idx="36073">
                  <c:v>6.9645339999999996</c:v>
                </c:pt>
                <c:pt idx="36074">
                  <c:v>6.963063</c:v>
                </c:pt>
                <c:pt idx="36075">
                  <c:v>6.9605940000000004</c:v>
                </c:pt>
                <c:pt idx="36076">
                  <c:v>6.9672549999999998</c:v>
                </c:pt>
                <c:pt idx="36077">
                  <c:v>6.968407</c:v>
                </c:pt>
                <c:pt idx="36078">
                  <c:v>6.9663560000000002</c:v>
                </c:pt>
                <c:pt idx="36079">
                  <c:v>6.9683169999999999</c:v>
                </c:pt>
                <c:pt idx="36080">
                  <c:v>6.9678529999999999</c:v>
                </c:pt>
                <c:pt idx="36081">
                  <c:v>6.9619439999999999</c:v>
                </c:pt>
                <c:pt idx="36082">
                  <c:v>6.9592609999999997</c:v>
                </c:pt>
                <c:pt idx="36083">
                  <c:v>6.9656450000000003</c:v>
                </c:pt>
                <c:pt idx="36084">
                  <c:v>6.9688049999999997</c:v>
                </c:pt>
                <c:pt idx="36085">
                  <c:v>6.9713089999999998</c:v>
                </c:pt>
                <c:pt idx="36086">
                  <c:v>6.973738</c:v>
                </c:pt>
                <c:pt idx="36087">
                  <c:v>6.9731829999999997</c:v>
                </c:pt>
                <c:pt idx="36088">
                  <c:v>6.9747199999999996</c:v>
                </c:pt>
                <c:pt idx="36089">
                  <c:v>6.9745160000000004</c:v>
                </c:pt>
                <c:pt idx="36090">
                  <c:v>6.9741210000000002</c:v>
                </c:pt>
                <c:pt idx="36091">
                  <c:v>6.9707059999999998</c:v>
                </c:pt>
                <c:pt idx="36092">
                  <c:v>6.9699350000000004</c:v>
                </c:pt>
                <c:pt idx="36093">
                  <c:v>6.9696030000000002</c:v>
                </c:pt>
                <c:pt idx="36094">
                  <c:v>6.9604309999999998</c:v>
                </c:pt>
                <c:pt idx="36095">
                  <c:v>6.96211</c:v>
                </c:pt>
                <c:pt idx="36096">
                  <c:v>6.9658819999999997</c:v>
                </c:pt>
                <c:pt idx="36097">
                  <c:v>6.9648630000000002</c:v>
                </c:pt>
                <c:pt idx="36098">
                  <c:v>6.9672710000000002</c:v>
                </c:pt>
                <c:pt idx="36099">
                  <c:v>6.9656960000000003</c:v>
                </c:pt>
                <c:pt idx="36100">
                  <c:v>6.9682909999999998</c:v>
                </c:pt>
                <c:pt idx="36101">
                  <c:v>6.9699859999999996</c:v>
                </c:pt>
                <c:pt idx="36102">
                  <c:v>6.9682510000000004</c:v>
                </c:pt>
                <c:pt idx="36103">
                  <c:v>6.9669230000000004</c:v>
                </c:pt>
                <c:pt idx="36104">
                  <c:v>6.9668960000000002</c:v>
                </c:pt>
                <c:pt idx="36105">
                  <c:v>6.9715369999999997</c:v>
                </c:pt>
                <c:pt idx="36106">
                  <c:v>6.9743399999999998</c:v>
                </c:pt>
                <c:pt idx="36107">
                  <c:v>6.97729</c:v>
                </c:pt>
                <c:pt idx="36108">
                  <c:v>6.9740970000000004</c:v>
                </c:pt>
                <c:pt idx="36109">
                  <c:v>6.9658189999999998</c:v>
                </c:pt>
                <c:pt idx="36110">
                  <c:v>6.9687109999999999</c:v>
                </c:pt>
                <c:pt idx="36111">
                  <c:v>6.9731199999999998</c:v>
                </c:pt>
                <c:pt idx="36112">
                  <c:v>6.9692170000000004</c:v>
                </c:pt>
                <c:pt idx="36113">
                  <c:v>6.9692350000000003</c:v>
                </c:pt>
                <c:pt idx="36114">
                  <c:v>6.9774000000000003</c:v>
                </c:pt>
                <c:pt idx="36115">
                  <c:v>6.9739979999999999</c:v>
                </c:pt>
                <c:pt idx="36116">
                  <c:v>6.9633349999999998</c:v>
                </c:pt>
                <c:pt idx="36117">
                  <c:v>6.9680140000000002</c:v>
                </c:pt>
                <c:pt idx="36118">
                  <c:v>6.9672450000000001</c:v>
                </c:pt>
                <c:pt idx="36119">
                  <c:v>6.9665280000000003</c:v>
                </c:pt>
                <c:pt idx="36120">
                  <c:v>6.9805669999999997</c:v>
                </c:pt>
                <c:pt idx="36121">
                  <c:v>6.9769160000000001</c:v>
                </c:pt>
                <c:pt idx="36122">
                  <c:v>6.96922</c:v>
                </c:pt>
                <c:pt idx="36123">
                  <c:v>6.9780699999999998</c:v>
                </c:pt>
                <c:pt idx="36124">
                  <c:v>6.9819769999999997</c:v>
                </c:pt>
                <c:pt idx="36125">
                  <c:v>6.9733669999999996</c:v>
                </c:pt>
                <c:pt idx="36126">
                  <c:v>6.9726910000000002</c:v>
                </c:pt>
                <c:pt idx="36127">
                  <c:v>6.9786109999999999</c:v>
                </c:pt>
                <c:pt idx="36128">
                  <c:v>6.9701510000000004</c:v>
                </c:pt>
                <c:pt idx="36129">
                  <c:v>6.9714179999999999</c:v>
                </c:pt>
                <c:pt idx="36130">
                  <c:v>6.9799480000000003</c:v>
                </c:pt>
                <c:pt idx="36131">
                  <c:v>6.9719329999999999</c:v>
                </c:pt>
                <c:pt idx="36132">
                  <c:v>6.9728810000000001</c:v>
                </c:pt>
                <c:pt idx="36133">
                  <c:v>6.9841749999999996</c:v>
                </c:pt>
                <c:pt idx="36134">
                  <c:v>6.9793029999999998</c:v>
                </c:pt>
                <c:pt idx="36135">
                  <c:v>6.9672770000000002</c:v>
                </c:pt>
                <c:pt idx="36136">
                  <c:v>6.978834</c:v>
                </c:pt>
                <c:pt idx="36137">
                  <c:v>6.9884950000000003</c:v>
                </c:pt>
                <c:pt idx="36138">
                  <c:v>6.9729070000000002</c:v>
                </c:pt>
                <c:pt idx="36139">
                  <c:v>6.975085</c:v>
                </c:pt>
                <c:pt idx="36140">
                  <c:v>6.9846659999999998</c:v>
                </c:pt>
                <c:pt idx="36141">
                  <c:v>6.9700170000000004</c:v>
                </c:pt>
                <c:pt idx="36142">
                  <c:v>6.971749</c:v>
                </c:pt>
                <c:pt idx="36143">
                  <c:v>6.9839190000000002</c:v>
                </c:pt>
                <c:pt idx="36144">
                  <c:v>6.9676159999999996</c:v>
                </c:pt>
                <c:pt idx="36145">
                  <c:v>6.9626720000000004</c:v>
                </c:pt>
                <c:pt idx="36146">
                  <c:v>6.9839390000000003</c:v>
                </c:pt>
                <c:pt idx="36147">
                  <c:v>6.979152</c:v>
                </c:pt>
                <c:pt idx="36148">
                  <c:v>6.9678519999999997</c:v>
                </c:pt>
                <c:pt idx="36149">
                  <c:v>6.9815430000000003</c:v>
                </c:pt>
                <c:pt idx="36150">
                  <c:v>6.9768520000000001</c:v>
                </c:pt>
                <c:pt idx="36151">
                  <c:v>6.9676299999999998</c:v>
                </c:pt>
                <c:pt idx="36152">
                  <c:v>6.9816520000000004</c:v>
                </c:pt>
                <c:pt idx="36153">
                  <c:v>6.9831969999999997</c:v>
                </c:pt>
                <c:pt idx="36154">
                  <c:v>6.9714299999999998</c:v>
                </c:pt>
                <c:pt idx="36155">
                  <c:v>6.9725979999999996</c:v>
                </c:pt>
                <c:pt idx="36156">
                  <c:v>6.9826699999999997</c:v>
                </c:pt>
                <c:pt idx="36157">
                  <c:v>6.9784639999999998</c:v>
                </c:pt>
                <c:pt idx="36158">
                  <c:v>6.9745699999999999</c:v>
                </c:pt>
                <c:pt idx="36159">
                  <c:v>6.9816799999999999</c:v>
                </c:pt>
                <c:pt idx="36160">
                  <c:v>6.9765199999999998</c:v>
                </c:pt>
                <c:pt idx="36161">
                  <c:v>6.9757480000000003</c:v>
                </c:pt>
                <c:pt idx="36162">
                  <c:v>6.9879509999999998</c:v>
                </c:pt>
                <c:pt idx="36163">
                  <c:v>6.9841439999999997</c:v>
                </c:pt>
                <c:pt idx="36164">
                  <c:v>6.9812079999999996</c:v>
                </c:pt>
                <c:pt idx="36165">
                  <c:v>6.9933969999999999</c:v>
                </c:pt>
                <c:pt idx="36166">
                  <c:v>6.9861560000000003</c:v>
                </c:pt>
                <c:pt idx="36167">
                  <c:v>6.9751159999999999</c:v>
                </c:pt>
                <c:pt idx="36168">
                  <c:v>6.9900460000000004</c:v>
                </c:pt>
                <c:pt idx="36169">
                  <c:v>6.9863280000000003</c:v>
                </c:pt>
                <c:pt idx="36170">
                  <c:v>6.9705389999999996</c:v>
                </c:pt>
                <c:pt idx="36171">
                  <c:v>6.9814790000000002</c:v>
                </c:pt>
                <c:pt idx="36172">
                  <c:v>6.9849030000000001</c:v>
                </c:pt>
                <c:pt idx="36173">
                  <c:v>6.9771219999999996</c:v>
                </c:pt>
                <c:pt idx="36174">
                  <c:v>6.9837009999999999</c:v>
                </c:pt>
                <c:pt idx="36175">
                  <c:v>6.9846120000000003</c:v>
                </c:pt>
                <c:pt idx="36176">
                  <c:v>6.9755659999999997</c:v>
                </c:pt>
                <c:pt idx="36177">
                  <c:v>6.9823459999999997</c:v>
                </c:pt>
                <c:pt idx="36178">
                  <c:v>6.9878739999999997</c:v>
                </c:pt>
                <c:pt idx="36179">
                  <c:v>6.9739209999999998</c:v>
                </c:pt>
                <c:pt idx="36180">
                  <c:v>6.9816880000000001</c:v>
                </c:pt>
                <c:pt idx="36181">
                  <c:v>6.9930810000000001</c:v>
                </c:pt>
                <c:pt idx="36182">
                  <c:v>6.972791</c:v>
                </c:pt>
                <c:pt idx="36183">
                  <c:v>6.9710539999999996</c:v>
                </c:pt>
                <c:pt idx="36184">
                  <c:v>6.9876370000000003</c:v>
                </c:pt>
                <c:pt idx="36185">
                  <c:v>6.9822990000000003</c:v>
                </c:pt>
                <c:pt idx="36186">
                  <c:v>6.9764780000000002</c:v>
                </c:pt>
                <c:pt idx="36187">
                  <c:v>6.9883610000000003</c:v>
                </c:pt>
                <c:pt idx="36188">
                  <c:v>6.9904599999999997</c:v>
                </c:pt>
                <c:pt idx="36189">
                  <c:v>6.9779999999999998</c:v>
                </c:pt>
                <c:pt idx="36190">
                  <c:v>6.98245</c:v>
                </c:pt>
                <c:pt idx="36191">
                  <c:v>6.9874549999999997</c:v>
                </c:pt>
                <c:pt idx="36192">
                  <c:v>6.9784649999999999</c:v>
                </c:pt>
                <c:pt idx="36193">
                  <c:v>6.9826269999999999</c:v>
                </c:pt>
                <c:pt idx="36194">
                  <c:v>6.9880940000000002</c:v>
                </c:pt>
                <c:pt idx="36195">
                  <c:v>6.9825790000000003</c:v>
                </c:pt>
                <c:pt idx="36196">
                  <c:v>6.9806109999999997</c:v>
                </c:pt>
                <c:pt idx="36197">
                  <c:v>6.9875220000000002</c:v>
                </c:pt>
                <c:pt idx="36198">
                  <c:v>6.9872319999999997</c:v>
                </c:pt>
                <c:pt idx="36199">
                  <c:v>6.9777630000000004</c:v>
                </c:pt>
                <c:pt idx="36200">
                  <c:v>6.9816580000000004</c:v>
                </c:pt>
                <c:pt idx="36201">
                  <c:v>6.9859289999999996</c:v>
                </c:pt>
                <c:pt idx="36202">
                  <c:v>6.9858349999999998</c:v>
                </c:pt>
                <c:pt idx="36203">
                  <c:v>6.9934209999999997</c:v>
                </c:pt>
                <c:pt idx="36204">
                  <c:v>6.9975779999999999</c:v>
                </c:pt>
                <c:pt idx="36205">
                  <c:v>6.9891690000000004</c:v>
                </c:pt>
                <c:pt idx="36206">
                  <c:v>6.9856889999999998</c:v>
                </c:pt>
                <c:pt idx="36207">
                  <c:v>6.9967280000000001</c:v>
                </c:pt>
                <c:pt idx="36208">
                  <c:v>6.9932990000000004</c:v>
                </c:pt>
                <c:pt idx="36209">
                  <c:v>6.9828089999999996</c:v>
                </c:pt>
                <c:pt idx="36210">
                  <c:v>6.9917759999999998</c:v>
                </c:pt>
                <c:pt idx="36211">
                  <c:v>6.9923659999999996</c:v>
                </c:pt>
                <c:pt idx="36212">
                  <c:v>6.9887129999999997</c:v>
                </c:pt>
                <c:pt idx="36213">
                  <c:v>6.9924359999999997</c:v>
                </c:pt>
                <c:pt idx="36214">
                  <c:v>6.9904570000000001</c:v>
                </c:pt>
                <c:pt idx="36215">
                  <c:v>6.9966559999999998</c:v>
                </c:pt>
                <c:pt idx="36216">
                  <c:v>7.0037950000000002</c:v>
                </c:pt>
                <c:pt idx="36217">
                  <c:v>6.9920109999999998</c:v>
                </c:pt>
                <c:pt idx="36218">
                  <c:v>6.9803329999999999</c:v>
                </c:pt>
                <c:pt idx="36219">
                  <c:v>6.9858339999999997</c:v>
                </c:pt>
                <c:pt idx="36220">
                  <c:v>6.9837610000000003</c:v>
                </c:pt>
                <c:pt idx="36221">
                  <c:v>6.9775830000000001</c:v>
                </c:pt>
                <c:pt idx="36222">
                  <c:v>6.9872880000000004</c:v>
                </c:pt>
                <c:pt idx="36223">
                  <c:v>6.9865019999999998</c:v>
                </c:pt>
                <c:pt idx="36224">
                  <c:v>6.982367</c:v>
                </c:pt>
                <c:pt idx="36225">
                  <c:v>6.9896839999999996</c:v>
                </c:pt>
                <c:pt idx="36226">
                  <c:v>6.9872719999999999</c:v>
                </c:pt>
                <c:pt idx="36227">
                  <c:v>6.983733</c:v>
                </c:pt>
                <c:pt idx="36228">
                  <c:v>6.9853670000000001</c:v>
                </c:pt>
                <c:pt idx="36229">
                  <c:v>6.987158</c:v>
                </c:pt>
                <c:pt idx="36230">
                  <c:v>6.9951109999999996</c:v>
                </c:pt>
                <c:pt idx="36231">
                  <c:v>7.0020810000000004</c:v>
                </c:pt>
                <c:pt idx="36232">
                  <c:v>6.9989990000000004</c:v>
                </c:pt>
                <c:pt idx="36233">
                  <c:v>6.9945979999999999</c:v>
                </c:pt>
                <c:pt idx="36234">
                  <c:v>6.99857</c:v>
                </c:pt>
                <c:pt idx="36235">
                  <c:v>6.9990139999999998</c:v>
                </c:pt>
                <c:pt idx="36236">
                  <c:v>6.9879660000000001</c:v>
                </c:pt>
                <c:pt idx="36237">
                  <c:v>6.9849410000000001</c:v>
                </c:pt>
                <c:pt idx="36238">
                  <c:v>6.9936610000000003</c:v>
                </c:pt>
                <c:pt idx="36239">
                  <c:v>6.9958489999999998</c:v>
                </c:pt>
                <c:pt idx="36240">
                  <c:v>6.9887620000000004</c:v>
                </c:pt>
                <c:pt idx="36241">
                  <c:v>6.9918199999999997</c:v>
                </c:pt>
                <c:pt idx="36242">
                  <c:v>6.9977970000000003</c:v>
                </c:pt>
                <c:pt idx="36243">
                  <c:v>6.991657</c:v>
                </c:pt>
                <c:pt idx="36244">
                  <c:v>6.990634</c:v>
                </c:pt>
                <c:pt idx="36245">
                  <c:v>6.9978540000000002</c:v>
                </c:pt>
                <c:pt idx="36246">
                  <c:v>6.9974920000000003</c:v>
                </c:pt>
                <c:pt idx="36247">
                  <c:v>6.9883899999999999</c:v>
                </c:pt>
                <c:pt idx="36248">
                  <c:v>6.9880079999999998</c:v>
                </c:pt>
                <c:pt idx="36249">
                  <c:v>6.9978809999999996</c:v>
                </c:pt>
                <c:pt idx="36250">
                  <c:v>6.9933449999999997</c:v>
                </c:pt>
                <c:pt idx="36251">
                  <c:v>6.9859689999999999</c:v>
                </c:pt>
                <c:pt idx="36252">
                  <c:v>6.9869070000000004</c:v>
                </c:pt>
                <c:pt idx="36253">
                  <c:v>6.9935479999999997</c:v>
                </c:pt>
                <c:pt idx="36254">
                  <c:v>7.0067779999999997</c:v>
                </c:pt>
                <c:pt idx="36255">
                  <c:v>7.0004590000000002</c:v>
                </c:pt>
                <c:pt idx="36256">
                  <c:v>6.9871270000000001</c:v>
                </c:pt>
                <c:pt idx="36257">
                  <c:v>6.9944160000000002</c:v>
                </c:pt>
                <c:pt idx="36258">
                  <c:v>7.0020559999999996</c:v>
                </c:pt>
                <c:pt idx="36259">
                  <c:v>6.9982559999999996</c:v>
                </c:pt>
                <c:pt idx="36260">
                  <c:v>7.0000090000000004</c:v>
                </c:pt>
                <c:pt idx="36261">
                  <c:v>7.0021250000000004</c:v>
                </c:pt>
                <c:pt idx="36262">
                  <c:v>6.9957459999999996</c:v>
                </c:pt>
                <c:pt idx="36263">
                  <c:v>7.0014149999999997</c:v>
                </c:pt>
                <c:pt idx="36264">
                  <c:v>6.9975050000000003</c:v>
                </c:pt>
                <c:pt idx="36265">
                  <c:v>6.9766279999999998</c:v>
                </c:pt>
                <c:pt idx="36266">
                  <c:v>6.9822629999999997</c:v>
                </c:pt>
                <c:pt idx="36267">
                  <c:v>6.9996210000000003</c:v>
                </c:pt>
                <c:pt idx="36268">
                  <c:v>7.0017899999999997</c:v>
                </c:pt>
                <c:pt idx="36269">
                  <c:v>7.0040969999999998</c:v>
                </c:pt>
                <c:pt idx="36270">
                  <c:v>7.0090310000000002</c:v>
                </c:pt>
                <c:pt idx="36271">
                  <c:v>7.0037409999999998</c:v>
                </c:pt>
                <c:pt idx="36272">
                  <c:v>6.9981410000000004</c:v>
                </c:pt>
                <c:pt idx="36273">
                  <c:v>7.006024</c:v>
                </c:pt>
                <c:pt idx="36274">
                  <c:v>7.0029880000000002</c:v>
                </c:pt>
                <c:pt idx="36275">
                  <c:v>6.9939980000000004</c:v>
                </c:pt>
                <c:pt idx="36276">
                  <c:v>7.0017909999999999</c:v>
                </c:pt>
                <c:pt idx="36277">
                  <c:v>6.9971670000000001</c:v>
                </c:pt>
                <c:pt idx="36278">
                  <c:v>6.9844569999999999</c:v>
                </c:pt>
                <c:pt idx="36279">
                  <c:v>6.9936290000000003</c:v>
                </c:pt>
                <c:pt idx="36280">
                  <c:v>7.005871</c:v>
                </c:pt>
                <c:pt idx="36281">
                  <c:v>7.0057090000000004</c:v>
                </c:pt>
                <c:pt idx="36282">
                  <c:v>7.0054259999999999</c:v>
                </c:pt>
                <c:pt idx="36283">
                  <c:v>7.0017230000000001</c:v>
                </c:pt>
                <c:pt idx="36284">
                  <c:v>6.992216</c:v>
                </c:pt>
                <c:pt idx="36285">
                  <c:v>6.9978809999999996</c:v>
                </c:pt>
                <c:pt idx="36286">
                  <c:v>7.0030989999999997</c:v>
                </c:pt>
                <c:pt idx="36287">
                  <c:v>6.9934089999999998</c:v>
                </c:pt>
                <c:pt idx="36288">
                  <c:v>6.9969489999999999</c:v>
                </c:pt>
                <c:pt idx="36289">
                  <c:v>6.9975829999999997</c:v>
                </c:pt>
                <c:pt idx="36290">
                  <c:v>6.9869849999999998</c:v>
                </c:pt>
                <c:pt idx="36291">
                  <c:v>6.9952379999999996</c:v>
                </c:pt>
                <c:pt idx="36292">
                  <c:v>7.0072830000000002</c:v>
                </c:pt>
                <c:pt idx="36293">
                  <c:v>7.0056190000000003</c:v>
                </c:pt>
                <c:pt idx="36294">
                  <c:v>7.0069270000000001</c:v>
                </c:pt>
                <c:pt idx="36295">
                  <c:v>7.0152960000000002</c:v>
                </c:pt>
                <c:pt idx="36296">
                  <c:v>7.004232</c:v>
                </c:pt>
                <c:pt idx="36297">
                  <c:v>6.9970829999999999</c:v>
                </c:pt>
                <c:pt idx="36298">
                  <c:v>7.0096670000000003</c:v>
                </c:pt>
                <c:pt idx="36299">
                  <c:v>7.0041570000000002</c:v>
                </c:pt>
                <c:pt idx="36300">
                  <c:v>7.000489</c:v>
                </c:pt>
                <c:pt idx="36301">
                  <c:v>7.0104980000000001</c:v>
                </c:pt>
                <c:pt idx="36302">
                  <c:v>7.0029139999999996</c:v>
                </c:pt>
                <c:pt idx="36303">
                  <c:v>6.9954190000000001</c:v>
                </c:pt>
                <c:pt idx="36304">
                  <c:v>7.0070119999999996</c:v>
                </c:pt>
                <c:pt idx="36305">
                  <c:v>7.0121989999999998</c:v>
                </c:pt>
                <c:pt idx="36306">
                  <c:v>6.9994399999999999</c:v>
                </c:pt>
                <c:pt idx="36307">
                  <c:v>6.9994740000000002</c:v>
                </c:pt>
                <c:pt idx="36308">
                  <c:v>7.0067300000000001</c:v>
                </c:pt>
                <c:pt idx="36309">
                  <c:v>7.0014649999999996</c:v>
                </c:pt>
                <c:pt idx="36310">
                  <c:v>7.0042020000000003</c:v>
                </c:pt>
                <c:pt idx="36311">
                  <c:v>7.0074370000000004</c:v>
                </c:pt>
                <c:pt idx="36312">
                  <c:v>7.003412</c:v>
                </c:pt>
                <c:pt idx="36313">
                  <c:v>7.0010089999999998</c:v>
                </c:pt>
                <c:pt idx="36314">
                  <c:v>6.9998120000000004</c:v>
                </c:pt>
                <c:pt idx="36315">
                  <c:v>7.0003549999999999</c:v>
                </c:pt>
                <c:pt idx="36316">
                  <c:v>7.0016980000000002</c:v>
                </c:pt>
                <c:pt idx="36317">
                  <c:v>7.0047579999999998</c:v>
                </c:pt>
                <c:pt idx="36318">
                  <c:v>6.9994990000000001</c:v>
                </c:pt>
                <c:pt idx="36319">
                  <c:v>7.0002230000000001</c:v>
                </c:pt>
                <c:pt idx="36320">
                  <c:v>7.0173439999999996</c:v>
                </c:pt>
                <c:pt idx="36321">
                  <c:v>7.0168900000000001</c:v>
                </c:pt>
                <c:pt idx="36322">
                  <c:v>7.0087130000000002</c:v>
                </c:pt>
                <c:pt idx="36323">
                  <c:v>7.0119559999999996</c:v>
                </c:pt>
                <c:pt idx="36324">
                  <c:v>7.0082550000000001</c:v>
                </c:pt>
                <c:pt idx="36325">
                  <c:v>7.004759</c:v>
                </c:pt>
                <c:pt idx="36326">
                  <c:v>7.0123540000000002</c:v>
                </c:pt>
                <c:pt idx="36327">
                  <c:v>7.011285</c:v>
                </c:pt>
                <c:pt idx="36328">
                  <c:v>7.004054</c:v>
                </c:pt>
                <c:pt idx="36329">
                  <c:v>7.0165579999999999</c:v>
                </c:pt>
                <c:pt idx="36330">
                  <c:v>7.0234940000000003</c:v>
                </c:pt>
                <c:pt idx="36331">
                  <c:v>7.005878</c:v>
                </c:pt>
                <c:pt idx="36332">
                  <c:v>7.0024100000000002</c:v>
                </c:pt>
                <c:pt idx="36333">
                  <c:v>7.0088039999999996</c:v>
                </c:pt>
                <c:pt idx="36334">
                  <c:v>7.0018659999999997</c:v>
                </c:pt>
                <c:pt idx="36335">
                  <c:v>7.0025259999999996</c:v>
                </c:pt>
                <c:pt idx="36336">
                  <c:v>7.0046949999999999</c:v>
                </c:pt>
                <c:pt idx="36337">
                  <c:v>6.9967180000000004</c:v>
                </c:pt>
                <c:pt idx="36338">
                  <c:v>7.0002129999999996</c:v>
                </c:pt>
                <c:pt idx="36339">
                  <c:v>7.0134179999999997</c:v>
                </c:pt>
                <c:pt idx="36340">
                  <c:v>7.0103150000000003</c:v>
                </c:pt>
                <c:pt idx="36341">
                  <c:v>7.000883</c:v>
                </c:pt>
                <c:pt idx="36342">
                  <c:v>7.0097680000000002</c:v>
                </c:pt>
                <c:pt idx="36343">
                  <c:v>7.0108100000000002</c:v>
                </c:pt>
                <c:pt idx="36344">
                  <c:v>7.0025329999999997</c:v>
                </c:pt>
                <c:pt idx="36345">
                  <c:v>7.0080439999999999</c:v>
                </c:pt>
                <c:pt idx="36346">
                  <c:v>7.0133159999999997</c:v>
                </c:pt>
                <c:pt idx="36347">
                  <c:v>7.0149670000000004</c:v>
                </c:pt>
                <c:pt idx="36348">
                  <c:v>7.019323</c:v>
                </c:pt>
                <c:pt idx="36349">
                  <c:v>7.0160650000000002</c:v>
                </c:pt>
                <c:pt idx="36350">
                  <c:v>7.0109690000000002</c:v>
                </c:pt>
                <c:pt idx="36351">
                  <c:v>7.0137039999999997</c:v>
                </c:pt>
                <c:pt idx="36352">
                  <c:v>7.0113589999999997</c:v>
                </c:pt>
                <c:pt idx="36353">
                  <c:v>7.0022799999999998</c:v>
                </c:pt>
                <c:pt idx="36354">
                  <c:v>7.0070620000000003</c:v>
                </c:pt>
                <c:pt idx="36355">
                  <c:v>7.0094139999999996</c:v>
                </c:pt>
                <c:pt idx="36356">
                  <c:v>7.0003419999999998</c:v>
                </c:pt>
                <c:pt idx="36357">
                  <c:v>7.0075320000000003</c:v>
                </c:pt>
                <c:pt idx="36358">
                  <c:v>7.0206549999999996</c:v>
                </c:pt>
                <c:pt idx="36359">
                  <c:v>7.0190460000000003</c:v>
                </c:pt>
                <c:pt idx="36360">
                  <c:v>7.0145270000000002</c:v>
                </c:pt>
                <c:pt idx="36361">
                  <c:v>7.0205469999999996</c:v>
                </c:pt>
                <c:pt idx="36362">
                  <c:v>7.0190130000000002</c:v>
                </c:pt>
                <c:pt idx="36363">
                  <c:v>7.0132500000000002</c:v>
                </c:pt>
                <c:pt idx="36364">
                  <c:v>7.0198619999999998</c:v>
                </c:pt>
                <c:pt idx="36365">
                  <c:v>7.0147149999999998</c:v>
                </c:pt>
                <c:pt idx="36366">
                  <c:v>7.0087830000000002</c:v>
                </c:pt>
                <c:pt idx="36367">
                  <c:v>7.0189190000000004</c:v>
                </c:pt>
                <c:pt idx="36368">
                  <c:v>7.0217210000000003</c:v>
                </c:pt>
                <c:pt idx="36369">
                  <c:v>7.0114409999999996</c:v>
                </c:pt>
                <c:pt idx="36370">
                  <c:v>7.011361</c:v>
                </c:pt>
                <c:pt idx="36371">
                  <c:v>7.0194479999999997</c:v>
                </c:pt>
                <c:pt idx="36372">
                  <c:v>7.0108470000000001</c:v>
                </c:pt>
                <c:pt idx="36373">
                  <c:v>7.0057640000000001</c:v>
                </c:pt>
                <c:pt idx="36374">
                  <c:v>7.0119920000000002</c:v>
                </c:pt>
                <c:pt idx="36375">
                  <c:v>7.0066379999999997</c:v>
                </c:pt>
                <c:pt idx="36376">
                  <c:v>7.009449</c:v>
                </c:pt>
                <c:pt idx="36377">
                  <c:v>7.0209669999999997</c:v>
                </c:pt>
                <c:pt idx="36378">
                  <c:v>7.0192399999999999</c:v>
                </c:pt>
                <c:pt idx="36379">
                  <c:v>7.0114799999999997</c:v>
                </c:pt>
                <c:pt idx="36380">
                  <c:v>7.0161600000000002</c:v>
                </c:pt>
                <c:pt idx="36381">
                  <c:v>7.0226420000000003</c:v>
                </c:pt>
                <c:pt idx="36382">
                  <c:v>7.0141989999999996</c:v>
                </c:pt>
                <c:pt idx="36383">
                  <c:v>7.0134259999999999</c:v>
                </c:pt>
                <c:pt idx="36384">
                  <c:v>7.0161749999999996</c:v>
                </c:pt>
                <c:pt idx="36385">
                  <c:v>7.0097670000000001</c:v>
                </c:pt>
                <c:pt idx="36386">
                  <c:v>7.0126179999999998</c:v>
                </c:pt>
                <c:pt idx="36387">
                  <c:v>7.0135110000000003</c:v>
                </c:pt>
                <c:pt idx="36388">
                  <c:v>7.0081689999999996</c:v>
                </c:pt>
                <c:pt idx="36389">
                  <c:v>7.0132630000000002</c:v>
                </c:pt>
                <c:pt idx="36390">
                  <c:v>7.021147</c:v>
                </c:pt>
                <c:pt idx="36391">
                  <c:v>7.0216750000000001</c:v>
                </c:pt>
                <c:pt idx="36392">
                  <c:v>7.0242490000000002</c:v>
                </c:pt>
                <c:pt idx="36393">
                  <c:v>7.0295110000000003</c:v>
                </c:pt>
                <c:pt idx="36394">
                  <c:v>7.0207620000000004</c:v>
                </c:pt>
                <c:pt idx="36395">
                  <c:v>7.0207879999999996</c:v>
                </c:pt>
                <c:pt idx="36396">
                  <c:v>7.0263030000000004</c:v>
                </c:pt>
                <c:pt idx="36397">
                  <c:v>7.0142150000000001</c:v>
                </c:pt>
                <c:pt idx="36398">
                  <c:v>7.0193960000000004</c:v>
                </c:pt>
                <c:pt idx="36399">
                  <c:v>7.0333019999999999</c:v>
                </c:pt>
                <c:pt idx="36400">
                  <c:v>7.019075</c:v>
                </c:pt>
                <c:pt idx="36401">
                  <c:v>7.0108430000000004</c:v>
                </c:pt>
                <c:pt idx="36402">
                  <c:v>7.0304060000000002</c:v>
                </c:pt>
                <c:pt idx="36403">
                  <c:v>7.028899</c:v>
                </c:pt>
                <c:pt idx="36404">
                  <c:v>7.0111540000000003</c:v>
                </c:pt>
                <c:pt idx="36405">
                  <c:v>7.0212690000000002</c:v>
                </c:pt>
                <c:pt idx="36406">
                  <c:v>7.0232809999999999</c:v>
                </c:pt>
                <c:pt idx="36407">
                  <c:v>7.0089119999999996</c:v>
                </c:pt>
                <c:pt idx="36408">
                  <c:v>7.0135680000000002</c:v>
                </c:pt>
                <c:pt idx="36409">
                  <c:v>7.0171900000000003</c:v>
                </c:pt>
                <c:pt idx="36410">
                  <c:v>7.0103859999999996</c:v>
                </c:pt>
                <c:pt idx="36411">
                  <c:v>7.0122419999999996</c:v>
                </c:pt>
                <c:pt idx="36412">
                  <c:v>7.0251650000000003</c:v>
                </c:pt>
                <c:pt idx="36413">
                  <c:v>7.027431</c:v>
                </c:pt>
                <c:pt idx="36414">
                  <c:v>7.0229929999999996</c:v>
                </c:pt>
                <c:pt idx="36415">
                  <c:v>7.0322300000000002</c:v>
                </c:pt>
                <c:pt idx="36416">
                  <c:v>7.0307769999999996</c:v>
                </c:pt>
                <c:pt idx="36417">
                  <c:v>7.022011</c:v>
                </c:pt>
                <c:pt idx="36418">
                  <c:v>7.0284269999999998</c:v>
                </c:pt>
                <c:pt idx="36419">
                  <c:v>7.0272880000000004</c:v>
                </c:pt>
                <c:pt idx="36420">
                  <c:v>7.0137809999999998</c:v>
                </c:pt>
                <c:pt idx="36421">
                  <c:v>7.0151009999999996</c:v>
                </c:pt>
                <c:pt idx="36422">
                  <c:v>7.0204719999999998</c:v>
                </c:pt>
                <c:pt idx="36423">
                  <c:v>7.0117399999999996</c:v>
                </c:pt>
                <c:pt idx="36424">
                  <c:v>7.0128789999999999</c:v>
                </c:pt>
                <c:pt idx="36425">
                  <c:v>7.0267429999999997</c:v>
                </c:pt>
                <c:pt idx="36426">
                  <c:v>7.0318750000000003</c:v>
                </c:pt>
                <c:pt idx="36427">
                  <c:v>7.0358219999999996</c:v>
                </c:pt>
                <c:pt idx="36428">
                  <c:v>7.0315830000000004</c:v>
                </c:pt>
                <c:pt idx="36429">
                  <c:v>7.0201399999999996</c:v>
                </c:pt>
                <c:pt idx="36430">
                  <c:v>7.0259970000000003</c:v>
                </c:pt>
                <c:pt idx="36431">
                  <c:v>7.029763</c:v>
                </c:pt>
                <c:pt idx="36432">
                  <c:v>7.0187169999999997</c:v>
                </c:pt>
                <c:pt idx="36433">
                  <c:v>7.0138790000000002</c:v>
                </c:pt>
                <c:pt idx="36434">
                  <c:v>7.0221559999999998</c:v>
                </c:pt>
                <c:pt idx="36435">
                  <c:v>7.0210239999999997</c:v>
                </c:pt>
                <c:pt idx="36436">
                  <c:v>7.0176980000000002</c:v>
                </c:pt>
                <c:pt idx="36437">
                  <c:v>7.0323190000000002</c:v>
                </c:pt>
                <c:pt idx="36438">
                  <c:v>7.0316609999999997</c:v>
                </c:pt>
                <c:pt idx="36439">
                  <c:v>7.0271319999999999</c:v>
                </c:pt>
                <c:pt idx="36440">
                  <c:v>7.0389059999999999</c:v>
                </c:pt>
                <c:pt idx="36441">
                  <c:v>7.0351530000000002</c:v>
                </c:pt>
                <c:pt idx="36442">
                  <c:v>7.0258479999999999</c:v>
                </c:pt>
                <c:pt idx="36443">
                  <c:v>7.029617</c:v>
                </c:pt>
                <c:pt idx="36444">
                  <c:v>7.0299500000000004</c:v>
                </c:pt>
                <c:pt idx="36445">
                  <c:v>7.0190989999999998</c:v>
                </c:pt>
                <c:pt idx="36446">
                  <c:v>7.0226959999999998</c:v>
                </c:pt>
                <c:pt idx="36447">
                  <c:v>7.0300719999999997</c:v>
                </c:pt>
                <c:pt idx="36448">
                  <c:v>7.0210169999999996</c:v>
                </c:pt>
                <c:pt idx="36449">
                  <c:v>7.0273539999999999</c:v>
                </c:pt>
                <c:pt idx="36450">
                  <c:v>7.0353450000000004</c:v>
                </c:pt>
                <c:pt idx="36451">
                  <c:v>7.0228450000000002</c:v>
                </c:pt>
                <c:pt idx="36452">
                  <c:v>7.023504</c:v>
                </c:pt>
                <c:pt idx="36453">
                  <c:v>7.0347720000000002</c:v>
                </c:pt>
                <c:pt idx="36454">
                  <c:v>7.030945</c:v>
                </c:pt>
                <c:pt idx="36455">
                  <c:v>7.0228409999999997</c:v>
                </c:pt>
                <c:pt idx="36456">
                  <c:v>7.0291810000000003</c:v>
                </c:pt>
                <c:pt idx="36457">
                  <c:v>7.0236999999999998</c:v>
                </c:pt>
                <c:pt idx="36458">
                  <c:v>7.0139670000000001</c:v>
                </c:pt>
                <c:pt idx="36459">
                  <c:v>7.0335000000000001</c:v>
                </c:pt>
                <c:pt idx="36460">
                  <c:v>7.0392780000000004</c:v>
                </c:pt>
                <c:pt idx="36461">
                  <c:v>7.023085</c:v>
                </c:pt>
                <c:pt idx="36462">
                  <c:v>7.0340179999999997</c:v>
                </c:pt>
                <c:pt idx="36463">
                  <c:v>7.0452490000000001</c:v>
                </c:pt>
                <c:pt idx="36464">
                  <c:v>7.0269649999999997</c:v>
                </c:pt>
                <c:pt idx="36465">
                  <c:v>7.0278109999999998</c:v>
                </c:pt>
                <c:pt idx="36466">
                  <c:v>7.0458499999999997</c:v>
                </c:pt>
                <c:pt idx="36467">
                  <c:v>7.0315349999999999</c:v>
                </c:pt>
                <c:pt idx="36468">
                  <c:v>7.0169480000000002</c:v>
                </c:pt>
                <c:pt idx="36469">
                  <c:v>7.0332679999999996</c:v>
                </c:pt>
                <c:pt idx="36470">
                  <c:v>7.0333769999999998</c:v>
                </c:pt>
                <c:pt idx="36471">
                  <c:v>7.0221799999999996</c:v>
                </c:pt>
                <c:pt idx="36472">
                  <c:v>7.0324150000000003</c:v>
                </c:pt>
                <c:pt idx="36473">
                  <c:v>7.0324749999999998</c:v>
                </c:pt>
                <c:pt idx="36474">
                  <c:v>7.0208069999999996</c:v>
                </c:pt>
                <c:pt idx="36475">
                  <c:v>7.0274039999999998</c:v>
                </c:pt>
                <c:pt idx="36476">
                  <c:v>7.0359829999999999</c:v>
                </c:pt>
                <c:pt idx="36477">
                  <c:v>7.0314579999999998</c:v>
                </c:pt>
                <c:pt idx="36478">
                  <c:v>7.0324929999999997</c:v>
                </c:pt>
                <c:pt idx="36479">
                  <c:v>7.0319089999999997</c:v>
                </c:pt>
                <c:pt idx="36480">
                  <c:v>7.0228809999999999</c:v>
                </c:pt>
                <c:pt idx="36481">
                  <c:v>7.0383360000000001</c:v>
                </c:pt>
                <c:pt idx="36482">
                  <c:v>7.0539620000000003</c:v>
                </c:pt>
                <c:pt idx="36483">
                  <c:v>7.0381119999999999</c:v>
                </c:pt>
                <c:pt idx="36484">
                  <c:v>7.0234740000000002</c:v>
                </c:pt>
                <c:pt idx="36485">
                  <c:v>7.0282349999999996</c:v>
                </c:pt>
                <c:pt idx="36486">
                  <c:v>7.0310750000000004</c:v>
                </c:pt>
                <c:pt idx="36487">
                  <c:v>7.0287699999999997</c:v>
                </c:pt>
                <c:pt idx="36488">
                  <c:v>7.0377289999999997</c:v>
                </c:pt>
                <c:pt idx="36489">
                  <c:v>7.0385020000000003</c:v>
                </c:pt>
                <c:pt idx="36490">
                  <c:v>7.0336040000000004</c:v>
                </c:pt>
                <c:pt idx="36491">
                  <c:v>7.040546</c:v>
                </c:pt>
                <c:pt idx="36492">
                  <c:v>7.0344490000000004</c:v>
                </c:pt>
                <c:pt idx="36493">
                  <c:v>7.0243180000000001</c:v>
                </c:pt>
                <c:pt idx="36494">
                  <c:v>7.029547</c:v>
                </c:pt>
                <c:pt idx="36495">
                  <c:v>7.035539</c:v>
                </c:pt>
                <c:pt idx="36496">
                  <c:v>7.0289820000000001</c:v>
                </c:pt>
                <c:pt idx="36497">
                  <c:v>7.0261250000000004</c:v>
                </c:pt>
                <c:pt idx="36498">
                  <c:v>7.0341170000000002</c:v>
                </c:pt>
                <c:pt idx="36499">
                  <c:v>7.0352300000000003</c:v>
                </c:pt>
                <c:pt idx="36500">
                  <c:v>7.0384580000000003</c:v>
                </c:pt>
                <c:pt idx="36501">
                  <c:v>7.0496420000000004</c:v>
                </c:pt>
                <c:pt idx="36502">
                  <c:v>7.0503530000000003</c:v>
                </c:pt>
                <c:pt idx="36503">
                  <c:v>7.0425750000000003</c:v>
                </c:pt>
                <c:pt idx="36504">
                  <c:v>7.0374639999999999</c:v>
                </c:pt>
                <c:pt idx="36505">
                  <c:v>7.0364120000000003</c:v>
                </c:pt>
                <c:pt idx="36506">
                  <c:v>7.0369120000000001</c:v>
                </c:pt>
                <c:pt idx="36507">
                  <c:v>7.038081</c:v>
                </c:pt>
                <c:pt idx="36508">
                  <c:v>7.0368120000000003</c:v>
                </c:pt>
                <c:pt idx="36509">
                  <c:v>7.0350659999999996</c:v>
                </c:pt>
                <c:pt idx="36510">
                  <c:v>7.0382660000000001</c:v>
                </c:pt>
                <c:pt idx="36511">
                  <c:v>7.036505</c:v>
                </c:pt>
                <c:pt idx="36512">
                  <c:v>7.030875</c:v>
                </c:pt>
                <c:pt idx="36513">
                  <c:v>7.0324949999999999</c:v>
                </c:pt>
                <c:pt idx="36514">
                  <c:v>7.0341459999999998</c:v>
                </c:pt>
                <c:pt idx="36515">
                  <c:v>7.0386579999999999</c:v>
                </c:pt>
                <c:pt idx="36516">
                  <c:v>7.0459250000000004</c:v>
                </c:pt>
                <c:pt idx="36517">
                  <c:v>7.0430720000000004</c:v>
                </c:pt>
                <c:pt idx="36518">
                  <c:v>7.0350419999999998</c:v>
                </c:pt>
                <c:pt idx="36519">
                  <c:v>7.0386170000000003</c:v>
                </c:pt>
                <c:pt idx="36520">
                  <c:v>7.0438939999999999</c:v>
                </c:pt>
                <c:pt idx="36521">
                  <c:v>7.0356620000000003</c:v>
                </c:pt>
                <c:pt idx="36522">
                  <c:v>7.0373320000000001</c:v>
                </c:pt>
                <c:pt idx="36523">
                  <c:v>7.0476150000000004</c:v>
                </c:pt>
                <c:pt idx="36524">
                  <c:v>7.0435930000000004</c:v>
                </c:pt>
                <c:pt idx="36525">
                  <c:v>7.0414120000000002</c:v>
                </c:pt>
                <c:pt idx="36526">
                  <c:v>7.0467849999999999</c:v>
                </c:pt>
                <c:pt idx="36527">
                  <c:v>7.0457660000000004</c:v>
                </c:pt>
                <c:pt idx="36528">
                  <c:v>7.0441310000000001</c:v>
                </c:pt>
                <c:pt idx="36529">
                  <c:v>7.0467579999999996</c:v>
                </c:pt>
                <c:pt idx="36530">
                  <c:v>7.0389759999999999</c:v>
                </c:pt>
                <c:pt idx="36531">
                  <c:v>7.0301650000000002</c:v>
                </c:pt>
                <c:pt idx="36532">
                  <c:v>7.0408480000000004</c:v>
                </c:pt>
                <c:pt idx="36533">
                  <c:v>7.0407590000000004</c:v>
                </c:pt>
                <c:pt idx="36534">
                  <c:v>7.0296599999999998</c:v>
                </c:pt>
                <c:pt idx="36535">
                  <c:v>7.0393660000000002</c:v>
                </c:pt>
                <c:pt idx="36536">
                  <c:v>7.0416340000000002</c:v>
                </c:pt>
                <c:pt idx="36537">
                  <c:v>7.0316330000000002</c:v>
                </c:pt>
                <c:pt idx="36538">
                  <c:v>7.0407549999999999</c:v>
                </c:pt>
                <c:pt idx="36539">
                  <c:v>7.0506659999999997</c:v>
                </c:pt>
                <c:pt idx="36540">
                  <c:v>7.0436779999999999</c:v>
                </c:pt>
                <c:pt idx="36541">
                  <c:v>7.0418159999999999</c:v>
                </c:pt>
                <c:pt idx="36542">
                  <c:v>7.0479149999999997</c:v>
                </c:pt>
                <c:pt idx="36543">
                  <c:v>7.0384520000000004</c:v>
                </c:pt>
                <c:pt idx="36544">
                  <c:v>7.033893</c:v>
                </c:pt>
                <c:pt idx="36545">
                  <c:v>7.0496990000000004</c:v>
                </c:pt>
                <c:pt idx="36546">
                  <c:v>7.0508819999999996</c:v>
                </c:pt>
                <c:pt idx="36547">
                  <c:v>7.0426820000000001</c:v>
                </c:pt>
                <c:pt idx="36548">
                  <c:v>7.0484619999999998</c:v>
                </c:pt>
                <c:pt idx="36549">
                  <c:v>7.050916</c:v>
                </c:pt>
                <c:pt idx="36550">
                  <c:v>7.0408819999999999</c:v>
                </c:pt>
                <c:pt idx="36551">
                  <c:v>7.0466059999999997</c:v>
                </c:pt>
                <c:pt idx="36552">
                  <c:v>7.0558249999999996</c:v>
                </c:pt>
                <c:pt idx="36553">
                  <c:v>7.0442850000000004</c:v>
                </c:pt>
                <c:pt idx="36554">
                  <c:v>7.0436209999999999</c:v>
                </c:pt>
                <c:pt idx="36555">
                  <c:v>7.0423920000000004</c:v>
                </c:pt>
                <c:pt idx="36556">
                  <c:v>7.0309090000000003</c:v>
                </c:pt>
                <c:pt idx="36557">
                  <c:v>7.0436300000000003</c:v>
                </c:pt>
                <c:pt idx="36558">
                  <c:v>7.052117</c:v>
                </c:pt>
                <c:pt idx="36559">
                  <c:v>7.0342969999999996</c:v>
                </c:pt>
                <c:pt idx="36560">
                  <c:v>7.0335989999999997</c:v>
                </c:pt>
                <c:pt idx="36561">
                  <c:v>7.0544250000000002</c:v>
                </c:pt>
                <c:pt idx="36562">
                  <c:v>7.0533770000000002</c:v>
                </c:pt>
                <c:pt idx="36563">
                  <c:v>7.0456019999999997</c:v>
                </c:pt>
                <c:pt idx="36564">
                  <c:v>7.057169</c:v>
                </c:pt>
                <c:pt idx="36565">
                  <c:v>7.0504439999999997</c:v>
                </c:pt>
                <c:pt idx="36566">
                  <c:v>7.0412439999999998</c:v>
                </c:pt>
                <c:pt idx="36567">
                  <c:v>7.0555459999999997</c:v>
                </c:pt>
                <c:pt idx="36568">
                  <c:v>7.0578149999999997</c:v>
                </c:pt>
                <c:pt idx="36569">
                  <c:v>7.0430359999999999</c:v>
                </c:pt>
                <c:pt idx="36570">
                  <c:v>7.0429469999999998</c:v>
                </c:pt>
                <c:pt idx="36571">
                  <c:v>7.0534990000000004</c:v>
                </c:pt>
                <c:pt idx="36572">
                  <c:v>7.043501</c:v>
                </c:pt>
                <c:pt idx="36573">
                  <c:v>7.0399019999999997</c:v>
                </c:pt>
                <c:pt idx="36574">
                  <c:v>7.0580999999999996</c:v>
                </c:pt>
                <c:pt idx="36575">
                  <c:v>7.05192</c:v>
                </c:pt>
                <c:pt idx="36576">
                  <c:v>7.0413730000000001</c:v>
                </c:pt>
                <c:pt idx="36577">
                  <c:v>7.0556669999999997</c:v>
                </c:pt>
                <c:pt idx="36578">
                  <c:v>7.0530330000000001</c:v>
                </c:pt>
                <c:pt idx="36579">
                  <c:v>7.0374379999999999</c:v>
                </c:pt>
                <c:pt idx="36580">
                  <c:v>7.0502500000000001</c:v>
                </c:pt>
                <c:pt idx="36581">
                  <c:v>7.0577209999999999</c:v>
                </c:pt>
                <c:pt idx="36582">
                  <c:v>7.0347809999999997</c:v>
                </c:pt>
                <c:pt idx="36583">
                  <c:v>7.0349779999999997</c:v>
                </c:pt>
                <c:pt idx="36584">
                  <c:v>7.0524800000000001</c:v>
                </c:pt>
                <c:pt idx="36585">
                  <c:v>7.0458670000000003</c:v>
                </c:pt>
                <c:pt idx="36586">
                  <c:v>7.0477160000000003</c:v>
                </c:pt>
                <c:pt idx="36587">
                  <c:v>7.0606540000000004</c:v>
                </c:pt>
                <c:pt idx="36588">
                  <c:v>7.0557679999999996</c:v>
                </c:pt>
                <c:pt idx="36589">
                  <c:v>7.0528459999999997</c:v>
                </c:pt>
                <c:pt idx="36590">
                  <c:v>7.0611550000000003</c:v>
                </c:pt>
                <c:pt idx="36591">
                  <c:v>7.0572210000000002</c:v>
                </c:pt>
                <c:pt idx="36592">
                  <c:v>7.0549200000000001</c:v>
                </c:pt>
                <c:pt idx="36593">
                  <c:v>7.0652299999999997</c:v>
                </c:pt>
                <c:pt idx="36594">
                  <c:v>7.0539680000000002</c:v>
                </c:pt>
                <c:pt idx="36595">
                  <c:v>7.0431109999999997</c:v>
                </c:pt>
                <c:pt idx="36596">
                  <c:v>7.0509810000000002</c:v>
                </c:pt>
                <c:pt idx="36597">
                  <c:v>7.0419140000000002</c:v>
                </c:pt>
                <c:pt idx="36598">
                  <c:v>7.0364560000000003</c:v>
                </c:pt>
                <c:pt idx="36599">
                  <c:v>7.0517859999999999</c:v>
                </c:pt>
                <c:pt idx="36600">
                  <c:v>7.0527230000000003</c:v>
                </c:pt>
                <c:pt idx="36601">
                  <c:v>7.041512</c:v>
                </c:pt>
                <c:pt idx="36602">
                  <c:v>7.0506130000000002</c:v>
                </c:pt>
                <c:pt idx="36603">
                  <c:v>7.0655409999999996</c:v>
                </c:pt>
                <c:pt idx="36604">
                  <c:v>7.0553670000000004</c:v>
                </c:pt>
                <c:pt idx="36605">
                  <c:v>7.0500980000000002</c:v>
                </c:pt>
                <c:pt idx="36606">
                  <c:v>7.0572569999999999</c:v>
                </c:pt>
                <c:pt idx="36607">
                  <c:v>7.050878</c:v>
                </c:pt>
                <c:pt idx="36608">
                  <c:v>7.0490279999999998</c:v>
                </c:pt>
                <c:pt idx="36609">
                  <c:v>7.0590719999999996</c:v>
                </c:pt>
                <c:pt idx="36610">
                  <c:v>7.0579179999999999</c:v>
                </c:pt>
                <c:pt idx="36611">
                  <c:v>7.0520670000000001</c:v>
                </c:pt>
                <c:pt idx="36612">
                  <c:v>7.0588249999999997</c:v>
                </c:pt>
                <c:pt idx="36613">
                  <c:v>7.0606920000000004</c:v>
                </c:pt>
                <c:pt idx="36614">
                  <c:v>7.053261</c:v>
                </c:pt>
                <c:pt idx="36615">
                  <c:v>7.0606710000000001</c:v>
                </c:pt>
                <c:pt idx="36616">
                  <c:v>7.0662589999999996</c:v>
                </c:pt>
                <c:pt idx="36617">
                  <c:v>7.0554880000000004</c:v>
                </c:pt>
                <c:pt idx="36618">
                  <c:v>7.053801</c:v>
                </c:pt>
                <c:pt idx="36619">
                  <c:v>7.0635019999999997</c:v>
                </c:pt>
                <c:pt idx="36620">
                  <c:v>7.0609279999999996</c:v>
                </c:pt>
                <c:pt idx="36621">
                  <c:v>7.0457679999999998</c:v>
                </c:pt>
                <c:pt idx="36622">
                  <c:v>7.0478670000000001</c:v>
                </c:pt>
                <c:pt idx="36623">
                  <c:v>7.0583970000000003</c:v>
                </c:pt>
                <c:pt idx="36624">
                  <c:v>7.0553990000000004</c:v>
                </c:pt>
                <c:pt idx="36625">
                  <c:v>7.0502880000000001</c:v>
                </c:pt>
                <c:pt idx="36626">
                  <c:v>7.0492850000000002</c:v>
                </c:pt>
                <c:pt idx="36627">
                  <c:v>7.0543420000000001</c:v>
                </c:pt>
                <c:pt idx="36628">
                  <c:v>7.0567080000000004</c:v>
                </c:pt>
                <c:pt idx="36629">
                  <c:v>7.0495419999999998</c:v>
                </c:pt>
                <c:pt idx="36630">
                  <c:v>7.0502779999999996</c:v>
                </c:pt>
                <c:pt idx="36631">
                  <c:v>7.0577930000000002</c:v>
                </c:pt>
                <c:pt idx="36632">
                  <c:v>7.0643969999999996</c:v>
                </c:pt>
                <c:pt idx="36633">
                  <c:v>7.0616180000000002</c:v>
                </c:pt>
                <c:pt idx="36634">
                  <c:v>7.058052</c:v>
                </c:pt>
                <c:pt idx="36635">
                  <c:v>7.0630540000000002</c:v>
                </c:pt>
                <c:pt idx="36636">
                  <c:v>7.0607850000000001</c:v>
                </c:pt>
                <c:pt idx="36637">
                  <c:v>7.0632820000000001</c:v>
                </c:pt>
                <c:pt idx="36638">
                  <c:v>7.0707430000000002</c:v>
                </c:pt>
                <c:pt idx="36639">
                  <c:v>7.0667600000000004</c:v>
                </c:pt>
                <c:pt idx="36640">
                  <c:v>7.0592930000000003</c:v>
                </c:pt>
                <c:pt idx="36641">
                  <c:v>7.0551459999999997</c:v>
                </c:pt>
                <c:pt idx="36642">
                  <c:v>7.0549939999999998</c:v>
                </c:pt>
                <c:pt idx="36643">
                  <c:v>7.0538280000000002</c:v>
                </c:pt>
                <c:pt idx="36644">
                  <c:v>7.0588579999999999</c:v>
                </c:pt>
                <c:pt idx="36645">
                  <c:v>7.0622449999999999</c:v>
                </c:pt>
                <c:pt idx="36646">
                  <c:v>7.054208</c:v>
                </c:pt>
                <c:pt idx="36647">
                  <c:v>7.0580400000000001</c:v>
                </c:pt>
                <c:pt idx="36648">
                  <c:v>7.0612589999999997</c:v>
                </c:pt>
                <c:pt idx="36649">
                  <c:v>7.0559630000000002</c:v>
                </c:pt>
                <c:pt idx="36650">
                  <c:v>7.0619129999999997</c:v>
                </c:pt>
                <c:pt idx="36651">
                  <c:v>7.0670609999999998</c:v>
                </c:pt>
                <c:pt idx="36652">
                  <c:v>7.0653160000000002</c:v>
                </c:pt>
                <c:pt idx="36653">
                  <c:v>7.0648710000000001</c:v>
                </c:pt>
                <c:pt idx="36654">
                  <c:v>7.063466</c:v>
                </c:pt>
                <c:pt idx="36655">
                  <c:v>7.0593349999999999</c:v>
                </c:pt>
                <c:pt idx="36656">
                  <c:v>7.0636869999999998</c:v>
                </c:pt>
                <c:pt idx="36657">
                  <c:v>7.065645</c:v>
                </c:pt>
                <c:pt idx="36658">
                  <c:v>7.0544909999999996</c:v>
                </c:pt>
                <c:pt idx="36659">
                  <c:v>7.0588119999999996</c:v>
                </c:pt>
                <c:pt idx="36660">
                  <c:v>7.0684469999999999</c:v>
                </c:pt>
                <c:pt idx="36661">
                  <c:v>7.0632039999999998</c:v>
                </c:pt>
                <c:pt idx="36662">
                  <c:v>7.0630499999999996</c:v>
                </c:pt>
                <c:pt idx="36663">
                  <c:v>7.0659080000000003</c:v>
                </c:pt>
                <c:pt idx="36664">
                  <c:v>7.0631529999999998</c:v>
                </c:pt>
                <c:pt idx="36665">
                  <c:v>7.0643849999999997</c:v>
                </c:pt>
                <c:pt idx="36666">
                  <c:v>7.0673139999999997</c:v>
                </c:pt>
                <c:pt idx="36667">
                  <c:v>7.0595879999999998</c:v>
                </c:pt>
                <c:pt idx="36668">
                  <c:v>7.0557999999999996</c:v>
                </c:pt>
                <c:pt idx="36669">
                  <c:v>7.0637319999999999</c:v>
                </c:pt>
                <c:pt idx="36670">
                  <c:v>7.0576369999999997</c:v>
                </c:pt>
                <c:pt idx="36671">
                  <c:v>7.0570500000000003</c:v>
                </c:pt>
                <c:pt idx="36672">
                  <c:v>7.0725220000000002</c:v>
                </c:pt>
                <c:pt idx="36673">
                  <c:v>7.0688950000000004</c:v>
                </c:pt>
                <c:pt idx="36674">
                  <c:v>7.0589870000000001</c:v>
                </c:pt>
                <c:pt idx="36675">
                  <c:v>7.070119</c:v>
                </c:pt>
                <c:pt idx="36676">
                  <c:v>7.0799450000000004</c:v>
                </c:pt>
                <c:pt idx="36677">
                  <c:v>7.0716099999999997</c:v>
                </c:pt>
                <c:pt idx="36678">
                  <c:v>7.0661719999999999</c:v>
                </c:pt>
                <c:pt idx="36679">
                  <c:v>7.0664550000000004</c:v>
                </c:pt>
                <c:pt idx="36680">
                  <c:v>7.0576980000000002</c:v>
                </c:pt>
                <c:pt idx="36681">
                  <c:v>7.0607870000000004</c:v>
                </c:pt>
                <c:pt idx="36682">
                  <c:v>7.0678039999999998</c:v>
                </c:pt>
                <c:pt idx="36683">
                  <c:v>7.0597009999999996</c:v>
                </c:pt>
                <c:pt idx="36684">
                  <c:v>7.0651109999999999</c:v>
                </c:pt>
                <c:pt idx="36685">
                  <c:v>7.0777469999999996</c:v>
                </c:pt>
                <c:pt idx="36686">
                  <c:v>7.0721360000000004</c:v>
                </c:pt>
                <c:pt idx="36687">
                  <c:v>7.0654180000000002</c:v>
                </c:pt>
                <c:pt idx="36688">
                  <c:v>7.0755569999999999</c:v>
                </c:pt>
                <c:pt idx="36689">
                  <c:v>7.0763210000000001</c:v>
                </c:pt>
                <c:pt idx="36690">
                  <c:v>7.0665639999999996</c:v>
                </c:pt>
                <c:pt idx="36691">
                  <c:v>7.0686859999999996</c:v>
                </c:pt>
                <c:pt idx="36692">
                  <c:v>7.0643399999999996</c:v>
                </c:pt>
                <c:pt idx="36693">
                  <c:v>7.0583939999999998</c:v>
                </c:pt>
                <c:pt idx="36694">
                  <c:v>7.0656819999999998</c:v>
                </c:pt>
                <c:pt idx="36695">
                  <c:v>7.0700719999999997</c:v>
                </c:pt>
                <c:pt idx="36696">
                  <c:v>7.0686369999999998</c:v>
                </c:pt>
                <c:pt idx="36697">
                  <c:v>7.0683009999999999</c:v>
                </c:pt>
                <c:pt idx="36698">
                  <c:v>7.0763619999999996</c:v>
                </c:pt>
                <c:pt idx="36699">
                  <c:v>7.0745560000000003</c:v>
                </c:pt>
                <c:pt idx="36700">
                  <c:v>7.0633819999999998</c:v>
                </c:pt>
                <c:pt idx="36701">
                  <c:v>7.068892</c:v>
                </c:pt>
                <c:pt idx="36702">
                  <c:v>7.0680069999999997</c:v>
                </c:pt>
                <c:pt idx="36703">
                  <c:v>7.0585529999999999</c:v>
                </c:pt>
                <c:pt idx="36704">
                  <c:v>7.0642899999999997</c:v>
                </c:pt>
                <c:pt idx="36705">
                  <c:v>7.0684509999999996</c:v>
                </c:pt>
                <c:pt idx="36706">
                  <c:v>7.0650069999999996</c:v>
                </c:pt>
                <c:pt idx="36707">
                  <c:v>7.0740660000000002</c:v>
                </c:pt>
                <c:pt idx="36708">
                  <c:v>7.0795190000000003</c:v>
                </c:pt>
                <c:pt idx="36709">
                  <c:v>7.0657690000000004</c:v>
                </c:pt>
                <c:pt idx="36710">
                  <c:v>7.0648520000000001</c:v>
                </c:pt>
                <c:pt idx="36711">
                  <c:v>7.0760639999999997</c:v>
                </c:pt>
                <c:pt idx="36712">
                  <c:v>7.0700950000000002</c:v>
                </c:pt>
                <c:pt idx="36713">
                  <c:v>7.0656350000000003</c:v>
                </c:pt>
                <c:pt idx="36714">
                  <c:v>7.0742750000000001</c:v>
                </c:pt>
                <c:pt idx="36715">
                  <c:v>7.0783469999999999</c:v>
                </c:pt>
                <c:pt idx="36716">
                  <c:v>7.0785580000000001</c:v>
                </c:pt>
                <c:pt idx="36717">
                  <c:v>7.0802849999999999</c:v>
                </c:pt>
                <c:pt idx="36718">
                  <c:v>7.0752319999999997</c:v>
                </c:pt>
                <c:pt idx="36719">
                  <c:v>7.0706429999999996</c:v>
                </c:pt>
                <c:pt idx="36720">
                  <c:v>7.0799110000000001</c:v>
                </c:pt>
                <c:pt idx="36721">
                  <c:v>7.0752249999999997</c:v>
                </c:pt>
                <c:pt idx="36722">
                  <c:v>7.0589219999999999</c:v>
                </c:pt>
                <c:pt idx="36723">
                  <c:v>7.0708219999999997</c:v>
                </c:pt>
                <c:pt idx="36724">
                  <c:v>7.0846169999999997</c:v>
                </c:pt>
                <c:pt idx="36725">
                  <c:v>7.0768370000000003</c:v>
                </c:pt>
                <c:pt idx="36726">
                  <c:v>7.0706410000000002</c:v>
                </c:pt>
                <c:pt idx="36727">
                  <c:v>7.0675939999999997</c:v>
                </c:pt>
                <c:pt idx="36728">
                  <c:v>7.0649730000000002</c:v>
                </c:pt>
                <c:pt idx="36729">
                  <c:v>7.072902</c:v>
                </c:pt>
                <c:pt idx="36730">
                  <c:v>7.0785960000000001</c:v>
                </c:pt>
                <c:pt idx="36731">
                  <c:v>7.0644359999999997</c:v>
                </c:pt>
                <c:pt idx="36732">
                  <c:v>7.0643269999999996</c:v>
                </c:pt>
                <c:pt idx="36733">
                  <c:v>7.080171</c:v>
                </c:pt>
                <c:pt idx="36734">
                  <c:v>7.0837490000000001</c:v>
                </c:pt>
                <c:pt idx="36735">
                  <c:v>7.0822799999999999</c:v>
                </c:pt>
                <c:pt idx="36736">
                  <c:v>7.0835699999999999</c:v>
                </c:pt>
                <c:pt idx="36737">
                  <c:v>7.0843480000000003</c:v>
                </c:pt>
                <c:pt idx="36738">
                  <c:v>7.082185</c:v>
                </c:pt>
                <c:pt idx="36739">
                  <c:v>7.0801449999999999</c:v>
                </c:pt>
                <c:pt idx="36740">
                  <c:v>7.073194</c:v>
                </c:pt>
                <c:pt idx="36741">
                  <c:v>7.0663450000000001</c:v>
                </c:pt>
                <c:pt idx="36742">
                  <c:v>7.0761159999999999</c:v>
                </c:pt>
                <c:pt idx="36743">
                  <c:v>7.0778920000000003</c:v>
                </c:pt>
                <c:pt idx="36744">
                  <c:v>7.0705830000000001</c:v>
                </c:pt>
                <c:pt idx="36745">
                  <c:v>7.0757279999999998</c:v>
                </c:pt>
                <c:pt idx="36746">
                  <c:v>7.0780459999999996</c:v>
                </c:pt>
                <c:pt idx="36747">
                  <c:v>7.0742219999999998</c:v>
                </c:pt>
                <c:pt idx="36748">
                  <c:v>7.0768230000000001</c:v>
                </c:pt>
                <c:pt idx="36749">
                  <c:v>7.0808679999999997</c:v>
                </c:pt>
                <c:pt idx="36750">
                  <c:v>7.0721759999999998</c:v>
                </c:pt>
                <c:pt idx="36751">
                  <c:v>7.0662310000000002</c:v>
                </c:pt>
                <c:pt idx="36752">
                  <c:v>7.0743330000000002</c:v>
                </c:pt>
                <c:pt idx="36753">
                  <c:v>7.0721819999999997</c:v>
                </c:pt>
                <c:pt idx="36754">
                  <c:v>7.0727640000000003</c:v>
                </c:pt>
                <c:pt idx="36755">
                  <c:v>7.0848959999999996</c:v>
                </c:pt>
                <c:pt idx="36756">
                  <c:v>7.0821110000000003</c:v>
                </c:pt>
                <c:pt idx="36757">
                  <c:v>7.0803770000000004</c:v>
                </c:pt>
                <c:pt idx="36758">
                  <c:v>7.0906789999999997</c:v>
                </c:pt>
                <c:pt idx="36759">
                  <c:v>7.0896109999999997</c:v>
                </c:pt>
                <c:pt idx="36760">
                  <c:v>7.0774720000000002</c:v>
                </c:pt>
                <c:pt idx="36761">
                  <c:v>7.0835650000000001</c:v>
                </c:pt>
                <c:pt idx="36762">
                  <c:v>7.0912689999999996</c:v>
                </c:pt>
                <c:pt idx="36763">
                  <c:v>7.0780620000000001</c:v>
                </c:pt>
                <c:pt idx="36764">
                  <c:v>7.0792489999999999</c:v>
                </c:pt>
                <c:pt idx="36765">
                  <c:v>7.0807669999999998</c:v>
                </c:pt>
                <c:pt idx="36766">
                  <c:v>7.0671790000000003</c:v>
                </c:pt>
                <c:pt idx="36767">
                  <c:v>7.0784690000000001</c:v>
                </c:pt>
                <c:pt idx="36768">
                  <c:v>7.0900509999999999</c:v>
                </c:pt>
                <c:pt idx="36769">
                  <c:v>7.0802110000000003</c:v>
                </c:pt>
                <c:pt idx="36770">
                  <c:v>7.074147</c:v>
                </c:pt>
                <c:pt idx="36771">
                  <c:v>7.0791740000000001</c:v>
                </c:pt>
                <c:pt idx="36772">
                  <c:v>7.0828769999999999</c:v>
                </c:pt>
                <c:pt idx="36773">
                  <c:v>7.080857</c:v>
                </c:pt>
                <c:pt idx="36774">
                  <c:v>7.0860260000000004</c:v>
                </c:pt>
                <c:pt idx="36775">
                  <c:v>7.0870230000000003</c:v>
                </c:pt>
                <c:pt idx="36776">
                  <c:v>7.0813670000000002</c:v>
                </c:pt>
                <c:pt idx="36777">
                  <c:v>7.0830909999999996</c:v>
                </c:pt>
                <c:pt idx="36778">
                  <c:v>7.0849359999999999</c:v>
                </c:pt>
                <c:pt idx="36779">
                  <c:v>7.0766390000000001</c:v>
                </c:pt>
                <c:pt idx="36780">
                  <c:v>7.076511</c:v>
                </c:pt>
                <c:pt idx="36781">
                  <c:v>7.0876060000000001</c:v>
                </c:pt>
                <c:pt idx="36782">
                  <c:v>7.0849520000000004</c:v>
                </c:pt>
                <c:pt idx="36783">
                  <c:v>7.0789559999999998</c:v>
                </c:pt>
                <c:pt idx="36784">
                  <c:v>7.083577</c:v>
                </c:pt>
                <c:pt idx="36785">
                  <c:v>7.0802379999999996</c:v>
                </c:pt>
                <c:pt idx="36786">
                  <c:v>7.0790050000000004</c:v>
                </c:pt>
                <c:pt idx="36787">
                  <c:v>7.0874569999999997</c:v>
                </c:pt>
                <c:pt idx="36788">
                  <c:v>7.0810659999999999</c:v>
                </c:pt>
                <c:pt idx="36789">
                  <c:v>7.0713999999999997</c:v>
                </c:pt>
                <c:pt idx="36790">
                  <c:v>7.0839299999999996</c:v>
                </c:pt>
                <c:pt idx="36791">
                  <c:v>7.0921310000000002</c:v>
                </c:pt>
                <c:pt idx="36792">
                  <c:v>7.0756560000000004</c:v>
                </c:pt>
                <c:pt idx="36793">
                  <c:v>7.0739299999999998</c:v>
                </c:pt>
                <c:pt idx="36794">
                  <c:v>7.0862020000000001</c:v>
                </c:pt>
                <c:pt idx="36795">
                  <c:v>7.0859269999999999</c:v>
                </c:pt>
                <c:pt idx="36796">
                  <c:v>7.0946990000000003</c:v>
                </c:pt>
                <c:pt idx="36797">
                  <c:v>7.1003059999999998</c:v>
                </c:pt>
                <c:pt idx="36798">
                  <c:v>7.0918460000000003</c:v>
                </c:pt>
                <c:pt idx="36799">
                  <c:v>7.0910469999999997</c:v>
                </c:pt>
                <c:pt idx="36800">
                  <c:v>7.0899650000000003</c:v>
                </c:pt>
                <c:pt idx="36801">
                  <c:v>7.0816840000000001</c:v>
                </c:pt>
                <c:pt idx="36802">
                  <c:v>7.0847379999999998</c:v>
                </c:pt>
                <c:pt idx="36803">
                  <c:v>7.093089</c:v>
                </c:pt>
                <c:pt idx="36804">
                  <c:v>7.0856599999999998</c:v>
                </c:pt>
                <c:pt idx="36805">
                  <c:v>7.08528</c:v>
                </c:pt>
                <c:pt idx="36806">
                  <c:v>7.0951420000000001</c:v>
                </c:pt>
                <c:pt idx="36807">
                  <c:v>7.0841149999999997</c:v>
                </c:pt>
                <c:pt idx="36808">
                  <c:v>7.0759400000000001</c:v>
                </c:pt>
                <c:pt idx="36809">
                  <c:v>7.0838369999999999</c:v>
                </c:pt>
                <c:pt idx="36810">
                  <c:v>7.0875750000000002</c:v>
                </c:pt>
                <c:pt idx="36811">
                  <c:v>7.0942439999999998</c:v>
                </c:pt>
                <c:pt idx="36812">
                  <c:v>7.0995299999999997</c:v>
                </c:pt>
                <c:pt idx="36813">
                  <c:v>7.0862809999999996</c:v>
                </c:pt>
                <c:pt idx="36814">
                  <c:v>7.0806620000000002</c:v>
                </c:pt>
                <c:pt idx="36815">
                  <c:v>7.0972619999999997</c:v>
                </c:pt>
                <c:pt idx="36816">
                  <c:v>7.0960400000000003</c:v>
                </c:pt>
                <c:pt idx="36817">
                  <c:v>7.081156</c:v>
                </c:pt>
                <c:pt idx="36818">
                  <c:v>7.0884790000000004</c:v>
                </c:pt>
                <c:pt idx="36819">
                  <c:v>7.0928019999999998</c:v>
                </c:pt>
                <c:pt idx="36820">
                  <c:v>7.0846280000000004</c:v>
                </c:pt>
                <c:pt idx="36821">
                  <c:v>7.0896629999999998</c:v>
                </c:pt>
                <c:pt idx="36822">
                  <c:v>7.0966430000000003</c:v>
                </c:pt>
                <c:pt idx="36823">
                  <c:v>7.0927360000000004</c:v>
                </c:pt>
                <c:pt idx="36824">
                  <c:v>7.0864089999999997</c:v>
                </c:pt>
                <c:pt idx="36825">
                  <c:v>7.0881049999999997</c:v>
                </c:pt>
                <c:pt idx="36826">
                  <c:v>7.0904020000000001</c:v>
                </c:pt>
                <c:pt idx="36827">
                  <c:v>7.0936570000000003</c:v>
                </c:pt>
                <c:pt idx="36828">
                  <c:v>7.0924230000000001</c:v>
                </c:pt>
                <c:pt idx="36829">
                  <c:v>7.0769130000000002</c:v>
                </c:pt>
                <c:pt idx="36830">
                  <c:v>7.0795510000000004</c:v>
                </c:pt>
                <c:pt idx="36831">
                  <c:v>7.0963349999999998</c:v>
                </c:pt>
                <c:pt idx="36832">
                  <c:v>7.0932009999999996</c:v>
                </c:pt>
                <c:pt idx="36833">
                  <c:v>7.0856380000000003</c:v>
                </c:pt>
                <c:pt idx="36834">
                  <c:v>7.0986219999999998</c:v>
                </c:pt>
                <c:pt idx="36835">
                  <c:v>7.100797</c:v>
                </c:pt>
                <c:pt idx="36836">
                  <c:v>7.0821019999999999</c:v>
                </c:pt>
                <c:pt idx="36837">
                  <c:v>7.0865340000000003</c:v>
                </c:pt>
                <c:pt idx="36838">
                  <c:v>7.0985399999999998</c:v>
                </c:pt>
                <c:pt idx="36839">
                  <c:v>7.0867089999999999</c:v>
                </c:pt>
                <c:pt idx="36840">
                  <c:v>7.0848599999999999</c:v>
                </c:pt>
                <c:pt idx="36841">
                  <c:v>7.0892289999999996</c:v>
                </c:pt>
                <c:pt idx="36842">
                  <c:v>7.0889569999999997</c:v>
                </c:pt>
                <c:pt idx="36843">
                  <c:v>7.098986</c:v>
                </c:pt>
                <c:pt idx="36844">
                  <c:v>7.099164</c:v>
                </c:pt>
                <c:pt idx="36845">
                  <c:v>7.0886709999999997</c:v>
                </c:pt>
                <c:pt idx="36846">
                  <c:v>7.0871909999999998</c:v>
                </c:pt>
                <c:pt idx="36847">
                  <c:v>7.0956760000000001</c:v>
                </c:pt>
                <c:pt idx="36848">
                  <c:v>7.093985</c:v>
                </c:pt>
                <c:pt idx="36849">
                  <c:v>7.0888039999999997</c:v>
                </c:pt>
                <c:pt idx="36850">
                  <c:v>7.0951139999999997</c:v>
                </c:pt>
                <c:pt idx="36851">
                  <c:v>7.099119</c:v>
                </c:pt>
                <c:pt idx="36852">
                  <c:v>7.0985060000000004</c:v>
                </c:pt>
                <c:pt idx="36853">
                  <c:v>7.0960270000000003</c:v>
                </c:pt>
                <c:pt idx="36854">
                  <c:v>7.0901730000000001</c:v>
                </c:pt>
                <c:pt idx="36855">
                  <c:v>7.0893829999999998</c:v>
                </c:pt>
                <c:pt idx="36856">
                  <c:v>7.0955240000000002</c:v>
                </c:pt>
                <c:pt idx="36857">
                  <c:v>7.0987309999999999</c:v>
                </c:pt>
                <c:pt idx="36858">
                  <c:v>7.0928329999999997</c:v>
                </c:pt>
                <c:pt idx="36859">
                  <c:v>7.0956549999999998</c:v>
                </c:pt>
                <c:pt idx="36860">
                  <c:v>7.0996420000000002</c:v>
                </c:pt>
                <c:pt idx="36861">
                  <c:v>7.0939810000000003</c:v>
                </c:pt>
                <c:pt idx="36862">
                  <c:v>7.0985480000000001</c:v>
                </c:pt>
                <c:pt idx="36863">
                  <c:v>7.1012560000000002</c:v>
                </c:pt>
                <c:pt idx="36864">
                  <c:v>7.0957660000000002</c:v>
                </c:pt>
                <c:pt idx="36865">
                  <c:v>7.0981050000000003</c:v>
                </c:pt>
                <c:pt idx="36866">
                  <c:v>7.1034620000000004</c:v>
                </c:pt>
                <c:pt idx="36867">
                  <c:v>7.098719</c:v>
                </c:pt>
                <c:pt idx="36868">
                  <c:v>7.0950449999999998</c:v>
                </c:pt>
                <c:pt idx="36869">
                  <c:v>7.1009570000000002</c:v>
                </c:pt>
                <c:pt idx="36870">
                  <c:v>7.0944050000000001</c:v>
                </c:pt>
                <c:pt idx="36871">
                  <c:v>7.0894680000000001</c:v>
                </c:pt>
                <c:pt idx="36872">
                  <c:v>7.0983869999999998</c:v>
                </c:pt>
                <c:pt idx="36873">
                  <c:v>7.0950480000000002</c:v>
                </c:pt>
                <c:pt idx="36874">
                  <c:v>7.0931240000000004</c:v>
                </c:pt>
                <c:pt idx="36875">
                  <c:v>7.1056470000000003</c:v>
                </c:pt>
                <c:pt idx="36876">
                  <c:v>7.1055669999999997</c:v>
                </c:pt>
                <c:pt idx="36877">
                  <c:v>7.0942239999999996</c:v>
                </c:pt>
                <c:pt idx="36878">
                  <c:v>7.0964150000000004</c:v>
                </c:pt>
                <c:pt idx="36879">
                  <c:v>7.099545</c:v>
                </c:pt>
                <c:pt idx="36880">
                  <c:v>7.0958870000000003</c:v>
                </c:pt>
                <c:pt idx="36881">
                  <c:v>7.1063289999999997</c:v>
                </c:pt>
                <c:pt idx="36882">
                  <c:v>7.105283</c:v>
                </c:pt>
                <c:pt idx="36883">
                  <c:v>7.0916620000000004</c:v>
                </c:pt>
                <c:pt idx="36884">
                  <c:v>7.1020110000000001</c:v>
                </c:pt>
                <c:pt idx="36885">
                  <c:v>7.1117780000000002</c:v>
                </c:pt>
                <c:pt idx="36886">
                  <c:v>7.1029369999999998</c:v>
                </c:pt>
                <c:pt idx="36887">
                  <c:v>7.0993110000000001</c:v>
                </c:pt>
                <c:pt idx="36888">
                  <c:v>7.1071530000000003</c:v>
                </c:pt>
                <c:pt idx="36889">
                  <c:v>7.1055929999999998</c:v>
                </c:pt>
                <c:pt idx="36890">
                  <c:v>7.1018480000000004</c:v>
                </c:pt>
                <c:pt idx="36891">
                  <c:v>7.1070169999999999</c:v>
                </c:pt>
                <c:pt idx="36892">
                  <c:v>7.0970339999999998</c:v>
                </c:pt>
                <c:pt idx="36893">
                  <c:v>7.0904509999999998</c:v>
                </c:pt>
                <c:pt idx="36894">
                  <c:v>7.1035500000000003</c:v>
                </c:pt>
                <c:pt idx="36895">
                  <c:v>7.1058909999999997</c:v>
                </c:pt>
                <c:pt idx="36896">
                  <c:v>7.1012750000000002</c:v>
                </c:pt>
                <c:pt idx="36897">
                  <c:v>7.1004250000000004</c:v>
                </c:pt>
                <c:pt idx="36898">
                  <c:v>7.1000069999999997</c:v>
                </c:pt>
                <c:pt idx="36899">
                  <c:v>7.1014340000000002</c:v>
                </c:pt>
                <c:pt idx="36900">
                  <c:v>7.105817</c:v>
                </c:pt>
                <c:pt idx="36901">
                  <c:v>7.1051460000000004</c:v>
                </c:pt>
                <c:pt idx="36902">
                  <c:v>7.0945479999999996</c:v>
                </c:pt>
                <c:pt idx="36903">
                  <c:v>7.0973230000000003</c:v>
                </c:pt>
                <c:pt idx="36904">
                  <c:v>7.1044270000000003</c:v>
                </c:pt>
                <c:pt idx="36905">
                  <c:v>7.102106</c:v>
                </c:pt>
                <c:pt idx="36906">
                  <c:v>7.1082970000000003</c:v>
                </c:pt>
                <c:pt idx="36907">
                  <c:v>7.1072639999999998</c:v>
                </c:pt>
                <c:pt idx="36908">
                  <c:v>7.0995419999999996</c:v>
                </c:pt>
                <c:pt idx="36909">
                  <c:v>7.1062000000000003</c:v>
                </c:pt>
                <c:pt idx="36910">
                  <c:v>7.1103829999999997</c:v>
                </c:pt>
                <c:pt idx="36911">
                  <c:v>7.0968850000000003</c:v>
                </c:pt>
                <c:pt idx="36912">
                  <c:v>7.0912759999999997</c:v>
                </c:pt>
                <c:pt idx="36913">
                  <c:v>7.100892</c:v>
                </c:pt>
                <c:pt idx="36914">
                  <c:v>7.1032469999999996</c:v>
                </c:pt>
                <c:pt idx="36915">
                  <c:v>7.1062940000000001</c:v>
                </c:pt>
                <c:pt idx="36916">
                  <c:v>7.1127929999999999</c:v>
                </c:pt>
                <c:pt idx="36917">
                  <c:v>7.1053490000000004</c:v>
                </c:pt>
                <c:pt idx="36918">
                  <c:v>7.1023350000000001</c:v>
                </c:pt>
                <c:pt idx="36919">
                  <c:v>7.1097089999999996</c:v>
                </c:pt>
                <c:pt idx="36920">
                  <c:v>7.1013130000000002</c:v>
                </c:pt>
                <c:pt idx="36921">
                  <c:v>7.0935769999999998</c:v>
                </c:pt>
                <c:pt idx="36922">
                  <c:v>7.1096490000000001</c:v>
                </c:pt>
                <c:pt idx="36923">
                  <c:v>7.113372</c:v>
                </c:pt>
                <c:pt idx="36924">
                  <c:v>7.1015269999999999</c:v>
                </c:pt>
                <c:pt idx="36925">
                  <c:v>7.1132179999999998</c:v>
                </c:pt>
                <c:pt idx="36926">
                  <c:v>7.1174590000000002</c:v>
                </c:pt>
                <c:pt idx="36927">
                  <c:v>7.0992819999999996</c:v>
                </c:pt>
                <c:pt idx="36928">
                  <c:v>7.1067220000000004</c:v>
                </c:pt>
                <c:pt idx="36929">
                  <c:v>7.1236670000000002</c:v>
                </c:pt>
                <c:pt idx="36930">
                  <c:v>7.1109039999999997</c:v>
                </c:pt>
                <c:pt idx="36931">
                  <c:v>7.1001620000000001</c:v>
                </c:pt>
                <c:pt idx="36932">
                  <c:v>7.1139780000000004</c:v>
                </c:pt>
                <c:pt idx="36933">
                  <c:v>7.1134389999999996</c:v>
                </c:pt>
                <c:pt idx="36934">
                  <c:v>7.0985760000000004</c:v>
                </c:pt>
                <c:pt idx="36935">
                  <c:v>7.1046659999999999</c:v>
                </c:pt>
                <c:pt idx="36936">
                  <c:v>7.1087119999999997</c:v>
                </c:pt>
                <c:pt idx="36937">
                  <c:v>7.1048270000000002</c:v>
                </c:pt>
                <c:pt idx="36938">
                  <c:v>7.1067359999999997</c:v>
                </c:pt>
                <c:pt idx="36939">
                  <c:v>7.1060939999999997</c:v>
                </c:pt>
                <c:pt idx="36940">
                  <c:v>7.1094980000000003</c:v>
                </c:pt>
                <c:pt idx="36941">
                  <c:v>7.1130329999999997</c:v>
                </c:pt>
                <c:pt idx="36942">
                  <c:v>7.1110930000000003</c:v>
                </c:pt>
                <c:pt idx="36943">
                  <c:v>7.1063580000000002</c:v>
                </c:pt>
                <c:pt idx="36944">
                  <c:v>7.1115729999999999</c:v>
                </c:pt>
                <c:pt idx="36945">
                  <c:v>7.1244540000000001</c:v>
                </c:pt>
                <c:pt idx="36946">
                  <c:v>7.1147229999999997</c:v>
                </c:pt>
                <c:pt idx="36947">
                  <c:v>7.1062110000000001</c:v>
                </c:pt>
                <c:pt idx="36948">
                  <c:v>7.117216</c:v>
                </c:pt>
                <c:pt idx="36949">
                  <c:v>7.1178559999999997</c:v>
                </c:pt>
                <c:pt idx="36950">
                  <c:v>7.1102869999999996</c:v>
                </c:pt>
                <c:pt idx="36951">
                  <c:v>7.1111209999999998</c:v>
                </c:pt>
                <c:pt idx="36952">
                  <c:v>7.1152430000000004</c:v>
                </c:pt>
                <c:pt idx="36953">
                  <c:v>7.1087199999999999</c:v>
                </c:pt>
                <c:pt idx="36954">
                  <c:v>7.1105989999999997</c:v>
                </c:pt>
                <c:pt idx="36955">
                  <c:v>7.1101770000000002</c:v>
                </c:pt>
                <c:pt idx="36956">
                  <c:v>7.0957710000000001</c:v>
                </c:pt>
                <c:pt idx="36957">
                  <c:v>7.1071720000000003</c:v>
                </c:pt>
                <c:pt idx="36958">
                  <c:v>7.1163910000000001</c:v>
                </c:pt>
                <c:pt idx="36959">
                  <c:v>7.106706</c:v>
                </c:pt>
                <c:pt idx="36960">
                  <c:v>7.1130019999999998</c:v>
                </c:pt>
                <c:pt idx="36961">
                  <c:v>7.1175050000000004</c:v>
                </c:pt>
                <c:pt idx="36962">
                  <c:v>7.1105780000000003</c:v>
                </c:pt>
                <c:pt idx="36963">
                  <c:v>7.1090900000000001</c:v>
                </c:pt>
                <c:pt idx="36964">
                  <c:v>7.112768</c:v>
                </c:pt>
                <c:pt idx="36965">
                  <c:v>7.1091189999999997</c:v>
                </c:pt>
                <c:pt idx="36966">
                  <c:v>7.1151429999999998</c:v>
                </c:pt>
                <c:pt idx="36967">
                  <c:v>7.1298399999999997</c:v>
                </c:pt>
                <c:pt idx="36968">
                  <c:v>7.1143590000000003</c:v>
                </c:pt>
                <c:pt idx="36969">
                  <c:v>7.1037129999999999</c:v>
                </c:pt>
                <c:pt idx="36970">
                  <c:v>7.1145139999999998</c:v>
                </c:pt>
                <c:pt idx="36971">
                  <c:v>7.1102359999999996</c:v>
                </c:pt>
                <c:pt idx="36972">
                  <c:v>7.1117600000000003</c:v>
                </c:pt>
                <c:pt idx="36973">
                  <c:v>7.122064</c:v>
                </c:pt>
                <c:pt idx="36974">
                  <c:v>7.1202670000000001</c:v>
                </c:pt>
                <c:pt idx="36975">
                  <c:v>7.1119969999999997</c:v>
                </c:pt>
                <c:pt idx="36976">
                  <c:v>7.1179509999999997</c:v>
                </c:pt>
                <c:pt idx="36977">
                  <c:v>7.1229250000000004</c:v>
                </c:pt>
                <c:pt idx="36978">
                  <c:v>7.1095610000000002</c:v>
                </c:pt>
                <c:pt idx="36979">
                  <c:v>7.1087449999999999</c:v>
                </c:pt>
                <c:pt idx="36980">
                  <c:v>7.114045</c:v>
                </c:pt>
                <c:pt idx="36981">
                  <c:v>7.1125429999999996</c:v>
                </c:pt>
                <c:pt idx="36982">
                  <c:v>7.1166179999999999</c:v>
                </c:pt>
                <c:pt idx="36983">
                  <c:v>7.1221069999999997</c:v>
                </c:pt>
                <c:pt idx="36984">
                  <c:v>7.1238190000000001</c:v>
                </c:pt>
                <c:pt idx="36985">
                  <c:v>7.1274740000000003</c:v>
                </c:pt>
                <c:pt idx="36986">
                  <c:v>7.1319780000000002</c:v>
                </c:pt>
                <c:pt idx="36987">
                  <c:v>7.1188209999999996</c:v>
                </c:pt>
                <c:pt idx="36988">
                  <c:v>7.1065649999999998</c:v>
                </c:pt>
                <c:pt idx="36989">
                  <c:v>7.1204520000000002</c:v>
                </c:pt>
                <c:pt idx="36990">
                  <c:v>7.1259329999999999</c:v>
                </c:pt>
                <c:pt idx="36991">
                  <c:v>7.1181109999999999</c:v>
                </c:pt>
                <c:pt idx="36992">
                  <c:v>7.1155080000000002</c:v>
                </c:pt>
                <c:pt idx="36993">
                  <c:v>7.1190889999999998</c:v>
                </c:pt>
                <c:pt idx="36994">
                  <c:v>7.1196390000000003</c:v>
                </c:pt>
                <c:pt idx="36995">
                  <c:v>7.1194629999999997</c:v>
                </c:pt>
                <c:pt idx="36996">
                  <c:v>7.1197059999999999</c:v>
                </c:pt>
                <c:pt idx="36997">
                  <c:v>7.1077349999999999</c:v>
                </c:pt>
                <c:pt idx="36998">
                  <c:v>7.1088230000000001</c:v>
                </c:pt>
                <c:pt idx="36999">
                  <c:v>7.1220860000000004</c:v>
                </c:pt>
                <c:pt idx="37000">
                  <c:v>7.1139770000000002</c:v>
                </c:pt>
                <c:pt idx="37001">
                  <c:v>7.1112060000000001</c:v>
                </c:pt>
                <c:pt idx="37002">
                  <c:v>7.1199019999999997</c:v>
                </c:pt>
                <c:pt idx="37003">
                  <c:v>7.1212090000000003</c:v>
                </c:pt>
                <c:pt idx="37004">
                  <c:v>7.1201460000000001</c:v>
                </c:pt>
                <c:pt idx="37005">
                  <c:v>7.1223660000000004</c:v>
                </c:pt>
                <c:pt idx="37006">
                  <c:v>7.1203599999999998</c:v>
                </c:pt>
                <c:pt idx="37007">
                  <c:v>7.1154229999999998</c:v>
                </c:pt>
                <c:pt idx="37008">
                  <c:v>7.1231929999999997</c:v>
                </c:pt>
                <c:pt idx="37009">
                  <c:v>7.1251949999999997</c:v>
                </c:pt>
                <c:pt idx="37010">
                  <c:v>7.1182439999999998</c:v>
                </c:pt>
                <c:pt idx="37011">
                  <c:v>7.1241909999999997</c:v>
                </c:pt>
                <c:pt idx="37012">
                  <c:v>7.1232810000000004</c:v>
                </c:pt>
                <c:pt idx="37013">
                  <c:v>7.1166619999999998</c:v>
                </c:pt>
                <c:pt idx="37014">
                  <c:v>7.1237060000000003</c:v>
                </c:pt>
                <c:pt idx="37015">
                  <c:v>7.1271659999999999</c:v>
                </c:pt>
                <c:pt idx="37016">
                  <c:v>7.1238229999999998</c:v>
                </c:pt>
                <c:pt idx="37017">
                  <c:v>7.1333820000000001</c:v>
                </c:pt>
                <c:pt idx="37018">
                  <c:v>7.1328810000000002</c:v>
                </c:pt>
                <c:pt idx="37019">
                  <c:v>7.1130909999999998</c:v>
                </c:pt>
                <c:pt idx="37020">
                  <c:v>7.1151650000000002</c:v>
                </c:pt>
                <c:pt idx="37021">
                  <c:v>7.1236930000000003</c:v>
                </c:pt>
                <c:pt idx="37022">
                  <c:v>7.1167350000000003</c:v>
                </c:pt>
                <c:pt idx="37023">
                  <c:v>7.1213850000000001</c:v>
                </c:pt>
                <c:pt idx="37024">
                  <c:v>7.125845</c:v>
                </c:pt>
                <c:pt idx="37025">
                  <c:v>7.1182290000000004</c:v>
                </c:pt>
                <c:pt idx="37026">
                  <c:v>7.118576</c:v>
                </c:pt>
                <c:pt idx="37027">
                  <c:v>7.1260019999999997</c:v>
                </c:pt>
                <c:pt idx="37028">
                  <c:v>7.1293259999999998</c:v>
                </c:pt>
                <c:pt idx="37029">
                  <c:v>7.1268469999999997</c:v>
                </c:pt>
                <c:pt idx="37030">
                  <c:v>7.1301189999999997</c:v>
                </c:pt>
                <c:pt idx="37031">
                  <c:v>7.124816</c:v>
                </c:pt>
                <c:pt idx="37032">
                  <c:v>7.1165459999999996</c:v>
                </c:pt>
                <c:pt idx="37033">
                  <c:v>7.1286269999999998</c:v>
                </c:pt>
                <c:pt idx="37034">
                  <c:v>7.1303580000000002</c:v>
                </c:pt>
                <c:pt idx="37035">
                  <c:v>7.1194379999999997</c:v>
                </c:pt>
                <c:pt idx="37036">
                  <c:v>7.1230200000000004</c:v>
                </c:pt>
                <c:pt idx="37037">
                  <c:v>7.1278040000000003</c:v>
                </c:pt>
                <c:pt idx="37038">
                  <c:v>7.1262790000000003</c:v>
                </c:pt>
                <c:pt idx="37039">
                  <c:v>7.1295929999999998</c:v>
                </c:pt>
                <c:pt idx="37040">
                  <c:v>7.130897</c:v>
                </c:pt>
                <c:pt idx="37041">
                  <c:v>7.1221519999999998</c:v>
                </c:pt>
                <c:pt idx="37042">
                  <c:v>7.1263699999999996</c:v>
                </c:pt>
                <c:pt idx="37043">
                  <c:v>7.1328699999999996</c:v>
                </c:pt>
                <c:pt idx="37044">
                  <c:v>7.1177820000000001</c:v>
                </c:pt>
                <c:pt idx="37045">
                  <c:v>7.1176779999999997</c:v>
                </c:pt>
                <c:pt idx="37046">
                  <c:v>7.129022</c:v>
                </c:pt>
                <c:pt idx="37047">
                  <c:v>7.1215279999999996</c:v>
                </c:pt>
                <c:pt idx="37048">
                  <c:v>7.1206250000000004</c:v>
                </c:pt>
                <c:pt idx="37049">
                  <c:v>7.1304550000000004</c:v>
                </c:pt>
                <c:pt idx="37050">
                  <c:v>7.1311289999999996</c:v>
                </c:pt>
                <c:pt idx="37051">
                  <c:v>7.126989</c:v>
                </c:pt>
                <c:pt idx="37052">
                  <c:v>7.1349030000000004</c:v>
                </c:pt>
                <c:pt idx="37053">
                  <c:v>7.1394950000000001</c:v>
                </c:pt>
                <c:pt idx="37054">
                  <c:v>7.1309649999999998</c:v>
                </c:pt>
                <c:pt idx="37055">
                  <c:v>7.128476</c:v>
                </c:pt>
                <c:pt idx="37056">
                  <c:v>7.1268050000000001</c:v>
                </c:pt>
                <c:pt idx="37057">
                  <c:v>7.1201689999999997</c:v>
                </c:pt>
                <c:pt idx="37058">
                  <c:v>7.1236740000000003</c:v>
                </c:pt>
                <c:pt idx="37059">
                  <c:v>7.1302310000000002</c:v>
                </c:pt>
                <c:pt idx="37060">
                  <c:v>7.122109</c:v>
                </c:pt>
                <c:pt idx="37061">
                  <c:v>7.1244719999999999</c:v>
                </c:pt>
                <c:pt idx="37062">
                  <c:v>7.1379919999999997</c:v>
                </c:pt>
                <c:pt idx="37063">
                  <c:v>7.1357249999999999</c:v>
                </c:pt>
                <c:pt idx="37064">
                  <c:v>7.1361520000000001</c:v>
                </c:pt>
                <c:pt idx="37065">
                  <c:v>7.1372020000000003</c:v>
                </c:pt>
                <c:pt idx="37066">
                  <c:v>7.1294950000000004</c:v>
                </c:pt>
                <c:pt idx="37067">
                  <c:v>7.1299530000000004</c:v>
                </c:pt>
                <c:pt idx="37068">
                  <c:v>7.1261999999999999</c:v>
                </c:pt>
                <c:pt idx="37069">
                  <c:v>7.1181780000000003</c:v>
                </c:pt>
                <c:pt idx="37070">
                  <c:v>7.1204280000000004</c:v>
                </c:pt>
                <c:pt idx="37071">
                  <c:v>7.1305740000000002</c:v>
                </c:pt>
                <c:pt idx="37072">
                  <c:v>7.1360450000000002</c:v>
                </c:pt>
                <c:pt idx="37073">
                  <c:v>7.1348229999999999</c:v>
                </c:pt>
                <c:pt idx="37074">
                  <c:v>7.139494</c:v>
                </c:pt>
                <c:pt idx="37075">
                  <c:v>7.1389040000000001</c:v>
                </c:pt>
                <c:pt idx="37076">
                  <c:v>7.1294709999999997</c:v>
                </c:pt>
                <c:pt idx="37077">
                  <c:v>7.1329469999999997</c:v>
                </c:pt>
                <c:pt idx="37078">
                  <c:v>7.1353989999999996</c:v>
                </c:pt>
                <c:pt idx="37079">
                  <c:v>7.1300129999999999</c:v>
                </c:pt>
                <c:pt idx="37080">
                  <c:v>7.133858</c:v>
                </c:pt>
                <c:pt idx="37081">
                  <c:v>7.1353239999999998</c:v>
                </c:pt>
                <c:pt idx="37082">
                  <c:v>7.1234979999999997</c:v>
                </c:pt>
                <c:pt idx="37083">
                  <c:v>7.1238739999999998</c:v>
                </c:pt>
                <c:pt idx="37084">
                  <c:v>7.1399699999999999</c:v>
                </c:pt>
                <c:pt idx="37085">
                  <c:v>7.1381170000000003</c:v>
                </c:pt>
                <c:pt idx="37086">
                  <c:v>7.1315030000000004</c:v>
                </c:pt>
                <c:pt idx="37087">
                  <c:v>7.1402039999999998</c:v>
                </c:pt>
                <c:pt idx="37088">
                  <c:v>7.1363589999999997</c:v>
                </c:pt>
                <c:pt idx="37089">
                  <c:v>7.1287719999999997</c:v>
                </c:pt>
                <c:pt idx="37090">
                  <c:v>7.1347240000000003</c:v>
                </c:pt>
                <c:pt idx="37091">
                  <c:v>7.1363849999999998</c:v>
                </c:pt>
                <c:pt idx="37092">
                  <c:v>7.1322739999999998</c:v>
                </c:pt>
                <c:pt idx="37093">
                  <c:v>7.1360669999999997</c:v>
                </c:pt>
                <c:pt idx="37094">
                  <c:v>7.1336659999999998</c:v>
                </c:pt>
                <c:pt idx="37095">
                  <c:v>7.1229880000000003</c:v>
                </c:pt>
                <c:pt idx="37096">
                  <c:v>7.1297930000000003</c:v>
                </c:pt>
                <c:pt idx="37097">
                  <c:v>7.1382310000000002</c:v>
                </c:pt>
                <c:pt idx="37098">
                  <c:v>7.1376499999999998</c:v>
                </c:pt>
                <c:pt idx="37099">
                  <c:v>7.1415959999999998</c:v>
                </c:pt>
                <c:pt idx="37100">
                  <c:v>7.1452099999999996</c:v>
                </c:pt>
                <c:pt idx="37101">
                  <c:v>7.1431589999999998</c:v>
                </c:pt>
                <c:pt idx="37102">
                  <c:v>7.142169</c:v>
                </c:pt>
                <c:pt idx="37103">
                  <c:v>7.1420159999999999</c:v>
                </c:pt>
                <c:pt idx="37104">
                  <c:v>7.1325589999999996</c:v>
                </c:pt>
                <c:pt idx="37105">
                  <c:v>7.130763</c:v>
                </c:pt>
                <c:pt idx="37106">
                  <c:v>7.1414619999999998</c:v>
                </c:pt>
                <c:pt idx="37107">
                  <c:v>7.1327550000000004</c:v>
                </c:pt>
                <c:pt idx="37108">
                  <c:v>7.128069</c:v>
                </c:pt>
                <c:pt idx="37109">
                  <c:v>7.1416950000000003</c:v>
                </c:pt>
                <c:pt idx="37110">
                  <c:v>7.1384309999999997</c:v>
                </c:pt>
                <c:pt idx="37111">
                  <c:v>7.1329989999999999</c:v>
                </c:pt>
                <c:pt idx="37112">
                  <c:v>7.1406720000000004</c:v>
                </c:pt>
                <c:pt idx="37113">
                  <c:v>7.1417080000000004</c:v>
                </c:pt>
                <c:pt idx="37114">
                  <c:v>7.1366940000000003</c:v>
                </c:pt>
                <c:pt idx="37115">
                  <c:v>7.1391289999999996</c:v>
                </c:pt>
                <c:pt idx="37116">
                  <c:v>7.1372590000000002</c:v>
                </c:pt>
                <c:pt idx="37117">
                  <c:v>7.1252089999999999</c:v>
                </c:pt>
                <c:pt idx="37118">
                  <c:v>7.1285559999999997</c:v>
                </c:pt>
                <c:pt idx="37119">
                  <c:v>7.139176</c:v>
                </c:pt>
                <c:pt idx="37120">
                  <c:v>7.1440780000000004</c:v>
                </c:pt>
                <c:pt idx="37121">
                  <c:v>7.1516149999999996</c:v>
                </c:pt>
                <c:pt idx="37122">
                  <c:v>7.1493760000000002</c:v>
                </c:pt>
                <c:pt idx="37123">
                  <c:v>7.1397839999999997</c:v>
                </c:pt>
                <c:pt idx="37124">
                  <c:v>7.1425770000000002</c:v>
                </c:pt>
                <c:pt idx="37125">
                  <c:v>7.1485979999999998</c:v>
                </c:pt>
                <c:pt idx="37126">
                  <c:v>7.1362719999999999</c:v>
                </c:pt>
                <c:pt idx="37127">
                  <c:v>7.1299210000000004</c:v>
                </c:pt>
                <c:pt idx="37128">
                  <c:v>7.1437270000000002</c:v>
                </c:pt>
                <c:pt idx="37129">
                  <c:v>7.1399439999999998</c:v>
                </c:pt>
                <c:pt idx="37130">
                  <c:v>7.130477</c:v>
                </c:pt>
                <c:pt idx="37131">
                  <c:v>7.1367659999999997</c:v>
                </c:pt>
                <c:pt idx="37132">
                  <c:v>7.1390390000000004</c:v>
                </c:pt>
                <c:pt idx="37133">
                  <c:v>7.1355060000000003</c:v>
                </c:pt>
                <c:pt idx="37134">
                  <c:v>7.1397750000000002</c:v>
                </c:pt>
                <c:pt idx="37135">
                  <c:v>7.147195</c:v>
                </c:pt>
                <c:pt idx="37136">
                  <c:v>7.14588</c:v>
                </c:pt>
                <c:pt idx="37137">
                  <c:v>7.1516500000000001</c:v>
                </c:pt>
                <c:pt idx="37138">
                  <c:v>7.1496639999999996</c:v>
                </c:pt>
                <c:pt idx="37139">
                  <c:v>7.1309570000000004</c:v>
                </c:pt>
                <c:pt idx="37140">
                  <c:v>7.1375760000000001</c:v>
                </c:pt>
                <c:pt idx="37141">
                  <c:v>7.1467400000000003</c:v>
                </c:pt>
                <c:pt idx="37142">
                  <c:v>7.1421729999999997</c:v>
                </c:pt>
                <c:pt idx="37143">
                  <c:v>7.1469769999999997</c:v>
                </c:pt>
                <c:pt idx="37144">
                  <c:v>7.1465889999999996</c:v>
                </c:pt>
                <c:pt idx="37145">
                  <c:v>7.1350790000000002</c:v>
                </c:pt>
                <c:pt idx="37146">
                  <c:v>7.1366509999999996</c:v>
                </c:pt>
                <c:pt idx="37147">
                  <c:v>7.1480319999999997</c:v>
                </c:pt>
                <c:pt idx="37148">
                  <c:v>7.1498480000000004</c:v>
                </c:pt>
                <c:pt idx="37149">
                  <c:v>7.1513949999999999</c:v>
                </c:pt>
                <c:pt idx="37150">
                  <c:v>7.1545059999999996</c:v>
                </c:pt>
                <c:pt idx="37151">
                  <c:v>7.1507449999999997</c:v>
                </c:pt>
                <c:pt idx="37152">
                  <c:v>7.1482919999999996</c:v>
                </c:pt>
                <c:pt idx="37153">
                  <c:v>7.146833</c:v>
                </c:pt>
                <c:pt idx="37154">
                  <c:v>7.141502</c:v>
                </c:pt>
                <c:pt idx="37155">
                  <c:v>7.1389769999999997</c:v>
                </c:pt>
                <c:pt idx="37156">
                  <c:v>7.1439810000000001</c:v>
                </c:pt>
                <c:pt idx="37157">
                  <c:v>7.1496009999999997</c:v>
                </c:pt>
                <c:pt idx="37158">
                  <c:v>7.1415689999999996</c:v>
                </c:pt>
                <c:pt idx="37159">
                  <c:v>7.140752</c:v>
                </c:pt>
                <c:pt idx="37160">
                  <c:v>7.1542019999999997</c:v>
                </c:pt>
                <c:pt idx="37161">
                  <c:v>7.1482390000000002</c:v>
                </c:pt>
                <c:pt idx="37162">
                  <c:v>7.1435089999999999</c:v>
                </c:pt>
                <c:pt idx="37163">
                  <c:v>7.1476069999999998</c:v>
                </c:pt>
                <c:pt idx="37164">
                  <c:v>7.1418030000000003</c:v>
                </c:pt>
                <c:pt idx="37165">
                  <c:v>7.1461990000000002</c:v>
                </c:pt>
                <c:pt idx="37166">
                  <c:v>7.1531849999999997</c:v>
                </c:pt>
                <c:pt idx="37167">
                  <c:v>7.1421849999999996</c:v>
                </c:pt>
                <c:pt idx="37168">
                  <c:v>7.1384270000000001</c:v>
                </c:pt>
                <c:pt idx="37169">
                  <c:v>7.1468629999999997</c:v>
                </c:pt>
                <c:pt idx="37170">
                  <c:v>7.1468780000000001</c:v>
                </c:pt>
                <c:pt idx="37171">
                  <c:v>7.1466940000000001</c:v>
                </c:pt>
                <c:pt idx="37172">
                  <c:v>7.1528320000000001</c:v>
                </c:pt>
                <c:pt idx="37173">
                  <c:v>7.1456059999999999</c:v>
                </c:pt>
                <c:pt idx="37174">
                  <c:v>7.1442449999999997</c:v>
                </c:pt>
                <c:pt idx="37175">
                  <c:v>7.1586749999999997</c:v>
                </c:pt>
                <c:pt idx="37176">
                  <c:v>7.1563239999999997</c:v>
                </c:pt>
                <c:pt idx="37177">
                  <c:v>7.1467409999999996</c:v>
                </c:pt>
                <c:pt idx="37178">
                  <c:v>7.1568160000000001</c:v>
                </c:pt>
                <c:pt idx="37179">
                  <c:v>7.1546099999999999</c:v>
                </c:pt>
                <c:pt idx="37180">
                  <c:v>7.1311270000000002</c:v>
                </c:pt>
                <c:pt idx="37181">
                  <c:v>7.141305</c:v>
                </c:pt>
                <c:pt idx="37182">
                  <c:v>7.1527839999999996</c:v>
                </c:pt>
                <c:pt idx="37183">
                  <c:v>7.133426</c:v>
                </c:pt>
                <c:pt idx="37184">
                  <c:v>7.14316</c:v>
                </c:pt>
                <c:pt idx="37185">
                  <c:v>7.1621319999999997</c:v>
                </c:pt>
                <c:pt idx="37186">
                  <c:v>7.1459739999999998</c:v>
                </c:pt>
                <c:pt idx="37187">
                  <c:v>7.144215</c:v>
                </c:pt>
                <c:pt idx="37188">
                  <c:v>7.1663620000000003</c:v>
                </c:pt>
                <c:pt idx="37189">
                  <c:v>7.1602629999999996</c:v>
                </c:pt>
                <c:pt idx="37190">
                  <c:v>7.1403280000000002</c:v>
                </c:pt>
                <c:pt idx="37191">
                  <c:v>7.1479840000000001</c:v>
                </c:pt>
                <c:pt idx="37192">
                  <c:v>7.1550880000000001</c:v>
                </c:pt>
                <c:pt idx="37193">
                  <c:v>7.1477120000000003</c:v>
                </c:pt>
                <c:pt idx="37194">
                  <c:v>7.15381</c:v>
                </c:pt>
                <c:pt idx="37195">
                  <c:v>7.1515360000000001</c:v>
                </c:pt>
                <c:pt idx="37196">
                  <c:v>7.1424539999999999</c:v>
                </c:pt>
                <c:pt idx="37197">
                  <c:v>7.1521790000000003</c:v>
                </c:pt>
                <c:pt idx="37198">
                  <c:v>7.1610860000000001</c:v>
                </c:pt>
                <c:pt idx="37199">
                  <c:v>7.160641</c:v>
                </c:pt>
                <c:pt idx="37200">
                  <c:v>7.160882</c:v>
                </c:pt>
                <c:pt idx="37201">
                  <c:v>7.1615019999999996</c:v>
                </c:pt>
                <c:pt idx="37202">
                  <c:v>7.1532499999999999</c:v>
                </c:pt>
                <c:pt idx="37203">
                  <c:v>7.1513629999999999</c:v>
                </c:pt>
                <c:pt idx="37204">
                  <c:v>7.1582780000000001</c:v>
                </c:pt>
                <c:pt idx="37205">
                  <c:v>7.150709</c:v>
                </c:pt>
                <c:pt idx="37206">
                  <c:v>7.1471790000000004</c:v>
                </c:pt>
                <c:pt idx="37207">
                  <c:v>7.1552699999999998</c:v>
                </c:pt>
                <c:pt idx="37208">
                  <c:v>7.1553839999999997</c:v>
                </c:pt>
                <c:pt idx="37209">
                  <c:v>7.1499940000000004</c:v>
                </c:pt>
                <c:pt idx="37210">
                  <c:v>7.1515769999999996</c:v>
                </c:pt>
                <c:pt idx="37211">
                  <c:v>7.1574879999999999</c:v>
                </c:pt>
                <c:pt idx="37212">
                  <c:v>7.1509450000000001</c:v>
                </c:pt>
                <c:pt idx="37213">
                  <c:v>7.1492909999999998</c:v>
                </c:pt>
                <c:pt idx="37214">
                  <c:v>7.1563819999999998</c:v>
                </c:pt>
                <c:pt idx="37215">
                  <c:v>7.1514759999999997</c:v>
                </c:pt>
                <c:pt idx="37216">
                  <c:v>7.1492599999999999</c:v>
                </c:pt>
                <c:pt idx="37217">
                  <c:v>7.1524049999999999</c:v>
                </c:pt>
                <c:pt idx="37218">
                  <c:v>7.1526139999999998</c:v>
                </c:pt>
                <c:pt idx="37219">
                  <c:v>7.1525930000000004</c:v>
                </c:pt>
                <c:pt idx="37220">
                  <c:v>7.1599630000000003</c:v>
                </c:pt>
                <c:pt idx="37221">
                  <c:v>7.1659329999999999</c:v>
                </c:pt>
                <c:pt idx="37222">
                  <c:v>7.1593739999999997</c:v>
                </c:pt>
                <c:pt idx="37223">
                  <c:v>7.1606899999999998</c:v>
                </c:pt>
                <c:pt idx="37224">
                  <c:v>7.1649520000000004</c:v>
                </c:pt>
                <c:pt idx="37225">
                  <c:v>7.1588250000000002</c:v>
                </c:pt>
                <c:pt idx="37226">
                  <c:v>7.154331</c:v>
                </c:pt>
                <c:pt idx="37227">
                  <c:v>7.1549110000000002</c:v>
                </c:pt>
                <c:pt idx="37228">
                  <c:v>7.1560759999999997</c:v>
                </c:pt>
                <c:pt idx="37229">
                  <c:v>7.1532400000000003</c:v>
                </c:pt>
                <c:pt idx="37230">
                  <c:v>7.150684</c:v>
                </c:pt>
                <c:pt idx="37231">
                  <c:v>7.1516349999999997</c:v>
                </c:pt>
                <c:pt idx="37232">
                  <c:v>7.1559520000000001</c:v>
                </c:pt>
                <c:pt idx="37233">
                  <c:v>7.163386</c:v>
                </c:pt>
                <c:pt idx="37234">
                  <c:v>7.1652990000000001</c:v>
                </c:pt>
                <c:pt idx="37235">
                  <c:v>7.1660389999999996</c:v>
                </c:pt>
                <c:pt idx="37236">
                  <c:v>7.1643030000000003</c:v>
                </c:pt>
                <c:pt idx="37237">
                  <c:v>7.1606949999999996</c:v>
                </c:pt>
                <c:pt idx="37238">
                  <c:v>7.1619099999999998</c:v>
                </c:pt>
                <c:pt idx="37239">
                  <c:v>7.1566130000000001</c:v>
                </c:pt>
                <c:pt idx="37240">
                  <c:v>7.1516109999999999</c:v>
                </c:pt>
                <c:pt idx="37241">
                  <c:v>7.1570710000000002</c:v>
                </c:pt>
                <c:pt idx="37242">
                  <c:v>7.1630180000000001</c:v>
                </c:pt>
                <c:pt idx="37243">
                  <c:v>7.1605850000000002</c:v>
                </c:pt>
                <c:pt idx="37244">
                  <c:v>7.1600989999999998</c:v>
                </c:pt>
                <c:pt idx="37245">
                  <c:v>7.1669090000000004</c:v>
                </c:pt>
                <c:pt idx="37246">
                  <c:v>7.161975</c:v>
                </c:pt>
                <c:pt idx="37247">
                  <c:v>7.1596659999999996</c:v>
                </c:pt>
                <c:pt idx="37248">
                  <c:v>7.1676159999999998</c:v>
                </c:pt>
                <c:pt idx="37249">
                  <c:v>7.1592219999999998</c:v>
                </c:pt>
                <c:pt idx="37250">
                  <c:v>7.1508770000000004</c:v>
                </c:pt>
                <c:pt idx="37251">
                  <c:v>7.1596089999999997</c:v>
                </c:pt>
                <c:pt idx="37252">
                  <c:v>7.1609730000000003</c:v>
                </c:pt>
                <c:pt idx="37253">
                  <c:v>7.152609</c:v>
                </c:pt>
                <c:pt idx="37254">
                  <c:v>7.1555119999999999</c:v>
                </c:pt>
                <c:pt idx="37255">
                  <c:v>7.1624080000000001</c:v>
                </c:pt>
                <c:pt idx="37256">
                  <c:v>7.163341</c:v>
                </c:pt>
                <c:pt idx="37257">
                  <c:v>7.1642789999999996</c:v>
                </c:pt>
                <c:pt idx="37258">
                  <c:v>7.1602670000000002</c:v>
                </c:pt>
                <c:pt idx="37259">
                  <c:v>7.1577099999999998</c:v>
                </c:pt>
                <c:pt idx="37260">
                  <c:v>7.1667139999999998</c:v>
                </c:pt>
                <c:pt idx="37261">
                  <c:v>7.1684770000000002</c:v>
                </c:pt>
                <c:pt idx="37262">
                  <c:v>7.1594160000000002</c:v>
                </c:pt>
                <c:pt idx="37263">
                  <c:v>7.15869</c:v>
                </c:pt>
                <c:pt idx="37264">
                  <c:v>7.1661710000000003</c:v>
                </c:pt>
                <c:pt idx="37265">
                  <c:v>7.1625750000000004</c:v>
                </c:pt>
                <c:pt idx="37266">
                  <c:v>7.1580349999999999</c:v>
                </c:pt>
                <c:pt idx="37267">
                  <c:v>7.1684939999999999</c:v>
                </c:pt>
                <c:pt idx="37268">
                  <c:v>7.1666059999999998</c:v>
                </c:pt>
                <c:pt idx="37269">
                  <c:v>7.1584159999999999</c:v>
                </c:pt>
                <c:pt idx="37270">
                  <c:v>7.1633570000000004</c:v>
                </c:pt>
                <c:pt idx="37271">
                  <c:v>7.1624480000000004</c:v>
                </c:pt>
                <c:pt idx="37272">
                  <c:v>7.158601</c:v>
                </c:pt>
                <c:pt idx="37273">
                  <c:v>7.1691599999999998</c:v>
                </c:pt>
                <c:pt idx="37274">
                  <c:v>7.1778740000000001</c:v>
                </c:pt>
                <c:pt idx="37275">
                  <c:v>7.1687630000000002</c:v>
                </c:pt>
                <c:pt idx="37276">
                  <c:v>7.1638479999999998</c:v>
                </c:pt>
                <c:pt idx="37277">
                  <c:v>7.1684029999999996</c:v>
                </c:pt>
                <c:pt idx="37278">
                  <c:v>7.1634690000000001</c:v>
                </c:pt>
                <c:pt idx="37279">
                  <c:v>7.1658150000000003</c:v>
                </c:pt>
                <c:pt idx="37280">
                  <c:v>7.1763209999999997</c:v>
                </c:pt>
                <c:pt idx="37281">
                  <c:v>7.1700439999999999</c:v>
                </c:pt>
                <c:pt idx="37282">
                  <c:v>7.1638029999999997</c:v>
                </c:pt>
                <c:pt idx="37283">
                  <c:v>7.1724030000000001</c:v>
                </c:pt>
                <c:pt idx="37284">
                  <c:v>7.171754</c:v>
                </c:pt>
                <c:pt idx="37285">
                  <c:v>7.1610800000000001</c:v>
                </c:pt>
                <c:pt idx="37286">
                  <c:v>7.1703580000000002</c:v>
                </c:pt>
                <c:pt idx="37287">
                  <c:v>7.1794330000000004</c:v>
                </c:pt>
                <c:pt idx="37288">
                  <c:v>7.1615669999999998</c:v>
                </c:pt>
                <c:pt idx="37289">
                  <c:v>7.1612580000000001</c:v>
                </c:pt>
                <c:pt idx="37290">
                  <c:v>7.1768669999999997</c:v>
                </c:pt>
                <c:pt idx="37291">
                  <c:v>7.1677309999999999</c:v>
                </c:pt>
                <c:pt idx="37292">
                  <c:v>7.1575680000000004</c:v>
                </c:pt>
                <c:pt idx="37293">
                  <c:v>7.167961</c:v>
                </c:pt>
                <c:pt idx="37294">
                  <c:v>7.1735249999999997</c:v>
                </c:pt>
                <c:pt idx="37295">
                  <c:v>7.1643999999999997</c:v>
                </c:pt>
                <c:pt idx="37296">
                  <c:v>7.164911</c:v>
                </c:pt>
                <c:pt idx="37297">
                  <c:v>7.1701009999999998</c:v>
                </c:pt>
                <c:pt idx="37298">
                  <c:v>7.1663030000000001</c:v>
                </c:pt>
                <c:pt idx="37299">
                  <c:v>7.1726020000000004</c:v>
                </c:pt>
                <c:pt idx="37300">
                  <c:v>7.1692410000000004</c:v>
                </c:pt>
                <c:pt idx="37301">
                  <c:v>7.1559460000000001</c:v>
                </c:pt>
                <c:pt idx="37302">
                  <c:v>7.1663350000000001</c:v>
                </c:pt>
                <c:pt idx="37303">
                  <c:v>7.1740599999999999</c:v>
                </c:pt>
                <c:pt idx="37304">
                  <c:v>7.1592909999999996</c:v>
                </c:pt>
                <c:pt idx="37305">
                  <c:v>7.1583199999999998</c:v>
                </c:pt>
                <c:pt idx="37306">
                  <c:v>7.1758199999999999</c:v>
                </c:pt>
                <c:pt idx="37307">
                  <c:v>7.1749850000000004</c:v>
                </c:pt>
                <c:pt idx="37308">
                  <c:v>7.1725890000000003</c:v>
                </c:pt>
                <c:pt idx="37309">
                  <c:v>7.1859820000000001</c:v>
                </c:pt>
                <c:pt idx="37310">
                  <c:v>7.1817510000000002</c:v>
                </c:pt>
                <c:pt idx="37311">
                  <c:v>7.1744440000000003</c:v>
                </c:pt>
                <c:pt idx="37312">
                  <c:v>7.1837169999999997</c:v>
                </c:pt>
                <c:pt idx="37313">
                  <c:v>7.1783729999999997</c:v>
                </c:pt>
                <c:pt idx="37314">
                  <c:v>7.1579009999999998</c:v>
                </c:pt>
                <c:pt idx="37315">
                  <c:v>7.1604669999999997</c:v>
                </c:pt>
                <c:pt idx="37316">
                  <c:v>7.1751569999999996</c:v>
                </c:pt>
                <c:pt idx="37317">
                  <c:v>7.1689470000000002</c:v>
                </c:pt>
                <c:pt idx="37318">
                  <c:v>7.1656639999999996</c:v>
                </c:pt>
                <c:pt idx="37319">
                  <c:v>7.1716559999999996</c:v>
                </c:pt>
                <c:pt idx="37320">
                  <c:v>7.1701969999999999</c:v>
                </c:pt>
                <c:pt idx="37321">
                  <c:v>7.1700759999999999</c:v>
                </c:pt>
                <c:pt idx="37322">
                  <c:v>7.1714029999999998</c:v>
                </c:pt>
                <c:pt idx="37323">
                  <c:v>7.1779339999999996</c:v>
                </c:pt>
                <c:pt idx="37324">
                  <c:v>7.1786149999999997</c:v>
                </c:pt>
                <c:pt idx="37325">
                  <c:v>7.175338</c:v>
                </c:pt>
                <c:pt idx="37326">
                  <c:v>7.1752700000000003</c:v>
                </c:pt>
                <c:pt idx="37327">
                  <c:v>7.1716579999999999</c:v>
                </c:pt>
                <c:pt idx="37328">
                  <c:v>7.1735889999999998</c:v>
                </c:pt>
                <c:pt idx="37329">
                  <c:v>7.172409</c:v>
                </c:pt>
                <c:pt idx="37330">
                  <c:v>7.1686079999999999</c:v>
                </c:pt>
                <c:pt idx="37331">
                  <c:v>7.175128</c:v>
                </c:pt>
                <c:pt idx="37332">
                  <c:v>7.1779739999999999</c:v>
                </c:pt>
                <c:pt idx="37333">
                  <c:v>7.1758749999999996</c:v>
                </c:pt>
                <c:pt idx="37334">
                  <c:v>7.1729669999999999</c:v>
                </c:pt>
                <c:pt idx="37335">
                  <c:v>7.1690170000000002</c:v>
                </c:pt>
                <c:pt idx="37336">
                  <c:v>7.1671990000000001</c:v>
                </c:pt>
                <c:pt idx="37337">
                  <c:v>7.1713560000000003</c:v>
                </c:pt>
                <c:pt idx="37338">
                  <c:v>7.1740919999999999</c:v>
                </c:pt>
                <c:pt idx="37339">
                  <c:v>7.1696470000000003</c:v>
                </c:pt>
                <c:pt idx="37340">
                  <c:v>7.1809380000000003</c:v>
                </c:pt>
                <c:pt idx="37341">
                  <c:v>7.1870099999999999</c:v>
                </c:pt>
                <c:pt idx="37342">
                  <c:v>7.1778019999999998</c:v>
                </c:pt>
                <c:pt idx="37343">
                  <c:v>7.1816420000000001</c:v>
                </c:pt>
                <c:pt idx="37344">
                  <c:v>7.1830689999999997</c:v>
                </c:pt>
                <c:pt idx="37345">
                  <c:v>7.1814200000000001</c:v>
                </c:pt>
                <c:pt idx="37346">
                  <c:v>7.18649</c:v>
                </c:pt>
                <c:pt idx="37347">
                  <c:v>7.1859760000000001</c:v>
                </c:pt>
                <c:pt idx="37348">
                  <c:v>7.1757540000000004</c:v>
                </c:pt>
                <c:pt idx="37349">
                  <c:v>7.1748979999999998</c:v>
                </c:pt>
                <c:pt idx="37350">
                  <c:v>7.1848130000000001</c:v>
                </c:pt>
                <c:pt idx="37351">
                  <c:v>7.176323</c:v>
                </c:pt>
                <c:pt idx="37352">
                  <c:v>7.1751820000000004</c:v>
                </c:pt>
                <c:pt idx="37353">
                  <c:v>7.1864150000000002</c:v>
                </c:pt>
                <c:pt idx="37354">
                  <c:v>7.1770990000000001</c:v>
                </c:pt>
                <c:pt idx="37355">
                  <c:v>7.1743290000000002</c:v>
                </c:pt>
                <c:pt idx="37356">
                  <c:v>7.1868949999999998</c:v>
                </c:pt>
                <c:pt idx="37357">
                  <c:v>7.1848109999999998</c:v>
                </c:pt>
                <c:pt idx="37358">
                  <c:v>7.1713950000000004</c:v>
                </c:pt>
                <c:pt idx="37359">
                  <c:v>7.1755709999999997</c:v>
                </c:pt>
                <c:pt idx="37360">
                  <c:v>7.1822330000000001</c:v>
                </c:pt>
                <c:pt idx="37361">
                  <c:v>7.1721680000000001</c:v>
                </c:pt>
                <c:pt idx="37362">
                  <c:v>7.1712959999999999</c:v>
                </c:pt>
                <c:pt idx="37363">
                  <c:v>7.1759560000000002</c:v>
                </c:pt>
                <c:pt idx="37364">
                  <c:v>7.1720800000000002</c:v>
                </c:pt>
                <c:pt idx="37365">
                  <c:v>7.1729180000000001</c:v>
                </c:pt>
                <c:pt idx="37366">
                  <c:v>7.1807650000000001</c:v>
                </c:pt>
                <c:pt idx="37367">
                  <c:v>7.1822689999999998</c:v>
                </c:pt>
                <c:pt idx="37368">
                  <c:v>7.1796239999999996</c:v>
                </c:pt>
                <c:pt idx="37369">
                  <c:v>7.1907699999999997</c:v>
                </c:pt>
                <c:pt idx="37370">
                  <c:v>7.1889269999999996</c:v>
                </c:pt>
                <c:pt idx="37371">
                  <c:v>7.1763810000000001</c:v>
                </c:pt>
                <c:pt idx="37372">
                  <c:v>7.1874200000000004</c:v>
                </c:pt>
                <c:pt idx="37373">
                  <c:v>7.187246</c:v>
                </c:pt>
                <c:pt idx="37374">
                  <c:v>7.1755690000000003</c:v>
                </c:pt>
                <c:pt idx="37375">
                  <c:v>7.1781329999999999</c:v>
                </c:pt>
                <c:pt idx="37376">
                  <c:v>7.1792910000000001</c:v>
                </c:pt>
                <c:pt idx="37377">
                  <c:v>7.1798789999999997</c:v>
                </c:pt>
                <c:pt idx="37378">
                  <c:v>7.1859140000000004</c:v>
                </c:pt>
                <c:pt idx="37379">
                  <c:v>7.1848580000000002</c:v>
                </c:pt>
                <c:pt idx="37380">
                  <c:v>7.1754709999999999</c:v>
                </c:pt>
                <c:pt idx="37381">
                  <c:v>7.1792680000000004</c:v>
                </c:pt>
                <c:pt idx="37382">
                  <c:v>7.186064</c:v>
                </c:pt>
                <c:pt idx="37383">
                  <c:v>7.1742429999999997</c:v>
                </c:pt>
                <c:pt idx="37384">
                  <c:v>7.1781420000000002</c:v>
                </c:pt>
                <c:pt idx="37385">
                  <c:v>7.1937850000000001</c:v>
                </c:pt>
                <c:pt idx="37386">
                  <c:v>7.1837270000000002</c:v>
                </c:pt>
                <c:pt idx="37387">
                  <c:v>7.1743100000000002</c:v>
                </c:pt>
                <c:pt idx="37388">
                  <c:v>7.1827589999999999</c:v>
                </c:pt>
                <c:pt idx="37389">
                  <c:v>7.185486</c:v>
                </c:pt>
                <c:pt idx="37390">
                  <c:v>7.1814289999999996</c:v>
                </c:pt>
                <c:pt idx="37391">
                  <c:v>7.1851900000000004</c:v>
                </c:pt>
                <c:pt idx="37392">
                  <c:v>7.1841080000000002</c:v>
                </c:pt>
                <c:pt idx="37393">
                  <c:v>7.1824110000000001</c:v>
                </c:pt>
                <c:pt idx="37394">
                  <c:v>7.1945600000000001</c:v>
                </c:pt>
                <c:pt idx="37395">
                  <c:v>7.1918889999999998</c:v>
                </c:pt>
                <c:pt idx="37396">
                  <c:v>7.1849080000000001</c:v>
                </c:pt>
                <c:pt idx="37397">
                  <c:v>7.1954900000000004</c:v>
                </c:pt>
                <c:pt idx="37398">
                  <c:v>7.1964160000000001</c:v>
                </c:pt>
                <c:pt idx="37399">
                  <c:v>7.1812209999999999</c:v>
                </c:pt>
                <c:pt idx="37400">
                  <c:v>7.1764089999999996</c:v>
                </c:pt>
                <c:pt idx="37401">
                  <c:v>7.187551</c:v>
                </c:pt>
                <c:pt idx="37402">
                  <c:v>7.187119</c:v>
                </c:pt>
                <c:pt idx="37403">
                  <c:v>7.1812389999999997</c:v>
                </c:pt>
                <c:pt idx="37404">
                  <c:v>7.1945639999999997</c:v>
                </c:pt>
                <c:pt idx="37405">
                  <c:v>7.1956410000000002</c:v>
                </c:pt>
                <c:pt idx="37406">
                  <c:v>7.1872780000000001</c:v>
                </c:pt>
                <c:pt idx="37407">
                  <c:v>7.1932289999999997</c:v>
                </c:pt>
                <c:pt idx="37408">
                  <c:v>7.1923250000000003</c:v>
                </c:pt>
                <c:pt idx="37409">
                  <c:v>7.1831240000000003</c:v>
                </c:pt>
                <c:pt idx="37410">
                  <c:v>7.1842899999999998</c:v>
                </c:pt>
                <c:pt idx="37411">
                  <c:v>7.191039</c:v>
                </c:pt>
                <c:pt idx="37412">
                  <c:v>7.182652</c:v>
                </c:pt>
                <c:pt idx="37413">
                  <c:v>7.18025</c:v>
                </c:pt>
                <c:pt idx="37414">
                  <c:v>7.1848580000000002</c:v>
                </c:pt>
                <c:pt idx="37415">
                  <c:v>7.1834730000000002</c:v>
                </c:pt>
                <c:pt idx="37416">
                  <c:v>7.1958140000000004</c:v>
                </c:pt>
                <c:pt idx="37417">
                  <c:v>7.20282</c:v>
                </c:pt>
                <c:pt idx="37418">
                  <c:v>7.1933069999999999</c:v>
                </c:pt>
                <c:pt idx="37419">
                  <c:v>7.188669</c:v>
                </c:pt>
                <c:pt idx="37420">
                  <c:v>7.1887850000000002</c:v>
                </c:pt>
                <c:pt idx="37421">
                  <c:v>7.1889000000000003</c:v>
                </c:pt>
                <c:pt idx="37422">
                  <c:v>7.1889479999999999</c:v>
                </c:pt>
                <c:pt idx="37423">
                  <c:v>7.1923560000000002</c:v>
                </c:pt>
                <c:pt idx="37424">
                  <c:v>7.185765</c:v>
                </c:pt>
                <c:pt idx="37425">
                  <c:v>7.1758309999999996</c:v>
                </c:pt>
                <c:pt idx="37426">
                  <c:v>7.1834100000000003</c:v>
                </c:pt>
                <c:pt idx="37427">
                  <c:v>7.1909510000000001</c:v>
                </c:pt>
                <c:pt idx="37428">
                  <c:v>7.1917099999999996</c:v>
                </c:pt>
                <c:pt idx="37429">
                  <c:v>7.1933910000000001</c:v>
                </c:pt>
                <c:pt idx="37430">
                  <c:v>7.1906910000000002</c:v>
                </c:pt>
                <c:pt idx="37431">
                  <c:v>7.1885839999999996</c:v>
                </c:pt>
                <c:pt idx="37432">
                  <c:v>7.1954849999999997</c:v>
                </c:pt>
                <c:pt idx="37433">
                  <c:v>7.1970090000000004</c:v>
                </c:pt>
                <c:pt idx="37434">
                  <c:v>7.1857670000000002</c:v>
                </c:pt>
                <c:pt idx="37435">
                  <c:v>7.1874669999999998</c:v>
                </c:pt>
                <c:pt idx="37436">
                  <c:v>7.1945540000000001</c:v>
                </c:pt>
                <c:pt idx="37437">
                  <c:v>7.1857150000000001</c:v>
                </c:pt>
                <c:pt idx="37438">
                  <c:v>7.18771</c:v>
                </c:pt>
                <c:pt idx="37439">
                  <c:v>7.1961409999999999</c:v>
                </c:pt>
                <c:pt idx="37440">
                  <c:v>7.1927120000000002</c:v>
                </c:pt>
                <c:pt idx="37441">
                  <c:v>7.1958679999999999</c:v>
                </c:pt>
                <c:pt idx="37442">
                  <c:v>7.1978809999999998</c:v>
                </c:pt>
                <c:pt idx="37443">
                  <c:v>7.187093</c:v>
                </c:pt>
                <c:pt idx="37444">
                  <c:v>7.1873519999999997</c:v>
                </c:pt>
                <c:pt idx="37445">
                  <c:v>7.1961769999999996</c:v>
                </c:pt>
                <c:pt idx="37446">
                  <c:v>7.188993</c:v>
                </c:pt>
                <c:pt idx="37447">
                  <c:v>7.1856790000000004</c:v>
                </c:pt>
                <c:pt idx="37448">
                  <c:v>7.1969909999999997</c:v>
                </c:pt>
                <c:pt idx="37449">
                  <c:v>7.1973279999999997</c:v>
                </c:pt>
                <c:pt idx="37450">
                  <c:v>7.1952800000000003</c:v>
                </c:pt>
                <c:pt idx="37451">
                  <c:v>7.1964569999999997</c:v>
                </c:pt>
                <c:pt idx="37452">
                  <c:v>7.1925650000000001</c:v>
                </c:pt>
                <c:pt idx="37453">
                  <c:v>7.1955470000000004</c:v>
                </c:pt>
                <c:pt idx="37454">
                  <c:v>7.2031830000000001</c:v>
                </c:pt>
                <c:pt idx="37455">
                  <c:v>7.2012239999999998</c:v>
                </c:pt>
                <c:pt idx="37456">
                  <c:v>7.1943239999999999</c:v>
                </c:pt>
                <c:pt idx="37457">
                  <c:v>7.1953310000000004</c:v>
                </c:pt>
                <c:pt idx="37458">
                  <c:v>7.1908979999999998</c:v>
                </c:pt>
                <c:pt idx="37459">
                  <c:v>7.1894330000000002</c:v>
                </c:pt>
                <c:pt idx="37460">
                  <c:v>7.2034039999999999</c:v>
                </c:pt>
                <c:pt idx="37461">
                  <c:v>7.2018149999999999</c:v>
                </c:pt>
                <c:pt idx="37462">
                  <c:v>7.1892129999999996</c:v>
                </c:pt>
                <c:pt idx="37463">
                  <c:v>7.1952530000000001</c:v>
                </c:pt>
                <c:pt idx="37464">
                  <c:v>7.2057630000000001</c:v>
                </c:pt>
                <c:pt idx="37465">
                  <c:v>7.1998939999999996</c:v>
                </c:pt>
                <c:pt idx="37466">
                  <c:v>7.1914249999999997</c:v>
                </c:pt>
                <c:pt idx="37467">
                  <c:v>7.1981900000000003</c:v>
                </c:pt>
                <c:pt idx="37468">
                  <c:v>7.1985409999999996</c:v>
                </c:pt>
                <c:pt idx="37469">
                  <c:v>7.1917080000000002</c:v>
                </c:pt>
                <c:pt idx="37470">
                  <c:v>7.1970780000000003</c:v>
                </c:pt>
                <c:pt idx="37471">
                  <c:v>7.1979129999999998</c:v>
                </c:pt>
                <c:pt idx="37472">
                  <c:v>7.1996799999999999</c:v>
                </c:pt>
                <c:pt idx="37473">
                  <c:v>7.2115309999999999</c:v>
                </c:pt>
                <c:pt idx="37474">
                  <c:v>7.208475</c:v>
                </c:pt>
                <c:pt idx="37475">
                  <c:v>7.197514</c:v>
                </c:pt>
                <c:pt idx="37476">
                  <c:v>7.2055059999999997</c:v>
                </c:pt>
                <c:pt idx="37477">
                  <c:v>7.2082249999999997</c:v>
                </c:pt>
                <c:pt idx="37478">
                  <c:v>7.1936910000000003</c:v>
                </c:pt>
                <c:pt idx="37479">
                  <c:v>7.1994360000000004</c:v>
                </c:pt>
                <c:pt idx="37480">
                  <c:v>7.2048930000000002</c:v>
                </c:pt>
                <c:pt idx="37481">
                  <c:v>7.1917660000000003</c:v>
                </c:pt>
                <c:pt idx="37482">
                  <c:v>7.1932090000000004</c:v>
                </c:pt>
                <c:pt idx="37483">
                  <c:v>7.2001739999999996</c:v>
                </c:pt>
                <c:pt idx="37484">
                  <c:v>7.1987940000000004</c:v>
                </c:pt>
                <c:pt idx="37485">
                  <c:v>7.1924590000000004</c:v>
                </c:pt>
                <c:pt idx="37486">
                  <c:v>7.1893890000000003</c:v>
                </c:pt>
                <c:pt idx="37487">
                  <c:v>7.1946339999999998</c:v>
                </c:pt>
                <c:pt idx="37488">
                  <c:v>7.1951239999999999</c:v>
                </c:pt>
                <c:pt idx="37489">
                  <c:v>7.193619</c:v>
                </c:pt>
                <c:pt idx="37490">
                  <c:v>7.2026479999999999</c:v>
                </c:pt>
                <c:pt idx="37491">
                  <c:v>7.2153010000000002</c:v>
                </c:pt>
                <c:pt idx="37492">
                  <c:v>7.2105040000000002</c:v>
                </c:pt>
                <c:pt idx="37493">
                  <c:v>7.1973399999999996</c:v>
                </c:pt>
                <c:pt idx="37494">
                  <c:v>7.206245</c:v>
                </c:pt>
                <c:pt idx="37495">
                  <c:v>7.2125969999999997</c:v>
                </c:pt>
                <c:pt idx="37496">
                  <c:v>7.1964600000000001</c:v>
                </c:pt>
                <c:pt idx="37497">
                  <c:v>7.1942199999999996</c:v>
                </c:pt>
                <c:pt idx="37498">
                  <c:v>7.2058580000000001</c:v>
                </c:pt>
                <c:pt idx="37499">
                  <c:v>7.2029050000000003</c:v>
                </c:pt>
                <c:pt idx="37500">
                  <c:v>7.1965159999999999</c:v>
                </c:pt>
                <c:pt idx="37501">
                  <c:v>7.2028429999999997</c:v>
                </c:pt>
                <c:pt idx="37502">
                  <c:v>7.2039600000000004</c:v>
                </c:pt>
                <c:pt idx="37503">
                  <c:v>7.2046650000000003</c:v>
                </c:pt>
                <c:pt idx="37504">
                  <c:v>7.2163339999999998</c:v>
                </c:pt>
                <c:pt idx="37505">
                  <c:v>7.2123949999999999</c:v>
                </c:pt>
                <c:pt idx="37506">
                  <c:v>7.1994439999999997</c:v>
                </c:pt>
                <c:pt idx="37507">
                  <c:v>7.1993679999999998</c:v>
                </c:pt>
                <c:pt idx="37508">
                  <c:v>7.2030649999999996</c:v>
                </c:pt>
                <c:pt idx="37509">
                  <c:v>7.2036639999999998</c:v>
                </c:pt>
                <c:pt idx="37510">
                  <c:v>7.2018839999999997</c:v>
                </c:pt>
                <c:pt idx="37511">
                  <c:v>7.1993689999999999</c:v>
                </c:pt>
                <c:pt idx="37512">
                  <c:v>7.1945790000000001</c:v>
                </c:pt>
                <c:pt idx="37513">
                  <c:v>7.2006290000000002</c:v>
                </c:pt>
                <c:pt idx="37514">
                  <c:v>7.2153729999999996</c:v>
                </c:pt>
                <c:pt idx="37515">
                  <c:v>7.2063629999999996</c:v>
                </c:pt>
                <c:pt idx="37516">
                  <c:v>7.1979259999999998</c:v>
                </c:pt>
                <c:pt idx="37517">
                  <c:v>7.2047100000000004</c:v>
                </c:pt>
                <c:pt idx="37518">
                  <c:v>7.2048779999999999</c:v>
                </c:pt>
                <c:pt idx="37519">
                  <c:v>7.2037380000000004</c:v>
                </c:pt>
                <c:pt idx="37520">
                  <c:v>7.2043799999999996</c:v>
                </c:pt>
                <c:pt idx="37521">
                  <c:v>7.1962089999999996</c:v>
                </c:pt>
                <c:pt idx="37522">
                  <c:v>7.1928169999999998</c:v>
                </c:pt>
                <c:pt idx="37523">
                  <c:v>7.2084580000000003</c:v>
                </c:pt>
                <c:pt idx="37524">
                  <c:v>7.2112740000000004</c:v>
                </c:pt>
                <c:pt idx="37525">
                  <c:v>7.2011269999999996</c:v>
                </c:pt>
                <c:pt idx="37526">
                  <c:v>7.2103489999999999</c:v>
                </c:pt>
                <c:pt idx="37527">
                  <c:v>7.2166920000000001</c:v>
                </c:pt>
                <c:pt idx="37528">
                  <c:v>7.2081059999999999</c:v>
                </c:pt>
                <c:pt idx="37529">
                  <c:v>7.2079399999999998</c:v>
                </c:pt>
                <c:pt idx="37530">
                  <c:v>7.2126200000000003</c:v>
                </c:pt>
                <c:pt idx="37531">
                  <c:v>7.2092369999999999</c:v>
                </c:pt>
                <c:pt idx="37532">
                  <c:v>7.2077790000000004</c:v>
                </c:pt>
                <c:pt idx="37533">
                  <c:v>7.2141089999999997</c:v>
                </c:pt>
                <c:pt idx="37534">
                  <c:v>7.2087000000000003</c:v>
                </c:pt>
                <c:pt idx="37535">
                  <c:v>7.2089629999999998</c:v>
                </c:pt>
                <c:pt idx="37536">
                  <c:v>7.2189889999999997</c:v>
                </c:pt>
                <c:pt idx="37537">
                  <c:v>7.2080109999999999</c:v>
                </c:pt>
                <c:pt idx="37538">
                  <c:v>7.2052129999999996</c:v>
                </c:pt>
                <c:pt idx="37539">
                  <c:v>7.2162649999999999</c:v>
                </c:pt>
                <c:pt idx="37540">
                  <c:v>7.2157679999999997</c:v>
                </c:pt>
                <c:pt idx="37541">
                  <c:v>7.209263</c:v>
                </c:pt>
                <c:pt idx="37542">
                  <c:v>7.2039330000000001</c:v>
                </c:pt>
                <c:pt idx="37543">
                  <c:v>7.2056430000000002</c:v>
                </c:pt>
                <c:pt idx="37544">
                  <c:v>7.2074319999999998</c:v>
                </c:pt>
                <c:pt idx="37545">
                  <c:v>7.2074259999999999</c:v>
                </c:pt>
                <c:pt idx="37546">
                  <c:v>7.211144</c:v>
                </c:pt>
                <c:pt idx="37547">
                  <c:v>7.2129219999999998</c:v>
                </c:pt>
                <c:pt idx="37548">
                  <c:v>7.2165860000000004</c:v>
                </c:pt>
                <c:pt idx="37549">
                  <c:v>7.2173569999999998</c:v>
                </c:pt>
                <c:pt idx="37550">
                  <c:v>7.2129810000000001</c:v>
                </c:pt>
                <c:pt idx="37551">
                  <c:v>7.2161160000000004</c:v>
                </c:pt>
                <c:pt idx="37552">
                  <c:v>7.2212589999999999</c:v>
                </c:pt>
                <c:pt idx="37553">
                  <c:v>7.2154720000000001</c:v>
                </c:pt>
                <c:pt idx="37554">
                  <c:v>7.2112179999999997</c:v>
                </c:pt>
                <c:pt idx="37555">
                  <c:v>7.2162110000000004</c:v>
                </c:pt>
                <c:pt idx="37556">
                  <c:v>7.210305</c:v>
                </c:pt>
                <c:pt idx="37557">
                  <c:v>7.2056880000000003</c:v>
                </c:pt>
                <c:pt idx="37558">
                  <c:v>7.2112210000000001</c:v>
                </c:pt>
                <c:pt idx="37559">
                  <c:v>7.2085379999999999</c:v>
                </c:pt>
                <c:pt idx="37560">
                  <c:v>7.2121490000000001</c:v>
                </c:pt>
                <c:pt idx="37561">
                  <c:v>7.2199260000000001</c:v>
                </c:pt>
                <c:pt idx="37562">
                  <c:v>7.211964</c:v>
                </c:pt>
                <c:pt idx="37563">
                  <c:v>7.2016999999999998</c:v>
                </c:pt>
                <c:pt idx="37564">
                  <c:v>7.2096530000000003</c:v>
                </c:pt>
                <c:pt idx="37565">
                  <c:v>7.212345</c:v>
                </c:pt>
                <c:pt idx="37566">
                  <c:v>7.2036259999999999</c:v>
                </c:pt>
                <c:pt idx="37567">
                  <c:v>7.2181059999999997</c:v>
                </c:pt>
                <c:pt idx="37568">
                  <c:v>7.2313320000000001</c:v>
                </c:pt>
                <c:pt idx="37569">
                  <c:v>7.2168320000000001</c:v>
                </c:pt>
                <c:pt idx="37570">
                  <c:v>7.2089080000000001</c:v>
                </c:pt>
                <c:pt idx="37571">
                  <c:v>7.213095</c:v>
                </c:pt>
                <c:pt idx="37572">
                  <c:v>7.2155909999999999</c:v>
                </c:pt>
                <c:pt idx="37573">
                  <c:v>7.2098909999999998</c:v>
                </c:pt>
                <c:pt idx="37574">
                  <c:v>7.2079440000000004</c:v>
                </c:pt>
                <c:pt idx="37575">
                  <c:v>7.2162600000000001</c:v>
                </c:pt>
                <c:pt idx="37576">
                  <c:v>7.2182120000000003</c:v>
                </c:pt>
                <c:pt idx="37577">
                  <c:v>7.2185129999999997</c:v>
                </c:pt>
                <c:pt idx="37578">
                  <c:v>7.2179229999999999</c:v>
                </c:pt>
                <c:pt idx="37579">
                  <c:v>7.2188970000000001</c:v>
                </c:pt>
                <c:pt idx="37580">
                  <c:v>7.2194140000000004</c:v>
                </c:pt>
                <c:pt idx="37581">
                  <c:v>7.2098950000000004</c:v>
                </c:pt>
                <c:pt idx="37582">
                  <c:v>7.2063139999999999</c:v>
                </c:pt>
                <c:pt idx="37583">
                  <c:v>7.213533</c:v>
                </c:pt>
                <c:pt idx="37584">
                  <c:v>7.215554</c:v>
                </c:pt>
                <c:pt idx="37585">
                  <c:v>7.2134390000000002</c:v>
                </c:pt>
                <c:pt idx="37586">
                  <c:v>7.2188369999999997</c:v>
                </c:pt>
                <c:pt idx="37587">
                  <c:v>7.2205779999999997</c:v>
                </c:pt>
                <c:pt idx="37588">
                  <c:v>7.2091900000000004</c:v>
                </c:pt>
                <c:pt idx="37589">
                  <c:v>7.2131150000000002</c:v>
                </c:pt>
                <c:pt idx="37590">
                  <c:v>7.2169720000000002</c:v>
                </c:pt>
                <c:pt idx="37591">
                  <c:v>7.2075399999999998</c:v>
                </c:pt>
                <c:pt idx="37592">
                  <c:v>7.2171630000000002</c:v>
                </c:pt>
                <c:pt idx="37593">
                  <c:v>7.2238980000000002</c:v>
                </c:pt>
                <c:pt idx="37594">
                  <c:v>7.217117</c:v>
                </c:pt>
                <c:pt idx="37595">
                  <c:v>7.2215199999999999</c:v>
                </c:pt>
                <c:pt idx="37596">
                  <c:v>7.2264280000000003</c:v>
                </c:pt>
                <c:pt idx="37597">
                  <c:v>7.2177230000000003</c:v>
                </c:pt>
                <c:pt idx="37598">
                  <c:v>7.2149289999999997</c:v>
                </c:pt>
                <c:pt idx="37599">
                  <c:v>7.2223699999999997</c:v>
                </c:pt>
                <c:pt idx="37600">
                  <c:v>7.2208920000000001</c:v>
                </c:pt>
                <c:pt idx="37601">
                  <c:v>7.2217750000000001</c:v>
                </c:pt>
                <c:pt idx="37602">
                  <c:v>7.2271609999999997</c:v>
                </c:pt>
                <c:pt idx="37603">
                  <c:v>7.2195169999999997</c:v>
                </c:pt>
                <c:pt idx="37604">
                  <c:v>7.2206359999999998</c:v>
                </c:pt>
                <c:pt idx="37605">
                  <c:v>7.2283210000000002</c:v>
                </c:pt>
                <c:pt idx="37606">
                  <c:v>7.2195220000000004</c:v>
                </c:pt>
                <c:pt idx="37607">
                  <c:v>7.2131239999999996</c:v>
                </c:pt>
                <c:pt idx="37608">
                  <c:v>7.2178950000000004</c:v>
                </c:pt>
                <c:pt idx="37609">
                  <c:v>7.2152969999999996</c:v>
                </c:pt>
                <c:pt idx="37610">
                  <c:v>7.2072180000000001</c:v>
                </c:pt>
                <c:pt idx="37611">
                  <c:v>7.2205789999999999</c:v>
                </c:pt>
                <c:pt idx="37612">
                  <c:v>7.2325030000000003</c:v>
                </c:pt>
                <c:pt idx="37613">
                  <c:v>7.2257020000000001</c:v>
                </c:pt>
                <c:pt idx="37614">
                  <c:v>7.2250540000000001</c:v>
                </c:pt>
                <c:pt idx="37615">
                  <c:v>7.2237369999999999</c:v>
                </c:pt>
                <c:pt idx="37616">
                  <c:v>7.217225</c:v>
                </c:pt>
                <c:pt idx="37617">
                  <c:v>7.2225799999999998</c:v>
                </c:pt>
                <c:pt idx="37618">
                  <c:v>7.2303009999999999</c:v>
                </c:pt>
                <c:pt idx="37619">
                  <c:v>7.2201630000000003</c:v>
                </c:pt>
                <c:pt idx="37620">
                  <c:v>7.2170379999999996</c:v>
                </c:pt>
                <c:pt idx="37621">
                  <c:v>7.2297890000000002</c:v>
                </c:pt>
                <c:pt idx="37622">
                  <c:v>7.2277950000000004</c:v>
                </c:pt>
                <c:pt idx="37623">
                  <c:v>7.230353</c:v>
                </c:pt>
                <c:pt idx="37624">
                  <c:v>7.232164</c:v>
                </c:pt>
                <c:pt idx="37625">
                  <c:v>7.2152950000000002</c:v>
                </c:pt>
                <c:pt idx="37626">
                  <c:v>7.2154550000000004</c:v>
                </c:pt>
                <c:pt idx="37627">
                  <c:v>7.2250899999999998</c:v>
                </c:pt>
                <c:pt idx="37628">
                  <c:v>7.2244859999999997</c:v>
                </c:pt>
                <c:pt idx="37629">
                  <c:v>7.2199249999999999</c:v>
                </c:pt>
                <c:pt idx="37630">
                  <c:v>7.2190570000000003</c:v>
                </c:pt>
                <c:pt idx="37631">
                  <c:v>7.2262209999999998</c:v>
                </c:pt>
                <c:pt idx="37632">
                  <c:v>7.2227670000000002</c:v>
                </c:pt>
                <c:pt idx="37633">
                  <c:v>7.2189870000000003</c:v>
                </c:pt>
                <c:pt idx="37634">
                  <c:v>7.2234319999999999</c:v>
                </c:pt>
                <c:pt idx="37635">
                  <c:v>7.2254949999999996</c:v>
                </c:pt>
                <c:pt idx="37636">
                  <c:v>7.2252000000000001</c:v>
                </c:pt>
                <c:pt idx="37637">
                  <c:v>7.2244609999999998</c:v>
                </c:pt>
                <c:pt idx="37638">
                  <c:v>7.2274700000000003</c:v>
                </c:pt>
                <c:pt idx="37639">
                  <c:v>7.228809</c:v>
                </c:pt>
                <c:pt idx="37640">
                  <c:v>7.2289279999999998</c:v>
                </c:pt>
                <c:pt idx="37641">
                  <c:v>7.2302359999999997</c:v>
                </c:pt>
                <c:pt idx="37642">
                  <c:v>7.2278279999999997</c:v>
                </c:pt>
                <c:pt idx="37643">
                  <c:v>7.2254019999999999</c:v>
                </c:pt>
                <c:pt idx="37644">
                  <c:v>7.221654</c:v>
                </c:pt>
                <c:pt idx="37645">
                  <c:v>7.2276009999999999</c:v>
                </c:pt>
                <c:pt idx="37646">
                  <c:v>7.2363109999999997</c:v>
                </c:pt>
                <c:pt idx="37647">
                  <c:v>7.2245879999999998</c:v>
                </c:pt>
                <c:pt idx="37648">
                  <c:v>7.2141149999999996</c:v>
                </c:pt>
                <c:pt idx="37649">
                  <c:v>7.224335</c:v>
                </c:pt>
                <c:pt idx="37650">
                  <c:v>7.234896</c:v>
                </c:pt>
                <c:pt idx="37651">
                  <c:v>7.2304890000000004</c:v>
                </c:pt>
                <c:pt idx="37652">
                  <c:v>7.2271900000000002</c:v>
                </c:pt>
                <c:pt idx="37653">
                  <c:v>7.2287480000000004</c:v>
                </c:pt>
                <c:pt idx="37654">
                  <c:v>7.2253939999999997</c:v>
                </c:pt>
                <c:pt idx="37655">
                  <c:v>7.2289000000000003</c:v>
                </c:pt>
                <c:pt idx="37656">
                  <c:v>7.2277490000000002</c:v>
                </c:pt>
                <c:pt idx="37657">
                  <c:v>7.2262399999999998</c:v>
                </c:pt>
                <c:pt idx="37658">
                  <c:v>7.2331709999999996</c:v>
                </c:pt>
                <c:pt idx="37659">
                  <c:v>7.225346</c:v>
                </c:pt>
                <c:pt idx="37660">
                  <c:v>7.2198469999999997</c:v>
                </c:pt>
                <c:pt idx="37661">
                  <c:v>7.2297169999999999</c:v>
                </c:pt>
                <c:pt idx="37662">
                  <c:v>7.232202</c:v>
                </c:pt>
                <c:pt idx="37663">
                  <c:v>7.2245679999999997</c:v>
                </c:pt>
                <c:pt idx="37664">
                  <c:v>7.2310759999999998</c:v>
                </c:pt>
                <c:pt idx="37665">
                  <c:v>7.2455220000000002</c:v>
                </c:pt>
                <c:pt idx="37666">
                  <c:v>7.2337720000000001</c:v>
                </c:pt>
                <c:pt idx="37667">
                  <c:v>7.2273589999999999</c:v>
                </c:pt>
                <c:pt idx="37668">
                  <c:v>7.2368829999999997</c:v>
                </c:pt>
                <c:pt idx="37669">
                  <c:v>7.2238930000000003</c:v>
                </c:pt>
                <c:pt idx="37670">
                  <c:v>7.2181800000000003</c:v>
                </c:pt>
                <c:pt idx="37671">
                  <c:v>7.235792</c:v>
                </c:pt>
                <c:pt idx="37672">
                  <c:v>7.2375179999999997</c:v>
                </c:pt>
                <c:pt idx="37673">
                  <c:v>7.2301140000000004</c:v>
                </c:pt>
                <c:pt idx="37674">
                  <c:v>7.2414319999999996</c:v>
                </c:pt>
                <c:pt idx="37675">
                  <c:v>7.2482490000000004</c:v>
                </c:pt>
                <c:pt idx="37676">
                  <c:v>7.2353589999999999</c:v>
                </c:pt>
                <c:pt idx="37677">
                  <c:v>7.2319459999999998</c:v>
                </c:pt>
                <c:pt idx="37678">
                  <c:v>7.2352189999999998</c:v>
                </c:pt>
                <c:pt idx="37679">
                  <c:v>7.2356299999999996</c:v>
                </c:pt>
                <c:pt idx="37680">
                  <c:v>7.2322920000000002</c:v>
                </c:pt>
                <c:pt idx="37681">
                  <c:v>7.2216509999999996</c:v>
                </c:pt>
                <c:pt idx="37682">
                  <c:v>7.2235129999999996</c:v>
                </c:pt>
                <c:pt idx="37683">
                  <c:v>7.2355830000000001</c:v>
                </c:pt>
                <c:pt idx="37684">
                  <c:v>7.2378650000000002</c:v>
                </c:pt>
                <c:pt idx="37685">
                  <c:v>7.2313789999999996</c:v>
                </c:pt>
                <c:pt idx="37686">
                  <c:v>7.2300700000000004</c:v>
                </c:pt>
                <c:pt idx="37687">
                  <c:v>7.241905</c:v>
                </c:pt>
                <c:pt idx="37688">
                  <c:v>7.2418019999999999</c:v>
                </c:pt>
                <c:pt idx="37689">
                  <c:v>7.2312649999999996</c:v>
                </c:pt>
                <c:pt idx="37690">
                  <c:v>7.2308310000000002</c:v>
                </c:pt>
                <c:pt idx="37691">
                  <c:v>7.2311839999999998</c:v>
                </c:pt>
                <c:pt idx="37692">
                  <c:v>7.2308820000000003</c:v>
                </c:pt>
                <c:pt idx="37693">
                  <c:v>7.2398720000000001</c:v>
                </c:pt>
                <c:pt idx="37694">
                  <c:v>7.2423989999999998</c:v>
                </c:pt>
                <c:pt idx="37695">
                  <c:v>7.2279340000000003</c:v>
                </c:pt>
                <c:pt idx="37696">
                  <c:v>7.2327940000000002</c:v>
                </c:pt>
                <c:pt idx="37697">
                  <c:v>7.2431539999999996</c:v>
                </c:pt>
                <c:pt idx="37698">
                  <c:v>7.2217130000000003</c:v>
                </c:pt>
                <c:pt idx="37699">
                  <c:v>7.2193480000000001</c:v>
                </c:pt>
                <c:pt idx="37700">
                  <c:v>7.2394220000000002</c:v>
                </c:pt>
                <c:pt idx="37701">
                  <c:v>7.2379449999999999</c:v>
                </c:pt>
                <c:pt idx="37702">
                  <c:v>7.2378650000000002</c:v>
                </c:pt>
                <c:pt idx="37703">
                  <c:v>7.247071</c:v>
                </c:pt>
                <c:pt idx="37704">
                  <c:v>7.2410139999999998</c:v>
                </c:pt>
                <c:pt idx="37705">
                  <c:v>7.2318480000000003</c:v>
                </c:pt>
                <c:pt idx="37706">
                  <c:v>7.2388979999999998</c:v>
                </c:pt>
                <c:pt idx="37707">
                  <c:v>7.2465739999999998</c:v>
                </c:pt>
                <c:pt idx="37708">
                  <c:v>7.2414160000000001</c:v>
                </c:pt>
                <c:pt idx="37709">
                  <c:v>7.240208</c:v>
                </c:pt>
                <c:pt idx="37710">
                  <c:v>7.2446140000000003</c:v>
                </c:pt>
                <c:pt idx="37711">
                  <c:v>7.2412239999999999</c:v>
                </c:pt>
                <c:pt idx="37712">
                  <c:v>7.2334690000000004</c:v>
                </c:pt>
                <c:pt idx="37713">
                  <c:v>7.2325520000000001</c:v>
                </c:pt>
                <c:pt idx="37714">
                  <c:v>7.2311019999999999</c:v>
                </c:pt>
                <c:pt idx="37715">
                  <c:v>7.225644</c:v>
                </c:pt>
                <c:pt idx="37716">
                  <c:v>7.2339859999999998</c:v>
                </c:pt>
                <c:pt idx="37717">
                  <c:v>7.238836</c:v>
                </c:pt>
                <c:pt idx="37718">
                  <c:v>7.2322449999999998</c:v>
                </c:pt>
                <c:pt idx="37719">
                  <c:v>7.2336499999999999</c:v>
                </c:pt>
                <c:pt idx="37720">
                  <c:v>7.2384199999999996</c:v>
                </c:pt>
                <c:pt idx="37721">
                  <c:v>7.2484120000000001</c:v>
                </c:pt>
                <c:pt idx="37722">
                  <c:v>7.2559430000000003</c:v>
                </c:pt>
                <c:pt idx="37723">
                  <c:v>7.245177</c:v>
                </c:pt>
                <c:pt idx="37724">
                  <c:v>7.2385529999999996</c:v>
                </c:pt>
                <c:pt idx="37725">
                  <c:v>7.2490509999999997</c:v>
                </c:pt>
                <c:pt idx="37726">
                  <c:v>7.2504540000000004</c:v>
                </c:pt>
                <c:pt idx="37727">
                  <c:v>7.2368800000000002</c:v>
                </c:pt>
                <c:pt idx="37728">
                  <c:v>7.2364259999999998</c:v>
                </c:pt>
                <c:pt idx="37729">
                  <c:v>7.2420989999999996</c:v>
                </c:pt>
                <c:pt idx="37730">
                  <c:v>7.2385089999999996</c:v>
                </c:pt>
                <c:pt idx="37731">
                  <c:v>7.2444689999999996</c:v>
                </c:pt>
                <c:pt idx="37732">
                  <c:v>7.2501239999999996</c:v>
                </c:pt>
                <c:pt idx="37733">
                  <c:v>7.2440429999999996</c:v>
                </c:pt>
                <c:pt idx="37734">
                  <c:v>7.2418940000000003</c:v>
                </c:pt>
                <c:pt idx="37735">
                  <c:v>7.242807</c:v>
                </c:pt>
                <c:pt idx="37736">
                  <c:v>7.2394780000000001</c:v>
                </c:pt>
                <c:pt idx="37737">
                  <c:v>7.235004</c:v>
                </c:pt>
                <c:pt idx="37738">
                  <c:v>7.236313</c:v>
                </c:pt>
                <c:pt idx="37739">
                  <c:v>7.234515</c:v>
                </c:pt>
                <c:pt idx="37740">
                  <c:v>7.232443</c:v>
                </c:pt>
                <c:pt idx="37741">
                  <c:v>7.2422040000000001</c:v>
                </c:pt>
                <c:pt idx="37742">
                  <c:v>7.2453149999999997</c:v>
                </c:pt>
                <c:pt idx="37743">
                  <c:v>7.2410480000000002</c:v>
                </c:pt>
                <c:pt idx="37744">
                  <c:v>7.2447809999999997</c:v>
                </c:pt>
                <c:pt idx="37745">
                  <c:v>7.2439730000000004</c:v>
                </c:pt>
                <c:pt idx="37746">
                  <c:v>7.2391290000000001</c:v>
                </c:pt>
                <c:pt idx="37747">
                  <c:v>7.2464149999999998</c:v>
                </c:pt>
                <c:pt idx="37748">
                  <c:v>7.2527720000000002</c:v>
                </c:pt>
                <c:pt idx="37749">
                  <c:v>7.2452360000000002</c:v>
                </c:pt>
                <c:pt idx="37750">
                  <c:v>7.2432100000000004</c:v>
                </c:pt>
                <c:pt idx="37751">
                  <c:v>7.2496660000000004</c:v>
                </c:pt>
                <c:pt idx="37752">
                  <c:v>7.2454530000000004</c:v>
                </c:pt>
                <c:pt idx="37753">
                  <c:v>7.2416039999999997</c:v>
                </c:pt>
                <c:pt idx="37754">
                  <c:v>7.2442950000000002</c:v>
                </c:pt>
                <c:pt idx="37755">
                  <c:v>7.2427460000000004</c:v>
                </c:pt>
                <c:pt idx="37756">
                  <c:v>7.2435330000000002</c:v>
                </c:pt>
                <c:pt idx="37757">
                  <c:v>7.2454460000000003</c:v>
                </c:pt>
                <c:pt idx="37758">
                  <c:v>7.2428860000000004</c:v>
                </c:pt>
                <c:pt idx="37759">
                  <c:v>7.2474429999999996</c:v>
                </c:pt>
                <c:pt idx="37760">
                  <c:v>7.253406</c:v>
                </c:pt>
                <c:pt idx="37761">
                  <c:v>7.2377200000000004</c:v>
                </c:pt>
                <c:pt idx="37762">
                  <c:v>7.2337689999999997</c:v>
                </c:pt>
                <c:pt idx="37763">
                  <c:v>7.254683</c:v>
                </c:pt>
                <c:pt idx="37764">
                  <c:v>7.2479760000000004</c:v>
                </c:pt>
                <c:pt idx="37765">
                  <c:v>7.2370380000000001</c:v>
                </c:pt>
                <c:pt idx="37766">
                  <c:v>7.2509709999999998</c:v>
                </c:pt>
                <c:pt idx="37767">
                  <c:v>7.2504879999999998</c:v>
                </c:pt>
                <c:pt idx="37768">
                  <c:v>7.2391439999999996</c:v>
                </c:pt>
                <c:pt idx="37769">
                  <c:v>7.2438000000000002</c:v>
                </c:pt>
                <c:pt idx="37770">
                  <c:v>7.250864</c:v>
                </c:pt>
                <c:pt idx="37771">
                  <c:v>7.2479240000000003</c:v>
                </c:pt>
                <c:pt idx="37772">
                  <c:v>7.2516090000000002</c:v>
                </c:pt>
                <c:pt idx="37773">
                  <c:v>7.2561080000000002</c:v>
                </c:pt>
                <c:pt idx="37774">
                  <c:v>7.2476659999999997</c:v>
                </c:pt>
                <c:pt idx="37775">
                  <c:v>7.2493910000000001</c:v>
                </c:pt>
                <c:pt idx="37776">
                  <c:v>7.2507950000000001</c:v>
                </c:pt>
                <c:pt idx="37777">
                  <c:v>7.240837</c:v>
                </c:pt>
                <c:pt idx="37778">
                  <c:v>7.2408109999999999</c:v>
                </c:pt>
                <c:pt idx="37779">
                  <c:v>7.2517129999999996</c:v>
                </c:pt>
                <c:pt idx="37780">
                  <c:v>7.2522520000000004</c:v>
                </c:pt>
                <c:pt idx="37781">
                  <c:v>7.245012</c:v>
                </c:pt>
                <c:pt idx="37782">
                  <c:v>7.2565559999999998</c:v>
                </c:pt>
                <c:pt idx="37783">
                  <c:v>7.2608990000000002</c:v>
                </c:pt>
                <c:pt idx="37784">
                  <c:v>7.2527780000000002</c:v>
                </c:pt>
                <c:pt idx="37785">
                  <c:v>7.2582170000000001</c:v>
                </c:pt>
                <c:pt idx="37786">
                  <c:v>7.256678</c:v>
                </c:pt>
                <c:pt idx="37787">
                  <c:v>7.2506719999999998</c:v>
                </c:pt>
                <c:pt idx="37788">
                  <c:v>7.2570810000000003</c:v>
                </c:pt>
                <c:pt idx="37789">
                  <c:v>7.2563110000000002</c:v>
                </c:pt>
                <c:pt idx="37790">
                  <c:v>7.2424340000000003</c:v>
                </c:pt>
                <c:pt idx="37791">
                  <c:v>7.238531</c:v>
                </c:pt>
                <c:pt idx="37792">
                  <c:v>7.2514180000000001</c:v>
                </c:pt>
                <c:pt idx="37793">
                  <c:v>7.2530929999999998</c:v>
                </c:pt>
                <c:pt idx="37794">
                  <c:v>7.2495010000000004</c:v>
                </c:pt>
                <c:pt idx="37795">
                  <c:v>7.2593170000000002</c:v>
                </c:pt>
                <c:pt idx="37796">
                  <c:v>7.2590209999999997</c:v>
                </c:pt>
                <c:pt idx="37797">
                  <c:v>7.246111</c:v>
                </c:pt>
                <c:pt idx="37798">
                  <c:v>7.2454970000000003</c:v>
                </c:pt>
                <c:pt idx="37799">
                  <c:v>7.2505259999999998</c:v>
                </c:pt>
                <c:pt idx="37800">
                  <c:v>7.2444360000000003</c:v>
                </c:pt>
                <c:pt idx="37801">
                  <c:v>7.2475569999999996</c:v>
                </c:pt>
                <c:pt idx="37802">
                  <c:v>7.2515330000000002</c:v>
                </c:pt>
                <c:pt idx="37803">
                  <c:v>7.2471620000000003</c:v>
                </c:pt>
                <c:pt idx="37804">
                  <c:v>7.2605940000000002</c:v>
                </c:pt>
                <c:pt idx="37805">
                  <c:v>7.2636370000000001</c:v>
                </c:pt>
                <c:pt idx="37806">
                  <c:v>7.2495859999999999</c:v>
                </c:pt>
                <c:pt idx="37807">
                  <c:v>7.2547569999999997</c:v>
                </c:pt>
                <c:pt idx="37808">
                  <c:v>7.2630520000000001</c:v>
                </c:pt>
                <c:pt idx="37809">
                  <c:v>7.2572660000000004</c:v>
                </c:pt>
                <c:pt idx="37810">
                  <c:v>7.2550350000000003</c:v>
                </c:pt>
                <c:pt idx="37811">
                  <c:v>7.2614739999999998</c:v>
                </c:pt>
                <c:pt idx="37812">
                  <c:v>7.257657</c:v>
                </c:pt>
                <c:pt idx="37813">
                  <c:v>7.2514779999999996</c:v>
                </c:pt>
                <c:pt idx="37814">
                  <c:v>7.2572320000000001</c:v>
                </c:pt>
                <c:pt idx="37815">
                  <c:v>7.2515640000000001</c:v>
                </c:pt>
                <c:pt idx="37816">
                  <c:v>7.2457589999999996</c:v>
                </c:pt>
                <c:pt idx="37817">
                  <c:v>7.2523150000000003</c:v>
                </c:pt>
                <c:pt idx="37818">
                  <c:v>7.2483870000000001</c:v>
                </c:pt>
                <c:pt idx="37819">
                  <c:v>7.2482030000000002</c:v>
                </c:pt>
                <c:pt idx="37820">
                  <c:v>7.2568260000000002</c:v>
                </c:pt>
                <c:pt idx="37821">
                  <c:v>7.2533820000000002</c:v>
                </c:pt>
                <c:pt idx="37822">
                  <c:v>7.2480890000000002</c:v>
                </c:pt>
                <c:pt idx="37823">
                  <c:v>7.2601269999999998</c:v>
                </c:pt>
                <c:pt idx="37824">
                  <c:v>7.2607989999999996</c:v>
                </c:pt>
                <c:pt idx="37825">
                  <c:v>7.2461909999999996</c:v>
                </c:pt>
                <c:pt idx="37826">
                  <c:v>7.2621849999999997</c:v>
                </c:pt>
                <c:pt idx="37827">
                  <c:v>7.275779</c:v>
                </c:pt>
                <c:pt idx="37828">
                  <c:v>7.25753</c:v>
                </c:pt>
                <c:pt idx="37829">
                  <c:v>7.2590070000000004</c:v>
                </c:pt>
                <c:pt idx="37830">
                  <c:v>7.2705099999999998</c:v>
                </c:pt>
                <c:pt idx="37831">
                  <c:v>7.2615559999999997</c:v>
                </c:pt>
                <c:pt idx="37832">
                  <c:v>7.2563500000000003</c:v>
                </c:pt>
                <c:pt idx="37833">
                  <c:v>7.2634259999999999</c:v>
                </c:pt>
                <c:pt idx="37834">
                  <c:v>7.2574709999999998</c:v>
                </c:pt>
                <c:pt idx="37835">
                  <c:v>7.2508660000000003</c:v>
                </c:pt>
                <c:pt idx="37836">
                  <c:v>7.2600790000000002</c:v>
                </c:pt>
                <c:pt idx="37837">
                  <c:v>7.2544570000000004</c:v>
                </c:pt>
                <c:pt idx="37838">
                  <c:v>7.251525</c:v>
                </c:pt>
                <c:pt idx="37839">
                  <c:v>7.2619300000000004</c:v>
                </c:pt>
                <c:pt idx="37840">
                  <c:v>7.2591510000000001</c:v>
                </c:pt>
                <c:pt idx="37841">
                  <c:v>7.2588920000000003</c:v>
                </c:pt>
                <c:pt idx="37842">
                  <c:v>7.2680030000000002</c:v>
                </c:pt>
                <c:pt idx="37843">
                  <c:v>7.2654769999999997</c:v>
                </c:pt>
                <c:pt idx="37844">
                  <c:v>7.2541549999999999</c:v>
                </c:pt>
                <c:pt idx="37845">
                  <c:v>7.2589550000000003</c:v>
                </c:pt>
                <c:pt idx="37846">
                  <c:v>7.2679080000000003</c:v>
                </c:pt>
                <c:pt idx="37847">
                  <c:v>7.258375</c:v>
                </c:pt>
                <c:pt idx="37848">
                  <c:v>7.2556700000000003</c:v>
                </c:pt>
                <c:pt idx="37849">
                  <c:v>7.2621710000000004</c:v>
                </c:pt>
                <c:pt idx="37850">
                  <c:v>7.2594089999999998</c:v>
                </c:pt>
                <c:pt idx="37851">
                  <c:v>7.2606020000000004</c:v>
                </c:pt>
                <c:pt idx="37852">
                  <c:v>7.2609719999999998</c:v>
                </c:pt>
                <c:pt idx="37853">
                  <c:v>7.2567170000000001</c:v>
                </c:pt>
                <c:pt idx="37854">
                  <c:v>7.2636380000000003</c:v>
                </c:pt>
                <c:pt idx="37855">
                  <c:v>7.2736609999999997</c:v>
                </c:pt>
                <c:pt idx="37856">
                  <c:v>7.2627709999999999</c:v>
                </c:pt>
                <c:pt idx="37857">
                  <c:v>7.254016</c:v>
                </c:pt>
                <c:pt idx="37858">
                  <c:v>7.2659200000000004</c:v>
                </c:pt>
                <c:pt idx="37859">
                  <c:v>7.2632680000000001</c:v>
                </c:pt>
                <c:pt idx="37860">
                  <c:v>7.2576619999999998</c:v>
                </c:pt>
                <c:pt idx="37861">
                  <c:v>7.262391</c:v>
                </c:pt>
                <c:pt idx="37862">
                  <c:v>7.2584580000000001</c:v>
                </c:pt>
                <c:pt idx="37863">
                  <c:v>7.2591749999999999</c:v>
                </c:pt>
                <c:pt idx="37864">
                  <c:v>7.268116</c:v>
                </c:pt>
                <c:pt idx="37865">
                  <c:v>7.2651529999999998</c:v>
                </c:pt>
                <c:pt idx="37866">
                  <c:v>7.2543110000000004</c:v>
                </c:pt>
                <c:pt idx="37867">
                  <c:v>7.2597829999999997</c:v>
                </c:pt>
                <c:pt idx="37868">
                  <c:v>7.2656790000000004</c:v>
                </c:pt>
                <c:pt idx="37869">
                  <c:v>7.2573759999999998</c:v>
                </c:pt>
                <c:pt idx="37870">
                  <c:v>7.2627889999999997</c:v>
                </c:pt>
                <c:pt idx="37871">
                  <c:v>7.2681630000000004</c:v>
                </c:pt>
                <c:pt idx="37872">
                  <c:v>7.2662420000000001</c:v>
                </c:pt>
                <c:pt idx="37873">
                  <c:v>7.2698980000000004</c:v>
                </c:pt>
                <c:pt idx="37874">
                  <c:v>7.2682969999999996</c:v>
                </c:pt>
                <c:pt idx="37875">
                  <c:v>7.260402</c:v>
                </c:pt>
                <c:pt idx="37876">
                  <c:v>7.2567719999999998</c:v>
                </c:pt>
                <c:pt idx="37877">
                  <c:v>7.2683249999999999</c:v>
                </c:pt>
                <c:pt idx="37878">
                  <c:v>7.2706340000000003</c:v>
                </c:pt>
                <c:pt idx="37879">
                  <c:v>7.2568900000000003</c:v>
                </c:pt>
                <c:pt idx="37880">
                  <c:v>7.2622980000000004</c:v>
                </c:pt>
                <c:pt idx="37881">
                  <c:v>7.2716859999999999</c:v>
                </c:pt>
                <c:pt idx="37882">
                  <c:v>7.2640190000000002</c:v>
                </c:pt>
                <c:pt idx="37883">
                  <c:v>7.2623559999999996</c:v>
                </c:pt>
                <c:pt idx="37884">
                  <c:v>7.2701820000000001</c:v>
                </c:pt>
                <c:pt idx="37885">
                  <c:v>7.2681009999999997</c:v>
                </c:pt>
                <c:pt idx="37886">
                  <c:v>7.2634610000000004</c:v>
                </c:pt>
                <c:pt idx="37887">
                  <c:v>7.2683999999999997</c:v>
                </c:pt>
                <c:pt idx="37888">
                  <c:v>7.2677870000000002</c:v>
                </c:pt>
                <c:pt idx="37889">
                  <c:v>7.2684379999999997</c:v>
                </c:pt>
                <c:pt idx="37890">
                  <c:v>7.2706730000000004</c:v>
                </c:pt>
                <c:pt idx="37891">
                  <c:v>7.2635969999999999</c:v>
                </c:pt>
                <c:pt idx="37892">
                  <c:v>7.2703139999999999</c:v>
                </c:pt>
                <c:pt idx="37893">
                  <c:v>7.2770440000000001</c:v>
                </c:pt>
                <c:pt idx="37894">
                  <c:v>7.2656200000000002</c:v>
                </c:pt>
                <c:pt idx="37895">
                  <c:v>7.2622450000000001</c:v>
                </c:pt>
                <c:pt idx="37896">
                  <c:v>7.2749290000000002</c:v>
                </c:pt>
                <c:pt idx="37897">
                  <c:v>7.2708199999999996</c:v>
                </c:pt>
                <c:pt idx="37898">
                  <c:v>7.2604509999999998</c:v>
                </c:pt>
                <c:pt idx="37899">
                  <c:v>7.2772949999999996</c:v>
                </c:pt>
                <c:pt idx="37900">
                  <c:v>7.28132</c:v>
                </c:pt>
                <c:pt idx="37901">
                  <c:v>7.260535</c:v>
                </c:pt>
                <c:pt idx="37902">
                  <c:v>7.2689890000000004</c:v>
                </c:pt>
                <c:pt idx="37903">
                  <c:v>7.279401</c:v>
                </c:pt>
                <c:pt idx="37904">
                  <c:v>7.2640760000000002</c:v>
                </c:pt>
                <c:pt idx="37905">
                  <c:v>7.2693620000000001</c:v>
                </c:pt>
                <c:pt idx="37906">
                  <c:v>7.2822740000000001</c:v>
                </c:pt>
                <c:pt idx="37907">
                  <c:v>7.2695100000000004</c:v>
                </c:pt>
                <c:pt idx="37908">
                  <c:v>7.2628779999999997</c:v>
                </c:pt>
                <c:pt idx="37909">
                  <c:v>7.273549</c:v>
                </c:pt>
                <c:pt idx="37910">
                  <c:v>7.2725660000000003</c:v>
                </c:pt>
                <c:pt idx="37911">
                  <c:v>7.270302</c:v>
                </c:pt>
                <c:pt idx="37912">
                  <c:v>7.2796099999999999</c:v>
                </c:pt>
                <c:pt idx="37913">
                  <c:v>7.2784630000000003</c:v>
                </c:pt>
                <c:pt idx="37914">
                  <c:v>7.2692199999999998</c:v>
                </c:pt>
                <c:pt idx="37915">
                  <c:v>7.2713789999999996</c:v>
                </c:pt>
                <c:pt idx="37916">
                  <c:v>7.2768040000000003</c:v>
                </c:pt>
                <c:pt idx="37917">
                  <c:v>7.2707750000000004</c:v>
                </c:pt>
                <c:pt idx="37918">
                  <c:v>7.2740780000000003</c:v>
                </c:pt>
                <c:pt idx="37919">
                  <c:v>7.2800089999999997</c:v>
                </c:pt>
                <c:pt idx="37920">
                  <c:v>7.2644339999999996</c:v>
                </c:pt>
                <c:pt idx="37921">
                  <c:v>7.2667669999999998</c:v>
                </c:pt>
                <c:pt idx="37922">
                  <c:v>7.2849779999999997</c:v>
                </c:pt>
                <c:pt idx="37923">
                  <c:v>7.2729150000000002</c:v>
                </c:pt>
                <c:pt idx="37924">
                  <c:v>7.2645220000000004</c:v>
                </c:pt>
                <c:pt idx="37925">
                  <c:v>7.2788779999999997</c:v>
                </c:pt>
                <c:pt idx="37926">
                  <c:v>7.2710239999999997</c:v>
                </c:pt>
                <c:pt idx="37927">
                  <c:v>7.2584220000000004</c:v>
                </c:pt>
                <c:pt idx="37928">
                  <c:v>7.2724419999999999</c:v>
                </c:pt>
                <c:pt idx="37929">
                  <c:v>7.2723820000000003</c:v>
                </c:pt>
                <c:pt idx="37930">
                  <c:v>7.2588809999999997</c:v>
                </c:pt>
                <c:pt idx="37931">
                  <c:v>7.2727969999999997</c:v>
                </c:pt>
                <c:pt idx="37932">
                  <c:v>7.2822940000000003</c:v>
                </c:pt>
                <c:pt idx="37933">
                  <c:v>7.2781169999999999</c:v>
                </c:pt>
                <c:pt idx="37934">
                  <c:v>7.2843169999999997</c:v>
                </c:pt>
                <c:pt idx="37935">
                  <c:v>7.2808859999999997</c:v>
                </c:pt>
                <c:pt idx="37936">
                  <c:v>7.273441</c:v>
                </c:pt>
                <c:pt idx="37937">
                  <c:v>7.2812619999999999</c:v>
                </c:pt>
                <c:pt idx="37938">
                  <c:v>7.2858330000000002</c:v>
                </c:pt>
                <c:pt idx="37939">
                  <c:v>7.2709159999999997</c:v>
                </c:pt>
                <c:pt idx="37940">
                  <c:v>7.2666409999999999</c:v>
                </c:pt>
                <c:pt idx="37941">
                  <c:v>7.2787389999999998</c:v>
                </c:pt>
                <c:pt idx="37942">
                  <c:v>7.2733939999999997</c:v>
                </c:pt>
                <c:pt idx="37943">
                  <c:v>7.2756230000000004</c:v>
                </c:pt>
                <c:pt idx="37944">
                  <c:v>7.2882340000000001</c:v>
                </c:pt>
                <c:pt idx="37945">
                  <c:v>7.2794100000000004</c:v>
                </c:pt>
                <c:pt idx="37946">
                  <c:v>7.2785900000000003</c:v>
                </c:pt>
                <c:pt idx="37947">
                  <c:v>7.2891640000000004</c:v>
                </c:pt>
                <c:pt idx="37948">
                  <c:v>7.2753860000000001</c:v>
                </c:pt>
                <c:pt idx="37949">
                  <c:v>7.260929</c:v>
                </c:pt>
                <c:pt idx="37950">
                  <c:v>7.2741210000000001</c:v>
                </c:pt>
                <c:pt idx="37951">
                  <c:v>7.2809229999999996</c:v>
                </c:pt>
                <c:pt idx="37952">
                  <c:v>7.270054</c:v>
                </c:pt>
                <c:pt idx="37953">
                  <c:v>7.2781479999999998</c:v>
                </c:pt>
                <c:pt idx="37954">
                  <c:v>7.2856990000000001</c:v>
                </c:pt>
                <c:pt idx="37955">
                  <c:v>7.2758079999999996</c:v>
                </c:pt>
                <c:pt idx="37956">
                  <c:v>7.2796700000000003</c:v>
                </c:pt>
                <c:pt idx="37957">
                  <c:v>7.2822550000000001</c:v>
                </c:pt>
                <c:pt idx="37958">
                  <c:v>7.2738189999999996</c:v>
                </c:pt>
                <c:pt idx="37959">
                  <c:v>7.2739940000000001</c:v>
                </c:pt>
                <c:pt idx="37960">
                  <c:v>7.2768280000000001</c:v>
                </c:pt>
                <c:pt idx="37961">
                  <c:v>7.2712070000000004</c:v>
                </c:pt>
                <c:pt idx="37962">
                  <c:v>7.273415</c:v>
                </c:pt>
                <c:pt idx="37963">
                  <c:v>7.2846580000000003</c:v>
                </c:pt>
                <c:pt idx="37964">
                  <c:v>7.2807300000000001</c:v>
                </c:pt>
                <c:pt idx="37965">
                  <c:v>7.2789299999999999</c:v>
                </c:pt>
                <c:pt idx="37966">
                  <c:v>7.2877520000000002</c:v>
                </c:pt>
                <c:pt idx="37967">
                  <c:v>7.2844800000000003</c:v>
                </c:pt>
                <c:pt idx="37968">
                  <c:v>7.2759549999999997</c:v>
                </c:pt>
                <c:pt idx="37969">
                  <c:v>7.2774919999999996</c:v>
                </c:pt>
                <c:pt idx="37970">
                  <c:v>7.2804019999999996</c:v>
                </c:pt>
                <c:pt idx="37971">
                  <c:v>7.2740099999999996</c:v>
                </c:pt>
                <c:pt idx="37972">
                  <c:v>7.2769519999999996</c:v>
                </c:pt>
                <c:pt idx="37973">
                  <c:v>7.2838690000000001</c:v>
                </c:pt>
                <c:pt idx="37974">
                  <c:v>7.2788740000000001</c:v>
                </c:pt>
                <c:pt idx="37975">
                  <c:v>7.2875110000000003</c:v>
                </c:pt>
                <c:pt idx="37976">
                  <c:v>7.294721</c:v>
                </c:pt>
                <c:pt idx="37977">
                  <c:v>7.2811219999999999</c:v>
                </c:pt>
                <c:pt idx="37978">
                  <c:v>7.2834399999999997</c:v>
                </c:pt>
                <c:pt idx="37979">
                  <c:v>7.293539</c:v>
                </c:pt>
                <c:pt idx="37980">
                  <c:v>7.2819440000000002</c:v>
                </c:pt>
                <c:pt idx="37981">
                  <c:v>7.2769870000000001</c:v>
                </c:pt>
                <c:pt idx="37982">
                  <c:v>7.2924449999999998</c:v>
                </c:pt>
                <c:pt idx="37983">
                  <c:v>7.2879360000000002</c:v>
                </c:pt>
                <c:pt idx="37984">
                  <c:v>7.2744309999999999</c:v>
                </c:pt>
                <c:pt idx="37985">
                  <c:v>7.286251</c:v>
                </c:pt>
                <c:pt idx="37986">
                  <c:v>7.2863350000000002</c:v>
                </c:pt>
                <c:pt idx="37987">
                  <c:v>7.2743390000000003</c:v>
                </c:pt>
                <c:pt idx="37988">
                  <c:v>7.2880419999999999</c:v>
                </c:pt>
                <c:pt idx="37989">
                  <c:v>7.2989649999999999</c:v>
                </c:pt>
                <c:pt idx="37990">
                  <c:v>7.2883690000000003</c:v>
                </c:pt>
                <c:pt idx="37991">
                  <c:v>7.2895760000000003</c:v>
                </c:pt>
                <c:pt idx="37992">
                  <c:v>7.2957580000000002</c:v>
                </c:pt>
                <c:pt idx="37993">
                  <c:v>7.2821999999999996</c:v>
                </c:pt>
                <c:pt idx="37994">
                  <c:v>7.2829100000000002</c:v>
                </c:pt>
                <c:pt idx="37995">
                  <c:v>7.298095</c:v>
                </c:pt>
                <c:pt idx="37996">
                  <c:v>7.2876630000000002</c:v>
                </c:pt>
                <c:pt idx="37997">
                  <c:v>7.2763520000000002</c:v>
                </c:pt>
                <c:pt idx="37998">
                  <c:v>7.279147</c:v>
                </c:pt>
                <c:pt idx="37999">
                  <c:v>7.2762890000000002</c:v>
                </c:pt>
                <c:pt idx="38000">
                  <c:v>7.2732609999999998</c:v>
                </c:pt>
                <c:pt idx="38001">
                  <c:v>7.2788120000000003</c:v>
                </c:pt>
                <c:pt idx="38002">
                  <c:v>7.2840470000000002</c:v>
                </c:pt>
                <c:pt idx="38003">
                  <c:v>7.28139</c:v>
                </c:pt>
                <c:pt idx="38004">
                  <c:v>7.286524</c:v>
                </c:pt>
                <c:pt idx="38005">
                  <c:v>7.2924790000000002</c:v>
                </c:pt>
                <c:pt idx="38006">
                  <c:v>7.2868519999999997</c:v>
                </c:pt>
                <c:pt idx="38007">
                  <c:v>7.2876029999999998</c:v>
                </c:pt>
                <c:pt idx="38008">
                  <c:v>7.2855980000000002</c:v>
                </c:pt>
                <c:pt idx="38009">
                  <c:v>7.2792440000000003</c:v>
                </c:pt>
                <c:pt idx="38010">
                  <c:v>7.2864259999999996</c:v>
                </c:pt>
                <c:pt idx="38011">
                  <c:v>7.2953340000000004</c:v>
                </c:pt>
                <c:pt idx="38012">
                  <c:v>7.291976</c:v>
                </c:pt>
                <c:pt idx="38013">
                  <c:v>7.2839179999999999</c:v>
                </c:pt>
                <c:pt idx="38014">
                  <c:v>7.2857310000000002</c:v>
                </c:pt>
                <c:pt idx="38015">
                  <c:v>7.2873720000000004</c:v>
                </c:pt>
                <c:pt idx="38016">
                  <c:v>7.285425</c:v>
                </c:pt>
                <c:pt idx="38017">
                  <c:v>7.2885030000000004</c:v>
                </c:pt>
                <c:pt idx="38018">
                  <c:v>7.2952529999999998</c:v>
                </c:pt>
                <c:pt idx="38019">
                  <c:v>7.2992809999999997</c:v>
                </c:pt>
                <c:pt idx="38020">
                  <c:v>7.2940360000000002</c:v>
                </c:pt>
                <c:pt idx="38021">
                  <c:v>7.2907630000000001</c:v>
                </c:pt>
                <c:pt idx="38022">
                  <c:v>7.2910389999999996</c:v>
                </c:pt>
                <c:pt idx="38023">
                  <c:v>7.2907909999999996</c:v>
                </c:pt>
                <c:pt idx="38024">
                  <c:v>7.2908189999999999</c:v>
                </c:pt>
                <c:pt idx="38025">
                  <c:v>7.2859920000000002</c:v>
                </c:pt>
                <c:pt idx="38026">
                  <c:v>7.2874970000000001</c:v>
                </c:pt>
                <c:pt idx="38027">
                  <c:v>7.2876969999999996</c:v>
                </c:pt>
                <c:pt idx="38028">
                  <c:v>7.2835039999999998</c:v>
                </c:pt>
                <c:pt idx="38029">
                  <c:v>7.2934450000000002</c:v>
                </c:pt>
                <c:pt idx="38030">
                  <c:v>7.2992020000000002</c:v>
                </c:pt>
                <c:pt idx="38031">
                  <c:v>7.2914079999999997</c:v>
                </c:pt>
                <c:pt idx="38032">
                  <c:v>7.2891820000000003</c:v>
                </c:pt>
                <c:pt idx="38033">
                  <c:v>7.2940469999999999</c:v>
                </c:pt>
                <c:pt idx="38034">
                  <c:v>7.2866229999999996</c:v>
                </c:pt>
                <c:pt idx="38035">
                  <c:v>7.2817439999999998</c:v>
                </c:pt>
                <c:pt idx="38036">
                  <c:v>7.2952469999999998</c:v>
                </c:pt>
                <c:pt idx="38037">
                  <c:v>7.2923850000000003</c:v>
                </c:pt>
                <c:pt idx="38038">
                  <c:v>7.2877970000000003</c:v>
                </c:pt>
                <c:pt idx="38039">
                  <c:v>7.302308</c:v>
                </c:pt>
                <c:pt idx="38040">
                  <c:v>7.3055060000000003</c:v>
                </c:pt>
                <c:pt idx="38041">
                  <c:v>7.3005209999999998</c:v>
                </c:pt>
                <c:pt idx="38042">
                  <c:v>7.3007730000000004</c:v>
                </c:pt>
                <c:pt idx="38043">
                  <c:v>7.2974699999999997</c:v>
                </c:pt>
                <c:pt idx="38044">
                  <c:v>7.2881429999999998</c:v>
                </c:pt>
                <c:pt idx="38045">
                  <c:v>7.2905810000000004</c:v>
                </c:pt>
                <c:pt idx="38046">
                  <c:v>7.2985759999999997</c:v>
                </c:pt>
                <c:pt idx="38047">
                  <c:v>7.2882189999999998</c:v>
                </c:pt>
                <c:pt idx="38048">
                  <c:v>7.2874160000000003</c:v>
                </c:pt>
                <c:pt idx="38049">
                  <c:v>7.2980530000000003</c:v>
                </c:pt>
                <c:pt idx="38050">
                  <c:v>7.2933880000000002</c:v>
                </c:pt>
                <c:pt idx="38051">
                  <c:v>7.2916280000000002</c:v>
                </c:pt>
                <c:pt idx="38052">
                  <c:v>7.2931499999999998</c:v>
                </c:pt>
                <c:pt idx="38053">
                  <c:v>7.287013</c:v>
                </c:pt>
                <c:pt idx="38054">
                  <c:v>7.286708</c:v>
                </c:pt>
                <c:pt idx="38055">
                  <c:v>7.2966230000000003</c:v>
                </c:pt>
                <c:pt idx="38056">
                  <c:v>7.2929409999999999</c:v>
                </c:pt>
                <c:pt idx="38057">
                  <c:v>7.2834070000000004</c:v>
                </c:pt>
                <c:pt idx="38058">
                  <c:v>7.2969470000000003</c:v>
                </c:pt>
                <c:pt idx="38059">
                  <c:v>7.3019990000000004</c:v>
                </c:pt>
                <c:pt idx="38060">
                  <c:v>7.2942749999999998</c:v>
                </c:pt>
                <c:pt idx="38061">
                  <c:v>7.2943759999999997</c:v>
                </c:pt>
                <c:pt idx="38062">
                  <c:v>7.2918659999999997</c:v>
                </c:pt>
                <c:pt idx="38063">
                  <c:v>7.2964079999999996</c:v>
                </c:pt>
                <c:pt idx="38064">
                  <c:v>7.3044029999999998</c:v>
                </c:pt>
                <c:pt idx="38065">
                  <c:v>7.3019850000000002</c:v>
                </c:pt>
                <c:pt idx="38066">
                  <c:v>7.2951589999999999</c:v>
                </c:pt>
                <c:pt idx="38067">
                  <c:v>7.3025510000000002</c:v>
                </c:pt>
                <c:pt idx="38068">
                  <c:v>7.3110520000000001</c:v>
                </c:pt>
                <c:pt idx="38069">
                  <c:v>7.2912619999999997</c:v>
                </c:pt>
                <c:pt idx="38070">
                  <c:v>7.2849449999999996</c:v>
                </c:pt>
                <c:pt idx="38071">
                  <c:v>7.3029820000000001</c:v>
                </c:pt>
                <c:pt idx="38072">
                  <c:v>7.2983929999999999</c:v>
                </c:pt>
                <c:pt idx="38073">
                  <c:v>7.2893920000000003</c:v>
                </c:pt>
                <c:pt idx="38074">
                  <c:v>7.3025390000000003</c:v>
                </c:pt>
                <c:pt idx="38075">
                  <c:v>7.3053290000000004</c:v>
                </c:pt>
                <c:pt idx="38076">
                  <c:v>7.2933750000000002</c:v>
                </c:pt>
                <c:pt idx="38077">
                  <c:v>7.3017899999999996</c:v>
                </c:pt>
                <c:pt idx="38078">
                  <c:v>7.3035759999999996</c:v>
                </c:pt>
                <c:pt idx="38079">
                  <c:v>7.2845529999999998</c:v>
                </c:pt>
                <c:pt idx="38080">
                  <c:v>7.2957660000000004</c:v>
                </c:pt>
                <c:pt idx="38081">
                  <c:v>7.3108000000000004</c:v>
                </c:pt>
                <c:pt idx="38082">
                  <c:v>7.2952070000000004</c:v>
                </c:pt>
                <c:pt idx="38083">
                  <c:v>7.2981230000000004</c:v>
                </c:pt>
                <c:pt idx="38084">
                  <c:v>7.3128260000000003</c:v>
                </c:pt>
                <c:pt idx="38085">
                  <c:v>7.2997709999999998</c:v>
                </c:pt>
                <c:pt idx="38086">
                  <c:v>7.2923590000000003</c:v>
                </c:pt>
                <c:pt idx="38087">
                  <c:v>7.310162</c:v>
                </c:pt>
                <c:pt idx="38088">
                  <c:v>7.3115600000000001</c:v>
                </c:pt>
                <c:pt idx="38089">
                  <c:v>7.298546</c:v>
                </c:pt>
                <c:pt idx="38090">
                  <c:v>7.3022039999999997</c:v>
                </c:pt>
                <c:pt idx="38091">
                  <c:v>7.3022260000000001</c:v>
                </c:pt>
                <c:pt idx="38092">
                  <c:v>7.3013149999999998</c:v>
                </c:pt>
                <c:pt idx="38093">
                  <c:v>7.310524</c:v>
                </c:pt>
                <c:pt idx="38094">
                  <c:v>7.3057080000000001</c:v>
                </c:pt>
                <c:pt idx="38095">
                  <c:v>7.2961369999999999</c:v>
                </c:pt>
                <c:pt idx="38096">
                  <c:v>7.3004439999999997</c:v>
                </c:pt>
                <c:pt idx="38097">
                  <c:v>7.3003970000000002</c:v>
                </c:pt>
                <c:pt idx="38098">
                  <c:v>7.2922149999999997</c:v>
                </c:pt>
                <c:pt idx="38099">
                  <c:v>7.2977489999999996</c:v>
                </c:pt>
                <c:pt idx="38100">
                  <c:v>7.3036620000000001</c:v>
                </c:pt>
                <c:pt idx="38101">
                  <c:v>7.2939249999999998</c:v>
                </c:pt>
                <c:pt idx="38102">
                  <c:v>7.2984980000000004</c:v>
                </c:pt>
                <c:pt idx="38103">
                  <c:v>7.3081659999999999</c:v>
                </c:pt>
                <c:pt idx="38104">
                  <c:v>7.3058509999999997</c:v>
                </c:pt>
                <c:pt idx="38105">
                  <c:v>7.3089709999999997</c:v>
                </c:pt>
                <c:pt idx="38106">
                  <c:v>7.3123760000000004</c:v>
                </c:pt>
                <c:pt idx="38107">
                  <c:v>7.3014929999999998</c:v>
                </c:pt>
                <c:pt idx="38108">
                  <c:v>7.2960159999999998</c:v>
                </c:pt>
                <c:pt idx="38109">
                  <c:v>7.3101779999999996</c:v>
                </c:pt>
                <c:pt idx="38110">
                  <c:v>7.3068410000000004</c:v>
                </c:pt>
                <c:pt idx="38111">
                  <c:v>7.2913620000000003</c:v>
                </c:pt>
                <c:pt idx="38112">
                  <c:v>7.298438</c:v>
                </c:pt>
                <c:pt idx="38113">
                  <c:v>7.3060049999999999</c:v>
                </c:pt>
                <c:pt idx="38114">
                  <c:v>7.3042009999999999</c:v>
                </c:pt>
                <c:pt idx="38115">
                  <c:v>7.3074719999999997</c:v>
                </c:pt>
                <c:pt idx="38116">
                  <c:v>7.3079599999999996</c:v>
                </c:pt>
                <c:pt idx="38117">
                  <c:v>7.3053090000000003</c:v>
                </c:pt>
                <c:pt idx="38118">
                  <c:v>7.3054889999999997</c:v>
                </c:pt>
                <c:pt idx="38119">
                  <c:v>7.305256</c:v>
                </c:pt>
                <c:pt idx="38120">
                  <c:v>7.2995340000000004</c:v>
                </c:pt>
                <c:pt idx="38121">
                  <c:v>7.3028060000000004</c:v>
                </c:pt>
                <c:pt idx="38122">
                  <c:v>7.3084990000000003</c:v>
                </c:pt>
                <c:pt idx="38123">
                  <c:v>7.3019619999999996</c:v>
                </c:pt>
                <c:pt idx="38124">
                  <c:v>7.3029250000000001</c:v>
                </c:pt>
                <c:pt idx="38125">
                  <c:v>7.30945</c:v>
                </c:pt>
                <c:pt idx="38126">
                  <c:v>7.3120640000000003</c:v>
                </c:pt>
                <c:pt idx="38127">
                  <c:v>7.3145369999999996</c:v>
                </c:pt>
                <c:pt idx="38128">
                  <c:v>7.3144049999999998</c:v>
                </c:pt>
                <c:pt idx="38129">
                  <c:v>7.3124000000000002</c:v>
                </c:pt>
                <c:pt idx="38130">
                  <c:v>7.3106369999999998</c:v>
                </c:pt>
                <c:pt idx="38131">
                  <c:v>7.310568</c:v>
                </c:pt>
                <c:pt idx="38132">
                  <c:v>7.3023179999999996</c:v>
                </c:pt>
                <c:pt idx="38133">
                  <c:v>7.2954140000000001</c:v>
                </c:pt>
                <c:pt idx="38134">
                  <c:v>7.307175</c:v>
                </c:pt>
                <c:pt idx="38135">
                  <c:v>7.3144130000000001</c:v>
                </c:pt>
                <c:pt idx="38136">
                  <c:v>7.3091480000000004</c:v>
                </c:pt>
                <c:pt idx="38137">
                  <c:v>7.3091220000000003</c:v>
                </c:pt>
                <c:pt idx="38138">
                  <c:v>7.3093380000000003</c:v>
                </c:pt>
                <c:pt idx="38139">
                  <c:v>7.3028219999999999</c:v>
                </c:pt>
                <c:pt idx="38140">
                  <c:v>7.304443</c:v>
                </c:pt>
                <c:pt idx="38141">
                  <c:v>7.3096899999999998</c:v>
                </c:pt>
                <c:pt idx="38142">
                  <c:v>7.3024519999999997</c:v>
                </c:pt>
                <c:pt idx="38143">
                  <c:v>7.3072429999999997</c:v>
                </c:pt>
                <c:pt idx="38144">
                  <c:v>7.3202740000000004</c:v>
                </c:pt>
                <c:pt idx="38145">
                  <c:v>7.3126429999999996</c:v>
                </c:pt>
                <c:pt idx="38146">
                  <c:v>7.3087239999999998</c:v>
                </c:pt>
                <c:pt idx="38147">
                  <c:v>7.3207079999999998</c:v>
                </c:pt>
                <c:pt idx="38148">
                  <c:v>7.3201859999999996</c:v>
                </c:pt>
                <c:pt idx="38149">
                  <c:v>7.3086710000000004</c:v>
                </c:pt>
                <c:pt idx="38150">
                  <c:v>7.3125590000000003</c:v>
                </c:pt>
                <c:pt idx="38151">
                  <c:v>7.3177110000000001</c:v>
                </c:pt>
                <c:pt idx="38152">
                  <c:v>7.3096180000000004</c:v>
                </c:pt>
                <c:pt idx="38153">
                  <c:v>7.3099559999999997</c:v>
                </c:pt>
                <c:pt idx="38154">
                  <c:v>7.3107110000000004</c:v>
                </c:pt>
                <c:pt idx="38155">
                  <c:v>7.3076590000000001</c:v>
                </c:pt>
                <c:pt idx="38156">
                  <c:v>7.312214</c:v>
                </c:pt>
                <c:pt idx="38157">
                  <c:v>7.3087090000000003</c:v>
                </c:pt>
                <c:pt idx="38158">
                  <c:v>7.3008699999999997</c:v>
                </c:pt>
                <c:pt idx="38159">
                  <c:v>7.3086960000000003</c:v>
                </c:pt>
                <c:pt idx="38160">
                  <c:v>7.3172670000000002</c:v>
                </c:pt>
                <c:pt idx="38161">
                  <c:v>7.3077519999999998</c:v>
                </c:pt>
                <c:pt idx="38162">
                  <c:v>7.3092360000000003</c:v>
                </c:pt>
                <c:pt idx="38163">
                  <c:v>7.3252949999999997</c:v>
                </c:pt>
                <c:pt idx="38164">
                  <c:v>7.3145280000000001</c:v>
                </c:pt>
                <c:pt idx="38165">
                  <c:v>7.3080759999999998</c:v>
                </c:pt>
                <c:pt idx="38166">
                  <c:v>7.3247179999999998</c:v>
                </c:pt>
                <c:pt idx="38167">
                  <c:v>7.3183410000000002</c:v>
                </c:pt>
                <c:pt idx="38168">
                  <c:v>7.3109630000000001</c:v>
                </c:pt>
                <c:pt idx="38169">
                  <c:v>7.3290790000000001</c:v>
                </c:pt>
                <c:pt idx="38170">
                  <c:v>7.32585</c:v>
                </c:pt>
                <c:pt idx="38171">
                  <c:v>7.2980689999999999</c:v>
                </c:pt>
                <c:pt idx="38172">
                  <c:v>7.2993420000000002</c:v>
                </c:pt>
                <c:pt idx="38173">
                  <c:v>7.3159660000000004</c:v>
                </c:pt>
                <c:pt idx="38174">
                  <c:v>7.3105450000000003</c:v>
                </c:pt>
                <c:pt idx="38175">
                  <c:v>7.3129359999999997</c:v>
                </c:pt>
                <c:pt idx="38176">
                  <c:v>7.3224099999999996</c:v>
                </c:pt>
                <c:pt idx="38177">
                  <c:v>7.3144410000000004</c:v>
                </c:pt>
                <c:pt idx="38178">
                  <c:v>7.3111870000000003</c:v>
                </c:pt>
                <c:pt idx="38179">
                  <c:v>7.3154859999999999</c:v>
                </c:pt>
                <c:pt idx="38180">
                  <c:v>7.3117489999999998</c:v>
                </c:pt>
                <c:pt idx="38181">
                  <c:v>7.3131430000000002</c:v>
                </c:pt>
                <c:pt idx="38182">
                  <c:v>7.3271810000000004</c:v>
                </c:pt>
                <c:pt idx="38183">
                  <c:v>7.3215640000000004</c:v>
                </c:pt>
                <c:pt idx="38184">
                  <c:v>7.30783</c:v>
                </c:pt>
                <c:pt idx="38185">
                  <c:v>7.3260180000000004</c:v>
                </c:pt>
                <c:pt idx="38186">
                  <c:v>7.3319299999999998</c:v>
                </c:pt>
                <c:pt idx="38187">
                  <c:v>7.3119930000000002</c:v>
                </c:pt>
                <c:pt idx="38188">
                  <c:v>7.31534</c:v>
                </c:pt>
                <c:pt idx="38189">
                  <c:v>7.3249110000000002</c:v>
                </c:pt>
                <c:pt idx="38190">
                  <c:v>7.3171059999999999</c:v>
                </c:pt>
                <c:pt idx="38191">
                  <c:v>7.3218819999999996</c:v>
                </c:pt>
                <c:pt idx="38192">
                  <c:v>7.3314649999999997</c:v>
                </c:pt>
                <c:pt idx="38193">
                  <c:v>7.3148749999999998</c:v>
                </c:pt>
                <c:pt idx="38194">
                  <c:v>7.3086789999999997</c:v>
                </c:pt>
                <c:pt idx="38195">
                  <c:v>7.3209629999999999</c:v>
                </c:pt>
                <c:pt idx="38196">
                  <c:v>7.3106710000000001</c:v>
                </c:pt>
                <c:pt idx="38197">
                  <c:v>7.3041150000000004</c:v>
                </c:pt>
                <c:pt idx="38198">
                  <c:v>7.3190920000000004</c:v>
                </c:pt>
                <c:pt idx="38199">
                  <c:v>7.3217169999999996</c:v>
                </c:pt>
                <c:pt idx="38200">
                  <c:v>7.3152460000000001</c:v>
                </c:pt>
                <c:pt idx="38201">
                  <c:v>7.3198569999999998</c:v>
                </c:pt>
                <c:pt idx="38202">
                  <c:v>7.3230420000000001</c:v>
                </c:pt>
                <c:pt idx="38203">
                  <c:v>7.3162649999999996</c:v>
                </c:pt>
                <c:pt idx="38204">
                  <c:v>7.3223469999999997</c:v>
                </c:pt>
                <c:pt idx="38205">
                  <c:v>7.326346</c:v>
                </c:pt>
                <c:pt idx="38206">
                  <c:v>7.3144260000000001</c:v>
                </c:pt>
                <c:pt idx="38207">
                  <c:v>7.3209840000000002</c:v>
                </c:pt>
                <c:pt idx="38208">
                  <c:v>7.3250130000000002</c:v>
                </c:pt>
                <c:pt idx="38209">
                  <c:v>7.3120649999999996</c:v>
                </c:pt>
                <c:pt idx="38210">
                  <c:v>7.3141299999999996</c:v>
                </c:pt>
                <c:pt idx="38211">
                  <c:v>7.3277150000000004</c:v>
                </c:pt>
                <c:pt idx="38212">
                  <c:v>7.3289470000000003</c:v>
                </c:pt>
                <c:pt idx="38213">
                  <c:v>7.3235799999999998</c:v>
                </c:pt>
                <c:pt idx="38214">
                  <c:v>7.3284229999999999</c:v>
                </c:pt>
                <c:pt idx="38215">
                  <c:v>7.3257830000000004</c:v>
                </c:pt>
                <c:pt idx="38216">
                  <c:v>7.3183870000000004</c:v>
                </c:pt>
                <c:pt idx="38217">
                  <c:v>7.324166</c:v>
                </c:pt>
                <c:pt idx="38218">
                  <c:v>7.3205109999999998</c:v>
                </c:pt>
                <c:pt idx="38219">
                  <c:v>7.3124229999999999</c:v>
                </c:pt>
                <c:pt idx="38220">
                  <c:v>7.3176360000000003</c:v>
                </c:pt>
                <c:pt idx="38221">
                  <c:v>7.3220530000000004</c:v>
                </c:pt>
                <c:pt idx="38222">
                  <c:v>7.3186099999999996</c:v>
                </c:pt>
                <c:pt idx="38223">
                  <c:v>7.3165170000000002</c:v>
                </c:pt>
                <c:pt idx="38224">
                  <c:v>7.3268930000000001</c:v>
                </c:pt>
                <c:pt idx="38225">
                  <c:v>7.3273200000000003</c:v>
                </c:pt>
                <c:pt idx="38226">
                  <c:v>7.3237389999999998</c:v>
                </c:pt>
                <c:pt idx="38227">
                  <c:v>7.3323720000000003</c:v>
                </c:pt>
                <c:pt idx="38228">
                  <c:v>7.3303799999999999</c:v>
                </c:pt>
                <c:pt idx="38229">
                  <c:v>7.3263530000000001</c:v>
                </c:pt>
                <c:pt idx="38230">
                  <c:v>7.3284370000000001</c:v>
                </c:pt>
                <c:pt idx="38231">
                  <c:v>7.3255080000000001</c:v>
                </c:pt>
                <c:pt idx="38232">
                  <c:v>7.3229329999999999</c:v>
                </c:pt>
                <c:pt idx="38233">
                  <c:v>7.326727</c:v>
                </c:pt>
                <c:pt idx="38234">
                  <c:v>7.3295579999999996</c:v>
                </c:pt>
                <c:pt idx="38235">
                  <c:v>7.3238760000000003</c:v>
                </c:pt>
                <c:pt idx="38236">
                  <c:v>7.3243470000000004</c:v>
                </c:pt>
                <c:pt idx="38237">
                  <c:v>7.326759</c:v>
                </c:pt>
                <c:pt idx="38238">
                  <c:v>7.3221829999999999</c:v>
                </c:pt>
                <c:pt idx="38239">
                  <c:v>7.3252490000000003</c:v>
                </c:pt>
                <c:pt idx="38240">
                  <c:v>7.3251949999999999</c:v>
                </c:pt>
                <c:pt idx="38241">
                  <c:v>7.3203699999999996</c:v>
                </c:pt>
                <c:pt idx="38242">
                  <c:v>7.323175</c:v>
                </c:pt>
                <c:pt idx="38243">
                  <c:v>7.3266600000000004</c:v>
                </c:pt>
                <c:pt idx="38244">
                  <c:v>7.3233160000000002</c:v>
                </c:pt>
                <c:pt idx="38245">
                  <c:v>7.3230760000000004</c:v>
                </c:pt>
                <c:pt idx="38246">
                  <c:v>7.330781</c:v>
                </c:pt>
                <c:pt idx="38247">
                  <c:v>7.3255590000000002</c:v>
                </c:pt>
                <c:pt idx="38248">
                  <c:v>7.3243669999999996</c:v>
                </c:pt>
                <c:pt idx="38249">
                  <c:v>7.3345690000000001</c:v>
                </c:pt>
                <c:pt idx="38250">
                  <c:v>7.329726</c:v>
                </c:pt>
                <c:pt idx="38251">
                  <c:v>7.3305870000000004</c:v>
                </c:pt>
                <c:pt idx="38252">
                  <c:v>7.3387169999999999</c:v>
                </c:pt>
                <c:pt idx="38253">
                  <c:v>7.331944</c:v>
                </c:pt>
                <c:pt idx="38254">
                  <c:v>7.3284950000000002</c:v>
                </c:pt>
                <c:pt idx="38255">
                  <c:v>7.3341799999999999</c:v>
                </c:pt>
                <c:pt idx="38256">
                  <c:v>7.3280269999999996</c:v>
                </c:pt>
                <c:pt idx="38257">
                  <c:v>7.3253919999999999</c:v>
                </c:pt>
                <c:pt idx="38258">
                  <c:v>7.3336009999999998</c:v>
                </c:pt>
                <c:pt idx="38259">
                  <c:v>7.3256810000000003</c:v>
                </c:pt>
                <c:pt idx="38260">
                  <c:v>7.3231140000000003</c:v>
                </c:pt>
                <c:pt idx="38261">
                  <c:v>7.3377090000000003</c:v>
                </c:pt>
                <c:pt idx="38262">
                  <c:v>7.3296159999999997</c:v>
                </c:pt>
                <c:pt idx="38263">
                  <c:v>7.3168870000000004</c:v>
                </c:pt>
                <c:pt idx="38264">
                  <c:v>7.3265149999999997</c:v>
                </c:pt>
                <c:pt idx="38265">
                  <c:v>7.3334729999999997</c:v>
                </c:pt>
                <c:pt idx="38266">
                  <c:v>7.3246270000000004</c:v>
                </c:pt>
                <c:pt idx="38267">
                  <c:v>7.3203449999999997</c:v>
                </c:pt>
                <c:pt idx="38268">
                  <c:v>7.3304419999999997</c:v>
                </c:pt>
                <c:pt idx="38269">
                  <c:v>7.3335699999999999</c:v>
                </c:pt>
                <c:pt idx="38270">
                  <c:v>7.3301090000000002</c:v>
                </c:pt>
                <c:pt idx="38271">
                  <c:v>7.3344550000000002</c:v>
                </c:pt>
                <c:pt idx="38272">
                  <c:v>7.3324610000000003</c:v>
                </c:pt>
                <c:pt idx="38273">
                  <c:v>7.3244009999999999</c:v>
                </c:pt>
                <c:pt idx="38274">
                  <c:v>7.3248160000000002</c:v>
                </c:pt>
                <c:pt idx="38275">
                  <c:v>7.3344259999999997</c:v>
                </c:pt>
                <c:pt idx="38276">
                  <c:v>7.3336540000000001</c:v>
                </c:pt>
                <c:pt idx="38277">
                  <c:v>7.3272389999999996</c:v>
                </c:pt>
                <c:pt idx="38278">
                  <c:v>7.3341010000000004</c:v>
                </c:pt>
                <c:pt idx="38279">
                  <c:v>7.336754</c:v>
                </c:pt>
                <c:pt idx="38280">
                  <c:v>7.3291899999999996</c:v>
                </c:pt>
                <c:pt idx="38281">
                  <c:v>7.3268420000000001</c:v>
                </c:pt>
                <c:pt idx="38282">
                  <c:v>7.3276430000000001</c:v>
                </c:pt>
                <c:pt idx="38283">
                  <c:v>7.3337719999999997</c:v>
                </c:pt>
                <c:pt idx="38284">
                  <c:v>7.3422150000000004</c:v>
                </c:pt>
                <c:pt idx="38285">
                  <c:v>7.3425339999999997</c:v>
                </c:pt>
                <c:pt idx="38286">
                  <c:v>7.3362540000000003</c:v>
                </c:pt>
                <c:pt idx="38287">
                  <c:v>7.3403450000000001</c:v>
                </c:pt>
                <c:pt idx="38288">
                  <c:v>7.3420889999999996</c:v>
                </c:pt>
                <c:pt idx="38289">
                  <c:v>7.3306310000000003</c:v>
                </c:pt>
                <c:pt idx="38290">
                  <c:v>7.3332110000000004</c:v>
                </c:pt>
                <c:pt idx="38291">
                  <c:v>7.3380089999999996</c:v>
                </c:pt>
                <c:pt idx="38292">
                  <c:v>7.3321350000000001</c:v>
                </c:pt>
                <c:pt idx="38293">
                  <c:v>7.3331609999999996</c:v>
                </c:pt>
                <c:pt idx="38294">
                  <c:v>7.3384749999999999</c:v>
                </c:pt>
                <c:pt idx="38295">
                  <c:v>7.3397379999999997</c:v>
                </c:pt>
                <c:pt idx="38296">
                  <c:v>7.3419699999999999</c:v>
                </c:pt>
                <c:pt idx="38297">
                  <c:v>7.3458509999999997</c:v>
                </c:pt>
                <c:pt idx="38298">
                  <c:v>7.3391989999999998</c:v>
                </c:pt>
                <c:pt idx="38299">
                  <c:v>7.3338109999999999</c:v>
                </c:pt>
                <c:pt idx="38300">
                  <c:v>7.3368760000000002</c:v>
                </c:pt>
                <c:pt idx="38301">
                  <c:v>7.3316629999999998</c:v>
                </c:pt>
                <c:pt idx="38302">
                  <c:v>7.3297559999999997</c:v>
                </c:pt>
                <c:pt idx="38303">
                  <c:v>7.333291</c:v>
                </c:pt>
                <c:pt idx="38304">
                  <c:v>7.3307399999999996</c:v>
                </c:pt>
                <c:pt idx="38305">
                  <c:v>7.3334229999999998</c:v>
                </c:pt>
                <c:pt idx="38306">
                  <c:v>7.337269</c:v>
                </c:pt>
                <c:pt idx="38307">
                  <c:v>7.3347389999999999</c:v>
                </c:pt>
                <c:pt idx="38308">
                  <c:v>7.3345000000000002</c:v>
                </c:pt>
                <c:pt idx="38309">
                  <c:v>7.3413449999999996</c:v>
                </c:pt>
                <c:pt idx="38310">
                  <c:v>7.3436830000000004</c:v>
                </c:pt>
                <c:pt idx="38311">
                  <c:v>7.3399229999999998</c:v>
                </c:pt>
                <c:pt idx="38312">
                  <c:v>7.3410279999999997</c:v>
                </c:pt>
                <c:pt idx="38313">
                  <c:v>7.334022</c:v>
                </c:pt>
                <c:pt idx="38314">
                  <c:v>7.3297109999999996</c:v>
                </c:pt>
                <c:pt idx="38315">
                  <c:v>7.3404109999999996</c:v>
                </c:pt>
                <c:pt idx="38316">
                  <c:v>7.3373699999999999</c:v>
                </c:pt>
                <c:pt idx="38317">
                  <c:v>7.3287180000000003</c:v>
                </c:pt>
                <c:pt idx="38318">
                  <c:v>7.3365499999999999</c:v>
                </c:pt>
                <c:pt idx="38319">
                  <c:v>7.3443990000000001</c:v>
                </c:pt>
                <c:pt idx="38320">
                  <c:v>7.3377429999999997</c:v>
                </c:pt>
                <c:pt idx="38321">
                  <c:v>7.3394009999999996</c:v>
                </c:pt>
                <c:pt idx="38322">
                  <c:v>7.3453889999999999</c:v>
                </c:pt>
                <c:pt idx="38323">
                  <c:v>7.3309240000000004</c:v>
                </c:pt>
                <c:pt idx="38324">
                  <c:v>7.3308140000000002</c:v>
                </c:pt>
                <c:pt idx="38325">
                  <c:v>7.3441080000000003</c:v>
                </c:pt>
                <c:pt idx="38326">
                  <c:v>7.3387890000000002</c:v>
                </c:pt>
                <c:pt idx="38327">
                  <c:v>7.335331</c:v>
                </c:pt>
                <c:pt idx="38328">
                  <c:v>7.3433729999999997</c:v>
                </c:pt>
                <c:pt idx="38329">
                  <c:v>7.3452460000000004</c:v>
                </c:pt>
                <c:pt idx="38330">
                  <c:v>7.3447560000000003</c:v>
                </c:pt>
                <c:pt idx="38331">
                  <c:v>7.3560949999999998</c:v>
                </c:pt>
                <c:pt idx="38332">
                  <c:v>7.3516490000000001</c:v>
                </c:pt>
                <c:pt idx="38333">
                  <c:v>7.3318440000000002</c:v>
                </c:pt>
                <c:pt idx="38334">
                  <c:v>7.3462329999999998</c:v>
                </c:pt>
                <c:pt idx="38335">
                  <c:v>7.3635250000000001</c:v>
                </c:pt>
                <c:pt idx="38336">
                  <c:v>7.345701</c:v>
                </c:pt>
                <c:pt idx="38337">
                  <c:v>7.3383219999999998</c:v>
                </c:pt>
                <c:pt idx="38338">
                  <c:v>7.3501500000000002</c:v>
                </c:pt>
                <c:pt idx="38339">
                  <c:v>7.3405880000000003</c:v>
                </c:pt>
                <c:pt idx="38340">
                  <c:v>7.3265359999999999</c:v>
                </c:pt>
                <c:pt idx="38341">
                  <c:v>7.3379690000000002</c:v>
                </c:pt>
                <c:pt idx="38342">
                  <c:v>7.3409000000000004</c:v>
                </c:pt>
                <c:pt idx="38343">
                  <c:v>7.3357539999999997</c:v>
                </c:pt>
                <c:pt idx="38344">
                  <c:v>7.3448200000000003</c:v>
                </c:pt>
                <c:pt idx="38345">
                  <c:v>7.3391359999999999</c:v>
                </c:pt>
                <c:pt idx="38346">
                  <c:v>7.3354379999999999</c:v>
                </c:pt>
                <c:pt idx="38347">
                  <c:v>7.3530990000000003</c:v>
                </c:pt>
                <c:pt idx="38348">
                  <c:v>7.351153</c:v>
                </c:pt>
                <c:pt idx="38349">
                  <c:v>7.330673</c:v>
                </c:pt>
                <c:pt idx="38350">
                  <c:v>7.3363189999999996</c:v>
                </c:pt>
                <c:pt idx="38351">
                  <c:v>7.3483359999999998</c:v>
                </c:pt>
                <c:pt idx="38352">
                  <c:v>7.3361789999999996</c:v>
                </c:pt>
                <c:pt idx="38353">
                  <c:v>7.343019</c:v>
                </c:pt>
                <c:pt idx="38354">
                  <c:v>7.3592269999999997</c:v>
                </c:pt>
                <c:pt idx="38355">
                  <c:v>7.3456630000000001</c:v>
                </c:pt>
                <c:pt idx="38356">
                  <c:v>7.3435800000000002</c:v>
                </c:pt>
                <c:pt idx="38357">
                  <c:v>7.354006</c:v>
                </c:pt>
                <c:pt idx="38358">
                  <c:v>7.3450259999999998</c:v>
                </c:pt>
                <c:pt idx="38359">
                  <c:v>7.3426850000000004</c:v>
                </c:pt>
                <c:pt idx="38360">
                  <c:v>7.3569950000000004</c:v>
                </c:pt>
                <c:pt idx="38361">
                  <c:v>7.3524979999999998</c:v>
                </c:pt>
                <c:pt idx="38362">
                  <c:v>7.3324870000000004</c:v>
                </c:pt>
                <c:pt idx="38363">
                  <c:v>7.3404509999999998</c:v>
                </c:pt>
                <c:pt idx="38364">
                  <c:v>7.3556109999999997</c:v>
                </c:pt>
                <c:pt idx="38365">
                  <c:v>7.3502320000000001</c:v>
                </c:pt>
                <c:pt idx="38366">
                  <c:v>7.3467890000000002</c:v>
                </c:pt>
                <c:pt idx="38367">
                  <c:v>7.347925</c:v>
                </c:pt>
                <c:pt idx="38368">
                  <c:v>7.3456299999999999</c:v>
                </c:pt>
                <c:pt idx="38369">
                  <c:v>7.3460859999999997</c:v>
                </c:pt>
                <c:pt idx="38370">
                  <c:v>7.3500509999999997</c:v>
                </c:pt>
                <c:pt idx="38371">
                  <c:v>7.344773</c:v>
                </c:pt>
                <c:pt idx="38372">
                  <c:v>7.3424649999999998</c:v>
                </c:pt>
                <c:pt idx="38373">
                  <c:v>7.3522100000000004</c:v>
                </c:pt>
                <c:pt idx="38374">
                  <c:v>7.3487419999999997</c:v>
                </c:pt>
                <c:pt idx="38375">
                  <c:v>7.3438530000000002</c:v>
                </c:pt>
                <c:pt idx="38376">
                  <c:v>7.3544270000000003</c:v>
                </c:pt>
                <c:pt idx="38377">
                  <c:v>7.3569089999999999</c:v>
                </c:pt>
                <c:pt idx="38378">
                  <c:v>7.3481990000000001</c:v>
                </c:pt>
                <c:pt idx="38379">
                  <c:v>7.3478459999999997</c:v>
                </c:pt>
                <c:pt idx="38380">
                  <c:v>7.3528630000000001</c:v>
                </c:pt>
                <c:pt idx="38381">
                  <c:v>7.3492680000000004</c:v>
                </c:pt>
                <c:pt idx="38382">
                  <c:v>7.3468590000000003</c:v>
                </c:pt>
                <c:pt idx="38383">
                  <c:v>7.3500100000000002</c:v>
                </c:pt>
                <c:pt idx="38384">
                  <c:v>7.3422669999999997</c:v>
                </c:pt>
                <c:pt idx="38385">
                  <c:v>7.3441549999999998</c:v>
                </c:pt>
                <c:pt idx="38386">
                  <c:v>7.353707</c:v>
                </c:pt>
                <c:pt idx="38387">
                  <c:v>7.3462730000000001</c:v>
                </c:pt>
                <c:pt idx="38388">
                  <c:v>7.3407960000000001</c:v>
                </c:pt>
                <c:pt idx="38389">
                  <c:v>7.3507069999999999</c:v>
                </c:pt>
                <c:pt idx="38390">
                  <c:v>7.355308</c:v>
                </c:pt>
                <c:pt idx="38391">
                  <c:v>7.3454889999999997</c:v>
                </c:pt>
                <c:pt idx="38392">
                  <c:v>7.3470519999999997</c:v>
                </c:pt>
                <c:pt idx="38393">
                  <c:v>7.3553949999999997</c:v>
                </c:pt>
                <c:pt idx="38394">
                  <c:v>7.3534449999999998</c:v>
                </c:pt>
                <c:pt idx="38395">
                  <c:v>7.3551719999999996</c:v>
                </c:pt>
                <c:pt idx="38396">
                  <c:v>7.3565209999999999</c:v>
                </c:pt>
                <c:pt idx="38397">
                  <c:v>7.3548349999999996</c:v>
                </c:pt>
                <c:pt idx="38398">
                  <c:v>7.3576629999999996</c:v>
                </c:pt>
                <c:pt idx="38399">
                  <c:v>7.3571340000000003</c:v>
                </c:pt>
                <c:pt idx="38400">
                  <c:v>7.3523909999999999</c:v>
                </c:pt>
                <c:pt idx="38401">
                  <c:v>7.3514309999999998</c:v>
                </c:pt>
                <c:pt idx="38402">
                  <c:v>7.3620330000000003</c:v>
                </c:pt>
                <c:pt idx="38403">
                  <c:v>7.3603620000000003</c:v>
                </c:pt>
                <c:pt idx="38404">
                  <c:v>7.3485199999999997</c:v>
                </c:pt>
                <c:pt idx="38405">
                  <c:v>7.3567549999999997</c:v>
                </c:pt>
                <c:pt idx="38406">
                  <c:v>7.3588800000000001</c:v>
                </c:pt>
                <c:pt idx="38407">
                  <c:v>7.3513310000000001</c:v>
                </c:pt>
                <c:pt idx="38408">
                  <c:v>7.3553559999999996</c:v>
                </c:pt>
                <c:pt idx="38409">
                  <c:v>7.3594350000000004</c:v>
                </c:pt>
                <c:pt idx="38410">
                  <c:v>7.3559390000000002</c:v>
                </c:pt>
                <c:pt idx="38411">
                  <c:v>7.3538420000000002</c:v>
                </c:pt>
                <c:pt idx="38412">
                  <c:v>7.3562820000000002</c:v>
                </c:pt>
                <c:pt idx="38413">
                  <c:v>7.3487429999999998</c:v>
                </c:pt>
                <c:pt idx="38414">
                  <c:v>7.3494780000000004</c:v>
                </c:pt>
                <c:pt idx="38415">
                  <c:v>7.36313</c:v>
                </c:pt>
                <c:pt idx="38416">
                  <c:v>7.3584589999999999</c:v>
                </c:pt>
                <c:pt idx="38417">
                  <c:v>7.3532690000000001</c:v>
                </c:pt>
                <c:pt idx="38418">
                  <c:v>7.3591660000000001</c:v>
                </c:pt>
                <c:pt idx="38419">
                  <c:v>7.3604079999999996</c:v>
                </c:pt>
                <c:pt idx="38420">
                  <c:v>7.3599180000000004</c:v>
                </c:pt>
                <c:pt idx="38421">
                  <c:v>7.3600289999999999</c:v>
                </c:pt>
                <c:pt idx="38422">
                  <c:v>7.3559919999999996</c:v>
                </c:pt>
                <c:pt idx="38423">
                  <c:v>7.3489750000000003</c:v>
                </c:pt>
                <c:pt idx="38424">
                  <c:v>7.3534430000000004</c:v>
                </c:pt>
                <c:pt idx="38425">
                  <c:v>7.3548580000000001</c:v>
                </c:pt>
                <c:pt idx="38426">
                  <c:v>7.3492980000000001</c:v>
                </c:pt>
                <c:pt idx="38427">
                  <c:v>7.3577820000000003</c:v>
                </c:pt>
                <c:pt idx="38428">
                  <c:v>7.3579480000000004</c:v>
                </c:pt>
                <c:pt idx="38429">
                  <c:v>7.3505649999999996</c:v>
                </c:pt>
                <c:pt idx="38430">
                  <c:v>7.3580629999999996</c:v>
                </c:pt>
                <c:pt idx="38431">
                  <c:v>7.3596329999999996</c:v>
                </c:pt>
                <c:pt idx="38432">
                  <c:v>7.3502140000000002</c:v>
                </c:pt>
                <c:pt idx="38433">
                  <c:v>7.3512750000000002</c:v>
                </c:pt>
                <c:pt idx="38434">
                  <c:v>7.359451</c:v>
                </c:pt>
                <c:pt idx="38435">
                  <c:v>7.3595769999999998</c:v>
                </c:pt>
                <c:pt idx="38436">
                  <c:v>7.3612900000000003</c:v>
                </c:pt>
                <c:pt idx="38437">
                  <c:v>7.3600830000000004</c:v>
                </c:pt>
                <c:pt idx="38438">
                  <c:v>7.3518809999999997</c:v>
                </c:pt>
                <c:pt idx="38439">
                  <c:v>7.3577570000000003</c:v>
                </c:pt>
                <c:pt idx="38440">
                  <c:v>7.3601159999999997</c:v>
                </c:pt>
                <c:pt idx="38441">
                  <c:v>7.3537020000000002</c:v>
                </c:pt>
                <c:pt idx="38442">
                  <c:v>7.3614009999999999</c:v>
                </c:pt>
                <c:pt idx="38443">
                  <c:v>7.3647429999999998</c:v>
                </c:pt>
                <c:pt idx="38444">
                  <c:v>7.350257</c:v>
                </c:pt>
                <c:pt idx="38445">
                  <c:v>7.3466490000000002</c:v>
                </c:pt>
                <c:pt idx="38446">
                  <c:v>7.3671189999999998</c:v>
                </c:pt>
                <c:pt idx="38447">
                  <c:v>7.3719479999999997</c:v>
                </c:pt>
                <c:pt idx="38448">
                  <c:v>7.3643530000000004</c:v>
                </c:pt>
                <c:pt idx="38449">
                  <c:v>7.3653040000000001</c:v>
                </c:pt>
                <c:pt idx="38450">
                  <c:v>7.3549090000000001</c:v>
                </c:pt>
                <c:pt idx="38451">
                  <c:v>7.3525299999999998</c:v>
                </c:pt>
                <c:pt idx="38452">
                  <c:v>7.368322</c:v>
                </c:pt>
                <c:pt idx="38453">
                  <c:v>7.3686220000000002</c:v>
                </c:pt>
                <c:pt idx="38454">
                  <c:v>7.3601590000000003</c:v>
                </c:pt>
                <c:pt idx="38455">
                  <c:v>7.3685919999999996</c:v>
                </c:pt>
                <c:pt idx="38456">
                  <c:v>7.3682030000000003</c:v>
                </c:pt>
                <c:pt idx="38457">
                  <c:v>7.3520099999999999</c:v>
                </c:pt>
                <c:pt idx="38458">
                  <c:v>7.3601089999999996</c:v>
                </c:pt>
                <c:pt idx="38459">
                  <c:v>7.3686090000000002</c:v>
                </c:pt>
                <c:pt idx="38460">
                  <c:v>7.3564340000000001</c:v>
                </c:pt>
                <c:pt idx="38461">
                  <c:v>7.3573810000000002</c:v>
                </c:pt>
                <c:pt idx="38462">
                  <c:v>7.364452</c:v>
                </c:pt>
                <c:pt idx="38463">
                  <c:v>7.365005</c:v>
                </c:pt>
                <c:pt idx="38464">
                  <c:v>7.3714579999999996</c:v>
                </c:pt>
                <c:pt idx="38465">
                  <c:v>7.3761109999999999</c:v>
                </c:pt>
                <c:pt idx="38466">
                  <c:v>7.3663239999999996</c:v>
                </c:pt>
                <c:pt idx="38467">
                  <c:v>7.3610629999999997</c:v>
                </c:pt>
                <c:pt idx="38468">
                  <c:v>7.375121</c:v>
                </c:pt>
                <c:pt idx="38469">
                  <c:v>7.3726560000000001</c:v>
                </c:pt>
                <c:pt idx="38470">
                  <c:v>7.3566320000000003</c:v>
                </c:pt>
                <c:pt idx="38471">
                  <c:v>7.3650279999999997</c:v>
                </c:pt>
                <c:pt idx="38472">
                  <c:v>7.3665719999999997</c:v>
                </c:pt>
                <c:pt idx="38473">
                  <c:v>7.3558700000000004</c:v>
                </c:pt>
                <c:pt idx="38474">
                  <c:v>7.3599420000000002</c:v>
                </c:pt>
                <c:pt idx="38475">
                  <c:v>7.3642479999999999</c:v>
                </c:pt>
                <c:pt idx="38476">
                  <c:v>7.3622480000000001</c:v>
                </c:pt>
                <c:pt idx="38477">
                  <c:v>7.3671110000000004</c:v>
                </c:pt>
                <c:pt idx="38478">
                  <c:v>7.3689679999999997</c:v>
                </c:pt>
                <c:pt idx="38479">
                  <c:v>7.3623599999999998</c:v>
                </c:pt>
                <c:pt idx="38480">
                  <c:v>7.368506</c:v>
                </c:pt>
                <c:pt idx="38481">
                  <c:v>7.368328</c:v>
                </c:pt>
                <c:pt idx="38482">
                  <c:v>7.3537679999999996</c:v>
                </c:pt>
                <c:pt idx="38483">
                  <c:v>7.358403</c:v>
                </c:pt>
                <c:pt idx="38484">
                  <c:v>7.3668100000000001</c:v>
                </c:pt>
                <c:pt idx="38485">
                  <c:v>7.3620380000000001</c:v>
                </c:pt>
                <c:pt idx="38486">
                  <c:v>7.3693010000000001</c:v>
                </c:pt>
                <c:pt idx="38487">
                  <c:v>7.3811559999999998</c:v>
                </c:pt>
                <c:pt idx="38488">
                  <c:v>7.3680199999999996</c:v>
                </c:pt>
                <c:pt idx="38489">
                  <c:v>7.3551399999999996</c:v>
                </c:pt>
                <c:pt idx="38490">
                  <c:v>7.3706110000000002</c:v>
                </c:pt>
                <c:pt idx="38491">
                  <c:v>7.3762270000000001</c:v>
                </c:pt>
                <c:pt idx="38492">
                  <c:v>7.3664430000000003</c:v>
                </c:pt>
                <c:pt idx="38493">
                  <c:v>7.3716559999999998</c:v>
                </c:pt>
                <c:pt idx="38494">
                  <c:v>7.3793660000000001</c:v>
                </c:pt>
                <c:pt idx="38495">
                  <c:v>7.3708739999999997</c:v>
                </c:pt>
                <c:pt idx="38496">
                  <c:v>7.3640119999999998</c:v>
                </c:pt>
                <c:pt idx="38497">
                  <c:v>7.3664829999999997</c:v>
                </c:pt>
                <c:pt idx="38498">
                  <c:v>7.3625040000000004</c:v>
                </c:pt>
                <c:pt idx="38499">
                  <c:v>7.3613460000000002</c:v>
                </c:pt>
                <c:pt idx="38500">
                  <c:v>7.3654659999999996</c:v>
                </c:pt>
                <c:pt idx="38501">
                  <c:v>7.3610689999999996</c:v>
                </c:pt>
                <c:pt idx="38502">
                  <c:v>7.3675600000000001</c:v>
                </c:pt>
                <c:pt idx="38503">
                  <c:v>7.3835110000000004</c:v>
                </c:pt>
                <c:pt idx="38504">
                  <c:v>7.3803840000000003</c:v>
                </c:pt>
                <c:pt idx="38505">
                  <c:v>7.3691680000000002</c:v>
                </c:pt>
                <c:pt idx="38506">
                  <c:v>7.3761830000000002</c:v>
                </c:pt>
                <c:pt idx="38507">
                  <c:v>7.3783909999999997</c:v>
                </c:pt>
                <c:pt idx="38508">
                  <c:v>7.3654070000000003</c:v>
                </c:pt>
                <c:pt idx="38509">
                  <c:v>7.3709150000000001</c:v>
                </c:pt>
                <c:pt idx="38510">
                  <c:v>7.3728749999999996</c:v>
                </c:pt>
                <c:pt idx="38511">
                  <c:v>7.3529159999999996</c:v>
                </c:pt>
                <c:pt idx="38512">
                  <c:v>7.3597770000000002</c:v>
                </c:pt>
                <c:pt idx="38513">
                  <c:v>7.3779050000000002</c:v>
                </c:pt>
                <c:pt idx="38514">
                  <c:v>7.3742179999999999</c:v>
                </c:pt>
                <c:pt idx="38515">
                  <c:v>7.3736430000000004</c:v>
                </c:pt>
                <c:pt idx="38516">
                  <c:v>7.3799289999999997</c:v>
                </c:pt>
                <c:pt idx="38517">
                  <c:v>7.3767950000000004</c:v>
                </c:pt>
                <c:pt idx="38518">
                  <c:v>7.371588</c:v>
                </c:pt>
                <c:pt idx="38519">
                  <c:v>7.3773819999999999</c:v>
                </c:pt>
                <c:pt idx="38520">
                  <c:v>7.3732980000000001</c:v>
                </c:pt>
                <c:pt idx="38521">
                  <c:v>7.366384</c:v>
                </c:pt>
                <c:pt idx="38522">
                  <c:v>7.3728939999999996</c:v>
                </c:pt>
                <c:pt idx="38523">
                  <c:v>7.370323</c:v>
                </c:pt>
                <c:pt idx="38524">
                  <c:v>7.3711289999999998</c:v>
                </c:pt>
                <c:pt idx="38525">
                  <c:v>7.3847880000000004</c:v>
                </c:pt>
                <c:pt idx="38526">
                  <c:v>7.3825779999999996</c:v>
                </c:pt>
                <c:pt idx="38527">
                  <c:v>7.3719219999999996</c:v>
                </c:pt>
                <c:pt idx="38528">
                  <c:v>7.3731499999999999</c:v>
                </c:pt>
                <c:pt idx="38529">
                  <c:v>7.3734859999999998</c:v>
                </c:pt>
                <c:pt idx="38530">
                  <c:v>7.3684310000000002</c:v>
                </c:pt>
                <c:pt idx="38531">
                  <c:v>7.3724850000000002</c:v>
                </c:pt>
                <c:pt idx="38532">
                  <c:v>7.3756560000000002</c:v>
                </c:pt>
                <c:pt idx="38533">
                  <c:v>7.3661060000000003</c:v>
                </c:pt>
                <c:pt idx="38534">
                  <c:v>7.3706440000000004</c:v>
                </c:pt>
                <c:pt idx="38535">
                  <c:v>7.3809810000000002</c:v>
                </c:pt>
                <c:pt idx="38536">
                  <c:v>7.3700469999999996</c:v>
                </c:pt>
                <c:pt idx="38537">
                  <c:v>7.368207</c:v>
                </c:pt>
                <c:pt idx="38538">
                  <c:v>7.3772869999999999</c:v>
                </c:pt>
                <c:pt idx="38539">
                  <c:v>7.370787</c:v>
                </c:pt>
                <c:pt idx="38540">
                  <c:v>7.3678030000000003</c:v>
                </c:pt>
                <c:pt idx="38541">
                  <c:v>7.3829929999999999</c:v>
                </c:pt>
                <c:pt idx="38542">
                  <c:v>7.3837479999999998</c:v>
                </c:pt>
                <c:pt idx="38543">
                  <c:v>7.3727679999999998</c:v>
                </c:pt>
                <c:pt idx="38544">
                  <c:v>7.3782829999999997</c:v>
                </c:pt>
                <c:pt idx="38545">
                  <c:v>7.3808150000000001</c:v>
                </c:pt>
                <c:pt idx="38546">
                  <c:v>7.3779510000000004</c:v>
                </c:pt>
                <c:pt idx="38547">
                  <c:v>7.381049</c:v>
                </c:pt>
                <c:pt idx="38548">
                  <c:v>7.3778050000000004</c:v>
                </c:pt>
                <c:pt idx="38549">
                  <c:v>7.3756510000000004</c:v>
                </c:pt>
                <c:pt idx="38550">
                  <c:v>7.3832810000000002</c:v>
                </c:pt>
                <c:pt idx="38551">
                  <c:v>7.3819569999999999</c:v>
                </c:pt>
                <c:pt idx="38552">
                  <c:v>7.3689549999999997</c:v>
                </c:pt>
                <c:pt idx="38553">
                  <c:v>7.3744040000000002</c:v>
                </c:pt>
                <c:pt idx="38554">
                  <c:v>7.3822939999999999</c:v>
                </c:pt>
                <c:pt idx="38555">
                  <c:v>7.3721370000000004</c:v>
                </c:pt>
                <c:pt idx="38556">
                  <c:v>7.3778100000000002</c:v>
                </c:pt>
                <c:pt idx="38557">
                  <c:v>7.3825820000000002</c:v>
                </c:pt>
                <c:pt idx="38558">
                  <c:v>7.3681340000000004</c:v>
                </c:pt>
                <c:pt idx="38559">
                  <c:v>7.3662150000000004</c:v>
                </c:pt>
                <c:pt idx="38560">
                  <c:v>7.3794120000000003</c:v>
                </c:pt>
                <c:pt idx="38561">
                  <c:v>7.3867690000000001</c:v>
                </c:pt>
                <c:pt idx="38562">
                  <c:v>7.3833710000000004</c:v>
                </c:pt>
                <c:pt idx="38563">
                  <c:v>7.3840389999999996</c:v>
                </c:pt>
                <c:pt idx="38564">
                  <c:v>7.3856469999999996</c:v>
                </c:pt>
                <c:pt idx="38565">
                  <c:v>7.3780900000000003</c:v>
                </c:pt>
                <c:pt idx="38566">
                  <c:v>7.3817680000000001</c:v>
                </c:pt>
                <c:pt idx="38567">
                  <c:v>7.3850239999999996</c:v>
                </c:pt>
                <c:pt idx="38568">
                  <c:v>7.3816490000000003</c:v>
                </c:pt>
                <c:pt idx="38569">
                  <c:v>7.3819439999999998</c:v>
                </c:pt>
                <c:pt idx="38570">
                  <c:v>7.379893</c:v>
                </c:pt>
                <c:pt idx="38571">
                  <c:v>7.3753950000000001</c:v>
                </c:pt>
                <c:pt idx="38572">
                  <c:v>7.3737500000000002</c:v>
                </c:pt>
                <c:pt idx="38573">
                  <c:v>7.3819990000000004</c:v>
                </c:pt>
                <c:pt idx="38574">
                  <c:v>7.3857299999999997</c:v>
                </c:pt>
                <c:pt idx="38575">
                  <c:v>7.3858730000000001</c:v>
                </c:pt>
                <c:pt idx="38576">
                  <c:v>7.3918439999999999</c:v>
                </c:pt>
                <c:pt idx="38577">
                  <c:v>7.3861530000000002</c:v>
                </c:pt>
                <c:pt idx="38578">
                  <c:v>7.3789369999999996</c:v>
                </c:pt>
                <c:pt idx="38579">
                  <c:v>7.3833060000000001</c:v>
                </c:pt>
                <c:pt idx="38580">
                  <c:v>7.3832690000000003</c:v>
                </c:pt>
                <c:pt idx="38581">
                  <c:v>7.3818380000000001</c:v>
                </c:pt>
                <c:pt idx="38582">
                  <c:v>7.3885870000000002</c:v>
                </c:pt>
                <c:pt idx="38583">
                  <c:v>7.3895189999999999</c:v>
                </c:pt>
                <c:pt idx="38584">
                  <c:v>7.3794329999999997</c:v>
                </c:pt>
                <c:pt idx="38585">
                  <c:v>7.3785470000000002</c:v>
                </c:pt>
                <c:pt idx="38586">
                  <c:v>7.3817919999999999</c:v>
                </c:pt>
                <c:pt idx="38587">
                  <c:v>7.3800270000000001</c:v>
                </c:pt>
                <c:pt idx="38588">
                  <c:v>7.386361</c:v>
                </c:pt>
                <c:pt idx="38589">
                  <c:v>7.3847550000000002</c:v>
                </c:pt>
                <c:pt idx="38590">
                  <c:v>7.3866639999999997</c:v>
                </c:pt>
                <c:pt idx="38591">
                  <c:v>7.4008799999999999</c:v>
                </c:pt>
                <c:pt idx="38592">
                  <c:v>7.3930499999999997</c:v>
                </c:pt>
                <c:pt idx="38593">
                  <c:v>7.3718399999999997</c:v>
                </c:pt>
                <c:pt idx="38594">
                  <c:v>7.3713369999999996</c:v>
                </c:pt>
                <c:pt idx="38595">
                  <c:v>7.3787250000000002</c:v>
                </c:pt>
                <c:pt idx="38596">
                  <c:v>7.3752909999999998</c:v>
                </c:pt>
                <c:pt idx="38597">
                  <c:v>7.3813690000000003</c:v>
                </c:pt>
                <c:pt idx="38598">
                  <c:v>7.3956749999999998</c:v>
                </c:pt>
                <c:pt idx="38599">
                  <c:v>7.3889620000000003</c:v>
                </c:pt>
                <c:pt idx="38600">
                  <c:v>7.3807520000000002</c:v>
                </c:pt>
                <c:pt idx="38601">
                  <c:v>7.3874190000000004</c:v>
                </c:pt>
                <c:pt idx="38602">
                  <c:v>7.3890700000000002</c:v>
                </c:pt>
                <c:pt idx="38603">
                  <c:v>7.3871869999999999</c:v>
                </c:pt>
                <c:pt idx="38604">
                  <c:v>7.391286</c:v>
                </c:pt>
                <c:pt idx="38605">
                  <c:v>7.3890609999999999</c:v>
                </c:pt>
                <c:pt idx="38606">
                  <c:v>7.3801769999999998</c:v>
                </c:pt>
                <c:pt idx="38607">
                  <c:v>7.3869499999999997</c:v>
                </c:pt>
                <c:pt idx="38608">
                  <c:v>7.3922109999999996</c:v>
                </c:pt>
                <c:pt idx="38609">
                  <c:v>7.3845229999999997</c:v>
                </c:pt>
                <c:pt idx="38610">
                  <c:v>7.3905399999999997</c:v>
                </c:pt>
                <c:pt idx="38611">
                  <c:v>7.3946370000000003</c:v>
                </c:pt>
                <c:pt idx="38612">
                  <c:v>7.3861869999999996</c:v>
                </c:pt>
                <c:pt idx="38613">
                  <c:v>7.3863899999999996</c:v>
                </c:pt>
                <c:pt idx="38614">
                  <c:v>7.3907689999999997</c:v>
                </c:pt>
                <c:pt idx="38615">
                  <c:v>7.3828550000000002</c:v>
                </c:pt>
                <c:pt idx="38616">
                  <c:v>7.3741839999999996</c:v>
                </c:pt>
                <c:pt idx="38617">
                  <c:v>7.3810010000000004</c:v>
                </c:pt>
                <c:pt idx="38618">
                  <c:v>7.3862030000000001</c:v>
                </c:pt>
                <c:pt idx="38619">
                  <c:v>7.3871929999999999</c:v>
                </c:pt>
                <c:pt idx="38620">
                  <c:v>7.392468</c:v>
                </c:pt>
                <c:pt idx="38621">
                  <c:v>7.3877069999999998</c:v>
                </c:pt>
                <c:pt idx="38622">
                  <c:v>7.3843209999999999</c:v>
                </c:pt>
                <c:pt idx="38623">
                  <c:v>7.3925330000000002</c:v>
                </c:pt>
                <c:pt idx="38624">
                  <c:v>7.3961740000000002</c:v>
                </c:pt>
                <c:pt idx="38625">
                  <c:v>7.3979699999999999</c:v>
                </c:pt>
                <c:pt idx="38626">
                  <c:v>7.400436</c:v>
                </c:pt>
                <c:pt idx="38627">
                  <c:v>7.39445</c:v>
                </c:pt>
                <c:pt idx="38628">
                  <c:v>7.3866779999999999</c:v>
                </c:pt>
                <c:pt idx="38629">
                  <c:v>7.3980920000000001</c:v>
                </c:pt>
                <c:pt idx="38630">
                  <c:v>7.399273</c:v>
                </c:pt>
                <c:pt idx="38631">
                  <c:v>7.3840620000000001</c:v>
                </c:pt>
                <c:pt idx="38632">
                  <c:v>7.3921919999999997</c:v>
                </c:pt>
                <c:pt idx="38633">
                  <c:v>7.3949049999999996</c:v>
                </c:pt>
                <c:pt idx="38634">
                  <c:v>7.385764</c:v>
                </c:pt>
                <c:pt idx="38635">
                  <c:v>7.3920399999999997</c:v>
                </c:pt>
                <c:pt idx="38636">
                  <c:v>7.3970050000000001</c:v>
                </c:pt>
                <c:pt idx="38637">
                  <c:v>7.3957829999999998</c:v>
                </c:pt>
                <c:pt idx="38638">
                  <c:v>7.3987410000000002</c:v>
                </c:pt>
                <c:pt idx="38639">
                  <c:v>7.3981579999999996</c:v>
                </c:pt>
                <c:pt idx="38640">
                  <c:v>7.3885269999999998</c:v>
                </c:pt>
                <c:pt idx="38641">
                  <c:v>7.3943190000000003</c:v>
                </c:pt>
                <c:pt idx="38642">
                  <c:v>7.4015870000000001</c:v>
                </c:pt>
                <c:pt idx="38643">
                  <c:v>7.388401</c:v>
                </c:pt>
                <c:pt idx="38644">
                  <c:v>7.3919540000000001</c:v>
                </c:pt>
                <c:pt idx="38645">
                  <c:v>7.3985709999999996</c:v>
                </c:pt>
                <c:pt idx="38646">
                  <c:v>7.3875919999999997</c:v>
                </c:pt>
                <c:pt idx="38647">
                  <c:v>7.3882000000000003</c:v>
                </c:pt>
                <c:pt idx="38648">
                  <c:v>7.3980519999999999</c:v>
                </c:pt>
                <c:pt idx="38649">
                  <c:v>7.3960249999999998</c:v>
                </c:pt>
                <c:pt idx="38650">
                  <c:v>7.3908319999999996</c:v>
                </c:pt>
                <c:pt idx="38651">
                  <c:v>7.4003319999999997</c:v>
                </c:pt>
                <c:pt idx="38652">
                  <c:v>7.3981130000000004</c:v>
                </c:pt>
                <c:pt idx="38653">
                  <c:v>7.3852349999999998</c:v>
                </c:pt>
                <c:pt idx="38654">
                  <c:v>7.396128</c:v>
                </c:pt>
                <c:pt idx="38655">
                  <c:v>7.3980410000000001</c:v>
                </c:pt>
                <c:pt idx="38656">
                  <c:v>7.3881300000000003</c:v>
                </c:pt>
                <c:pt idx="38657">
                  <c:v>7.3948119999999999</c:v>
                </c:pt>
                <c:pt idx="38658">
                  <c:v>7.3997970000000004</c:v>
                </c:pt>
                <c:pt idx="38659">
                  <c:v>7.388147</c:v>
                </c:pt>
                <c:pt idx="38660">
                  <c:v>7.3856770000000003</c:v>
                </c:pt>
                <c:pt idx="38661">
                  <c:v>7.3953199999999999</c:v>
                </c:pt>
                <c:pt idx="38662">
                  <c:v>7.3921409999999996</c:v>
                </c:pt>
                <c:pt idx="38663">
                  <c:v>7.3959130000000002</c:v>
                </c:pt>
                <c:pt idx="38664">
                  <c:v>7.4052850000000001</c:v>
                </c:pt>
                <c:pt idx="38665">
                  <c:v>7.3956499999999998</c:v>
                </c:pt>
                <c:pt idx="38666">
                  <c:v>7.3921429999999999</c:v>
                </c:pt>
                <c:pt idx="38667">
                  <c:v>7.3976129999999998</c:v>
                </c:pt>
                <c:pt idx="38668">
                  <c:v>7.3963320000000001</c:v>
                </c:pt>
                <c:pt idx="38669">
                  <c:v>7.3934610000000003</c:v>
                </c:pt>
                <c:pt idx="38670">
                  <c:v>7.3944999999999999</c:v>
                </c:pt>
                <c:pt idx="38671">
                  <c:v>7.3975569999999999</c:v>
                </c:pt>
                <c:pt idx="38672">
                  <c:v>7.3959250000000001</c:v>
                </c:pt>
                <c:pt idx="38673">
                  <c:v>7.4011810000000002</c:v>
                </c:pt>
                <c:pt idx="38674">
                  <c:v>7.4071420000000003</c:v>
                </c:pt>
                <c:pt idx="38675">
                  <c:v>7.4008469999999997</c:v>
                </c:pt>
                <c:pt idx="38676">
                  <c:v>7.4041420000000002</c:v>
                </c:pt>
                <c:pt idx="38677">
                  <c:v>7.4112280000000004</c:v>
                </c:pt>
                <c:pt idx="38678">
                  <c:v>7.4003509999999997</c:v>
                </c:pt>
                <c:pt idx="38679">
                  <c:v>7.3916570000000004</c:v>
                </c:pt>
                <c:pt idx="38680">
                  <c:v>7.4007129999999997</c:v>
                </c:pt>
                <c:pt idx="38681">
                  <c:v>7.398352</c:v>
                </c:pt>
                <c:pt idx="38682">
                  <c:v>7.3884400000000001</c:v>
                </c:pt>
                <c:pt idx="38683">
                  <c:v>7.4005520000000002</c:v>
                </c:pt>
                <c:pt idx="38684">
                  <c:v>7.4004269999999996</c:v>
                </c:pt>
                <c:pt idx="38685">
                  <c:v>7.3901859999999999</c:v>
                </c:pt>
                <c:pt idx="38686">
                  <c:v>7.4018439999999996</c:v>
                </c:pt>
                <c:pt idx="38687">
                  <c:v>7.405125</c:v>
                </c:pt>
                <c:pt idx="38688">
                  <c:v>7.3953309999999997</c:v>
                </c:pt>
                <c:pt idx="38689">
                  <c:v>7.3960840000000001</c:v>
                </c:pt>
                <c:pt idx="38690">
                  <c:v>7.4036150000000003</c:v>
                </c:pt>
                <c:pt idx="38691">
                  <c:v>7.4041360000000003</c:v>
                </c:pt>
                <c:pt idx="38692">
                  <c:v>7.4046390000000004</c:v>
                </c:pt>
                <c:pt idx="38693">
                  <c:v>7.4067259999999999</c:v>
                </c:pt>
                <c:pt idx="38694">
                  <c:v>7.3969480000000001</c:v>
                </c:pt>
                <c:pt idx="38695">
                  <c:v>7.3973990000000001</c:v>
                </c:pt>
                <c:pt idx="38696">
                  <c:v>7.406409</c:v>
                </c:pt>
                <c:pt idx="38697">
                  <c:v>7.4024039999999998</c:v>
                </c:pt>
                <c:pt idx="38698">
                  <c:v>7.3998869999999997</c:v>
                </c:pt>
                <c:pt idx="38699">
                  <c:v>7.4049759999999996</c:v>
                </c:pt>
                <c:pt idx="38700">
                  <c:v>7.4074299999999997</c:v>
                </c:pt>
                <c:pt idx="38701">
                  <c:v>7.4052910000000001</c:v>
                </c:pt>
                <c:pt idx="38702">
                  <c:v>7.4075290000000003</c:v>
                </c:pt>
                <c:pt idx="38703">
                  <c:v>7.4052069999999999</c:v>
                </c:pt>
                <c:pt idx="38704">
                  <c:v>7.3958199999999996</c:v>
                </c:pt>
                <c:pt idx="38705">
                  <c:v>7.3961240000000004</c:v>
                </c:pt>
                <c:pt idx="38706">
                  <c:v>7.3980730000000001</c:v>
                </c:pt>
                <c:pt idx="38707">
                  <c:v>7.3987610000000004</c:v>
                </c:pt>
                <c:pt idx="38708">
                  <c:v>7.406733</c:v>
                </c:pt>
                <c:pt idx="38709">
                  <c:v>7.4081599999999996</c:v>
                </c:pt>
                <c:pt idx="38710">
                  <c:v>7.4060920000000001</c:v>
                </c:pt>
                <c:pt idx="38711">
                  <c:v>7.412255</c:v>
                </c:pt>
                <c:pt idx="38712">
                  <c:v>7.4168120000000002</c:v>
                </c:pt>
                <c:pt idx="38713">
                  <c:v>7.4032499999999999</c:v>
                </c:pt>
                <c:pt idx="38714">
                  <c:v>7.3976860000000002</c:v>
                </c:pt>
                <c:pt idx="38715">
                  <c:v>7.4160839999999997</c:v>
                </c:pt>
                <c:pt idx="38716">
                  <c:v>7.4085660000000004</c:v>
                </c:pt>
                <c:pt idx="38717">
                  <c:v>7.3935139999999997</c:v>
                </c:pt>
                <c:pt idx="38718">
                  <c:v>7.4092070000000003</c:v>
                </c:pt>
                <c:pt idx="38719">
                  <c:v>7.4108390000000002</c:v>
                </c:pt>
                <c:pt idx="38720">
                  <c:v>7.3986869999999998</c:v>
                </c:pt>
                <c:pt idx="38721">
                  <c:v>7.4092209999999996</c:v>
                </c:pt>
                <c:pt idx="38722">
                  <c:v>7.410685</c:v>
                </c:pt>
                <c:pt idx="38723">
                  <c:v>7.3943079999999997</c:v>
                </c:pt>
                <c:pt idx="38724">
                  <c:v>7.4052439999999997</c:v>
                </c:pt>
                <c:pt idx="38725">
                  <c:v>7.4163790000000001</c:v>
                </c:pt>
                <c:pt idx="38726">
                  <c:v>7.4011339999999999</c:v>
                </c:pt>
                <c:pt idx="38727">
                  <c:v>7.4062919999999997</c:v>
                </c:pt>
                <c:pt idx="38728">
                  <c:v>7.4154210000000003</c:v>
                </c:pt>
                <c:pt idx="38729">
                  <c:v>7.3998590000000002</c:v>
                </c:pt>
                <c:pt idx="38730">
                  <c:v>7.3946719999999999</c:v>
                </c:pt>
                <c:pt idx="38731">
                  <c:v>7.40578</c:v>
                </c:pt>
                <c:pt idx="38732">
                  <c:v>7.4119229999999998</c:v>
                </c:pt>
                <c:pt idx="38733">
                  <c:v>7.4112309999999999</c:v>
                </c:pt>
                <c:pt idx="38734">
                  <c:v>7.4140879999999996</c:v>
                </c:pt>
                <c:pt idx="38735">
                  <c:v>7.4110909999999999</c:v>
                </c:pt>
                <c:pt idx="38736">
                  <c:v>7.4045459999999999</c:v>
                </c:pt>
                <c:pt idx="38737">
                  <c:v>7.4101169999999996</c:v>
                </c:pt>
                <c:pt idx="38738">
                  <c:v>7.4096659999999996</c:v>
                </c:pt>
                <c:pt idx="38739">
                  <c:v>7.4075610000000003</c:v>
                </c:pt>
                <c:pt idx="38740">
                  <c:v>7.4156899999999997</c:v>
                </c:pt>
                <c:pt idx="38741">
                  <c:v>7.413996</c:v>
                </c:pt>
                <c:pt idx="38742">
                  <c:v>7.4064379999999996</c:v>
                </c:pt>
                <c:pt idx="38743">
                  <c:v>7.4117889999999997</c:v>
                </c:pt>
                <c:pt idx="38744">
                  <c:v>7.4139059999999999</c:v>
                </c:pt>
                <c:pt idx="38745">
                  <c:v>7.3998749999999998</c:v>
                </c:pt>
                <c:pt idx="38746">
                  <c:v>7.4032260000000001</c:v>
                </c:pt>
                <c:pt idx="38747">
                  <c:v>7.4176440000000001</c:v>
                </c:pt>
                <c:pt idx="38748">
                  <c:v>7.4112559999999998</c:v>
                </c:pt>
                <c:pt idx="38749">
                  <c:v>7.4065750000000001</c:v>
                </c:pt>
                <c:pt idx="38750">
                  <c:v>7.4134779999999996</c:v>
                </c:pt>
                <c:pt idx="38751">
                  <c:v>7.4144779999999999</c:v>
                </c:pt>
                <c:pt idx="38752">
                  <c:v>7.4136160000000002</c:v>
                </c:pt>
                <c:pt idx="38753">
                  <c:v>7.4131559999999999</c:v>
                </c:pt>
                <c:pt idx="38754">
                  <c:v>7.406841</c:v>
                </c:pt>
                <c:pt idx="38755">
                  <c:v>7.4053930000000001</c:v>
                </c:pt>
                <c:pt idx="38756">
                  <c:v>7.4124739999999996</c:v>
                </c:pt>
                <c:pt idx="38757">
                  <c:v>7.4130010000000004</c:v>
                </c:pt>
                <c:pt idx="38758">
                  <c:v>7.4123760000000001</c:v>
                </c:pt>
                <c:pt idx="38759">
                  <c:v>7.4142659999999996</c:v>
                </c:pt>
                <c:pt idx="38760">
                  <c:v>7.4116140000000001</c:v>
                </c:pt>
                <c:pt idx="38761">
                  <c:v>7.4107789999999998</c:v>
                </c:pt>
                <c:pt idx="38762">
                  <c:v>7.4125139999999998</c:v>
                </c:pt>
                <c:pt idx="38763">
                  <c:v>7.415546</c:v>
                </c:pt>
                <c:pt idx="38764">
                  <c:v>7.4167920000000001</c:v>
                </c:pt>
                <c:pt idx="38765">
                  <c:v>7.415915</c:v>
                </c:pt>
                <c:pt idx="38766">
                  <c:v>7.4160640000000004</c:v>
                </c:pt>
                <c:pt idx="38767">
                  <c:v>7.4116410000000004</c:v>
                </c:pt>
                <c:pt idx="38768">
                  <c:v>7.411632</c:v>
                </c:pt>
                <c:pt idx="38769">
                  <c:v>7.4092789999999997</c:v>
                </c:pt>
                <c:pt idx="38770">
                  <c:v>7.4032989999999996</c:v>
                </c:pt>
                <c:pt idx="38771">
                  <c:v>7.417135</c:v>
                </c:pt>
                <c:pt idx="38772">
                  <c:v>7.4250629999999997</c:v>
                </c:pt>
                <c:pt idx="38773">
                  <c:v>7.4148839999999998</c:v>
                </c:pt>
                <c:pt idx="38774">
                  <c:v>7.4170759999999998</c:v>
                </c:pt>
                <c:pt idx="38775">
                  <c:v>7.4231199999999999</c:v>
                </c:pt>
                <c:pt idx="38776">
                  <c:v>7.4160870000000001</c:v>
                </c:pt>
                <c:pt idx="38777">
                  <c:v>7.4108390000000002</c:v>
                </c:pt>
                <c:pt idx="38778">
                  <c:v>7.4185850000000002</c:v>
                </c:pt>
                <c:pt idx="38779">
                  <c:v>7.4151059999999998</c:v>
                </c:pt>
                <c:pt idx="38780">
                  <c:v>7.4078150000000003</c:v>
                </c:pt>
                <c:pt idx="38781">
                  <c:v>7.4213709999999997</c:v>
                </c:pt>
                <c:pt idx="38782">
                  <c:v>7.4252599999999997</c:v>
                </c:pt>
                <c:pt idx="38783">
                  <c:v>7.414517</c:v>
                </c:pt>
                <c:pt idx="38784">
                  <c:v>7.4152990000000001</c:v>
                </c:pt>
                <c:pt idx="38785">
                  <c:v>7.423578</c:v>
                </c:pt>
                <c:pt idx="38786">
                  <c:v>7.4190699999999996</c:v>
                </c:pt>
                <c:pt idx="38787">
                  <c:v>7.4087269999999998</c:v>
                </c:pt>
                <c:pt idx="38788">
                  <c:v>7.4149649999999996</c:v>
                </c:pt>
                <c:pt idx="38789">
                  <c:v>7.4192309999999999</c:v>
                </c:pt>
                <c:pt idx="38790">
                  <c:v>7.4148620000000003</c:v>
                </c:pt>
                <c:pt idx="38791">
                  <c:v>7.4215489999999997</c:v>
                </c:pt>
                <c:pt idx="38792">
                  <c:v>7.4201290000000002</c:v>
                </c:pt>
                <c:pt idx="38793">
                  <c:v>7.4100780000000004</c:v>
                </c:pt>
                <c:pt idx="38794">
                  <c:v>7.4159009999999999</c:v>
                </c:pt>
                <c:pt idx="38795">
                  <c:v>7.4241989999999998</c:v>
                </c:pt>
                <c:pt idx="38796">
                  <c:v>7.4145240000000001</c:v>
                </c:pt>
                <c:pt idx="38797">
                  <c:v>7.4086319999999999</c:v>
                </c:pt>
                <c:pt idx="38798">
                  <c:v>7.419035</c:v>
                </c:pt>
                <c:pt idx="38799">
                  <c:v>7.423832</c:v>
                </c:pt>
                <c:pt idx="38800">
                  <c:v>7.4228839999999998</c:v>
                </c:pt>
                <c:pt idx="38801">
                  <c:v>7.4272660000000004</c:v>
                </c:pt>
                <c:pt idx="38802">
                  <c:v>7.4275789999999997</c:v>
                </c:pt>
                <c:pt idx="38803">
                  <c:v>7.4201540000000001</c:v>
                </c:pt>
                <c:pt idx="38804">
                  <c:v>7.4155530000000001</c:v>
                </c:pt>
                <c:pt idx="38805">
                  <c:v>7.4193179999999996</c:v>
                </c:pt>
                <c:pt idx="38806">
                  <c:v>7.4187659999999997</c:v>
                </c:pt>
                <c:pt idx="38807">
                  <c:v>7.4212069999999999</c:v>
                </c:pt>
                <c:pt idx="38808">
                  <c:v>7.4269170000000004</c:v>
                </c:pt>
                <c:pt idx="38809">
                  <c:v>7.4265990000000004</c:v>
                </c:pt>
                <c:pt idx="38810">
                  <c:v>7.4285620000000003</c:v>
                </c:pt>
                <c:pt idx="38811">
                  <c:v>7.4260799999999998</c:v>
                </c:pt>
                <c:pt idx="38812">
                  <c:v>7.4195010000000003</c:v>
                </c:pt>
                <c:pt idx="38813">
                  <c:v>7.4189259999999999</c:v>
                </c:pt>
                <c:pt idx="38814">
                  <c:v>7.4181840000000001</c:v>
                </c:pt>
                <c:pt idx="38815">
                  <c:v>7.417662</c:v>
                </c:pt>
                <c:pt idx="38816">
                  <c:v>7.4164729999999999</c:v>
                </c:pt>
                <c:pt idx="38817">
                  <c:v>7.4170579999999999</c:v>
                </c:pt>
                <c:pt idx="38818">
                  <c:v>7.4249330000000002</c:v>
                </c:pt>
                <c:pt idx="38819">
                  <c:v>7.4339190000000004</c:v>
                </c:pt>
                <c:pt idx="38820">
                  <c:v>7.4298159999999998</c:v>
                </c:pt>
                <c:pt idx="38821">
                  <c:v>7.4196260000000001</c:v>
                </c:pt>
                <c:pt idx="38822">
                  <c:v>7.4208769999999999</c:v>
                </c:pt>
                <c:pt idx="38823">
                  <c:v>7.4214609999999999</c:v>
                </c:pt>
                <c:pt idx="38824">
                  <c:v>7.4166239999999997</c:v>
                </c:pt>
                <c:pt idx="38825">
                  <c:v>7.4193949999999997</c:v>
                </c:pt>
                <c:pt idx="38826">
                  <c:v>7.4219879999999998</c:v>
                </c:pt>
                <c:pt idx="38827">
                  <c:v>7.4218120000000001</c:v>
                </c:pt>
                <c:pt idx="38828">
                  <c:v>7.4208829999999999</c:v>
                </c:pt>
                <c:pt idx="38829">
                  <c:v>7.421373</c:v>
                </c:pt>
                <c:pt idx="38830">
                  <c:v>7.4255870000000002</c:v>
                </c:pt>
                <c:pt idx="38831">
                  <c:v>7.4235519999999999</c:v>
                </c:pt>
                <c:pt idx="38832">
                  <c:v>7.4208889999999998</c:v>
                </c:pt>
                <c:pt idx="38833">
                  <c:v>7.4233700000000002</c:v>
                </c:pt>
                <c:pt idx="38834">
                  <c:v>7.4280299999999997</c:v>
                </c:pt>
                <c:pt idx="38835">
                  <c:v>7.4303929999999996</c:v>
                </c:pt>
                <c:pt idx="38836">
                  <c:v>7.4243899999999998</c:v>
                </c:pt>
                <c:pt idx="38837">
                  <c:v>7.4240409999999999</c:v>
                </c:pt>
                <c:pt idx="38838">
                  <c:v>7.4329859999999996</c:v>
                </c:pt>
                <c:pt idx="38839">
                  <c:v>7.4299809999999997</c:v>
                </c:pt>
                <c:pt idx="38840">
                  <c:v>7.4156209999999998</c:v>
                </c:pt>
                <c:pt idx="38841">
                  <c:v>7.4204040000000004</c:v>
                </c:pt>
                <c:pt idx="38842">
                  <c:v>7.4344390000000002</c:v>
                </c:pt>
                <c:pt idx="38843">
                  <c:v>7.4216629999999997</c:v>
                </c:pt>
                <c:pt idx="38844">
                  <c:v>7.4208980000000002</c:v>
                </c:pt>
                <c:pt idx="38845">
                  <c:v>7.4354899999999997</c:v>
                </c:pt>
                <c:pt idx="38846">
                  <c:v>7.4249239999999999</c:v>
                </c:pt>
                <c:pt idx="38847">
                  <c:v>7.4195690000000001</c:v>
                </c:pt>
                <c:pt idx="38848">
                  <c:v>7.4299660000000003</c:v>
                </c:pt>
                <c:pt idx="38849">
                  <c:v>7.4298710000000003</c:v>
                </c:pt>
                <c:pt idx="38850">
                  <c:v>7.4283960000000002</c:v>
                </c:pt>
                <c:pt idx="38851">
                  <c:v>7.4328649999999996</c:v>
                </c:pt>
                <c:pt idx="38852">
                  <c:v>7.4254150000000001</c:v>
                </c:pt>
                <c:pt idx="38853">
                  <c:v>7.4161900000000003</c:v>
                </c:pt>
                <c:pt idx="38854">
                  <c:v>7.4287700000000001</c:v>
                </c:pt>
                <c:pt idx="38855">
                  <c:v>7.436458</c:v>
                </c:pt>
                <c:pt idx="38856">
                  <c:v>7.4240690000000003</c:v>
                </c:pt>
                <c:pt idx="38857">
                  <c:v>7.4242949999999999</c:v>
                </c:pt>
                <c:pt idx="38858">
                  <c:v>7.4314710000000002</c:v>
                </c:pt>
                <c:pt idx="38859">
                  <c:v>7.4323680000000003</c:v>
                </c:pt>
                <c:pt idx="38860">
                  <c:v>7.434723</c:v>
                </c:pt>
                <c:pt idx="38861">
                  <c:v>7.4319290000000002</c:v>
                </c:pt>
                <c:pt idx="38862">
                  <c:v>7.420363</c:v>
                </c:pt>
                <c:pt idx="38863">
                  <c:v>7.4229120000000002</c:v>
                </c:pt>
                <c:pt idx="38864">
                  <c:v>7.4386390000000002</c:v>
                </c:pt>
                <c:pt idx="38865">
                  <c:v>7.433357</c:v>
                </c:pt>
                <c:pt idx="38866">
                  <c:v>7.4222640000000002</c:v>
                </c:pt>
                <c:pt idx="38867">
                  <c:v>7.4351370000000001</c:v>
                </c:pt>
                <c:pt idx="38868">
                  <c:v>7.4430399999999999</c:v>
                </c:pt>
                <c:pt idx="38869">
                  <c:v>7.4266350000000001</c:v>
                </c:pt>
                <c:pt idx="38870">
                  <c:v>7.4253150000000003</c:v>
                </c:pt>
                <c:pt idx="38871">
                  <c:v>7.4404760000000003</c:v>
                </c:pt>
                <c:pt idx="38872">
                  <c:v>7.4317869999999999</c:v>
                </c:pt>
                <c:pt idx="38873">
                  <c:v>7.4274230000000001</c:v>
                </c:pt>
                <c:pt idx="38874">
                  <c:v>7.4447799999999997</c:v>
                </c:pt>
                <c:pt idx="38875">
                  <c:v>7.4365069999999998</c:v>
                </c:pt>
                <c:pt idx="38876">
                  <c:v>7.4213769999999997</c:v>
                </c:pt>
                <c:pt idx="38877">
                  <c:v>7.4343300000000001</c:v>
                </c:pt>
                <c:pt idx="38878">
                  <c:v>7.436858</c:v>
                </c:pt>
                <c:pt idx="38879">
                  <c:v>7.4218289999999998</c:v>
                </c:pt>
                <c:pt idx="38880">
                  <c:v>7.430364</c:v>
                </c:pt>
                <c:pt idx="38881">
                  <c:v>7.4372689999999997</c:v>
                </c:pt>
                <c:pt idx="38882">
                  <c:v>7.42509</c:v>
                </c:pt>
                <c:pt idx="38883">
                  <c:v>7.4381570000000004</c:v>
                </c:pt>
                <c:pt idx="38884">
                  <c:v>7.4419500000000003</c:v>
                </c:pt>
                <c:pt idx="38885">
                  <c:v>7.4261739999999996</c:v>
                </c:pt>
                <c:pt idx="38886">
                  <c:v>7.436312</c:v>
                </c:pt>
                <c:pt idx="38887">
                  <c:v>7.4419459999999997</c:v>
                </c:pt>
                <c:pt idx="38888">
                  <c:v>7.4306049999999999</c:v>
                </c:pt>
                <c:pt idx="38889">
                  <c:v>7.4343890000000004</c:v>
                </c:pt>
                <c:pt idx="38890">
                  <c:v>7.4388699999999996</c:v>
                </c:pt>
                <c:pt idx="38891">
                  <c:v>7.4256630000000001</c:v>
                </c:pt>
                <c:pt idx="38892">
                  <c:v>7.4262059999999996</c:v>
                </c:pt>
                <c:pt idx="38893">
                  <c:v>7.4416760000000002</c:v>
                </c:pt>
                <c:pt idx="38894">
                  <c:v>7.4322689999999998</c:v>
                </c:pt>
                <c:pt idx="38895">
                  <c:v>7.4238530000000003</c:v>
                </c:pt>
                <c:pt idx="38896">
                  <c:v>7.4371879999999999</c:v>
                </c:pt>
                <c:pt idx="38897">
                  <c:v>7.4359799999999998</c:v>
                </c:pt>
                <c:pt idx="38898">
                  <c:v>7.433306</c:v>
                </c:pt>
                <c:pt idx="38899">
                  <c:v>7.4464620000000004</c:v>
                </c:pt>
                <c:pt idx="38900">
                  <c:v>7.4449180000000004</c:v>
                </c:pt>
                <c:pt idx="38901">
                  <c:v>7.4311759999999998</c:v>
                </c:pt>
                <c:pt idx="38902">
                  <c:v>7.436903</c:v>
                </c:pt>
                <c:pt idx="38903">
                  <c:v>7.4419149999999998</c:v>
                </c:pt>
                <c:pt idx="38904">
                  <c:v>7.4282680000000001</c:v>
                </c:pt>
                <c:pt idx="38905">
                  <c:v>7.4343890000000004</c:v>
                </c:pt>
                <c:pt idx="38906">
                  <c:v>7.44754</c:v>
                </c:pt>
                <c:pt idx="38907">
                  <c:v>7.4365040000000002</c:v>
                </c:pt>
                <c:pt idx="38908">
                  <c:v>7.4311280000000002</c:v>
                </c:pt>
                <c:pt idx="38909">
                  <c:v>7.4407759999999996</c:v>
                </c:pt>
                <c:pt idx="38910">
                  <c:v>7.4434009999999997</c:v>
                </c:pt>
                <c:pt idx="38911">
                  <c:v>7.4406629999999998</c:v>
                </c:pt>
                <c:pt idx="38912">
                  <c:v>7.4422350000000002</c:v>
                </c:pt>
                <c:pt idx="38913">
                  <c:v>7.4364730000000003</c:v>
                </c:pt>
                <c:pt idx="38914">
                  <c:v>7.4303379999999999</c:v>
                </c:pt>
                <c:pt idx="38915">
                  <c:v>7.4366459999999996</c:v>
                </c:pt>
                <c:pt idx="38916">
                  <c:v>7.4329219999999996</c:v>
                </c:pt>
                <c:pt idx="38917">
                  <c:v>7.4306020000000004</c:v>
                </c:pt>
                <c:pt idx="38918">
                  <c:v>7.4434079999999998</c:v>
                </c:pt>
                <c:pt idx="38919">
                  <c:v>7.4441379999999997</c:v>
                </c:pt>
                <c:pt idx="38920">
                  <c:v>7.4389260000000004</c:v>
                </c:pt>
                <c:pt idx="38921">
                  <c:v>7.4423750000000002</c:v>
                </c:pt>
                <c:pt idx="38922">
                  <c:v>7.443206</c:v>
                </c:pt>
                <c:pt idx="38923">
                  <c:v>7.434393</c:v>
                </c:pt>
                <c:pt idx="38924">
                  <c:v>7.4346750000000004</c:v>
                </c:pt>
                <c:pt idx="38925">
                  <c:v>7.4427250000000003</c:v>
                </c:pt>
                <c:pt idx="38926">
                  <c:v>7.4364990000000004</c:v>
                </c:pt>
                <c:pt idx="38927">
                  <c:v>7.4352280000000004</c:v>
                </c:pt>
                <c:pt idx="38928">
                  <c:v>7.4432080000000003</c:v>
                </c:pt>
                <c:pt idx="38929">
                  <c:v>7.4398939999999998</c:v>
                </c:pt>
                <c:pt idx="38930">
                  <c:v>7.4339690000000003</c:v>
                </c:pt>
                <c:pt idx="38931">
                  <c:v>7.4361269999999999</c:v>
                </c:pt>
                <c:pt idx="38932">
                  <c:v>7.4457129999999996</c:v>
                </c:pt>
                <c:pt idx="38933">
                  <c:v>7.4512090000000004</c:v>
                </c:pt>
                <c:pt idx="38934">
                  <c:v>7.4507539999999999</c:v>
                </c:pt>
                <c:pt idx="38935">
                  <c:v>7.4401010000000003</c:v>
                </c:pt>
                <c:pt idx="38936">
                  <c:v>7.43187</c:v>
                </c:pt>
                <c:pt idx="38937">
                  <c:v>7.4408810000000001</c:v>
                </c:pt>
                <c:pt idx="38938">
                  <c:v>7.444261</c:v>
                </c:pt>
                <c:pt idx="38939">
                  <c:v>7.4444039999999996</c:v>
                </c:pt>
                <c:pt idx="38940">
                  <c:v>7.451193</c:v>
                </c:pt>
                <c:pt idx="38941">
                  <c:v>7.4491889999999996</c:v>
                </c:pt>
                <c:pt idx="38942">
                  <c:v>7.446275</c:v>
                </c:pt>
                <c:pt idx="38943">
                  <c:v>7.4504890000000001</c:v>
                </c:pt>
                <c:pt idx="38944">
                  <c:v>7.4524710000000001</c:v>
                </c:pt>
                <c:pt idx="38945">
                  <c:v>7.448817</c:v>
                </c:pt>
                <c:pt idx="38946">
                  <c:v>7.4506329999999998</c:v>
                </c:pt>
                <c:pt idx="38947">
                  <c:v>7.4505350000000004</c:v>
                </c:pt>
                <c:pt idx="38948">
                  <c:v>7.4345290000000004</c:v>
                </c:pt>
                <c:pt idx="38949">
                  <c:v>7.433408</c:v>
                </c:pt>
                <c:pt idx="38950">
                  <c:v>7.4448939999999997</c:v>
                </c:pt>
                <c:pt idx="38951">
                  <c:v>7.4371980000000004</c:v>
                </c:pt>
                <c:pt idx="38952">
                  <c:v>7.4323230000000002</c:v>
                </c:pt>
                <c:pt idx="38953">
                  <c:v>7.448563</c:v>
                </c:pt>
                <c:pt idx="38954">
                  <c:v>7.4542599999999997</c:v>
                </c:pt>
                <c:pt idx="38955">
                  <c:v>7.4418930000000003</c:v>
                </c:pt>
                <c:pt idx="38956">
                  <c:v>7.4458520000000004</c:v>
                </c:pt>
                <c:pt idx="38957">
                  <c:v>7.4503659999999998</c:v>
                </c:pt>
                <c:pt idx="38958">
                  <c:v>7.442825</c:v>
                </c:pt>
                <c:pt idx="38959">
                  <c:v>7.4466890000000001</c:v>
                </c:pt>
                <c:pt idx="38960">
                  <c:v>7.4406619999999997</c:v>
                </c:pt>
                <c:pt idx="38961">
                  <c:v>7.4330309999999997</c:v>
                </c:pt>
                <c:pt idx="38962">
                  <c:v>7.4475319999999998</c:v>
                </c:pt>
                <c:pt idx="38963">
                  <c:v>7.4517179999999996</c:v>
                </c:pt>
                <c:pt idx="38964">
                  <c:v>7.4379860000000004</c:v>
                </c:pt>
                <c:pt idx="38965">
                  <c:v>7.4482520000000001</c:v>
                </c:pt>
                <c:pt idx="38966">
                  <c:v>7.4658860000000002</c:v>
                </c:pt>
                <c:pt idx="38967">
                  <c:v>7.4525069999999998</c:v>
                </c:pt>
                <c:pt idx="38968">
                  <c:v>7.4442120000000003</c:v>
                </c:pt>
                <c:pt idx="38969">
                  <c:v>7.4540800000000003</c:v>
                </c:pt>
                <c:pt idx="38970">
                  <c:v>7.4460090000000001</c:v>
                </c:pt>
                <c:pt idx="38971">
                  <c:v>7.4360780000000002</c:v>
                </c:pt>
                <c:pt idx="38972">
                  <c:v>7.4452340000000001</c:v>
                </c:pt>
                <c:pt idx="38973">
                  <c:v>7.4479730000000002</c:v>
                </c:pt>
                <c:pt idx="38974">
                  <c:v>7.4438690000000003</c:v>
                </c:pt>
                <c:pt idx="38975">
                  <c:v>7.4468170000000002</c:v>
                </c:pt>
                <c:pt idx="38976">
                  <c:v>7.447114</c:v>
                </c:pt>
                <c:pt idx="38977">
                  <c:v>7.4439770000000003</c:v>
                </c:pt>
                <c:pt idx="38978">
                  <c:v>7.4510909999999999</c:v>
                </c:pt>
                <c:pt idx="38979">
                  <c:v>7.4527380000000001</c:v>
                </c:pt>
                <c:pt idx="38980">
                  <c:v>7.4437170000000004</c:v>
                </c:pt>
                <c:pt idx="38981">
                  <c:v>7.4491199999999997</c:v>
                </c:pt>
                <c:pt idx="38982">
                  <c:v>7.4563699999999997</c:v>
                </c:pt>
                <c:pt idx="38983">
                  <c:v>7.4470929999999997</c:v>
                </c:pt>
                <c:pt idx="38984">
                  <c:v>7.4394489999999998</c:v>
                </c:pt>
                <c:pt idx="38985">
                  <c:v>7.4466400000000004</c:v>
                </c:pt>
                <c:pt idx="38986">
                  <c:v>7.4565970000000004</c:v>
                </c:pt>
                <c:pt idx="38987">
                  <c:v>7.4560760000000004</c:v>
                </c:pt>
                <c:pt idx="38988">
                  <c:v>7.4569419999999997</c:v>
                </c:pt>
                <c:pt idx="38989">
                  <c:v>7.4507940000000001</c:v>
                </c:pt>
                <c:pt idx="38990">
                  <c:v>7.4410360000000004</c:v>
                </c:pt>
                <c:pt idx="38991">
                  <c:v>7.4558609999999996</c:v>
                </c:pt>
                <c:pt idx="38992">
                  <c:v>7.4605730000000001</c:v>
                </c:pt>
                <c:pt idx="38993">
                  <c:v>7.4461890000000004</c:v>
                </c:pt>
                <c:pt idx="38994">
                  <c:v>7.4506889999999997</c:v>
                </c:pt>
                <c:pt idx="38995">
                  <c:v>7.4648430000000001</c:v>
                </c:pt>
                <c:pt idx="38996">
                  <c:v>7.4592400000000003</c:v>
                </c:pt>
                <c:pt idx="38997">
                  <c:v>7.4523250000000001</c:v>
                </c:pt>
                <c:pt idx="38998">
                  <c:v>7.4588510000000001</c:v>
                </c:pt>
                <c:pt idx="38999">
                  <c:v>7.4535960000000001</c:v>
                </c:pt>
                <c:pt idx="39000">
                  <c:v>7.4472160000000001</c:v>
                </c:pt>
                <c:pt idx="39001">
                  <c:v>7.4535119999999999</c:v>
                </c:pt>
                <c:pt idx="39002">
                  <c:v>7.4499430000000002</c:v>
                </c:pt>
                <c:pt idx="39003">
                  <c:v>7.4481159999999997</c:v>
                </c:pt>
                <c:pt idx="39004">
                  <c:v>7.457192</c:v>
                </c:pt>
                <c:pt idx="39005">
                  <c:v>7.45824</c:v>
                </c:pt>
                <c:pt idx="39006">
                  <c:v>7.4513020000000001</c:v>
                </c:pt>
                <c:pt idx="39007">
                  <c:v>7.4566379999999999</c:v>
                </c:pt>
                <c:pt idx="39008">
                  <c:v>7.4661970000000002</c:v>
                </c:pt>
                <c:pt idx="39009">
                  <c:v>7.4546830000000002</c:v>
                </c:pt>
                <c:pt idx="39010">
                  <c:v>7.4499069999999996</c:v>
                </c:pt>
                <c:pt idx="39011">
                  <c:v>7.4532689999999997</c:v>
                </c:pt>
                <c:pt idx="39012">
                  <c:v>7.4459619999999997</c:v>
                </c:pt>
                <c:pt idx="39013">
                  <c:v>7.4508140000000003</c:v>
                </c:pt>
                <c:pt idx="39014">
                  <c:v>7.4602740000000001</c:v>
                </c:pt>
                <c:pt idx="39015">
                  <c:v>7.4544350000000001</c:v>
                </c:pt>
                <c:pt idx="39016">
                  <c:v>7.4453430000000003</c:v>
                </c:pt>
                <c:pt idx="39017">
                  <c:v>7.451111</c:v>
                </c:pt>
                <c:pt idx="39018">
                  <c:v>7.4557219999999997</c:v>
                </c:pt>
                <c:pt idx="39019">
                  <c:v>7.4485960000000002</c:v>
                </c:pt>
                <c:pt idx="39020">
                  <c:v>7.4555819999999997</c:v>
                </c:pt>
                <c:pt idx="39021">
                  <c:v>7.4611450000000001</c:v>
                </c:pt>
                <c:pt idx="39022">
                  <c:v>7.4520439999999999</c:v>
                </c:pt>
                <c:pt idx="39023">
                  <c:v>7.4538070000000003</c:v>
                </c:pt>
                <c:pt idx="39024">
                  <c:v>7.458297</c:v>
                </c:pt>
                <c:pt idx="39025">
                  <c:v>7.4544969999999999</c:v>
                </c:pt>
                <c:pt idx="39026">
                  <c:v>7.457516</c:v>
                </c:pt>
                <c:pt idx="39027">
                  <c:v>7.4645539999999997</c:v>
                </c:pt>
                <c:pt idx="39028">
                  <c:v>7.4565530000000004</c:v>
                </c:pt>
                <c:pt idx="39029">
                  <c:v>7.4546409999999996</c:v>
                </c:pt>
                <c:pt idx="39030">
                  <c:v>7.469055</c:v>
                </c:pt>
                <c:pt idx="39031">
                  <c:v>7.4662949999999997</c:v>
                </c:pt>
                <c:pt idx="39032">
                  <c:v>7.4565460000000003</c:v>
                </c:pt>
                <c:pt idx="39033">
                  <c:v>7.4593619999999996</c:v>
                </c:pt>
                <c:pt idx="39034">
                  <c:v>7.4564969999999997</c:v>
                </c:pt>
                <c:pt idx="39035">
                  <c:v>7.4490230000000004</c:v>
                </c:pt>
                <c:pt idx="39036">
                  <c:v>7.4532239999999996</c:v>
                </c:pt>
                <c:pt idx="39037">
                  <c:v>7.458291</c:v>
                </c:pt>
                <c:pt idx="39038">
                  <c:v>7.4518339999999998</c:v>
                </c:pt>
                <c:pt idx="39039">
                  <c:v>7.4555959999999999</c:v>
                </c:pt>
                <c:pt idx="39040">
                  <c:v>7.4604559999999998</c:v>
                </c:pt>
                <c:pt idx="39041">
                  <c:v>7.4518639999999996</c:v>
                </c:pt>
                <c:pt idx="39042">
                  <c:v>7.4596400000000003</c:v>
                </c:pt>
                <c:pt idx="39043">
                  <c:v>7.4710460000000003</c:v>
                </c:pt>
                <c:pt idx="39044">
                  <c:v>7.4622109999999999</c:v>
                </c:pt>
                <c:pt idx="39045">
                  <c:v>7.4584549999999998</c:v>
                </c:pt>
                <c:pt idx="39046">
                  <c:v>7.4630369999999999</c:v>
                </c:pt>
                <c:pt idx="39047">
                  <c:v>7.4606779999999997</c:v>
                </c:pt>
                <c:pt idx="39048">
                  <c:v>7.4595539999999998</c:v>
                </c:pt>
                <c:pt idx="39049">
                  <c:v>7.4644320000000004</c:v>
                </c:pt>
                <c:pt idx="39050">
                  <c:v>7.464429</c:v>
                </c:pt>
                <c:pt idx="39051">
                  <c:v>7.4614539999999998</c:v>
                </c:pt>
                <c:pt idx="39052">
                  <c:v>7.4621810000000002</c:v>
                </c:pt>
                <c:pt idx="39053">
                  <c:v>7.4637760000000002</c:v>
                </c:pt>
                <c:pt idx="39054">
                  <c:v>7.4671700000000003</c:v>
                </c:pt>
                <c:pt idx="39055">
                  <c:v>7.4668409999999996</c:v>
                </c:pt>
                <c:pt idx="39056">
                  <c:v>7.4663729999999999</c:v>
                </c:pt>
                <c:pt idx="39057">
                  <c:v>7.4631369999999997</c:v>
                </c:pt>
                <c:pt idx="39058">
                  <c:v>7.4554390000000001</c:v>
                </c:pt>
                <c:pt idx="39059">
                  <c:v>7.4555610000000003</c:v>
                </c:pt>
                <c:pt idx="39060">
                  <c:v>7.4541500000000003</c:v>
                </c:pt>
                <c:pt idx="39061">
                  <c:v>7.4539410000000004</c:v>
                </c:pt>
                <c:pt idx="39062">
                  <c:v>7.4588580000000002</c:v>
                </c:pt>
                <c:pt idx="39063">
                  <c:v>7.4606690000000002</c:v>
                </c:pt>
                <c:pt idx="39064">
                  <c:v>7.4688160000000003</c:v>
                </c:pt>
                <c:pt idx="39065">
                  <c:v>7.4740979999999997</c:v>
                </c:pt>
                <c:pt idx="39066">
                  <c:v>7.4679149999999996</c:v>
                </c:pt>
                <c:pt idx="39067">
                  <c:v>7.4653010000000002</c:v>
                </c:pt>
                <c:pt idx="39068">
                  <c:v>7.4694279999999997</c:v>
                </c:pt>
                <c:pt idx="39069">
                  <c:v>7.4672739999999997</c:v>
                </c:pt>
                <c:pt idx="39070">
                  <c:v>7.4604509999999999</c:v>
                </c:pt>
                <c:pt idx="39071">
                  <c:v>7.465738</c:v>
                </c:pt>
                <c:pt idx="39072">
                  <c:v>7.4701519999999997</c:v>
                </c:pt>
                <c:pt idx="39073">
                  <c:v>7.4671570000000003</c:v>
                </c:pt>
                <c:pt idx="39074">
                  <c:v>7.4685059999999996</c:v>
                </c:pt>
                <c:pt idx="39075">
                  <c:v>7.4673749999999997</c:v>
                </c:pt>
                <c:pt idx="39076">
                  <c:v>7.4662040000000003</c:v>
                </c:pt>
                <c:pt idx="39077">
                  <c:v>7.4695679999999998</c:v>
                </c:pt>
                <c:pt idx="39078">
                  <c:v>7.4658949999999997</c:v>
                </c:pt>
                <c:pt idx="39079">
                  <c:v>7.4596720000000003</c:v>
                </c:pt>
                <c:pt idx="39080">
                  <c:v>7.46584</c:v>
                </c:pt>
                <c:pt idx="39081">
                  <c:v>7.46861</c:v>
                </c:pt>
                <c:pt idx="39082">
                  <c:v>7.4575880000000003</c:v>
                </c:pt>
                <c:pt idx="39083">
                  <c:v>7.4649380000000001</c:v>
                </c:pt>
                <c:pt idx="39084">
                  <c:v>7.4723879999999996</c:v>
                </c:pt>
                <c:pt idx="39085">
                  <c:v>7.4563480000000002</c:v>
                </c:pt>
                <c:pt idx="39086">
                  <c:v>7.4618570000000002</c:v>
                </c:pt>
                <c:pt idx="39087">
                  <c:v>7.4768660000000002</c:v>
                </c:pt>
                <c:pt idx="39088">
                  <c:v>7.4686870000000001</c:v>
                </c:pt>
                <c:pt idx="39089">
                  <c:v>7.4586750000000004</c:v>
                </c:pt>
                <c:pt idx="39090">
                  <c:v>7.4653960000000001</c:v>
                </c:pt>
                <c:pt idx="39091">
                  <c:v>7.4728880000000002</c:v>
                </c:pt>
                <c:pt idx="39092">
                  <c:v>7.4684200000000001</c:v>
                </c:pt>
                <c:pt idx="39093">
                  <c:v>7.4703080000000002</c:v>
                </c:pt>
                <c:pt idx="39094">
                  <c:v>7.4676980000000004</c:v>
                </c:pt>
                <c:pt idx="39095">
                  <c:v>7.4628880000000004</c:v>
                </c:pt>
                <c:pt idx="39096">
                  <c:v>7.4759799999999998</c:v>
                </c:pt>
                <c:pt idx="39097">
                  <c:v>7.4734400000000001</c:v>
                </c:pt>
                <c:pt idx="39098">
                  <c:v>7.4597980000000002</c:v>
                </c:pt>
                <c:pt idx="39099">
                  <c:v>7.4697089999999999</c:v>
                </c:pt>
                <c:pt idx="39100">
                  <c:v>7.4760160000000004</c:v>
                </c:pt>
                <c:pt idx="39101">
                  <c:v>7.4644279999999998</c:v>
                </c:pt>
                <c:pt idx="39102">
                  <c:v>7.4644029999999999</c:v>
                </c:pt>
                <c:pt idx="39103">
                  <c:v>7.4725570000000001</c:v>
                </c:pt>
                <c:pt idx="39104">
                  <c:v>7.468394</c:v>
                </c:pt>
                <c:pt idx="39105">
                  <c:v>7.4667500000000002</c:v>
                </c:pt>
                <c:pt idx="39106">
                  <c:v>7.4710289999999997</c:v>
                </c:pt>
                <c:pt idx="39107">
                  <c:v>7.4662639999999998</c:v>
                </c:pt>
                <c:pt idx="39108">
                  <c:v>7.4645539999999997</c:v>
                </c:pt>
                <c:pt idx="39109">
                  <c:v>7.4710109999999998</c:v>
                </c:pt>
                <c:pt idx="39110">
                  <c:v>7.4695520000000002</c:v>
                </c:pt>
                <c:pt idx="39111">
                  <c:v>7.465846</c:v>
                </c:pt>
                <c:pt idx="39112">
                  <c:v>7.4799530000000001</c:v>
                </c:pt>
                <c:pt idx="39113">
                  <c:v>7.4837319999999998</c:v>
                </c:pt>
                <c:pt idx="39114">
                  <c:v>7.466793</c:v>
                </c:pt>
                <c:pt idx="39115">
                  <c:v>7.4753999999999996</c:v>
                </c:pt>
                <c:pt idx="39116">
                  <c:v>7.4792139999999998</c:v>
                </c:pt>
                <c:pt idx="39117">
                  <c:v>7.4595589999999996</c:v>
                </c:pt>
                <c:pt idx="39118">
                  <c:v>7.466399</c:v>
                </c:pt>
                <c:pt idx="39119">
                  <c:v>7.4747409999999999</c:v>
                </c:pt>
                <c:pt idx="39120">
                  <c:v>7.4634720000000003</c:v>
                </c:pt>
                <c:pt idx="39121">
                  <c:v>7.4660799999999998</c:v>
                </c:pt>
                <c:pt idx="39122">
                  <c:v>7.4786659999999996</c:v>
                </c:pt>
                <c:pt idx="39123">
                  <c:v>7.4754199999999997</c:v>
                </c:pt>
                <c:pt idx="39124">
                  <c:v>7.4730080000000001</c:v>
                </c:pt>
                <c:pt idx="39125">
                  <c:v>7.4822100000000002</c:v>
                </c:pt>
                <c:pt idx="39126">
                  <c:v>7.473211</c:v>
                </c:pt>
                <c:pt idx="39127">
                  <c:v>7.4656039999999999</c:v>
                </c:pt>
                <c:pt idx="39128">
                  <c:v>7.4824149999999996</c:v>
                </c:pt>
                <c:pt idx="39129">
                  <c:v>7.4888440000000003</c:v>
                </c:pt>
                <c:pt idx="39130">
                  <c:v>7.4794369999999999</c:v>
                </c:pt>
                <c:pt idx="39131">
                  <c:v>7.4776980000000002</c:v>
                </c:pt>
                <c:pt idx="39132">
                  <c:v>7.4794559999999999</c:v>
                </c:pt>
                <c:pt idx="39133">
                  <c:v>7.4707129999999999</c:v>
                </c:pt>
                <c:pt idx="39134">
                  <c:v>7.4722090000000003</c:v>
                </c:pt>
                <c:pt idx="39135">
                  <c:v>7.4862520000000004</c:v>
                </c:pt>
                <c:pt idx="39136">
                  <c:v>7.4777829999999996</c:v>
                </c:pt>
                <c:pt idx="39137">
                  <c:v>7.4682459999999997</c:v>
                </c:pt>
                <c:pt idx="39138">
                  <c:v>7.4812649999999996</c:v>
                </c:pt>
                <c:pt idx="39139">
                  <c:v>7.4829819999999998</c:v>
                </c:pt>
                <c:pt idx="39140">
                  <c:v>7.4750329999999998</c:v>
                </c:pt>
                <c:pt idx="39141">
                  <c:v>7.4805529999999996</c:v>
                </c:pt>
                <c:pt idx="39142">
                  <c:v>7.4787970000000001</c:v>
                </c:pt>
                <c:pt idx="39143">
                  <c:v>7.4664720000000004</c:v>
                </c:pt>
                <c:pt idx="39144">
                  <c:v>7.47621</c:v>
                </c:pt>
                <c:pt idx="39145">
                  <c:v>7.4807389999999998</c:v>
                </c:pt>
                <c:pt idx="39146">
                  <c:v>7.4657629999999999</c:v>
                </c:pt>
                <c:pt idx="39147">
                  <c:v>7.4752320000000001</c:v>
                </c:pt>
                <c:pt idx="39148">
                  <c:v>7.4869430000000001</c:v>
                </c:pt>
                <c:pt idx="39149">
                  <c:v>7.476324</c:v>
                </c:pt>
                <c:pt idx="39150">
                  <c:v>7.4774229999999999</c:v>
                </c:pt>
                <c:pt idx="39151">
                  <c:v>7.4880529999999998</c:v>
                </c:pt>
                <c:pt idx="39152">
                  <c:v>7.4787470000000003</c:v>
                </c:pt>
                <c:pt idx="39153">
                  <c:v>7.4694380000000002</c:v>
                </c:pt>
                <c:pt idx="39154">
                  <c:v>7.4781979999999999</c:v>
                </c:pt>
                <c:pt idx="39155">
                  <c:v>7.4747690000000002</c:v>
                </c:pt>
                <c:pt idx="39156">
                  <c:v>7.4654829999999999</c:v>
                </c:pt>
                <c:pt idx="39157">
                  <c:v>7.4736050000000001</c:v>
                </c:pt>
                <c:pt idx="39158">
                  <c:v>7.477576</c:v>
                </c:pt>
                <c:pt idx="39159">
                  <c:v>7.4742509999999998</c:v>
                </c:pt>
                <c:pt idx="39160">
                  <c:v>7.4789770000000004</c:v>
                </c:pt>
                <c:pt idx="39161">
                  <c:v>7.4858070000000003</c:v>
                </c:pt>
                <c:pt idx="39162">
                  <c:v>7.4816929999999999</c:v>
                </c:pt>
                <c:pt idx="39163">
                  <c:v>7.4796719999999999</c:v>
                </c:pt>
                <c:pt idx="39164">
                  <c:v>7.484432</c:v>
                </c:pt>
                <c:pt idx="39165">
                  <c:v>7.475778</c:v>
                </c:pt>
                <c:pt idx="39166">
                  <c:v>7.4760169999999997</c:v>
                </c:pt>
                <c:pt idx="39167">
                  <c:v>7.479806</c:v>
                </c:pt>
                <c:pt idx="39168">
                  <c:v>7.4704980000000001</c:v>
                </c:pt>
                <c:pt idx="39169">
                  <c:v>7.4774719999999997</c:v>
                </c:pt>
                <c:pt idx="39170">
                  <c:v>7.4856629999999997</c:v>
                </c:pt>
                <c:pt idx="39171">
                  <c:v>7.4831130000000003</c:v>
                </c:pt>
                <c:pt idx="39172">
                  <c:v>7.4878710000000002</c:v>
                </c:pt>
                <c:pt idx="39173">
                  <c:v>7.488632</c:v>
                </c:pt>
                <c:pt idx="39174">
                  <c:v>7.4793060000000002</c:v>
                </c:pt>
                <c:pt idx="39175">
                  <c:v>7.4759370000000001</c:v>
                </c:pt>
                <c:pt idx="39176">
                  <c:v>7.4794229999999997</c:v>
                </c:pt>
                <c:pt idx="39177">
                  <c:v>7.4807259999999998</c:v>
                </c:pt>
                <c:pt idx="39178">
                  <c:v>7.4811870000000003</c:v>
                </c:pt>
                <c:pt idx="39179">
                  <c:v>7.4795100000000003</c:v>
                </c:pt>
                <c:pt idx="39180">
                  <c:v>7.4726929999999996</c:v>
                </c:pt>
                <c:pt idx="39181">
                  <c:v>7.4811969999999999</c:v>
                </c:pt>
                <c:pt idx="39182">
                  <c:v>7.4971110000000003</c:v>
                </c:pt>
                <c:pt idx="39183">
                  <c:v>7.4901730000000004</c:v>
                </c:pt>
                <c:pt idx="39184">
                  <c:v>7.4818410000000002</c:v>
                </c:pt>
                <c:pt idx="39185">
                  <c:v>7.4919209999999996</c:v>
                </c:pt>
                <c:pt idx="39186">
                  <c:v>7.4913639999999999</c:v>
                </c:pt>
                <c:pt idx="39187">
                  <c:v>7.4800219999999999</c:v>
                </c:pt>
                <c:pt idx="39188">
                  <c:v>7.4912599999999996</c:v>
                </c:pt>
                <c:pt idx="39189">
                  <c:v>7.4946359999999999</c:v>
                </c:pt>
                <c:pt idx="39190">
                  <c:v>7.4752939999999999</c:v>
                </c:pt>
                <c:pt idx="39191">
                  <c:v>7.480982</c:v>
                </c:pt>
                <c:pt idx="39192">
                  <c:v>7.4915409999999998</c:v>
                </c:pt>
                <c:pt idx="39193">
                  <c:v>7.4800820000000003</c:v>
                </c:pt>
                <c:pt idx="39194">
                  <c:v>7.4808029999999999</c:v>
                </c:pt>
                <c:pt idx="39195">
                  <c:v>7.4914209999999999</c:v>
                </c:pt>
                <c:pt idx="39196">
                  <c:v>7.4858000000000002</c:v>
                </c:pt>
                <c:pt idx="39197">
                  <c:v>7.4807990000000002</c:v>
                </c:pt>
                <c:pt idx="39198">
                  <c:v>7.4918829999999996</c:v>
                </c:pt>
                <c:pt idx="39199">
                  <c:v>7.4897030000000004</c:v>
                </c:pt>
                <c:pt idx="39200">
                  <c:v>7.4845290000000002</c:v>
                </c:pt>
                <c:pt idx="39201">
                  <c:v>7.4944290000000002</c:v>
                </c:pt>
                <c:pt idx="39202">
                  <c:v>7.4871720000000002</c:v>
                </c:pt>
                <c:pt idx="39203">
                  <c:v>7.4781750000000002</c:v>
                </c:pt>
                <c:pt idx="39204">
                  <c:v>7.4916939999999999</c:v>
                </c:pt>
                <c:pt idx="39205">
                  <c:v>7.4917699999999998</c:v>
                </c:pt>
                <c:pt idx="39206">
                  <c:v>7.4792509999999996</c:v>
                </c:pt>
                <c:pt idx="39207">
                  <c:v>7.4867910000000002</c:v>
                </c:pt>
                <c:pt idx="39208">
                  <c:v>7.489141</c:v>
                </c:pt>
                <c:pt idx="39209">
                  <c:v>7.4687320000000001</c:v>
                </c:pt>
                <c:pt idx="39210">
                  <c:v>7.4718609999999996</c:v>
                </c:pt>
                <c:pt idx="39211">
                  <c:v>7.4944439999999997</c:v>
                </c:pt>
                <c:pt idx="39212">
                  <c:v>7.4923299999999999</c:v>
                </c:pt>
                <c:pt idx="39213">
                  <c:v>7.4919440000000002</c:v>
                </c:pt>
                <c:pt idx="39214">
                  <c:v>7.5022979999999997</c:v>
                </c:pt>
                <c:pt idx="39215">
                  <c:v>7.4950510000000001</c:v>
                </c:pt>
                <c:pt idx="39216">
                  <c:v>7.4823589999999998</c:v>
                </c:pt>
                <c:pt idx="39217">
                  <c:v>7.4855499999999999</c:v>
                </c:pt>
                <c:pt idx="39218">
                  <c:v>7.4909439999999998</c:v>
                </c:pt>
                <c:pt idx="39219">
                  <c:v>7.4882150000000003</c:v>
                </c:pt>
                <c:pt idx="39220">
                  <c:v>7.4929069999999998</c:v>
                </c:pt>
                <c:pt idx="39221">
                  <c:v>7.4888339999999998</c:v>
                </c:pt>
                <c:pt idx="39222">
                  <c:v>7.4767609999999998</c:v>
                </c:pt>
                <c:pt idx="39223">
                  <c:v>7.4875850000000002</c:v>
                </c:pt>
                <c:pt idx="39224">
                  <c:v>7.4975389999999997</c:v>
                </c:pt>
                <c:pt idx="39225">
                  <c:v>7.4885650000000004</c:v>
                </c:pt>
                <c:pt idx="39226">
                  <c:v>7.49057</c:v>
                </c:pt>
                <c:pt idx="39227">
                  <c:v>7.49777</c:v>
                </c:pt>
                <c:pt idx="39228">
                  <c:v>7.4857129999999996</c:v>
                </c:pt>
                <c:pt idx="39229">
                  <c:v>7.4816339999999997</c:v>
                </c:pt>
                <c:pt idx="39230">
                  <c:v>7.4944480000000002</c:v>
                </c:pt>
                <c:pt idx="39231">
                  <c:v>7.486084</c:v>
                </c:pt>
                <c:pt idx="39232">
                  <c:v>7.4801549999999999</c:v>
                </c:pt>
                <c:pt idx="39233">
                  <c:v>7.4968199999999996</c:v>
                </c:pt>
                <c:pt idx="39234">
                  <c:v>7.4952839999999998</c:v>
                </c:pt>
                <c:pt idx="39235">
                  <c:v>7.48475</c:v>
                </c:pt>
                <c:pt idx="39236">
                  <c:v>7.490837</c:v>
                </c:pt>
                <c:pt idx="39237">
                  <c:v>7.4978480000000003</c:v>
                </c:pt>
                <c:pt idx="39238">
                  <c:v>7.4933920000000001</c:v>
                </c:pt>
                <c:pt idx="39239">
                  <c:v>7.4934880000000001</c:v>
                </c:pt>
                <c:pt idx="39240">
                  <c:v>7.4966840000000001</c:v>
                </c:pt>
                <c:pt idx="39241">
                  <c:v>7.4874809999999998</c:v>
                </c:pt>
                <c:pt idx="39242">
                  <c:v>7.4915240000000001</c:v>
                </c:pt>
                <c:pt idx="39243">
                  <c:v>7.502135</c:v>
                </c:pt>
                <c:pt idx="39244">
                  <c:v>7.4938310000000001</c:v>
                </c:pt>
                <c:pt idx="39245">
                  <c:v>7.4872180000000004</c:v>
                </c:pt>
                <c:pt idx="39246">
                  <c:v>7.4940800000000003</c:v>
                </c:pt>
                <c:pt idx="39247">
                  <c:v>7.4912020000000004</c:v>
                </c:pt>
                <c:pt idx="39248">
                  <c:v>7.4842909999999998</c:v>
                </c:pt>
                <c:pt idx="39249">
                  <c:v>7.5000159999999996</c:v>
                </c:pt>
                <c:pt idx="39250">
                  <c:v>7.5082570000000004</c:v>
                </c:pt>
                <c:pt idx="39251">
                  <c:v>7.492051</c:v>
                </c:pt>
                <c:pt idx="39252">
                  <c:v>7.4931219999999996</c:v>
                </c:pt>
                <c:pt idx="39253">
                  <c:v>7.4996330000000002</c:v>
                </c:pt>
                <c:pt idx="39254">
                  <c:v>7.4916840000000002</c:v>
                </c:pt>
                <c:pt idx="39255">
                  <c:v>7.4914379999999996</c:v>
                </c:pt>
                <c:pt idx="39256">
                  <c:v>7.4976510000000003</c:v>
                </c:pt>
                <c:pt idx="39257">
                  <c:v>7.4924670000000004</c:v>
                </c:pt>
                <c:pt idx="39258">
                  <c:v>7.4912489999999998</c:v>
                </c:pt>
                <c:pt idx="39259">
                  <c:v>7.5053619999999999</c:v>
                </c:pt>
                <c:pt idx="39260">
                  <c:v>7.5020759999999997</c:v>
                </c:pt>
                <c:pt idx="39261">
                  <c:v>7.4950650000000003</c:v>
                </c:pt>
                <c:pt idx="39262">
                  <c:v>7.5036440000000004</c:v>
                </c:pt>
                <c:pt idx="39263">
                  <c:v>7.4993160000000003</c:v>
                </c:pt>
                <c:pt idx="39264">
                  <c:v>7.4903680000000001</c:v>
                </c:pt>
                <c:pt idx="39265">
                  <c:v>7.492388</c:v>
                </c:pt>
                <c:pt idx="39266">
                  <c:v>7.493258</c:v>
                </c:pt>
                <c:pt idx="39267">
                  <c:v>7.4902199999999999</c:v>
                </c:pt>
                <c:pt idx="39268">
                  <c:v>7.4909369999999997</c:v>
                </c:pt>
                <c:pt idx="39269">
                  <c:v>7.4936280000000002</c:v>
                </c:pt>
                <c:pt idx="39270">
                  <c:v>7.490907</c:v>
                </c:pt>
                <c:pt idx="39271">
                  <c:v>7.4968190000000003</c:v>
                </c:pt>
                <c:pt idx="39272">
                  <c:v>7.5083219999999997</c:v>
                </c:pt>
                <c:pt idx="39273">
                  <c:v>7.5029329999999996</c:v>
                </c:pt>
                <c:pt idx="39274">
                  <c:v>7.4978109999999996</c:v>
                </c:pt>
                <c:pt idx="39275">
                  <c:v>7.5049919999999997</c:v>
                </c:pt>
                <c:pt idx="39276">
                  <c:v>7.5073540000000003</c:v>
                </c:pt>
                <c:pt idx="39277">
                  <c:v>7.4968870000000001</c:v>
                </c:pt>
                <c:pt idx="39278">
                  <c:v>7.4947710000000001</c:v>
                </c:pt>
                <c:pt idx="39279">
                  <c:v>7.5035150000000002</c:v>
                </c:pt>
                <c:pt idx="39280">
                  <c:v>7.5056019999999997</c:v>
                </c:pt>
                <c:pt idx="39281">
                  <c:v>7.5046229999999996</c:v>
                </c:pt>
                <c:pt idx="39282">
                  <c:v>7.4972370000000002</c:v>
                </c:pt>
                <c:pt idx="39283">
                  <c:v>7.4980859999999998</c:v>
                </c:pt>
                <c:pt idx="39284">
                  <c:v>7.5102580000000003</c:v>
                </c:pt>
                <c:pt idx="39285">
                  <c:v>7.5046670000000004</c:v>
                </c:pt>
                <c:pt idx="39286">
                  <c:v>7.4980880000000001</c:v>
                </c:pt>
                <c:pt idx="39287">
                  <c:v>7.5008160000000004</c:v>
                </c:pt>
                <c:pt idx="39288">
                  <c:v>7.5006519999999997</c:v>
                </c:pt>
                <c:pt idx="39289">
                  <c:v>7.500718</c:v>
                </c:pt>
                <c:pt idx="39290">
                  <c:v>7.5015309999999999</c:v>
                </c:pt>
                <c:pt idx="39291">
                  <c:v>7.5035309999999997</c:v>
                </c:pt>
                <c:pt idx="39292">
                  <c:v>7.4992780000000003</c:v>
                </c:pt>
                <c:pt idx="39293">
                  <c:v>7.4979019999999998</c:v>
                </c:pt>
                <c:pt idx="39294">
                  <c:v>7.5030950000000001</c:v>
                </c:pt>
                <c:pt idx="39295">
                  <c:v>7.4965479999999998</c:v>
                </c:pt>
                <c:pt idx="39296">
                  <c:v>7.497528</c:v>
                </c:pt>
                <c:pt idx="39297">
                  <c:v>7.5094849999999997</c:v>
                </c:pt>
                <c:pt idx="39298">
                  <c:v>7.504766</c:v>
                </c:pt>
                <c:pt idx="39299">
                  <c:v>7.5028480000000002</c:v>
                </c:pt>
                <c:pt idx="39300">
                  <c:v>7.5157819999999997</c:v>
                </c:pt>
                <c:pt idx="39301">
                  <c:v>7.5070670000000002</c:v>
                </c:pt>
                <c:pt idx="39302">
                  <c:v>7.4937620000000003</c:v>
                </c:pt>
                <c:pt idx="39303">
                  <c:v>7.507136</c:v>
                </c:pt>
                <c:pt idx="39304">
                  <c:v>7.504842</c:v>
                </c:pt>
                <c:pt idx="39305">
                  <c:v>7.4924179999999998</c:v>
                </c:pt>
                <c:pt idx="39306">
                  <c:v>7.50467</c:v>
                </c:pt>
                <c:pt idx="39307">
                  <c:v>7.5055610000000001</c:v>
                </c:pt>
                <c:pt idx="39308">
                  <c:v>7.496753</c:v>
                </c:pt>
                <c:pt idx="39309">
                  <c:v>7.4990209999999999</c:v>
                </c:pt>
                <c:pt idx="39310">
                  <c:v>7.5038869999999998</c:v>
                </c:pt>
                <c:pt idx="39311">
                  <c:v>7.4996530000000003</c:v>
                </c:pt>
                <c:pt idx="39312">
                  <c:v>7.4921049999999996</c:v>
                </c:pt>
                <c:pt idx="39313">
                  <c:v>7.4992650000000003</c:v>
                </c:pt>
                <c:pt idx="39314">
                  <c:v>7.5023970000000002</c:v>
                </c:pt>
                <c:pt idx="39315">
                  <c:v>7.4999929999999999</c:v>
                </c:pt>
                <c:pt idx="39316">
                  <c:v>7.5060479999999998</c:v>
                </c:pt>
                <c:pt idx="39317">
                  <c:v>7.505452</c:v>
                </c:pt>
                <c:pt idx="39318">
                  <c:v>7.5034729999999996</c:v>
                </c:pt>
                <c:pt idx="39319">
                  <c:v>7.5081420000000003</c:v>
                </c:pt>
                <c:pt idx="39320">
                  <c:v>7.5123689999999996</c:v>
                </c:pt>
                <c:pt idx="39321">
                  <c:v>7.5086370000000002</c:v>
                </c:pt>
                <c:pt idx="39322">
                  <c:v>7.5154529999999999</c:v>
                </c:pt>
                <c:pt idx="39323">
                  <c:v>7.5229290000000004</c:v>
                </c:pt>
                <c:pt idx="39324">
                  <c:v>7.5073270000000001</c:v>
                </c:pt>
                <c:pt idx="39325">
                  <c:v>7.5063449999999996</c:v>
                </c:pt>
                <c:pt idx="39326">
                  <c:v>7.515263</c:v>
                </c:pt>
                <c:pt idx="39327">
                  <c:v>7.5035040000000004</c:v>
                </c:pt>
                <c:pt idx="39328">
                  <c:v>7.4991130000000004</c:v>
                </c:pt>
                <c:pt idx="39329">
                  <c:v>7.5076710000000002</c:v>
                </c:pt>
                <c:pt idx="39330">
                  <c:v>7.5073749999999997</c:v>
                </c:pt>
                <c:pt idx="39331">
                  <c:v>7.5014469999999998</c:v>
                </c:pt>
                <c:pt idx="39332">
                  <c:v>7.5062930000000003</c:v>
                </c:pt>
                <c:pt idx="39333">
                  <c:v>7.5084590000000002</c:v>
                </c:pt>
                <c:pt idx="39334">
                  <c:v>7.4998519999999997</c:v>
                </c:pt>
                <c:pt idx="39335">
                  <c:v>7.5040699999999996</c:v>
                </c:pt>
                <c:pt idx="39336">
                  <c:v>7.510033</c:v>
                </c:pt>
                <c:pt idx="39337">
                  <c:v>7.5062699999999998</c:v>
                </c:pt>
                <c:pt idx="39338">
                  <c:v>7.5068159999999997</c:v>
                </c:pt>
                <c:pt idx="39339">
                  <c:v>7.5083029999999997</c:v>
                </c:pt>
                <c:pt idx="39340">
                  <c:v>7.5091060000000001</c:v>
                </c:pt>
                <c:pt idx="39341">
                  <c:v>7.5144419999999998</c:v>
                </c:pt>
                <c:pt idx="39342">
                  <c:v>7.524311</c:v>
                </c:pt>
                <c:pt idx="39343">
                  <c:v>7.5188139999999999</c:v>
                </c:pt>
                <c:pt idx="39344">
                  <c:v>7.5144460000000004</c:v>
                </c:pt>
                <c:pt idx="39345">
                  <c:v>7.5240689999999999</c:v>
                </c:pt>
                <c:pt idx="39346">
                  <c:v>7.5181959999999997</c:v>
                </c:pt>
                <c:pt idx="39347">
                  <c:v>7.5081870000000004</c:v>
                </c:pt>
                <c:pt idx="39348">
                  <c:v>7.506335</c:v>
                </c:pt>
                <c:pt idx="39349">
                  <c:v>7.5021469999999999</c:v>
                </c:pt>
                <c:pt idx="39350">
                  <c:v>7.5029859999999999</c:v>
                </c:pt>
                <c:pt idx="39351">
                  <c:v>7.5067159999999999</c:v>
                </c:pt>
                <c:pt idx="39352">
                  <c:v>7.5105320000000004</c:v>
                </c:pt>
                <c:pt idx="39353">
                  <c:v>7.511768</c:v>
                </c:pt>
                <c:pt idx="39354">
                  <c:v>7.5122280000000003</c:v>
                </c:pt>
                <c:pt idx="39355">
                  <c:v>7.5064840000000004</c:v>
                </c:pt>
                <c:pt idx="39356">
                  <c:v>7.5062410000000002</c:v>
                </c:pt>
                <c:pt idx="39357">
                  <c:v>7.5193570000000003</c:v>
                </c:pt>
                <c:pt idx="39358">
                  <c:v>7.5135269999999998</c:v>
                </c:pt>
                <c:pt idx="39359">
                  <c:v>7.504499</c:v>
                </c:pt>
                <c:pt idx="39360">
                  <c:v>7.518834</c:v>
                </c:pt>
                <c:pt idx="39361">
                  <c:v>7.5281200000000004</c:v>
                </c:pt>
                <c:pt idx="39362">
                  <c:v>7.5165509999999998</c:v>
                </c:pt>
                <c:pt idx="39363">
                  <c:v>7.5090180000000002</c:v>
                </c:pt>
                <c:pt idx="39364">
                  <c:v>7.5134850000000002</c:v>
                </c:pt>
                <c:pt idx="39365">
                  <c:v>7.5136279999999998</c:v>
                </c:pt>
                <c:pt idx="39366">
                  <c:v>7.5133190000000001</c:v>
                </c:pt>
                <c:pt idx="39367">
                  <c:v>7.516216</c:v>
                </c:pt>
                <c:pt idx="39368">
                  <c:v>7.5134030000000003</c:v>
                </c:pt>
                <c:pt idx="39369">
                  <c:v>7.5127899999999999</c:v>
                </c:pt>
                <c:pt idx="39370">
                  <c:v>7.5101909999999998</c:v>
                </c:pt>
                <c:pt idx="39371">
                  <c:v>7.5033349999999999</c:v>
                </c:pt>
                <c:pt idx="39372">
                  <c:v>7.5072859999999997</c:v>
                </c:pt>
                <c:pt idx="39373">
                  <c:v>7.5114890000000001</c:v>
                </c:pt>
                <c:pt idx="39374">
                  <c:v>7.5076809999999998</c:v>
                </c:pt>
                <c:pt idx="39375">
                  <c:v>7.5077410000000002</c:v>
                </c:pt>
                <c:pt idx="39376">
                  <c:v>7.5146680000000003</c:v>
                </c:pt>
                <c:pt idx="39377">
                  <c:v>7.5142850000000001</c:v>
                </c:pt>
                <c:pt idx="39378">
                  <c:v>7.5064310000000001</c:v>
                </c:pt>
                <c:pt idx="39379">
                  <c:v>7.5140510000000003</c:v>
                </c:pt>
                <c:pt idx="39380">
                  <c:v>7.520054</c:v>
                </c:pt>
                <c:pt idx="39381">
                  <c:v>7.5192540000000001</c:v>
                </c:pt>
                <c:pt idx="39382">
                  <c:v>7.5292300000000001</c:v>
                </c:pt>
                <c:pt idx="39383">
                  <c:v>7.5331780000000004</c:v>
                </c:pt>
                <c:pt idx="39384">
                  <c:v>7.5217419999999997</c:v>
                </c:pt>
                <c:pt idx="39385">
                  <c:v>7.5223199999999997</c:v>
                </c:pt>
                <c:pt idx="39386">
                  <c:v>7.5295189999999996</c:v>
                </c:pt>
                <c:pt idx="39387">
                  <c:v>7.5103569999999999</c:v>
                </c:pt>
                <c:pt idx="39388">
                  <c:v>7.5035809999999996</c:v>
                </c:pt>
                <c:pt idx="39389">
                  <c:v>7.5209219999999997</c:v>
                </c:pt>
                <c:pt idx="39390">
                  <c:v>7.5112170000000003</c:v>
                </c:pt>
                <c:pt idx="39391">
                  <c:v>7.5042710000000001</c:v>
                </c:pt>
                <c:pt idx="39392">
                  <c:v>7.5227440000000003</c:v>
                </c:pt>
                <c:pt idx="39393">
                  <c:v>7.5231570000000003</c:v>
                </c:pt>
                <c:pt idx="39394">
                  <c:v>7.5143560000000003</c:v>
                </c:pt>
                <c:pt idx="39395">
                  <c:v>7.5277430000000001</c:v>
                </c:pt>
                <c:pt idx="39396">
                  <c:v>7.529293</c:v>
                </c:pt>
                <c:pt idx="39397">
                  <c:v>7.5116199999999997</c:v>
                </c:pt>
                <c:pt idx="39398">
                  <c:v>7.5174180000000002</c:v>
                </c:pt>
                <c:pt idx="39399">
                  <c:v>7.5236039999999997</c:v>
                </c:pt>
                <c:pt idx="39400">
                  <c:v>7.5135610000000002</c:v>
                </c:pt>
                <c:pt idx="39401">
                  <c:v>7.517404</c:v>
                </c:pt>
                <c:pt idx="39402">
                  <c:v>7.5170209999999997</c:v>
                </c:pt>
                <c:pt idx="39403">
                  <c:v>7.5093199999999998</c:v>
                </c:pt>
                <c:pt idx="39404">
                  <c:v>7.5174890000000003</c:v>
                </c:pt>
                <c:pt idx="39405">
                  <c:v>7.5265789999999999</c:v>
                </c:pt>
                <c:pt idx="39406">
                  <c:v>7.5225369999999998</c:v>
                </c:pt>
                <c:pt idx="39407">
                  <c:v>7.5192600000000001</c:v>
                </c:pt>
                <c:pt idx="39408">
                  <c:v>7.5281349999999998</c:v>
                </c:pt>
                <c:pt idx="39409">
                  <c:v>7.5259989999999997</c:v>
                </c:pt>
                <c:pt idx="39410">
                  <c:v>7.515117</c:v>
                </c:pt>
                <c:pt idx="39411">
                  <c:v>7.5190349999999997</c:v>
                </c:pt>
                <c:pt idx="39412">
                  <c:v>7.5181469999999999</c:v>
                </c:pt>
                <c:pt idx="39413">
                  <c:v>7.5091599999999996</c:v>
                </c:pt>
                <c:pt idx="39414">
                  <c:v>7.5155089999999998</c:v>
                </c:pt>
                <c:pt idx="39415">
                  <c:v>7.5236270000000003</c:v>
                </c:pt>
                <c:pt idx="39416">
                  <c:v>7.5188930000000003</c:v>
                </c:pt>
                <c:pt idx="39417">
                  <c:v>7.52684</c:v>
                </c:pt>
                <c:pt idx="39418">
                  <c:v>7.5394079999999999</c:v>
                </c:pt>
                <c:pt idx="39419">
                  <c:v>7.5230670000000002</c:v>
                </c:pt>
                <c:pt idx="39420">
                  <c:v>7.5150579999999998</c:v>
                </c:pt>
                <c:pt idx="39421">
                  <c:v>7.5322050000000003</c:v>
                </c:pt>
                <c:pt idx="39422">
                  <c:v>7.5259049999999998</c:v>
                </c:pt>
                <c:pt idx="39423">
                  <c:v>7.5151620000000001</c:v>
                </c:pt>
                <c:pt idx="39424">
                  <c:v>7.5320720000000003</c:v>
                </c:pt>
                <c:pt idx="39425">
                  <c:v>7.534027</c:v>
                </c:pt>
                <c:pt idx="39426">
                  <c:v>7.5145790000000003</c:v>
                </c:pt>
                <c:pt idx="39427">
                  <c:v>7.5199540000000002</c:v>
                </c:pt>
                <c:pt idx="39428">
                  <c:v>7.530322</c:v>
                </c:pt>
                <c:pt idx="39429">
                  <c:v>7.5195850000000002</c:v>
                </c:pt>
                <c:pt idx="39430">
                  <c:v>7.5237550000000004</c:v>
                </c:pt>
                <c:pt idx="39431">
                  <c:v>7.533658</c:v>
                </c:pt>
                <c:pt idx="39432">
                  <c:v>7.5250969999999997</c:v>
                </c:pt>
                <c:pt idx="39433">
                  <c:v>7.5285469999999997</c:v>
                </c:pt>
                <c:pt idx="39434">
                  <c:v>7.5392219999999996</c:v>
                </c:pt>
                <c:pt idx="39435">
                  <c:v>7.5277649999999996</c:v>
                </c:pt>
                <c:pt idx="39436">
                  <c:v>7.5178070000000004</c:v>
                </c:pt>
                <c:pt idx="39437">
                  <c:v>7.5278080000000003</c:v>
                </c:pt>
                <c:pt idx="39438">
                  <c:v>7.521503</c:v>
                </c:pt>
                <c:pt idx="39439">
                  <c:v>7.5085889999999997</c:v>
                </c:pt>
                <c:pt idx="39440">
                  <c:v>7.5233299999999996</c:v>
                </c:pt>
                <c:pt idx="39441">
                  <c:v>7.5306240000000004</c:v>
                </c:pt>
                <c:pt idx="39442">
                  <c:v>7.523752</c:v>
                </c:pt>
                <c:pt idx="39443">
                  <c:v>7.535164</c:v>
                </c:pt>
                <c:pt idx="39444">
                  <c:v>7.5346770000000003</c:v>
                </c:pt>
                <c:pt idx="39445">
                  <c:v>7.5192030000000001</c:v>
                </c:pt>
                <c:pt idx="39446">
                  <c:v>7.5306810000000004</c:v>
                </c:pt>
                <c:pt idx="39447">
                  <c:v>7.5383360000000001</c:v>
                </c:pt>
                <c:pt idx="39448">
                  <c:v>7.5172049999999997</c:v>
                </c:pt>
                <c:pt idx="39449">
                  <c:v>7.5161020000000001</c:v>
                </c:pt>
                <c:pt idx="39450">
                  <c:v>7.5312729999999997</c:v>
                </c:pt>
                <c:pt idx="39451">
                  <c:v>7.5226879999999996</c:v>
                </c:pt>
                <c:pt idx="39452">
                  <c:v>7.5274200000000002</c:v>
                </c:pt>
                <c:pt idx="39453">
                  <c:v>7.5406649999999997</c:v>
                </c:pt>
                <c:pt idx="39454">
                  <c:v>7.5276820000000004</c:v>
                </c:pt>
                <c:pt idx="39455">
                  <c:v>7.5235669999999999</c:v>
                </c:pt>
                <c:pt idx="39456">
                  <c:v>7.5364449999999996</c:v>
                </c:pt>
                <c:pt idx="39457">
                  <c:v>7.5328879999999998</c:v>
                </c:pt>
                <c:pt idx="39458">
                  <c:v>7.5241470000000001</c:v>
                </c:pt>
                <c:pt idx="39459">
                  <c:v>7.5327250000000001</c:v>
                </c:pt>
                <c:pt idx="39460">
                  <c:v>7.5288120000000003</c:v>
                </c:pt>
                <c:pt idx="39461">
                  <c:v>7.5157319999999999</c:v>
                </c:pt>
                <c:pt idx="39462">
                  <c:v>7.5267239999999997</c:v>
                </c:pt>
                <c:pt idx="39463">
                  <c:v>7.5264300000000004</c:v>
                </c:pt>
                <c:pt idx="39464">
                  <c:v>7.521541</c:v>
                </c:pt>
                <c:pt idx="39465">
                  <c:v>7.5405410000000002</c:v>
                </c:pt>
                <c:pt idx="39466">
                  <c:v>7.5418279999999998</c:v>
                </c:pt>
                <c:pt idx="39467">
                  <c:v>7.5240419999999997</c:v>
                </c:pt>
                <c:pt idx="39468">
                  <c:v>7.5340470000000002</c:v>
                </c:pt>
                <c:pt idx="39469">
                  <c:v>7.5495710000000003</c:v>
                </c:pt>
                <c:pt idx="39470">
                  <c:v>7.5302629999999997</c:v>
                </c:pt>
                <c:pt idx="39471">
                  <c:v>7.5288269999999997</c:v>
                </c:pt>
                <c:pt idx="39472">
                  <c:v>7.5473369999999997</c:v>
                </c:pt>
                <c:pt idx="39473">
                  <c:v>7.5276449999999997</c:v>
                </c:pt>
                <c:pt idx="39474">
                  <c:v>7.5151339999999998</c:v>
                </c:pt>
                <c:pt idx="39475">
                  <c:v>7.5314019999999999</c:v>
                </c:pt>
                <c:pt idx="39476">
                  <c:v>7.5307839999999997</c:v>
                </c:pt>
                <c:pt idx="39477">
                  <c:v>7.5205869999999999</c:v>
                </c:pt>
                <c:pt idx="39478">
                  <c:v>7.5279069999999999</c:v>
                </c:pt>
                <c:pt idx="39479">
                  <c:v>7.5347670000000004</c:v>
                </c:pt>
                <c:pt idx="39480">
                  <c:v>7.5222030000000002</c:v>
                </c:pt>
                <c:pt idx="39481">
                  <c:v>7.5286239999999998</c:v>
                </c:pt>
                <c:pt idx="39482">
                  <c:v>7.5426010000000003</c:v>
                </c:pt>
                <c:pt idx="39483">
                  <c:v>7.5319969999999996</c:v>
                </c:pt>
                <c:pt idx="39484">
                  <c:v>7.5330430000000002</c:v>
                </c:pt>
                <c:pt idx="39485">
                  <c:v>7.539873</c:v>
                </c:pt>
                <c:pt idx="39486">
                  <c:v>7.53268</c:v>
                </c:pt>
                <c:pt idx="39487">
                  <c:v>7.5338520000000004</c:v>
                </c:pt>
                <c:pt idx="39488">
                  <c:v>7.5419790000000004</c:v>
                </c:pt>
                <c:pt idx="39489">
                  <c:v>7.5382160000000002</c:v>
                </c:pt>
                <c:pt idx="39490">
                  <c:v>7.5341829999999996</c:v>
                </c:pt>
                <c:pt idx="39491">
                  <c:v>7.5409079999999999</c:v>
                </c:pt>
                <c:pt idx="39492">
                  <c:v>7.5363049999999996</c:v>
                </c:pt>
                <c:pt idx="39493">
                  <c:v>7.5286249999999999</c:v>
                </c:pt>
                <c:pt idx="39494">
                  <c:v>7.5366600000000004</c:v>
                </c:pt>
                <c:pt idx="39495">
                  <c:v>7.5360329999999998</c:v>
                </c:pt>
                <c:pt idx="39496">
                  <c:v>7.5326380000000004</c:v>
                </c:pt>
                <c:pt idx="39497">
                  <c:v>7.541563</c:v>
                </c:pt>
                <c:pt idx="39498">
                  <c:v>7.5379420000000001</c:v>
                </c:pt>
                <c:pt idx="39499">
                  <c:v>7.5235409999999998</c:v>
                </c:pt>
                <c:pt idx="39500">
                  <c:v>7.5312400000000004</c:v>
                </c:pt>
                <c:pt idx="39501">
                  <c:v>7.5449919999999997</c:v>
                </c:pt>
                <c:pt idx="39502">
                  <c:v>7.5317769999999999</c:v>
                </c:pt>
                <c:pt idx="39503">
                  <c:v>7.5288149999999998</c:v>
                </c:pt>
                <c:pt idx="39504">
                  <c:v>7.5437810000000001</c:v>
                </c:pt>
                <c:pt idx="39505">
                  <c:v>7.5388989999999998</c:v>
                </c:pt>
                <c:pt idx="39506">
                  <c:v>7.5333740000000002</c:v>
                </c:pt>
                <c:pt idx="39507">
                  <c:v>7.5348230000000003</c:v>
                </c:pt>
                <c:pt idx="39508">
                  <c:v>7.5296320000000003</c:v>
                </c:pt>
                <c:pt idx="39509">
                  <c:v>7.535101</c:v>
                </c:pt>
                <c:pt idx="39510">
                  <c:v>7.5478430000000003</c:v>
                </c:pt>
                <c:pt idx="39511">
                  <c:v>7.5412749999999997</c:v>
                </c:pt>
                <c:pt idx="39512">
                  <c:v>7.5323840000000004</c:v>
                </c:pt>
                <c:pt idx="39513">
                  <c:v>7.5425440000000004</c:v>
                </c:pt>
                <c:pt idx="39514">
                  <c:v>7.5427020000000002</c:v>
                </c:pt>
                <c:pt idx="39515">
                  <c:v>7.530265</c:v>
                </c:pt>
                <c:pt idx="39516">
                  <c:v>7.5337990000000001</c:v>
                </c:pt>
                <c:pt idx="39517">
                  <c:v>7.5421740000000002</c:v>
                </c:pt>
                <c:pt idx="39518">
                  <c:v>7.5374309999999998</c:v>
                </c:pt>
                <c:pt idx="39519">
                  <c:v>7.5348069999999998</c:v>
                </c:pt>
                <c:pt idx="39520">
                  <c:v>7.5376209999999997</c:v>
                </c:pt>
                <c:pt idx="39521">
                  <c:v>7.5352839999999999</c:v>
                </c:pt>
                <c:pt idx="39522">
                  <c:v>7.5387930000000001</c:v>
                </c:pt>
                <c:pt idx="39523">
                  <c:v>7.5470139999999999</c:v>
                </c:pt>
                <c:pt idx="39524">
                  <c:v>7.5364560000000003</c:v>
                </c:pt>
                <c:pt idx="39525">
                  <c:v>7.5325850000000001</c:v>
                </c:pt>
                <c:pt idx="39526">
                  <c:v>7.5463190000000004</c:v>
                </c:pt>
                <c:pt idx="39527">
                  <c:v>7.5458999999999996</c:v>
                </c:pt>
                <c:pt idx="39528">
                  <c:v>7.5367040000000003</c:v>
                </c:pt>
                <c:pt idx="39529">
                  <c:v>7.5380500000000001</c:v>
                </c:pt>
                <c:pt idx="39530">
                  <c:v>7.5452180000000002</c:v>
                </c:pt>
                <c:pt idx="39531">
                  <c:v>7.538837</c:v>
                </c:pt>
                <c:pt idx="39532">
                  <c:v>7.5381530000000003</c:v>
                </c:pt>
                <c:pt idx="39533">
                  <c:v>7.5488179999999998</c:v>
                </c:pt>
                <c:pt idx="39534">
                  <c:v>7.5396580000000002</c:v>
                </c:pt>
                <c:pt idx="39535">
                  <c:v>7.5350010000000003</c:v>
                </c:pt>
                <c:pt idx="39536">
                  <c:v>7.5424340000000001</c:v>
                </c:pt>
                <c:pt idx="39537">
                  <c:v>7.538252</c:v>
                </c:pt>
                <c:pt idx="39538">
                  <c:v>7.5402810000000002</c:v>
                </c:pt>
                <c:pt idx="39539">
                  <c:v>7.5500489999999996</c:v>
                </c:pt>
                <c:pt idx="39540">
                  <c:v>7.5442020000000003</c:v>
                </c:pt>
                <c:pt idx="39541">
                  <c:v>7.5377840000000003</c:v>
                </c:pt>
                <c:pt idx="39542">
                  <c:v>7.5476289999999997</c:v>
                </c:pt>
                <c:pt idx="39543">
                  <c:v>7.5435319999999999</c:v>
                </c:pt>
                <c:pt idx="39544">
                  <c:v>7.5366489999999997</c:v>
                </c:pt>
                <c:pt idx="39545">
                  <c:v>7.5532909999999998</c:v>
                </c:pt>
                <c:pt idx="39546">
                  <c:v>7.5543300000000002</c:v>
                </c:pt>
                <c:pt idx="39547">
                  <c:v>7.5416119999999998</c:v>
                </c:pt>
                <c:pt idx="39548">
                  <c:v>7.5505969999999998</c:v>
                </c:pt>
                <c:pt idx="39549">
                  <c:v>7.5515140000000001</c:v>
                </c:pt>
                <c:pt idx="39550">
                  <c:v>7.5355129999999999</c:v>
                </c:pt>
                <c:pt idx="39551">
                  <c:v>7.5416210000000001</c:v>
                </c:pt>
                <c:pt idx="39552">
                  <c:v>7.5517240000000001</c:v>
                </c:pt>
                <c:pt idx="39553">
                  <c:v>7.5389889999999999</c:v>
                </c:pt>
                <c:pt idx="39554">
                  <c:v>7.5414909999999997</c:v>
                </c:pt>
                <c:pt idx="39555">
                  <c:v>7.5535240000000003</c:v>
                </c:pt>
                <c:pt idx="39556">
                  <c:v>7.5427780000000002</c:v>
                </c:pt>
                <c:pt idx="39557">
                  <c:v>7.5421069999999997</c:v>
                </c:pt>
                <c:pt idx="39558">
                  <c:v>7.5482430000000003</c:v>
                </c:pt>
                <c:pt idx="39559">
                  <c:v>7.5426760000000002</c:v>
                </c:pt>
                <c:pt idx="39560">
                  <c:v>7.5430229999999998</c:v>
                </c:pt>
                <c:pt idx="39561">
                  <c:v>7.548019</c:v>
                </c:pt>
                <c:pt idx="39562">
                  <c:v>7.5412419999999996</c:v>
                </c:pt>
                <c:pt idx="39563">
                  <c:v>7.5338779999999996</c:v>
                </c:pt>
                <c:pt idx="39564">
                  <c:v>7.5464570000000002</c:v>
                </c:pt>
                <c:pt idx="39565">
                  <c:v>7.5522530000000003</c:v>
                </c:pt>
                <c:pt idx="39566">
                  <c:v>7.5448579999999996</c:v>
                </c:pt>
                <c:pt idx="39567">
                  <c:v>7.5520820000000004</c:v>
                </c:pt>
                <c:pt idx="39568">
                  <c:v>7.5541669999999996</c:v>
                </c:pt>
                <c:pt idx="39569">
                  <c:v>7.5455889999999997</c:v>
                </c:pt>
                <c:pt idx="39570">
                  <c:v>7.5454090000000003</c:v>
                </c:pt>
                <c:pt idx="39571">
                  <c:v>7.5504939999999996</c:v>
                </c:pt>
                <c:pt idx="39572">
                  <c:v>7.5452979999999998</c:v>
                </c:pt>
                <c:pt idx="39573">
                  <c:v>7.5418390000000004</c:v>
                </c:pt>
                <c:pt idx="39574">
                  <c:v>7.5541349999999996</c:v>
                </c:pt>
                <c:pt idx="39575">
                  <c:v>7.5533770000000002</c:v>
                </c:pt>
                <c:pt idx="39576">
                  <c:v>7.5446280000000003</c:v>
                </c:pt>
                <c:pt idx="39577">
                  <c:v>7.5535579999999998</c:v>
                </c:pt>
                <c:pt idx="39578">
                  <c:v>7.5549989999999996</c:v>
                </c:pt>
                <c:pt idx="39579">
                  <c:v>7.5488419999999996</c:v>
                </c:pt>
                <c:pt idx="39580">
                  <c:v>7.5538470000000002</c:v>
                </c:pt>
                <c:pt idx="39581">
                  <c:v>7.5564660000000003</c:v>
                </c:pt>
                <c:pt idx="39582">
                  <c:v>7.5478509999999996</c:v>
                </c:pt>
                <c:pt idx="39583">
                  <c:v>7.5443790000000002</c:v>
                </c:pt>
                <c:pt idx="39584">
                  <c:v>7.5511340000000002</c:v>
                </c:pt>
                <c:pt idx="39585">
                  <c:v>7.5475019999999997</c:v>
                </c:pt>
                <c:pt idx="39586">
                  <c:v>7.5438489999999998</c:v>
                </c:pt>
                <c:pt idx="39587">
                  <c:v>7.5482649999999998</c:v>
                </c:pt>
                <c:pt idx="39588">
                  <c:v>7.5477210000000001</c:v>
                </c:pt>
                <c:pt idx="39589">
                  <c:v>7.5531119999999996</c:v>
                </c:pt>
                <c:pt idx="39590">
                  <c:v>7.557525</c:v>
                </c:pt>
                <c:pt idx="39591">
                  <c:v>7.5520329999999998</c:v>
                </c:pt>
                <c:pt idx="39592">
                  <c:v>7.5530309999999998</c:v>
                </c:pt>
                <c:pt idx="39593">
                  <c:v>7.5569319999999998</c:v>
                </c:pt>
                <c:pt idx="39594">
                  <c:v>7.5498139999999996</c:v>
                </c:pt>
                <c:pt idx="39595">
                  <c:v>7.5420590000000001</c:v>
                </c:pt>
                <c:pt idx="39596">
                  <c:v>7.5482370000000003</c:v>
                </c:pt>
                <c:pt idx="39597">
                  <c:v>7.550986</c:v>
                </c:pt>
                <c:pt idx="39598">
                  <c:v>7.5523850000000001</c:v>
                </c:pt>
                <c:pt idx="39599">
                  <c:v>7.5554930000000002</c:v>
                </c:pt>
                <c:pt idx="39600">
                  <c:v>7.5501110000000002</c:v>
                </c:pt>
                <c:pt idx="39601">
                  <c:v>7.5511509999999999</c:v>
                </c:pt>
                <c:pt idx="39602">
                  <c:v>7.5551110000000001</c:v>
                </c:pt>
                <c:pt idx="39603">
                  <c:v>7.5537049999999999</c:v>
                </c:pt>
                <c:pt idx="39604">
                  <c:v>7.5537089999999996</c:v>
                </c:pt>
                <c:pt idx="39605">
                  <c:v>7.5621700000000001</c:v>
                </c:pt>
                <c:pt idx="39606">
                  <c:v>7.5618090000000002</c:v>
                </c:pt>
                <c:pt idx="39607">
                  <c:v>7.5441520000000004</c:v>
                </c:pt>
                <c:pt idx="39608">
                  <c:v>7.5479520000000004</c:v>
                </c:pt>
                <c:pt idx="39609">
                  <c:v>7.5591780000000002</c:v>
                </c:pt>
                <c:pt idx="39610">
                  <c:v>7.5474170000000003</c:v>
                </c:pt>
                <c:pt idx="39611">
                  <c:v>7.5502399999999996</c:v>
                </c:pt>
                <c:pt idx="39612">
                  <c:v>7.5634769999999998</c:v>
                </c:pt>
                <c:pt idx="39613">
                  <c:v>7.5596680000000003</c:v>
                </c:pt>
                <c:pt idx="39614">
                  <c:v>7.5580639999999999</c:v>
                </c:pt>
                <c:pt idx="39615">
                  <c:v>7.5644559999999998</c:v>
                </c:pt>
                <c:pt idx="39616">
                  <c:v>7.5588579999999999</c:v>
                </c:pt>
                <c:pt idx="39617">
                  <c:v>7.5493439999999996</c:v>
                </c:pt>
                <c:pt idx="39618">
                  <c:v>7.5561790000000002</c:v>
                </c:pt>
                <c:pt idx="39619">
                  <c:v>7.555034</c:v>
                </c:pt>
                <c:pt idx="39620">
                  <c:v>7.5466749999999996</c:v>
                </c:pt>
                <c:pt idx="39621">
                  <c:v>7.5568239999999998</c:v>
                </c:pt>
                <c:pt idx="39622">
                  <c:v>7.5625660000000003</c:v>
                </c:pt>
                <c:pt idx="39623">
                  <c:v>7.5567989999999998</c:v>
                </c:pt>
                <c:pt idx="39624">
                  <c:v>7.557518</c:v>
                </c:pt>
                <c:pt idx="39625">
                  <c:v>7.5562750000000003</c:v>
                </c:pt>
                <c:pt idx="39626">
                  <c:v>7.5503980000000004</c:v>
                </c:pt>
                <c:pt idx="39627">
                  <c:v>7.5561429999999996</c:v>
                </c:pt>
                <c:pt idx="39628">
                  <c:v>7.5623769999999997</c:v>
                </c:pt>
                <c:pt idx="39629">
                  <c:v>7.5491339999999996</c:v>
                </c:pt>
                <c:pt idx="39630">
                  <c:v>7.5499859999999996</c:v>
                </c:pt>
                <c:pt idx="39631">
                  <c:v>7.5620779999999996</c:v>
                </c:pt>
                <c:pt idx="39632">
                  <c:v>7.5544510000000002</c:v>
                </c:pt>
                <c:pt idx="39633">
                  <c:v>7.5551120000000003</c:v>
                </c:pt>
                <c:pt idx="39634">
                  <c:v>7.5623480000000001</c:v>
                </c:pt>
                <c:pt idx="39635">
                  <c:v>7.5588160000000002</c:v>
                </c:pt>
                <c:pt idx="39636">
                  <c:v>7.5524810000000002</c:v>
                </c:pt>
                <c:pt idx="39637">
                  <c:v>7.5550329999999999</c:v>
                </c:pt>
                <c:pt idx="39638">
                  <c:v>7.5638889999999996</c:v>
                </c:pt>
                <c:pt idx="39639">
                  <c:v>7.5668369999999996</c:v>
                </c:pt>
                <c:pt idx="39640">
                  <c:v>7.5650240000000002</c:v>
                </c:pt>
                <c:pt idx="39641">
                  <c:v>7.5596329999999998</c:v>
                </c:pt>
                <c:pt idx="39642">
                  <c:v>7.5574950000000003</c:v>
                </c:pt>
                <c:pt idx="39643">
                  <c:v>7.5611569999999997</c:v>
                </c:pt>
                <c:pt idx="39644">
                  <c:v>7.5579369999999999</c:v>
                </c:pt>
                <c:pt idx="39645">
                  <c:v>7.5536329999999996</c:v>
                </c:pt>
                <c:pt idx="39646">
                  <c:v>7.5537809999999999</c:v>
                </c:pt>
                <c:pt idx="39647">
                  <c:v>7.5587090000000003</c:v>
                </c:pt>
                <c:pt idx="39648">
                  <c:v>7.5621099999999997</c:v>
                </c:pt>
                <c:pt idx="39649">
                  <c:v>7.5585339999999999</c:v>
                </c:pt>
                <c:pt idx="39650">
                  <c:v>7.5643010000000004</c:v>
                </c:pt>
                <c:pt idx="39651">
                  <c:v>7.5693169999999999</c:v>
                </c:pt>
                <c:pt idx="39652">
                  <c:v>7.5682590000000003</c:v>
                </c:pt>
                <c:pt idx="39653">
                  <c:v>7.5773910000000004</c:v>
                </c:pt>
                <c:pt idx="39654">
                  <c:v>7.5760930000000002</c:v>
                </c:pt>
                <c:pt idx="39655">
                  <c:v>7.5620690000000002</c:v>
                </c:pt>
                <c:pt idx="39656">
                  <c:v>7.5627930000000001</c:v>
                </c:pt>
                <c:pt idx="39657">
                  <c:v>7.5643770000000004</c:v>
                </c:pt>
                <c:pt idx="39658">
                  <c:v>7.5555899999999996</c:v>
                </c:pt>
                <c:pt idx="39659">
                  <c:v>7.5595879999999998</c:v>
                </c:pt>
                <c:pt idx="39660">
                  <c:v>7.5666529999999996</c:v>
                </c:pt>
                <c:pt idx="39661">
                  <c:v>7.5596009999999998</c:v>
                </c:pt>
                <c:pt idx="39662">
                  <c:v>7.5639799999999999</c:v>
                </c:pt>
                <c:pt idx="39663">
                  <c:v>7.5709689999999998</c:v>
                </c:pt>
                <c:pt idx="39664">
                  <c:v>7.5674720000000004</c:v>
                </c:pt>
                <c:pt idx="39665">
                  <c:v>7.5657300000000003</c:v>
                </c:pt>
                <c:pt idx="39666">
                  <c:v>7.5647739999999999</c:v>
                </c:pt>
                <c:pt idx="39667">
                  <c:v>7.556832</c:v>
                </c:pt>
                <c:pt idx="39668">
                  <c:v>7.551615</c:v>
                </c:pt>
                <c:pt idx="39669">
                  <c:v>7.5625600000000004</c:v>
                </c:pt>
                <c:pt idx="39670">
                  <c:v>7.5671929999999996</c:v>
                </c:pt>
                <c:pt idx="39671">
                  <c:v>7.5637460000000001</c:v>
                </c:pt>
                <c:pt idx="39672">
                  <c:v>7.5653259999999998</c:v>
                </c:pt>
                <c:pt idx="39673">
                  <c:v>7.5552359999999998</c:v>
                </c:pt>
                <c:pt idx="39674">
                  <c:v>7.554176</c:v>
                </c:pt>
                <c:pt idx="39675">
                  <c:v>7.5702759999999998</c:v>
                </c:pt>
                <c:pt idx="39676">
                  <c:v>7.5696440000000003</c:v>
                </c:pt>
                <c:pt idx="39677">
                  <c:v>7.5590089999999996</c:v>
                </c:pt>
                <c:pt idx="39678">
                  <c:v>7.5619019999999999</c:v>
                </c:pt>
                <c:pt idx="39679">
                  <c:v>7.5689549999999999</c:v>
                </c:pt>
                <c:pt idx="39680">
                  <c:v>7.5644270000000002</c:v>
                </c:pt>
                <c:pt idx="39681">
                  <c:v>7.5658500000000002</c:v>
                </c:pt>
                <c:pt idx="39682">
                  <c:v>7.5710300000000004</c:v>
                </c:pt>
                <c:pt idx="39683">
                  <c:v>7.5635620000000001</c:v>
                </c:pt>
                <c:pt idx="39684">
                  <c:v>7.5603360000000004</c:v>
                </c:pt>
                <c:pt idx="39685">
                  <c:v>7.5625600000000004</c:v>
                </c:pt>
                <c:pt idx="39686">
                  <c:v>7.5643880000000001</c:v>
                </c:pt>
                <c:pt idx="39687">
                  <c:v>7.5737430000000003</c:v>
                </c:pt>
                <c:pt idx="39688">
                  <c:v>7.5788099999999998</c:v>
                </c:pt>
                <c:pt idx="39689">
                  <c:v>7.573143</c:v>
                </c:pt>
                <c:pt idx="39690">
                  <c:v>7.5670919999999997</c:v>
                </c:pt>
                <c:pt idx="39691">
                  <c:v>7.5717150000000002</c:v>
                </c:pt>
                <c:pt idx="39692">
                  <c:v>7.5698939999999997</c:v>
                </c:pt>
                <c:pt idx="39693">
                  <c:v>7.5611470000000001</c:v>
                </c:pt>
                <c:pt idx="39694">
                  <c:v>7.5671200000000001</c:v>
                </c:pt>
                <c:pt idx="39695">
                  <c:v>7.568181</c:v>
                </c:pt>
                <c:pt idx="39696">
                  <c:v>7.5651010000000003</c:v>
                </c:pt>
                <c:pt idx="39697">
                  <c:v>7.5750500000000001</c:v>
                </c:pt>
                <c:pt idx="39698">
                  <c:v>7.5760860000000001</c:v>
                </c:pt>
                <c:pt idx="39699">
                  <c:v>7.566249</c:v>
                </c:pt>
                <c:pt idx="39700">
                  <c:v>7.5694280000000003</c:v>
                </c:pt>
                <c:pt idx="39701">
                  <c:v>7.577407</c:v>
                </c:pt>
                <c:pt idx="39702">
                  <c:v>7.570576</c:v>
                </c:pt>
                <c:pt idx="39703">
                  <c:v>7.5664040000000004</c:v>
                </c:pt>
                <c:pt idx="39704">
                  <c:v>7.5692680000000001</c:v>
                </c:pt>
                <c:pt idx="39705">
                  <c:v>7.5644809999999998</c:v>
                </c:pt>
                <c:pt idx="39706">
                  <c:v>7.5646319999999996</c:v>
                </c:pt>
                <c:pt idx="39707">
                  <c:v>7.570125</c:v>
                </c:pt>
                <c:pt idx="39708">
                  <c:v>7.5718160000000001</c:v>
                </c:pt>
                <c:pt idx="39709">
                  <c:v>7.571091</c:v>
                </c:pt>
                <c:pt idx="39710">
                  <c:v>7.5690119999999999</c:v>
                </c:pt>
                <c:pt idx="39711">
                  <c:v>7.5677209999999997</c:v>
                </c:pt>
                <c:pt idx="39712">
                  <c:v>7.5675280000000003</c:v>
                </c:pt>
                <c:pt idx="39713">
                  <c:v>7.5710110000000004</c:v>
                </c:pt>
                <c:pt idx="39714">
                  <c:v>7.5734880000000002</c:v>
                </c:pt>
                <c:pt idx="39715">
                  <c:v>7.5677370000000002</c:v>
                </c:pt>
                <c:pt idx="39716">
                  <c:v>7.5674770000000002</c:v>
                </c:pt>
                <c:pt idx="39717">
                  <c:v>7.567367</c:v>
                </c:pt>
                <c:pt idx="39718">
                  <c:v>7.567977</c:v>
                </c:pt>
                <c:pt idx="39719">
                  <c:v>7.5800989999999997</c:v>
                </c:pt>
                <c:pt idx="39720">
                  <c:v>7.5827679999999997</c:v>
                </c:pt>
                <c:pt idx="39721">
                  <c:v>7.5747730000000004</c:v>
                </c:pt>
                <c:pt idx="39722">
                  <c:v>7.5756139999999998</c:v>
                </c:pt>
                <c:pt idx="39723">
                  <c:v>7.5801160000000003</c:v>
                </c:pt>
                <c:pt idx="39724">
                  <c:v>7.5719849999999997</c:v>
                </c:pt>
                <c:pt idx="39725">
                  <c:v>7.5757669999999999</c:v>
                </c:pt>
                <c:pt idx="39726">
                  <c:v>7.5869540000000004</c:v>
                </c:pt>
                <c:pt idx="39727">
                  <c:v>7.5725160000000002</c:v>
                </c:pt>
                <c:pt idx="39728">
                  <c:v>7.5687870000000004</c:v>
                </c:pt>
                <c:pt idx="39729">
                  <c:v>7.5806250000000004</c:v>
                </c:pt>
                <c:pt idx="39730">
                  <c:v>7.5678450000000002</c:v>
                </c:pt>
                <c:pt idx="39731">
                  <c:v>7.5600709999999998</c:v>
                </c:pt>
                <c:pt idx="39732">
                  <c:v>7.5752199999999998</c:v>
                </c:pt>
                <c:pt idx="39733">
                  <c:v>7.5784690000000001</c:v>
                </c:pt>
                <c:pt idx="39734">
                  <c:v>7.5763759999999998</c:v>
                </c:pt>
                <c:pt idx="39735">
                  <c:v>7.5835229999999996</c:v>
                </c:pt>
                <c:pt idx="39736">
                  <c:v>7.578411</c:v>
                </c:pt>
                <c:pt idx="39737">
                  <c:v>7.5776060000000003</c:v>
                </c:pt>
                <c:pt idx="39738">
                  <c:v>7.5910849999999996</c:v>
                </c:pt>
                <c:pt idx="39739">
                  <c:v>7.5836360000000003</c:v>
                </c:pt>
                <c:pt idx="39740">
                  <c:v>7.5714050000000004</c:v>
                </c:pt>
                <c:pt idx="39741">
                  <c:v>7.5740970000000001</c:v>
                </c:pt>
                <c:pt idx="39742">
                  <c:v>7.5749849999999999</c:v>
                </c:pt>
                <c:pt idx="39743">
                  <c:v>7.5722129999999996</c:v>
                </c:pt>
                <c:pt idx="39744">
                  <c:v>7.5753019999999998</c:v>
                </c:pt>
                <c:pt idx="39745">
                  <c:v>7.5734310000000002</c:v>
                </c:pt>
                <c:pt idx="39746">
                  <c:v>7.5653889999999997</c:v>
                </c:pt>
                <c:pt idx="39747">
                  <c:v>7.5786610000000003</c:v>
                </c:pt>
                <c:pt idx="39748">
                  <c:v>7.5856909999999997</c:v>
                </c:pt>
                <c:pt idx="39749">
                  <c:v>7.5724629999999999</c:v>
                </c:pt>
                <c:pt idx="39750">
                  <c:v>7.5766720000000003</c:v>
                </c:pt>
                <c:pt idx="39751">
                  <c:v>7.5795269999999997</c:v>
                </c:pt>
                <c:pt idx="39752">
                  <c:v>7.5676990000000002</c:v>
                </c:pt>
                <c:pt idx="39753">
                  <c:v>7.5670339999999996</c:v>
                </c:pt>
                <c:pt idx="39754">
                  <c:v>7.5767439999999997</c:v>
                </c:pt>
                <c:pt idx="39755">
                  <c:v>7.5789710000000001</c:v>
                </c:pt>
                <c:pt idx="39756">
                  <c:v>7.5746339999999996</c:v>
                </c:pt>
                <c:pt idx="39757">
                  <c:v>7.5843999999999996</c:v>
                </c:pt>
                <c:pt idx="39758">
                  <c:v>7.5878249999999996</c:v>
                </c:pt>
                <c:pt idx="39759">
                  <c:v>7.5824109999999996</c:v>
                </c:pt>
                <c:pt idx="39760">
                  <c:v>7.5948250000000002</c:v>
                </c:pt>
                <c:pt idx="39761">
                  <c:v>7.5926109999999998</c:v>
                </c:pt>
                <c:pt idx="39762">
                  <c:v>7.5747590000000002</c:v>
                </c:pt>
                <c:pt idx="39763">
                  <c:v>7.5821440000000004</c:v>
                </c:pt>
                <c:pt idx="39764">
                  <c:v>7.5921620000000001</c:v>
                </c:pt>
                <c:pt idx="39765">
                  <c:v>7.5754089999999996</c:v>
                </c:pt>
                <c:pt idx="39766">
                  <c:v>7.5705590000000003</c:v>
                </c:pt>
                <c:pt idx="39767">
                  <c:v>7.5842700000000001</c:v>
                </c:pt>
                <c:pt idx="39768">
                  <c:v>7.5718819999999996</c:v>
                </c:pt>
                <c:pt idx="39769">
                  <c:v>7.5649579999999998</c:v>
                </c:pt>
                <c:pt idx="39770">
                  <c:v>7.5801869999999996</c:v>
                </c:pt>
                <c:pt idx="39771">
                  <c:v>7.5742989999999999</c:v>
                </c:pt>
                <c:pt idx="39772">
                  <c:v>7.5721930000000004</c:v>
                </c:pt>
                <c:pt idx="39773">
                  <c:v>7.5886740000000001</c:v>
                </c:pt>
                <c:pt idx="39774">
                  <c:v>7.5856159999999999</c:v>
                </c:pt>
                <c:pt idx="39775">
                  <c:v>7.5694220000000003</c:v>
                </c:pt>
                <c:pt idx="39776">
                  <c:v>7.574808</c:v>
                </c:pt>
                <c:pt idx="39777">
                  <c:v>7.5847619999999996</c:v>
                </c:pt>
                <c:pt idx="39778">
                  <c:v>7.5780859999999999</c:v>
                </c:pt>
                <c:pt idx="39779">
                  <c:v>7.5832610000000003</c:v>
                </c:pt>
                <c:pt idx="39780">
                  <c:v>7.5922840000000003</c:v>
                </c:pt>
                <c:pt idx="39781">
                  <c:v>7.5843439999999998</c:v>
                </c:pt>
                <c:pt idx="39782">
                  <c:v>7.5860320000000003</c:v>
                </c:pt>
                <c:pt idx="39783">
                  <c:v>7.595224</c:v>
                </c:pt>
                <c:pt idx="39784">
                  <c:v>7.5901880000000004</c:v>
                </c:pt>
                <c:pt idx="39785">
                  <c:v>7.5824059999999998</c:v>
                </c:pt>
                <c:pt idx="39786">
                  <c:v>7.5881999999999996</c:v>
                </c:pt>
                <c:pt idx="39787">
                  <c:v>7.5928659999999999</c:v>
                </c:pt>
                <c:pt idx="39788">
                  <c:v>7.5900299999999996</c:v>
                </c:pt>
                <c:pt idx="39789">
                  <c:v>7.5894050000000002</c:v>
                </c:pt>
                <c:pt idx="39790">
                  <c:v>7.5765589999999996</c:v>
                </c:pt>
                <c:pt idx="39791">
                  <c:v>7.5695139999999999</c:v>
                </c:pt>
                <c:pt idx="39792">
                  <c:v>7.5838159999999997</c:v>
                </c:pt>
                <c:pt idx="39793">
                  <c:v>7.5822909999999997</c:v>
                </c:pt>
                <c:pt idx="39794">
                  <c:v>7.5723269999999996</c:v>
                </c:pt>
                <c:pt idx="39795">
                  <c:v>7.5794420000000002</c:v>
                </c:pt>
                <c:pt idx="39796">
                  <c:v>7.5855490000000003</c:v>
                </c:pt>
                <c:pt idx="39797">
                  <c:v>7.5832930000000003</c:v>
                </c:pt>
                <c:pt idx="39798">
                  <c:v>7.587307</c:v>
                </c:pt>
                <c:pt idx="39799">
                  <c:v>7.591888</c:v>
                </c:pt>
                <c:pt idx="39800">
                  <c:v>7.5818620000000001</c:v>
                </c:pt>
                <c:pt idx="39801">
                  <c:v>7.5814349999999999</c:v>
                </c:pt>
                <c:pt idx="39802">
                  <c:v>7.594652</c:v>
                </c:pt>
                <c:pt idx="39803">
                  <c:v>7.590827</c:v>
                </c:pt>
                <c:pt idx="39804">
                  <c:v>7.5861330000000002</c:v>
                </c:pt>
                <c:pt idx="39805">
                  <c:v>7.5957150000000002</c:v>
                </c:pt>
                <c:pt idx="39806">
                  <c:v>7.5888049999999998</c:v>
                </c:pt>
                <c:pt idx="39807">
                  <c:v>7.5714290000000002</c:v>
                </c:pt>
                <c:pt idx="39808">
                  <c:v>7.5788520000000004</c:v>
                </c:pt>
                <c:pt idx="39809">
                  <c:v>7.5919990000000004</c:v>
                </c:pt>
                <c:pt idx="39810">
                  <c:v>7.5873100000000004</c:v>
                </c:pt>
                <c:pt idx="39811">
                  <c:v>7.5848440000000004</c:v>
                </c:pt>
                <c:pt idx="39812">
                  <c:v>7.5887849999999997</c:v>
                </c:pt>
                <c:pt idx="39813">
                  <c:v>7.5943370000000003</c:v>
                </c:pt>
                <c:pt idx="39814">
                  <c:v>7.5952169999999999</c:v>
                </c:pt>
                <c:pt idx="39815">
                  <c:v>7.5845909999999996</c:v>
                </c:pt>
                <c:pt idx="39816">
                  <c:v>7.5811780000000004</c:v>
                </c:pt>
                <c:pt idx="39817">
                  <c:v>7.5875500000000002</c:v>
                </c:pt>
                <c:pt idx="39818">
                  <c:v>7.586792</c:v>
                </c:pt>
                <c:pt idx="39819">
                  <c:v>7.5818029999999998</c:v>
                </c:pt>
                <c:pt idx="39820">
                  <c:v>7.5869289999999996</c:v>
                </c:pt>
                <c:pt idx="39821">
                  <c:v>7.5915119999999998</c:v>
                </c:pt>
                <c:pt idx="39822">
                  <c:v>7.586004</c:v>
                </c:pt>
                <c:pt idx="39823">
                  <c:v>7.5943940000000003</c:v>
                </c:pt>
                <c:pt idx="39824">
                  <c:v>7.606687</c:v>
                </c:pt>
                <c:pt idx="39825">
                  <c:v>7.6025749999999999</c:v>
                </c:pt>
                <c:pt idx="39826">
                  <c:v>7.598967</c:v>
                </c:pt>
                <c:pt idx="39827">
                  <c:v>7.6007939999999996</c:v>
                </c:pt>
                <c:pt idx="39828">
                  <c:v>7.5928930000000001</c:v>
                </c:pt>
                <c:pt idx="39829">
                  <c:v>7.5821240000000003</c:v>
                </c:pt>
                <c:pt idx="39830">
                  <c:v>7.5856050000000002</c:v>
                </c:pt>
                <c:pt idx="39831">
                  <c:v>7.5900819999999998</c:v>
                </c:pt>
                <c:pt idx="39832">
                  <c:v>7.5862170000000004</c:v>
                </c:pt>
                <c:pt idx="39833">
                  <c:v>7.5885009999999999</c:v>
                </c:pt>
                <c:pt idx="39834">
                  <c:v>7.5876960000000002</c:v>
                </c:pt>
                <c:pt idx="39835">
                  <c:v>7.5843170000000004</c:v>
                </c:pt>
                <c:pt idx="39836">
                  <c:v>7.5885579999999999</c:v>
                </c:pt>
                <c:pt idx="39837">
                  <c:v>7.5906349999999998</c:v>
                </c:pt>
                <c:pt idx="39838">
                  <c:v>7.5900689999999997</c:v>
                </c:pt>
                <c:pt idx="39839">
                  <c:v>7.5905969999999998</c:v>
                </c:pt>
                <c:pt idx="39840">
                  <c:v>7.592098</c:v>
                </c:pt>
                <c:pt idx="39841">
                  <c:v>7.5898450000000004</c:v>
                </c:pt>
                <c:pt idx="39842">
                  <c:v>7.5967120000000001</c:v>
                </c:pt>
                <c:pt idx="39843">
                  <c:v>7.6038730000000001</c:v>
                </c:pt>
                <c:pt idx="39844">
                  <c:v>7.5887700000000002</c:v>
                </c:pt>
                <c:pt idx="39845">
                  <c:v>7.5850679999999997</c:v>
                </c:pt>
                <c:pt idx="39846">
                  <c:v>7.5950559999999996</c:v>
                </c:pt>
                <c:pt idx="39847">
                  <c:v>7.5954309999999996</c:v>
                </c:pt>
                <c:pt idx="39848">
                  <c:v>7.598617</c:v>
                </c:pt>
                <c:pt idx="39849">
                  <c:v>7.6011179999999996</c:v>
                </c:pt>
                <c:pt idx="39850">
                  <c:v>7.5925929999999999</c:v>
                </c:pt>
                <c:pt idx="39851">
                  <c:v>7.588673</c:v>
                </c:pt>
                <c:pt idx="39852">
                  <c:v>7.6012849999999998</c:v>
                </c:pt>
                <c:pt idx="39853">
                  <c:v>7.6017739999999998</c:v>
                </c:pt>
                <c:pt idx="39854">
                  <c:v>7.5883479999999999</c:v>
                </c:pt>
                <c:pt idx="39855">
                  <c:v>7.597194</c:v>
                </c:pt>
                <c:pt idx="39856">
                  <c:v>7.6001209999999997</c:v>
                </c:pt>
                <c:pt idx="39857">
                  <c:v>7.5879120000000002</c:v>
                </c:pt>
                <c:pt idx="39858">
                  <c:v>7.5931360000000003</c:v>
                </c:pt>
                <c:pt idx="39859">
                  <c:v>7.5994840000000003</c:v>
                </c:pt>
                <c:pt idx="39860">
                  <c:v>7.5905399999999998</c:v>
                </c:pt>
                <c:pt idx="39861">
                  <c:v>7.5881509999999999</c:v>
                </c:pt>
                <c:pt idx="39862">
                  <c:v>7.6010720000000003</c:v>
                </c:pt>
                <c:pt idx="39863">
                  <c:v>7.6005649999999996</c:v>
                </c:pt>
                <c:pt idx="39864">
                  <c:v>7.593756</c:v>
                </c:pt>
                <c:pt idx="39865">
                  <c:v>7.5994619999999999</c:v>
                </c:pt>
                <c:pt idx="39866">
                  <c:v>7.5962319999999997</c:v>
                </c:pt>
                <c:pt idx="39867">
                  <c:v>7.589289</c:v>
                </c:pt>
                <c:pt idx="39868">
                  <c:v>7.5953569999999999</c:v>
                </c:pt>
                <c:pt idx="39869">
                  <c:v>7.595669</c:v>
                </c:pt>
                <c:pt idx="39870">
                  <c:v>7.5905719999999999</c:v>
                </c:pt>
                <c:pt idx="39871">
                  <c:v>7.6052090000000003</c:v>
                </c:pt>
                <c:pt idx="39872">
                  <c:v>7.6175879999999996</c:v>
                </c:pt>
                <c:pt idx="39873">
                  <c:v>7.6030759999999997</c:v>
                </c:pt>
                <c:pt idx="39874">
                  <c:v>7.5966089999999999</c:v>
                </c:pt>
                <c:pt idx="39875">
                  <c:v>7.5990880000000001</c:v>
                </c:pt>
                <c:pt idx="39876">
                  <c:v>7.5895710000000003</c:v>
                </c:pt>
                <c:pt idx="39877">
                  <c:v>7.5920300000000003</c:v>
                </c:pt>
                <c:pt idx="39878">
                  <c:v>7.6073259999999996</c:v>
                </c:pt>
                <c:pt idx="39879">
                  <c:v>7.6056039999999996</c:v>
                </c:pt>
                <c:pt idx="39880">
                  <c:v>7.5954670000000002</c:v>
                </c:pt>
                <c:pt idx="39881">
                  <c:v>7.5972160000000004</c:v>
                </c:pt>
                <c:pt idx="39882">
                  <c:v>7.6012789999999999</c:v>
                </c:pt>
                <c:pt idx="39883">
                  <c:v>7.5957169999999996</c:v>
                </c:pt>
                <c:pt idx="39884">
                  <c:v>7.5999670000000004</c:v>
                </c:pt>
                <c:pt idx="39885">
                  <c:v>7.6039399999999997</c:v>
                </c:pt>
                <c:pt idx="39886">
                  <c:v>7.5975020000000004</c:v>
                </c:pt>
                <c:pt idx="39887">
                  <c:v>7.6052369999999998</c:v>
                </c:pt>
                <c:pt idx="39888">
                  <c:v>7.6149870000000002</c:v>
                </c:pt>
                <c:pt idx="39889">
                  <c:v>7.604082</c:v>
                </c:pt>
                <c:pt idx="39890">
                  <c:v>7.5924909999999999</c:v>
                </c:pt>
                <c:pt idx="39891">
                  <c:v>7.5994270000000004</c:v>
                </c:pt>
                <c:pt idx="39892">
                  <c:v>7.602195</c:v>
                </c:pt>
                <c:pt idx="39893">
                  <c:v>7.5966940000000003</c:v>
                </c:pt>
                <c:pt idx="39894">
                  <c:v>7.6015379999999997</c:v>
                </c:pt>
                <c:pt idx="39895">
                  <c:v>7.6015309999999996</c:v>
                </c:pt>
                <c:pt idx="39896">
                  <c:v>7.5987419999999997</c:v>
                </c:pt>
                <c:pt idx="39897">
                  <c:v>7.6004750000000003</c:v>
                </c:pt>
                <c:pt idx="39898">
                  <c:v>7.6002140000000002</c:v>
                </c:pt>
                <c:pt idx="39899">
                  <c:v>7.603847</c:v>
                </c:pt>
                <c:pt idx="39900">
                  <c:v>7.6111469999999999</c:v>
                </c:pt>
                <c:pt idx="39901">
                  <c:v>7.6082960000000002</c:v>
                </c:pt>
                <c:pt idx="39902">
                  <c:v>7.5912470000000001</c:v>
                </c:pt>
                <c:pt idx="39903">
                  <c:v>7.5911160000000004</c:v>
                </c:pt>
                <c:pt idx="39904">
                  <c:v>7.6022720000000001</c:v>
                </c:pt>
                <c:pt idx="39905">
                  <c:v>7.5982099999999999</c:v>
                </c:pt>
                <c:pt idx="39906">
                  <c:v>7.6064179999999997</c:v>
                </c:pt>
                <c:pt idx="39907">
                  <c:v>7.6158400000000004</c:v>
                </c:pt>
                <c:pt idx="39908">
                  <c:v>7.6074679999999999</c:v>
                </c:pt>
                <c:pt idx="39909">
                  <c:v>7.615691</c:v>
                </c:pt>
                <c:pt idx="39910">
                  <c:v>7.6210240000000002</c:v>
                </c:pt>
                <c:pt idx="39911">
                  <c:v>7.6027630000000004</c:v>
                </c:pt>
                <c:pt idx="39912">
                  <c:v>7.5995330000000001</c:v>
                </c:pt>
                <c:pt idx="39913">
                  <c:v>7.6121210000000001</c:v>
                </c:pt>
                <c:pt idx="39914">
                  <c:v>7.6072189999999997</c:v>
                </c:pt>
                <c:pt idx="39915">
                  <c:v>7.5968520000000002</c:v>
                </c:pt>
                <c:pt idx="39916">
                  <c:v>7.6006499999999999</c:v>
                </c:pt>
                <c:pt idx="39917">
                  <c:v>7.5989909999999998</c:v>
                </c:pt>
                <c:pt idx="39918">
                  <c:v>7.6025989999999997</c:v>
                </c:pt>
                <c:pt idx="39919">
                  <c:v>7.6128109999999998</c:v>
                </c:pt>
                <c:pt idx="39920">
                  <c:v>7.60372</c:v>
                </c:pt>
                <c:pt idx="39921">
                  <c:v>7.6031259999999996</c:v>
                </c:pt>
                <c:pt idx="39922">
                  <c:v>7.6158570000000001</c:v>
                </c:pt>
                <c:pt idx="39923">
                  <c:v>7.6133329999999999</c:v>
                </c:pt>
                <c:pt idx="39924">
                  <c:v>7.6010309999999999</c:v>
                </c:pt>
                <c:pt idx="39925">
                  <c:v>7.6031870000000001</c:v>
                </c:pt>
                <c:pt idx="39926">
                  <c:v>7.610328</c:v>
                </c:pt>
                <c:pt idx="39927">
                  <c:v>7.5987669999999996</c:v>
                </c:pt>
                <c:pt idx="39928">
                  <c:v>7.595993</c:v>
                </c:pt>
                <c:pt idx="39929">
                  <c:v>7.6126009999999997</c:v>
                </c:pt>
                <c:pt idx="39930">
                  <c:v>7.6150229999999999</c:v>
                </c:pt>
                <c:pt idx="39931">
                  <c:v>7.6093659999999996</c:v>
                </c:pt>
                <c:pt idx="39932">
                  <c:v>7.6174200000000001</c:v>
                </c:pt>
                <c:pt idx="39933">
                  <c:v>7.6174419999999996</c:v>
                </c:pt>
                <c:pt idx="39934">
                  <c:v>7.6048879999999999</c:v>
                </c:pt>
                <c:pt idx="39935">
                  <c:v>7.608079</c:v>
                </c:pt>
                <c:pt idx="39936">
                  <c:v>7.6093289999999998</c:v>
                </c:pt>
                <c:pt idx="39937">
                  <c:v>7.6029980000000004</c:v>
                </c:pt>
                <c:pt idx="39938">
                  <c:v>7.6064999999999996</c:v>
                </c:pt>
                <c:pt idx="39939">
                  <c:v>7.6027779999999998</c:v>
                </c:pt>
                <c:pt idx="39940">
                  <c:v>7.5997560000000002</c:v>
                </c:pt>
                <c:pt idx="39941">
                  <c:v>7.6113</c:v>
                </c:pt>
                <c:pt idx="39942">
                  <c:v>7.6146099999999999</c:v>
                </c:pt>
                <c:pt idx="39943">
                  <c:v>7.6032679999999999</c:v>
                </c:pt>
                <c:pt idx="39944">
                  <c:v>7.6032900000000003</c:v>
                </c:pt>
                <c:pt idx="39945">
                  <c:v>7.6183949999999996</c:v>
                </c:pt>
                <c:pt idx="39946">
                  <c:v>7.6097049999999999</c:v>
                </c:pt>
                <c:pt idx="39947">
                  <c:v>7.5983309999999999</c:v>
                </c:pt>
                <c:pt idx="39948">
                  <c:v>7.6161079999999997</c:v>
                </c:pt>
                <c:pt idx="39949">
                  <c:v>7.6158020000000004</c:v>
                </c:pt>
                <c:pt idx="39950">
                  <c:v>7.6053940000000004</c:v>
                </c:pt>
                <c:pt idx="39951">
                  <c:v>7.6142200000000004</c:v>
                </c:pt>
                <c:pt idx="39952">
                  <c:v>7.6168339999999999</c:v>
                </c:pt>
                <c:pt idx="39953">
                  <c:v>7.6089200000000003</c:v>
                </c:pt>
                <c:pt idx="39954">
                  <c:v>7.6096180000000002</c:v>
                </c:pt>
                <c:pt idx="39955">
                  <c:v>7.6114490000000004</c:v>
                </c:pt>
                <c:pt idx="39956">
                  <c:v>7.6077320000000004</c:v>
                </c:pt>
                <c:pt idx="39957">
                  <c:v>7.6171519999999999</c:v>
                </c:pt>
                <c:pt idx="39958">
                  <c:v>7.6195440000000003</c:v>
                </c:pt>
                <c:pt idx="39959">
                  <c:v>7.6047469999999997</c:v>
                </c:pt>
                <c:pt idx="39960">
                  <c:v>7.6058430000000001</c:v>
                </c:pt>
                <c:pt idx="39961">
                  <c:v>7.6125699999999998</c:v>
                </c:pt>
                <c:pt idx="39962">
                  <c:v>7.6129600000000002</c:v>
                </c:pt>
                <c:pt idx="39963">
                  <c:v>7.6200369999999999</c:v>
                </c:pt>
                <c:pt idx="39964">
                  <c:v>7.6196609999999998</c:v>
                </c:pt>
                <c:pt idx="39965">
                  <c:v>7.6074979999999996</c:v>
                </c:pt>
                <c:pt idx="39966">
                  <c:v>7.6057899999999998</c:v>
                </c:pt>
                <c:pt idx="39967">
                  <c:v>7.6151689999999999</c:v>
                </c:pt>
                <c:pt idx="39968">
                  <c:v>7.6134399999999998</c:v>
                </c:pt>
                <c:pt idx="39969">
                  <c:v>7.6114259999999998</c:v>
                </c:pt>
                <c:pt idx="39970">
                  <c:v>7.6179079999999999</c:v>
                </c:pt>
                <c:pt idx="39971">
                  <c:v>7.6129059999999997</c:v>
                </c:pt>
                <c:pt idx="39972">
                  <c:v>7.616168</c:v>
                </c:pt>
                <c:pt idx="39973">
                  <c:v>7.632981</c:v>
                </c:pt>
                <c:pt idx="39974">
                  <c:v>7.6238630000000001</c:v>
                </c:pt>
                <c:pt idx="39975">
                  <c:v>7.6134040000000001</c:v>
                </c:pt>
                <c:pt idx="39976">
                  <c:v>7.6291099999999998</c:v>
                </c:pt>
                <c:pt idx="39977">
                  <c:v>7.6244449999999997</c:v>
                </c:pt>
                <c:pt idx="39978">
                  <c:v>7.6030559999999996</c:v>
                </c:pt>
                <c:pt idx="39979">
                  <c:v>7.6126379999999996</c:v>
                </c:pt>
                <c:pt idx="39980">
                  <c:v>7.625642</c:v>
                </c:pt>
                <c:pt idx="39981">
                  <c:v>7.6113819999999999</c:v>
                </c:pt>
                <c:pt idx="39982">
                  <c:v>7.6118499999999996</c:v>
                </c:pt>
                <c:pt idx="39983">
                  <c:v>7.6215260000000002</c:v>
                </c:pt>
                <c:pt idx="39984">
                  <c:v>7.6170299999999997</c:v>
                </c:pt>
                <c:pt idx="39985">
                  <c:v>7.6185799999999997</c:v>
                </c:pt>
                <c:pt idx="39986">
                  <c:v>7.6177349999999997</c:v>
                </c:pt>
                <c:pt idx="39987">
                  <c:v>7.6076030000000001</c:v>
                </c:pt>
                <c:pt idx="39988">
                  <c:v>7.6129020000000001</c:v>
                </c:pt>
                <c:pt idx="39989">
                  <c:v>7.6213740000000003</c:v>
                </c:pt>
                <c:pt idx="39990">
                  <c:v>7.6086869999999998</c:v>
                </c:pt>
                <c:pt idx="39991">
                  <c:v>7.6049610000000003</c:v>
                </c:pt>
                <c:pt idx="39992">
                  <c:v>7.617966</c:v>
                </c:pt>
                <c:pt idx="39993">
                  <c:v>7.6189229999999997</c:v>
                </c:pt>
                <c:pt idx="39994">
                  <c:v>7.622865</c:v>
                </c:pt>
                <c:pt idx="39995">
                  <c:v>7.6312009999999999</c:v>
                </c:pt>
                <c:pt idx="39996">
                  <c:v>7.6245139999999996</c:v>
                </c:pt>
                <c:pt idx="39997">
                  <c:v>7.6186959999999999</c:v>
                </c:pt>
                <c:pt idx="39998">
                  <c:v>7.6259119999999996</c:v>
                </c:pt>
                <c:pt idx="39999">
                  <c:v>7.6185090000000004</c:v>
                </c:pt>
                <c:pt idx="40000">
                  <c:v>7.6006629999999999</c:v>
                </c:pt>
                <c:pt idx="40001">
                  <c:v>7.6156180000000004</c:v>
                </c:pt>
                <c:pt idx="40002">
                  <c:v>7.6251959999999999</c:v>
                </c:pt>
                <c:pt idx="40003">
                  <c:v>7.6041699999999999</c:v>
                </c:pt>
                <c:pt idx="40004">
                  <c:v>7.6143549999999998</c:v>
                </c:pt>
                <c:pt idx="40005">
                  <c:v>7.6316430000000004</c:v>
                </c:pt>
                <c:pt idx="40006">
                  <c:v>7.6172190000000004</c:v>
                </c:pt>
                <c:pt idx="40007">
                  <c:v>7.6194129999999998</c:v>
                </c:pt>
                <c:pt idx="40008">
                  <c:v>7.6333919999999997</c:v>
                </c:pt>
                <c:pt idx="40009">
                  <c:v>7.6203260000000004</c:v>
                </c:pt>
                <c:pt idx="40010">
                  <c:v>7.6118389999999998</c:v>
                </c:pt>
                <c:pt idx="40011">
                  <c:v>7.6296200000000001</c:v>
                </c:pt>
                <c:pt idx="40012">
                  <c:v>7.6269359999999997</c:v>
                </c:pt>
                <c:pt idx="40013">
                  <c:v>7.6132099999999996</c:v>
                </c:pt>
                <c:pt idx="40014">
                  <c:v>7.6231119999999999</c:v>
                </c:pt>
                <c:pt idx="40015">
                  <c:v>7.6250229999999997</c:v>
                </c:pt>
                <c:pt idx="40016">
                  <c:v>7.6202579999999998</c:v>
                </c:pt>
                <c:pt idx="40017">
                  <c:v>7.6276409999999997</c:v>
                </c:pt>
                <c:pt idx="40018">
                  <c:v>7.6284460000000003</c:v>
                </c:pt>
                <c:pt idx="40019">
                  <c:v>7.6211580000000003</c:v>
                </c:pt>
                <c:pt idx="40020">
                  <c:v>7.6276929999999998</c:v>
                </c:pt>
                <c:pt idx="40021">
                  <c:v>7.6306710000000004</c:v>
                </c:pt>
                <c:pt idx="40022">
                  <c:v>7.610697</c:v>
                </c:pt>
                <c:pt idx="40023">
                  <c:v>7.6131900000000003</c:v>
                </c:pt>
                <c:pt idx="40024">
                  <c:v>7.6269450000000001</c:v>
                </c:pt>
                <c:pt idx="40025">
                  <c:v>7.6154099999999998</c:v>
                </c:pt>
                <c:pt idx="40026">
                  <c:v>7.6189419999999997</c:v>
                </c:pt>
                <c:pt idx="40027">
                  <c:v>7.6315929999999996</c:v>
                </c:pt>
                <c:pt idx="40028">
                  <c:v>7.6233950000000004</c:v>
                </c:pt>
                <c:pt idx="40029">
                  <c:v>7.614058</c:v>
                </c:pt>
                <c:pt idx="40030">
                  <c:v>7.6222209999999997</c:v>
                </c:pt>
                <c:pt idx="40031">
                  <c:v>7.6282769999999998</c:v>
                </c:pt>
                <c:pt idx="40032">
                  <c:v>7.6182309999999998</c:v>
                </c:pt>
                <c:pt idx="40033">
                  <c:v>7.6265720000000004</c:v>
                </c:pt>
                <c:pt idx="40034">
                  <c:v>7.6364619999999999</c:v>
                </c:pt>
                <c:pt idx="40035">
                  <c:v>7.6234919999999997</c:v>
                </c:pt>
                <c:pt idx="40036">
                  <c:v>7.6271620000000002</c:v>
                </c:pt>
                <c:pt idx="40037">
                  <c:v>7.6364700000000001</c:v>
                </c:pt>
                <c:pt idx="40038">
                  <c:v>7.6254939999999998</c:v>
                </c:pt>
                <c:pt idx="40039">
                  <c:v>7.6230529999999996</c:v>
                </c:pt>
                <c:pt idx="40040">
                  <c:v>7.6338520000000001</c:v>
                </c:pt>
                <c:pt idx="40041">
                  <c:v>7.6286310000000004</c:v>
                </c:pt>
                <c:pt idx="40042">
                  <c:v>7.6172120000000003</c:v>
                </c:pt>
                <c:pt idx="40043">
                  <c:v>7.6236189999999997</c:v>
                </c:pt>
                <c:pt idx="40044">
                  <c:v>7.6272019999999996</c:v>
                </c:pt>
                <c:pt idx="40045">
                  <c:v>7.6260060000000003</c:v>
                </c:pt>
                <c:pt idx="40046">
                  <c:v>7.6283450000000004</c:v>
                </c:pt>
                <c:pt idx="40047">
                  <c:v>7.6271399999999998</c:v>
                </c:pt>
                <c:pt idx="40048">
                  <c:v>7.6258480000000004</c:v>
                </c:pt>
                <c:pt idx="40049">
                  <c:v>7.6273419999999996</c:v>
                </c:pt>
                <c:pt idx="40050">
                  <c:v>7.6266030000000002</c:v>
                </c:pt>
                <c:pt idx="40051">
                  <c:v>7.6243420000000004</c:v>
                </c:pt>
                <c:pt idx="40052">
                  <c:v>7.6302849999999998</c:v>
                </c:pt>
                <c:pt idx="40053">
                  <c:v>7.6347129999999996</c:v>
                </c:pt>
                <c:pt idx="40054">
                  <c:v>7.6304660000000002</c:v>
                </c:pt>
                <c:pt idx="40055">
                  <c:v>7.6316709999999999</c:v>
                </c:pt>
                <c:pt idx="40056">
                  <c:v>7.6294490000000001</c:v>
                </c:pt>
                <c:pt idx="40057">
                  <c:v>7.6255699999999997</c:v>
                </c:pt>
                <c:pt idx="40058">
                  <c:v>7.6299549999999998</c:v>
                </c:pt>
                <c:pt idx="40059">
                  <c:v>7.6283989999999999</c:v>
                </c:pt>
                <c:pt idx="40060">
                  <c:v>7.6283089999999998</c:v>
                </c:pt>
                <c:pt idx="40061">
                  <c:v>7.6277739999999996</c:v>
                </c:pt>
                <c:pt idx="40062">
                  <c:v>7.6254210000000002</c:v>
                </c:pt>
                <c:pt idx="40063">
                  <c:v>7.6248889999999996</c:v>
                </c:pt>
                <c:pt idx="40064">
                  <c:v>7.6255030000000001</c:v>
                </c:pt>
                <c:pt idx="40065">
                  <c:v>7.6356339999999996</c:v>
                </c:pt>
                <c:pt idx="40066">
                  <c:v>7.633324</c:v>
                </c:pt>
                <c:pt idx="40067">
                  <c:v>7.6251860000000002</c:v>
                </c:pt>
                <c:pt idx="40068">
                  <c:v>7.6325620000000001</c:v>
                </c:pt>
                <c:pt idx="40069">
                  <c:v>7.6355440000000003</c:v>
                </c:pt>
                <c:pt idx="40070">
                  <c:v>7.6307419999999997</c:v>
                </c:pt>
                <c:pt idx="40071">
                  <c:v>7.6318869999999999</c:v>
                </c:pt>
                <c:pt idx="40072">
                  <c:v>7.633464</c:v>
                </c:pt>
                <c:pt idx="40073">
                  <c:v>7.6219809999999999</c:v>
                </c:pt>
                <c:pt idx="40074">
                  <c:v>7.6232290000000003</c:v>
                </c:pt>
                <c:pt idx="40075">
                  <c:v>7.6383520000000003</c:v>
                </c:pt>
                <c:pt idx="40076">
                  <c:v>7.6337570000000001</c:v>
                </c:pt>
                <c:pt idx="40077">
                  <c:v>7.6276149999999996</c:v>
                </c:pt>
                <c:pt idx="40078">
                  <c:v>7.6383299999999998</c:v>
                </c:pt>
                <c:pt idx="40079">
                  <c:v>7.644895</c:v>
                </c:pt>
                <c:pt idx="40080">
                  <c:v>7.6388040000000004</c:v>
                </c:pt>
                <c:pt idx="40081">
                  <c:v>7.6373239999999996</c:v>
                </c:pt>
                <c:pt idx="40082">
                  <c:v>7.6353280000000003</c:v>
                </c:pt>
                <c:pt idx="40083">
                  <c:v>7.6272310000000001</c:v>
                </c:pt>
                <c:pt idx="40084">
                  <c:v>7.6326090000000004</c:v>
                </c:pt>
                <c:pt idx="40085">
                  <c:v>7.6345070000000002</c:v>
                </c:pt>
                <c:pt idx="40086">
                  <c:v>7.6242109999999998</c:v>
                </c:pt>
                <c:pt idx="40087">
                  <c:v>7.6280830000000002</c:v>
                </c:pt>
                <c:pt idx="40088">
                  <c:v>7.634239</c:v>
                </c:pt>
                <c:pt idx="40089">
                  <c:v>7.634582</c:v>
                </c:pt>
                <c:pt idx="40090">
                  <c:v>7.6347740000000002</c:v>
                </c:pt>
                <c:pt idx="40091">
                  <c:v>7.6339079999999999</c:v>
                </c:pt>
                <c:pt idx="40092">
                  <c:v>7.6353049999999998</c:v>
                </c:pt>
                <c:pt idx="40093">
                  <c:v>7.6346679999999996</c:v>
                </c:pt>
                <c:pt idx="40094">
                  <c:v>7.6342449999999999</c:v>
                </c:pt>
                <c:pt idx="40095">
                  <c:v>7.6306700000000003</c:v>
                </c:pt>
                <c:pt idx="40096">
                  <c:v>7.6296200000000001</c:v>
                </c:pt>
                <c:pt idx="40097">
                  <c:v>7.6328240000000003</c:v>
                </c:pt>
                <c:pt idx="40098">
                  <c:v>7.6319739999999996</c:v>
                </c:pt>
                <c:pt idx="40099">
                  <c:v>7.6424750000000001</c:v>
                </c:pt>
                <c:pt idx="40100">
                  <c:v>7.6514980000000001</c:v>
                </c:pt>
                <c:pt idx="40101">
                  <c:v>7.641051</c:v>
                </c:pt>
                <c:pt idx="40102">
                  <c:v>7.6351100000000001</c:v>
                </c:pt>
                <c:pt idx="40103">
                  <c:v>7.6450339999999999</c:v>
                </c:pt>
                <c:pt idx="40104">
                  <c:v>7.6436789999999997</c:v>
                </c:pt>
                <c:pt idx="40105">
                  <c:v>7.6280419999999998</c:v>
                </c:pt>
                <c:pt idx="40106">
                  <c:v>7.6370839999999998</c:v>
                </c:pt>
                <c:pt idx="40107">
                  <c:v>7.6481719999999997</c:v>
                </c:pt>
                <c:pt idx="40108">
                  <c:v>7.6349929999999997</c:v>
                </c:pt>
                <c:pt idx="40109">
                  <c:v>7.633432</c:v>
                </c:pt>
                <c:pt idx="40110">
                  <c:v>7.638109</c:v>
                </c:pt>
                <c:pt idx="40111">
                  <c:v>7.6317199999999996</c:v>
                </c:pt>
                <c:pt idx="40112">
                  <c:v>7.6304959999999999</c:v>
                </c:pt>
                <c:pt idx="40113">
                  <c:v>7.6367599999999998</c:v>
                </c:pt>
                <c:pt idx="40114">
                  <c:v>7.6375599999999997</c:v>
                </c:pt>
                <c:pt idx="40115">
                  <c:v>7.6334520000000001</c:v>
                </c:pt>
                <c:pt idx="40116">
                  <c:v>7.6401389999999996</c:v>
                </c:pt>
                <c:pt idx="40117">
                  <c:v>7.6448280000000004</c:v>
                </c:pt>
                <c:pt idx="40118">
                  <c:v>7.6404360000000002</c:v>
                </c:pt>
                <c:pt idx="40119">
                  <c:v>7.6370389999999997</c:v>
                </c:pt>
                <c:pt idx="40120">
                  <c:v>7.6344289999999999</c:v>
                </c:pt>
                <c:pt idx="40121">
                  <c:v>7.6381459999999999</c:v>
                </c:pt>
                <c:pt idx="40122">
                  <c:v>7.6422129999999999</c:v>
                </c:pt>
                <c:pt idx="40123">
                  <c:v>7.6377069999999998</c:v>
                </c:pt>
                <c:pt idx="40124">
                  <c:v>7.6342980000000003</c:v>
                </c:pt>
                <c:pt idx="40125">
                  <c:v>7.6425869999999998</c:v>
                </c:pt>
                <c:pt idx="40126">
                  <c:v>7.6466950000000002</c:v>
                </c:pt>
                <c:pt idx="40127">
                  <c:v>7.6327850000000002</c:v>
                </c:pt>
                <c:pt idx="40128">
                  <c:v>7.642042</c:v>
                </c:pt>
                <c:pt idx="40129">
                  <c:v>7.656981</c:v>
                </c:pt>
                <c:pt idx="40130">
                  <c:v>7.6394919999999997</c:v>
                </c:pt>
                <c:pt idx="40131">
                  <c:v>7.6381509999999997</c:v>
                </c:pt>
                <c:pt idx="40132">
                  <c:v>7.654674</c:v>
                </c:pt>
                <c:pt idx="40133">
                  <c:v>7.6425669999999997</c:v>
                </c:pt>
                <c:pt idx="40134">
                  <c:v>7.6282079999999999</c:v>
                </c:pt>
                <c:pt idx="40135">
                  <c:v>7.645607</c:v>
                </c:pt>
                <c:pt idx="40136">
                  <c:v>7.648441</c:v>
                </c:pt>
                <c:pt idx="40137">
                  <c:v>7.6294829999999996</c:v>
                </c:pt>
                <c:pt idx="40138">
                  <c:v>7.6368989999999997</c:v>
                </c:pt>
                <c:pt idx="40139">
                  <c:v>7.648517</c:v>
                </c:pt>
                <c:pt idx="40140">
                  <c:v>7.641934</c:v>
                </c:pt>
                <c:pt idx="40141">
                  <c:v>7.6438480000000002</c:v>
                </c:pt>
                <c:pt idx="40142">
                  <c:v>7.6497599999999997</c:v>
                </c:pt>
                <c:pt idx="40143">
                  <c:v>7.6434150000000001</c:v>
                </c:pt>
                <c:pt idx="40144">
                  <c:v>7.6407530000000001</c:v>
                </c:pt>
                <c:pt idx="40145">
                  <c:v>7.6472160000000002</c:v>
                </c:pt>
                <c:pt idx="40146">
                  <c:v>7.6409770000000004</c:v>
                </c:pt>
                <c:pt idx="40147">
                  <c:v>7.6309189999999996</c:v>
                </c:pt>
                <c:pt idx="40148">
                  <c:v>7.640377</c:v>
                </c:pt>
                <c:pt idx="40149">
                  <c:v>7.645556</c:v>
                </c:pt>
                <c:pt idx="40150">
                  <c:v>7.6469430000000003</c:v>
                </c:pt>
                <c:pt idx="40151">
                  <c:v>7.6541189999999997</c:v>
                </c:pt>
                <c:pt idx="40152">
                  <c:v>7.6489719999999997</c:v>
                </c:pt>
                <c:pt idx="40153">
                  <c:v>7.6462269999999997</c:v>
                </c:pt>
                <c:pt idx="40154">
                  <c:v>7.647608</c:v>
                </c:pt>
                <c:pt idx="40155">
                  <c:v>7.6411889999999998</c:v>
                </c:pt>
                <c:pt idx="40156">
                  <c:v>7.6377459999999999</c:v>
                </c:pt>
                <c:pt idx="40157">
                  <c:v>7.6454430000000002</c:v>
                </c:pt>
                <c:pt idx="40158">
                  <c:v>7.6477529999999998</c:v>
                </c:pt>
                <c:pt idx="40159">
                  <c:v>7.6359240000000002</c:v>
                </c:pt>
                <c:pt idx="40160">
                  <c:v>7.644469</c:v>
                </c:pt>
                <c:pt idx="40161">
                  <c:v>7.6535729999999997</c:v>
                </c:pt>
                <c:pt idx="40162">
                  <c:v>7.6395489999999997</c:v>
                </c:pt>
                <c:pt idx="40163">
                  <c:v>7.6431459999999998</c:v>
                </c:pt>
                <c:pt idx="40164">
                  <c:v>7.6572139999999997</c:v>
                </c:pt>
                <c:pt idx="40165">
                  <c:v>7.6508529999999997</c:v>
                </c:pt>
                <c:pt idx="40166">
                  <c:v>7.6476379999999997</c:v>
                </c:pt>
                <c:pt idx="40167">
                  <c:v>7.6591420000000001</c:v>
                </c:pt>
                <c:pt idx="40168">
                  <c:v>7.6491049999999996</c:v>
                </c:pt>
                <c:pt idx="40169">
                  <c:v>7.6348120000000002</c:v>
                </c:pt>
                <c:pt idx="40170">
                  <c:v>7.6457560000000004</c:v>
                </c:pt>
                <c:pt idx="40171">
                  <c:v>7.6460460000000001</c:v>
                </c:pt>
                <c:pt idx="40172">
                  <c:v>7.6443050000000001</c:v>
                </c:pt>
                <c:pt idx="40173">
                  <c:v>7.6553290000000001</c:v>
                </c:pt>
                <c:pt idx="40174">
                  <c:v>7.6500190000000003</c:v>
                </c:pt>
                <c:pt idx="40175">
                  <c:v>7.6422829999999999</c:v>
                </c:pt>
                <c:pt idx="40176">
                  <c:v>7.6514730000000002</c:v>
                </c:pt>
                <c:pt idx="40177">
                  <c:v>7.6539039999999998</c:v>
                </c:pt>
                <c:pt idx="40178">
                  <c:v>7.6435969999999998</c:v>
                </c:pt>
                <c:pt idx="40179">
                  <c:v>7.6485519999999996</c:v>
                </c:pt>
                <c:pt idx="40180">
                  <c:v>7.6529040000000004</c:v>
                </c:pt>
                <c:pt idx="40181">
                  <c:v>7.6423800000000002</c:v>
                </c:pt>
                <c:pt idx="40182">
                  <c:v>7.6490270000000002</c:v>
                </c:pt>
                <c:pt idx="40183">
                  <c:v>7.6539710000000003</c:v>
                </c:pt>
                <c:pt idx="40184">
                  <c:v>7.6449420000000003</c:v>
                </c:pt>
                <c:pt idx="40185">
                  <c:v>7.6499420000000002</c:v>
                </c:pt>
                <c:pt idx="40186">
                  <c:v>7.6579350000000002</c:v>
                </c:pt>
                <c:pt idx="40187">
                  <c:v>7.6540790000000003</c:v>
                </c:pt>
                <c:pt idx="40188">
                  <c:v>7.6497270000000004</c:v>
                </c:pt>
                <c:pt idx="40189">
                  <c:v>7.6572829999999996</c:v>
                </c:pt>
                <c:pt idx="40190">
                  <c:v>7.6562760000000001</c:v>
                </c:pt>
                <c:pt idx="40191">
                  <c:v>7.6435449999999996</c:v>
                </c:pt>
                <c:pt idx="40192">
                  <c:v>7.6416589999999998</c:v>
                </c:pt>
                <c:pt idx="40193">
                  <c:v>7.6436310000000001</c:v>
                </c:pt>
                <c:pt idx="40194">
                  <c:v>7.6483879999999997</c:v>
                </c:pt>
                <c:pt idx="40195">
                  <c:v>7.6531079999999996</c:v>
                </c:pt>
                <c:pt idx="40196">
                  <c:v>7.6516679999999999</c:v>
                </c:pt>
                <c:pt idx="40197">
                  <c:v>7.6517739999999996</c:v>
                </c:pt>
                <c:pt idx="40198">
                  <c:v>7.6543640000000002</c:v>
                </c:pt>
                <c:pt idx="40199">
                  <c:v>7.6625199999999998</c:v>
                </c:pt>
                <c:pt idx="40200">
                  <c:v>7.6604000000000001</c:v>
                </c:pt>
                <c:pt idx="40201">
                  <c:v>7.6576050000000002</c:v>
                </c:pt>
                <c:pt idx="40202">
                  <c:v>7.6628540000000003</c:v>
                </c:pt>
                <c:pt idx="40203">
                  <c:v>7.6560300000000003</c:v>
                </c:pt>
                <c:pt idx="40204">
                  <c:v>7.6517059999999999</c:v>
                </c:pt>
                <c:pt idx="40205">
                  <c:v>7.6571049999999996</c:v>
                </c:pt>
                <c:pt idx="40206">
                  <c:v>7.6560059999999996</c:v>
                </c:pt>
                <c:pt idx="40207">
                  <c:v>7.6482700000000001</c:v>
                </c:pt>
                <c:pt idx="40208">
                  <c:v>7.6546310000000002</c:v>
                </c:pt>
                <c:pt idx="40209">
                  <c:v>7.661181</c:v>
                </c:pt>
                <c:pt idx="40210">
                  <c:v>7.6515930000000001</c:v>
                </c:pt>
                <c:pt idx="40211">
                  <c:v>7.6577310000000001</c:v>
                </c:pt>
                <c:pt idx="40212">
                  <c:v>7.6599399999999997</c:v>
                </c:pt>
                <c:pt idx="40213">
                  <c:v>7.6402989999999997</c:v>
                </c:pt>
                <c:pt idx="40214">
                  <c:v>7.643249</c:v>
                </c:pt>
                <c:pt idx="40215">
                  <c:v>7.6587569999999996</c:v>
                </c:pt>
                <c:pt idx="40216">
                  <c:v>7.6535229999999999</c:v>
                </c:pt>
                <c:pt idx="40217">
                  <c:v>7.644196</c:v>
                </c:pt>
                <c:pt idx="40218">
                  <c:v>7.6472069999999999</c:v>
                </c:pt>
                <c:pt idx="40219">
                  <c:v>7.6525840000000001</c:v>
                </c:pt>
                <c:pt idx="40220">
                  <c:v>7.6589419999999997</c:v>
                </c:pt>
                <c:pt idx="40221">
                  <c:v>7.665419</c:v>
                </c:pt>
                <c:pt idx="40222">
                  <c:v>7.6535489999999999</c:v>
                </c:pt>
                <c:pt idx="40223">
                  <c:v>7.6432190000000002</c:v>
                </c:pt>
                <c:pt idx="40224">
                  <c:v>7.6585359999999998</c:v>
                </c:pt>
                <c:pt idx="40225">
                  <c:v>7.6663180000000004</c:v>
                </c:pt>
                <c:pt idx="40226">
                  <c:v>7.6563420000000004</c:v>
                </c:pt>
                <c:pt idx="40227">
                  <c:v>7.6555359999999997</c:v>
                </c:pt>
                <c:pt idx="40228">
                  <c:v>7.6649399999999996</c:v>
                </c:pt>
                <c:pt idx="40229">
                  <c:v>7.6630060000000002</c:v>
                </c:pt>
                <c:pt idx="40230">
                  <c:v>7.6598870000000003</c:v>
                </c:pt>
                <c:pt idx="40231">
                  <c:v>7.6661270000000004</c:v>
                </c:pt>
                <c:pt idx="40232">
                  <c:v>7.6556329999999999</c:v>
                </c:pt>
                <c:pt idx="40233">
                  <c:v>7.6479509999999999</c:v>
                </c:pt>
                <c:pt idx="40234">
                  <c:v>7.6602990000000002</c:v>
                </c:pt>
                <c:pt idx="40235">
                  <c:v>7.659249</c:v>
                </c:pt>
                <c:pt idx="40236">
                  <c:v>7.6520789999999996</c:v>
                </c:pt>
                <c:pt idx="40237">
                  <c:v>7.6618360000000001</c:v>
                </c:pt>
                <c:pt idx="40238">
                  <c:v>7.6680380000000001</c:v>
                </c:pt>
                <c:pt idx="40239">
                  <c:v>7.6597499999999998</c:v>
                </c:pt>
                <c:pt idx="40240">
                  <c:v>7.6645089999999998</c:v>
                </c:pt>
                <c:pt idx="40241">
                  <c:v>7.6732120000000004</c:v>
                </c:pt>
                <c:pt idx="40242">
                  <c:v>7.6593330000000002</c:v>
                </c:pt>
                <c:pt idx="40243">
                  <c:v>7.6543539999999997</c:v>
                </c:pt>
                <c:pt idx="40244">
                  <c:v>7.6642749999999999</c:v>
                </c:pt>
                <c:pt idx="40245">
                  <c:v>7.659198</c:v>
                </c:pt>
                <c:pt idx="40246">
                  <c:v>7.6541249999999996</c:v>
                </c:pt>
                <c:pt idx="40247">
                  <c:v>7.6572380000000004</c:v>
                </c:pt>
                <c:pt idx="40248">
                  <c:v>7.6540559999999997</c:v>
                </c:pt>
                <c:pt idx="40249">
                  <c:v>7.651446</c:v>
                </c:pt>
                <c:pt idx="40250">
                  <c:v>7.6632009999999999</c:v>
                </c:pt>
                <c:pt idx="40251">
                  <c:v>7.665305</c:v>
                </c:pt>
                <c:pt idx="40252">
                  <c:v>7.6570320000000001</c:v>
                </c:pt>
                <c:pt idx="40253">
                  <c:v>7.6652050000000003</c:v>
                </c:pt>
                <c:pt idx="40254">
                  <c:v>7.6628590000000001</c:v>
                </c:pt>
                <c:pt idx="40255">
                  <c:v>7.6510189999999998</c:v>
                </c:pt>
                <c:pt idx="40256">
                  <c:v>7.6586119999999998</c:v>
                </c:pt>
                <c:pt idx="40257">
                  <c:v>7.6626690000000002</c:v>
                </c:pt>
                <c:pt idx="40258">
                  <c:v>7.6576610000000001</c:v>
                </c:pt>
                <c:pt idx="40259">
                  <c:v>7.6633449999999996</c:v>
                </c:pt>
                <c:pt idx="40260">
                  <c:v>7.6714919999999998</c:v>
                </c:pt>
                <c:pt idx="40261">
                  <c:v>7.6653190000000002</c:v>
                </c:pt>
                <c:pt idx="40262">
                  <c:v>7.6624559999999997</c:v>
                </c:pt>
                <c:pt idx="40263">
                  <c:v>7.6763820000000003</c:v>
                </c:pt>
                <c:pt idx="40264">
                  <c:v>7.6718279999999996</c:v>
                </c:pt>
                <c:pt idx="40265">
                  <c:v>7.6561640000000004</c:v>
                </c:pt>
                <c:pt idx="40266">
                  <c:v>7.6616660000000003</c:v>
                </c:pt>
                <c:pt idx="40267">
                  <c:v>7.6675560000000003</c:v>
                </c:pt>
                <c:pt idx="40268">
                  <c:v>7.6589700000000001</c:v>
                </c:pt>
                <c:pt idx="40269">
                  <c:v>7.6594139999999999</c:v>
                </c:pt>
                <c:pt idx="40270">
                  <c:v>7.6709579999999997</c:v>
                </c:pt>
                <c:pt idx="40271">
                  <c:v>7.6671469999999999</c:v>
                </c:pt>
                <c:pt idx="40272">
                  <c:v>7.6640220000000001</c:v>
                </c:pt>
                <c:pt idx="40273">
                  <c:v>7.6713060000000004</c:v>
                </c:pt>
                <c:pt idx="40274">
                  <c:v>7.6657950000000001</c:v>
                </c:pt>
                <c:pt idx="40275">
                  <c:v>7.6653149999999997</c:v>
                </c:pt>
                <c:pt idx="40276">
                  <c:v>7.6723860000000004</c:v>
                </c:pt>
                <c:pt idx="40277">
                  <c:v>7.6667420000000002</c:v>
                </c:pt>
                <c:pt idx="40278">
                  <c:v>7.6569000000000003</c:v>
                </c:pt>
                <c:pt idx="40279">
                  <c:v>7.6608700000000001</c:v>
                </c:pt>
                <c:pt idx="40280">
                  <c:v>7.6668979999999998</c:v>
                </c:pt>
                <c:pt idx="40281">
                  <c:v>7.6561669999999999</c:v>
                </c:pt>
                <c:pt idx="40282">
                  <c:v>7.6565810000000001</c:v>
                </c:pt>
                <c:pt idx="40283">
                  <c:v>7.6654059999999999</c:v>
                </c:pt>
                <c:pt idx="40284">
                  <c:v>7.6674020000000001</c:v>
                </c:pt>
                <c:pt idx="40285">
                  <c:v>7.6741950000000001</c:v>
                </c:pt>
                <c:pt idx="40286">
                  <c:v>7.6754249999999997</c:v>
                </c:pt>
                <c:pt idx="40287">
                  <c:v>7.6691929999999999</c:v>
                </c:pt>
                <c:pt idx="40288">
                  <c:v>7.6643520000000001</c:v>
                </c:pt>
                <c:pt idx="40289">
                  <c:v>7.6656420000000001</c:v>
                </c:pt>
                <c:pt idx="40290">
                  <c:v>7.6697199999999999</c:v>
                </c:pt>
                <c:pt idx="40291">
                  <c:v>7.6706620000000001</c:v>
                </c:pt>
                <c:pt idx="40292">
                  <c:v>7.6665190000000001</c:v>
                </c:pt>
                <c:pt idx="40293">
                  <c:v>7.660107</c:v>
                </c:pt>
                <c:pt idx="40294">
                  <c:v>7.6597200000000001</c:v>
                </c:pt>
                <c:pt idx="40295">
                  <c:v>7.6626700000000003</c:v>
                </c:pt>
                <c:pt idx="40296">
                  <c:v>7.6657989999999998</c:v>
                </c:pt>
                <c:pt idx="40297">
                  <c:v>7.6744240000000001</c:v>
                </c:pt>
                <c:pt idx="40298">
                  <c:v>7.6795340000000003</c:v>
                </c:pt>
                <c:pt idx="40299">
                  <c:v>7.6732170000000002</c:v>
                </c:pt>
                <c:pt idx="40300">
                  <c:v>7.6655810000000004</c:v>
                </c:pt>
                <c:pt idx="40301">
                  <c:v>7.669613</c:v>
                </c:pt>
                <c:pt idx="40302">
                  <c:v>7.6718299999999999</c:v>
                </c:pt>
                <c:pt idx="40303">
                  <c:v>7.665235</c:v>
                </c:pt>
                <c:pt idx="40304">
                  <c:v>7.6676130000000002</c:v>
                </c:pt>
                <c:pt idx="40305">
                  <c:v>7.6711200000000002</c:v>
                </c:pt>
                <c:pt idx="40306">
                  <c:v>7.6662379999999999</c:v>
                </c:pt>
                <c:pt idx="40307">
                  <c:v>7.6666740000000004</c:v>
                </c:pt>
                <c:pt idx="40308">
                  <c:v>7.6691880000000001</c:v>
                </c:pt>
                <c:pt idx="40309">
                  <c:v>7.6681080000000001</c:v>
                </c:pt>
                <c:pt idx="40310">
                  <c:v>7.6691739999999999</c:v>
                </c:pt>
                <c:pt idx="40311">
                  <c:v>7.6755990000000001</c:v>
                </c:pt>
                <c:pt idx="40312">
                  <c:v>7.6799710000000001</c:v>
                </c:pt>
                <c:pt idx="40313">
                  <c:v>7.6783140000000003</c:v>
                </c:pt>
                <c:pt idx="40314">
                  <c:v>7.6781129999999997</c:v>
                </c:pt>
                <c:pt idx="40315">
                  <c:v>7.6746040000000004</c:v>
                </c:pt>
                <c:pt idx="40316">
                  <c:v>7.6732329999999997</c:v>
                </c:pt>
                <c:pt idx="40317">
                  <c:v>7.6707109999999998</c:v>
                </c:pt>
                <c:pt idx="40318">
                  <c:v>7.6620970000000002</c:v>
                </c:pt>
                <c:pt idx="40319">
                  <c:v>7.6669309999999999</c:v>
                </c:pt>
                <c:pt idx="40320">
                  <c:v>7.6752919999999998</c:v>
                </c:pt>
                <c:pt idx="40321">
                  <c:v>7.6703510000000001</c:v>
                </c:pt>
                <c:pt idx="40322">
                  <c:v>7.66791</c:v>
                </c:pt>
                <c:pt idx="40323">
                  <c:v>7.6789740000000002</c:v>
                </c:pt>
                <c:pt idx="40324">
                  <c:v>7.6834930000000004</c:v>
                </c:pt>
                <c:pt idx="40325">
                  <c:v>7.6779960000000003</c:v>
                </c:pt>
                <c:pt idx="40326">
                  <c:v>7.6844020000000004</c:v>
                </c:pt>
                <c:pt idx="40327">
                  <c:v>7.6828789999999998</c:v>
                </c:pt>
                <c:pt idx="40328">
                  <c:v>7.6681569999999999</c:v>
                </c:pt>
                <c:pt idx="40329">
                  <c:v>7.6683620000000001</c:v>
                </c:pt>
                <c:pt idx="40330">
                  <c:v>7.676323</c:v>
                </c:pt>
                <c:pt idx="40331">
                  <c:v>7.6743920000000001</c:v>
                </c:pt>
                <c:pt idx="40332">
                  <c:v>7.6727670000000003</c:v>
                </c:pt>
                <c:pt idx="40333">
                  <c:v>7.6795640000000001</c:v>
                </c:pt>
                <c:pt idx="40334">
                  <c:v>7.676863</c:v>
                </c:pt>
                <c:pt idx="40335">
                  <c:v>7.6735420000000003</c:v>
                </c:pt>
                <c:pt idx="40336">
                  <c:v>7.679818</c:v>
                </c:pt>
                <c:pt idx="40337">
                  <c:v>7.6740009999999996</c:v>
                </c:pt>
                <c:pt idx="40338">
                  <c:v>7.6690899999999997</c:v>
                </c:pt>
                <c:pt idx="40339">
                  <c:v>7.6718109999999999</c:v>
                </c:pt>
                <c:pt idx="40340">
                  <c:v>7.6660659999999998</c:v>
                </c:pt>
                <c:pt idx="40341">
                  <c:v>7.664542</c:v>
                </c:pt>
                <c:pt idx="40342">
                  <c:v>7.6740120000000003</c:v>
                </c:pt>
                <c:pt idx="40343">
                  <c:v>7.676056</c:v>
                </c:pt>
                <c:pt idx="40344">
                  <c:v>7.6696770000000001</c:v>
                </c:pt>
                <c:pt idx="40345">
                  <c:v>7.6784650000000001</c:v>
                </c:pt>
                <c:pt idx="40346">
                  <c:v>7.6909039999999997</c:v>
                </c:pt>
                <c:pt idx="40347">
                  <c:v>7.682906</c:v>
                </c:pt>
                <c:pt idx="40348">
                  <c:v>7.6806640000000002</c:v>
                </c:pt>
                <c:pt idx="40349">
                  <c:v>7.6884009999999998</c:v>
                </c:pt>
                <c:pt idx="40350">
                  <c:v>7.6821330000000003</c:v>
                </c:pt>
                <c:pt idx="40351">
                  <c:v>7.6787239999999999</c:v>
                </c:pt>
                <c:pt idx="40352">
                  <c:v>7.6867739999999998</c:v>
                </c:pt>
                <c:pt idx="40353">
                  <c:v>7.6804579999999998</c:v>
                </c:pt>
                <c:pt idx="40354">
                  <c:v>7.6670059999999998</c:v>
                </c:pt>
                <c:pt idx="40355">
                  <c:v>7.6745900000000002</c:v>
                </c:pt>
                <c:pt idx="40356">
                  <c:v>7.6807509999999999</c:v>
                </c:pt>
                <c:pt idx="40357">
                  <c:v>7.6756799999999998</c:v>
                </c:pt>
                <c:pt idx="40358">
                  <c:v>7.6843690000000002</c:v>
                </c:pt>
                <c:pt idx="40359">
                  <c:v>7.6836169999999999</c:v>
                </c:pt>
                <c:pt idx="40360">
                  <c:v>7.6726479999999997</c:v>
                </c:pt>
                <c:pt idx="40361">
                  <c:v>7.6798489999999999</c:v>
                </c:pt>
                <c:pt idx="40362">
                  <c:v>7.6846269999999999</c:v>
                </c:pt>
                <c:pt idx="40363">
                  <c:v>7.6727930000000004</c:v>
                </c:pt>
                <c:pt idx="40364">
                  <c:v>7.6733779999999996</c:v>
                </c:pt>
                <c:pt idx="40365">
                  <c:v>7.681908</c:v>
                </c:pt>
                <c:pt idx="40366">
                  <c:v>7.6728050000000003</c:v>
                </c:pt>
                <c:pt idx="40367">
                  <c:v>7.6704480000000004</c:v>
                </c:pt>
                <c:pt idx="40368">
                  <c:v>7.6802339999999996</c:v>
                </c:pt>
                <c:pt idx="40369">
                  <c:v>7.6740349999999999</c:v>
                </c:pt>
                <c:pt idx="40370">
                  <c:v>7.6737840000000004</c:v>
                </c:pt>
                <c:pt idx="40371">
                  <c:v>7.6898939999999998</c:v>
                </c:pt>
                <c:pt idx="40372">
                  <c:v>7.6921039999999996</c:v>
                </c:pt>
                <c:pt idx="40373">
                  <c:v>7.6876610000000003</c:v>
                </c:pt>
                <c:pt idx="40374">
                  <c:v>7.6948350000000003</c:v>
                </c:pt>
                <c:pt idx="40375">
                  <c:v>7.688447</c:v>
                </c:pt>
                <c:pt idx="40376">
                  <c:v>7.6692010000000002</c:v>
                </c:pt>
                <c:pt idx="40377">
                  <c:v>7.6817770000000003</c:v>
                </c:pt>
                <c:pt idx="40378">
                  <c:v>7.6894140000000002</c:v>
                </c:pt>
                <c:pt idx="40379">
                  <c:v>7.6706310000000002</c:v>
                </c:pt>
                <c:pt idx="40380">
                  <c:v>7.6725770000000004</c:v>
                </c:pt>
                <c:pt idx="40381">
                  <c:v>7.6785370000000004</c:v>
                </c:pt>
                <c:pt idx="40382">
                  <c:v>7.6773740000000004</c:v>
                </c:pt>
                <c:pt idx="40383">
                  <c:v>7.6822609999999996</c:v>
                </c:pt>
                <c:pt idx="40384">
                  <c:v>7.6850519999999998</c:v>
                </c:pt>
                <c:pt idx="40385">
                  <c:v>7.6868559999999997</c:v>
                </c:pt>
                <c:pt idx="40386">
                  <c:v>7.6868740000000004</c:v>
                </c:pt>
                <c:pt idx="40387">
                  <c:v>7.6863979999999996</c:v>
                </c:pt>
                <c:pt idx="40388">
                  <c:v>7.6821060000000001</c:v>
                </c:pt>
                <c:pt idx="40389">
                  <c:v>7.6829770000000002</c:v>
                </c:pt>
                <c:pt idx="40390">
                  <c:v>7.6918879999999996</c:v>
                </c:pt>
                <c:pt idx="40391">
                  <c:v>7.6852070000000001</c:v>
                </c:pt>
                <c:pt idx="40392">
                  <c:v>7.6844679999999999</c:v>
                </c:pt>
                <c:pt idx="40393">
                  <c:v>7.694801</c:v>
                </c:pt>
                <c:pt idx="40394">
                  <c:v>7.6888860000000001</c:v>
                </c:pt>
                <c:pt idx="40395">
                  <c:v>7.6820190000000004</c:v>
                </c:pt>
                <c:pt idx="40396">
                  <c:v>7.6885130000000004</c:v>
                </c:pt>
                <c:pt idx="40397">
                  <c:v>7.6947190000000001</c:v>
                </c:pt>
                <c:pt idx="40398">
                  <c:v>7.6900510000000004</c:v>
                </c:pt>
                <c:pt idx="40399">
                  <c:v>7.69163</c:v>
                </c:pt>
                <c:pt idx="40400">
                  <c:v>7.689082</c:v>
                </c:pt>
                <c:pt idx="40401">
                  <c:v>7.6699609999999998</c:v>
                </c:pt>
                <c:pt idx="40402">
                  <c:v>7.6691200000000004</c:v>
                </c:pt>
                <c:pt idx="40403">
                  <c:v>7.6799049999999998</c:v>
                </c:pt>
                <c:pt idx="40404">
                  <c:v>7.6810320000000001</c:v>
                </c:pt>
                <c:pt idx="40405">
                  <c:v>7.6836200000000003</c:v>
                </c:pt>
                <c:pt idx="40406">
                  <c:v>7.685619</c:v>
                </c:pt>
                <c:pt idx="40407">
                  <c:v>7.684577</c:v>
                </c:pt>
                <c:pt idx="40408">
                  <c:v>7.6902520000000001</c:v>
                </c:pt>
                <c:pt idx="40409">
                  <c:v>7.7024970000000001</c:v>
                </c:pt>
                <c:pt idx="40410">
                  <c:v>7.694318</c:v>
                </c:pt>
                <c:pt idx="40411">
                  <c:v>7.679538</c:v>
                </c:pt>
                <c:pt idx="40412">
                  <c:v>7.6848510000000001</c:v>
                </c:pt>
                <c:pt idx="40413">
                  <c:v>7.6911750000000003</c:v>
                </c:pt>
                <c:pt idx="40414">
                  <c:v>7.6912000000000003</c:v>
                </c:pt>
                <c:pt idx="40415">
                  <c:v>7.6912640000000003</c:v>
                </c:pt>
                <c:pt idx="40416">
                  <c:v>7.6946300000000001</c:v>
                </c:pt>
                <c:pt idx="40417">
                  <c:v>7.6888389999999998</c:v>
                </c:pt>
                <c:pt idx="40418">
                  <c:v>7.6811199999999999</c:v>
                </c:pt>
                <c:pt idx="40419">
                  <c:v>7.6849999999999996</c:v>
                </c:pt>
                <c:pt idx="40420">
                  <c:v>7.6865800000000002</c:v>
                </c:pt>
                <c:pt idx="40421">
                  <c:v>7.6906549999999996</c:v>
                </c:pt>
                <c:pt idx="40422">
                  <c:v>7.6920070000000003</c:v>
                </c:pt>
                <c:pt idx="40423">
                  <c:v>7.6841869999999997</c:v>
                </c:pt>
                <c:pt idx="40424">
                  <c:v>7.6890179999999999</c:v>
                </c:pt>
                <c:pt idx="40425">
                  <c:v>7.6989419999999997</c:v>
                </c:pt>
                <c:pt idx="40426">
                  <c:v>7.694051</c:v>
                </c:pt>
                <c:pt idx="40427">
                  <c:v>7.6812680000000002</c:v>
                </c:pt>
                <c:pt idx="40428">
                  <c:v>7.6786180000000002</c:v>
                </c:pt>
                <c:pt idx="40429">
                  <c:v>7.6857730000000002</c:v>
                </c:pt>
                <c:pt idx="40430">
                  <c:v>7.6934480000000001</c:v>
                </c:pt>
                <c:pt idx="40431">
                  <c:v>7.6985809999999999</c:v>
                </c:pt>
                <c:pt idx="40432">
                  <c:v>7.6976339999999999</c:v>
                </c:pt>
                <c:pt idx="40433">
                  <c:v>7.6995550000000001</c:v>
                </c:pt>
                <c:pt idx="40434">
                  <c:v>7.7015250000000002</c:v>
                </c:pt>
                <c:pt idx="40435">
                  <c:v>7.6943849999999996</c:v>
                </c:pt>
                <c:pt idx="40436">
                  <c:v>7.6912430000000001</c:v>
                </c:pt>
                <c:pt idx="40437">
                  <c:v>7.6942389999999996</c:v>
                </c:pt>
                <c:pt idx="40438">
                  <c:v>7.6972639999999997</c:v>
                </c:pt>
                <c:pt idx="40439">
                  <c:v>7.6913650000000002</c:v>
                </c:pt>
                <c:pt idx="40440">
                  <c:v>7.6898460000000002</c:v>
                </c:pt>
                <c:pt idx="40441">
                  <c:v>7.6991849999999999</c:v>
                </c:pt>
                <c:pt idx="40442">
                  <c:v>7.6921359999999996</c:v>
                </c:pt>
                <c:pt idx="40443">
                  <c:v>7.6885380000000003</c:v>
                </c:pt>
                <c:pt idx="40444">
                  <c:v>7.6986039999999996</c:v>
                </c:pt>
                <c:pt idx="40445">
                  <c:v>7.6933850000000001</c:v>
                </c:pt>
                <c:pt idx="40446">
                  <c:v>7.6865059999999996</c:v>
                </c:pt>
                <c:pt idx="40447">
                  <c:v>7.6954079999999996</c:v>
                </c:pt>
                <c:pt idx="40448">
                  <c:v>7.7006829999999997</c:v>
                </c:pt>
                <c:pt idx="40449">
                  <c:v>7.6927269999999996</c:v>
                </c:pt>
                <c:pt idx="40450">
                  <c:v>7.6925119999999998</c:v>
                </c:pt>
                <c:pt idx="40451">
                  <c:v>7.6959650000000002</c:v>
                </c:pt>
                <c:pt idx="40452">
                  <c:v>7.6903129999999997</c:v>
                </c:pt>
                <c:pt idx="40453">
                  <c:v>7.6971249999999998</c:v>
                </c:pt>
                <c:pt idx="40454">
                  <c:v>7.6984089999999998</c:v>
                </c:pt>
                <c:pt idx="40455">
                  <c:v>7.6859669999999998</c:v>
                </c:pt>
                <c:pt idx="40456">
                  <c:v>7.6965209999999997</c:v>
                </c:pt>
                <c:pt idx="40457">
                  <c:v>7.7114370000000001</c:v>
                </c:pt>
                <c:pt idx="40458">
                  <c:v>7.6971559999999997</c:v>
                </c:pt>
                <c:pt idx="40459">
                  <c:v>7.6903779999999999</c:v>
                </c:pt>
                <c:pt idx="40460">
                  <c:v>7.7071189999999996</c:v>
                </c:pt>
                <c:pt idx="40461">
                  <c:v>7.6953149999999999</c:v>
                </c:pt>
                <c:pt idx="40462">
                  <c:v>7.6774570000000004</c:v>
                </c:pt>
                <c:pt idx="40463">
                  <c:v>7.6921229999999996</c:v>
                </c:pt>
                <c:pt idx="40464">
                  <c:v>7.6938209999999998</c:v>
                </c:pt>
                <c:pt idx="40465">
                  <c:v>7.6835950000000004</c:v>
                </c:pt>
                <c:pt idx="40466">
                  <c:v>7.6948530000000002</c:v>
                </c:pt>
                <c:pt idx="40467">
                  <c:v>7.7025540000000001</c:v>
                </c:pt>
                <c:pt idx="40468">
                  <c:v>7.6987209999999999</c:v>
                </c:pt>
                <c:pt idx="40469">
                  <c:v>7.7016169999999997</c:v>
                </c:pt>
                <c:pt idx="40470">
                  <c:v>7.7014670000000001</c:v>
                </c:pt>
                <c:pt idx="40471">
                  <c:v>7.6968370000000004</c:v>
                </c:pt>
                <c:pt idx="40472">
                  <c:v>7.705082</c:v>
                </c:pt>
                <c:pt idx="40473">
                  <c:v>7.707751</c:v>
                </c:pt>
                <c:pt idx="40474">
                  <c:v>7.692177</c:v>
                </c:pt>
                <c:pt idx="40475">
                  <c:v>7.6888160000000001</c:v>
                </c:pt>
                <c:pt idx="40476">
                  <c:v>7.6974210000000003</c:v>
                </c:pt>
                <c:pt idx="40477">
                  <c:v>7.6991180000000004</c:v>
                </c:pt>
                <c:pt idx="40478">
                  <c:v>7.7013280000000002</c:v>
                </c:pt>
                <c:pt idx="40479">
                  <c:v>7.7076010000000004</c:v>
                </c:pt>
                <c:pt idx="40480">
                  <c:v>7.7034589999999996</c:v>
                </c:pt>
                <c:pt idx="40481">
                  <c:v>7.6983759999999997</c:v>
                </c:pt>
                <c:pt idx="40482">
                  <c:v>7.7027599999999996</c:v>
                </c:pt>
                <c:pt idx="40483">
                  <c:v>7.6995740000000001</c:v>
                </c:pt>
                <c:pt idx="40484">
                  <c:v>7.6925150000000002</c:v>
                </c:pt>
                <c:pt idx="40485">
                  <c:v>7.6937470000000001</c:v>
                </c:pt>
                <c:pt idx="40486">
                  <c:v>7.6901440000000001</c:v>
                </c:pt>
                <c:pt idx="40487">
                  <c:v>7.6915180000000003</c:v>
                </c:pt>
                <c:pt idx="40488">
                  <c:v>7.7037069999999996</c:v>
                </c:pt>
                <c:pt idx="40489">
                  <c:v>7.7045979999999998</c:v>
                </c:pt>
                <c:pt idx="40490">
                  <c:v>7.691109</c:v>
                </c:pt>
                <c:pt idx="40491">
                  <c:v>7.6917960000000001</c:v>
                </c:pt>
                <c:pt idx="40492">
                  <c:v>7.7130780000000003</c:v>
                </c:pt>
                <c:pt idx="40493">
                  <c:v>7.713857</c:v>
                </c:pt>
                <c:pt idx="40494">
                  <c:v>7.699325</c:v>
                </c:pt>
                <c:pt idx="40495">
                  <c:v>7.7021920000000001</c:v>
                </c:pt>
                <c:pt idx="40496">
                  <c:v>7.7059980000000001</c:v>
                </c:pt>
                <c:pt idx="40497">
                  <c:v>7.7033300000000002</c:v>
                </c:pt>
                <c:pt idx="40498">
                  <c:v>7.7053039999999999</c:v>
                </c:pt>
                <c:pt idx="40499">
                  <c:v>7.7036389999999999</c:v>
                </c:pt>
                <c:pt idx="40500">
                  <c:v>7.6966089999999996</c:v>
                </c:pt>
                <c:pt idx="40501">
                  <c:v>7.6991759999999996</c:v>
                </c:pt>
                <c:pt idx="40502">
                  <c:v>7.7020660000000003</c:v>
                </c:pt>
                <c:pt idx="40503">
                  <c:v>7.6976449999999996</c:v>
                </c:pt>
                <c:pt idx="40504">
                  <c:v>7.7058210000000003</c:v>
                </c:pt>
                <c:pt idx="40505">
                  <c:v>7.7124259999999998</c:v>
                </c:pt>
                <c:pt idx="40506">
                  <c:v>7.7014680000000002</c:v>
                </c:pt>
                <c:pt idx="40507">
                  <c:v>7.7031689999999999</c:v>
                </c:pt>
                <c:pt idx="40508">
                  <c:v>7.7105790000000001</c:v>
                </c:pt>
                <c:pt idx="40509">
                  <c:v>7.7031179999999999</c:v>
                </c:pt>
                <c:pt idx="40510">
                  <c:v>7.6987719999999999</c:v>
                </c:pt>
                <c:pt idx="40511">
                  <c:v>7.707338</c:v>
                </c:pt>
                <c:pt idx="40512">
                  <c:v>7.7019929999999999</c:v>
                </c:pt>
                <c:pt idx="40513">
                  <c:v>7.6869310000000004</c:v>
                </c:pt>
                <c:pt idx="40514">
                  <c:v>7.6999979999999999</c:v>
                </c:pt>
                <c:pt idx="40515">
                  <c:v>7.722677</c:v>
                </c:pt>
                <c:pt idx="40516">
                  <c:v>7.7207530000000002</c:v>
                </c:pt>
                <c:pt idx="40517">
                  <c:v>7.7095560000000001</c:v>
                </c:pt>
                <c:pt idx="40518">
                  <c:v>7.7052360000000002</c:v>
                </c:pt>
                <c:pt idx="40519">
                  <c:v>7.7047660000000002</c:v>
                </c:pt>
                <c:pt idx="40520">
                  <c:v>7.7118929999999999</c:v>
                </c:pt>
                <c:pt idx="40521">
                  <c:v>7.7177199999999999</c:v>
                </c:pt>
                <c:pt idx="40522">
                  <c:v>7.7079510000000004</c:v>
                </c:pt>
                <c:pt idx="40523">
                  <c:v>7.7040670000000002</c:v>
                </c:pt>
                <c:pt idx="40524">
                  <c:v>7.7104439999999999</c:v>
                </c:pt>
                <c:pt idx="40525">
                  <c:v>7.7069029999999996</c:v>
                </c:pt>
                <c:pt idx="40526">
                  <c:v>7.7064329999999996</c:v>
                </c:pt>
                <c:pt idx="40527">
                  <c:v>7.7068500000000002</c:v>
                </c:pt>
                <c:pt idx="40528">
                  <c:v>7.6974289999999996</c:v>
                </c:pt>
                <c:pt idx="40529">
                  <c:v>7.6976139999999997</c:v>
                </c:pt>
                <c:pt idx="40530">
                  <c:v>7.7040559999999996</c:v>
                </c:pt>
                <c:pt idx="40531">
                  <c:v>7.7081340000000003</c:v>
                </c:pt>
                <c:pt idx="40532">
                  <c:v>7.7078819999999997</c:v>
                </c:pt>
                <c:pt idx="40533">
                  <c:v>7.7060430000000002</c:v>
                </c:pt>
                <c:pt idx="40534">
                  <c:v>7.7121719999999998</c:v>
                </c:pt>
                <c:pt idx="40535">
                  <c:v>7.7162879999999996</c:v>
                </c:pt>
                <c:pt idx="40536">
                  <c:v>7.7169949999999998</c:v>
                </c:pt>
                <c:pt idx="40537">
                  <c:v>7.7143870000000003</c:v>
                </c:pt>
                <c:pt idx="40538">
                  <c:v>7.7094250000000004</c:v>
                </c:pt>
                <c:pt idx="40539">
                  <c:v>7.7065320000000002</c:v>
                </c:pt>
                <c:pt idx="40540">
                  <c:v>7.7023010000000003</c:v>
                </c:pt>
                <c:pt idx="40541">
                  <c:v>7.7070230000000004</c:v>
                </c:pt>
                <c:pt idx="40542">
                  <c:v>7.7120090000000001</c:v>
                </c:pt>
                <c:pt idx="40543">
                  <c:v>7.7100369999999998</c:v>
                </c:pt>
                <c:pt idx="40544">
                  <c:v>7.7076169999999999</c:v>
                </c:pt>
                <c:pt idx="40545">
                  <c:v>7.7080320000000002</c:v>
                </c:pt>
                <c:pt idx="40546">
                  <c:v>7.7111409999999996</c:v>
                </c:pt>
                <c:pt idx="40547">
                  <c:v>7.7090379999999996</c:v>
                </c:pt>
                <c:pt idx="40548">
                  <c:v>7.7061510000000002</c:v>
                </c:pt>
                <c:pt idx="40549">
                  <c:v>7.7040509999999998</c:v>
                </c:pt>
                <c:pt idx="40550">
                  <c:v>7.7058520000000001</c:v>
                </c:pt>
                <c:pt idx="40551">
                  <c:v>7.7099849999999996</c:v>
                </c:pt>
                <c:pt idx="40552">
                  <c:v>7.7057180000000001</c:v>
                </c:pt>
                <c:pt idx="40553">
                  <c:v>7.7117490000000002</c:v>
                </c:pt>
                <c:pt idx="40554">
                  <c:v>7.7171050000000001</c:v>
                </c:pt>
                <c:pt idx="40555">
                  <c:v>7.7152459999999996</c:v>
                </c:pt>
                <c:pt idx="40556">
                  <c:v>7.720783</c:v>
                </c:pt>
                <c:pt idx="40557">
                  <c:v>7.7193750000000003</c:v>
                </c:pt>
                <c:pt idx="40558">
                  <c:v>7.716132</c:v>
                </c:pt>
                <c:pt idx="40559">
                  <c:v>7.7152240000000001</c:v>
                </c:pt>
                <c:pt idx="40560">
                  <c:v>7.7103529999999996</c:v>
                </c:pt>
                <c:pt idx="40561">
                  <c:v>7.7134489999999998</c:v>
                </c:pt>
                <c:pt idx="40562">
                  <c:v>7.7141209999999996</c:v>
                </c:pt>
                <c:pt idx="40563">
                  <c:v>7.7083890000000004</c:v>
                </c:pt>
                <c:pt idx="40564">
                  <c:v>7.7131249999999998</c:v>
                </c:pt>
                <c:pt idx="40565">
                  <c:v>7.7201599999999999</c:v>
                </c:pt>
                <c:pt idx="40566">
                  <c:v>7.709517</c:v>
                </c:pt>
                <c:pt idx="40567">
                  <c:v>7.7073239999999998</c:v>
                </c:pt>
                <c:pt idx="40568">
                  <c:v>7.7170959999999997</c:v>
                </c:pt>
                <c:pt idx="40569">
                  <c:v>7.7081869999999997</c:v>
                </c:pt>
                <c:pt idx="40570">
                  <c:v>7.7075100000000001</c:v>
                </c:pt>
                <c:pt idx="40571">
                  <c:v>7.7187099999999997</c:v>
                </c:pt>
                <c:pt idx="40572">
                  <c:v>7.7135889999999998</c:v>
                </c:pt>
                <c:pt idx="40573">
                  <c:v>7.7067249999999996</c:v>
                </c:pt>
                <c:pt idx="40574">
                  <c:v>7.7181389999999999</c:v>
                </c:pt>
                <c:pt idx="40575">
                  <c:v>7.7230119999999998</c:v>
                </c:pt>
                <c:pt idx="40576">
                  <c:v>7.708647</c:v>
                </c:pt>
                <c:pt idx="40577">
                  <c:v>7.711919</c:v>
                </c:pt>
                <c:pt idx="40578">
                  <c:v>7.7183739999999998</c:v>
                </c:pt>
                <c:pt idx="40579">
                  <c:v>7.7095779999999996</c:v>
                </c:pt>
                <c:pt idx="40580">
                  <c:v>7.7203809999999997</c:v>
                </c:pt>
                <c:pt idx="40581">
                  <c:v>7.7287100000000004</c:v>
                </c:pt>
                <c:pt idx="40582">
                  <c:v>7.71685</c:v>
                </c:pt>
                <c:pt idx="40583">
                  <c:v>7.7179779999999996</c:v>
                </c:pt>
                <c:pt idx="40584">
                  <c:v>7.716024</c:v>
                </c:pt>
                <c:pt idx="40585">
                  <c:v>7.7076330000000004</c:v>
                </c:pt>
                <c:pt idx="40586">
                  <c:v>7.718985</c:v>
                </c:pt>
                <c:pt idx="40587">
                  <c:v>7.7273050000000003</c:v>
                </c:pt>
                <c:pt idx="40588">
                  <c:v>7.7092910000000003</c:v>
                </c:pt>
                <c:pt idx="40589">
                  <c:v>7.705184</c:v>
                </c:pt>
                <c:pt idx="40590">
                  <c:v>7.7192030000000003</c:v>
                </c:pt>
                <c:pt idx="40591">
                  <c:v>7.7107210000000004</c:v>
                </c:pt>
                <c:pt idx="40592">
                  <c:v>7.7100970000000002</c:v>
                </c:pt>
                <c:pt idx="40593">
                  <c:v>7.7270089999999998</c:v>
                </c:pt>
                <c:pt idx="40594">
                  <c:v>7.7195879999999999</c:v>
                </c:pt>
                <c:pt idx="40595">
                  <c:v>7.7106579999999996</c:v>
                </c:pt>
                <c:pt idx="40596">
                  <c:v>7.7249759999999998</c:v>
                </c:pt>
                <c:pt idx="40597">
                  <c:v>7.7268619999999997</c:v>
                </c:pt>
                <c:pt idx="40598">
                  <c:v>7.7145630000000001</c:v>
                </c:pt>
                <c:pt idx="40599">
                  <c:v>7.7239139999999997</c:v>
                </c:pt>
                <c:pt idx="40600">
                  <c:v>7.7253049999999996</c:v>
                </c:pt>
                <c:pt idx="40601">
                  <c:v>7.7114799999999999</c:v>
                </c:pt>
                <c:pt idx="40602">
                  <c:v>7.7217089999999997</c:v>
                </c:pt>
                <c:pt idx="40603">
                  <c:v>7.7290049999999999</c:v>
                </c:pt>
                <c:pt idx="40604">
                  <c:v>7.720288</c:v>
                </c:pt>
                <c:pt idx="40605">
                  <c:v>7.7227579999999998</c:v>
                </c:pt>
                <c:pt idx="40606">
                  <c:v>7.7255589999999996</c:v>
                </c:pt>
                <c:pt idx="40607">
                  <c:v>7.7183659999999996</c:v>
                </c:pt>
                <c:pt idx="40608">
                  <c:v>7.7167979999999998</c:v>
                </c:pt>
                <c:pt idx="40609">
                  <c:v>7.7187229999999998</c:v>
                </c:pt>
                <c:pt idx="40610">
                  <c:v>7.7120959999999998</c:v>
                </c:pt>
                <c:pt idx="40611">
                  <c:v>7.7107340000000004</c:v>
                </c:pt>
                <c:pt idx="40612">
                  <c:v>7.7194380000000002</c:v>
                </c:pt>
                <c:pt idx="40613">
                  <c:v>7.7214720000000003</c:v>
                </c:pt>
                <c:pt idx="40614">
                  <c:v>7.725651</c:v>
                </c:pt>
                <c:pt idx="40615">
                  <c:v>7.7290080000000003</c:v>
                </c:pt>
                <c:pt idx="40616">
                  <c:v>7.7253610000000004</c:v>
                </c:pt>
                <c:pt idx="40617">
                  <c:v>7.7263099999999998</c:v>
                </c:pt>
                <c:pt idx="40618">
                  <c:v>7.7278760000000002</c:v>
                </c:pt>
                <c:pt idx="40619">
                  <c:v>7.7248200000000002</c:v>
                </c:pt>
                <c:pt idx="40620">
                  <c:v>7.7181559999999996</c:v>
                </c:pt>
                <c:pt idx="40621">
                  <c:v>7.7217570000000002</c:v>
                </c:pt>
                <c:pt idx="40622">
                  <c:v>7.7266300000000001</c:v>
                </c:pt>
                <c:pt idx="40623">
                  <c:v>7.7160700000000002</c:v>
                </c:pt>
                <c:pt idx="40624">
                  <c:v>7.7202609999999998</c:v>
                </c:pt>
                <c:pt idx="40625">
                  <c:v>7.735493</c:v>
                </c:pt>
                <c:pt idx="40626">
                  <c:v>7.7288959999999998</c:v>
                </c:pt>
                <c:pt idx="40627">
                  <c:v>7.7193269999999998</c:v>
                </c:pt>
                <c:pt idx="40628">
                  <c:v>7.7285919999999999</c:v>
                </c:pt>
                <c:pt idx="40629">
                  <c:v>7.7312409999999998</c:v>
                </c:pt>
                <c:pt idx="40630">
                  <c:v>7.7212149999999999</c:v>
                </c:pt>
                <c:pt idx="40631">
                  <c:v>7.7253850000000002</c:v>
                </c:pt>
                <c:pt idx="40632">
                  <c:v>7.7247199999999996</c:v>
                </c:pt>
                <c:pt idx="40633">
                  <c:v>7.7150299999999996</c:v>
                </c:pt>
                <c:pt idx="40634">
                  <c:v>7.7263130000000002</c:v>
                </c:pt>
                <c:pt idx="40635">
                  <c:v>7.7297390000000004</c:v>
                </c:pt>
                <c:pt idx="40636">
                  <c:v>7.7188369999999997</c:v>
                </c:pt>
                <c:pt idx="40637">
                  <c:v>7.723249</c:v>
                </c:pt>
                <c:pt idx="40638">
                  <c:v>7.7301339999999996</c:v>
                </c:pt>
                <c:pt idx="40639">
                  <c:v>7.7214049999999999</c:v>
                </c:pt>
                <c:pt idx="40640">
                  <c:v>7.7199730000000004</c:v>
                </c:pt>
                <c:pt idx="40641">
                  <c:v>7.7324349999999997</c:v>
                </c:pt>
                <c:pt idx="40642">
                  <c:v>7.7297789999999997</c:v>
                </c:pt>
                <c:pt idx="40643">
                  <c:v>7.7263659999999996</c:v>
                </c:pt>
                <c:pt idx="40644">
                  <c:v>7.7318199999999999</c:v>
                </c:pt>
                <c:pt idx="40645">
                  <c:v>7.7228669999999999</c:v>
                </c:pt>
                <c:pt idx="40646">
                  <c:v>7.7164149999999996</c:v>
                </c:pt>
                <c:pt idx="40647">
                  <c:v>7.7276829999999999</c:v>
                </c:pt>
                <c:pt idx="40648">
                  <c:v>7.730245</c:v>
                </c:pt>
                <c:pt idx="40649">
                  <c:v>7.7197889999999996</c:v>
                </c:pt>
                <c:pt idx="40650">
                  <c:v>7.7200179999999996</c:v>
                </c:pt>
                <c:pt idx="40651">
                  <c:v>7.7256619999999998</c:v>
                </c:pt>
                <c:pt idx="40652">
                  <c:v>7.720421</c:v>
                </c:pt>
                <c:pt idx="40653">
                  <c:v>7.7262969999999997</c:v>
                </c:pt>
                <c:pt idx="40654">
                  <c:v>7.7368519999999998</c:v>
                </c:pt>
                <c:pt idx="40655">
                  <c:v>7.7300959999999996</c:v>
                </c:pt>
                <c:pt idx="40656">
                  <c:v>7.7332660000000004</c:v>
                </c:pt>
                <c:pt idx="40657">
                  <c:v>7.737495</c:v>
                </c:pt>
                <c:pt idx="40658">
                  <c:v>7.7296500000000004</c:v>
                </c:pt>
                <c:pt idx="40659">
                  <c:v>7.7288730000000001</c:v>
                </c:pt>
                <c:pt idx="40660">
                  <c:v>7.7357709999999997</c:v>
                </c:pt>
                <c:pt idx="40661">
                  <c:v>7.728313</c:v>
                </c:pt>
                <c:pt idx="40662">
                  <c:v>7.7189579999999998</c:v>
                </c:pt>
                <c:pt idx="40663">
                  <c:v>7.728192</c:v>
                </c:pt>
                <c:pt idx="40664">
                  <c:v>7.7291119999999998</c:v>
                </c:pt>
                <c:pt idx="40665">
                  <c:v>7.7301070000000003</c:v>
                </c:pt>
                <c:pt idx="40666">
                  <c:v>7.7441000000000004</c:v>
                </c:pt>
                <c:pt idx="40667">
                  <c:v>7.7384180000000002</c:v>
                </c:pt>
                <c:pt idx="40668">
                  <c:v>7.7283379999999999</c:v>
                </c:pt>
                <c:pt idx="40669">
                  <c:v>7.7375629999999997</c:v>
                </c:pt>
                <c:pt idx="40670">
                  <c:v>7.7392789999999998</c:v>
                </c:pt>
                <c:pt idx="40671">
                  <c:v>7.7237239999999998</c:v>
                </c:pt>
                <c:pt idx="40672">
                  <c:v>7.7240450000000003</c:v>
                </c:pt>
                <c:pt idx="40673">
                  <c:v>7.7321070000000001</c:v>
                </c:pt>
                <c:pt idx="40674">
                  <c:v>7.7217380000000002</c:v>
                </c:pt>
                <c:pt idx="40675">
                  <c:v>7.7229799999999997</c:v>
                </c:pt>
                <c:pt idx="40676">
                  <c:v>7.7319230000000001</c:v>
                </c:pt>
                <c:pt idx="40677">
                  <c:v>7.7279790000000004</c:v>
                </c:pt>
                <c:pt idx="40678">
                  <c:v>7.7375930000000004</c:v>
                </c:pt>
                <c:pt idx="40679">
                  <c:v>7.7498860000000001</c:v>
                </c:pt>
                <c:pt idx="40680">
                  <c:v>7.741606</c:v>
                </c:pt>
                <c:pt idx="40681">
                  <c:v>7.7311920000000001</c:v>
                </c:pt>
                <c:pt idx="40682">
                  <c:v>7.7372199999999998</c:v>
                </c:pt>
                <c:pt idx="40683">
                  <c:v>7.7404310000000001</c:v>
                </c:pt>
                <c:pt idx="40684">
                  <c:v>7.7297180000000001</c:v>
                </c:pt>
                <c:pt idx="40685">
                  <c:v>7.7310290000000004</c:v>
                </c:pt>
                <c:pt idx="40686">
                  <c:v>7.7366770000000002</c:v>
                </c:pt>
                <c:pt idx="40687">
                  <c:v>7.7344850000000003</c:v>
                </c:pt>
                <c:pt idx="40688">
                  <c:v>7.7337499999999997</c:v>
                </c:pt>
                <c:pt idx="40689">
                  <c:v>7.7300449999999996</c:v>
                </c:pt>
                <c:pt idx="40690">
                  <c:v>7.7276850000000001</c:v>
                </c:pt>
                <c:pt idx="40691">
                  <c:v>7.732729</c:v>
                </c:pt>
                <c:pt idx="40692">
                  <c:v>7.7389210000000004</c:v>
                </c:pt>
                <c:pt idx="40693">
                  <c:v>7.7364810000000004</c:v>
                </c:pt>
                <c:pt idx="40694">
                  <c:v>7.7311740000000002</c:v>
                </c:pt>
                <c:pt idx="40695">
                  <c:v>7.73041</c:v>
                </c:pt>
                <c:pt idx="40696">
                  <c:v>7.7272090000000002</c:v>
                </c:pt>
                <c:pt idx="40697">
                  <c:v>7.7287619999999997</c:v>
                </c:pt>
                <c:pt idx="40698">
                  <c:v>7.7370869999999998</c:v>
                </c:pt>
                <c:pt idx="40699">
                  <c:v>7.739897</c:v>
                </c:pt>
                <c:pt idx="40700">
                  <c:v>7.7403380000000004</c:v>
                </c:pt>
                <c:pt idx="40701">
                  <c:v>7.7420010000000001</c:v>
                </c:pt>
                <c:pt idx="40702">
                  <c:v>7.7412330000000003</c:v>
                </c:pt>
                <c:pt idx="40703">
                  <c:v>7.73604</c:v>
                </c:pt>
                <c:pt idx="40704">
                  <c:v>7.742013</c:v>
                </c:pt>
                <c:pt idx="40705">
                  <c:v>7.7475319999999996</c:v>
                </c:pt>
                <c:pt idx="40706">
                  <c:v>7.7410129999999997</c:v>
                </c:pt>
                <c:pt idx="40707">
                  <c:v>7.7421660000000001</c:v>
                </c:pt>
                <c:pt idx="40708">
                  <c:v>7.742051</c:v>
                </c:pt>
                <c:pt idx="40709">
                  <c:v>7.7316640000000003</c:v>
                </c:pt>
                <c:pt idx="40710">
                  <c:v>7.7318360000000004</c:v>
                </c:pt>
                <c:pt idx="40711">
                  <c:v>7.7417590000000001</c:v>
                </c:pt>
                <c:pt idx="40712">
                  <c:v>7.7434289999999999</c:v>
                </c:pt>
                <c:pt idx="40713">
                  <c:v>7.7342560000000002</c:v>
                </c:pt>
                <c:pt idx="40714">
                  <c:v>7.7294929999999997</c:v>
                </c:pt>
                <c:pt idx="40715">
                  <c:v>7.7288839999999999</c:v>
                </c:pt>
                <c:pt idx="40716">
                  <c:v>7.7301070000000003</c:v>
                </c:pt>
                <c:pt idx="40717">
                  <c:v>7.7372360000000002</c:v>
                </c:pt>
                <c:pt idx="40718">
                  <c:v>7.7353810000000003</c:v>
                </c:pt>
                <c:pt idx="40719">
                  <c:v>7.7306739999999996</c:v>
                </c:pt>
                <c:pt idx="40720">
                  <c:v>7.7371400000000001</c:v>
                </c:pt>
                <c:pt idx="40721">
                  <c:v>7.7417980000000002</c:v>
                </c:pt>
                <c:pt idx="40722">
                  <c:v>7.7407500000000002</c:v>
                </c:pt>
                <c:pt idx="40723">
                  <c:v>7.7425160000000002</c:v>
                </c:pt>
                <c:pt idx="40724">
                  <c:v>7.7432090000000002</c:v>
                </c:pt>
                <c:pt idx="40725">
                  <c:v>7.7378260000000001</c:v>
                </c:pt>
                <c:pt idx="40726">
                  <c:v>7.7395959999999997</c:v>
                </c:pt>
                <c:pt idx="40727">
                  <c:v>7.7451530000000002</c:v>
                </c:pt>
                <c:pt idx="40728">
                  <c:v>7.7406480000000002</c:v>
                </c:pt>
                <c:pt idx="40729">
                  <c:v>7.7414300000000003</c:v>
                </c:pt>
                <c:pt idx="40730">
                  <c:v>7.7402850000000001</c:v>
                </c:pt>
                <c:pt idx="40731">
                  <c:v>7.7369380000000003</c:v>
                </c:pt>
                <c:pt idx="40732">
                  <c:v>7.7470869999999996</c:v>
                </c:pt>
                <c:pt idx="40733">
                  <c:v>7.7482920000000002</c:v>
                </c:pt>
                <c:pt idx="40734">
                  <c:v>7.7331260000000004</c:v>
                </c:pt>
                <c:pt idx="40735">
                  <c:v>7.7321559999999998</c:v>
                </c:pt>
                <c:pt idx="40736">
                  <c:v>7.7416429999999998</c:v>
                </c:pt>
                <c:pt idx="40737">
                  <c:v>7.7370960000000002</c:v>
                </c:pt>
                <c:pt idx="40738">
                  <c:v>7.7332390000000002</c:v>
                </c:pt>
                <c:pt idx="40739">
                  <c:v>7.7425170000000003</c:v>
                </c:pt>
                <c:pt idx="40740">
                  <c:v>7.7447429999999997</c:v>
                </c:pt>
                <c:pt idx="40741">
                  <c:v>7.745368</c:v>
                </c:pt>
                <c:pt idx="40742">
                  <c:v>7.7481229999999996</c:v>
                </c:pt>
                <c:pt idx="40743">
                  <c:v>7.7403930000000001</c:v>
                </c:pt>
                <c:pt idx="40744">
                  <c:v>7.7385099999999998</c:v>
                </c:pt>
                <c:pt idx="40745">
                  <c:v>7.7449139999999996</c:v>
                </c:pt>
                <c:pt idx="40746">
                  <c:v>7.74918</c:v>
                </c:pt>
                <c:pt idx="40747">
                  <c:v>7.7512559999999997</c:v>
                </c:pt>
                <c:pt idx="40748">
                  <c:v>7.7539230000000003</c:v>
                </c:pt>
                <c:pt idx="40749">
                  <c:v>7.7473840000000003</c:v>
                </c:pt>
                <c:pt idx="40750">
                  <c:v>7.7377820000000002</c:v>
                </c:pt>
                <c:pt idx="40751">
                  <c:v>7.7459550000000004</c:v>
                </c:pt>
                <c:pt idx="40752">
                  <c:v>7.7479500000000003</c:v>
                </c:pt>
                <c:pt idx="40753">
                  <c:v>7.737724</c:v>
                </c:pt>
                <c:pt idx="40754">
                  <c:v>7.7436910000000001</c:v>
                </c:pt>
                <c:pt idx="40755">
                  <c:v>7.7514960000000004</c:v>
                </c:pt>
                <c:pt idx="40756">
                  <c:v>7.7439689999999999</c:v>
                </c:pt>
                <c:pt idx="40757">
                  <c:v>7.7456160000000001</c:v>
                </c:pt>
                <c:pt idx="40758">
                  <c:v>7.7534210000000003</c:v>
                </c:pt>
                <c:pt idx="40759">
                  <c:v>7.7442700000000002</c:v>
                </c:pt>
                <c:pt idx="40760">
                  <c:v>7.745107</c:v>
                </c:pt>
                <c:pt idx="40761">
                  <c:v>7.7579019999999996</c:v>
                </c:pt>
                <c:pt idx="40762">
                  <c:v>7.7464050000000002</c:v>
                </c:pt>
                <c:pt idx="40763">
                  <c:v>7.7384719999999998</c:v>
                </c:pt>
                <c:pt idx="40764">
                  <c:v>7.7490569999999996</c:v>
                </c:pt>
                <c:pt idx="40765">
                  <c:v>7.7517930000000002</c:v>
                </c:pt>
                <c:pt idx="40766">
                  <c:v>7.7463379999999997</c:v>
                </c:pt>
                <c:pt idx="40767">
                  <c:v>7.7485229999999996</c:v>
                </c:pt>
                <c:pt idx="40768">
                  <c:v>7.754461</c:v>
                </c:pt>
                <c:pt idx="40769">
                  <c:v>7.7492749999999999</c:v>
                </c:pt>
                <c:pt idx="40770">
                  <c:v>7.7515530000000004</c:v>
                </c:pt>
                <c:pt idx="40771">
                  <c:v>7.7532759999999996</c:v>
                </c:pt>
                <c:pt idx="40772">
                  <c:v>7.7418129999999996</c:v>
                </c:pt>
                <c:pt idx="40773">
                  <c:v>7.7470189999999999</c:v>
                </c:pt>
                <c:pt idx="40774">
                  <c:v>7.7591520000000003</c:v>
                </c:pt>
                <c:pt idx="40775">
                  <c:v>7.7527790000000003</c:v>
                </c:pt>
                <c:pt idx="40776">
                  <c:v>7.7398280000000002</c:v>
                </c:pt>
                <c:pt idx="40777">
                  <c:v>7.7424749999999998</c:v>
                </c:pt>
                <c:pt idx="40778">
                  <c:v>7.7450369999999999</c:v>
                </c:pt>
                <c:pt idx="40779">
                  <c:v>7.7344059999999999</c:v>
                </c:pt>
                <c:pt idx="40780">
                  <c:v>7.7361709999999997</c:v>
                </c:pt>
                <c:pt idx="40781">
                  <c:v>7.7437519999999997</c:v>
                </c:pt>
                <c:pt idx="40782">
                  <c:v>7.745304</c:v>
                </c:pt>
                <c:pt idx="40783">
                  <c:v>7.7528709999999998</c:v>
                </c:pt>
                <c:pt idx="40784">
                  <c:v>7.7554350000000003</c:v>
                </c:pt>
                <c:pt idx="40785">
                  <c:v>7.7527860000000004</c:v>
                </c:pt>
                <c:pt idx="40786">
                  <c:v>7.7563230000000001</c:v>
                </c:pt>
                <c:pt idx="40787">
                  <c:v>7.7598729999999998</c:v>
                </c:pt>
                <c:pt idx="40788">
                  <c:v>7.7530929999999998</c:v>
                </c:pt>
                <c:pt idx="40789">
                  <c:v>7.752802</c:v>
                </c:pt>
                <c:pt idx="40790">
                  <c:v>7.7623239999999996</c:v>
                </c:pt>
                <c:pt idx="40791">
                  <c:v>7.7475820000000004</c:v>
                </c:pt>
                <c:pt idx="40792">
                  <c:v>7.7395100000000001</c:v>
                </c:pt>
                <c:pt idx="40793">
                  <c:v>7.7559250000000004</c:v>
                </c:pt>
                <c:pt idx="40794">
                  <c:v>7.751957</c:v>
                </c:pt>
                <c:pt idx="40795">
                  <c:v>7.7456060000000004</c:v>
                </c:pt>
                <c:pt idx="40796">
                  <c:v>7.7546520000000001</c:v>
                </c:pt>
                <c:pt idx="40797">
                  <c:v>7.7561819999999999</c:v>
                </c:pt>
                <c:pt idx="40798">
                  <c:v>7.7512930000000004</c:v>
                </c:pt>
                <c:pt idx="40799">
                  <c:v>7.7540279999999999</c:v>
                </c:pt>
                <c:pt idx="40800">
                  <c:v>7.7574100000000001</c:v>
                </c:pt>
                <c:pt idx="40801">
                  <c:v>7.7539410000000002</c:v>
                </c:pt>
                <c:pt idx="40802">
                  <c:v>7.7536709999999998</c:v>
                </c:pt>
                <c:pt idx="40803">
                  <c:v>7.7505199999999999</c:v>
                </c:pt>
                <c:pt idx="40804">
                  <c:v>7.7464719999999998</c:v>
                </c:pt>
                <c:pt idx="40805">
                  <c:v>7.75143</c:v>
                </c:pt>
                <c:pt idx="40806">
                  <c:v>7.7561470000000003</c:v>
                </c:pt>
                <c:pt idx="40807">
                  <c:v>7.7562810000000004</c:v>
                </c:pt>
                <c:pt idx="40808">
                  <c:v>7.7516790000000002</c:v>
                </c:pt>
                <c:pt idx="40809">
                  <c:v>7.7552250000000003</c:v>
                </c:pt>
                <c:pt idx="40810">
                  <c:v>7.7608969999999999</c:v>
                </c:pt>
                <c:pt idx="40811">
                  <c:v>7.7544510000000004</c:v>
                </c:pt>
                <c:pt idx="40812">
                  <c:v>7.7540480000000001</c:v>
                </c:pt>
                <c:pt idx="40813">
                  <c:v>7.7559250000000004</c:v>
                </c:pt>
                <c:pt idx="40814">
                  <c:v>7.7556589999999996</c:v>
                </c:pt>
                <c:pt idx="40815">
                  <c:v>7.7574930000000002</c:v>
                </c:pt>
                <c:pt idx="40816">
                  <c:v>7.7520939999999996</c:v>
                </c:pt>
                <c:pt idx="40817">
                  <c:v>7.7497150000000001</c:v>
                </c:pt>
                <c:pt idx="40818">
                  <c:v>7.7544630000000003</c:v>
                </c:pt>
                <c:pt idx="40819">
                  <c:v>7.7529880000000002</c:v>
                </c:pt>
                <c:pt idx="40820">
                  <c:v>7.7450169999999998</c:v>
                </c:pt>
                <c:pt idx="40821">
                  <c:v>7.7468880000000002</c:v>
                </c:pt>
                <c:pt idx="40822">
                  <c:v>7.7514370000000001</c:v>
                </c:pt>
                <c:pt idx="40823">
                  <c:v>7.746702</c:v>
                </c:pt>
                <c:pt idx="40824">
                  <c:v>7.7557049999999998</c:v>
                </c:pt>
                <c:pt idx="40825">
                  <c:v>7.7685769999999996</c:v>
                </c:pt>
                <c:pt idx="40826">
                  <c:v>7.7663719999999996</c:v>
                </c:pt>
                <c:pt idx="40827">
                  <c:v>7.7635820000000004</c:v>
                </c:pt>
                <c:pt idx="40828">
                  <c:v>7.7665620000000004</c:v>
                </c:pt>
                <c:pt idx="40829">
                  <c:v>7.7641999999999998</c:v>
                </c:pt>
                <c:pt idx="40830">
                  <c:v>7.7523049999999998</c:v>
                </c:pt>
                <c:pt idx="40831">
                  <c:v>7.7571349999999999</c:v>
                </c:pt>
                <c:pt idx="40832">
                  <c:v>7.7656489999999998</c:v>
                </c:pt>
                <c:pt idx="40833">
                  <c:v>7.7548529999999998</c:v>
                </c:pt>
                <c:pt idx="40834">
                  <c:v>7.7578750000000003</c:v>
                </c:pt>
                <c:pt idx="40835">
                  <c:v>7.7638309999999997</c:v>
                </c:pt>
                <c:pt idx="40836">
                  <c:v>7.7580689999999999</c:v>
                </c:pt>
                <c:pt idx="40837">
                  <c:v>7.761063</c:v>
                </c:pt>
                <c:pt idx="40838">
                  <c:v>7.7631189999999997</c:v>
                </c:pt>
                <c:pt idx="40839">
                  <c:v>7.7579570000000002</c:v>
                </c:pt>
                <c:pt idx="40840">
                  <c:v>7.7609849999999998</c:v>
                </c:pt>
                <c:pt idx="40841">
                  <c:v>7.76492</c:v>
                </c:pt>
                <c:pt idx="40842">
                  <c:v>7.7545409999999997</c:v>
                </c:pt>
                <c:pt idx="40843">
                  <c:v>7.7471860000000001</c:v>
                </c:pt>
                <c:pt idx="40844">
                  <c:v>7.7557669999999996</c:v>
                </c:pt>
                <c:pt idx="40845">
                  <c:v>7.7539410000000002</c:v>
                </c:pt>
                <c:pt idx="40846">
                  <c:v>7.7495599999999998</c:v>
                </c:pt>
                <c:pt idx="40847">
                  <c:v>7.760643</c:v>
                </c:pt>
                <c:pt idx="40848">
                  <c:v>7.7643959999999996</c:v>
                </c:pt>
                <c:pt idx="40849">
                  <c:v>7.7579510000000003</c:v>
                </c:pt>
                <c:pt idx="40850">
                  <c:v>7.764335</c:v>
                </c:pt>
                <c:pt idx="40851">
                  <c:v>7.775112</c:v>
                </c:pt>
                <c:pt idx="40852">
                  <c:v>7.7693459999999996</c:v>
                </c:pt>
                <c:pt idx="40853">
                  <c:v>7.7631940000000004</c:v>
                </c:pt>
                <c:pt idx="40854">
                  <c:v>7.7652279999999996</c:v>
                </c:pt>
                <c:pt idx="40855">
                  <c:v>7.7602359999999999</c:v>
                </c:pt>
                <c:pt idx="40856">
                  <c:v>7.7583440000000001</c:v>
                </c:pt>
                <c:pt idx="40857">
                  <c:v>7.7562699999999998</c:v>
                </c:pt>
                <c:pt idx="40858">
                  <c:v>7.7495190000000003</c:v>
                </c:pt>
                <c:pt idx="40859">
                  <c:v>7.7554160000000003</c:v>
                </c:pt>
                <c:pt idx="40860">
                  <c:v>7.7682120000000001</c:v>
                </c:pt>
                <c:pt idx="40861">
                  <c:v>7.7673110000000003</c:v>
                </c:pt>
                <c:pt idx="40862">
                  <c:v>7.7650399999999999</c:v>
                </c:pt>
                <c:pt idx="40863">
                  <c:v>7.7720849999999997</c:v>
                </c:pt>
                <c:pt idx="40864">
                  <c:v>7.7633619999999999</c:v>
                </c:pt>
                <c:pt idx="40865">
                  <c:v>7.7530270000000003</c:v>
                </c:pt>
                <c:pt idx="40866">
                  <c:v>7.7611189999999999</c:v>
                </c:pt>
                <c:pt idx="40867">
                  <c:v>7.7578360000000002</c:v>
                </c:pt>
                <c:pt idx="40868">
                  <c:v>7.7567079999999997</c:v>
                </c:pt>
                <c:pt idx="40869">
                  <c:v>7.7636039999999999</c:v>
                </c:pt>
                <c:pt idx="40870">
                  <c:v>7.762111</c:v>
                </c:pt>
                <c:pt idx="40871">
                  <c:v>7.7632859999999999</c:v>
                </c:pt>
                <c:pt idx="40872">
                  <c:v>7.7679729999999996</c:v>
                </c:pt>
                <c:pt idx="40873">
                  <c:v>7.7725819999999999</c:v>
                </c:pt>
                <c:pt idx="40874">
                  <c:v>7.7650119999999996</c:v>
                </c:pt>
                <c:pt idx="40875">
                  <c:v>7.761641</c:v>
                </c:pt>
                <c:pt idx="40876">
                  <c:v>7.7726030000000002</c:v>
                </c:pt>
                <c:pt idx="40877">
                  <c:v>7.7687150000000003</c:v>
                </c:pt>
                <c:pt idx="40878">
                  <c:v>7.766076</c:v>
                </c:pt>
                <c:pt idx="40879">
                  <c:v>7.7749509999999997</c:v>
                </c:pt>
                <c:pt idx="40880">
                  <c:v>7.7694570000000001</c:v>
                </c:pt>
                <c:pt idx="40881">
                  <c:v>7.7617079999999996</c:v>
                </c:pt>
                <c:pt idx="40882">
                  <c:v>7.7699829999999999</c:v>
                </c:pt>
                <c:pt idx="40883">
                  <c:v>7.7752590000000001</c:v>
                </c:pt>
                <c:pt idx="40884">
                  <c:v>7.7698090000000004</c:v>
                </c:pt>
                <c:pt idx="40885">
                  <c:v>7.770581</c:v>
                </c:pt>
                <c:pt idx="40886">
                  <c:v>7.7695270000000001</c:v>
                </c:pt>
                <c:pt idx="40887">
                  <c:v>7.7603660000000003</c:v>
                </c:pt>
                <c:pt idx="40888">
                  <c:v>7.7595169999999998</c:v>
                </c:pt>
                <c:pt idx="40889">
                  <c:v>7.7654209999999999</c:v>
                </c:pt>
                <c:pt idx="40890">
                  <c:v>7.7681250000000004</c:v>
                </c:pt>
                <c:pt idx="40891">
                  <c:v>7.7671060000000001</c:v>
                </c:pt>
                <c:pt idx="40892">
                  <c:v>7.7699119999999997</c:v>
                </c:pt>
                <c:pt idx="40893">
                  <c:v>7.7680959999999999</c:v>
                </c:pt>
                <c:pt idx="40894">
                  <c:v>7.7652780000000003</c:v>
                </c:pt>
                <c:pt idx="40895">
                  <c:v>7.7727899999999996</c:v>
                </c:pt>
                <c:pt idx="40896">
                  <c:v>7.7693519999999996</c:v>
                </c:pt>
                <c:pt idx="40897">
                  <c:v>7.7675989999999997</c:v>
                </c:pt>
                <c:pt idx="40898">
                  <c:v>7.7732929999999998</c:v>
                </c:pt>
                <c:pt idx="40899">
                  <c:v>7.7651760000000003</c:v>
                </c:pt>
                <c:pt idx="40900">
                  <c:v>7.7637840000000002</c:v>
                </c:pt>
                <c:pt idx="40901">
                  <c:v>7.7725350000000004</c:v>
                </c:pt>
                <c:pt idx="40902">
                  <c:v>7.7723149999999999</c:v>
                </c:pt>
                <c:pt idx="40903">
                  <c:v>7.7643899999999997</c:v>
                </c:pt>
                <c:pt idx="40904">
                  <c:v>7.768605</c:v>
                </c:pt>
                <c:pt idx="40905">
                  <c:v>7.7706299999999997</c:v>
                </c:pt>
                <c:pt idx="40906">
                  <c:v>7.7579000000000002</c:v>
                </c:pt>
                <c:pt idx="40907">
                  <c:v>7.7639060000000004</c:v>
                </c:pt>
                <c:pt idx="40908">
                  <c:v>7.7749750000000004</c:v>
                </c:pt>
                <c:pt idx="40909">
                  <c:v>7.7696120000000004</c:v>
                </c:pt>
                <c:pt idx="40910">
                  <c:v>7.7689979999999998</c:v>
                </c:pt>
                <c:pt idx="40911">
                  <c:v>7.7706780000000002</c:v>
                </c:pt>
                <c:pt idx="40912">
                  <c:v>7.769571</c:v>
                </c:pt>
                <c:pt idx="40913">
                  <c:v>7.7748140000000001</c:v>
                </c:pt>
                <c:pt idx="40914">
                  <c:v>7.7777380000000003</c:v>
                </c:pt>
                <c:pt idx="40915">
                  <c:v>7.7648469999999996</c:v>
                </c:pt>
                <c:pt idx="40916">
                  <c:v>7.7606400000000004</c:v>
                </c:pt>
                <c:pt idx="40917">
                  <c:v>7.771814</c:v>
                </c:pt>
                <c:pt idx="40918">
                  <c:v>7.7712430000000001</c:v>
                </c:pt>
                <c:pt idx="40919">
                  <c:v>7.7695790000000002</c:v>
                </c:pt>
                <c:pt idx="40920">
                  <c:v>7.7743869999999999</c:v>
                </c:pt>
                <c:pt idx="40921">
                  <c:v>7.7719120000000004</c:v>
                </c:pt>
                <c:pt idx="40922">
                  <c:v>7.7750849999999998</c:v>
                </c:pt>
                <c:pt idx="40923">
                  <c:v>7.7801410000000004</c:v>
                </c:pt>
                <c:pt idx="40924">
                  <c:v>7.7783300000000004</c:v>
                </c:pt>
                <c:pt idx="40925">
                  <c:v>7.7773300000000001</c:v>
                </c:pt>
                <c:pt idx="40926">
                  <c:v>7.7863949999999997</c:v>
                </c:pt>
                <c:pt idx="40927">
                  <c:v>7.7864990000000001</c:v>
                </c:pt>
                <c:pt idx="40928">
                  <c:v>7.7678580000000004</c:v>
                </c:pt>
                <c:pt idx="40929">
                  <c:v>7.7726870000000003</c:v>
                </c:pt>
                <c:pt idx="40930">
                  <c:v>7.7817569999999998</c:v>
                </c:pt>
                <c:pt idx="40931">
                  <c:v>7.769075</c:v>
                </c:pt>
                <c:pt idx="40932">
                  <c:v>7.7717130000000001</c:v>
                </c:pt>
                <c:pt idx="40933">
                  <c:v>7.7811130000000004</c:v>
                </c:pt>
                <c:pt idx="40934">
                  <c:v>7.7774489999999998</c:v>
                </c:pt>
                <c:pt idx="40935">
                  <c:v>7.7767580000000001</c:v>
                </c:pt>
                <c:pt idx="40936">
                  <c:v>7.7841399999999998</c:v>
                </c:pt>
                <c:pt idx="40937">
                  <c:v>7.7778900000000002</c:v>
                </c:pt>
                <c:pt idx="40938">
                  <c:v>7.7696050000000003</c:v>
                </c:pt>
                <c:pt idx="40939">
                  <c:v>7.7783680000000004</c:v>
                </c:pt>
                <c:pt idx="40940">
                  <c:v>7.7732260000000002</c:v>
                </c:pt>
                <c:pt idx="40941">
                  <c:v>7.7639100000000001</c:v>
                </c:pt>
                <c:pt idx="40942">
                  <c:v>7.7771140000000001</c:v>
                </c:pt>
                <c:pt idx="40943">
                  <c:v>7.7776820000000004</c:v>
                </c:pt>
                <c:pt idx="40944">
                  <c:v>7.7660900000000002</c:v>
                </c:pt>
                <c:pt idx="40945">
                  <c:v>7.7745819999999997</c:v>
                </c:pt>
                <c:pt idx="40946">
                  <c:v>7.7827419999999998</c:v>
                </c:pt>
                <c:pt idx="40947">
                  <c:v>7.7724159999999998</c:v>
                </c:pt>
                <c:pt idx="40948">
                  <c:v>7.773269</c:v>
                </c:pt>
                <c:pt idx="40949">
                  <c:v>7.7797000000000001</c:v>
                </c:pt>
                <c:pt idx="40950">
                  <c:v>7.7705630000000001</c:v>
                </c:pt>
                <c:pt idx="40951">
                  <c:v>7.7696820000000004</c:v>
                </c:pt>
                <c:pt idx="40952">
                  <c:v>7.7729689999999998</c:v>
                </c:pt>
                <c:pt idx="40953">
                  <c:v>7.7711459999999999</c:v>
                </c:pt>
                <c:pt idx="40954">
                  <c:v>7.7775379999999998</c:v>
                </c:pt>
                <c:pt idx="40955">
                  <c:v>7.7854270000000003</c:v>
                </c:pt>
                <c:pt idx="40956">
                  <c:v>7.7870470000000003</c:v>
                </c:pt>
                <c:pt idx="40957">
                  <c:v>7.7817670000000003</c:v>
                </c:pt>
                <c:pt idx="40958">
                  <c:v>7.7805879999999998</c:v>
                </c:pt>
                <c:pt idx="40959">
                  <c:v>7.7832689999999998</c:v>
                </c:pt>
                <c:pt idx="40960">
                  <c:v>7.7814310000000004</c:v>
                </c:pt>
                <c:pt idx="40961">
                  <c:v>7.7907820000000001</c:v>
                </c:pt>
                <c:pt idx="40962">
                  <c:v>7.7906700000000004</c:v>
                </c:pt>
                <c:pt idx="40963">
                  <c:v>7.7721030000000004</c:v>
                </c:pt>
                <c:pt idx="40964">
                  <c:v>7.7777099999999999</c:v>
                </c:pt>
                <c:pt idx="40965">
                  <c:v>7.7923280000000004</c:v>
                </c:pt>
                <c:pt idx="40966">
                  <c:v>7.7770900000000003</c:v>
                </c:pt>
                <c:pt idx="40967">
                  <c:v>7.7707860000000002</c:v>
                </c:pt>
                <c:pt idx="40968">
                  <c:v>7.7899479999999999</c:v>
                </c:pt>
                <c:pt idx="40969">
                  <c:v>7.7843590000000003</c:v>
                </c:pt>
                <c:pt idx="40970">
                  <c:v>7.7748210000000002</c:v>
                </c:pt>
                <c:pt idx="40971">
                  <c:v>7.7886470000000001</c:v>
                </c:pt>
                <c:pt idx="40972">
                  <c:v>7.78226</c:v>
                </c:pt>
                <c:pt idx="40973">
                  <c:v>7.7730730000000001</c:v>
                </c:pt>
                <c:pt idx="40974">
                  <c:v>7.7866710000000001</c:v>
                </c:pt>
                <c:pt idx="40975">
                  <c:v>7.7867569999999997</c:v>
                </c:pt>
                <c:pt idx="40976">
                  <c:v>7.7729330000000001</c:v>
                </c:pt>
                <c:pt idx="40977">
                  <c:v>7.7828299999999997</c:v>
                </c:pt>
                <c:pt idx="40978">
                  <c:v>7.790133</c:v>
                </c:pt>
                <c:pt idx="40979">
                  <c:v>7.7722249999999997</c:v>
                </c:pt>
                <c:pt idx="40980">
                  <c:v>7.7772649999999999</c:v>
                </c:pt>
                <c:pt idx="40981">
                  <c:v>7.7913839999999999</c:v>
                </c:pt>
                <c:pt idx="40982">
                  <c:v>7.7796380000000003</c:v>
                </c:pt>
                <c:pt idx="40983">
                  <c:v>7.7802129999999998</c:v>
                </c:pt>
                <c:pt idx="40984">
                  <c:v>7.7895399999999997</c:v>
                </c:pt>
                <c:pt idx="40985">
                  <c:v>7.7793260000000002</c:v>
                </c:pt>
                <c:pt idx="40986">
                  <c:v>7.7738880000000004</c:v>
                </c:pt>
                <c:pt idx="40987">
                  <c:v>7.7836189999999998</c:v>
                </c:pt>
                <c:pt idx="40988">
                  <c:v>7.7792510000000004</c:v>
                </c:pt>
                <c:pt idx="40989">
                  <c:v>7.7692050000000004</c:v>
                </c:pt>
                <c:pt idx="40990">
                  <c:v>7.7857459999999996</c:v>
                </c:pt>
                <c:pt idx="40991">
                  <c:v>7.7921800000000001</c:v>
                </c:pt>
                <c:pt idx="40992">
                  <c:v>7.7782419999999997</c:v>
                </c:pt>
                <c:pt idx="40993">
                  <c:v>7.7868459999999997</c:v>
                </c:pt>
                <c:pt idx="40994">
                  <c:v>7.7943790000000002</c:v>
                </c:pt>
                <c:pt idx="40995">
                  <c:v>7.7868199999999996</c:v>
                </c:pt>
                <c:pt idx="40996">
                  <c:v>7.7961099999999997</c:v>
                </c:pt>
                <c:pt idx="40997">
                  <c:v>7.8021880000000001</c:v>
                </c:pt>
                <c:pt idx="40998">
                  <c:v>7.7823789999999997</c:v>
                </c:pt>
                <c:pt idx="40999">
                  <c:v>7.7767150000000003</c:v>
                </c:pt>
                <c:pt idx="41000">
                  <c:v>7.7883430000000002</c:v>
                </c:pt>
                <c:pt idx="41001">
                  <c:v>7.7814839999999998</c:v>
                </c:pt>
                <c:pt idx="41002">
                  <c:v>7.776497</c:v>
                </c:pt>
                <c:pt idx="41003">
                  <c:v>7.7887899999999997</c:v>
                </c:pt>
                <c:pt idx="41004">
                  <c:v>7.7897879999999997</c:v>
                </c:pt>
                <c:pt idx="41005">
                  <c:v>7.7836889999999999</c:v>
                </c:pt>
                <c:pt idx="41006">
                  <c:v>7.7934799999999997</c:v>
                </c:pt>
                <c:pt idx="41007">
                  <c:v>7.7975019999999997</c:v>
                </c:pt>
                <c:pt idx="41008">
                  <c:v>7.7825850000000001</c:v>
                </c:pt>
                <c:pt idx="41009">
                  <c:v>7.788303</c:v>
                </c:pt>
                <c:pt idx="41010">
                  <c:v>7.7994430000000001</c:v>
                </c:pt>
                <c:pt idx="41011">
                  <c:v>7.7795709999999998</c:v>
                </c:pt>
                <c:pt idx="41012">
                  <c:v>7.7744150000000003</c:v>
                </c:pt>
                <c:pt idx="41013">
                  <c:v>7.7890629999999996</c:v>
                </c:pt>
                <c:pt idx="41014">
                  <c:v>7.7816090000000004</c:v>
                </c:pt>
                <c:pt idx="41015">
                  <c:v>7.7771129999999999</c:v>
                </c:pt>
                <c:pt idx="41016">
                  <c:v>7.79535</c:v>
                </c:pt>
                <c:pt idx="41017">
                  <c:v>7.8008150000000001</c:v>
                </c:pt>
                <c:pt idx="41018">
                  <c:v>7.788862</c:v>
                </c:pt>
                <c:pt idx="41019">
                  <c:v>7.7928050000000004</c:v>
                </c:pt>
                <c:pt idx="41020">
                  <c:v>7.7936930000000002</c:v>
                </c:pt>
                <c:pt idx="41021">
                  <c:v>7.7823659999999997</c:v>
                </c:pt>
                <c:pt idx="41022">
                  <c:v>7.7926140000000004</c:v>
                </c:pt>
                <c:pt idx="41023">
                  <c:v>7.7958610000000004</c:v>
                </c:pt>
                <c:pt idx="41024">
                  <c:v>7.7796380000000003</c:v>
                </c:pt>
                <c:pt idx="41025">
                  <c:v>7.7844410000000002</c:v>
                </c:pt>
                <c:pt idx="41026">
                  <c:v>7.7941760000000002</c:v>
                </c:pt>
                <c:pt idx="41027">
                  <c:v>7.7870030000000003</c:v>
                </c:pt>
                <c:pt idx="41028">
                  <c:v>7.7887329999999997</c:v>
                </c:pt>
                <c:pt idx="41029">
                  <c:v>7.79786</c:v>
                </c:pt>
                <c:pt idx="41030">
                  <c:v>7.7896289999999997</c:v>
                </c:pt>
                <c:pt idx="41031">
                  <c:v>7.7845890000000004</c:v>
                </c:pt>
                <c:pt idx="41032">
                  <c:v>7.7967979999999999</c:v>
                </c:pt>
                <c:pt idx="41033">
                  <c:v>7.7933779999999997</c:v>
                </c:pt>
                <c:pt idx="41034">
                  <c:v>7.7857459999999996</c:v>
                </c:pt>
                <c:pt idx="41035">
                  <c:v>7.7925069999999996</c:v>
                </c:pt>
                <c:pt idx="41036">
                  <c:v>7.795407</c:v>
                </c:pt>
                <c:pt idx="41037">
                  <c:v>7.7905519999999999</c:v>
                </c:pt>
                <c:pt idx="41038">
                  <c:v>7.7909639999999998</c:v>
                </c:pt>
                <c:pt idx="41039">
                  <c:v>7.7959490000000002</c:v>
                </c:pt>
                <c:pt idx="41040">
                  <c:v>7.7934239999999999</c:v>
                </c:pt>
                <c:pt idx="41041">
                  <c:v>7.7959440000000004</c:v>
                </c:pt>
                <c:pt idx="41042">
                  <c:v>7.7986769999999996</c:v>
                </c:pt>
                <c:pt idx="41043">
                  <c:v>7.7918139999999996</c:v>
                </c:pt>
                <c:pt idx="41044">
                  <c:v>7.7942530000000003</c:v>
                </c:pt>
                <c:pt idx="41045">
                  <c:v>7.7977699999999999</c:v>
                </c:pt>
                <c:pt idx="41046">
                  <c:v>7.7946970000000002</c:v>
                </c:pt>
                <c:pt idx="41047">
                  <c:v>7.7923270000000002</c:v>
                </c:pt>
                <c:pt idx="41048">
                  <c:v>7.7960060000000002</c:v>
                </c:pt>
                <c:pt idx="41049">
                  <c:v>7.7955420000000002</c:v>
                </c:pt>
                <c:pt idx="41050">
                  <c:v>7.7895459999999996</c:v>
                </c:pt>
                <c:pt idx="41051">
                  <c:v>7.7953510000000001</c:v>
                </c:pt>
                <c:pt idx="41052">
                  <c:v>7.7964700000000002</c:v>
                </c:pt>
                <c:pt idx="41053">
                  <c:v>7.7906180000000003</c:v>
                </c:pt>
                <c:pt idx="41054">
                  <c:v>7.7928249999999997</c:v>
                </c:pt>
                <c:pt idx="41055">
                  <c:v>7.7907229999999998</c:v>
                </c:pt>
                <c:pt idx="41056">
                  <c:v>7.7868040000000001</c:v>
                </c:pt>
                <c:pt idx="41057">
                  <c:v>7.7890100000000002</c:v>
                </c:pt>
                <c:pt idx="41058">
                  <c:v>7.7947990000000003</c:v>
                </c:pt>
                <c:pt idx="41059">
                  <c:v>7.7983419999999999</c:v>
                </c:pt>
                <c:pt idx="41060">
                  <c:v>7.7979459999999996</c:v>
                </c:pt>
                <c:pt idx="41061">
                  <c:v>7.8006669999999998</c:v>
                </c:pt>
                <c:pt idx="41062">
                  <c:v>7.7979250000000002</c:v>
                </c:pt>
                <c:pt idx="41063">
                  <c:v>7.7976450000000002</c:v>
                </c:pt>
                <c:pt idx="41064">
                  <c:v>7.8017909999999997</c:v>
                </c:pt>
                <c:pt idx="41065">
                  <c:v>7.7960589999999996</c:v>
                </c:pt>
                <c:pt idx="41066">
                  <c:v>7.7967430000000002</c:v>
                </c:pt>
                <c:pt idx="41067">
                  <c:v>7.8072949999999999</c:v>
                </c:pt>
                <c:pt idx="41068">
                  <c:v>7.8093209999999997</c:v>
                </c:pt>
                <c:pt idx="41069">
                  <c:v>7.79955</c:v>
                </c:pt>
                <c:pt idx="41070">
                  <c:v>7.7964789999999997</c:v>
                </c:pt>
                <c:pt idx="41071">
                  <c:v>7.805237</c:v>
                </c:pt>
                <c:pt idx="41072">
                  <c:v>7.801698</c:v>
                </c:pt>
                <c:pt idx="41073">
                  <c:v>7.7954869999999996</c:v>
                </c:pt>
                <c:pt idx="41074">
                  <c:v>7.7973739999999996</c:v>
                </c:pt>
                <c:pt idx="41075">
                  <c:v>7.7941079999999996</c:v>
                </c:pt>
                <c:pt idx="41076">
                  <c:v>7.7946140000000002</c:v>
                </c:pt>
                <c:pt idx="41077">
                  <c:v>7.7996290000000004</c:v>
                </c:pt>
                <c:pt idx="41078">
                  <c:v>7.7984400000000003</c:v>
                </c:pt>
                <c:pt idx="41079">
                  <c:v>7.7993069999999998</c:v>
                </c:pt>
                <c:pt idx="41080">
                  <c:v>7.8057600000000003</c:v>
                </c:pt>
                <c:pt idx="41081">
                  <c:v>7.8036690000000002</c:v>
                </c:pt>
                <c:pt idx="41082">
                  <c:v>7.8008100000000002</c:v>
                </c:pt>
                <c:pt idx="41083">
                  <c:v>7.8064200000000001</c:v>
                </c:pt>
                <c:pt idx="41084">
                  <c:v>7.7966939999999996</c:v>
                </c:pt>
                <c:pt idx="41085">
                  <c:v>7.7903190000000002</c:v>
                </c:pt>
                <c:pt idx="41086">
                  <c:v>7.8024880000000003</c:v>
                </c:pt>
                <c:pt idx="41087">
                  <c:v>7.7987289999999998</c:v>
                </c:pt>
                <c:pt idx="41088">
                  <c:v>7.7929500000000003</c:v>
                </c:pt>
                <c:pt idx="41089">
                  <c:v>7.8020370000000003</c:v>
                </c:pt>
                <c:pt idx="41090">
                  <c:v>7.7985709999999999</c:v>
                </c:pt>
                <c:pt idx="41091">
                  <c:v>7.7898350000000001</c:v>
                </c:pt>
                <c:pt idx="41092">
                  <c:v>7.7975659999999998</c:v>
                </c:pt>
                <c:pt idx="41093">
                  <c:v>7.805415</c:v>
                </c:pt>
                <c:pt idx="41094">
                  <c:v>7.7957900000000002</c:v>
                </c:pt>
                <c:pt idx="41095">
                  <c:v>7.7898459999999998</c:v>
                </c:pt>
                <c:pt idx="41096">
                  <c:v>7.7942520000000002</c:v>
                </c:pt>
                <c:pt idx="41097">
                  <c:v>7.7982690000000003</c:v>
                </c:pt>
                <c:pt idx="41098">
                  <c:v>7.8069610000000003</c:v>
                </c:pt>
                <c:pt idx="41099">
                  <c:v>7.8167090000000004</c:v>
                </c:pt>
                <c:pt idx="41100">
                  <c:v>7.8106070000000001</c:v>
                </c:pt>
                <c:pt idx="41101">
                  <c:v>7.8021229999999999</c:v>
                </c:pt>
                <c:pt idx="41102">
                  <c:v>7.813714</c:v>
                </c:pt>
                <c:pt idx="41103">
                  <c:v>7.8102590000000003</c:v>
                </c:pt>
                <c:pt idx="41104">
                  <c:v>7.7980029999999996</c:v>
                </c:pt>
                <c:pt idx="41105">
                  <c:v>7.8126009999999999</c:v>
                </c:pt>
                <c:pt idx="41106">
                  <c:v>7.8170400000000004</c:v>
                </c:pt>
                <c:pt idx="41107">
                  <c:v>7.8031509999999997</c:v>
                </c:pt>
                <c:pt idx="41108">
                  <c:v>7.7999369999999999</c:v>
                </c:pt>
                <c:pt idx="41109">
                  <c:v>7.8013750000000002</c:v>
                </c:pt>
                <c:pt idx="41110">
                  <c:v>7.7980070000000001</c:v>
                </c:pt>
                <c:pt idx="41111">
                  <c:v>7.8056000000000001</c:v>
                </c:pt>
                <c:pt idx="41112">
                  <c:v>7.8105989999999998</c:v>
                </c:pt>
                <c:pt idx="41113">
                  <c:v>7.7916230000000004</c:v>
                </c:pt>
                <c:pt idx="41114">
                  <c:v>7.7916740000000004</c:v>
                </c:pt>
                <c:pt idx="41115">
                  <c:v>7.8074149999999998</c:v>
                </c:pt>
                <c:pt idx="41116">
                  <c:v>7.7966920000000002</c:v>
                </c:pt>
                <c:pt idx="41117">
                  <c:v>7.8001529999999999</c:v>
                </c:pt>
                <c:pt idx="41118">
                  <c:v>7.8146890000000004</c:v>
                </c:pt>
                <c:pt idx="41119">
                  <c:v>7.8067859999999998</c:v>
                </c:pt>
                <c:pt idx="41120">
                  <c:v>7.8058059999999996</c:v>
                </c:pt>
                <c:pt idx="41121">
                  <c:v>7.8149360000000003</c:v>
                </c:pt>
                <c:pt idx="41122">
                  <c:v>7.8106819999999999</c:v>
                </c:pt>
                <c:pt idx="41123">
                  <c:v>7.8034270000000001</c:v>
                </c:pt>
                <c:pt idx="41124">
                  <c:v>7.8069139999999999</c:v>
                </c:pt>
                <c:pt idx="41125">
                  <c:v>7.8060039999999997</c:v>
                </c:pt>
                <c:pt idx="41126">
                  <c:v>7.8011280000000003</c:v>
                </c:pt>
                <c:pt idx="41127">
                  <c:v>7.813879</c:v>
                </c:pt>
                <c:pt idx="41128">
                  <c:v>7.8135960000000004</c:v>
                </c:pt>
                <c:pt idx="41129">
                  <c:v>7.7973679999999996</c:v>
                </c:pt>
                <c:pt idx="41130">
                  <c:v>7.8046249999999997</c:v>
                </c:pt>
                <c:pt idx="41131">
                  <c:v>7.81555</c:v>
                </c:pt>
                <c:pt idx="41132">
                  <c:v>7.8099769999999999</c:v>
                </c:pt>
                <c:pt idx="41133">
                  <c:v>7.8094890000000001</c:v>
                </c:pt>
                <c:pt idx="41134">
                  <c:v>7.8152350000000004</c:v>
                </c:pt>
                <c:pt idx="41135">
                  <c:v>7.8079599999999996</c:v>
                </c:pt>
                <c:pt idx="41136">
                  <c:v>7.8053140000000001</c:v>
                </c:pt>
                <c:pt idx="41137">
                  <c:v>7.8127279999999999</c:v>
                </c:pt>
                <c:pt idx="41138">
                  <c:v>7.8070320000000004</c:v>
                </c:pt>
                <c:pt idx="41139">
                  <c:v>7.8040330000000004</c:v>
                </c:pt>
                <c:pt idx="41140">
                  <c:v>7.8114970000000001</c:v>
                </c:pt>
                <c:pt idx="41141">
                  <c:v>7.8111819999999996</c:v>
                </c:pt>
                <c:pt idx="41142">
                  <c:v>7.8083819999999999</c:v>
                </c:pt>
                <c:pt idx="41143">
                  <c:v>7.8080939999999996</c:v>
                </c:pt>
                <c:pt idx="41144">
                  <c:v>7.8079499999999999</c:v>
                </c:pt>
                <c:pt idx="41145">
                  <c:v>7.8066069999999996</c:v>
                </c:pt>
                <c:pt idx="41146">
                  <c:v>7.8063000000000002</c:v>
                </c:pt>
                <c:pt idx="41147">
                  <c:v>7.8072119999999998</c:v>
                </c:pt>
                <c:pt idx="41148">
                  <c:v>7.8090469999999996</c:v>
                </c:pt>
                <c:pt idx="41149">
                  <c:v>7.810988</c:v>
                </c:pt>
                <c:pt idx="41150">
                  <c:v>7.8054329999999998</c:v>
                </c:pt>
                <c:pt idx="41151">
                  <c:v>7.8087239999999998</c:v>
                </c:pt>
                <c:pt idx="41152">
                  <c:v>7.8150009999999996</c:v>
                </c:pt>
                <c:pt idx="41153">
                  <c:v>7.8122720000000001</c:v>
                </c:pt>
                <c:pt idx="41154">
                  <c:v>7.8111449999999998</c:v>
                </c:pt>
                <c:pt idx="41155">
                  <c:v>7.8090950000000001</c:v>
                </c:pt>
                <c:pt idx="41156">
                  <c:v>7.8143010000000004</c:v>
                </c:pt>
                <c:pt idx="41157">
                  <c:v>7.821269</c:v>
                </c:pt>
                <c:pt idx="41158">
                  <c:v>7.8165139999999997</c:v>
                </c:pt>
                <c:pt idx="41159">
                  <c:v>7.8111499999999996</c:v>
                </c:pt>
                <c:pt idx="41160">
                  <c:v>7.8088689999999996</c:v>
                </c:pt>
                <c:pt idx="41161">
                  <c:v>7.8084800000000003</c:v>
                </c:pt>
                <c:pt idx="41162">
                  <c:v>7.8096079999999999</c:v>
                </c:pt>
                <c:pt idx="41163">
                  <c:v>7.8087109999999997</c:v>
                </c:pt>
                <c:pt idx="41164">
                  <c:v>7.8062610000000001</c:v>
                </c:pt>
                <c:pt idx="41165">
                  <c:v>7.8116849999999998</c:v>
                </c:pt>
                <c:pt idx="41166">
                  <c:v>7.8198109999999996</c:v>
                </c:pt>
                <c:pt idx="41167">
                  <c:v>7.8123050000000003</c:v>
                </c:pt>
                <c:pt idx="41168">
                  <c:v>7.8095350000000003</c:v>
                </c:pt>
                <c:pt idx="41169">
                  <c:v>7.8181760000000002</c:v>
                </c:pt>
                <c:pt idx="41170">
                  <c:v>7.813955</c:v>
                </c:pt>
                <c:pt idx="41171">
                  <c:v>7.8146500000000003</c:v>
                </c:pt>
                <c:pt idx="41172">
                  <c:v>7.8208789999999997</c:v>
                </c:pt>
                <c:pt idx="41173">
                  <c:v>7.8143799999999999</c:v>
                </c:pt>
                <c:pt idx="41174">
                  <c:v>7.8056299999999998</c:v>
                </c:pt>
                <c:pt idx="41175">
                  <c:v>7.8156739999999996</c:v>
                </c:pt>
                <c:pt idx="41176">
                  <c:v>7.8275189999999997</c:v>
                </c:pt>
                <c:pt idx="41177">
                  <c:v>7.8167730000000004</c:v>
                </c:pt>
                <c:pt idx="41178">
                  <c:v>7.8162529999999997</c:v>
                </c:pt>
                <c:pt idx="41179">
                  <c:v>7.8269310000000001</c:v>
                </c:pt>
                <c:pt idx="41180">
                  <c:v>7.8232419999999996</c:v>
                </c:pt>
                <c:pt idx="41181">
                  <c:v>7.8176259999999997</c:v>
                </c:pt>
                <c:pt idx="41182">
                  <c:v>7.8128419999999998</c:v>
                </c:pt>
                <c:pt idx="41183">
                  <c:v>7.8114470000000003</c:v>
                </c:pt>
                <c:pt idx="41184">
                  <c:v>7.8186210000000003</c:v>
                </c:pt>
                <c:pt idx="41185">
                  <c:v>7.8224150000000003</c:v>
                </c:pt>
                <c:pt idx="41186">
                  <c:v>7.8137449999999999</c:v>
                </c:pt>
                <c:pt idx="41187">
                  <c:v>7.8109339999999996</c:v>
                </c:pt>
                <c:pt idx="41188">
                  <c:v>7.8241079999999998</c:v>
                </c:pt>
                <c:pt idx="41189">
                  <c:v>7.8225519999999999</c:v>
                </c:pt>
                <c:pt idx="41190">
                  <c:v>7.8150529999999998</c:v>
                </c:pt>
                <c:pt idx="41191">
                  <c:v>7.8238669999999999</c:v>
                </c:pt>
                <c:pt idx="41192">
                  <c:v>7.8282049999999996</c:v>
                </c:pt>
                <c:pt idx="41193">
                  <c:v>7.8203110000000002</c:v>
                </c:pt>
                <c:pt idx="41194">
                  <c:v>7.811839</c:v>
                </c:pt>
                <c:pt idx="41195">
                  <c:v>7.8149160000000002</c:v>
                </c:pt>
                <c:pt idx="41196">
                  <c:v>7.8156119999999998</c:v>
                </c:pt>
                <c:pt idx="41197">
                  <c:v>7.8148070000000001</c:v>
                </c:pt>
                <c:pt idx="41198">
                  <c:v>7.8191050000000004</c:v>
                </c:pt>
                <c:pt idx="41199">
                  <c:v>7.8128710000000003</c:v>
                </c:pt>
                <c:pt idx="41200">
                  <c:v>7.8190039999999996</c:v>
                </c:pt>
                <c:pt idx="41201">
                  <c:v>7.8320090000000002</c:v>
                </c:pt>
                <c:pt idx="41202">
                  <c:v>7.8159099999999997</c:v>
                </c:pt>
                <c:pt idx="41203">
                  <c:v>7.805885</c:v>
                </c:pt>
                <c:pt idx="41204">
                  <c:v>7.8226060000000004</c:v>
                </c:pt>
                <c:pt idx="41205">
                  <c:v>7.8217350000000003</c:v>
                </c:pt>
                <c:pt idx="41206">
                  <c:v>7.8076230000000004</c:v>
                </c:pt>
                <c:pt idx="41207">
                  <c:v>7.8211719999999998</c:v>
                </c:pt>
                <c:pt idx="41208">
                  <c:v>7.8241969999999998</c:v>
                </c:pt>
                <c:pt idx="41209">
                  <c:v>7.8093130000000004</c:v>
                </c:pt>
                <c:pt idx="41210">
                  <c:v>7.8266239999999998</c:v>
                </c:pt>
                <c:pt idx="41211">
                  <c:v>7.8353729999999997</c:v>
                </c:pt>
                <c:pt idx="41212">
                  <c:v>7.8176969999999999</c:v>
                </c:pt>
                <c:pt idx="41213">
                  <c:v>7.8266559999999998</c:v>
                </c:pt>
                <c:pt idx="41214">
                  <c:v>7.8391190000000002</c:v>
                </c:pt>
                <c:pt idx="41215">
                  <c:v>7.8218990000000002</c:v>
                </c:pt>
                <c:pt idx="41216">
                  <c:v>7.8171840000000001</c:v>
                </c:pt>
                <c:pt idx="41217">
                  <c:v>7.8280570000000003</c:v>
                </c:pt>
                <c:pt idx="41218">
                  <c:v>7.8183150000000001</c:v>
                </c:pt>
                <c:pt idx="41219">
                  <c:v>7.8153459999999999</c:v>
                </c:pt>
                <c:pt idx="41220">
                  <c:v>7.8277359999999998</c:v>
                </c:pt>
                <c:pt idx="41221">
                  <c:v>7.8215630000000003</c:v>
                </c:pt>
                <c:pt idx="41222">
                  <c:v>7.8171530000000002</c:v>
                </c:pt>
                <c:pt idx="41223">
                  <c:v>7.8263600000000002</c:v>
                </c:pt>
                <c:pt idx="41224">
                  <c:v>7.8245189999999996</c:v>
                </c:pt>
                <c:pt idx="41225">
                  <c:v>7.8183809999999996</c:v>
                </c:pt>
                <c:pt idx="41226">
                  <c:v>7.828805</c:v>
                </c:pt>
                <c:pt idx="41227">
                  <c:v>7.8359670000000001</c:v>
                </c:pt>
                <c:pt idx="41228">
                  <c:v>7.8170289999999998</c:v>
                </c:pt>
                <c:pt idx="41229">
                  <c:v>7.8124789999999997</c:v>
                </c:pt>
                <c:pt idx="41230">
                  <c:v>7.8241300000000003</c:v>
                </c:pt>
                <c:pt idx="41231">
                  <c:v>7.818333</c:v>
                </c:pt>
                <c:pt idx="41232">
                  <c:v>7.8230899999999997</c:v>
                </c:pt>
                <c:pt idx="41233">
                  <c:v>7.8372809999999999</c:v>
                </c:pt>
                <c:pt idx="41234">
                  <c:v>7.8267540000000002</c:v>
                </c:pt>
                <c:pt idx="41235">
                  <c:v>7.823283</c:v>
                </c:pt>
                <c:pt idx="41236">
                  <c:v>7.8395659999999996</c:v>
                </c:pt>
                <c:pt idx="41237">
                  <c:v>7.8264659999999999</c:v>
                </c:pt>
                <c:pt idx="41238">
                  <c:v>7.808052</c:v>
                </c:pt>
                <c:pt idx="41239">
                  <c:v>7.8241269999999998</c:v>
                </c:pt>
                <c:pt idx="41240">
                  <c:v>7.8268849999999999</c:v>
                </c:pt>
                <c:pt idx="41241">
                  <c:v>7.8136890000000001</c:v>
                </c:pt>
                <c:pt idx="41242">
                  <c:v>7.8214350000000001</c:v>
                </c:pt>
                <c:pt idx="41243">
                  <c:v>7.828748</c:v>
                </c:pt>
                <c:pt idx="41244">
                  <c:v>7.8245120000000004</c:v>
                </c:pt>
                <c:pt idx="41245">
                  <c:v>7.8277710000000003</c:v>
                </c:pt>
                <c:pt idx="41246">
                  <c:v>7.8353380000000001</c:v>
                </c:pt>
                <c:pt idx="41247">
                  <c:v>7.825507</c:v>
                </c:pt>
                <c:pt idx="41248">
                  <c:v>7.8234380000000003</c:v>
                </c:pt>
                <c:pt idx="41249">
                  <c:v>7.8422020000000003</c:v>
                </c:pt>
                <c:pt idx="41250">
                  <c:v>7.8341130000000003</c:v>
                </c:pt>
                <c:pt idx="41251">
                  <c:v>7.8195790000000001</c:v>
                </c:pt>
                <c:pt idx="41252">
                  <c:v>7.8327989999999996</c:v>
                </c:pt>
                <c:pt idx="41253">
                  <c:v>7.8383789999999998</c:v>
                </c:pt>
                <c:pt idx="41254">
                  <c:v>7.8313100000000002</c:v>
                </c:pt>
                <c:pt idx="41255">
                  <c:v>7.8309610000000003</c:v>
                </c:pt>
                <c:pt idx="41256">
                  <c:v>7.8346419999999997</c:v>
                </c:pt>
                <c:pt idx="41257">
                  <c:v>7.8363659999999999</c:v>
                </c:pt>
                <c:pt idx="41258">
                  <c:v>7.8391149999999996</c:v>
                </c:pt>
                <c:pt idx="41259">
                  <c:v>7.830082</c:v>
                </c:pt>
                <c:pt idx="41260">
                  <c:v>7.8187230000000003</c:v>
                </c:pt>
                <c:pt idx="41261">
                  <c:v>7.8308559999999998</c:v>
                </c:pt>
                <c:pt idx="41262">
                  <c:v>7.831893</c:v>
                </c:pt>
                <c:pt idx="41263">
                  <c:v>7.8179970000000001</c:v>
                </c:pt>
                <c:pt idx="41264">
                  <c:v>7.819636</c:v>
                </c:pt>
                <c:pt idx="41265">
                  <c:v>7.823245</c:v>
                </c:pt>
                <c:pt idx="41266">
                  <c:v>7.8264930000000001</c:v>
                </c:pt>
                <c:pt idx="41267">
                  <c:v>7.8317230000000002</c:v>
                </c:pt>
                <c:pt idx="41268">
                  <c:v>7.8316489999999996</c:v>
                </c:pt>
                <c:pt idx="41269">
                  <c:v>7.8260880000000004</c:v>
                </c:pt>
                <c:pt idx="41270">
                  <c:v>7.8304510000000001</c:v>
                </c:pt>
                <c:pt idx="41271">
                  <c:v>7.8408150000000001</c:v>
                </c:pt>
                <c:pt idx="41272">
                  <c:v>7.8275300000000003</c:v>
                </c:pt>
                <c:pt idx="41273">
                  <c:v>7.8227710000000004</c:v>
                </c:pt>
                <c:pt idx="41274">
                  <c:v>7.8374139999999999</c:v>
                </c:pt>
                <c:pt idx="41275">
                  <c:v>7.8318709999999996</c:v>
                </c:pt>
                <c:pt idx="41276">
                  <c:v>7.8298389999999998</c:v>
                </c:pt>
                <c:pt idx="41277">
                  <c:v>7.8418760000000001</c:v>
                </c:pt>
                <c:pt idx="41278">
                  <c:v>7.833685</c:v>
                </c:pt>
                <c:pt idx="41279">
                  <c:v>7.8193409999999997</c:v>
                </c:pt>
                <c:pt idx="41280">
                  <c:v>7.8299640000000004</c:v>
                </c:pt>
                <c:pt idx="41281">
                  <c:v>7.8383339999999997</c:v>
                </c:pt>
                <c:pt idx="41282">
                  <c:v>7.8254679999999999</c:v>
                </c:pt>
                <c:pt idx="41283">
                  <c:v>7.8282109999999996</c:v>
                </c:pt>
                <c:pt idx="41284">
                  <c:v>7.8326710000000004</c:v>
                </c:pt>
                <c:pt idx="41285">
                  <c:v>7.8226779999999998</c:v>
                </c:pt>
                <c:pt idx="41286">
                  <c:v>7.8290740000000003</c:v>
                </c:pt>
                <c:pt idx="41287">
                  <c:v>7.8414609999999998</c:v>
                </c:pt>
                <c:pt idx="41288">
                  <c:v>7.8380349999999996</c:v>
                </c:pt>
                <c:pt idx="41289">
                  <c:v>7.8380640000000001</c:v>
                </c:pt>
                <c:pt idx="41290">
                  <c:v>7.8481540000000001</c:v>
                </c:pt>
                <c:pt idx="41291">
                  <c:v>7.8392350000000004</c:v>
                </c:pt>
                <c:pt idx="41292">
                  <c:v>7.8280430000000001</c:v>
                </c:pt>
                <c:pt idx="41293">
                  <c:v>7.8394649999999997</c:v>
                </c:pt>
                <c:pt idx="41294">
                  <c:v>7.83622</c:v>
                </c:pt>
                <c:pt idx="41295">
                  <c:v>7.8252689999999996</c:v>
                </c:pt>
                <c:pt idx="41296">
                  <c:v>7.8363759999999996</c:v>
                </c:pt>
                <c:pt idx="41297">
                  <c:v>7.8430299999999997</c:v>
                </c:pt>
                <c:pt idx="41298">
                  <c:v>7.8334929999999998</c:v>
                </c:pt>
                <c:pt idx="41299">
                  <c:v>7.8326089999999997</c:v>
                </c:pt>
                <c:pt idx="41300">
                  <c:v>7.8416680000000003</c:v>
                </c:pt>
                <c:pt idx="41301">
                  <c:v>7.8385280000000002</c:v>
                </c:pt>
                <c:pt idx="41302">
                  <c:v>7.8344860000000001</c:v>
                </c:pt>
                <c:pt idx="41303">
                  <c:v>7.8365600000000004</c:v>
                </c:pt>
                <c:pt idx="41304">
                  <c:v>7.8307260000000003</c:v>
                </c:pt>
                <c:pt idx="41305">
                  <c:v>7.8347730000000002</c:v>
                </c:pt>
                <c:pt idx="41306">
                  <c:v>7.8424509999999996</c:v>
                </c:pt>
                <c:pt idx="41307">
                  <c:v>7.8338830000000002</c:v>
                </c:pt>
                <c:pt idx="41308">
                  <c:v>7.8254650000000003</c:v>
                </c:pt>
                <c:pt idx="41309">
                  <c:v>7.837167</c:v>
                </c:pt>
                <c:pt idx="41310">
                  <c:v>7.8474919999999999</c:v>
                </c:pt>
                <c:pt idx="41311">
                  <c:v>7.8372739999999999</c:v>
                </c:pt>
                <c:pt idx="41312">
                  <c:v>7.8445320000000001</c:v>
                </c:pt>
                <c:pt idx="41313">
                  <c:v>7.8533530000000003</c:v>
                </c:pt>
                <c:pt idx="41314">
                  <c:v>7.8389490000000004</c:v>
                </c:pt>
                <c:pt idx="41315">
                  <c:v>7.8420100000000001</c:v>
                </c:pt>
                <c:pt idx="41316">
                  <c:v>7.8430910000000003</c:v>
                </c:pt>
                <c:pt idx="41317">
                  <c:v>7.8263220000000002</c:v>
                </c:pt>
                <c:pt idx="41318">
                  <c:v>7.8287589999999998</c:v>
                </c:pt>
                <c:pt idx="41319">
                  <c:v>7.8394570000000003</c:v>
                </c:pt>
                <c:pt idx="41320">
                  <c:v>7.835178</c:v>
                </c:pt>
                <c:pt idx="41321">
                  <c:v>7.8354939999999997</c:v>
                </c:pt>
                <c:pt idx="41322">
                  <c:v>7.8452279999999996</c:v>
                </c:pt>
                <c:pt idx="41323">
                  <c:v>7.8396569999999999</c:v>
                </c:pt>
                <c:pt idx="41324">
                  <c:v>7.832274</c:v>
                </c:pt>
                <c:pt idx="41325">
                  <c:v>7.8477940000000004</c:v>
                </c:pt>
                <c:pt idx="41326">
                  <c:v>7.8534740000000003</c:v>
                </c:pt>
                <c:pt idx="41327">
                  <c:v>7.8397860000000001</c:v>
                </c:pt>
                <c:pt idx="41328">
                  <c:v>7.8378069999999997</c:v>
                </c:pt>
                <c:pt idx="41329">
                  <c:v>7.8448060000000002</c:v>
                </c:pt>
                <c:pt idx="41330">
                  <c:v>7.8406859999999998</c:v>
                </c:pt>
                <c:pt idx="41331">
                  <c:v>7.8417380000000003</c:v>
                </c:pt>
                <c:pt idx="41332">
                  <c:v>7.8506289999999996</c:v>
                </c:pt>
                <c:pt idx="41333">
                  <c:v>7.8438470000000002</c:v>
                </c:pt>
                <c:pt idx="41334">
                  <c:v>7.8384039999999997</c:v>
                </c:pt>
                <c:pt idx="41335">
                  <c:v>7.8436060000000003</c:v>
                </c:pt>
                <c:pt idx="41336">
                  <c:v>7.8423420000000004</c:v>
                </c:pt>
                <c:pt idx="41337">
                  <c:v>7.8451089999999999</c:v>
                </c:pt>
                <c:pt idx="41338">
                  <c:v>7.8450980000000001</c:v>
                </c:pt>
                <c:pt idx="41339">
                  <c:v>7.8376830000000002</c:v>
                </c:pt>
                <c:pt idx="41340">
                  <c:v>7.8383589999999996</c:v>
                </c:pt>
                <c:pt idx="41341">
                  <c:v>7.8432079999999997</c:v>
                </c:pt>
                <c:pt idx="41342">
                  <c:v>7.8431009999999999</c:v>
                </c:pt>
                <c:pt idx="41343">
                  <c:v>7.8365070000000001</c:v>
                </c:pt>
                <c:pt idx="41344">
                  <c:v>7.8360339999999997</c:v>
                </c:pt>
                <c:pt idx="41345">
                  <c:v>7.841863</c:v>
                </c:pt>
                <c:pt idx="41346">
                  <c:v>7.844055</c:v>
                </c:pt>
                <c:pt idx="41347">
                  <c:v>7.8447889999999996</c:v>
                </c:pt>
                <c:pt idx="41348">
                  <c:v>7.8447250000000004</c:v>
                </c:pt>
                <c:pt idx="41349">
                  <c:v>7.8453419999999996</c:v>
                </c:pt>
                <c:pt idx="41350">
                  <c:v>7.8439730000000001</c:v>
                </c:pt>
                <c:pt idx="41351">
                  <c:v>7.8410799999999998</c:v>
                </c:pt>
                <c:pt idx="41352">
                  <c:v>7.8402500000000002</c:v>
                </c:pt>
                <c:pt idx="41353">
                  <c:v>7.8398450000000004</c:v>
                </c:pt>
                <c:pt idx="41354">
                  <c:v>7.8450569999999997</c:v>
                </c:pt>
                <c:pt idx="41355">
                  <c:v>7.8452270000000004</c:v>
                </c:pt>
                <c:pt idx="41356">
                  <c:v>7.8427689999999997</c:v>
                </c:pt>
                <c:pt idx="41357">
                  <c:v>7.8457889999999999</c:v>
                </c:pt>
                <c:pt idx="41358">
                  <c:v>7.8461119999999998</c:v>
                </c:pt>
                <c:pt idx="41359">
                  <c:v>7.8483729999999996</c:v>
                </c:pt>
                <c:pt idx="41360">
                  <c:v>7.848122</c:v>
                </c:pt>
                <c:pt idx="41361">
                  <c:v>7.8452719999999996</c:v>
                </c:pt>
                <c:pt idx="41362">
                  <c:v>7.8448019999999996</c:v>
                </c:pt>
                <c:pt idx="41363">
                  <c:v>7.8489550000000001</c:v>
                </c:pt>
                <c:pt idx="41364">
                  <c:v>7.8475060000000001</c:v>
                </c:pt>
                <c:pt idx="41365">
                  <c:v>7.8372029999999997</c:v>
                </c:pt>
                <c:pt idx="41366">
                  <c:v>7.8427939999999996</c:v>
                </c:pt>
                <c:pt idx="41367">
                  <c:v>7.849729</c:v>
                </c:pt>
                <c:pt idx="41368">
                  <c:v>7.847823</c:v>
                </c:pt>
                <c:pt idx="41369">
                  <c:v>7.8480179999999997</c:v>
                </c:pt>
                <c:pt idx="41370">
                  <c:v>7.8431189999999997</c:v>
                </c:pt>
                <c:pt idx="41371">
                  <c:v>7.8433960000000003</c:v>
                </c:pt>
                <c:pt idx="41372">
                  <c:v>7.8528010000000004</c:v>
                </c:pt>
                <c:pt idx="41373">
                  <c:v>7.8531599999999999</c:v>
                </c:pt>
                <c:pt idx="41374">
                  <c:v>7.8483729999999996</c:v>
                </c:pt>
                <c:pt idx="41375">
                  <c:v>7.8513460000000004</c:v>
                </c:pt>
                <c:pt idx="41376">
                  <c:v>7.8572230000000003</c:v>
                </c:pt>
                <c:pt idx="41377">
                  <c:v>7.849628</c:v>
                </c:pt>
                <c:pt idx="41378">
                  <c:v>7.8462959999999997</c:v>
                </c:pt>
                <c:pt idx="41379">
                  <c:v>7.8552109999999997</c:v>
                </c:pt>
                <c:pt idx="41380">
                  <c:v>7.8509690000000001</c:v>
                </c:pt>
                <c:pt idx="41381">
                  <c:v>7.8454040000000003</c:v>
                </c:pt>
                <c:pt idx="41382">
                  <c:v>7.8514270000000002</c:v>
                </c:pt>
                <c:pt idx="41383">
                  <c:v>7.8545949999999998</c:v>
                </c:pt>
                <c:pt idx="41384">
                  <c:v>7.8482989999999999</c:v>
                </c:pt>
                <c:pt idx="41385">
                  <c:v>7.8514419999999996</c:v>
                </c:pt>
                <c:pt idx="41386">
                  <c:v>7.8559400000000004</c:v>
                </c:pt>
                <c:pt idx="41387">
                  <c:v>7.8437349999999997</c:v>
                </c:pt>
                <c:pt idx="41388">
                  <c:v>7.8473740000000003</c:v>
                </c:pt>
                <c:pt idx="41389">
                  <c:v>7.8586499999999999</c:v>
                </c:pt>
                <c:pt idx="41390">
                  <c:v>7.8510790000000004</c:v>
                </c:pt>
                <c:pt idx="41391">
                  <c:v>7.844741</c:v>
                </c:pt>
                <c:pt idx="41392">
                  <c:v>7.8463820000000002</c:v>
                </c:pt>
                <c:pt idx="41393">
                  <c:v>7.8448900000000004</c:v>
                </c:pt>
                <c:pt idx="41394">
                  <c:v>7.8431249999999997</c:v>
                </c:pt>
                <c:pt idx="41395">
                  <c:v>7.8557309999999996</c:v>
                </c:pt>
                <c:pt idx="41396">
                  <c:v>7.8611209999999998</c:v>
                </c:pt>
                <c:pt idx="41397">
                  <c:v>7.8506479999999996</c:v>
                </c:pt>
                <c:pt idx="41398">
                  <c:v>7.8599399999999999</c:v>
                </c:pt>
                <c:pt idx="41399">
                  <c:v>7.8626680000000002</c:v>
                </c:pt>
                <c:pt idx="41400">
                  <c:v>7.8483669999999996</c:v>
                </c:pt>
                <c:pt idx="41401">
                  <c:v>7.856833</c:v>
                </c:pt>
                <c:pt idx="41402">
                  <c:v>7.8669840000000004</c:v>
                </c:pt>
                <c:pt idx="41403">
                  <c:v>7.8520159999999999</c:v>
                </c:pt>
                <c:pt idx="41404">
                  <c:v>7.8479840000000003</c:v>
                </c:pt>
                <c:pt idx="41405">
                  <c:v>7.8597979999999996</c:v>
                </c:pt>
                <c:pt idx="41406">
                  <c:v>7.8509919999999997</c:v>
                </c:pt>
                <c:pt idx="41407">
                  <c:v>7.8447620000000002</c:v>
                </c:pt>
                <c:pt idx="41408">
                  <c:v>7.8612669999999998</c:v>
                </c:pt>
                <c:pt idx="41409">
                  <c:v>7.858492</c:v>
                </c:pt>
                <c:pt idx="41410">
                  <c:v>7.8494630000000001</c:v>
                </c:pt>
                <c:pt idx="41411">
                  <c:v>7.8585729999999998</c:v>
                </c:pt>
                <c:pt idx="41412">
                  <c:v>7.8534379999999997</c:v>
                </c:pt>
                <c:pt idx="41413">
                  <c:v>7.8407910000000003</c:v>
                </c:pt>
                <c:pt idx="41414">
                  <c:v>7.851674</c:v>
                </c:pt>
                <c:pt idx="41415">
                  <c:v>7.8568379999999998</c:v>
                </c:pt>
                <c:pt idx="41416">
                  <c:v>7.8433440000000001</c:v>
                </c:pt>
                <c:pt idx="41417">
                  <c:v>7.8573230000000001</c:v>
                </c:pt>
                <c:pt idx="41418">
                  <c:v>7.8677799999999998</c:v>
                </c:pt>
                <c:pt idx="41419">
                  <c:v>7.8464879999999999</c:v>
                </c:pt>
                <c:pt idx="41420">
                  <c:v>7.850797</c:v>
                </c:pt>
                <c:pt idx="41421">
                  <c:v>7.8676409999999999</c:v>
                </c:pt>
                <c:pt idx="41422">
                  <c:v>7.8603420000000002</c:v>
                </c:pt>
                <c:pt idx="41423">
                  <c:v>7.8550089999999999</c:v>
                </c:pt>
                <c:pt idx="41424">
                  <c:v>7.8589370000000001</c:v>
                </c:pt>
                <c:pt idx="41425">
                  <c:v>7.8555070000000002</c:v>
                </c:pt>
                <c:pt idx="41426">
                  <c:v>7.8574770000000003</c:v>
                </c:pt>
                <c:pt idx="41427">
                  <c:v>7.8646349999999998</c:v>
                </c:pt>
                <c:pt idx="41428">
                  <c:v>7.8499920000000003</c:v>
                </c:pt>
                <c:pt idx="41429">
                  <c:v>7.8429500000000001</c:v>
                </c:pt>
                <c:pt idx="41430">
                  <c:v>7.8607100000000001</c:v>
                </c:pt>
                <c:pt idx="41431">
                  <c:v>7.8606259999999999</c:v>
                </c:pt>
                <c:pt idx="41432">
                  <c:v>7.8526069999999999</c:v>
                </c:pt>
                <c:pt idx="41433">
                  <c:v>7.8602280000000002</c:v>
                </c:pt>
                <c:pt idx="41434">
                  <c:v>7.8645319999999996</c:v>
                </c:pt>
                <c:pt idx="41435">
                  <c:v>7.8595129999999997</c:v>
                </c:pt>
                <c:pt idx="41436">
                  <c:v>7.8600940000000001</c:v>
                </c:pt>
                <c:pt idx="41437">
                  <c:v>7.8649519999999997</c:v>
                </c:pt>
                <c:pt idx="41438">
                  <c:v>7.8560970000000001</c:v>
                </c:pt>
                <c:pt idx="41439">
                  <c:v>7.8496649999999999</c:v>
                </c:pt>
                <c:pt idx="41440">
                  <c:v>7.8578580000000002</c:v>
                </c:pt>
                <c:pt idx="41441">
                  <c:v>7.8569529999999999</c:v>
                </c:pt>
                <c:pt idx="41442">
                  <c:v>7.8527189999999996</c:v>
                </c:pt>
                <c:pt idx="41443">
                  <c:v>7.8580769999999998</c:v>
                </c:pt>
                <c:pt idx="41444">
                  <c:v>7.8611430000000002</c:v>
                </c:pt>
                <c:pt idx="41445">
                  <c:v>7.8597520000000003</c:v>
                </c:pt>
                <c:pt idx="41446">
                  <c:v>7.864376</c:v>
                </c:pt>
                <c:pt idx="41447">
                  <c:v>7.8662380000000001</c:v>
                </c:pt>
                <c:pt idx="41448">
                  <c:v>7.8566000000000003</c:v>
                </c:pt>
                <c:pt idx="41449">
                  <c:v>7.861618</c:v>
                </c:pt>
                <c:pt idx="41450">
                  <c:v>7.8715669999999998</c:v>
                </c:pt>
                <c:pt idx="41451">
                  <c:v>7.8646820000000002</c:v>
                </c:pt>
                <c:pt idx="41452">
                  <c:v>7.8588509999999996</c:v>
                </c:pt>
                <c:pt idx="41453">
                  <c:v>7.8602780000000001</c:v>
                </c:pt>
                <c:pt idx="41454">
                  <c:v>7.8616169999999999</c:v>
                </c:pt>
                <c:pt idx="41455">
                  <c:v>7.8609220000000004</c:v>
                </c:pt>
                <c:pt idx="41456">
                  <c:v>7.860957</c:v>
                </c:pt>
                <c:pt idx="41457">
                  <c:v>7.8555830000000002</c:v>
                </c:pt>
                <c:pt idx="41458">
                  <c:v>7.8598309999999998</c:v>
                </c:pt>
                <c:pt idx="41459">
                  <c:v>7.8729240000000003</c:v>
                </c:pt>
                <c:pt idx="41460">
                  <c:v>7.8635989999999998</c:v>
                </c:pt>
                <c:pt idx="41461">
                  <c:v>7.8584709999999998</c:v>
                </c:pt>
                <c:pt idx="41462">
                  <c:v>7.8655280000000003</c:v>
                </c:pt>
                <c:pt idx="41463">
                  <c:v>7.858466</c:v>
                </c:pt>
                <c:pt idx="41464">
                  <c:v>7.8565839999999998</c:v>
                </c:pt>
                <c:pt idx="41465">
                  <c:v>7.8635260000000002</c:v>
                </c:pt>
                <c:pt idx="41466">
                  <c:v>7.8645810000000003</c:v>
                </c:pt>
                <c:pt idx="41467">
                  <c:v>7.8652810000000004</c:v>
                </c:pt>
                <c:pt idx="41468">
                  <c:v>7.8691839999999997</c:v>
                </c:pt>
                <c:pt idx="41469">
                  <c:v>7.8715619999999999</c:v>
                </c:pt>
                <c:pt idx="41470">
                  <c:v>7.8666159999999996</c:v>
                </c:pt>
                <c:pt idx="41471">
                  <c:v>7.8650440000000001</c:v>
                </c:pt>
                <c:pt idx="41472">
                  <c:v>7.8655679999999997</c:v>
                </c:pt>
                <c:pt idx="41473">
                  <c:v>7.8598109999999997</c:v>
                </c:pt>
                <c:pt idx="41474">
                  <c:v>7.8636379999999999</c:v>
                </c:pt>
                <c:pt idx="41475">
                  <c:v>7.8684370000000001</c:v>
                </c:pt>
                <c:pt idx="41476">
                  <c:v>7.8574760000000001</c:v>
                </c:pt>
                <c:pt idx="41477">
                  <c:v>7.8543729999999998</c:v>
                </c:pt>
                <c:pt idx="41478">
                  <c:v>7.8689869999999997</c:v>
                </c:pt>
                <c:pt idx="41479">
                  <c:v>7.8696390000000003</c:v>
                </c:pt>
                <c:pt idx="41480">
                  <c:v>7.8598699999999999</c:v>
                </c:pt>
                <c:pt idx="41481">
                  <c:v>7.8649420000000001</c:v>
                </c:pt>
                <c:pt idx="41482">
                  <c:v>7.8710680000000002</c:v>
                </c:pt>
                <c:pt idx="41483">
                  <c:v>7.876932</c:v>
                </c:pt>
                <c:pt idx="41484">
                  <c:v>7.8804660000000002</c:v>
                </c:pt>
                <c:pt idx="41485">
                  <c:v>7.8690160000000002</c:v>
                </c:pt>
                <c:pt idx="41486">
                  <c:v>7.8633940000000004</c:v>
                </c:pt>
                <c:pt idx="41487">
                  <c:v>7.869561</c:v>
                </c:pt>
                <c:pt idx="41488">
                  <c:v>7.8725440000000004</c:v>
                </c:pt>
                <c:pt idx="41489">
                  <c:v>7.8680719999999997</c:v>
                </c:pt>
                <c:pt idx="41490">
                  <c:v>7.8653849999999998</c:v>
                </c:pt>
                <c:pt idx="41491">
                  <c:v>7.8649430000000002</c:v>
                </c:pt>
                <c:pt idx="41492">
                  <c:v>7.8595050000000004</c:v>
                </c:pt>
                <c:pt idx="41493">
                  <c:v>7.8664079999999998</c:v>
                </c:pt>
                <c:pt idx="41494">
                  <c:v>7.8703969999999996</c:v>
                </c:pt>
                <c:pt idx="41495">
                  <c:v>7.8620270000000003</c:v>
                </c:pt>
                <c:pt idx="41496">
                  <c:v>7.8627229999999999</c:v>
                </c:pt>
                <c:pt idx="41497">
                  <c:v>7.8675759999999997</c:v>
                </c:pt>
                <c:pt idx="41498">
                  <c:v>7.8693200000000001</c:v>
                </c:pt>
                <c:pt idx="41499">
                  <c:v>7.8670270000000002</c:v>
                </c:pt>
                <c:pt idx="41500">
                  <c:v>7.8673039999999999</c:v>
                </c:pt>
                <c:pt idx="41501">
                  <c:v>7.8659059999999998</c:v>
                </c:pt>
                <c:pt idx="41502">
                  <c:v>7.8631310000000001</c:v>
                </c:pt>
                <c:pt idx="41503">
                  <c:v>7.8711250000000001</c:v>
                </c:pt>
                <c:pt idx="41504">
                  <c:v>7.8765179999999999</c:v>
                </c:pt>
                <c:pt idx="41505">
                  <c:v>7.8757260000000002</c:v>
                </c:pt>
                <c:pt idx="41506">
                  <c:v>7.8749770000000003</c:v>
                </c:pt>
                <c:pt idx="41507">
                  <c:v>7.8725940000000003</c:v>
                </c:pt>
                <c:pt idx="41508">
                  <c:v>7.8754819999999999</c:v>
                </c:pt>
                <c:pt idx="41509">
                  <c:v>7.8850639999999999</c:v>
                </c:pt>
                <c:pt idx="41510">
                  <c:v>7.8827420000000004</c:v>
                </c:pt>
                <c:pt idx="41511">
                  <c:v>7.8678460000000001</c:v>
                </c:pt>
                <c:pt idx="41512">
                  <c:v>7.8715510000000002</c:v>
                </c:pt>
                <c:pt idx="41513">
                  <c:v>7.876614</c:v>
                </c:pt>
                <c:pt idx="41514">
                  <c:v>7.8639489999999999</c:v>
                </c:pt>
                <c:pt idx="41515">
                  <c:v>7.8709230000000003</c:v>
                </c:pt>
                <c:pt idx="41516">
                  <c:v>7.8807470000000004</c:v>
                </c:pt>
                <c:pt idx="41517">
                  <c:v>7.8675350000000002</c:v>
                </c:pt>
                <c:pt idx="41518">
                  <c:v>7.8671119999999997</c:v>
                </c:pt>
                <c:pt idx="41519">
                  <c:v>7.8827129999999999</c:v>
                </c:pt>
                <c:pt idx="41520">
                  <c:v>7.8805740000000002</c:v>
                </c:pt>
                <c:pt idx="41521">
                  <c:v>7.8693369999999998</c:v>
                </c:pt>
                <c:pt idx="41522">
                  <c:v>7.8727720000000003</c:v>
                </c:pt>
                <c:pt idx="41523">
                  <c:v>7.8768390000000004</c:v>
                </c:pt>
                <c:pt idx="41524">
                  <c:v>7.8792200000000001</c:v>
                </c:pt>
                <c:pt idx="41525">
                  <c:v>7.8804660000000002</c:v>
                </c:pt>
                <c:pt idx="41526">
                  <c:v>7.8698449999999998</c:v>
                </c:pt>
                <c:pt idx="41527">
                  <c:v>7.8685859999999996</c:v>
                </c:pt>
                <c:pt idx="41528">
                  <c:v>7.8748069999999997</c:v>
                </c:pt>
                <c:pt idx="41529">
                  <c:v>7.8638089999999998</c:v>
                </c:pt>
                <c:pt idx="41530">
                  <c:v>7.8606199999999999</c:v>
                </c:pt>
                <c:pt idx="41531">
                  <c:v>7.8775909999999998</c:v>
                </c:pt>
                <c:pt idx="41532">
                  <c:v>7.881526</c:v>
                </c:pt>
                <c:pt idx="41533">
                  <c:v>7.865767</c:v>
                </c:pt>
                <c:pt idx="41534">
                  <c:v>7.8623570000000003</c:v>
                </c:pt>
                <c:pt idx="41535">
                  <c:v>7.8753010000000003</c:v>
                </c:pt>
                <c:pt idx="41536">
                  <c:v>7.873691</c:v>
                </c:pt>
                <c:pt idx="41537">
                  <c:v>7.8713889999999997</c:v>
                </c:pt>
                <c:pt idx="41538">
                  <c:v>7.882352</c:v>
                </c:pt>
                <c:pt idx="41539">
                  <c:v>7.8825940000000001</c:v>
                </c:pt>
                <c:pt idx="41540">
                  <c:v>7.8758650000000001</c:v>
                </c:pt>
                <c:pt idx="41541">
                  <c:v>7.8841809999999999</c:v>
                </c:pt>
                <c:pt idx="41542">
                  <c:v>7.8857530000000002</c:v>
                </c:pt>
                <c:pt idx="41543">
                  <c:v>7.8680089999999998</c:v>
                </c:pt>
                <c:pt idx="41544">
                  <c:v>7.8698329999999999</c:v>
                </c:pt>
                <c:pt idx="41545">
                  <c:v>7.883527</c:v>
                </c:pt>
                <c:pt idx="41546">
                  <c:v>7.8754860000000004</c:v>
                </c:pt>
                <c:pt idx="41547">
                  <c:v>7.8737009999999996</c:v>
                </c:pt>
                <c:pt idx="41548">
                  <c:v>7.87812</c:v>
                </c:pt>
                <c:pt idx="41549">
                  <c:v>7.8716429999999997</c:v>
                </c:pt>
                <c:pt idx="41550">
                  <c:v>7.8753979999999997</c:v>
                </c:pt>
                <c:pt idx="41551">
                  <c:v>7.886558</c:v>
                </c:pt>
                <c:pt idx="41552">
                  <c:v>7.879391</c:v>
                </c:pt>
                <c:pt idx="41553">
                  <c:v>7.8705119999999997</c:v>
                </c:pt>
                <c:pt idx="41554">
                  <c:v>7.8807460000000003</c:v>
                </c:pt>
                <c:pt idx="41555">
                  <c:v>7.8752599999999999</c:v>
                </c:pt>
                <c:pt idx="41556">
                  <c:v>7.8660620000000003</c:v>
                </c:pt>
                <c:pt idx="41557">
                  <c:v>7.8802899999999996</c:v>
                </c:pt>
                <c:pt idx="41558">
                  <c:v>7.8810190000000002</c:v>
                </c:pt>
                <c:pt idx="41559">
                  <c:v>7.8702240000000003</c:v>
                </c:pt>
                <c:pt idx="41560">
                  <c:v>7.873259</c:v>
                </c:pt>
                <c:pt idx="41561">
                  <c:v>7.8793240000000004</c:v>
                </c:pt>
                <c:pt idx="41562">
                  <c:v>7.8779320000000004</c:v>
                </c:pt>
                <c:pt idx="41563">
                  <c:v>7.8808819999999997</c:v>
                </c:pt>
                <c:pt idx="41564">
                  <c:v>7.8882709999999996</c:v>
                </c:pt>
                <c:pt idx="41565">
                  <c:v>7.8836380000000004</c:v>
                </c:pt>
                <c:pt idx="41566">
                  <c:v>7.8824569999999996</c:v>
                </c:pt>
                <c:pt idx="41567">
                  <c:v>7.8873470000000001</c:v>
                </c:pt>
                <c:pt idx="41568">
                  <c:v>7.8811450000000001</c:v>
                </c:pt>
                <c:pt idx="41569">
                  <c:v>7.8809909999999999</c:v>
                </c:pt>
                <c:pt idx="41570">
                  <c:v>7.8897659999999998</c:v>
                </c:pt>
                <c:pt idx="41571">
                  <c:v>7.8847579999999997</c:v>
                </c:pt>
                <c:pt idx="41572">
                  <c:v>7.878717</c:v>
                </c:pt>
                <c:pt idx="41573">
                  <c:v>7.8872150000000003</c:v>
                </c:pt>
                <c:pt idx="41574">
                  <c:v>7.8838189999999999</c:v>
                </c:pt>
                <c:pt idx="41575">
                  <c:v>7.8714209999999998</c:v>
                </c:pt>
                <c:pt idx="41576">
                  <c:v>7.8852599999999997</c:v>
                </c:pt>
                <c:pt idx="41577">
                  <c:v>7.8883340000000004</c:v>
                </c:pt>
                <c:pt idx="41578">
                  <c:v>7.8703479999999999</c:v>
                </c:pt>
                <c:pt idx="41579">
                  <c:v>7.8821539999999999</c:v>
                </c:pt>
                <c:pt idx="41580">
                  <c:v>7.8953090000000001</c:v>
                </c:pt>
                <c:pt idx="41581">
                  <c:v>7.8793240000000004</c:v>
                </c:pt>
                <c:pt idx="41582">
                  <c:v>7.8755620000000004</c:v>
                </c:pt>
                <c:pt idx="41583">
                  <c:v>7.889551</c:v>
                </c:pt>
                <c:pt idx="41584">
                  <c:v>7.8863630000000002</c:v>
                </c:pt>
                <c:pt idx="41585">
                  <c:v>7.8794459999999997</c:v>
                </c:pt>
                <c:pt idx="41586">
                  <c:v>7.8861119999999998</c:v>
                </c:pt>
                <c:pt idx="41587">
                  <c:v>7.881488</c:v>
                </c:pt>
                <c:pt idx="41588">
                  <c:v>7.8793340000000001</c:v>
                </c:pt>
                <c:pt idx="41589">
                  <c:v>7.8874129999999996</c:v>
                </c:pt>
                <c:pt idx="41590">
                  <c:v>7.8822130000000001</c:v>
                </c:pt>
                <c:pt idx="41591">
                  <c:v>7.8801500000000004</c:v>
                </c:pt>
                <c:pt idx="41592">
                  <c:v>7.8926910000000001</c:v>
                </c:pt>
                <c:pt idx="41593">
                  <c:v>7.8898169999999999</c:v>
                </c:pt>
                <c:pt idx="41594">
                  <c:v>7.8750730000000004</c:v>
                </c:pt>
                <c:pt idx="41595">
                  <c:v>7.8846170000000004</c:v>
                </c:pt>
                <c:pt idx="41596">
                  <c:v>7.8938620000000004</c:v>
                </c:pt>
                <c:pt idx="41597">
                  <c:v>7.8728499999999997</c:v>
                </c:pt>
                <c:pt idx="41598">
                  <c:v>7.8758660000000003</c:v>
                </c:pt>
                <c:pt idx="41599">
                  <c:v>7.8998439999999999</c:v>
                </c:pt>
                <c:pt idx="41600">
                  <c:v>7.8851430000000002</c:v>
                </c:pt>
                <c:pt idx="41601">
                  <c:v>7.8715310000000001</c:v>
                </c:pt>
                <c:pt idx="41602">
                  <c:v>7.8927899999999998</c:v>
                </c:pt>
                <c:pt idx="41603">
                  <c:v>7.8897789999999999</c:v>
                </c:pt>
                <c:pt idx="41604">
                  <c:v>7.8705780000000001</c:v>
                </c:pt>
                <c:pt idx="41605">
                  <c:v>7.8809339999999999</c:v>
                </c:pt>
                <c:pt idx="41606">
                  <c:v>7.8913289999999998</c:v>
                </c:pt>
                <c:pt idx="41607">
                  <c:v>7.8878839999999997</c:v>
                </c:pt>
                <c:pt idx="41608">
                  <c:v>7.8884309999999997</c:v>
                </c:pt>
                <c:pt idx="41609">
                  <c:v>7.8823759999999998</c:v>
                </c:pt>
                <c:pt idx="41610">
                  <c:v>7.8867450000000003</c:v>
                </c:pt>
                <c:pt idx="41611">
                  <c:v>7.9005840000000003</c:v>
                </c:pt>
                <c:pt idx="41612">
                  <c:v>7.892601</c:v>
                </c:pt>
                <c:pt idx="41613">
                  <c:v>7.882765</c:v>
                </c:pt>
                <c:pt idx="41614">
                  <c:v>7.8890260000000003</c:v>
                </c:pt>
                <c:pt idx="41615">
                  <c:v>7.8958389999999996</c:v>
                </c:pt>
                <c:pt idx="41616">
                  <c:v>7.8892680000000004</c:v>
                </c:pt>
                <c:pt idx="41617">
                  <c:v>7.8863329999999996</c:v>
                </c:pt>
                <c:pt idx="41618">
                  <c:v>7.8962659999999998</c:v>
                </c:pt>
                <c:pt idx="41619">
                  <c:v>7.8928070000000004</c:v>
                </c:pt>
                <c:pt idx="41620">
                  <c:v>7.8883130000000001</c:v>
                </c:pt>
                <c:pt idx="41621">
                  <c:v>7.8960379999999999</c:v>
                </c:pt>
                <c:pt idx="41622">
                  <c:v>7.8911369999999996</c:v>
                </c:pt>
                <c:pt idx="41623">
                  <c:v>7.8842549999999996</c:v>
                </c:pt>
                <c:pt idx="41624">
                  <c:v>7.8923420000000002</c:v>
                </c:pt>
                <c:pt idx="41625">
                  <c:v>7.8920409999999999</c:v>
                </c:pt>
                <c:pt idx="41626">
                  <c:v>7.8823840000000001</c:v>
                </c:pt>
                <c:pt idx="41627">
                  <c:v>7.8911119999999997</c:v>
                </c:pt>
                <c:pt idx="41628">
                  <c:v>7.901389</c:v>
                </c:pt>
                <c:pt idx="41629">
                  <c:v>7.8939009999999996</c:v>
                </c:pt>
                <c:pt idx="41630">
                  <c:v>7.8925729999999996</c:v>
                </c:pt>
                <c:pt idx="41631">
                  <c:v>7.896903</c:v>
                </c:pt>
                <c:pt idx="41632">
                  <c:v>7.8947370000000001</c:v>
                </c:pt>
                <c:pt idx="41633">
                  <c:v>7.8946649999999998</c:v>
                </c:pt>
                <c:pt idx="41634">
                  <c:v>7.8960439999999998</c:v>
                </c:pt>
                <c:pt idx="41635">
                  <c:v>7.8929419999999997</c:v>
                </c:pt>
                <c:pt idx="41636">
                  <c:v>7.8903970000000001</c:v>
                </c:pt>
                <c:pt idx="41637">
                  <c:v>7.891807</c:v>
                </c:pt>
                <c:pt idx="41638">
                  <c:v>7.8922730000000003</c:v>
                </c:pt>
                <c:pt idx="41639">
                  <c:v>7.8966760000000003</c:v>
                </c:pt>
                <c:pt idx="41640">
                  <c:v>7.8955060000000001</c:v>
                </c:pt>
                <c:pt idx="41641">
                  <c:v>7.8876840000000001</c:v>
                </c:pt>
                <c:pt idx="41642">
                  <c:v>7.8940380000000001</c:v>
                </c:pt>
                <c:pt idx="41643">
                  <c:v>7.8965009999999998</c:v>
                </c:pt>
                <c:pt idx="41644">
                  <c:v>7.8872390000000001</c:v>
                </c:pt>
                <c:pt idx="41645">
                  <c:v>7.8838210000000002</c:v>
                </c:pt>
                <c:pt idx="41646">
                  <c:v>7.8860010000000003</c:v>
                </c:pt>
                <c:pt idx="41647">
                  <c:v>7.8895160000000004</c:v>
                </c:pt>
                <c:pt idx="41648">
                  <c:v>7.8892189999999998</c:v>
                </c:pt>
                <c:pt idx="41649">
                  <c:v>7.8918080000000002</c:v>
                </c:pt>
                <c:pt idx="41650">
                  <c:v>7.8931610000000001</c:v>
                </c:pt>
                <c:pt idx="41651">
                  <c:v>7.8894390000000003</c:v>
                </c:pt>
                <c:pt idx="41652">
                  <c:v>7.8945590000000001</c:v>
                </c:pt>
                <c:pt idx="41653">
                  <c:v>7.8956629999999999</c:v>
                </c:pt>
                <c:pt idx="41654">
                  <c:v>7.8932929999999999</c:v>
                </c:pt>
                <c:pt idx="41655">
                  <c:v>7.897875</c:v>
                </c:pt>
                <c:pt idx="41656">
                  <c:v>7.8986859999999997</c:v>
                </c:pt>
                <c:pt idx="41657">
                  <c:v>7.892722</c:v>
                </c:pt>
                <c:pt idx="41658">
                  <c:v>7.8978900000000003</c:v>
                </c:pt>
                <c:pt idx="41659">
                  <c:v>7.9030760000000004</c:v>
                </c:pt>
                <c:pt idx="41660">
                  <c:v>7.8841429999999999</c:v>
                </c:pt>
                <c:pt idx="41661">
                  <c:v>7.8808170000000004</c:v>
                </c:pt>
                <c:pt idx="41662">
                  <c:v>7.8968809999999996</c:v>
                </c:pt>
                <c:pt idx="41663">
                  <c:v>7.8945369999999997</c:v>
                </c:pt>
                <c:pt idx="41664">
                  <c:v>7.8932349999999998</c:v>
                </c:pt>
                <c:pt idx="41665">
                  <c:v>7.9035489999999999</c:v>
                </c:pt>
                <c:pt idx="41666">
                  <c:v>7.9061219999999999</c:v>
                </c:pt>
                <c:pt idx="41667">
                  <c:v>7.8985909999999997</c:v>
                </c:pt>
                <c:pt idx="41668">
                  <c:v>7.8993399999999996</c:v>
                </c:pt>
                <c:pt idx="41669">
                  <c:v>7.906625</c:v>
                </c:pt>
                <c:pt idx="41670">
                  <c:v>7.9027099999999999</c:v>
                </c:pt>
                <c:pt idx="41671">
                  <c:v>7.9019029999999999</c:v>
                </c:pt>
                <c:pt idx="41672">
                  <c:v>7.9024989999999997</c:v>
                </c:pt>
                <c:pt idx="41673">
                  <c:v>7.8925879999999999</c:v>
                </c:pt>
                <c:pt idx="41674">
                  <c:v>7.8967039999999997</c:v>
                </c:pt>
                <c:pt idx="41675">
                  <c:v>7.9046830000000003</c:v>
                </c:pt>
                <c:pt idx="41676">
                  <c:v>7.8980610000000002</c:v>
                </c:pt>
                <c:pt idx="41677">
                  <c:v>7.8996310000000003</c:v>
                </c:pt>
                <c:pt idx="41678">
                  <c:v>7.907464</c:v>
                </c:pt>
                <c:pt idx="41679">
                  <c:v>7.8938160000000002</c:v>
                </c:pt>
                <c:pt idx="41680">
                  <c:v>7.888801</c:v>
                </c:pt>
                <c:pt idx="41681">
                  <c:v>7.9097369999999998</c:v>
                </c:pt>
                <c:pt idx="41682">
                  <c:v>7.9033150000000001</c:v>
                </c:pt>
                <c:pt idx="41683">
                  <c:v>7.8913849999999996</c:v>
                </c:pt>
                <c:pt idx="41684">
                  <c:v>7.9030740000000002</c:v>
                </c:pt>
                <c:pt idx="41685">
                  <c:v>7.8966630000000002</c:v>
                </c:pt>
                <c:pt idx="41686">
                  <c:v>7.8915300000000004</c:v>
                </c:pt>
                <c:pt idx="41687">
                  <c:v>7.9010699999999998</c:v>
                </c:pt>
                <c:pt idx="41688">
                  <c:v>7.9020700000000001</c:v>
                </c:pt>
                <c:pt idx="41689">
                  <c:v>7.9013949999999999</c:v>
                </c:pt>
                <c:pt idx="41690">
                  <c:v>7.9038259999999996</c:v>
                </c:pt>
                <c:pt idx="41691">
                  <c:v>7.9026230000000002</c:v>
                </c:pt>
                <c:pt idx="41692">
                  <c:v>7.9016840000000004</c:v>
                </c:pt>
                <c:pt idx="41693">
                  <c:v>7.9040439999999998</c:v>
                </c:pt>
                <c:pt idx="41694">
                  <c:v>7.9007120000000004</c:v>
                </c:pt>
                <c:pt idx="41695">
                  <c:v>7.893872</c:v>
                </c:pt>
                <c:pt idx="41696">
                  <c:v>7.8986049999999999</c:v>
                </c:pt>
                <c:pt idx="41697">
                  <c:v>7.9031820000000002</c:v>
                </c:pt>
                <c:pt idx="41698">
                  <c:v>7.8981139999999996</c:v>
                </c:pt>
                <c:pt idx="41699">
                  <c:v>7.899286</c:v>
                </c:pt>
                <c:pt idx="41700">
                  <c:v>7.9024169999999998</c:v>
                </c:pt>
                <c:pt idx="41701">
                  <c:v>7.898212</c:v>
                </c:pt>
                <c:pt idx="41702">
                  <c:v>7.8971539999999996</c:v>
                </c:pt>
                <c:pt idx="41703">
                  <c:v>7.9071499999999997</c:v>
                </c:pt>
                <c:pt idx="41704">
                  <c:v>7.9043869999999998</c:v>
                </c:pt>
                <c:pt idx="41705">
                  <c:v>7.895696</c:v>
                </c:pt>
                <c:pt idx="41706">
                  <c:v>7.9052300000000004</c:v>
                </c:pt>
                <c:pt idx="41707">
                  <c:v>7.9099649999999997</c:v>
                </c:pt>
                <c:pt idx="41708">
                  <c:v>7.9041050000000004</c:v>
                </c:pt>
                <c:pt idx="41709">
                  <c:v>7.9085609999999997</c:v>
                </c:pt>
                <c:pt idx="41710">
                  <c:v>7.9123919999999996</c:v>
                </c:pt>
                <c:pt idx="41711">
                  <c:v>7.90137</c:v>
                </c:pt>
                <c:pt idx="41712">
                  <c:v>7.8974299999999999</c:v>
                </c:pt>
                <c:pt idx="41713">
                  <c:v>7.9058919999999997</c:v>
                </c:pt>
                <c:pt idx="41714">
                  <c:v>7.902469</c:v>
                </c:pt>
                <c:pt idx="41715">
                  <c:v>7.9037559999999996</c:v>
                </c:pt>
                <c:pt idx="41716">
                  <c:v>7.9122199999999996</c:v>
                </c:pt>
                <c:pt idx="41717">
                  <c:v>7.9042469999999998</c:v>
                </c:pt>
                <c:pt idx="41718">
                  <c:v>7.9001000000000001</c:v>
                </c:pt>
                <c:pt idx="41719">
                  <c:v>7.9076899999999997</c:v>
                </c:pt>
                <c:pt idx="41720">
                  <c:v>7.9041759999999996</c:v>
                </c:pt>
                <c:pt idx="41721">
                  <c:v>7.9000389999999996</c:v>
                </c:pt>
                <c:pt idx="41722">
                  <c:v>7.9085770000000002</c:v>
                </c:pt>
                <c:pt idx="41723">
                  <c:v>7.9078670000000004</c:v>
                </c:pt>
                <c:pt idx="41724">
                  <c:v>7.9006530000000001</c:v>
                </c:pt>
                <c:pt idx="41725">
                  <c:v>7.9085919999999996</c:v>
                </c:pt>
                <c:pt idx="41726">
                  <c:v>7.9144129999999997</c:v>
                </c:pt>
                <c:pt idx="41727">
                  <c:v>7.9094300000000004</c:v>
                </c:pt>
                <c:pt idx="41728">
                  <c:v>7.9120619999999997</c:v>
                </c:pt>
                <c:pt idx="41729">
                  <c:v>7.9158340000000003</c:v>
                </c:pt>
                <c:pt idx="41730">
                  <c:v>7.9095430000000002</c:v>
                </c:pt>
                <c:pt idx="41731">
                  <c:v>7.9044970000000001</c:v>
                </c:pt>
                <c:pt idx="41732">
                  <c:v>7.9085520000000002</c:v>
                </c:pt>
                <c:pt idx="41733">
                  <c:v>7.9095000000000004</c:v>
                </c:pt>
                <c:pt idx="41734">
                  <c:v>7.9062400000000004</c:v>
                </c:pt>
                <c:pt idx="41735">
                  <c:v>7.908074</c:v>
                </c:pt>
                <c:pt idx="41736">
                  <c:v>7.9097030000000004</c:v>
                </c:pt>
                <c:pt idx="41737">
                  <c:v>7.9124869999999996</c:v>
                </c:pt>
                <c:pt idx="41738">
                  <c:v>7.9160339999999998</c:v>
                </c:pt>
                <c:pt idx="41739">
                  <c:v>7.9153159999999998</c:v>
                </c:pt>
                <c:pt idx="41740">
                  <c:v>7.9141599999999999</c:v>
                </c:pt>
                <c:pt idx="41741">
                  <c:v>7.9126529999999997</c:v>
                </c:pt>
                <c:pt idx="41742">
                  <c:v>7.9081590000000004</c:v>
                </c:pt>
                <c:pt idx="41743">
                  <c:v>7.9015040000000001</c:v>
                </c:pt>
                <c:pt idx="41744">
                  <c:v>7.905513</c:v>
                </c:pt>
                <c:pt idx="41745">
                  <c:v>7.9128280000000002</c:v>
                </c:pt>
                <c:pt idx="41746">
                  <c:v>7.9081789999999996</c:v>
                </c:pt>
                <c:pt idx="41747">
                  <c:v>7.9105949999999998</c:v>
                </c:pt>
                <c:pt idx="41748">
                  <c:v>7.9175760000000004</c:v>
                </c:pt>
                <c:pt idx="41749">
                  <c:v>7.9120059999999999</c:v>
                </c:pt>
                <c:pt idx="41750">
                  <c:v>7.9091820000000004</c:v>
                </c:pt>
                <c:pt idx="41751">
                  <c:v>7.9135109999999997</c:v>
                </c:pt>
                <c:pt idx="41752">
                  <c:v>7.9152690000000003</c:v>
                </c:pt>
                <c:pt idx="41753">
                  <c:v>7.9176630000000001</c:v>
                </c:pt>
                <c:pt idx="41754">
                  <c:v>7.9231920000000002</c:v>
                </c:pt>
                <c:pt idx="41755">
                  <c:v>7.9145240000000001</c:v>
                </c:pt>
                <c:pt idx="41756">
                  <c:v>7.9008599999999998</c:v>
                </c:pt>
                <c:pt idx="41757">
                  <c:v>7.9049040000000002</c:v>
                </c:pt>
                <c:pt idx="41758">
                  <c:v>7.9050779999999996</c:v>
                </c:pt>
                <c:pt idx="41759">
                  <c:v>7.9016149999999996</c:v>
                </c:pt>
                <c:pt idx="41760">
                  <c:v>7.9090879999999997</c:v>
                </c:pt>
                <c:pt idx="41761">
                  <c:v>7.910914</c:v>
                </c:pt>
                <c:pt idx="41762">
                  <c:v>7.9062109999999999</c:v>
                </c:pt>
                <c:pt idx="41763">
                  <c:v>7.9094490000000004</c:v>
                </c:pt>
                <c:pt idx="41764">
                  <c:v>7.9187180000000001</c:v>
                </c:pt>
                <c:pt idx="41765">
                  <c:v>7.9159119999999996</c:v>
                </c:pt>
                <c:pt idx="41766">
                  <c:v>7.9123710000000003</c:v>
                </c:pt>
                <c:pt idx="41767">
                  <c:v>7.9197860000000002</c:v>
                </c:pt>
                <c:pt idx="41768">
                  <c:v>7.9166210000000001</c:v>
                </c:pt>
                <c:pt idx="41769">
                  <c:v>7.9095180000000003</c:v>
                </c:pt>
                <c:pt idx="41770">
                  <c:v>7.9096849999999996</c:v>
                </c:pt>
                <c:pt idx="41771">
                  <c:v>7.9099149999999998</c:v>
                </c:pt>
                <c:pt idx="41772">
                  <c:v>7.9120239999999997</c:v>
                </c:pt>
                <c:pt idx="41773">
                  <c:v>7.9192020000000003</c:v>
                </c:pt>
                <c:pt idx="41774">
                  <c:v>7.9252989999999999</c:v>
                </c:pt>
                <c:pt idx="41775">
                  <c:v>7.9206320000000003</c:v>
                </c:pt>
                <c:pt idx="41776">
                  <c:v>7.9212600000000002</c:v>
                </c:pt>
                <c:pt idx="41777">
                  <c:v>7.9232180000000003</c:v>
                </c:pt>
                <c:pt idx="41778">
                  <c:v>7.9137510000000004</c:v>
                </c:pt>
                <c:pt idx="41779">
                  <c:v>7.9137740000000001</c:v>
                </c:pt>
                <c:pt idx="41780">
                  <c:v>7.9175909999999998</c:v>
                </c:pt>
                <c:pt idx="41781">
                  <c:v>7.9123809999999999</c:v>
                </c:pt>
                <c:pt idx="41782">
                  <c:v>7.9104609999999997</c:v>
                </c:pt>
                <c:pt idx="41783">
                  <c:v>7.9154989999999996</c:v>
                </c:pt>
                <c:pt idx="41784">
                  <c:v>7.9150039999999997</c:v>
                </c:pt>
                <c:pt idx="41785">
                  <c:v>7.9105410000000003</c:v>
                </c:pt>
                <c:pt idx="41786">
                  <c:v>7.9201540000000001</c:v>
                </c:pt>
                <c:pt idx="41787">
                  <c:v>7.9210649999999996</c:v>
                </c:pt>
                <c:pt idx="41788">
                  <c:v>7.9159769999999998</c:v>
                </c:pt>
                <c:pt idx="41789">
                  <c:v>7.9244630000000003</c:v>
                </c:pt>
                <c:pt idx="41790">
                  <c:v>7.9209180000000003</c:v>
                </c:pt>
                <c:pt idx="41791">
                  <c:v>7.9129759999999996</c:v>
                </c:pt>
                <c:pt idx="41792">
                  <c:v>7.9159550000000003</c:v>
                </c:pt>
                <c:pt idx="41793">
                  <c:v>7.9203929999999998</c:v>
                </c:pt>
                <c:pt idx="41794">
                  <c:v>7.9175389999999997</c:v>
                </c:pt>
                <c:pt idx="41795">
                  <c:v>7.9142599999999996</c:v>
                </c:pt>
                <c:pt idx="41796">
                  <c:v>7.9221849999999998</c:v>
                </c:pt>
                <c:pt idx="41797">
                  <c:v>7.9243399999999999</c:v>
                </c:pt>
                <c:pt idx="41798">
                  <c:v>7.9229380000000003</c:v>
                </c:pt>
                <c:pt idx="41799">
                  <c:v>7.9235980000000001</c:v>
                </c:pt>
                <c:pt idx="41800">
                  <c:v>7.9194399999999998</c:v>
                </c:pt>
                <c:pt idx="41801">
                  <c:v>7.9206599999999998</c:v>
                </c:pt>
                <c:pt idx="41802">
                  <c:v>7.9250699999999998</c:v>
                </c:pt>
                <c:pt idx="41803">
                  <c:v>7.9241919999999997</c:v>
                </c:pt>
                <c:pt idx="41804">
                  <c:v>7.9205899999999998</c:v>
                </c:pt>
                <c:pt idx="41805">
                  <c:v>7.920058</c:v>
                </c:pt>
                <c:pt idx="41806">
                  <c:v>7.9156690000000003</c:v>
                </c:pt>
                <c:pt idx="41807">
                  <c:v>7.9132639999999999</c:v>
                </c:pt>
                <c:pt idx="41808">
                  <c:v>7.9250319999999999</c:v>
                </c:pt>
                <c:pt idx="41809">
                  <c:v>7.9187000000000003</c:v>
                </c:pt>
                <c:pt idx="41810">
                  <c:v>7.9011969999999998</c:v>
                </c:pt>
                <c:pt idx="41811">
                  <c:v>7.9119029999999997</c:v>
                </c:pt>
                <c:pt idx="41812">
                  <c:v>7.9250579999999999</c:v>
                </c:pt>
                <c:pt idx="41813">
                  <c:v>7.927994</c:v>
                </c:pt>
                <c:pt idx="41814">
                  <c:v>7.9352929999999997</c:v>
                </c:pt>
                <c:pt idx="41815">
                  <c:v>7.9369440000000004</c:v>
                </c:pt>
                <c:pt idx="41816">
                  <c:v>7.9198389999999996</c:v>
                </c:pt>
                <c:pt idx="41817">
                  <c:v>7.9164810000000001</c:v>
                </c:pt>
                <c:pt idx="41818">
                  <c:v>7.9316969999999998</c:v>
                </c:pt>
                <c:pt idx="41819">
                  <c:v>7.9268330000000002</c:v>
                </c:pt>
                <c:pt idx="41820">
                  <c:v>7.9185860000000003</c:v>
                </c:pt>
                <c:pt idx="41821">
                  <c:v>7.922199</c:v>
                </c:pt>
                <c:pt idx="41822">
                  <c:v>7.9180039999999998</c:v>
                </c:pt>
                <c:pt idx="41823">
                  <c:v>7.9193709999999999</c:v>
                </c:pt>
                <c:pt idx="41824">
                  <c:v>7.9355320000000003</c:v>
                </c:pt>
                <c:pt idx="41825">
                  <c:v>7.9337910000000003</c:v>
                </c:pt>
                <c:pt idx="41826">
                  <c:v>7.9158569999999999</c:v>
                </c:pt>
                <c:pt idx="41827">
                  <c:v>7.9193769999999999</c:v>
                </c:pt>
                <c:pt idx="41828">
                  <c:v>7.9277389999999999</c:v>
                </c:pt>
                <c:pt idx="41829">
                  <c:v>7.9208179999999997</c:v>
                </c:pt>
                <c:pt idx="41830">
                  <c:v>7.9206940000000001</c:v>
                </c:pt>
                <c:pt idx="41831">
                  <c:v>7.9165539999999996</c:v>
                </c:pt>
                <c:pt idx="41832">
                  <c:v>7.9129769999999997</c:v>
                </c:pt>
                <c:pt idx="41833">
                  <c:v>7.9245380000000001</c:v>
                </c:pt>
                <c:pt idx="41834">
                  <c:v>7.9245039999999998</c:v>
                </c:pt>
                <c:pt idx="41835">
                  <c:v>7.9215949999999999</c:v>
                </c:pt>
                <c:pt idx="41836">
                  <c:v>7.9299559999999998</c:v>
                </c:pt>
                <c:pt idx="41837">
                  <c:v>7.9275399999999996</c:v>
                </c:pt>
                <c:pt idx="41838">
                  <c:v>7.9199279999999996</c:v>
                </c:pt>
                <c:pt idx="41839">
                  <c:v>7.926024</c:v>
                </c:pt>
                <c:pt idx="41840">
                  <c:v>7.9320880000000002</c:v>
                </c:pt>
                <c:pt idx="41841">
                  <c:v>7.9206519999999996</c:v>
                </c:pt>
                <c:pt idx="41842">
                  <c:v>7.9105819999999998</c:v>
                </c:pt>
                <c:pt idx="41843">
                  <c:v>7.9166730000000003</c:v>
                </c:pt>
                <c:pt idx="41844">
                  <c:v>7.9270110000000003</c:v>
                </c:pt>
                <c:pt idx="41845">
                  <c:v>7.9309560000000001</c:v>
                </c:pt>
                <c:pt idx="41846">
                  <c:v>7.930936</c:v>
                </c:pt>
                <c:pt idx="41847">
                  <c:v>7.9314359999999997</c:v>
                </c:pt>
                <c:pt idx="41848">
                  <c:v>7.9262790000000001</c:v>
                </c:pt>
                <c:pt idx="41849">
                  <c:v>7.9289310000000004</c:v>
                </c:pt>
                <c:pt idx="41850">
                  <c:v>7.9359719999999996</c:v>
                </c:pt>
                <c:pt idx="41851">
                  <c:v>7.9216350000000002</c:v>
                </c:pt>
                <c:pt idx="41852">
                  <c:v>7.9166730000000003</c:v>
                </c:pt>
                <c:pt idx="41853">
                  <c:v>7.9277879999999996</c:v>
                </c:pt>
                <c:pt idx="41854">
                  <c:v>7.9272460000000002</c:v>
                </c:pt>
                <c:pt idx="41855">
                  <c:v>7.9269249999999998</c:v>
                </c:pt>
                <c:pt idx="41856">
                  <c:v>7.9325520000000003</c:v>
                </c:pt>
                <c:pt idx="41857">
                  <c:v>7.9326850000000002</c:v>
                </c:pt>
                <c:pt idx="41858">
                  <c:v>7.9290149999999997</c:v>
                </c:pt>
                <c:pt idx="41859">
                  <c:v>7.9336880000000001</c:v>
                </c:pt>
                <c:pt idx="41860">
                  <c:v>7.9345829999999999</c:v>
                </c:pt>
                <c:pt idx="41861">
                  <c:v>7.9278199999999996</c:v>
                </c:pt>
                <c:pt idx="41862">
                  <c:v>7.9349350000000003</c:v>
                </c:pt>
                <c:pt idx="41863">
                  <c:v>7.9370589999999996</c:v>
                </c:pt>
                <c:pt idx="41864">
                  <c:v>7.9268049999999999</c:v>
                </c:pt>
                <c:pt idx="41865">
                  <c:v>7.9224550000000002</c:v>
                </c:pt>
                <c:pt idx="41866">
                  <c:v>7.922949</c:v>
                </c:pt>
                <c:pt idx="41867">
                  <c:v>7.9219270000000002</c:v>
                </c:pt>
                <c:pt idx="41868">
                  <c:v>7.9243940000000004</c:v>
                </c:pt>
                <c:pt idx="41869">
                  <c:v>7.932353</c:v>
                </c:pt>
                <c:pt idx="41870">
                  <c:v>7.9325419999999998</c:v>
                </c:pt>
                <c:pt idx="41871">
                  <c:v>7.9373379999999996</c:v>
                </c:pt>
                <c:pt idx="41872">
                  <c:v>7.9424060000000001</c:v>
                </c:pt>
                <c:pt idx="41873">
                  <c:v>7.9297110000000002</c:v>
                </c:pt>
                <c:pt idx="41874">
                  <c:v>7.9298840000000004</c:v>
                </c:pt>
                <c:pt idx="41875">
                  <c:v>7.9391179999999997</c:v>
                </c:pt>
                <c:pt idx="41876">
                  <c:v>7.9312360000000002</c:v>
                </c:pt>
                <c:pt idx="41877">
                  <c:v>7.9281740000000003</c:v>
                </c:pt>
                <c:pt idx="41878">
                  <c:v>7.9390980000000004</c:v>
                </c:pt>
                <c:pt idx="41879">
                  <c:v>7.941414</c:v>
                </c:pt>
                <c:pt idx="41880">
                  <c:v>7.9349499999999997</c:v>
                </c:pt>
                <c:pt idx="41881">
                  <c:v>7.9389620000000001</c:v>
                </c:pt>
                <c:pt idx="41882">
                  <c:v>7.9422269999999999</c:v>
                </c:pt>
                <c:pt idx="41883">
                  <c:v>7.9386279999999996</c:v>
                </c:pt>
                <c:pt idx="41884">
                  <c:v>7.9411509999999996</c:v>
                </c:pt>
                <c:pt idx="41885">
                  <c:v>7.9336679999999999</c:v>
                </c:pt>
                <c:pt idx="41886">
                  <c:v>7.9227309999999997</c:v>
                </c:pt>
                <c:pt idx="41887">
                  <c:v>7.928458</c:v>
                </c:pt>
                <c:pt idx="41888">
                  <c:v>7.9352619999999998</c:v>
                </c:pt>
                <c:pt idx="41889">
                  <c:v>7.9265169999999996</c:v>
                </c:pt>
                <c:pt idx="41890">
                  <c:v>7.9198570000000004</c:v>
                </c:pt>
                <c:pt idx="41891">
                  <c:v>7.9285680000000003</c:v>
                </c:pt>
                <c:pt idx="41892">
                  <c:v>7.9335630000000004</c:v>
                </c:pt>
                <c:pt idx="41893">
                  <c:v>7.9348299999999998</c:v>
                </c:pt>
                <c:pt idx="41894">
                  <c:v>7.9361509999999997</c:v>
                </c:pt>
                <c:pt idx="41895">
                  <c:v>7.9316339999999999</c:v>
                </c:pt>
                <c:pt idx="41896">
                  <c:v>7.9349480000000003</c:v>
                </c:pt>
                <c:pt idx="41897">
                  <c:v>7.9409530000000004</c:v>
                </c:pt>
                <c:pt idx="41898">
                  <c:v>7.9378880000000001</c:v>
                </c:pt>
                <c:pt idx="41899">
                  <c:v>7.9320130000000004</c:v>
                </c:pt>
                <c:pt idx="41900">
                  <c:v>7.9315290000000003</c:v>
                </c:pt>
                <c:pt idx="41901">
                  <c:v>7.9389560000000001</c:v>
                </c:pt>
                <c:pt idx="41902">
                  <c:v>7.9408050000000001</c:v>
                </c:pt>
                <c:pt idx="41903">
                  <c:v>7.9383299999999997</c:v>
                </c:pt>
                <c:pt idx="41904">
                  <c:v>7.9358409999999999</c:v>
                </c:pt>
                <c:pt idx="41905">
                  <c:v>7.9294469999999997</c:v>
                </c:pt>
                <c:pt idx="41906">
                  <c:v>7.9308519999999998</c:v>
                </c:pt>
                <c:pt idx="41907">
                  <c:v>7.9364780000000001</c:v>
                </c:pt>
                <c:pt idx="41908">
                  <c:v>7.9360530000000002</c:v>
                </c:pt>
                <c:pt idx="41909">
                  <c:v>7.9357540000000002</c:v>
                </c:pt>
                <c:pt idx="41910">
                  <c:v>7.9427960000000004</c:v>
                </c:pt>
                <c:pt idx="41911">
                  <c:v>7.9436600000000004</c:v>
                </c:pt>
                <c:pt idx="41912">
                  <c:v>7.9351900000000004</c:v>
                </c:pt>
                <c:pt idx="41913">
                  <c:v>7.9392449999999997</c:v>
                </c:pt>
                <c:pt idx="41914">
                  <c:v>7.9385960000000004</c:v>
                </c:pt>
                <c:pt idx="41915">
                  <c:v>7.9316019999999998</c:v>
                </c:pt>
                <c:pt idx="41916">
                  <c:v>7.9374219999999998</c:v>
                </c:pt>
                <c:pt idx="41917">
                  <c:v>7.9414449999999999</c:v>
                </c:pt>
                <c:pt idx="41918">
                  <c:v>7.9400320000000004</c:v>
                </c:pt>
                <c:pt idx="41919">
                  <c:v>7.9374349999999998</c:v>
                </c:pt>
                <c:pt idx="41920">
                  <c:v>7.9397130000000002</c:v>
                </c:pt>
                <c:pt idx="41921">
                  <c:v>7.9400219999999999</c:v>
                </c:pt>
                <c:pt idx="41922">
                  <c:v>7.9381779999999997</c:v>
                </c:pt>
                <c:pt idx="41923">
                  <c:v>7.9466340000000004</c:v>
                </c:pt>
                <c:pt idx="41924">
                  <c:v>7.9470549999999998</c:v>
                </c:pt>
                <c:pt idx="41925">
                  <c:v>7.9405140000000003</c:v>
                </c:pt>
                <c:pt idx="41926">
                  <c:v>7.9406889999999999</c:v>
                </c:pt>
                <c:pt idx="41927">
                  <c:v>7.9413850000000004</c:v>
                </c:pt>
                <c:pt idx="41928">
                  <c:v>7.9423370000000002</c:v>
                </c:pt>
                <c:pt idx="41929">
                  <c:v>7.9403249999999996</c:v>
                </c:pt>
                <c:pt idx="41930">
                  <c:v>7.9388870000000002</c:v>
                </c:pt>
                <c:pt idx="41931">
                  <c:v>7.9422899999999998</c:v>
                </c:pt>
                <c:pt idx="41932">
                  <c:v>7.9441249999999997</c:v>
                </c:pt>
                <c:pt idx="41933">
                  <c:v>7.9432450000000001</c:v>
                </c:pt>
                <c:pt idx="41934">
                  <c:v>7.9423810000000001</c:v>
                </c:pt>
                <c:pt idx="41935">
                  <c:v>7.9488750000000001</c:v>
                </c:pt>
                <c:pt idx="41936">
                  <c:v>7.9496260000000003</c:v>
                </c:pt>
                <c:pt idx="41937">
                  <c:v>7.942653</c:v>
                </c:pt>
                <c:pt idx="41938">
                  <c:v>7.9385479999999999</c:v>
                </c:pt>
                <c:pt idx="41939">
                  <c:v>7.9371390000000002</c:v>
                </c:pt>
                <c:pt idx="41940">
                  <c:v>7.9402569999999999</c:v>
                </c:pt>
                <c:pt idx="41941">
                  <c:v>7.9394419999999997</c:v>
                </c:pt>
                <c:pt idx="41942">
                  <c:v>7.9370849999999997</c:v>
                </c:pt>
                <c:pt idx="41943">
                  <c:v>7.9401039999999998</c:v>
                </c:pt>
                <c:pt idx="41944">
                  <c:v>7.9449639999999997</c:v>
                </c:pt>
                <c:pt idx="41945">
                  <c:v>7.9466390000000002</c:v>
                </c:pt>
                <c:pt idx="41946">
                  <c:v>7.9417910000000003</c:v>
                </c:pt>
                <c:pt idx="41947">
                  <c:v>7.9445759999999996</c:v>
                </c:pt>
                <c:pt idx="41948">
                  <c:v>7.9478239999999998</c:v>
                </c:pt>
                <c:pt idx="41949">
                  <c:v>7.941961</c:v>
                </c:pt>
                <c:pt idx="41950">
                  <c:v>7.9422119999999996</c:v>
                </c:pt>
                <c:pt idx="41951">
                  <c:v>7.9422620000000004</c:v>
                </c:pt>
                <c:pt idx="41952">
                  <c:v>7.9366859999999999</c:v>
                </c:pt>
                <c:pt idx="41953">
                  <c:v>7.9363159999999997</c:v>
                </c:pt>
                <c:pt idx="41954">
                  <c:v>7.9437550000000003</c:v>
                </c:pt>
                <c:pt idx="41955">
                  <c:v>7.9463480000000004</c:v>
                </c:pt>
                <c:pt idx="41956">
                  <c:v>7.943009</c:v>
                </c:pt>
                <c:pt idx="41957">
                  <c:v>7.9499789999999999</c:v>
                </c:pt>
                <c:pt idx="41958">
                  <c:v>7.9557979999999997</c:v>
                </c:pt>
                <c:pt idx="41959">
                  <c:v>7.9489700000000001</c:v>
                </c:pt>
                <c:pt idx="41960">
                  <c:v>7.9474030000000004</c:v>
                </c:pt>
                <c:pt idx="41961">
                  <c:v>7.9488339999999997</c:v>
                </c:pt>
                <c:pt idx="41962">
                  <c:v>7.9500279999999997</c:v>
                </c:pt>
                <c:pt idx="41963">
                  <c:v>7.9552750000000003</c:v>
                </c:pt>
                <c:pt idx="41964">
                  <c:v>7.9527140000000003</c:v>
                </c:pt>
                <c:pt idx="41965">
                  <c:v>7.9406299999999996</c:v>
                </c:pt>
                <c:pt idx="41966">
                  <c:v>7.9403170000000003</c:v>
                </c:pt>
                <c:pt idx="41967">
                  <c:v>7.9505109999999997</c:v>
                </c:pt>
                <c:pt idx="41968">
                  <c:v>7.9507729999999999</c:v>
                </c:pt>
                <c:pt idx="41969">
                  <c:v>7.9503170000000001</c:v>
                </c:pt>
                <c:pt idx="41970">
                  <c:v>7.953322</c:v>
                </c:pt>
                <c:pt idx="41971">
                  <c:v>7.9507060000000003</c:v>
                </c:pt>
                <c:pt idx="41972">
                  <c:v>7.9496279999999997</c:v>
                </c:pt>
                <c:pt idx="41973">
                  <c:v>7.9509879999999997</c:v>
                </c:pt>
                <c:pt idx="41974">
                  <c:v>7.9465250000000003</c:v>
                </c:pt>
                <c:pt idx="41975">
                  <c:v>7.93886</c:v>
                </c:pt>
                <c:pt idx="41976">
                  <c:v>7.9421749999999998</c:v>
                </c:pt>
                <c:pt idx="41977">
                  <c:v>7.948188</c:v>
                </c:pt>
                <c:pt idx="41978">
                  <c:v>7.9448379999999998</c:v>
                </c:pt>
                <c:pt idx="41979">
                  <c:v>7.9483899999999998</c:v>
                </c:pt>
                <c:pt idx="41980">
                  <c:v>7.9532040000000004</c:v>
                </c:pt>
                <c:pt idx="41981">
                  <c:v>7.9486429999999997</c:v>
                </c:pt>
                <c:pt idx="41982">
                  <c:v>7.950653</c:v>
                </c:pt>
                <c:pt idx="41983">
                  <c:v>7.958164</c:v>
                </c:pt>
                <c:pt idx="41984">
                  <c:v>7.950952</c:v>
                </c:pt>
                <c:pt idx="41985">
                  <c:v>7.9414959999999999</c:v>
                </c:pt>
                <c:pt idx="41986">
                  <c:v>7.9459169999999997</c:v>
                </c:pt>
                <c:pt idx="41987">
                  <c:v>7.9462799999999998</c:v>
                </c:pt>
                <c:pt idx="41988">
                  <c:v>7.9509999999999996</c:v>
                </c:pt>
                <c:pt idx="41989">
                  <c:v>7.9608059999999998</c:v>
                </c:pt>
                <c:pt idx="41990">
                  <c:v>7.9561169999999999</c:v>
                </c:pt>
                <c:pt idx="41991">
                  <c:v>7.9544040000000003</c:v>
                </c:pt>
                <c:pt idx="41992">
                  <c:v>7.9622539999999997</c:v>
                </c:pt>
                <c:pt idx="41993">
                  <c:v>7.9533240000000003</c:v>
                </c:pt>
                <c:pt idx="41994">
                  <c:v>7.9420310000000001</c:v>
                </c:pt>
                <c:pt idx="41995">
                  <c:v>7.9491839999999998</c:v>
                </c:pt>
                <c:pt idx="41996">
                  <c:v>7.9540470000000001</c:v>
                </c:pt>
                <c:pt idx="41997">
                  <c:v>7.9501489999999997</c:v>
                </c:pt>
                <c:pt idx="41998">
                  <c:v>7.955832</c:v>
                </c:pt>
                <c:pt idx="41999">
                  <c:v>7.9563839999999999</c:v>
                </c:pt>
                <c:pt idx="42000">
                  <c:v>7.9446240000000001</c:v>
                </c:pt>
                <c:pt idx="42001">
                  <c:v>7.9493960000000001</c:v>
                </c:pt>
                <c:pt idx="42002">
                  <c:v>7.9548810000000003</c:v>
                </c:pt>
                <c:pt idx="42003">
                  <c:v>7.9478270000000002</c:v>
                </c:pt>
                <c:pt idx="42004">
                  <c:v>7.9503599999999999</c:v>
                </c:pt>
                <c:pt idx="42005">
                  <c:v>7.9536199999999999</c:v>
                </c:pt>
                <c:pt idx="42006">
                  <c:v>7.9492120000000002</c:v>
                </c:pt>
                <c:pt idx="42007">
                  <c:v>7.9502389999999998</c:v>
                </c:pt>
                <c:pt idx="42008">
                  <c:v>7.9554900000000002</c:v>
                </c:pt>
                <c:pt idx="42009">
                  <c:v>7.9542320000000002</c:v>
                </c:pt>
                <c:pt idx="42010">
                  <c:v>7.957471</c:v>
                </c:pt>
                <c:pt idx="42011">
                  <c:v>7.9612090000000002</c:v>
                </c:pt>
                <c:pt idx="42012">
                  <c:v>7.9478080000000002</c:v>
                </c:pt>
                <c:pt idx="42013">
                  <c:v>7.9470070000000002</c:v>
                </c:pt>
                <c:pt idx="42014">
                  <c:v>7.9527960000000002</c:v>
                </c:pt>
                <c:pt idx="42015">
                  <c:v>7.9495969999999998</c:v>
                </c:pt>
                <c:pt idx="42016">
                  <c:v>7.9546669999999997</c:v>
                </c:pt>
                <c:pt idx="42017">
                  <c:v>7.957573</c:v>
                </c:pt>
                <c:pt idx="42018">
                  <c:v>7.9548990000000002</c:v>
                </c:pt>
                <c:pt idx="42019">
                  <c:v>7.9562670000000004</c:v>
                </c:pt>
                <c:pt idx="42020">
                  <c:v>7.9624230000000003</c:v>
                </c:pt>
                <c:pt idx="42021">
                  <c:v>7.9588749999999999</c:v>
                </c:pt>
                <c:pt idx="42022">
                  <c:v>7.9507580000000004</c:v>
                </c:pt>
                <c:pt idx="42023">
                  <c:v>7.9600920000000004</c:v>
                </c:pt>
                <c:pt idx="42024">
                  <c:v>7.9605379999999997</c:v>
                </c:pt>
                <c:pt idx="42025">
                  <c:v>7.9433030000000002</c:v>
                </c:pt>
                <c:pt idx="42026">
                  <c:v>7.9471249999999998</c:v>
                </c:pt>
                <c:pt idx="42027">
                  <c:v>7.9617490000000002</c:v>
                </c:pt>
                <c:pt idx="42028">
                  <c:v>7.963819</c:v>
                </c:pt>
                <c:pt idx="42029">
                  <c:v>7.9649850000000004</c:v>
                </c:pt>
                <c:pt idx="42030">
                  <c:v>7.9664650000000004</c:v>
                </c:pt>
                <c:pt idx="42031">
                  <c:v>7.9560149999999998</c:v>
                </c:pt>
                <c:pt idx="42032">
                  <c:v>7.9556760000000004</c:v>
                </c:pt>
                <c:pt idx="42033">
                  <c:v>7.9672619999999998</c:v>
                </c:pt>
                <c:pt idx="42034">
                  <c:v>7.9576950000000002</c:v>
                </c:pt>
                <c:pt idx="42035">
                  <c:v>7.9515060000000002</c:v>
                </c:pt>
                <c:pt idx="42036">
                  <c:v>7.9653340000000004</c:v>
                </c:pt>
                <c:pt idx="42037">
                  <c:v>7.9647110000000003</c:v>
                </c:pt>
                <c:pt idx="42038">
                  <c:v>7.9561460000000004</c:v>
                </c:pt>
                <c:pt idx="42039">
                  <c:v>7.9609529999999999</c:v>
                </c:pt>
                <c:pt idx="42040">
                  <c:v>7.9663040000000001</c:v>
                </c:pt>
                <c:pt idx="42041">
                  <c:v>7.9640190000000004</c:v>
                </c:pt>
                <c:pt idx="42042">
                  <c:v>7.9588580000000002</c:v>
                </c:pt>
                <c:pt idx="42043">
                  <c:v>7.9555530000000001</c:v>
                </c:pt>
                <c:pt idx="42044">
                  <c:v>7.9511859999999999</c:v>
                </c:pt>
                <c:pt idx="42045">
                  <c:v>7.9556810000000002</c:v>
                </c:pt>
                <c:pt idx="42046">
                  <c:v>7.9623359999999996</c:v>
                </c:pt>
                <c:pt idx="42047">
                  <c:v>7.9557960000000003</c:v>
                </c:pt>
                <c:pt idx="42048">
                  <c:v>7.9538539999999998</c:v>
                </c:pt>
                <c:pt idx="42049">
                  <c:v>7.9627569999999999</c:v>
                </c:pt>
                <c:pt idx="42050">
                  <c:v>7.9647629999999996</c:v>
                </c:pt>
                <c:pt idx="42051">
                  <c:v>7.9599419999999999</c:v>
                </c:pt>
                <c:pt idx="42052">
                  <c:v>7.96258</c:v>
                </c:pt>
                <c:pt idx="42053">
                  <c:v>7.9625820000000003</c:v>
                </c:pt>
                <c:pt idx="42054">
                  <c:v>7.9604109999999997</c:v>
                </c:pt>
                <c:pt idx="42055">
                  <c:v>7.9640380000000004</c:v>
                </c:pt>
                <c:pt idx="42056">
                  <c:v>7.9597949999999997</c:v>
                </c:pt>
                <c:pt idx="42057">
                  <c:v>7.9619010000000001</c:v>
                </c:pt>
                <c:pt idx="42058">
                  <c:v>7.9671079999999996</c:v>
                </c:pt>
                <c:pt idx="42059">
                  <c:v>7.9597020000000001</c:v>
                </c:pt>
                <c:pt idx="42060">
                  <c:v>7.9543379999999999</c:v>
                </c:pt>
                <c:pt idx="42061">
                  <c:v>7.9551689999999997</c:v>
                </c:pt>
                <c:pt idx="42062">
                  <c:v>7.957821</c:v>
                </c:pt>
                <c:pt idx="42063">
                  <c:v>7.9591900000000004</c:v>
                </c:pt>
                <c:pt idx="42064">
                  <c:v>7.965217</c:v>
                </c:pt>
                <c:pt idx="42065">
                  <c:v>7.970637</c:v>
                </c:pt>
                <c:pt idx="42066">
                  <c:v>7.9688280000000002</c:v>
                </c:pt>
                <c:pt idx="42067">
                  <c:v>7.969328</c:v>
                </c:pt>
                <c:pt idx="42068">
                  <c:v>7.9688509999999999</c:v>
                </c:pt>
                <c:pt idx="42069">
                  <c:v>7.9670500000000004</c:v>
                </c:pt>
                <c:pt idx="42070">
                  <c:v>7.969436</c:v>
                </c:pt>
                <c:pt idx="42071">
                  <c:v>7.9714289999999997</c:v>
                </c:pt>
                <c:pt idx="42072">
                  <c:v>7.9690529999999997</c:v>
                </c:pt>
                <c:pt idx="42073">
                  <c:v>7.9638809999999998</c:v>
                </c:pt>
                <c:pt idx="42074">
                  <c:v>7.9639249999999997</c:v>
                </c:pt>
                <c:pt idx="42075">
                  <c:v>7.960979</c:v>
                </c:pt>
                <c:pt idx="42076">
                  <c:v>7.9570740000000004</c:v>
                </c:pt>
                <c:pt idx="42077">
                  <c:v>7.9648339999999997</c:v>
                </c:pt>
                <c:pt idx="42078">
                  <c:v>7.9689240000000003</c:v>
                </c:pt>
                <c:pt idx="42079">
                  <c:v>7.9662649999999999</c:v>
                </c:pt>
                <c:pt idx="42080">
                  <c:v>7.9652880000000001</c:v>
                </c:pt>
                <c:pt idx="42081">
                  <c:v>7.963266</c:v>
                </c:pt>
                <c:pt idx="42082">
                  <c:v>7.967803</c:v>
                </c:pt>
                <c:pt idx="42083">
                  <c:v>7.9772629999999998</c:v>
                </c:pt>
                <c:pt idx="42084">
                  <c:v>7.9760049999999998</c:v>
                </c:pt>
                <c:pt idx="42085">
                  <c:v>7.9644740000000001</c:v>
                </c:pt>
                <c:pt idx="42086">
                  <c:v>7.9611970000000003</c:v>
                </c:pt>
                <c:pt idx="42087">
                  <c:v>7.9623309999999998</c:v>
                </c:pt>
                <c:pt idx="42088">
                  <c:v>7.9642549999999996</c:v>
                </c:pt>
                <c:pt idx="42089">
                  <c:v>7.9720149999999999</c:v>
                </c:pt>
                <c:pt idx="42090">
                  <c:v>7.9683289999999998</c:v>
                </c:pt>
                <c:pt idx="42091">
                  <c:v>7.9649710000000002</c:v>
                </c:pt>
                <c:pt idx="42092">
                  <c:v>7.9713130000000003</c:v>
                </c:pt>
                <c:pt idx="42093">
                  <c:v>7.9719199999999999</c:v>
                </c:pt>
                <c:pt idx="42094">
                  <c:v>7.9673069999999999</c:v>
                </c:pt>
                <c:pt idx="42095">
                  <c:v>7.9693269999999998</c:v>
                </c:pt>
                <c:pt idx="42096">
                  <c:v>7.9780550000000003</c:v>
                </c:pt>
                <c:pt idx="42097">
                  <c:v>7.9684790000000003</c:v>
                </c:pt>
                <c:pt idx="42098">
                  <c:v>7.9557690000000001</c:v>
                </c:pt>
                <c:pt idx="42099">
                  <c:v>7.9635680000000004</c:v>
                </c:pt>
                <c:pt idx="42100">
                  <c:v>7.9635930000000004</c:v>
                </c:pt>
                <c:pt idx="42101">
                  <c:v>7.9588650000000003</c:v>
                </c:pt>
                <c:pt idx="42102">
                  <c:v>7.9666249999999996</c:v>
                </c:pt>
                <c:pt idx="42103">
                  <c:v>7.970224</c:v>
                </c:pt>
                <c:pt idx="42104">
                  <c:v>7.9678519999999997</c:v>
                </c:pt>
                <c:pt idx="42105">
                  <c:v>7.9742499999999996</c:v>
                </c:pt>
                <c:pt idx="42106">
                  <c:v>7.9772309999999997</c:v>
                </c:pt>
                <c:pt idx="42107">
                  <c:v>7.9674500000000004</c:v>
                </c:pt>
                <c:pt idx="42108">
                  <c:v>7.9718660000000003</c:v>
                </c:pt>
                <c:pt idx="42109">
                  <c:v>7.9746090000000001</c:v>
                </c:pt>
                <c:pt idx="42110">
                  <c:v>7.9634609999999997</c:v>
                </c:pt>
                <c:pt idx="42111">
                  <c:v>7.9758880000000003</c:v>
                </c:pt>
                <c:pt idx="42112">
                  <c:v>7.9892289999999999</c:v>
                </c:pt>
                <c:pt idx="42113">
                  <c:v>7.9711439999999998</c:v>
                </c:pt>
                <c:pt idx="42114">
                  <c:v>7.960337</c:v>
                </c:pt>
                <c:pt idx="42115">
                  <c:v>7.9761139999999999</c:v>
                </c:pt>
                <c:pt idx="42116">
                  <c:v>7.9753829999999999</c:v>
                </c:pt>
                <c:pt idx="42117">
                  <c:v>7.9626640000000002</c:v>
                </c:pt>
                <c:pt idx="42118">
                  <c:v>7.9723300000000004</c:v>
                </c:pt>
                <c:pt idx="42119">
                  <c:v>7.9717849999999997</c:v>
                </c:pt>
                <c:pt idx="42120">
                  <c:v>7.9612540000000003</c:v>
                </c:pt>
                <c:pt idx="42121">
                  <c:v>7.9690209999999997</c:v>
                </c:pt>
                <c:pt idx="42122">
                  <c:v>7.969004</c:v>
                </c:pt>
                <c:pt idx="42123">
                  <c:v>7.9655699999999996</c:v>
                </c:pt>
                <c:pt idx="42124">
                  <c:v>7.9778539999999998</c:v>
                </c:pt>
                <c:pt idx="42125">
                  <c:v>7.9809910000000004</c:v>
                </c:pt>
                <c:pt idx="42126">
                  <c:v>7.9701170000000001</c:v>
                </c:pt>
                <c:pt idx="42127">
                  <c:v>7.9779159999999996</c:v>
                </c:pt>
                <c:pt idx="42128">
                  <c:v>7.9907349999999999</c:v>
                </c:pt>
                <c:pt idx="42129">
                  <c:v>7.9742050000000004</c:v>
                </c:pt>
                <c:pt idx="42130">
                  <c:v>7.9778710000000004</c:v>
                </c:pt>
                <c:pt idx="42131">
                  <c:v>7.9950720000000004</c:v>
                </c:pt>
                <c:pt idx="42132">
                  <c:v>7.9775600000000004</c:v>
                </c:pt>
                <c:pt idx="42133">
                  <c:v>7.9691929999999997</c:v>
                </c:pt>
                <c:pt idx="42134">
                  <c:v>7.9784170000000003</c:v>
                </c:pt>
                <c:pt idx="42135">
                  <c:v>7.9716950000000004</c:v>
                </c:pt>
                <c:pt idx="42136">
                  <c:v>7.9669379999999999</c:v>
                </c:pt>
                <c:pt idx="42137">
                  <c:v>7.9778960000000003</c:v>
                </c:pt>
                <c:pt idx="42138">
                  <c:v>7.9748520000000003</c:v>
                </c:pt>
                <c:pt idx="42139">
                  <c:v>7.9617430000000002</c:v>
                </c:pt>
                <c:pt idx="42140">
                  <c:v>7.974043</c:v>
                </c:pt>
                <c:pt idx="42141">
                  <c:v>7.9817280000000004</c:v>
                </c:pt>
                <c:pt idx="42142">
                  <c:v>7.9696090000000002</c:v>
                </c:pt>
                <c:pt idx="42143">
                  <c:v>7.9729219999999996</c:v>
                </c:pt>
                <c:pt idx="42144">
                  <c:v>7.9807319999999997</c:v>
                </c:pt>
                <c:pt idx="42145">
                  <c:v>7.9778019999999996</c:v>
                </c:pt>
                <c:pt idx="42146">
                  <c:v>7.9806439999999998</c:v>
                </c:pt>
                <c:pt idx="42147">
                  <c:v>7.9812380000000003</c:v>
                </c:pt>
                <c:pt idx="42148">
                  <c:v>7.9680879999999998</c:v>
                </c:pt>
                <c:pt idx="42149">
                  <c:v>7.9655110000000002</c:v>
                </c:pt>
                <c:pt idx="42150">
                  <c:v>7.9794830000000001</c:v>
                </c:pt>
                <c:pt idx="42151">
                  <c:v>7.9783759999999999</c:v>
                </c:pt>
                <c:pt idx="42152">
                  <c:v>7.9767910000000004</c:v>
                </c:pt>
                <c:pt idx="42153">
                  <c:v>7.9897619999999998</c:v>
                </c:pt>
                <c:pt idx="42154">
                  <c:v>7.9876620000000003</c:v>
                </c:pt>
                <c:pt idx="42155">
                  <c:v>7.9794400000000003</c:v>
                </c:pt>
                <c:pt idx="42156">
                  <c:v>7.9883470000000001</c:v>
                </c:pt>
                <c:pt idx="42157">
                  <c:v>7.9910420000000002</c:v>
                </c:pt>
                <c:pt idx="42158">
                  <c:v>7.9714150000000004</c:v>
                </c:pt>
                <c:pt idx="42159">
                  <c:v>7.9691780000000003</c:v>
                </c:pt>
                <c:pt idx="42160">
                  <c:v>7.9835849999999997</c:v>
                </c:pt>
                <c:pt idx="42161">
                  <c:v>7.9748650000000003</c:v>
                </c:pt>
                <c:pt idx="42162">
                  <c:v>7.9734129999999999</c:v>
                </c:pt>
                <c:pt idx="42163">
                  <c:v>7.9805159999999997</c:v>
                </c:pt>
                <c:pt idx="42164">
                  <c:v>7.9758089999999999</c:v>
                </c:pt>
                <c:pt idx="42165">
                  <c:v>7.9786830000000002</c:v>
                </c:pt>
                <c:pt idx="42166">
                  <c:v>7.9834849999999999</c:v>
                </c:pt>
                <c:pt idx="42167">
                  <c:v>7.9810759999999998</c:v>
                </c:pt>
                <c:pt idx="42168">
                  <c:v>7.9766690000000002</c:v>
                </c:pt>
                <c:pt idx="42169">
                  <c:v>7.9781459999999997</c:v>
                </c:pt>
                <c:pt idx="42170">
                  <c:v>7.9741470000000003</c:v>
                </c:pt>
                <c:pt idx="42171">
                  <c:v>7.9711699999999999</c:v>
                </c:pt>
                <c:pt idx="42172">
                  <c:v>7.9875340000000001</c:v>
                </c:pt>
                <c:pt idx="42173">
                  <c:v>7.9859</c:v>
                </c:pt>
                <c:pt idx="42174">
                  <c:v>7.9724130000000004</c:v>
                </c:pt>
                <c:pt idx="42175">
                  <c:v>7.9811889999999996</c:v>
                </c:pt>
                <c:pt idx="42176">
                  <c:v>7.9891399999999999</c:v>
                </c:pt>
                <c:pt idx="42177">
                  <c:v>7.983924</c:v>
                </c:pt>
                <c:pt idx="42178">
                  <c:v>7.983104</c:v>
                </c:pt>
                <c:pt idx="42179">
                  <c:v>7.9903579999999996</c:v>
                </c:pt>
                <c:pt idx="42180">
                  <c:v>7.986205</c:v>
                </c:pt>
                <c:pt idx="42181">
                  <c:v>7.9818709999999999</c:v>
                </c:pt>
                <c:pt idx="42182">
                  <c:v>7.9871819999999998</c:v>
                </c:pt>
                <c:pt idx="42183">
                  <c:v>7.983206</c:v>
                </c:pt>
                <c:pt idx="42184">
                  <c:v>7.978872</c:v>
                </c:pt>
                <c:pt idx="42185">
                  <c:v>7.9792189999999996</c:v>
                </c:pt>
                <c:pt idx="42186">
                  <c:v>7.983873</c:v>
                </c:pt>
                <c:pt idx="42187">
                  <c:v>7.9843060000000001</c:v>
                </c:pt>
                <c:pt idx="42188">
                  <c:v>7.9771549999999998</c:v>
                </c:pt>
                <c:pt idx="42189">
                  <c:v>7.9820510000000002</c:v>
                </c:pt>
                <c:pt idx="42190">
                  <c:v>7.9863559999999998</c:v>
                </c:pt>
                <c:pt idx="42191">
                  <c:v>7.9906889999999997</c:v>
                </c:pt>
                <c:pt idx="42192">
                  <c:v>7.9936170000000004</c:v>
                </c:pt>
                <c:pt idx="42193">
                  <c:v>7.9861690000000003</c:v>
                </c:pt>
                <c:pt idx="42194">
                  <c:v>7.982202</c:v>
                </c:pt>
                <c:pt idx="42195">
                  <c:v>7.9824390000000003</c:v>
                </c:pt>
                <c:pt idx="42196">
                  <c:v>7.9900589999999996</c:v>
                </c:pt>
                <c:pt idx="42197">
                  <c:v>7.9917540000000002</c:v>
                </c:pt>
                <c:pt idx="42198">
                  <c:v>7.9842360000000001</c:v>
                </c:pt>
                <c:pt idx="42199">
                  <c:v>7.9812450000000004</c:v>
                </c:pt>
                <c:pt idx="42200">
                  <c:v>7.9792069999999997</c:v>
                </c:pt>
                <c:pt idx="42201">
                  <c:v>7.9873560000000001</c:v>
                </c:pt>
                <c:pt idx="42202">
                  <c:v>7.991568</c:v>
                </c:pt>
                <c:pt idx="42203">
                  <c:v>7.9848210000000002</c:v>
                </c:pt>
                <c:pt idx="42204">
                  <c:v>7.986891</c:v>
                </c:pt>
                <c:pt idx="42205">
                  <c:v>7.9863249999999999</c:v>
                </c:pt>
                <c:pt idx="42206">
                  <c:v>7.983085</c:v>
                </c:pt>
                <c:pt idx="42207">
                  <c:v>7.9911620000000001</c:v>
                </c:pt>
                <c:pt idx="42208">
                  <c:v>7.9940639999999998</c:v>
                </c:pt>
                <c:pt idx="42209">
                  <c:v>7.9795309999999997</c:v>
                </c:pt>
                <c:pt idx="42210">
                  <c:v>7.9782520000000003</c:v>
                </c:pt>
                <c:pt idx="42211">
                  <c:v>7.98935</c:v>
                </c:pt>
                <c:pt idx="42212">
                  <c:v>7.9825210000000002</c:v>
                </c:pt>
                <c:pt idx="42213">
                  <c:v>7.9835789999999998</c:v>
                </c:pt>
                <c:pt idx="42214">
                  <c:v>7.9978400000000001</c:v>
                </c:pt>
                <c:pt idx="42215">
                  <c:v>7.9959059999999997</c:v>
                </c:pt>
                <c:pt idx="42216">
                  <c:v>7.9931559999999999</c:v>
                </c:pt>
                <c:pt idx="42217">
                  <c:v>7.9939090000000004</c:v>
                </c:pt>
                <c:pt idx="42218">
                  <c:v>7.9839289999999998</c:v>
                </c:pt>
                <c:pt idx="42219">
                  <c:v>7.980448</c:v>
                </c:pt>
                <c:pt idx="42220">
                  <c:v>7.9935900000000002</c:v>
                </c:pt>
                <c:pt idx="42221">
                  <c:v>7.9891329999999998</c:v>
                </c:pt>
                <c:pt idx="42222">
                  <c:v>7.9774940000000001</c:v>
                </c:pt>
                <c:pt idx="42223">
                  <c:v>7.9953940000000001</c:v>
                </c:pt>
                <c:pt idx="42224">
                  <c:v>8.0017230000000001</c:v>
                </c:pt>
                <c:pt idx="42225">
                  <c:v>7.9913889999999999</c:v>
                </c:pt>
                <c:pt idx="42226">
                  <c:v>7.9998339999999999</c:v>
                </c:pt>
                <c:pt idx="42227">
                  <c:v>8.000744000000001</c:v>
                </c:pt>
                <c:pt idx="42228">
                  <c:v>7.9881339999999996</c:v>
                </c:pt>
                <c:pt idx="42229">
                  <c:v>7.986415</c:v>
                </c:pt>
                <c:pt idx="42230">
                  <c:v>7.9937760000000004</c:v>
                </c:pt>
                <c:pt idx="42231">
                  <c:v>7.994656</c:v>
                </c:pt>
                <c:pt idx="42232">
                  <c:v>7.9948509999999997</c:v>
                </c:pt>
                <c:pt idx="42233">
                  <c:v>7.9968950000000003</c:v>
                </c:pt>
                <c:pt idx="42234">
                  <c:v>7.9886710000000001</c:v>
                </c:pt>
                <c:pt idx="42235">
                  <c:v>7.9867169999999996</c:v>
                </c:pt>
                <c:pt idx="42236">
                  <c:v>7.9923580000000003</c:v>
                </c:pt>
                <c:pt idx="42237">
                  <c:v>7.9874130000000001</c:v>
                </c:pt>
                <c:pt idx="42238">
                  <c:v>7.9849500000000004</c:v>
                </c:pt>
                <c:pt idx="42239">
                  <c:v>7.9910329999999998</c:v>
                </c:pt>
                <c:pt idx="42240">
                  <c:v>7.9935790000000004</c:v>
                </c:pt>
                <c:pt idx="42241">
                  <c:v>7.994478</c:v>
                </c:pt>
                <c:pt idx="42242">
                  <c:v>8.0024309999999996</c:v>
                </c:pt>
                <c:pt idx="42243">
                  <c:v>7.9947540000000004</c:v>
                </c:pt>
                <c:pt idx="42244">
                  <c:v>7.9802419999999996</c:v>
                </c:pt>
                <c:pt idx="42245">
                  <c:v>7.9925309999999996</c:v>
                </c:pt>
                <c:pt idx="42246">
                  <c:v>7.9957440000000002</c:v>
                </c:pt>
                <c:pt idx="42247">
                  <c:v>7.9865469999999998</c:v>
                </c:pt>
                <c:pt idx="42248">
                  <c:v>7.995463</c:v>
                </c:pt>
                <c:pt idx="42249">
                  <c:v>7.9981669999999996</c:v>
                </c:pt>
                <c:pt idx="42250">
                  <c:v>7.9886629999999998</c:v>
                </c:pt>
                <c:pt idx="42251">
                  <c:v>7.9944420000000003</c:v>
                </c:pt>
                <c:pt idx="42252">
                  <c:v>8.0061250000000008</c:v>
                </c:pt>
                <c:pt idx="42253">
                  <c:v>7.9959199999999999</c:v>
                </c:pt>
                <c:pt idx="42254">
                  <c:v>7.9897150000000003</c:v>
                </c:pt>
                <c:pt idx="42255">
                  <c:v>8.0007960000000011</c:v>
                </c:pt>
                <c:pt idx="42256">
                  <c:v>7.9927060000000001</c:v>
                </c:pt>
                <c:pt idx="42257">
                  <c:v>7.9879059999999997</c:v>
                </c:pt>
                <c:pt idx="42258">
                  <c:v>7.9957209999999996</c:v>
                </c:pt>
                <c:pt idx="42259">
                  <c:v>7.9872249999999996</c:v>
                </c:pt>
                <c:pt idx="42260">
                  <c:v>7.9905299999999997</c:v>
                </c:pt>
                <c:pt idx="42261">
                  <c:v>8.007574</c:v>
                </c:pt>
                <c:pt idx="42262">
                  <c:v>8.0023710000000001</c:v>
                </c:pt>
                <c:pt idx="42263">
                  <c:v>7.9974309999999997</c:v>
                </c:pt>
                <c:pt idx="42264">
                  <c:v>8.0115179999999988</c:v>
                </c:pt>
                <c:pt idx="42265">
                  <c:v>8.0042469999999994</c:v>
                </c:pt>
                <c:pt idx="42266">
                  <c:v>7.9914329999999998</c:v>
                </c:pt>
                <c:pt idx="42267">
                  <c:v>8.0022890000000011</c:v>
                </c:pt>
                <c:pt idx="42268">
                  <c:v>7.993271</c:v>
                </c:pt>
                <c:pt idx="42269">
                  <c:v>7.9781560000000002</c:v>
                </c:pt>
                <c:pt idx="42270">
                  <c:v>7.9944839999999999</c:v>
                </c:pt>
                <c:pt idx="42271">
                  <c:v>8.0017689999999995</c:v>
                </c:pt>
                <c:pt idx="42272">
                  <c:v>7.9879949999999997</c:v>
                </c:pt>
                <c:pt idx="42273">
                  <c:v>7.9899709999999997</c:v>
                </c:pt>
                <c:pt idx="42274">
                  <c:v>8.0029830000000004</c:v>
                </c:pt>
                <c:pt idx="42275">
                  <c:v>8.0037470000000006</c:v>
                </c:pt>
                <c:pt idx="42276">
                  <c:v>8.0076989999999988</c:v>
                </c:pt>
                <c:pt idx="42277">
                  <c:v>8.0112290000000002</c:v>
                </c:pt>
                <c:pt idx="42278">
                  <c:v>8.0042000000000009</c:v>
                </c:pt>
                <c:pt idx="42279">
                  <c:v>8.0063099999999991</c:v>
                </c:pt>
                <c:pt idx="42280">
                  <c:v>8.0071839999999987</c:v>
                </c:pt>
                <c:pt idx="42281">
                  <c:v>7.9959319999999998</c:v>
                </c:pt>
                <c:pt idx="42282">
                  <c:v>7.9912919999999996</c:v>
                </c:pt>
                <c:pt idx="42283">
                  <c:v>8.0003689999999992</c:v>
                </c:pt>
                <c:pt idx="42284">
                  <c:v>8.0048919999999999</c:v>
                </c:pt>
                <c:pt idx="42285">
                  <c:v>8.0003069999999994</c:v>
                </c:pt>
                <c:pt idx="42286">
                  <c:v>8.0057299999999998</c:v>
                </c:pt>
                <c:pt idx="42287">
                  <c:v>8.0046420000000005</c:v>
                </c:pt>
                <c:pt idx="42288">
                  <c:v>7.9906610000000002</c:v>
                </c:pt>
                <c:pt idx="42289">
                  <c:v>7.9990129999999997</c:v>
                </c:pt>
                <c:pt idx="42290">
                  <c:v>8.0083920000000006</c:v>
                </c:pt>
                <c:pt idx="42291">
                  <c:v>7.9926519999999996</c:v>
                </c:pt>
                <c:pt idx="42292">
                  <c:v>7.9891920000000001</c:v>
                </c:pt>
                <c:pt idx="42293">
                  <c:v>8.0016700000000007</c:v>
                </c:pt>
                <c:pt idx="42294">
                  <c:v>8.0000649999999993</c:v>
                </c:pt>
                <c:pt idx="42295">
                  <c:v>7.9928090000000003</c:v>
                </c:pt>
                <c:pt idx="42296">
                  <c:v>7.9959309999999997</c:v>
                </c:pt>
                <c:pt idx="42297">
                  <c:v>7.9988289999999997</c:v>
                </c:pt>
                <c:pt idx="42298">
                  <c:v>8.0015490000000007</c:v>
                </c:pt>
                <c:pt idx="42299">
                  <c:v>8.011253</c:v>
                </c:pt>
                <c:pt idx="42300">
                  <c:v>8.0056820000000002</c:v>
                </c:pt>
                <c:pt idx="42301">
                  <c:v>7.9989299999999997</c:v>
                </c:pt>
                <c:pt idx="42302">
                  <c:v>8.0124980000000008</c:v>
                </c:pt>
                <c:pt idx="42303">
                  <c:v>8.0153679999999987</c:v>
                </c:pt>
                <c:pt idx="42304">
                  <c:v>7.9990829999999997</c:v>
                </c:pt>
                <c:pt idx="42305">
                  <c:v>7.9989020000000002</c:v>
                </c:pt>
                <c:pt idx="42306">
                  <c:v>8.0113060000000011</c:v>
                </c:pt>
                <c:pt idx="42307">
                  <c:v>7.9980929999999999</c:v>
                </c:pt>
                <c:pt idx="42308">
                  <c:v>7.9883930000000003</c:v>
                </c:pt>
                <c:pt idx="42309">
                  <c:v>8.0058870000000013</c:v>
                </c:pt>
                <c:pt idx="42310">
                  <c:v>8.0053789999999996</c:v>
                </c:pt>
                <c:pt idx="42311">
                  <c:v>7.9994149999999999</c:v>
                </c:pt>
                <c:pt idx="42312">
                  <c:v>8.0144650000000013</c:v>
                </c:pt>
                <c:pt idx="42313">
                  <c:v>8.0119749999999996</c:v>
                </c:pt>
                <c:pt idx="42314">
                  <c:v>7.9945529999999998</c:v>
                </c:pt>
                <c:pt idx="42315">
                  <c:v>8.0030150000000013</c:v>
                </c:pt>
                <c:pt idx="42316">
                  <c:v>8.0133700000000001</c:v>
                </c:pt>
                <c:pt idx="42317">
                  <c:v>7.9999880000000001</c:v>
                </c:pt>
                <c:pt idx="42318">
                  <c:v>8.0009100000000011</c:v>
                </c:pt>
                <c:pt idx="42319">
                  <c:v>8.0105590000000007</c:v>
                </c:pt>
                <c:pt idx="42320">
                  <c:v>8.003501</c:v>
                </c:pt>
                <c:pt idx="42321">
                  <c:v>8.0048490000000001</c:v>
                </c:pt>
                <c:pt idx="42322">
                  <c:v>8.0123850000000001</c:v>
                </c:pt>
                <c:pt idx="42323">
                  <c:v>8.0076229999999988</c:v>
                </c:pt>
                <c:pt idx="42324">
                  <c:v>8.0040940000000003</c:v>
                </c:pt>
                <c:pt idx="42325">
                  <c:v>8.0100580000000008</c:v>
                </c:pt>
                <c:pt idx="42326">
                  <c:v>8.003838</c:v>
                </c:pt>
                <c:pt idx="42327">
                  <c:v>7.9976849999999997</c:v>
                </c:pt>
                <c:pt idx="42328">
                  <c:v>8.0154759999999996</c:v>
                </c:pt>
                <c:pt idx="42329">
                  <c:v>8.0172439999999998</c:v>
                </c:pt>
                <c:pt idx="42330">
                  <c:v>8.0021579999999997</c:v>
                </c:pt>
                <c:pt idx="42331">
                  <c:v>8.005745000000001</c:v>
                </c:pt>
                <c:pt idx="42332">
                  <c:v>8.0116610000000001</c:v>
                </c:pt>
                <c:pt idx="42333">
                  <c:v>8.0086519999999997</c:v>
                </c:pt>
                <c:pt idx="42334">
                  <c:v>8.0031770000000009</c:v>
                </c:pt>
                <c:pt idx="42335">
                  <c:v>8.0055119999999995</c:v>
                </c:pt>
                <c:pt idx="42336">
                  <c:v>8.0133779999999994</c:v>
                </c:pt>
                <c:pt idx="42337">
                  <c:v>8.0136849999999988</c:v>
                </c:pt>
                <c:pt idx="42338">
                  <c:v>8.0129130000000011</c:v>
                </c:pt>
                <c:pt idx="42339">
                  <c:v>8.0126720000000002</c:v>
                </c:pt>
                <c:pt idx="42340">
                  <c:v>8.0155649999999987</c:v>
                </c:pt>
                <c:pt idx="42341">
                  <c:v>8.0141150000000003</c:v>
                </c:pt>
                <c:pt idx="42342">
                  <c:v>7.9999799999999999</c:v>
                </c:pt>
                <c:pt idx="42343">
                  <c:v>8.0009730000000001</c:v>
                </c:pt>
                <c:pt idx="42344">
                  <c:v>8.0124209999999998</c:v>
                </c:pt>
                <c:pt idx="42345">
                  <c:v>8.0079960000000003</c:v>
                </c:pt>
                <c:pt idx="42346">
                  <c:v>8.0020680000000013</c:v>
                </c:pt>
                <c:pt idx="42347">
                  <c:v>8.0126349999999995</c:v>
                </c:pt>
                <c:pt idx="42348">
                  <c:v>8.0190090000000005</c:v>
                </c:pt>
                <c:pt idx="42349">
                  <c:v>8.0111980000000003</c:v>
                </c:pt>
                <c:pt idx="42350">
                  <c:v>8.0101960000000005</c:v>
                </c:pt>
                <c:pt idx="42351">
                  <c:v>8.0124169999999992</c:v>
                </c:pt>
                <c:pt idx="42352">
                  <c:v>8.0069970000000001</c:v>
                </c:pt>
                <c:pt idx="42353">
                  <c:v>8.004131000000001</c:v>
                </c:pt>
                <c:pt idx="42354">
                  <c:v>8.005903</c:v>
                </c:pt>
                <c:pt idx="42355">
                  <c:v>8.0105219999999999</c:v>
                </c:pt>
                <c:pt idx="42356">
                  <c:v>8.0177420000000001</c:v>
                </c:pt>
                <c:pt idx="42357">
                  <c:v>8.017792</c:v>
                </c:pt>
                <c:pt idx="42358">
                  <c:v>8.0091999999999999</c:v>
                </c:pt>
                <c:pt idx="42359">
                  <c:v>8.0107770000000009</c:v>
                </c:pt>
                <c:pt idx="42360">
                  <c:v>8.0186270000000004</c:v>
                </c:pt>
                <c:pt idx="42361">
                  <c:v>8.0090839999999996</c:v>
                </c:pt>
                <c:pt idx="42362">
                  <c:v>8.0081389999999999</c:v>
                </c:pt>
                <c:pt idx="42363">
                  <c:v>8.016763000000001</c:v>
                </c:pt>
                <c:pt idx="42364">
                  <c:v>8.014835999999999</c:v>
                </c:pt>
                <c:pt idx="42365">
                  <c:v>8.0207139999999999</c:v>
                </c:pt>
                <c:pt idx="42366">
                  <c:v>8.0247759999999992</c:v>
                </c:pt>
                <c:pt idx="42367">
                  <c:v>8.013814</c:v>
                </c:pt>
                <c:pt idx="42368">
                  <c:v>8.0072210000000013</c:v>
                </c:pt>
                <c:pt idx="42369">
                  <c:v>8.0147860000000009</c:v>
                </c:pt>
                <c:pt idx="42370">
                  <c:v>8.0143959999999996</c:v>
                </c:pt>
                <c:pt idx="42371">
                  <c:v>8.0041450000000012</c:v>
                </c:pt>
                <c:pt idx="42372">
                  <c:v>8.0152210000000004</c:v>
                </c:pt>
                <c:pt idx="42373">
                  <c:v>8.0226389999999999</c:v>
                </c:pt>
                <c:pt idx="42374">
                  <c:v>8.0112360000000002</c:v>
                </c:pt>
                <c:pt idx="42375">
                  <c:v>8.0134240000000005</c:v>
                </c:pt>
                <c:pt idx="42376">
                  <c:v>8.0202540000000013</c:v>
                </c:pt>
                <c:pt idx="42377">
                  <c:v>8.0150410000000001</c:v>
                </c:pt>
                <c:pt idx="42378">
                  <c:v>8.011336</c:v>
                </c:pt>
                <c:pt idx="42379">
                  <c:v>8.0173009999999998</c:v>
                </c:pt>
                <c:pt idx="42380">
                  <c:v>8.01342</c:v>
                </c:pt>
                <c:pt idx="42381">
                  <c:v>8.0063279999999999</c:v>
                </c:pt>
                <c:pt idx="42382">
                  <c:v>8.0143120000000003</c:v>
                </c:pt>
                <c:pt idx="42383">
                  <c:v>8.0136260000000004</c:v>
                </c:pt>
                <c:pt idx="42384">
                  <c:v>8.0129659999999987</c:v>
                </c:pt>
                <c:pt idx="42385">
                  <c:v>8.0258919999999989</c:v>
                </c:pt>
                <c:pt idx="42386">
                  <c:v>8.0250890000000012</c:v>
                </c:pt>
                <c:pt idx="42387">
                  <c:v>8.0187910000000002</c:v>
                </c:pt>
                <c:pt idx="42388">
                  <c:v>8.0222280000000001</c:v>
                </c:pt>
                <c:pt idx="42389">
                  <c:v>8.0218190000000007</c:v>
                </c:pt>
                <c:pt idx="42390">
                  <c:v>8.0117589999999996</c:v>
                </c:pt>
                <c:pt idx="42391">
                  <c:v>8.0137640000000001</c:v>
                </c:pt>
                <c:pt idx="42392">
                  <c:v>8.0206790000000012</c:v>
                </c:pt>
                <c:pt idx="42393">
                  <c:v>8.0146820000000005</c:v>
                </c:pt>
                <c:pt idx="42394">
                  <c:v>8.016769</c:v>
                </c:pt>
                <c:pt idx="42395">
                  <c:v>8.0200430000000011</c:v>
                </c:pt>
                <c:pt idx="42396">
                  <c:v>8.0143319999999996</c:v>
                </c:pt>
                <c:pt idx="42397">
                  <c:v>8.0202840000000002</c:v>
                </c:pt>
                <c:pt idx="42398">
                  <c:v>8.0326339999999998</c:v>
                </c:pt>
                <c:pt idx="42399">
                  <c:v>8.0262580000000003</c:v>
                </c:pt>
                <c:pt idx="42400">
                  <c:v>8.0144160000000007</c:v>
                </c:pt>
                <c:pt idx="42401">
                  <c:v>8.0235839999999996</c:v>
                </c:pt>
                <c:pt idx="42402">
                  <c:v>8.0212190000000003</c:v>
                </c:pt>
                <c:pt idx="42403">
                  <c:v>8.0084219999999995</c:v>
                </c:pt>
                <c:pt idx="42404">
                  <c:v>8.0185099999999991</c:v>
                </c:pt>
                <c:pt idx="42405">
                  <c:v>8.0217530000000004</c:v>
                </c:pt>
                <c:pt idx="42406">
                  <c:v>8.0170659999999998</c:v>
                </c:pt>
                <c:pt idx="42407">
                  <c:v>8.022943999999999</c:v>
                </c:pt>
                <c:pt idx="42408">
                  <c:v>8.0255480000000006</c:v>
                </c:pt>
                <c:pt idx="42409">
                  <c:v>8.0226229999999994</c:v>
                </c:pt>
                <c:pt idx="42410">
                  <c:v>8.0206119999999999</c:v>
                </c:pt>
                <c:pt idx="42411">
                  <c:v>8.0227959999999996</c:v>
                </c:pt>
                <c:pt idx="42412">
                  <c:v>8.0159029999999998</c:v>
                </c:pt>
                <c:pt idx="42413">
                  <c:v>8.0123220000000011</c:v>
                </c:pt>
                <c:pt idx="42414">
                  <c:v>8.0216510000000003</c:v>
                </c:pt>
                <c:pt idx="42415">
                  <c:v>8.0213940000000008</c:v>
                </c:pt>
                <c:pt idx="42416">
                  <c:v>8.0210299999999997</c:v>
                </c:pt>
                <c:pt idx="42417">
                  <c:v>8.0233729999999994</c:v>
                </c:pt>
                <c:pt idx="42418">
                  <c:v>8.021471</c:v>
                </c:pt>
                <c:pt idx="42419">
                  <c:v>8.0288219999999999</c:v>
                </c:pt>
                <c:pt idx="42420">
                  <c:v>8.0366470000000003</c:v>
                </c:pt>
                <c:pt idx="42421">
                  <c:v>8.0276230000000002</c:v>
                </c:pt>
                <c:pt idx="42422">
                  <c:v>8.0189370000000011</c:v>
                </c:pt>
                <c:pt idx="42423">
                  <c:v>8.0271900000000009</c:v>
                </c:pt>
                <c:pt idx="42424">
                  <c:v>8.0217109999999998</c:v>
                </c:pt>
                <c:pt idx="42425">
                  <c:v>8.0070189999999997</c:v>
                </c:pt>
                <c:pt idx="42426">
                  <c:v>8.0161149999999992</c:v>
                </c:pt>
                <c:pt idx="42427">
                  <c:v>8.0262019999999996</c:v>
                </c:pt>
                <c:pt idx="42428">
                  <c:v>8.0244339999999994</c:v>
                </c:pt>
                <c:pt idx="42429">
                  <c:v>8.0230579999999989</c:v>
                </c:pt>
                <c:pt idx="42430">
                  <c:v>8.0218160000000012</c:v>
                </c:pt>
                <c:pt idx="42431">
                  <c:v>8.0206990000000005</c:v>
                </c:pt>
                <c:pt idx="42432">
                  <c:v>8.0219740000000002</c:v>
                </c:pt>
                <c:pt idx="42433">
                  <c:v>8.0298210000000001</c:v>
                </c:pt>
                <c:pt idx="42434">
                  <c:v>8.0350080000000013</c:v>
                </c:pt>
                <c:pt idx="42435">
                  <c:v>8.0340680000000013</c:v>
                </c:pt>
                <c:pt idx="42436">
                  <c:v>8.0277089999999998</c:v>
                </c:pt>
                <c:pt idx="42437">
                  <c:v>8.0151709999999987</c:v>
                </c:pt>
                <c:pt idx="42438">
                  <c:v>8.0173279999999991</c:v>
                </c:pt>
                <c:pt idx="42439">
                  <c:v>8.0259490000000007</c:v>
                </c:pt>
                <c:pt idx="42440">
                  <c:v>8.0257959999999997</c:v>
                </c:pt>
                <c:pt idx="42441">
                  <c:v>8.031683000000001</c:v>
                </c:pt>
                <c:pt idx="42442">
                  <c:v>8.0358409999999996</c:v>
                </c:pt>
                <c:pt idx="42443">
                  <c:v>8.0318889999999996</c:v>
                </c:pt>
                <c:pt idx="42444">
                  <c:v>8.0340179999999997</c:v>
                </c:pt>
                <c:pt idx="42445">
                  <c:v>8.0388200000000012</c:v>
                </c:pt>
                <c:pt idx="42446">
                  <c:v>8.0269009999999987</c:v>
                </c:pt>
                <c:pt idx="42447">
                  <c:v>8.0194390000000002</c:v>
                </c:pt>
                <c:pt idx="42448">
                  <c:v>8.0326069999999987</c:v>
                </c:pt>
                <c:pt idx="42449">
                  <c:v>8.0254930000000009</c:v>
                </c:pt>
                <c:pt idx="42450">
                  <c:v>8.0148030000000006</c:v>
                </c:pt>
                <c:pt idx="42451">
                  <c:v>8.0245050000000013</c:v>
                </c:pt>
                <c:pt idx="42452">
                  <c:v>8.025428999999999</c:v>
                </c:pt>
                <c:pt idx="42453">
                  <c:v>8.0246700000000004</c:v>
                </c:pt>
                <c:pt idx="42454">
                  <c:v>8.0345610000000001</c:v>
                </c:pt>
                <c:pt idx="42455">
                  <c:v>8.0315790000000007</c:v>
                </c:pt>
                <c:pt idx="42456">
                  <c:v>8.0188860000000002</c:v>
                </c:pt>
                <c:pt idx="42457">
                  <c:v>8.0228369999999991</c:v>
                </c:pt>
                <c:pt idx="42458">
                  <c:v>8.0306959999999989</c:v>
                </c:pt>
                <c:pt idx="42459">
                  <c:v>8.0255039999999997</c:v>
                </c:pt>
                <c:pt idx="42460">
                  <c:v>8.0254459999999987</c:v>
                </c:pt>
                <c:pt idx="42461">
                  <c:v>8.0276700000000005</c:v>
                </c:pt>
                <c:pt idx="42462">
                  <c:v>8.0233460000000001</c:v>
                </c:pt>
                <c:pt idx="42463">
                  <c:v>8.0310689999999987</c:v>
                </c:pt>
                <c:pt idx="42464">
                  <c:v>8.0428369999999987</c:v>
                </c:pt>
                <c:pt idx="42465">
                  <c:v>8.0298440000000006</c:v>
                </c:pt>
                <c:pt idx="42466">
                  <c:v>8.01877</c:v>
                </c:pt>
                <c:pt idx="42467">
                  <c:v>8.033733999999999</c:v>
                </c:pt>
                <c:pt idx="42468">
                  <c:v>8.0352810000000012</c:v>
                </c:pt>
                <c:pt idx="42469">
                  <c:v>8.027571</c:v>
                </c:pt>
                <c:pt idx="42470">
                  <c:v>8.0367189999999997</c:v>
                </c:pt>
                <c:pt idx="42471">
                  <c:v>8.0337479999999992</c:v>
                </c:pt>
                <c:pt idx="42472">
                  <c:v>8.0281669999999998</c:v>
                </c:pt>
                <c:pt idx="42473">
                  <c:v>8.036683</c:v>
                </c:pt>
                <c:pt idx="42474">
                  <c:v>8.0375610000000002</c:v>
                </c:pt>
                <c:pt idx="42475">
                  <c:v>8.0271439999999998</c:v>
                </c:pt>
                <c:pt idx="42476">
                  <c:v>8.0315049999999992</c:v>
                </c:pt>
                <c:pt idx="42477">
                  <c:v>8.0415340000000004</c:v>
                </c:pt>
                <c:pt idx="42478">
                  <c:v>8.0263519999999993</c:v>
                </c:pt>
                <c:pt idx="42479">
                  <c:v>8.022397999999999</c:v>
                </c:pt>
                <c:pt idx="42480">
                  <c:v>8.0386199999999999</c:v>
                </c:pt>
                <c:pt idx="42481">
                  <c:v>8.0318229999999993</c:v>
                </c:pt>
                <c:pt idx="42482">
                  <c:v>8.0272839999999999</c:v>
                </c:pt>
                <c:pt idx="42483">
                  <c:v>8.0389909999999993</c:v>
                </c:pt>
                <c:pt idx="42484">
                  <c:v>8.0350330000000003</c:v>
                </c:pt>
                <c:pt idx="42485">
                  <c:v>8.022831</c:v>
                </c:pt>
                <c:pt idx="42486">
                  <c:v>8.0294319999999999</c:v>
                </c:pt>
                <c:pt idx="42487">
                  <c:v>8.0398929999999993</c:v>
                </c:pt>
                <c:pt idx="42488">
                  <c:v>8.0387069999999987</c:v>
                </c:pt>
                <c:pt idx="42489">
                  <c:v>8.0406040000000001</c:v>
                </c:pt>
                <c:pt idx="42490">
                  <c:v>8.0347989999999996</c:v>
                </c:pt>
                <c:pt idx="42491">
                  <c:v>8.0231950000000012</c:v>
                </c:pt>
                <c:pt idx="42492">
                  <c:v>8.0301620000000007</c:v>
                </c:pt>
                <c:pt idx="42493">
                  <c:v>8.0398859999999992</c:v>
                </c:pt>
                <c:pt idx="42494">
                  <c:v>8.0335269999999994</c:v>
                </c:pt>
                <c:pt idx="42495">
                  <c:v>8.031842000000001</c:v>
                </c:pt>
                <c:pt idx="42496">
                  <c:v>8.039968</c:v>
                </c:pt>
                <c:pt idx="42497">
                  <c:v>8.0329860000000011</c:v>
                </c:pt>
                <c:pt idx="42498">
                  <c:v>8.0260210000000001</c:v>
                </c:pt>
                <c:pt idx="42499">
                  <c:v>8.0377030000000005</c:v>
                </c:pt>
                <c:pt idx="42500">
                  <c:v>8.0373929999999998</c:v>
                </c:pt>
                <c:pt idx="42501">
                  <c:v>8.0303250000000013</c:v>
                </c:pt>
                <c:pt idx="42502">
                  <c:v>8.0372890000000012</c:v>
                </c:pt>
                <c:pt idx="42503">
                  <c:v>8.0390040000000003</c:v>
                </c:pt>
                <c:pt idx="42504">
                  <c:v>8.0386400000000009</c:v>
                </c:pt>
                <c:pt idx="42505">
                  <c:v>8.0471880000000002</c:v>
                </c:pt>
                <c:pt idx="42506">
                  <c:v>8.051361</c:v>
                </c:pt>
                <c:pt idx="42507">
                  <c:v>8.0418120000000002</c:v>
                </c:pt>
                <c:pt idx="42508">
                  <c:v>8.0400989999999997</c:v>
                </c:pt>
                <c:pt idx="42509">
                  <c:v>8.0473269999999992</c:v>
                </c:pt>
                <c:pt idx="42510">
                  <c:v>8.0417360000000002</c:v>
                </c:pt>
                <c:pt idx="42511">
                  <c:v>8.0395950000000003</c:v>
                </c:pt>
                <c:pt idx="42512">
                  <c:v>8.0411409999999997</c:v>
                </c:pt>
                <c:pt idx="42513">
                  <c:v>8.0329340000000009</c:v>
                </c:pt>
                <c:pt idx="42514">
                  <c:v>8.0324400000000011</c:v>
                </c:pt>
                <c:pt idx="42515">
                  <c:v>8.0444659999999999</c:v>
                </c:pt>
                <c:pt idx="42516">
                  <c:v>8.0451709999999999</c:v>
                </c:pt>
                <c:pt idx="42517">
                  <c:v>8.0364690000000003</c:v>
                </c:pt>
                <c:pt idx="42518">
                  <c:v>8.0397180000000006</c:v>
                </c:pt>
                <c:pt idx="42519">
                  <c:v>8.0395140000000005</c:v>
                </c:pt>
                <c:pt idx="42520">
                  <c:v>8.0333699999999997</c:v>
                </c:pt>
                <c:pt idx="42521">
                  <c:v>8.0394089999999991</c:v>
                </c:pt>
                <c:pt idx="42522">
                  <c:v>8.0380640000000003</c:v>
                </c:pt>
                <c:pt idx="42523">
                  <c:v>8.0337160000000001</c:v>
                </c:pt>
                <c:pt idx="42524">
                  <c:v>8.0416759999999989</c:v>
                </c:pt>
                <c:pt idx="42525">
                  <c:v>8.0448990000000009</c:v>
                </c:pt>
                <c:pt idx="42526">
                  <c:v>8.0432790000000001</c:v>
                </c:pt>
                <c:pt idx="42527">
                  <c:v>8.0490279999999998</c:v>
                </c:pt>
                <c:pt idx="42528">
                  <c:v>8.0474110000000003</c:v>
                </c:pt>
                <c:pt idx="42529">
                  <c:v>8.034953999999999</c:v>
                </c:pt>
                <c:pt idx="42530">
                  <c:v>8.0367949999999997</c:v>
                </c:pt>
                <c:pt idx="42531">
                  <c:v>8.0464279999999988</c:v>
                </c:pt>
                <c:pt idx="42532">
                  <c:v>8.0435860000000012</c:v>
                </c:pt>
                <c:pt idx="42533">
                  <c:v>8.0405280000000001</c:v>
                </c:pt>
                <c:pt idx="42534">
                  <c:v>8.0410140000000006</c:v>
                </c:pt>
                <c:pt idx="42535">
                  <c:v>8.0407930000000007</c:v>
                </c:pt>
                <c:pt idx="42536">
                  <c:v>8.0419839999999994</c:v>
                </c:pt>
                <c:pt idx="42537">
                  <c:v>8.0427220000000013</c:v>
                </c:pt>
                <c:pt idx="42538">
                  <c:v>8.0410880000000002</c:v>
                </c:pt>
                <c:pt idx="42539">
                  <c:v>8.0362930000000006</c:v>
                </c:pt>
                <c:pt idx="42540">
                  <c:v>8.043095000000001</c:v>
                </c:pt>
                <c:pt idx="42541">
                  <c:v>8.0459300000000002</c:v>
                </c:pt>
                <c:pt idx="42542">
                  <c:v>8.0324619999999989</c:v>
                </c:pt>
                <c:pt idx="42543">
                  <c:v>8.0327099999999998</c:v>
                </c:pt>
                <c:pt idx="42544">
                  <c:v>8.0382110000000004</c:v>
                </c:pt>
                <c:pt idx="42545">
                  <c:v>8.0386659999999992</c:v>
                </c:pt>
                <c:pt idx="42546">
                  <c:v>8.048235</c:v>
                </c:pt>
                <c:pt idx="42547">
                  <c:v>8.0488</c:v>
                </c:pt>
                <c:pt idx="42548">
                  <c:v>8.0394360000000002</c:v>
                </c:pt>
                <c:pt idx="42549">
                  <c:v>8.0435060000000007</c:v>
                </c:pt>
                <c:pt idx="42550">
                  <c:v>8.047623999999999</c:v>
                </c:pt>
                <c:pt idx="42551">
                  <c:v>8.0411630000000009</c:v>
                </c:pt>
                <c:pt idx="42552">
                  <c:v>8.0457640000000001</c:v>
                </c:pt>
                <c:pt idx="42553">
                  <c:v>8.0541680000000007</c:v>
                </c:pt>
                <c:pt idx="42554">
                  <c:v>8.0438709999999993</c:v>
                </c:pt>
                <c:pt idx="42555">
                  <c:v>8.0398549999999993</c:v>
                </c:pt>
                <c:pt idx="42556">
                  <c:v>8.044791</c:v>
                </c:pt>
                <c:pt idx="42557">
                  <c:v>8.0415409999999987</c:v>
                </c:pt>
                <c:pt idx="42558">
                  <c:v>8.0430200000000003</c:v>
                </c:pt>
                <c:pt idx="42559">
                  <c:v>8.0452480000000008</c:v>
                </c:pt>
                <c:pt idx="42560">
                  <c:v>8.0432379999999988</c:v>
                </c:pt>
                <c:pt idx="42561">
                  <c:v>8.041601</c:v>
                </c:pt>
                <c:pt idx="42562">
                  <c:v>8.0440590000000007</c:v>
                </c:pt>
                <c:pt idx="42563">
                  <c:v>8.0457840000000012</c:v>
                </c:pt>
                <c:pt idx="42564">
                  <c:v>8.0452720000000006</c:v>
                </c:pt>
                <c:pt idx="42565">
                  <c:v>8.0505430000000011</c:v>
                </c:pt>
                <c:pt idx="42566">
                  <c:v>8.0498820000000002</c:v>
                </c:pt>
                <c:pt idx="42567">
                  <c:v>8.04589</c:v>
                </c:pt>
                <c:pt idx="42568">
                  <c:v>8.0519689999999997</c:v>
                </c:pt>
                <c:pt idx="42569">
                  <c:v>8.0570149999999998</c:v>
                </c:pt>
                <c:pt idx="42570">
                  <c:v>8.0528060000000004</c:v>
                </c:pt>
                <c:pt idx="42571">
                  <c:v>8.0519350000000003</c:v>
                </c:pt>
                <c:pt idx="42572">
                  <c:v>8.0539100000000001</c:v>
                </c:pt>
                <c:pt idx="42573">
                  <c:v>8.0425880000000003</c:v>
                </c:pt>
                <c:pt idx="42574">
                  <c:v>8.0383309999999994</c:v>
                </c:pt>
                <c:pt idx="42575">
                  <c:v>8.0495419999999989</c:v>
                </c:pt>
                <c:pt idx="42576">
                  <c:v>8.0474949999999996</c:v>
                </c:pt>
                <c:pt idx="42577">
                  <c:v>8.043095000000001</c:v>
                </c:pt>
                <c:pt idx="42578">
                  <c:v>8.0519189999999998</c:v>
                </c:pt>
                <c:pt idx="42579">
                  <c:v>8.0535040000000002</c:v>
                </c:pt>
                <c:pt idx="42580">
                  <c:v>8.0481999999999996</c:v>
                </c:pt>
                <c:pt idx="42581">
                  <c:v>8.0573550000000012</c:v>
                </c:pt>
                <c:pt idx="42582">
                  <c:v>8.0588829999999998</c:v>
                </c:pt>
                <c:pt idx="42583">
                  <c:v>8.0448839999999997</c:v>
                </c:pt>
                <c:pt idx="42584">
                  <c:v>8.0533269999999995</c:v>
                </c:pt>
                <c:pt idx="42585">
                  <c:v>8.0568799999999996</c:v>
                </c:pt>
                <c:pt idx="42586">
                  <c:v>8.0345069999999996</c:v>
                </c:pt>
                <c:pt idx="42587">
                  <c:v>8.0396900000000002</c:v>
                </c:pt>
                <c:pt idx="42588">
                  <c:v>8.0565059999999988</c:v>
                </c:pt>
                <c:pt idx="42589">
                  <c:v>8.0468520000000012</c:v>
                </c:pt>
                <c:pt idx="42590">
                  <c:v>8.0498820000000002</c:v>
                </c:pt>
                <c:pt idx="42591">
                  <c:v>8.0690489999999997</c:v>
                </c:pt>
                <c:pt idx="42592">
                  <c:v>8.0602119999999999</c:v>
                </c:pt>
                <c:pt idx="42593">
                  <c:v>8.0443560000000005</c:v>
                </c:pt>
                <c:pt idx="42594">
                  <c:v>8.0496909999999993</c:v>
                </c:pt>
                <c:pt idx="42595">
                  <c:v>8.049099</c:v>
                </c:pt>
                <c:pt idx="42596">
                  <c:v>8.0441140000000004</c:v>
                </c:pt>
                <c:pt idx="42597">
                  <c:v>8.052192999999999</c:v>
                </c:pt>
                <c:pt idx="42598">
                  <c:v>8.054552000000001</c:v>
                </c:pt>
                <c:pt idx="42599">
                  <c:v>8.0537150000000004</c:v>
                </c:pt>
                <c:pt idx="42600">
                  <c:v>8.0570789999999999</c:v>
                </c:pt>
                <c:pt idx="42601">
                  <c:v>8.054233</c:v>
                </c:pt>
                <c:pt idx="42602">
                  <c:v>8.0465929999999997</c:v>
                </c:pt>
                <c:pt idx="42603">
                  <c:v>8.048997</c:v>
                </c:pt>
                <c:pt idx="42604">
                  <c:v>8.0585000000000004</c:v>
                </c:pt>
                <c:pt idx="42605">
                  <c:v>8.0567430000000009</c:v>
                </c:pt>
                <c:pt idx="42606">
                  <c:v>8.0523710000000008</c:v>
                </c:pt>
                <c:pt idx="42607">
                  <c:v>8.0522559999999999</c:v>
                </c:pt>
                <c:pt idx="42608">
                  <c:v>8.0490709999999996</c:v>
                </c:pt>
                <c:pt idx="42609">
                  <c:v>8.046977</c:v>
                </c:pt>
                <c:pt idx="42610">
                  <c:v>8.055102999999999</c:v>
                </c:pt>
                <c:pt idx="42611">
                  <c:v>8.063034</c:v>
                </c:pt>
                <c:pt idx="42612">
                  <c:v>8.0520820000000004</c:v>
                </c:pt>
                <c:pt idx="42613">
                  <c:v>8.0460339999999988</c:v>
                </c:pt>
                <c:pt idx="42614">
                  <c:v>8.0555090000000007</c:v>
                </c:pt>
                <c:pt idx="42615">
                  <c:v>8.0556680000000007</c:v>
                </c:pt>
                <c:pt idx="42616">
                  <c:v>8.0606359999999988</c:v>
                </c:pt>
                <c:pt idx="42617">
                  <c:v>8.060689</c:v>
                </c:pt>
                <c:pt idx="42618">
                  <c:v>8.0465049999999998</c:v>
                </c:pt>
                <c:pt idx="42619">
                  <c:v>8.0528310000000012</c:v>
                </c:pt>
                <c:pt idx="42620">
                  <c:v>8.0680569999999996</c:v>
                </c:pt>
                <c:pt idx="42621">
                  <c:v>8.0615199999999998</c:v>
                </c:pt>
                <c:pt idx="42622">
                  <c:v>8.0488229999999987</c:v>
                </c:pt>
                <c:pt idx="42623">
                  <c:v>8.0530220000000003</c:v>
                </c:pt>
                <c:pt idx="42624">
                  <c:v>8.0551560000000002</c:v>
                </c:pt>
                <c:pt idx="42625">
                  <c:v>8.0518190000000001</c:v>
                </c:pt>
                <c:pt idx="42626">
                  <c:v>8.0556979999999996</c:v>
                </c:pt>
                <c:pt idx="42627">
                  <c:v>8.0582250000000002</c:v>
                </c:pt>
                <c:pt idx="42628">
                  <c:v>8.0602230000000006</c:v>
                </c:pt>
                <c:pt idx="42629">
                  <c:v>8.0582390000000004</c:v>
                </c:pt>
                <c:pt idx="42630">
                  <c:v>8.0490339999999989</c:v>
                </c:pt>
                <c:pt idx="42631">
                  <c:v>8.052382999999999</c:v>
                </c:pt>
                <c:pt idx="42632">
                  <c:v>8.0614160000000012</c:v>
                </c:pt>
                <c:pt idx="42633">
                  <c:v>8.0597399999999997</c:v>
                </c:pt>
                <c:pt idx="42634">
                  <c:v>8.0588809999999995</c:v>
                </c:pt>
                <c:pt idx="42635">
                  <c:v>8.0669459999999997</c:v>
                </c:pt>
                <c:pt idx="42636">
                  <c:v>8.0674789999999987</c:v>
                </c:pt>
                <c:pt idx="42637">
                  <c:v>8.0579520000000002</c:v>
                </c:pt>
                <c:pt idx="42638">
                  <c:v>8.0620340000000006</c:v>
                </c:pt>
                <c:pt idx="42639">
                  <c:v>8.0649139999999999</c:v>
                </c:pt>
                <c:pt idx="42640">
                  <c:v>8.0567989999999998</c:v>
                </c:pt>
                <c:pt idx="42641">
                  <c:v>8.0555780000000006</c:v>
                </c:pt>
                <c:pt idx="42642">
                  <c:v>8.0573480000000011</c:v>
                </c:pt>
                <c:pt idx="42643">
                  <c:v>8.0586319999999994</c:v>
                </c:pt>
                <c:pt idx="42644">
                  <c:v>8.0606720000000003</c:v>
                </c:pt>
                <c:pt idx="42645">
                  <c:v>8.0622369999999997</c:v>
                </c:pt>
                <c:pt idx="42646">
                  <c:v>8.0582580000000004</c:v>
                </c:pt>
                <c:pt idx="42647">
                  <c:v>8.0548420000000007</c:v>
                </c:pt>
                <c:pt idx="42648">
                  <c:v>8.0604630000000004</c:v>
                </c:pt>
                <c:pt idx="42649">
                  <c:v>8.0572920000000003</c:v>
                </c:pt>
                <c:pt idx="42650">
                  <c:v>8.0611150000000009</c:v>
                </c:pt>
                <c:pt idx="42651">
                  <c:v>8.0713489999999997</c:v>
                </c:pt>
                <c:pt idx="42652">
                  <c:v>8.0617610000000006</c:v>
                </c:pt>
                <c:pt idx="42653">
                  <c:v>8.0590700000000002</c:v>
                </c:pt>
                <c:pt idx="42654">
                  <c:v>8.0692610000000009</c:v>
                </c:pt>
                <c:pt idx="42655">
                  <c:v>8.0700380000000003</c:v>
                </c:pt>
                <c:pt idx="42656">
                  <c:v>8.0627709999999997</c:v>
                </c:pt>
                <c:pt idx="42657">
                  <c:v>8.0611730000000001</c:v>
                </c:pt>
                <c:pt idx="42658">
                  <c:v>8.0661699999999996</c:v>
                </c:pt>
                <c:pt idx="42659">
                  <c:v>8.066120999999999</c:v>
                </c:pt>
                <c:pt idx="42660">
                  <c:v>8.0641379999999998</c:v>
                </c:pt>
                <c:pt idx="42661">
                  <c:v>8.0598010000000002</c:v>
                </c:pt>
                <c:pt idx="42662">
                  <c:v>8.0567650000000004</c:v>
                </c:pt>
                <c:pt idx="42663">
                  <c:v>8.06297</c:v>
                </c:pt>
                <c:pt idx="42664">
                  <c:v>8.0618009999999991</c:v>
                </c:pt>
                <c:pt idx="42665">
                  <c:v>8.0563299999999991</c:v>
                </c:pt>
                <c:pt idx="42666">
                  <c:v>8.0577360000000002</c:v>
                </c:pt>
                <c:pt idx="42667">
                  <c:v>8.0633979999999994</c:v>
                </c:pt>
                <c:pt idx="42668">
                  <c:v>8.0654129999999995</c:v>
                </c:pt>
                <c:pt idx="42669">
                  <c:v>8.0636119999999991</c:v>
                </c:pt>
                <c:pt idx="42670">
                  <c:v>8.0640010000000011</c:v>
                </c:pt>
                <c:pt idx="42671">
                  <c:v>8.0648090000000003</c:v>
                </c:pt>
                <c:pt idx="42672">
                  <c:v>8.0692039999999992</c:v>
                </c:pt>
                <c:pt idx="42673">
                  <c:v>8.0675319999999999</c:v>
                </c:pt>
                <c:pt idx="42674">
                  <c:v>8.0588820000000005</c:v>
                </c:pt>
                <c:pt idx="42675">
                  <c:v>8.0653919999999992</c:v>
                </c:pt>
                <c:pt idx="42676">
                  <c:v>8.073637999999999</c:v>
                </c:pt>
                <c:pt idx="42677">
                  <c:v>8.0683800000000012</c:v>
                </c:pt>
                <c:pt idx="42678">
                  <c:v>8.0641679999999987</c:v>
                </c:pt>
                <c:pt idx="42679">
                  <c:v>8.0704039999999999</c:v>
                </c:pt>
                <c:pt idx="42680">
                  <c:v>8.0703239999999994</c:v>
                </c:pt>
                <c:pt idx="42681">
                  <c:v>8.0606669999999987</c:v>
                </c:pt>
                <c:pt idx="42682">
                  <c:v>8.0637740000000004</c:v>
                </c:pt>
                <c:pt idx="42683">
                  <c:v>8.0639909999999997</c:v>
                </c:pt>
                <c:pt idx="42684">
                  <c:v>8.0588179999999987</c:v>
                </c:pt>
                <c:pt idx="42685">
                  <c:v>8.0677219999999998</c:v>
                </c:pt>
                <c:pt idx="42686">
                  <c:v>8.0695510000000006</c:v>
                </c:pt>
                <c:pt idx="42687">
                  <c:v>8.0633109999999988</c:v>
                </c:pt>
                <c:pt idx="42688">
                  <c:v>8.0610379999999999</c:v>
                </c:pt>
                <c:pt idx="42689">
                  <c:v>8.0634040000000002</c:v>
                </c:pt>
                <c:pt idx="42690">
                  <c:v>8.0678450000000002</c:v>
                </c:pt>
                <c:pt idx="42691">
                  <c:v>8.069547</c:v>
                </c:pt>
                <c:pt idx="42692">
                  <c:v>8.0708909999999996</c:v>
                </c:pt>
                <c:pt idx="42693">
                  <c:v>8.0643330000000013</c:v>
                </c:pt>
                <c:pt idx="42694">
                  <c:v>8.0673339999999989</c:v>
                </c:pt>
                <c:pt idx="42695">
                  <c:v>8.0807490000000008</c:v>
                </c:pt>
                <c:pt idx="42696">
                  <c:v>8.0719940000000001</c:v>
                </c:pt>
                <c:pt idx="42697">
                  <c:v>8.0633759999999999</c:v>
                </c:pt>
                <c:pt idx="42698">
                  <c:v>8.068957000000001</c:v>
                </c:pt>
                <c:pt idx="42699">
                  <c:v>8.066794999999999</c:v>
                </c:pt>
                <c:pt idx="42700">
                  <c:v>8.063092000000001</c:v>
                </c:pt>
                <c:pt idx="42701">
                  <c:v>8.0733680000000003</c:v>
                </c:pt>
                <c:pt idx="42702">
                  <c:v>8.0774010000000001</c:v>
                </c:pt>
                <c:pt idx="42703">
                  <c:v>8.0671470000000003</c:v>
                </c:pt>
                <c:pt idx="42704">
                  <c:v>8.0697639999999993</c:v>
                </c:pt>
                <c:pt idx="42705">
                  <c:v>8.0734549999999992</c:v>
                </c:pt>
                <c:pt idx="42706">
                  <c:v>8.0648350000000004</c:v>
                </c:pt>
                <c:pt idx="42707">
                  <c:v>8.0653889999999997</c:v>
                </c:pt>
                <c:pt idx="42708">
                  <c:v>8.0690840000000001</c:v>
                </c:pt>
                <c:pt idx="42709">
                  <c:v>8.0672069999999998</c:v>
                </c:pt>
                <c:pt idx="42710">
                  <c:v>8.074266999999999</c:v>
                </c:pt>
                <c:pt idx="42711">
                  <c:v>8.0825199999999988</c:v>
                </c:pt>
                <c:pt idx="42712">
                  <c:v>8.0659530000000004</c:v>
                </c:pt>
                <c:pt idx="42713">
                  <c:v>8.0631349999999991</c:v>
                </c:pt>
                <c:pt idx="42714">
                  <c:v>8.0848790000000008</c:v>
                </c:pt>
                <c:pt idx="42715">
                  <c:v>8.0735489999999999</c:v>
                </c:pt>
                <c:pt idx="42716">
                  <c:v>8.0661820000000013</c:v>
                </c:pt>
                <c:pt idx="42717">
                  <c:v>8.0901820000000004</c:v>
                </c:pt>
                <c:pt idx="42718">
                  <c:v>8.088474999999999</c:v>
                </c:pt>
                <c:pt idx="42719">
                  <c:v>8.0725559999999987</c:v>
                </c:pt>
                <c:pt idx="42720">
                  <c:v>8.0739409999999996</c:v>
                </c:pt>
                <c:pt idx="42721">
                  <c:v>8.0731169999999999</c:v>
                </c:pt>
                <c:pt idx="42722">
                  <c:v>8.0664160000000003</c:v>
                </c:pt>
                <c:pt idx="42723">
                  <c:v>8.0742170000000009</c:v>
                </c:pt>
                <c:pt idx="42724">
                  <c:v>8.0761660000000006</c:v>
                </c:pt>
                <c:pt idx="42725">
                  <c:v>8.0609479999999998</c:v>
                </c:pt>
                <c:pt idx="42726">
                  <c:v>8.0650700000000004</c:v>
                </c:pt>
                <c:pt idx="42727">
                  <c:v>8.0753969999999988</c:v>
                </c:pt>
                <c:pt idx="42728">
                  <c:v>8.0727469999999997</c:v>
                </c:pt>
                <c:pt idx="42729">
                  <c:v>8.0731439999999992</c:v>
                </c:pt>
                <c:pt idx="42730">
                  <c:v>8.0757100000000008</c:v>
                </c:pt>
                <c:pt idx="42731">
                  <c:v>8.073105</c:v>
                </c:pt>
                <c:pt idx="42732">
                  <c:v>8.0684380000000004</c:v>
                </c:pt>
                <c:pt idx="42733">
                  <c:v>8.0716669999999997</c:v>
                </c:pt>
                <c:pt idx="42734">
                  <c:v>8.0722310000000004</c:v>
                </c:pt>
                <c:pt idx="42735">
                  <c:v>8.0689220000000006</c:v>
                </c:pt>
                <c:pt idx="42736">
                  <c:v>8.0728280000000012</c:v>
                </c:pt>
                <c:pt idx="42737">
                  <c:v>8.0795570000000012</c:v>
                </c:pt>
                <c:pt idx="42738">
                  <c:v>8.087534999999999</c:v>
                </c:pt>
                <c:pt idx="42739">
                  <c:v>8.0818429999999992</c:v>
                </c:pt>
                <c:pt idx="42740">
                  <c:v>8.0682419999999997</c:v>
                </c:pt>
                <c:pt idx="42741">
                  <c:v>8.0760500000000004</c:v>
                </c:pt>
                <c:pt idx="42742">
                  <c:v>8.08657</c:v>
                </c:pt>
                <c:pt idx="42743">
                  <c:v>8.0773480000000006</c:v>
                </c:pt>
                <c:pt idx="42744">
                  <c:v>8.0633470000000003</c:v>
                </c:pt>
                <c:pt idx="42745">
                  <c:v>8.0723850000000006</c:v>
                </c:pt>
                <c:pt idx="42746">
                  <c:v>8.0858619999999988</c:v>
                </c:pt>
                <c:pt idx="42747">
                  <c:v>8.0758590000000012</c:v>
                </c:pt>
                <c:pt idx="42748">
                  <c:v>8.0710750000000004</c:v>
                </c:pt>
                <c:pt idx="42749">
                  <c:v>8.0780910000000006</c:v>
                </c:pt>
                <c:pt idx="42750">
                  <c:v>8.0797850000000011</c:v>
                </c:pt>
                <c:pt idx="42751">
                  <c:v>8.0773270000000004</c:v>
                </c:pt>
                <c:pt idx="42752">
                  <c:v>8.0764129999999987</c:v>
                </c:pt>
                <c:pt idx="42753">
                  <c:v>8.0784300000000009</c:v>
                </c:pt>
                <c:pt idx="42754">
                  <c:v>8.0793499999999998</c:v>
                </c:pt>
                <c:pt idx="42755">
                  <c:v>8.079307</c:v>
                </c:pt>
                <c:pt idx="42756">
                  <c:v>8.0725839999999991</c:v>
                </c:pt>
                <c:pt idx="42757">
                  <c:v>8.0704339999999988</c:v>
                </c:pt>
                <c:pt idx="42758">
                  <c:v>8.0847860000000011</c:v>
                </c:pt>
                <c:pt idx="42759">
                  <c:v>8.0882649999999998</c:v>
                </c:pt>
                <c:pt idx="42760">
                  <c:v>8.0764019999999999</c:v>
                </c:pt>
                <c:pt idx="42761">
                  <c:v>8.0795829999999995</c:v>
                </c:pt>
                <c:pt idx="42762">
                  <c:v>8.0864620000000009</c:v>
                </c:pt>
                <c:pt idx="42763">
                  <c:v>8.0739009999999993</c:v>
                </c:pt>
                <c:pt idx="42764">
                  <c:v>8.0752990000000011</c:v>
                </c:pt>
                <c:pt idx="42765">
                  <c:v>8.090167000000001</c:v>
                </c:pt>
                <c:pt idx="42766">
                  <c:v>8.0780029999999989</c:v>
                </c:pt>
                <c:pt idx="42767">
                  <c:v>8.0757060000000003</c:v>
                </c:pt>
                <c:pt idx="42768">
                  <c:v>8.0890880000000003</c:v>
                </c:pt>
                <c:pt idx="42769">
                  <c:v>8.0799319999999994</c:v>
                </c:pt>
                <c:pt idx="42770">
                  <c:v>8.0719580000000004</c:v>
                </c:pt>
                <c:pt idx="42771">
                  <c:v>8.0759809999999987</c:v>
                </c:pt>
                <c:pt idx="42772">
                  <c:v>8.078443</c:v>
                </c:pt>
                <c:pt idx="42773">
                  <c:v>8.0789629999999999</c:v>
                </c:pt>
                <c:pt idx="42774">
                  <c:v>8.0845909999999996</c:v>
                </c:pt>
                <c:pt idx="42775">
                  <c:v>8.0919799999999995</c:v>
                </c:pt>
                <c:pt idx="42776">
                  <c:v>8.0856890000000003</c:v>
                </c:pt>
                <c:pt idx="42777">
                  <c:v>8.0835119999999989</c:v>
                </c:pt>
                <c:pt idx="42778">
                  <c:v>8.09253</c:v>
                </c:pt>
                <c:pt idx="42779">
                  <c:v>8.0911480000000005</c:v>
                </c:pt>
                <c:pt idx="42780">
                  <c:v>8.0834820000000001</c:v>
                </c:pt>
                <c:pt idx="42781">
                  <c:v>8.0830880000000001</c:v>
                </c:pt>
                <c:pt idx="42782">
                  <c:v>8.0861450000000001</c:v>
                </c:pt>
                <c:pt idx="42783">
                  <c:v>8.0870369999999987</c:v>
                </c:pt>
                <c:pt idx="42784">
                  <c:v>8.0941270000000003</c:v>
                </c:pt>
                <c:pt idx="42785">
                  <c:v>8.0908270000000009</c:v>
                </c:pt>
                <c:pt idx="42786">
                  <c:v>8.0746929999999999</c:v>
                </c:pt>
                <c:pt idx="42787">
                  <c:v>8.077833</c:v>
                </c:pt>
                <c:pt idx="42788">
                  <c:v>8.084441</c:v>
                </c:pt>
                <c:pt idx="42789">
                  <c:v>8.0797640000000008</c:v>
                </c:pt>
                <c:pt idx="42790">
                  <c:v>8.0773590000000013</c:v>
                </c:pt>
                <c:pt idx="42791">
                  <c:v>8.0784780000000005</c:v>
                </c:pt>
                <c:pt idx="42792">
                  <c:v>8.081040999999999</c:v>
                </c:pt>
                <c:pt idx="42793">
                  <c:v>8.0865930000000006</c:v>
                </c:pt>
                <c:pt idx="42794">
                  <c:v>8.0867979999999999</c:v>
                </c:pt>
                <c:pt idx="42795">
                  <c:v>8.0745050000000003</c:v>
                </c:pt>
                <c:pt idx="42796">
                  <c:v>8.0740030000000012</c:v>
                </c:pt>
                <c:pt idx="42797">
                  <c:v>8.0872700000000002</c:v>
                </c:pt>
                <c:pt idx="42798">
                  <c:v>8.0852079999999997</c:v>
                </c:pt>
                <c:pt idx="42799">
                  <c:v>8.0789399999999993</c:v>
                </c:pt>
                <c:pt idx="42800">
                  <c:v>8.0821590000000008</c:v>
                </c:pt>
                <c:pt idx="42801">
                  <c:v>8.0867649999999998</c:v>
                </c:pt>
                <c:pt idx="42802">
                  <c:v>8.0937260000000002</c:v>
                </c:pt>
                <c:pt idx="42803">
                  <c:v>8.0989900000000006</c:v>
                </c:pt>
                <c:pt idx="42804">
                  <c:v>8.0927340000000001</c:v>
                </c:pt>
                <c:pt idx="42805">
                  <c:v>8.0848949999999995</c:v>
                </c:pt>
                <c:pt idx="42806">
                  <c:v>8.0910119999999992</c:v>
                </c:pt>
                <c:pt idx="42807">
                  <c:v>8.0887899999999995</c:v>
                </c:pt>
                <c:pt idx="42808">
                  <c:v>8.073169</c:v>
                </c:pt>
                <c:pt idx="42809">
                  <c:v>8.0786280000000001</c:v>
                </c:pt>
                <c:pt idx="42810">
                  <c:v>8.08962</c:v>
                </c:pt>
                <c:pt idx="42811">
                  <c:v>8.0878209999999999</c:v>
                </c:pt>
                <c:pt idx="42812">
                  <c:v>8.0960020000000004</c:v>
                </c:pt>
                <c:pt idx="42813">
                  <c:v>8.0983149999999995</c:v>
                </c:pt>
                <c:pt idx="42814">
                  <c:v>8.0855670000000011</c:v>
                </c:pt>
                <c:pt idx="42815">
                  <c:v>8.0876580000000011</c:v>
                </c:pt>
                <c:pt idx="42816">
                  <c:v>8.0966269999999998</c:v>
                </c:pt>
                <c:pt idx="42817">
                  <c:v>8.0870730000000002</c:v>
                </c:pt>
                <c:pt idx="42818">
                  <c:v>8.0848250000000004</c:v>
                </c:pt>
                <c:pt idx="42819">
                  <c:v>8.0975749999999991</c:v>
                </c:pt>
                <c:pt idx="42820">
                  <c:v>8.0940450000000013</c:v>
                </c:pt>
                <c:pt idx="42821">
                  <c:v>8.0864639999999994</c:v>
                </c:pt>
                <c:pt idx="42822">
                  <c:v>8.0879989999999999</c:v>
                </c:pt>
                <c:pt idx="42823">
                  <c:v>8.0859050000000003</c:v>
                </c:pt>
                <c:pt idx="42824">
                  <c:v>8.090401</c:v>
                </c:pt>
                <c:pt idx="42825">
                  <c:v>8.0990380000000002</c:v>
                </c:pt>
                <c:pt idx="42826">
                  <c:v>8.0944490000000009</c:v>
                </c:pt>
                <c:pt idx="42827">
                  <c:v>8.0870920000000002</c:v>
                </c:pt>
                <c:pt idx="42828">
                  <c:v>8.0890120000000003</c:v>
                </c:pt>
                <c:pt idx="42829">
                  <c:v>8.0958119999999987</c:v>
                </c:pt>
                <c:pt idx="42830">
                  <c:v>8.0932709999999997</c:v>
                </c:pt>
                <c:pt idx="42831">
                  <c:v>8.0872320000000002</c:v>
                </c:pt>
                <c:pt idx="42832">
                  <c:v>8.085678999999999</c:v>
                </c:pt>
                <c:pt idx="42833">
                  <c:v>8.0882639999999988</c:v>
                </c:pt>
                <c:pt idx="42834">
                  <c:v>8.090046000000001</c:v>
                </c:pt>
                <c:pt idx="42835">
                  <c:v>8.083991000000001</c:v>
                </c:pt>
                <c:pt idx="42836">
                  <c:v>8.081607</c:v>
                </c:pt>
                <c:pt idx="42837">
                  <c:v>8.0906359999999999</c:v>
                </c:pt>
                <c:pt idx="42838">
                  <c:v>8.1003410000000002</c:v>
                </c:pt>
                <c:pt idx="42839">
                  <c:v>8.0952999999999999</c:v>
                </c:pt>
                <c:pt idx="42840">
                  <c:v>8.0904619999999987</c:v>
                </c:pt>
                <c:pt idx="42841">
                  <c:v>8.100244</c:v>
                </c:pt>
                <c:pt idx="42842">
                  <c:v>8.0979749999999999</c:v>
                </c:pt>
                <c:pt idx="42843">
                  <c:v>8.0881939999999997</c:v>
                </c:pt>
                <c:pt idx="42844">
                  <c:v>8.0911049999999989</c:v>
                </c:pt>
                <c:pt idx="42845">
                  <c:v>8.0953289999999996</c:v>
                </c:pt>
                <c:pt idx="42846">
                  <c:v>8.0916139999999999</c:v>
                </c:pt>
                <c:pt idx="42847">
                  <c:v>8.0925750000000001</c:v>
                </c:pt>
                <c:pt idx="42848">
                  <c:v>8.0958210000000008</c:v>
                </c:pt>
                <c:pt idx="42849">
                  <c:v>8.0839499999999997</c:v>
                </c:pt>
                <c:pt idx="42850">
                  <c:v>8.0905139999999989</c:v>
                </c:pt>
                <c:pt idx="42851">
                  <c:v>8.1072969999999991</c:v>
                </c:pt>
                <c:pt idx="42852">
                  <c:v>8.0977889999999988</c:v>
                </c:pt>
                <c:pt idx="42853">
                  <c:v>8.0910229999999999</c:v>
                </c:pt>
                <c:pt idx="42854">
                  <c:v>8.0921960000000013</c:v>
                </c:pt>
                <c:pt idx="42855">
                  <c:v>8.0886479999999992</c:v>
                </c:pt>
                <c:pt idx="42856">
                  <c:v>8.0919990000000013</c:v>
                </c:pt>
                <c:pt idx="42857">
                  <c:v>8.0986620000000009</c:v>
                </c:pt>
                <c:pt idx="42858">
                  <c:v>8.098217</c:v>
                </c:pt>
                <c:pt idx="42859">
                  <c:v>8.1018450000000009</c:v>
                </c:pt>
                <c:pt idx="42860">
                  <c:v>8.108428</c:v>
                </c:pt>
                <c:pt idx="42861">
                  <c:v>8.0965480000000003</c:v>
                </c:pt>
                <c:pt idx="42862">
                  <c:v>8.0886139999999997</c:v>
                </c:pt>
                <c:pt idx="42863">
                  <c:v>8.1012060000000012</c:v>
                </c:pt>
                <c:pt idx="42864">
                  <c:v>8.0995899999999992</c:v>
                </c:pt>
                <c:pt idx="42865">
                  <c:v>8.0900020000000001</c:v>
                </c:pt>
                <c:pt idx="42866">
                  <c:v>8.0938720000000011</c:v>
                </c:pt>
                <c:pt idx="42867">
                  <c:v>8.0966400000000007</c:v>
                </c:pt>
                <c:pt idx="42868">
                  <c:v>8.0968510000000009</c:v>
                </c:pt>
                <c:pt idx="42869">
                  <c:v>8.1000410000000009</c:v>
                </c:pt>
                <c:pt idx="42870">
                  <c:v>8.097567999999999</c:v>
                </c:pt>
                <c:pt idx="42871">
                  <c:v>8.0942629999999998</c:v>
                </c:pt>
                <c:pt idx="42872">
                  <c:v>8.1022339999999993</c:v>
                </c:pt>
                <c:pt idx="42873">
                  <c:v>8.104845000000001</c:v>
                </c:pt>
                <c:pt idx="42874">
                  <c:v>8.0920470000000009</c:v>
                </c:pt>
                <c:pt idx="42875">
                  <c:v>8.0994740000000007</c:v>
                </c:pt>
                <c:pt idx="42876">
                  <c:v>8.1099390000000007</c:v>
                </c:pt>
                <c:pt idx="42877">
                  <c:v>8.0941010000000002</c:v>
                </c:pt>
                <c:pt idx="42878">
                  <c:v>8.0898329999999987</c:v>
                </c:pt>
                <c:pt idx="42879">
                  <c:v>8.1014909999999993</c:v>
                </c:pt>
                <c:pt idx="42880">
                  <c:v>8.1005839999999996</c:v>
                </c:pt>
                <c:pt idx="42881">
                  <c:v>8.0925240000000009</c:v>
                </c:pt>
                <c:pt idx="42882">
                  <c:v>8.0958430000000003</c:v>
                </c:pt>
                <c:pt idx="42883">
                  <c:v>8.0977889999999988</c:v>
                </c:pt>
                <c:pt idx="42884">
                  <c:v>8.0961320000000008</c:v>
                </c:pt>
                <c:pt idx="42885">
                  <c:v>8.1016860000000008</c:v>
                </c:pt>
                <c:pt idx="42886">
                  <c:v>8.0992810000000013</c:v>
                </c:pt>
                <c:pt idx="42887">
                  <c:v>8.0942779999999992</c:v>
                </c:pt>
                <c:pt idx="42888">
                  <c:v>8.1013179999999991</c:v>
                </c:pt>
                <c:pt idx="42889">
                  <c:v>8.1083269999999992</c:v>
                </c:pt>
                <c:pt idx="42890">
                  <c:v>8.1073459999999997</c:v>
                </c:pt>
                <c:pt idx="42891">
                  <c:v>8.1048410000000004</c:v>
                </c:pt>
                <c:pt idx="42892">
                  <c:v>8.1019509999999997</c:v>
                </c:pt>
                <c:pt idx="42893">
                  <c:v>8.096585000000001</c:v>
                </c:pt>
                <c:pt idx="42894">
                  <c:v>8.1006660000000004</c:v>
                </c:pt>
                <c:pt idx="42895">
                  <c:v>8.1052700000000009</c:v>
                </c:pt>
                <c:pt idx="42896">
                  <c:v>8.1000960000000006</c:v>
                </c:pt>
                <c:pt idx="42897">
                  <c:v>8.1061580000000006</c:v>
                </c:pt>
                <c:pt idx="42898">
                  <c:v>8.1121559999999988</c:v>
                </c:pt>
                <c:pt idx="42899">
                  <c:v>8.104749</c:v>
                </c:pt>
                <c:pt idx="42900">
                  <c:v>8.099888</c:v>
                </c:pt>
                <c:pt idx="42901">
                  <c:v>8.1023050000000012</c:v>
                </c:pt>
                <c:pt idx="42902">
                  <c:v>8.1017010000000003</c:v>
                </c:pt>
                <c:pt idx="42903">
                  <c:v>8.1029350000000004</c:v>
                </c:pt>
                <c:pt idx="42904">
                  <c:v>8.114395</c:v>
                </c:pt>
                <c:pt idx="42905">
                  <c:v>8.1103139999999989</c:v>
                </c:pt>
                <c:pt idx="42906">
                  <c:v>8.0994619999999991</c:v>
                </c:pt>
                <c:pt idx="42907">
                  <c:v>8.1070980000000006</c:v>
                </c:pt>
                <c:pt idx="42908">
                  <c:v>8.1092019999999998</c:v>
                </c:pt>
                <c:pt idx="42909">
                  <c:v>8.0988009999999999</c:v>
                </c:pt>
                <c:pt idx="42910">
                  <c:v>8.0974909999999998</c:v>
                </c:pt>
                <c:pt idx="42911">
                  <c:v>8.1072319999999998</c:v>
                </c:pt>
                <c:pt idx="42912">
                  <c:v>8.1082099999999997</c:v>
                </c:pt>
                <c:pt idx="42913">
                  <c:v>8.1022010000000009</c:v>
                </c:pt>
                <c:pt idx="42914">
                  <c:v>8.1069440000000004</c:v>
                </c:pt>
                <c:pt idx="42915">
                  <c:v>8.1111369999999994</c:v>
                </c:pt>
                <c:pt idx="42916">
                  <c:v>8.1069759999999995</c:v>
                </c:pt>
                <c:pt idx="42917">
                  <c:v>8.0996670000000002</c:v>
                </c:pt>
                <c:pt idx="42918">
                  <c:v>8.0969800000000003</c:v>
                </c:pt>
                <c:pt idx="42919">
                  <c:v>8.101407</c:v>
                </c:pt>
                <c:pt idx="42920">
                  <c:v>8.1001940000000001</c:v>
                </c:pt>
                <c:pt idx="42921">
                  <c:v>8.0978220000000007</c:v>
                </c:pt>
                <c:pt idx="42922">
                  <c:v>8.1026869999999995</c:v>
                </c:pt>
                <c:pt idx="42923">
                  <c:v>8.1129630000000006</c:v>
                </c:pt>
                <c:pt idx="42924">
                  <c:v>8.1156469999999992</c:v>
                </c:pt>
                <c:pt idx="42925">
                  <c:v>8.1078900000000012</c:v>
                </c:pt>
                <c:pt idx="42926">
                  <c:v>8.1082029999999996</c:v>
                </c:pt>
                <c:pt idx="42927">
                  <c:v>8.1098549999999996</c:v>
                </c:pt>
                <c:pt idx="42928">
                  <c:v>8.1052029999999995</c:v>
                </c:pt>
                <c:pt idx="42929">
                  <c:v>8.1101880000000008</c:v>
                </c:pt>
                <c:pt idx="42930">
                  <c:v>8.1143809999999998</c:v>
                </c:pt>
                <c:pt idx="42931">
                  <c:v>8.1080070000000006</c:v>
                </c:pt>
                <c:pt idx="42932">
                  <c:v>8.1090400000000002</c:v>
                </c:pt>
                <c:pt idx="42933">
                  <c:v>8.1166149999999995</c:v>
                </c:pt>
                <c:pt idx="42934">
                  <c:v>8.1120999999999999</c:v>
                </c:pt>
                <c:pt idx="42935">
                  <c:v>8.1089869999999991</c:v>
                </c:pt>
                <c:pt idx="42936">
                  <c:v>8.1144949999999998</c:v>
                </c:pt>
                <c:pt idx="42937">
                  <c:v>8.1020970000000005</c:v>
                </c:pt>
                <c:pt idx="42938">
                  <c:v>8.1013409999999997</c:v>
                </c:pt>
                <c:pt idx="42939">
                  <c:v>8.1179819999999996</c:v>
                </c:pt>
                <c:pt idx="42940">
                  <c:v>8.1071379999999991</c:v>
                </c:pt>
                <c:pt idx="42941">
                  <c:v>8.0981620000000003</c:v>
                </c:pt>
                <c:pt idx="42942">
                  <c:v>8.1080220000000001</c:v>
                </c:pt>
                <c:pt idx="42943">
                  <c:v>8.1060909999999993</c:v>
                </c:pt>
                <c:pt idx="42944">
                  <c:v>8.0994039999999998</c:v>
                </c:pt>
                <c:pt idx="42945">
                  <c:v>8.1058710000000005</c:v>
                </c:pt>
                <c:pt idx="42946">
                  <c:v>8.1119570000000003</c:v>
                </c:pt>
                <c:pt idx="42947">
                  <c:v>8.1087519999999991</c:v>
                </c:pt>
                <c:pt idx="42948">
                  <c:v>8.1110140000000008</c:v>
                </c:pt>
                <c:pt idx="42949">
                  <c:v>8.1110769999999999</c:v>
                </c:pt>
                <c:pt idx="42950">
                  <c:v>8.1068339999999992</c:v>
                </c:pt>
                <c:pt idx="42951">
                  <c:v>8.1133290000000002</c:v>
                </c:pt>
                <c:pt idx="42952">
                  <c:v>8.1173590000000004</c:v>
                </c:pt>
                <c:pt idx="42953">
                  <c:v>8.1150979999999997</c:v>
                </c:pt>
                <c:pt idx="42954">
                  <c:v>8.1155970000000011</c:v>
                </c:pt>
                <c:pt idx="42955">
                  <c:v>8.1153110000000002</c:v>
                </c:pt>
                <c:pt idx="42956">
                  <c:v>8.1079439999999998</c:v>
                </c:pt>
                <c:pt idx="42957">
                  <c:v>8.102212999999999</c:v>
                </c:pt>
                <c:pt idx="42958">
                  <c:v>8.1119130000000013</c:v>
                </c:pt>
                <c:pt idx="42959">
                  <c:v>8.1129320000000007</c:v>
                </c:pt>
                <c:pt idx="42960">
                  <c:v>8.1072990000000011</c:v>
                </c:pt>
                <c:pt idx="42961">
                  <c:v>8.1192290000000007</c:v>
                </c:pt>
                <c:pt idx="42962">
                  <c:v>8.1202360000000002</c:v>
                </c:pt>
                <c:pt idx="42963">
                  <c:v>8.1047359999999991</c:v>
                </c:pt>
                <c:pt idx="42964">
                  <c:v>8.1035590000000006</c:v>
                </c:pt>
                <c:pt idx="42965">
                  <c:v>8.1128169999999997</c:v>
                </c:pt>
                <c:pt idx="42966">
                  <c:v>8.1107569999999996</c:v>
                </c:pt>
                <c:pt idx="42967">
                  <c:v>8.1139240000000008</c:v>
                </c:pt>
                <c:pt idx="42968">
                  <c:v>8.1245119999999993</c:v>
                </c:pt>
                <c:pt idx="42969">
                  <c:v>8.1183259999999997</c:v>
                </c:pt>
                <c:pt idx="42970">
                  <c:v>8.1167449999999999</c:v>
                </c:pt>
                <c:pt idx="42971">
                  <c:v>8.1232849999999992</c:v>
                </c:pt>
                <c:pt idx="42972">
                  <c:v>8.1169700000000002</c:v>
                </c:pt>
                <c:pt idx="42973">
                  <c:v>8.1148220000000002</c:v>
                </c:pt>
                <c:pt idx="42974">
                  <c:v>8.1227999999999998</c:v>
                </c:pt>
                <c:pt idx="42975">
                  <c:v>8.1248670000000001</c:v>
                </c:pt>
                <c:pt idx="42976">
                  <c:v>8.1132349999999995</c:v>
                </c:pt>
                <c:pt idx="42977">
                  <c:v>8.1105370000000008</c:v>
                </c:pt>
                <c:pt idx="42978">
                  <c:v>8.1167280000000002</c:v>
                </c:pt>
                <c:pt idx="42979">
                  <c:v>8.103867000000001</c:v>
                </c:pt>
                <c:pt idx="42980">
                  <c:v>8.1010260000000009</c:v>
                </c:pt>
                <c:pt idx="42981">
                  <c:v>8.1213309999999996</c:v>
                </c:pt>
                <c:pt idx="42982">
                  <c:v>8.1272169999999999</c:v>
                </c:pt>
                <c:pt idx="42983">
                  <c:v>8.114809000000001</c:v>
                </c:pt>
                <c:pt idx="42984">
                  <c:v>8.1120599999999996</c:v>
                </c:pt>
                <c:pt idx="42985">
                  <c:v>8.1176250000000003</c:v>
                </c:pt>
                <c:pt idx="42986">
                  <c:v>8.1176339999999989</c:v>
                </c:pt>
                <c:pt idx="42987">
                  <c:v>8.1207409999999989</c:v>
                </c:pt>
                <c:pt idx="42988">
                  <c:v>8.1121949999999998</c:v>
                </c:pt>
                <c:pt idx="42989">
                  <c:v>8.1031709999999997</c:v>
                </c:pt>
                <c:pt idx="42990">
                  <c:v>8.1165190000000003</c:v>
                </c:pt>
                <c:pt idx="42991">
                  <c:v>8.1164290000000001</c:v>
                </c:pt>
                <c:pt idx="42992">
                  <c:v>8.112819</c:v>
                </c:pt>
                <c:pt idx="42993">
                  <c:v>8.1283209999999997</c:v>
                </c:pt>
                <c:pt idx="42994">
                  <c:v>8.131888</c:v>
                </c:pt>
                <c:pt idx="42995">
                  <c:v>8.1189840000000011</c:v>
                </c:pt>
                <c:pt idx="42996">
                  <c:v>8.1160500000000013</c:v>
                </c:pt>
                <c:pt idx="42997">
                  <c:v>8.1213599999999992</c:v>
                </c:pt>
                <c:pt idx="42998">
                  <c:v>8.1160610000000002</c:v>
                </c:pt>
                <c:pt idx="42999">
                  <c:v>8.1149509999999996</c:v>
                </c:pt>
                <c:pt idx="43000">
                  <c:v>8.1208340000000003</c:v>
                </c:pt>
                <c:pt idx="43001">
                  <c:v>8.1160959999999989</c:v>
                </c:pt>
                <c:pt idx="43002">
                  <c:v>8.118055</c:v>
                </c:pt>
                <c:pt idx="43003">
                  <c:v>8.1266090000000002</c:v>
                </c:pt>
                <c:pt idx="43004">
                  <c:v>8.1177869999999999</c:v>
                </c:pt>
                <c:pt idx="43005">
                  <c:v>8.1078100000000006</c:v>
                </c:pt>
                <c:pt idx="43006">
                  <c:v>8.1176680000000001</c:v>
                </c:pt>
                <c:pt idx="43007">
                  <c:v>8.1220809999999997</c:v>
                </c:pt>
                <c:pt idx="43008">
                  <c:v>8.1177379999999992</c:v>
                </c:pt>
                <c:pt idx="43009">
                  <c:v>8.134544</c:v>
                </c:pt>
                <c:pt idx="43010">
                  <c:v>8.1411689999999997</c:v>
                </c:pt>
                <c:pt idx="43011">
                  <c:v>8.1221409999999992</c:v>
                </c:pt>
                <c:pt idx="43012">
                  <c:v>8.1182169999999996</c:v>
                </c:pt>
                <c:pt idx="43013">
                  <c:v>8.1237859999999991</c:v>
                </c:pt>
                <c:pt idx="43014">
                  <c:v>8.1196330000000003</c:v>
                </c:pt>
                <c:pt idx="43015">
                  <c:v>8.1156560000000013</c:v>
                </c:pt>
                <c:pt idx="43016">
                  <c:v>8.1224179999999997</c:v>
                </c:pt>
                <c:pt idx="43017">
                  <c:v>8.1288109999999989</c:v>
                </c:pt>
                <c:pt idx="43018">
                  <c:v>8.1273710000000001</c:v>
                </c:pt>
                <c:pt idx="43019">
                  <c:v>8.1263639999999988</c:v>
                </c:pt>
                <c:pt idx="43020">
                  <c:v>8.1219250000000009</c:v>
                </c:pt>
                <c:pt idx="43021">
                  <c:v>8.1266840000000009</c:v>
                </c:pt>
                <c:pt idx="43022">
                  <c:v>8.1364079999999994</c:v>
                </c:pt>
                <c:pt idx="43023">
                  <c:v>8.1260079999999988</c:v>
                </c:pt>
                <c:pt idx="43024">
                  <c:v>8.118193999999999</c:v>
                </c:pt>
                <c:pt idx="43025">
                  <c:v>8.1230429999999991</c:v>
                </c:pt>
                <c:pt idx="43026">
                  <c:v>8.1216039999999996</c:v>
                </c:pt>
                <c:pt idx="43027">
                  <c:v>8.1122069999999997</c:v>
                </c:pt>
                <c:pt idx="43028">
                  <c:v>8.1158040000000007</c:v>
                </c:pt>
                <c:pt idx="43029">
                  <c:v>8.1292089999999995</c:v>
                </c:pt>
                <c:pt idx="43030">
                  <c:v>8.1250199999999992</c:v>
                </c:pt>
                <c:pt idx="43031">
                  <c:v>8.1234190000000002</c:v>
                </c:pt>
                <c:pt idx="43032">
                  <c:v>8.1309089999999991</c:v>
                </c:pt>
                <c:pt idx="43033">
                  <c:v>8.1272219999999997</c:v>
                </c:pt>
                <c:pt idx="43034">
                  <c:v>8.1257680000000008</c:v>
                </c:pt>
                <c:pt idx="43035">
                  <c:v>8.1290469999999999</c:v>
                </c:pt>
                <c:pt idx="43036">
                  <c:v>8.1252500000000012</c:v>
                </c:pt>
                <c:pt idx="43037">
                  <c:v>8.1186579999999999</c:v>
                </c:pt>
                <c:pt idx="43038">
                  <c:v>8.1243750000000006</c:v>
                </c:pt>
                <c:pt idx="43039">
                  <c:v>8.1327949999999998</c:v>
                </c:pt>
                <c:pt idx="43040">
                  <c:v>8.1255769999999998</c:v>
                </c:pt>
                <c:pt idx="43041">
                  <c:v>8.1204429999999999</c:v>
                </c:pt>
                <c:pt idx="43042">
                  <c:v>8.1250660000000003</c:v>
                </c:pt>
                <c:pt idx="43043">
                  <c:v>8.1279059999999994</c:v>
                </c:pt>
                <c:pt idx="43044">
                  <c:v>8.1292080000000002</c:v>
                </c:pt>
                <c:pt idx="43045">
                  <c:v>8.1281470000000002</c:v>
                </c:pt>
                <c:pt idx="43046">
                  <c:v>8.1268700000000003</c:v>
                </c:pt>
                <c:pt idx="43047">
                  <c:v>8.1280710000000003</c:v>
                </c:pt>
                <c:pt idx="43048">
                  <c:v>8.1267139999999998</c:v>
                </c:pt>
                <c:pt idx="43049">
                  <c:v>8.1150969999999987</c:v>
                </c:pt>
                <c:pt idx="43050">
                  <c:v>8.1153019999999998</c:v>
                </c:pt>
                <c:pt idx="43051">
                  <c:v>8.1289569999999998</c:v>
                </c:pt>
                <c:pt idx="43052">
                  <c:v>8.1274240000000013</c:v>
                </c:pt>
                <c:pt idx="43053">
                  <c:v>8.1245119999999993</c:v>
                </c:pt>
                <c:pt idx="43054">
                  <c:v>8.1287380000000002</c:v>
                </c:pt>
                <c:pt idx="43055">
                  <c:v>8.1302820000000011</c:v>
                </c:pt>
                <c:pt idx="43056">
                  <c:v>8.1323520000000009</c:v>
                </c:pt>
                <c:pt idx="43057">
                  <c:v>8.1328910000000008</c:v>
                </c:pt>
                <c:pt idx="43058">
                  <c:v>8.1289170000000013</c:v>
                </c:pt>
                <c:pt idx="43059">
                  <c:v>8.1232059999999997</c:v>
                </c:pt>
                <c:pt idx="43060">
                  <c:v>8.130313000000001</c:v>
                </c:pt>
                <c:pt idx="43061">
                  <c:v>8.1326830000000001</c:v>
                </c:pt>
                <c:pt idx="43062">
                  <c:v>8.1185620000000007</c:v>
                </c:pt>
                <c:pt idx="43063">
                  <c:v>8.1253980000000006</c:v>
                </c:pt>
                <c:pt idx="43064">
                  <c:v>8.132632000000001</c:v>
                </c:pt>
                <c:pt idx="43065">
                  <c:v>8.1210930000000001</c:v>
                </c:pt>
                <c:pt idx="43066">
                  <c:v>8.1236300000000004</c:v>
                </c:pt>
                <c:pt idx="43067">
                  <c:v>8.1325669999999999</c:v>
                </c:pt>
                <c:pt idx="43068">
                  <c:v>8.1333760000000002</c:v>
                </c:pt>
                <c:pt idx="43069">
                  <c:v>8.1346799999999995</c:v>
                </c:pt>
                <c:pt idx="43070">
                  <c:v>8.1374110000000002</c:v>
                </c:pt>
                <c:pt idx="43071">
                  <c:v>8.133051</c:v>
                </c:pt>
                <c:pt idx="43072">
                  <c:v>8.131513</c:v>
                </c:pt>
                <c:pt idx="43073">
                  <c:v>8.1394669999999998</c:v>
                </c:pt>
                <c:pt idx="43074">
                  <c:v>8.1378799999999991</c:v>
                </c:pt>
                <c:pt idx="43075">
                  <c:v>8.1349790000000013</c:v>
                </c:pt>
                <c:pt idx="43076">
                  <c:v>8.1397519999999997</c:v>
                </c:pt>
                <c:pt idx="43077">
                  <c:v>8.1403749999999988</c:v>
                </c:pt>
                <c:pt idx="43078">
                  <c:v>8.1344010000000004</c:v>
                </c:pt>
                <c:pt idx="43079">
                  <c:v>8.1329229999999999</c:v>
                </c:pt>
                <c:pt idx="43080">
                  <c:v>8.1354679999999995</c:v>
                </c:pt>
                <c:pt idx="43081">
                  <c:v>8.1315780000000011</c:v>
                </c:pt>
                <c:pt idx="43082">
                  <c:v>8.1334070000000001</c:v>
                </c:pt>
                <c:pt idx="43083">
                  <c:v>8.136806</c:v>
                </c:pt>
                <c:pt idx="43084">
                  <c:v>8.131183</c:v>
                </c:pt>
                <c:pt idx="43085">
                  <c:v>8.1319769999999991</c:v>
                </c:pt>
                <c:pt idx="43086">
                  <c:v>8.1345859999999988</c:v>
                </c:pt>
                <c:pt idx="43087">
                  <c:v>8.1296379999999999</c:v>
                </c:pt>
                <c:pt idx="43088">
                  <c:v>8.1298260000000013</c:v>
                </c:pt>
                <c:pt idx="43089">
                  <c:v>8.1377799999999993</c:v>
                </c:pt>
                <c:pt idx="43090">
                  <c:v>8.1334470000000003</c:v>
                </c:pt>
                <c:pt idx="43091">
                  <c:v>8.1235269999999993</c:v>
                </c:pt>
                <c:pt idx="43092">
                  <c:v>8.1384340000000002</c:v>
                </c:pt>
                <c:pt idx="43093">
                  <c:v>8.1407749999999997</c:v>
                </c:pt>
                <c:pt idx="43094">
                  <c:v>8.1244879999999995</c:v>
                </c:pt>
                <c:pt idx="43095">
                  <c:v>8.1319780000000002</c:v>
                </c:pt>
                <c:pt idx="43096">
                  <c:v>8.1364039999999989</c:v>
                </c:pt>
                <c:pt idx="43097">
                  <c:v>8.1356089999999988</c:v>
                </c:pt>
                <c:pt idx="43098">
                  <c:v>8.1471820000000008</c:v>
                </c:pt>
                <c:pt idx="43099">
                  <c:v>8.1411230000000003</c:v>
                </c:pt>
                <c:pt idx="43100">
                  <c:v>8.1270309999999988</c:v>
                </c:pt>
                <c:pt idx="43101">
                  <c:v>8.1391010000000001</c:v>
                </c:pt>
                <c:pt idx="43102">
                  <c:v>8.1459189999999992</c:v>
                </c:pt>
                <c:pt idx="43103">
                  <c:v>8.129175</c:v>
                </c:pt>
                <c:pt idx="43104">
                  <c:v>8.1281719999999993</c:v>
                </c:pt>
                <c:pt idx="43105">
                  <c:v>8.1354860000000002</c:v>
                </c:pt>
                <c:pt idx="43106">
                  <c:v>8.1279509999999995</c:v>
                </c:pt>
                <c:pt idx="43107">
                  <c:v>8.1281309999999998</c:v>
                </c:pt>
                <c:pt idx="43108">
                  <c:v>8.1340059999999994</c:v>
                </c:pt>
                <c:pt idx="43109">
                  <c:v>8.1366359999999993</c:v>
                </c:pt>
                <c:pt idx="43110">
                  <c:v>8.1352860000000007</c:v>
                </c:pt>
                <c:pt idx="43111">
                  <c:v>8.136711</c:v>
                </c:pt>
                <c:pt idx="43112">
                  <c:v>8.1434929999999994</c:v>
                </c:pt>
                <c:pt idx="43113">
                  <c:v>8.1457800000000002</c:v>
                </c:pt>
                <c:pt idx="43114">
                  <c:v>8.1487249999999989</c:v>
                </c:pt>
                <c:pt idx="43115">
                  <c:v>8.140702000000001</c:v>
                </c:pt>
                <c:pt idx="43116">
                  <c:v>8.130275000000001</c:v>
                </c:pt>
                <c:pt idx="43117">
                  <c:v>8.1385590000000008</c:v>
                </c:pt>
                <c:pt idx="43118">
                  <c:v>8.1455699999999993</c:v>
                </c:pt>
                <c:pt idx="43119">
                  <c:v>8.1481469999999998</c:v>
                </c:pt>
                <c:pt idx="43120">
                  <c:v>8.1526209999999999</c:v>
                </c:pt>
                <c:pt idx="43121">
                  <c:v>8.1478800000000007</c:v>
                </c:pt>
                <c:pt idx="43122">
                  <c:v>8.1388619999999996</c:v>
                </c:pt>
                <c:pt idx="43123">
                  <c:v>8.1425900000000002</c:v>
                </c:pt>
                <c:pt idx="43124">
                  <c:v>8.1414159999999995</c:v>
                </c:pt>
                <c:pt idx="43125">
                  <c:v>8.1253220000000006</c:v>
                </c:pt>
                <c:pt idx="43126">
                  <c:v>8.1369760000000007</c:v>
                </c:pt>
                <c:pt idx="43127">
                  <c:v>8.1486799999999988</c:v>
                </c:pt>
                <c:pt idx="43128">
                  <c:v>8.1283700000000003</c:v>
                </c:pt>
                <c:pt idx="43129">
                  <c:v>8.1311679999999988</c:v>
                </c:pt>
                <c:pt idx="43130">
                  <c:v>8.1499249999999996</c:v>
                </c:pt>
                <c:pt idx="43131">
                  <c:v>8.1404040000000002</c:v>
                </c:pt>
                <c:pt idx="43132">
                  <c:v>8.1333929999999999</c:v>
                </c:pt>
                <c:pt idx="43133">
                  <c:v>8.1481549999999991</c:v>
                </c:pt>
                <c:pt idx="43134">
                  <c:v>8.1418600000000012</c:v>
                </c:pt>
                <c:pt idx="43135">
                  <c:v>8.1284919999999996</c:v>
                </c:pt>
                <c:pt idx="43136">
                  <c:v>8.1436159999999997</c:v>
                </c:pt>
                <c:pt idx="43137">
                  <c:v>8.1436349999999997</c:v>
                </c:pt>
                <c:pt idx="43138">
                  <c:v>8.1383979999999987</c:v>
                </c:pt>
                <c:pt idx="43139">
                  <c:v>8.152094</c:v>
                </c:pt>
                <c:pt idx="43140">
                  <c:v>8.1448280000000004</c:v>
                </c:pt>
                <c:pt idx="43141">
                  <c:v>8.1331790000000002</c:v>
                </c:pt>
                <c:pt idx="43142">
                  <c:v>8.1407139999999991</c:v>
                </c:pt>
                <c:pt idx="43143">
                  <c:v>8.1456350000000004</c:v>
                </c:pt>
                <c:pt idx="43144">
                  <c:v>8.1414779999999993</c:v>
                </c:pt>
                <c:pt idx="43145">
                  <c:v>8.1436220000000006</c:v>
                </c:pt>
                <c:pt idx="43146">
                  <c:v>8.151371000000001</c:v>
                </c:pt>
                <c:pt idx="43147">
                  <c:v>8.1397019999999998</c:v>
                </c:pt>
                <c:pt idx="43148">
                  <c:v>8.1330360000000006</c:v>
                </c:pt>
                <c:pt idx="43149">
                  <c:v>8.1462479999999999</c:v>
                </c:pt>
                <c:pt idx="43150">
                  <c:v>8.147786</c:v>
                </c:pt>
                <c:pt idx="43151">
                  <c:v>8.1402859999999997</c:v>
                </c:pt>
                <c:pt idx="43152">
                  <c:v>8.1390619999999991</c:v>
                </c:pt>
                <c:pt idx="43153">
                  <c:v>8.1477849999999989</c:v>
                </c:pt>
                <c:pt idx="43154">
                  <c:v>8.1498390000000001</c:v>
                </c:pt>
                <c:pt idx="43155">
                  <c:v>8.1467720000000003</c:v>
                </c:pt>
                <c:pt idx="43156">
                  <c:v>8.1531289999999998</c:v>
                </c:pt>
                <c:pt idx="43157">
                  <c:v>8.1507180000000012</c:v>
                </c:pt>
                <c:pt idx="43158">
                  <c:v>8.1435870000000001</c:v>
                </c:pt>
                <c:pt idx="43159">
                  <c:v>8.1426669999999994</c:v>
                </c:pt>
                <c:pt idx="43160">
                  <c:v>8.1420099999999991</c:v>
                </c:pt>
                <c:pt idx="43161">
                  <c:v>8.1472329999999999</c:v>
                </c:pt>
                <c:pt idx="43162">
                  <c:v>8.1575610000000012</c:v>
                </c:pt>
                <c:pt idx="43163">
                  <c:v>8.1555579999999992</c:v>
                </c:pt>
                <c:pt idx="43164">
                  <c:v>8.1417169999999999</c:v>
                </c:pt>
                <c:pt idx="43165">
                  <c:v>8.1422610000000013</c:v>
                </c:pt>
                <c:pt idx="43166">
                  <c:v>8.1477430000000002</c:v>
                </c:pt>
                <c:pt idx="43167">
                  <c:v>8.1421869999999998</c:v>
                </c:pt>
                <c:pt idx="43168">
                  <c:v>8.143751</c:v>
                </c:pt>
                <c:pt idx="43169">
                  <c:v>8.1439869999999992</c:v>
                </c:pt>
                <c:pt idx="43170">
                  <c:v>8.1388080000000009</c:v>
                </c:pt>
                <c:pt idx="43171">
                  <c:v>8.1448280000000004</c:v>
                </c:pt>
                <c:pt idx="43172">
                  <c:v>8.1459310000000009</c:v>
                </c:pt>
                <c:pt idx="43173">
                  <c:v>8.1395389999999992</c:v>
                </c:pt>
                <c:pt idx="43174">
                  <c:v>8.146706</c:v>
                </c:pt>
                <c:pt idx="43175">
                  <c:v>8.1567480000000003</c:v>
                </c:pt>
                <c:pt idx="43176">
                  <c:v>8.1524809999999999</c:v>
                </c:pt>
                <c:pt idx="43177">
                  <c:v>8.1538310000000003</c:v>
                </c:pt>
                <c:pt idx="43178">
                  <c:v>8.162662000000001</c:v>
                </c:pt>
                <c:pt idx="43179">
                  <c:v>8.1537879999999987</c:v>
                </c:pt>
                <c:pt idx="43180">
                  <c:v>8.1522439999999996</c:v>
                </c:pt>
                <c:pt idx="43181">
                  <c:v>8.1559889999999999</c:v>
                </c:pt>
                <c:pt idx="43182">
                  <c:v>8.1446389999999997</c:v>
                </c:pt>
                <c:pt idx="43183">
                  <c:v>8.1439510000000013</c:v>
                </c:pt>
                <c:pt idx="43184">
                  <c:v>8.1529369999999997</c:v>
                </c:pt>
                <c:pt idx="43185">
                  <c:v>8.1495309999999996</c:v>
                </c:pt>
                <c:pt idx="43186">
                  <c:v>8.1462459999999997</c:v>
                </c:pt>
                <c:pt idx="43187">
                  <c:v>8.1562090000000005</c:v>
                </c:pt>
                <c:pt idx="43188">
                  <c:v>8.1490530000000003</c:v>
                </c:pt>
                <c:pt idx="43189">
                  <c:v>8.1381759999999996</c:v>
                </c:pt>
                <c:pt idx="43190">
                  <c:v>8.1580569999999994</c:v>
                </c:pt>
                <c:pt idx="43191">
                  <c:v>8.1624869999999987</c:v>
                </c:pt>
                <c:pt idx="43192">
                  <c:v>8.1458630000000003</c:v>
                </c:pt>
                <c:pt idx="43193">
                  <c:v>8.149044</c:v>
                </c:pt>
                <c:pt idx="43194">
                  <c:v>8.1555730000000004</c:v>
                </c:pt>
                <c:pt idx="43195">
                  <c:v>8.1472499999999997</c:v>
                </c:pt>
                <c:pt idx="43196">
                  <c:v>8.1422460000000001</c:v>
                </c:pt>
                <c:pt idx="43197">
                  <c:v>8.1501650000000012</c:v>
                </c:pt>
                <c:pt idx="43198">
                  <c:v>8.1490000000000009</c:v>
                </c:pt>
                <c:pt idx="43199">
                  <c:v>8.1459830000000011</c:v>
                </c:pt>
                <c:pt idx="43200">
                  <c:v>8.1566749999999999</c:v>
                </c:pt>
                <c:pt idx="43201">
                  <c:v>8.1587239999999994</c:v>
                </c:pt>
                <c:pt idx="43202">
                  <c:v>8.1598299999999995</c:v>
                </c:pt>
                <c:pt idx="43203">
                  <c:v>8.1646959999999993</c:v>
                </c:pt>
                <c:pt idx="43204">
                  <c:v>8.15855</c:v>
                </c:pt>
                <c:pt idx="43205">
                  <c:v>8.1522970000000008</c:v>
                </c:pt>
                <c:pt idx="43206">
                  <c:v>8.1585770000000011</c:v>
                </c:pt>
                <c:pt idx="43207">
                  <c:v>8.160658999999999</c:v>
                </c:pt>
                <c:pt idx="43208">
                  <c:v>8.1497489999999999</c:v>
                </c:pt>
                <c:pt idx="43209">
                  <c:v>8.1493909999999996</c:v>
                </c:pt>
                <c:pt idx="43210">
                  <c:v>8.1533960000000008</c:v>
                </c:pt>
                <c:pt idx="43211">
                  <c:v>8.1484620000000003</c:v>
                </c:pt>
                <c:pt idx="43212">
                  <c:v>8.1560410000000001</c:v>
                </c:pt>
                <c:pt idx="43213">
                  <c:v>8.1611539999999998</c:v>
                </c:pt>
                <c:pt idx="43214">
                  <c:v>8.1514100000000003</c:v>
                </c:pt>
                <c:pt idx="43215">
                  <c:v>8.1492599999999999</c:v>
                </c:pt>
                <c:pt idx="43216">
                  <c:v>8.1525600000000011</c:v>
                </c:pt>
                <c:pt idx="43217">
                  <c:v>8.1468109999999996</c:v>
                </c:pt>
                <c:pt idx="43218">
                  <c:v>8.1458189999999995</c:v>
                </c:pt>
                <c:pt idx="43219">
                  <c:v>8.1627380000000009</c:v>
                </c:pt>
                <c:pt idx="43220">
                  <c:v>8.1607950000000002</c:v>
                </c:pt>
                <c:pt idx="43221">
                  <c:v>8.148396</c:v>
                </c:pt>
                <c:pt idx="43222">
                  <c:v>8.1590579999999999</c:v>
                </c:pt>
                <c:pt idx="43223">
                  <c:v>8.159044999999999</c:v>
                </c:pt>
                <c:pt idx="43224">
                  <c:v>8.1490289999999987</c:v>
                </c:pt>
                <c:pt idx="43225">
                  <c:v>8.1620629999999998</c:v>
                </c:pt>
                <c:pt idx="43226">
                  <c:v>8.171717000000001</c:v>
                </c:pt>
                <c:pt idx="43227">
                  <c:v>8.1564979999999991</c:v>
                </c:pt>
                <c:pt idx="43228">
                  <c:v>8.1540999999999997</c:v>
                </c:pt>
                <c:pt idx="43229">
                  <c:v>8.1653979999999997</c:v>
                </c:pt>
                <c:pt idx="43230">
                  <c:v>8.1527320000000003</c:v>
                </c:pt>
                <c:pt idx="43231">
                  <c:v>8.1492639999999987</c:v>
                </c:pt>
                <c:pt idx="43232">
                  <c:v>8.1626569999999994</c:v>
                </c:pt>
                <c:pt idx="43233">
                  <c:v>8.1550399999999996</c:v>
                </c:pt>
                <c:pt idx="43234">
                  <c:v>8.1535609999999998</c:v>
                </c:pt>
                <c:pt idx="43235">
                  <c:v>8.1698020000000007</c:v>
                </c:pt>
                <c:pt idx="43236">
                  <c:v>8.1672010000000004</c:v>
                </c:pt>
                <c:pt idx="43237">
                  <c:v>8.1535900000000012</c:v>
                </c:pt>
                <c:pt idx="43238">
                  <c:v>8.1587479999999992</c:v>
                </c:pt>
                <c:pt idx="43239">
                  <c:v>8.1596039999999999</c:v>
                </c:pt>
                <c:pt idx="43240">
                  <c:v>8.1491019999999992</c:v>
                </c:pt>
                <c:pt idx="43241">
                  <c:v>8.1642749999999999</c:v>
                </c:pt>
                <c:pt idx="43242">
                  <c:v>8.1721149999999998</c:v>
                </c:pt>
                <c:pt idx="43243">
                  <c:v>8.1518890000000006</c:v>
                </c:pt>
                <c:pt idx="43244">
                  <c:v>8.1552299999999995</c:v>
                </c:pt>
                <c:pt idx="43245">
                  <c:v>8.1656769999999987</c:v>
                </c:pt>
                <c:pt idx="43246">
                  <c:v>8.1538280000000007</c:v>
                </c:pt>
                <c:pt idx="43247">
                  <c:v>8.1547020000000003</c:v>
                </c:pt>
                <c:pt idx="43248">
                  <c:v>8.1670030000000011</c:v>
                </c:pt>
                <c:pt idx="43249">
                  <c:v>8.1575790000000001</c:v>
                </c:pt>
                <c:pt idx="43250">
                  <c:v>8.1476830000000007</c:v>
                </c:pt>
                <c:pt idx="43251">
                  <c:v>8.1625540000000001</c:v>
                </c:pt>
                <c:pt idx="43252">
                  <c:v>8.165144999999999</c:v>
                </c:pt>
                <c:pt idx="43253">
                  <c:v>8.1587530000000008</c:v>
                </c:pt>
                <c:pt idx="43254">
                  <c:v>8.1648059999999987</c:v>
                </c:pt>
                <c:pt idx="43255">
                  <c:v>8.1611270000000005</c:v>
                </c:pt>
                <c:pt idx="43256">
                  <c:v>8.1585150000000013</c:v>
                </c:pt>
                <c:pt idx="43257">
                  <c:v>8.1704410000000003</c:v>
                </c:pt>
                <c:pt idx="43258">
                  <c:v>8.1706310000000002</c:v>
                </c:pt>
                <c:pt idx="43259">
                  <c:v>8.1580969999999997</c:v>
                </c:pt>
                <c:pt idx="43260">
                  <c:v>8.1641480000000008</c:v>
                </c:pt>
                <c:pt idx="43261">
                  <c:v>8.1672100000000007</c:v>
                </c:pt>
                <c:pt idx="43262">
                  <c:v>8.152431</c:v>
                </c:pt>
                <c:pt idx="43263">
                  <c:v>8.1617940000000004</c:v>
                </c:pt>
                <c:pt idx="43264">
                  <c:v>8.1738</c:v>
                </c:pt>
                <c:pt idx="43265">
                  <c:v>8.1649670000000008</c:v>
                </c:pt>
                <c:pt idx="43266">
                  <c:v>8.1592969999999987</c:v>
                </c:pt>
                <c:pt idx="43267">
                  <c:v>8.1592950000000002</c:v>
                </c:pt>
                <c:pt idx="43268">
                  <c:v>8.1601400000000002</c:v>
                </c:pt>
                <c:pt idx="43269">
                  <c:v>8.1577219999999997</c:v>
                </c:pt>
                <c:pt idx="43270">
                  <c:v>8.161173999999999</c:v>
                </c:pt>
                <c:pt idx="43271">
                  <c:v>8.168075</c:v>
                </c:pt>
                <c:pt idx="43272">
                  <c:v>8.1636930000000003</c:v>
                </c:pt>
                <c:pt idx="43273">
                  <c:v>8.1619150000000005</c:v>
                </c:pt>
                <c:pt idx="43274">
                  <c:v>8.1665200000000002</c:v>
                </c:pt>
                <c:pt idx="43275">
                  <c:v>8.1712720000000001</c:v>
                </c:pt>
                <c:pt idx="43276">
                  <c:v>8.1683990000000009</c:v>
                </c:pt>
                <c:pt idx="43277">
                  <c:v>8.1624529999999993</c:v>
                </c:pt>
                <c:pt idx="43278">
                  <c:v>8.1657450000000011</c:v>
                </c:pt>
                <c:pt idx="43279">
                  <c:v>8.1663019999999999</c:v>
                </c:pt>
                <c:pt idx="43280">
                  <c:v>8.1691789999999997</c:v>
                </c:pt>
                <c:pt idx="43281">
                  <c:v>8.1727059999999998</c:v>
                </c:pt>
                <c:pt idx="43282">
                  <c:v>8.1663430000000012</c:v>
                </c:pt>
                <c:pt idx="43283">
                  <c:v>8.168469</c:v>
                </c:pt>
                <c:pt idx="43284">
                  <c:v>8.1691120000000002</c:v>
                </c:pt>
                <c:pt idx="43285">
                  <c:v>8.1631280000000004</c:v>
                </c:pt>
                <c:pt idx="43286">
                  <c:v>8.1671979999999991</c:v>
                </c:pt>
                <c:pt idx="43287">
                  <c:v>8.1764559999999999</c:v>
                </c:pt>
                <c:pt idx="43288">
                  <c:v>8.173487999999999</c:v>
                </c:pt>
                <c:pt idx="43289">
                  <c:v>8.1647610000000004</c:v>
                </c:pt>
                <c:pt idx="43290">
                  <c:v>8.1675950000000004</c:v>
                </c:pt>
                <c:pt idx="43291">
                  <c:v>8.1669309999999999</c:v>
                </c:pt>
                <c:pt idx="43292">
                  <c:v>8.1671300000000002</c:v>
                </c:pt>
                <c:pt idx="43293">
                  <c:v>8.1690970000000007</c:v>
                </c:pt>
                <c:pt idx="43294">
                  <c:v>8.1638510000000011</c:v>
                </c:pt>
                <c:pt idx="43295">
                  <c:v>8.1657900000000012</c:v>
                </c:pt>
                <c:pt idx="43296">
                  <c:v>8.1684380000000001</c:v>
                </c:pt>
                <c:pt idx="43297">
                  <c:v>8.166796999999999</c:v>
                </c:pt>
                <c:pt idx="43298">
                  <c:v>8.1635770000000001</c:v>
                </c:pt>
                <c:pt idx="43299">
                  <c:v>8.1659649999999999</c:v>
                </c:pt>
                <c:pt idx="43300">
                  <c:v>8.1692889999999991</c:v>
                </c:pt>
                <c:pt idx="43301">
                  <c:v>8.161327</c:v>
                </c:pt>
                <c:pt idx="43302">
                  <c:v>8.1613009999999999</c:v>
                </c:pt>
                <c:pt idx="43303">
                  <c:v>8.1724999999999994</c:v>
                </c:pt>
                <c:pt idx="43304">
                  <c:v>8.1771539999999998</c:v>
                </c:pt>
                <c:pt idx="43305">
                  <c:v>8.1754740000000012</c:v>
                </c:pt>
                <c:pt idx="43306">
                  <c:v>8.1722929999999998</c:v>
                </c:pt>
                <c:pt idx="43307">
                  <c:v>8.1729190000000003</c:v>
                </c:pt>
                <c:pt idx="43308">
                  <c:v>8.1720009999999998</c:v>
                </c:pt>
                <c:pt idx="43309">
                  <c:v>8.166226</c:v>
                </c:pt>
                <c:pt idx="43310">
                  <c:v>8.1648440000000004</c:v>
                </c:pt>
                <c:pt idx="43311">
                  <c:v>8.1714109999999991</c:v>
                </c:pt>
                <c:pt idx="43312">
                  <c:v>8.1739700000000006</c:v>
                </c:pt>
                <c:pt idx="43313">
                  <c:v>8.1648619999999994</c:v>
                </c:pt>
                <c:pt idx="43314">
                  <c:v>8.1710619999999992</c:v>
                </c:pt>
                <c:pt idx="43315">
                  <c:v>8.181495</c:v>
                </c:pt>
                <c:pt idx="43316">
                  <c:v>8.1714599999999997</c:v>
                </c:pt>
                <c:pt idx="43317">
                  <c:v>8.1705810000000003</c:v>
                </c:pt>
                <c:pt idx="43318">
                  <c:v>8.179036</c:v>
                </c:pt>
                <c:pt idx="43319">
                  <c:v>8.1733790000000006</c:v>
                </c:pt>
                <c:pt idx="43320">
                  <c:v>8.1686230000000002</c:v>
                </c:pt>
                <c:pt idx="43321">
                  <c:v>8.1769689999999997</c:v>
                </c:pt>
                <c:pt idx="43322">
                  <c:v>8.1727080000000001</c:v>
                </c:pt>
                <c:pt idx="43323">
                  <c:v>8.162903</c:v>
                </c:pt>
                <c:pt idx="43324">
                  <c:v>8.1760349999999988</c:v>
                </c:pt>
                <c:pt idx="43325">
                  <c:v>8.1784990000000004</c:v>
                </c:pt>
                <c:pt idx="43326">
                  <c:v>8.1721830000000004</c:v>
                </c:pt>
                <c:pt idx="43327">
                  <c:v>8.1823969999999999</c:v>
                </c:pt>
                <c:pt idx="43328">
                  <c:v>8.1787910000000004</c:v>
                </c:pt>
                <c:pt idx="43329">
                  <c:v>8.1707299999999989</c:v>
                </c:pt>
                <c:pt idx="43330">
                  <c:v>8.1825860000000006</c:v>
                </c:pt>
                <c:pt idx="43331">
                  <c:v>8.1847880000000011</c:v>
                </c:pt>
                <c:pt idx="43332">
                  <c:v>8.1654619999999998</c:v>
                </c:pt>
                <c:pt idx="43333">
                  <c:v>8.1659220000000001</c:v>
                </c:pt>
                <c:pt idx="43334">
                  <c:v>8.1796690000000005</c:v>
                </c:pt>
                <c:pt idx="43335">
                  <c:v>8.170262000000001</c:v>
                </c:pt>
                <c:pt idx="43336">
                  <c:v>8.1680290000000007</c:v>
                </c:pt>
                <c:pt idx="43337">
                  <c:v>8.1805629999999994</c:v>
                </c:pt>
                <c:pt idx="43338">
                  <c:v>8.1744149999999998</c:v>
                </c:pt>
                <c:pt idx="43339">
                  <c:v>8.1726340000000004</c:v>
                </c:pt>
                <c:pt idx="43340">
                  <c:v>8.1818580000000001</c:v>
                </c:pt>
                <c:pt idx="43341">
                  <c:v>8.1767590000000006</c:v>
                </c:pt>
                <c:pt idx="43342">
                  <c:v>8.1692460000000011</c:v>
                </c:pt>
                <c:pt idx="43343">
                  <c:v>8.1791239999999998</c:v>
                </c:pt>
                <c:pt idx="43344">
                  <c:v>8.1787089999999996</c:v>
                </c:pt>
                <c:pt idx="43345">
                  <c:v>8.1636009999999999</c:v>
                </c:pt>
                <c:pt idx="43346">
                  <c:v>8.1731510000000007</c:v>
                </c:pt>
                <c:pt idx="43347">
                  <c:v>8.183344</c:v>
                </c:pt>
                <c:pt idx="43348">
                  <c:v>8.1744830000000004</c:v>
                </c:pt>
                <c:pt idx="43349">
                  <c:v>8.1763569999999994</c:v>
                </c:pt>
                <c:pt idx="43350">
                  <c:v>8.1868079999999992</c:v>
                </c:pt>
                <c:pt idx="43351">
                  <c:v>8.1855539999999998</c:v>
                </c:pt>
                <c:pt idx="43352">
                  <c:v>8.1781030000000001</c:v>
                </c:pt>
                <c:pt idx="43353">
                  <c:v>8.1810609999999997</c:v>
                </c:pt>
                <c:pt idx="43354">
                  <c:v>8.1819640000000007</c:v>
                </c:pt>
                <c:pt idx="43355">
                  <c:v>8.1786239999999992</c:v>
                </c:pt>
                <c:pt idx="43356">
                  <c:v>8.1832849999999997</c:v>
                </c:pt>
                <c:pt idx="43357">
                  <c:v>8.175654999999999</c:v>
                </c:pt>
                <c:pt idx="43358">
                  <c:v>8.1666270000000001</c:v>
                </c:pt>
                <c:pt idx="43359">
                  <c:v>8.1765620000000006</c:v>
                </c:pt>
                <c:pt idx="43360">
                  <c:v>8.1785630000000005</c:v>
                </c:pt>
                <c:pt idx="43361">
                  <c:v>8.1733969999999996</c:v>
                </c:pt>
                <c:pt idx="43362">
                  <c:v>8.1802039999999998</c:v>
                </c:pt>
                <c:pt idx="43363">
                  <c:v>8.1797579999999996</c:v>
                </c:pt>
                <c:pt idx="43364">
                  <c:v>8.1711080000000003</c:v>
                </c:pt>
                <c:pt idx="43365">
                  <c:v>8.1804670000000002</c:v>
                </c:pt>
                <c:pt idx="43366">
                  <c:v>8.1916170000000008</c:v>
                </c:pt>
                <c:pt idx="43367">
                  <c:v>8.1843690000000002</c:v>
                </c:pt>
                <c:pt idx="43368">
                  <c:v>8.1852359999999997</c:v>
                </c:pt>
                <c:pt idx="43369">
                  <c:v>8.188148</c:v>
                </c:pt>
                <c:pt idx="43370">
                  <c:v>8.1781919999999992</c:v>
                </c:pt>
                <c:pt idx="43371">
                  <c:v>8.1833410000000004</c:v>
                </c:pt>
                <c:pt idx="43372">
                  <c:v>8.1976009999999988</c:v>
                </c:pt>
                <c:pt idx="43373">
                  <c:v>8.1854209999999998</c:v>
                </c:pt>
                <c:pt idx="43374">
                  <c:v>8.1677479999999996</c:v>
                </c:pt>
                <c:pt idx="43375">
                  <c:v>8.1838179999999987</c:v>
                </c:pt>
                <c:pt idx="43376">
                  <c:v>8.1961069999999996</c:v>
                </c:pt>
                <c:pt idx="43377">
                  <c:v>8.1812730000000009</c:v>
                </c:pt>
                <c:pt idx="43378">
                  <c:v>8.1811380000000007</c:v>
                </c:pt>
                <c:pt idx="43379">
                  <c:v>8.1903600000000001</c:v>
                </c:pt>
                <c:pt idx="43380">
                  <c:v>8.1796980000000001</c:v>
                </c:pt>
                <c:pt idx="43381">
                  <c:v>8.1717620000000011</c:v>
                </c:pt>
                <c:pt idx="43382">
                  <c:v>8.1795960000000001</c:v>
                </c:pt>
                <c:pt idx="43383">
                  <c:v>8.1801630000000003</c:v>
                </c:pt>
                <c:pt idx="43384">
                  <c:v>8.1755950000000013</c:v>
                </c:pt>
                <c:pt idx="43385">
                  <c:v>8.1844040000000007</c:v>
                </c:pt>
                <c:pt idx="43386">
                  <c:v>8.1829150000000013</c:v>
                </c:pt>
                <c:pt idx="43387">
                  <c:v>8.1788260000000008</c:v>
                </c:pt>
                <c:pt idx="43388">
                  <c:v>8.1970670000000005</c:v>
                </c:pt>
                <c:pt idx="43389">
                  <c:v>8.1953399999999998</c:v>
                </c:pt>
                <c:pt idx="43390">
                  <c:v>8.1765559999999997</c:v>
                </c:pt>
                <c:pt idx="43391">
                  <c:v>8.1837489999999988</c:v>
                </c:pt>
                <c:pt idx="43392">
                  <c:v>8.193014999999999</c:v>
                </c:pt>
                <c:pt idx="43393">
                  <c:v>8.1773330000000009</c:v>
                </c:pt>
                <c:pt idx="43394">
                  <c:v>8.1690819999999995</c:v>
                </c:pt>
                <c:pt idx="43395">
                  <c:v>8.1822140000000001</c:v>
                </c:pt>
                <c:pt idx="43396">
                  <c:v>8.1885399999999997</c:v>
                </c:pt>
                <c:pt idx="43397">
                  <c:v>8.1858129999999996</c:v>
                </c:pt>
                <c:pt idx="43398">
                  <c:v>8.1850449999999988</c:v>
                </c:pt>
                <c:pt idx="43399">
                  <c:v>8.1823329999999999</c:v>
                </c:pt>
                <c:pt idx="43400">
                  <c:v>8.1836939999999991</c:v>
                </c:pt>
                <c:pt idx="43401">
                  <c:v>8.1932910000000003</c:v>
                </c:pt>
                <c:pt idx="43402">
                  <c:v>8.1929890000000007</c:v>
                </c:pt>
                <c:pt idx="43403">
                  <c:v>8.1809949999999994</c:v>
                </c:pt>
                <c:pt idx="43404">
                  <c:v>8.1831569999999996</c:v>
                </c:pt>
                <c:pt idx="43405">
                  <c:v>8.185397</c:v>
                </c:pt>
                <c:pt idx="43406">
                  <c:v>8.1759500000000003</c:v>
                </c:pt>
                <c:pt idx="43407">
                  <c:v>8.185943</c:v>
                </c:pt>
                <c:pt idx="43408">
                  <c:v>8.197146</c:v>
                </c:pt>
                <c:pt idx="43409">
                  <c:v>8.1908169999999991</c:v>
                </c:pt>
                <c:pt idx="43410">
                  <c:v>8.1920199999999994</c:v>
                </c:pt>
                <c:pt idx="43411">
                  <c:v>8.1958529999999996</c:v>
                </c:pt>
                <c:pt idx="43412">
                  <c:v>8.1910349999999994</c:v>
                </c:pt>
                <c:pt idx="43413">
                  <c:v>8.1896430000000002</c:v>
                </c:pt>
                <c:pt idx="43414">
                  <c:v>8.197220999999999</c:v>
                </c:pt>
                <c:pt idx="43415">
                  <c:v>8.1994919999999993</c:v>
                </c:pt>
                <c:pt idx="43416">
                  <c:v>8.1939880000000009</c:v>
                </c:pt>
                <c:pt idx="43417">
                  <c:v>8.1897920000000006</c:v>
                </c:pt>
                <c:pt idx="43418">
                  <c:v>8.1857970000000009</c:v>
                </c:pt>
                <c:pt idx="43419">
                  <c:v>8.1900659999999998</c:v>
                </c:pt>
                <c:pt idx="43420">
                  <c:v>8.1894489999999998</c:v>
                </c:pt>
                <c:pt idx="43421">
                  <c:v>8.1779580000000003</c:v>
                </c:pt>
                <c:pt idx="43422">
                  <c:v>8.1830829999999999</c:v>
                </c:pt>
                <c:pt idx="43423">
                  <c:v>8.1902000000000008</c:v>
                </c:pt>
                <c:pt idx="43424">
                  <c:v>8.186005999999999</c:v>
                </c:pt>
                <c:pt idx="43425">
                  <c:v>8.1829180000000008</c:v>
                </c:pt>
                <c:pt idx="43426">
                  <c:v>8.1876069999999999</c:v>
                </c:pt>
                <c:pt idx="43427">
                  <c:v>8.1929259999999999</c:v>
                </c:pt>
                <c:pt idx="43428">
                  <c:v>8.1888900000000007</c:v>
                </c:pt>
                <c:pt idx="43429">
                  <c:v>8.1878679999999999</c:v>
                </c:pt>
                <c:pt idx="43430">
                  <c:v>8.189228</c:v>
                </c:pt>
                <c:pt idx="43431">
                  <c:v>8.1929420000000004</c:v>
                </c:pt>
                <c:pt idx="43432">
                  <c:v>8.2006499999999996</c:v>
                </c:pt>
                <c:pt idx="43433">
                  <c:v>8.1955850000000012</c:v>
                </c:pt>
                <c:pt idx="43434">
                  <c:v>8.1870809999999992</c:v>
                </c:pt>
                <c:pt idx="43435">
                  <c:v>8.1909729999999996</c:v>
                </c:pt>
                <c:pt idx="43436">
                  <c:v>8.1992229999999999</c:v>
                </c:pt>
                <c:pt idx="43437">
                  <c:v>8.1899240000000013</c:v>
                </c:pt>
                <c:pt idx="43438">
                  <c:v>8.1832829999999994</c:v>
                </c:pt>
                <c:pt idx="43439">
                  <c:v>8.1942190000000004</c:v>
                </c:pt>
                <c:pt idx="43440">
                  <c:v>8.1880689999999987</c:v>
                </c:pt>
                <c:pt idx="43441">
                  <c:v>8.1822750000000006</c:v>
                </c:pt>
                <c:pt idx="43442">
                  <c:v>8.1941030000000001</c:v>
                </c:pt>
                <c:pt idx="43443">
                  <c:v>8.191434000000001</c:v>
                </c:pt>
                <c:pt idx="43444">
                  <c:v>8.1885000000000012</c:v>
                </c:pt>
                <c:pt idx="43445">
                  <c:v>8.2003069999999987</c:v>
                </c:pt>
                <c:pt idx="43446">
                  <c:v>8.2006110000000003</c:v>
                </c:pt>
                <c:pt idx="43447">
                  <c:v>8.1951499999999999</c:v>
                </c:pt>
                <c:pt idx="43448">
                  <c:v>8.2048670000000001</c:v>
                </c:pt>
                <c:pt idx="43449">
                  <c:v>8.2019359999999999</c:v>
                </c:pt>
                <c:pt idx="43450">
                  <c:v>8.1873240000000003</c:v>
                </c:pt>
                <c:pt idx="43451">
                  <c:v>8.1998949999999997</c:v>
                </c:pt>
                <c:pt idx="43452">
                  <c:v>8.1983370000000004</c:v>
                </c:pt>
                <c:pt idx="43453">
                  <c:v>8.1793870000000002</c:v>
                </c:pt>
                <c:pt idx="43454">
                  <c:v>8.1968940000000003</c:v>
                </c:pt>
                <c:pt idx="43455">
                  <c:v>8.2078620000000004</c:v>
                </c:pt>
                <c:pt idx="43456">
                  <c:v>8.186240999999999</c:v>
                </c:pt>
                <c:pt idx="43457">
                  <c:v>8.1872290000000003</c:v>
                </c:pt>
                <c:pt idx="43458">
                  <c:v>8.2051149999999993</c:v>
                </c:pt>
                <c:pt idx="43459">
                  <c:v>8.1924969999999995</c:v>
                </c:pt>
                <c:pt idx="43460">
                  <c:v>8.1883949999999999</c:v>
                </c:pt>
                <c:pt idx="43461">
                  <c:v>8.2079640000000005</c:v>
                </c:pt>
                <c:pt idx="43462">
                  <c:v>8.1977200000000003</c:v>
                </c:pt>
                <c:pt idx="43463">
                  <c:v>8.1891259999999999</c:v>
                </c:pt>
                <c:pt idx="43464">
                  <c:v>8.2055749999999996</c:v>
                </c:pt>
                <c:pt idx="43465">
                  <c:v>8.1991270000000007</c:v>
                </c:pt>
                <c:pt idx="43466">
                  <c:v>8.1859649999999995</c:v>
                </c:pt>
                <c:pt idx="43467">
                  <c:v>8.1978989999999996</c:v>
                </c:pt>
                <c:pt idx="43468">
                  <c:v>8.1993510000000001</c:v>
                </c:pt>
                <c:pt idx="43469">
                  <c:v>8.1844830000000002</c:v>
                </c:pt>
                <c:pt idx="43470">
                  <c:v>8.1928349999999988</c:v>
                </c:pt>
                <c:pt idx="43471">
                  <c:v>8.2058119999999999</c:v>
                </c:pt>
                <c:pt idx="43472">
                  <c:v>8.1968880000000013</c:v>
                </c:pt>
                <c:pt idx="43473">
                  <c:v>8.1990590000000001</c:v>
                </c:pt>
                <c:pt idx="43474">
                  <c:v>8.2069770000000002</c:v>
                </c:pt>
                <c:pt idx="43475">
                  <c:v>8.196905000000001</c:v>
                </c:pt>
                <c:pt idx="43476">
                  <c:v>8.1926020000000008</c:v>
                </c:pt>
                <c:pt idx="43477">
                  <c:v>8.2035109999999989</c:v>
                </c:pt>
                <c:pt idx="43478">
                  <c:v>8.2062530000000002</c:v>
                </c:pt>
                <c:pt idx="43479">
                  <c:v>8.1969880000000011</c:v>
                </c:pt>
                <c:pt idx="43480">
                  <c:v>8.2010609999999993</c:v>
                </c:pt>
                <c:pt idx="43481">
                  <c:v>8.2058369999999989</c:v>
                </c:pt>
                <c:pt idx="43482">
                  <c:v>8.2012390000000011</c:v>
                </c:pt>
                <c:pt idx="43483">
                  <c:v>8.2053070000000012</c:v>
                </c:pt>
                <c:pt idx="43484">
                  <c:v>8.201547999999999</c:v>
                </c:pt>
                <c:pt idx="43485">
                  <c:v>8.1957529999999998</c:v>
                </c:pt>
                <c:pt idx="43486">
                  <c:v>8.2002209999999991</c:v>
                </c:pt>
                <c:pt idx="43487">
                  <c:v>8.2008480000000006</c:v>
                </c:pt>
                <c:pt idx="43488">
                  <c:v>8.1962089999999996</c:v>
                </c:pt>
                <c:pt idx="43489">
                  <c:v>8.1971239999999987</c:v>
                </c:pt>
                <c:pt idx="43490">
                  <c:v>8.206016</c:v>
                </c:pt>
                <c:pt idx="43491">
                  <c:v>8.2025040000000011</c:v>
                </c:pt>
                <c:pt idx="43492">
                  <c:v>8.1995930000000001</c:v>
                </c:pt>
                <c:pt idx="43493">
                  <c:v>8.2065140000000003</c:v>
                </c:pt>
                <c:pt idx="43494">
                  <c:v>8.2008499999999991</c:v>
                </c:pt>
                <c:pt idx="43495">
                  <c:v>8.201077999999999</c:v>
                </c:pt>
                <c:pt idx="43496">
                  <c:v>8.2066400000000002</c:v>
                </c:pt>
                <c:pt idx="43497">
                  <c:v>8.2002290000000002</c:v>
                </c:pt>
                <c:pt idx="43498">
                  <c:v>8.1949609999999993</c:v>
                </c:pt>
                <c:pt idx="43499">
                  <c:v>8.1999069999999996</c:v>
                </c:pt>
                <c:pt idx="43500">
                  <c:v>8.2057909999999996</c:v>
                </c:pt>
                <c:pt idx="43501">
                  <c:v>8.2049669999999999</c:v>
                </c:pt>
                <c:pt idx="43502">
                  <c:v>8.2081300000000006</c:v>
                </c:pt>
                <c:pt idx="43503">
                  <c:v>8.2047190000000008</c:v>
                </c:pt>
                <c:pt idx="43504">
                  <c:v>8.1929259999999999</c:v>
                </c:pt>
                <c:pt idx="43505">
                  <c:v>8.1982129999999991</c:v>
                </c:pt>
                <c:pt idx="43506">
                  <c:v>8.2053209999999996</c:v>
                </c:pt>
                <c:pt idx="43507">
                  <c:v>8.1983460000000008</c:v>
                </c:pt>
                <c:pt idx="43508">
                  <c:v>8.1980339999999998</c:v>
                </c:pt>
                <c:pt idx="43509">
                  <c:v>8.2081970000000002</c:v>
                </c:pt>
                <c:pt idx="43510">
                  <c:v>8.2077249999999999</c:v>
                </c:pt>
                <c:pt idx="43511">
                  <c:v>8.2030630000000002</c:v>
                </c:pt>
                <c:pt idx="43512">
                  <c:v>8.211231999999999</c:v>
                </c:pt>
                <c:pt idx="43513">
                  <c:v>8.2118260000000003</c:v>
                </c:pt>
                <c:pt idx="43514">
                  <c:v>8.2029619999999994</c:v>
                </c:pt>
                <c:pt idx="43515">
                  <c:v>8.2070329999999991</c:v>
                </c:pt>
                <c:pt idx="43516">
                  <c:v>8.2087089999999989</c:v>
                </c:pt>
                <c:pt idx="43517">
                  <c:v>8.1998740000000012</c:v>
                </c:pt>
                <c:pt idx="43518">
                  <c:v>8.2012169999999998</c:v>
                </c:pt>
                <c:pt idx="43519">
                  <c:v>8.2096289999999996</c:v>
                </c:pt>
                <c:pt idx="43520">
                  <c:v>8.2038419999999999</c:v>
                </c:pt>
                <c:pt idx="43521">
                  <c:v>8.1960920000000002</c:v>
                </c:pt>
                <c:pt idx="43522">
                  <c:v>8.2057549999999999</c:v>
                </c:pt>
                <c:pt idx="43523">
                  <c:v>8.2112389999999991</c:v>
                </c:pt>
                <c:pt idx="43524">
                  <c:v>8.2052329999999998</c:v>
                </c:pt>
                <c:pt idx="43525">
                  <c:v>8.2022539999999999</c:v>
                </c:pt>
                <c:pt idx="43526">
                  <c:v>8.2033360000000002</c:v>
                </c:pt>
                <c:pt idx="43527">
                  <c:v>8.2061039999999998</c:v>
                </c:pt>
                <c:pt idx="43528">
                  <c:v>8.2074940000000005</c:v>
                </c:pt>
                <c:pt idx="43529">
                  <c:v>8.2059680000000004</c:v>
                </c:pt>
                <c:pt idx="43530">
                  <c:v>8.2011149999999997</c:v>
                </c:pt>
                <c:pt idx="43531">
                  <c:v>8.2078389999999999</c:v>
                </c:pt>
                <c:pt idx="43532">
                  <c:v>8.2187820000000009</c:v>
                </c:pt>
                <c:pt idx="43533">
                  <c:v>8.2103989999999989</c:v>
                </c:pt>
                <c:pt idx="43534">
                  <c:v>8.2101220000000001</c:v>
                </c:pt>
                <c:pt idx="43535">
                  <c:v>8.2189809999999994</c:v>
                </c:pt>
                <c:pt idx="43536">
                  <c:v>8.2124009999999998</c:v>
                </c:pt>
                <c:pt idx="43537">
                  <c:v>8.2103700000000011</c:v>
                </c:pt>
                <c:pt idx="43538">
                  <c:v>8.216543999999999</c:v>
                </c:pt>
                <c:pt idx="43539">
                  <c:v>8.213045000000001</c:v>
                </c:pt>
                <c:pt idx="43540">
                  <c:v>8.2039289999999987</c:v>
                </c:pt>
                <c:pt idx="43541">
                  <c:v>8.213991</c:v>
                </c:pt>
                <c:pt idx="43542">
                  <c:v>8.221311</c:v>
                </c:pt>
                <c:pt idx="43543">
                  <c:v>8.2061999999999991</c:v>
                </c:pt>
                <c:pt idx="43544">
                  <c:v>8.2054980000000004</c:v>
                </c:pt>
                <c:pt idx="43545">
                  <c:v>8.2140820000000012</c:v>
                </c:pt>
                <c:pt idx="43546">
                  <c:v>8.207865</c:v>
                </c:pt>
                <c:pt idx="43547">
                  <c:v>8.206054</c:v>
                </c:pt>
                <c:pt idx="43548">
                  <c:v>8.2148669999999999</c:v>
                </c:pt>
                <c:pt idx="43549">
                  <c:v>8.2124410000000001</c:v>
                </c:pt>
                <c:pt idx="43550">
                  <c:v>8.2032129999999999</c:v>
                </c:pt>
                <c:pt idx="43551">
                  <c:v>8.2083919999999999</c:v>
                </c:pt>
                <c:pt idx="43552">
                  <c:v>8.2082809999999995</c:v>
                </c:pt>
                <c:pt idx="43553">
                  <c:v>8.2031010000000002</c:v>
                </c:pt>
                <c:pt idx="43554">
                  <c:v>8.2146639999999991</c:v>
                </c:pt>
                <c:pt idx="43555">
                  <c:v>8.2201599999999999</c:v>
                </c:pt>
                <c:pt idx="43556">
                  <c:v>8.2107290000000006</c:v>
                </c:pt>
                <c:pt idx="43557">
                  <c:v>8.206904999999999</c:v>
                </c:pt>
                <c:pt idx="43558">
                  <c:v>8.2152950000000011</c:v>
                </c:pt>
                <c:pt idx="43559">
                  <c:v>8.2211250000000007</c:v>
                </c:pt>
                <c:pt idx="43560">
                  <c:v>8.215185</c:v>
                </c:pt>
                <c:pt idx="43561">
                  <c:v>8.2108460000000001</c:v>
                </c:pt>
                <c:pt idx="43562">
                  <c:v>8.2105250000000005</c:v>
                </c:pt>
                <c:pt idx="43563">
                  <c:v>8.212313</c:v>
                </c:pt>
                <c:pt idx="43564">
                  <c:v>8.2096169999999997</c:v>
                </c:pt>
                <c:pt idx="43565">
                  <c:v>8.2052800000000001</c:v>
                </c:pt>
                <c:pt idx="43566">
                  <c:v>8.2148240000000001</c:v>
                </c:pt>
                <c:pt idx="43567">
                  <c:v>8.2165090000000003</c:v>
                </c:pt>
                <c:pt idx="43568">
                  <c:v>8.2043920000000004</c:v>
                </c:pt>
                <c:pt idx="43569">
                  <c:v>8.212574</c:v>
                </c:pt>
                <c:pt idx="43570">
                  <c:v>8.2252919999999996</c:v>
                </c:pt>
                <c:pt idx="43571">
                  <c:v>8.2137190000000011</c:v>
                </c:pt>
                <c:pt idx="43572">
                  <c:v>8.2091670000000008</c:v>
                </c:pt>
                <c:pt idx="43573">
                  <c:v>8.2197309999999995</c:v>
                </c:pt>
                <c:pt idx="43574">
                  <c:v>8.209109999999999</c:v>
                </c:pt>
                <c:pt idx="43575">
                  <c:v>8.2034869999999991</c:v>
                </c:pt>
                <c:pt idx="43576">
                  <c:v>8.2161439999999999</c:v>
                </c:pt>
                <c:pt idx="43577">
                  <c:v>8.2136950000000013</c:v>
                </c:pt>
                <c:pt idx="43578">
                  <c:v>8.2168929999999989</c:v>
                </c:pt>
                <c:pt idx="43579">
                  <c:v>8.224558</c:v>
                </c:pt>
                <c:pt idx="43580">
                  <c:v>8.2154439999999997</c:v>
                </c:pt>
                <c:pt idx="43581">
                  <c:v>8.2179359999999999</c:v>
                </c:pt>
                <c:pt idx="43582">
                  <c:v>8.2340309999999999</c:v>
                </c:pt>
                <c:pt idx="43583">
                  <c:v>8.2258570000000013</c:v>
                </c:pt>
                <c:pt idx="43584">
                  <c:v>8.206785</c:v>
                </c:pt>
                <c:pt idx="43585">
                  <c:v>8.2134940000000007</c:v>
                </c:pt>
                <c:pt idx="43586">
                  <c:v>8.2184069999999991</c:v>
                </c:pt>
                <c:pt idx="43587">
                  <c:v>8.2102709999999988</c:v>
                </c:pt>
                <c:pt idx="43588">
                  <c:v>8.2134450000000001</c:v>
                </c:pt>
                <c:pt idx="43589">
                  <c:v>8.2142869999999988</c:v>
                </c:pt>
                <c:pt idx="43590">
                  <c:v>8.2105540000000001</c:v>
                </c:pt>
                <c:pt idx="43591">
                  <c:v>8.2128870000000003</c:v>
                </c:pt>
                <c:pt idx="43592">
                  <c:v>8.2204100000000011</c:v>
                </c:pt>
                <c:pt idx="43593">
                  <c:v>8.2235800000000001</c:v>
                </c:pt>
                <c:pt idx="43594">
                  <c:v>8.2237539999999996</c:v>
                </c:pt>
                <c:pt idx="43595">
                  <c:v>8.2262139999999988</c:v>
                </c:pt>
                <c:pt idx="43596">
                  <c:v>8.2166560000000004</c:v>
                </c:pt>
                <c:pt idx="43597">
                  <c:v>8.2117140000000006</c:v>
                </c:pt>
                <c:pt idx="43598">
                  <c:v>8.223237000000001</c:v>
                </c:pt>
                <c:pt idx="43599">
                  <c:v>8.2207869999999996</c:v>
                </c:pt>
                <c:pt idx="43600">
                  <c:v>8.2149070000000002</c:v>
                </c:pt>
                <c:pt idx="43601">
                  <c:v>8.2252749999999999</c:v>
                </c:pt>
                <c:pt idx="43602">
                  <c:v>8.2266860000000008</c:v>
                </c:pt>
                <c:pt idx="43603">
                  <c:v>8.2171060000000011</c:v>
                </c:pt>
                <c:pt idx="43604">
                  <c:v>8.2211239999999997</c:v>
                </c:pt>
                <c:pt idx="43605">
                  <c:v>8.2289659999999998</c:v>
                </c:pt>
                <c:pt idx="43606">
                  <c:v>8.2171890000000012</c:v>
                </c:pt>
                <c:pt idx="43607">
                  <c:v>8.2096529999999994</c:v>
                </c:pt>
                <c:pt idx="43608">
                  <c:v>8.2177480000000003</c:v>
                </c:pt>
                <c:pt idx="43609">
                  <c:v>8.2165309999999998</c:v>
                </c:pt>
                <c:pt idx="43610">
                  <c:v>8.2157039999999988</c:v>
                </c:pt>
                <c:pt idx="43611">
                  <c:v>8.2223140000000008</c:v>
                </c:pt>
                <c:pt idx="43612">
                  <c:v>8.2206049999999991</c:v>
                </c:pt>
                <c:pt idx="43613">
                  <c:v>8.2205259999999996</c:v>
                </c:pt>
                <c:pt idx="43614">
                  <c:v>8.2277540000000009</c:v>
                </c:pt>
                <c:pt idx="43615">
                  <c:v>8.2211870000000005</c:v>
                </c:pt>
                <c:pt idx="43616">
                  <c:v>8.2152239999999992</c:v>
                </c:pt>
                <c:pt idx="43617">
                  <c:v>8.2302119999999999</c:v>
                </c:pt>
                <c:pt idx="43618">
                  <c:v>8.2324169999999999</c:v>
                </c:pt>
                <c:pt idx="43619">
                  <c:v>8.2200629999999997</c:v>
                </c:pt>
                <c:pt idx="43620">
                  <c:v>8.2248039999999989</c:v>
                </c:pt>
                <c:pt idx="43621">
                  <c:v>8.2294340000000012</c:v>
                </c:pt>
                <c:pt idx="43622">
                  <c:v>8.2231129999999997</c:v>
                </c:pt>
                <c:pt idx="43623">
                  <c:v>8.2261670000000002</c:v>
                </c:pt>
                <c:pt idx="43624">
                  <c:v>8.2263789999999997</c:v>
                </c:pt>
                <c:pt idx="43625">
                  <c:v>8.2170959999999997</c:v>
                </c:pt>
                <c:pt idx="43626">
                  <c:v>8.2246330000000007</c:v>
                </c:pt>
                <c:pt idx="43627">
                  <c:v>8.2283799999999996</c:v>
                </c:pt>
                <c:pt idx="43628">
                  <c:v>8.2118749999999991</c:v>
                </c:pt>
                <c:pt idx="43629">
                  <c:v>8.2167320000000004</c:v>
                </c:pt>
                <c:pt idx="43630">
                  <c:v>8.2348730000000003</c:v>
                </c:pt>
                <c:pt idx="43631">
                  <c:v>8.2306080000000001</c:v>
                </c:pt>
                <c:pt idx="43632">
                  <c:v>8.2212309999999995</c:v>
                </c:pt>
                <c:pt idx="43633">
                  <c:v>8.2240859999999998</c:v>
                </c:pt>
                <c:pt idx="43634">
                  <c:v>8.2254919999999991</c:v>
                </c:pt>
                <c:pt idx="43635">
                  <c:v>8.216215</c:v>
                </c:pt>
                <c:pt idx="43636">
                  <c:v>8.2134520000000002</c:v>
                </c:pt>
                <c:pt idx="43637">
                  <c:v>8.2196409999999993</c:v>
                </c:pt>
                <c:pt idx="43638">
                  <c:v>8.2207900000000009</c:v>
                </c:pt>
                <c:pt idx="43639">
                  <c:v>8.2286940000000008</c:v>
                </c:pt>
                <c:pt idx="43640">
                  <c:v>8.2313240000000008</c:v>
                </c:pt>
                <c:pt idx="43641">
                  <c:v>8.2284629999999996</c:v>
                </c:pt>
                <c:pt idx="43642">
                  <c:v>8.2405249999999999</c:v>
                </c:pt>
                <c:pt idx="43643">
                  <c:v>8.2458559999999999</c:v>
                </c:pt>
                <c:pt idx="43644">
                  <c:v>8.2324079999999995</c:v>
                </c:pt>
                <c:pt idx="43645">
                  <c:v>8.2194690000000001</c:v>
                </c:pt>
                <c:pt idx="43646">
                  <c:v>8.2254760000000005</c:v>
                </c:pt>
                <c:pt idx="43647">
                  <c:v>8.2326730000000001</c:v>
                </c:pt>
                <c:pt idx="43648">
                  <c:v>8.2285880000000002</c:v>
                </c:pt>
                <c:pt idx="43649">
                  <c:v>8.2311560000000004</c:v>
                </c:pt>
                <c:pt idx="43650">
                  <c:v>8.2258469999999999</c:v>
                </c:pt>
                <c:pt idx="43651">
                  <c:v>8.2153179999999999</c:v>
                </c:pt>
                <c:pt idx="43652">
                  <c:v>8.2231269999999999</c:v>
                </c:pt>
                <c:pt idx="43653">
                  <c:v>8.2316590000000005</c:v>
                </c:pt>
                <c:pt idx="43654">
                  <c:v>8.2275650000000002</c:v>
                </c:pt>
                <c:pt idx="43655">
                  <c:v>8.2263409999999997</c:v>
                </c:pt>
                <c:pt idx="43656">
                  <c:v>8.2299749999999996</c:v>
                </c:pt>
                <c:pt idx="43657">
                  <c:v>8.2246069999999989</c:v>
                </c:pt>
                <c:pt idx="43658">
                  <c:v>8.2239459999999998</c:v>
                </c:pt>
                <c:pt idx="43659">
                  <c:v>8.2310379999999999</c:v>
                </c:pt>
                <c:pt idx="43660">
                  <c:v>8.2251849999999997</c:v>
                </c:pt>
                <c:pt idx="43661">
                  <c:v>8.2294979999999995</c:v>
                </c:pt>
                <c:pt idx="43662">
                  <c:v>8.2417259999999999</c:v>
                </c:pt>
                <c:pt idx="43663">
                  <c:v>8.2369939999999993</c:v>
                </c:pt>
                <c:pt idx="43664">
                  <c:v>8.224653</c:v>
                </c:pt>
                <c:pt idx="43665">
                  <c:v>8.2207179999999997</c:v>
                </c:pt>
                <c:pt idx="43666">
                  <c:v>8.2320409999999988</c:v>
                </c:pt>
                <c:pt idx="43667">
                  <c:v>8.234413</c:v>
                </c:pt>
                <c:pt idx="43668">
                  <c:v>8.2265189999999997</c:v>
                </c:pt>
                <c:pt idx="43669">
                  <c:v>8.2290020000000013</c:v>
                </c:pt>
                <c:pt idx="43670">
                  <c:v>8.2335339999999988</c:v>
                </c:pt>
                <c:pt idx="43671">
                  <c:v>8.2354950000000002</c:v>
                </c:pt>
                <c:pt idx="43672">
                  <c:v>8.2323839999999997</c:v>
                </c:pt>
                <c:pt idx="43673">
                  <c:v>8.2265359999999994</c:v>
                </c:pt>
                <c:pt idx="43674">
                  <c:v>8.2310999999999996</c:v>
                </c:pt>
                <c:pt idx="43675">
                  <c:v>8.2335449999999994</c:v>
                </c:pt>
                <c:pt idx="43676">
                  <c:v>8.2287150000000011</c:v>
                </c:pt>
                <c:pt idx="43677">
                  <c:v>8.230003</c:v>
                </c:pt>
                <c:pt idx="43678">
                  <c:v>8.2346059999999994</c:v>
                </c:pt>
                <c:pt idx="43679">
                  <c:v>8.2367430000000006</c:v>
                </c:pt>
                <c:pt idx="43680">
                  <c:v>8.2383689999999987</c:v>
                </c:pt>
                <c:pt idx="43681">
                  <c:v>8.233429000000001</c:v>
                </c:pt>
                <c:pt idx="43682">
                  <c:v>8.2238110000000013</c:v>
                </c:pt>
                <c:pt idx="43683">
                  <c:v>8.2265680000000003</c:v>
                </c:pt>
                <c:pt idx="43684">
                  <c:v>8.2330439999999996</c:v>
                </c:pt>
                <c:pt idx="43685">
                  <c:v>8.2314559999999997</c:v>
                </c:pt>
                <c:pt idx="43686">
                  <c:v>8.2331339999999997</c:v>
                </c:pt>
                <c:pt idx="43687">
                  <c:v>8.2388490000000001</c:v>
                </c:pt>
                <c:pt idx="43688">
                  <c:v>8.2387040000000002</c:v>
                </c:pt>
                <c:pt idx="43689">
                  <c:v>8.2368740000000003</c:v>
                </c:pt>
                <c:pt idx="43690">
                  <c:v>8.2405310000000007</c:v>
                </c:pt>
                <c:pt idx="43691">
                  <c:v>8.2387359999999994</c:v>
                </c:pt>
                <c:pt idx="43692">
                  <c:v>8.2316819999999993</c:v>
                </c:pt>
                <c:pt idx="43693">
                  <c:v>8.2319029999999991</c:v>
                </c:pt>
                <c:pt idx="43694">
                  <c:v>8.2304659999999998</c:v>
                </c:pt>
                <c:pt idx="43695">
                  <c:v>8.2332640000000001</c:v>
                </c:pt>
                <c:pt idx="43696">
                  <c:v>8.2355540000000005</c:v>
                </c:pt>
                <c:pt idx="43697">
                  <c:v>8.2292550000000002</c:v>
                </c:pt>
                <c:pt idx="43698">
                  <c:v>8.2324020000000004</c:v>
                </c:pt>
                <c:pt idx="43699">
                  <c:v>8.2418170000000011</c:v>
                </c:pt>
                <c:pt idx="43700">
                  <c:v>8.2427220000000005</c:v>
                </c:pt>
                <c:pt idx="43701">
                  <c:v>8.2374179999999999</c:v>
                </c:pt>
                <c:pt idx="43702">
                  <c:v>8.2436150000000001</c:v>
                </c:pt>
                <c:pt idx="43703">
                  <c:v>8.2433230000000002</c:v>
                </c:pt>
                <c:pt idx="43704">
                  <c:v>8.2239319999999996</c:v>
                </c:pt>
                <c:pt idx="43705">
                  <c:v>8.2280470000000001</c:v>
                </c:pt>
                <c:pt idx="43706">
                  <c:v>8.2437830000000005</c:v>
                </c:pt>
                <c:pt idx="43707">
                  <c:v>8.2383620000000004</c:v>
                </c:pt>
                <c:pt idx="43708">
                  <c:v>8.2313320000000001</c:v>
                </c:pt>
                <c:pt idx="43709">
                  <c:v>8.2368410000000001</c:v>
                </c:pt>
                <c:pt idx="43710">
                  <c:v>8.243525</c:v>
                </c:pt>
                <c:pt idx="43711">
                  <c:v>8.2397279999999995</c:v>
                </c:pt>
                <c:pt idx="43712">
                  <c:v>8.2379119999999997</c:v>
                </c:pt>
                <c:pt idx="43713">
                  <c:v>8.237998000000001</c:v>
                </c:pt>
                <c:pt idx="43714">
                  <c:v>8.2352600000000002</c:v>
                </c:pt>
                <c:pt idx="43715">
                  <c:v>8.2367160000000013</c:v>
                </c:pt>
                <c:pt idx="43716">
                  <c:v>8.235144</c:v>
                </c:pt>
                <c:pt idx="43717">
                  <c:v>8.2411510000000003</c:v>
                </c:pt>
                <c:pt idx="43718">
                  <c:v>8.2466609999999996</c:v>
                </c:pt>
                <c:pt idx="43719">
                  <c:v>8.2389590000000013</c:v>
                </c:pt>
                <c:pt idx="43720">
                  <c:v>8.2343630000000001</c:v>
                </c:pt>
                <c:pt idx="43721">
                  <c:v>8.2361760000000004</c:v>
                </c:pt>
                <c:pt idx="43722">
                  <c:v>8.2420489999999997</c:v>
                </c:pt>
                <c:pt idx="43723">
                  <c:v>8.239433</c:v>
                </c:pt>
                <c:pt idx="43724">
                  <c:v>8.2348809999999997</c:v>
                </c:pt>
                <c:pt idx="43725">
                  <c:v>8.2379449999999999</c:v>
                </c:pt>
                <c:pt idx="43726">
                  <c:v>8.237245999999999</c:v>
                </c:pt>
                <c:pt idx="43727">
                  <c:v>8.243269999999999</c:v>
                </c:pt>
                <c:pt idx="43728">
                  <c:v>8.2495079999999987</c:v>
                </c:pt>
                <c:pt idx="43729">
                  <c:v>8.2473039999999997</c:v>
                </c:pt>
                <c:pt idx="43730">
                  <c:v>8.2439520000000002</c:v>
                </c:pt>
                <c:pt idx="43731">
                  <c:v>8.243805</c:v>
                </c:pt>
                <c:pt idx="43732">
                  <c:v>8.245533</c:v>
                </c:pt>
                <c:pt idx="43733">
                  <c:v>8.2396840000000005</c:v>
                </c:pt>
                <c:pt idx="43734">
                  <c:v>8.241143000000001</c:v>
                </c:pt>
                <c:pt idx="43735">
                  <c:v>8.2416920000000005</c:v>
                </c:pt>
                <c:pt idx="43736">
                  <c:v>8.2374080000000003</c:v>
                </c:pt>
                <c:pt idx="43737">
                  <c:v>8.2438040000000008</c:v>
                </c:pt>
                <c:pt idx="43738">
                  <c:v>8.2374720000000003</c:v>
                </c:pt>
                <c:pt idx="43739">
                  <c:v>8.2274440000000002</c:v>
                </c:pt>
                <c:pt idx="43740">
                  <c:v>8.2410579999999989</c:v>
                </c:pt>
                <c:pt idx="43741">
                  <c:v>8.249288</c:v>
                </c:pt>
                <c:pt idx="43742">
                  <c:v>8.2394090000000002</c:v>
                </c:pt>
                <c:pt idx="43743">
                  <c:v>8.2365689999999994</c:v>
                </c:pt>
                <c:pt idx="43744">
                  <c:v>8.2447559999999989</c:v>
                </c:pt>
                <c:pt idx="43745">
                  <c:v>8.2414489999999994</c:v>
                </c:pt>
                <c:pt idx="43746">
                  <c:v>8.2388510000000004</c:v>
                </c:pt>
                <c:pt idx="43747">
                  <c:v>8.2511039999999998</c:v>
                </c:pt>
                <c:pt idx="43748">
                  <c:v>8.2481089999999995</c:v>
                </c:pt>
                <c:pt idx="43749">
                  <c:v>8.2407439999999994</c:v>
                </c:pt>
                <c:pt idx="43750">
                  <c:v>8.2449060000000003</c:v>
                </c:pt>
                <c:pt idx="43751">
                  <c:v>8.2477510000000009</c:v>
                </c:pt>
                <c:pt idx="43752">
                  <c:v>8.2518269999999987</c:v>
                </c:pt>
                <c:pt idx="43753">
                  <c:v>8.2587349999999997</c:v>
                </c:pt>
                <c:pt idx="43754">
                  <c:v>8.2555170000000011</c:v>
                </c:pt>
                <c:pt idx="43755">
                  <c:v>8.2475810000000003</c:v>
                </c:pt>
                <c:pt idx="43756">
                  <c:v>8.251557</c:v>
                </c:pt>
                <c:pt idx="43757">
                  <c:v>8.2434700000000003</c:v>
                </c:pt>
                <c:pt idx="43758">
                  <c:v>8.2295090000000002</c:v>
                </c:pt>
                <c:pt idx="43759">
                  <c:v>8.242325000000001</c:v>
                </c:pt>
                <c:pt idx="43760">
                  <c:v>8.2546940000000006</c:v>
                </c:pt>
                <c:pt idx="43761">
                  <c:v>8.2455029999999994</c:v>
                </c:pt>
                <c:pt idx="43762">
                  <c:v>8.2420939999999998</c:v>
                </c:pt>
                <c:pt idx="43763">
                  <c:v>8.2506039999999992</c:v>
                </c:pt>
                <c:pt idx="43764">
                  <c:v>8.242972</c:v>
                </c:pt>
                <c:pt idx="43765">
                  <c:v>8.2363020000000002</c:v>
                </c:pt>
                <c:pt idx="43766">
                  <c:v>8.2535980000000002</c:v>
                </c:pt>
                <c:pt idx="43767">
                  <c:v>8.2545229999999989</c:v>
                </c:pt>
                <c:pt idx="43768">
                  <c:v>8.2424929999999996</c:v>
                </c:pt>
                <c:pt idx="43769">
                  <c:v>8.2459340000000001</c:v>
                </c:pt>
                <c:pt idx="43770">
                  <c:v>8.2464729999999999</c:v>
                </c:pt>
                <c:pt idx="43771">
                  <c:v>8.2435299999999998</c:v>
                </c:pt>
                <c:pt idx="43772">
                  <c:v>8.246556</c:v>
                </c:pt>
                <c:pt idx="43773">
                  <c:v>8.2457169999999991</c:v>
                </c:pt>
                <c:pt idx="43774">
                  <c:v>8.2401419999999987</c:v>
                </c:pt>
                <c:pt idx="43775">
                  <c:v>8.2458939999999998</c:v>
                </c:pt>
                <c:pt idx="43776">
                  <c:v>8.2510359999999991</c:v>
                </c:pt>
                <c:pt idx="43777">
                  <c:v>8.2470850000000002</c:v>
                </c:pt>
                <c:pt idx="43778">
                  <c:v>8.2598400000000005</c:v>
                </c:pt>
                <c:pt idx="43779">
                  <c:v>8.2611869999999996</c:v>
                </c:pt>
                <c:pt idx="43780">
                  <c:v>8.2422550000000001</c:v>
                </c:pt>
                <c:pt idx="43781">
                  <c:v>8.2461230000000008</c:v>
                </c:pt>
                <c:pt idx="43782">
                  <c:v>8.2567120000000003</c:v>
                </c:pt>
                <c:pt idx="43783">
                  <c:v>8.2513170000000002</c:v>
                </c:pt>
                <c:pt idx="43784">
                  <c:v>8.2493249999999989</c:v>
                </c:pt>
                <c:pt idx="43785">
                  <c:v>8.2551480000000002</c:v>
                </c:pt>
                <c:pt idx="43786">
                  <c:v>8.2485409999999995</c:v>
                </c:pt>
                <c:pt idx="43787">
                  <c:v>8.2383379999999988</c:v>
                </c:pt>
                <c:pt idx="43788">
                  <c:v>8.2500910000000012</c:v>
                </c:pt>
                <c:pt idx="43789">
                  <c:v>8.2559909999999999</c:v>
                </c:pt>
                <c:pt idx="43790">
                  <c:v>8.2480760000000011</c:v>
                </c:pt>
                <c:pt idx="43791">
                  <c:v>8.2526510000000002</c:v>
                </c:pt>
                <c:pt idx="43792">
                  <c:v>8.2573670000000003</c:v>
                </c:pt>
                <c:pt idx="43793">
                  <c:v>8.2552859999999999</c:v>
                </c:pt>
                <c:pt idx="43794">
                  <c:v>8.2533670000000008</c:v>
                </c:pt>
                <c:pt idx="43795">
                  <c:v>8.2523990000000005</c:v>
                </c:pt>
                <c:pt idx="43796">
                  <c:v>8.2506400000000006</c:v>
                </c:pt>
                <c:pt idx="43797">
                  <c:v>8.2500400000000003</c:v>
                </c:pt>
                <c:pt idx="43798">
                  <c:v>8.2541849999999997</c:v>
                </c:pt>
                <c:pt idx="43799">
                  <c:v>8.248463000000001</c:v>
                </c:pt>
                <c:pt idx="43800">
                  <c:v>8.2456060000000004</c:v>
                </c:pt>
                <c:pt idx="43801">
                  <c:v>8.2600949999999997</c:v>
                </c:pt>
                <c:pt idx="43802">
                  <c:v>8.2600699999999989</c:v>
                </c:pt>
                <c:pt idx="43803">
                  <c:v>8.2463470000000001</c:v>
                </c:pt>
                <c:pt idx="43804">
                  <c:v>8.2540820000000004</c:v>
                </c:pt>
                <c:pt idx="43805">
                  <c:v>8.2644070000000003</c:v>
                </c:pt>
                <c:pt idx="43806">
                  <c:v>8.2507409999999997</c:v>
                </c:pt>
                <c:pt idx="43807">
                  <c:v>8.2455259999999999</c:v>
                </c:pt>
                <c:pt idx="43808">
                  <c:v>8.252459</c:v>
                </c:pt>
                <c:pt idx="43809">
                  <c:v>8.2489430000000006</c:v>
                </c:pt>
                <c:pt idx="43810">
                  <c:v>8.253582999999999</c:v>
                </c:pt>
                <c:pt idx="43811">
                  <c:v>8.2606830000000002</c:v>
                </c:pt>
                <c:pt idx="43812">
                  <c:v>8.253819</c:v>
                </c:pt>
                <c:pt idx="43813">
                  <c:v>8.2526960000000003</c:v>
                </c:pt>
                <c:pt idx="43814">
                  <c:v>8.2602189999999993</c:v>
                </c:pt>
                <c:pt idx="43815">
                  <c:v>8.2569459999999992</c:v>
                </c:pt>
                <c:pt idx="43816">
                  <c:v>8.2567950000000003</c:v>
                </c:pt>
                <c:pt idx="43817">
                  <c:v>8.2688959999999998</c:v>
                </c:pt>
                <c:pt idx="43818">
                  <c:v>8.2589319999999997</c:v>
                </c:pt>
                <c:pt idx="43819">
                  <c:v>8.2467030000000001</c:v>
                </c:pt>
                <c:pt idx="43820">
                  <c:v>8.2588939999999997</c:v>
                </c:pt>
                <c:pt idx="43821">
                  <c:v>8.2570359999999994</c:v>
                </c:pt>
                <c:pt idx="43822">
                  <c:v>8.2481359999999988</c:v>
                </c:pt>
                <c:pt idx="43823">
                  <c:v>8.2533200000000004</c:v>
                </c:pt>
                <c:pt idx="43824">
                  <c:v>8.2574989999999993</c:v>
                </c:pt>
                <c:pt idx="43825">
                  <c:v>8.2545420000000007</c:v>
                </c:pt>
                <c:pt idx="43826">
                  <c:v>8.2543670000000002</c:v>
                </c:pt>
                <c:pt idx="43827">
                  <c:v>8.2605129999999996</c:v>
                </c:pt>
                <c:pt idx="43828">
                  <c:v>8.2586949999999995</c:v>
                </c:pt>
                <c:pt idx="43829">
                  <c:v>8.2606570000000001</c:v>
                </c:pt>
                <c:pt idx="43830">
                  <c:v>8.2626279999999994</c:v>
                </c:pt>
                <c:pt idx="43831">
                  <c:v>8.2526419999999998</c:v>
                </c:pt>
                <c:pt idx="43832">
                  <c:v>8.2555060000000005</c:v>
                </c:pt>
                <c:pt idx="43833">
                  <c:v>8.2600529999999992</c:v>
                </c:pt>
                <c:pt idx="43834">
                  <c:v>8.2501610000000003</c:v>
                </c:pt>
                <c:pt idx="43835">
                  <c:v>8.251887</c:v>
                </c:pt>
                <c:pt idx="43836">
                  <c:v>8.2646420000000003</c:v>
                </c:pt>
                <c:pt idx="43837">
                  <c:v>8.2624199999999988</c:v>
                </c:pt>
                <c:pt idx="43838">
                  <c:v>8.2497740000000004</c:v>
                </c:pt>
                <c:pt idx="43839">
                  <c:v>8.2569219999999994</c:v>
                </c:pt>
                <c:pt idx="43840">
                  <c:v>8.2672319999999999</c:v>
                </c:pt>
                <c:pt idx="43841">
                  <c:v>8.261724000000001</c:v>
                </c:pt>
                <c:pt idx="43842">
                  <c:v>8.257771</c:v>
                </c:pt>
                <c:pt idx="43843">
                  <c:v>8.2562290000000012</c:v>
                </c:pt>
                <c:pt idx="43844">
                  <c:v>8.253876</c:v>
                </c:pt>
                <c:pt idx="43845">
                  <c:v>8.2535990000000012</c:v>
                </c:pt>
                <c:pt idx="43846">
                  <c:v>8.2572760000000009</c:v>
                </c:pt>
                <c:pt idx="43847">
                  <c:v>8.2603869999999997</c:v>
                </c:pt>
                <c:pt idx="43848">
                  <c:v>8.2565980000000003</c:v>
                </c:pt>
                <c:pt idx="43849">
                  <c:v>8.2611920000000012</c:v>
                </c:pt>
                <c:pt idx="43850">
                  <c:v>8.2637989999999988</c:v>
                </c:pt>
                <c:pt idx="43851">
                  <c:v>8.2606669999999998</c:v>
                </c:pt>
                <c:pt idx="43852">
                  <c:v>8.267849</c:v>
                </c:pt>
                <c:pt idx="43853">
                  <c:v>8.2676300000000005</c:v>
                </c:pt>
                <c:pt idx="43854">
                  <c:v>8.2596759999999989</c:v>
                </c:pt>
                <c:pt idx="43855">
                  <c:v>8.267824000000001</c:v>
                </c:pt>
                <c:pt idx="43856">
                  <c:v>8.276961</c:v>
                </c:pt>
                <c:pt idx="43857">
                  <c:v>8.2637460000000011</c:v>
                </c:pt>
                <c:pt idx="43858">
                  <c:v>8.2574699999999996</c:v>
                </c:pt>
                <c:pt idx="43859">
                  <c:v>8.2710930000000005</c:v>
                </c:pt>
                <c:pt idx="43860">
                  <c:v>8.2669540000000001</c:v>
                </c:pt>
                <c:pt idx="43861">
                  <c:v>8.2603189999999991</c:v>
                </c:pt>
                <c:pt idx="43862">
                  <c:v>8.2689939999999993</c:v>
                </c:pt>
                <c:pt idx="43863">
                  <c:v>8.2650520000000007</c:v>
                </c:pt>
                <c:pt idx="43864">
                  <c:v>8.2639649999999989</c:v>
                </c:pt>
                <c:pt idx="43865">
                  <c:v>8.2767230000000005</c:v>
                </c:pt>
                <c:pt idx="43866">
                  <c:v>8.2695559999999997</c:v>
                </c:pt>
                <c:pt idx="43867">
                  <c:v>8.2551550000000002</c:v>
                </c:pt>
                <c:pt idx="43868">
                  <c:v>8.2647879999999994</c:v>
                </c:pt>
                <c:pt idx="43869">
                  <c:v>8.2661870000000004</c:v>
                </c:pt>
                <c:pt idx="43870">
                  <c:v>8.2517180000000003</c:v>
                </c:pt>
                <c:pt idx="43871">
                  <c:v>8.2592540000000003</c:v>
                </c:pt>
                <c:pt idx="43872">
                  <c:v>8.2676999999999996</c:v>
                </c:pt>
                <c:pt idx="43873">
                  <c:v>8.2627680000000012</c:v>
                </c:pt>
                <c:pt idx="43874">
                  <c:v>8.2682979999999997</c:v>
                </c:pt>
                <c:pt idx="43875">
                  <c:v>8.2699770000000008</c:v>
                </c:pt>
                <c:pt idx="43876">
                  <c:v>8.2646669999999993</c:v>
                </c:pt>
                <c:pt idx="43877">
                  <c:v>8.2664159999999995</c:v>
                </c:pt>
                <c:pt idx="43878">
                  <c:v>8.2669530000000009</c:v>
                </c:pt>
                <c:pt idx="43879">
                  <c:v>8.2578509999999987</c:v>
                </c:pt>
                <c:pt idx="43880">
                  <c:v>8.255528</c:v>
                </c:pt>
                <c:pt idx="43881">
                  <c:v>8.2607560000000007</c:v>
                </c:pt>
                <c:pt idx="43882">
                  <c:v>8.2574240000000003</c:v>
                </c:pt>
                <c:pt idx="43883">
                  <c:v>8.2595409999999987</c:v>
                </c:pt>
                <c:pt idx="43884">
                  <c:v>8.2660489999999989</c:v>
                </c:pt>
                <c:pt idx="43885">
                  <c:v>8.2693429999999992</c:v>
                </c:pt>
                <c:pt idx="43886">
                  <c:v>8.2758289999999999</c:v>
                </c:pt>
                <c:pt idx="43887">
                  <c:v>8.2739440000000002</c:v>
                </c:pt>
                <c:pt idx="43888">
                  <c:v>8.2646350000000002</c:v>
                </c:pt>
                <c:pt idx="43889">
                  <c:v>8.2688199999999998</c:v>
                </c:pt>
                <c:pt idx="43890">
                  <c:v>8.2816779999999994</c:v>
                </c:pt>
                <c:pt idx="43891">
                  <c:v>8.2717299999999998</c:v>
                </c:pt>
                <c:pt idx="43892">
                  <c:v>8.2567740000000001</c:v>
                </c:pt>
                <c:pt idx="43893">
                  <c:v>8.2639680000000002</c:v>
                </c:pt>
                <c:pt idx="43894">
                  <c:v>8.2654180000000004</c:v>
                </c:pt>
                <c:pt idx="43895">
                  <c:v>8.2620950000000004</c:v>
                </c:pt>
                <c:pt idx="43896">
                  <c:v>8.2693189999999994</c:v>
                </c:pt>
                <c:pt idx="43897">
                  <c:v>8.2721869999999988</c:v>
                </c:pt>
                <c:pt idx="43898">
                  <c:v>8.2735900000000004</c:v>
                </c:pt>
                <c:pt idx="43899">
                  <c:v>8.2747479999999989</c:v>
                </c:pt>
                <c:pt idx="43900">
                  <c:v>8.2722610000000003</c:v>
                </c:pt>
                <c:pt idx="43901">
                  <c:v>8.2685110000000002</c:v>
                </c:pt>
                <c:pt idx="43902">
                  <c:v>8.2690669999999997</c:v>
                </c:pt>
                <c:pt idx="43903">
                  <c:v>8.2724499999999992</c:v>
                </c:pt>
                <c:pt idx="43904">
                  <c:v>8.2620000000000005</c:v>
                </c:pt>
                <c:pt idx="43905">
                  <c:v>8.2628529999999998</c:v>
                </c:pt>
                <c:pt idx="43906">
                  <c:v>8.2775439999999989</c:v>
                </c:pt>
                <c:pt idx="43907">
                  <c:v>8.2721030000000013</c:v>
                </c:pt>
                <c:pt idx="43908">
                  <c:v>8.2691869999999987</c:v>
                </c:pt>
                <c:pt idx="43909">
                  <c:v>8.2799440000000004</c:v>
                </c:pt>
                <c:pt idx="43910">
                  <c:v>8.2771779999999993</c:v>
                </c:pt>
                <c:pt idx="43911">
                  <c:v>8.2643470000000008</c:v>
                </c:pt>
                <c:pt idx="43912">
                  <c:v>8.2729320000000008</c:v>
                </c:pt>
                <c:pt idx="43913">
                  <c:v>8.2824679999999997</c:v>
                </c:pt>
                <c:pt idx="43914">
                  <c:v>8.2692329999999998</c:v>
                </c:pt>
                <c:pt idx="43915">
                  <c:v>8.2670250000000003</c:v>
                </c:pt>
                <c:pt idx="43916">
                  <c:v>8.2719400000000007</c:v>
                </c:pt>
                <c:pt idx="43917">
                  <c:v>8.2693349999999999</c:v>
                </c:pt>
                <c:pt idx="43918">
                  <c:v>8.2733319999999999</c:v>
                </c:pt>
                <c:pt idx="43919">
                  <c:v>8.274464</c:v>
                </c:pt>
                <c:pt idx="43920">
                  <c:v>8.2698229999999988</c:v>
                </c:pt>
                <c:pt idx="43921">
                  <c:v>8.2703400000000009</c:v>
                </c:pt>
                <c:pt idx="43922">
                  <c:v>8.2762260000000012</c:v>
                </c:pt>
                <c:pt idx="43923">
                  <c:v>8.2736479999999997</c:v>
                </c:pt>
                <c:pt idx="43924">
                  <c:v>8.2670460000000006</c:v>
                </c:pt>
                <c:pt idx="43925">
                  <c:v>8.2750149999999998</c:v>
                </c:pt>
                <c:pt idx="43926">
                  <c:v>8.2702819999999999</c:v>
                </c:pt>
                <c:pt idx="43927">
                  <c:v>8.2609539999999999</c:v>
                </c:pt>
                <c:pt idx="43928">
                  <c:v>8.2731110000000001</c:v>
                </c:pt>
                <c:pt idx="43929">
                  <c:v>8.2779109999999996</c:v>
                </c:pt>
                <c:pt idx="43930">
                  <c:v>8.2700759999999995</c:v>
                </c:pt>
                <c:pt idx="43931">
                  <c:v>8.2685120000000012</c:v>
                </c:pt>
                <c:pt idx="43932">
                  <c:v>8.2727509999999995</c:v>
                </c:pt>
                <c:pt idx="43933">
                  <c:v>8.2730730000000001</c:v>
                </c:pt>
                <c:pt idx="43934">
                  <c:v>8.2779950000000007</c:v>
                </c:pt>
                <c:pt idx="43935">
                  <c:v>8.2875180000000004</c:v>
                </c:pt>
                <c:pt idx="43936">
                  <c:v>8.2815599999999989</c:v>
                </c:pt>
                <c:pt idx="43937">
                  <c:v>8.2800429999999992</c:v>
                </c:pt>
                <c:pt idx="43938">
                  <c:v>8.290673</c:v>
                </c:pt>
                <c:pt idx="43939">
                  <c:v>8.2840170000000004</c:v>
                </c:pt>
                <c:pt idx="43940">
                  <c:v>8.267790999999999</c:v>
                </c:pt>
                <c:pt idx="43941">
                  <c:v>8.2757500000000004</c:v>
                </c:pt>
                <c:pt idx="43942">
                  <c:v>8.2822519999999997</c:v>
                </c:pt>
                <c:pt idx="43943">
                  <c:v>8.2662709999999997</c:v>
                </c:pt>
                <c:pt idx="43944">
                  <c:v>8.2656659999999995</c:v>
                </c:pt>
                <c:pt idx="43945">
                  <c:v>8.2740760000000009</c:v>
                </c:pt>
                <c:pt idx="43946">
                  <c:v>8.2718990000000012</c:v>
                </c:pt>
                <c:pt idx="43947">
                  <c:v>8.2751780000000004</c:v>
                </c:pt>
                <c:pt idx="43948">
                  <c:v>8.2759830000000001</c:v>
                </c:pt>
                <c:pt idx="43949">
                  <c:v>8.2734059999999996</c:v>
                </c:pt>
                <c:pt idx="43950">
                  <c:v>8.2780069999999988</c:v>
                </c:pt>
                <c:pt idx="43951">
                  <c:v>8.2794169999999987</c:v>
                </c:pt>
                <c:pt idx="43952">
                  <c:v>8.273022000000001</c:v>
                </c:pt>
                <c:pt idx="43953">
                  <c:v>8.2702850000000012</c:v>
                </c:pt>
                <c:pt idx="43954">
                  <c:v>8.2782979999999995</c:v>
                </c:pt>
                <c:pt idx="43955">
                  <c:v>8.2798100000000012</c:v>
                </c:pt>
                <c:pt idx="43956">
                  <c:v>8.2810439999999996</c:v>
                </c:pt>
                <c:pt idx="43957">
                  <c:v>8.2866080000000011</c:v>
                </c:pt>
                <c:pt idx="43958">
                  <c:v>8.2757299999999994</c:v>
                </c:pt>
                <c:pt idx="43959">
                  <c:v>8.2745029999999993</c:v>
                </c:pt>
                <c:pt idx="43960">
                  <c:v>8.2869060000000001</c:v>
                </c:pt>
                <c:pt idx="43961">
                  <c:v>8.2826950000000004</c:v>
                </c:pt>
                <c:pt idx="43962">
                  <c:v>8.2735440000000011</c:v>
                </c:pt>
                <c:pt idx="43963">
                  <c:v>8.2799690000000012</c:v>
                </c:pt>
                <c:pt idx="43964">
                  <c:v>8.2825550000000003</c:v>
                </c:pt>
                <c:pt idx="43965">
                  <c:v>8.2724720000000005</c:v>
                </c:pt>
                <c:pt idx="43966">
                  <c:v>8.2789849999999987</c:v>
                </c:pt>
                <c:pt idx="43967">
                  <c:v>8.2821740000000013</c:v>
                </c:pt>
                <c:pt idx="43968">
                  <c:v>8.2720440000000011</c:v>
                </c:pt>
                <c:pt idx="43969">
                  <c:v>8.284796</c:v>
                </c:pt>
                <c:pt idx="43970">
                  <c:v>8.290697999999999</c:v>
                </c:pt>
                <c:pt idx="43971">
                  <c:v>8.2800630000000002</c:v>
                </c:pt>
                <c:pt idx="43972">
                  <c:v>8.2821630000000006</c:v>
                </c:pt>
                <c:pt idx="43973">
                  <c:v>8.2865700000000011</c:v>
                </c:pt>
                <c:pt idx="43974">
                  <c:v>8.2852439999999987</c:v>
                </c:pt>
                <c:pt idx="43975">
                  <c:v>8.2850979999999996</c:v>
                </c:pt>
                <c:pt idx="43976">
                  <c:v>8.2891969999999997</c:v>
                </c:pt>
                <c:pt idx="43977">
                  <c:v>8.2869980000000005</c:v>
                </c:pt>
                <c:pt idx="43978">
                  <c:v>8.2840430000000005</c:v>
                </c:pt>
                <c:pt idx="43979">
                  <c:v>8.2895320000000012</c:v>
                </c:pt>
                <c:pt idx="43980">
                  <c:v>8.2841240000000003</c:v>
                </c:pt>
                <c:pt idx="43981">
                  <c:v>8.2773529999999997</c:v>
                </c:pt>
                <c:pt idx="43982">
                  <c:v>8.2796039999999991</c:v>
                </c:pt>
                <c:pt idx="43983">
                  <c:v>8.2809309999999989</c:v>
                </c:pt>
                <c:pt idx="43984">
                  <c:v>8.2860589999999998</c:v>
                </c:pt>
                <c:pt idx="43985">
                  <c:v>8.2881530000000012</c:v>
                </c:pt>
                <c:pt idx="43986">
                  <c:v>8.2816100000000006</c:v>
                </c:pt>
                <c:pt idx="43987">
                  <c:v>8.2832879999999989</c:v>
                </c:pt>
                <c:pt idx="43988">
                  <c:v>8.2978249999999996</c:v>
                </c:pt>
                <c:pt idx="43989">
                  <c:v>8.2999119999999991</c:v>
                </c:pt>
                <c:pt idx="43990">
                  <c:v>8.2861039999999999</c:v>
                </c:pt>
                <c:pt idx="43991">
                  <c:v>8.2889599999999994</c:v>
                </c:pt>
                <c:pt idx="43992">
                  <c:v>8.292148000000001</c:v>
                </c:pt>
                <c:pt idx="43993">
                  <c:v>8.2784659999999999</c:v>
                </c:pt>
                <c:pt idx="43994">
                  <c:v>8.2779500000000006</c:v>
                </c:pt>
                <c:pt idx="43995">
                  <c:v>8.285952</c:v>
                </c:pt>
                <c:pt idx="43996">
                  <c:v>8.2782160000000005</c:v>
                </c:pt>
                <c:pt idx="43997">
                  <c:v>8.2718519999999991</c:v>
                </c:pt>
                <c:pt idx="43998">
                  <c:v>8.2833670000000001</c:v>
                </c:pt>
                <c:pt idx="43999">
                  <c:v>8.2864329999999988</c:v>
                </c:pt>
                <c:pt idx="44000">
                  <c:v>8.2847000000000008</c:v>
                </c:pt>
                <c:pt idx="44001">
                  <c:v>8.2863959999999999</c:v>
                </c:pt>
                <c:pt idx="44002">
                  <c:v>8.2770739999999989</c:v>
                </c:pt>
                <c:pt idx="44003">
                  <c:v>8.276192</c:v>
                </c:pt>
                <c:pt idx="44004">
                  <c:v>8.2840039999999995</c:v>
                </c:pt>
                <c:pt idx="44005">
                  <c:v>8.2860319999999987</c:v>
                </c:pt>
                <c:pt idx="44006">
                  <c:v>8.286328000000001</c:v>
                </c:pt>
                <c:pt idx="44007">
                  <c:v>8.2907569999999993</c:v>
                </c:pt>
                <c:pt idx="44008">
                  <c:v>8.291996000000001</c:v>
                </c:pt>
                <c:pt idx="44009">
                  <c:v>8.2855689999999989</c:v>
                </c:pt>
                <c:pt idx="44010">
                  <c:v>8.2877910000000004</c:v>
                </c:pt>
                <c:pt idx="44011">
                  <c:v>8.2898990000000001</c:v>
                </c:pt>
                <c:pt idx="44012">
                  <c:v>8.2804469999999988</c:v>
                </c:pt>
                <c:pt idx="44013">
                  <c:v>8.2837859999999992</c:v>
                </c:pt>
                <c:pt idx="44014">
                  <c:v>8.295947</c:v>
                </c:pt>
                <c:pt idx="44015">
                  <c:v>8.2957780000000003</c:v>
                </c:pt>
                <c:pt idx="44016">
                  <c:v>8.2918179999999992</c:v>
                </c:pt>
                <c:pt idx="44017">
                  <c:v>8.2927600000000012</c:v>
                </c:pt>
                <c:pt idx="44018">
                  <c:v>8.2864539999999991</c:v>
                </c:pt>
                <c:pt idx="44019">
                  <c:v>8.2802290000000003</c:v>
                </c:pt>
                <c:pt idx="44020">
                  <c:v>8.2864269999999998</c:v>
                </c:pt>
                <c:pt idx="44021">
                  <c:v>8.2900020000000012</c:v>
                </c:pt>
                <c:pt idx="44022">
                  <c:v>8.2894810000000003</c:v>
                </c:pt>
                <c:pt idx="44023">
                  <c:v>8.2923960000000001</c:v>
                </c:pt>
                <c:pt idx="44024">
                  <c:v>8.290184</c:v>
                </c:pt>
                <c:pt idx="44025">
                  <c:v>8.290457</c:v>
                </c:pt>
                <c:pt idx="44026">
                  <c:v>8.2982310000000012</c:v>
                </c:pt>
                <c:pt idx="44027">
                  <c:v>8.2923109999999998</c:v>
                </c:pt>
                <c:pt idx="44028">
                  <c:v>8.280742</c:v>
                </c:pt>
                <c:pt idx="44029">
                  <c:v>8.2911940000000008</c:v>
                </c:pt>
                <c:pt idx="44030">
                  <c:v>8.3002710000000004</c:v>
                </c:pt>
                <c:pt idx="44031">
                  <c:v>8.2860019999999999</c:v>
                </c:pt>
                <c:pt idx="44032">
                  <c:v>8.2851910000000011</c:v>
                </c:pt>
                <c:pt idx="44033">
                  <c:v>8.2955919999999992</c:v>
                </c:pt>
                <c:pt idx="44034">
                  <c:v>8.2892010000000003</c:v>
                </c:pt>
                <c:pt idx="44035">
                  <c:v>8.2858149999999995</c:v>
                </c:pt>
                <c:pt idx="44036">
                  <c:v>8.2909790000000001</c:v>
                </c:pt>
                <c:pt idx="44037">
                  <c:v>8.2948459999999997</c:v>
                </c:pt>
                <c:pt idx="44038">
                  <c:v>8.3009039999999992</c:v>
                </c:pt>
                <c:pt idx="44039">
                  <c:v>8.2990479999999991</c:v>
                </c:pt>
                <c:pt idx="44040">
                  <c:v>8.2858710000000002</c:v>
                </c:pt>
                <c:pt idx="44041">
                  <c:v>8.2867879999999996</c:v>
                </c:pt>
                <c:pt idx="44042">
                  <c:v>8.3003929999999997</c:v>
                </c:pt>
                <c:pt idx="44043">
                  <c:v>8.2897420000000004</c:v>
                </c:pt>
                <c:pt idx="44044">
                  <c:v>8.2824220000000004</c:v>
                </c:pt>
                <c:pt idx="44045">
                  <c:v>8.3023819999999997</c:v>
                </c:pt>
                <c:pt idx="44046">
                  <c:v>8.3057790000000011</c:v>
                </c:pt>
                <c:pt idx="44047">
                  <c:v>8.2961400000000012</c:v>
                </c:pt>
                <c:pt idx="44048">
                  <c:v>8.2973770000000009</c:v>
                </c:pt>
                <c:pt idx="44049">
                  <c:v>8.3022780000000012</c:v>
                </c:pt>
                <c:pt idx="44050">
                  <c:v>8.2954819999999998</c:v>
                </c:pt>
                <c:pt idx="44051">
                  <c:v>8.2928899999999999</c:v>
                </c:pt>
                <c:pt idx="44052">
                  <c:v>8.2971430000000002</c:v>
                </c:pt>
                <c:pt idx="44053">
                  <c:v>8.2905440000000006</c:v>
                </c:pt>
                <c:pt idx="44054">
                  <c:v>8.296913</c:v>
                </c:pt>
                <c:pt idx="44055">
                  <c:v>8.303274</c:v>
                </c:pt>
                <c:pt idx="44056">
                  <c:v>8.2897940000000006</c:v>
                </c:pt>
                <c:pt idx="44057">
                  <c:v>8.290457</c:v>
                </c:pt>
                <c:pt idx="44058">
                  <c:v>8.3002789999999997</c:v>
                </c:pt>
                <c:pt idx="44059">
                  <c:v>8.3000179999999997</c:v>
                </c:pt>
                <c:pt idx="44060">
                  <c:v>8.295045</c:v>
                </c:pt>
                <c:pt idx="44061">
                  <c:v>8.2990770000000005</c:v>
                </c:pt>
                <c:pt idx="44062">
                  <c:v>8.2978780000000008</c:v>
                </c:pt>
                <c:pt idx="44063">
                  <c:v>8.289791000000001</c:v>
                </c:pt>
                <c:pt idx="44064">
                  <c:v>8.2966370000000005</c:v>
                </c:pt>
                <c:pt idx="44065">
                  <c:v>8.2959420000000001</c:v>
                </c:pt>
                <c:pt idx="44066">
                  <c:v>8.2887000000000004</c:v>
                </c:pt>
                <c:pt idx="44067">
                  <c:v>8.3007410000000004</c:v>
                </c:pt>
                <c:pt idx="44068">
                  <c:v>8.3096519999999998</c:v>
                </c:pt>
                <c:pt idx="44069">
                  <c:v>8.2973619999999997</c:v>
                </c:pt>
                <c:pt idx="44070">
                  <c:v>8.2882540000000002</c:v>
                </c:pt>
                <c:pt idx="44071">
                  <c:v>8.2935610000000004</c:v>
                </c:pt>
                <c:pt idx="44072">
                  <c:v>8.294143</c:v>
                </c:pt>
                <c:pt idx="44073">
                  <c:v>8.2999039999999997</c:v>
                </c:pt>
                <c:pt idx="44074">
                  <c:v>8.3066309999999994</c:v>
                </c:pt>
                <c:pt idx="44075">
                  <c:v>8.2940760000000004</c:v>
                </c:pt>
                <c:pt idx="44076">
                  <c:v>8.2903109999999991</c:v>
                </c:pt>
                <c:pt idx="44077">
                  <c:v>8.3007460000000002</c:v>
                </c:pt>
                <c:pt idx="44078">
                  <c:v>8.3003900000000002</c:v>
                </c:pt>
                <c:pt idx="44079">
                  <c:v>8.2903969999999987</c:v>
                </c:pt>
                <c:pt idx="44080">
                  <c:v>8.2927530000000012</c:v>
                </c:pt>
                <c:pt idx="44081">
                  <c:v>8.3056270000000012</c:v>
                </c:pt>
                <c:pt idx="44082">
                  <c:v>8.3003830000000001</c:v>
                </c:pt>
                <c:pt idx="44083">
                  <c:v>8.296600999999999</c:v>
                </c:pt>
                <c:pt idx="44084">
                  <c:v>8.2985340000000001</c:v>
                </c:pt>
                <c:pt idx="44085">
                  <c:v>8.296206999999999</c:v>
                </c:pt>
                <c:pt idx="44086">
                  <c:v>8.3038729999999994</c:v>
                </c:pt>
                <c:pt idx="44087">
                  <c:v>8.3086900000000004</c:v>
                </c:pt>
                <c:pt idx="44088">
                  <c:v>8.3056169999999998</c:v>
                </c:pt>
                <c:pt idx="44089">
                  <c:v>8.303370000000001</c:v>
                </c:pt>
                <c:pt idx="44090">
                  <c:v>8.3015860000000004</c:v>
                </c:pt>
                <c:pt idx="44091">
                  <c:v>8.2966079999999991</c:v>
                </c:pt>
                <c:pt idx="44092">
                  <c:v>8.293355</c:v>
                </c:pt>
                <c:pt idx="44093">
                  <c:v>8.301005</c:v>
                </c:pt>
                <c:pt idx="44094">
                  <c:v>8.2996990000000004</c:v>
                </c:pt>
                <c:pt idx="44095">
                  <c:v>8.3008290000000002</c:v>
                </c:pt>
                <c:pt idx="44096">
                  <c:v>8.315372</c:v>
                </c:pt>
                <c:pt idx="44097">
                  <c:v>8.3053400000000011</c:v>
                </c:pt>
                <c:pt idx="44098">
                  <c:v>8.2975789999999989</c:v>
                </c:pt>
                <c:pt idx="44099">
                  <c:v>8.3093730000000008</c:v>
                </c:pt>
                <c:pt idx="44100">
                  <c:v>8.3027610000000003</c:v>
                </c:pt>
                <c:pt idx="44101">
                  <c:v>8.2917489999999994</c:v>
                </c:pt>
                <c:pt idx="44102">
                  <c:v>8.3027319999999989</c:v>
                </c:pt>
                <c:pt idx="44103">
                  <c:v>8.3066589999999998</c:v>
                </c:pt>
                <c:pt idx="44104">
                  <c:v>8.2947309999999987</c:v>
                </c:pt>
                <c:pt idx="44105">
                  <c:v>8.3043650000000007</c:v>
                </c:pt>
                <c:pt idx="44106">
                  <c:v>8.311357000000001</c:v>
                </c:pt>
                <c:pt idx="44107">
                  <c:v>8.300357</c:v>
                </c:pt>
                <c:pt idx="44108">
                  <c:v>8.3091089999999994</c:v>
                </c:pt>
                <c:pt idx="44109">
                  <c:v>8.3123970000000007</c:v>
                </c:pt>
                <c:pt idx="44110">
                  <c:v>8.2993880000000004</c:v>
                </c:pt>
                <c:pt idx="44111">
                  <c:v>8.3035199999999989</c:v>
                </c:pt>
                <c:pt idx="44112">
                  <c:v>8.3086610000000007</c:v>
                </c:pt>
                <c:pt idx="44113">
                  <c:v>8.2958920000000003</c:v>
                </c:pt>
                <c:pt idx="44114">
                  <c:v>8.2945869999999999</c:v>
                </c:pt>
                <c:pt idx="44115">
                  <c:v>8.3102729999999987</c:v>
                </c:pt>
                <c:pt idx="44116">
                  <c:v>8.3071429999999999</c:v>
                </c:pt>
                <c:pt idx="44117">
                  <c:v>8.303844999999999</c:v>
                </c:pt>
                <c:pt idx="44118">
                  <c:v>8.3115780000000008</c:v>
                </c:pt>
                <c:pt idx="44119">
                  <c:v>8.302620000000001</c:v>
                </c:pt>
                <c:pt idx="44120">
                  <c:v>8.3002050000000001</c:v>
                </c:pt>
                <c:pt idx="44121">
                  <c:v>8.3121650000000002</c:v>
                </c:pt>
                <c:pt idx="44122">
                  <c:v>8.3141029999999994</c:v>
                </c:pt>
                <c:pt idx="44123">
                  <c:v>8.3052080000000004</c:v>
                </c:pt>
                <c:pt idx="44124">
                  <c:v>8.3009579999999996</c:v>
                </c:pt>
                <c:pt idx="44125">
                  <c:v>8.3063819999999993</c:v>
                </c:pt>
                <c:pt idx="44126">
                  <c:v>8.306718</c:v>
                </c:pt>
                <c:pt idx="44127">
                  <c:v>8.3092579999999998</c:v>
                </c:pt>
                <c:pt idx="44128">
                  <c:v>8.3104250000000004</c:v>
                </c:pt>
                <c:pt idx="44129">
                  <c:v>8.3024380000000004</c:v>
                </c:pt>
                <c:pt idx="44130">
                  <c:v>8.3084480000000003</c:v>
                </c:pt>
                <c:pt idx="44131">
                  <c:v>8.316517000000001</c:v>
                </c:pt>
                <c:pt idx="44132">
                  <c:v>8.3105250000000002</c:v>
                </c:pt>
                <c:pt idx="44133">
                  <c:v>8.3090779999999995</c:v>
                </c:pt>
                <c:pt idx="44134">
                  <c:v>8.3138369999999995</c:v>
                </c:pt>
                <c:pt idx="44135">
                  <c:v>8.3068780000000011</c:v>
                </c:pt>
                <c:pt idx="44136">
                  <c:v>8.3013809999999992</c:v>
                </c:pt>
                <c:pt idx="44137">
                  <c:v>8.3140809999999998</c:v>
                </c:pt>
                <c:pt idx="44138">
                  <c:v>8.3059979999999989</c:v>
                </c:pt>
                <c:pt idx="44139">
                  <c:v>8.2880289999999999</c:v>
                </c:pt>
                <c:pt idx="44140">
                  <c:v>8.3077220000000001</c:v>
                </c:pt>
                <c:pt idx="44141">
                  <c:v>8.3197499999999991</c:v>
                </c:pt>
                <c:pt idx="44142">
                  <c:v>8.3045010000000001</c:v>
                </c:pt>
                <c:pt idx="44143">
                  <c:v>8.3034700000000008</c:v>
                </c:pt>
                <c:pt idx="44144">
                  <c:v>8.3153000000000006</c:v>
                </c:pt>
                <c:pt idx="44145">
                  <c:v>8.3206980000000001</c:v>
                </c:pt>
                <c:pt idx="44146">
                  <c:v>8.3195569999999996</c:v>
                </c:pt>
                <c:pt idx="44147">
                  <c:v>8.3156330000000001</c:v>
                </c:pt>
                <c:pt idx="44148">
                  <c:v>8.3094239999999999</c:v>
                </c:pt>
                <c:pt idx="44149">
                  <c:v>8.3101289999999999</c:v>
                </c:pt>
                <c:pt idx="44150">
                  <c:v>8.3105329999999995</c:v>
                </c:pt>
                <c:pt idx="44151">
                  <c:v>8.3042699999999989</c:v>
                </c:pt>
                <c:pt idx="44152">
                  <c:v>8.307148999999999</c:v>
                </c:pt>
                <c:pt idx="44153">
                  <c:v>8.3212170000000008</c:v>
                </c:pt>
                <c:pt idx="44154">
                  <c:v>8.324916</c:v>
                </c:pt>
                <c:pt idx="44155">
                  <c:v>8.3123459999999998</c:v>
                </c:pt>
                <c:pt idx="44156">
                  <c:v>8.3100389999999997</c:v>
                </c:pt>
                <c:pt idx="44157">
                  <c:v>8.3155710000000003</c:v>
                </c:pt>
                <c:pt idx="44158">
                  <c:v>8.3132419999999989</c:v>
                </c:pt>
                <c:pt idx="44159">
                  <c:v>8.3179750000000006</c:v>
                </c:pt>
                <c:pt idx="44160">
                  <c:v>8.3170549999999999</c:v>
                </c:pt>
                <c:pt idx="44161">
                  <c:v>8.3032199999999996</c:v>
                </c:pt>
                <c:pt idx="44162">
                  <c:v>8.302994</c:v>
                </c:pt>
                <c:pt idx="44163">
                  <c:v>8.3116610000000009</c:v>
                </c:pt>
                <c:pt idx="44164">
                  <c:v>8.3122900000000008</c:v>
                </c:pt>
                <c:pt idx="44165">
                  <c:v>8.307618999999999</c:v>
                </c:pt>
                <c:pt idx="44166">
                  <c:v>8.3073329999999999</c:v>
                </c:pt>
                <c:pt idx="44167">
                  <c:v>8.3105320000000003</c:v>
                </c:pt>
                <c:pt idx="44168">
                  <c:v>8.3177880000000002</c:v>
                </c:pt>
                <c:pt idx="44169">
                  <c:v>8.324211</c:v>
                </c:pt>
                <c:pt idx="44170">
                  <c:v>8.3156859999999995</c:v>
                </c:pt>
                <c:pt idx="44171">
                  <c:v>8.3123259999999988</c:v>
                </c:pt>
                <c:pt idx="44172">
                  <c:v>8.320926</c:v>
                </c:pt>
                <c:pt idx="44173">
                  <c:v>8.317596</c:v>
                </c:pt>
                <c:pt idx="44174">
                  <c:v>8.3089809999999993</c:v>
                </c:pt>
                <c:pt idx="44175">
                  <c:v>8.3087160000000004</c:v>
                </c:pt>
                <c:pt idx="44176">
                  <c:v>8.3142820000000004</c:v>
                </c:pt>
                <c:pt idx="44177">
                  <c:v>8.313324999999999</c:v>
                </c:pt>
                <c:pt idx="44178">
                  <c:v>8.3136170000000007</c:v>
                </c:pt>
                <c:pt idx="44179">
                  <c:v>8.320060999999999</c:v>
                </c:pt>
                <c:pt idx="44180">
                  <c:v>8.3121289999999988</c:v>
                </c:pt>
                <c:pt idx="44181">
                  <c:v>8.3106200000000001</c:v>
                </c:pt>
                <c:pt idx="44182">
                  <c:v>8.3186980000000013</c:v>
                </c:pt>
                <c:pt idx="44183">
                  <c:v>8.3134709999999998</c:v>
                </c:pt>
                <c:pt idx="44184">
                  <c:v>8.3132520000000003</c:v>
                </c:pt>
                <c:pt idx="44185">
                  <c:v>8.3207330000000006</c:v>
                </c:pt>
                <c:pt idx="44186">
                  <c:v>8.3177130000000012</c:v>
                </c:pt>
                <c:pt idx="44187">
                  <c:v>8.3167289999999987</c:v>
                </c:pt>
                <c:pt idx="44188">
                  <c:v>8.3275240000000004</c:v>
                </c:pt>
                <c:pt idx="44189">
                  <c:v>8.317184000000001</c:v>
                </c:pt>
                <c:pt idx="44190">
                  <c:v>8.3029250000000001</c:v>
                </c:pt>
                <c:pt idx="44191">
                  <c:v>8.3219849999999997</c:v>
                </c:pt>
                <c:pt idx="44192">
                  <c:v>8.3277509999999992</c:v>
                </c:pt>
                <c:pt idx="44193">
                  <c:v>8.3154350000000008</c:v>
                </c:pt>
                <c:pt idx="44194">
                  <c:v>8.3245189999999987</c:v>
                </c:pt>
                <c:pt idx="44195">
                  <c:v>8.3294080000000008</c:v>
                </c:pt>
                <c:pt idx="44196">
                  <c:v>8.3158880000000011</c:v>
                </c:pt>
                <c:pt idx="44197">
                  <c:v>8.3090949999999992</c:v>
                </c:pt>
                <c:pt idx="44198">
                  <c:v>8.3166060000000002</c:v>
                </c:pt>
                <c:pt idx="44199">
                  <c:v>8.3193970000000004</c:v>
                </c:pt>
                <c:pt idx="44200">
                  <c:v>8.3214180000000013</c:v>
                </c:pt>
                <c:pt idx="44201">
                  <c:v>8.3210110000000004</c:v>
                </c:pt>
                <c:pt idx="44202">
                  <c:v>8.3146959999999996</c:v>
                </c:pt>
                <c:pt idx="44203">
                  <c:v>8.3213989999999995</c:v>
                </c:pt>
                <c:pt idx="44204">
                  <c:v>8.3215560000000011</c:v>
                </c:pt>
                <c:pt idx="44205">
                  <c:v>8.3089410000000008</c:v>
                </c:pt>
                <c:pt idx="44206">
                  <c:v>8.3124690000000001</c:v>
                </c:pt>
                <c:pt idx="44207">
                  <c:v>8.3246089999999988</c:v>
                </c:pt>
                <c:pt idx="44208">
                  <c:v>8.3230630000000012</c:v>
                </c:pt>
                <c:pt idx="44209">
                  <c:v>8.3153140000000008</c:v>
                </c:pt>
                <c:pt idx="44210">
                  <c:v>8.3236710000000009</c:v>
                </c:pt>
                <c:pt idx="44211">
                  <c:v>8.3271449999999998</c:v>
                </c:pt>
                <c:pt idx="44212">
                  <c:v>8.3204619999999991</c:v>
                </c:pt>
                <c:pt idx="44213">
                  <c:v>8.3286049999999996</c:v>
                </c:pt>
                <c:pt idx="44214">
                  <c:v>8.3321529999999999</c:v>
                </c:pt>
                <c:pt idx="44215">
                  <c:v>8.3241170000000011</c:v>
                </c:pt>
                <c:pt idx="44216">
                  <c:v>8.3221880000000006</c:v>
                </c:pt>
                <c:pt idx="44217">
                  <c:v>8.3242089999999997</c:v>
                </c:pt>
                <c:pt idx="44218">
                  <c:v>8.3165250000000004</c:v>
                </c:pt>
                <c:pt idx="44219">
                  <c:v>8.3130349999999993</c:v>
                </c:pt>
                <c:pt idx="44220">
                  <c:v>8.3253130000000013</c:v>
                </c:pt>
                <c:pt idx="44221">
                  <c:v>8.322082</c:v>
                </c:pt>
                <c:pt idx="44222">
                  <c:v>8.3125640000000001</c:v>
                </c:pt>
                <c:pt idx="44223">
                  <c:v>8.3227019999999996</c:v>
                </c:pt>
                <c:pt idx="44224">
                  <c:v>8.3273340000000005</c:v>
                </c:pt>
                <c:pt idx="44225">
                  <c:v>8.3228450000000009</c:v>
                </c:pt>
                <c:pt idx="44226">
                  <c:v>8.321712999999999</c:v>
                </c:pt>
                <c:pt idx="44227">
                  <c:v>8.3218129999999988</c:v>
                </c:pt>
                <c:pt idx="44228">
                  <c:v>8.3240960000000008</c:v>
                </c:pt>
                <c:pt idx="44229">
                  <c:v>8.3285900000000002</c:v>
                </c:pt>
                <c:pt idx="44230">
                  <c:v>8.3254090000000005</c:v>
                </c:pt>
                <c:pt idx="44231">
                  <c:v>8.3189689999999992</c:v>
                </c:pt>
                <c:pt idx="44232">
                  <c:v>8.3347759999999997</c:v>
                </c:pt>
                <c:pt idx="44233">
                  <c:v>8.338317</c:v>
                </c:pt>
                <c:pt idx="44234">
                  <c:v>8.3195779999999999</c:v>
                </c:pt>
                <c:pt idx="44235">
                  <c:v>8.3295820000000003</c:v>
                </c:pt>
                <c:pt idx="44236">
                  <c:v>8.3332420000000003</c:v>
                </c:pt>
                <c:pt idx="44237">
                  <c:v>8.3091939999999997</c:v>
                </c:pt>
                <c:pt idx="44238">
                  <c:v>8.3138620000000003</c:v>
                </c:pt>
                <c:pt idx="44239">
                  <c:v>8.3316440000000007</c:v>
                </c:pt>
                <c:pt idx="44240">
                  <c:v>8.3221720000000001</c:v>
                </c:pt>
                <c:pt idx="44241">
                  <c:v>8.3179470000000002</c:v>
                </c:pt>
                <c:pt idx="44242">
                  <c:v>8.3348839999999988</c:v>
                </c:pt>
                <c:pt idx="44243">
                  <c:v>8.3315750000000008</c:v>
                </c:pt>
                <c:pt idx="44244">
                  <c:v>8.3182170000000006</c:v>
                </c:pt>
                <c:pt idx="44245">
                  <c:v>8.3272089999999999</c:v>
                </c:pt>
                <c:pt idx="44246">
                  <c:v>8.3313120000000005</c:v>
                </c:pt>
                <c:pt idx="44247">
                  <c:v>8.3261620000000001</c:v>
                </c:pt>
                <c:pt idx="44248">
                  <c:v>8.3281850000000013</c:v>
                </c:pt>
                <c:pt idx="44249">
                  <c:v>8.3301639999999999</c:v>
                </c:pt>
                <c:pt idx="44250">
                  <c:v>8.3326700000000002</c:v>
                </c:pt>
                <c:pt idx="44251">
                  <c:v>8.337299999999999</c:v>
                </c:pt>
                <c:pt idx="44252">
                  <c:v>8.334206</c:v>
                </c:pt>
                <c:pt idx="44253">
                  <c:v>8.3206680000000013</c:v>
                </c:pt>
                <c:pt idx="44254">
                  <c:v>8.322832</c:v>
                </c:pt>
                <c:pt idx="44255">
                  <c:v>8.3335499999999989</c:v>
                </c:pt>
                <c:pt idx="44256">
                  <c:v>8.3271899999999999</c:v>
                </c:pt>
                <c:pt idx="44257">
                  <c:v>8.3262970000000003</c:v>
                </c:pt>
                <c:pt idx="44258">
                  <c:v>8.3282379999999989</c:v>
                </c:pt>
                <c:pt idx="44259">
                  <c:v>8.3210289999999993</c:v>
                </c:pt>
                <c:pt idx="44260">
                  <c:v>8.3216260000000002</c:v>
                </c:pt>
                <c:pt idx="44261">
                  <c:v>8.3353120000000001</c:v>
                </c:pt>
                <c:pt idx="44262">
                  <c:v>8.3374810000000004</c:v>
                </c:pt>
                <c:pt idx="44263">
                  <c:v>8.3265600000000006</c:v>
                </c:pt>
                <c:pt idx="44264">
                  <c:v>8.3323879999999999</c:v>
                </c:pt>
                <c:pt idx="44265">
                  <c:v>8.3325239999999994</c:v>
                </c:pt>
                <c:pt idx="44266">
                  <c:v>8.3207529999999998</c:v>
                </c:pt>
                <c:pt idx="44267">
                  <c:v>8.3307779999999987</c:v>
                </c:pt>
                <c:pt idx="44268">
                  <c:v>8.3382940000000012</c:v>
                </c:pt>
                <c:pt idx="44269">
                  <c:v>8.3300839999999994</c:v>
                </c:pt>
                <c:pt idx="44270">
                  <c:v>8.327653999999999</c:v>
                </c:pt>
                <c:pt idx="44271">
                  <c:v>8.3333149999999989</c:v>
                </c:pt>
                <c:pt idx="44272">
                  <c:v>8.3353450000000002</c:v>
                </c:pt>
                <c:pt idx="44273">
                  <c:v>8.334776999999999</c:v>
                </c:pt>
                <c:pt idx="44274">
                  <c:v>8.3370759999999997</c:v>
                </c:pt>
                <c:pt idx="44275">
                  <c:v>8.3339479999999995</c:v>
                </c:pt>
                <c:pt idx="44276">
                  <c:v>8.3367240000000002</c:v>
                </c:pt>
                <c:pt idx="44277">
                  <c:v>8.3379799999999999</c:v>
                </c:pt>
                <c:pt idx="44278">
                  <c:v>8.3270179999999989</c:v>
                </c:pt>
                <c:pt idx="44279">
                  <c:v>8.3219700000000003</c:v>
                </c:pt>
                <c:pt idx="44280">
                  <c:v>8.3283319999999996</c:v>
                </c:pt>
                <c:pt idx="44281">
                  <c:v>8.3357020000000013</c:v>
                </c:pt>
                <c:pt idx="44282">
                  <c:v>8.3290620000000004</c:v>
                </c:pt>
                <c:pt idx="44283">
                  <c:v>8.3261399999999988</c:v>
                </c:pt>
                <c:pt idx="44284">
                  <c:v>8.3348440000000004</c:v>
                </c:pt>
                <c:pt idx="44285">
                  <c:v>8.3300039999999989</c:v>
                </c:pt>
                <c:pt idx="44286">
                  <c:v>8.3323180000000008</c:v>
                </c:pt>
                <c:pt idx="44287">
                  <c:v>8.3390519999999988</c:v>
                </c:pt>
                <c:pt idx="44288">
                  <c:v>8.3293280000000003</c:v>
                </c:pt>
                <c:pt idx="44289">
                  <c:v>8.3323549999999997</c:v>
                </c:pt>
                <c:pt idx="44290">
                  <c:v>8.3493560000000002</c:v>
                </c:pt>
                <c:pt idx="44291">
                  <c:v>8.3434699999999999</c:v>
                </c:pt>
                <c:pt idx="44292">
                  <c:v>8.3281659999999995</c:v>
                </c:pt>
                <c:pt idx="44293">
                  <c:v>8.3385210000000001</c:v>
                </c:pt>
                <c:pt idx="44294">
                  <c:v>8.3424560000000003</c:v>
                </c:pt>
                <c:pt idx="44295">
                  <c:v>8.3274639999999991</c:v>
                </c:pt>
                <c:pt idx="44296">
                  <c:v>8.3329969999999989</c:v>
                </c:pt>
                <c:pt idx="44297">
                  <c:v>8.338635</c:v>
                </c:pt>
                <c:pt idx="44298">
                  <c:v>8.329618</c:v>
                </c:pt>
                <c:pt idx="44299">
                  <c:v>8.3346780000000003</c:v>
                </c:pt>
                <c:pt idx="44300">
                  <c:v>8.3492369999999987</c:v>
                </c:pt>
                <c:pt idx="44301">
                  <c:v>8.3443889999999996</c:v>
                </c:pt>
                <c:pt idx="44302">
                  <c:v>8.3341320000000003</c:v>
                </c:pt>
                <c:pt idx="44303">
                  <c:v>8.3393389999999989</c:v>
                </c:pt>
                <c:pt idx="44304">
                  <c:v>8.33413</c:v>
                </c:pt>
                <c:pt idx="44305">
                  <c:v>8.3287699999999987</c:v>
                </c:pt>
                <c:pt idx="44306">
                  <c:v>8.3397280000000009</c:v>
                </c:pt>
                <c:pt idx="44307">
                  <c:v>8.3333310000000012</c:v>
                </c:pt>
                <c:pt idx="44308">
                  <c:v>8.3232020000000002</c:v>
                </c:pt>
                <c:pt idx="44309">
                  <c:v>8.3336079999999999</c:v>
                </c:pt>
                <c:pt idx="44310">
                  <c:v>8.337866</c:v>
                </c:pt>
                <c:pt idx="44311">
                  <c:v>8.3314109999999992</c:v>
                </c:pt>
                <c:pt idx="44312">
                  <c:v>8.3369070000000001</c:v>
                </c:pt>
                <c:pt idx="44313">
                  <c:v>8.3469709999999999</c:v>
                </c:pt>
                <c:pt idx="44314">
                  <c:v>8.3379149999999989</c:v>
                </c:pt>
                <c:pt idx="44315">
                  <c:v>8.3337280000000007</c:v>
                </c:pt>
                <c:pt idx="44316">
                  <c:v>8.3404939999999996</c:v>
                </c:pt>
                <c:pt idx="44317">
                  <c:v>8.334066</c:v>
                </c:pt>
                <c:pt idx="44318">
                  <c:v>8.3312619999999988</c:v>
                </c:pt>
                <c:pt idx="44319">
                  <c:v>8.3414950000000001</c:v>
                </c:pt>
                <c:pt idx="44320">
                  <c:v>8.3439049999999995</c:v>
                </c:pt>
                <c:pt idx="44321">
                  <c:v>8.3411259999999992</c:v>
                </c:pt>
                <c:pt idx="44322">
                  <c:v>8.3483549999999997</c:v>
                </c:pt>
                <c:pt idx="44323">
                  <c:v>8.3469200000000008</c:v>
                </c:pt>
                <c:pt idx="44324">
                  <c:v>8.3363769999999988</c:v>
                </c:pt>
                <c:pt idx="44325">
                  <c:v>8.3418159999999997</c:v>
                </c:pt>
                <c:pt idx="44326">
                  <c:v>8.3444050000000001</c:v>
                </c:pt>
                <c:pt idx="44327">
                  <c:v>8.3415049999999997</c:v>
                </c:pt>
                <c:pt idx="44328">
                  <c:v>8.3457039999999996</c:v>
                </c:pt>
                <c:pt idx="44329">
                  <c:v>8.3408449999999998</c:v>
                </c:pt>
                <c:pt idx="44330">
                  <c:v>8.3370280000000001</c:v>
                </c:pt>
                <c:pt idx="44331">
                  <c:v>8.3439899999999998</c:v>
                </c:pt>
                <c:pt idx="44332">
                  <c:v>8.3435459999999999</c:v>
                </c:pt>
                <c:pt idx="44333">
                  <c:v>8.3401569999999996</c:v>
                </c:pt>
                <c:pt idx="44334">
                  <c:v>8.3464050000000007</c:v>
                </c:pt>
                <c:pt idx="44335">
                  <c:v>8.3447630000000004</c:v>
                </c:pt>
                <c:pt idx="44336">
                  <c:v>8.3336709999999989</c:v>
                </c:pt>
                <c:pt idx="44337">
                  <c:v>8.3361660000000004</c:v>
                </c:pt>
                <c:pt idx="44338">
                  <c:v>8.3423999999999996</c:v>
                </c:pt>
                <c:pt idx="44339">
                  <c:v>8.3399409999999996</c:v>
                </c:pt>
                <c:pt idx="44340">
                  <c:v>8.343439</c:v>
                </c:pt>
                <c:pt idx="44341">
                  <c:v>8.3481100000000001</c:v>
                </c:pt>
                <c:pt idx="44342">
                  <c:v>8.3463329999999996</c:v>
                </c:pt>
                <c:pt idx="44343">
                  <c:v>8.3477819999999987</c:v>
                </c:pt>
                <c:pt idx="44344">
                  <c:v>8.3459859999999999</c:v>
                </c:pt>
                <c:pt idx="44345">
                  <c:v>8.3336800000000011</c:v>
                </c:pt>
                <c:pt idx="44346">
                  <c:v>8.3328670000000002</c:v>
                </c:pt>
                <c:pt idx="44347">
                  <c:v>8.3456659999999996</c:v>
                </c:pt>
                <c:pt idx="44348">
                  <c:v>8.3374769999999998</c:v>
                </c:pt>
                <c:pt idx="44349">
                  <c:v>8.3310880000000012</c:v>
                </c:pt>
                <c:pt idx="44350">
                  <c:v>8.3458919999999992</c:v>
                </c:pt>
                <c:pt idx="44351">
                  <c:v>8.3490110000000008</c:v>
                </c:pt>
                <c:pt idx="44352">
                  <c:v>8.3458800000000011</c:v>
                </c:pt>
                <c:pt idx="44353">
                  <c:v>8.349613999999999</c:v>
                </c:pt>
                <c:pt idx="44354">
                  <c:v>8.3524320000000003</c:v>
                </c:pt>
                <c:pt idx="44355">
                  <c:v>8.3437070000000002</c:v>
                </c:pt>
                <c:pt idx="44356">
                  <c:v>8.3393909999999991</c:v>
                </c:pt>
                <c:pt idx="44357">
                  <c:v>8.3521579999999993</c:v>
                </c:pt>
                <c:pt idx="44358">
                  <c:v>8.3520709999999987</c:v>
                </c:pt>
                <c:pt idx="44359">
                  <c:v>8.3430359999999997</c:v>
                </c:pt>
                <c:pt idx="44360">
                  <c:v>8.3452850000000005</c:v>
                </c:pt>
                <c:pt idx="44361">
                  <c:v>8.3487970000000011</c:v>
                </c:pt>
                <c:pt idx="44362">
                  <c:v>8.3532790000000006</c:v>
                </c:pt>
                <c:pt idx="44363">
                  <c:v>8.3576289999999993</c:v>
                </c:pt>
                <c:pt idx="44364">
                  <c:v>8.3495939999999997</c:v>
                </c:pt>
                <c:pt idx="44365">
                  <c:v>8.3430320000000009</c:v>
                </c:pt>
                <c:pt idx="44366">
                  <c:v>8.3544890000000009</c:v>
                </c:pt>
                <c:pt idx="44367">
                  <c:v>8.353275</c:v>
                </c:pt>
                <c:pt idx="44368">
                  <c:v>8.3393569999999997</c:v>
                </c:pt>
                <c:pt idx="44369">
                  <c:v>8.3460210000000004</c:v>
                </c:pt>
                <c:pt idx="44370">
                  <c:v>8.3429299999999991</c:v>
                </c:pt>
                <c:pt idx="44371">
                  <c:v>8.3285099999999996</c:v>
                </c:pt>
                <c:pt idx="44372">
                  <c:v>8.3371290000000009</c:v>
                </c:pt>
                <c:pt idx="44373">
                  <c:v>8.3484599999999993</c:v>
                </c:pt>
                <c:pt idx="44374">
                  <c:v>8.3535979999999999</c:v>
                </c:pt>
                <c:pt idx="44375">
                  <c:v>8.356128</c:v>
                </c:pt>
                <c:pt idx="44376">
                  <c:v>8.3559060000000009</c:v>
                </c:pt>
                <c:pt idx="44377">
                  <c:v>8.352371999999999</c:v>
                </c:pt>
                <c:pt idx="44378">
                  <c:v>8.3517460000000003</c:v>
                </c:pt>
                <c:pt idx="44379">
                  <c:v>8.3616849999999996</c:v>
                </c:pt>
                <c:pt idx="44380">
                  <c:v>8.3541999999999987</c:v>
                </c:pt>
                <c:pt idx="44381">
                  <c:v>8.3432759999999995</c:v>
                </c:pt>
                <c:pt idx="44382">
                  <c:v>8.3508209999999998</c:v>
                </c:pt>
                <c:pt idx="44383">
                  <c:v>8.3512579999999996</c:v>
                </c:pt>
                <c:pt idx="44384">
                  <c:v>8.345065</c:v>
                </c:pt>
                <c:pt idx="44385">
                  <c:v>8.3468270000000011</c:v>
                </c:pt>
                <c:pt idx="44386">
                  <c:v>8.3512969999999989</c:v>
                </c:pt>
                <c:pt idx="44387">
                  <c:v>8.3472070000000009</c:v>
                </c:pt>
                <c:pt idx="44388">
                  <c:v>8.348471</c:v>
                </c:pt>
                <c:pt idx="44389">
                  <c:v>8.3554130000000004</c:v>
                </c:pt>
                <c:pt idx="44390">
                  <c:v>8.354609</c:v>
                </c:pt>
                <c:pt idx="44391">
                  <c:v>8.3518150000000002</c:v>
                </c:pt>
                <c:pt idx="44392">
                  <c:v>8.3455700000000004</c:v>
                </c:pt>
                <c:pt idx="44393">
                  <c:v>8.3463279999999997</c:v>
                </c:pt>
                <c:pt idx="44394">
                  <c:v>8.3525419999999997</c:v>
                </c:pt>
                <c:pt idx="44395">
                  <c:v>8.3536840000000012</c:v>
                </c:pt>
                <c:pt idx="44396">
                  <c:v>8.3509440000000001</c:v>
                </c:pt>
                <c:pt idx="44397">
                  <c:v>8.3491609999999987</c:v>
                </c:pt>
                <c:pt idx="44398">
                  <c:v>8.3557869999999994</c:v>
                </c:pt>
                <c:pt idx="44399">
                  <c:v>8.353943000000001</c:v>
                </c:pt>
                <c:pt idx="44400">
                  <c:v>8.3491949999999999</c:v>
                </c:pt>
                <c:pt idx="44401">
                  <c:v>8.3570899999999995</c:v>
                </c:pt>
                <c:pt idx="44402">
                  <c:v>8.3497389999999996</c:v>
                </c:pt>
                <c:pt idx="44403">
                  <c:v>8.3439949999999996</c:v>
                </c:pt>
                <c:pt idx="44404">
                  <c:v>8.3571050000000007</c:v>
                </c:pt>
                <c:pt idx="44405">
                  <c:v>8.3492430000000013</c:v>
                </c:pt>
                <c:pt idx="44406">
                  <c:v>8.3391789999999997</c:v>
                </c:pt>
                <c:pt idx="44407">
                  <c:v>8.3517159999999997</c:v>
                </c:pt>
                <c:pt idx="44408">
                  <c:v>8.3541190000000007</c:v>
                </c:pt>
                <c:pt idx="44409">
                  <c:v>8.3435319999999997</c:v>
                </c:pt>
                <c:pt idx="44410">
                  <c:v>8.3529710000000001</c:v>
                </c:pt>
                <c:pt idx="44411">
                  <c:v>8.3649589999999989</c:v>
                </c:pt>
                <c:pt idx="44412">
                  <c:v>8.3535520000000005</c:v>
                </c:pt>
                <c:pt idx="44413">
                  <c:v>8.3568409999999993</c:v>
                </c:pt>
                <c:pt idx="44414">
                  <c:v>8.3701520000000009</c:v>
                </c:pt>
                <c:pt idx="44415">
                  <c:v>8.3582429999999999</c:v>
                </c:pt>
                <c:pt idx="44416">
                  <c:v>8.3535059999999994</c:v>
                </c:pt>
                <c:pt idx="44417">
                  <c:v>8.3658080000000012</c:v>
                </c:pt>
                <c:pt idx="44418">
                  <c:v>8.3553670000000011</c:v>
                </c:pt>
                <c:pt idx="44419">
                  <c:v>8.3398479999999999</c:v>
                </c:pt>
                <c:pt idx="44420">
                  <c:v>8.3563550000000006</c:v>
                </c:pt>
                <c:pt idx="44421">
                  <c:v>8.3638560000000002</c:v>
                </c:pt>
                <c:pt idx="44422">
                  <c:v>8.353567</c:v>
                </c:pt>
                <c:pt idx="44423">
                  <c:v>8.3644990000000004</c:v>
                </c:pt>
                <c:pt idx="44424">
                  <c:v>8.3660819999999987</c:v>
                </c:pt>
                <c:pt idx="44425">
                  <c:v>8.3512990000000009</c:v>
                </c:pt>
                <c:pt idx="44426">
                  <c:v>8.353788999999999</c:v>
                </c:pt>
                <c:pt idx="44427">
                  <c:v>8.3620249999999992</c:v>
                </c:pt>
                <c:pt idx="44428">
                  <c:v>8.3599770000000007</c:v>
                </c:pt>
                <c:pt idx="44429">
                  <c:v>8.3524379999999994</c:v>
                </c:pt>
                <c:pt idx="44430">
                  <c:v>8.3558039999999991</c:v>
                </c:pt>
                <c:pt idx="44431">
                  <c:v>8.3610389999999999</c:v>
                </c:pt>
                <c:pt idx="44432">
                  <c:v>8.3587009999999999</c:v>
                </c:pt>
                <c:pt idx="44433">
                  <c:v>8.3585250000000002</c:v>
                </c:pt>
                <c:pt idx="44434">
                  <c:v>8.3560869999999987</c:v>
                </c:pt>
                <c:pt idx="44435">
                  <c:v>8.3552879999999998</c:v>
                </c:pt>
                <c:pt idx="44436">
                  <c:v>8.3590549999999997</c:v>
                </c:pt>
                <c:pt idx="44437">
                  <c:v>8.3626749999999994</c:v>
                </c:pt>
                <c:pt idx="44438">
                  <c:v>8.3606200000000008</c:v>
                </c:pt>
                <c:pt idx="44439">
                  <c:v>8.3618309999999987</c:v>
                </c:pt>
                <c:pt idx="44440">
                  <c:v>8.3627919999999989</c:v>
                </c:pt>
                <c:pt idx="44441">
                  <c:v>8.3524539999999998</c:v>
                </c:pt>
                <c:pt idx="44442">
                  <c:v>8.352962999999999</c:v>
                </c:pt>
                <c:pt idx="44443">
                  <c:v>8.3556059999999999</c:v>
                </c:pt>
                <c:pt idx="44444">
                  <c:v>8.3481310000000004</c:v>
                </c:pt>
                <c:pt idx="44445">
                  <c:v>8.3524630000000002</c:v>
                </c:pt>
                <c:pt idx="44446">
                  <c:v>8.3625679999999996</c:v>
                </c:pt>
                <c:pt idx="44447">
                  <c:v>8.3663379999999989</c:v>
                </c:pt>
                <c:pt idx="44448">
                  <c:v>8.3684079999999987</c:v>
                </c:pt>
                <c:pt idx="44449">
                  <c:v>8.3727060000000009</c:v>
                </c:pt>
                <c:pt idx="44450">
                  <c:v>8.3701080000000001</c:v>
                </c:pt>
                <c:pt idx="44451">
                  <c:v>8.3638849999999998</c:v>
                </c:pt>
                <c:pt idx="44452">
                  <c:v>8.3625480000000003</c:v>
                </c:pt>
                <c:pt idx="44453">
                  <c:v>8.3561259999999997</c:v>
                </c:pt>
                <c:pt idx="44454">
                  <c:v>8.3545130000000007</c:v>
                </c:pt>
                <c:pt idx="44455">
                  <c:v>8.3617030000000003</c:v>
                </c:pt>
                <c:pt idx="44456">
                  <c:v>8.3597330000000003</c:v>
                </c:pt>
                <c:pt idx="44457">
                  <c:v>8.3623279999999998</c:v>
                </c:pt>
                <c:pt idx="44458">
                  <c:v>8.3714000000000013</c:v>
                </c:pt>
                <c:pt idx="44459">
                  <c:v>8.3678190000000008</c:v>
                </c:pt>
                <c:pt idx="44460">
                  <c:v>8.3605239999999998</c:v>
                </c:pt>
                <c:pt idx="44461">
                  <c:v>8.361968000000001</c:v>
                </c:pt>
                <c:pt idx="44462">
                  <c:v>8.36463</c:v>
                </c:pt>
                <c:pt idx="44463">
                  <c:v>8.357526</c:v>
                </c:pt>
                <c:pt idx="44464">
                  <c:v>8.3573260000000005</c:v>
                </c:pt>
                <c:pt idx="44465">
                  <c:v>8.3669909999999987</c:v>
                </c:pt>
                <c:pt idx="44466">
                  <c:v>8.3628520000000002</c:v>
                </c:pt>
                <c:pt idx="44467">
                  <c:v>8.3603009999999998</c:v>
                </c:pt>
                <c:pt idx="44468">
                  <c:v>8.3618120000000005</c:v>
                </c:pt>
                <c:pt idx="44469">
                  <c:v>8.3551649999999995</c:v>
                </c:pt>
                <c:pt idx="44470">
                  <c:v>8.354393</c:v>
                </c:pt>
                <c:pt idx="44471">
                  <c:v>8.3630239999999993</c:v>
                </c:pt>
                <c:pt idx="44472">
                  <c:v>8.3655499999999989</c:v>
                </c:pt>
                <c:pt idx="44473">
                  <c:v>8.3612560000000009</c:v>
                </c:pt>
                <c:pt idx="44474">
                  <c:v>8.3673000000000002</c:v>
                </c:pt>
                <c:pt idx="44475">
                  <c:v>8.3677910000000004</c:v>
                </c:pt>
                <c:pt idx="44476">
                  <c:v>8.3637100000000011</c:v>
                </c:pt>
                <c:pt idx="44477">
                  <c:v>8.3704409999999996</c:v>
                </c:pt>
                <c:pt idx="44478">
                  <c:v>8.3704339999999995</c:v>
                </c:pt>
                <c:pt idx="44479">
                  <c:v>8.3687089999999991</c:v>
                </c:pt>
                <c:pt idx="44480">
                  <c:v>8.3748660000000008</c:v>
                </c:pt>
                <c:pt idx="44481">
                  <c:v>8.3733769999999996</c:v>
                </c:pt>
                <c:pt idx="44482">
                  <c:v>8.3635629999999992</c:v>
                </c:pt>
                <c:pt idx="44483">
                  <c:v>8.3623469999999998</c:v>
                </c:pt>
                <c:pt idx="44484">
                  <c:v>8.3701150000000002</c:v>
                </c:pt>
                <c:pt idx="44485">
                  <c:v>8.3676890000000004</c:v>
                </c:pt>
                <c:pt idx="44486">
                  <c:v>8.3643710000000002</c:v>
                </c:pt>
                <c:pt idx="44487">
                  <c:v>8.3686690000000006</c:v>
                </c:pt>
                <c:pt idx="44488">
                  <c:v>8.365120000000001</c:v>
                </c:pt>
                <c:pt idx="44489">
                  <c:v>8.3629929999999995</c:v>
                </c:pt>
                <c:pt idx="44490">
                  <c:v>8.369605</c:v>
                </c:pt>
                <c:pt idx="44491">
                  <c:v>8.3729569999999995</c:v>
                </c:pt>
                <c:pt idx="44492">
                  <c:v>8.3715089999999996</c:v>
                </c:pt>
                <c:pt idx="44493">
                  <c:v>8.3720679999999987</c:v>
                </c:pt>
                <c:pt idx="44494">
                  <c:v>8.3672529999999998</c:v>
                </c:pt>
                <c:pt idx="44495">
                  <c:v>8.3583090000000002</c:v>
                </c:pt>
                <c:pt idx="44496">
                  <c:v>8.3677600000000005</c:v>
                </c:pt>
                <c:pt idx="44497">
                  <c:v>8.3738440000000001</c:v>
                </c:pt>
                <c:pt idx="44498">
                  <c:v>8.3642299999999992</c:v>
                </c:pt>
                <c:pt idx="44499">
                  <c:v>8.3692710000000012</c:v>
                </c:pt>
                <c:pt idx="44500">
                  <c:v>8.3754479999999987</c:v>
                </c:pt>
                <c:pt idx="44501">
                  <c:v>8.367958999999999</c:v>
                </c:pt>
                <c:pt idx="44502">
                  <c:v>8.3652090000000001</c:v>
                </c:pt>
                <c:pt idx="44503">
                  <c:v>8.3702529999999999</c:v>
                </c:pt>
                <c:pt idx="44504">
                  <c:v>8.3686949999999989</c:v>
                </c:pt>
                <c:pt idx="44505">
                  <c:v>8.3675719999999991</c:v>
                </c:pt>
                <c:pt idx="44506">
                  <c:v>8.374763999999999</c:v>
                </c:pt>
                <c:pt idx="44507">
                  <c:v>8.3683410000000009</c:v>
                </c:pt>
                <c:pt idx="44508">
                  <c:v>8.3615300000000001</c:v>
                </c:pt>
                <c:pt idx="44509">
                  <c:v>8.3681169999999998</c:v>
                </c:pt>
                <c:pt idx="44510">
                  <c:v>8.3716220000000003</c:v>
                </c:pt>
                <c:pt idx="44511">
                  <c:v>8.3709550000000004</c:v>
                </c:pt>
                <c:pt idx="44512">
                  <c:v>8.3692099999999989</c:v>
                </c:pt>
                <c:pt idx="44513">
                  <c:v>8.3685380000000009</c:v>
                </c:pt>
                <c:pt idx="44514">
                  <c:v>8.3632460000000002</c:v>
                </c:pt>
                <c:pt idx="44515">
                  <c:v>8.3711479999999998</c:v>
                </c:pt>
                <c:pt idx="44516">
                  <c:v>8.3852820000000001</c:v>
                </c:pt>
                <c:pt idx="44517">
                  <c:v>8.371690000000001</c:v>
                </c:pt>
                <c:pt idx="44518">
                  <c:v>8.3678749999999997</c:v>
                </c:pt>
                <c:pt idx="44519">
                  <c:v>8.3831500000000005</c:v>
                </c:pt>
                <c:pt idx="44520">
                  <c:v>8.3757789999999996</c:v>
                </c:pt>
                <c:pt idx="44521">
                  <c:v>8.3673859999999998</c:v>
                </c:pt>
                <c:pt idx="44522">
                  <c:v>8.3827199999999991</c:v>
                </c:pt>
                <c:pt idx="44523">
                  <c:v>8.3854819999999997</c:v>
                </c:pt>
                <c:pt idx="44524">
                  <c:v>8.3679290000000002</c:v>
                </c:pt>
                <c:pt idx="44525">
                  <c:v>8.3720800000000004</c:v>
                </c:pt>
                <c:pt idx="44526">
                  <c:v>8.380237000000001</c:v>
                </c:pt>
                <c:pt idx="44527">
                  <c:v>8.3706329999999998</c:v>
                </c:pt>
                <c:pt idx="44528">
                  <c:v>8.3724720000000001</c:v>
                </c:pt>
                <c:pt idx="44529">
                  <c:v>8.3782460000000007</c:v>
                </c:pt>
                <c:pt idx="44530">
                  <c:v>8.3738969999999995</c:v>
                </c:pt>
                <c:pt idx="44531">
                  <c:v>8.3734859999999998</c:v>
                </c:pt>
                <c:pt idx="44532">
                  <c:v>8.3790960000000005</c:v>
                </c:pt>
                <c:pt idx="44533">
                  <c:v>8.3748839999999998</c:v>
                </c:pt>
                <c:pt idx="44534">
                  <c:v>8.3662179999999999</c:v>
                </c:pt>
                <c:pt idx="44535">
                  <c:v>8.3769130000000001</c:v>
                </c:pt>
                <c:pt idx="44536">
                  <c:v>8.3803239999999999</c:v>
                </c:pt>
                <c:pt idx="44537">
                  <c:v>8.3684839999999987</c:v>
                </c:pt>
                <c:pt idx="44538">
                  <c:v>8.3811669999999996</c:v>
                </c:pt>
                <c:pt idx="44539">
                  <c:v>8.3885909999999999</c:v>
                </c:pt>
                <c:pt idx="44540">
                  <c:v>8.3726580000000013</c:v>
                </c:pt>
                <c:pt idx="44541">
                  <c:v>8.3759389999999989</c:v>
                </c:pt>
                <c:pt idx="44542">
                  <c:v>8.3840280000000007</c:v>
                </c:pt>
                <c:pt idx="44543">
                  <c:v>8.3748210000000007</c:v>
                </c:pt>
                <c:pt idx="44544">
                  <c:v>8.3772540000000006</c:v>
                </c:pt>
                <c:pt idx="44545">
                  <c:v>8.3826000000000001</c:v>
                </c:pt>
                <c:pt idx="44546">
                  <c:v>8.3755059999999997</c:v>
                </c:pt>
                <c:pt idx="44547">
                  <c:v>8.3830200000000001</c:v>
                </c:pt>
                <c:pt idx="44548">
                  <c:v>8.3899179999999998</c:v>
                </c:pt>
                <c:pt idx="44549">
                  <c:v>8.3771319999999996</c:v>
                </c:pt>
                <c:pt idx="44550">
                  <c:v>8.3720010000000009</c:v>
                </c:pt>
                <c:pt idx="44551">
                  <c:v>8.3734330000000003</c:v>
                </c:pt>
                <c:pt idx="44552">
                  <c:v>8.3706500000000013</c:v>
                </c:pt>
                <c:pt idx="44553">
                  <c:v>8.3719289999999997</c:v>
                </c:pt>
                <c:pt idx="44554">
                  <c:v>8.3780900000000003</c:v>
                </c:pt>
                <c:pt idx="44555">
                  <c:v>8.3736509999999988</c:v>
                </c:pt>
                <c:pt idx="44556">
                  <c:v>8.3645080000000007</c:v>
                </c:pt>
                <c:pt idx="44557">
                  <c:v>8.3705780000000001</c:v>
                </c:pt>
                <c:pt idx="44558">
                  <c:v>8.3755880000000005</c:v>
                </c:pt>
                <c:pt idx="44559">
                  <c:v>8.3777790000000003</c:v>
                </c:pt>
                <c:pt idx="44560">
                  <c:v>8.3879760000000001</c:v>
                </c:pt>
                <c:pt idx="44561">
                  <c:v>8.3843819999999987</c:v>
                </c:pt>
                <c:pt idx="44562">
                  <c:v>8.3767479999999992</c:v>
                </c:pt>
                <c:pt idx="44563">
                  <c:v>8.3814640000000011</c:v>
                </c:pt>
                <c:pt idx="44564">
                  <c:v>8.383970999999999</c:v>
                </c:pt>
                <c:pt idx="44565">
                  <c:v>8.3836750000000002</c:v>
                </c:pt>
                <c:pt idx="44566">
                  <c:v>8.389558000000001</c:v>
                </c:pt>
                <c:pt idx="44567">
                  <c:v>8.3841359999999998</c:v>
                </c:pt>
                <c:pt idx="44568">
                  <c:v>8.3685639999999992</c:v>
                </c:pt>
                <c:pt idx="44569">
                  <c:v>8.377046</c:v>
                </c:pt>
                <c:pt idx="44570">
                  <c:v>8.3893869999999993</c:v>
                </c:pt>
                <c:pt idx="44571">
                  <c:v>8.3760100000000008</c:v>
                </c:pt>
                <c:pt idx="44572">
                  <c:v>8.3716989999999996</c:v>
                </c:pt>
                <c:pt idx="44573">
                  <c:v>8.3855000000000004</c:v>
                </c:pt>
                <c:pt idx="44574">
                  <c:v>8.382498</c:v>
                </c:pt>
                <c:pt idx="44575">
                  <c:v>8.3761289999999988</c:v>
                </c:pt>
                <c:pt idx="44576">
                  <c:v>8.3875489999999999</c:v>
                </c:pt>
                <c:pt idx="44577">
                  <c:v>8.3858320000000006</c:v>
                </c:pt>
                <c:pt idx="44578">
                  <c:v>8.377713</c:v>
                </c:pt>
                <c:pt idx="44579">
                  <c:v>8.390326</c:v>
                </c:pt>
                <c:pt idx="44580">
                  <c:v>8.3849</c:v>
                </c:pt>
                <c:pt idx="44581">
                  <c:v>8.3704509999999992</c:v>
                </c:pt>
                <c:pt idx="44582">
                  <c:v>8.3845600000000005</c:v>
                </c:pt>
                <c:pt idx="44583">
                  <c:v>8.3947929999999999</c:v>
                </c:pt>
                <c:pt idx="44584">
                  <c:v>8.3865130000000008</c:v>
                </c:pt>
                <c:pt idx="44585">
                  <c:v>8.383144999999999</c:v>
                </c:pt>
                <c:pt idx="44586">
                  <c:v>8.3876260000000009</c:v>
                </c:pt>
                <c:pt idx="44587">
                  <c:v>8.3804970000000001</c:v>
                </c:pt>
                <c:pt idx="44588">
                  <c:v>8.3784270000000003</c:v>
                </c:pt>
                <c:pt idx="44589">
                  <c:v>8.3875229999999998</c:v>
                </c:pt>
                <c:pt idx="44590">
                  <c:v>8.3787200000000013</c:v>
                </c:pt>
                <c:pt idx="44591">
                  <c:v>8.3737010000000005</c:v>
                </c:pt>
                <c:pt idx="44592">
                  <c:v>8.3856909999999996</c:v>
                </c:pt>
                <c:pt idx="44593">
                  <c:v>8.3825669999999999</c:v>
                </c:pt>
                <c:pt idx="44594">
                  <c:v>8.3789110000000004</c:v>
                </c:pt>
                <c:pt idx="44595">
                  <c:v>8.3894659999999988</c:v>
                </c:pt>
                <c:pt idx="44596">
                  <c:v>8.3916760000000004</c:v>
                </c:pt>
                <c:pt idx="44597">
                  <c:v>8.3794970000000006</c:v>
                </c:pt>
                <c:pt idx="44598">
                  <c:v>8.3767509999999987</c:v>
                </c:pt>
                <c:pt idx="44599">
                  <c:v>8.3850119999999997</c:v>
                </c:pt>
                <c:pt idx="44600">
                  <c:v>8.3830460000000002</c:v>
                </c:pt>
                <c:pt idx="44601">
                  <c:v>8.3859729999999999</c:v>
                </c:pt>
                <c:pt idx="44602">
                  <c:v>8.3921799999999998</c:v>
                </c:pt>
                <c:pt idx="44603">
                  <c:v>8.3856579999999994</c:v>
                </c:pt>
                <c:pt idx="44604">
                  <c:v>8.3832579999999997</c:v>
                </c:pt>
                <c:pt idx="44605">
                  <c:v>8.3905269999999987</c:v>
                </c:pt>
                <c:pt idx="44606">
                  <c:v>8.3918269999999993</c:v>
                </c:pt>
                <c:pt idx="44607">
                  <c:v>8.3873789999999993</c:v>
                </c:pt>
                <c:pt idx="44608">
                  <c:v>8.390505000000001</c:v>
                </c:pt>
                <c:pt idx="44609">
                  <c:v>8.3919309999999996</c:v>
                </c:pt>
                <c:pt idx="44610">
                  <c:v>8.3861069999999991</c:v>
                </c:pt>
                <c:pt idx="44611">
                  <c:v>8.3900420000000011</c:v>
                </c:pt>
                <c:pt idx="44612">
                  <c:v>8.3903150000000011</c:v>
                </c:pt>
                <c:pt idx="44613">
                  <c:v>8.3839459999999999</c:v>
                </c:pt>
                <c:pt idx="44614">
                  <c:v>8.3918619999999997</c:v>
                </c:pt>
                <c:pt idx="44615">
                  <c:v>8.3968319999999999</c:v>
                </c:pt>
                <c:pt idx="44616">
                  <c:v>8.3867450000000012</c:v>
                </c:pt>
                <c:pt idx="44617">
                  <c:v>8.3864109999999989</c:v>
                </c:pt>
                <c:pt idx="44618">
                  <c:v>8.3953889999999998</c:v>
                </c:pt>
                <c:pt idx="44619">
                  <c:v>8.3876920000000013</c:v>
                </c:pt>
                <c:pt idx="44620">
                  <c:v>8.3845279999999995</c:v>
                </c:pt>
                <c:pt idx="44621">
                  <c:v>8.3945119999999989</c:v>
                </c:pt>
                <c:pt idx="44622">
                  <c:v>8.3890309999999992</c:v>
                </c:pt>
                <c:pt idx="44623">
                  <c:v>8.3827339999999992</c:v>
                </c:pt>
                <c:pt idx="44624">
                  <c:v>8.3913039999999999</c:v>
                </c:pt>
                <c:pt idx="44625">
                  <c:v>8.395192999999999</c:v>
                </c:pt>
                <c:pt idx="44626">
                  <c:v>8.3863440000000011</c:v>
                </c:pt>
                <c:pt idx="44627">
                  <c:v>8.3818820000000009</c:v>
                </c:pt>
                <c:pt idx="44628">
                  <c:v>8.3876020000000011</c:v>
                </c:pt>
                <c:pt idx="44629">
                  <c:v>8.392869000000001</c:v>
                </c:pt>
                <c:pt idx="44630">
                  <c:v>8.396744</c:v>
                </c:pt>
                <c:pt idx="44631">
                  <c:v>8.3922430000000006</c:v>
                </c:pt>
                <c:pt idx="44632">
                  <c:v>8.3858059999999988</c:v>
                </c:pt>
                <c:pt idx="44633">
                  <c:v>8.3900249999999996</c:v>
                </c:pt>
                <c:pt idx="44634">
                  <c:v>8.3899439999999998</c:v>
                </c:pt>
                <c:pt idx="44635">
                  <c:v>8.3901040000000009</c:v>
                </c:pt>
                <c:pt idx="44636">
                  <c:v>8.3983470000000011</c:v>
                </c:pt>
                <c:pt idx="44637">
                  <c:v>8.3961210000000008</c:v>
                </c:pt>
                <c:pt idx="44638">
                  <c:v>8.390547999999999</c:v>
                </c:pt>
                <c:pt idx="44639">
                  <c:v>8.3956289999999996</c:v>
                </c:pt>
                <c:pt idx="44640">
                  <c:v>8.3914970000000011</c:v>
                </c:pt>
                <c:pt idx="44641">
                  <c:v>8.3792439999999999</c:v>
                </c:pt>
                <c:pt idx="44642">
                  <c:v>8.3881779999999999</c:v>
                </c:pt>
                <c:pt idx="44643">
                  <c:v>8.3968579999999999</c:v>
                </c:pt>
                <c:pt idx="44644">
                  <c:v>8.3847880000000004</c:v>
                </c:pt>
                <c:pt idx="44645">
                  <c:v>8.3846470000000011</c:v>
                </c:pt>
                <c:pt idx="44646">
                  <c:v>8.3976450000000007</c:v>
                </c:pt>
                <c:pt idx="44647">
                  <c:v>8.4009409999999995</c:v>
                </c:pt>
                <c:pt idx="44648">
                  <c:v>8.3967050000000008</c:v>
                </c:pt>
                <c:pt idx="44649">
                  <c:v>8.3958860000000008</c:v>
                </c:pt>
                <c:pt idx="44650">
                  <c:v>8.3969389999999997</c:v>
                </c:pt>
                <c:pt idx="44651">
                  <c:v>8.3938810000000004</c:v>
                </c:pt>
                <c:pt idx="44652">
                  <c:v>8.3970869999999991</c:v>
                </c:pt>
                <c:pt idx="44653">
                  <c:v>8.399799999999999</c:v>
                </c:pt>
                <c:pt idx="44654">
                  <c:v>8.3953570000000006</c:v>
                </c:pt>
                <c:pt idx="44655">
                  <c:v>8.4008760000000002</c:v>
                </c:pt>
                <c:pt idx="44656">
                  <c:v>8.4013969999999993</c:v>
                </c:pt>
                <c:pt idx="44657">
                  <c:v>8.3909140000000004</c:v>
                </c:pt>
                <c:pt idx="44658">
                  <c:v>8.3913869999999999</c:v>
                </c:pt>
                <c:pt idx="44659">
                  <c:v>8.3969909999999999</c:v>
                </c:pt>
                <c:pt idx="44660">
                  <c:v>8.3920589999999997</c:v>
                </c:pt>
                <c:pt idx="44661">
                  <c:v>8.388577999999999</c:v>
                </c:pt>
                <c:pt idx="44662">
                  <c:v>8.3973009999999988</c:v>
                </c:pt>
                <c:pt idx="44663">
                  <c:v>8.3970009999999995</c:v>
                </c:pt>
                <c:pt idx="44664">
                  <c:v>8.3903800000000004</c:v>
                </c:pt>
                <c:pt idx="44665">
                  <c:v>8.3980700000000006</c:v>
                </c:pt>
                <c:pt idx="44666">
                  <c:v>8.403124</c:v>
                </c:pt>
                <c:pt idx="44667">
                  <c:v>8.3952059999999999</c:v>
                </c:pt>
                <c:pt idx="44668">
                  <c:v>8.3941149999999993</c:v>
                </c:pt>
                <c:pt idx="44669">
                  <c:v>8.4053100000000001</c:v>
                </c:pt>
                <c:pt idx="44670">
                  <c:v>8.4006989999999995</c:v>
                </c:pt>
                <c:pt idx="44671">
                  <c:v>8.3899220000000003</c:v>
                </c:pt>
                <c:pt idx="44672">
                  <c:v>8.4013559999999998</c:v>
                </c:pt>
                <c:pt idx="44673">
                  <c:v>8.4035399999999996</c:v>
                </c:pt>
                <c:pt idx="44674">
                  <c:v>8.395309000000001</c:v>
                </c:pt>
                <c:pt idx="44675">
                  <c:v>8.4051439999999999</c:v>
                </c:pt>
                <c:pt idx="44676">
                  <c:v>8.4035949999999993</c:v>
                </c:pt>
                <c:pt idx="44677">
                  <c:v>8.3967510000000001</c:v>
                </c:pt>
                <c:pt idx="44678">
                  <c:v>8.4108419999999988</c:v>
                </c:pt>
                <c:pt idx="44679">
                  <c:v>8.402232999999999</c:v>
                </c:pt>
                <c:pt idx="44680">
                  <c:v>8.3813940000000002</c:v>
                </c:pt>
                <c:pt idx="44681">
                  <c:v>8.3964119999999998</c:v>
                </c:pt>
                <c:pt idx="44682">
                  <c:v>8.409790000000001</c:v>
                </c:pt>
                <c:pt idx="44683">
                  <c:v>8.3978400000000004</c:v>
                </c:pt>
                <c:pt idx="44684">
                  <c:v>8.397138</c:v>
                </c:pt>
                <c:pt idx="44685">
                  <c:v>8.4016659999999987</c:v>
                </c:pt>
                <c:pt idx="44686">
                  <c:v>8.3958429999999993</c:v>
                </c:pt>
                <c:pt idx="44687">
                  <c:v>8.395346</c:v>
                </c:pt>
                <c:pt idx="44688">
                  <c:v>8.397196000000001</c:v>
                </c:pt>
                <c:pt idx="44689">
                  <c:v>8.3970510000000012</c:v>
                </c:pt>
                <c:pt idx="44690">
                  <c:v>8.406568</c:v>
                </c:pt>
                <c:pt idx="44691">
                  <c:v>8.4139809999999997</c:v>
                </c:pt>
                <c:pt idx="44692">
                  <c:v>8.4026399999999999</c:v>
                </c:pt>
                <c:pt idx="44693">
                  <c:v>8.3990860000000005</c:v>
                </c:pt>
                <c:pt idx="44694">
                  <c:v>8.4088029999999989</c:v>
                </c:pt>
                <c:pt idx="44695">
                  <c:v>8.40395</c:v>
                </c:pt>
                <c:pt idx="44696">
                  <c:v>8.4010509999999989</c:v>
                </c:pt>
                <c:pt idx="44697">
                  <c:v>8.4049650000000007</c:v>
                </c:pt>
                <c:pt idx="44698">
                  <c:v>8.3969760000000004</c:v>
                </c:pt>
                <c:pt idx="44699">
                  <c:v>8.3961070000000007</c:v>
                </c:pt>
                <c:pt idx="44700">
                  <c:v>8.4063359999999996</c:v>
                </c:pt>
                <c:pt idx="44701">
                  <c:v>8.4047650000000012</c:v>
                </c:pt>
                <c:pt idx="44702">
                  <c:v>8.3930609999999994</c:v>
                </c:pt>
                <c:pt idx="44703">
                  <c:v>8.396998</c:v>
                </c:pt>
                <c:pt idx="44704">
                  <c:v>8.409358000000001</c:v>
                </c:pt>
                <c:pt idx="44705">
                  <c:v>8.4030959999999997</c:v>
                </c:pt>
                <c:pt idx="44706">
                  <c:v>8.4011969999999998</c:v>
                </c:pt>
                <c:pt idx="44707">
                  <c:v>8.4157659999999996</c:v>
                </c:pt>
                <c:pt idx="44708">
                  <c:v>8.4164890000000003</c:v>
                </c:pt>
                <c:pt idx="44709">
                  <c:v>8.4061969999999988</c:v>
                </c:pt>
                <c:pt idx="44710">
                  <c:v>8.4050259999999994</c:v>
                </c:pt>
                <c:pt idx="44711">
                  <c:v>8.400742000000001</c:v>
                </c:pt>
                <c:pt idx="44712">
                  <c:v>8.3948049999999999</c:v>
                </c:pt>
                <c:pt idx="44713">
                  <c:v>8.406129</c:v>
                </c:pt>
                <c:pt idx="44714">
                  <c:v>8.40564</c:v>
                </c:pt>
                <c:pt idx="44715">
                  <c:v>8.3933600000000013</c:v>
                </c:pt>
                <c:pt idx="44716">
                  <c:v>8.4086259999999999</c:v>
                </c:pt>
                <c:pt idx="44717">
                  <c:v>8.4176700000000011</c:v>
                </c:pt>
                <c:pt idx="44718">
                  <c:v>8.4061370000000011</c:v>
                </c:pt>
                <c:pt idx="44719">
                  <c:v>8.4086180000000006</c:v>
                </c:pt>
                <c:pt idx="44720">
                  <c:v>8.4084839999999996</c:v>
                </c:pt>
                <c:pt idx="44721">
                  <c:v>8.4005359999999989</c:v>
                </c:pt>
                <c:pt idx="44722">
                  <c:v>8.4059030000000003</c:v>
                </c:pt>
                <c:pt idx="44723">
                  <c:v>8.4102579999999989</c:v>
                </c:pt>
                <c:pt idx="44724">
                  <c:v>8.4008110000000009</c:v>
                </c:pt>
                <c:pt idx="44725">
                  <c:v>8.4049289999999992</c:v>
                </c:pt>
                <c:pt idx="44726">
                  <c:v>8.4113369999999996</c:v>
                </c:pt>
                <c:pt idx="44727">
                  <c:v>8.3987300000000005</c:v>
                </c:pt>
                <c:pt idx="44728">
                  <c:v>8.3994520000000001</c:v>
                </c:pt>
                <c:pt idx="44729">
                  <c:v>8.4069140000000004</c:v>
                </c:pt>
                <c:pt idx="44730">
                  <c:v>8.4022159999999992</c:v>
                </c:pt>
                <c:pt idx="44731">
                  <c:v>8.4038550000000001</c:v>
                </c:pt>
                <c:pt idx="44732">
                  <c:v>8.4115749999999991</c:v>
                </c:pt>
                <c:pt idx="44733">
                  <c:v>8.4109410000000011</c:v>
                </c:pt>
                <c:pt idx="44734">
                  <c:v>8.4056029999999993</c:v>
                </c:pt>
                <c:pt idx="44735">
                  <c:v>8.4120899999999992</c:v>
                </c:pt>
                <c:pt idx="44736">
                  <c:v>8.4105549999999987</c:v>
                </c:pt>
                <c:pt idx="44737">
                  <c:v>8.4025569999999998</c:v>
                </c:pt>
                <c:pt idx="44738">
                  <c:v>8.4135989999999996</c:v>
                </c:pt>
                <c:pt idx="44739">
                  <c:v>8.417427</c:v>
                </c:pt>
                <c:pt idx="44740">
                  <c:v>8.4110289999999992</c:v>
                </c:pt>
                <c:pt idx="44741">
                  <c:v>8.4162789999999994</c:v>
                </c:pt>
                <c:pt idx="44742">
                  <c:v>8.4182069999999989</c:v>
                </c:pt>
                <c:pt idx="44743">
                  <c:v>8.4142849999999996</c:v>
                </c:pt>
                <c:pt idx="44744">
                  <c:v>8.4150270000000003</c:v>
                </c:pt>
                <c:pt idx="44745">
                  <c:v>8.4127729999999996</c:v>
                </c:pt>
                <c:pt idx="44746">
                  <c:v>8.3999330000000008</c:v>
                </c:pt>
                <c:pt idx="44747">
                  <c:v>8.4002489999999987</c:v>
                </c:pt>
                <c:pt idx="44748">
                  <c:v>8.4101150000000011</c:v>
                </c:pt>
                <c:pt idx="44749">
                  <c:v>8.4013340000000003</c:v>
                </c:pt>
                <c:pt idx="44750">
                  <c:v>8.3945930000000004</c:v>
                </c:pt>
                <c:pt idx="44751">
                  <c:v>8.4090759999999989</c:v>
                </c:pt>
                <c:pt idx="44752">
                  <c:v>8.421873999999999</c:v>
                </c:pt>
                <c:pt idx="44753">
                  <c:v>8.4209709999999998</c:v>
                </c:pt>
                <c:pt idx="44754">
                  <c:v>8.4236369999999994</c:v>
                </c:pt>
                <c:pt idx="44755">
                  <c:v>8.419397</c:v>
                </c:pt>
                <c:pt idx="44756">
                  <c:v>8.4085509999999992</c:v>
                </c:pt>
                <c:pt idx="44757">
                  <c:v>8.4170079999999992</c:v>
                </c:pt>
                <c:pt idx="44758">
                  <c:v>8.4240899999999996</c:v>
                </c:pt>
                <c:pt idx="44759">
                  <c:v>8.4150850000000013</c:v>
                </c:pt>
                <c:pt idx="44760">
                  <c:v>8.4153060000000011</c:v>
                </c:pt>
                <c:pt idx="44761">
                  <c:v>8.4210309999999993</c:v>
                </c:pt>
                <c:pt idx="44762">
                  <c:v>8.4117139999999999</c:v>
                </c:pt>
                <c:pt idx="44763">
                  <c:v>8.4013899999999992</c:v>
                </c:pt>
                <c:pt idx="44764">
                  <c:v>8.406763999999999</c:v>
                </c:pt>
                <c:pt idx="44765">
                  <c:v>8.4074080000000002</c:v>
                </c:pt>
                <c:pt idx="44766">
                  <c:v>8.4060230000000011</c:v>
                </c:pt>
                <c:pt idx="44767">
                  <c:v>8.4168050000000001</c:v>
                </c:pt>
                <c:pt idx="44768">
                  <c:v>8.414515999999999</c:v>
                </c:pt>
                <c:pt idx="44769">
                  <c:v>8.4077859999999998</c:v>
                </c:pt>
                <c:pt idx="44770">
                  <c:v>8.417663000000001</c:v>
                </c:pt>
                <c:pt idx="44771">
                  <c:v>8.4155709999999999</c:v>
                </c:pt>
                <c:pt idx="44772">
                  <c:v>8.4098560000000013</c:v>
                </c:pt>
                <c:pt idx="44773">
                  <c:v>8.4162819999999989</c:v>
                </c:pt>
                <c:pt idx="44774">
                  <c:v>8.4156030000000008</c:v>
                </c:pt>
                <c:pt idx="44775">
                  <c:v>8.409165999999999</c:v>
                </c:pt>
                <c:pt idx="44776">
                  <c:v>8.4130479999999999</c:v>
                </c:pt>
                <c:pt idx="44777">
                  <c:v>8.4130439999999993</c:v>
                </c:pt>
                <c:pt idx="44778">
                  <c:v>8.4044470000000011</c:v>
                </c:pt>
                <c:pt idx="44779">
                  <c:v>8.4199210000000004</c:v>
                </c:pt>
                <c:pt idx="44780">
                  <c:v>8.433249</c:v>
                </c:pt>
                <c:pt idx="44781">
                  <c:v>8.4219790000000003</c:v>
                </c:pt>
                <c:pt idx="44782">
                  <c:v>8.4190690000000004</c:v>
                </c:pt>
                <c:pt idx="44783">
                  <c:v>8.4224300000000003</c:v>
                </c:pt>
                <c:pt idx="44784">
                  <c:v>8.415106999999999</c:v>
                </c:pt>
                <c:pt idx="44785">
                  <c:v>8.4120609999999996</c:v>
                </c:pt>
                <c:pt idx="44786">
                  <c:v>8.4175229999999992</c:v>
                </c:pt>
                <c:pt idx="44787">
                  <c:v>8.4153599999999997</c:v>
                </c:pt>
                <c:pt idx="44788">
                  <c:v>8.413450000000001</c:v>
                </c:pt>
                <c:pt idx="44789">
                  <c:v>8.4205590000000008</c:v>
                </c:pt>
                <c:pt idx="44790">
                  <c:v>8.4149700000000003</c:v>
                </c:pt>
                <c:pt idx="44791">
                  <c:v>8.411626</c:v>
                </c:pt>
                <c:pt idx="44792">
                  <c:v>8.4251930000000002</c:v>
                </c:pt>
                <c:pt idx="44793">
                  <c:v>8.426088</c:v>
                </c:pt>
                <c:pt idx="44794">
                  <c:v>8.4178449999999998</c:v>
                </c:pt>
                <c:pt idx="44795">
                  <c:v>8.4225519999999996</c:v>
                </c:pt>
                <c:pt idx="44796">
                  <c:v>8.4246790000000011</c:v>
                </c:pt>
                <c:pt idx="44797">
                  <c:v>8.4132759999999998</c:v>
                </c:pt>
                <c:pt idx="44798">
                  <c:v>8.4089559999999999</c:v>
                </c:pt>
                <c:pt idx="44799">
                  <c:v>8.4146520000000002</c:v>
                </c:pt>
                <c:pt idx="44800">
                  <c:v>8.4119320000000002</c:v>
                </c:pt>
                <c:pt idx="44801">
                  <c:v>8.4139769999999992</c:v>
                </c:pt>
                <c:pt idx="44802">
                  <c:v>8.4229990000000008</c:v>
                </c:pt>
                <c:pt idx="44803">
                  <c:v>8.4252280000000006</c:v>
                </c:pt>
                <c:pt idx="44804">
                  <c:v>8.4267210000000006</c:v>
                </c:pt>
                <c:pt idx="44805">
                  <c:v>8.4254010000000008</c:v>
                </c:pt>
                <c:pt idx="44806">
                  <c:v>8.4182899999999989</c:v>
                </c:pt>
                <c:pt idx="44807">
                  <c:v>8.4207719999999995</c:v>
                </c:pt>
                <c:pt idx="44808">
                  <c:v>8.4299920000000004</c:v>
                </c:pt>
                <c:pt idx="44809">
                  <c:v>8.4160019999999989</c:v>
                </c:pt>
                <c:pt idx="44810">
                  <c:v>8.40062</c:v>
                </c:pt>
                <c:pt idx="44811">
                  <c:v>8.4129290000000001</c:v>
                </c:pt>
                <c:pt idx="44812">
                  <c:v>8.4216130000000007</c:v>
                </c:pt>
                <c:pt idx="44813">
                  <c:v>8.421799</c:v>
                </c:pt>
                <c:pt idx="44814">
                  <c:v>8.4333600000000004</c:v>
                </c:pt>
                <c:pt idx="44815">
                  <c:v>8.4379209999999993</c:v>
                </c:pt>
                <c:pt idx="44816">
                  <c:v>8.425771000000001</c:v>
                </c:pt>
                <c:pt idx="44817">
                  <c:v>8.4249700000000001</c:v>
                </c:pt>
                <c:pt idx="44818">
                  <c:v>8.4307079999999992</c:v>
                </c:pt>
                <c:pt idx="44819">
                  <c:v>8.4176870000000008</c:v>
                </c:pt>
                <c:pt idx="44820">
                  <c:v>8.4121470000000009</c:v>
                </c:pt>
                <c:pt idx="44821">
                  <c:v>8.4201490000000003</c:v>
                </c:pt>
                <c:pt idx="44822">
                  <c:v>8.4144280000000009</c:v>
                </c:pt>
                <c:pt idx="44823">
                  <c:v>8.4162210000000002</c:v>
                </c:pt>
                <c:pt idx="44824">
                  <c:v>8.4257299999999997</c:v>
                </c:pt>
                <c:pt idx="44825">
                  <c:v>8.4204070000000009</c:v>
                </c:pt>
                <c:pt idx="44826">
                  <c:v>8.420376000000001</c:v>
                </c:pt>
                <c:pt idx="44827">
                  <c:v>8.4283710000000003</c:v>
                </c:pt>
                <c:pt idx="44828">
                  <c:v>8.4217569999999995</c:v>
                </c:pt>
                <c:pt idx="44829">
                  <c:v>8.4134349999999998</c:v>
                </c:pt>
                <c:pt idx="44830">
                  <c:v>8.430534999999999</c:v>
                </c:pt>
                <c:pt idx="44831">
                  <c:v>8.4335769999999997</c:v>
                </c:pt>
                <c:pt idx="44832">
                  <c:v>8.4133670000000009</c:v>
                </c:pt>
                <c:pt idx="44833">
                  <c:v>8.4178259999999998</c:v>
                </c:pt>
                <c:pt idx="44834">
                  <c:v>8.4234799999999996</c:v>
                </c:pt>
                <c:pt idx="44835">
                  <c:v>8.4204310000000007</c:v>
                </c:pt>
                <c:pt idx="44836">
                  <c:v>8.431398999999999</c:v>
                </c:pt>
                <c:pt idx="44837">
                  <c:v>8.435770999999999</c:v>
                </c:pt>
                <c:pt idx="44838">
                  <c:v>8.4279299999999999</c:v>
                </c:pt>
                <c:pt idx="44839">
                  <c:v>8.4321520000000003</c:v>
                </c:pt>
                <c:pt idx="44840">
                  <c:v>8.4403569999999988</c:v>
                </c:pt>
                <c:pt idx="44841">
                  <c:v>8.4295709999999993</c:v>
                </c:pt>
                <c:pt idx="44842">
                  <c:v>8.423248000000001</c:v>
                </c:pt>
                <c:pt idx="44843">
                  <c:v>8.4367479999999997</c:v>
                </c:pt>
                <c:pt idx="44844">
                  <c:v>8.4285779999999999</c:v>
                </c:pt>
                <c:pt idx="44845">
                  <c:v>8.4169929999999997</c:v>
                </c:pt>
                <c:pt idx="44846">
                  <c:v>8.427855000000001</c:v>
                </c:pt>
                <c:pt idx="44847">
                  <c:v>8.4290219999999998</c:v>
                </c:pt>
                <c:pt idx="44848">
                  <c:v>8.4262490000000003</c:v>
                </c:pt>
                <c:pt idx="44849">
                  <c:v>8.4340159999999997</c:v>
                </c:pt>
                <c:pt idx="44850">
                  <c:v>8.4282529999999998</c:v>
                </c:pt>
                <c:pt idx="44851">
                  <c:v>8.4202180000000002</c:v>
                </c:pt>
                <c:pt idx="44852">
                  <c:v>8.4351409999999998</c:v>
                </c:pt>
                <c:pt idx="44853">
                  <c:v>8.4376719999999992</c:v>
                </c:pt>
                <c:pt idx="44854">
                  <c:v>8.4192049999999998</c:v>
                </c:pt>
                <c:pt idx="44855">
                  <c:v>8.4206979999999998</c:v>
                </c:pt>
                <c:pt idx="44856">
                  <c:v>8.4285859999999992</c:v>
                </c:pt>
                <c:pt idx="44857">
                  <c:v>8.4165469999999996</c:v>
                </c:pt>
                <c:pt idx="44858">
                  <c:v>8.4155110000000004</c:v>
                </c:pt>
                <c:pt idx="44859">
                  <c:v>8.428844999999999</c:v>
                </c:pt>
                <c:pt idx="44860">
                  <c:v>8.4323230000000002</c:v>
                </c:pt>
                <c:pt idx="44861">
                  <c:v>8.4318020000000011</c:v>
                </c:pt>
                <c:pt idx="44862">
                  <c:v>8.433955000000001</c:v>
                </c:pt>
                <c:pt idx="44863">
                  <c:v>8.4308969999999999</c:v>
                </c:pt>
                <c:pt idx="44864">
                  <c:v>8.4334880000000005</c:v>
                </c:pt>
                <c:pt idx="44865">
                  <c:v>8.439233999999999</c:v>
                </c:pt>
                <c:pt idx="44866">
                  <c:v>8.4258199999999999</c:v>
                </c:pt>
                <c:pt idx="44867">
                  <c:v>8.4213950000000004</c:v>
                </c:pt>
                <c:pt idx="44868">
                  <c:v>8.4326100000000004</c:v>
                </c:pt>
                <c:pt idx="44869">
                  <c:v>8.4294879999999992</c:v>
                </c:pt>
                <c:pt idx="44870">
                  <c:v>8.4270440000000004</c:v>
                </c:pt>
                <c:pt idx="44871">
                  <c:v>8.4341910000000002</c:v>
                </c:pt>
                <c:pt idx="44872">
                  <c:v>8.4328459999999996</c:v>
                </c:pt>
                <c:pt idx="44873">
                  <c:v>8.427975</c:v>
                </c:pt>
                <c:pt idx="44874">
                  <c:v>8.4337389999999992</c:v>
                </c:pt>
                <c:pt idx="44875">
                  <c:v>8.4331329999999998</c:v>
                </c:pt>
                <c:pt idx="44876">
                  <c:v>8.4273239999999987</c:v>
                </c:pt>
                <c:pt idx="44877">
                  <c:v>8.435041</c:v>
                </c:pt>
                <c:pt idx="44878">
                  <c:v>8.4336929999999999</c:v>
                </c:pt>
                <c:pt idx="44879">
                  <c:v>8.4315560000000005</c:v>
                </c:pt>
                <c:pt idx="44880">
                  <c:v>8.440804</c:v>
                </c:pt>
                <c:pt idx="44881">
                  <c:v>8.4388229999999993</c:v>
                </c:pt>
                <c:pt idx="44882">
                  <c:v>8.4297520000000006</c:v>
                </c:pt>
                <c:pt idx="44883">
                  <c:v>8.4315670000000011</c:v>
                </c:pt>
                <c:pt idx="44884">
                  <c:v>8.4371779999999994</c:v>
                </c:pt>
                <c:pt idx="44885">
                  <c:v>8.4335440000000013</c:v>
                </c:pt>
                <c:pt idx="44886">
                  <c:v>8.4373329999999989</c:v>
                </c:pt>
                <c:pt idx="44887">
                  <c:v>8.441476999999999</c:v>
                </c:pt>
                <c:pt idx="44888">
                  <c:v>8.4272720000000003</c:v>
                </c:pt>
                <c:pt idx="44889">
                  <c:v>8.4232030000000009</c:v>
                </c:pt>
                <c:pt idx="44890">
                  <c:v>8.4355620000000009</c:v>
                </c:pt>
                <c:pt idx="44891">
                  <c:v>8.4374390000000012</c:v>
                </c:pt>
                <c:pt idx="44892">
                  <c:v>8.4253669999999996</c:v>
                </c:pt>
                <c:pt idx="44893">
                  <c:v>8.4238220000000013</c:v>
                </c:pt>
                <c:pt idx="44894">
                  <c:v>8.4379519999999992</c:v>
                </c:pt>
                <c:pt idx="44895">
                  <c:v>8.4404609999999991</c:v>
                </c:pt>
                <c:pt idx="44896">
                  <c:v>8.4353999999999996</c:v>
                </c:pt>
                <c:pt idx="44897">
                  <c:v>8.4331750000000003</c:v>
                </c:pt>
                <c:pt idx="44898">
                  <c:v>8.4332519999999995</c:v>
                </c:pt>
                <c:pt idx="44899">
                  <c:v>8.4368420000000004</c:v>
                </c:pt>
                <c:pt idx="44900">
                  <c:v>8.4407069999999997</c:v>
                </c:pt>
                <c:pt idx="44901">
                  <c:v>8.4419839999999997</c:v>
                </c:pt>
                <c:pt idx="44902">
                  <c:v>8.4358339999999998</c:v>
                </c:pt>
                <c:pt idx="44903">
                  <c:v>8.4347580000000004</c:v>
                </c:pt>
                <c:pt idx="44904">
                  <c:v>8.4387040000000013</c:v>
                </c:pt>
                <c:pt idx="44905">
                  <c:v>8.4355079999999987</c:v>
                </c:pt>
                <c:pt idx="44906">
                  <c:v>8.4375600000000013</c:v>
                </c:pt>
                <c:pt idx="44907">
                  <c:v>8.4362010000000005</c:v>
                </c:pt>
                <c:pt idx="44908">
                  <c:v>8.4312100000000001</c:v>
                </c:pt>
                <c:pt idx="44909">
                  <c:v>8.4341419999999996</c:v>
                </c:pt>
                <c:pt idx="44910">
                  <c:v>8.4280290000000004</c:v>
                </c:pt>
                <c:pt idx="44911">
                  <c:v>8.4288139999999991</c:v>
                </c:pt>
                <c:pt idx="44912">
                  <c:v>8.446788999999999</c:v>
                </c:pt>
                <c:pt idx="44913">
                  <c:v>8.4492820000000002</c:v>
                </c:pt>
                <c:pt idx="44914">
                  <c:v>8.4405789999999996</c:v>
                </c:pt>
                <c:pt idx="44915">
                  <c:v>8.4473209999999987</c:v>
                </c:pt>
                <c:pt idx="44916">
                  <c:v>8.4542129999999993</c:v>
                </c:pt>
                <c:pt idx="44917">
                  <c:v>8.4421350000000004</c:v>
                </c:pt>
                <c:pt idx="44918">
                  <c:v>8.4373909999999999</c:v>
                </c:pt>
                <c:pt idx="44919">
                  <c:v>8.4407309999999995</c:v>
                </c:pt>
                <c:pt idx="44920">
                  <c:v>8.4325450000000011</c:v>
                </c:pt>
                <c:pt idx="44921">
                  <c:v>8.432182000000001</c:v>
                </c:pt>
                <c:pt idx="44922">
                  <c:v>8.4366810000000001</c:v>
                </c:pt>
                <c:pt idx="44923">
                  <c:v>8.4364509999999999</c:v>
                </c:pt>
                <c:pt idx="44924">
                  <c:v>8.4394369999999999</c:v>
                </c:pt>
                <c:pt idx="44925">
                  <c:v>8.4441850000000009</c:v>
                </c:pt>
                <c:pt idx="44926">
                  <c:v>8.4471340000000001</c:v>
                </c:pt>
                <c:pt idx="44927">
                  <c:v>8.4478590000000011</c:v>
                </c:pt>
                <c:pt idx="44928">
                  <c:v>8.4467780000000001</c:v>
                </c:pt>
                <c:pt idx="44929">
                  <c:v>8.4377190000000013</c:v>
                </c:pt>
                <c:pt idx="44930">
                  <c:v>8.426857</c:v>
                </c:pt>
                <c:pt idx="44931">
                  <c:v>8.4341919999999995</c:v>
                </c:pt>
                <c:pt idx="44932">
                  <c:v>8.4447070000000011</c:v>
                </c:pt>
                <c:pt idx="44933">
                  <c:v>8.4381419999999991</c:v>
                </c:pt>
                <c:pt idx="44934">
                  <c:v>8.4354240000000011</c:v>
                </c:pt>
                <c:pt idx="44935">
                  <c:v>8.4462189999999993</c:v>
                </c:pt>
                <c:pt idx="44936">
                  <c:v>8.4467829999999999</c:v>
                </c:pt>
                <c:pt idx="44937">
                  <c:v>8.4369259999999997</c:v>
                </c:pt>
                <c:pt idx="44938">
                  <c:v>8.4399620000000013</c:v>
                </c:pt>
                <c:pt idx="44939">
                  <c:v>8.4419269999999997</c:v>
                </c:pt>
                <c:pt idx="44940">
                  <c:v>8.4391610000000004</c:v>
                </c:pt>
                <c:pt idx="44941">
                  <c:v>8.4470220000000005</c:v>
                </c:pt>
                <c:pt idx="44942">
                  <c:v>8.4483800000000002</c:v>
                </c:pt>
                <c:pt idx="44943">
                  <c:v>8.4401340000000005</c:v>
                </c:pt>
                <c:pt idx="44944">
                  <c:v>8.4434070000000006</c:v>
                </c:pt>
                <c:pt idx="44945">
                  <c:v>8.4482330000000001</c:v>
                </c:pt>
                <c:pt idx="44946">
                  <c:v>8.4394479999999987</c:v>
                </c:pt>
                <c:pt idx="44947">
                  <c:v>8.4363489999999999</c:v>
                </c:pt>
                <c:pt idx="44948">
                  <c:v>8.4437339999999992</c:v>
                </c:pt>
                <c:pt idx="44949">
                  <c:v>8.444388</c:v>
                </c:pt>
                <c:pt idx="44950">
                  <c:v>8.4502170000000003</c:v>
                </c:pt>
                <c:pt idx="44951">
                  <c:v>8.4516989999999996</c:v>
                </c:pt>
                <c:pt idx="44952">
                  <c:v>8.4387709999999991</c:v>
                </c:pt>
                <c:pt idx="44953">
                  <c:v>8.4449280000000009</c:v>
                </c:pt>
                <c:pt idx="44954">
                  <c:v>8.4536890000000007</c:v>
                </c:pt>
                <c:pt idx="44955">
                  <c:v>8.4423530000000007</c:v>
                </c:pt>
                <c:pt idx="44956">
                  <c:v>8.434194999999999</c:v>
                </c:pt>
                <c:pt idx="44957">
                  <c:v>8.4434520000000006</c:v>
                </c:pt>
                <c:pt idx="44958">
                  <c:v>8.4471160000000012</c:v>
                </c:pt>
                <c:pt idx="44959">
                  <c:v>8.4405619999999999</c:v>
                </c:pt>
                <c:pt idx="44960">
                  <c:v>8.4475639999999999</c:v>
                </c:pt>
                <c:pt idx="44961">
                  <c:v>8.448067</c:v>
                </c:pt>
                <c:pt idx="44962">
                  <c:v>8.4453390000000006</c:v>
                </c:pt>
                <c:pt idx="44963">
                  <c:v>8.4531519999999993</c:v>
                </c:pt>
                <c:pt idx="44964">
                  <c:v>8.4521769999999989</c:v>
                </c:pt>
                <c:pt idx="44965">
                  <c:v>8.4482140000000001</c:v>
                </c:pt>
                <c:pt idx="44966">
                  <c:v>8.453403999999999</c:v>
                </c:pt>
                <c:pt idx="44967">
                  <c:v>8.4527330000000003</c:v>
                </c:pt>
                <c:pt idx="44968">
                  <c:v>8.4394600000000004</c:v>
                </c:pt>
                <c:pt idx="44969">
                  <c:v>8.4433439999999997</c:v>
                </c:pt>
                <c:pt idx="44970">
                  <c:v>8.4514309999999995</c:v>
                </c:pt>
                <c:pt idx="44971">
                  <c:v>8.4413720000000012</c:v>
                </c:pt>
                <c:pt idx="44972">
                  <c:v>8.4416760000000011</c:v>
                </c:pt>
                <c:pt idx="44973">
                  <c:v>8.4444400000000002</c:v>
                </c:pt>
                <c:pt idx="44974">
                  <c:v>8.441058</c:v>
                </c:pt>
                <c:pt idx="44975">
                  <c:v>8.450880999999999</c:v>
                </c:pt>
                <c:pt idx="44976">
                  <c:v>8.4571539999999992</c:v>
                </c:pt>
                <c:pt idx="44977">
                  <c:v>8.4480339999999998</c:v>
                </c:pt>
                <c:pt idx="44978">
                  <c:v>8.4409989999999997</c:v>
                </c:pt>
                <c:pt idx="44979">
                  <c:v>8.4497</c:v>
                </c:pt>
                <c:pt idx="44980">
                  <c:v>8.4556930000000001</c:v>
                </c:pt>
                <c:pt idx="44981">
                  <c:v>8.4530779999999996</c:v>
                </c:pt>
                <c:pt idx="44982">
                  <c:v>8.4586110000000012</c:v>
                </c:pt>
                <c:pt idx="44983">
                  <c:v>8.4563449999999989</c:v>
                </c:pt>
                <c:pt idx="44984">
                  <c:v>8.446905000000001</c:v>
                </c:pt>
                <c:pt idx="44985">
                  <c:v>8.4520559999999989</c:v>
                </c:pt>
                <c:pt idx="44986">
                  <c:v>8.4587240000000001</c:v>
                </c:pt>
                <c:pt idx="44987">
                  <c:v>8.4511050000000001</c:v>
                </c:pt>
                <c:pt idx="44988">
                  <c:v>8.4452770000000008</c:v>
                </c:pt>
                <c:pt idx="44989">
                  <c:v>8.4548439999999996</c:v>
                </c:pt>
                <c:pt idx="44990">
                  <c:v>8.4553709999999995</c:v>
                </c:pt>
                <c:pt idx="44991">
                  <c:v>8.4564559999999993</c:v>
                </c:pt>
                <c:pt idx="44992">
                  <c:v>8.4615949999999991</c:v>
                </c:pt>
                <c:pt idx="44993">
                  <c:v>8.4484709999999996</c:v>
                </c:pt>
                <c:pt idx="44994">
                  <c:v>8.4473249999999993</c:v>
                </c:pt>
                <c:pt idx="44995">
                  <c:v>8.4561379999999993</c:v>
                </c:pt>
                <c:pt idx="44996">
                  <c:v>8.4493530000000003</c:v>
                </c:pt>
                <c:pt idx="44997">
                  <c:v>8.4424939999999999</c:v>
                </c:pt>
                <c:pt idx="44998">
                  <c:v>8.4500890000000002</c:v>
                </c:pt>
                <c:pt idx="44999">
                  <c:v>8.4535650000000011</c:v>
                </c:pt>
                <c:pt idx="45000">
                  <c:v>8.4453680000000002</c:v>
                </c:pt>
                <c:pt idx="45001">
                  <c:v>8.4532500000000006</c:v>
                </c:pt>
                <c:pt idx="45002">
                  <c:v>8.4587199999999996</c:v>
                </c:pt>
                <c:pt idx="45003">
                  <c:v>8.4425349999999995</c:v>
                </c:pt>
                <c:pt idx="45004">
                  <c:v>8.4480740000000001</c:v>
                </c:pt>
                <c:pt idx="45005">
                  <c:v>8.461189000000001</c:v>
                </c:pt>
                <c:pt idx="45006">
                  <c:v>8.4509600000000002</c:v>
                </c:pt>
                <c:pt idx="45007">
                  <c:v>8.450628</c:v>
                </c:pt>
                <c:pt idx="45008">
                  <c:v>8.4637530000000005</c:v>
                </c:pt>
                <c:pt idx="45009">
                  <c:v>8.4555569999999989</c:v>
                </c:pt>
                <c:pt idx="45010">
                  <c:v>8.4435970000000005</c:v>
                </c:pt>
                <c:pt idx="45011">
                  <c:v>8.4571889999999996</c:v>
                </c:pt>
                <c:pt idx="45012">
                  <c:v>8.4600329999999992</c:v>
                </c:pt>
                <c:pt idx="45013">
                  <c:v>8.4437250000000006</c:v>
                </c:pt>
                <c:pt idx="45014">
                  <c:v>8.4441249999999997</c:v>
                </c:pt>
                <c:pt idx="45015">
                  <c:v>8.4551769999999991</c:v>
                </c:pt>
                <c:pt idx="45016">
                  <c:v>8.4574870000000004</c:v>
                </c:pt>
                <c:pt idx="45017">
                  <c:v>8.4578349999999993</c:v>
                </c:pt>
                <c:pt idx="45018">
                  <c:v>8.4626529999999995</c:v>
                </c:pt>
                <c:pt idx="45019">
                  <c:v>8.4587789999999998</c:v>
                </c:pt>
                <c:pt idx="45020">
                  <c:v>8.4551100000000012</c:v>
                </c:pt>
                <c:pt idx="45021">
                  <c:v>8.4615010000000002</c:v>
                </c:pt>
                <c:pt idx="45022">
                  <c:v>8.45974</c:v>
                </c:pt>
                <c:pt idx="45023">
                  <c:v>8.4599709999999995</c:v>
                </c:pt>
                <c:pt idx="45024">
                  <c:v>8.4640020000000007</c:v>
                </c:pt>
                <c:pt idx="45025">
                  <c:v>8.4586670000000002</c:v>
                </c:pt>
                <c:pt idx="45026">
                  <c:v>8.4571089999999991</c:v>
                </c:pt>
                <c:pt idx="45027">
                  <c:v>8.464103999999999</c:v>
                </c:pt>
                <c:pt idx="45028">
                  <c:v>8.4640979999999999</c:v>
                </c:pt>
                <c:pt idx="45029">
                  <c:v>8.4525609999999993</c:v>
                </c:pt>
                <c:pt idx="45030">
                  <c:v>8.4479849999999992</c:v>
                </c:pt>
                <c:pt idx="45031">
                  <c:v>8.4517939999999996</c:v>
                </c:pt>
                <c:pt idx="45032">
                  <c:v>8.4520949999999999</c:v>
                </c:pt>
                <c:pt idx="45033">
                  <c:v>8.4589749999999988</c:v>
                </c:pt>
                <c:pt idx="45034">
                  <c:v>8.4608039999999995</c:v>
                </c:pt>
                <c:pt idx="45035">
                  <c:v>8.4532519999999991</c:v>
                </c:pt>
                <c:pt idx="45036">
                  <c:v>8.4575500000000012</c:v>
                </c:pt>
                <c:pt idx="45037">
                  <c:v>8.4628499999999995</c:v>
                </c:pt>
                <c:pt idx="45038">
                  <c:v>8.4536850000000001</c:v>
                </c:pt>
                <c:pt idx="45039">
                  <c:v>8.4494360000000004</c:v>
                </c:pt>
                <c:pt idx="45040">
                  <c:v>8.4608349999999994</c:v>
                </c:pt>
                <c:pt idx="45041">
                  <c:v>8.4631049999999988</c:v>
                </c:pt>
                <c:pt idx="45042">
                  <c:v>8.4549719999999997</c:v>
                </c:pt>
                <c:pt idx="45043">
                  <c:v>8.4610510000000012</c:v>
                </c:pt>
                <c:pt idx="45044">
                  <c:v>8.4666439999999987</c:v>
                </c:pt>
                <c:pt idx="45045">
                  <c:v>8.4606269999999988</c:v>
                </c:pt>
                <c:pt idx="45046">
                  <c:v>8.4595950000000002</c:v>
                </c:pt>
                <c:pt idx="45047">
                  <c:v>8.463553000000001</c:v>
                </c:pt>
                <c:pt idx="45048">
                  <c:v>8.4618420000000008</c:v>
                </c:pt>
                <c:pt idx="45049">
                  <c:v>8.4644839999999988</c:v>
                </c:pt>
                <c:pt idx="45050">
                  <c:v>8.4693490000000011</c:v>
                </c:pt>
                <c:pt idx="45051">
                  <c:v>8.4601690000000005</c:v>
                </c:pt>
                <c:pt idx="45052">
                  <c:v>8.4583289999999991</c:v>
                </c:pt>
                <c:pt idx="45053">
                  <c:v>8.4605490000000003</c:v>
                </c:pt>
                <c:pt idx="45054">
                  <c:v>8.4504520000000003</c:v>
                </c:pt>
                <c:pt idx="45055">
                  <c:v>8.4535479999999996</c:v>
                </c:pt>
                <c:pt idx="45056">
                  <c:v>8.462095999999999</c:v>
                </c:pt>
                <c:pt idx="45057">
                  <c:v>8.456645</c:v>
                </c:pt>
                <c:pt idx="45058">
                  <c:v>8.4594480000000001</c:v>
                </c:pt>
                <c:pt idx="45059">
                  <c:v>8.4705089999999998</c:v>
                </c:pt>
                <c:pt idx="45060">
                  <c:v>8.4704130000000006</c:v>
                </c:pt>
                <c:pt idx="45061">
                  <c:v>8.4633390000000013</c:v>
                </c:pt>
                <c:pt idx="45062">
                  <c:v>8.4625839999999997</c:v>
                </c:pt>
                <c:pt idx="45063">
                  <c:v>8.461276999999999</c:v>
                </c:pt>
                <c:pt idx="45064">
                  <c:v>8.4557460000000013</c:v>
                </c:pt>
                <c:pt idx="45065">
                  <c:v>8.4615310000000008</c:v>
                </c:pt>
                <c:pt idx="45066">
                  <c:v>8.4633219999999998</c:v>
                </c:pt>
                <c:pt idx="45067">
                  <c:v>8.459814999999999</c:v>
                </c:pt>
                <c:pt idx="45068">
                  <c:v>8.4659580000000005</c:v>
                </c:pt>
                <c:pt idx="45069">
                  <c:v>8.4660979999999988</c:v>
                </c:pt>
                <c:pt idx="45070">
                  <c:v>8.4629359999999991</c:v>
                </c:pt>
                <c:pt idx="45071">
                  <c:v>8.4710330000000003</c:v>
                </c:pt>
                <c:pt idx="45072">
                  <c:v>8.4781469999999999</c:v>
                </c:pt>
                <c:pt idx="45073">
                  <c:v>8.4711369999999988</c:v>
                </c:pt>
                <c:pt idx="45074">
                  <c:v>8.4670360000000002</c:v>
                </c:pt>
                <c:pt idx="45075">
                  <c:v>8.4717109999999991</c:v>
                </c:pt>
                <c:pt idx="45076">
                  <c:v>8.4665549999999996</c:v>
                </c:pt>
                <c:pt idx="45077">
                  <c:v>8.460598000000001</c:v>
                </c:pt>
                <c:pt idx="45078">
                  <c:v>8.4644580000000005</c:v>
                </c:pt>
                <c:pt idx="45079">
                  <c:v>8.4648669999999999</c:v>
                </c:pt>
                <c:pt idx="45080">
                  <c:v>8.460211000000001</c:v>
                </c:pt>
                <c:pt idx="45081">
                  <c:v>8.4578620000000004</c:v>
                </c:pt>
                <c:pt idx="45082">
                  <c:v>8.4639880000000005</c:v>
                </c:pt>
                <c:pt idx="45083">
                  <c:v>8.4711169999999996</c:v>
                </c:pt>
                <c:pt idx="45084">
                  <c:v>8.4737089999999995</c:v>
                </c:pt>
                <c:pt idx="45085">
                  <c:v>8.4663989999999991</c:v>
                </c:pt>
                <c:pt idx="45086">
                  <c:v>8.4566420000000004</c:v>
                </c:pt>
                <c:pt idx="45087">
                  <c:v>8.4610960000000013</c:v>
                </c:pt>
                <c:pt idx="45088">
                  <c:v>8.4656760000000002</c:v>
                </c:pt>
                <c:pt idx="45089">
                  <c:v>8.4646559999999997</c:v>
                </c:pt>
                <c:pt idx="45090">
                  <c:v>8.462962000000001</c:v>
                </c:pt>
                <c:pt idx="45091">
                  <c:v>8.4667130000000004</c:v>
                </c:pt>
                <c:pt idx="45092">
                  <c:v>8.4724679999999992</c:v>
                </c:pt>
                <c:pt idx="45093">
                  <c:v>8.4725789999999996</c:v>
                </c:pt>
                <c:pt idx="45094">
                  <c:v>8.4775090000000013</c:v>
                </c:pt>
                <c:pt idx="45095">
                  <c:v>8.4755079999999996</c:v>
                </c:pt>
                <c:pt idx="45096">
                  <c:v>8.4722790000000003</c:v>
                </c:pt>
                <c:pt idx="45097">
                  <c:v>8.4790559999999999</c:v>
                </c:pt>
                <c:pt idx="45098">
                  <c:v>8.4746610000000011</c:v>
                </c:pt>
                <c:pt idx="45099">
                  <c:v>8.465033</c:v>
                </c:pt>
                <c:pt idx="45100">
                  <c:v>8.4654199999999999</c:v>
                </c:pt>
                <c:pt idx="45101">
                  <c:v>8.468948000000001</c:v>
                </c:pt>
                <c:pt idx="45102">
                  <c:v>8.467293999999999</c:v>
                </c:pt>
                <c:pt idx="45103">
                  <c:v>8.4663050000000002</c:v>
                </c:pt>
                <c:pt idx="45104">
                  <c:v>8.4686610000000009</c:v>
                </c:pt>
                <c:pt idx="45105">
                  <c:v>8.4631450000000008</c:v>
                </c:pt>
                <c:pt idx="45106">
                  <c:v>8.4708410000000001</c:v>
                </c:pt>
                <c:pt idx="45107">
                  <c:v>8.4806929999999987</c:v>
                </c:pt>
                <c:pt idx="45108">
                  <c:v>8.4679450000000003</c:v>
                </c:pt>
                <c:pt idx="45109">
                  <c:v>8.4650759999999998</c:v>
                </c:pt>
                <c:pt idx="45110">
                  <c:v>8.4736879999999992</c:v>
                </c:pt>
                <c:pt idx="45111">
                  <c:v>8.474378999999999</c:v>
                </c:pt>
                <c:pt idx="45112">
                  <c:v>8.4711099999999995</c:v>
                </c:pt>
                <c:pt idx="45113">
                  <c:v>8.4736919999999998</c:v>
                </c:pt>
                <c:pt idx="45114">
                  <c:v>8.4719909999999992</c:v>
                </c:pt>
                <c:pt idx="45115">
                  <c:v>8.4639179999999996</c:v>
                </c:pt>
                <c:pt idx="45116">
                  <c:v>8.4715780000000009</c:v>
                </c:pt>
                <c:pt idx="45117">
                  <c:v>8.4734809999999996</c:v>
                </c:pt>
                <c:pt idx="45118">
                  <c:v>8.4707489999999996</c:v>
                </c:pt>
                <c:pt idx="45119">
                  <c:v>8.48203</c:v>
                </c:pt>
                <c:pt idx="45120">
                  <c:v>8.4754679999999993</c:v>
                </c:pt>
                <c:pt idx="45121">
                  <c:v>8.4623349999999995</c:v>
                </c:pt>
                <c:pt idx="45122">
                  <c:v>8.4699819999999999</c:v>
                </c:pt>
                <c:pt idx="45123">
                  <c:v>8.4773880000000013</c:v>
                </c:pt>
                <c:pt idx="45124">
                  <c:v>8.4740739999999999</c:v>
                </c:pt>
                <c:pt idx="45125">
                  <c:v>8.4709479999999999</c:v>
                </c:pt>
                <c:pt idx="45126">
                  <c:v>8.4707910000000002</c:v>
                </c:pt>
                <c:pt idx="45127">
                  <c:v>8.4646720000000002</c:v>
                </c:pt>
                <c:pt idx="45128">
                  <c:v>8.4659270000000006</c:v>
                </c:pt>
                <c:pt idx="45129">
                  <c:v>8.477544</c:v>
                </c:pt>
                <c:pt idx="45130">
                  <c:v>8.4756989999999988</c:v>
                </c:pt>
                <c:pt idx="45131">
                  <c:v>8.4716559999999994</c:v>
                </c:pt>
                <c:pt idx="45132">
                  <c:v>8.4750759999999996</c:v>
                </c:pt>
                <c:pt idx="45133">
                  <c:v>8.4738620000000004</c:v>
                </c:pt>
                <c:pt idx="45134">
                  <c:v>8.468793999999999</c:v>
                </c:pt>
                <c:pt idx="45135">
                  <c:v>8.4758639999999996</c:v>
                </c:pt>
                <c:pt idx="45136">
                  <c:v>8.485614</c:v>
                </c:pt>
                <c:pt idx="45137">
                  <c:v>8.478352000000001</c:v>
                </c:pt>
                <c:pt idx="45138">
                  <c:v>8.4794729999999987</c:v>
                </c:pt>
                <c:pt idx="45139">
                  <c:v>8.4848110000000005</c:v>
                </c:pt>
                <c:pt idx="45140">
                  <c:v>8.4723590000000009</c:v>
                </c:pt>
                <c:pt idx="45141">
                  <c:v>8.4702190000000002</c:v>
                </c:pt>
                <c:pt idx="45142">
                  <c:v>8.4766380000000012</c:v>
                </c:pt>
                <c:pt idx="45143">
                  <c:v>8.473395</c:v>
                </c:pt>
                <c:pt idx="45144">
                  <c:v>8.4752089999999995</c:v>
                </c:pt>
                <c:pt idx="45145">
                  <c:v>8.4831859999999999</c:v>
                </c:pt>
                <c:pt idx="45146">
                  <c:v>8.474907</c:v>
                </c:pt>
                <c:pt idx="45147">
                  <c:v>8.4708579999999998</c:v>
                </c:pt>
                <c:pt idx="45148">
                  <c:v>8.4876059999999995</c:v>
                </c:pt>
                <c:pt idx="45149">
                  <c:v>8.4840790000000013</c:v>
                </c:pt>
                <c:pt idx="45150">
                  <c:v>8.4708269999999999</c:v>
                </c:pt>
                <c:pt idx="45151">
                  <c:v>8.4808060000000012</c:v>
                </c:pt>
                <c:pt idx="45152">
                  <c:v>8.4901739999999997</c:v>
                </c:pt>
                <c:pt idx="45153">
                  <c:v>8.4814189999999989</c:v>
                </c:pt>
                <c:pt idx="45154">
                  <c:v>8.4735899999999997</c:v>
                </c:pt>
                <c:pt idx="45155">
                  <c:v>8.4764039999999987</c:v>
                </c:pt>
                <c:pt idx="45156">
                  <c:v>8.4767070000000011</c:v>
                </c:pt>
                <c:pt idx="45157">
                  <c:v>8.4806179999999998</c:v>
                </c:pt>
                <c:pt idx="45158">
                  <c:v>8.4829749999999997</c:v>
                </c:pt>
                <c:pt idx="45159">
                  <c:v>8.469557</c:v>
                </c:pt>
                <c:pt idx="45160">
                  <c:v>8.4752690000000008</c:v>
                </c:pt>
                <c:pt idx="45161">
                  <c:v>8.489415000000001</c:v>
                </c:pt>
                <c:pt idx="45162">
                  <c:v>8.476426</c:v>
                </c:pt>
                <c:pt idx="45163">
                  <c:v>8.4728399999999997</c:v>
                </c:pt>
                <c:pt idx="45164">
                  <c:v>8.4890410000000003</c:v>
                </c:pt>
                <c:pt idx="45165">
                  <c:v>8.4866320000000002</c:v>
                </c:pt>
                <c:pt idx="45166">
                  <c:v>8.4693660000000008</c:v>
                </c:pt>
                <c:pt idx="45167">
                  <c:v>8.4770649999999996</c:v>
                </c:pt>
                <c:pt idx="45168">
                  <c:v>8.4875150000000001</c:v>
                </c:pt>
                <c:pt idx="45169">
                  <c:v>8.4770329999999987</c:v>
                </c:pt>
                <c:pt idx="45170">
                  <c:v>8.4760390000000001</c:v>
                </c:pt>
                <c:pt idx="45171">
                  <c:v>8.4809359999999998</c:v>
                </c:pt>
                <c:pt idx="45172">
                  <c:v>8.4787269999999992</c:v>
                </c:pt>
                <c:pt idx="45173">
                  <c:v>8.480029</c:v>
                </c:pt>
                <c:pt idx="45174">
                  <c:v>8.4849370000000004</c:v>
                </c:pt>
                <c:pt idx="45175">
                  <c:v>8.4803829999999998</c:v>
                </c:pt>
                <c:pt idx="45176">
                  <c:v>8.4753749999999997</c:v>
                </c:pt>
                <c:pt idx="45177">
                  <c:v>8.4841909999999991</c:v>
                </c:pt>
                <c:pt idx="45178">
                  <c:v>8.4872009999999989</c:v>
                </c:pt>
                <c:pt idx="45179">
                  <c:v>8.4847320000000011</c:v>
                </c:pt>
                <c:pt idx="45180">
                  <c:v>8.4911069999999995</c:v>
                </c:pt>
                <c:pt idx="45181">
                  <c:v>8.4869479999999999</c:v>
                </c:pt>
                <c:pt idx="45182">
                  <c:v>8.4774609999999999</c:v>
                </c:pt>
                <c:pt idx="45183">
                  <c:v>8.4860959999999999</c:v>
                </c:pt>
                <c:pt idx="45184">
                  <c:v>8.4881849999999996</c:v>
                </c:pt>
                <c:pt idx="45185">
                  <c:v>8.472448</c:v>
                </c:pt>
                <c:pt idx="45186">
                  <c:v>8.4748619999999999</c:v>
                </c:pt>
                <c:pt idx="45187">
                  <c:v>8.4854160000000007</c:v>
                </c:pt>
                <c:pt idx="45188">
                  <c:v>8.4748260000000002</c:v>
                </c:pt>
                <c:pt idx="45189">
                  <c:v>8.4761889999999998</c:v>
                </c:pt>
                <c:pt idx="45190">
                  <c:v>8.4899470000000008</c:v>
                </c:pt>
                <c:pt idx="45191">
                  <c:v>8.4883740000000003</c:v>
                </c:pt>
                <c:pt idx="45192">
                  <c:v>8.4850600000000007</c:v>
                </c:pt>
                <c:pt idx="45193">
                  <c:v>8.4861149999999999</c:v>
                </c:pt>
                <c:pt idx="45194">
                  <c:v>8.4864029999999993</c:v>
                </c:pt>
                <c:pt idx="45195">
                  <c:v>8.4854330000000004</c:v>
                </c:pt>
                <c:pt idx="45196">
                  <c:v>8.4848929999999996</c:v>
                </c:pt>
                <c:pt idx="45197">
                  <c:v>8.4841440000000006</c:v>
                </c:pt>
                <c:pt idx="45198">
                  <c:v>8.4847330000000003</c:v>
                </c:pt>
                <c:pt idx="45199">
                  <c:v>8.4928869999999996</c:v>
                </c:pt>
                <c:pt idx="45200">
                  <c:v>8.4875480000000003</c:v>
                </c:pt>
                <c:pt idx="45201">
                  <c:v>8.4844100000000005</c:v>
                </c:pt>
                <c:pt idx="45202">
                  <c:v>8.4944279999999992</c:v>
                </c:pt>
                <c:pt idx="45203">
                  <c:v>8.4866689999999991</c:v>
                </c:pt>
                <c:pt idx="45204">
                  <c:v>8.4769469999999991</c:v>
                </c:pt>
                <c:pt idx="45205">
                  <c:v>8.4856580000000008</c:v>
                </c:pt>
                <c:pt idx="45206">
                  <c:v>8.4913710000000009</c:v>
                </c:pt>
                <c:pt idx="45207">
                  <c:v>8.4790369999999999</c:v>
                </c:pt>
                <c:pt idx="45208">
                  <c:v>8.4813700000000001</c:v>
                </c:pt>
                <c:pt idx="45209">
                  <c:v>8.5029779999999988</c:v>
                </c:pt>
                <c:pt idx="45210">
                  <c:v>8.4961020000000005</c:v>
                </c:pt>
                <c:pt idx="45211">
                  <c:v>8.4811890000000005</c:v>
                </c:pt>
                <c:pt idx="45212">
                  <c:v>8.4934390000000004</c:v>
                </c:pt>
                <c:pt idx="45213">
                  <c:v>8.4975249999999996</c:v>
                </c:pt>
                <c:pt idx="45214">
                  <c:v>8.4840680000000006</c:v>
                </c:pt>
                <c:pt idx="45215">
                  <c:v>8.4868889999999997</c:v>
                </c:pt>
                <c:pt idx="45216">
                  <c:v>8.4985239999999997</c:v>
                </c:pt>
                <c:pt idx="45217">
                  <c:v>8.4918230000000001</c:v>
                </c:pt>
                <c:pt idx="45218">
                  <c:v>8.4887519999999999</c:v>
                </c:pt>
                <c:pt idx="45219">
                  <c:v>8.489961000000001</c:v>
                </c:pt>
                <c:pt idx="45220">
                  <c:v>8.4802199999999992</c:v>
                </c:pt>
                <c:pt idx="45221">
                  <c:v>8.4906319999999997</c:v>
                </c:pt>
                <c:pt idx="45222">
                  <c:v>8.5011739999999989</c:v>
                </c:pt>
                <c:pt idx="45223">
                  <c:v>8.4844049999999989</c:v>
                </c:pt>
                <c:pt idx="45224">
                  <c:v>8.4830059999999996</c:v>
                </c:pt>
                <c:pt idx="45225">
                  <c:v>8.4970619999999997</c:v>
                </c:pt>
                <c:pt idx="45226">
                  <c:v>8.4889109999999999</c:v>
                </c:pt>
                <c:pt idx="45227">
                  <c:v>8.4786840000000012</c:v>
                </c:pt>
                <c:pt idx="45228">
                  <c:v>8.4888450000000013</c:v>
                </c:pt>
                <c:pt idx="45229">
                  <c:v>8.4877420000000008</c:v>
                </c:pt>
                <c:pt idx="45230">
                  <c:v>8.4824789999999997</c:v>
                </c:pt>
                <c:pt idx="45231">
                  <c:v>8.4949070000000013</c:v>
                </c:pt>
                <c:pt idx="45232">
                  <c:v>8.4965049999999991</c:v>
                </c:pt>
                <c:pt idx="45233">
                  <c:v>8.4905670000000004</c:v>
                </c:pt>
                <c:pt idx="45234">
                  <c:v>8.4948599999999992</c:v>
                </c:pt>
                <c:pt idx="45235">
                  <c:v>8.4958869999999997</c:v>
                </c:pt>
                <c:pt idx="45236">
                  <c:v>8.4889289999999988</c:v>
                </c:pt>
                <c:pt idx="45237">
                  <c:v>8.4871559999999988</c:v>
                </c:pt>
                <c:pt idx="45238">
                  <c:v>8.4909010000000009</c:v>
                </c:pt>
                <c:pt idx="45239">
                  <c:v>8.4894250000000007</c:v>
                </c:pt>
                <c:pt idx="45240">
                  <c:v>8.492087999999999</c:v>
                </c:pt>
                <c:pt idx="45241">
                  <c:v>8.4985229999999987</c:v>
                </c:pt>
                <c:pt idx="45242">
                  <c:v>8.4883829999999989</c:v>
                </c:pt>
                <c:pt idx="45243">
                  <c:v>8.4892479999999999</c:v>
                </c:pt>
                <c:pt idx="45244">
                  <c:v>8.5001920000000002</c:v>
                </c:pt>
                <c:pt idx="45245">
                  <c:v>8.493366</c:v>
                </c:pt>
                <c:pt idx="45246">
                  <c:v>8.4892800000000008</c:v>
                </c:pt>
                <c:pt idx="45247">
                  <c:v>8.4981790000000004</c:v>
                </c:pt>
                <c:pt idx="45248">
                  <c:v>8.4976209999999988</c:v>
                </c:pt>
                <c:pt idx="45249">
                  <c:v>8.4847429999999999</c:v>
                </c:pt>
                <c:pt idx="45250">
                  <c:v>8.487055999999999</c:v>
                </c:pt>
                <c:pt idx="45251">
                  <c:v>8.4930939999999993</c:v>
                </c:pt>
                <c:pt idx="45252">
                  <c:v>8.490082000000001</c:v>
                </c:pt>
                <c:pt idx="45253">
                  <c:v>8.5012410000000003</c:v>
                </c:pt>
                <c:pt idx="45254">
                  <c:v>8.5087489999999999</c:v>
                </c:pt>
                <c:pt idx="45255">
                  <c:v>8.4993340000000011</c:v>
                </c:pt>
                <c:pt idx="45256">
                  <c:v>8.4960470000000008</c:v>
                </c:pt>
                <c:pt idx="45257">
                  <c:v>8.5011709999999994</c:v>
                </c:pt>
                <c:pt idx="45258">
                  <c:v>8.4967220000000001</c:v>
                </c:pt>
                <c:pt idx="45259">
                  <c:v>8.4914059999999996</c:v>
                </c:pt>
                <c:pt idx="45260">
                  <c:v>8.5011530000000004</c:v>
                </c:pt>
                <c:pt idx="45261">
                  <c:v>8.5005579999999998</c:v>
                </c:pt>
                <c:pt idx="45262">
                  <c:v>8.4957810000000009</c:v>
                </c:pt>
                <c:pt idx="45263">
                  <c:v>8.50901</c:v>
                </c:pt>
                <c:pt idx="45264">
                  <c:v>8.5047230000000003</c:v>
                </c:pt>
                <c:pt idx="45265">
                  <c:v>8.4886759999999999</c:v>
                </c:pt>
                <c:pt idx="45266">
                  <c:v>8.500036999999999</c:v>
                </c:pt>
                <c:pt idx="45267">
                  <c:v>8.5085629999999988</c:v>
                </c:pt>
                <c:pt idx="45268">
                  <c:v>8.4889359999999989</c:v>
                </c:pt>
                <c:pt idx="45269">
                  <c:v>8.4873200000000004</c:v>
                </c:pt>
                <c:pt idx="45270">
                  <c:v>8.500475999999999</c:v>
                </c:pt>
                <c:pt idx="45271">
                  <c:v>8.4861190000000004</c:v>
                </c:pt>
                <c:pt idx="45272">
                  <c:v>8.4902979999999992</c:v>
                </c:pt>
                <c:pt idx="45273">
                  <c:v>8.510705999999999</c:v>
                </c:pt>
                <c:pt idx="45274">
                  <c:v>8.4914349999999992</c:v>
                </c:pt>
                <c:pt idx="45275">
                  <c:v>8.482901</c:v>
                </c:pt>
                <c:pt idx="45276">
                  <c:v>8.5056279999999997</c:v>
                </c:pt>
                <c:pt idx="45277">
                  <c:v>8.5026289999999989</c:v>
                </c:pt>
                <c:pt idx="45278">
                  <c:v>8.4913959999999999</c:v>
                </c:pt>
                <c:pt idx="45279">
                  <c:v>8.507670000000001</c:v>
                </c:pt>
                <c:pt idx="45280">
                  <c:v>8.5117359999999991</c:v>
                </c:pt>
                <c:pt idx="45281">
                  <c:v>8.4937480000000001</c:v>
                </c:pt>
                <c:pt idx="45282">
                  <c:v>8.4973770000000002</c:v>
                </c:pt>
                <c:pt idx="45283">
                  <c:v>8.5028389999999998</c:v>
                </c:pt>
                <c:pt idx="45284">
                  <c:v>8.4929570000000005</c:v>
                </c:pt>
                <c:pt idx="45285">
                  <c:v>8.5034130000000001</c:v>
                </c:pt>
                <c:pt idx="45286">
                  <c:v>8.5113529999999997</c:v>
                </c:pt>
                <c:pt idx="45287">
                  <c:v>8.4939800000000005</c:v>
                </c:pt>
                <c:pt idx="45288">
                  <c:v>8.4877120000000001</c:v>
                </c:pt>
                <c:pt idx="45289">
                  <c:v>8.5017969999999998</c:v>
                </c:pt>
                <c:pt idx="45290">
                  <c:v>8.5008200000000009</c:v>
                </c:pt>
                <c:pt idx="45291">
                  <c:v>8.4932529999999993</c:v>
                </c:pt>
                <c:pt idx="45292">
                  <c:v>8.5078700000000005</c:v>
                </c:pt>
                <c:pt idx="45293">
                  <c:v>8.5066400000000009</c:v>
                </c:pt>
                <c:pt idx="45294">
                  <c:v>8.4922570000000004</c:v>
                </c:pt>
                <c:pt idx="45295">
                  <c:v>8.5059520000000006</c:v>
                </c:pt>
                <c:pt idx="45296">
                  <c:v>8.5114099999999997</c:v>
                </c:pt>
                <c:pt idx="45297">
                  <c:v>8.4956560000000003</c:v>
                </c:pt>
                <c:pt idx="45298">
                  <c:v>8.5042189999999991</c:v>
                </c:pt>
                <c:pt idx="45299">
                  <c:v>8.5163529999999987</c:v>
                </c:pt>
                <c:pt idx="45300">
                  <c:v>8.4971110000000003</c:v>
                </c:pt>
                <c:pt idx="45301">
                  <c:v>8.4942759999999993</c:v>
                </c:pt>
                <c:pt idx="45302">
                  <c:v>8.5122330000000002</c:v>
                </c:pt>
                <c:pt idx="45303">
                  <c:v>8.5046040000000005</c:v>
                </c:pt>
                <c:pt idx="45304">
                  <c:v>8.5039459999999991</c:v>
                </c:pt>
                <c:pt idx="45305">
                  <c:v>8.516553</c:v>
                </c:pt>
                <c:pt idx="45306">
                  <c:v>8.505255</c:v>
                </c:pt>
                <c:pt idx="45307">
                  <c:v>8.495163999999999</c:v>
                </c:pt>
                <c:pt idx="45308">
                  <c:v>8.5004460000000002</c:v>
                </c:pt>
                <c:pt idx="45309">
                  <c:v>8.5009990000000002</c:v>
                </c:pt>
                <c:pt idx="45310">
                  <c:v>8.499956000000001</c:v>
                </c:pt>
                <c:pt idx="45311">
                  <c:v>8.505566</c:v>
                </c:pt>
                <c:pt idx="45312">
                  <c:v>8.5058980000000002</c:v>
                </c:pt>
                <c:pt idx="45313">
                  <c:v>8.4999940000000009</c:v>
                </c:pt>
                <c:pt idx="45314">
                  <c:v>8.5036120000000004</c:v>
                </c:pt>
                <c:pt idx="45315">
                  <c:v>8.5027879999999989</c:v>
                </c:pt>
                <c:pt idx="45316">
                  <c:v>8.4961160000000007</c:v>
                </c:pt>
                <c:pt idx="45317">
                  <c:v>8.4992020000000004</c:v>
                </c:pt>
                <c:pt idx="45318">
                  <c:v>8.5063870000000001</c:v>
                </c:pt>
                <c:pt idx="45319">
                  <c:v>8.5101709999999997</c:v>
                </c:pt>
                <c:pt idx="45320">
                  <c:v>8.510605</c:v>
                </c:pt>
                <c:pt idx="45321">
                  <c:v>8.5124820000000003</c:v>
                </c:pt>
                <c:pt idx="45322">
                  <c:v>8.5070009999999989</c:v>
                </c:pt>
                <c:pt idx="45323">
                  <c:v>8.5011279999999996</c:v>
                </c:pt>
                <c:pt idx="45324">
                  <c:v>8.5054999999999996</c:v>
                </c:pt>
                <c:pt idx="45325">
                  <c:v>8.5077999999999996</c:v>
                </c:pt>
                <c:pt idx="45326">
                  <c:v>8.5102979999999988</c:v>
                </c:pt>
                <c:pt idx="45327">
                  <c:v>8.5114370000000008</c:v>
                </c:pt>
                <c:pt idx="45328">
                  <c:v>8.510197999999999</c:v>
                </c:pt>
                <c:pt idx="45329">
                  <c:v>8.5097920000000009</c:v>
                </c:pt>
                <c:pt idx="45330">
                  <c:v>8.5059760000000004</c:v>
                </c:pt>
                <c:pt idx="45331">
                  <c:v>8.5049479999999988</c:v>
                </c:pt>
                <c:pt idx="45332">
                  <c:v>8.5017929999999993</c:v>
                </c:pt>
                <c:pt idx="45333">
                  <c:v>8.504607</c:v>
                </c:pt>
                <c:pt idx="45334">
                  <c:v>8.5121520000000004</c:v>
                </c:pt>
                <c:pt idx="45335">
                  <c:v>8.5075730000000007</c:v>
                </c:pt>
                <c:pt idx="45336">
                  <c:v>8.5090669999999999</c:v>
                </c:pt>
                <c:pt idx="45337">
                  <c:v>8.5183239999999998</c:v>
                </c:pt>
                <c:pt idx="45338">
                  <c:v>8.5170510000000004</c:v>
                </c:pt>
                <c:pt idx="45339">
                  <c:v>8.5101610000000001</c:v>
                </c:pt>
                <c:pt idx="45340">
                  <c:v>8.5093619999999994</c:v>
                </c:pt>
                <c:pt idx="45341">
                  <c:v>8.5121880000000001</c:v>
                </c:pt>
                <c:pt idx="45342">
                  <c:v>8.512792000000001</c:v>
                </c:pt>
                <c:pt idx="45343">
                  <c:v>8.5154250000000005</c:v>
                </c:pt>
                <c:pt idx="45344">
                  <c:v>8.5133089999999996</c:v>
                </c:pt>
                <c:pt idx="45345">
                  <c:v>8.5094580000000004</c:v>
                </c:pt>
                <c:pt idx="45346">
                  <c:v>8.5119520000000009</c:v>
                </c:pt>
                <c:pt idx="45347">
                  <c:v>8.5081509999999998</c:v>
                </c:pt>
                <c:pt idx="45348">
                  <c:v>8.504995000000001</c:v>
                </c:pt>
                <c:pt idx="45349">
                  <c:v>8.5107339999999994</c:v>
                </c:pt>
                <c:pt idx="45350">
                  <c:v>8.511057000000001</c:v>
                </c:pt>
                <c:pt idx="45351">
                  <c:v>8.5085669999999993</c:v>
                </c:pt>
                <c:pt idx="45352">
                  <c:v>8.5147569999999995</c:v>
                </c:pt>
                <c:pt idx="45353">
                  <c:v>8.5178419999999999</c:v>
                </c:pt>
                <c:pt idx="45354">
                  <c:v>8.5071209999999997</c:v>
                </c:pt>
                <c:pt idx="45355">
                  <c:v>8.5085879999999996</c:v>
                </c:pt>
                <c:pt idx="45356">
                  <c:v>8.51403</c:v>
                </c:pt>
                <c:pt idx="45357">
                  <c:v>8.5003050000000009</c:v>
                </c:pt>
                <c:pt idx="45358">
                  <c:v>8.4965049999999991</c:v>
                </c:pt>
                <c:pt idx="45359">
                  <c:v>8.5054420000000004</c:v>
                </c:pt>
                <c:pt idx="45360">
                  <c:v>8.5122540000000004</c:v>
                </c:pt>
                <c:pt idx="45361">
                  <c:v>8.520423000000001</c:v>
                </c:pt>
                <c:pt idx="45362">
                  <c:v>8.5213889999999992</c:v>
                </c:pt>
                <c:pt idx="45363">
                  <c:v>8.5158759999999987</c:v>
                </c:pt>
                <c:pt idx="45364">
                  <c:v>8.5175029999999996</c:v>
                </c:pt>
                <c:pt idx="45365">
                  <c:v>8.5228979999999996</c:v>
                </c:pt>
                <c:pt idx="45366">
                  <c:v>8.5170339999999989</c:v>
                </c:pt>
                <c:pt idx="45367">
                  <c:v>8.5154379999999996</c:v>
                </c:pt>
                <c:pt idx="45368">
                  <c:v>8.5213970000000003</c:v>
                </c:pt>
                <c:pt idx="45369">
                  <c:v>8.511175999999999</c:v>
                </c:pt>
                <c:pt idx="45370">
                  <c:v>8.5084920000000004</c:v>
                </c:pt>
                <c:pt idx="45371">
                  <c:v>8.5213950000000001</c:v>
                </c:pt>
                <c:pt idx="45372">
                  <c:v>8.5203179999999996</c:v>
                </c:pt>
                <c:pt idx="45373">
                  <c:v>8.507657</c:v>
                </c:pt>
                <c:pt idx="45374">
                  <c:v>8.5077409999999993</c:v>
                </c:pt>
                <c:pt idx="45375">
                  <c:v>8.5166830000000004</c:v>
                </c:pt>
                <c:pt idx="45376">
                  <c:v>8.5152679999999989</c:v>
                </c:pt>
                <c:pt idx="45377">
                  <c:v>8.5178979999999989</c:v>
                </c:pt>
                <c:pt idx="45378">
                  <c:v>8.5205710000000003</c:v>
                </c:pt>
                <c:pt idx="45379">
                  <c:v>8.5110580000000002</c:v>
                </c:pt>
                <c:pt idx="45380">
                  <c:v>8.5131019999999999</c:v>
                </c:pt>
                <c:pt idx="45381">
                  <c:v>8.5191280000000003</c:v>
                </c:pt>
                <c:pt idx="45382">
                  <c:v>8.5123239999999996</c:v>
                </c:pt>
                <c:pt idx="45383">
                  <c:v>8.5127939999999995</c:v>
                </c:pt>
                <c:pt idx="45384">
                  <c:v>8.5235510000000012</c:v>
                </c:pt>
                <c:pt idx="45385">
                  <c:v>8.519480999999999</c:v>
                </c:pt>
                <c:pt idx="45386">
                  <c:v>8.5126050000000006</c:v>
                </c:pt>
                <c:pt idx="45387">
                  <c:v>8.521687</c:v>
                </c:pt>
                <c:pt idx="45388">
                  <c:v>8.5191149999999993</c:v>
                </c:pt>
                <c:pt idx="45389">
                  <c:v>8.5081369999999996</c:v>
                </c:pt>
                <c:pt idx="45390">
                  <c:v>8.5207219999999992</c:v>
                </c:pt>
                <c:pt idx="45391">
                  <c:v>8.5288950000000003</c:v>
                </c:pt>
                <c:pt idx="45392">
                  <c:v>8.5155180000000001</c:v>
                </c:pt>
                <c:pt idx="45393">
                  <c:v>8.514106</c:v>
                </c:pt>
                <c:pt idx="45394">
                  <c:v>8.5236149999999995</c:v>
                </c:pt>
                <c:pt idx="45395">
                  <c:v>8.5222110000000004</c:v>
                </c:pt>
                <c:pt idx="45396">
                  <c:v>8.5226030000000002</c:v>
                </c:pt>
                <c:pt idx="45397">
                  <c:v>8.5255729999999996</c:v>
                </c:pt>
                <c:pt idx="45398">
                  <c:v>8.5190619999999999</c:v>
                </c:pt>
                <c:pt idx="45399">
                  <c:v>8.5211940000000013</c:v>
                </c:pt>
                <c:pt idx="45400">
                  <c:v>8.5210399999999993</c:v>
                </c:pt>
                <c:pt idx="45401">
                  <c:v>8.5063680000000002</c:v>
                </c:pt>
                <c:pt idx="45402">
                  <c:v>8.5090769999999996</c:v>
                </c:pt>
                <c:pt idx="45403">
                  <c:v>8.5220130000000012</c:v>
                </c:pt>
                <c:pt idx="45404">
                  <c:v>8.5191429999999997</c:v>
                </c:pt>
                <c:pt idx="45405">
                  <c:v>8.514697</c:v>
                </c:pt>
                <c:pt idx="45406">
                  <c:v>8.5194030000000005</c:v>
                </c:pt>
                <c:pt idx="45407">
                  <c:v>8.5183609999999987</c:v>
                </c:pt>
                <c:pt idx="45408">
                  <c:v>8.5076789999999995</c:v>
                </c:pt>
                <c:pt idx="45409">
                  <c:v>8.5133109999999999</c:v>
                </c:pt>
                <c:pt idx="45410">
                  <c:v>8.5274250000000009</c:v>
                </c:pt>
                <c:pt idx="45411">
                  <c:v>8.5246719999999989</c:v>
                </c:pt>
                <c:pt idx="45412">
                  <c:v>8.5187220000000003</c:v>
                </c:pt>
                <c:pt idx="45413">
                  <c:v>8.522748</c:v>
                </c:pt>
                <c:pt idx="45414">
                  <c:v>8.52806</c:v>
                </c:pt>
                <c:pt idx="45415">
                  <c:v>8.5260540000000002</c:v>
                </c:pt>
                <c:pt idx="45416">
                  <c:v>8.5260449999999999</c:v>
                </c:pt>
                <c:pt idx="45417">
                  <c:v>8.527626999999999</c:v>
                </c:pt>
                <c:pt idx="45418">
                  <c:v>8.5234500000000004</c:v>
                </c:pt>
                <c:pt idx="45419">
                  <c:v>8.5233629999999998</c:v>
                </c:pt>
                <c:pt idx="45420">
                  <c:v>8.520703000000001</c:v>
                </c:pt>
                <c:pt idx="45421">
                  <c:v>8.5152239999999999</c:v>
                </c:pt>
                <c:pt idx="45422">
                  <c:v>8.5240200000000002</c:v>
                </c:pt>
                <c:pt idx="45423">
                  <c:v>8.5332830000000008</c:v>
                </c:pt>
                <c:pt idx="45424">
                  <c:v>8.5219899999999988</c:v>
                </c:pt>
                <c:pt idx="45425">
                  <c:v>8.5111860000000004</c:v>
                </c:pt>
                <c:pt idx="45426">
                  <c:v>8.5176869999999987</c:v>
                </c:pt>
                <c:pt idx="45427">
                  <c:v>8.5197620000000001</c:v>
                </c:pt>
                <c:pt idx="45428">
                  <c:v>8.5229470000000003</c:v>
                </c:pt>
                <c:pt idx="45429">
                  <c:v>8.5254720000000006</c:v>
                </c:pt>
                <c:pt idx="45430">
                  <c:v>8.5188039999999994</c:v>
                </c:pt>
                <c:pt idx="45431">
                  <c:v>8.5230810000000012</c:v>
                </c:pt>
                <c:pt idx="45432">
                  <c:v>8.5267429999999997</c:v>
                </c:pt>
                <c:pt idx="45433">
                  <c:v>8.5245829999999998</c:v>
                </c:pt>
                <c:pt idx="45434">
                  <c:v>8.5264790000000001</c:v>
                </c:pt>
                <c:pt idx="45435">
                  <c:v>8.5276010000000007</c:v>
                </c:pt>
                <c:pt idx="45436">
                  <c:v>8.5281190000000002</c:v>
                </c:pt>
                <c:pt idx="45437">
                  <c:v>8.5251599999999996</c:v>
                </c:pt>
                <c:pt idx="45438">
                  <c:v>8.5280640000000005</c:v>
                </c:pt>
                <c:pt idx="45439">
                  <c:v>8.5275610000000004</c:v>
                </c:pt>
                <c:pt idx="45440">
                  <c:v>8.5184499999999996</c:v>
                </c:pt>
                <c:pt idx="45441">
                  <c:v>8.525779</c:v>
                </c:pt>
                <c:pt idx="45442">
                  <c:v>8.5297099999999997</c:v>
                </c:pt>
                <c:pt idx="45443">
                  <c:v>8.519912999999999</c:v>
                </c:pt>
                <c:pt idx="45444">
                  <c:v>8.5253669999999993</c:v>
                </c:pt>
                <c:pt idx="45445">
                  <c:v>8.5306040000000003</c:v>
                </c:pt>
                <c:pt idx="45446">
                  <c:v>8.5218090000000011</c:v>
                </c:pt>
                <c:pt idx="45447">
                  <c:v>8.5205479999999998</c:v>
                </c:pt>
                <c:pt idx="45448">
                  <c:v>8.5312540000000006</c:v>
                </c:pt>
                <c:pt idx="45449">
                  <c:v>8.5315049999999992</c:v>
                </c:pt>
                <c:pt idx="45450">
                  <c:v>8.5254830000000013</c:v>
                </c:pt>
                <c:pt idx="45451">
                  <c:v>8.5304669999999998</c:v>
                </c:pt>
                <c:pt idx="45452">
                  <c:v>8.5300450000000012</c:v>
                </c:pt>
                <c:pt idx="45453">
                  <c:v>8.5244409999999995</c:v>
                </c:pt>
                <c:pt idx="45454">
                  <c:v>8.5252480000000013</c:v>
                </c:pt>
                <c:pt idx="45455">
                  <c:v>8.5235599999999998</c:v>
                </c:pt>
                <c:pt idx="45456">
                  <c:v>8.5205559999999991</c:v>
                </c:pt>
                <c:pt idx="45457">
                  <c:v>8.5245509999999989</c:v>
                </c:pt>
                <c:pt idx="45458">
                  <c:v>8.5333159999999992</c:v>
                </c:pt>
                <c:pt idx="45459">
                  <c:v>8.5298379999999998</c:v>
                </c:pt>
                <c:pt idx="45460">
                  <c:v>8.532350000000001</c:v>
                </c:pt>
                <c:pt idx="45461">
                  <c:v>8.539401999999999</c:v>
                </c:pt>
                <c:pt idx="45462">
                  <c:v>8.5283289999999994</c:v>
                </c:pt>
                <c:pt idx="45463">
                  <c:v>8.5306879999999996</c:v>
                </c:pt>
                <c:pt idx="45464">
                  <c:v>8.5443099999999994</c:v>
                </c:pt>
                <c:pt idx="45465">
                  <c:v>8.5399399999999996</c:v>
                </c:pt>
                <c:pt idx="45466">
                  <c:v>8.5304859999999998</c:v>
                </c:pt>
                <c:pt idx="45467">
                  <c:v>8.5313510000000008</c:v>
                </c:pt>
                <c:pt idx="45468">
                  <c:v>8.5305660000000003</c:v>
                </c:pt>
                <c:pt idx="45469">
                  <c:v>8.5278890000000001</c:v>
                </c:pt>
                <c:pt idx="45470">
                  <c:v>8.534476999999999</c:v>
                </c:pt>
                <c:pt idx="45471">
                  <c:v>8.5356729999999992</c:v>
                </c:pt>
                <c:pt idx="45472">
                  <c:v>8.5337180000000004</c:v>
                </c:pt>
                <c:pt idx="45473">
                  <c:v>8.5383169999999993</c:v>
                </c:pt>
                <c:pt idx="45474">
                  <c:v>8.5326559999999994</c:v>
                </c:pt>
                <c:pt idx="45475">
                  <c:v>8.5308309999999992</c:v>
                </c:pt>
                <c:pt idx="45476">
                  <c:v>8.5406389999999988</c:v>
                </c:pt>
                <c:pt idx="45477">
                  <c:v>8.537469999999999</c:v>
                </c:pt>
                <c:pt idx="45478">
                  <c:v>8.5259280000000004</c:v>
                </c:pt>
                <c:pt idx="45479">
                  <c:v>8.5319140000000004</c:v>
                </c:pt>
                <c:pt idx="45480">
                  <c:v>8.5360739999999993</c:v>
                </c:pt>
                <c:pt idx="45481">
                  <c:v>8.5254209999999997</c:v>
                </c:pt>
                <c:pt idx="45482">
                  <c:v>8.5317499999999988</c:v>
                </c:pt>
                <c:pt idx="45483">
                  <c:v>8.5368230000000001</c:v>
                </c:pt>
                <c:pt idx="45484">
                  <c:v>8.5289539999999988</c:v>
                </c:pt>
                <c:pt idx="45485">
                  <c:v>8.535895</c:v>
                </c:pt>
                <c:pt idx="45486">
                  <c:v>8.5377550000000006</c:v>
                </c:pt>
                <c:pt idx="45487">
                  <c:v>8.5282640000000001</c:v>
                </c:pt>
                <c:pt idx="45488">
                  <c:v>8.5273900000000005</c:v>
                </c:pt>
                <c:pt idx="45489">
                  <c:v>8.5316369999999999</c:v>
                </c:pt>
                <c:pt idx="45490">
                  <c:v>8.5281289999999998</c:v>
                </c:pt>
                <c:pt idx="45491">
                  <c:v>8.5313839999999992</c:v>
                </c:pt>
                <c:pt idx="45492">
                  <c:v>8.5421279999999999</c:v>
                </c:pt>
                <c:pt idx="45493">
                  <c:v>8.5338919999999998</c:v>
                </c:pt>
                <c:pt idx="45494">
                  <c:v>8.5263740000000006</c:v>
                </c:pt>
                <c:pt idx="45495">
                  <c:v>8.5361560000000001</c:v>
                </c:pt>
                <c:pt idx="45496">
                  <c:v>8.536916999999999</c:v>
                </c:pt>
                <c:pt idx="45497">
                  <c:v>8.5289730000000006</c:v>
                </c:pt>
                <c:pt idx="45498">
                  <c:v>8.5293899999999994</c:v>
                </c:pt>
                <c:pt idx="45499">
                  <c:v>8.5363420000000012</c:v>
                </c:pt>
                <c:pt idx="45500">
                  <c:v>8.5413119999999996</c:v>
                </c:pt>
                <c:pt idx="45501">
                  <c:v>8.5411959999999993</c:v>
                </c:pt>
                <c:pt idx="45502">
                  <c:v>8.5368099999999991</c:v>
                </c:pt>
                <c:pt idx="45503">
                  <c:v>8.5305700000000009</c:v>
                </c:pt>
                <c:pt idx="45504">
                  <c:v>8.5321460000000009</c:v>
                </c:pt>
                <c:pt idx="45505">
                  <c:v>8.5363779999999991</c:v>
                </c:pt>
                <c:pt idx="45506">
                  <c:v>8.5320710000000002</c:v>
                </c:pt>
                <c:pt idx="45507">
                  <c:v>8.5302819999999997</c:v>
                </c:pt>
                <c:pt idx="45508">
                  <c:v>8.5365739999999999</c:v>
                </c:pt>
                <c:pt idx="45509">
                  <c:v>8.5408049999999989</c:v>
                </c:pt>
                <c:pt idx="45510">
                  <c:v>8.5401999999999987</c:v>
                </c:pt>
                <c:pt idx="45511">
                  <c:v>8.5467440000000003</c:v>
                </c:pt>
                <c:pt idx="45512">
                  <c:v>8.5469080000000002</c:v>
                </c:pt>
                <c:pt idx="45513">
                  <c:v>8.5329370000000004</c:v>
                </c:pt>
                <c:pt idx="45514">
                  <c:v>8.5358769999999993</c:v>
                </c:pt>
                <c:pt idx="45515">
                  <c:v>8.5447480000000002</c:v>
                </c:pt>
                <c:pt idx="45516">
                  <c:v>8.537348999999999</c:v>
                </c:pt>
                <c:pt idx="45517">
                  <c:v>8.5410830000000004</c:v>
                </c:pt>
                <c:pt idx="45518">
                  <c:v>8.5469089999999994</c:v>
                </c:pt>
                <c:pt idx="45519">
                  <c:v>8.5354600000000005</c:v>
                </c:pt>
                <c:pt idx="45520">
                  <c:v>8.535813000000001</c:v>
                </c:pt>
                <c:pt idx="45521">
                  <c:v>8.5485720000000001</c:v>
                </c:pt>
                <c:pt idx="45522">
                  <c:v>8.5406480000000009</c:v>
                </c:pt>
                <c:pt idx="45523">
                  <c:v>8.5291549999999994</c:v>
                </c:pt>
                <c:pt idx="45524">
                  <c:v>8.5395870000000009</c:v>
                </c:pt>
                <c:pt idx="45525">
                  <c:v>8.5393609999999995</c:v>
                </c:pt>
                <c:pt idx="45526">
                  <c:v>8.5279710000000009</c:v>
                </c:pt>
                <c:pt idx="45527">
                  <c:v>8.5352259999999998</c:v>
                </c:pt>
                <c:pt idx="45528">
                  <c:v>8.5442689999999999</c:v>
                </c:pt>
                <c:pt idx="45529">
                  <c:v>8.5410450000000004</c:v>
                </c:pt>
                <c:pt idx="45530">
                  <c:v>8.5400840000000002</c:v>
                </c:pt>
                <c:pt idx="45531">
                  <c:v>8.5439040000000013</c:v>
                </c:pt>
                <c:pt idx="45532">
                  <c:v>8.5390730000000001</c:v>
                </c:pt>
                <c:pt idx="45533">
                  <c:v>8.5391159999999999</c:v>
                </c:pt>
                <c:pt idx="45534">
                  <c:v>8.5498589999999997</c:v>
                </c:pt>
                <c:pt idx="45535">
                  <c:v>8.5447389999999999</c:v>
                </c:pt>
                <c:pt idx="45536">
                  <c:v>8.5411350000000006</c:v>
                </c:pt>
                <c:pt idx="45537">
                  <c:v>8.5472429999999999</c:v>
                </c:pt>
                <c:pt idx="45538">
                  <c:v>8.5408270000000002</c:v>
                </c:pt>
                <c:pt idx="45539">
                  <c:v>8.5338740000000008</c:v>
                </c:pt>
                <c:pt idx="45540">
                  <c:v>8.5384370000000001</c:v>
                </c:pt>
                <c:pt idx="45541">
                  <c:v>8.5397770000000008</c:v>
                </c:pt>
                <c:pt idx="45542">
                  <c:v>8.5359750000000005</c:v>
                </c:pt>
                <c:pt idx="45543">
                  <c:v>8.5455629999999996</c:v>
                </c:pt>
                <c:pt idx="45544">
                  <c:v>8.5486719999999998</c:v>
                </c:pt>
                <c:pt idx="45545">
                  <c:v>8.5398709999999998</c:v>
                </c:pt>
                <c:pt idx="45546">
                  <c:v>8.5486700000000013</c:v>
                </c:pt>
                <c:pt idx="45547">
                  <c:v>8.5516819999999996</c:v>
                </c:pt>
                <c:pt idx="45548">
                  <c:v>8.5407340000000005</c:v>
                </c:pt>
                <c:pt idx="45549">
                  <c:v>8.5426439999999992</c:v>
                </c:pt>
                <c:pt idx="45550">
                  <c:v>8.5513359999999992</c:v>
                </c:pt>
                <c:pt idx="45551">
                  <c:v>8.5464200000000012</c:v>
                </c:pt>
                <c:pt idx="45552">
                  <c:v>8.5388599999999997</c:v>
                </c:pt>
                <c:pt idx="45553">
                  <c:v>8.5487900000000003</c:v>
                </c:pt>
                <c:pt idx="45554">
                  <c:v>8.5466920000000002</c:v>
                </c:pt>
                <c:pt idx="45555">
                  <c:v>8.5380959999999995</c:v>
                </c:pt>
                <c:pt idx="45556">
                  <c:v>8.5497580000000006</c:v>
                </c:pt>
                <c:pt idx="45557">
                  <c:v>8.5513630000000003</c:v>
                </c:pt>
                <c:pt idx="45558">
                  <c:v>8.5450559999999989</c:v>
                </c:pt>
                <c:pt idx="45559">
                  <c:v>8.5528130000000004</c:v>
                </c:pt>
                <c:pt idx="45560">
                  <c:v>8.5588449999999998</c:v>
                </c:pt>
                <c:pt idx="45561">
                  <c:v>8.5546810000000004</c:v>
                </c:pt>
                <c:pt idx="45562">
                  <c:v>8.5555890000000012</c:v>
                </c:pt>
                <c:pt idx="45563">
                  <c:v>8.5564090000000004</c:v>
                </c:pt>
                <c:pt idx="45564">
                  <c:v>8.5413180000000004</c:v>
                </c:pt>
                <c:pt idx="45565">
                  <c:v>8.5426979999999997</c:v>
                </c:pt>
                <c:pt idx="45566">
                  <c:v>8.5543139999999998</c:v>
                </c:pt>
                <c:pt idx="45567">
                  <c:v>8.5373319999999993</c:v>
                </c:pt>
                <c:pt idx="45568">
                  <c:v>8.5300279999999997</c:v>
                </c:pt>
                <c:pt idx="45569">
                  <c:v>8.5481820000000006</c:v>
                </c:pt>
                <c:pt idx="45570">
                  <c:v>8.5540640000000003</c:v>
                </c:pt>
                <c:pt idx="45571">
                  <c:v>8.5494209999999988</c:v>
                </c:pt>
                <c:pt idx="45572">
                  <c:v>8.5526079999999993</c:v>
                </c:pt>
                <c:pt idx="45573">
                  <c:v>8.548608999999999</c:v>
                </c:pt>
                <c:pt idx="45574">
                  <c:v>8.5371410000000001</c:v>
                </c:pt>
                <c:pt idx="45575">
                  <c:v>8.5431540000000012</c:v>
                </c:pt>
                <c:pt idx="45576">
                  <c:v>8.550222999999999</c:v>
                </c:pt>
                <c:pt idx="45577">
                  <c:v>8.5491320000000002</c:v>
                </c:pt>
                <c:pt idx="45578">
                  <c:v>8.5537850000000013</c:v>
                </c:pt>
                <c:pt idx="45579">
                  <c:v>8.5497130000000006</c:v>
                </c:pt>
                <c:pt idx="45580">
                  <c:v>8.5405979999999992</c:v>
                </c:pt>
                <c:pt idx="45581">
                  <c:v>8.5377779999999994</c:v>
                </c:pt>
                <c:pt idx="45582">
                  <c:v>8.5442</c:v>
                </c:pt>
                <c:pt idx="45583">
                  <c:v>8.5497800000000002</c:v>
                </c:pt>
                <c:pt idx="45584">
                  <c:v>8.5459379999999996</c:v>
                </c:pt>
                <c:pt idx="45585">
                  <c:v>8.5538230000000013</c:v>
                </c:pt>
                <c:pt idx="45586">
                  <c:v>8.5604659999999999</c:v>
                </c:pt>
                <c:pt idx="45587">
                  <c:v>8.5504810000000013</c:v>
                </c:pt>
                <c:pt idx="45588">
                  <c:v>8.5475500000000011</c:v>
                </c:pt>
                <c:pt idx="45589">
                  <c:v>8.55044</c:v>
                </c:pt>
                <c:pt idx="45590">
                  <c:v>8.5445460000000004</c:v>
                </c:pt>
                <c:pt idx="45591">
                  <c:v>8.5432319999999997</c:v>
                </c:pt>
                <c:pt idx="45592">
                  <c:v>8.5532579999999996</c:v>
                </c:pt>
                <c:pt idx="45593">
                  <c:v>8.5563570000000002</c:v>
                </c:pt>
                <c:pt idx="45594">
                  <c:v>8.5541890000000009</c:v>
                </c:pt>
                <c:pt idx="45595">
                  <c:v>8.5543359999999993</c:v>
                </c:pt>
                <c:pt idx="45596">
                  <c:v>8.5529340000000005</c:v>
                </c:pt>
                <c:pt idx="45597">
                  <c:v>8.5590259999999994</c:v>
                </c:pt>
                <c:pt idx="45598">
                  <c:v>8.5658999999999992</c:v>
                </c:pt>
                <c:pt idx="45599">
                  <c:v>8.5582200000000004</c:v>
                </c:pt>
                <c:pt idx="45600">
                  <c:v>8.547307</c:v>
                </c:pt>
                <c:pt idx="45601">
                  <c:v>8.5487529999999996</c:v>
                </c:pt>
                <c:pt idx="45602">
                  <c:v>8.5498569999999994</c:v>
                </c:pt>
                <c:pt idx="45603">
                  <c:v>8.5423819999999999</c:v>
                </c:pt>
                <c:pt idx="45604">
                  <c:v>8.5450340000000011</c:v>
                </c:pt>
                <c:pt idx="45605">
                  <c:v>8.5507519999999992</c:v>
                </c:pt>
                <c:pt idx="45606">
                  <c:v>8.5528250000000003</c:v>
                </c:pt>
                <c:pt idx="45607">
                  <c:v>8.5623649999999998</c:v>
                </c:pt>
                <c:pt idx="45608">
                  <c:v>8.5604240000000011</c:v>
                </c:pt>
                <c:pt idx="45609">
                  <c:v>8.5535439999999987</c:v>
                </c:pt>
                <c:pt idx="45610">
                  <c:v>8.5623930000000001</c:v>
                </c:pt>
                <c:pt idx="45611">
                  <c:v>8.5654950000000003</c:v>
                </c:pt>
                <c:pt idx="45612">
                  <c:v>8.5529410000000006</c:v>
                </c:pt>
                <c:pt idx="45613">
                  <c:v>8.5491679999999999</c:v>
                </c:pt>
                <c:pt idx="45614">
                  <c:v>8.552854</c:v>
                </c:pt>
                <c:pt idx="45615">
                  <c:v>8.5502210000000005</c:v>
                </c:pt>
                <c:pt idx="45616">
                  <c:v>8.5570690000000003</c:v>
                </c:pt>
                <c:pt idx="45617">
                  <c:v>8.5628640000000011</c:v>
                </c:pt>
                <c:pt idx="45618">
                  <c:v>8.5511739999999996</c:v>
                </c:pt>
                <c:pt idx="45619">
                  <c:v>8.5541450000000001</c:v>
                </c:pt>
                <c:pt idx="45620">
                  <c:v>8.5630750000000013</c:v>
                </c:pt>
                <c:pt idx="45621">
                  <c:v>8.5598539999999996</c:v>
                </c:pt>
                <c:pt idx="45622">
                  <c:v>8.5623450000000005</c:v>
                </c:pt>
                <c:pt idx="45623">
                  <c:v>8.5614810000000006</c:v>
                </c:pt>
                <c:pt idx="45624">
                  <c:v>8.5568929999999988</c:v>
                </c:pt>
                <c:pt idx="45625">
                  <c:v>8.5595409999999994</c:v>
                </c:pt>
                <c:pt idx="45626">
                  <c:v>8.559982999999999</c:v>
                </c:pt>
                <c:pt idx="45627">
                  <c:v>8.55124</c:v>
                </c:pt>
                <c:pt idx="45628">
                  <c:v>8.5512069999999998</c:v>
                </c:pt>
                <c:pt idx="45629">
                  <c:v>8.5659840000000003</c:v>
                </c:pt>
                <c:pt idx="45630">
                  <c:v>8.5644869999999997</c:v>
                </c:pt>
                <c:pt idx="45631">
                  <c:v>8.5525230000000008</c:v>
                </c:pt>
                <c:pt idx="45632">
                  <c:v>8.5592919999999992</c:v>
                </c:pt>
                <c:pt idx="45633">
                  <c:v>8.5657999999999994</c:v>
                </c:pt>
                <c:pt idx="45634">
                  <c:v>8.5583950000000009</c:v>
                </c:pt>
                <c:pt idx="45635">
                  <c:v>8.5538349999999994</c:v>
                </c:pt>
                <c:pt idx="45636">
                  <c:v>8.556025</c:v>
                </c:pt>
                <c:pt idx="45637">
                  <c:v>8.546676999999999</c:v>
                </c:pt>
                <c:pt idx="45638">
                  <c:v>8.5440170000000002</c:v>
                </c:pt>
                <c:pt idx="45639">
                  <c:v>8.560770999999999</c:v>
                </c:pt>
                <c:pt idx="45640">
                  <c:v>8.5581589999999998</c:v>
                </c:pt>
                <c:pt idx="45641">
                  <c:v>8.5500629999999997</c:v>
                </c:pt>
                <c:pt idx="45642">
                  <c:v>8.5662760000000002</c:v>
                </c:pt>
                <c:pt idx="45643">
                  <c:v>8.5731800000000007</c:v>
                </c:pt>
                <c:pt idx="45644">
                  <c:v>8.5623120000000004</c:v>
                </c:pt>
                <c:pt idx="45645">
                  <c:v>8.5681259999999995</c:v>
                </c:pt>
                <c:pt idx="45646">
                  <c:v>8.5714059999999996</c:v>
                </c:pt>
                <c:pt idx="45647">
                  <c:v>8.5507559999999998</c:v>
                </c:pt>
                <c:pt idx="45648">
                  <c:v>8.5500919999999994</c:v>
                </c:pt>
                <c:pt idx="45649">
                  <c:v>8.5627570000000013</c:v>
                </c:pt>
                <c:pt idx="45650">
                  <c:v>8.5548289999999998</c:v>
                </c:pt>
                <c:pt idx="45651">
                  <c:v>8.5519980000000011</c:v>
                </c:pt>
                <c:pt idx="45652">
                  <c:v>8.553685999999999</c:v>
                </c:pt>
                <c:pt idx="45653">
                  <c:v>8.5571990000000007</c:v>
                </c:pt>
                <c:pt idx="45654">
                  <c:v>8.5723780000000005</c:v>
                </c:pt>
                <c:pt idx="45655">
                  <c:v>8.5767930000000003</c:v>
                </c:pt>
                <c:pt idx="45656">
                  <c:v>8.5627259999999996</c:v>
                </c:pt>
                <c:pt idx="45657">
                  <c:v>8.5618920000000003</c:v>
                </c:pt>
                <c:pt idx="45658">
                  <c:v>8.5766740000000006</c:v>
                </c:pt>
                <c:pt idx="45659">
                  <c:v>8.564076</c:v>
                </c:pt>
                <c:pt idx="45660">
                  <c:v>8.5472199999999994</c:v>
                </c:pt>
                <c:pt idx="45661">
                  <c:v>8.5593819999999994</c:v>
                </c:pt>
                <c:pt idx="45662">
                  <c:v>8.5655929999999998</c:v>
                </c:pt>
                <c:pt idx="45663">
                  <c:v>8.5579619999999998</c:v>
                </c:pt>
                <c:pt idx="45664">
                  <c:v>8.5620510000000003</c:v>
                </c:pt>
                <c:pt idx="45665">
                  <c:v>8.5682130000000001</c:v>
                </c:pt>
                <c:pt idx="45666">
                  <c:v>8.5647009999999995</c:v>
                </c:pt>
                <c:pt idx="45667">
                  <c:v>8.5676710000000007</c:v>
                </c:pt>
                <c:pt idx="45668">
                  <c:v>8.5695940000000004</c:v>
                </c:pt>
                <c:pt idx="45669">
                  <c:v>8.5580369999999988</c:v>
                </c:pt>
                <c:pt idx="45670">
                  <c:v>8.5608159999999991</c:v>
                </c:pt>
                <c:pt idx="45671">
                  <c:v>8.566794999999999</c:v>
                </c:pt>
                <c:pt idx="45672">
                  <c:v>8.5549359999999997</c:v>
                </c:pt>
                <c:pt idx="45673">
                  <c:v>8.5547900000000006</c:v>
                </c:pt>
                <c:pt idx="45674">
                  <c:v>8.5649340000000009</c:v>
                </c:pt>
                <c:pt idx="45675">
                  <c:v>8.5664459999999991</c:v>
                </c:pt>
                <c:pt idx="45676">
                  <c:v>8.571612</c:v>
                </c:pt>
                <c:pt idx="45677">
                  <c:v>8.5777169999999998</c:v>
                </c:pt>
                <c:pt idx="45678">
                  <c:v>8.5716770000000011</c:v>
                </c:pt>
                <c:pt idx="45679">
                  <c:v>8.5674640000000011</c:v>
                </c:pt>
                <c:pt idx="45680">
                  <c:v>8.5739769999999993</c:v>
                </c:pt>
                <c:pt idx="45681">
                  <c:v>8.5689379999999993</c:v>
                </c:pt>
                <c:pt idx="45682">
                  <c:v>8.5594239999999999</c:v>
                </c:pt>
                <c:pt idx="45683">
                  <c:v>8.565097999999999</c:v>
                </c:pt>
                <c:pt idx="45684">
                  <c:v>8.5672940000000004</c:v>
                </c:pt>
                <c:pt idx="45685">
                  <c:v>8.5658209999999997</c:v>
                </c:pt>
                <c:pt idx="45686">
                  <c:v>8.5676829999999988</c:v>
                </c:pt>
                <c:pt idx="45687">
                  <c:v>8.5647260000000003</c:v>
                </c:pt>
                <c:pt idx="45688">
                  <c:v>8.5593459999999997</c:v>
                </c:pt>
                <c:pt idx="45689">
                  <c:v>8.563289000000001</c:v>
                </c:pt>
                <c:pt idx="45690">
                  <c:v>8.5672910000000009</c:v>
                </c:pt>
                <c:pt idx="45691">
                  <c:v>8.5608380000000004</c:v>
                </c:pt>
                <c:pt idx="45692">
                  <c:v>8.5649309999999996</c:v>
                </c:pt>
                <c:pt idx="45693">
                  <c:v>8.5693769999999994</c:v>
                </c:pt>
                <c:pt idx="45694">
                  <c:v>8.5605659999999997</c:v>
                </c:pt>
                <c:pt idx="45695">
                  <c:v>8.5644939999999998</c:v>
                </c:pt>
                <c:pt idx="45696">
                  <c:v>8.5772510000000004</c:v>
                </c:pt>
                <c:pt idx="45697">
                  <c:v>8.5743729999999996</c:v>
                </c:pt>
                <c:pt idx="45698">
                  <c:v>8.5662389999999995</c:v>
                </c:pt>
                <c:pt idx="45699">
                  <c:v>8.5780640000000012</c:v>
                </c:pt>
                <c:pt idx="45700">
                  <c:v>8.5826969999999996</c:v>
                </c:pt>
                <c:pt idx="45701">
                  <c:v>8.563013999999999</c:v>
                </c:pt>
                <c:pt idx="45702">
                  <c:v>8.5634580000000007</c:v>
                </c:pt>
                <c:pt idx="45703">
                  <c:v>8.5759299999999996</c:v>
                </c:pt>
                <c:pt idx="45704">
                  <c:v>8.5734019999999997</c:v>
                </c:pt>
                <c:pt idx="45705">
                  <c:v>8.5736080000000001</c:v>
                </c:pt>
                <c:pt idx="45706">
                  <c:v>8.572102000000001</c:v>
                </c:pt>
                <c:pt idx="45707">
                  <c:v>8.5653560000000013</c:v>
                </c:pt>
                <c:pt idx="45708">
                  <c:v>8.5659950000000009</c:v>
                </c:pt>
                <c:pt idx="45709">
                  <c:v>8.5723920000000007</c:v>
                </c:pt>
                <c:pt idx="45710">
                  <c:v>8.5717099999999995</c:v>
                </c:pt>
                <c:pt idx="45711">
                  <c:v>8.5694049999999997</c:v>
                </c:pt>
                <c:pt idx="45712">
                  <c:v>8.5698399999999992</c:v>
                </c:pt>
                <c:pt idx="45713">
                  <c:v>8.5631610000000009</c:v>
                </c:pt>
                <c:pt idx="45714">
                  <c:v>8.5636580000000002</c:v>
                </c:pt>
                <c:pt idx="45715">
                  <c:v>8.5739669999999997</c:v>
                </c:pt>
                <c:pt idx="45716">
                  <c:v>8.5722489999999993</c:v>
                </c:pt>
                <c:pt idx="45717">
                  <c:v>8.5665219999999991</c:v>
                </c:pt>
                <c:pt idx="45718">
                  <c:v>8.5751910000000002</c:v>
                </c:pt>
                <c:pt idx="45719">
                  <c:v>8.5816759999999999</c:v>
                </c:pt>
                <c:pt idx="45720">
                  <c:v>8.568995000000001</c:v>
                </c:pt>
                <c:pt idx="45721">
                  <c:v>8.5672800000000002</c:v>
                </c:pt>
                <c:pt idx="45722">
                  <c:v>8.5749080000000006</c:v>
                </c:pt>
                <c:pt idx="45723">
                  <c:v>8.5696830000000013</c:v>
                </c:pt>
                <c:pt idx="45724">
                  <c:v>8.5753760000000003</c:v>
                </c:pt>
                <c:pt idx="45725">
                  <c:v>8.5844389999999997</c:v>
                </c:pt>
                <c:pt idx="45726">
                  <c:v>8.5726779999999998</c:v>
                </c:pt>
                <c:pt idx="45727">
                  <c:v>8.5662310000000002</c:v>
                </c:pt>
                <c:pt idx="45728">
                  <c:v>8.5777579999999993</c:v>
                </c:pt>
                <c:pt idx="45729">
                  <c:v>8.5773270000000004</c:v>
                </c:pt>
                <c:pt idx="45730">
                  <c:v>8.5649820000000005</c:v>
                </c:pt>
                <c:pt idx="45731">
                  <c:v>8.5721899999999991</c:v>
                </c:pt>
                <c:pt idx="45732">
                  <c:v>8.5779430000000012</c:v>
                </c:pt>
                <c:pt idx="45733">
                  <c:v>8.5716649999999994</c:v>
                </c:pt>
                <c:pt idx="45734">
                  <c:v>8.5798349999999992</c:v>
                </c:pt>
                <c:pt idx="45735">
                  <c:v>8.5778250000000007</c:v>
                </c:pt>
                <c:pt idx="45736">
                  <c:v>8.5608149999999998</c:v>
                </c:pt>
                <c:pt idx="45737">
                  <c:v>8.5714980000000001</c:v>
                </c:pt>
                <c:pt idx="45738">
                  <c:v>8.5890829999999987</c:v>
                </c:pt>
                <c:pt idx="45739">
                  <c:v>8.5780940000000001</c:v>
                </c:pt>
                <c:pt idx="45740">
                  <c:v>8.5696300000000001</c:v>
                </c:pt>
                <c:pt idx="45741">
                  <c:v>8.5795469999999998</c:v>
                </c:pt>
                <c:pt idx="45742">
                  <c:v>8.5785260000000001</c:v>
                </c:pt>
                <c:pt idx="45743">
                  <c:v>8.5759340000000002</c:v>
                </c:pt>
                <c:pt idx="45744">
                  <c:v>8.5807940000000009</c:v>
                </c:pt>
                <c:pt idx="45745">
                  <c:v>8.5752319999999997</c:v>
                </c:pt>
                <c:pt idx="45746">
                  <c:v>8.5765989999999999</c:v>
                </c:pt>
                <c:pt idx="45747">
                  <c:v>8.5851480000000002</c:v>
                </c:pt>
                <c:pt idx="45748">
                  <c:v>8.5753780000000006</c:v>
                </c:pt>
                <c:pt idx="45749">
                  <c:v>8.5632239999999999</c:v>
                </c:pt>
                <c:pt idx="45750">
                  <c:v>8.5704419999999999</c:v>
                </c:pt>
                <c:pt idx="45751">
                  <c:v>8.5834469999999996</c:v>
                </c:pt>
                <c:pt idx="45752">
                  <c:v>8.5757890000000003</c:v>
                </c:pt>
                <c:pt idx="45753">
                  <c:v>8.5717809999999997</c:v>
                </c:pt>
                <c:pt idx="45754">
                  <c:v>8.5792669999999998</c:v>
                </c:pt>
                <c:pt idx="45755">
                  <c:v>8.5766279999999995</c:v>
                </c:pt>
                <c:pt idx="45756">
                  <c:v>8.5827609999999996</c:v>
                </c:pt>
                <c:pt idx="45757">
                  <c:v>8.587275</c:v>
                </c:pt>
                <c:pt idx="45758">
                  <c:v>8.578519</c:v>
                </c:pt>
                <c:pt idx="45759">
                  <c:v>8.5820819999999998</c:v>
                </c:pt>
                <c:pt idx="45760">
                  <c:v>8.5931449999999998</c:v>
                </c:pt>
                <c:pt idx="45761">
                  <c:v>8.5901370000000004</c:v>
                </c:pt>
                <c:pt idx="45762">
                  <c:v>8.5795110000000001</c:v>
                </c:pt>
                <c:pt idx="45763">
                  <c:v>8.5806500000000003</c:v>
                </c:pt>
                <c:pt idx="45764">
                  <c:v>8.5891510000000011</c:v>
                </c:pt>
                <c:pt idx="45765">
                  <c:v>8.5913979999999999</c:v>
                </c:pt>
                <c:pt idx="45766">
                  <c:v>8.584859999999999</c:v>
                </c:pt>
                <c:pt idx="45767">
                  <c:v>8.5712469999999996</c:v>
                </c:pt>
                <c:pt idx="45768">
                  <c:v>8.5712890000000002</c:v>
                </c:pt>
                <c:pt idx="45769">
                  <c:v>8.584816</c:v>
                </c:pt>
                <c:pt idx="45770">
                  <c:v>8.5857260000000011</c:v>
                </c:pt>
                <c:pt idx="45771">
                  <c:v>8.5753959999999996</c:v>
                </c:pt>
                <c:pt idx="45772">
                  <c:v>8.5719899999999996</c:v>
                </c:pt>
                <c:pt idx="45773">
                  <c:v>8.5734870000000001</c:v>
                </c:pt>
                <c:pt idx="45774">
                  <c:v>8.5737459999999999</c:v>
                </c:pt>
                <c:pt idx="45775">
                  <c:v>8.5797319999999999</c:v>
                </c:pt>
                <c:pt idx="45776">
                  <c:v>8.580089000000001</c:v>
                </c:pt>
                <c:pt idx="45777">
                  <c:v>8.5767620000000004</c:v>
                </c:pt>
                <c:pt idx="45778">
                  <c:v>8.5860339999999997</c:v>
                </c:pt>
                <c:pt idx="45779">
                  <c:v>8.5887320000000003</c:v>
                </c:pt>
                <c:pt idx="45780">
                  <c:v>8.5808730000000004</c:v>
                </c:pt>
                <c:pt idx="45781">
                  <c:v>8.5783009999999997</c:v>
                </c:pt>
                <c:pt idx="45782">
                  <c:v>8.5815590000000004</c:v>
                </c:pt>
                <c:pt idx="45783">
                  <c:v>8.5836490000000012</c:v>
                </c:pt>
                <c:pt idx="45784">
                  <c:v>8.585598000000001</c:v>
                </c:pt>
                <c:pt idx="45785">
                  <c:v>8.5904330000000009</c:v>
                </c:pt>
                <c:pt idx="45786">
                  <c:v>8.5870680000000004</c:v>
                </c:pt>
                <c:pt idx="45787">
                  <c:v>8.5793290000000013</c:v>
                </c:pt>
                <c:pt idx="45788">
                  <c:v>8.5815370000000009</c:v>
                </c:pt>
                <c:pt idx="45789">
                  <c:v>8.5857670000000006</c:v>
                </c:pt>
                <c:pt idx="45790">
                  <c:v>8.5833250000000003</c:v>
                </c:pt>
                <c:pt idx="45791">
                  <c:v>8.5814160000000008</c:v>
                </c:pt>
                <c:pt idx="45792">
                  <c:v>8.582847000000001</c:v>
                </c:pt>
                <c:pt idx="45793">
                  <c:v>8.5806940000000012</c:v>
                </c:pt>
                <c:pt idx="45794">
                  <c:v>8.5803750000000001</c:v>
                </c:pt>
                <c:pt idx="45795">
                  <c:v>8.5859880000000004</c:v>
                </c:pt>
                <c:pt idx="45796">
                  <c:v>8.5822909999999997</c:v>
                </c:pt>
                <c:pt idx="45797">
                  <c:v>8.5809259999999998</c:v>
                </c:pt>
                <c:pt idx="45798">
                  <c:v>8.5893969999999999</c:v>
                </c:pt>
                <c:pt idx="45799">
                  <c:v>8.5885719999999992</c:v>
                </c:pt>
                <c:pt idx="45800">
                  <c:v>8.5855509999999988</c:v>
                </c:pt>
                <c:pt idx="45801">
                  <c:v>8.5845559999999992</c:v>
                </c:pt>
                <c:pt idx="45802">
                  <c:v>8.583400000000001</c:v>
                </c:pt>
                <c:pt idx="45803">
                  <c:v>8.5870329999999999</c:v>
                </c:pt>
                <c:pt idx="45804">
                  <c:v>8.5926620000000007</c:v>
                </c:pt>
                <c:pt idx="45805">
                  <c:v>8.5921780000000005</c:v>
                </c:pt>
                <c:pt idx="45806">
                  <c:v>8.5883959999999995</c:v>
                </c:pt>
                <c:pt idx="45807">
                  <c:v>8.5973499999999987</c:v>
                </c:pt>
                <c:pt idx="45808">
                  <c:v>8.5951510000000013</c:v>
                </c:pt>
                <c:pt idx="45809">
                  <c:v>8.5822450000000003</c:v>
                </c:pt>
                <c:pt idx="45810">
                  <c:v>8.5843439999999998</c:v>
                </c:pt>
                <c:pt idx="45811">
                  <c:v>8.5854749999999989</c:v>
                </c:pt>
                <c:pt idx="45812">
                  <c:v>8.5873340000000002</c:v>
                </c:pt>
                <c:pt idx="45813">
                  <c:v>8.5945850000000004</c:v>
                </c:pt>
                <c:pt idx="45814">
                  <c:v>8.5901350000000001</c:v>
                </c:pt>
                <c:pt idx="45815">
                  <c:v>8.5798039999999993</c:v>
                </c:pt>
                <c:pt idx="45816">
                  <c:v>8.5853289999999998</c:v>
                </c:pt>
                <c:pt idx="45817">
                  <c:v>8.5962840000000007</c:v>
                </c:pt>
                <c:pt idx="45818">
                  <c:v>8.5930970000000002</c:v>
                </c:pt>
                <c:pt idx="45819">
                  <c:v>8.5952479999999998</c:v>
                </c:pt>
                <c:pt idx="45820">
                  <c:v>8.594221000000001</c:v>
                </c:pt>
                <c:pt idx="45821">
                  <c:v>8.5819609999999997</c:v>
                </c:pt>
                <c:pt idx="45822">
                  <c:v>8.5880960000000002</c:v>
                </c:pt>
                <c:pt idx="45823">
                  <c:v>8.60032</c:v>
                </c:pt>
                <c:pt idx="45824">
                  <c:v>8.5961239999999997</c:v>
                </c:pt>
                <c:pt idx="45825">
                  <c:v>8.5876459999999994</c:v>
                </c:pt>
                <c:pt idx="45826">
                  <c:v>8.5937300000000008</c:v>
                </c:pt>
                <c:pt idx="45827">
                  <c:v>8.5960979999999996</c:v>
                </c:pt>
                <c:pt idx="45828">
                  <c:v>8.5854129999999991</c:v>
                </c:pt>
                <c:pt idx="45829">
                  <c:v>8.5877979999999994</c:v>
                </c:pt>
                <c:pt idx="45830">
                  <c:v>8.5916779999999999</c:v>
                </c:pt>
                <c:pt idx="45831">
                  <c:v>8.5891090000000005</c:v>
                </c:pt>
                <c:pt idx="45832">
                  <c:v>8.5925940000000001</c:v>
                </c:pt>
                <c:pt idx="45833">
                  <c:v>8.5845960000000012</c:v>
                </c:pt>
                <c:pt idx="45834">
                  <c:v>8.579402</c:v>
                </c:pt>
                <c:pt idx="45835">
                  <c:v>8.5926109999999998</c:v>
                </c:pt>
                <c:pt idx="45836">
                  <c:v>8.5940310000000011</c:v>
                </c:pt>
                <c:pt idx="45837">
                  <c:v>8.5864159999999998</c:v>
                </c:pt>
                <c:pt idx="45838">
                  <c:v>8.5918200000000002</c:v>
                </c:pt>
                <c:pt idx="45839">
                  <c:v>8.5969850000000001</c:v>
                </c:pt>
                <c:pt idx="45840">
                  <c:v>8.5941760000000009</c:v>
                </c:pt>
                <c:pt idx="45841">
                  <c:v>8.5987720000000003</c:v>
                </c:pt>
                <c:pt idx="45842">
                  <c:v>8.5995589999999993</c:v>
                </c:pt>
                <c:pt idx="45843">
                  <c:v>8.5896270000000001</c:v>
                </c:pt>
                <c:pt idx="45844">
                  <c:v>8.5991119999999999</c:v>
                </c:pt>
                <c:pt idx="45845">
                  <c:v>8.6087410000000002</c:v>
                </c:pt>
                <c:pt idx="45846">
                  <c:v>8.5871700000000004</c:v>
                </c:pt>
                <c:pt idx="45847">
                  <c:v>8.5794090000000001</c:v>
                </c:pt>
                <c:pt idx="45848">
                  <c:v>8.5966310000000004</c:v>
                </c:pt>
                <c:pt idx="45849">
                  <c:v>8.5933379999999993</c:v>
                </c:pt>
                <c:pt idx="45850">
                  <c:v>8.5832359999999994</c:v>
                </c:pt>
                <c:pt idx="45851">
                  <c:v>8.5964960000000001</c:v>
                </c:pt>
                <c:pt idx="45852">
                  <c:v>8.5969639999999998</c:v>
                </c:pt>
                <c:pt idx="45853">
                  <c:v>8.5897490000000012</c:v>
                </c:pt>
                <c:pt idx="45854">
                  <c:v>8.5974769999999996</c:v>
                </c:pt>
                <c:pt idx="45855">
                  <c:v>8.5902810000000009</c:v>
                </c:pt>
                <c:pt idx="45856">
                  <c:v>8.5841999999999992</c:v>
                </c:pt>
                <c:pt idx="45857">
                  <c:v>8.6050199999999997</c:v>
                </c:pt>
                <c:pt idx="45858">
                  <c:v>8.6073430000000002</c:v>
                </c:pt>
                <c:pt idx="45859">
                  <c:v>8.586151000000001</c:v>
                </c:pt>
                <c:pt idx="45860">
                  <c:v>8.5975350000000006</c:v>
                </c:pt>
                <c:pt idx="45861">
                  <c:v>8.612487999999999</c:v>
                </c:pt>
                <c:pt idx="45862">
                  <c:v>8.5902440000000002</c:v>
                </c:pt>
                <c:pt idx="45863">
                  <c:v>8.5967020000000005</c:v>
                </c:pt>
                <c:pt idx="45864">
                  <c:v>8.6207309999999993</c:v>
                </c:pt>
                <c:pt idx="45865">
                  <c:v>8.6006439999999991</c:v>
                </c:pt>
                <c:pt idx="45866">
                  <c:v>8.5849000000000011</c:v>
                </c:pt>
                <c:pt idx="45867">
                  <c:v>8.5982659999999989</c:v>
                </c:pt>
                <c:pt idx="45868">
                  <c:v>8.6007119999999997</c:v>
                </c:pt>
                <c:pt idx="45869">
                  <c:v>8.5917399999999997</c:v>
                </c:pt>
                <c:pt idx="45870">
                  <c:v>8.6000160000000001</c:v>
                </c:pt>
                <c:pt idx="45871">
                  <c:v>8.6060149999999993</c:v>
                </c:pt>
                <c:pt idx="45872">
                  <c:v>8.591584000000001</c:v>
                </c:pt>
                <c:pt idx="45873">
                  <c:v>8.5968650000000011</c:v>
                </c:pt>
                <c:pt idx="45874">
                  <c:v>8.6066010000000013</c:v>
                </c:pt>
                <c:pt idx="45875">
                  <c:v>8.5940000000000012</c:v>
                </c:pt>
                <c:pt idx="45876">
                  <c:v>8.5970289999999991</c:v>
                </c:pt>
                <c:pt idx="45877">
                  <c:v>8.6079739999999987</c:v>
                </c:pt>
                <c:pt idx="45878">
                  <c:v>8.5970049999999993</c:v>
                </c:pt>
                <c:pt idx="45879">
                  <c:v>8.5955270000000006</c:v>
                </c:pt>
                <c:pt idx="45880">
                  <c:v>8.605874</c:v>
                </c:pt>
                <c:pt idx="45881">
                  <c:v>8.5892599999999995</c:v>
                </c:pt>
                <c:pt idx="45882">
                  <c:v>8.5837269999999997</c:v>
                </c:pt>
                <c:pt idx="45883">
                  <c:v>8.6050170000000001</c:v>
                </c:pt>
                <c:pt idx="45884">
                  <c:v>8.600206</c:v>
                </c:pt>
                <c:pt idx="45885">
                  <c:v>8.5964050000000007</c:v>
                </c:pt>
                <c:pt idx="45886">
                  <c:v>8.6110030000000002</c:v>
                </c:pt>
                <c:pt idx="45887">
                  <c:v>8.6031139999999997</c:v>
                </c:pt>
                <c:pt idx="45888">
                  <c:v>8.5888439999999999</c:v>
                </c:pt>
                <c:pt idx="45889">
                  <c:v>8.5957439999999998</c:v>
                </c:pt>
                <c:pt idx="45890">
                  <c:v>8.602958000000001</c:v>
                </c:pt>
                <c:pt idx="45891">
                  <c:v>8.596661000000001</c:v>
                </c:pt>
                <c:pt idx="45892">
                  <c:v>8.5995439999999999</c:v>
                </c:pt>
                <c:pt idx="45893">
                  <c:v>8.6037160000000004</c:v>
                </c:pt>
                <c:pt idx="45894">
                  <c:v>8.5947589999999998</c:v>
                </c:pt>
                <c:pt idx="45895">
                  <c:v>8.6007619999999996</c:v>
                </c:pt>
                <c:pt idx="45896">
                  <c:v>8.6048660000000012</c:v>
                </c:pt>
                <c:pt idx="45897">
                  <c:v>8.5966480000000001</c:v>
                </c:pt>
                <c:pt idx="45898">
                  <c:v>8.6034070000000007</c:v>
                </c:pt>
                <c:pt idx="45899">
                  <c:v>8.6069279999999999</c:v>
                </c:pt>
                <c:pt idx="45900">
                  <c:v>8.5966559999999994</c:v>
                </c:pt>
                <c:pt idx="45901">
                  <c:v>8.6005719999999997</c:v>
                </c:pt>
                <c:pt idx="45902">
                  <c:v>8.6129350000000002</c:v>
                </c:pt>
                <c:pt idx="45903">
                  <c:v>8.603750999999999</c:v>
                </c:pt>
                <c:pt idx="45904">
                  <c:v>8.598586000000001</c:v>
                </c:pt>
                <c:pt idx="45905">
                  <c:v>8.6102550000000004</c:v>
                </c:pt>
                <c:pt idx="45906">
                  <c:v>8.6100929999999991</c:v>
                </c:pt>
                <c:pt idx="45907">
                  <c:v>8.6038990000000002</c:v>
                </c:pt>
                <c:pt idx="45908">
                  <c:v>8.6017979999999987</c:v>
                </c:pt>
                <c:pt idx="45909">
                  <c:v>8.6032949999999992</c:v>
                </c:pt>
                <c:pt idx="45910">
                  <c:v>8.610835999999999</c:v>
                </c:pt>
                <c:pt idx="45911">
                  <c:v>8.6148220000000002</c:v>
                </c:pt>
                <c:pt idx="45912">
                  <c:v>8.6078590000000013</c:v>
                </c:pt>
                <c:pt idx="45913">
                  <c:v>8.59572</c:v>
                </c:pt>
                <c:pt idx="45914">
                  <c:v>8.603508999999999</c:v>
                </c:pt>
                <c:pt idx="45915">
                  <c:v>8.610987999999999</c:v>
                </c:pt>
                <c:pt idx="45916">
                  <c:v>8.5926729999999996</c:v>
                </c:pt>
                <c:pt idx="45917">
                  <c:v>8.5942879999999988</c:v>
                </c:pt>
                <c:pt idx="45918">
                  <c:v>8.6063770000000002</c:v>
                </c:pt>
                <c:pt idx="45919">
                  <c:v>8.6005789999999998</c:v>
                </c:pt>
                <c:pt idx="45920">
                  <c:v>8.6019180000000013</c:v>
                </c:pt>
                <c:pt idx="45921">
                  <c:v>8.6073869999999992</c:v>
                </c:pt>
                <c:pt idx="45922">
                  <c:v>8.6056100000000004</c:v>
                </c:pt>
                <c:pt idx="45923">
                  <c:v>8.6038420000000002</c:v>
                </c:pt>
                <c:pt idx="45924">
                  <c:v>8.6066380000000002</c:v>
                </c:pt>
                <c:pt idx="45925">
                  <c:v>8.60914</c:v>
                </c:pt>
                <c:pt idx="45926">
                  <c:v>8.6139489999999999</c:v>
                </c:pt>
                <c:pt idx="45927">
                  <c:v>8.6216460000000001</c:v>
                </c:pt>
                <c:pt idx="45928">
                  <c:v>8.6151060000000008</c:v>
                </c:pt>
                <c:pt idx="45929">
                  <c:v>8.6057379999999988</c:v>
                </c:pt>
                <c:pt idx="45930">
                  <c:v>8.6082429999999999</c:v>
                </c:pt>
                <c:pt idx="45931">
                  <c:v>8.6099370000000004</c:v>
                </c:pt>
                <c:pt idx="45932">
                  <c:v>8.6036780000000004</c:v>
                </c:pt>
                <c:pt idx="45933">
                  <c:v>8.601507999999999</c:v>
                </c:pt>
                <c:pt idx="45934">
                  <c:v>8.6114460000000008</c:v>
                </c:pt>
                <c:pt idx="45935">
                  <c:v>8.6092519999999997</c:v>
                </c:pt>
                <c:pt idx="45936">
                  <c:v>8.6055899999999994</c:v>
                </c:pt>
                <c:pt idx="45937">
                  <c:v>8.6153739999999992</c:v>
                </c:pt>
                <c:pt idx="45938">
                  <c:v>8.609057</c:v>
                </c:pt>
                <c:pt idx="45939">
                  <c:v>8.6039269999999988</c:v>
                </c:pt>
                <c:pt idx="45940">
                  <c:v>8.6166060000000009</c:v>
                </c:pt>
                <c:pt idx="45941">
                  <c:v>8.6132869999999997</c:v>
                </c:pt>
                <c:pt idx="45942">
                  <c:v>8.5980950000000007</c:v>
                </c:pt>
                <c:pt idx="45943">
                  <c:v>8.6061119999999995</c:v>
                </c:pt>
                <c:pt idx="45944">
                  <c:v>8.6154520000000012</c:v>
                </c:pt>
                <c:pt idx="45945">
                  <c:v>8.6009960000000003</c:v>
                </c:pt>
                <c:pt idx="45946">
                  <c:v>8.5977329999999998</c:v>
                </c:pt>
                <c:pt idx="45947">
                  <c:v>8.6074850000000005</c:v>
                </c:pt>
                <c:pt idx="45948">
                  <c:v>8.6092060000000004</c:v>
                </c:pt>
                <c:pt idx="45949">
                  <c:v>8.6173409999999997</c:v>
                </c:pt>
                <c:pt idx="45950">
                  <c:v>8.6284390000000002</c:v>
                </c:pt>
                <c:pt idx="45951">
                  <c:v>8.6231989999999996</c:v>
                </c:pt>
                <c:pt idx="45952">
                  <c:v>8.6137189999999997</c:v>
                </c:pt>
                <c:pt idx="45953">
                  <c:v>8.6191409999999991</c:v>
                </c:pt>
                <c:pt idx="45954">
                  <c:v>8.6134190000000004</c:v>
                </c:pt>
                <c:pt idx="45955">
                  <c:v>8.6007220000000011</c:v>
                </c:pt>
                <c:pt idx="45956">
                  <c:v>8.6075210000000002</c:v>
                </c:pt>
                <c:pt idx="45957">
                  <c:v>8.6079539999999994</c:v>
                </c:pt>
                <c:pt idx="45958">
                  <c:v>8.6021730000000005</c:v>
                </c:pt>
                <c:pt idx="45959">
                  <c:v>8.6064900000000009</c:v>
                </c:pt>
                <c:pt idx="45960">
                  <c:v>8.6095079999999999</c:v>
                </c:pt>
                <c:pt idx="45961">
                  <c:v>8.612921</c:v>
                </c:pt>
                <c:pt idx="45962">
                  <c:v>8.6152909999999991</c:v>
                </c:pt>
                <c:pt idx="45963">
                  <c:v>8.6136340000000011</c:v>
                </c:pt>
                <c:pt idx="45964">
                  <c:v>8.6107219999999991</c:v>
                </c:pt>
                <c:pt idx="45965">
                  <c:v>8.6153000000000013</c:v>
                </c:pt>
                <c:pt idx="45966">
                  <c:v>8.6236889999999988</c:v>
                </c:pt>
                <c:pt idx="45967">
                  <c:v>8.6132960000000001</c:v>
                </c:pt>
                <c:pt idx="45968">
                  <c:v>8.6064030000000002</c:v>
                </c:pt>
                <c:pt idx="45969">
                  <c:v>8.6171159999999993</c:v>
                </c:pt>
                <c:pt idx="45970">
                  <c:v>8.6157360000000001</c:v>
                </c:pt>
                <c:pt idx="45971">
                  <c:v>8.6104479999999999</c:v>
                </c:pt>
                <c:pt idx="45972">
                  <c:v>8.6194489999999995</c:v>
                </c:pt>
                <c:pt idx="45973">
                  <c:v>8.6220090000000003</c:v>
                </c:pt>
                <c:pt idx="45974">
                  <c:v>8.6146740000000008</c:v>
                </c:pt>
                <c:pt idx="45975">
                  <c:v>8.6191099999999992</c:v>
                </c:pt>
                <c:pt idx="45976">
                  <c:v>8.6200650000000003</c:v>
                </c:pt>
                <c:pt idx="45977">
                  <c:v>8.6116539999999997</c:v>
                </c:pt>
                <c:pt idx="45978">
                  <c:v>8.6211900000000004</c:v>
                </c:pt>
                <c:pt idx="45979">
                  <c:v>8.6280509999999992</c:v>
                </c:pt>
                <c:pt idx="45980">
                  <c:v>8.6119850000000007</c:v>
                </c:pt>
                <c:pt idx="45981">
                  <c:v>8.6043540000000007</c:v>
                </c:pt>
                <c:pt idx="45982">
                  <c:v>8.6140340000000002</c:v>
                </c:pt>
                <c:pt idx="45983">
                  <c:v>8.6145180000000003</c:v>
                </c:pt>
                <c:pt idx="45984">
                  <c:v>8.607863</c:v>
                </c:pt>
                <c:pt idx="45985">
                  <c:v>8.6159739999999996</c:v>
                </c:pt>
                <c:pt idx="45986">
                  <c:v>8.6166489999999989</c:v>
                </c:pt>
                <c:pt idx="45987">
                  <c:v>8.6102930000000004</c:v>
                </c:pt>
                <c:pt idx="45988">
                  <c:v>8.625392999999999</c:v>
                </c:pt>
                <c:pt idx="45989">
                  <c:v>8.6296800000000005</c:v>
                </c:pt>
                <c:pt idx="45990">
                  <c:v>8.6144949999999998</c:v>
                </c:pt>
                <c:pt idx="45991">
                  <c:v>8.6178400000000011</c:v>
                </c:pt>
                <c:pt idx="45992">
                  <c:v>8.6297530000000009</c:v>
                </c:pt>
                <c:pt idx="45993">
                  <c:v>8.6187839999999998</c:v>
                </c:pt>
                <c:pt idx="45994">
                  <c:v>8.6094109999999997</c:v>
                </c:pt>
                <c:pt idx="45995">
                  <c:v>8.6236530000000009</c:v>
                </c:pt>
                <c:pt idx="45996">
                  <c:v>8.6201530000000002</c:v>
                </c:pt>
                <c:pt idx="45997">
                  <c:v>8.6150680000000008</c:v>
                </c:pt>
                <c:pt idx="45998">
                  <c:v>8.6319009999999992</c:v>
                </c:pt>
                <c:pt idx="45999">
                  <c:v>8.628067999999999</c:v>
                </c:pt>
                <c:pt idx="46000">
                  <c:v>8.6178889999999999</c:v>
                </c:pt>
                <c:pt idx="46001">
                  <c:v>8.622287</c:v>
                </c:pt>
                <c:pt idx="46002">
                  <c:v>8.620512999999999</c:v>
                </c:pt>
                <c:pt idx="46003">
                  <c:v>8.6185030000000005</c:v>
                </c:pt>
                <c:pt idx="46004">
                  <c:v>8.6226710000000004</c:v>
                </c:pt>
                <c:pt idx="46005">
                  <c:v>8.6197459999999992</c:v>
                </c:pt>
                <c:pt idx="46006">
                  <c:v>8.6120529999999995</c:v>
                </c:pt>
                <c:pt idx="46007">
                  <c:v>8.6156629999999996</c:v>
                </c:pt>
                <c:pt idx="46008">
                  <c:v>8.6221010000000007</c:v>
                </c:pt>
                <c:pt idx="46009">
                  <c:v>8.6165130000000012</c:v>
                </c:pt>
                <c:pt idx="46010">
                  <c:v>8.6157760000000003</c:v>
                </c:pt>
                <c:pt idx="46011">
                  <c:v>8.6216270000000002</c:v>
                </c:pt>
                <c:pt idx="46012">
                  <c:v>8.623208</c:v>
                </c:pt>
                <c:pt idx="46013">
                  <c:v>8.6223150000000004</c:v>
                </c:pt>
                <c:pt idx="46014">
                  <c:v>8.6223549999999989</c:v>
                </c:pt>
                <c:pt idx="46015">
                  <c:v>8.6257769999999994</c:v>
                </c:pt>
                <c:pt idx="46016">
                  <c:v>8.6249059999999993</c:v>
                </c:pt>
                <c:pt idx="46017">
                  <c:v>8.6239749999999997</c:v>
                </c:pt>
                <c:pt idx="46018">
                  <c:v>8.6262000000000008</c:v>
                </c:pt>
                <c:pt idx="46019">
                  <c:v>8.6258009999999992</c:v>
                </c:pt>
                <c:pt idx="46020">
                  <c:v>8.6195060000000012</c:v>
                </c:pt>
                <c:pt idx="46021">
                  <c:v>8.6159920000000003</c:v>
                </c:pt>
                <c:pt idx="46022">
                  <c:v>8.6195570000000004</c:v>
                </c:pt>
                <c:pt idx="46023">
                  <c:v>8.6173000000000002</c:v>
                </c:pt>
                <c:pt idx="46024">
                  <c:v>8.6123569999999994</c:v>
                </c:pt>
                <c:pt idx="46025">
                  <c:v>8.6151610000000005</c:v>
                </c:pt>
                <c:pt idx="46026">
                  <c:v>8.6216049999999989</c:v>
                </c:pt>
                <c:pt idx="46027">
                  <c:v>8.6262520000000009</c:v>
                </c:pt>
                <c:pt idx="46028">
                  <c:v>8.6249529999999996</c:v>
                </c:pt>
                <c:pt idx="46029">
                  <c:v>8.6221630000000005</c:v>
                </c:pt>
                <c:pt idx="46030">
                  <c:v>8.6222220000000007</c:v>
                </c:pt>
                <c:pt idx="46031">
                  <c:v>8.6263930000000002</c:v>
                </c:pt>
                <c:pt idx="46032">
                  <c:v>8.6296129999999991</c:v>
                </c:pt>
                <c:pt idx="46033">
                  <c:v>8.6256470000000007</c:v>
                </c:pt>
                <c:pt idx="46034">
                  <c:v>8.6258499999999998</c:v>
                </c:pt>
                <c:pt idx="46035">
                  <c:v>8.6250999999999998</c:v>
                </c:pt>
                <c:pt idx="46036">
                  <c:v>8.6254840000000002</c:v>
                </c:pt>
                <c:pt idx="46037">
                  <c:v>8.6307980000000004</c:v>
                </c:pt>
                <c:pt idx="46038">
                  <c:v>8.631729</c:v>
                </c:pt>
                <c:pt idx="46039">
                  <c:v>8.6304499999999997</c:v>
                </c:pt>
                <c:pt idx="46040">
                  <c:v>8.6200060000000001</c:v>
                </c:pt>
                <c:pt idx="46041">
                  <c:v>8.6131770000000003</c:v>
                </c:pt>
                <c:pt idx="46042">
                  <c:v>8.6224980000000002</c:v>
                </c:pt>
                <c:pt idx="46043">
                  <c:v>8.6268910000000005</c:v>
                </c:pt>
                <c:pt idx="46044">
                  <c:v>8.6262290000000004</c:v>
                </c:pt>
                <c:pt idx="46045">
                  <c:v>8.62913</c:v>
                </c:pt>
                <c:pt idx="46046">
                  <c:v>8.6310099999999998</c:v>
                </c:pt>
                <c:pt idx="46047">
                  <c:v>8.6262140000000009</c:v>
                </c:pt>
                <c:pt idx="46048">
                  <c:v>8.6231100000000005</c:v>
                </c:pt>
                <c:pt idx="46049">
                  <c:v>8.6257820000000009</c:v>
                </c:pt>
                <c:pt idx="46050">
                  <c:v>8.6237300000000001</c:v>
                </c:pt>
                <c:pt idx="46051">
                  <c:v>8.6299029999999988</c:v>
                </c:pt>
                <c:pt idx="46052">
                  <c:v>8.6359940000000002</c:v>
                </c:pt>
                <c:pt idx="46053">
                  <c:v>8.6252899999999997</c:v>
                </c:pt>
                <c:pt idx="46054">
                  <c:v>8.6245039999999999</c:v>
                </c:pt>
                <c:pt idx="46055">
                  <c:v>8.6368299999999998</c:v>
                </c:pt>
                <c:pt idx="46056">
                  <c:v>8.6277000000000008</c:v>
                </c:pt>
                <c:pt idx="46057">
                  <c:v>8.6134409999999999</c:v>
                </c:pt>
                <c:pt idx="46058">
                  <c:v>8.6302009999999996</c:v>
                </c:pt>
                <c:pt idx="46059">
                  <c:v>8.6367599999999989</c:v>
                </c:pt>
                <c:pt idx="46060">
                  <c:v>8.6224640000000008</c:v>
                </c:pt>
                <c:pt idx="46061">
                  <c:v>8.634646</c:v>
                </c:pt>
                <c:pt idx="46062">
                  <c:v>8.6404579999999989</c:v>
                </c:pt>
                <c:pt idx="46063">
                  <c:v>8.627713</c:v>
                </c:pt>
                <c:pt idx="46064">
                  <c:v>8.632498</c:v>
                </c:pt>
                <c:pt idx="46065">
                  <c:v>8.6366200000000006</c:v>
                </c:pt>
                <c:pt idx="46066">
                  <c:v>8.6275539999999999</c:v>
                </c:pt>
                <c:pt idx="46067">
                  <c:v>8.6232399999999991</c:v>
                </c:pt>
                <c:pt idx="46068">
                  <c:v>8.6315270000000002</c:v>
                </c:pt>
                <c:pt idx="46069">
                  <c:v>8.6335149999999992</c:v>
                </c:pt>
                <c:pt idx="46070">
                  <c:v>8.6290849999999999</c:v>
                </c:pt>
                <c:pt idx="46071">
                  <c:v>8.634741</c:v>
                </c:pt>
                <c:pt idx="46072">
                  <c:v>8.6318799999999989</c:v>
                </c:pt>
                <c:pt idx="46073">
                  <c:v>8.6306849999999997</c:v>
                </c:pt>
                <c:pt idx="46074">
                  <c:v>8.643339000000001</c:v>
                </c:pt>
                <c:pt idx="46075">
                  <c:v>8.6383690000000009</c:v>
                </c:pt>
                <c:pt idx="46076">
                  <c:v>8.6264900000000004</c:v>
                </c:pt>
                <c:pt idx="46077">
                  <c:v>8.6354179999999996</c:v>
                </c:pt>
                <c:pt idx="46078">
                  <c:v>8.640155</c:v>
                </c:pt>
                <c:pt idx="46079">
                  <c:v>8.6258359999999996</c:v>
                </c:pt>
                <c:pt idx="46080">
                  <c:v>8.6286370000000012</c:v>
                </c:pt>
                <c:pt idx="46081">
                  <c:v>8.635923</c:v>
                </c:pt>
                <c:pt idx="46082">
                  <c:v>8.6233789999999999</c:v>
                </c:pt>
                <c:pt idx="46083">
                  <c:v>8.630783000000001</c:v>
                </c:pt>
                <c:pt idx="46084">
                  <c:v>8.6462380000000003</c:v>
                </c:pt>
                <c:pt idx="46085">
                  <c:v>8.6365009999999991</c:v>
                </c:pt>
                <c:pt idx="46086">
                  <c:v>8.6297829999999998</c:v>
                </c:pt>
                <c:pt idx="46087">
                  <c:v>8.6404680000000003</c:v>
                </c:pt>
                <c:pt idx="46088">
                  <c:v>8.6357850000000003</c:v>
                </c:pt>
                <c:pt idx="46089">
                  <c:v>8.6249690000000001</c:v>
                </c:pt>
                <c:pt idx="46090">
                  <c:v>8.6320049999999995</c:v>
                </c:pt>
                <c:pt idx="46091">
                  <c:v>8.6265229999999988</c:v>
                </c:pt>
                <c:pt idx="46092">
                  <c:v>8.6191570000000013</c:v>
                </c:pt>
                <c:pt idx="46093">
                  <c:v>8.6386000000000003</c:v>
                </c:pt>
                <c:pt idx="46094">
                  <c:v>8.6436869999999999</c:v>
                </c:pt>
                <c:pt idx="46095">
                  <c:v>8.6291520000000013</c:v>
                </c:pt>
                <c:pt idx="46096">
                  <c:v>8.6366800000000001</c:v>
                </c:pt>
                <c:pt idx="46097">
                  <c:v>8.6443989999999999</c:v>
                </c:pt>
                <c:pt idx="46098">
                  <c:v>8.6276569999999992</c:v>
                </c:pt>
                <c:pt idx="46099">
                  <c:v>8.6256310000000003</c:v>
                </c:pt>
                <c:pt idx="46100">
                  <c:v>8.6439859999999999</c:v>
                </c:pt>
                <c:pt idx="46101">
                  <c:v>8.6325779999999988</c:v>
                </c:pt>
                <c:pt idx="46102">
                  <c:v>8.6244870000000002</c:v>
                </c:pt>
                <c:pt idx="46103">
                  <c:v>8.6452369999999998</c:v>
                </c:pt>
                <c:pt idx="46104">
                  <c:v>8.6374449999999996</c:v>
                </c:pt>
                <c:pt idx="46105">
                  <c:v>8.6244790000000009</c:v>
                </c:pt>
                <c:pt idx="46106">
                  <c:v>8.6434920000000002</c:v>
                </c:pt>
                <c:pt idx="46107">
                  <c:v>8.648282</c:v>
                </c:pt>
                <c:pt idx="46108">
                  <c:v>8.6340059999999994</c:v>
                </c:pt>
                <c:pt idx="46109">
                  <c:v>8.6406200000000002</c:v>
                </c:pt>
                <c:pt idx="46110">
                  <c:v>8.6480320000000006</c:v>
                </c:pt>
                <c:pt idx="46111">
                  <c:v>8.6335350000000002</c:v>
                </c:pt>
                <c:pt idx="46112">
                  <c:v>8.6364459999999994</c:v>
                </c:pt>
                <c:pt idx="46113">
                  <c:v>8.6467449999999992</c:v>
                </c:pt>
                <c:pt idx="46114">
                  <c:v>8.639482000000001</c:v>
                </c:pt>
                <c:pt idx="46115">
                  <c:v>8.6378519999999988</c:v>
                </c:pt>
                <c:pt idx="46116">
                  <c:v>8.6415889999999997</c:v>
                </c:pt>
                <c:pt idx="46117">
                  <c:v>8.6423810000000003</c:v>
                </c:pt>
                <c:pt idx="46118">
                  <c:v>8.6445340000000002</c:v>
                </c:pt>
                <c:pt idx="46119">
                  <c:v>8.6487869999999987</c:v>
                </c:pt>
                <c:pt idx="46120">
                  <c:v>8.6376169999999988</c:v>
                </c:pt>
                <c:pt idx="46121">
                  <c:v>8.6276510000000002</c:v>
                </c:pt>
                <c:pt idx="46122">
                  <c:v>8.642417</c:v>
                </c:pt>
                <c:pt idx="46123">
                  <c:v>8.6419530000000009</c:v>
                </c:pt>
                <c:pt idx="46124">
                  <c:v>8.6320629999999987</c:v>
                </c:pt>
                <c:pt idx="46125">
                  <c:v>8.6464850000000002</c:v>
                </c:pt>
                <c:pt idx="46126">
                  <c:v>8.6477979999999999</c:v>
                </c:pt>
                <c:pt idx="46127">
                  <c:v>8.631589</c:v>
                </c:pt>
                <c:pt idx="46128">
                  <c:v>8.6322070000000011</c:v>
                </c:pt>
                <c:pt idx="46129">
                  <c:v>8.6396620000000013</c:v>
                </c:pt>
                <c:pt idx="46130">
                  <c:v>8.6319769999999991</c:v>
                </c:pt>
                <c:pt idx="46131">
                  <c:v>8.6327569999999998</c:v>
                </c:pt>
                <c:pt idx="46132">
                  <c:v>8.650386000000001</c:v>
                </c:pt>
                <c:pt idx="46133">
                  <c:v>8.6467039999999997</c:v>
                </c:pt>
                <c:pt idx="46134">
                  <c:v>8.6367429999999992</c:v>
                </c:pt>
                <c:pt idx="46135">
                  <c:v>8.6462529999999997</c:v>
                </c:pt>
                <c:pt idx="46136">
                  <c:v>8.6473839999999988</c:v>
                </c:pt>
                <c:pt idx="46137">
                  <c:v>8.640193</c:v>
                </c:pt>
                <c:pt idx="46138">
                  <c:v>8.6458009999999987</c:v>
                </c:pt>
                <c:pt idx="46139">
                  <c:v>8.6483179999999997</c:v>
                </c:pt>
                <c:pt idx="46140">
                  <c:v>8.6343999999999994</c:v>
                </c:pt>
                <c:pt idx="46141">
                  <c:v>8.6370000000000005</c:v>
                </c:pt>
                <c:pt idx="46142">
                  <c:v>8.6483549999999987</c:v>
                </c:pt>
                <c:pt idx="46143">
                  <c:v>8.6410809999999998</c:v>
                </c:pt>
                <c:pt idx="46144">
                  <c:v>8.6456140000000001</c:v>
                </c:pt>
                <c:pt idx="46145">
                  <c:v>8.6598769999999998</c:v>
                </c:pt>
                <c:pt idx="46146">
                  <c:v>8.6528519999999993</c:v>
                </c:pt>
                <c:pt idx="46147">
                  <c:v>8.6419940000000004</c:v>
                </c:pt>
                <c:pt idx="46148">
                  <c:v>8.646585</c:v>
                </c:pt>
                <c:pt idx="46149">
                  <c:v>8.6438769999999998</c:v>
                </c:pt>
                <c:pt idx="46150">
                  <c:v>8.6322949999999992</c:v>
                </c:pt>
                <c:pt idx="46151">
                  <c:v>8.6375960000000003</c:v>
                </c:pt>
                <c:pt idx="46152">
                  <c:v>8.6380869999999987</c:v>
                </c:pt>
                <c:pt idx="46153">
                  <c:v>8.6293070000000007</c:v>
                </c:pt>
                <c:pt idx="46154">
                  <c:v>8.6409219999999998</c:v>
                </c:pt>
                <c:pt idx="46155">
                  <c:v>8.6501680000000007</c:v>
                </c:pt>
                <c:pt idx="46156">
                  <c:v>8.6459060000000001</c:v>
                </c:pt>
                <c:pt idx="46157">
                  <c:v>8.64879</c:v>
                </c:pt>
                <c:pt idx="46158">
                  <c:v>8.6524959999999993</c:v>
                </c:pt>
                <c:pt idx="46159">
                  <c:v>8.6467470000000013</c:v>
                </c:pt>
                <c:pt idx="46160">
                  <c:v>8.645506000000001</c:v>
                </c:pt>
                <c:pt idx="46161">
                  <c:v>8.6515649999999997</c:v>
                </c:pt>
                <c:pt idx="46162">
                  <c:v>8.6459979999999987</c:v>
                </c:pt>
                <c:pt idx="46163">
                  <c:v>8.6418359999999996</c:v>
                </c:pt>
                <c:pt idx="46164">
                  <c:v>8.648441</c:v>
                </c:pt>
                <c:pt idx="46165">
                  <c:v>8.6448850000000004</c:v>
                </c:pt>
                <c:pt idx="46166">
                  <c:v>8.6432500000000001</c:v>
                </c:pt>
                <c:pt idx="46167">
                  <c:v>8.6484659999999991</c:v>
                </c:pt>
                <c:pt idx="46168">
                  <c:v>8.6465689999999995</c:v>
                </c:pt>
                <c:pt idx="46169">
                  <c:v>8.6435890000000004</c:v>
                </c:pt>
                <c:pt idx="46170">
                  <c:v>8.649877</c:v>
                </c:pt>
                <c:pt idx="46171">
                  <c:v>8.6557999999999993</c:v>
                </c:pt>
                <c:pt idx="46172">
                  <c:v>8.6535329999999995</c:v>
                </c:pt>
                <c:pt idx="46173">
                  <c:v>8.6543360000000007</c:v>
                </c:pt>
                <c:pt idx="46174">
                  <c:v>8.649049999999999</c:v>
                </c:pt>
                <c:pt idx="46175">
                  <c:v>8.6396090000000001</c:v>
                </c:pt>
                <c:pt idx="46176">
                  <c:v>8.6454120000000003</c:v>
                </c:pt>
                <c:pt idx="46177">
                  <c:v>8.6499370000000013</c:v>
                </c:pt>
                <c:pt idx="46178">
                  <c:v>8.6440140000000003</c:v>
                </c:pt>
                <c:pt idx="46179">
                  <c:v>8.6440039999999989</c:v>
                </c:pt>
                <c:pt idx="46180">
                  <c:v>8.650423</c:v>
                </c:pt>
                <c:pt idx="46181">
                  <c:v>8.6495660000000001</c:v>
                </c:pt>
                <c:pt idx="46182">
                  <c:v>8.6494780000000002</c:v>
                </c:pt>
                <c:pt idx="46183">
                  <c:v>8.6573840000000004</c:v>
                </c:pt>
                <c:pt idx="46184">
                  <c:v>8.6553970000000007</c:v>
                </c:pt>
                <c:pt idx="46185">
                  <c:v>8.6484069999999988</c:v>
                </c:pt>
                <c:pt idx="46186">
                  <c:v>8.6505219999999987</c:v>
                </c:pt>
                <c:pt idx="46187">
                  <c:v>8.6524140000000003</c:v>
                </c:pt>
                <c:pt idx="46188">
                  <c:v>8.6504279999999998</c:v>
                </c:pt>
                <c:pt idx="46189">
                  <c:v>8.6476100000000002</c:v>
                </c:pt>
                <c:pt idx="46190">
                  <c:v>8.6480339999999991</c:v>
                </c:pt>
                <c:pt idx="46191">
                  <c:v>8.6493770000000012</c:v>
                </c:pt>
                <c:pt idx="46192">
                  <c:v>8.6532619999999998</c:v>
                </c:pt>
                <c:pt idx="46193">
                  <c:v>8.6560839999999999</c:v>
                </c:pt>
                <c:pt idx="46194">
                  <c:v>8.6492500000000003</c:v>
                </c:pt>
                <c:pt idx="46195">
                  <c:v>8.6487590000000001</c:v>
                </c:pt>
                <c:pt idx="46196">
                  <c:v>8.6547429999999999</c:v>
                </c:pt>
                <c:pt idx="46197">
                  <c:v>8.6544410000000003</c:v>
                </c:pt>
                <c:pt idx="46198">
                  <c:v>8.6514880000000005</c:v>
                </c:pt>
                <c:pt idx="46199">
                  <c:v>8.6509250000000009</c:v>
                </c:pt>
                <c:pt idx="46200">
                  <c:v>8.6513430000000007</c:v>
                </c:pt>
                <c:pt idx="46201">
                  <c:v>8.6489450000000012</c:v>
                </c:pt>
                <c:pt idx="46202">
                  <c:v>8.6522059999999996</c:v>
                </c:pt>
                <c:pt idx="46203">
                  <c:v>8.6510940000000005</c:v>
                </c:pt>
                <c:pt idx="46204">
                  <c:v>8.6450999999999993</c:v>
                </c:pt>
                <c:pt idx="46205">
                  <c:v>8.6555169999999997</c:v>
                </c:pt>
                <c:pt idx="46206">
                  <c:v>8.6567489999999996</c:v>
                </c:pt>
                <c:pt idx="46207">
                  <c:v>8.647729</c:v>
                </c:pt>
                <c:pt idx="46208">
                  <c:v>8.6572320000000005</c:v>
                </c:pt>
                <c:pt idx="46209">
                  <c:v>8.6622470000000007</c:v>
                </c:pt>
                <c:pt idx="46210">
                  <c:v>8.6520890000000001</c:v>
                </c:pt>
                <c:pt idx="46211">
                  <c:v>8.6483880000000006</c:v>
                </c:pt>
                <c:pt idx="46212">
                  <c:v>8.6504589999999997</c:v>
                </c:pt>
                <c:pt idx="46213">
                  <c:v>8.6494970000000002</c:v>
                </c:pt>
                <c:pt idx="46214">
                  <c:v>8.6558710000000012</c:v>
                </c:pt>
                <c:pt idx="46215">
                  <c:v>8.6592769999999994</c:v>
                </c:pt>
                <c:pt idx="46216">
                  <c:v>8.6456179999999989</c:v>
                </c:pt>
                <c:pt idx="46217">
                  <c:v>8.6515339999999998</c:v>
                </c:pt>
                <c:pt idx="46218">
                  <c:v>8.6685189999999999</c:v>
                </c:pt>
                <c:pt idx="46219">
                  <c:v>8.6588600000000007</c:v>
                </c:pt>
                <c:pt idx="46220">
                  <c:v>8.6599000000000004</c:v>
                </c:pt>
                <c:pt idx="46221">
                  <c:v>8.6694709999999997</c:v>
                </c:pt>
                <c:pt idx="46222">
                  <c:v>8.6603019999999997</c:v>
                </c:pt>
                <c:pt idx="46223">
                  <c:v>8.6594529999999992</c:v>
                </c:pt>
                <c:pt idx="46224">
                  <c:v>8.6703499999999991</c:v>
                </c:pt>
                <c:pt idx="46225">
                  <c:v>8.6599430000000002</c:v>
                </c:pt>
                <c:pt idx="46226">
                  <c:v>8.6487689999999997</c:v>
                </c:pt>
                <c:pt idx="46227">
                  <c:v>8.6623070000000002</c:v>
                </c:pt>
                <c:pt idx="46228">
                  <c:v>8.6597210000000011</c:v>
                </c:pt>
                <c:pt idx="46229">
                  <c:v>8.6503300000000003</c:v>
                </c:pt>
                <c:pt idx="46230">
                  <c:v>8.6657989999999998</c:v>
                </c:pt>
                <c:pt idx="46231">
                  <c:v>8.6663829999999997</c:v>
                </c:pt>
                <c:pt idx="46232">
                  <c:v>8.6520869999999999</c:v>
                </c:pt>
                <c:pt idx="46233">
                  <c:v>8.6617269999999991</c:v>
                </c:pt>
                <c:pt idx="46234">
                  <c:v>8.668431</c:v>
                </c:pt>
                <c:pt idx="46235">
                  <c:v>8.6490980000000004</c:v>
                </c:pt>
                <c:pt idx="46236">
                  <c:v>8.649267</c:v>
                </c:pt>
                <c:pt idx="46237">
                  <c:v>8.6672979999999988</c:v>
                </c:pt>
                <c:pt idx="46238">
                  <c:v>8.6563739999999996</c:v>
                </c:pt>
                <c:pt idx="46239">
                  <c:v>8.6472870000000004</c:v>
                </c:pt>
                <c:pt idx="46240">
                  <c:v>8.6587810000000012</c:v>
                </c:pt>
                <c:pt idx="46241">
                  <c:v>8.66099</c:v>
                </c:pt>
                <c:pt idx="46242">
                  <c:v>8.6599550000000001</c:v>
                </c:pt>
                <c:pt idx="46243">
                  <c:v>8.6647840000000009</c:v>
                </c:pt>
                <c:pt idx="46244">
                  <c:v>8.6624440000000007</c:v>
                </c:pt>
                <c:pt idx="46245">
                  <c:v>8.6542290000000008</c:v>
                </c:pt>
                <c:pt idx="46246">
                  <c:v>8.6552550000000004</c:v>
                </c:pt>
                <c:pt idx="46247">
                  <c:v>8.6573050000000009</c:v>
                </c:pt>
                <c:pt idx="46248">
                  <c:v>8.6518629999999987</c:v>
                </c:pt>
                <c:pt idx="46249">
                  <c:v>8.6582159999999995</c:v>
                </c:pt>
                <c:pt idx="46250">
                  <c:v>8.6632940000000005</c:v>
                </c:pt>
                <c:pt idx="46251">
                  <c:v>8.6572519999999997</c:v>
                </c:pt>
                <c:pt idx="46252">
                  <c:v>8.6583870000000012</c:v>
                </c:pt>
                <c:pt idx="46253">
                  <c:v>8.6623739999999998</c:v>
                </c:pt>
                <c:pt idx="46254">
                  <c:v>8.664950000000001</c:v>
                </c:pt>
                <c:pt idx="46255">
                  <c:v>8.6614889999999995</c:v>
                </c:pt>
                <c:pt idx="46256">
                  <c:v>8.660150999999999</c:v>
                </c:pt>
                <c:pt idx="46257">
                  <c:v>8.6632889999999989</c:v>
                </c:pt>
                <c:pt idx="46258">
                  <c:v>8.6594280000000001</c:v>
                </c:pt>
                <c:pt idx="46259">
                  <c:v>8.6585989999999988</c:v>
                </c:pt>
                <c:pt idx="46260">
                  <c:v>8.6583199999999998</c:v>
                </c:pt>
                <c:pt idx="46261">
                  <c:v>8.6566159999999996</c:v>
                </c:pt>
                <c:pt idx="46262">
                  <c:v>8.6604740000000007</c:v>
                </c:pt>
                <c:pt idx="46263">
                  <c:v>8.6657329999999995</c:v>
                </c:pt>
                <c:pt idx="46264">
                  <c:v>8.6717180000000003</c:v>
                </c:pt>
                <c:pt idx="46265">
                  <c:v>8.6768159999999988</c:v>
                </c:pt>
                <c:pt idx="46266">
                  <c:v>8.680498</c:v>
                </c:pt>
                <c:pt idx="46267">
                  <c:v>8.6715450000000001</c:v>
                </c:pt>
                <c:pt idx="46268">
                  <c:v>8.6598860000000002</c:v>
                </c:pt>
                <c:pt idx="46269">
                  <c:v>8.6646590000000003</c:v>
                </c:pt>
                <c:pt idx="46270">
                  <c:v>8.6705740000000002</c:v>
                </c:pt>
                <c:pt idx="46271">
                  <c:v>8.6659609999999994</c:v>
                </c:pt>
                <c:pt idx="46272">
                  <c:v>8.660228</c:v>
                </c:pt>
                <c:pt idx="46273">
                  <c:v>8.6595079999999989</c:v>
                </c:pt>
                <c:pt idx="46274">
                  <c:v>8.6554900000000004</c:v>
                </c:pt>
                <c:pt idx="46275">
                  <c:v>8.6544129999999999</c:v>
                </c:pt>
                <c:pt idx="46276">
                  <c:v>8.6643919999999994</c:v>
                </c:pt>
                <c:pt idx="46277">
                  <c:v>8.6655259999999998</c:v>
                </c:pt>
                <c:pt idx="46278">
                  <c:v>8.6642119999999991</c:v>
                </c:pt>
                <c:pt idx="46279">
                  <c:v>8.6707299999999989</c:v>
                </c:pt>
                <c:pt idx="46280">
                  <c:v>8.6714950000000002</c:v>
                </c:pt>
                <c:pt idx="46281">
                  <c:v>8.6659119999999987</c:v>
                </c:pt>
                <c:pt idx="46282">
                  <c:v>8.6607529999999997</c:v>
                </c:pt>
                <c:pt idx="46283">
                  <c:v>8.6604919999999996</c:v>
                </c:pt>
                <c:pt idx="46284">
                  <c:v>8.662668</c:v>
                </c:pt>
                <c:pt idx="46285">
                  <c:v>8.667038999999999</c:v>
                </c:pt>
                <c:pt idx="46286">
                  <c:v>8.662388</c:v>
                </c:pt>
                <c:pt idx="46287">
                  <c:v>8.6541509999999988</c:v>
                </c:pt>
                <c:pt idx="46288">
                  <c:v>8.6706420000000008</c:v>
                </c:pt>
                <c:pt idx="46289">
                  <c:v>8.6777049999999996</c:v>
                </c:pt>
                <c:pt idx="46290">
                  <c:v>8.6704299999999996</c:v>
                </c:pt>
                <c:pt idx="46291">
                  <c:v>8.6752889999999994</c:v>
                </c:pt>
                <c:pt idx="46292">
                  <c:v>8.6718209999999996</c:v>
                </c:pt>
                <c:pt idx="46293">
                  <c:v>8.6672900000000013</c:v>
                </c:pt>
                <c:pt idx="46294">
                  <c:v>8.672426999999999</c:v>
                </c:pt>
                <c:pt idx="46295">
                  <c:v>8.6727290000000004</c:v>
                </c:pt>
                <c:pt idx="46296">
                  <c:v>8.6611250000000002</c:v>
                </c:pt>
                <c:pt idx="46297">
                  <c:v>8.6557169999999992</c:v>
                </c:pt>
                <c:pt idx="46298">
                  <c:v>8.6686690000000013</c:v>
                </c:pt>
                <c:pt idx="46299">
                  <c:v>8.6698820000000012</c:v>
                </c:pt>
                <c:pt idx="46300">
                  <c:v>8.6671049999999994</c:v>
                </c:pt>
                <c:pt idx="46301">
                  <c:v>8.674023</c:v>
                </c:pt>
                <c:pt idx="46302">
                  <c:v>8.6704760000000007</c:v>
                </c:pt>
                <c:pt idx="46303">
                  <c:v>8.6627599999999987</c:v>
                </c:pt>
                <c:pt idx="46304">
                  <c:v>8.6660940000000011</c:v>
                </c:pt>
                <c:pt idx="46305">
                  <c:v>8.6747629999999987</c:v>
                </c:pt>
                <c:pt idx="46306">
                  <c:v>8.6762119999999996</c:v>
                </c:pt>
                <c:pt idx="46307">
                  <c:v>8.6788030000000003</c:v>
                </c:pt>
                <c:pt idx="46308">
                  <c:v>8.677994</c:v>
                </c:pt>
                <c:pt idx="46309">
                  <c:v>8.6663460000000008</c:v>
                </c:pt>
                <c:pt idx="46310">
                  <c:v>8.6702429999999993</c:v>
                </c:pt>
                <c:pt idx="46311">
                  <c:v>8.6751009999999997</c:v>
                </c:pt>
                <c:pt idx="46312">
                  <c:v>8.6699389999999994</c:v>
                </c:pt>
                <c:pt idx="46313">
                  <c:v>8.6771419999999999</c:v>
                </c:pt>
                <c:pt idx="46314">
                  <c:v>8.6768989999999988</c:v>
                </c:pt>
                <c:pt idx="46315">
                  <c:v>8.6651419999999995</c:v>
                </c:pt>
                <c:pt idx="46316">
                  <c:v>8.6677789999999995</c:v>
                </c:pt>
                <c:pt idx="46317">
                  <c:v>8.676323</c:v>
                </c:pt>
                <c:pt idx="46318">
                  <c:v>8.6744199999999996</c:v>
                </c:pt>
                <c:pt idx="46319">
                  <c:v>8.6708309999999997</c:v>
                </c:pt>
                <c:pt idx="46320">
                  <c:v>8.6746529999999993</c:v>
                </c:pt>
                <c:pt idx="46321">
                  <c:v>8.672191999999999</c:v>
                </c:pt>
                <c:pt idx="46322">
                  <c:v>8.6760179999999991</c:v>
                </c:pt>
                <c:pt idx="46323">
                  <c:v>8.6892010000000006</c:v>
                </c:pt>
                <c:pt idx="46324">
                  <c:v>8.6798010000000012</c:v>
                </c:pt>
                <c:pt idx="46325">
                  <c:v>8.6671750000000003</c:v>
                </c:pt>
                <c:pt idx="46326">
                  <c:v>8.6765830000000008</c:v>
                </c:pt>
                <c:pt idx="46327">
                  <c:v>8.6825729999999997</c:v>
                </c:pt>
                <c:pt idx="46328">
                  <c:v>8.6800879999999996</c:v>
                </c:pt>
                <c:pt idx="46329">
                  <c:v>8.6861549999999994</c:v>
                </c:pt>
                <c:pt idx="46330">
                  <c:v>8.6803129999999999</c:v>
                </c:pt>
                <c:pt idx="46331">
                  <c:v>8.6698470000000007</c:v>
                </c:pt>
                <c:pt idx="46332">
                  <c:v>8.6789640000000006</c:v>
                </c:pt>
                <c:pt idx="46333">
                  <c:v>8.6700839999999992</c:v>
                </c:pt>
                <c:pt idx="46334">
                  <c:v>8.6559780000000011</c:v>
                </c:pt>
                <c:pt idx="46335">
                  <c:v>8.6665159999999997</c:v>
                </c:pt>
                <c:pt idx="46336">
                  <c:v>8.668215</c:v>
                </c:pt>
                <c:pt idx="46337">
                  <c:v>8.6598249999999997</c:v>
                </c:pt>
                <c:pt idx="46338">
                  <c:v>8.6659870000000012</c:v>
                </c:pt>
                <c:pt idx="46339">
                  <c:v>8.6844450000000002</c:v>
                </c:pt>
                <c:pt idx="46340">
                  <c:v>8.6824969999999997</c:v>
                </c:pt>
                <c:pt idx="46341">
                  <c:v>8.6662379999999999</c:v>
                </c:pt>
                <c:pt idx="46342">
                  <c:v>8.6695360000000008</c:v>
                </c:pt>
                <c:pt idx="46343">
                  <c:v>8.6784970000000001</c:v>
                </c:pt>
                <c:pt idx="46344">
                  <c:v>8.6842240000000004</c:v>
                </c:pt>
                <c:pt idx="46345">
                  <c:v>8.6811749999999996</c:v>
                </c:pt>
                <c:pt idx="46346">
                  <c:v>8.6691159999999989</c:v>
                </c:pt>
                <c:pt idx="46347">
                  <c:v>8.6700289999999995</c:v>
                </c:pt>
                <c:pt idx="46348">
                  <c:v>8.6807149999999993</c:v>
                </c:pt>
                <c:pt idx="46349">
                  <c:v>8.680299999999999</c:v>
                </c:pt>
                <c:pt idx="46350">
                  <c:v>8.6717389999999988</c:v>
                </c:pt>
                <c:pt idx="46351">
                  <c:v>8.6779799999999998</c:v>
                </c:pt>
                <c:pt idx="46352">
                  <c:v>8.6872499999999988</c:v>
                </c:pt>
                <c:pt idx="46353">
                  <c:v>8.6849509999999999</c:v>
                </c:pt>
                <c:pt idx="46354">
                  <c:v>8.6832609999999999</c:v>
                </c:pt>
                <c:pt idx="46355">
                  <c:v>8.6767079999999996</c:v>
                </c:pt>
                <c:pt idx="46356">
                  <c:v>8.6726029999999987</c:v>
                </c:pt>
                <c:pt idx="46357">
                  <c:v>8.6822900000000001</c:v>
                </c:pt>
                <c:pt idx="46358">
                  <c:v>8.6803840000000001</c:v>
                </c:pt>
                <c:pt idx="46359">
                  <c:v>8.6664740000000009</c:v>
                </c:pt>
                <c:pt idx="46360">
                  <c:v>8.6708859999999994</c:v>
                </c:pt>
                <c:pt idx="46361">
                  <c:v>8.6885919999999999</c:v>
                </c:pt>
                <c:pt idx="46362">
                  <c:v>8.6872109999999996</c:v>
                </c:pt>
                <c:pt idx="46363">
                  <c:v>8.6781319999999997</c:v>
                </c:pt>
                <c:pt idx="46364">
                  <c:v>8.6837289999999996</c:v>
                </c:pt>
                <c:pt idx="46365">
                  <c:v>8.6822599999999994</c:v>
                </c:pt>
                <c:pt idx="46366">
                  <c:v>8.6798560000000009</c:v>
                </c:pt>
                <c:pt idx="46367">
                  <c:v>8.6906850000000002</c:v>
                </c:pt>
                <c:pt idx="46368">
                  <c:v>8.6894120000000008</c:v>
                </c:pt>
                <c:pt idx="46369">
                  <c:v>8.6785329999999998</c:v>
                </c:pt>
                <c:pt idx="46370">
                  <c:v>8.6817919999999997</c:v>
                </c:pt>
                <c:pt idx="46371">
                  <c:v>8.6830029999999994</c:v>
                </c:pt>
                <c:pt idx="46372">
                  <c:v>8.6680080000000004</c:v>
                </c:pt>
                <c:pt idx="46373">
                  <c:v>8.6689670000000003</c:v>
                </c:pt>
                <c:pt idx="46374">
                  <c:v>8.6826509999999999</c:v>
                </c:pt>
                <c:pt idx="46375">
                  <c:v>8.6801469999999998</c:v>
                </c:pt>
                <c:pt idx="46376">
                  <c:v>8.6801279999999998</c:v>
                </c:pt>
                <c:pt idx="46377">
                  <c:v>8.6851339999999997</c:v>
                </c:pt>
                <c:pt idx="46378">
                  <c:v>8.6779580000000003</c:v>
                </c:pt>
                <c:pt idx="46379">
                  <c:v>8.675834</c:v>
                </c:pt>
                <c:pt idx="46380">
                  <c:v>8.6859000000000002</c:v>
                </c:pt>
                <c:pt idx="46381">
                  <c:v>8.6854709999999997</c:v>
                </c:pt>
                <c:pt idx="46382">
                  <c:v>8.6744389999999996</c:v>
                </c:pt>
                <c:pt idx="46383">
                  <c:v>8.6824870000000001</c:v>
                </c:pt>
                <c:pt idx="46384">
                  <c:v>8.6904339999999998</c:v>
                </c:pt>
                <c:pt idx="46385">
                  <c:v>8.6781760000000006</c:v>
                </c:pt>
                <c:pt idx="46386">
                  <c:v>8.6786829999999995</c:v>
                </c:pt>
                <c:pt idx="46387">
                  <c:v>8.6926379999999988</c:v>
                </c:pt>
                <c:pt idx="46388">
                  <c:v>8.6924489999999999</c:v>
                </c:pt>
                <c:pt idx="46389">
                  <c:v>8.6835190000000004</c:v>
                </c:pt>
                <c:pt idx="46390">
                  <c:v>8.6825279999999996</c:v>
                </c:pt>
                <c:pt idx="46391">
                  <c:v>8.6867370000000008</c:v>
                </c:pt>
                <c:pt idx="46392">
                  <c:v>8.6860280000000003</c:v>
                </c:pt>
                <c:pt idx="46393">
                  <c:v>8.6874320000000012</c:v>
                </c:pt>
                <c:pt idx="46394">
                  <c:v>8.6870170000000009</c:v>
                </c:pt>
                <c:pt idx="46395">
                  <c:v>8.6893549999999991</c:v>
                </c:pt>
                <c:pt idx="46396">
                  <c:v>8.6946209999999997</c:v>
                </c:pt>
                <c:pt idx="46397">
                  <c:v>8.6863220000000005</c:v>
                </c:pt>
                <c:pt idx="46398">
                  <c:v>8.6832279999999997</c:v>
                </c:pt>
                <c:pt idx="46399">
                  <c:v>8.6852890000000009</c:v>
                </c:pt>
                <c:pt idx="46400">
                  <c:v>8.6709969999999998</c:v>
                </c:pt>
                <c:pt idx="46401">
                  <c:v>8.6717429999999993</c:v>
                </c:pt>
                <c:pt idx="46402">
                  <c:v>8.6951330000000002</c:v>
                </c:pt>
                <c:pt idx="46403">
                  <c:v>8.6988279999999989</c:v>
                </c:pt>
                <c:pt idx="46404">
                  <c:v>8.6887429999999988</c:v>
                </c:pt>
                <c:pt idx="46405">
                  <c:v>8.6907339999999991</c:v>
                </c:pt>
                <c:pt idx="46406">
                  <c:v>8.6834209999999992</c:v>
                </c:pt>
                <c:pt idx="46407">
                  <c:v>8.6729719999999997</c:v>
                </c:pt>
                <c:pt idx="46408">
                  <c:v>8.6878980000000006</c:v>
                </c:pt>
                <c:pt idx="46409">
                  <c:v>8.6970479999999988</c:v>
                </c:pt>
                <c:pt idx="46410">
                  <c:v>8.6847829999999995</c:v>
                </c:pt>
                <c:pt idx="46411">
                  <c:v>8.6892110000000002</c:v>
                </c:pt>
                <c:pt idx="46412">
                  <c:v>8.7001679999999997</c:v>
                </c:pt>
                <c:pt idx="46413">
                  <c:v>8.6866039999999991</c:v>
                </c:pt>
                <c:pt idx="46414">
                  <c:v>8.6785180000000004</c:v>
                </c:pt>
                <c:pt idx="46415">
                  <c:v>8.6948919999999994</c:v>
                </c:pt>
                <c:pt idx="46416">
                  <c:v>8.6946359999999991</c:v>
                </c:pt>
                <c:pt idx="46417">
                  <c:v>8.6836029999999997</c:v>
                </c:pt>
                <c:pt idx="46418">
                  <c:v>8.6891470000000002</c:v>
                </c:pt>
                <c:pt idx="46419">
                  <c:v>8.6898099999999996</c:v>
                </c:pt>
                <c:pt idx="46420">
                  <c:v>8.6875509999999991</c:v>
                </c:pt>
                <c:pt idx="46421">
                  <c:v>8.6920710000000003</c:v>
                </c:pt>
                <c:pt idx="46422">
                  <c:v>8.689824999999999</c:v>
                </c:pt>
                <c:pt idx="46423">
                  <c:v>8.683071</c:v>
                </c:pt>
                <c:pt idx="46424">
                  <c:v>8.68825</c:v>
                </c:pt>
                <c:pt idx="46425">
                  <c:v>8.692501</c:v>
                </c:pt>
                <c:pt idx="46426">
                  <c:v>8.682189000000001</c:v>
                </c:pt>
                <c:pt idx="46427">
                  <c:v>8.6863500000000009</c:v>
                </c:pt>
                <c:pt idx="46428">
                  <c:v>8.6966490000000007</c:v>
                </c:pt>
                <c:pt idx="46429">
                  <c:v>8.6947879999999991</c:v>
                </c:pt>
                <c:pt idx="46430">
                  <c:v>8.6964000000000006</c:v>
                </c:pt>
                <c:pt idx="46431">
                  <c:v>8.6934620000000002</c:v>
                </c:pt>
                <c:pt idx="46432">
                  <c:v>8.6864950000000007</c:v>
                </c:pt>
                <c:pt idx="46433">
                  <c:v>8.6883359999999996</c:v>
                </c:pt>
                <c:pt idx="46434">
                  <c:v>8.6927939999999992</c:v>
                </c:pt>
                <c:pt idx="46435">
                  <c:v>8.6919700000000013</c:v>
                </c:pt>
                <c:pt idx="46436">
                  <c:v>8.6943300000000008</c:v>
                </c:pt>
                <c:pt idx="46437">
                  <c:v>8.6992209999999996</c:v>
                </c:pt>
                <c:pt idx="46438">
                  <c:v>8.6872860000000003</c:v>
                </c:pt>
                <c:pt idx="46439">
                  <c:v>8.6816029999999991</c:v>
                </c:pt>
                <c:pt idx="46440">
                  <c:v>8.6940860000000004</c:v>
                </c:pt>
                <c:pt idx="46441">
                  <c:v>8.6948989999999995</c:v>
                </c:pt>
                <c:pt idx="46442">
                  <c:v>8.6883280000000003</c:v>
                </c:pt>
                <c:pt idx="46443">
                  <c:v>8.6940589999999993</c:v>
                </c:pt>
                <c:pt idx="46444">
                  <c:v>8.6994420000000012</c:v>
                </c:pt>
                <c:pt idx="46445">
                  <c:v>8.6933189999999989</c:v>
                </c:pt>
                <c:pt idx="46446">
                  <c:v>8.6908399999999997</c:v>
                </c:pt>
                <c:pt idx="46447">
                  <c:v>8.6941410000000001</c:v>
                </c:pt>
                <c:pt idx="46448">
                  <c:v>8.6916720000000005</c:v>
                </c:pt>
                <c:pt idx="46449">
                  <c:v>8.6959009999999992</c:v>
                </c:pt>
                <c:pt idx="46450">
                  <c:v>8.6952479999999994</c:v>
                </c:pt>
                <c:pt idx="46451">
                  <c:v>8.6842699999999997</c:v>
                </c:pt>
                <c:pt idx="46452">
                  <c:v>8.6859219999999997</c:v>
                </c:pt>
                <c:pt idx="46453">
                  <c:v>8.694503000000001</c:v>
                </c:pt>
                <c:pt idx="46454">
                  <c:v>8.7038289999999989</c:v>
                </c:pt>
                <c:pt idx="46455">
                  <c:v>8.7060110000000002</c:v>
                </c:pt>
                <c:pt idx="46456">
                  <c:v>8.7003579999999996</c:v>
                </c:pt>
                <c:pt idx="46457">
                  <c:v>8.6992630000000002</c:v>
                </c:pt>
                <c:pt idx="46458">
                  <c:v>8.7026120000000002</c:v>
                </c:pt>
                <c:pt idx="46459">
                  <c:v>8.7074940000000005</c:v>
                </c:pt>
                <c:pt idx="46460">
                  <c:v>8.6969580000000004</c:v>
                </c:pt>
                <c:pt idx="46461">
                  <c:v>8.6852370000000008</c:v>
                </c:pt>
                <c:pt idx="46462">
                  <c:v>8.6913219999999995</c:v>
                </c:pt>
                <c:pt idx="46463">
                  <c:v>8.6956009999999999</c:v>
                </c:pt>
                <c:pt idx="46464">
                  <c:v>8.6915669999999992</c:v>
                </c:pt>
                <c:pt idx="46465">
                  <c:v>8.6964849999999991</c:v>
                </c:pt>
                <c:pt idx="46466">
                  <c:v>8.7047720000000002</c:v>
                </c:pt>
                <c:pt idx="46467">
                  <c:v>8.692222000000001</c:v>
                </c:pt>
                <c:pt idx="46468">
                  <c:v>8.6887830000000008</c:v>
                </c:pt>
                <c:pt idx="46469">
                  <c:v>8.7020440000000008</c:v>
                </c:pt>
                <c:pt idx="46470">
                  <c:v>8.6992380000000011</c:v>
                </c:pt>
                <c:pt idx="46471">
                  <c:v>8.6955169999999988</c:v>
                </c:pt>
                <c:pt idx="46472">
                  <c:v>8.7026520000000005</c:v>
                </c:pt>
                <c:pt idx="46473">
                  <c:v>8.7066669999999995</c:v>
                </c:pt>
                <c:pt idx="46474">
                  <c:v>8.7038480000000007</c:v>
                </c:pt>
                <c:pt idx="46475">
                  <c:v>8.7040159999999993</c:v>
                </c:pt>
                <c:pt idx="46476">
                  <c:v>8.7046430000000008</c:v>
                </c:pt>
                <c:pt idx="46477">
                  <c:v>8.6960529999999991</c:v>
                </c:pt>
                <c:pt idx="46478">
                  <c:v>8.6983810000000013</c:v>
                </c:pt>
                <c:pt idx="46479">
                  <c:v>8.7019160000000007</c:v>
                </c:pt>
                <c:pt idx="46480">
                  <c:v>8.6919509999999995</c:v>
                </c:pt>
                <c:pt idx="46481">
                  <c:v>8.6973830000000003</c:v>
                </c:pt>
                <c:pt idx="46482">
                  <c:v>8.7012210000000003</c:v>
                </c:pt>
                <c:pt idx="46483">
                  <c:v>8.6922509999999988</c:v>
                </c:pt>
                <c:pt idx="46484">
                  <c:v>8.6976130000000005</c:v>
                </c:pt>
                <c:pt idx="46485">
                  <c:v>8.7063470000000009</c:v>
                </c:pt>
                <c:pt idx="46486">
                  <c:v>8.6979930000000003</c:v>
                </c:pt>
                <c:pt idx="46487">
                  <c:v>8.6943179999999991</c:v>
                </c:pt>
                <c:pt idx="46488">
                  <c:v>8.7072979999999998</c:v>
                </c:pt>
                <c:pt idx="46489">
                  <c:v>8.7057669999999998</c:v>
                </c:pt>
                <c:pt idx="46490">
                  <c:v>8.6955549999999988</c:v>
                </c:pt>
                <c:pt idx="46491">
                  <c:v>8.6974999999999998</c:v>
                </c:pt>
                <c:pt idx="46492">
                  <c:v>8.6931469999999997</c:v>
                </c:pt>
                <c:pt idx="46493">
                  <c:v>8.6906250000000007</c:v>
                </c:pt>
                <c:pt idx="46494">
                  <c:v>8.6998470000000001</c:v>
                </c:pt>
                <c:pt idx="46495">
                  <c:v>8.7013499999999997</c:v>
                </c:pt>
                <c:pt idx="46496">
                  <c:v>8.6982859999999995</c:v>
                </c:pt>
                <c:pt idx="46497">
                  <c:v>8.7029740000000011</c:v>
                </c:pt>
                <c:pt idx="46498">
                  <c:v>8.7093759999999989</c:v>
                </c:pt>
                <c:pt idx="46499">
                  <c:v>8.7078559999999996</c:v>
                </c:pt>
                <c:pt idx="46500">
                  <c:v>8.7098630000000004</c:v>
                </c:pt>
                <c:pt idx="46501">
                  <c:v>8.7094570000000004</c:v>
                </c:pt>
                <c:pt idx="46502">
                  <c:v>8.6979939999999996</c:v>
                </c:pt>
                <c:pt idx="46503">
                  <c:v>8.7019920000000006</c:v>
                </c:pt>
                <c:pt idx="46504">
                  <c:v>8.7053030000000007</c:v>
                </c:pt>
                <c:pt idx="46505">
                  <c:v>8.6926480000000002</c:v>
                </c:pt>
                <c:pt idx="46506">
                  <c:v>8.6954650000000004</c:v>
                </c:pt>
                <c:pt idx="46507">
                  <c:v>8.7084860000000006</c:v>
                </c:pt>
                <c:pt idx="46508">
                  <c:v>8.7017910000000001</c:v>
                </c:pt>
                <c:pt idx="46509">
                  <c:v>8.6966669999999997</c:v>
                </c:pt>
                <c:pt idx="46510">
                  <c:v>8.7113690000000013</c:v>
                </c:pt>
                <c:pt idx="46511">
                  <c:v>8.7096239999999998</c:v>
                </c:pt>
                <c:pt idx="46512">
                  <c:v>8.6988769999999995</c:v>
                </c:pt>
                <c:pt idx="46513">
                  <c:v>8.7075929999999993</c:v>
                </c:pt>
                <c:pt idx="46514">
                  <c:v>8.7087140000000005</c:v>
                </c:pt>
                <c:pt idx="46515">
                  <c:v>8.7045099999999991</c:v>
                </c:pt>
                <c:pt idx="46516">
                  <c:v>8.7105540000000001</c:v>
                </c:pt>
                <c:pt idx="46517">
                  <c:v>8.7174370000000003</c:v>
                </c:pt>
                <c:pt idx="46518">
                  <c:v>8.7130539999999996</c:v>
                </c:pt>
                <c:pt idx="46519">
                  <c:v>8.7005510000000008</c:v>
                </c:pt>
                <c:pt idx="46520">
                  <c:v>8.7077109999999998</c:v>
                </c:pt>
                <c:pt idx="46521">
                  <c:v>8.7167899999999996</c:v>
                </c:pt>
                <c:pt idx="46522">
                  <c:v>8.7083399999999997</c:v>
                </c:pt>
                <c:pt idx="46523">
                  <c:v>8.7053189999999994</c:v>
                </c:pt>
                <c:pt idx="46524">
                  <c:v>8.708048999999999</c:v>
                </c:pt>
                <c:pt idx="46525">
                  <c:v>8.705214999999999</c:v>
                </c:pt>
                <c:pt idx="46526">
                  <c:v>8.7027239999999999</c:v>
                </c:pt>
                <c:pt idx="46527">
                  <c:v>8.7028700000000008</c:v>
                </c:pt>
                <c:pt idx="46528">
                  <c:v>8.6985430000000008</c:v>
                </c:pt>
                <c:pt idx="46529">
                  <c:v>8.699663000000001</c:v>
                </c:pt>
                <c:pt idx="46530">
                  <c:v>8.7092020000000012</c:v>
                </c:pt>
                <c:pt idx="46531">
                  <c:v>8.7083180000000002</c:v>
                </c:pt>
                <c:pt idx="46532">
                  <c:v>8.702985</c:v>
                </c:pt>
                <c:pt idx="46533">
                  <c:v>8.7010889999999996</c:v>
                </c:pt>
                <c:pt idx="46534">
                  <c:v>8.7003820000000012</c:v>
                </c:pt>
                <c:pt idx="46535">
                  <c:v>8.7127879999999998</c:v>
                </c:pt>
                <c:pt idx="46536">
                  <c:v>8.7199559999999998</c:v>
                </c:pt>
                <c:pt idx="46537">
                  <c:v>8.7086949999999987</c:v>
                </c:pt>
                <c:pt idx="46538">
                  <c:v>8.7085369999999998</c:v>
                </c:pt>
                <c:pt idx="46539">
                  <c:v>8.7217780000000005</c:v>
                </c:pt>
                <c:pt idx="46540">
                  <c:v>8.7125659999999989</c:v>
                </c:pt>
                <c:pt idx="46541">
                  <c:v>8.7009369999999997</c:v>
                </c:pt>
                <c:pt idx="46542">
                  <c:v>8.7157660000000003</c:v>
                </c:pt>
                <c:pt idx="46543">
                  <c:v>8.7124980000000001</c:v>
                </c:pt>
                <c:pt idx="46544">
                  <c:v>8.6965950000000003</c:v>
                </c:pt>
                <c:pt idx="46545">
                  <c:v>8.7078540000000011</c:v>
                </c:pt>
                <c:pt idx="46546">
                  <c:v>8.7146900000000009</c:v>
                </c:pt>
                <c:pt idx="46547">
                  <c:v>8.7089150000000011</c:v>
                </c:pt>
                <c:pt idx="46548">
                  <c:v>8.7164390000000012</c:v>
                </c:pt>
                <c:pt idx="46549">
                  <c:v>8.7190310000000011</c:v>
                </c:pt>
                <c:pt idx="46550">
                  <c:v>8.7058730000000004</c:v>
                </c:pt>
                <c:pt idx="46551">
                  <c:v>8.7118390000000012</c:v>
                </c:pt>
                <c:pt idx="46552">
                  <c:v>8.7241780000000002</c:v>
                </c:pt>
                <c:pt idx="46553">
                  <c:v>8.7056979999999999</c:v>
                </c:pt>
                <c:pt idx="46554">
                  <c:v>8.701867</c:v>
                </c:pt>
                <c:pt idx="46555">
                  <c:v>8.7186979999999998</c:v>
                </c:pt>
                <c:pt idx="46556">
                  <c:v>8.7080890000000011</c:v>
                </c:pt>
                <c:pt idx="46557">
                  <c:v>8.6976969999999998</c:v>
                </c:pt>
                <c:pt idx="46558">
                  <c:v>8.7130760000000009</c:v>
                </c:pt>
                <c:pt idx="46559">
                  <c:v>8.7191019999999995</c:v>
                </c:pt>
                <c:pt idx="46560">
                  <c:v>8.7105940000000004</c:v>
                </c:pt>
                <c:pt idx="46561">
                  <c:v>8.7194590000000005</c:v>
                </c:pt>
                <c:pt idx="46562">
                  <c:v>8.7234069999999999</c:v>
                </c:pt>
                <c:pt idx="46563">
                  <c:v>8.711957</c:v>
                </c:pt>
                <c:pt idx="46564">
                  <c:v>8.7153840000000002</c:v>
                </c:pt>
                <c:pt idx="46565">
                  <c:v>8.7132129999999997</c:v>
                </c:pt>
                <c:pt idx="46566">
                  <c:v>8.701861000000001</c:v>
                </c:pt>
                <c:pt idx="46567">
                  <c:v>8.7047190000000008</c:v>
                </c:pt>
                <c:pt idx="46568">
                  <c:v>8.7109430000000003</c:v>
                </c:pt>
                <c:pt idx="46569">
                  <c:v>8.7122510000000002</c:v>
                </c:pt>
                <c:pt idx="46570">
                  <c:v>8.7131159999999994</c:v>
                </c:pt>
                <c:pt idx="46571">
                  <c:v>8.7217500000000001</c:v>
                </c:pt>
                <c:pt idx="46572">
                  <c:v>8.7221170000000008</c:v>
                </c:pt>
                <c:pt idx="46573">
                  <c:v>8.7093950000000007</c:v>
                </c:pt>
                <c:pt idx="46574">
                  <c:v>8.713495</c:v>
                </c:pt>
                <c:pt idx="46575">
                  <c:v>8.719792</c:v>
                </c:pt>
                <c:pt idx="46576">
                  <c:v>8.7128790000000009</c:v>
                </c:pt>
                <c:pt idx="46577">
                  <c:v>8.7190200000000004</c:v>
                </c:pt>
                <c:pt idx="46578">
                  <c:v>8.720991999999999</c:v>
                </c:pt>
                <c:pt idx="46579">
                  <c:v>8.7033360000000002</c:v>
                </c:pt>
                <c:pt idx="46580">
                  <c:v>8.7090829999999997</c:v>
                </c:pt>
                <c:pt idx="46581">
                  <c:v>8.7260419999999996</c:v>
                </c:pt>
                <c:pt idx="46582">
                  <c:v>8.7157769999999992</c:v>
                </c:pt>
                <c:pt idx="46583">
                  <c:v>8.7121849999999998</c:v>
                </c:pt>
                <c:pt idx="46584">
                  <c:v>8.7196749999999987</c:v>
                </c:pt>
                <c:pt idx="46585">
                  <c:v>8.7162249999999997</c:v>
                </c:pt>
                <c:pt idx="46586">
                  <c:v>8.7213799999999999</c:v>
                </c:pt>
                <c:pt idx="46587">
                  <c:v>8.7222939999999998</c:v>
                </c:pt>
                <c:pt idx="46588">
                  <c:v>8.7119989999999987</c:v>
                </c:pt>
                <c:pt idx="46589">
                  <c:v>8.7177380000000007</c:v>
                </c:pt>
                <c:pt idx="46590">
                  <c:v>8.7254609999999992</c:v>
                </c:pt>
                <c:pt idx="46591">
                  <c:v>8.7146650000000001</c:v>
                </c:pt>
                <c:pt idx="46592">
                  <c:v>8.7096669999999996</c:v>
                </c:pt>
                <c:pt idx="46593">
                  <c:v>8.7216529999999999</c:v>
                </c:pt>
                <c:pt idx="46594">
                  <c:v>8.7160679999999999</c:v>
                </c:pt>
                <c:pt idx="46595">
                  <c:v>8.7062059999999999</c:v>
                </c:pt>
                <c:pt idx="46596">
                  <c:v>8.7154309999999988</c:v>
                </c:pt>
                <c:pt idx="46597">
                  <c:v>8.7202459999999995</c:v>
                </c:pt>
                <c:pt idx="46598">
                  <c:v>8.7182820000000003</c:v>
                </c:pt>
                <c:pt idx="46599">
                  <c:v>8.7180129999999991</c:v>
                </c:pt>
                <c:pt idx="46600">
                  <c:v>8.7220329999999997</c:v>
                </c:pt>
                <c:pt idx="46601">
                  <c:v>8.7247589999999988</c:v>
                </c:pt>
                <c:pt idx="46602">
                  <c:v>8.7279429999999998</c:v>
                </c:pt>
                <c:pt idx="46603">
                  <c:v>8.7318269999999991</c:v>
                </c:pt>
                <c:pt idx="46604">
                  <c:v>8.716660000000001</c:v>
                </c:pt>
                <c:pt idx="46605">
                  <c:v>8.7176289999999987</c:v>
                </c:pt>
                <c:pt idx="46606">
                  <c:v>8.7340869999999988</c:v>
                </c:pt>
                <c:pt idx="46607">
                  <c:v>8.719539000000001</c:v>
                </c:pt>
                <c:pt idx="46608">
                  <c:v>8.715344</c:v>
                </c:pt>
                <c:pt idx="46609">
                  <c:v>8.7340699999999991</c:v>
                </c:pt>
                <c:pt idx="46610">
                  <c:v>8.7276530000000001</c:v>
                </c:pt>
                <c:pt idx="46611">
                  <c:v>8.7112660000000002</c:v>
                </c:pt>
                <c:pt idx="46612">
                  <c:v>8.7225010000000012</c:v>
                </c:pt>
                <c:pt idx="46613">
                  <c:v>8.7340169999999997</c:v>
                </c:pt>
                <c:pt idx="46614">
                  <c:v>8.7215349999999994</c:v>
                </c:pt>
                <c:pt idx="46615">
                  <c:v>8.7167670000000008</c:v>
                </c:pt>
                <c:pt idx="46616">
                  <c:v>8.7172419999999988</c:v>
                </c:pt>
                <c:pt idx="46617">
                  <c:v>8.7138179999999998</c:v>
                </c:pt>
                <c:pt idx="46618">
                  <c:v>8.7204550000000012</c:v>
                </c:pt>
                <c:pt idx="46619">
                  <c:v>8.7267240000000008</c:v>
                </c:pt>
                <c:pt idx="46620">
                  <c:v>8.7250769999999989</c:v>
                </c:pt>
                <c:pt idx="46621">
                  <c:v>8.7244719999999987</c:v>
                </c:pt>
                <c:pt idx="46622">
                  <c:v>8.7250690000000013</c:v>
                </c:pt>
                <c:pt idx="46623">
                  <c:v>8.7181509999999989</c:v>
                </c:pt>
                <c:pt idx="46624">
                  <c:v>8.7141070000000003</c:v>
                </c:pt>
                <c:pt idx="46625">
                  <c:v>8.7238110000000013</c:v>
                </c:pt>
                <c:pt idx="46626">
                  <c:v>8.721069</c:v>
                </c:pt>
                <c:pt idx="46627">
                  <c:v>8.7097960000000008</c:v>
                </c:pt>
                <c:pt idx="46628">
                  <c:v>8.7170419999999993</c:v>
                </c:pt>
                <c:pt idx="46629">
                  <c:v>8.7265580000000007</c:v>
                </c:pt>
                <c:pt idx="46630">
                  <c:v>8.7244099999999989</c:v>
                </c:pt>
                <c:pt idx="46631">
                  <c:v>8.7192749999999997</c:v>
                </c:pt>
                <c:pt idx="46632">
                  <c:v>8.7246570000000006</c:v>
                </c:pt>
                <c:pt idx="46633">
                  <c:v>8.7283170000000005</c:v>
                </c:pt>
                <c:pt idx="46634">
                  <c:v>8.7266769999999987</c:v>
                </c:pt>
                <c:pt idx="46635">
                  <c:v>8.7297159999999998</c:v>
                </c:pt>
                <c:pt idx="46636">
                  <c:v>8.723866000000001</c:v>
                </c:pt>
                <c:pt idx="46637">
                  <c:v>8.722366000000001</c:v>
                </c:pt>
                <c:pt idx="46638">
                  <c:v>8.7322349999999993</c:v>
                </c:pt>
                <c:pt idx="46639">
                  <c:v>8.7289239999999992</c:v>
                </c:pt>
                <c:pt idx="46640">
                  <c:v>8.7213649999999987</c:v>
                </c:pt>
                <c:pt idx="46641">
                  <c:v>8.7309529999999995</c:v>
                </c:pt>
                <c:pt idx="46642">
                  <c:v>8.7406629999999996</c:v>
                </c:pt>
                <c:pt idx="46643">
                  <c:v>8.7350360000000009</c:v>
                </c:pt>
                <c:pt idx="46644">
                  <c:v>8.7315240000000003</c:v>
                </c:pt>
                <c:pt idx="46645">
                  <c:v>8.7281289999999991</c:v>
                </c:pt>
                <c:pt idx="46646">
                  <c:v>8.7229910000000004</c:v>
                </c:pt>
                <c:pt idx="46647">
                  <c:v>8.731504000000001</c:v>
                </c:pt>
                <c:pt idx="46648">
                  <c:v>8.7291550000000004</c:v>
                </c:pt>
                <c:pt idx="46649">
                  <c:v>8.718433000000001</c:v>
                </c:pt>
                <c:pt idx="46650">
                  <c:v>8.7260379999999991</c:v>
                </c:pt>
                <c:pt idx="46651">
                  <c:v>8.7282590000000013</c:v>
                </c:pt>
                <c:pt idx="46652">
                  <c:v>8.7196850000000001</c:v>
                </c:pt>
                <c:pt idx="46653">
                  <c:v>8.722391</c:v>
                </c:pt>
                <c:pt idx="46654">
                  <c:v>8.7290700000000001</c:v>
                </c:pt>
                <c:pt idx="46655">
                  <c:v>8.7234249999999989</c:v>
                </c:pt>
                <c:pt idx="46656">
                  <c:v>8.7227110000000003</c:v>
                </c:pt>
                <c:pt idx="46657">
                  <c:v>8.730319999999999</c:v>
                </c:pt>
                <c:pt idx="46658">
                  <c:v>8.726780999999999</c:v>
                </c:pt>
                <c:pt idx="46659">
                  <c:v>8.7285909999999998</c:v>
                </c:pt>
                <c:pt idx="46660">
                  <c:v>8.735047999999999</c:v>
                </c:pt>
                <c:pt idx="46661">
                  <c:v>8.7313770000000002</c:v>
                </c:pt>
                <c:pt idx="46662">
                  <c:v>8.7280860000000011</c:v>
                </c:pt>
                <c:pt idx="46663">
                  <c:v>8.731584999999999</c:v>
                </c:pt>
                <c:pt idx="46664">
                  <c:v>8.7350519999999996</c:v>
                </c:pt>
                <c:pt idx="46665">
                  <c:v>8.7304849999999998</c:v>
                </c:pt>
                <c:pt idx="46666">
                  <c:v>8.7295170000000013</c:v>
                </c:pt>
                <c:pt idx="46667">
                  <c:v>8.7341699999999989</c:v>
                </c:pt>
                <c:pt idx="46668">
                  <c:v>8.7337819999999997</c:v>
                </c:pt>
                <c:pt idx="46669">
                  <c:v>8.7343399999999995</c:v>
                </c:pt>
                <c:pt idx="46670">
                  <c:v>8.7305820000000001</c:v>
                </c:pt>
                <c:pt idx="46671">
                  <c:v>8.723039</c:v>
                </c:pt>
                <c:pt idx="46672">
                  <c:v>8.727112</c:v>
                </c:pt>
                <c:pt idx="46673">
                  <c:v>8.7354099999999999</c:v>
                </c:pt>
                <c:pt idx="46674">
                  <c:v>8.732959000000001</c:v>
                </c:pt>
                <c:pt idx="46675">
                  <c:v>8.7277889999999996</c:v>
                </c:pt>
                <c:pt idx="46676">
                  <c:v>8.7289539999999999</c:v>
                </c:pt>
                <c:pt idx="46677">
                  <c:v>8.7278690000000001</c:v>
                </c:pt>
                <c:pt idx="46678">
                  <c:v>8.7280720000000009</c:v>
                </c:pt>
                <c:pt idx="46679">
                  <c:v>8.7344819999999999</c:v>
                </c:pt>
                <c:pt idx="46680">
                  <c:v>8.730554999999999</c:v>
                </c:pt>
                <c:pt idx="46681">
                  <c:v>8.7298669999999987</c:v>
                </c:pt>
                <c:pt idx="46682">
                  <c:v>8.7409879999999998</c:v>
                </c:pt>
                <c:pt idx="46683">
                  <c:v>8.7392280000000007</c:v>
                </c:pt>
                <c:pt idx="46684">
                  <c:v>8.728155000000001</c:v>
                </c:pt>
                <c:pt idx="46685">
                  <c:v>8.7334129999999988</c:v>
                </c:pt>
                <c:pt idx="46686">
                  <c:v>8.7448189999999997</c:v>
                </c:pt>
                <c:pt idx="46687">
                  <c:v>8.734178</c:v>
                </c:pt>
                <c:pt idx="46688">
                  <c:v>8.7270789999999998</c:v>
                </c:pt>
                <c:pt idx="46689">
                  <c:v>8.7386340000000011</c:v>
                </c:pt>
                <c:pt idx="46690">
                  <c:v>8.7356480000000012</c:v>
                </c:pt>
                <c:pt idx="46691">
                  <c:v>8.7289560000000002</c:v>
                </c:pt>
                <c:pt idx="46692">
                  <c:v>8.7334430000000012</c:v>
                </c:pt>
                <c:pt idx="46693">
                  <c:v>8.7332710000000002</c:v>
                </c:pt>
                <c:pt idx="46694">
                  <c:v>8.7300570000000004</c:v>
                </c:pt>
                <c:pt idx="46695">
                  <c:v>8.7380469999999999</c:v>
                </c:pt>
                <c:pt idx="46696">
                  <c:v>8.7461839999999995</c:v>
                </c:pt>
                <c:pt idx="46697">
                  <c:v>8.7392129999999995</c:v>
                </c:pt>
                <c:pt idx="46698">
                  <c:v>8.7359819999999999</c:v>
                </c:pt>
                <c:pt idx="46699">
                  <c:v>8.7386169999999996</c:v>
                </c:pt>
                <c:pt idx="46700">
                  <c:v>8.7362219999999997</c:v>
                </c:pt>
                <c:pt idx="46701">
                  <c:v>8.7360989999999994</c:v>
                </c:pt>
                <c:pt idx="46702">
                  <c:v>8.7387379999999997</c:v>
                </c:pt>
                <c:pt idx="46703">
                  <c:v>8.7346509999999995</c:v>
                </c:pt>
                <c:pt idx="46704">
                  <c:v>8.7309760000000001</c:v>
                </c:pt>
                <c:pt idx="46705">
                  <c:v>8.7382150000000003</c:v>
                </c:pt>
                <c:pt idx="46706">
                  <c:v>8.7363700000000009</c:v>
                </c:pt>
                <c:pt idx="46707">
                  <c:v>8.7309140000000003</c:v>
                </c:pt>
                <c:pt idx="46708">
                  <c:v>8.7455250000000007</c:v>
                </c:pt>
                <c:pt idx="46709">
                  <c:v>8.7457600000000006</c:v>
                </c:pt>
                <c:pt idx="46710">
                  <c:v>8.7333119999999997</c:v>
                </c:pt>
                <c:pt idx="46711">
                  <c:v>8.7436830000000008</c:v>
                </c:pt>
                <c:pt idx="46712">
                  <c:v>8.7438120000000001</c:v>
                </c:pt>
                <c:pt idx="46713">
                  <c:v>8.7223800000000011</c:v>
                </c:pt>
                <c:pt idx="46714">
                  <c:v>8.722664</c:v>
                </c:pt>
                <c:pt idx="46715">
                  <c:v>8.7380120000000012</c:v>
                </c:pt>
                <c:pt idx="46716">
                  <c:v>8.7393800000000006</c:v>
                </c:pt>
                <c:pt idx="46717">
                  <c:v>8.7370619999999999</c:v>
                </c:pt>
                <c:pt idx="46718">
                  <c:v>8.7409679999999987</c:v>
                </c:pt>
                <c:pt idx="46719">
                  <c:v>8.7391269999999999</c:v>
                </c:pt>
                <c:pt idx="46720">
                  <c:v>8.7419279999999997</c:v>
                </c:pt>
                <c:pt idx="46721">
                  <c:v>8.748342000000001</c:v>
                </c:pt>
                <c:pt idx="46722">
                  <c:v>8.7429209999999991</c:v>
                </c:pt>
                <c:pt idx="46723">
                  <c:v>8.737248000000001</c:v>
                </c:pt>
                <c:pt idx="46724">
                  <c:v>8.7446289999999998</c:v>
                </c:pt>
                <c:pt idx="46725">
                  <c:v>8.742934</c:v>
                </c:pt>
                <c:pt idx="46726">
                  <c:v>8.73123</c:v>
                </c:pt>
                <c:pt idx="46727">
                  <c:v>8.7433589999999999</c:v>
                </c:pt>
                <c:pt idx="46728">
                  <c:v>8.7475780000000007</c:v>
                </c:pt>
                <c:pt idx="46729">
                  <c:v>8.7298830000000009</c:v>
                </c:pt>
                <c:pt idx="46730">
                  <c:v>8.7414449999999988</c:v>
                </c:pt>
                <c:pt idx="46731">
                  <c:v>8.7544509999999995</c:v>
                </c:pt>
                <c:pt idx="46732">
                  <c:v>8.7432040000000004</c:v>
                </c:pt>
                <c:pt idx="46733">
                  <c:v>8.7459880000000005</c:v>
                </c:pt>
                <c:pt idx="46734">
                  <c:v>8.7502029999999991</c:v>
                </c:pt>
                <c:pt idx="46735">
                  <c:v>8.7377730000000007</c:v>
                </c:pt>
                <c:pt idx="46736">
                  <c:v>8.7333400000000001</c:v>
                </c:pt>
                <c:pt idx="46737">
                  <c:v>8.7440509999999989</c:v>
                </c:pt>
                <c:pt idx="46738">
                  <c:v>8.73977</c:v>
                </c:pt>
                <c:pt idx="46739">
                  <c:v>8.730751999999999</c:v>
                </c:pt>
                <c:pt idx="46740">
                  <c:v>8.7416109999999989</c:v>
                </c:pt>
                <c:pt idx="46741">
                  <c:v>8.7429300000000012</c:v>
                </c:pt>
                <c:pt idx="46742">
                  <c:v>8.7377749999999992</c:v>
                </c:pt>
                <c:pt idx="46743">
                  <c:v>8.7456479999999992</c:v>
                </c:pt>
                <c:pt idx="46744">
                  <c:v>8.7500530000000012</c:v>
                </c:pt>
                <c:pt idx="46745">
                  <c:v>8.7424870000000006</c:v>
                </c:pt>
                <c:pt idx="46746">
                  <c:v>8.7421550000000003</c:v>
                </c:pt>
                <c:pt idx="46747">
                  <c:v>8.7533220000000007</c:v>
                </c:pt>
                <c:pt idx="46748">
                  <c:v>8.7544430000000002</c:v>
                </c:pt>
                <c:pt idx="46749">
                  <c:v>8.7498550000000002</c:v>
                </c:pt>
                <c:pt idx="46750">
                  <c:v>8.7466220000000003</c:v>
                </c:pt>
                <c:pt idx="46751">
                  <c:v>8.7407079999999997</c:v>
                </c:pt>
                <c:pt idx="46752">
                  <c:v>8.739135000000001</c:v>
                </c:pt>
                <c:pt idx="46753">
                  <c:v>8.7412899999999993</c:v>
                </c:pt>
                <c:pt idx="46754">
                  <c:v>8.7402189999999997</c:v>
                </c:pt>
                <c:pt idx="46755">
                  <c:v>8.738745999999999</c:v>
                </c:pt>
                <c:pt idx="46756">
                  <c:v>8.7427759999999992</c:v>
                </c:pt>
                <c:pt idx="46757">
                  <c:v>8.7450779999999995</c:v>
                </c:pt>
                <c:pt idx="46758">
                  <c:v>8.7395309999999995</c:v>
                </c:pt>
                <c:pt idx="46759">
                  <c:v>8.7440560000000005</c:v>
                </c:pt>
                <c:pt idx="46760">
                  <c:v>8.7463870000000004</c:v>
                </c:pt>
                <c:pt idx="46761">
                  <c:v>8.7390889999999999</c:v>
                </c:pt>
                <c:pt idx="46762">
                  <c:v>8.7450790000000005</c:v>
                </c:pt>
                <c:pt idx="46763">
                  <c:v>8.7469509999999993</c:v>
                </c:pt>
                <c:pt idx="46764">
                  <c:v>8.7422819999999994</c:v>
                </c:pt>
                <c:pt idx="46765">
                  <c:v>8.7450639999999993</c:v>
                </c:pt>
                <c:pt idx="46766">
                  <c:v>8.747973</c:v>
                </c:pt>
                <c:pt idx="46767">
                  <c:v>8.7458729999999996</c:v>
                </c:pt>
                <c:pt idx="46768">
                  <c:v>8.7470379999999999</c:v>
                </c:pt>
                <c:pt idx="46769">
                  <c:v>8.7546099999999996</c:v>
                </c:pt>
                <c:pt idx="46770">
                  <c:v>8.7552810000000001</c:v>
                </c:pt>
                <c:pt idx="46771">
                  <c:v>8.7525560000000002</c:v>
                </c:pt>
                <c:pt idx="46772">
                  <c:v>8.7545909999999996</c:v>
                </c:pt>
                <c:pt idx="46773">
                  <c:v>8.7568260000000002</c:v>
                </c:pt>
                <c:pt idx="46774">
                  <c:v>8.7506710000000005</c:v>
                </c:pt>
                <c:pt idx="46775">
                  <c:v>8.7421879999999987</c:v>
                </c:pt>
                <c:pt idx="46776">
                  <c:v>8.7438700000000011</c:v>
                </c:pt>
                <c:pt idx="46777">
                  <c:v>8.7443190000000008</c:v>
                </c:pt>
                <c:pt idx="46778">
                  <c:v>8.7445850000000007</c:v>
                </c:pt>
                <c:pt idx="46779">
                  <c:v>8.7510100000000008</c:v>
                </c:pt>
                <c:pt idx="46780">
                  <c:v>8.7498360000000002</c:v>
                </c:pt>
                <c:pt idx="46781">
                  <c:v>8.750845</c:v>
                </c:pt>
                <c:pt idx="46782">
                  <c:v>8.7514339999999997</c:v>
                </c:pt>
                <c:pt idx="46783">
                  <c:v>8.7458470000000013</c:v>
                </c:pt>
                <c:pt idx="46784">
                  <c:v>8.7501819999999988</c:v>
                </c:pt>
                <c:pt idx="46785">
                  <c:v>8.7545909999999996</c:v>
                </c:pt>
                <c:pt idx="46786">
                  <c:v>8.7506510000000013</c:v>
                </c:pt>
                <c:pt idx="46787">
                  <c:v>8.7525630000000003</c:v>
                </c:pt>
                <c:pt idx="46788">
                  <c:v>8.7560469999999988</c:v>
                </c:pt>
                <c:pt idx="46789">
                  <c:v>8.7510070000000013</c:v>
                </c:pt>
                <c:pt idx="46790">
                  <c:v>8.7527259999999991</c:v>
                </c:pt>
                <c:pt idx="46791">
                  <c:v>8.7580960000000001</c:v>
                </c:pt>
                <c:pt idx="46792">
                  <c:v>8.7488200000000003</c:v>
                </c:pt>
                <c:pt idx="46793">
                  <c:v>8.747738</c:v>
                </c:pt>
                <c:pt idx="46794">
                  <c:v>8.7595190000000009</c:v>
                </c:pt>
                <c:pt idx="46795">
                  <c:v>8.755901999999999</c:v>
                </c:pt>
                <c:pt idx="46796">
                  <c:v>8.7512849999999993</c:v>
                </c:pt>
                <c:pt idx="46797">
                  <c:v>8.7544280000000008</c:v>
                </c:pt>
                <c:pt idx="46798">
                  <c:v>8.7466650000000001</c:v>
                </c:pt>
                <c:pt idx="46799">
                  <c:v>8.741064999999999</c:v>
                </c:pt>
                <c:pt idx="46800">
                  <c:v>8.7535059999999998</c:v>
                </c:pt>
                <c:pt idx="46801">
                  <c:v>8.7513749999999995</c:v>
                </c:pt>
                <c:pt idx="46802">
                  <c:v>8.7352319999999999</c:v>
                </c:pt>
                <c:pt idx="46803">
                  <c:v>8.751811</c:v>
                </c:pt>
                <c:pt idx="46804">
                  <c:v>8.7654530000000008</c:v>
                </c:pt>
                <c:pt idx="46805">
                  <c:v>8.7482199999999999</c:v>
                </c:pt>
                <c:pt idx="46806">
                  <c:v>8.7511749999999999</c:v>
                </c:pt>
                <c:pt idx="46807">
                  <c:v>8.7639899999999997</c:v>
                </c:pt>
                <c:pt idx="46808">
                  <c:v>8.7572679999999998</c:v>
                </c:pt>
                <c:pt idx="46809">
                  <c:v>8.7548510000000004</c:v>
                </c:pt>
                <c:pt idx="46810">
                  <c:v>8.7620159999999991</c:v>
                </c:pt>
                <c:pt idx="46811">
                  <c:v>8.7558629999999997</c:v>
                </c:pt>
                <c:pt idx="46812">
                  <c:v>8.7494069999999997</c:v>
                </c:pt>
                <c:pt idx="46813">
                  <c:v>8.7591490000000007</c:v>
                </c:pt>
                <c:pt idx="46814">
                  <c:v>8.756513</c:v>
                </c:pt>
                <c:pt idx="46815">
                  <c:v>8.7498670000000001</c:v>
                </c:pt>
                <c:pt idx="46816">
                  <c:v>8.7588819999999998</c:v>
                </c:pt>
                <c:pt idx="46817">
                  <c:v>8.7628389999999996</c:v>
                </c:pt>
                <c:pt idx="46818">
                  <c:v>8.7597179999999994</c:v>
                </c:pt>
                <c:pt idx="46819">
                  <c:v>8.7569809999999997</c:v>
                </c:pt>
                <c:pt idx="46820">
                  <c:v>8.756768000000001</c:v>
                </c:pt>
                <c:pt idx="46821">
                  <c:v>8.7510580000000004</c:v>
                </c:pt>
                <c:pt idx="46822">
                  <c:v>8.7473939999999999</c:v>
                </c:pt>
                <c:pt idx="46823">
                  <c:v>8.7537269999999996</c:v>
                </c:pt>
                <c:pt idx="46824">
                  <c:v>8.7527639999999991</c:v>
                </c:pt>
                <c:pt idx="46825">
                  <c:v>8.7561320000000009</c:v>
                </c:pt>
                <c:pt idx="46826">
                  <c:v>8.766902</c:v>
                </c:pt>
                <c:pt idx="46827">
                  <c:v>8.758655000000001</c:v>
                </c:pt>
                <c:pt idx="46828">
                  <c:v>8.751380000000001</c:v>
                </c:pt>
                <c:pt idx="46829">
                  <c:v>8.7685899999999997</c:v>
                </c:pt>
                <c:pt idx="46830">
                  <c:v>8.7694170000000007</c:v>
                </c:pt>
                <c:pt idx="46831">
                  <c:v>8.7470339999999993</c:v>
                </c:pt>
                <c:pt idx="46832">
                  <c:v>8.7459920000000011</c:v>
                </c:pt>
                <c:pt idx="46833">
                  <c:v>8.7565749999999998</c:v>
                </c:pt>
                <c:pt idx="46834">
                  <c:v>8.7548370000000002</c:v>
                </c:pt>
                <c:pt idx="46835">
                  <c:v>8.7554979999999993</c:v>
                </c:pt>
                <c:pt idx="46836">
                  <c:v>8.7626549999999988</c:v>
                </c:pt>
                <c:pt idx="46837">
                  <c:v>8.7636620000000001</c:v>
                </c:pt>
                <c:pt idx="46838">
                  <c:v>8.7637669999999996</c:v>
                </c:pt>
                <c:pt idx="46839">
                  <c:v>8.7672679999999996</c:v>
                </c:pt>
                <c:pt idx="46840">
                  <c:v>8.761393</c:v>
                </c:pt>
                <c:pt idx="46841">
                  <c:v>8.7549519999999994</c:v>
                </c:pt>
                <c:pt idx="46842">
                  <c:v>8.7599869999999989</c:v>
                </c:pt>
                <c:pt idx="46843">
                  <c:v>8.755255</c:v>
                </c:pt>
                <c:pt idx="46844">
                  <c:v>8.7514329999999987</c:v>
                </c:pt>
                <c:pt idx="46845">
                  <c:v>8.7637819999999991</c:v>
                </c:pt>
                <c:pt idx="46846">
                  <c:v>8.7613540000000008</c:v>
                </c:pt>
                <c:pt idx="46847">
                  <c:v>8.7521419999999992</c:v>
                </c:pt>
                <c:pt idx="46848">
                  <c:v>8.7569459999999992</c:v>
                </c:pt>
                <c:pt idx="46849">
                  <c:v>8.7614739999999998</c:v>
                </c:pt>
                <c:pt idx="46850">
                  <c:v>8.7632879999999993</c:v>
                </c:pt>
                <c:pt idx="46851">
                  <c:v>8.7648779999999995</c:v>
                </c:pt>
                <c:pt idx="46852">
                  <c:v>8.7645379999999999</c:v>
                </c:pt>
                <c:pt idx="46853">
                  <c:v>8.7621560000000009</c:v>
                </c:pt>
                <c:pt idx="46854">
                  <c:v>8.764894</c:v>
                </c:pt>
                <c:pt idx="46855">
                  <c:v>8.7667529999999996</c:v>
                </c:pt>
                <c:pt idx="46856">
                  <c:v>8.7620310000000003</c:v>
                </c:pt>
                <c:pt idx="46857">
                  <c:v>8.7627889999999997</c:v>
                </c:pt>
                <c:pt idx="46858">
                  <c:v>8.7637600000000013</c:v>
                </c:pt>
                <c:pt idx="46859">
                  <c:v>8.7621010000000012</c:v>
                </c:pt>
                <c:pt idx="46860">
                  <c:v>8.7609019999999997</c:v>
                </c:pt>
                <c:pt idx="46861">
                  <c:v>8.7641200000000001</c:v>
                </c:pt>
                <c:pt idx="46862">
                  <c:v>8.7598389999999995</c:v>
                </c:pt>
                <c:pt idx="46863">
                  <c:v>8.7532719999999991</c:v>
                </c:pt>
                <c:pt idx="46864">
                  <c:v>8.7631289999999993</c:v>
                </c:pt>
                <c:pt idx="46865">
                  <c:v>8.760307000000001</c:v>
                </c:pt>
                <c:pt idx="46866">
                  <c:v>8.7512000000000008</c:v>
                </c:pt>
                <c:pt idx="46867">
                  <c:v>8.7657340000000001</c:v>
                </c:pt>
                <c:pt idx="46868">
                  <c:v>8.7700010000000006</c:v>
                </c:pt>
                <c:pt idx="46869">
                  <c:v>8.7614619999999999</c:v>
                </c:pt>
                <c:pt idx="46870">
                  <c:v>8.7700810000000011</c:v>
                </c:pt>
                <c:pt idx="46871">
                  <c:v>8.7737990000000003</c:v>
                </c:pt>
                <c:pt idx="46872">
                  <c:v>8.7610640000000011</c:v>
                </c:pt>
                <c:pt idx="46873">
                  <c:v>8.7668099999999995</c:v>
                </c:pt>
                <c:pt idx="46874">
                  <c:v>8.7769580000000005</c:v>
                </c:pt>
                <c:pt idx="46875">
                  <c:v>8.7583990000000007</c:v>
                </c:pt>
                <c:pt idx="46876">
                  <c:v>8.7605700000000013</c:v>
                </c:pt>
                <c:pt idx="46877">
                  <c:v>8.7762589999999996</c:v>
                </c:pt>
                <c:pt idx="46878">
                  <c:v>8.7638379999999998</c:v>
                </c:pt>
                <c:pt idx="46879">
                  <c:v>8.7649220000000003</c:v>
                </c:pt>
                <c:pt idx="46880">
                  <c:v>8.7753890000000006</c:v>
                </c:pt>
                <c:pt idx="46881">
                  <c:v>8.7655519999999996</c:v>
                </c:pt>
                <c:pt idx="46882">
                  <c:v>8.7596160000000012</c:v>
                </c:pt>
                <c:pt idx="46883">
                  <c:v>8.7672080000000001</c:v>
                </c:pt>
                <c:pt idx="46884">
                  <c:v>8.7633159999999997</c:v>
                </c:pt>
                <c:pt idx="46885">
                  <c:v>8.7540049999999994</c:v>
                </c:pt>
                <c:pt idx="46886">
                  <c:v>8.765626000000001</c:v>
                </c:pt>
                <c:pt idx="46887">
                  <c:v>8.7746050000000011</c:v>
                </c:pt>
                <c:pt idx="46888">
                  <c:v>8.7668700000000008</c:v>
                </c:pt>
                <c:pt idx="46889">
                  <c:v>8.7676829999999999</c:v>
                </c:pt>
                <c:pt idx="46890">
                  <c:v>8.7725660000000012</c:v>
                </c:pt>
                <c:pt idx="46891">
                  <c:v>8.7664580000000001</c:v>
                </c:pt>
                <c:pt idx="46892">
                  <c:v>8.7634740000000004</c:v>
                </c:pt>
                <c:pt idx="46893">
                  <c:v>8.7718540000000012</c:v>
                </c:pt>
                <c:pt idx="46894">
                  <c:v>8.7692230000000002</c:v>
                </c:pt>
                <c:pt idx="46895">
                  <c:v>8.7617429999999992</c:v>
                </c:pt>
                <c:pt idx="46896">
                  <c:v>8.7730610000000002</c:v>
                </c:pt>
                <c:pt idx="46897">
                  <c:v>8.7740539999999996</c:v>
                </c:pt>
                <c:pt idx="46898">
                  <c:v>8.7632329999999996</c:v>
                </c:pt>
                <c:pt idx="46899">
                  <c:v>8.7677270000000007</c:v>
                </c:pt>
                <c:pt idx="46900">
                  <c:v>8.7706090000000003</c:v>
                </c:pt>
                <c:pt idx="46901">
                  <c:v>8.7668400000000002</c:v>
                </c:pt>
                <c:pt idx="46902">
                  <c:v>8.7710879999999989</c:v>
                </c:pt>
                <c:pt idx="46903">
                  <c:v>8.771052000000001</c:v>
                </c:pt>
                <c:pt idx="46904">
                  <c:v>8.7592670000000012</c:v>
                </c:pt>
                <c:pt idx="46905">
                  <c:v>8.7654370000000004</c:v>
                </c:pt>
                <c:pt idx="46906">
                  <c:v>8.7834770000000013</c:v>
                </c:pt>
                <c:pt idx="46907">
                  <c:v>8.7746099999999991</c:v>
                </c:pt>
                <c:pt idx="46908">
                  <c:v>8.7641239999999989</c:v>
                </c:pt>
                <c:pt idx="46909">
                  <c:v>8.7707879999999996</c:v>
                </c:pt>
                <c:pt idx="46910">
                  <c:v>8.768222999999999</c:v>
                </c:pt>
                <c:pt idx="46911">
                  <c:v>8.7658699999999996</c:v>
                </c:pt>
                <c:pt idx="46912">
                  <c:v>8.7764480000000002</c:v>
                </c:pt>
                <c:pt idx="46913">
                  <c:v>8.7783699999999989</c:v>
                </c:pt>
                <c:pt idx="46914">
                  <c:v>8.7682500000000001</c:v>
                </c:pt>
                <c:pt idx="46915">
                  <c:v>8.7758350000000007</c:v>
                </c:pt>
                <c:pt idx="46916">
                  <c:v>8.7741189999999989</c:v>
                </c:pt>
                <c:pt idx="46917">
                  <c:v>8.759957</c:v>
                </c:pt>
                <c:pt idx="46918">
                  <c:v>8.7754879999999993</c:v>
                </c:pt>
                <c:pt idx="46919">
                  <c:v>8.7809619999999988</c:v>
                </c:pt>
                <c:pt idx="46920">
                  <c:v>8.7678909999999988</c:v>
                </c:pt>
                <c:pt idx="46921">
                  <c:v>8.7771030000000003</c:v>
                </c:pt>
                <c:pt idx="46922">
                  <c:v>8.7861969999999996</c:v>
                </c:pt>
                <c:pt idx="46923">
                  <c:v>8.7702209999999994</c:v>
                </c:pt>
                <c:pt idx="46924">
                  <c:v>8.7632340000000006</c:v>
                </c:pt>
                <c:pt idx="46925">
                  <c:v>8.779402000000001</c:v>
                </c:pt>
                <c:pt idx="46926">
                  <c:v>8.7737800000000004</c:v>
                </c:pt>
                <c:pt idx="46927">
                  <c:v>8.7669379999999997</c:v>
                </c:pt>
                <c:pt idx="46928">
                  <c:v>8.7833860000000001</c:v>
                </c:pt>
                <c:pt idx="46929">
                  <c:v>8.778372000000001</c:v>
                </c:pt>
                <c:pt idx="46930">
                  <c:v>8.7669339999999991</c:v>
                </c:pt>
                <c:pt idx="46931">
                  <c:v>8.777336</c:v>
                </c:pt>
                <c:pt idx="46932">
                  <c:v>8.7779170000000004</c:v>
                </c:pt>
                <c:pt idx="46933">
                  <c:v>8.7702360000000006</c:v>
                </c:pt>
                <c:pt idx="46934">
                  <c:v>8.7809840000000001</c:v>
                </c:pt>
                <c:pt idx="46935">
                  <c:v>8.7820330000000002</c:v>
                </c:pt>
                <c:pt idx="46936">
                  <c:v>8.762398000000001</c:v>
                </c:pt>
                <c:pt idx="46937">
                  <c:v>8.7715350000000001</c:v>
                </c:pt>
                <c:pt idx="46938">
                  <c:v>8.7887939999999993</c:v>
                </c:pt>
                <c:pt idx="46939">
                  <c:v>8.779952999999999</c:v>
                </c:pt>
                <c:pt idx="46940">
                  <c:v>8.7786869999999997</c:v>
                </c:pt>
                <c:pt idx="46941">
                  <c:v>8.7791880000000013</c:v>
                </c:pt>
                <c:pt idx="46942">
                  <c:v>8.7702109999999998</c:v>
                </c:pt>
                <c:pt idx="46943">
                  <c:v>8.769794000000001</c:v>
                </c:pt>
                <c:pt idx="46944">
                  <c:v>8.7732859999999988</c:v>
                </c:pt>
                <c:pt idx="46945">
                  <c:v>8.7700910000000007</c:v>
                </c:pt>
                <c:pt idx="46946">
                  <c:v>8.7648799999999998</c:v>
                </c:pt>
                <c:pt idx="46947">
                  <c:v>8.7721499999999999</c:v>
                </c:pt>
                <c:pt idx="46948">
                  <c:v>8.7793740000000007</c:v>
                </c:pt>
                <c:pt idx="46949">
                  <c:v>8.7789010000000012</c:v>
                </c:pt>
                <c:pt idx="46950">
                  <c:v>8.7812699999999992</c:v>
                </c:pt>
                <c:pt idx="46951">
                  <c:v>8.7823190000000011</c:v>
                </c:pt>
                <c:pt idx="46952">
                  <c:v>8.7822469999999999</c:v>
                </c:pt>
                <c:pt idx="46953">
                  <c:v>8.7814240000000012</c:v>
                </c:pt>
                <c:pt idx="46954">
                  <c:v>8.7855880000000006</c:v>
                </c:pt>
                <c:pt idx="46955">
                  <c:v>8.7897379999999998</c:v>
                </c:pt>
                <c:pt idx="46956">
                  <c:v>8.7830849999999998</c:v>
                </c:pt>
                <c:pt idx="46957">
                  <c:v>8.7760549999999995</c:v>
                </c:pt>
                <c:pt idx="46958">
                  <c:v>8.7741140000000009</c:v>
                </c:pt>
                <c:pt idx="46959">
                  <c:v>8.775697000000001</c:v>
                </c:pt>
                <c:pt idx="46960">
                  <c:v>8.7774439999999991</c:v>
                </c:pt>
                <c:pt idx="46961">
                  <c:v>8.7788269999999997</c:v>
                </c:pt>
                <c:pt idx="46962">
                  <c:v>8.7821990000000003</c:v>
                </c:pt>
                <c:pt idx="46963">
                  <c:v>8.7795759999999987</c:v>
                </c:pt>
                <c:pt idx="46964">
                  <c:v>8.775938</c:v>
                </c:pt>
                <c:pt idx="46965">
                  <c:v>8.7746010000000005</c:v>
                </c:pt>
                <c:pt idx="46966">
                  <c:v>8.7783440000000006</c:v>
                </c:pt>
                <c:pt idx="46967">
                  <c:v>8.7856570000000005</c:v>
                </c:pt>
                <c:pt idx="46968">
                  <c:v>8.7811789999999998</c:v>
                </c:pt>
                <c:pt idx="46969">
                  <c:v>8.7772000000000006</c:v>
                </c:pt>
                <c:pt idx="46970">
                  <c:v>8.7778880000000008</c:v>
                </c:pt>
                <c:pt idx="46971">
                  <c:v>8.7800799999999999</c:v>
                </c:pt>
                <c:pt idx="46972">
                  <c:v>8.786543</c:v>
                </c:pt>
                <c:pt idx="46973">
                  <c:v>8.7808859999999989</c:v>
                </c:pt>
                <c:pt idx="46974">
                  <c:v>8.777823999999999</c:v>
                </c:pt>
                <c:pt idx="46975">
                  <c:v>8.7859489999999987</c:v>
                </c:pt>
                <c:pt idx="46976">
                  <c:v>8.7866080000000011</c:v>
                </c:pt>
                <c:pt idx="46977">
                  <c:v>8.7825880000000005</c:v>
                </c:pt>
                <c:pt idx="46978">
                  <c:v>8.7848430000000004</c:v>
                </c:pt>
                <c:pt idx="46979">
                  <c:v>8.7872389999999996</c:v>
                </c:pt>
                <c:pt idx="46980">
                  <c:v>8.7801150000000003</c:v>
                </c:pt>
                <c:pt idx="46981">
                  <c:v>8.7803050000000002</c:v>
                </c:pt>
                <c:pt idx="46982">
                  <c:v>8.7839829999999992</c:v>
                </c:pt>
                <c:pt idx="46983">
                  <c:v>8.7799560000000003</c:v>
                </c:pt>
                <c:pt idx="46984">
                  <c:v>8.7795030000000001</c:v>
                </c:pt>
                <c:pt idx="46985">
                  <c:v>8.7772290000000002</c:v>
                </c:pt>
                <c:pt idx="46986">
                  <c:v>8.7724030000000006</c:v>
                </c:pt>
                <c:pt idx="46987">
                  <c:v>8.7791350000000001</c:v>
                </c:pt>
                <c:pt idx="46988">
                  <c:v>8.7917240000000003</c:v>
                </c:pt>
                <c:pt idx="46989">
                  <c:v>8.7906209999999998</c:v>
                </c:pt>
                <c:pt idx="46990">
                  <c:v>8.7838840000000005</c:v>
                </c:pt>
                <c:pt idx="46991">
                  <c:v>8.7922149999999988</c:v>
                </c:pt>
                <c:pt idx="46992">
                  <c:v>8.7888900000000003</c:v>
                </c:pt>
                <c:pt idx="46993">
                  <c:v>8.7749039999999994</c:v>
                </c:pt>
                <c:pt idx="46994">
                  <c:v>8.7858260000000001</c:v>
                </c:pt>
                <c:pt idx="46995">
                  <c:v>8.7941649999999996</c:v>
                </c:pt>
                <c:pt idx="46996">
                  <c:v>8.7835509999999992</c:v>
                </c:pt>
                <c:pt idx="46997">
                  <c:v>8.7822120000000012</c:v>
                </c:pt>
                <c:pt idx="46998">
                  <c:v>8.790362</c:v>
                </c:pt>
                <c:pt idx="46999">
                  <c:v>8.7833620000000003</c:v>
                </c:pt>
                <c:pt idx="47000">
                  <c:v>8.7781359999999999</c:v>
                </c:pt>
                <c:pt idx="47001">
                  <c:v>8.7943840000000009</c:v>
                </c:pt>
                <c:pt idx="47002">
                  <c:v>8.8013960000000004</c:v>
                </c:pt>
                <c:pt idx="47003">
                  <c:v>8.7906650000000006</c:v>
                </c:pt>
                <c:pt idx="47004">
                  <c:v>8.7868080000000006</c:v>
                </c:pt>
                <c:pt idx="47005">
                  <c:v>8.7898840000000007</c:v>
                </c:pt>
                <c:pt idx="47006">
                  <c:v>8.786994</c:v>
                </c:pt>
                <c:pt idx="47007">
                  <c:v>8.7809780000000011</c:v>
                </c:pt>
                <c:pt idx="47008">
                  <c:v>8.7857580000000013</c:v>
                </c:pt>
                <c:pt idx="47009">
                  <c:v>8.786918</c:v>
                </c:pt>
                <c:pt idx="47010">
                  <c:v>8.779357000000001</c:v>
                </c:pt>
                <c:pt idx="47011">
                  <c:v>8.7861060000000002</c:v>
                </c:pt>
                <c:pt idx="47012">
                  <c:v>8.7944110000000002</c:v>
                </c:pt>
                <c:pt idx="47013">
                  <c:v>8.7911830000000002</c:v>
                </c:pt>
                <c:pt idx="47014">
                  <c:v>8.7878849999999993</c:v>
                </c:pt>
                <c:pt idx="47015">
                  <c:v>8.7893089999999994</c:v>
                </c:pt>
                <c:pt idx="47016">
                  <c:v>8.7845680000000002</c:v>
                </c:pt>
                <c:pt idx="47017">
                  <c:v>8.7800200000000004</c:v>
                </c:pt>
                <c:pt idx="47018">
                  <c:v>8.7875410000000009</c:v>
                </c:pt>
                <c:pt idx="47019">
                  <c:v>8.7889820000000007</c:v>
                </c:pt>
                <c:pt idx="47020">
                  <c:v>8.7856620000000003</c:v>
                </c:pt>
                <c:pt idx="47021">
                  <c:v>8.7871069999999989</c:v>
                </c:pt>
                <c:pt idx="47022">
                  <c:v>8.7891119999999994</c:v>
                </c:pt>
                <c:pt idx="47023">
                  <c:v>8.7907070000000012</c:v>
                </c:pt>
                <c:pt idx="47024">
                  <c:v>8.7869010000000003</c:v>
                </c:pt>
                <c:pt idx="47025">
                  <c:v>8.7840500000000006</c:v>
                </c:pt>
                <c:pt idx="47026">
                  <c:v>8.7867910000000009</c:v>
                </c:pt>
                <c:pt idx="47027">
                  <c:v>8.7923650000000002</c:v>
                </c:pt>
                <c:pt idx="47028">
                  <c:v>8.7969439999999999</c:v>
                </c:pt>
                <c:pt idx="47029">
                  <c:v>8.7952440000000003</c:v>
                </c:pt>
                <c:pt idx="47030">
                  <c:v>8.7901680000000013</c:v>
                </c:pt>
                <c:pt idx="47031">
                  <c:v>8.7876410000000007</c:v>
                </c:pt>
                <c:pt idx="47032">
                  <c:v>8.7899999999999991</c:v>
                </c:pt>
                <c:pt idx="47033">
                  <c:v>8.7936289999999993</c:v>
                </c:pt>
                <c:pt idx="47034">
                  <c:v>8.7909810000000004</c:v>
                </c:pt>
                <c:pt idx="47035">
                  <c:v>8.792110000000001</c:v>
                </c:pt>
                <c:pt idx="47036">
                  <c:v>8.7946160000000013</c:v>
                </c:pt>
                <c:pt idx="47037">
                  <c:v>8.7943280000000001</c:v>
                </c:pt>
                <c:pt idx="47038">
                  <c:v>8.7975060000000003</c:v>
                </c:pt>
                <c:pt idx="47039">
                  <c:v>8.7976600000000005</c:v>
                </c:pt>
                <c:pt idx="47040">
                  <c:v>8.7943800000000003</c:v>
                </c:pt>
                <c:pt idx="47041">
                  <c:v>8.786486</c:v>
                </c:pt>
                <c:pt idx="47042">
                  <c:v>8.7857850000000006</c:v>
                </c:pt>
                <c:pt idx="47043">
                  <c:v>8.7883770000000005</c:v>
                </c:pt>
                <c:pt idx="47044">
                  <c:v>8.7841690000000003</c:v>
                </c:pt>
                <c:pt idx="47045">
                  <c:v>8.7926970000000004</c:v>
                </c:pt>
                <c:pt idx="47046">
                  <c:v>8.7971880000000002</c:v>
                </c:pt>
                <c:pt idx="47047">
                  <c:v>8.7945349999999998</c:v>
                </c:pt>
                <c:pt idx="47048">
                  <c:v>8.8002409999999998</c:v>
                </c:pt>
                <c:pt idx="47049">
                  <c:v>8.8037299999999998</c:v>
                </c:pt>
                <c:pt idx="47050">
                  <c:v>8.8014960000000002</c:v>
                </c:pt>
                <c:pt idx="47051">
                  <c:v>8.7970839999999999</c:v>
                </c:pt>
                <c:pt idx="47052">
                  <c:v>8.801048999999999</c:v>
                </c:pt>
                <c:pt idx="47053">
                  <c:v>8.7976789999999987</c:v>
                </c:pt>
                <c:pt idx="47054">
                  <c:v>8.7890200000000007</c:v>
                </c:pt>
                <c:pt idx="47055">
                  <c:v>8.7956579999999995</c:v>
                </c:pt>
                <c:pt idx="47056">
                  <c:v>8.7912610000000004</c:v>
                </c:pt>
                <c:pt idx="47057">
                  <c:v>8.783733999999999</c:v>
                </c:pt>
                <c:pt idx="47058">
                  <c:v>8.7914689999999993</c:v>
                </c:pt>
                <c:pt idx="47059">
                  <c:v>8.7939959999999999</c:v>
                </c:pt>
                <c:pt idx="47060">
                  <c:v>8.7912490000000005</c:v>
                </c:pt>
                <c:pt idx="47061">
                  <c:v>8.7964669999999998</c:v>
                </c:pt>
                <c:pt idx="47062">
                  <c:v>8.8045749999999998</c:v>
                </c:pt>
                <c:pt idx="47063">
                  <c:v>8.8023300000000013</c:v>
                </c:pt>
                <c:pt idx="47064">
                  <c:v>8.8085509999999996</c:v>
                </c:pt>
                <c:pt idx="47065">
                  <c:v>8.813915999999999</c:v>
                </c:pt>
                <c:pt idx="47066">
                  <c:v>8.7998709999999996</c:v>
                </c:pt>
                <c:pt idx="47067">
                  <c:v>8.7975530000000006</c:v>
                </c:pt>
                <c:pt idx="47068">
                  <c:v>8.8073969999999999</c:v>
                </c:pt>
                <c:pt idx="47069">
                  <c:v>8.802187</c:v>
                </c:pt>
                <c:pt idx="47070">
                  <c:v>8.7949090000000005</c:v>
                </c:pt>
                <c:pt idx="47071">
                  <c:v>8.8018359999999998</c:v>
                </c:pt>
                <c:pt idx="47072">
                  <c:v>8.797504</c:v>
                </c:pt>
                <c:pt idx="47073">
                  <c:v>8.7836859999999994</c:v>
                </c:pt>
                <c:pt idx="47074">
                  <c:v>8.7973679999999987</c:v>
                </c:pt>
                <c:pt idx="47075">
                  <c:v>8.8015179999999997</c:v>
                </c:pt>
                <c:pt idx="47076">
                  <c:v>8.7837189999999996</c:v>
                </c:pt>
                <c:pt idx="47077">
                  <c:v>8.788492999999999</c:v>
                </c:pt>
                <c:pt idx="47078">
                  <c:v>8.7989369999999987</c:v>
                </c:pt>
                <c:pt idx="47079">
                  <c:v>8.794982000000001</c:v>
                </c:pt>
                <c:pt idx="47080">
                  <c:v>8.7935540000000003</c:v>
                </c:pt>
                <c:pt idx="47081">
                  <c:v>8.8008430000000004</c:v>
                </c:pt>
                <c:pt idx="47082">
                  <c:v>8.7984709999999993</c:v>
                </c:pt>
                <c:pt idx="47083">
                  <c:v>8.7931030000000003</c:v>
                </c:pt>
                <c:pt idx="47084">
                  <c:v>8.8000119999999988</c:v>
                </c:pt>
                <c:pt idx="47085">
                  <c:v>8.7994260000000004</c:v>
                </c:pt>
                <c:pt idx="47086">
                  <c:v>8.7965149999999994</c:v>
                </c:pt>
                <c:pt idx="47087">
                  <c:v>8.8041769999999993</c:v>
                </c:pt>
                <c:pt idx="47088">
                  <c:v>8.8028250000000003</c:v>
                </c:pt>
                <c:pt idx="47089">
                  <c:v>8.7992720000000002</c:v>
                </c:pt>
                <c:pt idx="47090">
                  <c:v>8.8097519999999996</c:v>
                </c:pt>
                <c:pt idx="47091">
                  <c:v>8.8100519999999989</c:v>
                </c:pt>
                <c:pt idx="47092">
                  <c:v>8.7951309999999996</c:v>
                </c:pt>
                <c:pt idx="47093">
                  <c:v>8.7990539999999999</c:v>
                </c:pt>
                <c:pt idx="47094">
                  <c:v>8.8123389999999997</c:v>
                </c:pt>
                <c:pt idx="47095">
                  <c:v>8.803032</c:v>
                </c:pt>
                <c:pt idx="47096">
                  <c:v>8.7990110000000001</c:v>
                </c:pt>
                <c:pt idx="47097">
                  <c:v>8.8117029999999996</c:v>
                </c:pt>
                <c:pt idx="47098">
                  <c:v>8.8074009999999987</c:v>
                </c:pt>
                <c:pt idx="47099">
                  <c:v>8.7977059999999998</c:v>
                </c:pt>
                <c:pt idx="47100">
                  <c:v>8.8006899999999995</c:v>
                </c:pt>
                <c:pt idx="47101">
                  <c:v>8.799334</c:v>
                </c:pt>
                <c:pt idx="47102">
                  <c:v>8.7946989999999996</c:v>
                </c:pt>
                <c:pt idx="47103">
                  <c:v>8.8043809999999993</c:v>
                </c:pt>
                <c:pt idx="47104">
                  <c:v>8.8032420000000009</c:v>
                </c:pt>
                <c:pt idx="47105">
                  <c:v>8.7914069999999995</c:v>
                </c:pt>
                <c:pt idx="47106">
                  <c:v>8.8098910000000004</c:v>
                </c:pt>
                <c:pt idx="47107">
                  <c:v>8.8210899999999999</c:v>
                </c:pt>
                <c:pt idx="47108">
                  <c:v>8.8022360000000006</c:v>
                </c:pt>
                <c:pt idx="47109">
                  <c:v>8.7988369999999989</c:v>
                </c:pt>
                <c:pt idx="47110">
                  <c:v>8.8099880000000006</c:v>
                </c:pt>
                <c:pt idx="47111">
                  <c:v>8.8042580000000008</c:v>
                </c:pt>
                <c:pt idx="47112">
                  <c:v>8.7938520000000011</c:v>
                </c:pt>
                <c:pt idx="47113">
                  <c:v>8.8032859999999999</c:v>
                </c:pt>
                <c:pt idx="47114">
                  <c:v>8.8054690000000004</c:v>
                </c:pt>
                <c:pt idx="47115">
                  <c:v>8.7968480000000007</c:v>
                </c:pt>
                <c:pt idx="47116">
                  <c:v>8.8014060000000001</c:v>
                </c:pt>
                <c:pt idx="47117">
                  <c:v>8.8066469999999999</c:v>
                </c:pt>
                <c:pt idx="47118">
                  <c:v>8.8036290000000008</c:v>
                </c:pt>
                <c:pt idx="47119">
                  <c:v>8.8043659999999999</c:v>
                </c:pt>
                <c:pt idx="47120">
                  <c:v>8.8079819999999991</c:v>
                </c:pt>
                <c:pt idx="47121">
                  <c:v>8.8078490000000009</c:v>
                </c:pt>
                <c:pt idx="47122">
                  <c:v>8.8111160000000002</c:v>
                </c:pt>
                <c:pt idx="47123">
                  <c:v>8.8138210000000008</c:v>
                </c:pt>
                <c:pt idx="47124">
                  <c:v>8.7985049999999987</c:v>
                </c:pt>
                <c:pt idx="47125">
                  <c:v>8.7994310000000002</c:v>
                </c:pt>
                <c:pt idx="47126">
                  <c:v>8.8177099999999999</c:v>
                </c:pt>
                <c:pt idx="47127">
                  <c:v>8.8068150000000003</c:v>
                </c:pt>
                <c:pt idx="47128">
                  <c:v>8.7965350000000004</c:v>
                </c:pt>
                <c:pt idx="47129">
                  <c:v>8.809664999999999</c:v>
                </c:pt>
                <c:pt idx="47130">
                  <c:v>8.8108009999999997</c:v>
                </c:pt>
                <c:pt idx="47131">
                  <c:v>8.802683</c:v>
                </c:pt>
                <c:pt idx="47132">
                  <c:v>8.8115039999999993</c:v>
                </c:pt>
                <c:pt idx="47133">
                  <c:v>8.8189279999999997</c:v>
                </c:pt>
                <c:pt idx="47134">
                  <c:v>8.8095330000000001</c:v>
                </c:pt>
                <c:pt idx="47135">
                  <c:v>8.8087309999999999</c:v>
                </c:pt>
                <c:pt idx="47136">
                  <c:v>8.8047389999999996</c:v>
                </c:pt>
                <c:pt idx="47137">
                  <c:v>8.8017409999999998</c:v>
                </c:pt>
                <c:pt idx="47138">
                  <c:v>8.8122949999999989</c:v>
                </c:pt>
                <c:pt idx="47139">
                  <c:v>8.8068190000000008</c:v>
                </c:pt>
                <c:pt idx="47140">
                  <c:v>8.798922000000001</c:v>
                </c:pt>
                <c:pt idx="47141">
                  <c:v>8.8030709999999992</c:v>
                </c:pt>
                <c:pt idx="47142">
                  <c:v>8.8048539999999988</c:v>
                </c:pt>
                <c:pt idx="47143">
                  <c:v>8.8019579999999991</c:v>
                </c:pt>
                <c:pt idx="47144">
                  <c:v>8.8058720000000008</c:v>
                </c:pt>
                <c:pt idx="47145">
                  <c:v>8.8214629999999996</c:v>
                </c:pt>
                <c:pt idx="47146">
                  <c:v>8.8201579999999993</c:v>
                </c:pt>
                <c:pt idx="47147">
                  <c:v>8.8138660000000009</c:v>
                </c:pt>
                <c:pt idx="47148">
                  <c:v>8.8257030000000007</c:v>
                </c:pt>
                <c:pt idx="47149">
                  <c:v>8.822673</c:v>
                </c:pt>
                <c:pt idx="47150">
                  <c:v>8.8094609999999989</c:v>
                </c:pt>
                <c:pt idx="47151">
                  <c:v>8.8130629999999996</c:v>
                </c:pt>
                <c:pt idx="47152">
                  <c:v>8.8192880000000002</c:v>
                </c:pt>
                <c:pt idx="47153">
                  <c:v>8.8129980000000003</c:v>
                </c:pt>
                <c:pt idx="47154">
                  <c:v>8.8106380000000009</c:v>
                </c:pt>
                <c:pt idx="47155">
                  <c:v>8.8140840000000011</c:v>
                </c:pt>
                <c:pt idx="47156">
                  <c:v>8.8063439999999993</c:v>
                </c:pt>
                <c:pt idx="47157">
                  <c:v>8.808306</c:v>
                </c:pt>
                <c:pt idx="47158">
                  <c:v>8.8177710000000005</c:v>
                </c:pt>
                <c:pt idx="47159">
                  <c:v>8.8145699999999998</c:v>
                </c:pt>
                <c:pt idx="47160">
                  <c:v>8.8120130000000003</c:v>
                </c:pt>
                <c:pt idx="47161">
                  <c:v>8.8119149999999991</c:v>
                </c:pt>
                <c:pt idx="47162">
                  <c:v>8.8112500000000011</c:v>
                </c:pt>
                <c:pt idx="47163">
                  <c:v>8.8117599999999996</c:v>
                </c:pt>
                <c:pt idx="47164">
                  <c:v>8.8126770000000008</c:v>
                </c:pt>
                <c:pt idx="47165">
                  <c:v>8.8110299999999988</c:v>
                </c:pt>
                <c:pt idx="47166">
                  <c:v>8.808389</c:v>
                </c:pt>
                <c:pt idx="47167">
                  <c:v>8.8110509999999991</c:v>
                </c:pt>
                <c:pt idx="47168">
                  <c:v>8.8125220000000013</c:v>
                </c:pt>
                <c:pt idx="47169">
                  <c:v>8.8145610000000012</c:v>
                </c:pt>
                <c:pt idx="47170">
                  <c:v>8.816497</c:v>
                </c:pt>
                <c:pt idx="47171">
                  <c:v>8.8145050000000005</c:v>
                </c:pt>
                <c:pt idx="47172">
                  <c:v>8.818052999999999</c:v>
                </c:pt>
                <c:pt idx="47173">
                  <c:v>8.8180350000000001</c:v>
                </c:pt>
                <c:pt idx="47174">
                  <c:v>8.8156829999999999</c:v>
                </c:pt>
                <c:pt idx="47175">
                  <c:v>8.8167049999999989</c:v>
                </c:pt>
                <c:pt idx="47176">
                  <c:v>8.8227840000000004</c:v>
                </c:pt>
                <c:pt idx="47177">
                  <c:v>8.8240879999999997</c:v>
                </c:pt>
                <c:pt idx="47178">
                  <c:v>8.8127259999999996</c:v>
                </c:pt>
                <c:pt idx="47179">
                  <c:v>8.8113880000000009</c:v>
                </c:pt>
                <c:pt idx="47180">
                  <c:v>8.8213489999999997</c:v>
                </c:pt>
                <c:pt idx="47181">
                  <c:v>8.8177489999999992</c:v>
                </c:pt>
                <c:pt idx="47182">
                  <c:v>8.8107480000000002</c:v>
                </c:pt>
                <c:pt idx="47183">
                  <c:v>8.8167399999999994</c:v>
                </c:pt>
                <c:pt idx="47184">
                  <c:v>8.8132669999999997</c:v>
                </c:pt>
                <c:pt idx="47185">
                  <c:v>8.8046749999999996</c:v>
                </c:pt>
                <c:pt idx="47186">
                  <c:v>8.8158370000000001</c:v>
                </c:pt>
                <c:pt idx="47187">
                  <c:v>8.8206530000000001</c:v>
                </c:pt>
                <c:pt idx="47188">
                  <c:v>8.8086179999999992</c:v>
                </c:pt>
                <c:pt idx="47189">
                  <c:v>8.8138959999999997</c:v>
                </c:pt>
                <c:pt idx="47190">
                  <c:v>8.8242200000000004</c:v>
                </c:pt>
                <c:pt idx="47191">
                  <c:v>8.8189740000000008</c:v>
                </c:pt>
                <c:pt idx="47192">
                  <c:v>8.8197219999999987</c:v>
                </c:pt>
                <c:pt idx="47193">
                  <c:v>8.8250659999999996</c:v>
                </c:pt>
                <c:pt idx="47194">
                  <c:v>8.8183860000000003</c:v>
                </c:pt>
                <c:pt idx="47195">
                  <c:v>8.8151270000000004</c:v>
                </c:pt>
                <c:pt idx="47196">
                  <c:v>8.8230590000000007</c:v>
                </c:pt>
                <c:pt idx="47197">
                  <c:v>8.822455999999999</c:v>
                </c:pt>
                <c:pt idx="47198">
                  <c:v>8.8216809999999999</c:v>
                </c:pt>
                <c:pt idx="47199">
                  <c:v>8.8222550000000002</c:v>
                </c:pt>
                <c:pt idx="47200">
                  <c:v>8.8114220000000003</c:v>
                </c:pt>
                <c:pt idx="47201">
                  <c:v>8.8154350000000008</c:v>
                </c:pt>
                <c:pt idx="47202">
                  <c:v>8.8247210000000003</c:v>
                </c:pt>
                <c:pt idx="47203">
                  <c:v>8.8146190000000004</c:v>
                </c:pt>
                <c:pt idx="47204">
                  <c:v>8.8114990000000013</c:v>
                </c:pt>
                <c:pt idx="47205">
                  <c:v>8.8212529999999987</c:v>
                </c:pt>
                <c:pt idx="47206">
                  <c:v>8.8180800000000001</c:v>
                </c:pt>
                <c:pt idx="47207">
                  <c:v>8.8114860000000004</c:v>
                </c:pt>
                <c:pt idx="47208">
                  <c:v>8.8205740000000006</c:v>
                </c:pt>
                <c:pt idx="47209">
                  <c:v>8.8238050000000001</c:v>
                </c:pt>
                <c:pt idx="47210">
                  <c:v>8.8211769999999987</c:v>
                </c:pt>
                <c:pt idx="47211">
                  <c:v>8.8309770000000007</c:v>
                </c:pt>
                <c:pt idx="47212">
                  <c:v>8.8334739999999989</c:v>
                </c:pt>
                <c:pt idx="47213">
                  <c:v>8.8209359999999997</c:v>
                </c:pt>
                <c:pt idx="47214">
                  <c:v>8.8160480000000003</c:v>
                </c:pt>
                <c:pt idx="47215">
                  <c:v>8.8226790000000008</c:v>
                </c:pt>
                <c:pt idx="47216">
                  <c:v>8.8210689999999996</c:v>
                </c:pt>
                <c:pt idx="47217">
                  <c:v>8.8124330000000004</c:v>
                </c:pt>
                <c:pt idx="47218">
                  <c:v>8.8197399999999995</c:v>
                </c:pt>
                <c:pt idx="47219">
                  <c:v>8.8233499999999996</c:v>
                </c:pt>
                <c:pt idx="47220">
                  <c:v>8.8226890000000004</c:v>
                </c:pt>
                <c:pt idx="47221">
                  <c:v>8.8312619999999988</c:v>
                </c:pt>
                <c:pt idx="47222">
                  <c:v>8.8183609999999994</c:v>
                </c:pt>
                <c:pt idx="47223">
                  <c:v>8.8081929999999993</c:v>
                </c:pt>
                <c:pt idx="47224">
                  <c:v>8.8240289999999995</c:v>
                </c:pt>
                <c:pt idx="47225">
                  <c:v>8.8243840000000002</c:v>
                </c:pt>
                <c:pt idx="47226">
                  <c:v>8.8155739999999998</c:v>
                </c:pt>
                <c:pt idx="47227">
                  <c:v>8.8229350000000011</c:v>
                </c:pt>
                <c:pt idx="47228">
                  <c:v>8.827731</c:v>
                </c:pt>
                <c:pt idx="47229">
                  <c:v>8.8240030000000012</c:v>
                </c:pt>
                <c:pt idx="47230">
                  <c:v>8.8319690000000008</c:v>
                </c:pt>
                <c:pt idx="47231">
                  <c:v>8.8353830000000002</c:v>
                </c:pt>
                <c:pt idx="47232">
                  <c:v>8.8286249999999988</c:v>
                </c:pt>
                <c:pt idx="47233">
                  <c:v>8.8324369999999988</c:v>
                </c:pt>
                <c:pt idx="47234">
                  <c:v>8.8307210000000005</c:v>
                </c:pt>
                <c:pt idx="47235">
                  <c:v>8.8214819999999996</c:v>
                </c:pt>
                <c:pt idx="47236">
                  <c:v>8.828023</c:v>
                </c:pt>
                <c:pt idx="47237">
                  <c:v>8.8348839999999988</c:v>
                </c:pt>
                <c:pt idx="47238">
                  <c:v>8.8257949999999994</c:v>
                </c:pt>
                <c:pt idx="47239">
                  <c:v>8.8266629999999999</c:v>
                </c:pt>
                <c:pt idx="47240">
                  <c:v>8.8403169999999989</c:v>
                </c:pt>
                <c:pt idx="47241">
                  <c:v>8.8309129999999989</c:v>
                </c:pt>
                <c:pt idx="47242">
                  <c:v>8.8153569999999988</c:v>
                </c:pt>
                <c:pt idx="47243">
                  <c:v>8.8235939999999999</c:v>
                </c:pt>
                <c:pt idx="47244">
                  <c:v>8.824484</c:v>
                </c:pt>
                <c:pt idx="47245">
                  <c:v>8.8161509999999996</c:v>
                </c:pt>
                <c:pt idx="47246">
                  <c:v>8.8239979999999996</c:v>
                </c:pt>
                <c:pt idx="47247">
                  <c:v>8.8318180000000002</c:v>
                </c:pt>
                <c:pt idx="47248">
                  <c:v>8.8221410000000002</c:v>
                </c:pt>
                <c:pt idx="47249">
                  <c:v>8.8158770000000004</c:v>
                </c:pt>
                <c:pt idx="47250">
                  <c:v>8.8245480000000001</c:v>
                </c:pt>
                <c:pt idx="47251">
                  <c:v>8.8285219999999995</c:v>
                </c:pt>
                <c:pt idx="47252">
                  <c:v>8.8273270000000004</c:v>
                </c:pt>
                <c:pt idx="47253">
                  <c:v>8.8279059999999987</c:v>
                </c:pt>
                <c:pt idx="47254">
                  <c:v>8.8270020000000002</c:v>
                </c:pt>
                <c:pt idx="47255">
                  <c:v>8.8296130000000002</c:v>
                </c:pt>
                <c:pt idx="47256">
                  <c:v>8.8312200000000001</c:v>
                </c:pt>
                <c:pt idx="47257">
                  <c:v>8.828361000000001</c:v>
                </c:pt>
                <c:pt idx="47258">
                  <c:v>8.8243179999999999</c:v>
                </c:pt>
                <c:pt idx="47259">
                  <c:v>8.8299459999999996</c:v>
                </c:pt>
                <c:pt idx="47260">
                  <c:v>8.8371120000000012</c:v>
                </c:pt>
                <c:pt idx="47261">
                  <c:v>8.8259819999999998</c:v>
                </c:pt>
                <c:pt idx="47262">
                  <c:v>8.8247600000000013</c:v>
                </c:pt>
                <c:pt idx="47263">
                  <c:v>8.837015000000001</c:v>
                </c:pt>
                <c:pt idx="47264">
                  <c:v>8.8271940000000004</c:v>
                </c:pt>
                <c:pt idx="47265">
                  <c:v>8.8192330000000005</c:v>
                </c:pt>
                <c:pt idx="47266">
                  <c:v>8.8356619999999992</c:v>
                </c:pt>
                <c:pt idx="47267">
                  <c:v>8.8345869999999991</c:v>
                </c:pt>
                <c:pt idx="47268">
                  <c:v>8.8197030000000005</c:v>
                </c:pt>
                <c:pt idx="47269">
                  <c:v>8.8292800000000007</c:v>
                </c:pt>
                <c:pt idx="47270">
                  <c:v>8.8343360000000004</c:v>
                </c:pt>
                <c:pt idx="47271">
                  <c:v>8.8247900000000001</c:v>
                </c:pt>
                <c:pt idx="47272">
                  <c:v>8.835882999999999</c:v>
                </c:pt>
                <c:pt idx="47273">
                  <c:v>8.846266</c:v>
                </c:pt>
                <c:pt idx="47274">
                  <c:v>8.8368339999999996</c:v>
                </c:pt>
                <c:pt idx="47275">
                  <c:v>8.8340789999999991</c:v>
                </c:pt>
                <c:pt idx="47276">
                  <c:v>8.8355899999999998</c:v>
                </c:pt>
                <c:pt idx="47277">
                  <c:v>8.8333449999999996</c:v>
                </c:pt>
                <c:pt idx="47278">
                  <c:v>8.8343179999999997</c:v>
                </c:pt>
                <c:pt idx="47279">
                  <c:v>8.8371440000000003</c:v>
                </c:pt>
                <c:pt idx="47280">
                  <c:v>8.8329799999999992</c:v>
                </c:pt>
                <c:pt idx="47281">
                  <c:v>8.8365609999999997</c:v>
                </c:pt>
                <c:pt idx="47282">
                  <c:v>8.8464850000000013</c:v>
                </c:pt>
                <c:pt idx="47283">
                  <c:v>8.8357539999999997</c:v>
                </c:pt>
                <c:pt idx="47284">
                  <c:v>8.8301090000000002</c:v>
                </c:pt>
                <c:pt idx="47285">
                  <c:v>8.8429420000000007</c:v>
                </c:pt>
                <c:pt idx="47286">
                  <c:v>8.840917000000001</c:v>
                </c:pt>
                <c:pt idx="47287">
                  <c:v>8.8279120000000013</c:v>
                </c:pt>
                <c:pt idx="47288">
                  <c:v>8.8326239999999991</c:v>
                </c:pt>
                <c:pt idx="47289">
                  <c:v>8.8350229999999996</c:v>
                </c:pt>
                <c:pt idx="47290">
                  <c:v>8.819742999999999</c:v>
                </c:pt>
                <c:pt idx="47291">
                  <c:v>8.8274319999999999</c:v>
                </c:pt>
                <c:pt idx="47292">
                  <c:v>8.8426429999999989</c:v>
                </c:pt>
                <c:pt idx="47293">
                  <c:v>8.8286149999999992</c:v>
                </c:pt>
                <c:pt idx="47294">
                  <c:v>8.8252039999999994</c:v>
                </c:pt>
                <c:pt idx="47295">
                  <c:v>8.838591000000001</c:v>
                </c:pt>
                <c:pt idx="47296">
                  <c:v>8.8364560000000001</c:v>
                </c:pt>
                <c:pt idx="47297">
                  <c:v>8.8287569999999995</c:v>
                </c:pt>
                <c:pt idx="47298">
                  <c:v>8.8344829999999988</c:v>
                </c:pt>
                <c:pt idx="47299">
                  <c:v>8.8344509999999996</c:v>
                </c:pt>
                <c:pt idx="47300">
                  <c:v>8.8216900000000003</c:v>
                </c:pt>
                <c:pt idx="47301">
                  <c:v>8.8315149999999996</c:v>
                </c:pt>
                <c:pt idx="47302">
                  <c:v>8.8444539999999989</c:v>
                </c:pt>
                <c:pt idx="47303">
                  <c:v>8.8357469999999996</c:v>
                </c:pt>
                <c:pt idx="47304">
                  <c:v>8.8365259999999992</c:v>
                </c:pt>
                <c:pt idx="47305">
                  <c:v>8.8394779999999997</c:v>
                </c:pt>
                <c:pt idx="47306">
                  <c:v>8.8355569999999997</c:v>
                </c:pt>
                <c:pt idx="47307">
                  <c:v>8.8398770000000013</c:v>
                </c:pt>
                <c:pt idx="47308">
                  <c:v>8.8404889999999998</c:v>
                </c:pt>
                <c:pt idx="47309">
                  <c:v>8.8345249999999993</c:v>
                </c:pt>
                <c:pt idx="47310">
                  <c:v>8.836767</c:v>
                </c:pt>
                <c:pt idx="47311">
                  <c:v>8.8427040000000012</c:v>
                </c:pt>
                <c:pt idx="47312">
                  <c:v>8.841011</c:v>
                </c:pt>
                <c:pt idx="47313">
                  <c:v>8.8383970000000005</c:v>
                </c:pt>
                <c:pt idx="47314">
                  <c:v>8.8408890000000007</c:v>
                </c:pt>
                <c:pt idx="47315">
                  <c:v>8.843005999999999</c:v>
                </c:pt>
                <c:pt idx="47316">
                  <c:v>8.8449600000000004</c:v>
                </c:pt>
                <c:pt idx="47317">
                  <c:v>8.8394100000000009</c:v>
                </c:pt>
                <c:pt idx="47318">
                  <c:v>8.8274329999999992</c:v>
                </c:pt>
                <c:pt idx="47319">
                  <c:v>8.8315830000000002</c:v>
                </c:pt>
                <c:pt idx="47320">
                  <c:v>8.8497430000000001</c:v>
                </c:pt>
                <c:pt idx="47321">
                  <c:v>8.849734999999999</c:v>
                </c:pt>
                <c:pt idx="47322">
                  <c:v>8.8372770000000003</c:v>
                </c:pt>
                <c:pt idx="47323">
                  <c:v>8.8403919999999996</c:v>
                </c:pt>
                <c:pt idx="47324">
                  <c:v>8.8372650000000004</c:v>
                </c:pt>
                <c:pt idx="47325">
                  <c:v>8.8283339999999999</c:v>
                </c:pt>
                <c:pt idx="47326">
                  <c:v>8.8369490000000006</c:v>
                </c:pt>
                <c:pt idx="47327">
                  <c:v>8.8387200000000004</c:v>
                </c:pt>
                <c:pt idx="47328">
                  <c:v>8.8311190000000011</c:v>
                </c:pt>
                <c:pt idx="47329">
                  <c:v>8.8357080000000003</c:v>
                </c:pt>
                <c:pt idx="47330">
                  <c:v>8.8461619999999996</c:v>
                </c:pt>
                <c:pt idx="47331">
                  <c:v>8.8443509999999996</c:v>
                </c:pt>
                <c:pt idx="47332">
                  <c:v>8.8406729999999989</c:v>
                </c:pt>
                <c:pt idx="47333">
                  <c:v>8.8487869999999997</c:v>
                </c:pt>
                <c:pt idx="47334">
                  <c:v>8.8401080000000007</c:v>
                </c:pt>
                <c:pt idx="47335">
                  <c:v>8.8327999999999989</c:v>
                </c:pt>
                <c:pt idx="47336">
                  <c:v>8.8430549999999997</c:v>
                </c:pt>
                <c:pt idx="47337">
                  <c:v>8.840484</c:v>
                </c:pt>
                <c:pt idx="47338">
                  <c:v>8.8388270000000002</c:v>
                </c:pt>
                <c:pt idx="47339">
                  <c:v>8.8464980000000004</c:v>
                </c:pt>
                <c:pt idx="47340">
                  <c:v>8.8479169999999989</c:v>
                </c:pt>
                <c:pt idx="47341">
                  <c:v>8.8484489999999987</c:v>
                </c:pt>
                <c:pt idx="47342">
                  <c:v>8.8518629999999998</c:v>
                </c:pt>
                <c:pt idx="47343">
                  <c:v>8.8465160000000012</c:v>
                </c:pt>
                <c:pt idx="47344">
                  <c:v>8.8391939999999991</c:v>
                </c:pt>
                <c:pt idx="47345">
                  <c:v>8.8490660000000005</c:v>
                </c:pt>
                <c:pt idx="47346">
                  <c:v>8.8496699999999997</c:v>
                </c:pt>
                <c:pt idx="47347">
                  <c:v>8.8352380000000004</c:v>
                </c:pt>
                <c:pt idx="47348">
                  <c:v>8.8399210000000004</c:v>
                </c:pt>
                <c:pt idx="47349">
                  <c:v>8.8458520000000007</c:v>
                </c:pt>
                <c:pt idx="47350">
                  <c:v>8.8414599999999997</c:v>
                </c:pt>
                <c:pt idx="47351">
                  <c:v>8.8468070000000001</c:v>
                </c:pt>
                <c:pt idx="47352">
                  <c:v>8.8502849999999995</c:v>
                </c:pt>
                <c:pt idx="47353">
                  <c:v>8.8381159999999994</c:v>
                </c:pt>
                <c:pt idx="47354">
                  <c:v>8.8351760000000006</c:v>
                </c:pt>
                <c:pt idx="47355">
                  <c:v>8.8515709999999999</c:v>
                </c:pt>
                <c:pt idx="47356">
                  <c:v>8.8497370000000011</c:v>
                </c:pt>
                <c:pt idx="47357">
                  <c:v>8.8403379999999991</c:v>
                </c:pt>
                <c:pt idx="47358">
                  <c:v>8.8494080000000004</c:v>
                </c:pt>
                <c:pt idx="47359">
                  <c:v>8.849257999999999</c:v>
                </c:pt>
                <c:pt idx="47360">
                  <c:v>8.8395329999999994</c:v>
                </c:pt>
                <c:pt idx="47361">
                  <c:v>8.8496120000000005</c:v>
                </c:pt>
                <c:pt idx="47362">
                  <c:v>8.8586039999999997</c:v>
                </c:pt>
                <c:pt idx="47363">
                  <c:v>8.8505570000000002</c:v>
                </c:pt>
                <c:pt idx="47364">
                  <c:v>8.8515620000000013</c:v>
                </c:pt>
                <c:pt idx="47365">
                  <c:v>8.8545410000000011</c:v>
                </c:pt>
                <c:pt idx="47366">
                  <c:v>8.8404740000000004</c:v>
                </c:pt>
                <c:pt idx="47367">
                  <c:v>8.8391780000000004</c:v>
                </c:pt>
                <c:pt idx="47368">
                  <c:v>8.843713000000001</c:v>
                </c:pt>
                <c:pt idx="47369">
                  <c:v>8.837174000000001</c:v>
                </c:pt>
                <c:pt idx="47370">
                  <c:v>8.8452839999999995</c:v>
                </c:pt>
                <c:pt idx="47371">
                  <c:v>8.858191999999999</c:v>
                </c:pt>
                <c:pt idx="47372">
                  <c:v>8.8480059999999998</c:v>
                </c:pt>
                <c:pt idx="47373">
                  <c:v>8.837212000000001</c:v>
                </c:pt>
                <c:pt idx="47374">
                  <c:v>8.844614</c:v>
                </c:pt>
                <c:pt idx="47375">
                  <c:v>8.84558</c:v>
                </c:pt>
                <c:pt idx="47376">
                  <c:v>8.8430549999999997</c:v>
                </c:pt>
                <c:pt idx="47377">
                  <c:v>8.8544769999999993</c:v>
                </c:pt>
                <c:pt idx="47378">
                  <c:v>8.8507259999999999</c:v>
                </c:pt>
                <c:pt idx="47379">
                  <c:v>8.8452920000000006</c:v>
                </c:pt>
                <c:pt idx="47380">
                  <c:v>8.8615910000000007</c:v>
                </c:pt>
                <c:pt idx="47381">
                  <c:v>8.8630290000000009</c:v>
                </c:pt>
                <c:pt idx="47382">
                  <c:v>8.8446840000000009</c:v>
                </c:pt>
                <c:pt idx="47383">
                  <c:v>8.846762</c:v>
                </c:pt>
                <c:pt idx="47384">
                  <c:v>8.8584540000000001</c:v>
                </c:pt>
                <c:pt idx="47385">
                  <c:v>8.8471930000000008</c:v>
                </c:pt>
                <c:pt idx="47386">
                  <c:v>8.8451029999999999</c:v>
                </c:pt>
                <c:pt idx="47387">
                  <c:v>8.8588729999999991</c:v>
                </c:pt>
                <c:pt idx="47388">
                  <c:v>8.8485300000000002</c:v>
                </c:pt>
                <c:pt idx="47389">
                  <c:v>8.8449840000000002</c:v>
                </c:pt>
                <c:pt idx="47390">
                  <c:v>8.8608599999999988</c:v>
                </c:pt>
                <c:pt idx="47391">
                  <c:v>8.8525130000000001</c:v>
                </c:pt>
                <c:pt idx="47392">
                  <c:v>8.843198000000001</c:v>
                </c:pt>
                <c:pt idx="47393">
                  <c:v>8.8577739999999991</c:v>
                </c:pt>
                <c:pt idx="47394">
                  <c:v>8.8607659999999999</c:v>
                </c:pt>
                <c:pt idx="47395">
                  <c:v>8.8452009999999994</c:v>
                </c:pt>
                <c:pt idx="47396">
                  <c:v>8.8489210000000007</c:v>
                </c:pt>
                <c:pt idx="47397">
                  <c:v>8.8547450000000012</c:v>
                </c:pt>
                <c:pt idx="47398">
                  <c:v>8.8434519999999992</c:v>
                </c:pt>
                <c:pt idx="47399">
                  <c:v>8.8484850000000002</c:v>
                </c:pt>
                <c:pt idx="47400">
                  <c:v>8.855834999999999</c:v>
                </c:pt>
                <c:pt idx="47401">
                  <c:v>8.8491160000000004</c:v>
                </c:pt>
                <c:pt idx="47402">
                  <c:v>8.8527950000000004</c:v>
                </c:pt>
                <c:pt idx="47403">
                  <c:v>8.860835999999999</c:v>
                </c:pt>
                <c:pt idx="47404">
                  <c:v>8.8527550000000002</c:v>
                </c:pt>
                <c:pt idx="47405">
                  <c:v>8.8479099999999988</c:v>
                </c:pt>
                <c:pt idx="47406">
                  <c:v>8.8582129999999992</c:v>
                </c:pt>
                <c:pt idx="47407">
                  <c:v>8.8579800000000013</c:v>
                </c:pt>
                <c:pt idx="47408">
                  <c:v>8.855951000000001</c:v>
                </c:pt>
                <c:pt idx="47409">
                  <c:v>8.8544470000000004</c:v>
                </c:pt>
                <c:pt idx="47410">
                  <c:v>8.8400449999999999</c:v>
                </c:pt>
                <c:pt idx="47411">
                  <c:v>8.8446059999999989</c:v>
                </c:pt>
                <c:pt idx="47412">
                  <c:v>8.8602740000000004</c:v>
                </c:pt>
                <c:pt idx="47413">
                  <c:v>8.8546709999999997</c:v>
                </c:pt>
                <c:pt idx="47414">
                  <c:v>8.8444439999999993</c:v>
                </c:pt>
                <c:pt idx="47415">
                  <c:v>8.8470000000000013</c:v>
                </c:pt>
                <c:pt idx="47416">
                  <c:v>8.8575090000000003</c:v>
                </c:pt>
                <c:pt idx="47417">
                  <c:v>8.8595980000000001</c:v>
                </c:pt>
                <c:pt idx="47418">
                  <c:v>8.8566509999999994</c:v>
                </c:pt>
                <c:pt idx="47419">
                  <c:v>8.8630980000000008</c:v>
                </c:pt>
                <c:pt idx="47420">
                  <c:v>8.8701539999999994</c:v>
                </c:pt>
                <c:pt idx="47421">
                  <c:v>8.8698319999999988</c:v>
                </c:pt>
                <c:pt idx="47422">
                  <c:v>8.8624939999999999</c:v>
                </c:pt>
                <c:pt idx="47423">
                  <c:v>8.8522610000000004</c:v>
                </c:pt>
                <c:pt idx="47424">
                  <c:v>8.8457439999999998</c:v>
                </c:pt>
                <c:pt idx="47425">
                  <c:v>8.8510090000000012</c:v>
                </c:pt>
                <c:pt idx="47426">
                  <c:v>8.8563930000000006</c:v>
                </c:pt>
                <c:pt idx="47427">
                  <c:v>8.8552239999999998</c:v>
                </c:pt>
                <c:pt idx="47428">
                  <c:v>8.8614680000000003</c:v>
                </c:pt>
                <c:pt idx="47429">
                  <c:v>8.8589510000000011</c:v>
                </c:pt>
                <c:pt idx="47430">
                  <c:v>8.853809</c:v>
                </c:pt>
                <c:pt idx="47431">
                  <c:v>8.8599910000000008</c:v>
                </c:pt>
                <c:pt idx="47432">
                  <c:v>8.8565509999999996</c:v>
                </c:pt>
                <c:pt idx="47433">
                  <c:v>8.8513570000000001</c:v>
                </c:pt>
                <c:pt idx="47434">
                  <c:v>8.855029</c:v>
                </c:pt>
                <c:pt idx="47435">
                  <c:v>8.8580889999999997</c:v>
                </c:pt>
                <c:pt idx="47436">
                  <c:v>8.857213999999999</c:v>
                </c:pt>
                <c:pt idx="47437">
                  <c:v>8.8574020000000004</c:v>
                </c:pt>
                <c:pt idx="47438">
                  <c:v>8.860714999999999</c:v>
                </c:pt>
                <c:pt idx="47439">
                  <c:v>8.8560720000000011</c:v>
                </c:pt>
                <c:pt idx="47440">
                  <c:v>8.8598499999999998</c:v>
                </c:pt>
                <c:pt idx="47441">
                  <c:v>8.8729790000000008</c:v>
                </c:pt>
                <c:pt idx="47442">
                  <c:v>8.8657409999999999</c:v>
                </c:pt>
                <c:pt idx="47443">
                  <c:v>8.8577820000000003</c:v>
                </c:pt>
                <c:pt idx="47444">
                  <c:v>8.8643539999999987</c:v>
                </c:pt>
                <c:pt idx="47445">
                  <c:v>8.8613359999999997</c:v>
                </c:pt>
                <c:pt idx="47446">
                  <c:v>8.8555069999999994</c:v>
                </c:pt>
                <c:pt idx="47447">
                  <c:v>8.8594830000000009</c:v>
                </c:pt>
                <c:pt idx="47448">
                  <c:v>8.8603020000000008</c:v>
                </c:pt>
                <c:pt idx="47449">
                  <c:v>8.8583299999999987</c:v>
                </c:pt>
                <c:pt idx="47450">
                  <c:v>8.8686860000000003</c:v>
                </c:pt>
                <c:pt idx="47451">
                  <c:v>8.8682169999999996</c:v>
                </c:pt>
                <c:pt idx="47452">
                  <c:v>8.853667999999999</c:v>
                </c:pt>
                <c:pt idx="47453">
                  <c:v>8.8579129999999999</c:v>
                </c:pt>
                <c:pt idx="47454">
                  <c:v>8.8612710000000003</c:v>
                </c:pt>
                <c:pt idx="47455">
                  <c:v>8.8538770000000007</c:v>
                </c:pt>
                <c:pt idx="47456">
                  <c:v>8.8630220000000008</c:v>
                </c:pt>
                <c:pt idx="47457">
                  <c:v>8.8721209999999999</c:v>
                </c:pt>
                <c:pt idx="47458">
                  <c:v>8.8601430000000008</c:v>
                </c:pt>
                <c:pt idx="47459">
                  <c:v>8.850207000000001</c:v>
                </c:pt>
                <c:pt idx="47460">
                  <c:v>8.8547499999999992</c:v>
                </c:pt>
                <c:pt idx="47461">
                  <c:v>8.8556030000000003</c:v>
                </c:pt>
                <c:pt idx="47462">
                  <c:v>8.864647999999999</c:v>
                </c:pt>
                <c:pt idx="47463">
                  <c:v>8.8760739999999991</c:v>
                </c:pt>
                <c:pt idx="47464">
                  <c:v>8.8740039999999993</c:v>
                </c:pt>
                <c:pt idx="47465">
                  <c:v>8.8776690000000009</c:v>
                </c:pt>
                <c:pt idx="47466">
                  <c:v>8.8784789999999987</c:v>
                </c:pt>
                <c:pt idx="47467">
                  <c:v>8.8625600000000002</c:v>
                </c:pt>
                <c:pt idx="47468">
                  <c:v>8.8569279999999999</c:v>
                </c:pt>
                <c:pt idx="47469">
                  <c:v>8.8695750000000011</c:v>
                </c:pt>
                <c:pt idx="47470">
                  <c:v>8.8619389999999996</c:v>
                </c:pt>
                <c:pt idx="47471">
                  <c:v>8.8464279999999995</c:v>
                </c:pt>
                <c:pt idx="47472">
                  <c:v>8.8654080000000004</c:v>
                </c:pt>
                <c:pt idx="47473">
                  <c:v>8.871632</c:v>
                </c:pt>
                <c:pt idx="47474">
                  <c:v>8.8543279999999989</c:v>
                </c:pt>
                <c:pt idx="47475">
                  <c:v>8.8655609999999996</c:v>
                </c:pt>
                <c:pt idx="47476">
                  <c:v>8.8727260000000001</c:v>
                </c:pt>
                <c:pt idx="47477">
                  <c:v>8.8597959999999993</c:v>
                </c:pt>
                <c:pt idx="47478">
                  <c:v>8.8659859999999995</c:v>
                </c:pt>
                <c:pt idx="47479">
                  <c:v>8.8727820000000008</c:v>
                </c:pt>
                <c:pt idx="47480">
                  <c:v>8.859648</c:v>
                </c:pt>
                <c:pt idx="47481">
                  <c:v>8.8598929999999996</c:v>
                </c:pt>
                <c:pt idx="47482">
                  <c:v>8.8720180000000006</c:v>
                </c:pt>
                <c:pt idx="47483">
                  <c:v>8.8651009999999992</c:v>
                </c:pt>
                <c:pt idx="47484">
                  <c:v>8.8606350000000003</c:v>
                </c:pt>
                <c:pt idx="47485">
                  <c:v>8.8698230000000002</c:v>
                </c:pt>
                <c:pt idx="47486">
                  <c:v>8.8622359999999993</c:v>
                </c:pt>
                <c:pt idx="47487">
                  <c:v>8.8534550000000003</c:v>
                </c:pt>
                <c:pt idx="47488">
                  <c:v>8.863861</c:v>
                </c:pt>
                <c:pt idx="47489">
                  <c:v>8.8719599999999996</c:v>
                </c:pt>
                <c:pt idx="47490">
                  <c:v>8.8677650000000003</c:v>
                </c:pt>
                <c:pt idx="47491">
                  <c:v>8.8727289999999996</c:v>
                </c:pt>
                <c:pt idx="47492">
                  <c:v>8.8729949999999995</c:v>
                </c:pt>
                <c:pt idx="47493">
                  <c:v>8.8584689999999995</c:v>
                </c:pt>
                <c:pt idx="47494">
                  <c:v>8.8645320000000005</c:v>
                </c:pt>
                <c:pt idx="47495">
                  <c:v>8.8735929999999996</c:v>
                </c:pt>
                <c:pt idx="47496">
                  <c:v>8.8646320000000003</c:v>
                </c:pt>
                <c:pt idx="47497">
                  <c:v>8.865359999999999</c:v>
                </c:pt>
                <c:pt idx="47498">
                  <c:v>8.8803570000000001</c:v>
                </c:pt>
                <c:pt idx="47499">
                  <c:v>8.8782579999999989</c:v>
                </c:pt>
                <c:pt idx="47500">
                  <c:v>8.8637499999999996</c:v>
                </c:pt>
                <c:pt idx="47501">
                  <c:v>8.8705160000000003</c:v>
                </c:pt>
                <c:pt idx="47502">
                  <c:v>8.8729119999999995</c:v>
                </c:pt>
                <c:pt idx="47503">
                  <c:v>8.8606230000000004</c:v>
                </c:pt>
                <c:pt idx="47504">
                  <c:v>8.8667890000000007</c:v>
                </c:pt>
                <c:pt idx="47505">
                  <c:v>8.8728259999999999</c:v>
                </c:pt>
                <c:pt idx="47506">
                  <c:v>8.866358</c:v>
                </c:pt>
                <c:pt idx="47507">
                  <c:v>8.867640999999999</c:v>
                </c:pt>
                <c:pt idx="47508">
                  <c:v>8.872109</c:v>
                </c:pt>
                <c:pt idx="47509">
                  <c:v>8.8705719999999992</c:v>
                </c:pt>
                <c:pt idx="47510">
                  <c:v>8.8727029999999996</c:v>
                </c:pt>
                <c:pt idx="47511">
                  <c:v>8.8796770000000009</c:v>
                </c:pt>
                <c:pt idx="47512">
                  <c:v>8.8801889999999997</c:v>
                </c:pt>
                <c:pt idx="47513">
                  <c:v>8.880666999999999</c:v>
                </c:pt>
                <c:pt idx="47514">
                  <c:v>8.8801670000000001</c:v>
                </c:pt>
                <c:pt idx="47515">
                  <c:v>8.8714200000000005</c:v>
                </c:pt>
                <c:pt idx="47516">
                  <c:v>8.8745849999999997</c:v>
                </c:pt>
                <c:pt idx="47517">
                  <c:v>8.8781429999999997</c:v>
                </c:pt>
                <c:pt idx="47518">
                  <c:v>8.8690509999999989</c:v>
                </c:pt>
                <c:pt idx="47519">
                  <c:v>8.8658630000000009</c:v>
                </c:pt>
                <c:pt idx="47520">
                  <c:v>8.8705080000000009</c:v>
                </c:pt>
                <c:pt idx="47521">
                  <c:v>8.8755269999999999</c:v>
                </c:pt>
                <c:pt idx="47522">
                  <c:v>8.8705449999999999</c:v>
                </c:pt>
                <c:pt idx="47523">
                  <c:v>8.868055</c:v>
                </c:pt>
                <c:pt idx="47524">
                  <c:v>8.8737549999999992</c:v>
                </c:pt>
                <c:pt idx="47525">
                  <c:v>8.8771760000000004</c:v>
                </c:pt>
                <c:pt idx="47526">
                  <c:v>8.8770570000000006</c:v>
                </c:pt>
                <c:pt idx="47527">
                  <c:v>8.8759160000000001</c:v>
                </c:pt>
                <c:pt idx="47528">
                  <c:v>8.8781339999999993</c:v>
                </c:pt>
                <c:pt idx="47529">
                  <c:v>8.8769190000000009</c:v>
                </c:pt>
                <c:pt idx="47530">
                  <c:v>8.8727119999999999</c:v>
                </c:pt>
                <c:pt idx="47531">
                  <c:v>8.871575</c:v>
                </c:pt>
                <c:pt idx="47532">
                  <c:v>8.8708859999999987</c:v>
                </c:pt>
                <c:pt idx="47533">
                  <c:v>8.8726669999999999</c:v>
                </c:pt>
                <c:pt idx="47534">
                  <c:v>8.8636860000000013</c:v>
                </c:pt>
                <c:pt idx="47535">
                  <c:v>8.8591240000000013</c:v>
                </c:pt>
                <c:pt idx="47536">
                  <c:v>8.8747860000000003</c:v>
                </c:pt>
                <c:pt idx="47537">
                  <c:v>8.8807019999999994</c:v>
                </c:pt>
                <c:pt idx="47538">
                  <c:v>8.876811</c:v>
                </c:pt>
                <c:pt idx="47539">
                  <c:v>8.8759560000000004</c:v>
                </c:pt>
                <c:pt idx="47540">
                  <c:v>8.8715909999999987</c:v>
                </c:pt>
                <c:pt idx="47541">
                  <c:v>8.8714449999999996</c:v>
                </c:pt>
                <c:pt idx="47542">
                  <c:v>8.8825210000000006</c:v>
                </c:pt>
                <c:pt idx="47543">
                  <c:v>8.8880459999999992</c:v>
                </c:pt>
                <c:pt idx="47544">
                  <c:v>8.874701</c:v>
                </c:pt>
                <c:pt idx="47545">
                  <c:v>8.873723</c:v>
                </c:pt>
                <c:pt idx="47546">
                  <c:v>8.8838200000000001</c:v>
                </c:pt>
                <c:pt idx="47547">
                  <c:v>8.8765309999999999</c:v>
                </c:pt>
                <c:pt idx="47548">
                  <c:v>8.8752199999999988</c:v>
                </c:pt>
                <c:pt idx="47549">
                  <c:v>8.878838</c:v>
                </c:pt>
                <c:pt idx="47550">
                  <c:v>8.877752000000001</c:v>
                </c:pt>
                <c:pt idx="47551">
                  <c:v>8.8870889999999996</c:v>
                </c:pt>
                <c:pt idx="47552">
                  <c:v>8.886455999999999</c:v>
                </c:pt>
                <c:pt idx="47553">
                  <c:v>8.8724059999999998</c:v>
                </c:pt>
                <c:pt idx="47554">
                  <c:v>8.8729429999999994</c:v>
                </c:pt>
                <c:pt idx="47555">
                  <c:v>8.8810029999999998</c:v>
                </c:pt>
                <c:pt idx="47556">
                  <c:v>8.8706969999999998</c:v>
                </c:pt>
                <c:pt idx="47557">
                  <c:v>8.8642450000000004</c:v>
                </c:pt>
                <c:pt idx="47558">
                  <c:v>8.877438999999999</c:v>
                </c:pt>
                <c:pt idx="47559">
                  <c:v>8.8829519999999995</c:v>
                </c:pt>
                <c:pt idx="47560">
                  <c:v>8.8843110000000003</c:v>
                </c:pt>
                <c:pt idx="47561">
                  <c:v>8.8894389999999994</c:v>
                </c:pt>
                <c:pt idx="47562">
                  <c:v>8.88537</c:v>
                </c:pt>
                <c:pt idx="47563">
                  <c:v>8.883718</c:v>
                </c:pt>
                <c:pt idx="47564">
                  <c:v>8.8907290000000003</c:v>
                </c:pt>
                <c:pt idx="47565">
                  <c:v>8.8855709999999988</c:v>
                </c:pt>
                <c:pt idx="47566">
                  <c:v>8.8704840000000011</c:v>
                </c:pt>
                <c:pt idx="47567">
                  <c:v>8.8725480000000001</c:v>
                </c:pt>
                <c:pt idx="47568">
                  <c:v>8.877438999999999</c:v>
                </c:pt>
                <c:pt idx="47569">
                  <c:v>8.8750250000000008</c:v>
                </c:pt>
                <c:pt idx="47570">
                  <c:v>8.8805130000000005</c:v>
                </c:pt>
                <c:pt idx="47571">
                  <c:v>8.8809299999999993</c:v>
                </c:pt>
                <c:pt idx="47572">
                  <c:v>8.8756939999999993</c:v>
                </c:pt>
                <c:pt idx="47573">
                  <c:v>8.8812339999999992</c:v>
                </c:pt>
                <c:pt idx="47574">
                  <c:v>8.8873350000000002</c:v>
                </c:pt>
                <c:pt idx="47575">
                  <c:v>8.8786860000000001</c:v>
                </c:pt>
                <c:pt idx="47576">
                  <c:v>8.872617</c:v>
                </c:pt>
                <c:pt idx="47577">
                  <c:v>8.8841910000000013</c:v>
                </c:pt>
                <c:pt idx="47578">
                  <c:v>8.8875700000000002</c:v>
                </c:pt>
                <c:pt idx="47579">
                  <c:v>8.8838840000000001</c:v>
                </c:pt>
                <c:pt idx="47580">
                  <c:v>8.886254000000001</c:v>
                </c:pt>
                <c:pt idx="47581">
                  <c:v>8.8828709999999997</c:v>
                </c:pt>
                <c:pt idx="47582">
                  <c:v>8.8806520000000013</c:v>
                </c:pt>
                <c:pt idx="47583">
                  <c:v>8.8801659999999991</c:v>
                </c:pt>
                <c:pt idx="47584">
                  <c:v>8.8795479999999998</c:v>
                </c:pt>
                <c:pt idx="47585">
                  <c:v>8.8874840000000006</c:v>
                </c:pt>
                <c:pt idx="47586">
                  <c:v>8.8945910000000001</c:v>
                </c:pt>
                <c:pt idx="47587">
                  <c:v>8.8897259999999996</c:v>
                </c:pt>
                <c:pt idx="47588">
                  <c:v>8.8796309999999998</c:v>
                </c:pt>
                <c:pt idx="47589">
                  <c:v>8.8846610000000013</c:v>
                </c:pt>
                <c:pt idx="47590">
                  <c:v>8.8928760000000011</c:v>
                </c:pt>
                <c:pt idx="47591">
                  <c:v>8.8846799999999995</c:v>
                </c:pt>
                <c:pt idx="47592">
                  <c:v>8.8781160000000003</c:v>
                </c:pt>
                <c:pt idx="47593">
                  <c:v>8.8804970000000001</c:v>
                </c:pt>
                <c:pt idx="47594">
                  <c:v>8.884564000000001</c:v>
                </c:pt>
                <c:pt idx="47595">
                  <c:v>8.8867849999999997</c:v>
                </c:pt>
                <c:pt idx="47596">
                  <c:v>8.888109</c:v>
                </c:pt>
                <c:pt idx="47597">
                  <c:v>8.8862039999999993</c:v>
                </c:pt>
                <c:pt idx="47598">
                  <c:v>8.885332</c:v>
                </c:pt>
                <c:pt idx="47599">
                  <c:v>8.8940780000000004</c:v>
                </c:pt>
                <c:pt idx="47600">
                  <c:v>8.8878230000000009</c:v>
                </c:pt>
                <c:pt idx="47601">
                  <c:v>8.876519</c:v>
                </c:pt>
                <c:pt idx="47602">
                  <c:v>8.8884240000000005</c:v>
                </c:pt>
                <c:pt idx="47603">
                  <c:v>8.8931190000000004</c:v>
                </c:pt>
                <c:pt idx="47604">
                  <c:v>8.8835689999999996</c:v>
                </c:pt>
                <c:pt idx="47605">
                  <c:v>8.8815069999999992</c:v>
                </c:pt>
                <c:pt idx="47606">
                  <c:v>8.8812180000000005</c:v>
                </c:pt>
                <c:pt idx="47607">
                  <c:v>8.8773009999999992</c:v>
                </c:pt>
                <c:pt idx="47608">
                  <c:v>8.8837949999999992</c:v>
                </c:pt>
                <c:pt idx="47609">
                  <c:v>8.8911540000000002</c:v>
                </c:pt>
                <c:pt idx="47610">
                  <c:v>8.8837569999999992</c:v>
                </c:pt>
                <c:pt idx="47611">
                  <c:v>8.8912189999999995</c:v>
                </c:pt>
                <c:pt idx="47612">
                  <c:v>8.9050760000000011</c:v>
                </c:pt>
                <c:pt idx="47613">
                  <c:v>8.8924920000000007</c:v>
                </c:pt>
                <c:pt idx="47614">
                  <c:v>8.8869699999999998</c:v>
                </c:pt>
                <c:pt idx="47615">
                  <c:v>8.8998799999999996</c:v>
                </c:pt>
                <c:pt idx="47616">
                  <c:v>8.8973230000000001</c:v>
                </c:pt>
                <c:pt idx="47617">
                  <c:v>8.885152999999999</c:v>
                </c:pt>
                <c:pt idx="47618">
                  <c:v>8.8938750000000013</c:v>
                </c:pt>
                <c:pt idx="47619">
                  <c:v>8.8964870000000005</c:v>
                </c:pt>
                <c:pt idx="47620">
                  <c:v>8.8810779999999987</c:v>
                </c:pt>
                <c:pt idx="47621">
                  <c:v>8.8865869999999987</c:v>
                </c:pt>
                <c:pt idx="47622">
                  <c:v>8.8956440000000008</c:v>
                </c:pt>
                <c:pt idx="47623">
                  <c:v>8.8871570000000002</c:v>
                </c:pt>
                <c:pt idx="47624">
                  <c:v>8.8805069999999997</c:v>
                </c:pt>
                <c:pt idx="47625">
                  <c:v>8.8866979999999991</c:v>
                </c:pt>
                <c:pt idx="47626">
                  <c:v>8.8869170000000004</c:v>
                </c:pt>
                <c:pt idx="47627">
                  <c:v>8.8832179999999994</c:v>
                </c:pt>
                <c:pt idx="47628">
                  <c:v>8.8915009999999999</c:v>
                </c:pt>
                <c:pt idx="47629">
                  <c:v>8.8848960000000012</c:v>
                </c:pt>
                <c:pt idx="47630">
                  <c:v>8.8821899999999996</c:v>
                </c:pt>
                <c:pt idx="47631">
                  <c:v>8.9005599999999987</c:v>
                </c:pt>
                <c:pt idx="47632">
                  <c:v>8.897746999999999</c:v>
                </c:pt>
                <c:pt idx="47633">
                  <c:v>8.8902509999999992</c:v>
                </c:pt>
                <c:pt idx="47634">
                  <c:v>8.8981449999999995</c:v>
                </c:pt>
                <c:pt idx="47635">
                  <c:v>8.8973420000000001</c:v>
                </c:pt>
                <c:pt idx="47636">
                  <c:v>8.8905890000000003</c:v>
                </c:pt>
                <c:pt idx="47637">
                  <c:v>8.8981779999999997</c:v>
                </c:pt>
                <c:pt idx="47638">
                  <c:v>8.9036919999999995</c:v>
                </c:pt>
                <c:pt idx="47639">
                  <c:v>8.8880200000000009</c:v>
                </c:pt>
                <c:pt idx="47640">
                  <c:v>8.8865979999999993</c:v>
                </c:pt>
                <c:pt idx="47641">
                  <c:v>8.8994689999999999</c:v>
                </c:pt>
                <c:pt idx="47642">
                  <c:v>8.8931779999999989</c:v>
                </c:pt>
                <c:pt idx="47643">
                  <c:v>8.8859449999999995</c:v>
                </c:pt>
                <c:pt idx="47644">
                  <c:v>8.8926480000000012</c:v>
                </c:pt>
                <c:pt idx="47645">
                  <c:v>8.8921729999999997</c:v>
                </c:pt>
                <c:pt idx="47646">
                  <c:v>8.8874209999999998</c:v>
                </c:pt>
                <c:pt idx="47647">
                  <c:v>8.8935180000000003</c:v>
                </c:pt>
                <c:pt idx="47648">
                  <c:v>8.8905349999999999</c:v>
                </c:pt>
                <c:pt idx="47649">
                  <c:v>8.8806200000000004</c:v>
                </c:pt>
                <c:pt idx="47650">
                  <c:v>8.8978509999999993</c:v>
                </c:pt>
                <c:pt idx="47651">
                  <c:v>8.907309999999999</c:v>
                </c:pt>
                <c:pt idx="47652">
                  <c:v>8.8891899999999993</c:v>
                </c:pt>
                <c:pt idx="47653">
                  <c:v>8.8943539999999999</c:v>
                </c:pt>
                <c:pt idx="47654">
                  <c:v>8.9055920000000004</c:v>
                </c:pt>
                <c:pt idx="47655">
                  <c:v>8.8926850000000002</c:v>
                </c:pt>
                <c:pt idx="47656">
                  <c:v>8.8898860000000006</c:v>
                </c:pt>
                <c:pt idx="47657">
                  <c:v>8.9028460000000003</c:v>
                </c:pt>
                <c:pt idx="47658">
                  <c:v>8.8993460000000013</c:v>
                </c:pt>
                <c:pt idx="47659">
                  <c:v>8.8906010000000002</c:v>
                </c:pt>
                <c:pt idx="47660">
                  <c:v>8.9042659999999998</c:v>
                </c:pt>
                <c:pt idx="47661">
                  <c:v>8.9070940000000007</c:v>
                </c:pt>
                <c:pt idx="47662">
                  <c:v>8.8939090000000007</c:v>
                </c:pt>
                <c:pt idx="47663">
                  <c:v>8.8964429999999997</c:v>
                </c:pt>
                <c:pt idx="47664">
                  <c:v>8.8946070000000006</c:v>
                </c:pt>
                <c:pt idx="47665">
                  <c:v>8.8873099999999994</c:v>
                </c:pt>
                <c:pt idx="47666">
                  <c:v>8.8927219999999991</c:v>
                </c:pt>
                <c:pt idx="47667">
                  <c:v>8.8964189999999999</c:v>
                </c:pt>
                <c:pt idx="47668">
                  <c:v>8.8936360000000008</c:v>
                </c:pt>
                <c:pt idx="47669">
                  <c:v>8.8970969999999987</c:v>
                </c:pt>
                <c:pt idx="47670">
                  <c:v>8.8992009999999997</c:v>
                </c:pt>
                <c:pt idx="47671">
                  <c:v>8.8888740000000013</c:v>
                </c:pt>
                <c:pt idx="47672">
                  <c:v>8.8948719999999994</c:v>
                </c:pt>
                <c:pt idx="47673">
                  <c:v>8.9062079999999995</c:v>
                </c:pt>
                <c:pt idx="47674">
                  <c:v>8.8958259999999996</c:v>
                </c:pt>
                <c:pt idx="47675">
                  <c:v>8.8940559999999991</c:v>
                </c:pt>
                <c:pt idx="47676">
                  <c:v>8.9020659999999996</c:v>
                </c:pt>
                <c:pt idx="47677">
                  <c:v>8.8981349999999999</c:v>
                </c:pt>
                <c:pt idx="47678">
                  <c:v>8.8914229999999996</c:v>
                </c:pt>
                <c:pt idx="47679">
                  <c:v>8.8987210000000001</c:v>
                </c:pt>
                <c:pt idx="47680">
                  <c:v>8.9003920000000001</c:v>
                </c:pt>
                <c:pt idx="47681">
                  <c:v>8.8916170000000001</c:v>
                </c:pt>
                <c:pt idx="47682">
                  <c:v>8.9001200000000011</c:v>
                </c:pt>
                <c:pt idx="47683">
                  <c:v>8.9087080000000007</c:v>
                </c:pt>
                <c:pt idx="47684">
                  <c:v>8.9016249999999992</c:v>
                </c:pt>
                <c:pt idx="47685">
                  <c:v>8.9013120000000008</c:v>
                </c:pt>
                <c:pt idx="47686">
                  <c:v>8.9050890000000003</c:v>
                </c:pt>
                <c:pt idx="47687">
                  <c:v>8.901212000000001</c:v>
                </c:pt>
                <c:pt idx="47688">
                  <c:v>8.900684</c:v>
                </c:pt>
                <c:pt idx="47689">
                  <c:v>8.9054479999999998</c:v>
                </c:pt>
                <c:pt idx="47690">
                  <c:v>8.9028220000000005</c:v>
                </c:pt>
                <c:pt idx="47691">
                  <c:v>8.9009339999999995</c:v>
                </c:pt>
                <c:pt idx="47692">
                  <c:v>8.9042729999999999</c:v>
                </c:pt>
                <c:pt idx="47693">
                  <c:v>8.8999430000000004</c:v>
                </c:pt>
                <c:pt idx="47694">
                  <c:v>8.9030860000000001</c:v>
                </c:pt>
                <c:pt idx="47695">
                  <c:v>8.907978</c:v>
                </c:pt>
                <c:pt idx="47696">
                  <c:v>8.8981689999999993</c:v>
                </c:pt>
                <c:pt idx="47697">
                  <c:v>8.896412999999999</c:v>
                </c:pt>
                <c:pt idx="47698">
                  <c:v>8.9050799999999999</c:v>
                </c:pt>
                <c:pt idx="47699">
                  <c:v>8.905539000000001</c:v>
                </c:pt>
                <c:pt idx="47700">
                  <c:v>8.9007140000000007</c:v>
                </c:pt>
                <c:pt idx="47701">
                  <c:v>8.8999330000000008</c:v>
                </c:pt>
                <c:pt idx="47702">
                  <c:v>8.9011800000000001</c:v>
                </c:pt>
                <c:pt idx="47703">
                  <c:v>8.9005609999999997</c:v>
                </c:pt>
                <c:pt idx="47704">
                  <c:v>8.905895000000001</c:v>
                </c:pt>
                <c:pt idx="47705">
                  <c:v>8.901681</c:v>
                </c:pt>
                <c:pt idx="47706">
                  <c:v>8.8926219999999994</c:v>
                </c:pt>
                <c:pt idx="47707">
                  <c:v>8.9047140000000002</c:v>
                </c:pt>
                <c:pt idx="47708">
                  <c:v>8.9129679999999993</c:v>
                </c:pt>
                <c:pt idx="47709">
                  <c:v>8.9009630000000008</c:v>
                </c:pt>
                <c:pt idx="47710">
                  <c:v>8.8965859999999992</c:v>
                </c:pt>
                <c:pt idx="47711">
                  <c:v>8.9073209999999996</c:v>
                </c:pt>
                <c:pt idx="47712">
                  <c:v>8.9068269999999998</c:v>
                </c:pt>
                <c:pt idx="47713">
                  <c:v>8.9058659999999996</c:v>
                </c:pt>
                <c:pt idx="47714">
                  <c:v>8.9101099999999995</c:v>
                </c:pt>
                <c:pt idx="47715">
                  <c:v>8.8989229999999999</c:v>
                </c:pt>
                <c:pt idx="47716">
                  <c:v>8.8993520000000004</c:v>
                </c:pt>
                <c:pt idx="47717">
                  <c:v>8.9096679999999999</c:v>
                </c:pt>
                <c:pt idx="47718">
                  <c:v>8.9070110000000007</c:v>
                </c:pt>
                <c:pt idx="47719">
                  <c:v>8.905716</c:v>
                </c:pt>
                <c:pt idx="47720">
                  <c:v>8.9113509999999998</c:v>
                </c:pt>
                <c:pt idx="47721">
                  <c:v>8.9149080000000005</c:v>
                </c:pt>
                <c:pt idx="47722">
                  <c:v>8.9072099999999992</c:v>
                </c:pt>
                <c:pt idx="47723">
                  <c:v>8.9070549999999997</c:v>
                </c:pt>
                <c:pt idx="47724">
                  <c:v>8.9117320000000007</c:v>
                </c:pt>
                <c:pt idx="47725">
                  <c:v>8.8993719999999996</c:v>
                </c:pt>
                <c:pt idx="47726">
                  <c:v>8.9001099999999997</c:v>
                </c:pt>
                <c:pt idx="47727">
                  <c:v>8.9053520000000006</c:v>
                </c:pt>
                <c:pt idx="47728">
                  <c:v>8.8951609999999999</c:v>
                </c:pt>
                <c:pt idx="47729">
                  <c:v>8.9021249999999998</c:v>
                </c:pt>
                <c:pt idx="47730">
                  <c:v>8.9149120000000011</c:v>
                </c:pt>
                <c:pt idx="47731">
                  <c:v>8.9072519999999997</c:v>
                </c:pt>
                <c:pt idx="47732">
                  <c:v>8.9067709999999991</c:v>
                </c:pt>
                <c:pt idx="47733">
                  <c:v>8.9190639999999988</c:v>
                </c:pt>
                <c:pt idx="47734">
                  <c:v>8.9120999999999988</c:v>
                </c:pt>
                <c:pt idx="47735">
                  <c:v>8.9033179999999987</c:v>
                </c:pt>
                <c:pt idx="47736">
                  <c:v>8.9187839999999987</c:v>
                </c:pt>
                <c:pt idx="47737">
                  <c:v>8.9212179999999996</c:v>
                </c:pt>
                <c:pt idx="47738">
                  <c:v>8.9095240000000011</c:v>
                </c:pt>
                <c:pt idx="47739">
                  <c:v>8.9106290000000001</c:v>
                </c:pt>
                <c:pt idx="47740">
                  <c:v>8.911486</c:v>
                </c:pt>
                <c:pt idx="47741">
                  <c:v>8.9030550000000002</c:v>
                </c:pt>
                <c:pt idx="47742">
                  <c:v>8.9053490000000011</c:v>
                </c:pt>
                <c:pt idx="47743">
                  <c:v>8.919651</c:v>
                </c:pt>
                <c:pt idx="47744">
                  <c:v>8.9189319999999999</c:v>
                </c:pt>
                <c:pt idx="47745">
                  <c:v>8.9106389999999998</c:v>
                </c:pt>
                <c:pt idx="47746">
                  <c:v>8.9081080000000004</c:v>
                </c:pt>
                <c:pt idx="47747">
                  <c:v>8.9059850000000012</c:v>
                </c:pt>
                <c:pt idx="47748">
                  <c:v>8.9076559999999994</c:v>
                </c:pt>
                <c:pt idx="47749">
                  <c:v>8.9102370000000004</c:v>
                </c:pt>
                <c:pt idx="47750">
                  <c:v>8.9091160000000009</c:v>
                </c:pt>
                <c:pt idx="47751">
                  <c:v>8.9097679999999997</c:v>
                </c:pt>
                <c:pt idx="47752">
                  <c:v>8.9144110000000012</c:v>
                </c:pt>
                <c:pt idx="47753">
                  <c:v>8.9145779999999988</c:v>
                </c:pt>
                <c:pt idx="47754">
                  <c:v>8.9125949999999996</c:v>
                </c:pt>
                <c:pt idx="47755">
                  <c:v>8.9190450000000006</c:v>
                </c:pt>
                <c:pt idx="47756">
                  <c:v>8.9150510000000001</c:v>
                </c:pt>
                <c:pt idx="47757">
                  <c:v>8.9069800000000008</c:v>
                </c:pt>
                <c:pt idx="47758">
                  <c:v>8.913730000000001</c:v>
                </c:pt>
                <c:pt idx="47759">
                  <c:v>8.913786</c:v>
                </c:pt>
                <c:pt idx="47760">
                  <c:v>8.9105109999999996</c:v>
                </c:pt>
                <c:pt idx="47761">
                  <c:v>8.9149010000000004</c:v>
                </c:pt>
                <c:pt idx="47762">
                  <c:v>8.9166570000000007</c:v>
                </c:pt>
                <c:pt idx="47763">
                  <c:v>8.9138760000000001</c:v>
                </c:pt>
                <c:pt idx="47764">
                  <c:v>8.9107659999999989</c:v>
                </c:pt>
                <c:pt idx="47765">
                  <c:v>8.9083839999999999</c:v>
                </c:pt>
                <c:pt idx="47766">
                  <c:v>8.9077029999999997</c:v>
                </c:pt>
                <c:pt idx="47767">
                  <c:v>8.9133420000000001</c:v>
                </c:pt>
                <c:pt idx="47768">
                  <c:v>8.9142790000000005</c:v>
                </c:pt>
                <c:pt idx="47769">
                  <c:v>8.9030869999999993</c:v>
                </c:pt>
                <c:pt idx="47770">
                  <c:v>8.906326</c:v>
                </c:pt>
                <c:pt idx="47771">
                  <c:v>8.9181059999999999</c:v>
                </c:pt>
                <c:pt idx="47772">
                  <c:v>8.9157909999999987</c:v>
                </c:pt>
                <c:pt idx="47773">
                  <c:v>8.9144369999999995</c:v>
                </c:pt>
                <c:pt idx="47774">
                  <c:v>8.9160369999999993</c:v>
                </c:pt>
                <c:pt idx="47775">
                  <c:v>8.9086490000000005</c:v>
                </c:pt>
                <c:pt idx="47776">
                  <c:v>8.9075410000000002</c:v>
                </c:pt>
                <c:pt idx="47777">
                  <c:v>8.9198069999999987</c:v>
                </c:pt>
                <c:pt idx="47778">
                  <c:v>8.9181109999999997</c:v>
                </c:pt>
                <c:pt idx="47779">
                  <c:v>8.9105059999999998</c:v>
                </c:pt>
                <c:pt idx="47780">
                  <c:v>8.921246</c:v>
                </c:pt>
                <c:pt idx="47781">
                  <c:v>8.9234650000000002</c:v>
                </c:pt>
                <c:pt idx="47782">
                  <c:v>8.9195640000000012</c:v>
                </c:pt>
                <c:pt idx="47783">
                  <c:v>8.9232440000000004</c:v>
                </c:pt>
                <c:pt idx="47784">
                  <c:v>8.9220769999999998</c:v>
                </c:pt>
                <c:pt idx="47785">
                  <c:v>8.9110180000000003</c:v>
                </c:pt>
                <c:pt idx="47786">
                  <c:v>8.9081709999999994</c:v>
                </c:pt>
                <c:pt idx="47787">
                  <c:v>8.9203489999999999</c:v>
                </c:pt>
                <c:pt idx="47788">
                  <c:v>8.9127469999999995</c:v>
                </c:pt>
                <c:pt idx="47789">
                  <c:v>8.9082249999999998</c:v>
                </c:pt>
                <c:pt idx="47790">
                  <c:v>8.9243659999999991</c:v>
                </c:pt>
                <c:pt idx="47791">
                  <c:v>8.9164349999999999</c:v>
                </c:pt>
                <c:pt idx="47792">
                  <c:v>8.9099009999999996</c:v>
                </c:pt>
                <c:pt idx="47793">
                  <c:v>8.9321400000000004</c:v>
                </c:pt>
                <c:pt idx="47794">
                  <c:v>8.9309979999999989</c:v>
                </c:pt>
                <c:pt idx="47795">
                  <c:v>8.9087910000000008</c:v>
                </c:pt>
                <c:pt idx="47796">
                  <c:v>8.920732000000001</c:v>
                </c:pt>
                <c:pt idx="47797">
                  <c:v>8.9308379999999996</c:v>
                </c:pt>
                <c:pt idx="47798">
                  <c:v>8.9089749999999999</c:v>
                </c:pt>
                <c:pt idx="47799">
                  <c:v>8.9159660000000009</c:v>
                </c:pt>
                <c:pt idx="47800">
                  <c:v>8.931636000000001</c:v>
                </c:pt>
                <c:pt idx="47801">
                  <c:v>8.915063</c:v>
                </c:pt>
                <c:pt idx="47802">
                  <c:v>8.9127150000000004</c:v>
                </c:pt>
                <c:pt idx="47803">
                  <c:v>8.9219480000000004</c:v>
                </c:pt>
                <c:pt idx="47804">
                  <c:v>8.9194509999999987</c:v>
                </c:pt>
                <c:pt idx="47805">
                  <c:v>8.9200759999999999</c:v>
                </c:pt>
                <c:pt idx="47806">
                  <c:v>8.9224859999999993</c:v>
                </c:pt>
                <c:pt idx="47807">
                  <c:v>8.9198339999999998</c:v>
                </c:pt>
                <c:pt idx="47808">
                  <c:v>8.9190319999999996</c:v>
                </c:pt>
                <c:pt idx="47809">
                  <c:v>8.9284379999999999</c:v>
                </c:pt>
                <c:pt idx="47810">
                  <c:v>8.9201739999999994</c:v>
                </c:pt>
                <c:pt idx="47811">
                  <c:v>8.9023250000000012</c:v>
                </c:pt>
                <c:pt idx="47812">
                  <c:v>8.9173369999999998</c:v>
                </c:pt>
                <c:pt idx="47813">
                  <c:v>8.9297839999999997</c:v>
                </c:pt>
                <c:pt idx="47814">
                  <c:v>8.9118449999999996</c:v>
                </c:pt>
                <c:pt idx="47815">
                  <c:v>8.9097499999999989</c:v>
                </c:pt>
                <c:pt idx="47816">
                  <c:v>8.9286719999999988</c:v>
                </c:pt>
                <c:pt idx="47817">
                  <c:v>8.9264080000000003</c:v>
                </c:pt>
                <c:pt idx="47818">
                  <c:v>8.9195419999999999</c:v>
                </c:pt>
                <c:pt idx="47819">
                  <c:v>8.9358839999999997</c:v>
                </c:pt>
                <c:pt idx="47820">
                  <c:v>8.934507</c:v>
                </c:pt>
                <c:pt idx="47821">
                  <c:v>8.9202049999999993</c:v>
                </c:pt>
                <c:pt idx="47822">
                  <c:v>8.9297529999999998</c:v>
                </c:pt>
                <c:pt idx="47823">
                  <c:v>8.9325530000000004</c:v>
                </c:pt>
                <c:pt idx="47824">
                  <c:v>8.9190630000000013</c:v>
                </c:pt>
                <c:pt idx="47825">
                  <c:v>8.9202949999999994</c:v>
                </c:pt>
                <c:pt idx="47826">
                  <c:v>8.929867999999999</c:v>
                </c:pt>
                <c:pt idx="47827">
                  <c:v>8.9260289999999998</c:v>
                </c:pt>
                <c:pt idx="47828">
                  <c:v>8.918526</c:v>
                </c:pt>
                <c:pt idx="47829">
                  <c:v>8.9220410000000001</c:v>
                </c:pt>
                <c:pt idx="47830">
                  <c:v>8.9278790000000008</c:v>
                </c:pt>
                <c:pt idx="47831">
                  <c:v>8.9310340000000004</c:v>
                </c:pt>
                <c:pt idx="47832">
                  <c:v>8.9281380000000006</c:v>
                </c:pt>
                <c:pt idx="47833">
                  <c:v>8.9209999999999994</c:v>
                </c:pt>
                <c:pt idx="47834">
                  <c:v>8.9189220000000002</c:v>
                </c:pt>
                <c:pt idx="47835">
                  <c:v>8.9224630000000005</c:v>
                </c:pt>
                <c:pt idx="47836">
                  <c:v>8.9230710000000002</c:v>
                </c:pt>
                <c:pt idx="47837">
                  <c:v>8.9193709999999999</c:v>
                </c:pt>
                <c:pt idx="47838">
                  <c:v>8.9240999999999993</c:v>
                </c:pt>
                <c:pt idx="47839">
                  <c:v>8.9218539999999997</c:v>
                </c:pt>
                <c:pt idx="47840">
                  <c:v>8.9174159999999993</c:v>
                </c:pt>
                <c:pt idx="47841">
                  <c:v>8.9356730000000013</c:v>
                </c:pt>
                <c:pt idx="47842">
                  <c:v>8.937246</c:v>
                </c:pt>
                <c:pt idx="47843">
                  <c:v>8.9217790000000008</c:v>
                </c:pt>
                <c:pt idx="47844">
                  <c:v>8.9291419999999988</c:v>
                </c:pt>
                <c:pt idx="47845">
                  <c:v>8.9372179999999997</c:v>
                </c:pt>
                <c:pt idx="47846">
                  <c:v>8.9269309999999997</c:v>
                </c:pt>
                <c:pt idx="47847">
                  <c:v>8.9245549999999998</c:v>
                </c:pt>
                <c:pt idx="47848">
                  <c:v>8.934939</c:v>
                </c:pt>
                <c:pt idx="47849">
                  <c:v>8.9294070000000012</c:v>
                </c:pt>
                <c:pt idx="47850">
                  <c:v>8.9218970000000013</c:v>
                </c:pt>
                <c:pt idx="47851">
                  <c:v>8.9255800000000001</c:v>
                </c:pt>
                <c:pt idx="47852">
                  <c:v>8.9260850000000005</c:v>
                </c:pt>
                <c:pt idx="47853">
                  <c:v>8.9315770000000008</c:v>
                </c:pt>
                <c:pt idx="47854">
                  <c:v>8.9319309999999987</c:v>
                </c:pt>
                <c:pt idx="47855">
                  <c:v>8.9241989999999998</c:v>
                </c:pt>
                <c:pt idx="47856">
                  <c:v>8.92943</c:v>
                </c:pt>
                <c:pt idx="47857">
                  <c:v>8.9402270000000001</c:v>
                </c:pt>
                <c:pt idx="47858">
                  <c:v>8.9302710000000012</c:v>
                </c:pt>
                <c:pt idx="47859">
                  <c:v>8.915692</c:v>
                </c:pt>
                <c:pt idx="47860">
                  <c:v>8.9290880000000001</c:v>
                </c:pt>
                <c:pt idx="47861">
                  <c:v>8.9307079999999992</c:v>
                </c:pt>
                <c:pt idx="47862">
                  <c:v>8.9197629999999997</c:v>
                </c:pt>
                <c:pt idx="47863">
                  <c:v>8.935804000000001</c:v>
                </c:pt>
                <c:pt idx="47864">
                  <c:v>8.9360959999999992</c:v>
                </c:pt>
                <c:pt idx="47865">
                  <c:v>8.9202680000000001</c:v>
                </c:pt>
                <c:pt idx="47866">
                  <c:v>8.9335449999999987</c:v>
                </c:pt>
                <c:pt idx="47867">
                  <c:v>8.939392999999999</c:v>
                </c:pt>
                <c:pt idx="47868">
                  <c:v>8.9240980000000008</c:v>
                </c:pt>
                <c:pt idx="47869">
                  <c:v>8.930924000000001</c:v>
                </c:pt>
                <c:pt idx="47870">
                  <c:v>8.9403830000000006</c:v>
                </c:pt>
                <c:pt idx="47871">
                  <c:v>8.9205210000000008</c:v>
                </c:pt>
                <c:pt idx="47872">
                  <c:v>8.9161870000000008</c:v>
                </c:pt>
                <c:pt idx="47873">
                  <c:v>8.9323119999999996</c:v>
                </c:pt>
                <c:pt idx="47874">
                  <c:v>8.9271750000000001</c:v>
                </c:pt>
                <c:pt idx="47875">
                  <c:v>8.9279070000000011</c:v>
                </c:pt>
                <c:pt idx="47876">
                  <c:v>8.9381069999999987</c:v>
                </c:pt>
                <c:pt idx="47877">
                  <c:v>8.9327690000000004</c:v>
                </c:pt>
                <c:pt idx="47878">
                  <c:v>8.9313719999999996</c:v>
                </c:pt>
                <c:pt idx="47879">
                  <c:v>8.9374310000000001</c:v>
                </c:pt>
                <c:pt idx="47880">
                  <c:v>8.9322109999999988</c:v>
                </c:pt>
                <c:pt idx="47881">
                  <c:v>8.923176999999999</c:v>
                </c:pt>
                <c:pt idx="47882">
                  <c:v>8.9349720000000001</c:v>
                </c:pt>
                <c:pt idx="47883">
                  <c:v>8.937856</c:v>
                </c:pt>
                <c:pt idx="47884">
                  <c:v>8.9207299999999989</c:v>
                </c:pt>
                <c:pt idx="47885">
                  <c:v>8.9284870000000005</c:v>
                </c:pt>
                <c:pt idx="47886">
                  <c:v>8.9385180000000002</c:v>
                </c:pt>
                <c:pt idx="47887">
                  <c:v>8.9274979999999999</c:v>
                </c:pt>
                <c:pt idx="47888">
                  <c:v>8.9292680000000004</c:v>
                </c:pt>
                <c:pt idx="47889">
                  <c:v>8.9400769999999987</c:v>
                </c:pt>
                <c:pt idx="47890">
                  <c:v>8.9379410000000004</c:v>
                </c:pt>
                <c:pt idx="47891">
                  <c:v>8.934546000000001</c:v>
                </c:pt>
                <c:pt idx="47892">
                  <c:v>8.9399680000000004</c:v>
                </c:pt>
                <c:pt idx="47893">
                  <c:v>8.9350869999999993</c:v>
                </c:pt>
                <c:pt idx="47894">
                  <c:v>8.930472</c:v>
                </c:pt>
                <c:pt idx="47895">
                  <c:v>8.9400000000000013</c:v>
                </c:pt>
                <c:pt idx="47896">
                  <c:v>8.9385170000000009</c:v>
                </c:pt>
                <c:pt idx="47897">
                  <c:v>8.9279019999999996</c:v>
                </c:pt>
                <c:pt idx="47898">
                  <c:v>8.9311720000000001</c:v>
                </c:pt>
                <c:pt idx="47899">
                  <c:v>8.9354879999999994</c:v>
                </c:pt>
                <c:pt idx="47900">
                  <c:v>8.9277240000000013</c:v>
                </c:pt>
                <c:pt idx="47901">
                  <c:v>8.9344760000000001</c:v>
                </c:pt>
                <c:pt idx="47902">
                  <c:v>8.9500780000000013</c:v>
                </c:pt>
                <c:pt idx="47903">
                  <c:v>8.9424589999999995</c:v>
                </c:pt>
                <c:pt idx="47904">
                  <c:v>8.9419190000000004</c:v>
                </c:pt>
                <c:pt idx="47905">
                  <c:v>8.9535090000000004</c:v>
                </c:pt>
                <c:pt idx="47906">
                  <c:v>8.9426629999999996</c:v>
                </c:pt>
                <c:pt idx="47907">
                  <c:v>8.9319170000000003</c:v>
                </c:pt>
                <c:pt idx="47908">
                  <c:v>8.9387369999999997</c:v>
                </c:pt>
                <c:pt idx="47909">
                  <c:v>8.9392250000000004</c:v>
                </c:pt>
                <c:pt idx="47910">
                  <c:v>8.9303279999999994</c:v>
                </c:pt>
                <c:pt idx="47911">
                  <c:v>8.9359830000000002</c:v>
                </c:pt>
                <c:pt idx="47912">
                  <c:v>8.9400739999999992</c:v>
                </c:pt>
                <c:pt idx="47913">
                  <c:v>8.9234429999999989</c:v>
                </c:pt>
                <c:pt idx="47914">
                  <c:v>8.9267630000000011</c:v>
                </c:pt>
                <c:pt idx="47915">
                  <c:v>8.9431019999999997</c:v>
                </c:pt>
                <c:pt idx="47916">
                  <c:v>8.9390150000000013</c:v>
                </c:pt>
                <c:pt idx="47917">
                  <c:v>8.9366780000000006</c:v>
                </c:pt>
                <c:pt idx="47918">
                  <c:v>8.9454899999999995</c:v>
                </c:pt>
                <c:pt idx="47919">
                  <c:v>8.9421689999999998</c:v>
                </c:pt>
                <c:pt idx="47920">
                  <c:v>8.9324650000000005</c:v>
                </c:pt>
                <c:pt idx="47921">
                  <c:v>8.9404779999999988</c:v>
                </c:pt>
                <c:pt idx="47922">
                  <c:v>8.9394400000000012</c:v>
                </c:pt>
                <c:pt idx="47923">
                  <c:v>8.9313749999999992</c:v>
                </c:pt>
                <c:pt idx="47924">
                  <c:v>8.9436730000000004</c:v>
                </c:pt>
                <c:pt idx="47925">
                  <c:v>8.9491960000000006</c:v>
                </c:pt>
                <c:pt idx="47926">
                  <c:v>8.9453449999999997</c:v>
                </c:pt>
                <c:pt idx="47927">
                  <c:v>8.9482900000000001</c:v>
                </c:pt>
                <c:pt idx="47928">
                  <c:v>8.9445240000000013</c:v>
                </c:pt>
                <c:pt idx="47929">
                  <c:v>8.9376429999999996</c:v>
                </c:pt>
                <c:pt idx="47930">
                  <c:v>8.9423779999999997</c:v>
                </c:pt>
                <c:pt idx="47931">
                  <c:v>8.9465280000000007</c:v>
                </c:pt>
                <c:pt idx="47932">
                  <c:v>8.9391840000000009</c:v>
                </c:pt>
                <c:pt idx="47933">
                  <c:v>8.9378650000000004</c:v>
                </c:pt>
                <c:pt idx="47934">
                  <c:v>8.9403670000000002</c:v>
                </c:pt>
                <c:pt idx="47935">
                  <c:v>8.9324870000000001</c:v>
                </c:pt>
                <c:pt idx="47936">
                  <c:v>8.9339069999999996</c:v>
                </c:pt>
                <c:pt idx="47937">
                  <c:v>8.9435649999999995</c:v>
                </c:pt>
                <c:pt idx="47938">
                  <c:v>8.9406049999999997</c:v>
                </c:pt>
                <c:pt idx="47939">
                  <c:v>8.9368259999999999</c:v>
                </c:pt>
                <c:pt idx="47940">
                  <c:v>8.9484479999999991</c:v>
                </c:pt>
                <c:pt idx="47941">
                  <c:v>8.9573</c:v>
                </c:pt>
                <c:pt idx="47942">
                  <c:v>8.9456749999999996</c:v>
                </c:pt>
                <c:pt idx="47943">
                  <c:v>8.9422080000000008</c:v>
                </c:pt>
                <c:pt idx="47944">
                  <c:v>8.9545670000000008</c:v>
                </c:pt>
                <c:pt idx="47945">
                  <c:v>8.953240000000001</c:v>
                </c:pt>
                <c:pt idx="47946">
                  <c:v>8.9427950000000003</c:v>
                </c:pt>
                <c:pt idx="47947">
                  <c:v>8.9390090000000004</c:v>
                </c:pt>
                <c:pt idx="47948">
                  <c:v>8.9392220000000009</c:v>
                </c:pt>
                <c:pt idx="47949">
                  <c:v>8.942851000000001</c:v>
                </c:pt>
                <c:pt idx="47950">
                  <c:v>8.9469440000000002</c:v>
                </c:pt>
                <c:pt idx="47951">
                  <c:v>8.9452379999999998</c:v>
                </c:pt>
                <c:pt idx="47952">
                  <c:v>8.9446690000000011</c:v>
                </c:pt>
                <c:pt idx="47953">
                  <c:v>8.9517889999999998</c:v>
                </c:pt>
                <c:pt idx="47954">
                  <c:v>8.9501969999999993</c:v>
                </c:pt>
                <c:pt idx="47955">
                  <c:v>8.9469469999999998</c:v>
                </c:pt>
                <c:pt idx="47956">
                  <c:v>8.9477529999999987</c:v>
                </c:pt>
                <c:pt idx="47957">
                  <c:v>8.9420219999999997</c:v>
                </c:pt>
                <c:pt idx="47958">
                  <c:v>8.9410410000000002</c:v>
                </c:pt>
                <c:pt idx="47959">
                  <c:v>8.9403579999999998</c:v>
                </c:pt>
                <c:pt idx="47960">
                  <c:v>8.9367760000000001</c:v>
                </c:pt>
                <c:pt idx="47961">
                  <c:v>8.9425999999999988</c:v>
                </c:pt>
                <c:pt idx="47962">
                  <c:v>8.9510500000000004</c:v>
                </c:pt>
                <c:pt idx="47963">
                  <c:v>8.9503969999999988</c:v>
                </c:pt>
                <c:pt idx="47964">
                  <c:v>8.9462210000000013</c:v>
                </c:pt>
                <c:pt idx="47965">
                  <c:v>8.9529010000000007</c:v>
                </c:pt>
                <c:pt idx="47966">
                  <c:v>8.954937000000001</c:v>
                </c:pt>
                <c:pt idx="47967">
                  <c:v>8.9467999999999996</c:v>
                </c:pt>
                <c:pt idx="47968">
                  <c:v>8.9439640000000011</c:v>
                </c:pt>
                <c:pt idx="47969">
                  <c:v>8.942634</c:v>
                </c:pt>
                <c:pt idx="47970">
                  <c:v>8.9413629999999991</c:v>
                </c:pt>
                <c:pt idx="47971">
                  <c:v>8.9402539999999995</c:v>
                </c:pt>
                <c:pt idx="47972">
                  <c:v>8.9426880000000004</c:v>
                </c:pt>
                <c:pt idx="47973">
                  <c:v>8.9437010000000008</c:v>
                </c:pt>
                <c:pt idx="47974">
                  <c:v>8.9430170000000011</c:v>
                </c:pt>
                <c:pt idx="47975">
                  <c:v>8.9504319999999993</c:v>
                </c:pt>
                <c:pt idx="47976">
                  <c:v>8.9542849999999987</c:v>
                </c:pt>
                <c:pt idx="47977">
                  <c:v>8.9525900000000007</c:v>
                </c:pt>
                <c:pt idx="47978">
                  <c:v>8.9509170000000005</c:v>
                </c:pt>
                <c:pt idx="47979">
                  <c:v>8.9446089999999998</c:v>
                </c:pt>
                <c:pt idx="47980">
                  <c:v>8.9433499999999988</c:v>
                </c:pt>
                <c:pt idx="47981">
                  <c:v>8.950410999999999</c:v>
                </c:pt>
                <c:pt idx="47982">
                  <c:v>8.952007</c:v>
                </c:pt>
                <c:pt idx="47983">
                  <c:v>8.9470109999999998</c:v>
                </c:pt>
                <c:pt idx="47984">
                  <c:v>8.949973</c:v>
                </c:pt>
                <c:pt idx="47985">
                  <c:v>8.955919999999999</c:v>
                </c:pt>
                <c:pt idx="47986">
                  <c:v>8.9523229999999998</c:v>
                </c:pt>
                <c:pt idx="47987">
                  <c:v>8.9538480000000007</c:v>
                </c:pt>
                <c:pt idx="47988">
                  <c:v>8.9549139999999987</c:v>
                </c:pt>
                <c:pt idx="47989">
                  <c:v>8.9458850000000005</c:v>
                </c:pt>
                <c:pt idx="47990">
                  <c:v>8.9460650000000008</c:v>
                </c:pt>
                <c:pt idx="47991">
                  <c:v>8.9533389999999997</c:v>
                </c:pt>
                <c:pt idx="47992">
                  <c:v>8.9544569999999997</c:v>
                </c:pt>
                <c:pt idx="47993">
                  <c:v>8.9551619999999996</c:v>
                </c:pt>
                <c:pt idx="47994">
                  <c:v>8.9551669999999994</c:v>
                </c:pt>
                <c:pt idx="47995">
                  <c:v>8.9449849999999991</c:v>
                </c:pt>
                <c:pt idx="47996">
                  <c:v>8.9409449999999993</c:v>
                </c:pt>
                <c:pt idx="47997">
                  <c:v>8.9582300000000004</c:v>
                </c:pt>
                <c:pt idx="47998">
                  <c:v>8.9553839999999987</c:v>
                </c:pt>
                <c:pt idx="47999">
                  <c:v>8.9402220000000003</c:v>
                </c:pt>
                <c:pt idx="48000">
                  <c:v>8.954778000000001</c:v>
                </c:pt>
                <c:pt idx="48001">
                  <c:v>8.9633830000000003</c:v>
                </c:pt>
                <c:pt idx="48002">
                  <c:v>8.9487260000000006</c:v>
                </c:pt>
                <c:pt idx="48003">
                  <c:v>8.9455090000000013</c:v>
                </c:pt>
                <c:pt idx="48004">
                  <c:v>8.953462</c:v>
                </c:pt>
                <c:pt idx="48005">
                  <c:v>8.9517430000000004</c:v>
                </c:pt>
                <c:pt idx="48006">
                  <c:v>8.944897000000001</c:v>
                </c:pt>
                <c:pt idx="48007">
                  <c:v>8.9516780000000011</c:v>
                </c:pt>
                <c:pt idx="48008">
                  <c:v>8.9593279999999993</c:v>
                </c:pt>
                <c:pt idx="48009">
                  <c:v>8.9542210000000004</c:v>
                </c:pt>
                <c:pt idx="48010">
                  <c:v>8.9541320000000013</c:v>
                </c:pt>
                <c:pt idx="48011">
                  <c:v>8.9592510000000001</c:v>
                </c:pt>
                <c:pt idx="48012">
                  <c:v>8.9558509999999991</c:v>
                </c:pt>
                <c:pt idx="48013">
                  <c:v>8.9562880000000007</c:v>
                </c:pt>
                <c:pt idx="48014">
                  <c:v>8.9664390000000012</c:v>
                </c:pt>
                <c:pt idx="48015">
                  <c:v>8.9661830000000009</c:v>
                </c:pt>
                <c:pt idx="48016">
                  <c:v>8.962924000000001</c:v>
                </c:pt>
                <c:pt idx="48017">
                  <c:v>8.9582940000000004</c:v>
                </c:pt>
                <c:pt idx="48018">
                  <c:v>8.9474710000000002</c:v>
                </c:pt>
                <c:pt idx="48019">
                  <c:v>8.9554089999999995</c:v>
                </c:pt>
                <c:pt idx="48020">
                  <c:v>8.9578400000000009</c:v>
                </c:pt>
                <c:pt idx="48021">
                  <c:v>8.9490300000000005</c:v>
                </c:pt>
                <c:pt idx="48022">
                  <c:v>8.9537720000000007</c:v>
                </c:pt>
                <c:pt idx="48023">
                  <c:v>8.9535419999999988</c:v>
                </c:pt>
                <c:pt idx="48024">
                  <c:v>8.9512199999999993</c:v>
                </c:pt>
                <c:pt idx="48025">
                  <c:v>8.9565070000000002</c:v>
                </c:pt>
                <c:pt idx="48026">
                  <c:v>8.9599410000000006</c:v>
                </c:pt>
                <c:pt idx="48027">
                  <c:v>8.9508329999999994</c:v>
                </c:pt>
                <c:pt idx="48028">
                  <c:v>8.9488939999999992</c:v>
                </c:pt>
                <c:pt idx="48029">
                  <c:v>8.9612410000000011</c:v>
                </c:pt>
                <c:pt idx="48030">
                  <c:v>8.959365</c:v>
                </c:pt>
                <c:pt idx="48031">
                  <c:v>8.9564009999999996</c:v>
                </c:pt>
                <c:pt idx="48032">
                  <c:v>8.9657309999999999</c:v>
                </c:pt>
                <c:pt idx="48033">
                  <c:v>8.9626859999999997</c:v>
                </c:pt>
                <c:pt idx="48034">
                  <c:v>8.9543619999999997</c:v>
                </c:pt>
                <c:pt idx="48035">
                  <c:v>8.9628009999999989</c:v>
                </c:pt>
                <c:pt idx="48036">
                  <c:v>8.9690009999999987</c:v>
                </c:pt>
                <c:pt idx="48037">
                  <c:v>8.9592899999999993</c:v>
                </c:pt>
                <c:pt idx="48038">
                  <c:v>8.9652329999999996</c:v>
                </c:pt>
                <c:pt idx="48039">
                  <c:v>8.969868</c:v>
                </c:pt>
                <c:pt idx="48040">
                  <c:v>8.95181</c:v>
                </c:pt>
                <c:pt idx="48041">
                  <c:v>8.9576589999999996</c:v>
                </c:pt>
                <c:pt idx="48042">
                  <c:v>8.971699000000001</c:v>
                </c:pt>
                <c:pt idx="48043">
                  <c:v>8.9575570000000013</c:v>
                </c:pt>
                <c:pt idx="48044">
                  <c:v>8.9540159999999993</c:v>
                </c:pt>
                <c:pt idx="48045">
                  <c:v>8.9662159999999993</c:v>
                </c:pt>
                <c:pt idx="48046">
                  <c:v>8.9602529999999998</c:v>
                </c:pt>
                <c:pt idx="48047">
                  <c:v>8.9507030000000007</c:v>
                </c:pt>
                <c:pt idx="48048">
                  <c:v>8.956944</c:v>
                </c:pt>
                <c:pt idx="48049">
                  <c:v>8.9585639999999991</c:v>
                </c:pt>
                <c:pt idx="48050">
                  <c:v>8.9555000000000007</c:v>
                </c:pt>
                <c:pt idx="48051">
                  <c:v>8.9640300000000011</c:v>
                </c:pt>
                <c:pt idx="48052">
                  <c:v>8.9624370000000013</c:v>
                </c:pt>
                <c:pt idx="48053">
                  <c:v>8.959306999999999</c:v>
                </c:pt>
                <c:pt idx="48054">
                  <c:v>8.9648399999999988</c:v>
                </c:pt>
                <c:pt idx="48055">
                  <c:v>8.9599399999999996</c:v>
                </c:pt>
                <c:pt idx="48056">
                  <c:v>8.9548990000000011</c:v>
                </c:pt>
                <c:pt idx="48057">
                  <c:v>8.9609690000000004</c:v>
                </c:pt>
                <c:pt idx="48058">
                  <c:v>8.9655190000000005</c:v>
                </c:pt>
                <c:pt idx="48059">
                  <c:v>8.9591440000000002</c:v>
                </c:pt>
                <c:pt idx="48060">
                  <c:v>8.9601930000000003</c:v>
                </c:pt>
                <c:pt idx="48061">
                  <c:v>8.9661059999999999</c:v>
                </c:pt>
                <c:pt idx="48062">
                  <c:v>8.9564699999999995</c:v>
                </c:pt>
                <c:pt idx="48063">
                  <c:v>8.9574730000000002</c:v>
                </c:pt>
                <c:pt idx="48064">
                  <c:v>8.9733160000000005</c:v>
                </c:pt>
                <c:pt idx="48065">
                  <c:v>8.9673730000000003</c:v>
                </c:pt>
                <c:pt idx="48066">
                  <c:v>8.9583919999999999</c:v>
                </c:pt>
                <c:pt idx="48067">
                  <c:v>8.9726540000000004</c:v>
                </c:pt>
                <c:pt idx="48068">
                  <c:v>8.9715629999999997</c:v>
                </c:pt>
                <c:pt idx="48069">
                  <c:v>8.9527159999999988</c:v>
                </c:pt>
                <c:pt idx="48070">
                  <c:v>8.965814</c:v>
                </c:pt>
                <c:pt idx="48071">
                  <c:v>8.9726339999999993</c:v>
                </c:pt>
                <c:pt idx="48072">
                  <c:v>8.9523779999999995</c:v>
                </c:pt>
                <c:pt idx="48073">
                  <c:v>8.9588910000000013</c:v>
                </c:pt>
                <c:pt idx="48074">
                  <c:v>8.9702929999999999</c:v>
                </c:pt>
                <c:pt idx="48075">
                  <c:v>8.9615790000000004</c:v>
                </c:pt>
                <c:pt idx="48076">
                  <c:v>8.9608969999999992</c:v>
                </c:pt>
                <c:pt idx="48077">
                  <c:v>8.9687440000000009</c:v>
                </c:pt>
                <c:pt idx="48078">
                  <c:v>8.9712449999999997</c:v>
                </c:pt>
                <c:pt idx="48079">
                  <c:v>8.9686710000000005</c:v>
                </c:pt>
                <c:pt idx="48080">
                  <c:v>8.9696630000000006</c:v>
                </c:pt>
                <c:pt idx="48081">
                  <c:v>8.9648269999999997</c:v>
                </c:pt>
                <c:pt idx="48082">
                  <c:v>8.9612999999999996</c:v>
                </c:pt>
                <c:pt idx="48083">
                  <c:v>8.9695220000000013</c:v>
                </c:pt>
                <c:pt idx="48084">
                  <c:v>8.9647459999999999</c:v>
                </c:pt>
                <c:pt idx="48085">
                  <c:v>8.9585600000000003</c:v>
                </c:pt>
                <c:pt idx="48086">
                  <c:v>8.9730230000000013</c:v>
                </c:pt>
                <c:pt idx="48087">
                  <c:v>8.9782860000000007</c:v>
                </c:pt>
                <c:pt idx="48088">
                  <c:v>8.9623740000000005</c:v>
                </c:pt>
                <c:pt idx="48089">
                  <c:v>8.9639279999999992</c:v>
                </c:pt>
                <c:pt idx="48090">
                  <c:v>8.978237</c:v>
                </c:pt>
                <c:pt idx="48091">
                  <c:v>8.9647369999999995</c:v>
                </c:pt>
                <c:pt idx="48092">
                  <c:v>8.9603289999999998</c:v>
                </c:pt>
                <c:pt idx="48093">
                  <c:v>8.9799790000000002</c:v>
                </c:pt>
                <c:pt idx="48094">
                  <c:v>8.9761340000000001</c:v>
                </c:pt>
                <c:pt idx="48095">
                  <c:v>8.9625979999999998</c:v>
                </c:pt>
                <c:pt idx="48096">
                  <c:v>8.9687629999999992</c:v>
                </c:pt>
                <c:pt idx="48097">
                  <c:v>8.9749790000000012</c:v>
                </c:pt>
                <c:pt idx="48098">
                  <c:v>8.9719720000000009</c:v>
                </c:pt>
                <c:pt idx="48099">
                  <c:v>8.9749769999999991</c:v>
                </c:pt>
                <c:pt idx="48100">
                  <c:v>8.9741020000000002</c:v>
                </c:pt>
                <c:pt idx="48101">
                  <c:v>8.9617059999999995</c:v>
                </c:pt>
                <c:pt idx="48102">
                  <c:v>8.9648649999999996</c:v>
                </c:pt>
                <c:pt idx="48103">
                  <c:v>8.9713580000000004</c:v>
                </c:pt>
                <c:pt idx="48104">
                  <c:v>8.9628189999999996</c:v>
                </c:pt>
                <c:pt idx="48105">
                  <c:v>8.9625699999999995</c:v>
                </c:pt>
                <c:pt idx="48106">
                  <c:v>8.9685959999999998</c:v>
                </c:pt>
                <c:pt idx="48107">
                  <c:v>8.9627359999999996</c:v>
                </c:pt>
                <c:pt idx="48108">
                  <c:v>8.9588110000000007</c:v>
                </c:pt>
                <c:pt idx="48109">
                  <c:v>8.975207000000001</c:v>
                </c:pt>
                <c:pt idx="48110">
                  <c:v>8.9773789999999991</c:v>
                </c:pt>
                <c:pt idx="48111">
                  <c:v>8.9651350000000001</c:v>
                </c:pt>
                <c:pt idx="48112">
                  <c:v>8.9759810000000009</c:v>
                </c:pt>
                <c:pt idx="48113">
                  <c:v>8.9877469999999988</c:v>
                </c:pt>
                <c:pt idx="48114">
                  <c:v>8.9847070000000002</c:v>
                </c:pt>
                <c:pt idx="48115">
                  <c:v>8.9799919999999993</c:v>
                </c:pt>
                <c:pt idx="48116">
                  <c:v>8.9742519999999999</c:v>
                </c:pt>
                <c:pt idx="48117">
                  <c:v>8.9661039999999996</c:v>
                </c:pt>
                <c:pt idx="48118">
                  <c:v>8.9655310000000004</c:v>
                </c:pt>
                <c:pt idx="48119">
                  <c:v>8.9769930000000002</c:v>
                </c:pt>
                <c:pt idx="48120">
                  <c:v>8.9763289999999998</c:v>
                </c:pt>
                <c:pt idx="48121">
                  <c:v>8.9719030000000011</c:v>
                </c:pt>
                <c:pt idx="48122">
                  <c:v>8.976776000000001</c:v>
                </c:pt>
                <c:pt idx="48123">
                  <c:v>8.9692380000000007</c:v>
                </c:pt>
                <c:pt idx="48124">
                  <c:v>8.9700480000000002</c:v>
                </c:pt>
                <c:pt idx="48125">
                  <c:v>8.9740190000000002</c:v>
                </c:pt>
                <c:pt idx="48126">
                  <c:v>8.9607479999999988</c:v>
                </c:pt>
                <c:pt idx="48127">
                  <c:v>8.9603849999999987</c:v>
                </c:pt>
                <c:pt idx="48128">
                  <c:v>8.9725830000000002</c:v>
                </c:pt>
                <c:pt idx="48129">
                  <c:v>8.9699999999999989</c:v>
                </c:pt>
                <c:pt idx="48130">
                  <c:v>8.9644639999999995</c:v>
                </c:pt>
                <c:pt idx="48131">
                  <c:v>8.9791530000000002</c:v>
                </c:pt>
                <c:pt idx="48132">
                  <c:v>8.9878040000000006</c:v>
                </c:pt>
                <c:pt idx="48133">
                  <c:v>8.980461</c:v>
                </c:pt>
                <c:pt idx="48134">
                  <c:v>8.9815290000000001</c:v>
                </c:pt>
                <c:pt idx="48135">
                  <c:v>8.9823449999999987</c:v>
                </c:pt>
                <c:pt idx="48136">
                  <c:v>8.9808419999999991</c:v>
                </c:pt>
                <c:pt idx="48137">
                  <c:v>8.984083</c:v>
                </c:pt>
                <c:pt idx="48138">
                  <c:v>8.9784930000000003</c:v>
                </c:pt>
                <c:pt idx="48139">
                  <c:v>8.9651789999999991</c:v>
                </c:pt>
                <c:pt idx="48140">
                  <c:v>8.9689510000000006</c:v>
                </c:pt>
                <c:pt idx="48141">
                  <c:v>8.9865640000000013</c:v>
                </c:pt>
                <c:pt idx="48142">
                  <c:v>8.9819820000000004</c:v>
                </c:pt>
                <c:pt idx="48143">
                  <c:v>8.9726619999999997</c:v>
                </c:pt>
                <c:pt idx="48144">
                  <c:v>8.9770149999999997</c:v>
                </c:pt>
                <c:pt idx="48145">
                  <c:v>8.9688300000000005</c:v>
                </c:pt>
                <c:pt idx="48146">
                  <c:v>8.9663229999999992</c:v>
                </c:pt>
                <c:pt idx="48147">
                  <c:v>8.9794990000000006</c:v>
                </c:pt>
                <c:pt idx="48148">
                  <c:v>8.975954999999999</c:v>
                </c:pt>
                <c:pt idx="48149">
                  <c:v>8.9680479999999996</c:v>
                </c:pt>
                <c:pt idx="48150">
                  <c:v>8.9787739999999996</c:v>
                </c:pt>
                <c:pt idx="48151">
                  <c:v>8.982329</c:v>
                </c:pt>
                <c:pt idx="48152">
                  <c:v>8.9657230000000006</c:v>
                </c:pt>
                <c:pt idx="48153">
                  <c:v>8.9707469999999994</c:v>
                </c:pt>
                <c:pt idx="48154">
                  <c:v>8.9871660000000002</c:v>
                </c:pt>
                <c:pt idx="48155">
                  <c:v>8.984</c:v>
                </c:pt>
                <c:pt idx="48156">
                  <c:v>8.9873659999999997</c:v>
                </c:pt>
                <c:pt idx="48157">
                  <c:v>8.9934499999999993</c:v>
                </c:pt>
                <c:pt idx="48158">
                  <c:v>8.9808470000000007</c:v>
                </c:pt>
                <c:pt idx="48159">
                  <c:v>8.9731290000000001</c:v>
                </c:pt>
                <c:pt idx="48160">
                  <c:v>8.9855790000000013</c:v>
                </c:pt>
                <c:pt idx="48161">
                  <c:v>8.985081000000001</c:v>
                </c:pt>
                <c:pt idx="48162">
                  <c:v>8.9740120000000001</c:v>
                </c:pt>
                <c:pt idx="48163">
                  <c:v>8.985614</c:v>
                </c:pt>
                <c:pt idx="48164">
                  <c:v>8.9851530000000004</c:v>
                </c:pt>
                <c:pt idx="48165">
                  <c:v>8.9706229999999998</c:v>
                </c:pt>
                <c:pt idx="48166">
                  <c:v>8.9818789999999993</c:v>
                </c:pt>
                <c:pt idx="48167">
                  <c:v>8.9859669999999987</c:v>
                </c:pt>
                <c:pt idx="48168">
                  <c:v>8.9708620000000003</c:v>
                </c:pt>
                <c:pt idx="48169">
                  <c:v>8.97363</c:v>
                </c:pt>
                <c:pt idx="48170">
                  <c:v>8.9848920000000003</c:v>
                </c:pt>
                <c:pt idx="48171">
                  <c:v>8.9776480000000003</c:v>
                </c:pt>
                <c:pt idx="48172">
                  <c:v>8.9733450000000001</c:v>
                </c:pt>
                <c:pt idx="48173">
                  <c:v>8.9838710000000006</c:v>
                </c:pt>
                <c:pt idx="48174">
                  <c:v>8.9784639999999989</c:v>
                </c:pt>
                <c:pt idx="48175">
                  <c:v>8.977195</c:v>
                </c:pt>
                <c:pt idx="48176">
                  <c:v>8.9906089999999992</c:v>
                </c:pt>
                <c:pt idx="48177">
                  <c:v>8.9833400000000001</c:v>
                </c:pt>
                <c:pt idx="48178">
                  <c:v>8.971406</c:v>
                </c:pt>
                <c:pt idx="48179">
                  <c:v>8.9772850000000002</c:v>
                </c:pt>
                <c:pt idx="48180">
                  <c:v>8.9779099999999996</c:v>
                </c:pt>
                <c:pt idx="48181">
                  <c:v>8.972446999999999</c:v>
                </c:pt>
                <c:pt idx="48182">
                  <c:v>8.9852679999999996</c:v>
                </c:pt>
                <c:pt idx="48183">
                  <c:v>8.9919170000000008</c:v>
                </c:pt>
                <c:pt idx="48184">
                  <c:v>8.9784079999999999</c:v>
                </c:pt>
                <c:pt idx="48185">
                  <c:v>8.9829939999999997</c:v>
                </c:pt>
                <c:pt idx="48186">
                  <c:v>8.9855890000000009</c:v>
                </c:pt>
                <c:pt idx="48187">
                  <c:v>8.9764160000000004</c:v>
                </c:pt>
                <c:pt idx="48188">
                  <c:v>8.985676999999999</c:v>
                </c:pt>
                <c:pt idx="48189">
                  <c:v>8.9943439999999999</c:v>
                </c:pt>
                <c:pt idx="48190">
                  <c:v>8.9817840000000011</c:v>
                </c:pt>
                <c:pt idx="48191">
                  <c:v>8.9755789999999998</c:v>
                </c:pt>
                <c:pt idx="48192">
                  <c:v>8.9892149999999997</c:v>
                </c:pt>
                <c:pt idx="48193">
                  <c:v>8.9916680000000007</c:v>
                </c:pt>
                <c:pt idx="48194">
                  <c:v>8.9843659999999996</c:v>
                </c:pt>
                <c:pt idx="48195">
                  <c:v>8.9891210000000008</c:v>
                </c:pt>
                <c:pt idx="48196">
                  <c:v>8.9883260000000007</c:v>
                </c:pt>
                <c:pt idx="48197">
                  <c:v>8.9850250000000003</c:v>
                </c:pt>
                <c:pt idx="48198">
                  <c:v>8.9895870000000002</c:v>
                </c:pt>
                <c:pt idx="48199">
                  <c:v>8.9874200000000002</c:v>
                </c:pt>
                <c:pt idx="48200">
                  <c:v>8.9843599999999988</c:v>
                </c:pt>
                <c:pt idx="48201">
                  <c:v>8.9894679999999987</c:v>
                </c:pt>
                <c:pt idx="48202">
                  <c:v>8.9892190000000003</c:v>
                </c:pt>
                <c:pt idx="48203">
                  <c:v>8.9773709999999998</c:v>
                </c:pt>
                <c:pt idx="48204">
                  <c:v>8.9794780000000003</c:v>
                </c:pt>
                <c:pt idx="48205">
                  <c:v>8.9949979999999989</c:v>
                </c:pt>
                <c:pt idx="48206">
                  <c:v>8.990473999999999</c:v>
                </c:pt>
                <c:pt idx="48207">
                  <c:v>8.9843189999999993</c:v>
                </c:pt>
                <c:pt idx="48208">
                  <c:v>8.9911899999999996</c:v>
                </c:pt>
                <c:pt idx="48209">
                  <c:v>8.9863800000000005</c:v>
                </c:pt>
                <c:pt idx="48210">
                  <c:v>8.9803090000000001</c:v>
                </c:pt>
                <c:pt idx="48211">
                  <c:v>8.9877539999999989</c:v>
                </c:pt>
                <c:pt idx="48212">
                  <c:v>8.988137</c:v>
                </c:pt>
                <c:pt idx="48213">
                  <c:v>8.9788010000000007</c:v>
                </c:pt>
                <c:pt idx="48214">
                  <c:v>8.9876290000000001</c:v>
                </c:pt>
                <c:pt idx="48215">
                  <c:v>8.9918750000000003</c:v>
                </c:pt>
                <c:pt idx="48216">
                  <c:v>8.9795420000000004</c:v>
                </c:pt>
                <c:pt idx="48217">
                  <c:v>8.9887480000000011</c:v>
                </c:pt>
                <c:pt idx="48218">
                  <c:v>9.0007649999999995</c:v>
                </c:pt>
                <c:pt idx="48219">
                  <c:v>8.99437</c:v>
                </c:pt>
                <c:pt idx="48220">
                  <c:v>8.9934609999999999</c:v>
                </c:pt>
                <c:pt idx="48221">
                  <c:v>8.9990579999999998</c:v>
                </c:pt>
                <c:pt idx="48222">
                  <c:v>8.9948629999999987</c:v>
                </c:pt>
                <c:pt idx="48223">
                  <c:v>8.9894719999999992</c:v>
                </c:pt>
                <c:pt idx="48224">
                  <c:v>8.9940680000000004</c:v>
                </c:pt>
                <c:pt idx="48225">
                  <c:v>8.9906459999999999</c:v>
                </c:pt>
                <c:pt idx="48226">
                  <c:v>8.9862739999999999</c:v>
                </c:pt>
                <c:pt idx="48227">
                  <c:v>8.9912840000000003</c:v>
                </c:pt>
                <c:pt idx="48228">
                  <c:v>8.9887309999999996</c:v>
                </c:pt>
                <c:pt idx="48229">
                  <c:v>8.9873560000000001</c:v>
                </c:pt>
                <c:pt idx="48230">
                  <c:v>8.9919650000000004</c:v>
                </c:pt>
                <c:pt idx="48231">
                  <c:v>8.9900079999999996</c:v>
                </c:pt>
                <c:pt idx="48232">
                  <c:v>8.9809929999999998</c:v>
                </c:pt>
                <c:pt idx="48233">
                  <c:v>8.9851600000000005</c:v>
                </c:pt>
                <c:pt idx="48234">
                  <c:v>8.9970140000000001</c:v>
                </c:pt>
                <c:pt idx="48235">
                  <c:v>8.9943090000000012</c:v>
                </c:pt>
                <c:pt idx="48236">
                  <c:v>8.9929370000000013</c:v>
                </c:pt>
                <c:pt idx="48237">
                  <c:v>8.9997690000000006</c:v>
                </c:pt>
                <c:pt idx="48238">
                  <c:v>8.998584000000001</c:v>
                </c:pt>
                <c:pt idx="48239">
                  <c:v>8.9960400000000007</c:v>
                </c:pt>
                <c:pt idx="48240">
                  <c:v>8.9958200000000001</c:v>
                </c:pt>
                <c:pt idx="48241">
                  <c:v>8.9943200000000001</c:v>
                </c:pt>
                <c:pt idx="48242">
                  <c:v>8.9903340000000007</c:v>
                </c:pt>
                <c:pt idx="48243">
                  <c:v>8.9905970000000011</c:v>
                </c:pt>
                <c:pt idx="48244">
                  <c:v>8.9939959999999992</c:v>
                </c:pt>
                <c:pt idx="48245">
                  <c:v>8.9912200000000002</c:v>
                </c:pt>
                <c:pt idx="48246">
                  <c:v>8.9929620000000003</c:v>
                </c:pt>
                <c:pt idx="48247">
                  <c:v>8.9946710000000003</c:v>
                </c:pt>
                <c:pt idx="48248">
                  <c:v>8.9940519999999999</c:v>
                </c:pt>
                <c:pt idx="48249">
                  <c:v>8.9979899999999997</c:v>
                </c:pt>
                <c:pt idx="48250">
                  <c:v>8.9946719999999996</c:v>
                </c:pt>
                <c:pt idx="48251">
                  <c:v>8.9860490000000013</c:v>
                </c:pt>
                <c:pt idx="48252">
                  <c:v>8.9889669999999988</c:v>
                </c:pt>
                <c:pt idx="48253">
                  <c:v>8.9971239999999995</c:v>
                </c:pt>
                <c:pt idx="48254">
                  <c:v>8.9935690000000008</c:v>
                </c:pt>
                <c:pt idx="48255">
                  <c:v>8.9882479999999987</c:v>
                </c:pt>
                <c:pt idx="48256">
                  <c:v>8.9952740000000002</c:v>
                </c:pt>
                <c:pt idx="48257">
                  <c:v>8.9948920000000001</c:v>
                </c:pt>
                <c:pt idx="48258">
                  <c:v>8.9906129999999997</c:v>
                </c:pt>
                <c:pt idx="48259">
                  <c:v>8.9959309999999988</c:v>
                </c:pt>
                <c:pt idx="48260">
                  <c:v>8.995947000000001</c:v>
                </c:pt>
                <c:pt idx="48261">
                  <c:v>8.9936849999999993</c:v>
                </c:pt>
                <c:pt idx="48262">
                  <c:v>8.9923730000000006</c:v>
                </c:pt>
                <c:pt idx="48263">
                  <c:v>8.9938579999999995</c:v>
                </c:pt>
                <c:pt idx="48264">
                  <c:v>8.9969660000000005</c:v>
                </c:pt>
                <c:pt idx="48265">
                  <c:v>9.0005389999999998</c:v>
                </c:pt>
                <c:pt idx="48266">
                  <c:v>9.0028780000000008</c:v>
                </c:pt>
                <c:pt idx="48267">
                  <c:v>9.0021020000000007</c:v>
                </c:pt>
                <c:pt idx="48268">
                  <c:v>9.0048030000000008</c:v>
                </c:pt>
                <c:pt idx="48269">
                  <c:v>9.000413</c:v>
                </c:pt>
                <c:pt idx="48270">
                  <c:v>8.9963510000000007</c:v>
                </c:pt>
                <c:pt idx="48271">
                  <c:v>8.9993550000000013</c:v>
                </c:pt>
                <c:pt idx="48272">
                  <c:v>8.9955840000000009</c:v>
                </c:pt>
                <c:pt idx="48273">
                  <c:v>8.9923320000000011</c:v>
                </c:pt>
                <c:pt idx="48274">
                  <c:v>8.9979809999999993</c:v>
                </c:pt>
                <c:pt idx="48275">
                  <c:v>9.0042200000000001</c:v>
                </c:pt>
                <c:pt idx="48276">
                  <c:v>9.0014439999999993</c:v>
                </c:pt>
                <c:pt idx="48277">
                  <c:v>8.999020999999999</c:v>
                </c:pt>
                <c:pt idx="48278">
                  <c:v>9.0002999999999993</c:v>
                </c:pt>
                <c:pt idx="48279">
                  <c:v>9.0006020000000007</c:v>
                </c:pt>
                <c:pt idx="48280">
                  <c:v>9.0078479999999992</c:v>
                </c:pt>
                <c:pt idx="48281">
                  <c:v>9.0081559999999996</c:v>
                </c:pt>
                <c:pt idx="48282">
                  <c:v>9.000311</c:v>
                </c:pt>
                <c:pt idx="48283">
                  <c:v>9.0000579999999992</c:v>
                </c:pt>
                <c:pt idx="48284">
                  <c:v>9.0039459999999991</c:v>
                </c:pt>
                <c:pt idx="48285">
                  <c:v>9.0039700000000007</c:v>
                </c:pt>
                <c:pt idx="48286">
                  <c:v>8.9965890000000002</c:v>
                </c:pt>
                <c:pt idx="48287">
                  <c:v>8.9948060000000005</c:v>
                </c:pt>
                <c:pt idx="48288">
                  <c:v>8.9965130000000002</c:v>
                </c:pt>
                <c:pt idx="48289">
                  <c:v>8.993525</c:v>
                </c:pt>
                <c:pt idx="48290">
                  <c:v>8.9981919999999995</c:v>
                </c:pt>
                <c:pt idx="48291">
                  <c:v>8.9979189999999996</c:v>
                </c:pt>
                <c:pt idx="48292">
                  <c:v>8.9892250000000011</c:v>
                </c:pt>
                <c:pt idx="48293">
                  <c:v>8.9945699999999995</c:v>
                </c:pt>
                <c:pt idx="48294">
                  <c:v>9.0069160000000004</c:v>
                </c:pt>
                <c:pt idx="48295">
                  <c:v>9.0066330000000008</c:v>
                </c:pt>
                <c:pt idx="48296">
                  <c:v>8.9972560000000001</c:v>
                </c:pt>
                <c:pt idx="48297">
                  <c:v>9.0050740000000005</c:v>
                </c:pt>
                <c:pt idx="48298">
                  <c:v>9.0075640000000003</c:v>
                </c:pt>
                <c:pt idx="48299">
                  <c:v>9.0004299999999997</c:v>
                </c:pt>
                <c:pt idx="48300">
                  <c:v>9.0113040000000009</c:v>
                </c:pt>
                <c:pt idx="48301">
                  <c:v>9.0140399999999996</c:v>
                </c:pt>
                <c:pt idx="48302">
                  <c:v>9.0030760000000001</c:v>
                </c:pt>
                <c:pt idx="48303">
                  <c:v>9.0012290000000004</c:v>
                </c:pt>
                <c:pt idx="48304">
                  <c:v>9.006062</c:v>
                </c:pt>
                <c:pt idx="48305">
                  <c:v>9.0029889999999995</c:v>
                </c:pt>
                <c:pt idx="48306">
                  <c:v>9.0019179999999999</c:v>
                </c:pt>
                <c:pt idx="48307">
                  <c:v>9.0099149999999995</c:v>
                </c:pt>
                <c:pt idx="48308">
                  <c:v>9.0036889999999996</c:v>
                </c:pt>
                <c:pt idx="48309">
                  <c:v>8.9985239999999997</c:v>
                </c:pt>
                <c:pt idx="48310">
                  <c:v>9.0144819999999992</c:v>
                </c:pt>
                <c:pt idx="48311">
                  <c:v>9.0195600000000002</c:v>
                </c:pt>
                <c:pt idx="48312">
                  <c:v>9.0037649999999996</c:v>
                </c:pt>
                <c:pt idx="48313">
                  <c:v>8.9945039999999992</c:v>
                </c:pt>
                <c:pt idx="48314">
                  <c:v>8.9940840000000009</c:v>
                </c:pt>
                <c:pt idx="48315">
                  <c:v>8.992875999999999</c:v>
                </c:pt>
                <c:pt idx="48316">
                  <c:v>9.0013609999999993</c:v>
                </c:pt>
                <c:pt idx="48317">
                  <c:v>9.0072050000000008</c:v>
                </c:pt>
                <c:pt idx="48318">
                  <c:v>9.0005199999999999</c:v>
                </c:pt>
                <c:pt idx="48319">
                  <c:v>9.0123879999999996</c:v>
                </c:pt>
                <c:pt idx="48320">
                  <c:v>9.0228950000000001</c:v>
                </c:pt>
                <c:pt idx="48321">
                  <c:v>9.0076540000000005</c:v>
                </c:pt>
                <c:pt idx="48322">
                  <c:v>9.0017169999999993</c:v>
                </c:pt>
                <c:pt idx="48323">
                  <c:v>9.0068710000000003</c:v>
                </c:pt>
                <c:pt idx="48324">
                  <c:v>9.0051600000000001</c:v>
                </c:pt>
                <c:pt idx="48325">
                  <c:v>9.0028380000000006</c:v>
                </c:pt>
                <c:pt idx="48326">
                  <c:v>9.0061250000000008</c:v>
                </c:pt>
                <c:pt idx="48327">
                  <c:v>9.0065170000000006</c:v>
                </c:pt>
                <c:pt idx="48328">
                  <c:v>9.0002030000000008</c:v>
                </c:pt>
                <c:pt idx="48329">
                  <c:v>9.0043939999999996</c:v>
                </c:pt>
                <c:pt idx="48330">
                  <c:v>9.0123409999999993</c:v>
                </c:pt>
                <c:pt idx="48331">
                  <c:v>9.0089249999999996</c:v>
                </c:pt>
                <c:pt idx="48332">
                  <c:v>9.0027209999999993</c:v>
                </c:pt>
                <c:pt idx="48333">
                  <c:v>9.0027650000000001</c:v>
                </c:pt>
                <c:pt idx="48334">
                  <c:v>9.0117100000000008</c:v>
                </c:pt>
                <c:pt idx="48335">
                  <c:v>9.0103000000000009</c:v>
                </c:pt>
                <c:pt idx="48336">
                  <c:v>9.0036389999999997</c:v>
                </c:pt>
                <c:pt idx="48337">
                  <c:v>9.0042729999999995</c:v>
                </c:pt>
                <c:pt idx="48338">
                  <c:v>9.0075889999999994</c:v>
                </c:pt>
                <c:pt idx="48339">
                  <c:v>9.0159369999999992</c:v>
                </c:pt>
                <c:pt idx="48340">
                  <c:v>9.0138250000000006</c:v>
                </c:pt>
                <c:pt idx="48341">
                  <c:v>9.0090509999999995</c:v>
                </c:pt>
                <c:pt idx="48342">
                  <c:v>9.0110720000000004</c:v>
                </c:pt>
                <c:pt idx="48343">
                  <c:v>9.0092630000000007</c:v>
                </c:pt>
                <c:pt idx="48344">
                  <c:v>9.0138660000000002</c:v>
                </c:pt>
                <c:pt idx="48345">
                  <c:v>9.0194220000000005</c:v>
                </c:pt>
                <c:pt idx="48346">
                  <c:v>9.0105690000000003</c:v>
                </c:pt>
                <c:pt idx="48347">
                  <c:v>9.0013950000000005</c:v>
                </c:pt>
                <c:pt idx="48348">
                  <c:v>9.0089140000000008</c:v>
                </c:pt>
                <c:pt idx="48349">
                  <c:v>9.0110209999999995</c:v>
                </c:pt>
                <c:pt idx="48350">
                  <c:v>9.0056879999999992</c:v>
                </c:pt>
                <c:pt idx="48351">
                  <c:v>9.0135149999999999</c:v>
                </c:pt>
                <c:pt idx="48352">
                  <c:v>9.0163189999999993</c:v>
                </c:pt>
                <c:pt idx="48353">
                  <c:v>9.0113140000000005</c:v>
                </c:pt>
                <c:pt idx="48354">
                  <c:v>9.0127819999999996</c:v>
                </c:pt>
                <c:pt idx="48355">
                  <c:v>9.0110430000000008</c:v>
                </c:pt>
                <c:pt idx="48356">
                  <c:v>9.0091079999999994</c:v>
                </c:pt>
                <c:pt idx="48357">
                  <c:v>9.0123040000000003</c:v>
                </c:pt>
                <c:pt idx="48358">
                  <c:v>9.0215929999999993</c:v>
                </c:pt>
                <c:pt idx="48359">
                  <c:v>9.0193770000000004</c:v>
                </c:pt>
                <c:pt idx="48360">
                  <c:v>9.0061459999999993</c:v>
                </c:pt>
                <c:pt idx="48361">
                  <c:v>9.0029500000000002</c:v>
                </c:pt>
                <c:pt idx="48362">
                  <c:v>9.0032739999999993</c:v>
                </c:pt>
                <c:pt idx="48363">
                  <c:v>9.0094180000000001</c:v>
                </c:pt>
                <c:pt idx="48364">
                  <c:v>9.0148309999999992</c:v>
                </c:pt>
                <c:pt idx="48365">
                  <c:v>9.0055289999999992</c:v>
                </c:pt>
                <c:pt idx="48366">
                  <c:v>9.0074550000000002</c:v>
                </c:pt>
                <c:pt idx="48367">
                  <c:v>9.028829</c:v>
                </c:pt>
                <c:pt idx="48368">
                  <c:v>9.0343409999999995</c:v>
                </c:pt>
                <c:pt idx="48369">
                  <c:v>9.0165120000000005</c:v>
                </c:pt>
                <c:pt idx="48370">
                  <c:v>9.0106560000000009</c:v>
                </c:pt>
                <c:pt idx="48371">
                  <c:v>9.010453</c:v>
                </c:pt>
                <c:pt idx="48372">
                  <c:v>9.0061429999999998</c:v>
                </c:pt>
                <c:pt idx="48373">
                  <c:v>9.0177569999999996</c:v>
                </c:pt>
                <c:pt idx="48374">
                  <c:v>9.0242930000000001</c:v>
                </c:pt>
                <c:pt idx="48375">
                  <c:v>9.0136129999999994</c:v>
                </c:pt>
                <c:pt idx="48376">
                  <c:v>9.0095159999999996</c:v>
                </c:pt>
                <c:pt idx="48377">
                  <c:v>9.0152169999999998</c:v>
                </c:pt>
                <c:pt idx="48378">
                  <c:v>9.0155940000000001</c:v>
                </c:pt>
                <c:pt idx="48379">
                  <c:v>9.0179080000000003</c:v>
                </c:pt>
                <c:pt idx="48380">
                  <c:v>9.0268809999999995</c:v>
                </c:pt>
                <c:pt idx="48381">
                  <c:v>9.0139899999999997</c:v>
                </c:pt>
                <c:pt idx="48382">
                  <c:v>9.0036609999999992</c:v>
                </c:pt>
                <c:pt idx="48383">
                  <c:v>9.0178689999999992</c:v>
                </c:pt>
                <c:pt idx="48384">
                  <c:v>9.0184610000000003</c:v>
                </c:pt>
                <c:pt idx="48385">
                  <c:v>9.0124130000000005</c:v>
                </c:pt>
                <c:pt idx="48386">
                  <c:v>9.0185429999999993</c:v>
                </c:pt>
                <c:pt idx="48387">
                  <c:v>9.0194869999999998</c:v>
                </c:pt>
                <c:pt idx="48388">
                  <c:v>9.0139180000000003</c:v>
                </c:pt>
                <c:pt idx="48389">
                  <c:v>9.024718</c:v>
                </c:pt>
                <c:pt idx="48390">
                  <c:v>9.0293240000000008</c:v>
                </c:pt>
                <c:pt idx="48391">
                  <c:v>9.0107549999999996</c:v>
                </c:pt>
                <c:pt idx="48392">
                  <c:v>9.0125910000000005</c:v>
                </c:pt>
                <c:pt idx="48393">
                  <c:v>9.0238420000000001</c:v>
                </c:pt>
                <c:pt idx="48394">
                  <c:v>9.0139370000000003</c:v>
                </c:pt>
                <c:pt idx="48395">
                  <c:v>9.0128310000000003</c:v>
                </c:pt>
                <c:pt idx="48396">
                  <c:v>9.0139130000000005</c:v>
                </c:pt>
                <c:pt idx="48397">
                  <c:v>9.0118120000000008</c:v>
                </c:pt>
                <c:pt idx="48398">
                  <c:v>9.0209449999999993</c:v>
                </c:pt>
                <c:pt idx="48399">
                  <c:v>9.0288419999999991</c:v>
                </c:pt>
                <c:pt idx="48400">
                  <c:v>9.0209980000000005</c:v>
                </c:pt>
                <c:pt idx="48401">
                  <c:v>9.0124759999999995</c:v>
                </c:pt>
                <c:pt idx="48402">
                  <c:v>9.0255779999999994</c:v>
                </c:pt>
                <c:pt idx="48403">
                  <c:v>9.0265179999999994</c:v>
                </c:pt>
                <c:pt idx="48404">
                  <c:v>9.0100479999999994</c:v>
                </c:pt>
                <c:pt idx="48405">
                  <c:v>9.0191040000000005</c:v>
                </c:pt>
                <c:pt idx="48406">
                  <c:v>9.0259599999999995</c:v>
                </c:pt>
                <c:pt idx="48407">
                  <c:v>9.0160370000000007</c:v>
                </c:pt>
                <c:pt idx="48408">
                  <c:v>9.0260400000000001</c:v>
                </c:pt>
                <c:pt idx="48409">
                  <c:v>9.0329630000000005</c:v>
                </c:pt>
                <c:pt idx="48410">
                  <c:v>9.0118799999999997</c:v>
                </c:pt>
                <c:pt idx="48411">
                  <c:v>9.0136070000000004</c:v>
                </c:pt>
                <c:pt idx="48412">
                  <c:v>9.0313029999999994</c:v>
                </c:pt>
                <c:pt idx="48413">
                  <c:v>9.0148419999999998</c:v>
                </c:pt>
                <c:pt idx="48414">
                  <c:v>9.0105740000000001</c:v>
                </c:pt>
                <c:pt idx="48415">
                  <c:v>9.02956</c:v>
                </c:pt>
                <c:pt idx="48416">
                  <c:v>9.0224980000000006</c:v>
                </c:pt>
                <c:pt idx="48417">
                  <c:v>9.0143749999999994</c:v>
                </c:pt>
                <c:pt idx="48418">
                  <c:v>9.0232659999999996</c:v>
                </c:pt>
                <c:pt idx="48419">
                  <c:v>9.0250240000000002</c:v>
                </c:pt>
                <c:pt idx="48420">
                  <c:v>9.0190479999999997</c:v>
                </c:pt>
                <c:pt idx="48421">
                  <c:v>9.0227240000000002</c:v>
                </c:pt>
                <c:pt idx="48422">
                  <c:v>9.0266420000000007</c:v>
                </c:pt>
                <c:pt idx="48423">
                  <c:v>9.0160389999999992</c:v>
                </c:pt>
                <c:pt idx="48424">
                  <c:v>9.0166699999999995</c:v>
                </c:pt>
                <c:pt idx="48425">
                  <c:v>9.0293290000000006</c:v>
                </c:pt>
                <c:pt idx="48426">
                  <c:v>9.0268440000000005</c:v>
                </c:pt>
                <c:pt idx="48427">
                  <c:v>9.0248270000000002</c:v>
                </c:pt>
                <c:pt idx="48428">
                  <c:v>9.0330399999999997</c:v>
                </c:pt>
                <c:pt idx="48429">
                  <c:v>9.0319040000000008</c:v>
                </c:pt>
                <c:pt idx="48430">
                  <c:v>9.0262530000000005</c:v>
                </c:pt>
                <c:pt idx="48431">
                  <c:v>9.0338980000000006</c:v>
                </c:pt>
                <c:pt idx="48432">
                  <c:v>9.0314499999999995</c:v>
                </c:pt>
                <c:pt idx="48433">
                  <c:v>9.0239089999999997</c:v>
                </c:pt>
                <c:pt idx="48434">
                  <c:v>9.0322910000000007</c:v>
                </c:pt>
                <c:pt idx="48435">
                  <c:v>9.0186770000000003</c:v>
                </c:pt>
                <c:pt idx="48436">
                  <c:v>9.0069079999999992</c:v>
                </c:pt>
                <c:pt idx="48437">
                  <c:v>9.0263159999999996</c:v>
                </c:pt>
                <c:pt idx="48438">
                  <c:v>9.029045</c:v>
                </c:pt>
                <c:pt idx="48439">
                  <c:v>9.0211790000000001</c:v>
                </c:pt>
                <c:pt idx="48440">
                  <c:v>9.0328540000000004</c:v>
                </c:pt>
                <c:pt idx="48441">
                  <c:v>9.0343</c:v>
                </c:pt>
                <c:pt idx="48442">
                  <c:v>9.020486</c:v>
                </c:pt>
                <c:pt idx="48443">
                  <c:v>9.0288059999999994</c:v>
                </c:pt>
                <c:pt idx="48444">
                  <c:v>9.0335400000000003</c:v>
                </c:pt>
                <c:pt idx="48445">
                  <c:v>9.0133980000000005</c:v>
                </c:pt>
                <c:pt idx="48446">
                  <c:v>9.0187279999999994</c:v>
                </c:pt>
                <c:pt idx="48447">
                  <c:v>9.0309589999999993</c:v>
                </c:pt>
                <c:pt idx="48448">
                  <c:v>9.0191180000000006</c:v>
                </c:pt>
                <c:pt idx="48449">
                  <c:v>9.0230870000000003</c:v>
                </c:pt>
                <c:pt idx="48450">
                  <c:v>9.0345239999999993</c:v>
                </c:pt>
                <c:pt idx="48451">
                  <c:v>9.0299980000000009</c:v>
                </c:pt>
                <c:pt idx="48452">
                  <c:v>9.0271910000000002</c:v>
                </c:pt>
                <c:pt idx="48453">
                  <c:v>9.0375560000000004</c:v>
                </c:pt>
                <c:pt idx="48454">
                  <c:v>9.0363600000000002</c:v>
                </c:pt>
                <c:pt idx="48455">
                  <c:v>9.0238289999999992</c:v>
                </c:pt>
                <c:pt idx="48456">
                  <c:v>9.0326719999999998</c:v>
                </c:pt>
                <c:pt idx="48457">
                  <c:v>9.0352110000000003</c:v>
                </c:pt>
                <c:pt idx="48458">
                  <c:v>9.0235199999999995</c:v>
                </c:pt>
                <c:pt idx="48459">
                  <c:v>9.0267649999999993</c:v>
                </c:pt>
                <c:pt idx="48460">
                  <c:v>9.0275920000000003</c:v>
                </c:pt>
                <c:pt idx="48461">
                  <c:v>9.0211819999999996</c:v>
                </c:pt>
                <c:pt idx="48462">
                  <c:v>9.0259780000000003</c:v>
                </c:pt>
                <c:pt idx="48463">
                  <c:v>9.0333360000000003</c:v>
                </c:pt>
                <c:pt idx="48464">
                  <c:v>9.0308550000000007</c:v>
                </c:pt>
                <c:pt idx="48465">
                  <c:v>9.0301399999999994</c:v>
                </c:pt>
                <c:pt idx="48466">
                  <c:v>9.0341290000000001</c:v>
                </c:pt>
                <c:pt idx="48467">
                  <c:v>9.023638</c:v>
                </c:pt>
                <c:pt idx="48468">
                  <c:v>9.0175260000000002</c:v>
                </c:pt>
                <c:pt idx="48469">
                  <c:v>9.0327839999999995</c:v>
                </c:pt>
                <c:pt idx="48470">
                  <c:v>9.0384429999999991</c:v>
                </c:pt>
                <c:pt idx="48471">
                  <c:v>9.0294249999999998</c:v>
                </c:pt>
                <c:pt idx="48472">
                  <c:v>9.0271310000000007</c:v>
                </c:pt>
                <c:pt idx="48473">
                  <c:v>9.0289959999999994</c:v>
                </c:pt>
                <c:pt idx="48474">
                  <c:v>9.0273459999999996</c:v>
                </c:pt>
                <c:pt idx="48475">
                  <c:v>9.0385539999999995</c:v>
                </c:pt>
                <c:pt idx="48476">
                  <c:v>9.0401860000000003</c:v>
                </c:pt>
                <c:pt idx="48477">
                  <c:v>9.0258439999999993</c:v>
                </c:pt>
                <c:pt idx="48478">
                  <c:v>9.0361770000000003</c:v>
                </c:pt>
                <c:pt idx="48479">
                  <c:v>9.0426959999999994</c:v>
                </c:pt>
                <c:pt idx="48480">
                  <c:v>9.0276200000000006</c:v>
                </c:pt>
                <c:pt idx="48481">
                  <c:v>9.0322530000000008</c:v>
                </c:pt>
                <c:pt idx="48482">
                  <c:v>9.0432450000000006</c:v>
                </c:pt>
                <c:pt idx="48483">
                  <c:v>9.0361259999999994</c:v>
                </c:pt>
                <c:pt idx="48484">
                  <c:v>9.0284949999999995</c:v>
                </c:pt>
                <c:pt idx="48485">
                  <c:v>9.0362930000000006</c:v>
                </c:pt>
                <c:pt idx="48486">
                  <c:v>9.0344879999999996</c:v>
                </c:pt>
                <c:pt idx="48487">
                  <c:v>9.0240869999999997</c:v>
                </c:pt>
                <c:pt idx="48488">
                  <c:v>9.033766</c:v>
                </c:pt>
                <c:pt idx="48489">
                  <c:v>9.0375960000000006</c:v>
                </c:pt>
                <c:pt idx="48490">
                  <c:v>9.0324410000000004</c:v>
                </c:pt>
                <c:pt idx="48491">
                  <c:v>9.0416179999999997</c:v>
                </c:pt>
                <c:pt idx="48492">
                  <c:v>9.0435660000000002</c:v>
                </c:pt>
                <c:pt idx="48493">
                  <c:v>9.0301600000000004</c:v>
                </c:pt>
                <c:pt idx="48494">
                  <c:v>9.0278690000000008</c:v>
                </c:pt>
                <c:pt idx="48495">
                  <c:v>9.0414919999999999</c:v>
                </c:pt>
                <c:pt idx="48496">
                  <c:v>9.039612</c:v>
                </c:pt>
                <c:pt idx="48497">
                  <c:v>9.0331309999999991</c:v>
                </c:pt>
                <c:pt idx="48498">
                  <c:v>9.0398840000000007</c:v>
                </c:pt>
                <c:pt idx="48499">
                  <c:v>9.0347170000000006</c:v>
                </c:pt>
                <c:pt idx="48500">
                  <c:v>9.026688</c:v>
                </c:pt>
                <c:pt idx="48501">
                  <c:v>9.0364620000000002</c:v>
                </c:pt>
                <c:pt idx="48502">
                  <c:v>9.0416089999999993</c:v>
                </c:pt>
                <c:pt idx="48503">
                  <c:v>9.0315539999999999</c:v>
                </c:pt>
                <c:pt idx="48504">
                  <c:v>9.029128</c:v>
                </c:pt>
                <c:pt idx="48505">
                  <c:v>9.0340030000000002</c:v>
                </c:pt>
                <c:pt idx="48506">
                  <c:v>9.0315480000000008</c:v>
                </c:pt>
                <c:pt idx="48507">
                  <c:v>9.0400620000000007</c:v>
                </c:pt>
                <c:pt idx="48508">
                  <c:v>9.0426310000000001</c:v>
                </c:pt>
                <c:pt idx="48509">
                  <c:v>9.0279360000000004</c:v>
                </c:pt>
                <c:pt idx="48510">
                  <c:v>9.0324380000000009</c:v>
                </c:pt>
                <c:pt idx="48511">
                  <c:v>9.0483159999999998</c:v>
                </c:pt>
                <c:pt idx="48512">
                  <c:v>9.0439500000000006</c:v>
                </c:pt>
                <c:pt idx="48513">
                  <c:v>9.0335859999999997</c:v>
                </c:pt>
                <c:pt idx="48514">
                  <c:v>9.0425710000000006</c:v>
                </c:pt>
                <c:pt idx="48515">
                  <c:v>9.0451960000000007</c:v>
                </c:pt>
                <c:pt idx="48516">
                  <c:v>9.035126</c:v>
                </c:pt>
                <c:pt idx="48517">
                  <c:v>9.0412579999999991</c:v>
                </c:pt>
                <c:pt idx="48518">
                  <c:v>9.0446580000000001</c:v>
                </c:pt>
                <c:pt idx="48519">
                  <c:v>9.0380129999999994</c:v>
                </c:pt>
                <c:pt idx="48520">
                  <c:v>9.0443949999999997</c:v>
                </c:pt>
                <c:pt idx="48521">
                  <c:v>9.0484240000000007</c:v>
                </c:pt>
                <c:pt idx="48522">
                  <c:v>9.036645</c:v>
                </c:pt>
                <c:pt idx="48523">
                  <c:v>9.0318830000000005</c:v>
                </c:pt>
                <c:pt idx="48524">
                  <c:v>9.0415170000000007</c:v>
                </c:pt>
                <c:pt idx="48525">
                  <c:v>9.0411780000000004</c:v>
                </c:pt>
                <c:pt idx="48526">
                  <c:v>9.0382870000000004</c:v>
                </c:pt>
                <c:pt idx="48527">
                  <c:v>9.0455450000000006</c:v>
                </c:pt>
                <c:pt idx="48528">
                  <c:v>9.0364930000000001</c:v>
                </c:pt>
                <c:pt idx="48529">
                  <c:v>9.0282300000000006</c:v>
                </c:pt>
                <c:pt idx="48530">
                  <c:v>9.0374590000000001</c:v>
                </c:pt>
                <c:pt idx="48531">
                  <c:v>9.0425780000000007</c:v>
                </c:pt>
                <c:pt idx="48532">
                  <c:v>9.0385069999999992</c:v>
                </c:pt>
                <c:pt idx="48533">
                  <c:v>9.0418970000000005</c:v>
                </c:pt>
                <c:pt idx="48534">
                  <c:v>9.048845</c:v>
                </c:pt>
                <c:pt idx="48535">
                  <c:v>9.0469469999999994</c:v>
                </c:pt>
                <c:pt idx="48536">
                  <c:v>9.0475480000000008</c:v>
                </c:pt>
                <c:pt idx="48537">
                  <c:v>9.0482329999999997</c:v>
                </c:pt>
                <c:pt idx="48538">
                  <c:v>9.0414680000000001</c:v>
                </c:pt>
                <c:pt idx="48539">
                  <c:v>9.0452320000000004</c:v>
                </c:pt>
                <c:pt idx="48540">
                  <c:v>9.0516839999999998</c:v>
                </c:pt>
                <c:pt idx="48541">
                  <c:v>9.0461179999999999</c:v>
                </c:pt>
                <c:pt idx="48542">
                  <c:v>9.0376550000000009</c:v>
                </c:pt>
                <c:pt idx="48543">
                  <c:v>9.0351719999999993</c:v>
                </c:pt>
                <c:pt idx="48544">
                  <c:v>9.0361309999999992</c:v>
                </c:pt>
                <c:pt idx="48545">
                  <c:v>9.0355790000000002</c:v>
                </c:pt>
                <c:pt idx="48546">
                  <c:v>9.0441789999999997</c:v>
                </c:pt>
                <c:pt idx="48547">
                  <c:v>9.0492620000000006</c:v>
                </c:pt>
                <c:pt idx="48548">
                  <c:v>9.0473099999999995</c:v>
                </c:pt>
                <c:pt idx="48549">
                  <c:v>9.0491890000000001</c:v>
                </c:pt>
                <c:pt idx="48550">
                  <c:v>9.0439860000000003</c:v>
                </c:pt>
                <c:pt idx="48551">
                  <c:v>9.0385419999999996</c:v>
                </c:pt>
                <c:pt idx="48552">
                  <c:v>9.0438969999999994</c:v>
                </c:pt>
                <c:pt idx="48553">
                  <c:v>9.0440939999999994</c:v>
                </c:pt>
                <c:pt idx="48554">
                  <c:v>9.0402470000000008</c:v>
                </c:pt>
                <c:pt idx="48555">
                  <c:v>9.0452940000000002</c:v>
                </c:pt>
                <c:pt idx="48556">
                  <c:v>9.0501959999999997</c:v>
                </c:pt>
                <c:pt idx="48557">
                  <c:v>9.0458499999999997</c:v>
                </c:pt>
                <c:pt idx="48558">
                  <c:v>9.0427490000000006</c:v>
                </c:pt>
                <c:pt idx="48559">
                  <c:v>9.0478299999999994</c:v>
                </c:pt>
                <c:pt idx="48560">
                  <c:v>9.0498399999999997</c:v>
                </c:pt>
                <c:pt idx="48561">
                  <c:v>9.0437030000000007</c:v>
                </c:pt>
                <c:pt idx="48562">
                  <c:v>9.0422980000000006</c:v>
                </c:pt>
                <c:pt idx="48563">
                  <c:v>9.048686</c:v>
                </c:pt>
                <c:pt idx="48564">
                  <c:v>9.0485190000000006</c:v>
                </c:pt>
                <c:pt idx="48565">
                  <c:v>9.044397</c:v>
                </c:pt>
                <c:pt idx="48566">
                  <c:v>9.0442060000000009</c:v>
                </c:pt>
                <c:pt idx="48567">
                  <c:v>9.0431550000000005</c:v>
                </c:pt>
                <c:pt idx="48568">
                  <c:v>9.0502839999999996</c:v>
                </c:pt>
                <c:pt idx="48569">
                  <c:v>9.0512420000000002</c:v>
                </c:pt>
                <c:pt idx="48570">
                  <c:v>9.0413990000000002</c:v>
                </c:pt>
                <c:pt idx="48571">
                  <c:v>9.0467250000000003</c:v>
                </c:pt>
                <c:pt idx="48572">
                  <c:v>9.0521530000000006</c:v>
                </c:pt>
                <c:pt idx="48573">
                  <c:v>9.0470760000000006</c:v>
                </c:pt>
                <c:pt idx="48574">
                  <c:v>9.0521879999999992</c:v>
                </c:pt>
                <c:pt idx="48575">
                  <c:v>9.0585780000000007</c:v>
                </c:pt>
                <c:pt idx="48576">
                  <c:v>9.0500109999999996</c:v>
                </c:pt>
                <c:pt idx="48577">
                  <c:v>9.0490949999999994</c:v>
                </c:pt>
                <c:pt idx="48578">
                  <c:v>9.0557040000000004</c:v>
                </c:pt>
                <c:pt idx="48579">
                  <c:v>9.0487169999999999</c:v>
                </c:pt>
                <c:pt idx="48580">
                  <c:v>9.0484679999999997</c:v>
                </c:pt>
                <c:pt idx="48581">
                  <c:v>9.0520669999999992</c:v>
                </c:pt>
                <c:pt idx="48582">
                  <c:v>9.0422290000000007</c:v>
                </c:pt>
                <c:pt idx="48583">
                  <c:v>9.0430569999999992</c:v>
                </c:pt>
                <c:pt idx="48584">
                  <c:v>9.051755</c:v>
                </c:pt>
                <c:pt idx="48585">
                  <c:v>9.0498519999999996</c:v>
                </c:pt>
                <c:pt idx="48586">
                  <c:v>9.0437510000000003</c:v>
                </c:pt>
                <c:pt idx="48587">
                  <c:v>9.0475779999999997</c:v>
                </c:pt>
                <c:pt idx="48588">
                  <c:v>9.0587800000000005</c:v>
                </c:pt>
                <c:pt idx="48589">
                  <c:v>9.0499810000000007</c:v>
                </c:pt>
                <c:pt idx="48590">
                  <c:v>9.0458580000000008</c:v>
                </c:pt>
                <c:pt idx="48591">
                  <c:v>9.0612480000000009</c:v>
                </c:pt>
                <c:pt idx="48592">
                  <c:v>9.0555289999999999</c:v>
                </c:pt>
                <c:pt idx="48593">
                  <c:v>9.0445309999999992</c:v>
                </c:pt>
                <c:pt idx="48594">
                  <c:v>9.053839</c:v>
                </c:pt>
                <c:pt idx="48595">
                  <c:v>9.0595870000000005</c:v>
                </c:pt>
                <c:pt idx="48596">
                  <c:v>9.053032</c:v>
                </c:pt>
                <c:pt idx="48597">
                  <c:v>9.0536589999999997</c:v>
                </c:pt>
                <c:pt idx="48598">
                  <c:v>9.052619</c:v>
                </c:pt>
                <c:pt idx="48599">
                  <c:v>9.0484170000000006</c:v>
                </c:pt>
                <c:pt idx="48600">
                  <c:v>9.0540439999999993</c:v>
                </c:pt>
                <c:pt idx="48601">
                  <c:v>9.0475449999999995</c:v>
                </c:pt>
                <c:pt idx="48602">
                  <c:v>9.0427590000000002</c:v>
                </c:pt>
                <c:pt idx="48603">
                  <c:v>9.0597849999999998</c:v>
                </c:pt>
                <c:pt idx="48604">
                  <c:v>9.0589010000000005</c:v>
                </c:pt>
                <c:pt idx="48605">
                  <c:v>9.0395179999999993</c:v>
                </c:pt>
                <c:pt idx="48606">
                  <c:v>9.0424109999999995</c:v>
                </c:pt>
                <c:pt idx="48607">
                  <c:v>9.0579040000000006</c:v>
                </c:pt>
                <c:pt idx="48608">
                  <c:v>9.0541009999999993</c:v>
                </c:pt>
                <c:pt idx="48609">
                  <c:v>9.0493000000000006</c:v>
                </c:pt>
                <c:pt idx="48610">
                  <c:v>9.0556289999999997</c:v>
                </c:pt>
                <c:pt idx="48611">
                  <c:v>9.0540400000000005</c:v>
                </c:pt>
                <c:pt idx="48612">
                  <c:v>9.0611759999999997</c:v>
                </c:pt>
                <c:pt idx="48613">
                  <c:v>9.0724119999999999</c:v>
                </c:pt>
                <c:pt idx="48614">
                  <c:v>9.0584969999999991</c:v>
                </c:pt>
                <c:pt idx="48615">
                  <c:v>9.0544309999999992</c:v>
                </c:pt>
                <c:pt idx="48616">
                  <c:v>9.0715350000000008</c:v>
                </c:pt>
                <c:pt idx="48617">
                  <c:v>9.0624450000000003</c:v>
                </c:pt>
                <c:pt idx="48618">
                  <c:v>9.0429359999999992</c:v>
                </c:pt>
                <c:pt idx="48619">
                  <c:v>9.0552360000000007</c:v>
                </c:pt>
                <c:pt idx="48620">
                  <c:v>9.0608190000000004</c:v>
                </c:pt>
                <c:pt idx="48621">
                  <c:v>9.0490390000000005</c:v>
                </c:pt>
                <c:pt idx="48622">
                  <c:v>9.0592070000000007</c:v>
                </c:pt>
                <c:pt idx="48623">
                  <c:v>9.0663640000000001</c:v>
                </c:pt>
                <c:pt idx="48624">
                  <c:v>9.0561589999999992</c:v>
                </c:pt>
                <c:pt idx="48625">
                  <c:v>9.0586210000000005</c:v>
                </c:pt>
                <c:pt idx="48626">
                  <c:v>9.0610949999999999</c:v>
                </c:pt>
                <c:pt idx="48627">
                  <c:v>9.0481189999999998</c:v>
                </c:pt>
                <c:pt idx="48628">
                  <c:v>9.0447059999999997</c:v>
                </c:pt>
                <c:pt idx="48629">
                  <c:v>9.057893</c:v>
                </c:pt>
                <c:pt idx="48630">
                  <c:v>9.0547079999999998</c:v>
                </c:pt>
                <c:pt idx="48631">
                  <c:v>9.0468240000000009</c:v>
                </c:pt>
                <c:pt idx="48632">
                  <c:v>9.0601479999999999</c:v>
                </c:pt>
                <c:pt idx="48633">
                  <c:v>9.0606539999999995</c:v>
                </c:pt>
                <c:pt idx="48634">
                  <c:v>9.0540470000000006</c:v>
                </c:pt>
                <c:pt idx="48635">
                  <c:v>9.0627340000000007</c:v>
                </c:pt>
                <c:pt idx="48636">
                  <c:v>9.0635829999999995</c:v>
                </c:pt>
                <c:pt idx="48637">
                  <c:v>9.0578810000000001</c:v>
                </c:pt>
                <c:pt idx="48638">
                  <c:v>9.0651449999999993</c:v>
                </c:pt>
                <c:pt idx="48639">
                  <c:v>9.0641809999999996</c:v>
                </c:pt>
                <c:pt idx="48640">
                  <c:v>9.046189</c:v>
                </c:pt>
                <c:pt idx="48641">
                  <c:v>9.0513510000000004</c:v>
                </c:pt>
                <c:pt idx="48642">
                  <c:v>9.0643999999999991</c:v>
                </c:pt>
                <c:pt idx="48643">
                  <c:v>9.0526750000000007</c:v>
                </c:pt>
                <c:pt idx="48644">
                  <c:v>9.0516970000000008</c:v>
                </c:pt>
                <c:pt idx="48645">
                  <c:v>9.0600389999999997</c:v>
                </c:pt>
                <c:pt idx="48646">
                  <c:v>9.0586000000000002</c:v>
                </c:pt>
                <c:pt idx="48647">
                  <c:v>9.0595580000000009</c:v>
                </c:pt>
                <c:pt idx="48648">
                  <c:v>9.0590159999999997</c:v>
                </c:pt>
                <c:pt idx="48649">
                  <c:v>9.0611449999999998</c:v>
                </c:pt>
                <c:pt idx="48650">
                  <c:v>9.0640079999999994</c:v>
                </c:pt>
                <c:pt idx="48651">
                  <c:v>9.0633900000000001</c:v>
                </c:pt>
                <c:pt idx="48652">
                  <c:v>9.057105</c:v>
                </c:pt>
                <c:pt idx="48653">
                  <c:v>9.0540090000000006</c:v>
                </c:pt>
                <c:pt idx="48654">
                  <c:v>9.0689770000000003</c:v>
                </c:pt>
                <c:pt idx="48655">
                  <c:v>9.0710990000000002</c:v>
                </c:pt>
                <c:pt idx="48656">
                  <c:v>9.053998</c:v>
                </c:pt>
                <c:pt idx="48657">
                  <c:v>9.0589119999999994</c:v>
                </c:pt>
                <c:pt idx="48658">
                  <c:v>9.0766819999999999</c:v>
                </c:pt>
                <c:pt idx="48659">
                  <c:v>9.0663350000000005</c:v>
                </c:pt>
                <c:pt idx="48660">
                  <c:v>9.0589490000000001</c:v>
                </c:pt>
                <c:pt idx="48661">
                  <c:v>9.0812799999999996</c:v>
                </c:pt>
                <c:pt idx="48662">
                  <c:v>9.0775590000000008</c:v>
                </c:pt>
                <c:pt idx="48663">
                  <c:v>9.0588929999999994</c:v>
                </c:pt>
                <c:pt idx="48664">
                  <c:v>9.0732130000000009</c:v>
                </c:pt>
                <c:pt idx="48665">
                  <c:v>9.0723199999999995</c:v>
                </c:pt>
                <c:pt idx="48666">
                  <c:v>9.0475399999999997</c:v>
                </c:pt>
                <c:pt idx="48667">
                  <c:v>9.0538620000000005</c:v>
                </c:pt>
                <c:pt idx="48668">
                  <c:v>9.0683729999999994</c:v>
                </c:pt>
                <c:pt idx="48669">
                  <c:v>9.0547559999999994</c:v>
                </c:pt>
                <c:pt idx="48670">
                  <c:v>9.0520600000000009</c:v>
                </c:pt>
                <c:pt idx="48671">
                  <c:v>9.0720910000000003</c:v>
                </c:pt>
                <c:pt idx="48672">
                  <c:v>9.0707409999999999</c:v>
                </c:pt>
                <c:pt idx="48673">
                  <c:v>9.0620670000000008</c:v>
                </c:pt>
                <c:pt idx="48674">
                  <c:v>9.067285</c:v>
                </c:pt>
                <c:pt idx="48675">
                  <c:v>9.0626180000000005</c:v>
                </c:pt>
                <c:pt idx="48676">
                  <c:v>9.0593090000000007</c:v>
                </c:pt>
                <c:pt idx="48677">
                  <c:v>9.0702739999999995</c:v>
                </c:pt>
                <c:pt idx="48678">
                  <c:v>9.0655999999999999</c:v>
                </c:pt>
                <c:pt idx="48679">
                  <c:v>9.0560569999999991</c:v>
                </c:pt>
                <c:pt idx="48680">
                  <c:v>9.0679459999999992</c:v>
                </c:pt>
                <c:pt idx="48681">
                  <c:v>9.0684100000000001</c:v>
                </c:pt>
                <c:pt idx="48682">
                  <c:v>9.0557440000000007</c:v>
                </c:pt>
                <c:pt idx="48683">
                  <c:v>9.0660900000000009</c:v>
                </c:pt>
                <c:pt idx="48684">
                  <c:v>9.0699710000000007</c:v>
                </c:pt>
                <c:pt idx="48685">
                  <c:v>9.0601690000000001</c:v>
                </c:pt>
                <c:pt idx="48686">
                  <c:v>9.0661660000000008</c:v>
                </c:pt>
                <c:pt idx="48687">
                  <c:v>9.0719180000000001</c:v>
                </c:pt>
                <c:pt idx="48688">
                  <c:v>9.0683589999999992</c:v>
                </c:pt>
                <c:pt idx="48689">
                  <c:v>9.0703689999999995</c:v>
                </c:pt>
                <c:pt idx="48690">
                  <c:v>9.0718879999999995</c:v>
                </c:pt>
                <c:pt idx="48691">
                  <c:v>9.0654830000000004</c:v>
                </c:pt>
                <c:pt idx="48692">
                  <c:v>9.0652299999999997</c:v>
                </c:pt>
                <c:pt idx="48693">
                  <c:v>9.0713899999999992</c:v>
                </c:pt>
                <c:pt idx="48694">
                  <c:v>9.0657770000000006</c:v>
                </c:pt>
                <c:pt idx="48695">
                  <c:v>9.0603079999999991</c:v>
                </c:pt>
                <c:pt idx="48696">
                  <c:v>9.0686739999999997</c:v>
                </c:pt>
                <c:pt idx="48697">
                  <c:v>9.0748250000000006</c:v>
                </c:pt>
                <c:pt idx="48698">
                  <c:v>9.0752659999999992</c:v>
                </c:pt>
                <c:pt idx="48699">
                  <c:v>9.0758989999999997</c:v>
                </c:pt>
                <c:pt idx="48700">
                  <c:v>9.070862</c:v>
                </c:pt>
                <c:pt idx="48701">
                  <c:v>9.0638170000000002</c:v>
                </c:pt>
                <c:pt idx="48702">
                  <c:v>9.0741440000000004</c:v>
                </c:pt>
                <c:pt idx="48703">
                  <c:v>9.0812229999999996</c:v>
                </c:pt>
                <c:pt idx="48704">
                  <c:v>9.068619</c:v>
                </c:pt>
                <c:pt idx="48705">
                  <c:v>9.0668640000000007</c:v>
                </c:pt>
                <c:pt idx="48706">
                  <c:v>9.0775419999999993</c:v>
                </c:pt>
                <c:pt idx="48707">
                  <c:v>9.0761710000000004</c:v>
                </c:pt>
                <c:pt idx="48708">
                  <c:v>9.0680230000000002</c:v>
                </c:pt>
                <c:pt idx="48709">
                  <c:v>9.0706550000000004</c:v>
                </c:pt>
                <c:pt idx="48710">
                  <c:v>9.0746789999999997</c:v>
                </c:pt>
                <c:pt idx="48711">
                  <c:v>9.0703180000000003</c:v>
                </c:pt>
                <c:pt idx="48712">
                  <c:v>9.0690249999999999</c:v>
                </c:pt>
                <c:pt idx="48713">
                  <c:v>9.0647669999999998</c:v>
                </c:pt>
                <c:pt idx="48714">
                  <c:v>9.0613209999999995</c:v>
                </c:pt>
                <c:pt idx="48715">
                  <c:v>9.0752380000000006</c:v>
                </c:pt>
                <c:pt idx="48716">
                  <c:v>9.0764630000000004</c:v>
                </c:pt>
                <c:pt idx="48717">
                  <c:v>9.0672720000000009</c:v>
                </c:pt>
                <c:pt idx="48718">
                  <c:v>9.0732160000000004</c:v>
                </c:pt>
                <c:pt idx="48719">
                  <c:v>9.0734809999999992</c:v>
                </c:pt>
                <c:pt idx="48720">
                  <c:v>9.0683659999999993</c:v>
                </c:pt>
                <c:pt idx="48721">
                  <c:v>9.074325</c:v>
                </c:pt>
                <c:pt idx="48722">
                  <c:v>9.0787960000000005</c:v>
                </c:pt>
                <c:pt idx="48723">
                  <c:v>9.0704320000000003</c:v>
                </c:pt>
                <c:pt idx="48724">
                  <c:v>9.0732400000000002</c:v>
                </c:pt>
                <c:pt idx="48725">
                  <c:v>9.0793859999999995</c:v>
                </c:pt>
                <c:pt idx="48726">
                  <c:v>9.0679040000000004</c:v>
                </c:pt>
                <c:pt idx="48727">
                  <c:v>9.0710949999999997</c:v>
                </c:pt>
                <c:pt idx="48728">
                  <c:v>9.0808470000000003</c:v>
                </c:pt>
                <c:pt idx="48729">
                  <c:v>9.0746289999999998</c:v>
                </c:pt>
                <c:pt idx="48730">
                  <c:v>9.0696189999999994</c:v>
                </c:pt>
                <c:pt idx="48731">
                  <c:v>9.0700629999999993</c:v>
                </c:pt>
                <c:pt idx="48732">
                  <c:v>9.0697659999999996</c:v>
                </c:pt>
                <c:pt idx="48733">
                  <c:v>9.0705390000000001</c:v>
                </c:pt>
                <c:pt idx="48734">
                  <c:v>9.0813089999999992</c:v>
                </c:pt>
                <c:pt idx="48735">
                  <c:v>9.0832610000000003</c:v>
                </c:pt>
                <c:pt idx="48736">
                  <c:v>9.0679920000000003</c:v>
                </c:pt>
                <c:pt idx="48737">
                  <c:v>9.0707979999999999</c:v>
                </c:pt>
                <c:pt idx="48738">
                  <c:v>9.0822310000000002</c:v>
                </c:pt>
                <c:pt idx="48739">
                  <c:v>9.0746319999999994</c:v>
                </c:pt>
                <c:pt idx="48740">
                  <c:v>9.0643790000000006</c:v>
                </c:pt>
                <c:pt idx="48741">
                  <c:v>9.0708070000000003</c:v>
                </c:pt>
                <c:pt idx="48742">
                  <c:v>9.0770520000000001</c:v>
                </c:pt>
                <c:pt idx="48743">
                  <c:v>9.0750069999999994</c:v>
                </c:pt>
                <c:pt idx="48744">
                  <c:v>9.0800140000000003</c:v>
                </c:pt>
                <c:pt idx="48745">
                  <c:v>9.0788779999999996</c:v>
                </c:pt>
                <c:pt idx="48746">
                  <c:v>9.0794149999999991</c:v>
                </c:pt>
                <c:pt idx="48747">
                  <c:v>9.0861879999999999</c:v>
                </c:pt>
                <c:pt idx="48748">
                  <c:v>9.081175</c:v>
                </c:pt>
                <c:pt idx="48749">
                  <c:v>9.0810019999999998</c:v>
                </c:pt>
                <c:pt idx="48750">
                  <c:v>9.0844439999999995</c:v>
                </c:pt>
                <c:pt idx="48751">
                  <c:v>9.076632</c:v>
                </c:pt>
                <c:pt idx="48752">
                  <c:v>9.0689849999999996</c:v>
                </c:pt>
                <c:pt idx="48753">
                  <c:v>9.0794080000000008</c:v>
                </c:pt>
                <c:pt idx="48754">
                  <c:v>9.0890500000000003</c:v>
                </c:pt>
                <c:pt idx="48755">
                  <c:v>9.0753740000000001</c:v>
                </c:pt>
                <c:pt idx="48756">
                  <c:v>9.0732099999999996</c:v>
                </c:pt>
                <c:pt idx="48757">
                  <c:v>9.0850690000000007</c:v>
                </c:pt>
                <c:pt idx="48758">
                  <c:v>9.0806500000000003</c:v>
                </c:pt>
                <c:pt idx="48759">
                  <c:v>9.0808820000000008</c:v>
                </c:pt>
                <c:pt idx="48760">
                  <c:v>9.0846280000000004</c:v>
                </c:pt>
                <c:pt idx="48761">
                  <c:v>9.0788250000000001</c:v>
                </c:pt>
                <c:pt idx="48762">
                  <c:v>9.0764189999999996</c:v>
                </c:pt>
                <c:pt idx="48763">
                  <c:v>9.0802510000000005</c:v>
                </c:pt>
                <c:pt idx="48764">
                  <c:v>9.0762029999999996</c:v>
                </c:pt>
                <c:pt idx="48765">
                  <c:v>9.0717169999999996</c:v>
                </c:pt>
                <c:pt idx="48766">
                  <c:v>9.08371</c:v>
                </c:pt>
                <c:pt idx="48767">
                  <c:v>9.0824180000000005</c:v>
                </c:pt>
                <c:pt idx="48768">
                  <c:v>9.0761830000000003</c:v>
                </c:pt>
                <c:pt idx="48769">
                  <c:v>9.0871309999999994</c:v>
                </c:pt>
                <c:pt idx="48770">
                  <c:v>9.0900780000000001</c:v>
                </c:pt>
                <c:pt idx="48771">
                  <c:v>9.0828000000000007</c:v>
                </c:pt>
                <c:pt idx="48772">
                  <c:v>9.08141</c:v>
                </c:pt>
                <c:pt idx="48773">
                  <c:v>9.0826589999999996</c:v>
                </c:pt>
                <c:pt idx="48774">
                  <c:v>9.0803659999999997</c:v>
                </c:pt>
                <c:pt idx="48775">
                  <c:v>9.0786440000000006</c:v>
                </c:pt>
                <c:pt idx="48776">
                  <c:v>9.0760950000000005</c:v>
                </c:pt>
                <c:pt idx="48777">
                  <c:v>9.0726420000000001</c:v>
                </c:pt>
                <c:pt idx="48778">
                  <c:v>9.0789399999999993</c:v>
                </c:pt>
                <c:pt idx="48779">
                  <c:v>9.0837889999999994</c:v>
                </c:pt>
                <c:pt idx="48780">
                  <c:v>9.0809270000000009</c:v>
                </c:pt>
                <c:pt idx="48781">
                  <c:v>9.0838420000000006</c:v>
                </c:pt>
                <c:pt idx="48782">
                  <c:v>9.0865430000000007</c:v>
                </c:pt>
                <c:pt idx="48783">
                  <c:v>9.0829850000000008</c:v>
                </c:pt>
                <c:pt idx="48784">
                  <c:v>9.0800739999999998</c:v>
                </c:pt>
                <c:pt idx="48785">
                  <c:v>9.0825200000000006</c:v>
                </c:pt>
                <c:pt idx="48786">
                  <c:v>9.0841849999999997</c:v>
                </c:pt>
                <c:pt idx="48787">
                  <c:v>9.0827539999999996</c:v>
                </c:pt>
                <c:pt idx="48788">
                  <c:v>9.0883520000000004</c:v>
                </c:pt>
                <c:pt idx="48789">
                  <c:v>9.0829699999999995</c:v>
                </c:pt>
                <c:pt idx="48790">
                  <c:v>9.0760550000000002</c:v>
                </c:pt>
                <c:pt idx="48791">
                  <c:v>9.0859489999999994</c:v>
                </c:pt>
                <c:pt idx="48792">
                  <c:v>9.087745</c:v>
                </c:pt>
                <c:pt idx="48793">
                  <c:v>9.0866159999999994</c:v>
                </c:pt>
                <c:pt idx="48794">
                  <c:v>9.0897389999999998</c:v>
                </c:pt>
                <c:pt idx="48795">
                  <c:v>9.0871220000000008</c:v>
                </c:pt>
                <c:pt idx="48796">
                  <c:v>9.0784640000000003</c:v>
                </c:pt>
                <c:pt idx="48797">
                  <c:v>9.0801960000000008</c:v>
                </c:pt>
                <c:pt idx="48798">
                  <c:v>9.0887919999999998</c:v>
                </c:pt>
                <c:pt idx="48799">
                  <c:v>9.0795619999999992</c:v>
                </c:pt>
                <c:pt idx="48800">
                  <c:v>9.0823619999999998</c:v>
                </c:pt>
                <c:pt idx="48801">
                  <c:v>9.0946650000000009</c:v>
                </c:pt>
                <c:pt idx="48802">
                  <c:v>9.0830699999999993</c:v>
                </c:pt>
                <c:pt idx="48803">
                  <c:v>9.0818349999999999</c:v>
                </c:pt>
                <c:pt idx="48804">
                  <c:v>9.0936570000000003</c:v>
                </c:pt>
                <c:pt idx="48805">
                  <c:v>9.0869219999999995</c:v>
                </c:pt>
                <c:pt idx="48806">
                  <c:v>9.0822299999999991</c:v>
                </c:pt>
                <c:pt idx="48807">
                  <c:v>9.0941650000000003</c:v>
                </c:pt>
                <c:pt idx="48808">
                  <c:v>9.0955870000000001</c:v>
                </c:pt>
                <c:pt idx="48809">
                  <c:v>9.0815160000000006</c:v>
                </c:pt>
                <c:pt idx="48810">
                  <c:v>9.0804019999999994</c:v>
                </c:pt>
                <c:pt idx="48811">
                  <c:v>9.0833539999999999</c:v>
                </c:pt>
                <c:pt idx="48812">
                  <c:v>9.0845629999999993</c:v>
                </c:pt>
                <c:pt idx="48813">
                  <c:v>9.0889410000000002</c:v>
                </c:pt>
                <c:pt idx="48814">
                  <c:v>9.0871279999999999</c:v>
                </c:pt>
                <c:pt idx="48815">
                  <c:v>9.0864589999999996</c:v>
                </c:pt>
                <c:pt idx="48816">
                  <c:v>9.0911650000000002</c:v>
                </c:pt>
                <c:pt idx="48817">
                  <c:v>9.0934740000000005</c:v>
                </c:pt>
                <c:pt idx="48818">
                  <c:v>9.090052</c:v>
                </c:pt>
                <c:pt idx="48819">
                  <c:v>9.0914819999999992</c:v>
                </c:pt>
                <c:pt idx="48820">
                  <c:v>9.1014970000000002</c:v>
                </c:pt>
                <c:pt idx="48821">
                  <c:v>9.0974880000000002</c:v>
                </c:pt>
                <c:pt idx="48822">
                  <c:v>9.089817</c:v>
                </c:pt>
                <c:pt idx="48823">
                  <c:v>9.0959230000000009</c:v>
                </c:pt>
                <c:pt idx="48824">
                  <c:v>9.0924150000000008</c:v>
                </c:pt>
                <c:pt idx="48825">
                  <c:v>9.0841189999999994</c:v>
                </c:pt>
                <c:pt idx="48826">
                  <c:v>9.0911899999999992</c:v>
                </c:pt>
                <c:pt idx="48827">
                  <c:v>9.0956220000000005</c:v>
                </c:pt>
                <c:pt idx="48828">
                  <c:v>9.0835089999999994</c:v>
                </c:pt>
                <c:pt idx="48829">
                  <c:v>9.0848630000000004</c:v>
                </c:pt>
                <c:pt idx="48830">
                  <c:v>9.0949729999999995</c:v>
                </c:pt>
                <c:pt idx="48831">
                  <c:v>9.0851019999999991</c:v>
                </c:pt>
                <c:pt idx="48832">
                  <c:v>9.0873019999999993</c:v>
                </c:pt>
                <c:pt idx="48833">
                  <c:v>9.1021260000000002</c:v>
                </c:pt>
                <c:pt idx="48834">
                  <c:v>9.0957500000000007</c:v>
                </c:pt>
                <c:pt idx="48835">
                  <c:v>9.0864320000000003</c:v>
                </c:pt>
                <c:pt idx="48836">
                  <c:v>9.0904100000000003</c:v>
                </c:pt>
                <c:pt idx="48837">
                  <c:v>9.0892750000000007</c:v>
                </c:pt>
                <c:pt idx="48838">
                  <c:v>9.0827570000000009</c:v>
                </c:pt>
                <c:pt idx="48839">
                  <c:v>9.0894960000000005</c:v>
                </c:pt>
                <c:pt idx="48840">
                  <c:v>9.0946470000000001</c:v>
                </c:pt>
                <c:pt idx="48841">
                  <c:v>9.0901479999999992</c:v>
                </c:pt>
                <c:pt idx="48842">
                  <c:v>9.0963320000000003</c:v>
                </c:pt>
                <c:pt idx="48843">
                  <c:v>9.0993790000000008</c:v>
                </c:pt>
                <c:pt idx="48844">
                  <c:v>9.0924739999999993</c:v>
                </c:pt>
                <c:pt idx="48845">
                  <c:v>9.0965579999999999</c:v>
                </c:pt>
                <c:pt idx="48846">
                  <c:v>9.1050579999999997</c:v>
                </c:pt>
                <c:pt idx="48847">
                  <c:v>9.0959230000000009</c:v>
                </c:pt>
                <c:pt idx="48848">
                  <c:v>9.0873489999999997</c:v>
                </c:pt>
                <c:pt idx="48849">
                  <c:v>9.0943930000000002</c:v>
                </c:pt>
                <c:pt idx="48850">
                  <c:v>9.0863790000000009</c:v>
                </c:pt>
                <c:pt idx="48851">
                  <c:v>9.0836780000000008</c:v>
                </c:pt>
                <c:pt idx="48852">
                  <c:v>9.1026980000000002</c:v>
                </c:pt>
                <c:pt idx="48853">
                  <c:v>9.1006040000000006</c:v>
                </c:pt>
                <c:pt idx="48854">
                  <c:v>9.0922540000000005</c:v>
                </c:pt>
                <c:pt idx="48855">
                  <c:v>9.0988019999999992</c:v>
                </c:pt>
                <c:pt idx="48856">
                  <c:v>9.0963139999999996</c:v>
                </c:pt>
                <c:pt idx="48857">
                  <c:v>9.0876210000000004</c:v>
                </c:pt>
                <c:pt idx="48858">
                  <c:v>9.0957650000000001</c:v>
                </c:pt>
                <c:pt idx="48859">
                  <c:v>9.1031619999999993</c:v>
                </c:pt>
                <c:pt idx="48860">
                  <c:v>9.0942100000000003</c:v>
                </c:pt>
                <c:pt idx="48861">
                  <c:v>9.0920860000000001</c:v>
                </c:pt>
                <c:pt idx="48862">
                  <c:v>9.0983429999999998</c:v>
                </c:pt>
                <c:pt idx="48863">
                  <c:v>9.0968979999999995</c:v>
                </c:pt>
                <c:pt idx="48864">
                  <c:v>9.0926089999999995</c:v>
                </c:pt>
                <c:pt idx="48865">
                  <c:v>9.0921009999999995</c:v>
                </c:pt>
                <c:pt idx="48866">
                  <c:v>9.0908999999999995</c:v>
                </c:pt>
                <c:pt idx="48867">
                  <c:v>9.0930569999999999</c:v>
                </c:pt>
                <c:pt idx="48868">
                  <c:v>9.1047510000000003</c:v>
                </c:pt>
                <c:pt idx="48869">
                  <c:v>9.1018699999999999</c:v>
                </c:pt>
                <c:pt idx="48870">
                  <c:v>9.0922789999999996</c:v>
                </c:pt>
                <c:pt idx="48871">
                  <c:v>9.1075470000000003</c:v>
                </c:pt>
                <c:pt idx="48872">
                  <c:v>9.1107849999999999</c:v>
                </c:pt>
                <c:pt idx="48873">
                  <c:v>9.0967389999999995</c:v>
                </c:pt>
                <c:pt idx="48874">
                  <c:v>9.0994240000000008</c:v>
                </c:pt>
                <c:pt idx="48875">
                  <c:v>9.1001150000000006</c:v>
                </c:pt>
                <c:pt idx="48876">
                  <c:v>9.0920129999999997</c:v>
                </c:pt>
                <c:pt idx="48877">
                  <c:v>9.0953289999999996</c:v>
                </c:pt>
                <c:pt idx="48878">
                  <c:v>9.1010580000000001</c:v>
                </c:pt>
                <c:pt idx="48879">
                  <c:v>9.0983470000000004</c:v>
                </c:pt>
                <c:pt idx="48880">
                  <c:v>9.1017139999999994</c:v>
                </c:pt>
                <c:pt idx="48881">
                  <c:v>9.1083479999999994</c:v>
                </c:pt>
                <c:pt idx="48882">
                  <c:v>9.1045320000000007</c:v>
                </c:pt>
                <c:pt idx="48883">
                  <c:v>9.1083809999999996</c:v>
                </c:pt>
                <c:pt idx="48884">
                  <c:v>9.1123480000000008</c:v>
                </c:pt>
                <c:pt idx="48885">
                  <c:v>9.096762</c:v>
                </c:pt>
                <c:pt idx="48886">
                  <c:v>9.0874380000000006</c:v>
                </c:pt>
                <c:pt idx="48887">
                  <c:v>9.0947069999999997</c:v>
                </c:pt>
                <c:pt idx="48888">
                  <c:v>9.098929</c:v>
                </c:pt>
                <c:pt idx="48889">
                  <c:v>9.0950030000000002</c:v>
                </c:pt>
                <c:pt idx="48890">
                  <c:v>9.0951129999999996</c:v>
                </c:pt>
                <c:pt idx="48891">
                  <c:v>9.0972249999999999</c:v>
                </c:pt>
                <c:pt idx="48892">
                  <c:v>9.0985130000000005</c:v>
                </c:pt>
                <c:pt idx="48893">
                  <c:v>9.1058109999999992</c:v>
                </c:pt>
                <c:pt idx="48894">
                  <c:v>9.1060040000000004</c:v>
                </c:pt>
                <c:pt idx="48895">
                  <c:v>9.1007610000000003</c:v>
                </c:pt>
                <c:pt idx="48896">
                  <c:v>9.1008809999999993</c:v>
                </c:pt>
                <c:pt idx="48897">
                  <c:v>9.1020350000000008</c:v>
                </c:pt>
                <c:pt idx="48898">
                  <c:v>9.0998199999999994</c:v>
                </c:pt>
                <c:pt idx="48899">
                  <c:v>9.0986589999999996</c:v>
                </c:pt>
                <c:pt idx="48900">
                  <c:v>9.1043219999999998</c:v>
                </c:pt>
                <c:pt idx="48901">
                  <c:v>9.1015730000000001</c:v>
                </c:pt>
                <c:pt idx="48902">
                  <c:v>9.0942159999999994</c:v>
                </c:pt>
                <c:pt idx="48903">
                  <c:v>9.104889</c:v>
                </c:pt>
                <c:pt idx="48904">
                  <c:v>9.1160130000000006</c:v>
                </c:pt>
                <c:pt idx="48905">
                  <c:v>9.1122200000000007</c:v>
                </c:pt>
                <c:pt idx="48906">
                  <c:v>9.1061209999999999</c:v>
                </c:pt>
                <c:pt idx="48907">
                  <c:v>9.1058900000000005</c:v>
                </c:pt>
                <c:pt idx="48908">
                  <c:v>9.1011240000000004</c:v>
                </c:pt>
                <c:pt idx="48909">
                  <c:v>9.0955849999999998</c:v>
                </c:pt>
                <c:pt idx="48910">
                  <c:v>9.0977150000000009</c:v>
                </c:pt>
                <c:pt idx="48911">
                  <c:v>9.0988430000000005</c:v>
                </c:pt>
                <c:pt idx="48912">
                  <c:v>9.1050570000000004</c:v>
                </c:pt>
                <c:pt idx="48913">
                  <c:v>9.1106119999999997</c:v>
                </c:pt>
                <c:pt idx="48914">
                  <c:v>9.1054729999999999</c:v>
                </c:pt>
                <c:pt idx="48915">
                  <c:v>9.1067040000000006</c:v>
                </c:pt>
                <c:pt idx="48916">
                  <c:v>9.110811</c:v>
                </c:pt>
                <c:pt idx="48917">
                  <c:v>9.1051330000000004</c:v>
                </c:pt>
                <c:pt idx="48918">
                  <c:v>9.1072849999999992</c:v>
                </c:pt>
                <c:pt idx="48919">
                  <c:v>9.1130340000000007</c:v>
                </c:pt>
                <c:pt idx="48920">
                  <c:v>9.0998719999999995</c:v>
                </c:pt>
                <c:pt idx="48921">
                  <c:v>9.0921900000000004</c:v>
                </c:pt>
                <c:pt idx="48922">
                  <c:v>9.109686</c:v>
                </c:pt>
                <c:pt idx="48923">
                  <c:v>9.1087539999999994</c:v>
                </c:pt>
                <c:pt idx="48924">
                  <c:v>9.0986659999999997</c:v>
                </c:pt>
                <c:pt idx="48925">
                  <c:v>9.1166180000000008</c:v>
                </c:pt>
                <c:pt idx="48926">
                  <c:v>9.1170170000000006</c:v>
                </c:pt>
                <c:pt idx="48927">
                  <c:v>9.0984219999999993</c:v>
                </c:pt>
                <c:pt idx="48928">
                  <c:v>9.1009390000000003</c:v>
                </c:pt>
                <c:pt idx="48929">
                  <c:v>9.1049900000000008</c:v>
                </c:pt>
                <c:pt idx="48930">
                  <c:v>9.1025569999999991</c:v>
                </c:pt>
                <c:pt idx="48931">
                  <c:v>9.1082859999999997</c:v>
                </c:pt>
                <c:pt idx="48932">
                  <c:v>9.1129259999999999</c:v>
                </c:pt>
                <c:pt idx="48933">
                  <c:v>9.1039279999999998</c:v>
                </c:pt>
                <c:pt idx="48934">
                  <c:v>9.1070910000000005</c:v>
                </c:pt>
                <c:pt idx="48935">
                  <c:v>9.1191619999999993</c:v>
                </c:pt>
                <c:pt idx="48936">
                  <c:v>9.1123239999999992</c:v>
                </c:pt>
                <c:pt idx="48937">
                  <c:v>9.1107469999999999</c:v>
                </c:pt>
                <c:pt idx="48938">
                  <c:v>9.1204649999999994</c:v>
                </c:pt>
                <c:pt idx="48939">
                  <c:v>9.1174400000000002</c:v>
                </c:pt>
                <c:pt idx="48940">
                  <c:v>9.1068490000000004</c:v>
                </c:pt>
                <c:pt idx="48941">
                  <c:v>9.1068040000000003</c:v>
                </c:pt>
                <c:pt idx="48942">
                  <c:v>9.1091069999999998</c:v>
                </c:pt>
                <c:pt idx="48943">
                  <c:v>9.1051199999999994</c:v>
                </c:pt>
                <c:pt idx="48944">
                  <c:v>9.1114610000000003</c:v>
                </c:pt>
                <c:pt idx="48945">
                  <c:v>9.110614</c:v>
                </c:pt>
                <c:pt idx="48946">
                  <c:v>9.1028819999999993</c:v>
                </c:pt>
                <c:pt idx="48947">
                  <c:v>9.1142950000000003</c:v>
                </c:pt>
                <c:pt idx="48948">
                  <c:v>9.1180800000000009</c:v>
                </c:pt>
                <c:pt idx="48949">
                  <c:v>9.1065260000000006</c:v>
                </c:pt>
                <c:pt idx="48950">
                  <c:v>9.105658</c:v>
                </c:pt>
                <c:pt idx="48951">
                  <c:v>9.1060090000000002</c:v>
                </c:pt>
                <c:pt idx="48952">
                  <c:v>9.1020079999999997</c:v>
                </c:pt>
                <c:pt idx="48953">
                  <c:v>9.1059599999999996</c:v>
                </c:pt>
                <c:pt idx="48954">
                  <c:v>9.1148190000000007</c:v>
                </c:pt>
                <c:pt idx="48955">
                  <c:v>9.1180160000000008</c:v>
                </c:pt>
                <c:pt idx="48956">
                  <c:v>9.1170469999999995</c:v>
                </c:pt>
                <c:pt idx="48957">
                  <c:v>9.1162679999999998</c:v>
                </c:pt>
                <c:pt idx="48958">
                  <c:v>9.1069420000000001</c:v>
                </c:pt>
                <c:pt idx="48959">
                  <c:v>9.1034950000000006</c:v>
                </c:pt>
                <c:pt idx="48960">
                  <c:v>9.116968</c:v>
                </c:pt>
                <c:pt idx="48961">
                  <c:v>9.1203789999999998</c:v>
                </c:pt>
                <c:pt idx="48962">
                  <c:v>9.1064500000000006</c:v>
                </c:pt>
                <c:pt idx="48963">
                  <c:v>9.108905</c:v>
                </c:pt>
                <c:pt idx="48964">
                  <c:v>9.1184519999999996</c:v>
                </c:pt>
                <c:pt idx="48965">
                  <c:v>9.1085589999999996</c:v>
                </c:pt>
                <c:pt idx="48966">
                  <c:v>9.1119939999999993</c:v>
                </c:pt>
                <c:pt idx="48967">
                  <c:v>9.1185410000000005</c:v>
                </c:pt>
                <c:pt idx="48968">
                  <c:v>9.1113920000000004</c:v>
                </c:pt>
                <c:pt idx="48969">
                  <c:v>9.1156790000000001</c:v>
                </c:pt>
                <c:pt idx="48970">
                  <c:v>9.1170519999999993</c:v>
                </c:pt>
                <c:pt idx="48971">
                  <c:v>9.1080769999999998</c:v>
                </c:pt>
                <c:pt idx="48972">
                  <c:v>9.1120219999999996</c:v>
                </c:pt>
                <c:pt idx="48973">
                  <c:v>9.1181459999999994</c:v>
                </c:pt>
                <c:pt idx="48974">
                  <c:v>9.1109910000000003</c:v>
                </c:pt>
                <c:pt idx="48975">
                  <c:v>9.1157640000000004</c:v>
                </c:pt>
                <c:pt idx="48976">
                  <c:v>9.126125</c:v>
                </c:pt>
                <c:pt idx="48977">
                  <c:v>9.1150520000000004</c:v>
                </c:pt>
                <c:pt idx="48978">
                  <c:v>9.1142559999999992</c:v>
                </c:pt>
                <c:pt idx="48979">
                  <c:v>9.1189210000000003</c:v>
                </c:pt>
                <c:pt idx="48980">
                  <c:v>9.1115600000000008</c:v>
                </c:pt>
                <c:pt idx="48981">
                  <c:v>9.1193869999999997</c:v>
                </c:pt>
                <c:pt idx="48982">
                  <c:v>9.1228499999999997</c:v>
                </c:pt>
                <c:pt idx="48983">
                  <c:v>9.1122619999999994</c:v>
                </c:pt>
                <c:pt idx="48984">
                  <c:v>9.108587</c:v>
                </c:pt>
                <c:pt idx="48985">
                  <c:v>9.1105889999999992</c:v>
                </c:pt>
                <c:pt idx="48986">
                  <c:v>9.1173640000000002</c:v>
                </c:pt>
                <c:pt idx="48987">
                  <c:v>9.1194629999999997</c:v>
                </c:pt>
                <c:pt idx="48988">
                  <c:v>9.1180649999999996</c:v>
                </c:pt>
                <c:pt idx="48989">
                  <c:v>9.11876</c:v>
                </c:pt>
                <c:pt idx="48990">
                  <c:v>9.1181999999999999</c:v>
                </c:pt>
                <c:pt idx="48991">
                  <c:v>9.1235549999999996</c:v>
                </c:pt>
                <c:pt idx="48992">
                  <c:v>9.1283899999999996</c:v>
                </c:pt>
                <c:pt idx="48993">
                  <c:v>9.1241330000000005</c:v>
                </c:pt>
                <c:pt idx="48994">
                  <c:v>9.1251060000000006</c:v>
                </c:pt>
                <c:pt idx="48995">
                  <c:v>9.1300070000000009</c:v>
                </c:pt>
                <c:pt idx="48996">
                  <c:v>9.1131869999999999</c:v>
                </c:pt>
                <c:pt idx="48997">
                  <c:v>9.1023859999999992</c:v>
                </c:pt>
                <c:pt idx="48998">
                  <c:v>9.1165129999999994</c:v>
                </c:pt>
                <c:pt idx="48999">
                  <c:v>9.1185159999999996</c:v>
                </c:pt>
                <c:pt idx="49000">
                  <c:v>9.1170469999999995</c:v>
                </c:pt>
                <c:pt idx="49001">
                  <c:v>9.1256360000000001</c:v>
                </c:pt>
                <c:pt idx="49002">
                  <c:v>9.1201190000000008</c:v>
                </c:pt>
                <c:pt idx="49003">
                  <c:v>9.1158129999999993</c:v>
                </c:pt>
                <c:pt idx="49004">
                  <c:v>9.1234699999999993</c:v>
                </c:pt>
                <c:pt idx="49005">
                  <c:v>9.1175949999999997</c:v>
                </c:pt>
                <c:pt idx="49006">
                  <c:v>9.1059160000000006</c:v>
                </c:pt>
                <c:pt idx="49007">
                  <c:v>9.1120610000000006</c:v>
                </c:pt>
                <c:pt idx="49008">
                  <c:v>9.1216969999999993</c:v>
                </c:pt>
                <c:pt idx="49009">
                  <c:v>9.1187930000000001</c:v>
                </c:pt>
                <c:pt idx="49010">
                  <c:v>9.1234490000000008</c:v>
                </c:pt>
                <c:pt idx="49011">
                  <c:v>9.1266169999999995</c:v>
                </c:pt>
                <c:pt idx="49012">
                  <c:v>9.1158819999999992</c:v>
                </c:pt>
                <c:pt idx="49013">
                  <c:v>9.1207119999999993</c:v>
                </c:pt>
                <c:pt idx="49014">
                  <c:v>9.1315249999999999</c:v>
                </c:pt>
                <c:pt idx="49015">
                  <c:v>9.1241199999999996</c:v>
                </c:pt>
                <c:pt idx="49016">
                  <c:v>9.1166079999999994</c:v>
                </c:pt>
                <c:pt idx="49017">
                  <c:v>9.1253309999999992</c:v>
                </c:pt>
                <c:pt idx="49018">
                  <c:v>9.1264380000000003</c:v>
                </c:pt>
                <c:pt idx="49019">
                  <c:v>9.1211629999999992</c:v>
                </c:pt>
                <c:pt idx="49020">
                  <c:v>9.1270659999999992</c:v>
                </c:pt>
                <c:pt idx="49021">
                  <c:v>9.1226900000000004</c:v>
                </c:pt>
                <c:pt idx="49022">
                  <c:v>9.1193559999999998</c:v>
                </c:pt>
                <c:pt idx="49023">
                  <c:v>9.1290669999999992</c:v>
                </c:pt>
                <c:pt idx="49024">
                  <c:v>9.123094</c:v>
                </c:pt>
                <c:pt idx="49025">
                  <c:v>9.1167219999999993</c:v>
                </c:pt>
                <c:pt idx="49026">
                  <c:v>9.1264099999999999</c:v>
                </c:pt>
                <c:pt idx="49027">
                  <c:v>9.1313119999999994</c:v>
                </c:pt>
                <c:pt idx="49028">
                  <c:v>9.1251639999999998</c:v>
                </c:pt>
                <c:pt idx="49029">
                  <c:v>9.125337</c:v>
                </c:pt>
                <c:pt idx="49030">
                  <c:v>9.1315310000000007</c:v>
                </c:pt>
                <c:pt idx="49031">
                  <c:v>9.1241850000000007</c:v>
                </c:pt>
                <c:pt idx="49032">
                  <c:v>9.1174029999999995</c:v>
                </c:pt>
                <c:pt idx="49033">
                  <c:v>9.1204870000000007</c:v>
                </c:pt>
                <c:pt idx="49034">
                  <c:v>9.122325</c:v>
                </c:pt>
                <c:pt idx="49035">
                  <c:v>9.1270209999999992</c:v>
                </c:pt>
                <c:pt idx="49036">
                  <c:v>9.1272350000000007</c:v>
                </c:pt>
                <c:pt idx="49037">
                  <c:v>9.1215799999999998</c:v>
                </c:pt>
                <c:pt idx="49038">
                  <c:v>9.1220560000000006</c:v>
                </c:pt>
                <c:pt idx="49039">
                  <c:v>9.1319610000000004</c:v>
                </c:pt>
                <c:pt idx="49040">
                  <c:v>9.1275700000000004</c:v>
                </c:pt>
                <c:pt idx="49041">
                  <c:v>9.1207720000000005</c:v>
                </c:pt>
                <c:pt idx="49042">
                  <c:v>9.1326049999999999</c:v>
                </c:pt>
                <c:pt idx="49043">
                  <c:v>9.1298399999999997</c:v>
                </c:pt>
                <c:pt idx="49044">
                  <c:v>9.1205879999999997</c:v>
                </c:pt>
                <c:pt idx="49045">
                  <c:v>9.1282789999999991</c:v>
                </c:pt>
                <c:pt idx="49046">
                  <c:v>9.1321320000000004</c:v>
                </c:pt>
                <c:pt idx="49047">
                  <c:v>9.1235890000000008</c:v>
                </c:pt>
                <c:pt idx="49048">
                  <c:v>9.1185650000000003</c:v>
                </c:pt>
                <c:pt idx="49049">
                  <c:v>9.1282789999999991</c:v>
                </c:pt>
                <c:pt idx="49050">
                  <c:v>9.1272900000000003</c:v>
                </c:pt>
                <c:pt idx="49051">
                  <c:v>9.1174199999999992</c:v>
                </c:pt>
                <c:pt idx="49052">
                  <c:v>9.1228510000000007</c:v>
                </c:pt>
                <c:pt idx="49053">
                  <c:v>9.1235189999999999</c:v>
                </c:pt>
                <c:pt idx="49054">
                  <c:v>9.1261960000000002</c:v>
                </c:pt>
                <c:pt idx="49055">
                  <c:v>9.1338880000000007</c:v>
                </c:pt>
                <c:pt idx="49056">
                  <c:v>9.1276349999999997</c:v>
                </c:pt>
                <c:pt idx="49057">
                  <c:v>9.1259610000000002</c:v>
                </c:pt>
                <c:pt idx="49058">
                  <c:v>9.135427</c:v>
                </c:pt>
                <c:pt idx="49059">
                  <c:v>9.1366420000000002</c:v>
                </c:pt>
                <c:pt idx="49060">
                  <c:v>9.1300170000000005</c:v>
                </c:pt>
                <c:pt idx="49061">
                  <c:v>9.1355039999999992</c:v>
                </c:pt>
                <c:pt idx="49062">
                  <c:v>9.1391410000000004</c:v>
                </c:pt>
                <c:pt idx="49063">
                  <c:v>9.1392380000000006</c:v>
                </c:pt>
                <c:pt idx="49064">
                  <c:v>9.1454760000000004</c:v>
                </c:pt>
                <c:pt idx="49065">
                  <c:v>9.129213</c:v>
                </c:pt>
                <c:pt idx="49066">
                  <c:v>9.1121350000000003</c:v>
                </c:pt>
                <c:pt idx="49067">
                  <c:v>9.1279599999999999</c:v>
                </c:pt>
                <c:pt idx="49068">
                  <c:v>9.1344429999999992</c:v>
                </c:pt>
                <c:pt idx="49069">
                  <c:v>9.1175890000000006</c:v>
                </c:pt>
                <c:pt idx="49070">
                  <c:v>9.1162860000000006</c:v>
                </c:pt>
                <c:pt idx="49071">
                  <c:v>9.1308299999999996</c:v>
                </c:pt>
                <c:pt idx="49072">
                  <c:v>9.1319389999999991</c:v>
                </c:pt>
                <c:pt idx="49073">
                  <c:v>9.1299220000000005</c:v>
                </c:pt>
                <c:pt idx="49074">
                  <c:v>9.1383919999999996</c:v>
                </c:pt>
                <c:pt idx="49075">
                  <c:v>9.1373449999999998</c:v>
                </c:pt>
                <c:pt idx="49076">
                  <c:v>9.1330439999999999</c:v>
                </c:pt>
                <c:pt idx="49077">
                  <c:v>9.1379230000000007</c:v>
                </c:pt>
                <c:pt idx="49078">
                  <c:v>9.1364479999999997</c:v>
                </c:pt>
                <c:pt idx="49079">
                  <c:v>9.1341180000000008</c:v>
                </c:pt>
                <c:pt idx="49080">
                  <c:v>9.1380210000000002</c:v>
                </c:pt>
                <c:pt idx="49081">
                  <c:v>9.1380370000000006</c:v>
                </c:pt>
                <c:pt idx="49082">
                  <c:v>9.1351560000000003</c:v>
                </c:pt>
                <c:pt idx="49083">
                  <c:v>9.1352419999999999</c:v>
                </c:pt>
                <c:pt idx="49084">
                  <c:v>9.1331000000000007</c:v>
                </c:pt>
                <c:pt idx="49085">
                  <c:v>9.1293790000000001</c:v>
                </c:pt>
                <c:pt idx="49086">
                  <c:v>9.1320399999999999</c:v>
                </c:pt>
                <c:pt idx="49087">
                  <c:v>9.1331579999999999</c:v>
                </c:pt>
                <c:pt idx="49088">
                  <c:v>9.1303090000000005</c:v>
                </c:pt>
                <c:pt idx="49089">
                  <c:v>9.1331170000000004</c:v>
                </c:pt>
                <c:pt idx="49090">
                  <c:v>9.1359429999999993</c:v>
                </c:pt>
                <c:pt idx="49091">
                  <c:v>9.1380049999999997</c:v>
                </c:pt>
                <c:pt idx="49092">
                  <c:v>9.1397019999999998</c:v>
                </c:pt>
                <c:pt idx="49093">
                  <c:v>9.1376930000000005</c:v>
                </c:pt>
                <c:pt idx="49094">
                  <c:v>9.1296669999999995</c:v>
                </c:pt>
                <c:pt idx="49095">
                  <c:v>9.1289180000000005</c:v>
                </c:pt>
                <c:pt idx="49096">
                  <c:v>9.1353609999999996</c:v>
                </c:pt>
                <c:pt idx="49097">
                  <c:v>9.1300989999999995</c:v>
                </c:pt>
                <c:pt idx="49098">
                  <c:v>9.1319870000000005</c:v>
                </c:pt>
                <c:pt idx="49099">
                  <c:v>9.1410859999999996</c:v>
                </c:pt>
                <c:pt idx="49100">
                  <c:v>9.1415889999999997</c:v>
                </c:pt>
                <c:pt idx="49101">
                  <c:v>9.1426320000000008</c:v>
                </c:pt>
                <c:pt idx="49102">
                  <c:v>9.141826</c:v>
                </c:pt>
                <c:pt idx="49103">
                  <c:v>9.1359680000000001</c:v>
                </c:pt>
                <c:pt idx="49104">
                  <c:v>9.1313890000000004</c:v>
                </c:pt>
                <c:pt idx="49105">
                  <c:v>9.1351580000000006</c:v>
                </c:pt>
                <c:pt idx="49106">
                  <c:v>9.1373610000000003</c:v>
                </c:pt>
                <c:pt idx="49107">
                  <c:v>9.1283510000000003</c:v>
                </c:pt>
                <c:pt idx="49108">
                  <c:v>9.1301590000000008</c:v>
                </c:pt>
                <c:pt idx="49109">
                  <c:v>9.1377170000000003</c:v>
                </c:pt>
                <c:pt idx="49110">
                  <c:v>9.1337569999999992</c:v>
                </c:pt>
                <c:pt idx="49111">
                  <c:v>9.1307600000000004</c:v>
                </c:pt>
                <c:pt idx="49112">
                  <c:v>9.1400299999999994</c:v>
                </c:pt>
                <c:pt idx="49113">
                  <c:v>9.1484860000000001</c:v>
                </c:pt>
                <c:pt idx="49114">
                  <c:v>9.1476439999999997</c:v>
                </c:pt>
                <c:pt idx="49115">
                  <c:v>9.1458390000000005</c:v>
                </c:pt>
                <c:pt idx="49116">
                  <c:v>9.1358060000000005</c:v>
                </c:pt>
                <c:pt idx="49117">
                  <c:v>9.1322799999999997</c:v>
                </c:pt>
                <c:pt idx="49118">
                  <c:v>9.1468349999999994</c:v>
                </c:pt>
                <c:pt idx="49119">
                  <c:v>9.1432129999999994</c:v>
                </c:pt>
                <c:pt idx="49120">
                  <c:v>9.1298329999999996</c:v>
                </c:pt>
                <c:pt idx="49121">
                  <c:v>9.1373870000000004</c:v>
                </c:pt>
                <c:pt idx="49122">
                  <c:v>9.1445959999999999</c:v>
                </c:pt>
                <c:pt idx="49123">
                  <c:v>9.1352980000000006</c:v>
                </c:pt>
                <c:pt idx="49124">
                  <c:v>9.1387970000000003</c:v>
                </c:pt>
                <c:pt idx="49125">
                  <c:v>9.15198</c:v>
                </c:pt>
                <c:pt idx="49126">
                  <c:v>9.1371369999999992</c:v>
                </c:pt>
                <c:pt idx="49127">
                  <c:v>9.1313390000000005</c:v>
                </c:pt>
                <c:pt idx="49128">
                  <c:v>9.1492100000000001</c:v>
                </c:pt>
                <c:pt idx="49129">
                  <c:v>9.1430220000000002</c:v>
                </c:pt>
                <c:pt idx="49130">
                  <c:v>9.1354930000000003</c:v>
                </c:pt>
                <c:pt idx="49131">
                  <c:v>9.1458290000000009</c:v>
                </c:pt>
                <c:pt idx="49132">
                  <c:v>9.1438349999999993</c:v>
                </c:pt>
                <c:pt idx="49133">
                  <c:v>9.1361699999999999</c:v>
                </c:pt>
                <c:pt idx="49134">
                  <c:v>9.1439869999999992</c:v>
                </c:pt>
                <c:pt idx="49135">
                  <c:v>9.1451510000000003</c:v>
                </c:pt>
                <c:pt idx="49136">
                  <c:v>9.1323810000000005</c:v>
                </c:pt>
                <c:pt idx="49137">
                  <c:v>9.1375539999999997</c:v>
                </c:pt>
                <c:pt idx="49138">
                  <c:v>9.1436820000000001</c:v>
                </c:pt>
                <c:pt idx="49139">
                  <c:v>9.1373719999999992</c:v>
                </c:pt>
                <c:pt idx="49140">
                  <c:v>9.1461810000000003</c:v>
                </c:pt>
                <c:pt idx="49141">
                  <c:v>9.1508149999999997</c:v>
                </c:pt>
                <c:pt idx="49142">
                  <c:v>9.1395759999999999</c:v>
                </c:pt>
                <c:pt idx="49143">
                  <c:v>9.1411420000000003</c:v>
                </c:pt>
                <c:pt idx="49144">
                  <c:v>9.1481840000000005</c:v>
                </c:pt>
                <c:pt idx="49145">
                  <c:v>9.1362220000000001</c:v>
                </c:pt>
                <c:pt idx="49146">
                  <c:v>9.1337080000000004</c:v>
                </c:pt>
                <c:pt idx="49147">
                  <c:v>9.1521050000000006</c:v>
                </c:pt>
                <c:pt idx="49148">
                  <c:v>9.1439990000000009</c:v>
                </c:pt>
                <c:pt idx="49149">
                  <c:v>9.1324529999999999</c:v>
                </c:pt>
                <c:pt idx="49150">
                  <c:v>9.1433400000000002</c:v>
                </c:pt>
                <c:pt idx="49151">
                  <c:v>9.1452650000000002</c:v>
                </c:pt>
                <c:pt idx="49152">
                  <c:v>9.1394509999999993</c:v>
                </c:pt>
                <c:pt idx="49153">
                  <c:v>9.1363210000000006</c:v>
                </c:pt>
                <c:pt idx="49154">
                  <c:v>9.1468229999999995</c:v>
                </c:pt>
                <c:pt idx="49155">
                  <c:v>9.1555590000000002</c:v>
                </c:pt>
                <c:pt idx="49156">
                  <c:v>9.1527589999999996</c:v>
                </c:pt>
                <c:pt idx="49157">
                  <c:v>9.1511700000000005</c:v>
                </c:pt>
                <c:pt idx="49158">
                  <c:v>9.1442209999999999</c:v>
                </c:pt>
                <c:pt idx="49159">
                  <c:v>9.1472669999999994</c:v>
                </c:pt>
                <c:pt idx="49160">
                  <c:v>9.1529720000000001</c:v>
                </c:pt>
                <c:pt idx="49161">
                  <c:v>9.1445889999999999</c:v>
                </c:pt>
                <c:pt idx="49162">
                  <c:v>9.1450479999999992</c:v>
                </c:pt>
                <c:pt idx="49163">
                  <c:v>9.1548459999999992</c:v>
                </c:pt>
                <c:pt idx="49164">
                  <c:v>9.1542680000000001</c:v>
                </c:pt>
                <c:pt idx="49165">
                  <c:v>9.1495739999999994</c:v>
                </c:pt>
                <c:pt idx="49166">
                  <c:v>9.1561369999999993</c:v>
                </c:pt>
                <c:pt idx="49167">
                  <c:v>9.1525700000000008</c:v>
                </c:pt>
                <c:pt idx="49168">
                  <c:v>9.1436130000000002</c:v>
                </c:pt>
                <c:pt idx="49169">
                  <c:v>9.1562450000000002</c:v>
                </c:pt>
                <c:pt idx="49170">
                  <c:v>9.1525230000000004</c:v>
                </c:pt>
                <c:pt idx="49171">
                  <c:v>9.1372260000000001</c:v>
                </c:pt>
                <c:pt idx="49172">
                  <c:v>9.1447830000000003</c:v>
                </c:pt>
                <c:pt idx="49173">
                  <c:v>9.1523199999999996</c:v>
                </c:pt>
                <c:pt idx="49174">
                  <c:v>9.1501230000000007</c:v>
                </c:pt>
                <c:pt idx="49175">
                  <c:v>9.1493260000000003</c:v>
                </c:pt>
                <c:pt idx="49176">
                  <c:v>9.1525949999999998</c:v>
                </c:pt>
                <c:pt idx="49177">
                  <c:v>9.1523629999999994</c:v>
                </c:pt>
                <c:pt idx="49178">
                  <c:v>9.1516559999999991</c:v>
                </c:pt>
                <c:pt idx="49179">
                  <c:v>9.1490189999999991</c:v>
                </c:pt>
                <c:pt idx="49180">
                  <c:v>9.1375379999999993</c:v>
                </c:pt>
                <c:pt idx="49181">
                  <c:v>9.1416439999999994</c:v>
                </c:pt>
                <c:pt idx="49182">
                  <c:v>9.1538009999999996</c:v>
                </c:pt>
                <c:pt idx="49183">
                  <c:v>9.1491389999999999</c:v>
                </c:pt>
                <c:pt idx="49184">
                  <c:v>9.1424859999999999</c:v>
                </c:pt>
                <c:pt idx="49185">
                  <c:v>9.1492679999999993</c:v>
                </c:pt>
                <c:pt idx="49186">
                  <c:v>9.1575670000000002</c:v>
                </c:pt>
                <c:pt idx="49187">
                  <c:v>9.1433979999999995</c:v>
                </c:pt>
                <c:pt idx="49188">
                  <c:v>9.1381390000000007</c:v>
                </c:pt>
                <c:pt idx="49189">
                  <c:v>9.1543890000000001</c:v>
                </c:pt>
                <c:pt idx="49190">
                  <c:v>9.1528799999999997</c:v>
                </c:pt>
                <c:pt idx="49191">
                  <c:v>9.1435580000000005</c:v>
                </c:pt>
                <c:pt idx="49192">
                  <c:v>9.1434510000000007</c:v>
                </c:pt>
                <c:pt idx="49193">
                  <c:v>9.1436709999999994</c:v>
                </c:pt>
                <c:pt idx="49194">
                  <c:v>9.1492380000000004</c:v>
                </c:pt>
                <c:pt idx="49195">
                  <c:v>9.1535679999999999</c:v>
                </c:pt>
                <c:pt idx="49196">
                  <c:v>9.1475310000000007</c:v>
                </c:pt>
                <c:pt idx="49197">
                  <c:v>9.1450119999999995</c:v>
                </c:pt>
                <c:pt idx="49198">
                  <c:v>9.1526759999999996</c:v>
                </c:pt>
                <c:pt idx="49199">
                  <c:v>9.1584470000000007</c:v>
                </c:pt>
                <c:pt idx="49200">
                  <c:v>9.1622520000000005</c:v>
                </c:pt>
                <c:pt idx="49201">
                  <c:v>9.1641700000000004</c:v>
                </c:pt>
                <c:pt idx="49202">
                  <c:v>9.1597229999999996</c:v>
                </c:pt>
                <c:pt idx="49203">
                  <c:v>9.1551069999999992</c:v>
                </c:pt>
                <c:pt idx="49204">
                  <c:v>9.1587560000000003</c:v>
                </c:pt>
                <c:pt idx="49205">
                  <c:v>9.1639850000000003</c:v>
                </c:pt>
                <c:pt idx="49206">
                  <c:v>9.1538009999999996</c:v>
                </c:pt>
                <c:pt idx="49207">
                  <c:v>9.1429480000000005</c:v>
                </c:pt>
                <c:pt idx="49208">
                  <c:v>9.1540359999999996</c:v>
                </c:pt>
                <c:pt idx="49209">
                  <c:v>9.1574989999999996</c:v>
                </c:pt>
                <c:pt idx="49210">
                  <c:v>9.1519069999999996</c:v>
                </c:pt>
                <c:pt idx="49211">
                  <c:v>9.1537649999999999</c:v>
                </c:pt>
                <c:pt idx="49212">
                  <c:v>9.1467270000000003</c:v>
                </c:pt>
                <c:pt idx="49213">
                  <c:v>9.1457700000000006</c:v>
                </c:pt>
                <c:pt idx="49214">
                  <c:v>9.1534230000000001</c:v>
                </c:pt>
                <c:pt idx="49215">
                  <c:v>9.1520779999999995</c:v>
                </c:pt>
                <c:pt idx="49216">
                  <c:v>9.1476469999999992</c:v>
                </c:pt>
                <c:pt idx="49217">
                  <c:v>9.15442</c:v>
                </c:pt>
                <c:pt idx="49218">
                  <c:v>9.1619220000000006</c:v>
                </c:pt>
                <c:pt idx="49219">
                  <c:v>9.1519440000000003</c:v>
                </c:pt>
                <c:pt idx="49220">
                  <c:v>9.1508800000000008</c:v>
                </c:pt>
                <c:pt idx="49221">
                  <c:v>9.1570509999999992</c:v>
                </c:pt>
                <c:pt idx="49222">
                  <c:v>9.1588329999999996</c:v>
                </c:pt>
                <c:pt idx="49223">
                  <c:v>9.1672709999999995</c:v>
                </c:pt>
                <c:pt idx="49224">
                  <c:v>9.1671600000000009</c:v>
                </c:pt>
                <c:pt idx="49225">
                  <c:v>9.1545430000000003</c:v>
                </c:pt>
                <c:pt idx="49226">
                  <c:v>9.148631</c:v>
                </c:pt>
                <c:pt idx="49227">
                  <c:v>9.1577359999999999</c:v>
                </c:pt>
                <c:pt idx="49228">
                  <c:v>9.1577300000000008</c:v>
                </c:pt>
                <c:pt idx="49229">
                  <c:v>9.1524619999999999</c:v>
                </c:pt>
                <c:pt idx="49230">
                  <c:v>9.1597069999999992</c:v>
                </c:pt>
                <c:pt idx="49231">
                  <c:v>9.1580399999999997</c:v>
                </c:pt>
                <c:pt idx="49232">
                  <c:v>9.1575430000000004</c:v>
                </c:pt>
                <c:pt idx="49233">
                  <c:v>9.1616809999999997</c:v>
                </c:pt>
                <c:pt idx="49234">
                  <c:v>9.1560170000000003</c:v>
                </c:pt>
                <c:pt idx="49235">
                  <c:v>9.1615929999999999</c:v>
                </c:pt>
                <c:pt idx="49236">
                  <c:v>9.1716529999999992</c:v>
                </c:pt>
                <c:pt idx="49237">
                  <c:v>9.1662879999999998</c:v>
                </c:pt>
                <c:pt idx="49238">
                  <c:v>9.1562870000000007</c:v>
                </c:pt>
                <c:pt idx="49239">
                  <c:v>9.1537419999999994</c:v>
                </c:pt>
                <c:pt idx="49240">
                  <c:v>9.1538079999999997</c:v>
                </c:pt>
                <c:pt idx="49241">
                  <c:v>9.1558810000000008</c:v>
                </c:pt>
                <c:pt idx="49242">
                  <c:v>9.1650620000000007</c:v>
                </c:pt>
                <c:pt idx="49243">
                  <c:v>9.1602630000000005</c:v>
                </c:pt>
                <c:pt idx="49244">
                  <c:v>9.1506360000000004</c:v>
                </c:pt>
                <c:pt idx="49245">
                  <c:v>9.1623429999999999</c:v>
                </c:pt>
                <c:pt idx="49246">
                  <c:v>9.1706129999999995</c:v>
                </c:pt>
                <c:pt idx="49247">
                  <c:v>9.1657150000000005</c:v>
                </c:pt>
                <c:pt idx="49248">
                  <c:v>9.1628849999999993</c:v>
                </c:pt>
                <c:pt idx="49249">
                  <c:v>9.1589609999999997</c:v>
                </c:pt>
                <c:pt idx="49250">
                  <c:v>9.1534700000000004</c:v>
                </c:pt>
                <c:pt idx="49251">
                  <c:v>9.1570400000000003</c:v>
                </c:pt>
                <c:pt idx="49252">
                  <c:v>9.1594840000000008</c:v>
                </c:pt>
                <c:pt idx="49253">
                  <c:v>9.1507319999999996</c:v>
                </c:pt>
                <c:pt idx="49254">
                  <c:v>9.1550419999999999</c:v>
                </c:pt>
                <c:pt idx="49255">
                  <c:v>9.1665539999999996</c:v>
                </c:pt>
                <c:pt idx="49256">
                  <c:v>9.1639619999999997</c:v>
                </c:pt>
                <c:pt idx="49257">
                  <c:v>9.1635880000000007</c:v>
                </c:pt>
                <c:pt idx="49258">
                  <c:v>9.1657480000000007</c:v>
                </c:pt>
                <c:pt idx="49259">
                  <c:v>9.1596799999999998</c:v>
                </c:pt>
                <c:pt idx="49260">
                  <c:v>9.160145</c:v>
                </c:pt>
                <c:pt idx="49261">
                  <c:v>9.1674729999999993</c:v>
                </c:pt>
                <c:pt idx="49262">
                  <c:v>9.1630470000000006</c:v>
                </c:pt>
                <c:pt idx="49263">
                  <c:v>9.1558499999999992</c:v>
                </c:pt>
                <c:pt idx="49264">
                  <c:v>9.1676099999999998</c:v>
                </c:pt>
                <c:pt idx="49265">
                  <c:v>9.1735290000000003</c:v>
                </c:pt>
                <c:pt idx="49266">
                  <c:v>9.1640529999999991</c:v>
                </c:pt>
                <c:pt idx="49267">
                  <c:v>9.1649449999999995</c:v>
                </c:pt>
                <c:pt idx="49268">
                  <c:v>9.1659450000000007</c:v>
                </c:pt>
                <c:pt idx="49269">
                  <c:v>9.1616979999999995</c:v>
                </c:pt>
                <c:pt idx="49270">
                  <c:v>9.1704270000000001</c:v>
                </c:pt>
                <c:pt idx="49271">
                  <c:v>9.1740539999999999</c:v>
                </c:pt>
                <c:pt idx="49272">
                  <c:v>9.1644520000000007</c:v>
                </c:pt>
                <c:pt idx="49273">
                  <c:v>9.1643939999999997</c:v>
                </c:pt>
                <c:pt idx="49274">
                  <c:v>9.1661000000000001</c:v>
                </c:pt>
                <c:pt idx="49275">
                  <c:v>9.1540890000000008</c:v>
                </c:pt>
                <c:pt idx="49276">
                  <c:v>9.1533049999999996</c:v>
                </c:pt>
                <c:pt idx="49277">
                  <c:v>9.1652939999999994</c:v>
                </c:pt>
                <c:pt idx="49278">
                  <c:v>9.1687600000000007</c:v>
                </c:pt>
                <c:pt idx="49279">
                  <c:v>9.1677610000000005</c:v>
                </c:pt>
                <c:pt idx="49280">
                  <c:v>9.1639750000000006</c:v>
                </c:pt>
                <c:pt idx="49281">
                  <c:v>9.1598659999999992</c:v>
                </c:pt>
                <c:pt idx="49282">
                  <c:v>9.1651860000000003</c:v>
                </c:pt>
                <c:pt idx="49283">
                  <c:v>9.1764410000000005</c:v>
                </c:pt>
                <c:pt idx="49284">
                  <c:v>9.1718440000000001</c:v>
                </c:pt>
                <c:pt idx="49285">
                  <c:v>9.1635840000000002</c:v>
                </c:pt>
                <c:pt idx="49286">
                  <c:v>9.1706350000000008</c:v>
                </c:pt>
                <c:pt idx="49287">
                  <c:v>9.1650130000000001</c:v>
                </c:pt>
                <c:pt idx="49288">
                  <c:v>9.1537629999999996</c:v>
                </c:pt>
                <c:pt idx="49289">
                  <c:v>9.1667900000000007</c:v>
                </c:pt>
                <c:pt idx="49290">
                  <c:v>9.1717080000000006</c:v>
                </c:pt>
                <c:pt idx="49291">
                  <c:v>9.1644459999999999</c:v>
                </c:pt>
                <c:pt idx="49292">
                  <c:v>9.1709340000000008</c:v>
                </c:pt>
                <c:pt idx="49293">
                  <c:v>9.1775769999999994</c:v>
                </c:pt>
                <c:pt idx="49294">
                  <c:v>9.1641720000000007</c:v>
                </c:pt>
                <c:pt idx="49295">
                  <c:v>9.1623180000000009</c:v>
                </c:pt>
                <c:pt idx="49296">
                  <c:v>9.1821579999999994</c:v>
                </c:pt>
                <c:pt idx="49297">
                  <c:v>9.1802650000000003</c:v>
                </c:pt>
                <c:pt idx="49298">
                  <c:v>9.1707820000000009</c:v>
                </c:pt>
                <c:pt idx="49299">
                  <c:v>9.1738689999999998</c:v>
                </c:pt>
                <c:pt idx="49300">
                  <c:v>9.167503</c:v>
                </c:pt>
                <c:pt idx="49301">
                  <c:v>9.1582720000000002</c:v>
                </c:pt>
                <c:pt idx="49302">
                  <c:v>9.1647540000000003</c:v>
                </c:pt>
                <c:pt idx="49303">
                  <c:v>9.1730990000000006</c:v>
                </c:pt>
                <c:pt idx="49304">
                  <c:v>9.1677409999999995</c:v>
                </c:pt>
                <c:pt idx="49305">
                  <c:v>9.1681229999999996</c:v>
                </c:pt>
                <c:pt idx="49306">
                  <c:v>9.1759920000000008</c:v>
                </c:pt>
                <c:pt idx="49307">
                  <c:v>9.1710609999999999</c:v>
                </c:pt>
                <c:pt idx="49308">
                  <c:v>9.1714120000000001</c:v>
                </c:pt>
                <c:pt idx="49309">
                  <c:v>9.1755800000000001</c:v>
                </c:pt>
                <c:pt idx="49310">
                  <c:v>9.1693920000000002</c:v>
                </c:pt>
                <c:pt idx="49311">
                  <c:v>9.1657089999999997</c:v>
                </c:pt>
                <c:pt idx="49312">
                  <c:v>9.1685580000000009</c:v>
                </c:pt>
                <c:pt idx="49313">
                  <c:v>9.1706979999999998</c:v>
                </c:pt>
                <c:pt idx="49314">
                  <c:v>9.1651450000000008</c:v>
                </c:pt>
                <c:pt idx="49315">
                  <c:v>9.1678770000000007</c:v>
                </c:pt>
                <c:pt idx="49316">
                  <c:v>9.1778429999999993</c:v>
                </c:pt>
                <c:pt idx="49317">
                  <c:v>9.1770069999999997</c:v>
                </c:pt>
                <c:pt idx="49318">
                  <c:v>9.173546</c:v>
                </c:pt>
                <c:pt idx="49319">
                  <c:v>9.1729599999999998</c:v>
                </c:pt>
                <c:pt idx="49320">
                  <c:v>9.1717910000000007</c:v>
                </c:pt>
                <c:pt idx="49321">
                  <c:v>9.1683939999999993</c:v>
                </c:pt>
                <c:pt idx="49322">
                  <c:v>9.1690330000000007</c:v>
                </c:pt>
                <c:pt idx="49323">
                  <c:v>9.1719299999999997</c:v>
                </c:pt>
                <c:pt idx="49324">
                  <c:v>9.1704369999999997</c:v>
                </c:pt>
                <c:pt idx="49325">
                  <c:v>9.1736880000000003</c:v>
                </c:pt>
                <c:pt idx="49326">
                  <c:v>9.1778320000000004</c:v>
                </c:pt>
                <c:pt idx="49327">
                  <c:v>9.1744699999999995</c:v>
                </c:pt>
                <c:pt idx="49328">
                  <c:v>9.1769269999999992</c:v>
                </c:pt>
                <c:pt idx="49329">
                  <c:v>9.1821920000000006</c:v>
                </c:pt>
                <c:pt idx="49330">
                  <c:v>9.1781469999999992</c:v>
                </c:pt>
                <c:pt idx="49331">
                  <c:v>9.1750849999999993</c:v>
                </c:pt>
                <c:pt idx="49332">
                  <c:v>9.1769099999999995</c:v>
                </c:pt>
                <c:pt idx="49333">
                  <c:v>9.17849</c:v>
                </c:pt>
                <c:pt idx="49334">
                  <c:v>9.1822049999999997</c:v>
                </c:pt>
                <c:pt idx="49335">
                  <c:v>9.1818729999999995</c:v>
                </c:pt>
                <c:pt idx="49336">
                  <c:v>9.1695759999999993</c:v>
                </c:pt>
                <c:pt idx="49337">
                  <c:v>9.1683579999999996</c:v>
                </c:pt>
                <c:pt idx="49338">
                  <c:v>9.1761520000000001</c:v>
                </c:pt>
                <c:pt idx="49339">
                  <c:v>9.1732359999999993</c:v>
                </c:pt>
                <c:pt idx="49340">
                  <c:v>9.1739879999999996</c:v>
                </c:pt>
                <c:pt idx="49341">
                  <c:v>9.1771399999999996</c:v>
                </c:pt>
                <c:pt idx="49342">
                  <c:v>9.1754359999999995</c:v>
                </c:pt>
                <c:pt idx="49343">
                  <c:v>9.1788509999999999</c:v>
                </c:pt>
                <c:pt idx="49344">
                  <c:v>9.1814040000000006</c:v>
                </c:pt>
                <c:pt idx="49345">
                  <c:v>9.1731020000000001</c:v>
                </c:pt>
                <c:pt idx="49346">
                  <c:v>9.1655610000000003</c:v>
                </c:pt>
                <c:pt idx="49347">
                  <c:v>9.1735710000000008</c:v>
                </c:pt>
                <c:pt idx="49348">
                  <c:v>9.1802930000000007</c:v>
                </c:pt>
                <c:pt idx="49349">
                  <c:v>9.1785859999999992</c:v>
                </c:pt>
                <c:pt idx="49350">
                  <c:v>9.1821149999999996</c:v>
                </c:pt>
                <c:pt idx="49351">
                  <c:v>9.1757410000000004</c:v>
                </c:pt>
                <c:pt idx="49352">
                  <c:v>9.1654180000000007</c:v>
                </c:pt>
                <c:pt idx="49353">
                  <c:v>9.1745959999999993</c:v>
                </c:pt>
                <c:pt idx="49354">
                  <c:v>9.1805900000000005</c:v>
                </c:pt>
                <c:pt idx="49355">
                  <c:v>9.1747730000000001</c:v>
                </c:pt>
                <c:pt idx="49356">
                  <c:v>9.1794530000000005</c:v>
                </c:pt>
                <c:pt idx="49357">
                  <c:v>9.1855580000000003</c:v>
                </c:pt>
                <c:pt idx="49358">
                  <c:v>9.1790489999999991</c:v>
                </c:pt>
                <c:pt idx="49359">
                  <c:v>9.1794960000000003</c:v>
                </c:pt>
                <c:pt idx="49360">
                  <c:v>9.1828620000000001</c:v>
                </c:pt>
                <c:pt idx="49361">
                  <c:v>9.1751079999999998</c:v>
                </c:pt>
                <c:pt idx="49362">
                  <c:v>9.1776999999999997</c:v>
                </c:pt>
                <c:pt idx="49363">
                  <c:v>9.1832089999999997</c:v>
                </c:pt>
                <c:pt idx="49364">
                  <c:v>9.17347</c:v>
                </c:pt>
                <c:pt idx="49365">
                  <c:v>9.1696550000000006</c:v>
                </c:pt>
                <c:pt idx="49366">
                  <c:v>9.1813400000000005</c:v>
                </c:pt>
                <c:pt idx="49367">
                  <c:v>9.1848220000000005</c:v>
                </c:pt>
                <c:pt idx="49368">
                  <c:v>9.1784599999999994</c:v>
                </c:pt>
                <c:pt idx="49369">
                  <c:v>9.1825810000000008</c:v>
                </c:pt>
                <c:pt idx="49370">
                  <c:v>9.1822990000000004</c:v>
                </c:pt>
                <c:pt idx="49371">
                  <c:v>9.1820310000000003</c:v>
                </c:pt>
                <c:pt idx="49372">
                  <c:v>9.1917519999999993</c:v>
                </c:pt>
                <c:pt idx="49373">
                  <c:v>9.1874760000000002</c:v>
                </c:pt>
                <c:pt idx="49374">
                  <c:v>9.1797000000000004</c:v>
                </c:pt>
                <c:pt idx="49375">
                  <c:v>9.1822750000000006</c:v>
                </c:pt>
                <c:pt idx="49376">
                  <c:v>9.1828090000000007</c:v>
                </c:pt>
                <c:pt idx="49377">
                  <c:v>9.1783140000000003</c:v>
                </c:pt>
                <c:pt idx="49378">
                  <c:v>9.1803349999999995</c:v>
                </c:pt>
                <c:pt idx="49379">
                  <c:v>9.1858050000000002</c:v>
                </c:pt>
                <c:pt idx="49380">
                  <c:v>9.1794189999999993</c:v>
                </c:pt>
                <c:pt idx="49381">
                  <c:v>9.1803100000000004</c:v>
                </c:pt>
                <c:pt idx="49382">
                  <c:v>9.1857369999999996</c:v>
                </c:pt>
                <c:pt idx="49383">
                  <c:v>9.1831739999999993</c:v>
                </c:pt>
                <c:pt idx="49384">
                  <c:v>9.1907720000000008</c:v>
                </c:pt>
                <c:pt idx="49385">
                  <c:v>9.1943870000000008</c:v>
                </c:pt>
                <c:pt idx="49386">
                  <c:v>9.1828439999999993</c:v>
                </c:pt>
                <c:pt idx="49387">
                  <c:v>9.1756639999999994</c:v>
                </c:pt>
                <c:pt idx="49388">
                  <c:v>9.1841559999999998</c:v>
                </c:pt>
                <c:pt idx="49389">
                  <c:v>9.1855930000000008</c:v>
                </c:pt>
                <c:pt idx="49390">
                  <c:v>9.1805230000000009</c:v>
                </c:pt>
                <c:pt idx="49391">
                  <c:v>9.1926220000000001</c:v>
                </c:pt>
                <c:pt idx="49392">
                  <c:v>9.1874880000000001</c:v>
                </c:pt>
                <c:pt idx="49393">
                  <c:v>9.1742659999999994</c:v>
                </c:pt>
                <c:pt idx="49394">
                  <c:v>9.1893100000000008</c:v>
                </c:pt>
                <c:pt idx="49395">
                  <c:v>9.1949509999999997</c:v>
                </c:pt>
                <c:pt idx="49396">
                  <c:v>9.1850009999999997</c:v>
                </c:pt>
                <c:pt idx="49397">
                  <c:v>9.1892879999999995</c:v>
                </c:pt>
                <c:pt idx="49398">
                  <c:v>9.1899660000000001</c:v>
                </c:pt>
                <c:pt idx="49399">
                  <c:v>9.1786790000000007</c:v>
                </c:pt>
                <c:pt idx="49400">
                  <c:v>9.1839220000000008</c:v>
                </c:pt>
                <c:pt idx="49401">
                  <c:v>9.1886449999999993</c:v>
                </c:pt>
                <c:pt idx="49402">
                  <c:v>9.1709160000000001</c:v>
                </c:pt>
                <c:pt idx="49403">
                  <c:v>9.1780469999999994</c:v>
                </c:pt>
                <c:pt idx="49404">
                  <c:v>9.1960219999999993</c:v>
                </c:pt>
                <c:pt idx="49405">
                  <c:v>9.1872310000000006</c:v>
                </c:pt>
                <c:pt idx="49406">
                  <c:v>9.1808840000000007</c:v>
                </c:pt>
                <c:pt idx="49407">
                  <c:v>9.1883590000000002</c:v>
                </c:pt>
                <c:pt idx="49408">
                  <c:v>9.1875689999999999</c:v>
                </c:pt>
                <c:pt idx="49409">
                  <c:v>9.1769269999999992</c:v>
                </c:pt>
                <c:pt idx="49410">
                  <c:v>9.1827360000000002</c:v>
                </c:pt>
                <c:pt idx="49411">
                  <c:v>9.1932899999999993</c:v>
                </c:pt>
                <c:pt idx="49412">
                  <c:v>9.18811</c:v>
                </c:pt>
                <c:pt idx="49413">
                  <c:v>9.1918930000000003</c:v>
                </c:pt>
                <c:pt idx="49414">
                  <c:v>9.1956880000000005</c:v>
                </c:pt>
                <c:pt idx="49415">
                  <c:v>9.1906569999999999</c:v>
                </c:pt>
                <c:pt idx="49416">
                  <c:v>9.1954209999999996</c:v>
                </c:pt>
                <c:pt idx="49417">
                  <c:v>9.1950389999999995</c:v>
                </c:pt>
                <c:pt idx="49418">
                  <c:v>9.1884680000000003</c:v>
                </c:pt>
                <c:pt idx="49419">
                  <c:v>9.1917369999999998</c:v>
                </c:pt>
                <c:pt idx="49420">
                  <c:v>9.1932259999999992</c:v>
                </c:pt>
                <c:pt idx="49421">
                  <c:v>9.1799599999999995</c:v>
                </c:pt>
                <c:pt idx="49422">
                  <c:v>9.1825469999999996</c:v>
                </c:pt>
                <c:pt idx="49423">
                  <c:v>9.1972280000000008</c:v>
                </c:pt>
                <c:pt idx="49424">
                  <c:v>9.185867</c:v>
                </c:pt>
                <c:pt idx="49425">
                  <c:v>9.1788290000000003</c:v>
                </c:pt>
                <c:pt idx="49426">
                  <c:v>9.1913210000000003</c:v>
                </c:pt>
                <c:pt idx="49427">
                  <c:v>9.1979070000000007</c:v>
                </c:pt>
                <c:pt idx="49428">
                  <c:v>9.1973249999999993</c:v>
                </c:pt>
                <c:pt idx="49429">
                  <c:v>9.1955760000000009</c:v>
                </c:pt>
                <c:pt idx="49430">
                  <c:v>9.1938259999999996</c:v>
                </c:pt>
                <c:pt idx="49431">
                  <c:v>9.1953449999999997</c:v>
                </c:pt>
                <c:pt idx="49432">
                  <c:v>9.1995100000000001</c:v>
                </c:pt>
                <c:pt idx="49433">
                  <c:v>9.1885899999999996</c:v>
                </c:pt>
                <c:pt idx="49434">
                  <c:v>9.1780360000000005</c:v>
                </c:pt>
                <c:pt idx="49435">
                  <c:v>9.1950040000000008</c:v>
                </c:pt>
                <c:pt idx="49436">
                  <c:v>9.1964210000000008</c:v>
                </c:pt>
                <c:pt idx="49437">
                  <c:v>9.181654</c:v>
                </c:pt>
                <c:pt idx="49438">
                  <c:v>9.1923530000000007</c:v>
                </c:pt>
                <c:pt idx="49439">
                  <c:v>9.2019210000000005</c:v>
                </c:pt>
                <c:pt idx="49440">
                  <c:v>9.1919979999999999</c:v>
                </c:pt>
                <c:pt idx="49441">
                  <c:v>9.188148</c:v>
                </c:pt>
                <c:pt idx="49442">
                  <c:v>9.1948969999999992</c:v>
                </c:pt>
                <c:pt idx="49443">
                  <c:v>9.1908849999999997</c:v>
                </c:pt>
                <c:pt idx="49444">
                  <c:v>9.1814769999999992</c:v>
                </c:pt>
                <c:pt idx="49445">
                  <c:v>9.1848790000000005</c:v>
                </c:pt>
                <c:pt idx="49446">
                  <c:v>9.1885030000000008</c:v>
                </c:pt>
                <c:pt idx="49447">
                  <c:v>9.1920149999999996</c:v>
                </c:pt>
                <c:pt idx="49448">
                  <c:v>9.2007999999999992</c:v>
                </c:pt>
                <c:pt idx="49449">
                  <c:v>9.2001019999999993</c:v>
                </c:pt>
                <c:pt idx="49450">
                  <c:v>9.192304</c:v>
                </c:pt>
                <c:pt idx="49451">
                  <c:v>9.1932919999999996</c:v>
                </c:pt>
                <c:pt idx="49452">
                  <c:v>9.2013339999999992</c:v>
                </c:pt>
                <c:pt idx="49453">
                  <c:v>9.1950950000000002</c:v>
                </c:pt>
                <c:pt idx="49454">
                  <c:v>9.1912330000000004</c:v>
                </c:pt>
                <c:pt idx="49455">
                  <c:v>9.2035119999999999</c:v>
                </c:pt>
                <c:pt idx="49456">
                  <c:v>9.2006340000000009</c:v>
                </c:pt>
                <c:pt idx="49457">
                  <c:v>9.1933710000000008</c:v>
                </c:pt>
                <c:pt idx="49458">
                  <c:v>9.1966649999999994</c:v>
                </c:pt>
                <c:pt idx="49459">
                  <c:v>9.1991770000000006</c:v>
                </c:pt>
                <c:pt idx="49460">
                  <c:v>9.1946399999999997</c:v>
                </c:pt>
                <c:pt idx="49461">
                  <c:v>9.1925729999999994</c:v>
                </c:pt>
                <c:pt idx="49462">
                  <c:v>9.1966289999999997</c:v>
                </c:pt>
                <c:pt idx="49463">
                  <c:v>9.2005649999999992</c:v>
                </c:pt>
                <c:pt idx="49464">
                  <c:v>9.2086590000000008</c:v>
                </c:pt>
                <c:pt idx="49465">
                  <c:v>9.1972419999999993</c:v>
                </c:pt>
                <c:pt idx="49466">
                  <c:v>9.1899820000000005</c:v>
                </c:pt>
                <c:pt idx="49467">
                  <c:v>9.2084220000000006</c:v>
                </c:pt>
                <c:pt idx="49468">
                  <c:v>9.2039709999999992</c:v>
                </c:pt>
                <c:pt idx="49469">
                  <c:v>9.1911349999999992</c:v>
                </c:pt>
                <c:pt idx="49470">
                  <c:v>9.1967619999999997</c:v>
                </c:pt>
                <c:pt idx="49471">
                  <c:v>9.1972909999999999</c:v>
                </c:pt>
                <c:pt idx="49472">
                  <c:v>9.1894899999999993</c:v>
                </c:pt>
                <c:pt idx="49473">
                  <c:v>9.1894430000000007</c:v>
                </c:pt>
                <c:pt idx="49474">
                  <c:v>9.1934389999999997</c:v>
                </c:pt>
                <c:pt idx="49475">
                  <c:v>9.1918670000000002</c:v>
                </c:pt>
                <c:pt idx="49476">
                  <c:v>9.2001069999999991</c:v>
                </c:pt>
                <c:pt idx="49477">
                  <c:v>9.2111070000000002</c:v>
                </c:pt>
                <c:pt idx="49478">
                  <c:v>9.2086310000000005</c:v>
                </c:pt>
                <c:pt idx="49479">
                  <c:v>9.2076410000000006</c:v>
                </c:pt>
                <c:pt idx="49480">
                  <c:v>9.2093520000000009</c:v>
                </c:pt>
                <c:pt idx="49481">
                  <c:v>9.2062279999999994</c:v>
                </c:pt>
                <c:pt idx="49482">
                  <c:v>9.1954790000000006</c:v>
                </c:pt>
                <c:pt idx="49483">
                  <c:v>9.1901119999999992</c:v>
                </c:pt>
                <c:pt idx="49484">
                  <c:v>9.196199</c:v>
                </c:pt>
                <c:pt idx="49485">
                  <c:v>9.1962829999999993</c:v>
                </c:pt>
                <c:pt idx="49486">
                  <c:v>9.1947139999999994</c:v>
                </c:pt>
                <c:pt idx="49487">
                  <c:v>9.1956480000000003</c:v>
                </c:pt>
                <c:pt idx="49488">
                  <c:v>9.1973690000000001</c:v>
                </c:pt>
                <c:pt idx="49489">
                  <c:v>9.2049310000000002</c:v>
                </c:pt>
                <c:pt idx="49490">
                  <c:v>9.2089269999999992</c:v>
                </c:pt>
                <c:pt idx="49491">
                  <c:v>9.2029219999999992</c:v>
                </c:pt>
                <c:pt idx="49492">
                  <c:v>9.1945490000000003</c:v>
                </c:pt>
                <c:pt idx="49493">
                  <c:v>9.1938329999999997</c:v>
                </c:pt>
                <c:pt idx="49494">
                  <c:v>9.1939410000000006</c:v>
                </c:pt>
                <c:pt idx="49495">
                  <c:v>9.1939759999999993</c:v>
                </c:pt>
                <c:pt idx="49496">
                  <c:v>9.2038039999999999</c:v>
                </c:pt>
                <c:pt idx="49497">
                  <c:v>9.2043850000000003</c:v>
                </c:pt>
                <c:pt idx="49498">
                  <c:v>9.1996959999999994</c:v>
                </c:pt>
                <c:pt idx="49499">
                  <c:v>9.2109480000000001</c:v>
                </c:pt>
                <c:pt idx="49500">
                  <c:v>9.2136340000000008</c:v>
                </c:pt>
                <c:pt idx="49501">
                  <c:v>9.2021639999999998</c:v>
                </c:pt>
                <c:pt idx="49502">
                  <c:v>9.2003599999999999</c:v>
                </c:pt>
                <c:pt idx="49503">
                  <c:v>9.2107229999999998</c:v>
                </c:pt>
                <c:pt idx="49504">
                  <c:v>9.2122700000000002</c:v>
                </c:pt>
                <c:pt idx="49505">
                  <c:v>9.2108380000000007</c:v>
                </c:pt>
                <c:pt idx="49506">
                  <c:v>9.2097940000000005</c:v>
                </c:pt>
                <c:pt idx="49507">
                  <c:v>9.1964079999999999</c:v>
                </c:pt>
                <c:pt idx="49508">
                  <c:v>9.1989020000000004</c:v>
                </c:pt>
                <c:pt idx="49509">
                  <c:v>9.2083130000000004</c:v>
                </c:pt>
                <c:pt idx="49510">
                  <c:v>9.1967409999999994</c:v>
                </c:pt>
                <c:pt idx="49511">
                  <c:v>9.1965409999999999</c:v>
                </c:pt>
                <c:pt idx="49512">
                  <c:v>9.2117310000000003</c:v>
                </c:pt>
                <c:pt idx="49513">
                  <c:v>9.2082929999999994</c:v>
                </c:pt>
                <c:pt idx="49514">
                  <c:v>9.1967169999999996</c:v>
                </c:pt>
                <c:pt idx="49515">
                  <c:v>9.2102020000000007</c:v>
                </c:pt>
                <c:pt idx="49516">
                  <c:v>9.2098270000000007</c:v>
                </c:pt>
                <c:pt idx="49517">
                  <c:v>9.1872749999999996</c:v>
                </c:pt>
                <c:pt idx="49518">
                  <c:v>9.1994480000000003</c:v>
                </c:pt>
                <c:pt idx="49519">
                  <c:v>9.2101889999999997</c:v>
                </c:pt>
                <c:pt idx="49520">
                  <c:v>9.1957749999999994</c:v>
                </c:pt>
                <c:pt idx="49521">
                  <c:v>9.203837</c:v>
                </c:pt>
                <c:pt idx="49522">
                  <c:v>9.2171230000000008</c:v>
                </c:pt>
                <c:pt idx="49523">
                  <c:v>9.2061189999999993</c:v>
                </c:pt>
                <c:pt idx="49524">
                  <c:v>9.1994229999999995</c:v>
                </c:pt>
                <c:pt idx="49525">
                  <c:v>9.2109699999999997</c:v>
                </c:pt>
                <c:pt idx="49526">
                  <c:v>9.2111529999999995</c:v>
                </c:pt>
                <c:pt idx="49527">
                  <c:v>9.2022490000000001</c:v>
                </c:pt>
                <c:pt idx="49528">
                  <c:v>9.2070109999999996</c:v>
                </c:pt>
                <c:pt idx="49529">
                  <c:v>9.205902</c:v>
                </c:pt>
                <c:pt idx="49530">
                  <c:v>9.2005599999999994</c:v>
                </c:pt>
                <c:pt idx="49531">
                  <c:v>9.2109509999999997</c:v>
                </c:pt>
                <c:pt idx="49532">
                  <c:v>9.2129159999999999</c:v>
                </c:pt>
                <c:pt idx="49533">
                  <c:v>9.2023130000000002</c:v>
                </c:pt>
                <c:pt idx="49534">
                  <c:v>9.2061919999999997</c:v>
                </c:pt>
                <c:pt idx="49535">
                  <c:v>9.2138039999999997</c:v>
                </c:pt>
                <c:pt idx="49536">
                  <c:v>9.2043610000000005</c:v>
                </c:pt>
                <c:pt idx="49537">
                  <c:v>9.20261</c:v>
                </c:pt>
                <c:pt idx="49538">
                  <c:v>9.2115080000000003</c:v>
                </c:pt>
                <c:pt idx="49539">
                  <c:v>9.2086790000000001</c:v>
                </c:pt>
                <c:pt idx="49540">
                  <c:v>9.2150449999999999</c:v>
                </c:pt>
                <c:pt idx="49541">
                  <c:v>9.2179739999999999</c:v>
                </c:pt>
                <c:pt idx="49542">
                  <c:v>9.2045919999999999</c:v>
                </c:pt>
                <c:pt idx="49543">
                  <c:v>9.2082949999999997</c:v>
                </c:pt>
                <c:pt idx="49544">
                  <c:v>9.2179129999999994</c:v>
                </c:pt>
                <c:pt idx="49545">
                  <c:v>9.210369</c:v>
                </c:pt>
                <c:pt idx="49546">
                  <c:v>9.2058350000000004</c:v>
                </c:pt>
                <c:pt idx="49547">
                  <c:v>9.2130240000000008</c:v>
                </c:pt>
                <c:pt idx="49548">
                  <c:v>9.2087909999999997</c:v>
                </c:pt>
                <c:pt idx="49549">
                  <c:v>9.2018660000000008</c:v>
                </c:pt>
                <c:pt idx="49550">
                  <c:v>9.2116679999999995</c:v>
                </c:pt>
                <c:pt idx="49551">
                  <c:v>9.2145869999999999</c:v>
                </c:pt>
                <c:pt idx="49552">
                  <c:v>9.2129890000000003</c:v>
                </c:pt>
                <c:pt idx="49553">
                  <c:v>9.2224869999999992</c:v>
                </c:pt>
                <c:pt idx="49554">
                  <c:v>9.2232269999999996</c:v>
                </c:pt>
                <c:pt idx="49555">
                  <c:v>9.2146869999999996</c:v>
                </c:pt>
                <c:pt idx="49556">
                  <c:v>9.2164819999999992</c:v>
                </c:pt>
                <c:pt idx="49557">
                  <c:v>9.2165979999999994</c:v>
                </c:pt>
                <c:pt idx="49558">
                  <c:v>9.2062329999999992</c:v>
                </c:pt>
                <c:pt idx="49559">
                  <c:v>9.2102690000000003</c:v>
                </c:pt>
                <c:pt idx="49560">
                  <c:v>9.2140640000000005</c:v>
                </c:pt>
                <c:pt idx="49561">
                  <c:v>9.2017389999999999</c:v>
                </c:pt>
                <c:pt idx="49562">
                  <c:v>9.2033210000000008</c:v>
                </c:pt>
                <c:pt idx="49563">
                  <c:v>9.2147009999999998</c:v>
                </c:pt>
                <c:pt idx="49564">
                  <c:v>9.2173440000000006</c:v>
                </c:pt>
                <c:pt idx="49565">
                  <c:v>9.2160340000000005</c:v>
                </c:pt>
                <c:pt idx="49566">
                  <c:v>9.2196569999999998</c:v>
                </c:pt>
                <c:pt idx="49567">
                  <c:v>9.2224009999999996</c:v>
                </c:pt>
                <c:pt idx="49568">
                  <c:v>9.2123799999999996</c:v>
                </c:pt>
                <c:pt idx="49569">
                  <c:v>9.2085109999999997</c:v>
                </c:pt>
                <c:pt idx="49570">
                  <c:v>9.2124930000000003</c:v>
                </c:pt>
                <c:pt idx="49571">
                  <c:v>9.2102920000000008</c:v>
                </c:pt>
                <c:pt idx="49572">
                  <c:v>9.2089440000000007</c:v>
                </c:pt>
                <c:pt idx="49573">
                  <c:v>9.2086129999999997</c:v>
                </c:pt>
                <c:pt idx="49574">
                  <c:v>9.2127110000000005</c:v>
                </c:pt>
                <c:pt idx="49575">
                  <c:v>9.2198030000000006</c:v>
                </c:pt>
                <c:pt idx="49576">
                  <c:v>9.2162190000000006</c:v>
                </c:pt>
                <c:pt idx="49577">
                  <c:v>9.2127350000000003</c:v>
                </c:pt>
                <c:pt idx="49578">
                  <c:v>9.2232459999999996</c:v>
                </c:pt>
                <c:pt idx="49579">
                  <c:v>9.2228429999999992</c:v>
                </c:pt>
                <c:pt idx="49580">
                  <c:v>9.2069559999999999</c:v>
                </c:pt>
                <c:pt idx="49581">
                  <c:v>9.2138550000000006</c:v>
                </c:pt>
                <c:pt idx="49582">
                  <c:v>9.2232690000000002</c:v>
                </c:pt>
                <c:pt idx="49583">
                  <c:v>9.2054530000000003</c:v>
                </c:pt>
                <c:pt idx="49584">
                  <c:v>9.207846</c:v>
                </c:pt>
                <c:pt idx="49585">
                  <c:v>9.2233739999999997</c:v>
                </c:pt>
                <c:pt idx="49586">
                  <c:v>9.2162050000000004</c:v>
                </c:pt>
                <c:pt idx="49587">
                  <c:v>9.2156649999999996</c:v>
                </c:pt>
                <c:pt idx="49588">
                  <c:v>9.2285679999999992</c:v>
                </c:pt>
                <c:pt idx="49589">
                  <c:v>9.2219979999999993</c:v>
                </c:pt>
                <c:pt idx="49590">
                  <c:v>9.2105929999999994</c:v>
                </c:pt>
                <c:pt idx="49591">
                  <c:v>9.2256440000000008</c:v>
                </c:pt>
                <c:pt idx="49592">
                  <c:v>9.2309079999999994</c:v>
                </c:pt>
                <c:pt idx="49593">
                  <c:v>9.2162159999999993</c:v>
                </c:pt>
                <c:pt idx="49594">
                  <c:v>9.2172180000000008</c:v>
                </c:pt>
                <c:pt idx="49595">
                  <c:v>9.2200989999999994</c:v>
                </c:pt>
                <c:pt idx="49596">
                  <c:v>9.2110970000000005</c:v>
                </c:pt>
                <c:pt idx="49597">
                  <c:v>9.2091209999999997</c:v>
                </c:pt>
                <c:pt idx="49598">
                  <c:v>9.2190949999999994</c:v>
                </c:pt>
                <c:pt idx="49599">
                  <c:v>9.2207650000000001</c:v>
                </c:pt>
                <c:pt idx="49600">
                  <c:v>9.2155679999999993</c:v>
                </c:pt>
                <c:pt idx="49601">
                  <c:v>9.2231950000000005</c:v>
                </c:pt>
                <c:pt idx="49602">
                  <c:v>9.2210599999999996</c:v>
                </c:pt>
                <c:pt idx="49603">
                  <c:v>9.2210629999999991</c:v>
                </c:pt>
                <c:pt idx="49604">
                  <c:v>9.2322340000000001</c:v>
                </c:pt>
                <c:pt idx="49605">
                  <c:v>9.2180879999999998</c:v>
                </c:pt>
                <c:pt idx="49606">
                  <c:v>9.2080760000000001</c:v>
                </c:pt>
                <c:pt idx="49607">
                  <c:v>9.2254349999999992</c:v>
                </c:pt>
                <c:pt idx="49608">
                  <c:v>9.2277850000000008</c:v>
                </c:pt>
                <c:pt idx="49609">
                  <c:v>9.2118070000000003</c:v>
                </c:pt>
                <c:pt idx="49610">
                  <c:v>9.2184570000000008</c:v>
                </c:pt>
                <c:pt idx="49611">
                  <c:v>9.2324300000000008</c:v>
                </c:pt>
                <c:pt idx="49612">
                  <c:v>9.2204610000000002</c:v>
                </c:pt>
                <c:pt idx="49613">
                  <c:v>9.2197189999999996</c:v>
                </c:pt>
                <c:pt idx="49614">
                  <c:v>9.2265440000000005</c:v>
                </c:pt>
                <c:pt idx="49615">
                  <c:v>9.2179859999999998</c:v>
                </c:pt>
                <c:pt idx="49616">
                  <c:v>9.2216009999999997</c:v>
                </c:pt>
                <c:pt idx="49617">
                  <c:v>9.2256809999999998</c:v>
                </c:pt>
                <c:pt idx="49618">
                  <c:v>9.2169100000000004</c:v>
                </c:pt>
                <c:pt idx="49619">
                  <c:v>9.2139199999999999</c:v>
                </c:pt>
                <c:pt idx="49620">
                  <c:v>9.2246889999999997</c:v>
                </c:pt>
                <c:pt idx="49621">
                  <c:v>9.2300459999999998</c:v>
                </c:pt>
                <c:pt idx="49622">
                  <c:v>9.2233049999999999</c:v>
                </c:pt>
                <c:pt idx="49623">
                  <c:v>9.2295269999999991</c:v>
                </c:pt>
                <c:pt idx="49624">
                  <c:v>9.2306010000000001</c:v>
                </c:pt>
                <c:pt idx="49625">
                  <c:v>9.2229270000000003</c:v>
                </c:pt>
                <c:pt idx="49626">
                  <c:v>9.2256850000000004</c:v>
                </c:pt>
                <c:pt idx="49627">
                  <c:v>9.2222190000000008</c:v>
                </c:pt>
                <c:pt idx="49628">
                  <c:v>9.2183440000000001</c:v>
                </c:pt>
                <c:pt idx="49629">
                  <c:v>9.2269570000000005</c:v>
                </c:pt>
                <c:pt idx="49630">
                  <c:v>9.2324269999999995</c:v>
                </c:pt>
                <c:pt idx="49631">
                  <c:v>9.2192469999999993</c:v>
                </c:pt>
                <c:pt idx="49632">
                  <c:v>9.2131620000000005</c:v>
                </c:pt>
                <c:pt idx="49633">
                  <c:v>9.2236010000000004</c:v>
                </c:pt>
                <c:pt idx="49634">
                  <c:v>9.2232909999999997</c:v>
                </c:pt>
                <c:pt idx="49635">
                  <c:v>9.2225479999999997</c:v>
                </c:pt>
                <c:pt idx="49636">
                  <c:v>9.2228519999999996</c:v>
                </c:pt>
                <c:pt idx="49637">
                  <c:v>9.2213089999999998</c:v>
                </c:pt>
                <c:pt idx="49638">
                  <c:v>9.2293880000000001</c:v>
                </c:pt>
                <c:pt idx="49639">
                  <c:v>9.2287280000000003</c:v>
                </c:pt>
                <c:pt idx="49640">
                  <c:v>9.2172850000000004</c:v>
                </c:pt>
                <c:pt idx="49641">
                  <c:v>9.2178330000000006</c:v>
                </c:pt>
                <c:pt idx="49642">
                  <c:v>9.2352249999999998</c:v>
                </c:pt>
                <c:pt idx="49643">
                  <c:v>9.2347180000000009</c:v>
                </c:pt>
                <c:pt idx="49644">
                  <c:v>9.2194830000000003</c:v>
                </c:pt>
                <c:pt idx="49645">
                  <c:v>9.2287040000000005</c:v>
                </c:pt>
                <c:pt idx="49646">
                  <c:v>9.2349800000000002</c:v>
                </c:pt>
                <c:pt idx="49647">
                  <c:v>9.2230260000000008</c:v>
                </c:pt>
                <c:pt idx="49648">
                  <c:v>9.234375</c:v>
                </c:pt>
                <c:pt idx="49649">
                  <c:v>9.2429070000000007</c:v>
                </c:pt>
                <c:pt idx="49650">
                  <c:v>9.2216749999999994</c:v>
                </c:pt>
                <c:pt idx="49651">
                  <c:v>9.2183290000000007</c:v>
                </c:pt>
                <c:pt idx="49652">
                  <c:v>9.2371800000000004</c:v>
                </c:pt>
                <c:pt idx="49653">
                  <c:v>9.2322970000000009</c:v>
                </c:pt>
                <c:pt idx="49654">
                  <c:v>9.2253559999999997</c:v>
                </c:pt>
                <c:pt idx="49655">
                  <c:v>9.2314109999999996</c:v>
                </c:pt>
                <c:pt idx="49656">
                  <c:v>9.2197800000000001</c:v>
                </c:pt>
                <c:pt idx="49657">
                  <c:v>9.2160530000000005</c:v>
                </c:pt>
                <c:pt idx="49658">
                  <c:v>9.2283139999999992</c:v>
                </c:pt>
                <c:pt idx="49659">
                  <c:v>9.2283030000000004</c:v>
                </c:pt>
                <c:pt idx="49660">
                  <c:v>9.2289569999999994</c:v>
                </c:pt>
                <c:pt idx="49661">
                  <c:v>9.2326940000000004</c:v>
                </c:pt>
                <c:pt idx="49662">
                  <c:v>9.2292529999999999</c:v>
                </c:pt>
                <c:pt idx="49663">
                  <c:v>9.226108</c:v>
                </c:pt>
                <c:pt idx="49664">
                  <c:v>9.2376120000000004</c:v>
                </c:pt>
                <c:pt idx="49665">
                  <c:v>9.2401020000000003</c:v>
                </c:pt>
                <c:pt idx="49666">
                  <c:v>9.226369</c:v>
                </c:pt>
                <c:pt idx="49667">
                  <c:v>9.2314369999999997</c:v>
                </c:pt>
                <c:pt idx="49668">
                  <c:v>9.2315970000000007</c:v>
                </c:pt>
                <c:pt idx="49669">
                  <c:v>9.2175200000000004</c:v>
                </c:pt>
                <c:pt idx="49670">
                  <c:v>9.2260019999999994</c:v>
                </c:pt>
                <c:pt idx="49671">
                  <c:v>9.2387499999999996</c:v>
                </c:pt>
                <c:pt idx="49672">
                  <c:v>9.2341569999999997</c:v>
                </c:pt>
                <c:pt idx="49673">
                  <c:v>9.2321729999999995</c:v>
                </c:pt>
                <c:pt idx="49674">
                  <c:v>9.2414839999999998</c:v>
                </c:pt>
                <c:pt idx="49675">
                  <c:v>9.2308470000000007</c:v>
                </c:pt>
                <c:pt idx="49676">
                  <c:v>9.2187509999999993</c:v>
                </c:pt>
                <c:pt idx="49677">
                  <c:v>9.2367260000000009</c:v>
                </c:pt>
                <c:pt idx="49678">
                  <c:v>9.2354690000000002</c:v>
                </c:pt>
                <c:pt idx="49679">
                  <c:v>9.2158650000000009</c:v>
                </c:pt>
                <c:pt idx="49680">
                  <c:v>9.2244150000000005</c:v>
                </c:pt>
                <c:pt idx="49681">
                  <c:v>9.2389510000000001</c:v>
                </c:pt>
                <c:pt idx="49682">
                  <c:v>9.2338330000000006</c:v>
                </c:pt>
                <c:pt idx="49683">
                  <c:v>9.2340739999999997</c:v>
                </c:pt>
                <c:pt idx="49684">
                  <c:v>9.2420709999999993</c:v>
                </c:pt>
                <c:pt idx="49685">
                  <c:v>9.2362939999999991</c:v>
                </c:pt>
                <c:pt idx="49686">
                  <c:v>9.2416889999999992</c:v>
                </c:pt>
                <c:pt idx="49687">
                  <c:v>9.2534489999999998</c:v>
                </c:pt>
                <c:pt idx="49688">
                  <c:v>9.2412740000000007</c:v>
                </c:pt>
                <c:pt idx="49689">
                  <c:v>9.2320060000000002</c:v>
                </c:pt>
                <c:pt idx="49690">
                  <c:v>9.2364370000000005</c:v>
                </c:pt>
                <c:pt idx="49691">
                  <c:v>9.2322089999999992</c:v>
                </c:pt>
                <c:pt idx="49692">
                  <c:v>9.2246430000000004</c:v>
                </c:pt>
                <c:pt idx="49693">
                  <c:v>9.2308500000000002</c:v>
                </c:pt>
                <c:pt idx="49694">
                  <c:v>9.2338850000000008</c:v>
                </c:pt>
                <c:pt idx="49695">
                  <c:v>9.2281010000000006</c:v>
                </c:pt>
                <c:pt idx="49696">
                  <c:v>9.2343709999999994</c:v>
                </c:pt>
                <c:pt idx="49697">
                  <c:v>9.2377880000000001</c:v>
                </c:pt>
                <c:pt idx="49698">
                  <c:v>9.231579</c:v>
                </c:pt>
                <c:pt idx="49699">
                  <c:v>9.2328539999999997</c:v>
                </c:pt>
                <c:pt idx="49700">
                  <c:v>9.2367530000000002</c:v>
                </c:pt>
                <c:pt idx="49701">
                  <c:v>9.2334820000000004</c:v>
                </c:pt>
                <c:pt idx="49702">
                  <c:v>9.2284410000000001</c:v>
                </c:pt>
                <c:pt idx="49703">
                  <c:v>9.2354649999999996</c:v>
                </c:pt>
                <c:pt idx="49704">
                  <c:v>9.2353269999999998</c:v>
                </c:pt>
                <c:pt idx="49705">
                  <c:v>9.2288160000000001</c:v>
                </c:pt>
                <c:pt idx="49706">
                  <c:v>9.2444579999999998</c:v>
                </c:pt>
                <c:pt idx="49707">
                  <c:v>9.2468249999999994</c:v>
                </c:pt>
                <c:pt idx="49708">
                  <c:v>9.232704</c:v>
                </c:pt>
                <c:pt idx="49709">
                  <c:v>9.2378219999999995</c:v>
                </c:pt>
                <c:pt idx="49710">
                  <c:v>9.2401149999999994</c:v>
                </c:pt>
                <c:pt idx="49711">
                  <c:v>9.2339959999999994</c:v>
                </c:pt>
                <c:pt idx="49712">
                  <c:v>9.2379040000000003</c:v>
                </c:pt>
                <c:pt idx="49713">
                  <c:v>9.2450840000000003</c:v>
                </c:pt>
                <c:pt idx="49714">
                  <c:v>9.2463029999999993</c:v>
                </c:pt>
                <c:pt idx="49715">
                  <c:v>9.2423120000000001</c:v>
                </c:pt>
                <c:pt idx="49716">
                  <c:v>9.2345159999999993</c:v>
                </c:pt>
                <c:pt idx="49717">
                  <c:v>9.2274069999999995</c:v>
                </c:pt>
                <c:pt idx="49718">
                  <c:v>9.2353079999999999</c:v>
                </c:pt>
                <c:pt idx="49719">
                  <c:v>9.2403530000000007</c:v>
                </c:pt>
                <c:pt idx="49720">
                  <c:v>9.2338389999999997</c:v>
                </c:pt>
                <c:pt idx="49721">
                  <c:v>9.2360620000000004</c:v>
                </c:pt>
                <c:pt idx="49722">
                  <c:v>9.2426630000000003</c:v>
                </c:pt>
                <c:pt idx="49723">
                  <c:v>9.2435799999999997</c:v>
                </c:pt>
                <c:pt idx="49724">
                  <c:v>9.2420000000000009</c:v>
                </c:pt>
                <c:pt idx="49725">
                  <c:v>9.2432309999999998</c:v>
                </c:pt>
                <c:pt idx="49726">
                  <c:v>9.2386759999999999</c:v>
                </c:pt>
                <c:pt idx="49727">
                  <c:v>9.2331649999999996</c:v>
                </c:pt>
                <c:pt idx="49728">
                  <c:v>9.2439389999999992</c:v>
                </c:pt>
                <c:pt idx="49729">
                  <c:v>9.2457139999999995</c:v>
                </c:pt>
                <c:pt idx="49730">
                  <c:v>9.2333449999999999</c:v>
                </c:pt>
                <c:pt idx="49731">
                  <c:v>9.235455</c:v>
                </c:pt>
                <c:pt idx="49732">
                  <c:v>9.2479610000000001</c:v>
                </c:pt>
                <c:pt idx="49733">
                  <c:v>9.2505869999999994</c:v>
                </c:pt>
                <c:pt idx="49734">
                  <c:v>9.2483550000000001</c:v>
                </c:pt>
                <c:pt idx="49735">
                  <c:v>9.2482179999999996</c:v>
                </c:pt>
                <c:pt idx="49736">
                  <c:v>9.2430459999999997</c:v>
                </c:pt>
                <c:pt idx="49737">
                  <c:v>9.2421030000000002</c:v>
                </c:pt>
                <c:pt idx="49738">
                  <c:v>9.2449560000000002</c:v>
                </c:pt>
                <c:pt idx="49739">
                  <c:v>9.2399140000000006</c:v>
                </c:pt>
                <c:pt idx="49740">
                  <c:v>9.2419309999999992</c:v>
                </c:pt>
                <c:pt idx="49741">
                  <c:v>9.2459980000000002</c:v>
                </c:pt>
                <c:pt idx="49742">
                  <c:v>9.2412910000000004</c:v>
                </c:pt>
                <c:pt idx="49743">
                  <c:v>9.2420150000000003</c:v>
                </c:pt>
                <c:pt idx="49744">
                  <c:v>9.2475909999999999</c:v>
                </c:pt>
                <c:pt idx="49745">
                  <c:v>9.2465829999999993</c:v>
                </c:pt>
                <c:pt idx="49746">
                  <c:v>9.2467550000000003</c:v>
                </c:pt>
                <c:pt idx="49747">
                  <c:v>9.253266</c:v>
                </c:pt>
                <c:pt idx="49748">
                  <c:v>9.2468070000000004</c:v>
                </c:pt>
                <c:pt idx="49749">
                  <c:v>9.2350989999999999</c:v>
                </c:pt>
                <c:pt idx="49750">
                  <c:v>9.2457019999999996</c:v>
                </c:pt>
                <c:pt idx="49751">
                  <c:v>9.2485189999999999</c:v>
                </c:pt>
                <c:pt idx="49752">
                  <c:v>9.2354249999999993</c:v>
                </c:pt>
                <c:pt idx="49753">
                  <c:v>9.2385099999999998</c:v>
                </c:pt>
                <c:pt idx="49754">
                  <c:v>9.2433680000000003</c:v>
                </c:pt>
                <c:pt idx="49755">
                  <c:v>9.2377559999999992</c:v>
                </c:pt>
                <c:pt idx="49756">
                  <c:v>9.2398120000000006</c:v>
                </c:pt>
                <c:pt idx="49757">
                  <c:v>9.2489120000000007</c:v>
                </c:pt>
                <c:pt idx="49758">
                  <c:v>9.2452939999999995</c:v>
                </c:pt>
                <c:pt idx="49759">
                  <c:v>9.2417630000000006</c:v>
                </c:pt>
                <c:pt idx="49760">
                  <c:v>9.2458100000000005</c:v>
                </c:pt>
                <c:pt idx="49761">
                  <c:v>9.2398849999999992</c:v>
                </c:pt>
                <c:pt idx="49762">
                  <c:v>9.2404639999999993</c:v>
                </c:pt>
                <c:pt idx="49763">
                  <c:v>9.2466469999999994</c:v>
                </c:pt>
                <c:pt idx="49764">
                  <c:v>9.2422280000000008</c:v>
                </c:pt>
                <c:pt idx="49765">
                  <c:v>9.2415710000000004</c:v>
                </c:pt>
                <c:pt idx="49766">
                  <c:v>9.2504749999999998</c:v>
                </c:pt>
                <c:pt idx="49767">
                  <c:v>9.2557720000000003</c:v>
                </c:pt>
                <c:pt idx="49768">
                  <c:v>9.2460210000000007</c:v>
                </c:pt>
                <c:pt idx="49769">
                  <c:v>9.2496580000000002</c:v>
                </c:pt>
                <c:pt idx="49770">
                  <c:v>9.2637599999999996</c:v>
                </c:pt>
                <c:pt idx="49771">
                  <c:v>9.2540759999999995</c:v>
                </c:pt>
                <c:pt idx="49772">
                  <c:v>9.2497389999999999</c:v>
                </c:pt>
                <c:pt idx="49773">
                  <c:v>9.2547879999999996</c:v>
                </c:pt>
                <c:pt idx="49774">
                  <c:v>9.2471130000000006</c:v>
                </c:pt>
                <c:pt idx="49775">
                  <c:v>9.243703</c:v>
                </c:pt>
                <c:pt idx="49776">
                  <c:v>9.2506149999999998</c:v>
                </c:pt>
                <c:pt idx="49777">
                  <c:v>9.2527439999999999</c:v>
                </c:pt>
                <c:pt idx="49778">
                  <c:v>9.2490220000000001</c:v>
                </c:pt>
                <c:pt idx="49779">
                  <c:v>9.2503659999999996</c:v>
                </c:pt>
                <c:pt idx="49780">
                  <c:v>9.2537350000000007</c:v>
                </c:pt>
                <c:pt idx="49781">
                  <c:v>9.2520950000000006</c:v>
                </c:pt>
                <c:pt idx="49782">
                  <c:v>9.2494139999999998</c:v>
                </c:pt>
                <c:pt idx="49783">
                  <c:v>9.2499500000000001</c:v>
                </c:pt>
                <c:pt idx="49784">
                  <c:v>9.2544319999999995</c:v>
                </c:pt>
                <c:pt idx="49785">
                  <c:v>9.2543419999999994</c:v>
                </c:pt>
                <c:pt idx="49786">
                  <c:v>9.2485470000000003</c:v>
                </c:pt>
                <c:pt idx="49787">
                  <c:v>9.2442100000000007</c:v>
                </c:pt>
                <c:pt idx="49788">
                  <c:v>9.242661</c:v>
                </c:pt>
                <c:pt idx="49789">
                  <c:v>9.2474910000000001</c:v>
                </c:pt>
                <c:pt idx="49790">
                  <c:v>9.2439630000000008</c:v>
                </c:pt>
                <c:pt idx="49791">
                  <c:v>9.2442840000000004</c:v>
                </c:pt>
                <c:pt idx="49792">
                  <c:v>9.2600909999999992</c:v>
                </c:pt>
                <c:pt idx="49793">
                  <c:v>9.2557510000000001</c:v>
                </c:pt>
                <c:pt idx="49794">
                  <c:v>9.2463300000000004</c:v>
                </c:pt>
                <c:pt idx="49795">
                  <c:v>9.2559489999999993</c:v>
                </c:pt>
                <c:pt idx="49796">
                  <c:v>9.2564580000000003</c:v>
                </c:pt>
                <c:pt idx="49797">
                  <c:v>9.2447520000000001</c:v>
                </c:pt>
                <c:pt idx="49798">
                  <c:v>9.2495039999999999</c:v>
                </c:pt>
                <c:pt idx="49799">
                  <c:v>9.2598559999999992</c:v>
                </c:pt>
                <c:pt idx="49800">
                  <c:v>9.2509189999999997</c:v>
                </c:pt>
                <c:pt idx="49801">
                  <c:v>9.2491500000000002</c:v>
                </c:pt>
                <c:pt idx="49802">
                  <c:v>9.2546440000000008</c:v>
                </c:pt>
                <c:pt idx="49803">
                  <c:v>9.2481220000000004</c:v>
                </c:pt>
                <c:pt idx="49804">
                  <c:v>9.2507819999999992</c:v>
                </c:pt>
                <c:pt idx="49805">
                  <c:v>9.2611910000000002</c:v>
                </c:pt>
                <c:pt idx="49806">
                  <c:v>9.2593680000000003</c:v>
                </c:pt>
                <c:pt idx="49807">
                  <c:v>9.2488569999999992</c:v>
                </c:pt>
                <c:pt idx="49808">
                  <c:v>9.2514749999999992</c:v>
                </c:pt>
                <c:pt idx="49809">
                  <c:v>9.2576959999999993</c:v>
                </c:pt>
                <c:pt idx="49810">
                  <c:v>9.2531549999999996</c:v>
                </c:pt>
                <c:pt idx="49811">
                  <c:v>9.2550849999999993</c:v>
                </c:pt>
                <c:pt idx="49812">
                  <c:v>9.2561269999999993</c:v>
                </c:pt>
                <c:pt idx="49813">
                  <c:v>9.2492560000000008</c:v>
                </c:pt>
                <c:pt idx="49814">
                  <c:v>9.2499350000000007</c:v>
                </c:pt>
                <c:pt idx="49815">
                  <c:v>9.2540499999999994</c:v>
                </c:pt>
                <c:pt idx="49816">
                  <c:v>9.2524049999999995</c:v>
                </c:pt>
                <c:pt idx="49817">
                  <c:v>9.2579220000000007</c:v>
                </c:pt>
                <c:pt idx="49818">
                  <c:v>9.2633930000000007</c:v>
                </c:pt>
                <c:pt idx="49819">
                  <c:v>9.2530409999999996</c:v>
                </c:pt>
                <c:pt idx="49820">
                  <c:v>9.2570510000000006</c:v>
                </c:pt>
                <c:pt idx="49821">
                  <c:v>9.2647650000000006</c:v>
                </c:pt>
                <c:pt idx="49822">
                  <c:v>9.2542069999999992</c:v>
                </c:pt>
                <c:pt idx="49823">
                  <c:v>9.2590199999999996</c:v>
                </c:pt>
                <c:pt idx="49824">
                  <c:v>9.2679209999999994</c:v>
                </c:pt>
                <c:pt idx="49825">
                  <c:v>9.2557770000000001</c:v>
                </c:pt>
                <c:pt idx="49826">
                  <c:v>9.2536419999999993</c:v>
                </c:pt>
                <c:pt idx="49827">
                  <c:v>9.2615459999999992</c:v>
                </c:pt>
                <c:pt idx="49828">
                  <c:v>9.2525560000000002</c:v>
                </c:pt>
                <c:pt idx="49829">
                  <c:v>9.2474880000000006</c:v>
                </c:pt>
                <c:pt idx="49830">
                  <c:v>9.2621520000000004</c:v>
                </c:pt>
                <c:pt idx="49831">
                  <c:v>9.263204</c:v>
                </c:pt>
                <c:pt idx="49832">
                  <c:v>9.2548899999999996</c:v>
                </c:pt>
                <c:pt idx="49833">
                  <c:v>9.2604419999999994</c:v>
                </c:pt>
                <c:pt idx="49834">
                  <c:v>9.2583579999999994</c:v>
                </c:pt>
                <c:pt idx="49835">
                  <c:v>9.2489349999999995</c:v>
                </c:pt>
                <c:pt idx="49836">
                  <c:v>9.2568669999999997</c:v>
                </c:pt>
                <c:pt idx="49837">
                  <c:v>9.2615160000000003</c:v>
                </c:pt>
                <c:pt idx="49838">
                  <c:v>9.2559050000000003</c:v>
                </c:pt>
                <c:pt idx="49839">
                  <c:v>9.2579689999999992</c:v>
                </c:pt>
                <c:pt idx="49840">
                  <c:v>9.2590590000000006</c:v>
                </c:pt>
                <c:pt idx="49841">
                  <c:v>9.2572159999999997</c:v>
                </c:pt>
                <c:pt idx="49842">
                  <c:v>9.2665919999999993</c:v>
                </c:pt>
                <c:pt idx="49843">
                  <c:v>9.2681869999999993</c:v>
                </c:pt>
                <c:pt idx="49844">
                  <c:v>9.251004</c:v>
                </c:pt>
                <c:pt idx="49845">
                  <c:v>9.2525379999999995</c:v>
                </c:pt>
                <c:pt idx="49846">
                  <c:v>9.2638049999999996</c:v>
                </c:pt>
                <c:pt idx="49847">
                  <c:v>9.2561859999999996</c:v>
                </c:pt>
                <c:pt idx="49848">
                  <c:v>9.2534960000000002</c:v>
                </c:pt>
                <c:pt idx="49849">
                  <c:v>9.2658509999999996</c:v>
                </c:pt>
                <c:pt idx="49850">
                  <c:v>9.2678709999999995</c:v>
                </c:pt>
                <c:pt idx="49851">
                  <c:v>9.2560909999999996</c:v>
                </c:pt>
                <c:pt idx="49852">
                  <c:v>9.2568129999999993</c:v>
                </c:pt>
                <c:pt idx="49853">
                  <c:v>9.2612830000000006</c:v>
                </c:pt>
                <c:pt idx="49854">
                  <c:v>9.2597059999999995</c:v>
                </c:pt>
                <c:pt idx="49855">
                  <c:v>9.2679500000000008</c:v>
                </c:pt>
                <c:pt idx="49856">
                  <c:v>9.2729680000000005</c:v>
                </c:pt>
                <c:pt idx="49857">
                  <c:v>9.2697489999999991</c:v>
                </c:pt>
                <c:pt idx="49858">
                  <c:v>9.2677600000000009</c:v>
                </c:pt>
                <c:pt idx="49859">
                  <c:v>9.2630300000000005</c:v>
                </c:pt>
                <c:pt idx="49860">
                  <c:v>9.259544</c:v>
                </c:pt>
                <c:pt idx="49861">
                  <c:v>9.262003</c:v>
                </c:pt>
                <c:pt idx="49862">
                  <c:v>9.2622979999999995</c:v>
                </c:pt>
                <c:pt idx="49863">
                  <c:v>9.2508719999999993</c:v>
                </c:pt>
                <c:pt idx="49864">
                  <c:v>9.2458209999999994</c:v>
                </c:pt>
                <c:pt idx="49865">
                  <c:v>9.2600619999999996</c:v>
                </c:pt>
                <c:pt idx="49866">
                  <c:v>9.2672609999999995</c:v>
                </c:pt>
                <c:pt idx="49867">
                  <c:v>9.2665369999999996</c:v>
                </c:pt>
                <c:pt idx="49868">
                  <c:v>9.2705280000000005</c:v>
                </c:pt>
                <c:pt idx="49869">
                  <c:v>9.2654840000000007</c:v>
                </c:pt>
                <c:pt idx="49870">
                  <c:v>9.257695</c:v>
                </c:pt>
                <c:pt idx="49871">
                  <c:v>9.2667260000000002</c:v>
                </c:pt>
                <c:pt idx="49872">
                  <c:v>9.2746689999999994</c:v>
                </c:pt>
                <c:pt idx="49873">
                  <c:v>9.2656890000000001</c:v>
                </c:pt>
                <c:pt idx="49874">
                  <c:v>9.2662790000000008</c:v>
                </c:pt>
                <c:pt idx="49875">
                  <c:v>9.2718319999999999</c:v>
                </c:pt>
                <c:pt idx="49876">
                  <c:v>9.2691400000000002</c:v>
                </c:pt>
                <c:pt idx="49877">
                  <c:v>9.2737090000000002</c:v>
                </c:pt>
                <c:pt idx="49878">
                  <c:v>9.2742559999999994</c:v>
                </c:pt>
                <c:pt idx="49879">
                  <c:v>9.2645239999999998</c:v>
                </c:pt>
                <c:pt idx="49880">
                  <c:v>9.2659380000000002</c:v>
                </c:pt>
                <c:pt idx="49881">
                  <c:v>9.2735800000000008</c:v>
                </c:pt>
                <c:pt idx="49882">
                  <c:v>9.2677790000000009</c:v>
                </c:pt>
                <c:pt idx="49883">
                  <c:v>9.2671320000000001</c:v>
                </c:pt>
                <c:pt idx="49884">
                  <c:v>9.2791250000000005</c:v>
                </c:pt>
                <c:pt idx="49885">
                  <c:v>9.2680570000000007</c:v>
                </c:pt>
                <c:pt idx="49886">
                  <c:v>9.254569</c:v>
                </c:pt>
                <c:pt idx="49887">
                  <c:v>9.2606769999999994</c:v>
                </c:pt>
                <c:pt idx="49888">
                  <c:v>9.2602869999999999</c:v>
                </c:pt>
                <c:pt idx="49889">
                  <c:v>9.2643400000000007</c:v>
                </c:pt>
                <c:pt idx="49890">
                  <c:v>9.2727050000000002</c:v>
                </c:pt>
                <c:pt idx="49891">
                  <c:v>9.2671519999999994</c:v>
                </c:pt>
                <c:pt idx="49892">
                  <c:v>9.260605</c:v>
                </c:pt>
                <c:pt idx="49893">
                  <c:v>9.2594480000000008</c:v>
                </c:pt>
                <c:pt idx="49894">
                  <c:v>9.2617259999999995</c:v>
                </c:pt>
                <c:pt idx="49895">
                  <c:v>9.2655860000000008</c:v>
                </c:pt>
                <c:pt idx="49896">
                  <c:v>9.2708019999999998</c:v>
                </c:pt>
                <c:pt idx="49897">
                  <c:v>9.2703229999999994</c:v>
                </c:pt>
                <c:pt idx="49898">
                  <c:v>9.2617740000000008</c:v>
                </c:pt>
                <c:pt idx="49899">
                  <c:v>9.2679290000000005</c:v>
                </c:pt>
                <c:pt idx="49900">
                  <c:v>9.2741980000000002</c:v>
                </c:pt>
                <c:pt idx="49901">
                  <c:v>9.2638020000000001</c:v>
                </c:pt>
                <c:pt idx="49902">
                  <c:v>9.2677990000000001</c:v>
                </c:pt>
                <c:pt idx="49903">
                  <c:v>9.2818670000000001</c:v>
                </c:pt>
                <c:pt idx="49904">
                  <c:v>9.2750640000000004</c:v>
                </c:pt>
                <c:pt idx="49905">
                  <c:v>9.2645169999999997</c:v>
                </c:pt>
                <c:pt idx="49906">
                  <c:v>9.2685929999999992</c:v>
                </c:pt>
                <c:pt idx="49907">
                  <c:v>9.2644409999999997</c:v>
                </c:pt>
                <c:pt idx="49908">
                  <c:v>9.2621470000000006</c:v>
                </c:pt>
                <c:pt idx="49909">
                  <c:v>9.2686729999999997</c:v>
                </c:pt>
                <c:pt idx="49910">
                  <c:v>9.2678700000000003</c:v>
                </c:pt>
                <c:pt idx="49911">
                  <c:v>9.2684770000000007</c:v>
                </c:pt>
                <c:pt idx="49912">
                  <c:v>9.2752599999999994</c:v>
                </c:pt>
                <c:pt idx="49913">
                  <c:v>9.2772129999999997</c:v>
                </c:pt>
                <c:pt idx="49914">
                  <c:v>9.2706239999999998</c:v>
                </c:pt>
                <c:pt idx="49915">
                  <c:v>9.279541</c:v>
                </c:pt>
                <c:pt idx="49916">
                  <c:v>9.2878500000000006</c:v>
                </c:pt>
                <c:pt idx="49917">
                  <c:v>9.2691459999999992</c:v>
                </c:pt>
                <c:pt idx="49918">
                  <c:v>9.2678200000000004</c:v>
                </c:pt>
                <c:pt idx="49919">
                  <c:v>9.2804330000000004</c:v>
                </c:pt>
                <c:pt idx="49920">
                  <c:v>9.2774509999999992</c:v>
                </c:pt>
                <c:pt idx="49921">
                  <c:v>9.2781839999999995</c:v>
                </c:pt>
                <c:pt idx="49922">
                  <c:v>9.2803310000000003</c:v>
                </c:pt>
                <c:pt idx="49923">
                  <c:v>9.2713149999999995</c:v>
                </c:pt>
                <c:pt idx="49924">
                  <c:v>9.2661309999999997</c:v>
                </c:pt>
                <c:pt idx="49925">
                  <c:v>9.2767970000000002</c:v>
                </c:pt>
                <c:pt idx="49926">
                  <c:v>9.2838360000000009</c:v>
                </c:pt>
                <c:pt idx="49927">
                  <c:v>9.2754270000000005</c:v>
                </c:pt>
                <c:pt idx="49928">
                  <c:v>9.2744529999999994</c:v>
                </c:pt>
                <c:pt idx="49929">
                  <c:v>9.2772310000000004</c:v>
                </c:pt>
                <c:pt idx="49930">
                  <c:v>9.2761669999999992</c:v>
                </c:pt>
                <c:pt idx="49931">
                  <c:v>9.2808550000000007</c:v>
                </c:pt>
                <c:pt idx="49932">
                  <c:v>9.2771410000000003</c:v>
                </c:pt>
                <c:pt idx="49933">
                  <c:v>9.2667330000000003</c:v>
                </c:pt>
                <c:pt idx="49934">
                  <c:v>9.2694369999999999</c:v>
                </c:pt>
                <c:pt idx="49935">
                  <c:v>9.2807230000000001</c:v>
                </c:pt>
                <c:pt idx="49936">
                  <c:v>9.2706499999999998</c:v>
                </c:pt>
                <c:pt idx="49937">
                  <c:v>9.2548390000000005</c:v>
                </c:pt>
                <c:pt idx="49938">
                  <c:v>9.2678229999999999</c:v>
                </c:pt>
                <c:pt idx="49939">
                  <c:v>9.2796269999999996</c:v>
                </c:pt>
                <c:pt idx="49940">
                  <c:v>9.2792960000000004</c:v>
                </c:pt>
                <c:pt idx="49941">
                  <c:v>9.280481</c:v>
                </c:pt>
                <c:pt idx="49942">
                  <c:v>9.2790060000000008</c:v>
                </c:pt>
                <c:pt idx="49943">
                  <c:v>9.2785820000000001</c:v>
                </c:pt>
                <c:pt idx="49944">
                  <c:v>9.2798130000000008</c:v>
                </c:pt>
                <c:pt idx="49945">
                  <c:v>9.2735649999999996</c:v>
                </c:pt>
                <c:pt idx="49946">
                  <c:v>9.2643149999999999</c:v>
                </c:pt>
                <c:pt idx="49947">
                  <c:v>9.2683839999999993</c:v>
                </c:pt>
                <c:pt idx="49948">
                  <c:v>9.2726799999999994</c:v>
                </c:pt>
                <c:pt idx="49949">
                  <c:v>9.2719039999999993</c:v>
                </c:pt>
                <c:pt idx="49950">
                  <c:v>9.2822669999999992</c:v>
                </c:pt>
                <c:pt idx="49951">
                  <c:v>9.2785430000000009</c:v>
                </c:pt>
                <c:pt idx="49952">
                  <c:v>9.2671740000000007</c:v>
                </c:pt>
                <c:pt idx="49953">
                  <c:v>9.2777960000000004</c:v>
                </c:pt>
                <c:pt idx="49954">
                  <c:v>9.2797710000000002</c:v>
                </c:pt>
                <c:pt idx="49955">
                  <c:v>9.274051</c:v>
                </c:pt>
                <c:pt idx="49956">
                  <c:v>9.2799499999999995</c:v>
                </c:pt>
                <c:pt idx="49957">
                  <c:v>9.2890630000000005</c:v>
                </c:pt>
                <c:pt idx="49958">
                  <c:v>9.2933109999999992</c:v>
                </c:pt>
                <c:pt idx="49959">
                  <c:v>9.2933819999999994</c:v>
                </c:pt>
                <c:pt idx="49960">
                  <c:v>9.2876930000000009</c:v>
                </c:pt>
                <c:pt idx="49961">
                  <c:v>9.2747440000000001</c:v>
                </c:pt>
                <c:pt idx="49962">
                  <c:v>9.2722429999999996</c:v>
                </c:pt>
                <c:pt idx="49963">
                  <c:v>9.2752759999999999</c:v>
                </c:pt>
                <c:pt idx="49964">
                  <c:v>9.2722809999999996</c:v>
                </c:pt>
                <c:pt idx="49965">
                  <c:v>9.2822049999999994</c:v>
                </c:pt>
                <c:pt idx="49966">
                  <c:v>9.2960229999999999</c:v>
                </c:pt>
                <c:pt idx="49967">
                  <c:v>9.2923679999999997</c:v>
                </c:pt>
                <c:pt idx="49968">
                  <c:v>9.2798990000000003</c:v>
                </c:pt>
                <c:pt idx="49969">
                  <c:v>9.277768</c:v>
                </c:pt>
                <c:pt idx="49970">
                  <c:v>9.2795819999999996</c:v>
                </c:pt>
                <c:pt idx="49971">
                  <c:v>9.2736110000000007</c:v>
                </c:pt>
                <c:pt idx="49972">
                  <c:v>9.2784820000000003</c:v>
                </c:pt>
                <c:pt idx="49973">
                  <c:v>9.2820359999999997</c:v>
                </c:pt>
                <c:pt idx="49974">
                  <c:v>9.2749839999999999</c:v>
                </c:pt>
                <c:pt idx="49975">
                  <c:v>9.2857810000000001</c:v>
                </c:pt>
                <c:pt idx="49976">
                  <c:v>9.2929200000000005</c:v>
                </c:pt>
                <c:pt idx="49977">
                  <c:v>9.2816109999999998</c:v>
                </c:pt>
                <c:pt idx="49978">
                  <c:v>9.2798459999999992</c:v>
                </c:pt>
                <c:pt idx="49979">
                  <c:v>9.2852270000000008</c:v>
                </c:pt>
                <c:pt idx="49980">
                  <c:v>9.2812260000000002</c:v>
                </c:pt>
                <c:pt idx="49981">
                  <c:v>9.2796959999999995</c:v>
                </c:pt>
                <c:pt idx="49982">
                  <c:v>9.2832190000000008</c:v>
                </c:pt>
                <c:pt idx="49983">
                  <c:v>9.2747779999999995</c:v>
                </c:pt>
                <c:pt idx="49984">
                  <c:v>9.2778410000000004</c:v>
                </c:pt>
                <c:pt idx="49985">
                  <c:v>9.2927949999999999</c:v>
                </c:pt>
                <c:pt idx="49986">
                  <c:v>9.2855080000000001</c:v>
                </c:pt>
                <c:pt idx="49987">
                  <c:v>9.2777809999999992</c:v>
                </c:pt>
                <c:pt idx="49988">
                  <c:v>9.2899229999999999</c:v>
                </c:pt>
                <c:pt idx="49989">
                  <c:v>9.29054</c:v>
                </c:pt>
                <c:pt idx="49990">
                  <c:v>9.2788310000000003</c:v>
                </c:pt>
                <c:pt idx="49991">
                  <c:v>9.2819920000000007</c:v>
                </c:pt>
                <c:pt idx="49992">
                  <c:v>9.2822169999999993</c:v>
                </c:pt>
                <c:pt idx="49993">
                  <c:v>9.2677359999999993</c:v>
                </c:pt>
                <c:pt idx="49994">
                  <c:v>9.279522</c:v>
                </c:pt>
                <c:pt idx="49995">
                  <c:v>9.2989320000000006</c:v>
                </c:pt>
                <c:pt idx="49996">
                  <c:v>9.2894089999999991</c:v>
                </c:pt>
                <c:pt idx="49997">
                  <c:v>9.2803159999999991</c:v>
                </c:pt>
                <c:pt idx="49998">
                  <c:v>9.2835999999999999</c:v>
                </c:pt>
                <c:pt idx="49999">
                  <c:v>9.2808689999999991</c:v>
                </c:pt>
                <c:pt idx="50000">
                  <c:v>9.2849350000000008</c:v>
                </c:pt>
                <c:pt idx="50001">
                  <c:v>9.2983440000000002</c:v>
                </c:pt>
                <c:pt idx="50002">
                  <c:v>9.2884139999999995</c:v>
                </c:pt>
                <c:pt idx="50003">
                  <c:v>9.2792700000000004</c:v>
                </c:pt>
                <c:pt idx="50004">
                  <c:v>9.2928899999999999</c:v>
                </c:pt>
                <c:pt idx="50005">
                  <c:v>9.2871140000000008</c:v>
                </c:pt>
                <c:pt idx="50006">
                  <c:v>9.2807410000000008</c:v>
                </c:pt>
                <c:pt idx="50007">
                  <c:v>9.2942579999999992</c:v>
                </c:pt>
                <c:pt idx="50008">
                  <c:v>9.2915410000000005</c:v>
                </c:pt>
                <c:pt idx="50009">
                  <c:v>9.2819289999999999</c:v>
                </c:pt>
                <c:pt idx="50010">
                  <c:v>9.2852759999999996</c:v>
                </c:pt>
                <c:pt idx="50011">
                  <c:v>9.2837209999999999</c:v>
                </c:pt>
                <c:pt idx="50012">
                  <c:v>9.2763670000000005</c:v>
                </c:pt>
                <c:pt idx="50013">
                  <c:v>9.2877430000000007</c:v>
                </c:pt>
                <c:pt idx="50014">
                  <c:v>9.300732</c:v>
                </c:pt>
                <c:pt idx="50015">
                  <c:v>9.2902609999999992</c:v>
                </c:pt>
                <c:pt idx="50016">
                  <c:v>9.2839360000000006</c:v>
                </c:pt>
                <c:pt idx="50017">
                  <c:v>9.2838589999999996</c:v>
                </c:pt>
                <c:pt idx="50018">
                  <c:v>9.2808639999999993</c:v>
                </c:pt>
                <c:pt idx="50019">
                  <c:v>9.2883300000000002</c:v>
                </c:pt>
                <c:pt idx="50020">
                  <c:v>9.2906429999999993</c:v>
                </c:pt>
                <c:pt idx="50021">
                  <c:v>9.2868639999999996</c:v>
                </c:pt>
                <c:pt idx="50022">
                  <c:v>9.2872979999999998</c:v>
                </c:pt>
                <c:pt idx="50023">
                  <c:v>9.2911190000000001</c:v>
                </c:pt>
                <c:pt idx="50024">
                  <c:v>9.2914480000000008</c:v>
                </c:pt>
                <c:pt idx="50025">
                  <c:v>9.2900419999999997</c:v>
                </c:pt>
                <c:pt idx="50026">
                  <c:v>9.2961109999999998</c:v>
                </c:pt>
                <c:pt idx="50027">
                  <c:v>9.2933269999999997</c:v>
                </c:pt>
                <c:pt idx="50028">
                  <c:v>9.2929969999999997</c:v>
                </c:pt>
                <c:pt idx="50029">
                  <c:v>9.3040230000000008</c:v>
                </c:pt>
                <c:pt idx="50030">
                  <c:v>9.3004280000000001</c:v>
                </c:pt>
                <c:pt idx="50031">
                  <c:v>9.2886290000000002</c:v>
                </c:pt>
                <c:pt idx="50032">
                  <c:v>9.2882709999999999</c:v>
                </c:pt>
                <c:pt idx="50033">
                  <c:v>9.2947839999999999</c:v>
                </c:pt>
                <c:pt idx="50034">
                  <c:v>9.2906650000000006</c:v>
                </c:pt>
                <c:pt idx="50035">
                  <c:v>9.2870360000000005</c:v>
                </c:pt>
                <c:pt idx="50036">
                  <c:v>9.2922899999999995</c:v>
                </c:pt>
                <c:pt idx="50037">
                  <c:v>9.2914359999999991</c:v>
                </c:pt>
                <c:pt idx="50038">
                  <c:v>9.2922770000000003</c:v>
                </c:pt>
                <c:pt idx="50039">
                  <c:v>9.2917459999999998</c:v>
                </c:pt>
                <c:pt idx="50040">
                  <c:v>9.2840260000000008</c:v>
                </c:pt>
                <c:pt idx="50041">
                  <c:v>9.2881649999999993</c:v>
                </c:pt>
                <c:pt idx="50042">
                  <c:v>9.2993179999999995</c:v>
                </c:pt>
                <c:pt idx="50043">
                  <c:v>9.3017830000000004</c:v>
                </c:pt>
                <c:pt idx="50044">
                  <c:v>9.2917079999999999</c:v>
                </c:pt>
                <c:pt idx="50045">
                  <c:v>9.2886360000000003</c:v>
                </c:pt>
                <c:pt idx="50046">
                  <c:v>9.2954179999999997</c:v>
                </c:pt>
                <c:pt idx="50047">
                  <c:v>9.2945989999999998</c:v>
                </c:pt>
                <c:pt idx="50048">
                  <c:v>9.2963839999999998</c:v>
                </c:pt>
                <c:pt idx="50049">
                  <c:v>9.3046260000000007</c:v>
                </c:pt>
                <c:pt idx="50050">
                  <c:v>9.3036709999999996</c:v>
                </c:pt>
                <c:pt idx="50051">
                  <c:v>9.2947209999999991</c:v>
                </c:pt>
                <c:pt idx="50052">
                  <c:v>9.2945480000000007</c:v>
                </c:pt>
                <c:pt idx="50053">
                  <c:v>9.2956590000000006</c:v>
                </c:pt>
                <c:pt idx="50054">
                  <c:v>9.2937809999999992</c:v>
                </c:pt>
                <c:pt idx="50055">
                  <c:v>9.2969790000000003</c:v>
                </c:pt>
                <c:pt idx="50056">
                  <c:v>9.2895900000000005</c:v>
                </c:pt>
                <c:pt idx="50057">
                  <c:v>9.2878640000000008</c:v>
                </c:pt>
                <c:pt idx="50058">
                  <c:v>9.2944549999999992</c:v>
                </c:pt>
                <c:pt idx="50059">
                  <c:v>9.2884119999999992</c:v>
                </c:pt>
                <c:pt idx="50060">
                  <c:v>9.2914519999999996</c:v>
                </c:pt>
                <c:pt idx="50061">
                  <c:v>9.297466</c:v>
                </c:pt>
                <c:pt idx="50062">
                  <c:v>9.2940649999999998</c:v>
                </c:pt>
                <c:pt idx="50063">
                  <c:v>9.2966250000000006</c:v>
                </c:pt>
                <c:pt idx="50064">
                  <c:v>9.2992080000000001</c:v>
                </c:pt>
                <c:pt idx="50065">
                  <c:v>9.2932769999999998</c:v>
                </c:pt>
                <c:pt idx="50066">
                  <c:v>9.2911070000000002</c:v>
                </c:pt>
                <c:pt idx="50067">
                  <c:v>9.2996540000000003</c:v>
                </c:pt>
                <c:pt idx="50068">
                  <c:v>9.3021340000000006</c:v>
                </c:pt>
                <c:pt idx="50069">
                  <c:v>9.2973800000000004</c:v>
                </c:pt>
                <c:pt idx="50070">
                  <c:v>9.2956719999999997</c:v>
                </c:pt>
                <c:pt idx="50071">
                  <c:v>9.2901609999999994</c:v>
                </c:pt>
                <c:pt idx="50072">
                  <c:v>9.2902819999999995</c:v>
                </c:pt>
                <c:pt idx="50073">
                  <c:v>9.2988429999999997</c:v>
                </c:pt>
                <c:pt idx="50074">
                  <c:v>9.3038460000000001</c:v>
                </c:pt>
                <c:pt idx="50075">
                  <c:v>9.3040400000000005</c:v>
                </c:pt>
                <c:pt idx="50076">
                  <c:v>9.3078230000000008</c:v>
                </c:pt>
                <c:pt idx="50077">
                  <c:v>9.3133540000000004</c:v>
                </c:pt>
                <c:pt idx="50078">
                  <c:v>9.3039909999999999</c:v>
                </c:pt>
                <c:pt idx="50079">
                  <c:v>9.296951</c:v>
                </c:pt>
                <c:pt idx="50080">
                  <c:v>9.3006799999999998</c:v>
                </c:pt>
                <c:pt idx="50081">
                  <c:v>9.2946039999999996</c:v>
                </c:pt>
                <c:pt idx="50082">
                  <c:v>9.2962059999999997</c:v>
                </c:pt>
                <c:pt idx="50083">
                  <c:v>9.3037390000000002</c:v>
                </c:pt>
                <c:pt idx="50084">
                  <c:v>9.2967949999999995</c:v>
                </c:pt>
                <c:pt idx="50085">
                  <c:v>9.2961150000000004</c:v>
                </c:pt>
                <c:pt idx="50086">
                  <c:v>9.3081750000000003</c:v>
                </c:pt>
                <c:pt idx="50087">
                  <c:v>9.3080730000000003</c:v>
                </c:pt>
                <c:pt idx="50088">
                  <c:v>9.2986889999999995</c:v>
                </c:pt>
                <c:pt idx="50089">
                  <c:v>9.304862</c:v>
                </c:pt>
                <c:pt idx="50090">
                  <c:v>9.3123450000000005</c:v>
                </c:pt>
                <c:pt idx="50091">
                  <c:v>9.3078260000000004</c:v>
                </c:pt>
                <c:pt idx="50092">
                  <c:v>9.3033520000000003</c:v>
                </c:pt>
                <c:pt idx="50093">
                  <c:v>9.2955520000000007</c:v>
                </c:pt>
                <c:pt idx="50094">
                  <c:v>9.2914379999999994</c:v>
                </c:pt>
                <c:pt idx="50095">
                  <c:v>9.2979990000000008</c:v>
                </c:pt>
                <c:pt idx="50096">
                  <c:v>9.301183</c:v>
                </c:pt>
                <c:pt idx="50097">
                  <c:v>9.2996730000000003</c:v>
                </c:pt>
                <c:pt idx="50098">
                  <c:v>9.2997770000000006</c:v>
                </c:pt>
                <c:pt idx="50099">
                  <c:v>9.2999709999999993</c:v>
                </c:pt>
                <c:pt idx="50100">
                  <c:v>9.2967410000000008</c:v>
                </c:pt>
                <c:pt idx="50101">
                  <c:v>9.3001310000000004</c:v>
                </c:pt>
                <c:pt idx="50102">
                  <c:v>9.3024059999999995</c:v>
                </c:pt>
                <c:pt idx="50103">
                  <c:v>9.2921180000000003</c:v>
                </c:pt>
                <c:pt idx="50104">
                  <c:v>9.2920359999999995</c:v>
                </c:pt>
                <c:pt idx="50105">
                  <c:v>9.3022899999999993</c:v>
                </c:pt>
                <c:pt idx="50106">
                  <c:v>9.3050770000000007</c:v>
                </c:pt>
                <c:pt idx="50107">
                  <c:v>9.3102780000000003</c:v>
                </c:pt>
                <c:pt idx="50108">
                  <c:v>9.3143119999999993</c:v>
                </c:pt>
                <c:pt idx="50109">
                  <c:v>9.3055649999999996</c:v>
                </c:pt>
                <c:pt idx="50110">
                  <c:v>9.3035069999999997</c:v>
                </c:pt>
                <c:pt idx="50111">
                  <c:v>9.3124559999999992</c:v>
                </c:pt>
                <c:pt idx="50112">
                  <c:v>9.3080300000000005</c:v>
                </c:pt>
                <c:pt idx="50113">
                  <c:v>9.3102319999999992</c:v>
                </c:pt>
                <c:pt idx="50114">
                  <c:v>9.3241080000000007</c:v>
                </c:pt>
                <c:pt idx="50115">
                  <c:v>9.3105229999999999</c:v>
                </c:pt>
                <c:pt idx="50116">
                  <c:v>9.2971599999999999</c:v>
                </c:pt>
                <c:pt idx="50117">
                  <c:v>9.3061539999999994</c:v>
                </c:pt>
                <c:pt idx="50118">
                  <c:v>9.3084030000000002</c:v>
                </c:pt>
                <c:pt idx="50119">
                  <c:v>9.3055520000000005</c:v>
                </c:pt>
                <c:pt idx="50120">
                  <c:v>9.3068589999999993</c:v>
                </c:pt>
                <c:pt idx="50121">
                  <c:v>9.3103940000000005</c:v>
                </c:pt>
                <c:pt idx="50122">
                  <c:v>9.3103619999999996</c:v>
                </c:pt>
                <c:pt idx="50123">
                  <c:v>9.3056870000000007</c:v>
                </c:pt>
                <c:pt idx="50124">
                  <c:v>9.3018780000000003</c:v>
                </c:pt>
                <c:pt idx="50125">
                  <c:v>9.2960840000000005</c:v>
                </c:pt>
                <c:pt idx="50126">
                  <c:v>9.3002920000000007</c:v>
                </c:pt>
                <c:pt idx="50127">
                  <c:v>9.3098650000000003</c:v>
                </c:pt>
                <c:pt idx="50128">
                  <c:v>9.3068530000000003</c:v>
                </c:pt>
                <c:pt idx="50129">
                  <c:v>9.3010400000000004</c:v>
                </c:pt>
                <c:pt idx="50130">
                  <c:v>9.304138</c:v>
                </c:pt>
                <c:pt idx="50131">
                  <c:v>9.3036600000000007</c:v>
                </c:pt>
                <c:pt idx="50132">
                  <c:v>9.3021080000000005</c:v>
                </c:pt>
                <c:pt idx="50133">
                  <c:v>9.3151189999999993</c:v>
                </c:pt>
                <c:pt idx="50134">
                  <c:v>9.3153059999999996</c:v>
                </c:pt>
                <c:pt idx="50135">
                  <c:v>9.3040190000000003</c:v>
                </c:pt>
                <c:pt idx="50136">
                  <c:v>9.3058320000000005</c:v>
                </c:pt>
                <c:pt idx="50137">
                  <c:v>9.3060849999999995</c:v>
                </c:pt>
                <c:pt idx="50138">
                  <c:v>9.3022880000000008</c:v>
                </c:pt>
                <c:pt idx="50139">
                  <c:v>9.3013600000000007</c:v>
                </c:pt>
                <c:pt idx="50140">
                  <c:v>9.3013739999999991</c:v>
                </c:pt>
                <c:pt idx="50141">
                  <c:v>9.3031760000000006</c:v>
                </c:pt>
                <c:pt idx="50142">
                  <c:v>9.3107260000000007</c:v>
                </c:pt>
                <c:pt idx="50143">
                  <c:v>9.3197779999999995</c:v>
                </c:pt>
                <c:pt idx="50144">
                  <c:v>9.3138179999999995</c:v>
                </c:pt>
                <c:pt idx="50145">
                  <c:v>9.3093039999999991</c:v>
                </c:pt>
                <c:pt idx="50146">
                  <c:v>9.3156510000000008</c:v>
                </c:pt>
                <c:pt idx="50147">
                  <c:v>9.3140719999999995</c:v>
                </c:pt>
                <c:pt idx="50148">
                  <c:v>9.3137519999999991</c:v>
                </c:pt>
                <c:pt idx="50149">
                  <c:v>9.3177559999999993</c:v>
                </c:pt>
                <c:pt idx="50150">
                  <c:v>9.3176950000000005</c:v>
                </c:pt>
                <c:pt idx="50151">
                  <c:v>9.3111820000000005</c:v>
                </c:pt>
                <c:pt idx="50152">
                  <c:v>9.3112530000000007</c:v>
                </c:pt>
                <c:pt idx="50153">
                  <c:v>9.3147420000000007</c:v>
                </c:pt>
                <c:pt idx="50154">
                  <c:v>9.3087759999999999</c:v>
                </c:pt>
                <c:pt idx="50155">
                  <c:v>9.3128609999999998</c:v>
                </c:pt>
                <c:pt idx="50156">
                  <c:v>9.3144279999999995</c:v>
                </c:pt>
                <c:pt idx="50157">
                  <c:v>9.3018820000000009</c:v>
                </c:pt>
                <c:pt idx="50158">
                  <c:v>9.310295</c:v>
                </c:pt>
                <c:pt idx="50159">
                  <c:v>9.3260470000000009</c:v>
                </c:pt>
                <c:pt idx="50160">
                  <c:v>9.3197050000000008</c:v>
                </c:pt>
                <c:pt idx="50161">
                  <c:v>9.313466</c:v>
                </c:pt>
                <c:pt idx="50162">
                  <c:v>9.3172969999999999</c:v>
                </c:pt>
                <c:pt idx="50163">
                  <c:v>9.3095770000000009</c:v>
                </c:pt>
                <c:pt idx="50164">
                  <c:v>9.3054480000000002</c:v>
                </c:pt>
                <c:pt idx="50165">
                  <c:v>9.3150300000000001</c:v>
                </c:pt>
                <c:pt idx="50166">
                  <c:v>9.3116830000000004</c:v>
                </c:pt>
                <c:pt idx="50167">
                  <c:v>9.3061919999999994</c:v>
                </c:pt>
                <c:pt idx="50168">
                  <c:v>9.3161090000000009</c:v>
                </c:pt>
                <c:pt idx="50169">
                  <c:v>9.3175190000000008</c:v>
                </c:pt>
                <c:pt idx="50170">
                  <c:v>9.3104720000000007</c:v>
                </c:pt>
                <c:pt idx="50171">
                  <c:v>9.3149320000000007</c:v>
                </c:pt>
                <c:pt idx="50172">
                  <c:v>9.3222710000000006</c:v>
                </c:pt>
                <c:pt idx="50173">
                  <c:v>9.3149599999999992</c:v>
                </c:pt>
                <c:pt idx="50174">
                  <c:v>9.3143779999999996</c:v>
                </c:pt>
                <c:pt idx="50175">
                  <c:v>9.3170999999999999</c:v>
                </c:pt>
                <c:pt idx="50176">
                  <c:v>9.3038950000000007</c:v>
                </c:pt>
                <c:pt idx="50177">
                  <c:v>9.3086289999999998</c:v>
                </c:pt>
                <c:pt idx="50178">
                  <c:v>9.3194400000000002</c:v>
                </c:pt>
                <c:pt idx="50179">
                  <c:v>9.3083039999999997</c:v>
                </c:pt>
                <c:pt idx="50180">
                  <c:v>9.3061450000000008</c:v>
                </c:pt>
                <c:pt idx="50181">
                  <c:v>9.3184009999999997</c:v>
                </c:pt>
                <c:pt idx="50182">
                  <c:v>9.3201520000000002</c:v>
                </c:pt>
                <c:pt idx="50183">
                  <c:v>9.3143360000000008</c:v>
                </c:pt>
                <c:pt idx="50184">
                  <c:v>9.3191849999999992</c:v>
                </c:pt>
                <c:pt idx="50185">
                  <c:v>9.3186020000000003</c:v>
                </c:pt>
                <c:pt idx="50186">
                  <c:v>9.3092670000000002</c:v>
                </c:pt>
                <c:pt idx="50187">
                  <c:v>9.3185529999999996</c:v>
                </c:pt>
                <c:pt idx="50188">
                  <c:v>9.3223640000000003</c:v>
                </c:pt>
                <c:pt idx="50189">
                  <c:v>9.3177920000000007</c:v>
                </c:pt>
                <c:pt idx="50190">
                  <c:v>9.3258449999999993</c:v>
                </c:pt>
                <c:pt idx="50191">
                  <c:v>9.3246979999999997</c:v>
                </c:pt>
                <c:pt idx="50192">
                  <c:v>9.3159639999999992</c:v>
                </c:pt>
                <c:pt idx="50193">
                  <c:v>9.3213209999999993</c:v>
                </c:pt>
                <c:pt idx="50194">
                  <c:v>9.3293029999999995</c:v>
                </c:pt>
                <c:pt idx="50195">
                  <c:v>9.3205229999999997</c:v>
                </c:pt>
                <c:pt idx="50196">
                  <c:v>9.3174170000000007</c:v>
                </c:pt>
                <c:pt idx="50197">
                  <c:v>9.3199179999999995</c:v>
                </c:pt>
                <c:pt idx="50198">
                  <c:v>9.3154959999999996</c:v>
                </c:pt>
                <c:pt idx="50199">
                  <c:v>9.3259220000000003</c:v>
                </c:pt>
                <c:pt idx="50200">
                  <c:v>9.3312620000000006</c:v>
                </c:pt>
                <c:pt idx="50201">
                  <c:v>9.3176649999999999</c:v>
                </c:pt>
                <c:pt idx="50202">
                  <c:v>9.3164650000000009</c:v>
                </c:pt>
                <c:pt idx="50203">
                  <c:v>9.3194020000000002</c:v>
                </c:pt>
                <c:pt idx="50204">
                  <c:v>9.3138470000000009</c:v>
                </c:pt>
                <c:pt idx="50205">
                  <c:v>9.318994</c:v>
                </c:pt>
                <c:pt idx="50206">
                  <c:v>9.3274469999999994</c:v>
                </c:pt>
                <c:pt idx="50207">
                  <c:v>9.3145240000000005</c:v>
                </c:pt>
                <c:pt idx="50208">
                  <c:v>9.3058060000000005</c:v>
                </c:pt>
                <c:pt idx="50209">
                  <c:v>9.324128</c:v>
                </c:pt>
                <c:pt idx="50210">
                  <c:v>9.3280539999999998</c:v>
                </c:pt>
                <c:pt idx="50211">
                  <c:v>9.3168579999999999</c:v>
                </c:pt>
                <c:pt idx="50212">
                  <c:v>9.3208870000000008</c:v>
                </c:pt>
                <c:pt idx="50213">
                  <c:v>9.3286370000000005</c:v>
                </c:pt>
                <c:pt idx="50214">
                  <c:v>9.3257159999999999</c:v>
                </c:pt>
                <c:pt idx="50215">
                  <c:v>9.3196490000000001</c:v>
                </c:pt>
                <c:pt idx="50216">
                  <c:v>9.3165519999999997</c:v>
                </c:pt>
                <c:pt idx="50217">
                  <c:v>9.3105989999999998</c:v>
                </c:pt>
                <c:pt idx="50218">
                  <c:v>9.3164449999999999</c:v>
                </c:pt>
                <c:pt idx="50219">
                  <c:v>9.3319679999999998</c:v>
                </c:pt>
                <c:pt idx="50220">
                  <c:v>9.3235770000000002</c:v>
                </c:pt>
                <c:pt idx="50221">
                  <c:v>9.3140450000000001</c:v>
                </c:pt>
                <c:pt idx="50222">
                  <c:v>9.3263029999999993</c:v>
                </c:pt>
                <c:pt idx="50223">
                  <c:v>9.3281109999999998</c:v>
                </c:pt>
                <c:pt idx="50224">
                  <c:v>9.3218270000000008</c:v>
                </c:pt>
                <c:pt idx="50225">
                  <c:v>9.3249519999999997</c:v>
                </c:pt>
                <c:pt idx="50226">
                  <c:v>9.3237749999999995</c:v>
                </c:pt>
                <c:pt idx="50227">
                  <c:v>9.3120239999999992</c:v>
                </c:pt>
                <c:pt idx="50228">
                  <c:v>9.3121050000000007</c:v>
                </c:pt>
                <c:pt idx="50229">
                  <c:v>9.314228</c:v>
                </c:pt>
                <c:pt idx="50230">
                  <c:v>9.3196589999999997</c:v>
                </c:pt>
                <c:pt idx="50231">
                  <c:v>9.3403949999999991</c:v>
                </c:pt>
                <c:pt idx="50232">
                  <c:v>9.3322780000000005</c:v>
                </c:pt>
                <c:pt idx="50233">
                  <c:v>9.3127630000000003</c:v>
                </c:pt>
                <c:pt idx="50234">
                  <c:v>9.3262640000000001</c:v>
                </c:pt>
                <c:pt idx="50235">
                  <c:v>9.3384859999999996</c:v>
                </c:pt>
                <c:pt idx="50236">
                  <c:v>9.3299380000000003</c:v>
                </c:pt>
                <c:pt idx="50237">
                  <c:v>9.3300599999999996</c:v>
                </c:pt>
                <c:pt idx="50238">
                  <c:v>9.3371910000000007</c:v>
                </c:pt>
                <c:pt idx="50239">
                  <c:v>9.3287859999999991</c:v>
                </c:pt>
                <c:pt idx="50240">
                  <c:v>9.3253090000000007</c:v>
                </c:pt>
                <c:pt idx="50241">
                  <c:v>9.3311519999999994</c:v>
                </c:pt>
                <c:pt idx="50242">
                  <c:v>9.323207</c:v>
                </c:pt>
                <c:pt idx="50243">
                  <c:v>9.3224699999999991</c:v>
                </c:pt>
                <c:pt idx="50244">
                  <c:v>9.3291509999999995</c:v>
                </c:pt>
                <c:pt idx="50245">
                  <c:v>9.3227180000000001</c:v>
                </c:pt>
                <c:pt idx="50246">
                  <c:v>9.3218250000000005</c:v>
                </c:pt>
                <c:pt idx="50247">
                  <c:v>9.3314509999999995</c:v>
                </c:pt>
                <c:pt idx="50248">
                  <c:v>9.3306629999999995</c:v>
                </c:pt>
                <c:pt idx="50249">
                  <c:v>9.3212250000000001</c:v>
                </c:pt>
                <c:pt idx="50250">
                  <c:v>9.3296530000000004</c:v>
                </c:pt>
                <c:pt idx="50251">
                  <c:v>9.3383339999999997</c:v>
                </c:pt>
                <c:pt idx="50252">
                  <c:v>9.3265840000000004</c:v>
                </c:pt>
                <c:pt idx="50253">
                  <c:v>9.326416</c:v>
                </c:pt>
                <c:pt idx="50254">
                  <c:v>9.3291959999999996</c:v>
                </c:pt>
                <c:pt idx="50255">
                  <c:v>9.3205720000000003</c:v>
                </c:pt>
                <c:pt idx="50256">
                  <c:v>9.3268939999999994</c:v>
                </c:pt>
                <c:pt idx="50257">
                  <c:v>9.3333220000000008</c:v>
                </c:pt>
                <c:pt idx="50258">
                  <c:v>9.3249010000000006</c:v>
                </c:pt>
                <c:pt idx="50259">
                  <c:v>9.3267369999999996</c:v>
                </c:pt>
                <c:pt idx="50260">
                  <c:v>9.3380179999999999</c:v>
                </c:pt>
                <c:pt idx="50261">
                  <c:v>9.3289159999999995</c:v>
                </c:pt>
                <c:pt idx="50262">
                  <c:v>9.3253120000000003</c:v>
                </c:pt>
                <c:pt idx="50263">
                  <c:v>9.3382199999999997</c:v>
                </c:pt>
                <c:pt idx="50264">
                  <c:v>9.3257739999999991</c:v>
                </c:pt>
                <c:pt idx="50265">
                  <c:v>9.3144570000000009</c:v>
                </c:pt>
                <c:pt idx="50266">
                  <c:v>9.3240350000000003</c:v>
                </c:pt>
                <c:pt idx="50267">
                  <c:v>9.3277249999999992</c:v>
                </c:pt>
                <c:pt idx="50268">
                  <c:v>9.3276450000000004</c:v>
                </c:pt>
                <c:pt idx="50269">
                  <c:v>9.3334320000000002</c:v>
                </c:pt>
                <c:pt idx="50270">
                  <c:v>9.3349340000000005</c:v>
                </c:pt>
                <c:pt idx="50271">
                  <c:v>9.3325890000000005</c:v>
                </c:pt>
                <c:pt idx="50272">
                  <c:v>9.3418600000000005</c:v>
                </c:pt>
                <c:pt idx="50273">
                  <c:v>9.3432329999999997</c:v>
                </c:pt>
                <c:pt idx="50274">
                  <c:v>9.3315800000000007</c:v>
                </c:pt>
                <c:pt idx="50275">
                  <c:v>9.332471</c:v>
                </c:pt>
                <c:pt idx="50276">
                  <c:v>9.3397710000000007</c:v>
                </c:pt>
                <c:pt idx="50277">
                  <c:v>9.3372510000000002</c:v>
                </c:pt>
                <c:pt idx="50278">
                  <c:v>9.3260989999999993</c:v>
                </c:pt>
                <c:pt idx="50279">
                  <c:v>9.3269000000000002</c:v>
                </c:pt>
                <c:pt idx="50280">
                  <c:v>9.3376710000000003</c:v>
                </c:pt>
                <c:pt idx="50281">
                  <c:v>9.3357250000000001</c:v>
                </c:pt>
                <c:pt idx="50282">
                  <c:v>9.3381229999999995</c:v>
                </c:pt>
                <c:pt idx="50283">
                  <c:v>9.3369689999999999</c:v>
                </c:pt>
                <c:pt idx="50284">
                  <c:v>9.3213159999999995</c:v>
                </c:pt>
                <c:pt idx="50285">
                  <c:v>9.3273390000000003</c:v>
                </c:pt>
                <c:pt idx="50286">
                  <c:v>9.3406470000000006</c:v>
                </c:pt>
                <c:pt idx="50287">
                  <c:v>9.3335609999999996</c:v>
                </c:pt>
                <c:pt idx="50288">
                  <c:v>9.3293780000000002</c:v>
                </c:pt>
                <c:pt idx="50289">
                  <c:v>9.3357270000000003</c:v>
                </c:pt>
                <c:pt idx="50290">
                  <c:v>9.3267260000000007</c:v>
                </c:pt>
                <c:pt idx="50291">
                  <c:v>9.3189729999999997</c:v>
                </c:pt>
                <c:pt idx="50292">
                  <c:v>9.3356089999999998</c:v>
                </c:pt>
                <c:pt idx="50293">
                  <c:v>9.3355650000000008</c:v>
                </c:pt>
                <c:pt idx="50294">
                  <c:v>9.3297299999999996</c:v>
                </c:pt>
                <c:pt idx="50295">
                  <c:v>9.339442</c:v>
                </c:pt>
                <c:pt idx="50296">
                  <c:v>9.3406009999999995</c:v>
                </c:pt>
                <c:pt idx="50297">
                  <c:v>9.343242</c:v>
                </c:pt>
                <c:pt idx="50298">
                  <c:v>9.3463670000000008</c:v>
                </c:pt>
                <c:pt idx="50299">
                  <c:v>9.3401929999999993</c:v>
                </c:pt>
                <c:pt idx="50300">
                  <c:v>9.3303720000000006</c:v>
                </c:pt>
                <c:pt idx="50301">
                  <c:v>9.3321869999999993</c:v>
                </c:pt>
                <c:pt idx="50302">
                  <c:v>9.3403860000000005</c:v>
                </c:pt>
                <c:pt idx="50303">
                  <c:v>9.3353160000000006</c:v>
                </c:pt>
                <c:pt idx="50304">
                  <c:v>9.3315000000000001</c:v>
                </c:pt>
                <c:pt idx="50305">
                  <c:v>9.3375719999999998</c:v>
                </c:pt>
                <c:pt idx="50306">
                  <c:v>9.3373229999999996</c:v>
                </c:pt>
                <c:pt idx="50307">
                  <c:v>9.3337500000000002</c:v>
                </c:pt>
                <c:pt idx="50308">
                  <c:v>9.3363399999999999</c:v>
                </c:pt>
                <c:pt idx="50309">
                  <c:v>9.3319410000000005</c:v>
                </c:pt>
                <c:pt idx="50310">
                  <c:v>9.3250270000000004</c:v>
                </c:pt>
                <c:pt idx="50311">
                  <c:v>9.3392809999999997</c:v>
                </c:pt>
                <c:pt idx="50312">
                  <c:v>9.3414219999999997</c:v>
                </c:pt>
                <c:pt idx="50313">
                  <c:v>9.3259059999999998</c:v>
                </c:pt>
                <c:pt idx="50314">
                  <c:v>9.342962</c:v>
                </c:pt>
                <c:pt idx="50315">
                  <c:v>9.3534030000000001</c:v>
                </c:pt>
                <c:pt idx="50316">
                  <c:v>9.3332899999999999</c:v>
                </c:pt>
                <c:pt idx="50317">
                  <c:v>9.3355569999999997</c:v>
                </c:pt>
                <c:pt idx="50318">
                  <c:v>9.3468549999999997</c:v>
                </c:pt>
                <c:pt idx="50319">
                  <c:v>9.338374</c:v>
                </c:pt>
                <c:pt idx="50320">
                  <c:v>9.3385449999999999</c:v>
                </c:pt>
                <c:pt idx="50321">
                  <c:v>9.3479399999999995</c:v>
                </c:pt>
                <c:pt idx="50322">
                  <c:v>9.3351030000000002</c:v>
                </c:pt>
                <c:pt idx="50323">
                  <c:v>9.3310530000000007</c:v>
                </c:pt>
                <c:pt idx="50324">
                  <c:v>9.3475859999999997</c:v>
                </c:pt>
                <c:pt idx="50325">
                  <c:v>9.3401940000000003</c:v>
                </c:pt>
                <c:pt idx="50326">
                  <c:v>9.3283690000000004</c:v>
                </c:pt>
                <c:pt idx="50327">
                  <c:v>9.3385569999999998</c:v>
                </c:pt>
                <c:pt idx="50328">
                  <c:v>9.3452979999999997</c:v>
                </c:pt>
                <c:pt idx="50329">
                  <c:v>9.3363429999999994</c:v>
                </c:pt>
                <c:pt idx="50330">
                  <c:v>9.3329959999999996</c:v>
                </c:pt>
                <c:pt idx="50331">
                  <c:v>9.3380700000000001</c:v>
                </c:pt>
                <c:pt idx="50332">
                  <c:v>9.3350000000000009</c:v>
                </c:pt>
                <c:pt idx="50333">
                  <c:v>9.3433510000000002</c:v>
                </c:pt>
                <c:pt idx="50334">
                  <c:v>9.354044</c:v>
                </c:pt>
                <c:pt idx="50335">
                  <c:v>9.3465410000000002</c:v>
                </c:pt>
                <c:pt idx="50336">
                  <c:v>9.3458579999999998</c:v>
                </c:pt>
                <c:pt idx="50337">
                  <c:v>9.3566979999999997</c:v>
                </c:pt>
                <c:pt idx="50338">
                  <c:v>9.352976</c:v>
                </c:pt>
                <c:pt idx="50339">
                  <c:v>9.3407689999999999</c:v>
                </c:pt>
                <c:pt idx="50340">
                  <c:v>9.342886</c:v>
                </c:pt>
                <c:pt idx="50341">
                  <c:v>9.3449340000000003</c:v>
                </c:pt>
                <c:pt idx="50342">
                  <c:v>9.3399839999999994</c:v>
                </c:pt>
                <c:pt idx="50343">
                  <c:v>9.3464740000000006</c:v>
                </c:pt>
                <c:pt idx="50344">
                  <c:v>9.3444979999999997</c:v>
                </c:pt>
                <c:pt idx="50345">
                  <c:v>9.3389240000000004</c:v>
                </c:pt>
                <c:pt idx="50346">
                  <c:v>9.3487100000000005</c:v>
                </c:pt>
                <c:pt idx="50347">
                  <c:v>9.3480050000000006</c:v>
                </c:pt>
                <c:pt idx="50348">
                  <c:v>9.3410689999999992</c:v>
                </c:pt>
                <c:pt idx="50349">
                  <c:v>9.3473249999999997</c:v>
                </c:pt>
                <c:pt idx="50350">
                  <c:v>9.3518980000000003</c:v>
                </c:pt>
                <c:pt idx="50351">
                  <c:v>9.3387469999999997</c:v>
                </c:pt>
                <c:pt idx="50352">
                  <c:v>9.3367430000000002</c:v>
                </c:pt>
                <c:pt idx="50353">
                  <c:v>9.3509820000000001</c:v>
                </c:pt>
                <c:pt idx="50354">
                  <c:v>9.3420539999999992</c:v>
                </c:pt>
                <c:pt idx="50355">
                  <c:v>9.3390989999999992</c:v>
                </c:pt>
                <c:pt idx="50356">
                  <c:v>9.3571600000000004</c:v>
                </c:pt>
                <c:pt idx="50357">
                  <c:v>9.3477099999999993</c:v>
                </c:pt>
                <c:pt idx="50358">
                  <c:v>9.3369809999999998</c:v>
                </c:pt>
                <c:pt idx="50359">
                  <c:v>9.3550350000000009</c:v>
                </c:pt>
                <c:pt idx="50360">
                  <c:v>9.3542570000000005</c:v>
                </c:pt>
                <c:pt idx="50361">
                  <c:v>9.3331119999999999</c:v>
                </c:pt>
                <c:pt idx="50362">
                  <c:v>9.3406520000000004</c:v>
                </c:pt>
                <c:pt idx="50363">
                  <c:v>9.3506940000000007</c:v>
                </c:pt>
                <c:pt idx="50364">
                  <c:v>9.3388530000000003</c:v>
                </c:pt>
                <c:pt idx="50365">
                  <c:v>9.3420729999999992</c:v>
                </c:pt>
                <c:pt idx="50366">
                  <c:v>9.3466120000000004</c:v>
                </c:pt>
                <c:pt idx="50367">
                  <c:v>9.3379670000000008</c:v>
                </c:pt>
                <c:pt idx="50368">
                  <c:v>9.3492599999999992</c:v>
                </c:pt>
                <c:pt idx="50369">
                  <c:v>9.3648620000000005</c:v>
                </c:pt>
                <c:pt idx="50370">
                  <c:v>9.3531479999999991</c:v>
                </c:pt>
                <c:pt idx="50371">
                  <c:v>9.3432829999999996</c:v>
                </c:pt>
                <c:pt idx="50372">
                  <c:v>9.3530379999999997</c:v>
                </c:pt>
                <c:pt idx="50373">
                  <c:v>9.3480030000000003</c:v>
                </c:pt>
                <c:pt idx="50374">
                  <c:v>9.3362890000000007</c:v>
                </c:pt>
                <c:pt idx="50375">
                  <c:v>9.3490690000000001</c:v>
                </c:pt>
                <c:pt idx="50376">
                  <c:v>9.3500169999999994</c:v>
                </c:pt>
                <c:pt idx="50377">
                  <c:v>9.3346060000000008</c:v>
                </c:pt>
                <c:pt idx="50378">
                  <c:v>9.3443780000000007</c:v>
                </c:pt>
                <c:pt idx="50379">
                  <c:v>9.3557290000000002</c:v>
                </c:pt>
                <c:pt idx="50380">
                  <c:v>9.3476169999999996</c:v>
                </c:pt>
                <c:pt idx="50381">
                  <c:v>9.3491099999999996</c:v>
                </c:pt>
                <c:pt idx="50382">
                  <c:v>9.3569519999999997</c:v>
                </c:pt>
                <c:pt idx="50383">
                  <c:v>9.3456080000000004</c:v>
                </c:pt>
                <c:pt idx="50384">
                  <c:v>9.3450299999999995</c:v>
                </c:pt>
                <c:pt idx="50385">
                  <c:v>9.3592359999999992</c:v>
                </c:pt>
                <c:pt idx="50386">
                  <c:v>9.3479790000000005</c:v>
                </c:pt>
                <c:pt idx="50387">
                  <c:v>9.3399149999999995</c:v>
                </c:pt>
                <c:pt idx="50388">
                  <c:v>9.3510290000000005</c:v>
                </c:pt>
                <c:pt idx="50389">
                  <c:v>9.3481050000000003</c:v>
                </c:pt>
                <c:pt idx="50390">
                  <c:v>9.3397880000000004</c:v>
                </c:pt>
                <c:pt idx="50391">
                  <c:v>9.3474430000000002</c:v>
                </c:pt>
                <c:pt idx="50392">
                  <c:v>9.3604470000000006</c:v>
                </c:pt>
                <c:pt idx="50393">
                  <c:v>9.356185</c:v>
                </c:pt>
                <c:pt idx="50394">
                  <c:v>9.3495209999999993</c:v>
                </c:pt>
                <c:pt idx="50395">
                  <c:v>9.3603719999999999</c:v>
                </c:pt>
                <c:pt idx="50396">
                  <c:v>9.3584510000000005</c:v>
                </c:pt>
                <c:pt idx="50397">
                  <c:v>9.3463460000000005</c:v>
                </c:pt>
                <c:pt idx="50398">
                  <c:v>9.3505749999999992</c:v>
                </c:pt>
                <c:pt idx="50399">
                  <c:v>9.3584709999999998</c:v>
                </c:pt>
                <c:pt idx="50400">
                  <c:v>9.3517749999999999</c:v>
                </c:pt>
                <c:pt idx="50401">
                  <c:v>9.3471440000000001</c:v>
                </c:pt>
                <c:pt idx="50402">
                  <c:v>9.3514189999999999</c:v>
                </c:pt>
                <c:pt idx="50403">
                  <c:v>9.3509429999999991</c:v>
                </c:pt>
                <c:pt idx="50404">
                  <c:v>9.3569119999999995</c:v>
                </c:pt>
                <c:pt idx="50405">
                  <c:v>9.3639770000000002</c:v>
                </c:pt>
                <c:pt idx="50406">
                  <c:v>9.3594050000000006</c:v>
                </c:pt>
                <c:pt idx="50407">
                  <c:v>9.3557459999999999</c:v>
                </c:pt>
                <c:pt idx="50408">
                  <c:v>9.3556830000000009</c:v>
                </c:pt>
                <c:pt idx="50409">
                  <c:v>9.3559239999999999</c:v>
                </c:pt>
                <c:pt idx="50410">
                  <c:v>9.3517480000000006</c:v>
                </c:pt>
                <c:pt idx="50411">
                  <c:v>9.3489179999999994</c:v>
                </c:pt>
                <c:pt idx="50412">
                  <c:v>9.352169</c:v>
                </c:pt>
                <c:pt idx="50413">
                  <c:v>9.3548259999999992</c:v>
                </c:pt>
                <c:pt idx="50414">
                  <c:v>9.3531359999999992</c:v>
                </c:pt>
                <c:pt idx="50415">
                  <c:v>9.3483339999999995</c:v>
                </c:pt>
                <c:pt idx="50416">
                  <c:v>9.3568829999999998</c:v>
                </c:pt>
                <c:pt idx="50417">
                  <c:v>9.3649489999999993</c:v>
                </c:pt>
                <c:pt idx="50418">
                  <c:v>9.3573609999999992</c:v>
                </c:pt>
                <c:pt idx="50419">
                  <c:v>9.3574660000000005</c:v>
                </c:pt>
                <c:pt idx="50420">
                  <c:v>9.360398</c:v>
                </c:pt>
                <c:pt idx="50421">
                  <c:v>9.3571170000000006</c:v>
                </c:pt>
                <c:pt idx="50422">
                  <c:v>9.3558749999999993</c:v>
                </c:pt>
                <c:pt idx="50423">
                  <c:v>9.3550380000000004</c:v>
                </c:pt>
                <c:pt idx="50424">
                  <c:v>9.3524119999999993</c:v>
                </c:pt>
                <c:pt idx="50425">
                  <c:v>9.351483</c:v>
                </c:pt>
                <c:pt idx="50426">
                  <c:v>9.3543149999999997</c:v>
                </c:pt>
                <c:pt idx="50427">
                  <c:v>9.3490389999999994</c:v>
                </c:pt>
                <c:pt idx="50428">
                  <c:v>9.3483440000000009</c:v>
                </c:pt>
                <c:pt idx="50429">
                  <c:v>9.3630320000000005</c:v>
                </c:pt>
                <c:pt idx="50430">
                  <c:v>9.3663740000000004</c:v>
                </c:pt>
                <c:pt idx="50431">
                  <c:v>9.3620599999999996</c:v>
                </c:pt>
                <c:pt idx="50432">
                  <c:v>9.3622829999999997</c:v>
                </c:pt>
                <c:pt idx="50433">
                  <c:v>9.3569420000000001</c:v>
                </c:pt>
                <c:pt idx="50434">
                  <c:v>9.3506900000000002</c:v>
                </c:pt>
                <c:pt idx="50435">
                  <c:v>9.3580699999999997</c:v>
                </c:pt>
                <c:pt idx="50436">
                  <c:v>9.3620730000000005</c:v>
                </c:pt>
                <c:pt idx="50437">
                  <c:v>9.3537090000000003</c:v>
                </c:pt>
                <c:pt idx="50438">
                  <c:v>9.3589500000000001</c:v>
                </c:pt>
                <c:pt idx="50439">
                  <c:v>9.3683720000000008</c:v>
                </c:pt>
                <c:pt idx="50440">
                  <c:v>9.3626070000000006</c:v>
                </c:pt>
                <c:pt idx="50441">
                  <c:v>9.3587369999999996</c:v>
                </c:pt>
                <c:pt idx="50442">
                  <c:v>9.3647530000000003</c:v>
                </c:pt>
                <c:pt idx="50443">
                  <c:v>9.3704750000000008</c:v>
                </c:pt>
                <c:pt idx="50444">
                  <c:v>9.3644549999999995</c:v>
                </c:pt>
                <c:pt idx="50445">
                  <c:v>9.3589680000000008</c:v>
                </c:pt>
                <c:pt idx="50446">
                  <c:v>9.3593519999999994</c:v>
                </c:pt>
                <c:pt idx="50447">
                  <c:v>9.3557229999999993</c:v>
                </c:pt>
                <c:pt idx="50448">
                  <c:v>9.3573299999999993</c:v>
                </c:pt>
                <c:pt idx="50449">
                  <c:v>9.3544750000000008</c:v>
                </c:pt>
                <c:pt idx="50450">
                  <c:v>9.3505590000000005</c:v>
                </c:pt>
                <c:pt idx="50451">
                  <c:v>9.3639869999999998</c:v>
                </c:pt>
                <c:pt idx="50452">
                  <c:v>9.3703839999999996</c:v>
                </c:pt>
                <c:pt idx="50453">
                  <c:v>9.3579349999999994</c:v>
                </c:pt>
                <c:pt idx="50454">
                  <c:v>9.3535389999999996</c:v>
                </c:pt>
                <c:pt idx="50455">
                  <c:v>9.3643059999999991</c:v>
                </c:pt>
                <c:pt idx="50456">
                  <c:v>9.3649550000000001</c:v>
                </c:pt>
                <c:pt idx="50457">
                  <c:v>9.3588590000000007</c:v>
                </c:pt>
                <c:pt idx="50458">
                  <c:v>9.3609960000000001</c:v>
                </c:pt>
                <c:pt idx="50459">
                  <c:v>9.3570360000000008</c:v>
                </c:pt>
                <c:pt idx="50460">
                  <c:v>9.3557830000000006</c:v>
                </c:pt>
                <c:pt idx="50461">
                  <c:v>9.3678080000000001</c:v>
                </c:pt>
                <c:pt idx="50462">
                  <c:v>9.3729040000000001</c:v>
                </c:pt>
                <c:pt idx="50463">
                  <c:v>9.3674759999999999</c:v>
                </c:pt>
                <c:pt idx="50464">
                  <c:v>9.3656410000000001</c:v>
                </c:pt>
                <c:pt idx="50465">
                  <c:v>9.3677910000000004</c:v>
                </c:pt>
                <c:pt idx="50466">
                  <c:v>9.3636160000000004</c:v>
                </c:pt>
                <c:pt idx="50467">
                  <c:v>9.3647969999999994</c:v>
                </c:pt>
                <c:pt idx="50468">
                  <c:v>9.3689119999999999</c:v>
                </c:pt>
                <c:pt idx="50469">
                  <c:v>9.3607940000000003</c:v>
                </c:pt>
                <c:pt idx="50470">
                  <c:v>9.3672869999999993</c:v>
                </c:pt>
                <c:pt idx="50471">
                  <c:v>9.3707569999999993</c:v>
                </c:pt>
                <c:pt idx="50472">
                  <c:v>9.3533190000000008</c:v>
                </c:pt>
                <c:pt idx="50473">
                  <c:v>9.3567739999999997</c:v>
                </c:pt>
                <c:pt idx="50474">
                  <c:v>9.3714370000000002</c:v>
                </c:pt>
                <c:pt idx="50475">
                  <c:v>9.3660929999999993</c:v>
                </c:pt>
                <c:pt idx="50476">
                  <c:v>9.3596369999999993</c:v>
                </c:pt>
                <c:pt idx="50477">
                  <c:v>9.3698759999999996</c:v>
                </c:pt>
                <c:pt idx="50478">
                  <c:v>9.3699220000000008</c:v>
                </c:pt>
                <c:pt idx="50479">
                  <c:v>9.3627739999999999</c:v>
                </c:pt>
                <c:pt idx="50480">
                  <c:v>9.3702489999999994</c:v>
                </c:pt>
                <c:pt idx="50481">
                  <c:v>9.3697660000000003</c:v>
                </c:pt>
                <c:pt idx="50482">
                  <c:v>9.3651979999999995</c:v>
                </c:pt>
                <c:pt idx="50483">
                  <c:v>9.3673020000000005</c:v>
                </c:pt>
                <c:pt idx="50484">
                  <c:v>9.364039</c:v>
                </c:pt>
                <c:pt idx="50485">
                  <c:v>9.36172</c:v>
                </c:pt>
                <c:pt idx="50486">
                  <c:v>9.3619289999999999</c:v>
                </c:pt>
                <c:pt idx="50487">
                  <c:v>9.3648570000000007</c:v>
                </c:pt>
                <c:pt idx="50488">
                  <c:v>9.3699209999999997</c:v>
                </c:pt>
                <c:pt idx="50489">
                  <c:v>9.3738159999999997</c:v>
                </c:pt>
                <c:pt idx="50490">
                  <c:v>9.3698160000000001</c:v>
                </c:pt>
                <c:pt idx="50491">
                  <c:v>9.3570720000000005</c:v>
                </c:pt>
                <c:pt idx="50492">
                  <c:v>9.3623340000000006</c:v>
                </c:pt>
                <c:pt idx="50493">
                  <c:v>9.3741920000000007</c:v>
                </c:pt>
                <c:pt idx="50494">
                  <c:v>9.3680479999999999</c:v>
                </c:pt>
                <c:pt idx="50495">
                  <c:v>9.359864</c:v>
                </c:pt>
                <c:pt idx="50496">
                  <c:v>9.3628719999999994</c:v>
                </c:pt>
                <c:pt idx="50497">
                  <c:v>9.3724450000000008</c:v>
                </c:pt>
                <c:pt idx="50498">
                  <c:v>9.3776209999999995</c:v>
                </c:pt>
                <c:pt idx="50499">
                  <c:v>9.3749179999999992</c:v>
                </c:pt>
                <c:pt idx="50500">
                  <c:v>9.3683689999999995</c:v>
                </c:pt>
                <c:pt idx="50501">
                  <c:v>9.3660890000000006</c:v>
                </c:pt>
                <c:pt idx="50502">
                  <c:v>9.3752630000000003</c:v>
                </c:pt>
                <c:pt idx="50503">
                  <c:v>9.3777659999999994</c:v>
                </c:pt>
                <c:pt idx="50504">
                  <c:v>9.3745449999999995</c:v>
                </c:pt>
                <c:pt idx="50505">
                  <c:v>9.3752119999999994</c:v>
                </c:pt>
                <c:pt idx="50506">
                  <c:v>9.3717559999999995</c:v>
                </c:pt>
                <c:pt idx="50507">
                  <c:v>9.3692960000000003</c:v>
                </c:pt>
                <c:pt idx="50508">
                  <c:v>9.3689440000000008</c:v>
                </c:pt>
                <c:pt idx="50509">
                  <c:v>9.3698800000000002</c:v>
                </c:pt>
                <c:pt idx="50510">
                  <c:v>9.3689699999999991</c:v>
                </c:pt>
                <c:pt idx="50511">
                  <c:v>9.3678369999999997</c:v>
                </c:pt>
                <c:pt idx="50512">
                  <c:v>9.3702000000000005</c:v>
                </c:pt>
                <c:pt idx="50513">
                  <c:v>9.3691209999999998</c:v>
                </c:pt>
                <c:pt idx="50514">
                  <c:v>9.3744150000000008</c:v>
                </c:pt>
                <c:pt idx="50515">
                  <c:v>9.3760919999999999</c:v>
                </c:pt>
                <c:pt idx="50516">
                  <c:v>9.3674839999999993</c:v>
                </c:pt>
                <c:pt idx="50517">
                  <c:v>9.3673169999999999</c:v>
                </c:pt>
                <c:pt idx="50518">
                  <c:v>9.3769829999999992</c:v>
                </c:pt>
                <c:pt idx="50519">
                  <c:v>9.3749059999999993</c:v>
                </c:pt>
                <c:pt idx="50520">
                  <c:v>9.3616799999999998</c:v>
                </c:pt>
                <c:pt idx="50521">
                  <c:v>9.3671299999999995</c:v>
                </c:pt>
                <c:pt idx="50522">
                  <c:v>9.3728610000000003</c:v>
                </c:pt>
                <c:pt idx="50523">
                  <c:v>9.369059</c:v>
                </c:pt>
                <c:pt idx="50524">
                  <c:v>9.3766780000000001</c:v>
                </c:pt>
                <c:pt idx="50525">
                  <c:v>9.3811099999999996</c:v>
                </c:pt>
                <c:pt idx="50526">
                  <c:v>9.3798960000000005</c:v>
                </c:pt>
                <c:pt idx="50527">
                  <c:v>9.3797779999999999</c:v>
                </c:pt>
                <c:pt idx="50528">
                  <c:v>9.3754240000000006</c:v>
                </c:pt>
                <c:pt idx="50529">
                  <c:v>9.3736700000000006</c:v>
                </c:pt>
                <c:pt idx="50530">
                  <c:v>9.3764690000000002</c:v>
                </c:pt>
                <c:pt idx="50531">
                  <c:v>9.3760770000000004</c:v>
                </c:pt>
                <c:pt idx="50532">
                  <c:v>9.3694279999999992</c:v>
                </c:pt>
                <c:pt idx="50533">
                  <c:v>9.3669419999999999</c:v>
                </c:pt>
                <c:pt idx="50534">
                  <c:v>9.3722720000000006</c:v>
                </c:pt>
                <c:pt idx="50535">
                  <c:v>9.3725269999999998</c:v>
                </c:pt>
                <c:pt idx="50536">
                  <c:v>9.3702860000000001</c:v>
                </c:pt>
                <c:pt idx="50537">
                  <c:v>9.3787120000000002</c:v>
                </c:pt>
                <c:pt idx="50538">
                  <c:v>9.384862</c:v>
                </c:pt>
                <c:pt idx="50539">
                  <c:v>9.3760530000000006</c:v>
                </c:pt>
                <c:pt idx="50540">
                  <c:v>9.3735099999999996</c:v>
                </c:pt>
                <c:pt idx="50541">
                  <c:v>9.3760689999999993</c:v>
                </c:pt>
                <c:pt idx="50542">
                  <c:v>9.3732380000000006</c:v>
                </c:pt>
                <c:pt idx="50543">
                  <c:v>9.3823030000000003</c:v>
                </c:pt>
                <c:pt idx="50544">
                  <c:v>9.3817640000000004</c:v>
                </c:pt>
                <c:pt idx="50545">
                  <c:v>9.3665380000000003</c:v>
                </c:pt>
                <c:pt idx="50546">
                  <c:v>9.3722100000000008</c:v>
                </c:pt>
                <c:pt idx="50547">
                  <c:v>9.3797429999999995</c:v>
                </c:pt>
                <c:pt idx="50548">
                  <c:v>9.375807</c:v>
                </c:pt>
                <c:pt idx="50549">
                  <c:v>9.3786319999999996</c:v>
                </c:pt>
                <c:pt idx="50550">
                  <c:v>9.3819669999999995</c:v>
                </c:pt>
                <c:pt idx="50551">
                  <c:v>9.3778380000000006</c:v>
                </c:pt>
                <c:pt idx="50552">
                  <c:v>9.3772149999999996</c:v>
                </c:pt>
                <c:pt idx="50553">
                  <c:v>9.3849269999999994</c:v>
                </c:pt>
                <c:pt idx="50554">
                  <c:v>9.3807709999999993</c:v>
                </c:pt>
                <c:pt idx="50555">
                  <c:v>9.3710640000000005</c:v>
                </c:pt>
                <c:pt idx="50556">
                  <c:v>9.3763120000000004</c:v>
                </c:pt>
                <c:pt idx="50557">
                  <c:v>9.3831959999999999</c:v>
                </c:pt>
                <c:pt idx="50558">
                  <c:v>9.3789909999999992</c:v>
                </c:pt>
                <c:pt idx="50559">
                  <c:v>9.3738139999999994</c:v>
                </c:pt>
                <c:pt idx="50560">
                  <c:v>9.3742479999999997</c:v>
                </c:pt>
                <c:pt idx="50561">
                  <c:v>9.377694</c:v>
                </c:pt>
                <c:pt idx="50562">
                  <c:v>9.3826529999999995</c:v>
                </c:pt>
                <c:pt idx="50563">
                  <c:v>9.3807360000000006</c:v>
                </c:pt>
                <c:pt idx="50564">
                  <c:v>9.3758479999999995</c:v>
                </c:pt>
                <c:pt idx="50565">
                  <c:v>9.3813479999999991</c:v>
                </c:pt>
                <c:pt idx="50566">
                  <c:v>9.3824470000000009</c:v>
                </c:pt>
                <c:pt idx="50567">
                  <c:v>9.3744150000000008</c:v>
                </c:pt>
                <c:pt idx="50568">
                  <c:v>9.3821870000000001</c:v>
                </c:pt>
                <c:pt idx="50569">
                  <c:v>9.3921329999999994</c:v>
                </c:pt>
                <c:pt idx="50570">
                  <c:v>9.3838840000000001</c:v>
                </c:pt>
                <c:pt idx="50571">
                  <c:v>9.3776899999999994</c:v>
                </c:pt>
                <c:pt idx="50572">
                  <c:v>9.3822569999999992</c:v>
                </c:pt>
                <c:pt idx="50573">
                  <c:v>9.3835409999999992</c:v>
                </c:pt>
                <c:pt idx="50574">
                  <c:v>9.3827529999999992</c:v>
                </c:pt>
                <c:pt idx="50575">
                  <c:v>9.3895119999999999</c:v>
                </c:pt>
                <c:pt idx="50576">
                  <c:v>9.3799589999999995</c:v>
                </c:pt>
                <c:pt idx="50577">
                  <c:v>9.3677480000000006</c:v>
                </c:pt>
                <c:pt idx="50578">
                  <c:v>9.3793170000000003</c:v>
                </c:pt>
                <c:pt idx="50579">
                  <c:v>9.3839740000000003</c:v>
                </c:pt>
                <c:pt idx="50580">
                  <c:v>9.3800059999999998</c:v>
                </c:pt>
                <c:pt idx="50581">
                  <c:v>9.380274</c:v>
                </c:pt>
                <c:pt idx="50582">
                  <c:v>9.3773619999999998</c:v>
                </c:pt>
                <c:pt idx="50583">
                  <c:v>9.3770089999999993</c:v>
                </c:pt>
                <c:pt idx="50584">
                  <c:v>9.3831319999999998</c:v>
                </c:pt>
                <c:pt idx="50585">
                  <c:v>9.3884349999999994</c:v>
                </c:pt>
                <c:pt idx="50586">
                  <c:v>9.3862570000000005</c:v>
                </c:pt>
                <c:pt idx="50587">
                  <c:v>9.3891980000000004</c:v>
                </c:pt>
                <c:pt idx="50588">
                  <c:v>9.3965990000000001</c:v>
                </c:pt>
                <c:pt idx="50589">
                  <c:v>9.38917</c:v>
                </c:pt>
                <c:pt idx="50590">
                  <c:v>9.3871140000000004</c:v>
                </c:pt>
                <c:pt idx="50591">
                  <c:v>9.391921</c:v>
                </c:pt>
                <c:pt idx="50592">
                  <c:v>9.3900849999999991</c:v>
                </c:pt>
                <c:pt idx="50593">
                  <c:v>9.3930769999999999</c:v>
                </c:pt>
                <c:pt idx="50594">
                  <c:v>9.3983969999999992</c:v>
                </c:pt>
                <c:pt idx="50595">
                  <c:v>9.3883340000000004</c:v>
                </c:pt>
                <c:pt idx="50596">
                  <c:v>9.3731860000000005</c:v>
                </c:pt>
                <c:pt idx="50597">
                  <c:v>9.377205</c:v>
                </c:pt>
                <c:pt idx="50598">
                  <c:v>9.3812119999999997</c:v>
                </c:pt>
                <c:pt idx="50599">
                  <c:v>9.3803149999999995</c:v>
                </c:pt>
                <c:pt idx="50600">
                  <c:v>9.3862299999999994</c:v>
                </c:pt>
                <c:pt idx="50601">
                  <c:v>9.3885349999999992</c:v>
                </c:pt>
                <c:pt idx="50602">
                  <c:v>9.3894739999999999</c:v>
                </c:pt>
                <c:pt idx="50603">
                  <c:v>9.3910940000000007</c:v>
                </c:pt>
                <c:pt idx="50604">
                  <c:v>9.3887850000000004</c:v>
                </c:pt>
                <c:pt idx="50605">
                  <c:v>9.3813180000000003</c:v>
                </c:pt>
                <c:pt idx="50606">
                  <c:v>9.3828340000000008</c:v>
                </c:pt>
                <c:pt idx="50607">
                  <c:v>9.385033</c:v>
                </c:pt>
                <c:pt idx="50608">
                  <c:v>9.3745809999999992</c:v>
                </c:pt>
                <c:pt idx="50609">
                  <c:v>9.3862349999999992</c:v>
                </c:pt>
                <c:pt idx="50610">
                  <c:v>9.4048660000000002</c:v>
                </c:pt>
                <c:pt idx="50611">
                  <c:v>9.3927870000000002</c:v>
                </c:pt>
                <c:pt idx="50612">
                  <c:v>9.3874150000000007</c:v>
                </c:pt>
                <c:pt idx="50613">
                  <c:v>9.3979800000000004</c:v>
                </c:pt>
                <c:pt idx="50614">
                  <c:v>9.3952190000000009</c:v>
                </c:pt>
                <c:pt idx="50615">
                  <c:v>9.3864809999999999</c:v>
                </c:pt>
                <c:pt idx="50616">
                  <c:v>9.390485</c:v>
                </c:pt>
                <c:pt idx="50617">
                  <c:v>9.3886350000000007</c:v>
                </c:pt>
                <c:pt idx="50618">
                  <c:v>9.3787749999999992</c:v>
                </c:pt>
                <c:pt idx="50619">
                  <c:v>9.3853019999999994</c:v>
                </c:pt>
                <c:pt idx="50620">
                  <c:v>9.3863920000000007</c:v>
                </c:pt>
                <c:pt idx="50621">
                  <c:v>9.3803990000000006</c:v>
                </c:pt>
                <c:pt idx="50622">
                  <c:v>9.3911630000000006</c:v>
                </c:pt>
                <c:pt idx="50623">
                  <c:v>9.3946780000000008</c:v>
                </c:pt>
                <c:pt idx="50624">
                  <c:v>9.3831360000000004</c:v>
                </c:pt>
                <c:pt idx="50625">
                  <c:v>9.3858090000000001</c:v>
                </c:pt>
                <c:pt idx="50626">
                  <c:v>9.3949660000000002</c:v>
                </c:pt>
                <c:pt idx="50627">
                  <c:v>9.3886330000000005</c:v>
                </c:pt>
                <c:pt idx="50628">
                  <c:v>9.3854579999999999</c:v>
                </c:pt>
                <c:pt idx="50629">
                  <c:v>9.3940180000000009</c:v>
                </c:pt>
                <c:pt idx="50630">
                  <c:v>9.3902180000000008</c:v>
                </c:pt>
                <c:pt idx="50631">
                  <c:v>9.381786</c:v>
                </c:pt>
                <c:pt idx="50632">
                  <c:v>9.3860270000000003</c:v>
                </c:pt>
                <c:pt idx="50633">
                  <c:v>9.3882530000000006</c:v>
                </c:pt>
                <c:pt idx="50634">
                  <c:v>9.3911090000000002</c:v>
                </c:pt>
                <c:pt idx="50635">
                  <c:v>9.3999480000000002</c:v>
                </c:pt>
                <c:pt idx="50636">
                  <c:v>9.3984810000000003</c:v>
                </c:pt>
                <c:pt idx="50637">
                  <c:v>9.392887</c:v>
                </c:pt>
                <c:pt idx="50638">
                  <c:v>9.3940359999999998</c:v>
                </c:pt>
                <c:pt idx="50639">
                  <c:v>9.3907520000000009</c:v>
                </c:pt>
                <c:pt idx="50640">
                  <c:v>9.386533</c:v>
                </c:pt>
                <c:pt idx="50641">
                  <c:v>9.393122</c:v>
                </c:pt>
                <c:pt idx="50642">
                  <c:v>9.3909590000000005</c:v>
                </c:pt>
                <c:pt idx="50643">
                  <c:v>9.383737</c:v>
                </c:pt>
                <c:pt idx="50644">
                  <c:v>9.3965049999999994</c:v>
                </c:pt>
                <c:pt idx="50645">
                  <c:v>9.4036899999999992</c:v>
                </c:pt>
                <c:pt idx="50646">
                  <c:v>9.3947540000000007</c:v>
                </c:pt>
                <c:pt idx="50647">
                  <c:v>9.4032660000000003</c:v>
                </c:pt>
                <c:pt idx="50648">
                  <c:v>9.4108509999999992</c:v>
                </c:pt>
                <c:pt idx="50649">
                  <c:v>9.3931789999999999</c:v>
                </c:pt>
                <c:pt idx="50650">
                  <c:v>9.3889600000000009</c:v>
                </c:pt>
                <c:pt idx="50651">
                  <c:v>9.4008870000000009</c:v>
                </c:pt>
                <c:pt idx="50652">
                  <c:v>9.3897010000000005</c:v>
                </c:pt>
                <c:pt idx="50653">
                  <c:v>9.3839190000000006</c:v>
                </c:pt>
                <c:pt idx="50654">
                  <c:v>9.3971269999999993</c:v>
                </c:pt>
                <c:pt idx="50655">
                  <c:v>9.4007190000000005</c:v>
                </c:pt>
                <c:pt idx="50656">
                  <c:v>9.397691</c:v>
                </c:pt>
                <c:pt idx="50657">
                  <c:v>9.3929810000000007</c:v>
                </c:pt>
                <c:pt idx="50658">
                  <c:v>9.3882980000000007</c:v>
                </c:pt>
                <c:pt idx="50659">
                  <c:v>9.3861260000000009</c:v>
                </c:pt>
                <c:pt idx="50660">
                  <c:v>9.395016</c:v>
                </c:pt>
                <c:pt idx="50661">
                  <c:v>9.398638</c:v>
                </c:pt>
                <c:pt idx="50662">
                  <c:v>9.3908430000000003</c:v>
                </c:pt>
                <c:pt idx="50663">
                  <c:v>9.3966349999999998</c:v>
                </c:pt>
                <c:pt idx="50664">
                  <c:v>9.3967639999999992</c:v>
                </c:pt>
                <c:pt idx="50665">
                  <c:v>9.3908430000000003</c:v>
                </c:pt>
                <c:pt idx="50666">
                  <c:v>9.3969909999999999</c:v>
                </c:pt>
                <c:pt idx="50667">
                  <c:v>9.3976170000000003</c:v>
                </c:pt>
                <c:pt idx="50668">
                  <c:v>9.3915380000000006</c:v>
                </c:pt>
                <c:pt idx="50669">
                  <c:v>9.3920130000000004</c:v>
                </c:pt>
                <c:pt idx="50670">
                  <c:v>9.3969529999999999</c:v>
                </c:pt>
                <c:pt idx="50671">
                  <c:v>9.3938439999999996</c:v>
                </c:pt>
                <c:pt idx="50672">
                  <c:v>9.3931819999999995</c:v>
                </c:pt>
                <c:pt idx="50673">
                  <c:v>9.4040099999999995</c:v>
                </c:pt>
                <c:pt idx="50674">
                  <c:v>9.4044260000000008</c:v>
                </c:pt>
                <c:pt idx="50675">
                  <c:v>9.4031990000000008</c:v>
                </c:pt>
                <c:pt idx="50676">
                  <c:v>9.4087770000000006</c:v>
                </c:pt>
                <c:pt idx="50677">
                  <c:v>9.4011150000000008</c:v>
                </c:pt>
                <c:pt idx="50678">
                  <c:v>9.3951290000000007</c:v>
                </c:pt>
                <c:pt idx="50679">
                  <c:v>9.4026499999999995</c:v>
                </c:pt>
                <c:pt idx="50680">
                  <c:v>9.401427</c:v>
                </c:pt>
                <c:pt idx="50681">
                  <c:v>9.3949800000000003</c:v>
                </c:pt>
                <c:pt idx="50682">
                  <c:v>9.4033470000000001</c:v>
                </c:pt>
                <c:pt idx="50683">
                  <c:v>9.4073790000000006</c:v>
                </c:pt>
                <c:pt idx="50684">
                  <c:v>9.4036659999999994</c:v>
                </c:pt>
                <c:pt idx="50685">
                  <c:v>9.4073740000000008</c:v>
                </c:pt>
                <c:pt idx="50686">
                  <c:v>9.4027910000000006</c:v>
                </c:pt>
                <c:pt idx="50687">
                  <c:v>9.3958770000000005</c:v>
                </c:pt>
                <c:pt idx="50688">
                  <c:v>9.4048800000000004</c:v>
                </c:pt>
                <c:pt idx="50689">
                  <c:v>9.4147379999999998</c:v>
                </c:pt>
                <c:pt idx="50690">
                  <c:v>9.4034180000000003</c:v>
                </c:pt>
                <c:pt idx="50691">
                  <c:v>9.3894610000000007</c:v>
                </c:pt>
                <c:pt idx="50692">
                  <c:v>9.3987529999999992</c:v>
                </c:pt>
                <c:pt idx="50693">
                  <c:v>9.3993029999999997</c:v>
                </c:pt>
                <c:pt idx="50694">
                  <c:v>9.3919180000000004</c:v>
                </c:pt>
                <c:pt idx="50695">
                  <c:v>9.4046059999999994</c:v>
                </c:pt>
                <c:pt idx="50696">
                  <c:v>9.4062830000000002</c:v>
                </c:pt>
                <c:pt idx="50697">
                  <c:v>9.4016500000000001</c:v>
                </c:pt>
                <c:pt idx="50698">
                  <c:v>9.4112279999999995</c:v>
                </c:pt>
                <c:pt idx="50699">
                  <c:v>9.4076880000000003</c:v>
                </c:pt>
                <c:pt idx="50700">
                  <c:v>9.3961430000000004</c:v>
                </c:pt>
                <c:pt idx="50701">
                  <c:v>9.4005799999999997</c:v>
                </c:pt>
                <c:pt idx="50702">
                  <c:v>9.4009260000000001</c:v>
                </c:pt>
                <c:pt idx="50703">
                  <c:v>9.3899340000000002</c:v>
                </c:pt>
                <c:pt idx="50704">
                  <c:v>9.3990969999999994</c:v>
                </c:pt>
                <c:pt idx="50705">
                  <c:v>9.4048219999999993</c:v>
                </c:pt>
                <c:pt idx="50706">
                  <c:v>9.3917870000000008</c:v>
                </c:pt>
                <c:pt idx="50707">
                  <c:v>9.4043860000000006</c:v>
                </c:pt>
                <c:pt idx="50708">
                  <c:v>9.4163359999999994</c:v>
                </c:pt>
                <c:pt idx="50709">
                  <c:v>9.4003219999999992</c:v>
                </c:pt>
                <c:pt idx="50710">
                  <c:v>9.4002979999999994</c:v>
                </c:pt>
                <c:pt idx="50711">
                  <c:v>9.4121070000000007</c:v>
                </c:pt>
                <c:pt idx="50712">
                  <c:v>9.4036179999999998</c:v>
                </c:pt>
                <c:pt idx="50713">
                  <c:v>9.3967360000000006</c:v>
                </c:pt>
                <c:pt idx="50714">
                  <c:v>9.4061500000000002</c:v>
                </c:pt>
                <c:pt idx="50715">
                  <c:v>9.4048300000000005</c:v>
                </c:pt>
                <c:pt idx="50716">
                  <c:v>9.402018</c:v>
                </c:pt>
                <c:pt idx="50717">
                  <c:v>9.4125779999999999</c:v>
                </c:pt>
                <c:pt idx="50718">
                  <c:v>9.4119589999999995</c:v>
                </c:pt>
                <c:pt idx="50719">
                  <c:v>9.4031710000000004</c:v>
                </c:pt>
                <c:pt idx="50720">
                  <c:v>9.4065740000000009</c:v>
                </c:pt>
                <c:pt idx="50721">
                  <c:v>9.4113120000000006</c:v>
                </c:pt>
                <c:pt idx="50722">
                  <c:v>9.4041960000000007</c:v>
                </c:pt>
                <c:pt idx="50723">
                  <c:v>9.4049510000000005</c:v>
                </c:pt>
                <c:pt idx="50724">
                  <c:v>9.4158570000000008</c:v>
                </c:pt>
                <c:pt idx="50725">
                  <c:v>9.4097369999999998</c:v>
                </c:pt>
                <c:pt idx="50726">
                  <c:v>9.4056110000000004</c:v>
                </c:pt>
                <c:pt idx="50727">
                  <c:v>9.4117689999999996</c:v>
                </c:pt>
                <c:pt idx="50728">
                  <c:v>9.4033859999999994</c:v>
                </c:pt>
                <c:pt idx="50729">
                  <c:v>9.3991059999999997</c:v>
                </c:pt>
                <c:pt idx="50730">
                  <c:v>9.4085269999999994</c:v>
                </c:pt>
                <c:pt idx="50731">
                  <c:v>9.4057340000000007</c:v>
                </c:pt>
                <c:pt idx="50732">
                  <c:v>9.3986470000000004</c:v>
                </c:pt>
                <c:pt idx="50733">
                  <c:v>9.4097489999999997</c:v>
                </c:pt>
                <c:pt idx="50734">
                  <c:v>9.4177940000000007</c:v>
                </c:pt>
                <c:pt idx="50735">
                  <c:v>9.4120570000000008</c:v>
                </c:pt>
                <c:pt idx="50736">
                  <c:v>9.4130859999999998</c:v>
                </c:pt>
                <c:pt idx="50737">
                  <c:v>9.4092970000000005</c:v>
                </c:pt>
                <c:pt idx="50738">
                  <c:v>9.4029500000000006</c:v>
                </c:pt>
                <c:pt idx="50739">
                  <c:v>9.4076950000000004</c:v>
                </c:pt>
                <c:pt idx="50740">
                  <c:v>9.4064370000000004</c:v>
                </c:pt>
                <c:pt idx="50741">
                  <c:v>9.4025789999999994</c:v>
                </c:pt>
                <c:pt idx="50742">
                  <c:v>9.4071339999999992</c:v>
                </c:pt>
                <c:pt idx="50743">
                  <c:v>9.4105050000000006</c:v>
                </c:pt>
                <c:pt idx="50744">
                  <c:v>9.4080840000000006</c:v>
                </c:pt>
                <c:pt idx="50745">
                  <c:v>9.4102239999999995</c:v>
                </c:pt>
                <c:pt idx="50746">
                  <c:v>9.4172809999999991</c:v>
                </c:pt>
                <c:pt idx="50747">
                  <c:v>9.4169900000000002</c:v>
                </c:pt>
                <c:pt idx="50748">
                  <c:v>9.415692</c:v>
                </c:pt>
                <c:pt idx="50749">
                  <c:v>9.4182190000000006</c:v>
                </c:pt>
                <c:pt idx="50750">
                  <c:v>9.4151159999999994</c:v>
                </c:pt>
                <c:pt idx="50751">
                  <c:v>9.4047079999999994</c:v>
                </c:pt>
                <c:pt idx="50752">
                  <c:v>9.4050480000000007</c:v>
                </c:pt>
                <c:pt idx="50753">
                  <c:v>9.4116300000000006</c:v>
                </c:pt>
                <c:pt idx="50754">
                  <c:v>9.4020469999999996</c:v>
                </c:pt>
                <c:pt idx="50755">
                  <c:v>9.4002800000000004</c:v>
                </c:pt>
                <c:pt idx="50756">
                  <c:v>9.4170990000000003</c:v>
                </c:pt>
                <c:pt idx="50757">
                  <c:v>9.4185400000000001</c:v>
                </c:pt>
                <c:pt idx="50758">
                  <c:v>9.4116590000000002</c:v>
                </c:pt>
                <c:pt idx="50759">
                  <c:v>9.4149349999999998</c:v>
                </c:pt>
                <c:pt idx="50760">
                  <c:v>9.4171230000000001</c:v>
                </c:pt>
                <c:pt idx="50761">
                  <c:v>9.4121769999999998</c:v>
                </c:pt>
                <c:pt idx="50762">
                  <c:v>9.4116219999999995</c:v>
                </c:pt>
                <c:pt idx="50763">
                  <c:v>9.4145780000000006</c:v>
                </c:pt>
                <c:pt idx="50764">
                  <c:v>9.4107579999999995</c:v>
                </c:pt>
                <c:pt idx="50765">
                  <c:v>9.4138459999999995</c:v>
                </c:pt>
                <c:pt idx="50766">
                  <c:v>9.4164449999999995</c:v>
                </c:pt>
                <c:pt idx="50767">
                  <c:v>9.4075799999999994</c:v>
                </c:pt>
                <c:pt idx="50768">
                  <c:v>9.4103940000000001</c:v>
                </c:pt>
                <c:pt idx="50769">
                  <c:v>9.4139649999999993</c:v>
                </c:pt>
                <c:pt idx="50770">
                  <c:v>9.4110379999999996</c:v>
                </c:pt>
                <c:pt idx="50771">
                  <c:v>9.4207809999999998</c:v>
                </c:pt>
                <c:pt idx="50772">
                  <c:v>9.4239280000000001</c:v>
                </c:pt>
                <c:pt idx="50773">
                  <c:v>9.4138140000000003</c:v>
                </c:pt>
                <c:pt idx="50774">
                  <c:v>9.4105229999999995</c:v>
                </c:pt>
                <c:pt idx="50775">
                  <c:v>9.4166550000000004</c:v>
                </c:pt>
                <c:pt idx="50776">
                  <c:v>9.4183310000000002</c:v>
                </c:pt>
                <c:pt idx="50777">
                  <c:v>9.4120150000000002</c:v>
                </c:pt>
                <c:pt idx="50778">
                  <c:v>9.4149340000000006</c:v>
                </c:pt>
                <c:pt idx="50779">
                  <c:v>9.4239940000000004</c:v>
                </c:pt>
                <c:pt idx="50780">
                  <c:v>9.4232289999999992</c:v>
                </c:pt>
                <c:pt idx="50781">
                  <c:v>9.4214629999999993</c:v>
                </c:pt>
                <c:pt idx="50782">
                  <c:v>9.4268020000000003</c:v>
                </c:pt>
                <c:pt idx="50783">
                  <c:v>9.4207020000000004</c:v>
                </c:pt>
                <c:pt idx="50784">
                  <c:v>9.4124689999999998</c:v>
                </c:pt>
                <c:pt idx="50785">
                  <c:v>9.4190590000000007</c:v>
                </c:pt>
                <c:pt idx="50786">
                  <c:v>9.4184839999999994</c:v>
                </c:pt>
                <c:pt idx="50787">
                  <c:v>9.418234</c:v>
                </c:pt>
                <c:pt idx="50788">
                  <c:v>9.4218499999999992</c:v>
                </c:pt>
                <c:pt idx="50789">
                  <c:v>9.4107190000000003</c:v>
                </c:pt>
                <c:pt idx="50790">
                  <c:v>9.4072990000000001</c:v>
                </c:pt>
                <c:pt idx="50791">
                  <c:v>9.4142080000000004</c:v>
                </c:pt>
                <c:pt idx="50792">
                  <c:v>9.4150899999999993</c:v>
                </c:pt>
                <c:pt idx="50793">
                  <c:v>9.4118049999999993</c:v>
                </c:pt>
                <c:pt idx="50794">
                  <c:v>9.4126119999999993</c:v>
                </c:pt>
                <c:pt idx="50795">
                  <c:v>9.4163320000000006</c:v>
                </c:pt>
                <c:pt idx="50796">
                  <c:v>9.4135270000000002</c:v>
                </c:pt>
                <c:pt idx="50797">
                  <c:v>9.415063</c:v>
                </c:pt>
                <c:pt idx="50798">
                  <c:v>9.4178219999999992</c:v>
                </c:pt>
                <c:pt idx="50799">
                  <c:v>9.4169009999999993</c:v>
                </c:pt>
                <c:pt idx="50800">
                  <c:v>9.4282389999999996</c:v>
                </c:pt>
                <c:pt idx="50801">
                  <c:v>9.4289149999999999</c:v>
                </c:pt>
                <c:pt idx="50802">
                  <c:v>9.4119109999999999</c:v>
                </c:pt>
                <c:pt idx="50803">
                  <c:v>9.4112709999999993</c:v>
                </c:pt>
                <c:pt idx="50804">
                  <c:v>9.421583</c:v>
                </c:pt>
                <c:pt idx="50805">
                  <c:v>9.417052</c:v>
                </c:pt>
                <c:pt idx="50806">
                  <c:v>9.4103270000000006</c:v>
                </c:pt>
                <c:pt idx="50807">
                  <c:v>9.417313</c:v>
                </c:pt>
                <c:pt idx="50808">
                  <c:v>9.4237009999999994</c:v>
                </c:pt>
                <c:pt idx="50809">
                  <c:v>9.4269110000000005</c:v>
                </c:pt>
                <c:pt idx="50810">
                  <c:v>9.4304849999999991</c:v>
                </c:pt>
                <c:pt idx="50811">
                  <c:v>9.425656</c:v>
                </c:pt>
                <c:pt idx="50812">
                  <c:v>9.4246510000000008</c:v>
                </c:pt>
                <c:pt idx="50813">
                  <c:v>9.4311050000000005</c:v>
                </c:pt>
                <c:pt idx="50814">
                  <c:v>9.4302949999999992</c:v>
                </c:pt>
                <c:pt idx="50815">
                  <c:v>9.4218309999999992</c:v>
                </c:pt>
                <c:pt idx="50816">
                  <c:v>9.4193219999999993</c:v>
                </c:pt>
                <c:pt idx="50817">
                  <c:v>9.4180620000000008</c:v>
                </c:pt>
                <c:pt idx="50818">
                  <c:v>9.4145430000000001</c:v>
                </c:pt>
                <c:pt idx="50819">
                  <c:v>9.4289240000000003</c:v>
                </c:pt>
                <c:pt idx="50820">
                  <c:v>9.4355229999999999</c:v>
                </c:pt>
                <c:pt idx="50821">
                  <c:v>9.42347</c:v>
                </c:pt>
                <c:pt idx="50822">
                  <c:v>9.4277800000000003</c:v>
                </c:pt>
                <c:pt idx="50823">
                  <c:v>9.4364059999999998</c:v>
                </c:pt>
                <c:pt idx="50824">
                  <c:v>9.4265270000000001</c:v>
                </c:pt>
                <c:pt idx="50825">
                  <c:v>9.415597</c:v>
                </c:pt>
                <c:pt idx="50826">
                  <c:v>9.4163949999999996</c:v>
                </c:pt>
                <c:pt idx="50827">
                  <c:v>9.4166329999999991</c:v>
                </c:pt>
                <c:pt idx="50828">
                  <c:v>9.4183149999999998</c:v>
                </c:pt>
                <c:pt idx="50829">
                  <c:v>9.4265889999999999</c:v>
                </c:pt>
                <c:pt idx="50830">
                  <c:v>9.4217110000000002</c:v>
                </c:pt>
                <c:pt idx="50831">
                  <c:v>9.416093</c:v>
                </c:pt>
                <c:pt idx="50832">
                  <c:v>9.4209709999999998</c:v>
                </c:pt>
                <c:pt idx="50833">
                  <c:v>9.4185320000000008</c:v>
                </c:pt>
                <c:pt idx="50834">
                  <c:v>9.4193040000000003</c:v>
                </c:pt>
                <c:pt idx="50835">
                  <c:v>9.4276149999999994</c:v>
                </c:pt>
                <c:pt idx="50836">
                  <c:v>9.428903</c:v>
                </c:pt>
                <c:pt idx="50837">
                  <c:v>9.4281570000000006</c:v>
                </c:pt>
                <c:pt idx="50838">
                  <c:v>9.4291999999999998</c:v>
                </c:pt>
                <c:pt idx="50839">
                  <c:v>9.4239259999999998</c:v>
                </c:pt>
                <c:pt idx="50840">
                  <c:v>9.4180810000000008</c:v>
                </c:pt>
                <c:pt idx="50841">
                  <c:v>9.4275979999999997</c:v>
                </c:pt>
                <c:pt idx="50842">
                  <c:v>9.4349369999999997</c:v>
                </c:pt>
                <c:pt idx="50843">
                  <c:v>9.4277750000000005</c:v>
                </c:pt>
                <c:pt idx="50844">
                  <c:v>9.4283549999999998</c:v>
                </c:pt>
                <c:pt idx="50845">
                  <c:v>9.4334830000000007</c:v>
                </c:pt>
                <c:pt idx="50846">
                  <c:v>9.4308519999999998</c:v>
                </c:pt>
                <c:pt idx="50847">
                  <c:v>9.4309469999999997</c:v>
                </c:pt>
                <c:pt idx="50848">
                  <c:v>9.4283049999999999</c:v>
                </c:pt>
                <c:pt idx="50849">
                  <c:v>9.4162420000000004</c:v>
                </c:pt>
                <c:pt idx="50850">
                  <c:v>9.4246160000000003</c:v>
                </c:pt>
                <c:pt idx="50851">
                  <c:v>9.4371620000000007</c:v>
                </c:pt>
                <c:pt idx="50852">
                  <c:v>9.4198409999999999</c:v>
                </c:pt>
                <c:pt idx="50853">
                  <c:v>9.4201320000000006</c:v>
                </c:pt>
                <c:pt idx="50854">
                  <c:v>9.4449419999999993</c:v>
                </c:pt>
                <c:pt idx="50855">
                  <c:v>9.4441439999999997</c:v>
                </c:pt>
                <c:pt idx="50856">
                  <c:v>9.4299660000000003</c:v>
                </c:pt>
                <c:pt idx="50857">
                  <c:v>9.4282609999999991</c:v>
                </c:pt>
                <c:pt idx="50858">
                  <c:v>9.4280519999999992</c:v>
                </c:pt>
                <c:pt idx="50859">
                  <c:v>9.4248809999999992</c:v>
                </c:pt>
                <c:pt idx="50860">
                  <c:v>9.4284040000000005</c:v>
                </c:pt>
                <c:pt idx="50861">
                  <c:v>9.4231259999999999</c:v>
                </c:pt>
                <c:pt idx="50862">
                  <c:v>9.4113570000000006</c:v>
                </c:pt>
                <c:pt idx="50863">
                  <c:v>9.4170759999999998</c:v>
                </c:pt>
                <c:pt idx="50864">
                  <c:v>9.4260859999999997</c:v>
                </c:pt>
                <c:pt idx="50865">
                  <c:v>9.4326989999999995</c:v>
                </c:pt>
                <c:pt idx="50866">
                  <c:v>9.4435579999999995</c:v>
                </c:pt>
                <c:pt idx="50867">
                  <c:v>9.4395249999999997</c:v>
                </c:pt>
                <c:pt idx="50868">
                  <c:v>9.4319939999999995</c:v>
                </c:pt>
                <c:pt idx="50869">
                  <c:v>9.4360800000000005</c:v>
                </c:pt>
                <c:pt idx="50870">
                  <c:v>9.4370010000000004</c:v>
                </c:pt>
                <c:pt idx="50871">
                  <c:v>9.4300029999999992</c:v>
                </c:pt>
                <c:pt idx="50872">
                  <c:v>9.4306649999999994</c:v>
                </c:pt>
                <c:pt idx="50873">
                  <c:v>9.4372360000000004</c:v>
                </c:pt>
                <c:pt idx="50874">
                  <c:v>9.4237190000000002</c:v>
                </c:pt>
                <c:pt idx="50875">
                  <c:v>9.4216090000000001</c:v>
                </c:pt>
                <c:pt idx="50876">
                  <c:v>9.4358740000000001</c:v>
                </c:pt>
                <c:pt idx="50877">
                  <c:v>9.4278089999999999</c:v>
                </c:pt>
                <c:pt idx="50878">
                  <c:v>9.4268300000000007</c:v>
                </c:pt>
                <c:pt idx="50879">
                  <c:v>9.4397059999999993</c:v>
                </c:pt>
                <c:pt idx="50880">
                  <c:v>9.4363770000000002</c:v>
                </c:pt>
                <c:pt idx="50881">
                  <c:v>9.4327249999999996</c:v>
                </c:pt>
                <c:pt idx="50882">
                  <c:v>9.4396109999999993</c:v>
                </c:pt>
                <c:pt idx="50883">
                  <c:v>9.4362169999999992</c:v>
                </c:pt>
                <c:pt idx="50884">
                  <c:v>9.4259339999999998</c:v>
                </c:pt>
                <c:pt idx="50885">
                  <c:v>9.4344370000000009</c:v>
                </c:pt>
                <c:pt idx="50886">
                  <c:v>9.4436429999999998</c:v>
                </c:pt>
                <c:pt idx="50887">
                  <c:v>9.4290800000000008</c:v>
                </c:pt>
                <c:pt idx="50888">
                  <c:v>9.4228419999999993</c:v>
                </c:pt>
                <c:pt idx="50889">
                  <c:v>9.4319590000000009</c:v>
                </c:pt>
                <c:pt idx="50890">
                  <c:v>9.4311869999999995</c:v>
                </c:pt>
                <c:pt idx="50891">
                  <c:v>9.4278519999999997</c:v>
                </c:pt>
                <c:pt idx="50892">
                  <c:v>9.4368549999999995</c:v>
                </c:pt>
                <c:pt idx="50893">
                  <c:v>9.4379259999999991</c:v>
                </c:pt>
                <c:pt idx="50894">
                  <c:v>9.4271750000000001</c:v>
                </c:pt>
                <c:pt idx="50895">
                  <c:v>9.4319970000000009</c:v>
                </c:pt>
                <c:pt idx="50896">
                  <c:v>9.4367719999999995</c:v>
                </c:pt>
                <c:pt idx="50897">
                  <c:v>9.4334150000000001</c:v>
                </c:pt>
                <c:pt idx="50898">
                  <c:v>9.4411129999999996</c:v>
                </c:pt>
                <c:pt idx="50899">
                  <c:v>9.4405750000000008</c:v>
                </c:pt>
                <c:pt idx="50900">
                  <c:v>9.4320090000000008</c:v>
                </c:pt>
                <c:pt idx="50901">
                  <c:v>9.4370370000000001</c:v>
                </c:pt>
                <c:pt idx="50902">
                  <c:v>9.4427140000000005</c:v>
                </c:pt>
                <c:pt idx="50903">
                  <c:v>9.4358389999999996</c:v>
                </c:pt>
                <c:pt idx="50904">
                  <c:v>9.4351000000000003</c:v>
                </c:pt>
                <c:pt idx="50905">
                  <c:v>9.4430019999999999</c:v>
                </c:pt>
                <c:pt idx="50906">
                  <c:v>9.4388070000000006</c:v>
                </c:pt>
                <c:pt idx="50907">
                  <c:v>9.4350260000000006</c:v>
                </c:pt>
                <c:pt idx="50908">
                  <c:v>9.4356059999999999</c:v>
                </c:pt>
                <c:pt idx="50909">
                  <c:v>9.4343800000000009</c:v>
                </c:pt>
                <c:pt idx="50910">
                  <c:v>9.4426500000000004</c:v>
                </c:pt>
                <c:pt idx="50911">
                  <c:v>9.4479620000000004</c:v>
                </c:pt>
                <c:pt idx="50912">
                  <c:v>9.4325460000000003</c:v>
                </c:pt>
                <c:pt idx="50913">
                  <c:v>9.4222260000000002</c:v>
                </c:pt>
                <c:pt idx="50914">
                  <c:v>9.4343810000000001</c:v>
                </c:pt>
                <c:pt idx="50915">
                  <c:v>9.439012</c:v>
                </c:pt>
                <c:pt idx="50916">
                  <c:v>9.4314900000000002</c:v>
                </c:pt>
                <c:pt idx="50917">
                  <c:v>9.4364530000000002</c:v>
                </c:pt>
                <c:pt idx="50918">
                  <c:v>9.4400440000000003</c:v>
                </c:pt>
                <c:pt idx="50919">
                  <c:v>9.4395399999999992</c:v>
                </c:pt>
                <c:pt idx="50920">
                  <c:v>9.4457640000000005</c:v>
                </c:pt>
                <c:pt idx="50921">
                  <c:v>9.445748</c:v>
                </c:pt>
                <c:pt idx="50922">
                  <c:v>9.4427920000000007</c:v>
                </c:pt>
                <c:pt idx="50923">
                  <c:v>9.4477060000000002</c:v>
                </c:pt>
                <c:pt idx="50924">
                  <c:v>9.4503430000000002</c:v>
                </c:pt>
                <c:pt idx="50925">
                  <c:v>9.4390610000000006</c:v>
                </c:pt>
                <c:pt idx="50926">
                  <c:v>9.4336500000000001</c:v>
                </c:pt>
                <c:pt idx="50927">
                  <c:v>9.439584</c:v>
                </c:pt>
                <c:pt idx="50928">
                  <c:v>9.4365649999999999</c:v>
                </c:pt>
                <c:pt idx="50929">
                  <c:v>9.4387129999999999</c:v>
                </c:pt>
                <c:pt idx="50930">
                  <c:v>9.4483750000000004</c:v>
                </c:pt>
                <c:pt idx="50931">
                  <c:v>9.4471349999999994</c:v>
                </c:pt>
                <c:pt idx="50932">
                  <c:v>9.4435330000000004</c:v>
                </c:pt>
                <c:pt idx="50933">
                  <c:v>9.4474020000000003</c:v>
                </c:pt>
                <c:pt idx="50934">
                  <c:v>9.4474040000000006</c:v>
                </c:pt>
                <c:pt idx="50935">
                  <c:v>9.4354130000000005</c:v>
                </c:pt>
                <c:pt idx="50936">
                  <c:v>9.4331410000000009</c:v>
                </c:pt>
                <c:pt idx="50937">
                  <c:v>9.4410480000000003</c:v>
                </c:pt>
                <c:pt idx="50938">
                  <c:v>9.4371069999999992</c:v>
                </c:pt>
                <c:pt idx="50939">
                  <c:v>9.434882</c:v>
                </c:pt>
                <c:pt idx="50940">
                  <c:v>9.4397210000000005</c:v>
                </c:pt>
                <c:pt idx="50941">
                  <c:v>9.4450090000000007</c:v>
                </c:pt>
                <c:pt idx="50942">
                  <c:v>9.4496199999999995</c:v>
                </c:pt>
                <c:pt idx="50943">
                  <c:v>9.4488839999999996</c:v>
                </c:pt>
                <c:pt idx="50944">
                  <c:v>9.4496000000000002</c:v>
                </c:pt>
                <c:pt idx="50945">
                  <c:v>9.4533260000000006</c:v>
                </c:pt>
                <c:pt idx="50946">
                  <c:v>9.4499700000000004</c:v>
                </c:pt>
                <c:pt idx="50947">
                  <c:v>9.4405260000000002</c:v>
                </c:pt>
                <c:pt idx="50948">
                  <c:v>9.4423100000000009</c:v>
                </c:pt>
                <c:pt idx="50949">
                  <c:v>9.448423</c:v>
                </c:pt>
                <c:pt idx="50950">
                  <c:v>9.4388260000000006</c:v>
                </c:pt>
                <c:pt idx="50951">
                  <c:v>9.4383870000000005</c:v>
                </c:pt>
                <c:pt idx="50952">
                  <c:v>9.4482199999999992</c:v>
                </c:pt>
                <c:pt idx="50953">
                  <c:v>9.4406239999999997</c:v>
                </c:pt>
                <c:pt idx="50954">
                  <c:v>9.4357930000000003</c:v>
                </c:pt>
                <c:pt idx="50955">
                  <c:v>9.4495389999999997</c:v>
                </c:pt>
                <c:pt idx="50956">
                  <c:v>9.450901</c:v>
                </c:pt>
                <c:pt idx="50957">
                  <c:v>9.4403079999999999</c:v>
                </c:pt>
                <c:pt idx="50958">
                  <c:v>9.4488299999999992</c:v>
                </c:pt>
                <c:pt idx="50959">
                  <c:v>9.4507639999999995</c:v>
                </c:pt>
                <c:pt idx="50960">
                  <c:v>9.4366470000000007</c:v>
                </c:pt>
                <c:pt idx="50961">
                  <c:v>9.4445650000000008</c:v>
                </c:pt>
                <c:pt idx="50962">
                  <c:v>9.4517290000000003</c:v>
                </c:pt>
                <c:pt idx="50963">
                  <c:v>9.4383979999999994</c:v>
                </c:pt>
                <c:pt idx="50964">
                  <c:v>9.4382040000000007</c:v>
                </c:pt>
                <c:pt idx="50965">
                  <c:v>9.4451920000000005</c:v>
                </c:pt>
                <c:pt idx="50966">
                  <c:v>9.4453040000000001</c:v>
                </c:pt>
                <c:pt idx="50967">
                  <c:v>9.4503240000000002</c:v>
                </c:pt>
                <c:pt idx="50968">
                  <c:v>9.4553360000000009</c:v>
                </c:pt>
                <c:pt idx="50969">
                  <c:v>9.4484910000000006</c:v>
                </c:pt>
                <c:pt idx="50970">
                  <c:v>9.4483969999999999</c:v>
                </c:pt>
                <c:pt idx="50971">
                  <c:v>9.4536010000000008</c:v>
                </c:pt>
                <c:pt idx="50972">
                  <c:v>9.4400480000000009</c:v>
                </c:pt>
                <c:pt idx="50973">
                  <c:v>9.4351629999999993</c:v>
                </c:pt>
                <c:pt idx="50974">
                  <c:v>9.4521470000000001</c:v>
                </c:pt>
                <c:pt idx="50975">
                  <c:v>9.4533909999999999</c:v>
                </c:pt>
                <c:pt idx="50976">
                  <c:v>9.4427090000000007</c:v>
                </c:pt>
                <c:pt idx="50977">
                  <c:v>9.4478349999999995</c:v>
                </c:pt>
                <c:pt idx="50978">
                  <c:v>9.4552270000000007</c:v>
                </c:pt>
                <c:pt idx="50979">
                  <c:v>9.4477849999999997</c:v>
                </c:pt>
                <c:pt idx="50980">
                  <c:v>9.450056</c:v>
                </c:pt>
                <c:pt idx="50981">
                  <c:v>9.4553519999999995</c:v>
                </c:pt>
                <c:pt idx="50982">
                  <c:v>9.4468440000000005</c:v>
                </c:pt>
                <c:pt idx="50983">
                  <c:v>9.4455720000000003</c:v>
                </c:pt>
                <c:pt idx="50984">
                  <c:v>9.4447369999999999</c:v>
                </c:pt>
                <c:pt idx="50985">
                  <c:v>9.4463460000000001</c:v>
                </c:pt>
                <c:pt idx="50986">
                  <c:v>9.4566440000000007</c:v>
                </c:pt>
                <c:pt idx="50987">
                  <c:v>9.4564760000000003</c:v>
                </c:pt>
                <c:pt idx="50988">
                  <c:v>9.4494190000000007</c:v>
                </c:pt>
                <c:pt idx="50989">
                  <c:v>9.4549939999999992</c:v>
                </c:pt>
                <c:pt idx="50990">
                  <c:v>9.4683949999999992</c:v>
                </c:pt>
                <c:pt idx="50991">
                  <c:v>9.4608480000000004</c:v>
                </c:pt>
                <c:pt idx="50992">
                  <c:v>9.4553670000000007</c:v>
                </c:pt>
                <c:pt idx="50993">
                  <c:v>9.4618660000000006</c:v>
                </c:pt>
                <c:pt idx="50994">
                  <c:v>9.4481199999999994</c:v>
                </c:pt>
                <c:pt idx="50995">
                  <c:v>9.4402690000000007</c:v>
                </c:pt>
                <c:pt idx="50996">
                  <c:v>9.4516220000000004</c:v>
                </c:pt>
                <c:pt idx="50997">
                  <c:v>9.4507879999999993</c:v>
                </c:pt>
                <c:pt idx="50998">
                  <c:v>9.4409659999999995</c:v>
                </c:pt>
                <c:pt idx="50999">
                  <c:v>9.4387899999999991</c:v>
                </c:pt>
                <c:pt idx="51000">
                  <c:v>9.4469200000000004</c:v>
                </c:pt>
                <c:pt idx="51001">
                  <c:v>9.4510830000000006</c:v>
                </c:pt>
                <c:pt idx="51002">
                  <c:v>9.4518509999999996</c:v>
                </c:pt>
                <c:pt idx="51003">
                  <c:v>9.4573719999999994</c:v>
                </c:pt>
                <c:pt idx="51004">
                  <c:v>9.4589689999999997</c:v>
                </c:pt>
                <c:pt idx="51005">
                  <c:v>9.4549459999999996</c:v>
                </c:pt>
                <c:pt idx="51006">
                  <c:v>9.4534260000000003</c:v>
                </c:pt>
                <c:pt idx="51007">
                  <c:v>9.4549780000000005</c:v>
                </c:pt>
                <c:pt idx="51008">
                  <c:v>9.4504230000000007</c:v>
                </c:pt>
                <c:pt idx="51009">
                  <c:v>9.4505130000000008</c:v>
                </c:pt>
                <c:pt idx="51010">
                  <c:v>9.4586079999999999</c:v>
                </c:pt>
                <c:pt idx="51011">
                  <c:v>9.4563590000000008</c:v>
                </c:pt>
                <c:pt idx="51012">
                  <c:v>9.4542800000000007</c:v>
                </c:pt>
                <c:pt idx="51013">
                  <c:v>9.4601400000000009</c:v>
                </c:pt>
                <c:pt idx="51014">
                  <c:v>9.4571459999999998</c:v>
                </c:pt>
                <c:pt idx="51015">
                  <c:v>9.4528940000000006</c:v>
                </c:pt>
                <c:pt idx="51016">
                  <c:v>9.458164</c:v>
                </c:pt>
                <c:pt idx="51017">
                  <c:v>9.4615519999999993</c:v>
                </c:pt>
                <c:pt idx="51018">
                  <c:v>9.4536490000000004</c:v>
                </c:pt>
                <c:pt idx="51019">
                  <c:v>9.4529929999999993</c:v>
                </c:pt>
                <c:pt idx="51020">
                  <c:v>9.461347</c:v>
                </c:pt>
                <c:pt idx="51021">
                  <c:v>9.4554600000000004</c:v>
                </c:pt>
                <c:pt idx="51022">
                  <c:v>9.4497780000000002</c:v>
                </c:pt>
                <c:pt idx="51023">
                  <c:v>9.4533590000000007</c:v>
                </c:pt>
                <c:pt idx="51024">
                  <c:v>9.4559270000000009</c:v>
                </c:pt>
                <c:pt idx="51025">
                  <c:v>9.4601819999999996</c:v>
                </c:pt>
                <c:pt idx="51026">
                  <c:v>9.4595040000000008</c:v>
                </c:pt>
                <c:pt idx="51027">
                  <c:v>9.4546939999999999</c:v>
                </c:pt>
                <c:pt idx="51028">
                  <c:v>9.4575809999999993</c:v>
                </c:pt>
                <c:pt idx="51029">
                  <c:v>9.4612960000000008</c:v>
                </c:pt>
                <c:pt idx="51030">
                  <c:v>9.4580579999999994</c:v>
                </c:pt>
                <c:pt idx="51031">
                  <c:v>9.4576740000000008</c:v>
                </c:pt>
                <c:pt idx="51032">
                  <c:v>9.4611820000000009</c:v>
                </c:pt>
                <c:pt idx="51033">
                  <c:v>9.4595179999999992</c:v>
                </c:pt>
                <c:pt idx="51034">
                  <c:v>9.4616910000000001</c:v>
                </c:pt>
                <c:pt idx="51035">
                  <c:v>9.4637379999999993</c:v>
                </c:pt>
                <c:pt idx="51036">
                  <c:v>9.4598929999999992</c:v>
                </c:pt>
                <c:pt idx="51037">
                  <c:v>9.4549509999999994</c:v>
                </c:pt>
                <c:pt idx="51038">
                  <c:v>9.4504970000000004</c:v>
                </c:pt>
                <c:pt idx="51039">
                  <c:v>9.4518149999999999</c:v>
                </c:pt>
                <c:pt idx="51040">
                  <c:v>9.4545119999999994</c:v>
                </c:pt>
                <c:pt idx="51041">
                  <c:v>9.4584200000000003</c:v>
                </c:pt>
                <c:pt idx="51042">
                  <c:v>9.4617889999999996</c:v>
                </c:pt>
                <c:pt idx="51043">
                  <c:v>9.4607019999999995</c:v>
                </c:pt>
                <c:pt idx="51044">
                  <c:v>9.4601959999999998</c:v>
                </c:pt>
                <c:pt idx="51045">
                  <c:v>9.4560709999999997</c:v>
                </c:pt>
                <c:pt idx="51046">
                  <c:v>9.4526120000000002</c:v>
                </c:pt>
                <c:pt idx="51047">
                  <c:v>9.4562030000000004</c:v>
                </c:pt>
                <c:pt idx="51048">
                  <c:v>9.4608019999999993</c:v>
                </c:pt>
                <c:pt idx="51049">
                  <c:v>9.4566979999999994</c:v>
                </c:pt>
                <c:pt idx="51050">
                  <c:v>9.4546740000000007</c:v>
                </c:pt>
                <c:pt idx="51051">
                  <c:v>9.4664020000000004</c:v>
                </c:pt>
                <c:pt idx="51052">
                  <c:v>9.4687490000000007</c:v>
                </c:pt>
                <c:pt idx="51053">
                  <c:v>9.4669209999999993</c:v>
                </c:pt>
                <c:pt idx="51054">
                  <c:v>9.4783690000000007</c:v>
                </c:pt>
                <c:pt idx="51055">
                  <c:v>9.4718400000000003</c:v>
                </c:pt>
                <c:pt idx="51056">
                  <c:v>9.4615840000000002</c:v>
                </c:pt>
                <c:pt idx="51057">
                  <c:v>9.4735720000000008</c:v>
                </c:pt>
                <c:pt idx="51058">
                  <c:v>9.4719499999999996</c:v>
                </c:pt>
                <c:pt idx="51059">
                  <c:v>9.4529019999999999</c:v>
                </c:pt>
                <c:pt idx="51060">
                  <c:v>9.4566730000000003</c:v>
                </c:pt>
                <c:pt idx="51061">
                  <c:v>9.4677520000000008</c:v>
                </c:pt>
                <c:pt idx="51062">
                  <c:v>9.4531259999999993</c:v>
                </c:pt>
                <c:pt idx="51063">
                  <c:v>9.4525419999999993</c:v>
                </c:pt>
                <c:pt idx="51064">
                  <c:v>9.4661200000000001</c:v>
                </c:pt>
                <c:pt idx="51065">
                  <c:v>9.4551960000000008</c:v>
                </c:pt>
                <c:pt idx="51066">
                  <c:v>9.4523170000000007</c:v>
                </c:pt>
                <c:pt idx="51067">
                  <c:v>9.4626160000000006</c:v>
                </c:pt>
                <c:pt idx="51068">
                  <c:v>9.4590499999999995</c:v>
                </c:pt>
                <c:pt idx="51069">
                  <c:v>9.4586520000000007</c:v>
                </c:pt>
                <c:pt idx="51070">
                  <c:v>9.4676650000000002</c:v>
                </c:pt>
                <c:pt idx="51071">
                  <c:v>9.4644949999999994</c:v>
                </c:pt>
                <c:pt idx="51072">
                  <c:v>9.4559329999999999</c:v>
                </c:pt>
                <c:pt idx="51073">
                  <c:v>9.4698840000000004</c:v>
                </c:pt>
                <c:pt idx="51074">
                  <c:v>9.4751200000000004</c:v>
                </c:pt>
                <c:pt idx="51075">
                  <c:v>9.4638209999999994</c:v>
                </c:pt>
                <c:pt idx="51076">
                  <c:v>9.4738279999999992</c:v>
                </c:pt>
                <c:pt idx="51077">
                  <c:v>9.4783729999999995</c:v>
                </c:pt>
                <c:pt idx="51078">
                  <c:v>9.4702529999999996</c:v>
                </c:pt>
                <c:pt idx="51079">
                  <c:v>9.4741510000000009</c:v>
                </c:pt>
                <c:pt idx="51080">
                  <c:v>9.4761070000000007</c:v>
                </c:pt>
                <c:pt idx="51081">
                  <c:v>9.4638690000000008</c:v>
                </c:pt>
                <c:pt idx="51082">
                  <c:v>9.4582619999999995</c:v>
                </c:pt>
                <c:pt idx="51083">
                  <c:v>9.4675139999999995</c:v>
                </c:pt>
                <c:pt idx="51084">
                  <c:v>9.4629879999999993</c:v>
                </c:pt>
                <c:pt idx="51085">
                  <c:v>9.4577679999999997</c:v>
                </c:pt>
                <c:pt idx="51086">
                  <c:v>9.4666759999999996</c:v>
                </c:pt>
                <c:pt idx="51087">
                  <c:v>9.4660019999999996</c:v>
                </c:pt>
                <c:pt idx="51088">
                  <c:v>9.4623019999999993</c:v>
                </c:pt>
                <c:pt idx="51089">
                  <c:v>9.4646249999999998</c:v>
                </c:pt>
                <c:pt idx="51090">
                  <c:v>9.4666870000000003</c:v>
                </c:pt>
                <c:pt idx="51091">
                  <c:v>9.4616969999999991</c:v>
                </c:pt>
                <c:pt idx="51092">
                  <c:v>9.4611070000000002</c:v>
                </c:pt>
                <c:pt idx="51093">
                  <c:v>9.4715509999999998</c:v>
                </c:pt>
                <c:pt idx="51094">
                  <c:v>9.4729430000000008</c:v>
                </c:pt>
                <c:pt idx="51095">
                  <c:v>9.4783829999999991</c:v>
                </c:pt>
                <c:pt idx="51096">
                  <c:v>9.4823070000000005</c:v>
                </c:pt>
                <c:pt idx="51097">
                  <c:v>9.4745609999999996</c:v>
                </c:pt>
                <c:pt idx="51098">
                  <c:v>9.4784690000000005</c:v>
                </c:pt>
                <c:pt idx="51099">
                  <c:v>9.4809330000000003</c:v>
                </c:pt>
                <c:pt idx="51100">
                  <c:v>9.4666929999999994</c:v>
                </c:pt>
                <c:pt idx="51101">
                  <c:v>9.4649669999999997</c:v>
                </c:pt>
                <c:pt idx="51102">
                  <c:v>9.4790980000000005</c:v>
                </c:pt>
                <c:pt idx="51103">
                  <c:v>9.4728370000000002</c:v>
                </c:pt>
                <c:pt idx="51104">
                  <c:v>9.4625050000000002</c:v>
                </c:pt>
                <c:pt idx="51105">
                  <c:v>9.4706279999999996</c:v>
                </c:pt>
                <c:pt idx="51106">
                  <c:v>9.4672619999999998</c:v>
                </c:pt>
                <c:pt idx="51107">
                  <c:v>9.4617109999999993</c:v>
                </c:pt>
                <c:pt idx="51108">
                  <c:v>9.4678120000000003</c:v>
                </c:pt>
                <c:pt idx="51109">
                  <c:v>9.4677399999999992</c:v>
                </c:pt>
                <c:pt idx="51110">
                  <c:v>9.4602029999999999</c:v>
                </c:pt>
                <c:pt idx="51111">
                  <c:v>9.4619730000000004</c:v>
                </c:pt>
                <c:pt idx="51112">
                  <c:v>9.4758829999999996</c:v>
                </c:pt>
                <c:pt idx="51113">
                  <c:v>9.4754439999999995</c:v>
                </c:pt>
                <c:pt idx="51114">
                  <c:v>9.4668379999999992</c:v>
                </c:pt>
                <c:pt idx="51115">
                  <c:v>9.4720680000000002</c:v>
                </c:pt>
                <c:pt idx="51116">
                  <c:v>9.4759390000000003</c:v>
                </c:pt>
                <c:pt idx="51117">
                  <c:v>9.472467</c:v>
                </c:pt>
                <c:pt idx="51118">
                  <c:v>9.4694439999999993</c:v>
                </c:pt>
                <c:pt idx="51119">
                  <c:v>9.4685570000000006</c:v>
                </c:pt>
                <c:pt idx="51120">
                  <c:v>9.4726079999999993</c:v>
                </c:pt>
                <c:pt idx="51121">
                  <c:v>9.4756429999999998</c:v>
                </c:pt>
                <c:pt idx="51122">
                  <c:v>9.4720220000000008</c:v>
                </c:pt>
                <c:pt idx="51123">
                  <c:v>9.4667460000000005</c:v>
                </c:pt>
                <c:pt idx="51124">
                  <c:v>9.4751940000000001</c:v>
                </c:pt>
                <c:pt idx="51125">
                  <c:v>9.4811560000000004</c:v>
                </c:pt>
                <c:pt idx="51126">
                  <c:v>9.4731559999999995</c:v>
                </c:pt>
                <c:pt idx="51127">
                  <c:v>9.4759630000000001</c:v>
                </c:pt>
                <c:pt idx="51128">
                  <c:v>9.4772049999999997</c:v>
                </c:pt>
                <c:pt idx="51129">
                  <c:v>9.4700579999999999</c:v>
                </c:pt>
                <c:pt idx="51130">
                  <c:v>9.4724850000000007</c:v>
                </c:pt>
                <c:pt idx="51131">
                  <c:v>9.4736390000000004</c:v>
                </c:pt>
                <c:pt idx="51132">
                  <c:v>9.4699939999999998</c:v>
                </c:pt>
                <c:pt idx="51133">
                  <c:v>9.4707969999999992</c:v>
                </c:pt>
                <c:pt idx="51134">
                  <c:v>9.4727519999999998</c:v>
                </c:pt>
                <c:pt idx="51135">
                  <c:v>9.4702450000000002</c:v>
                </c:pt>
                <c:pt idx="51136">
                  <c:v>9.4714989999999997</c:v>
                </c:pt>
                <c:pt idx="51137">
                  <c:v>9.4788899999999998</c:v>
                </c:pt>
                <c:pt idx="51138">
                  <c:v>9.4773239999999994</c:v>
                </c:pt>
                <c:pt idx="51139">
                  <c:v>9.4746389999999998</c:v>
                </c:pt>
                <c:pt idx="51140">
                  <c:v>9.4749389999999991</c:v>
                </c:pt>
                <c:pt idx="51141">
                  <c:v>9.4756440000000008</c:v>
                </c:pt>
                <c:pt idx="51142">
                  <c:v>9.4843039999999998</c:v>
                </c:pt>
                <c:pt idx="51143">
                  <c:v>9.4847619999999999</c:v>
                </c:pt>
                <c:pt idx="51144">
                  <c:v>9.4729189999999992</c:v>
                </c:pt>
                <c:pt idx="51145">
                  <c:v>9.4705410000000008</c:v>
                </c:pt>
                <c:pt idx="51146">
                  <c:v>9.4821170000000006</c:v>
                </c:pt>
                <c:pt idx="51147">
                  <c:v>9.4786009999999994</c:v>
                </c:pt>
                <c:pt idx="51148">
                  <c:v>9.4654229999999995</c:v>
                </c:pt>
                <c:pt idx="51149">
                  <c:v>9.4799190000000007</c:v>
                </c:pt>
                <c:pt idx="51150">
                  <c:v>9.486402</c:v>
                </c:pt>
                <c:pt idx="51151">
                  <c:v>9.4694319999999994</c:v>
                </c:pt>
                <c:pt idx="51152">
                  <c:v>9.4725180000000009</c:v>
                </c:pt>
                <c:pt idx="51153">
                  <c:v>9.4828939999999999</c:v>
                </c:pt>
                <c:pt idx="51154">
                  <c:v>9.4777290000000001</c:v>
                </c:pt>
                <c:pt idx="51155">
                  <c:v>9.4787920000000003</c:v>
                </c:pt>
                <c:pt idx="51156">
                  <c:v>9.4873790000000007</c:v>
                </c:pt>
                <c:pt idx="51157">
                  <c:v>9.4823199999999996</c:v>
                </c:pt>
                <c:pt idx="51158">
                  <c:v>9.4767639999999993</c:v>
                </c:pt>
                <c:pt idx="51159">
                  <c:v>9.4820349999999998</c:v>
                </c:pt>
                <c:pt idx="51160">
                  <c:v>9.477862</c:v>
                </c:pt>
                <c:pt idx="51161">
                  <c:v>9.4772580000000008</c:v>
                </c:pt>
                <c:pt idx="51162">
                  <c:v>9.4857060000000004</c:v>
                </c:pt>
                <c:pt idx="51163">
                  <c:v>9.4813720000000004</c:v>
                </c:pt>
                <c:pt idx="51164">
                  <c:v>9.4745840000000001</c:v>
                </c:pt>
                <c:pt idx="51165">
                  <c:v>9.4815810000000003</c:v>
                </c:pt>
                <c:pt idx="51166">
                  <c:v>9.4881910000000005</c:v>
                </c:pt>
                <c:pt idx="51167">
                  <c:v>9.4773739999999993</c:v>
                </c:pt>
                <c:pt idx="51168">
                  <c:v>9.4751750000000001</c:v>
                </c:pt>
                <c:pt idx="51169">
                  <c:v>9.4808380000000003</c:v>
                </c:pt>
                <c:pt idx="51170">
                  <c:v>9.4701129999999996</c:v>
                </c:pt>
                <c:pt idx="51171">
                  <c:v>9.4742139999999999</c:v>
                </c:pt>
                <c:pt idx="51172">
                  <c:v>9.4871420000000004</c:v>
                </c:pt>
                <c:pt idx="51173">
                  <c:v>9.4832800000000006</c:v>
                </c:pt>
                <c:pt idx="51174">
                  <c:v>9.4804659999999998</c:v>
                </c:pt>
                <c:pt idx="51175">
                  <c:v>9.4880940000000002</c:v>
                </c:pt>
                <c:pt idx="51176">
                  <c:v>9.4846129999999995</c:v>
                </c:pt>
                <c:pt idx="51177">
                  <c:v>9.4729080000000003</c:v>
                </c:pt>
                <c:pt idx="51178">
                  <c:v>9.4863049999999998</c:v>
                </c:pt>
                <c:pt idx="51179">
                  <c:v>9.4916099999999997</c:v>
                </c:pt>
                <c:pt idx="51180">
                  <c:v>9.4765910000000009</c:v>
                </c:pt>
                <c:pt idx="51181">
                  <c:v>9.4852659999999993</c:v>
                </c:pt>
                <c:pt idx="51182">
                  <c:v>9.4857250000000004</c:v>
                </c:pt>
                <c:pt idx="51183">
                  <c:v>9.4695040000000006</c:v>
                </c:pt>
                <c:pt idx="51184">
                  <c:v>9.4756820000000008</c:v>
                </c:pt>
                <c:pt idx="51185">
                  <c:v>9.4879979999999993</c:v>
                </c:pt>
                <c:pt idx="51186">
                  <c:v>9.4860699999999998</c:v>
                </c:pt>
                <c:pt idx="51187">
                  <c:v>9.484477</c:v>
                </c:pt>
                <c:pt idx="51188">
                  <c:v>9.4895429999999994</c:v>
                </c:pt>
                <c:pt idx="51189">
                  <c:v>9.4833119999999997</c:v>
                </c:pt>
                <c:pt idx="51190">
                  <c:v>9.4811169999999994</c:v>
                </c:pt>
                <c:pt idx="51191">
                  <c:v>9.4935220000000005</c:v>
                </c:pt>
                <c:pt idx="51192">
                  <c:v>9.4892129999999995</c:v>
                </c:pt>
                <c:pt idx="51193">
                  <c:v>9.4754170000000002</c:v>
                </c:pt>
                <c:pt idx="51194">
                  <c:v>9.4798930000000006</c:v>
                </c:pt>
                <c:pt idx="51195">
                  <c:v>9.4906410000000001</c:v>
                </c:pt>
                <c:pt idx="51196">
                  <c:v>9.4893599999999996</c:v>
                </c:pt>
                <c:pt idx="51197">
                  <c:v>9.4870870000000007</c:v>
                </c:pt>
                <c:pt idx="51198">
                  <c:v>9.4856789999999993</c:v>
                </c:pt>
                <c:pt idx="51199">
                  <c:v>9.4781180000000003</c:v>
                </c:pt>
                <c:pt idx="51200">
                  <c:v>9.4886060000000008</c:v>
                </c:pt>
                <c:pt idx="51201">
                  <c:v>9.4951089999999994</c:v>
                </c:pt>
                <c:pt idx="51202">
                  <c:v>9.4792740000000002</c:v>
                </c:pt>
                <c:pt idx="51203">
                  <c:v>9.4834709999999998</c:v>
                </c:pt>
                <c:pt idx="51204">
                  <c:v>9.4975729999999992</c:v>
                </c:pt>
                <c:pt idx="51205">
                  <c:v>9.4881180000000001</c:v>
                </c:pt>
                <c:pt idx="51206">
                  <c:v>9.4823649999999997</c:v>
                </c:pt>
                <c:pt idx="51207">
                  <c:v>9.4953590000000005</c:v>
                </c:pt>
                <c:pt idx="51208">
                  <c:v>9.4900169999999999</c:v>
                </c:pt>
                <c:pt idx="51209">
                  <c:v>9.4743010000000005</c:v>
                </c:pt>
                <c:pt idx="51210">
                  <c:v>9.4860819999999997</c:v>
                </c:pt>
                <c:pt idx="51211">
                  <c:v>9.4901470000000003</c:v>
                </c:pt>
                <c:pt idx="51212">
                  <c:v>9.4776199999999999</c:v>
                </c:pt>
                <c:pt idx="51213">
                  <c:v>9.4866860000000006</c:v>
                </c:pt>
                <c:pt idx="51214">
                  <c:v>9.4962979999999995</c:v>
                </c:pt>
                <c:pt idx="51215">
                  <c:v>9.487304</c:v>
                </c:pt>
                <c:pt idx="51216">
                  <c:v>9.4860699999999998</c:v>
                </c:pt>
                <c:pt idx="51217">
                  <c:v>9.4939800000000005</c:v>
                </c:pt>
                <c:pt idx="51218">
                  <c:v>9.4834029999999991</c:v>
                </c:pt>
                <c:pt idx="51219">
                  <c:v>9.4758669999999992</c:v>
                </c:pt>
                <c:pt idx="51220">
                  <c:v>9.4892140000000005</c:v>
                </c:pt>
                <c:pt idx="51221">
                  <c:v>9.4943950000000008</c:v>
                </c:pt>
                <c:pt idx="51222">
                  <c:v>9.4921629999999997</c:v>
                </c:pt>
                <c:pt idx="51223">
                  <c:v>9.4939129999999992</c:v>
                </c:pt>
                <c:pt idx="51224">
                  <c:v>9.4920220000000004</c:v>
                </c:pt>
                <c:pt idx="51225">
                  <c:v>9.4885570000000001</c:v>
                </c:pt>
                <c:pt idx="51226">
                  <c:v>9.4950519999999994</c:v>
                </c:pt>
                <c:pt idx="51227">
                  <c:v>9.5003510000000002</c:v>
                </c:pt>
                <c:pt idx="51228">
                  <c:v>9.493449</c:v>
                </c:pt>
                <c:pt idx="51229">
                  <c:v>9.4927799999999998</c:v>
                </c:pt>
                <c:pt idx="51230">
                  <c:v>9.492699</c:v>
                </c:pt>
                <c:pt idx="51231">
                  <c:v>9.4853740000000002</c:v>
                </c:pt>
                <c:pt idx="51232">
                  <c:v>9.48841</c:v>
                </c:pt>
                <c:pt idx="51233">
                  <c:v>9.493881</c:v>
                </c:pt>
                <c:pt idx="51234">
                  <c:v>9.4925090000000001</c:v>
                </c:pt>
                <c:pt idx="51235">
                  <c:v>9.4922749999999994</c:v>
                </c:pt>
                <c:pt idx="51236">
                  <c:v>9.4939</c:v>
                </c:pt>
                <c:pt idx="51237">
                  <c:v>9.4888200000000005</c:v>
                </c:pt>
                <c:pt idx="51238">
                  <c:v>9.4834999999999994</c:v>
                </c:pt>
                <c:pt idx="51239">
                  <c:v>9.4909289999999995</c:v>
                </c:pt>
                <c:pt idx="51240">
                  <c:v>9.4912500000000009</c:v>
                </c:pt>
                <c:pt idx="51241">
                  <c:v>9.4899100000000001</c:v>
                </c:pt>
                <c:pt idx="51242">
                  <c:v>9.4975690000000004</c:v>
                </c:pt>
                <c:pt idx="51243">
                  <c:v>9.4977459999999994</c:v>
                </c:pt>
                <c:pt idx="51244">
                  <c:v>9.4964320000000004</c:v>
                </c:pt>
                <c:pt idx="51245">
                  <c:v>9.4983310000000003</c:v>
                </c:pt>
                <c:pt idx="51246">
                  <c:v>9.4953789999999998</c:v>
                </c:pt>
                <c:pt idx="51247">
                  <c:v>9.491441</c:v>
                </c:pt>
                <c:pt idx="51248">
                  <c:v>9.4965460000000004</c:v>
                </c:pt>
                <c:pt idx="51249">
                  <c:v>9.4995639999999995</c:v>
                </c:pt>
                <c:pt idx="51250">
                  <c:v>9.4871510000000008</c:v>
                </c:pt>
                <c:pt idx="51251">
                  <c:v>9.4897950000000009</c:v>
                </c:pt>
                <c:pt idx="51252">
                  <c:v>9.4986130000000006</c:v>
                </c:pt>
                <c:pt idx="51253">
                  <c:v>9.4899520000000006</c:v>
                </c:pt>
                <c:pt idx="51254">
                  <c:v>9.4926169999999992</c:v>
                </c:pt>
                <c:pt idx="51255">
                  <c:v>9.5020869999999995</c:v>
                </c:pt>
                <c:pt idx="51256">
                  <c:v>9.5000239999999998</c:v>
                </c:pt>
                <c:pt idx="51257">
                  <c:v>9.4935360000000006</c:v>
                </c:pt>
                <c:pt idx="51258">
                  <c:v>9.4947719999999993</c:v>
                </c:pt>
                <c:pt idx="51259">
                  <c:v>9.4979189999999996</c:v>
                </c:pt>
                <c:pt idx="51260">
                  <c:v>9.4926060000000003</c:v>
                </c:pt>
                <c:pt idx="51261">
                  <c:v>9.4960590000000007</c:v>
                </c:pt>
                <c:pt idx="51262">
                  <c:v>9.5020039999999995</c:v>
                </c:pt>
                <c:pt idx="51263">
                  <c:v>9.4994890000000005</c:v>
                </c:pt>
                <c:pt idx="51264">
                  <c:v>9.4963139999999999</c:v>
                </c:pt>
                <c:pt idx="51265">
                  <c:v>9.4895499999999995</c:v>
                </c:pt>
                <c:pt idx="51266">
                  <c:v>9.4944120000000005</c:v>
                </c:pt>
                <c:pt idx="51267">
                  <c:v>9.5021489999999993</c:v>
                </c:pt>
                <c:pt idx="51268">
                  <c:v>9.496143</c:v>
                </c:pt>
                <c:pt idx="51269">
                  <c:v>9.4914170000000002</c:v>
                </c:pt>
                <c:pt idx="51270">
                  <c:v>9.4982900000000008</c:v>
                </c:pt>
                <c:pt idx="51271">
                  <c:v>9.5032219999999992</c:v>
                </c:pt>
                <c:pt idx="51272">
                  <c:v>9.4954619999999998</c:v>
                </c:pt>
                <c:pt idx="51273">
                  <c:v>9.498113</c:v>
                </c:pt>
                <c:pt idx="51274">
                  <c:v>9.5074939999999994</c:v>
                </c:pt>
                <c:pt idx="51275">
                  <c:v>9.5021819999999995</c:v>
                </c:pt>
                <c:pt idx="51276">
                  <c:v>9.4938190000000002</c:v>
                </c:pt>
                <c:pt idx="51277">
                  <c:v>9.4914199999999997</c:v>
                </c:pt>
                <c:pt idx="51278">
                  <c:v>9.4959720000000001</c:v>
                </c:pt>
                <c:pt idx="51279">
                  <c:v>9.4962129999999991</c:v>
                </c:pt>
                <c:pt idx="51280">
                  <c:v>9.4992540000000005</c:v>
                </c:pt>
                <c:pt idx="51281">
                  <c:v>9.503876</c:v>
                </c:pt>
                <c:pt idx="51282">
                  <c:v>9.4945599999999999</c:v>
                </c:pt>
                <c:pt idx="51283">
                  <c:v>9.4981259999999992</c:v>
                </c:pt>
                <c:pt idx="51284">
                  <c:v>9.5064919999999997</c:v>
                </c:pt>
                <c:pt idx="51285">
                  <c:v>9.5014769999999995</c:v>
                </c:pt>
                <c:pt idx="51286">
                  <c:v>9.5062119999999997</c:v>
                </c:pt>
                <c:pt idx="51287">
                  <c:v>9.5129169999999998</c:v>
                </c:pt>
                <c:pt idx="51288">
                  <c:v>9.5066860000000002</c:v>
                </c:pt>
                <c:pt idx="51289">
                  <c:v>9.5034510000000001</c:v>
                </c:pt>
                <c:pt idx="51290">
                  <c:v>9.5058579999999999</c:v>
                </c:pt>
                <c:pt idx="51291">
                  <c:v>9.4905439999999999</c:v>
                </c:pt>
                <c:pt idx="51292">
                  <c:v>9.4844290000000004</c:v>
                </c:pt>
                <c:pt idx="51293">
                  <c:v>9.5019200000000001</c:v>
                </c:pt>
                <c:pt idx="51294">
                  <c:v>9.4979929999999992</c:v>
                </c:pt>
                <c:pt idx="51295">
                  <c:v>9.4941209999999998</c:v>
                </c:pt>
                <c:pt idx="51296">
                  <c:v>9.5109159999999999</c:v>
                </c:pt>
                <c:pt idx="51297">
                  <c:v>9.5059280000000008</c:v>
                </c:pt>
                <c:pt idx="51298">
                  <c:v>9.4955750000000005</c:v>
                </c:pt>
                <c:pt idx="51299">
                  <c:v>9.5139479999999992</c:v>
                </c:pt>
                <c:pt idx="51300">
                  <c:v>9.5132060000000003</c:v>
                </c:pt>
                <c:pt idx="51301">
                  <c:v>9.4883360000000003</c:v>
                </c:pt>
                <c:pt idx="51302">
                  <c:v>9.5034290000000006</c:v>
                </c:pt>
                <c:pt idx="51303">
                  <c:v>9.5164840000000002</c:v>
                </c:pt>
                <c:pt idx="51304">
                  <c:v>9.4880870000000002</c:v>
                </c:pt>
                <c:pt idx="51305">
                  <c:v>9.4877800000000008</c:v>
                </c:pt>
                <c:pt idx="51306">
                  <c:v>9.5097500000000004</c:v>
                </c:pt>
                <c:pt idx="51307">
                  <c:v>9.5029240000000001</c:v>
                </c:pt>
                <c:pt idx="51308">
                  <c:v>9.5028620000000004</c:v>
                </c:pt>
                <c:pt idx="51309">
                  <c:v>9.5157480000000003</c:v>
                </c:pt>
                <c:pt idx="51310">
                  <c:v>9.5094829999999995</c:v>
                </c:pt>
                <c:pt idx="51311">
                  <c:v>9.5018989999999999</c:v>
                </c:pt>
                <c:pt idx="51312">
                  <c:v>9.5107180000000007</c:v>
                </c:pt>
                <c:pt idx="51313">
                  <c:v>9.5083780000000004</c:v>
                </c:pt>
                <c:pt idx="51314">
                  <c:v>9.4949720000000006</c:v>
                </c:pt>
                <c:pt idx="51315">
                  <c:v>9.5009899999999998</c:v>
                </c:pt>
                <c:pt idx="51316">
                  <c:v>9.5081430000000005</c:v>
                </c:pt>
                <c:pt idx="51317">
                  <c:v>9.5052299999999992</c:v>
                </c:pt>
                <c:pt idx="51318">
                  <c:v>9.5047910000000009</c:v>
                </c:pt>
                <c:pt idx="51319">
                  <c:v>9.5035489999999996</c:v>
                </c:pt>
                <c:pt idx="51320">
                  <c:v>9.5012919999999994</c:v>
                </c:pt>
                <c:pt idx="51321">
                  <c:v>9.5026360000000007</c:v>
                </c:pt>
                <c:pt idx="51322">
                  <c:v>9.5112179999999995</c:v>
                </c:pt>
                <c:pt idx="51323">
                  <c:v>9.5099239999999998</c:v>
                </c:pt>
                <c:pt idx="51324">
                  <c:v>9.5061269999999993</c:v>
                </c:pt>
                <c:pt idx="51325">
                  <c:v>9.5136210000000005</c:v>
                </c:pt>
                <c:pt idx="51326">
                  <c:v>9.5082350000000009</c:v>
                </c:pt>
                <c:pt idx="51327">
                  <c:v>9.5028120000000005</c:v>
                </c:pt>
                <c:pt idx="51328">
                  <c:v>9.5122859999999996</c:v>
                </c:pt>
                <c:pt idx="51329">
                  <c:v>9.5093540000000001</c:v>
                </c:pt>
                <c:pt idx="51330">
                  <c:v>9.5029979999999998</c:v>
                </c:pt>
                <c:pt idx="51331">
                  <c:v>9.5142880000000005</c:v>
                </c:pt>
                <c:pt idx="51332">
                  <c:v>9.5190509999999993</c:v>
                </c:pt>
                <c:pt idx="51333">
                  <c:v>9.5082710000000006</c:v>
                </c:pt>
                <c:pt idx="51334">
                  <c:v>9.5083760000000002</c:v>
                </c:pt>
                <c:pt idx="51335">
                  <c:v>9.5111240000000006</c:v>
                </c:pt>
                <c:pt idx="51336">
                  <c:v>9.5068339999999996</c:v>
                </c:pt>
                <c:pt idx="51337">
                  <c:v>9.5116809999999994</c:v>
                </c:pt>
                <c:pt idx="51338">
                  <c:v>9.5097880000000004</c:v>
                </c:pt>
                <c:pt idx="51339">
                  <c:v>9.5026879999999991</c:v>
                </c:pt>
                <c:pt idx="51340">
                  <c:v>9.5035399999999992</c:v>
                </c:pt>
                <c:pt idx="51341">
                  <c:v>9.5062080000000009</c:v>
                </c:pt>
                <c:pt idx="51342">
                  <c:v>9.5034500000000008</c:v>
                </c:pt>
                <c:pt idx="51343">
                  <c:v>9.4969710000000003</c:v>
                </c:pt>
                <c:pt idx="51344">
                  <c:v>9.5082149999999999</c:v>
                </c:pt>
                <c:pt idx="51345">
                  <c:v>9.5191549999999996</c:v>
                </c:pt>
                <c:pt idx="51346">
                  <c:v>9.5128240000000002</c:v>
                </c:pt>
                <c:pt idx="51347">
                  <c:v>9.5112989999999993</c:v>
                </c:pt>
                <c:pt idx="51348">
                  <c:v>9.5132270000000005</c:v>
                </c:pt>
                <c:pt idx="51349">
                  <c:v>9.5135889999999996</c:v>
                </c:pt>
                <c:pt idx="51350">
                  <c:v>9.5149430000000006</c:v>
                </c:pt>
                <c:pt idx="51351">
                  <c:v>9.514875</c:v>
                </c:pt>
                <c:pt idx="51352">
                  <c:v>9.5181719999999999</c:v>
                </c:pt>
                <c:pt idx="51353">
                  <c:v>9.5148309999999992</c:v>
                </c:pt>
                <c:pt idx="51354">
                  <c:v>9.5080670000000005</c:v>
                </c:pt>
                <c:pt idx="51355">
                  <c:v>9.5103229999999996</c:v>
                </c:pt>
                <c:pt idx="51356">
                  <c:v>9.5166140000000006</c:v>
                </c:pt>
                <c:pt idx="51357">
                  <c:v>9.51417</c:v>
                </c:pt>
                <c:pt idx="51358">
                  <c:v>9.5048089999999998</c:v>
                </c:pt>
                <c:pt idx="51359">
                  <c:v>9.5066489999999995</c:v>
                </c:pt>
                <c:pt idx="51360">
                  <c:v>9.5107420000000005</c:v>
                </c:pt>
                <c:pt idx="51361">
                  <c:v>9.5077719999999992</c:v>
                </c:pt>
                <c:pt idx="51362">
                  <c:v>9.5127959999999998</c:v>
                </c:pt>
                <c:pt idx="51363">
                  <c:v>9.5152280000000005</c:v>
                </c:pt>
                <c:pt idx="51364">
                  <c:v>9.5075649999999996</c:v>
                </c:pt>
                <c:pt idx="51365">
                  <c:v>9.5059729999999991</c:v>
                </c:pt>
                <c:pt idx="51366">
                  <c:v>9.5154110000000003</c:v>
                </c:pt>
                <c:pt idx="51367">
                  <c:v>9.5199090000000002</c:v>
                </c:pt>
                <c:pt idx="51368">
                  <c:v>9.5173009999999998</c:v>
                </c:pt>
                <c:pt idx="51369">
                  <c:v>9.5161409999999993</c:v>
                </c:pt>
                <c:pt idx="51370">
                  <c:v>9.5156530000000004</c:v>
                </c:pt>
                <c:pt idx="51371">
                  <c:v>9.5171969999999995</c:v>
                </c:pt>
                <c:pt idx="51372">
                  <c:v>9.5147580000000005</c:v>
                </c:pt>
                <c:pt idx="51373">
                  <c:v>9.5150349999999992</c:v>
                </c:pt>
                <c:pt idx="51374">
                  <c:v>9.5232530000000004</c:v>
                </c:pt>
                <c:pt idx="51375">
                  <c:v>9.5209119999999992</c:v>
                </c:pt>
                <c:pt idx="51376">
                  <c:v>9.5128140000000005</c:v>
                </c:pt>
                <c:pt idx="51377">
                  <c:v>9.5135950000000005</c:v>
                </c:pt>
                <c:pt idx="51378">
                  <c:v>9.5163799999999998</c:v>
                </c:pt>
                <c:pt idx="51379">
                  <c:v>9.5123960000000007</c:v>
                </c:pt>
                <c:pt idx="51380">
                  <c:v>9.5071460000000005</c:v>
                </c:pt>
                <c:pt idx="51381">
                  <c:v>9.5149159999999995</c:v>
                </c:pt>
                <c:pt idx="51382">
                  <c:v>9.5202910000000003</c:v>
                </c:pt>
                <c:pt idx="51383">
                  <c:v>9.5186860000000006</c:v>
                </c:pt>
                <c:pt idx="51384">
                  <c:v>9.5195279999999993</c:v>
                </c:pt>
                <c:pt idx="51385">
                  <c:v>9.5216609999999999</c:v>
                </c:pt>
                <c:pt idx="51386">
                  <c:v>9.5180260000000008</c:v>
                </c:pt>
                <c:pt idx="51387">
                  <c:v>9.5114149999999995</c:v>
                </c:pt>
                <c:pt idx="51388">
                  <c:v>9.5185399999999998</c:v>
                </c:pt>
                <c:pt idx="51389">
                  <c:v>9.5218869999999995</c:v>
                </c:pt>
                <c:pt idx="51390">
                  <c:v>9.5135740000000002</c:v>
                </c:pt>
                <c:pt idx="51391">
                  <c:v>9.5130300000000005</c:v>
                </c:pt>
                <c:pt idx="51392">
                  <c:v>9.5134070000000008</c:v>
                </c:pt>
                <c:pt idx="51393">
                  <c:v>9.5125119999999992</c:v>
                </c:pt>
                <c:pt idx="51394">
                  <c:v>9.5170689999999993</c:v>
                </c:pt>
                <c:pt idx="51395">
                  <c:v>9.5214719999999993</c:v>
                </c:pt>
                <c:pt idx="51396">
                  <c:v>9.5162639999999996</c:v>
                </c:pt>
                <c:pt idx="51397">
                  <c:v>9.5142399999999991</c:v>
                </c:pt>
                <c:pt idx="51398">
                  <c:v>9.5214280000000002</c:v>
                </c:pt>
                <c:pt idx="51399">
                  <c:v>9.5169519999999999</c:v>
                </c:pt>
                <c:pt idx="51400">
                  <c:v>9.5148060000000001</c:v>
                </c:pt>
                <c:pt idx="51401">
                  <c:v>9.5222479999999994</c:v>
                </c:pt>
                <c:pt idx="51402">
                  <c:v>9.5182210000000005</c:v>
                </c:pt>
                <c:pt idx="51403">
                  <c:v>9.5146619999999995</c:v>
                </c:pt>
                <c:pt idx="51404">
                  <c:v>9.5190870000000007</c:v>
                </c:pt>
                <c:pt idx="51405">
                  <c:v>9.5238289999999992</c:v>
                </c:pt>
                <c:pt idx="51406">
                  <c:v>9.5254390000000004</c:v>
                </c:pt>
                <c:pt idx="51407">
                  <c:v>9.5257710000000007</c:v>
                </c:pt>
                <c:pt idx="51408">
                  <c:v>9.5286430000000006</c:v>
                </c:pt>
                <c:pt idx="51409">
                  <c:v>9.5241030000000002</c:v>
                </c:pt>
                <c:pt idx="51410">
                  <c:v>9.5205970000000004</c:v>
                </c:pt>
                <c:pt idx="51411">
                  <c:v>9.5233399999999993</c:v>
                </c:pt>
                <c:pt idx="51412">
                  <c:v>9.5187720000000002</c:v>
                </c:pt>
                <c:pt idx="51413">
                  <c:v>9.5195900000000009</c:v>
                </c:pt>
                <c:pt idx="51414">
                  <c:v>9.5230110000000003</c:v>
                </c:pt>
                <c:pt idx="51415">
                  <c:v>9.5149629999999998</c:v>
                </c:pt>
                <c:pt idx="51416">
                  <c:v>9.5153020000000001</c:v>
                </c:pt>
                <c:pt idx="51417">
                  <c:v>9.5321700000000007</c:v>
                </c:pt>
                <c:pt idx="51418">
                  <c:v>9.5283339999999992</c:v>
                </c:pt>
                <c:pt idx="51419">
                  <c:v>9.5141349999999996</c:v>
                </c:pt>
                <c:pt idx="51420">
                  <c:v>9.5263500000000008</c:v>
                </c:pt>
                <c:pt idx="51421">
                  <c:v>9.5267289999999996</c:v>
                </c:pt>
                <c:pt idx="51422">
                  <c:v>9.5144520000000004</c:v>
                </c:pt>
                <c:pt idx="51423">
                  <c:v>9.5215910000000008</c:v>
                </c:pt>
                <c:pt idx="51424">
                  <c:v>9.5272559999999995</c:v>
                </c:pt>
                <c:pt idx="51425">
                  <c:v>9.5211039999999993</c:v>
                </c:pt>
                <c:pt idx="51426">
                  <c:v>9.5150389999999998</c:v>
                </c:pt>
                <c:pt idx="51427">
                  <c:v>9.5180330000000009</c:v>
                </c:pt>
                <c:pt idx="51428">
                  <c:v>9.5253599999999992</c:v>
                </c:pt>
                <c:pt idx="51429">
                  <c:v>9.5325170000000004</c:v>
                </c:pt>
                <c:pt idx="51430">
                  <c:v>9.5293729999999996</c:v>
                </c:pt>
                <c:pt idx="51431">
                  <c:v>9.5216469999999997</c:v>
                </c:pt>
                <c:pt idx="51432">
                  <c:v>9.5298770000000008</c:v>
                </c:pt>
                <c:pt idx="51433">
                  <c:v>9.5336719999999993</c:v>
                </c:pt>
                <c:pt idx="51434">
                  <c:v>9.5250780000000006</c:v>
                </c:pt>
                <c:pt idx="51435">
                  <c:v>9.5298359999999995</c:v>
                </c:pt>
                <c:pt idx="51436">
                  <c:v>9.5333190000000005</c:v>
                </c:pt>
                <c:pt idx="51437">
                  <c:v>9.5247480000000007</c:v>
                </c:pt>
                <c:pt idx="51438">
                  <c:v>9.521846</c:v>
                </c:pt>
                <c:pt idx="51439">
                  <c:v>9.5361379999999993</c:v>
                </c:pt>
                <c:pt idx="51440">
                  <c:v>9.5353139999999996</c:v>
                </c:pt>
                <c:pt idx="51441">
                  <c:v>9.5187670000000004</c:v>
                </c:pt>
                <c:pt idx="51442">
                  <c:v>9.5246709999999997</c:v>
                </c:pt>
                <c:pt idx="51443">
                  <c:v>9.5366579999999992</c:v>
                </c:pt>
                <c:pt idx="51444">
                  <c:v>9.5341699999999996</c:v>
                </c:pt>
                <c:pt idx="51445">
                  <c:v>9.5272249999999996</c:v>
                </c:pt>
                <c:pt idx="51446">
                  <c:v>9.5242000000000004</c:v>
                </c:pt>
                <c:pt idx="51447">
                  <c:v>9.5213180000000008</c:v>
                </c:pt>
                <c:pt idx="51448">
                  <c:v>9.5172270000000001</c:v>
                </c:pt>
                <c:pt idx="51449">
                  <c:v>9.5213719999999995</c:v>
                </c:pt>
                <c:pt idx="51450">
                  <c:v>9.5220020000000005</c:v>
                </c:pt>
                <c:pt idx="51451">
                  <c:v>9.5198339999999995</c:v>
                </c:pt>
                <c:pt idx="51452">
                  <c:v>9.5314870000000003</c:v>
                </c:pt>
                <c:pt idx="51453">
                  <c:v>9.537134</c:v>
                </c:pt>
                <c:pt idx="51454">
                  <c:v>9.5301089999999995</c:v>
                </c:pt>
                <c:pt idx="51455">
                  <c:v>9.5277200000000004</c:v>
                </c:pt>
                <c:pt idx="51456">
                  <c:v>9.5293150000000004</c:v>
                </c:pt>
                <c:pt idx="51457">
                  <c:v>9.5254270000000005</c:v>
                </c:pt>
                <c:pt idx="51458">
                  <c:v>9.5247969999999995</c:v>
                </c:pt>
                <c:pt idx="51459">
                  <c:v>9.5283619999999996</c:v>
                </c:pt>
                <c:pt idx="51460">
                  <c:v>9.5241570000000007</c:v>
                </c:pt>
                <c:pt idx="51461">
                  <c:v>9.5316989999999997</c:v>
                </c:pt>
                <c:pt idx="51462">
                  <c:v>9.5386279999999992</c:v>
                </c:pt>
                <c:pt idx="51463">
                  <c:v>9.5226780000000009</c:v>
                </c:pt>
                <c:pt idx="51464">
                  <c:v>9.5230549999999994</c:v>
                </c:pt>
                <c:pt idx="51465">
                  <c:v>9.5400080000000003</c:v>
                </c:pt>
                <c:pt idx="51466">
                  <c:v>9.5357789999999998</c:v>
                </c:pt>
                <c:pt idx="51467">
                  <c:v>9.5247309999999992</c:v>
                </c:pt>
                <c:pt idx="51468">
                  <c:v>9.5336590000000001</c:v>
                </c:pt>
                <c:pt idx="51469">
                  <c:v>9.5400759999999991</c:v>
                </c:pt>
                <c:pt idx="51470">
                  <c:v>9.5268080000000008</c:v>
                </c:pt>
                <c:pt idx="51471">
                  <c:v>9.5271570000000008</c:v>
                </c:pt>
                <c:pt idx="51472">
                  <c:v>9.5322420000000001</c:v>
                </c:pt>
                <c:pt idx="51473">
                  <c:v>9.5242120000000003</c:v>
                </c:pt>
                <c:pt idx="51474">
                  <c:v>9.5261180000000003</c:v>
                </c:pt>
                <c:pt idx="51475">
                  <c:v>9.5311660000000007</c:v>
                </c:pt>
                <c:pt idx="51476">
                  <c:v>9.532</c:v>
                </c:pt>
                <c:pt idx="51477">
                  <c:v>9.5364810000000002</c:v>
                </c:pt>
                <c:pt idx="51478">
                  <c:v>9.5404979999999995</c:v>
                </c:pt>
                <c:pt idx="51479">
                  <c:v>9.533379</c:v>
                </c:pt>
                <c:pt idx="51480">
                  <c:v>9.5312990000000006</c:v>
                </c:pt>
                <c:pt idx="51481">
                  <c:v>9.539263</c:v>
                </c:pt>
                <c:pt idx="51482">
                  <c:v>9.5294179999999997</c:v>
                </c:pt>
                <c:pt idx="51483">
                  <c:v>9.5218249999999998</c:v>
                </c:pt>
                <c:pt idx="51484">
                  <c:v>9.5312020000000004</c:v>
                </c:pt>
                <c:pt idx="51485">
                  <c:v>9.5279710000000009</c:v>
                </c:pt>
                <c:pt idx="51486">
                  <c:v>9.5235000000000003</c:v>
                </c:pt>
                <c:pt idx="51487">
                  <c:v>9.5277930000000008</c:v>
                </c:pt>
                <c:pt idx="51488">
                  <c:v>9.5349179999999993</c:v>
                </c:pt>
                <c:pt idx="51489">
                  <c:v>9.5404169999999997</c:v>
                </c:pt>
                <c:pt idx="51490">
                  <c:v>9.54101</c:v>
                </c:pt>
                <c:pt idx="51491">
                  <c:v>9.5426210000000005</c:v>
                </c:pt>
                <c:pt idx="51492">
                  <c:v>9.5392379999999992</c:v>
                </c:pt>
                <c:pt idx="51493">
                  <c:v>9.5423159999999996</c:v>
                </c:pt>
                <c:pt idx="51494">
                  <c:v>9.5491469999999996</c:v>
                </c:pt>
                <c:pt idx="51495">
                  <c:v>9.5413379999999997</c:v>
                </c:pt>
                <c:pt idx="51496">
                  <c:v>9.5301829999999992</c:v>
                </c:pt>
                <c:pt idx="51497">
                  <c:v>9.5315770000000004</c:v>
                </c:pt>
                <c:pt idx="51498">
                  <c:v>9.5352709999999998</c:v>
                </c:pt>
                <c:pt idx="51499">
                  <c:v>9.5316679999999998</c:v>
                </c:pt>
                <c:pt idx="51500">
                  <c:v>9.5338360000000009</c:v>
                </c:pt>
                <c:pt idx="51501">
                  <c:v>9.5371520000000007</c:v>
                </c:pt>
                <c:pt idx="51502">
                  <c:v>9.5374610000000004</c:v>
                </c:pt>
                <c:pt idx="51503">
                  <c:v>9.5391549999999992</c:v>
                </c:pt>
                <c:pt idx="51504">
                  <c:v>9.5313370000000006</c:v>
                </c:pt>
                <c:pt idx="51505">
                  <c:v>9.5302629999999997</c:v>
                </c:pt>
                <c:pt idx="51506">
                  <c:v>9.5371389999999998</c:v>
                </c:pt>
                <c:pt idx="51507">
                  <c:v>9.5340050000000005</c:v>
                </c:pt>
                <c:pt idx="51508">
                  <c:v>9.5332279999999994</c:v>
                </c:pt>
                <c:pt idx="51509">
                  <c:v>9.536581</c:v>
                </c:pt>
                <c:pt idx="51510">
                  <c:v>9.535819</c:v>
                </c:pt>
                <c:pt idx="51511">
                  <c:v>9.5333699999999997</c:v>
                </c:pt>
                <c:pt idx="51512">
                  <c:v>9.5375739999999993</c:v>
                </c:pt>
                <c:pt idx="51513">
                  <c:v>9.5398519999999998</c:v>
                </c:pt>
                <c:pt idx="51514">
                  <c:v>9.5341299999999993</c:v>
                </c:pt>
                <c:pt idx="51515">
                  <c:v>9.5370460000000001</c:v>
                </c:pt>
                <c:pt idx="51516">
                  <c:v>9.5441109999999991</c:v>
                </c:pt>
                <c:pt idx="51517">
                  <c:v>9.5445159999999998</c:v>
                </c:pt>
                <c:pt idx="51518">
                  <c:v>9.5408770000000001</c:v>
                </c:pt>
                <c:pt idx="51519">
                  <c:v>9.5340480000000003</c:v>
                </c:pt>
                <c:pt idx="51520">
                  <c:v>9.5341039999999992</c:v>
                </c:pt>
                <c:pt idx="51521">
                  <c:v>9.5412409999999994</c:v>
                </c:pt>
                <c:pt idx="51522">
                  <c:v>9.5396490000000007</c:v>
                </c:pt>
                <c:pt idx="51523">
                  <c:v>9.5346139999999995</c:v>
                </c:pt>
                <c:pt idx="51524">
                  <c:v>9.5343839999999993</c:v>
                </c:pt>
                <c:pt idx="51525">
                  <c:v>9.5389140000000001</c:v>
                </c:pt>
                <c:pt idx="51526">
                  <c:v>9.5397540000000003</c:v>
                </c:pt>
                <c:pt idx="51527">
                  <c:v>9.5368390000000005</c:v>
                </c:pt>
                <c:pt idx="51528">
                  <c:v>9.5412230000000005</c:v>
                </c:pt>
                <c:pt idx="51529">
                  <c:v>9.5486439999999995</c:v>
                </c:pt>
                <c:pt idx="51530">
                  <c:v>9.5448540000000008</c:v>
                </c:pt>
                <c:pt idx="51531">
                  <c:v>9.5396160000000005</c:v>
                </c:pt>
                <c:pt idx="51532">
                  <c:v>9.5444619999999993</c:v>
                </c:pt>
                <c:pt idx="51533">
                  <c:v>9.5390700000000006</c:v>
                </c:pt>
                <c:pt idx="51534">
                  <c:v>9.5376519999999996</c:v>
                </c:pt>
                <c:pt idx="51535">
                  <c:v>9.5482449999999996</c:v>
                </c:pt>
                <c:pt idx="51536">
                  <c:v>9.5419009999999993</c:v>
                </c:pt>
                <c:pt idx="51537">
                  <c:v>9.5429770000000005</c:v>
                </c:pt>
                <c:pt idx="51538">
                  <c:v>9.5571739999999998</c:v>
                </c:pt>
                <c:pt idx="51539">
                  <c:v>9.5508179999999996</c:v>
                </c:pt>
                <c:pt idx="51540">
                  <c:v>9.5423080000000002</c:v>
                </c:pt>
                <c:pt idx="51541">
                  <c:v>9.5523070000000008</c:v>
                </c:pt>
                <c:pt idx="51542">
                  <c:v>9.5509889999999995</c:v>
                </c:pt>
                <c:pt idx="51543">
                  <c:v>9.5344379999999997</c:v>
                </c:pt>
                <c:pt idx="51544">
                  <c:v>9.5372540000000008</c:v>
                </c:pt>
                <c:pt idx="51545">
                  <c:v>9.5430449999999993</c:v>
                </c:pt>
                <c:pt idx="51546">
                  <c:v>9.5355080000000001</c:v>
                </c:pt>
                <c:pt idx="51547">
                  <c:v>9.5409550000000003</c:v>
                </c:pt>
                <c:pt idx="51548">
                  <c:v>9.5512949999999996</c:v>
                </c:pt>
                <c:pt idx="51549">
                  <c:v>9.5466739999999994</c:v>
                </c:pt>
                <c:pt idx="51550">
                  <c:v>9.5439310000000006</c:v>
                </c:pt>
                <c:pt idx="51551">
                  <c:v>9.5497750000000003</c:v>
                </c:pt>
                <c:pt idx="51552">
                  <c:v>9.5460519999999995</c:v>
                </c:pt>
                <c:pt idx="51553">
                  <c:v>9.5406689999999994</c:v>
                </c:pt>
                <c:pt idx="51554">
                  <c:v>9.5468130000000002</c:v>
                </c:pt>
                <c:pt idx="51555">
                  <c:v>9.5419389999999993</c:v>
                </c:pt>
                <c:pt idx="51556">
                  <c:v>9.5396870000000007</c:v>
                </c:pt>
                <c:pt idx="51557">
                  <c:v>9.5555059999999994</c:v>
                </c:pt>
                <c:pt idx="51558">
                  <c:v>9.5466320000000007</c:v>
                </c:pt>
                <c:pt idx="51559">
                  <c:v>9.5301570000000009</c:v>
                </c:pt>
                <c:pt idx="51560">
                  <c:v>9.5404809999999998</c:v>
                </c:pt>
                <c:pt idx="51561">
                  <c:v>9.5468209999999996</c:v>
                </c:pt>
                <c:pt idx="51562">
                  <c:v>9.5432989999999993</c:v>
                </c:pt>
                <c:pt idx="51563">
                  <c:v>9.5465149999999994</c:v>
                </c:pt>
                <c:pt idx="51564">
                  <c:v>9.5494149999999998</c:v>
                </c:pt>
                <c:pt idx="51565">
                  <c:v>9.5436390000000006</c:v>
                </c:pt>
                <c:pt idx="51566">
                  <c:v>9.5479889999999994</c:v>
                </c:pt>
                <c:pt idx="51567">
                  <c:v>9.55091</c:v>
                </c:pt>
                <c:pt idx="51568">
                  <c:v>9.5381859999999996</c:v>
                </c:pt>
                <c:pt idx="51569">
                  <c:v>9.5399220000000007</c:v>
                </c:pt>
                <c:pt idx="51570">
                  <c:v>9.5473909999999993</c:v>
                </c:pt>
                <c:pt idx="51571">
                  <c:v>9.5434509999999992</c:v>
                </c:pt>
                <c:pt idx="51572">
                  <c:v>9.5466759999999997</c:v>
                </c:pt>
                <c:pt idx="51573">
                  <c:v>9.5519239999999996</c:v>
                </c:pt>
                <c:pt idx="51574">
                  <c:v>9.5439679999999996</c:v>
                </c:pt>
                <c:pt idx="51575">
                  <c:v>9.5441420000000008</c:v>
                </c:pt>
                <c:pt idx="51576">
                  <c:v>9.5589189999999995</c:v>
                </c:pt>
                <c:pt idx="51577">
                  <c:v>9.5550840000000008</c:v>
                </c:pt>
                <c:pt idx="51578">
                  <c:v>9.5476869999999998</c:v>
                </c:pt>
                <c:pt idx="51579">
                  <c:v>9.5565800000000003</c:v>
                </c:pt>
                <c:pt idx="51580">
                  <c:v>9.5558189999999996</c:v>
                </c:pt>
                <c:pt idx="51581">
                  <c:v>9.5519079999999992</c:v>
                </c:pt>
                <c:pt idx="51582">
                  <c:v>9.5567130000000002</c:v>
                </c:pt>
                <c:pt idx="51583">
                  <c:v>9.5573370000000004</c:v>
                </c:pt>
                <c:pt idx="51584">
                  <c:v>9.5505209999999998</c:v>
                </c:pt>
                <c:pt idx="51585">
                  <c:v>9.5504250000000006</c:v>
                </c:pt>
                <c:pt idx="51586">
                  <c:v>9.5523109999999996</c:v>
                </c:pt>
                <c:pt idx="51587">
                  <c:v>9.5446849999999994</c:v>
                </c:pt>
                <c:pt idx="51588">
                  <c:v>9.5497270000000007</c:v>
                </c:pt>
                <c:pt idx="51589">
                  <c:v>9.5562070000000006</c:v>
                </c:pt>
                <c:pt idx="51590">
                  <c:v>9.5456780000000006</c:v>
                </c:pt>
                <c:pt idx="51591">
                  <c:v>9.5465900000000001</c:v>
                </c:pt>
                <c:pt idx="51592">
                  <c:v>9.5526990000000005</c:v>
                </c:pt>
                <c:pt idx="51593">
                  <c:v>9.5429130000000004</c:v>
                </c:pt>
                <c:pt idx="51594">
                  <c:v>9.5436589999999999</c:v>
                </c:pt>
                <c:pt idx="51595">
                  <c:v>9.5598510000000001</c:v>
                </c:pt>
                <c:pt idx="51596">
                  <c:v>9.554608</c:v>
                </c:pt>
                <c:pt idx="51597">
                  <c:v>9.5436460000000007</c:v>
                </c:pt>
                <c:pt idx="51598">
                  <c:v>9.5571300000000008</c:v>
                </c:pt>
                <c:pt idx="51599">
                  <c:v>9.5572389999999992</c:v>
                </c:pt>
                <c:pt idx="51600">
                  <c:v>9.5457739999999998</c:v>
                </c:pt>
                <c:pt idx="51601">
                  <c:v>9.5566460000000006</c:v>
                </c:pt>
                <c:pt idx="51602">
                  <c:v>9.5647959999999994</c:v>
                </c:pt>
                <c:pt idx="51603">
                  <c:v>9.5576860000000003</c:v>
                </c:pt>
                <c:pt idx="51604">
                  <c:v>9.552994</c:v>
                </c:pt>
                <c:pt idx="51605">
                  <c:v>9.5583080000000002</c:v>
                </c:pt>
                <c:pt idx="51606">
                  <c:v>9.5590080000000004</c:v>
                </c:pt>
                <c:pt idx="51607">
                  <c:v>9.5540219999999998</c:v>
                </c:pt>
                <c:pt idx="51608">
                  <c:v>9.5554249999999996</c:v>
                </c:pt>
                <c:pt idx="51609">
                  <c:v>9.5488379999999999</c:v>
                </c:pt>
                <c:pt idx="51610">
                  <c:v>9.5471710000000005</c:v>
                </c:pt>
                <c:pt idx="51611">
                  <c:v>9.5626529999999992</c:v>
                </c:pt>
                <c:pt idx="51612">
                  <c:v>9.5632579999999994</c:v>
                </c:pt>
                <c:pt idx="51613">
                  <c:v>9.5477779999999992</c:v>
                </c:pt>
                <c:pt idx="51614">
                  <c:v>9.5510210000000004</c:v>
                </c:pt>
                <c:pt idx="51615">
                  <c:v>9.5646419999999992</c:v>
                </c:pt>
                <c:pt idx="51616">
                  <c:v>9.5547319999999996</c:v>
                </c:pt>
                <c:pt idx="51617">
                  <c:v>9.5465820000000008</c:v>
                </c:pt>
                <c:pt idx="51618">
                  <c:v>9.5560259999999992</c:v>
                </c:pt>
                <c:pt idx="51619">
                  <c:v>9.5546469999999992</c:v>
                </c:pt>
                <c:pt idx="51620">
                  <c:v>9.5498600000000007</c:v>
                </c:pt>
                <c:pt idx="51621">
                  <c:v>9.5516279999999991</c:v>
                </c:pt>
                <c:pt idx="51622">
                  <c:v>9.5541630000000008</c:v>
                </c:pt>
                <c:pt idx="51623">
                  <c:v>9.5547780000000007</c:v>
                </c:pt>
                <c:pt idx="51624">
                  <c:v>9.5534440000000007</c:v>
                </c:pt>
                <c:pt idx="51625">
                  <c:v>9.5502680000000009</c:v>
                </c:pt>
                <c:pt idx="51626">
                  <c:v>9.5486780000000007</c:v>
                </c:pt>
                <c:pt idx="51627">
                  <c:v>9.5589379999999995</c:v>
                </c:pt>
                <c:pt idx="51628">
                  <c:v>9.5651679999999999</c:v>
                </c:pt>
                <c:pt idx="51629">
                  <c:v>9.557105</c:v>
                </c:pt>
                <c:pt idx="51630">
                  <c:v>9.5641200000000008</c:v>
                </c:pt>
                <c:pt idx="51631">
                  <c:v>9.5707930000000001</c:v>
                </c:pt>
                <c:pt idx="51632">
                  <c:v>9.5559619999999992</c:v>
                </c:pt>
                <c:pt idx="51633">
                  <c:v>9.5531629999999996</c:v>
                </c:pt>
                <c:pt idx="51634">
                  <c:v>9.5619080000000007</c:v>
                </c:pt>
                <c:pt idx="51635">
                  <c:v>9.5598569999999992</c:v>
                </c:pt>
                <c:pt idx="51636">
                  <c:v>9.5574929999999991</c:v>
                </c:pt>
                <c:pt idx="51637">
                  <c:v>9.5565280000000001</c:v>
                </c:pt>
                <c:pt idx="51638">
                  <c:v>9.5530399999999993</c:v>
                </c:pt>
                <c:pt idx="51639">
                  <c:v>9.5640710000000002</c:v>
                </c:pt>
                <c:pt idx="51640">
                  <c:v>9.5652120000000007</c:v>
                </c:pt>
                <c:pt idx="51641">
                  <c:v>9.5496890000000008</c:v>
                </c:pt>
                <c:pt idx="51642">
                  <c:v>9.5612270000000006</c:v>
                </c:pt>
                <c:pt idx="51643">
                  <c:v>9.5732579999999992</c:v>
                </c:pt>
                <c:pt idx="51644">
                  <c:v>9.5575949999999992</c:v>
                </c:pt>
                <c:pt idx="51645">
                  <c:v>9.5525190000000002</c:v>
                </c:pt>
                <c:pt idx="51646">
                  <c:v>9.5618700000000008</c:v>
                </c:pt>
                <c:pt idx="51647">
                  <c:v>9.5621759999999991</c:v>
                </c:pt>
                <c:pt idx="51648">
                  <c:v>9.5566519999999997</c:v>
                </c:pt>
                <c:pt idx="51649">
                  <c:v>9.5581320000000005</c:v>
                </c:pt>
                <c:pt idx="51650">
                  <c:v>9.5550460000000008</c:v>
                </c:pt>
                <c:pt idx="51651">
                  <c:v>9.5528410000000008</c:v>
                </c:pt>
                <c:pt idx="51652">
                  <c:v>9.5650289999999991</c:v>
                </c:pt>
                <c:pt idx="51653">
                  <c:v>9.5654389999999996</c:v>
                </c:pt>
                <c:pt idx="51654">
                  <c:v>9.5599249999999998</c:v>
                </c:pt>
                <c:pt idx="51655">
                  <c:v>9.5643469999999997</c:v>
                </c:pt>
                <c:pt idx="51656">
                  <c:v>9.5605119999999992</c:v>
                </c:pt>
                <c:pt idx="51657">
                  <c:v>9.5533009999999994</c:v>
                </c:pt>
                <c:pt idx="51658">
                  <c:v>9.5568589999999993</c:v>
                </c:pt>
                <c:pt idx="51659">
                  <c:v>9.5606980000000004</c:v>
                </c:pt>
                <c:pt idx="51660">
                  <c:v>9.5625260000000001</c:v>
                </c:pt>
                <c:pt idx="51661">
                  <c:v>9.5721410000000002</c:v>
                </c:pt>
                <c:pt idx="51662">
                  <c:v>9.5718399999999999</c:v>
                </c:pt>
                <c:pt idx="51663">
                  <c:v>9.5603429999999996</c:v>
                </c:pt>
                <c:pt idx="51664">
                  <c:v>9.5671350000000004</c:v>
                </c:pt>
                <c:pt idx="51665">
                  <c:v>9.5769289999999998</c:v>
                </c:pt>
                <c:pt idx="51666">
                  <c:v>9.5682950000000009</c:v>
                </c:pt>
                <c:pt idx="51667">
                  <c:v>9.5598779999999994</c:v>
                </c:pt>
                <c:pt idx="51668">
                  <c:v>9.5674119999999991</c:v>
                </c:pt>
                <c:pt idx="51669">
                  <c:v>9.5696490000000001</c:v>
                </c:pt>
                <c:pt idx="51670">
                  <c:v>9.5602549999999997</c:v>
                </c:pt>
                <c:pt idx="51671">
                  <c:v>9.5674240000000008</c:v>
                </c:pt>
                <c:pt idx="51672">
                  <c:v>9.5675380000000008</c:v>
                </c:pt>
                <c:pt idx="51673">
                  <c:v>9.5527519999999999</c:v>
                </c:pt>
                <c:pt idx="51674">
                  <c:v>9.5625560000000007</c:v>
                </c:pt>
                <c:pt idx="51675">
                  <c:v>9.5734910000000006</c:v>
                </c:pt>
                <c:pt idx="51676">
                  <c:v>9.5638629999999996</c:v>
                </c:pt>
                <c:pt idx="51677">
                  <c:v>9.5633809999999997</c:v>
                </c:pt>
                <c:pt idx="51678">
                  <c:v>9.5716389999999993</c:v>
                </c:pt>
                <c:pt idx="51679">
                  <c:v>9.5615290000000002</c:v>
                </c:pt>
                <c:pt idx="51680">
                  <c:v>9.5566630000000004</c:v>
                </c:pt>
                <c:pt idx="51681">
                  <c:v>9.5708450000000003</c:v>
                </c:pt>
                <c:pt idx="51682">
                  <c:v>9.5639830000000003</c:v>
                </c:pt>
                <c:pt idx="51683">
                  <c:v>9.5524349999999991</c:v>
                </c:pt>
                <c:pt idx="51684">
                  <c:v>9.5633920000000003</c:v>
                </c:pt>
                <c:pt idx="51685">
                  <c:v>9.5698539999999994</c:v>
                </c:pt>
                <c:pt idx="51686">
                  <c:v>9.5644550000000006</c:v>
                </c:pt>
                <c:pt idx="51687">
                  <c:v>9.5657910000000008</c:v>
                </c:pt>
                <c:pt idx="51688">
                  <c:v>9.5709129999999991</c:v>
                </c:pt>
                <c:pt idx="51689">
                  <c:v>9.568937</c:v>
                </c:pt>
                <c:pt idx="51690">
                  <c:v>9.5729150000000001</c:v>
                </c:pt>
                <c:pt idx="51691">
                  <c:v>9.5727039999999999</c:v>
                </c:pt>
                <c:pt idx="51692">
                  <c:v>9.5572520000000001</c:v>
                </c:pt>
                <c:pt idx="51693">
                  <c:v>9.5598770000000002</c:v>
                </c:pt>
                <c:pt idx="51694">
                  <c:v>9.569528</c:v>
                </c:pt>
                <c:pt idx="51695">
                  <c:v>9.5644709999999993</c:v>
                </c:pt>
                <c:pt idx="51696">
                  <c:v>9.566846</c:v>
                </c:pt>
                <c:pt idx="51697">
                  <c:v>9.572279</c:v>
                </c:pt>
                <c:pt idx="51698">
                  <c:v>9.5683670000000003</c:v>
                </c:pt>
                <c:pt idx="51699">
                  <c:v>9.5635560000000002</c:v>
                </c:pt>
                <c:pt idx="51700">
                  <c:v>9.5692590000000006</c:v>
                </c:pt>
                <c:pt idx="51701">
                  <c:v>9.568854</c:v>
                </c:pt>
                <c:pt idx="51702">
                  <c:v>9.5676839999999999</c:v>
                </c:pt>
                <c:pt idx="51703">
                  <c:v>9.5884049999999998</c:v>
                </c:pt>
                <c:pt idx="51704">
                  <c:v>9.5830850000000005</c:v>
                </c:pt>
                <c:pt idx="51705">
                  <c:v>9.558052</c:v>
                </c:pt>
                <c:pt idx="51706">
                  <c:v>9.5709590000000002</c:v>
                </c:pt>
                <c:pt idx="51707">
                  <c:v>9.5811890000000002</c:v>
                </c:pt>
                <c:pt idx="51708">
                  <c:v>9.5666139999999995</c:v>
                </c:pt>
                <c:pt idx="51709">
                  <c:v>9.5660299999999996</c:v>
                </c:pt>
                <c:pt idx="51710">
                  <c:v>9.5780519999999996</c:v>
                </c:pt>
                <c:pt idx="51711">
                  <c:v>9.5745470000000008</c:v>
                </c:pt>
                <c:pt idx="51712">
                  <c:v>9.5666399999999996</c:v>
                </c:pt>
                <c:pt idx="51713">
                  <c:v>9.5683900000000008</c:v>
                </c:pt>
                <c:pt idx="51714">
                  <c:v>9.5662099999999999</c:v>
                </c:pt>
                <c:pt idx="51715">
                  <c:v>9.5731590000000004</c:v>
                </c:pt>
                <c:pt idx="51716">
                  <c:v>9.5818119999999993</c:v>
                </c:pt>
                <c:pt idx="51717">
                  <c:v>9.5718650000000007</c:v>
                </c:pt>
                <c:pt idx="51718">
                  <c:v>9.5682279999999995</c:v>
                </c:pt>
                <c:pt idx="51719">
                  <c:v>9.5786750000000005</c:v>
                </c:pt>
                <c:pt idx="51720">
                  <c:v>9.5781910000000003</c:v>
                </c:pt>
                <c:pt idx="51721">
                  <c:v>9.5655260000000002</c:v>
                </c:pt>
                <c:pt idx="51722">
                  <c:v>9.5664879999999997</c:v>
                </c:pt>
                <c:pt idx="51723">
                  <c:v>9.570373</c:v>
                </c:pt>
                <c:pt idx="51724">
                  <c:v>9.5667559999999998</c:v>
                </c:pt>
                <c:pt idx="51725">
                  <c:v>9.5797740000000005</c:v>
                </c:pt>
                <c:pt idx="51726">
                  <c:v>9.5870990000000003</c:v>
                </c:pt>
                <c:pt idx="51727">
                  <c:v>9.5755479999999995</c:v>
                </c:pt>
                <c:pt idx="51728">
                  <c:v>9.5764630000000004</c:v>
                </c:pt>
                <c:pt idx="51729">
                  <c:v>9.5871929999999992</c:v>
                </c:pt>
                <c:pt idx="51730">
                  <c:v>9.5809700000000007</c:v>
                </c:pt>
                <c:pt idx="51731">
                  <c:v>9.5693629999999992</c:v>
                </c:pt>
                <c:pt idx="51732">
                  <c:v>9.5773609999999998</c:v>
                </c:pt>
                <c:pt idx="51733">
                  <c:v>9.5765270000000005</c:v>
                </c:pt>
                <c:pt idx="51734">
                  <c:v>9.5692819999999994</c:v>
                </c:pt>
                <c:pt idx="51735">
                  <c:v>9.5771529999999991</c:v>
                </c:pt>
                <c:pt idx="51736">
                  <c:v>9.5741399999999999</c:v>
                </c:pt>
                <c:pt idx="51737">
                  <c:v>9.5716350000000006</c:v>
                </c:pt>
                <c:pt idx="51738">
                  <c:v>9.5826390000000004</c:v>
                </c:pt>
                <c:pt idx="51739">
                  <c:v>9.5829909999999998</c:v>
                </c:pt>
                <c:pt idx="51740">
                  <c:v>9.5729469999999992</c:v>
                </c:pt>
                <c:pt idx="51741">
                  <c:v>9.5712770000000003</c:v>
                </c:pt>
                <c:pt idx="51742">
                  <c:v>9.5723929999999999</c:v>
                </c:pt>
                <c:pt idx="51743">
                  <c:v>9.5706159999999993</c:v>
                </c:pt>
                <c:pt idx="51744">
                  <c:v>9.580641</c:v>
                </c:pt>
                <c:pt idx="51745">
                  <c:v>9.5835679999999996</c:v>
                </c:pt>
                <c:pt idx="51746">
                  <c:v>9.5756890000000006</c:v>
                </c:pt>
                <c:pt idx="51747">
                  <c:v>9.5828170000000004</c:v>
                </c:pt>
                <c:pt idx="51748">
                  <c:v>9.5825739999999993</c:v>
                </c:pt>
                <c:pt idx="51749">
                  <c:v>9.5736240000000006</c:v>
                </c:pt>
                <c:pt idx="51750">
                  <c:v>9.5782989999999995</c:v>
                </c:pt>
                <c:pt idx="51751">
                  <c:v>9.5760360000000002</c:v>
                </c:pt>
                <c:pt idx="51752">
                  <c:v>9.5681290000000008</c:v>
                </c:pt>
                <c:pt idx="51753">
                  <c:v>9.5739699999999992</c:v>
                </c:pt>
                <c:pt idx="51754">
                  <c:v>9.5793020000000002</c:v>
                </c:pt>
                <c:pt idx="51755">
                  <c:v>9.574776</c:v>
                </c:pt>
                <c:pt idx="51756">
                  <c:v>9.5805640000000007</c:v>
                </c:pt>
                <c:pt idx="51757">
                  <c:v>9.5839200000000009</c:v>
                </c:pt>
                <c:pt idx="51758">
                  <c:v>9.5742840000000005</c:v>
                </c:pt>
                <c:pt idx="51759">
                  <c:v>9.578538</c:v>
                </c:pt>
                <c:pt idx="51760">
                  <c:v>9.5829540000000009</c:v>
                </c:pt>
                <c:pt idx="51761">
                  <c:v>9.5759000000000007</c:v>
                </c:pt>
                <c:pt idx="51762">
                  <c:v>9.5767120000000006</c:v>
                </c:pt>
                <c:pt idx="51763">
                  <c:v>9.5788279999999997</c:v>
                </c:pt>
                <c:pt idx="51764">
                  <c:v>9.5748460000000009</c:v>
                </c:pt>
                <c:pt idx="51765">
                  <c:v>9.5709900000000001</c:v>
                </c:pt>
                <c:pt idx="51766">
                  <c:v>9.5789419999999996</c:v>
                </c:pt>
                <c:pt idx="51767">
                  <c:v>9.5876219999999996</c:v>
                </c:pt>
                <c:pt idx="51768">
                  <c:v>9.578754</c:v>
                </c:pt>
                <c:pt idx="51769">
                  <c:v>9.5747540000000004</c:v>
                </c:pt>
                <c:pt idx="51770">
                  <c:v>9.5844710000000006</c:v>
                </c:pt>
                <c:pt idx="51771">
                  <c:v>9.5808029999999995</c:v>
                </c:pt>
                <c:pt idx="51772">
                  <c:v>9.5754429999999999</c:v>
                </c:pt>
                <c:pt idx="51773">
                  <c:v>9.5838380000000001</c:v>
                </c:pt>
                <c:pt idx="51774">
                  <c:v>9.5847449999999998</c:v>
                </c:pt>
                <c:pt idx="51775">
                  <c:v>9.5771789999999992</c:v>
                </c:pt>
                <c:pt idx="51776">
                  <c:v>9.5842170000000007</c:v>
                </c:pt>
                <c:pt idx="51777">
                  <c:v>9.5857379999999992</c:v>
                </c:pt>
                <c:pt idx="51778">
                  <c:v>9.5733189999999997</c:v>
                </c:pt>
                <c:pt idx="51779">
                  <c:v>9.574935</c:v>
                </c:pt>
                <c:pt idx="51780">
                  <c:v>9.5762300000000007</c:v>
                </c:pt>
                <c:pt idx="51781">
                  <c:v>9.5788530000000005</c:v>
                </c:pt>
                <c:pt idx="51782">
                  <c:v>9.5912290000000002</c:v>
                </c:pt>
                <c:pt idx="51783">
                  <c:v>9.5866609999999994</c:v>
                </c:pt>
                <c:pt idx="51784">
                  <c:v>9.5817929999999993</c:v>
                </c:pt>
                <c:pt idx="51785">
                  <c:v>9.5996819999999996</c:v>
                </c:pt>
                <c:pt idx="51786">
                  <c:v>9.6031600000000008</c:v>
                </c:pt>
                <c:pt idx="51787">
                  <c:v>9.5788770000000003</c:v>
                </c:pt>
                <c:pt idx="51788">
                  <c:v>9.577769</c:v>
                </c:pt>
                <c:pt idx="51789">
                  <c:v>9.5918069999999993</c:v>
                </c:pt>
                <c:pt idx="51790">
                  <c:v>9.5833849999999998</c:v>
                </c:pt>
                <c:pt idx="51791">
                  <c:v>9.5802429999999994</c:v>
                </c:pt>
                <c:pt idx="51792">
                  <c:v>9.5856750000000002</c:v>
                </c:pt>
                <c:pt idx="51793">
                  <c:v>9.5865279999999995</c:v>
                </c:pt>
                <c:pt idx="51794">
                  <c:v>9.5897380000000005</c:v>
                </c:pt>
                <c:pt idx="51795">
                  <c:v>9.5909099999999992</c:v>
                </c:pt>
                <c:pt idx="51796">
                  <c:v>9.5867880000000003</c:v>
                </c:pt>
                <c:pt idx="51797">
                  <c:v>9.5875229999999991</c:v>
                </c:pt>
                <c:pt idx="51798">
                  <c:v>9.5965240000000005</c:v>
                </c:pt>
                <c:pt idx="51799">
                  <c:v>9.5887419999999999</c:v>
                </c:pt>
                <c:pt idx="51800">
                  <c:v>9.5762370000000008</c:v>
                </c:pt>
                <c:pt idx="51801">
                  <c:v>9.5900590000000001</c:v>
                </c:pt>
                <c:pt idx="51802">
                  <c:v>9.5927050000000005</c:v>
                </c:pt>
                <c:pt idx="51803">
                  <c:v>9.5813220000000001</c:v>
                </c:pt>
                <c:pt idx="51804">
                  <c:v>9.5900379999999998</c:v>
                </c:pt>
                <c:pt idx="51805">
                  <c:v>9.5908630000000006</c:v>
                </c:pt>
                <c:pt idx="51806">
                  <c:v>9.5746369999999992</c:v>
                </c:pt>
                <c:pt idx="51807">
                  <c:v>9.5781489999999998</c:v>
                </c:pt>
                <c:pt idx="51808">
                  <c:v>9.5941329999999994</c:v>
                </c:pt>
                <c:pt idx="51809">
                  <c:v>9.5871180000000003</c:v>
                </c:pt>
                <c:pt idx="51810">
                  <c:v>9.5839759999999998</c:v>
                </c:pt>
                <c:pt idx="51811">
                  <c:v>9.5951850000000007</c:v>
                </c:pt>
                <c:pt idx="51812">
                  <c:v>9.5878619999999994</c:v>
                </c:pt>
                <c:pt idx="51813">
                  <c:v>9.5793119999999998</c:v>
                </c:pt>
                <c:pt idx="51814">
                  <c:v>9.5877219999999994</c:v>
                </c:pt>
                <c:pt idx="51815">
                  <c:v>9.5917890000000003</c:v>
                </c:pt>
                <c:pt idx="51816">
                  <c:v>9.5833619999999993</c:v>
                </c:pt>
                <c:pt idx="51817">
                  <c:v>9.5858819999999998</c:v>
                </c:pt>
                <c:pt idx="51818">
                  <c:v>9.5919559999999997</c:v>
                </c:pt>
                <c:pt idx="51819">
                  <c:v>9.5861870000000007</c:v>
                </c:pt>
                <c:pt idx="51820">
                  <c:v>9.5913149999999998</c:v>
                </c:pt>
                <c:pt idx="51821">
                  <c:v>9.5920100000000001</c:v>
                </c:pt>
                <c:pt idx="51822">
                  <c:v>9.5784389999999995</c:v>
                </c:pt>
                <c:pt idx="51823">
                  <c:v>9.5833359999999992</c:v>
                </c:pt>
                <c:pt idx="51824">
                  <c:v>9.5921470000000006</c:v>
                </c:pt>
                <c:pt idx="51825">
                  <c:v>9.5921679999999991</c:v>
                </c:pt>
                <c:pt idx="51826">
                  <c:v>9.5947309999999995</c:v>
                </c:pt>
                <c:pt idx="51827">
                  <c:v>9.5958249999999996</c:v>
                </c:pt>
                <c:pt idx="51828">
                  <c:v>9.5900449999999999</c:v>
                </c:pt>
                <c:pt idx="51829">
                  <c:v>9.5885979999999993</c:v>
                </c:pt>
                <c:pt idx="51830">
                  <c:v>9.5971849999999996</c:v>
                </c:pt>
                <c:pt idx="51831">
                  <c:v>9.5894139999999997</c:v>
                </c:pt>
                <c:pt idx="51832">
                  <c:v>9.5834050000000008</c:v>
                </c:pt>
                <c:pt idx="51833">
                  <c:v>9.5985999999999994</c:v>
                </c:pt>
                <c:pt idx="51834">
                  <c:v>9.5966799999999992</c:v>
                </c:pt>
                <c:pt idx="51835">
                  <c:v>9.5855460000000008</c:v>
                </c:pt>
                <c:pt idx="51836">
                  <c:v>9.5916650000000008</c:v>
                </c:pt>
                <c:pt idx="51837">
                  <c:v>9.5973520000000008</c:v>
                </c:pt>
                <c:pt idx="51838">
                  <c:v>9.5852740000000001</c:v>
                </c:pt>
                <c:pt idx="51839">
                  <c:v>9.5824130000000007</c:v>
                </c:pt>
                <c:pt idx="51840">
                  <c:v>9.5965930000000004</c:v>
                </c:pt>
                <c:pt idx="51841">
                  <c:v>9.5895930000000007</c:v>
                </c:pt>
                <c:pt idx="51842">
                  <c:v>9.5839850000000002</c:v>
                </c:pt>
                <c:pt idx="51843">
                  <c:v>9.5987530000000003</c:v>
                </c:pt>
                <c:pt idx="51844">
                  <c:v>9.5964810000000007</c:v>
                </c:pt>
                <c:pt idx="51845">
                  <c:v>9.5879399999999997</c:v>
                </c:pt>
                <c:pt idx="51846">
                  <c:v>9.5971510000000002</c:v>
                </c:pt>
                <c:pt idx="51847">
                  <c:v>9.6033399999999993</c:v>
                </c:pt>
                <c:pt idx="51848">
                  <c:v>9.5952359999999999</c:v>
                </c:pt>
                <c:pt idx="51849">
                  <c:v>9.5981480000000001</c:v>
                </c:pt>
                <c:pt idx="51850">
                  <c:v>9.6015329999999999</c:v>
                </c:pt>
                <c:pt idx="51851">
                  <c:v>9.5876409999999996</c:v>
                </c:pt>
                <c:pt idx="51852">
                  <c:v>9.5887569999999993</c:v>
                </c:pt>
                <c:pt idx="51853">
                  <c:v>9.5956209999999995</c:v>
                </c:pt>
                <c:pt idx="51854">
                  <c:v>9.5866140000000009</c:v>
                </c:pt>
                <c:pt idx="51855">
                  <c:v>9.586112</c:v>
                </c:pt>
                <c:pt idx="51856">
                  <c:v>9.5965860000000003</c:v>
                </c:pt>
                <c:pt idx="51857">
                  <c:v>9.600403</c:v>
                </c:pt>
                <c:pt idx="51858">
                  <c:v>9.6021640000000001</c:v>
                </c:pt>
                <c:pt idx="51859">
                  <c:v>9.6062270000000005</c:v>
                </c:pt>
                <c:pt idx="51860">
                  <c:v>9.5992080000000009</c:v>
                </c:pt>
                <c:pt idx="51861">
                  <c:v>9.5894929999999992</c:v>
                </c:pt>
                <c:pt idx="51862">
                  <c:v>9.5944389999999995</c:v>
                </c:pt>
                <c:pt idx="51863">
                  <c:v>9.5950159999999993</c:v>
                </c:pt>
                <c:pt idx="51864">
                  <c:v>9.5912389999999998</c:v>
                </c:pt>
                <c:pt idx="51865">
                  <c:v>9.5944610000000008</c:v>
                </c:pt>
                <c:pt idx="51866">
                  <c:v>9.5952479999999998</c:v>
                </c:pt>
                <c:pt idx="51867">
                  <c:v>9.5941860000000005</c:v>
                </c:pt>
                <c:pt idx="51868">
                  <c:v>9.5989470000000008</c:v>
                </c:pt>
                <c:pt idx="51869">
                  <c:v>9.6064690000000006</c:v>
                </c:pt>
                <c:pt idx="51870">
                  <c:v>9.6038160000000001</c:v>
                </c:pt>
                <c:pt idx="51871">
                  <c:v>9.6037420000000004</c:v>
                </c:pt>
                <c:pt idx="51872">
                  <c:v>9.6063690000000008</c:v>
                </c:pt>
                <c:pt idx="51873">
                  <c:v>9.5967959999999994</c:v>
                </c:pt>
                <c:pt idx="51874">
                  <c:v>9.5991400000000002</c:v>
                </c:pt>
                <c:pt idx="51875">
                  <c:v>9.6091669999999993</c:v>
                </c:pt>
                <c:pt idx="51876">
                  <c:v>9.6056380000000008</c:v>
                </c:pt>
                <c:pt idx="51877">
                  <c:v>9.5997979999999998</c:v>
                </c:pt>
                <c:pt idx="51878">
                  <c:v>9.6049089999999993</c:v>
                </c:pt>
                <c:pt idx="51879">
                  <c:v>9.6093600000000006</c:v>
                </c:pt>
                <c:pt idx="51880">
                  <c:v>9.5991730000000004</c:v>
                </c:pt>
                <c:pt idx="51881">
                  <c:v>9.5931280000000001</c:v>
                </c:pt>
                <c:pt idx="51882">
                  <c:v>9.5945339999999995</c:v>
                </c:pt>
                <c:pt idx="51883">
                  <c:v>9.5942559999999997</c:v>
                </c:pt>
                <c:pt idx="51884">
                  <c:v>9.5970929999999992</c:v>
                </c:pt>
                <c:pt idx="51885">
                  <c:v>9.5940630000000002</c:v>
                </c:pt>
                <c:pt idx="51886">
                  <c:v>9.5867330000000006</c:v>
                </c:pt>
                <c:pt idx="51887">
                  <c:v>9.5895949999999992</c:v>
                </c:pt>
                <c:pt idx="51888">
                  <c:v>9.5973240000000004</c:v>
                </c:pt>
                <c:pt idx="51889">
                  <c:v>9.5997090000000007</c:v>
                </c:pt>
                <c:pt idx="51890">
                  <c:v>9.6013490000000008</c:v>
                </c:pt>
                <c:pt idx="51891">
                  <c:v>9.6000510000000006</c:v>
                </c:pt>
                <c:pt idx="51892">
                  <c:v>9.594462</c:v>
                </c:pt>
                <c:pt idx="51893">
                  <c:v>9.6039150000000006</c:v>
                </c:pt>
                <c:pt idx="51894">
                  <c:v>9.6115159999999999</c:v>
                </c:pt>
                <c:pt idx="51895">
                  <c:v>9.5970589999999998</c:v>
                </c:pt>
                <c:pt idx="51896">
                  <c:v>9.5978659999999998</c:v>
                </c:pt>
                <c:pt idx="51897">
                  <c:v>9.6076169999999994</c:v>
                </c:pt>
                <c:pt idx="51898">
                  <c:v>9.5957620000000006</c:v>
                </c:pt>
                <c:pt idx="51899">
                  <c:v>9.5930529999999994</c:v>
                </c:pt>
                <c:pt idx="51900">
                  <c:v>9.6102709999999991</c:v>
                </c:pt>
                <c:pt idx="51901">
                  <c:v>9.6101130000000001</c:v>
                </c:pt>
                <c:pt idx="51902">
                  <c:v>9.5979430000000008</c:v>
                </c:pt>
                <c:pt idx="51903">
                  <c:v>9.6033600000000003</c:v>
                </c:pt>
                <c:pt idx="51904">
                  <c:v>9.6028900000000004</c:v>
                </c:pt>
                <c:pt idx="51905">
                  <c:v>9.5982730000000007</c:v>
                </c:pt>
                <c:pt idx="51906">
                  <c:v>9.6136470000000003</c:v>
                </c:pt>
                <c:pt idx="51907">
                  <c:v>9.6102790000000002</c:v>
                </c:pt>
                <c:pt idx="51908">
                  <c:v>9.5975249999999992</c:v>
                </c:pt>
                <c:pt idx="51909">
                  <c:v>9.6111550000000001</c:v>
                </c:pt>
                <c:pt idx="51910">
                  <c:v>9.6176169999999992</c:v>
                </c:pt>
                <c:pt idx="51911">
                  <c:v>9.6054180000000002</c:v>
                </c:pt>
                <c:pt idx="51912">
                  <c:v>9.6042140000000007</c:v>
                </c:pt>
                <c:pt idx="51913">
                  <c:v>9.6082979999999996</c:v>
                </c:pt>
                <c:pt idx="51914">
                  <c:v>9.5982420000000008</c:v>
                </c:pt>
                <c:pt idx="51915">
                  <c:v>9.5991210000000002</c:v>
                </c:pt>
                <c:pt idx="51916">
                  <c:v>9.6129169999999995</c:v>
                </c:pt>
                <c:pt idx="51917">
                  <c:v>9.6124559999999999</c:v>
                </c:pt>
                <c:pt idx="51918">
                  <c:v>9.6036579999999994</c:v>
                </c:pt>
                <c:pt idx="51919">
                  <c:v>9.6059129999999993</c:v>
                </c:pt>
                <c:pt idx="51920">
                  <c:v>9.6137339999999991</c:v>
                </c:pt>
                <c:pt idx="51921">
                  <c:v>9.6099829999999997</c:v>
                </c:pt>
                <c:pt idx="51922">
                  <c:v>9.6041779999999992</c:v>
                </c:pt>
                <c:pt idx="51923">
                  <c:v>9.6093829999999993</c:v>
                </c:pt>
                <c:pt idx="51924">
                  <c:v>9.6116150000000005</c:v>
                </c:pt>
                <c:pt idx="51925">
                  <c:v>9.6101539999999996</c:v>
                </c:pt>
                <c:pt idx="51926">
                  <c:v>9.6058369999999993</c:v>
                </c:pt>
                <c:pt idx="51927">
                  <c:v>9.6046899999999997</c:v>
                </c:pt>
                <c:pt idx="51928">
                  <c:v>9.6110939999999996</c:v>
                </c:pt>
                <c:pt idx="51929">
                  <c:v>9.6071840000000002</c:v>
                </c:pt>
                <c:pt idx="51930">
                  <c:v>9.6013300000000008</c:v>
                </c:pt>
                <c:pt idx="51931">
                  <c:v>9.6027480000000001</c:v>
                </c:pt>
                <c:pt idx="51932">
                  <c:v>9.6106090000000002</c:v>
                </c:pt>
                <c:pt idx="51933">
                  <c:v>9.6147570000000009</c:v>
                </c:pt>
                <c:pt idx="51934">
                  <c:v>9.6092429999999993</c:v>
                </c:pt>
                <c:pt idx="51935">
                  <c:v>9.6084859999999992</c:v>
                </c:pt>
                <c:pt idx="51936">
                  <c:v>9.6048500000000008</c:v>
                </c:pt>
                <c:pt idx="51937">
                  <c:v>9.6026659999999993</c:v>
                </c:pt>
                <c:pt idx="51938">
                  <c:v>9.6080349999999992</c:v>
                </c:pt>
                <c:pt idx="51939">
                  <c:v>9.6054829999999995</c:v>
                </c:pt>
                <c:pt idx="51940">
                  <c:v>9.6010559999999998</c:v>
                </c:pt>
                <c:pt idx="51941">
                  <c:v>9.6020269999999996</c:v>
                </c:pt>
                <c:pt idx="51942">
                  <c:v>9.6085010000000004</c:v>
                </c:pt>
                <c:pt idx="51943">
                  <c:v>9.6138480000000008</c:v>
                </c:pt>
                <c:pt idx="51944">
                  <c:v>9.6117760000000008</c:v>
                </c:pt>
                <c:pt idx="51945">
                  <c:v>9.6104330000000004</c:v>
                </c:pt>
                <c:pt idx="51946">
                  <c:v>9.6102589999999992</c:v>
                </c:pt>
                <c:pt idx="51947">
                  <c:v>9.6106470000000002</c:v>
                </c:pt>
                <c:pt idx="51948">
                  <c:v>9.6081509999999994</c:v>
                </c:pt>
                <c:pt idx="51949">
                  <c:v>9.6066310000000001</c:v>
                </c:pt>
                <c:pt idx="51950">
                  <c:v>9.6092739999999992</c:v>
                </c:pt>
                <c:pt idx="51951">
                  <c:v>9.6050090000000008</c:v>
                </c:pt>
                <c:pt idx="51952">
                  <c:v>9.5978150000000007</c:v>
                </c:pt>
                <c:pt idx="51953">
                  <c:v>9.6024320000000003</c:v>
                </c:pt>
                <c:pt idx="51954">
                  <c:v>9.6147240000000007</c:v>
                </c:pt>
                <c:pt idx="51955">
                  <c:v>9.6197759999999999</c:v>
                </c:pt>
                <c:pt idx="51956">
                  <c:v>9.6210170000000002</c:v>
                </c:pt>
                <c:pt idx="51957">
                  <c:v>9.6308489999999995</c:v>
                </c:pt>
                <c:pt idx="51958">
                  <c:v>9.6291740000000008</c:v>
                </c:pt>
                <c:pt idx="51959">
                  <c:v>9.6115670000000009</c:v>
                </c:pt>
                <c:pt idx="51960">
                  <c:v>9.6072290000000002</c:v>
                </c:pt>
                <c:pt idx="51961">
                  <c:v>9.6120970000000003</c:v>
                </c:pt>
                <c:pt idx="51962">
                  <c:v>9.6104269999999996</c:v>
                </c:pt>
                <c:pt idx="51963">
                  <c:v>9.6103360000000002</c:v>
                </c:pt>
                <c:pt idx="51964">
                  <c:v>9.6141799999999993</c:v>
                </c:pt>
                <c:pt idx="51965">
                  <c:v>9.6071790000000004</c:v>
                </c:pt>
                <c:pt idx="51966">
                  <c:v>9.6036780000000004</c:v>
                </c:pt>
                <c:pt idx="51967">
                  <c:v>9.6163930000000004</c:v>
                </c:pt>
                <c:pt idx="51968">
                  <c:v>9.6149450000000005</c:v>
                </c:pt>
                <c:pt idx="51969">
                  <c:v>9.6105420000000006</c:v>
                </c:pt>
                <c:pt idx="51970">
                  <c:v>9.6165749999999992</c:v>
                </c:pt>
                <c:pt idx="51971">
                  <c:v>9.6117450000000009</c:v>
                </c:pt>
                <c:pt idx="51972">
                  <c:v>9.6082059999999991</c:v>
                </c:pt>
                <c:pt idx="51973">
                  <c:v>9.6165210000000005</c:v>
                </c:pt>
                <c:pt idx="51974">
                  <c:v>9.6087389999999999</c:v>
                </c:pt>
                <c:pt idx="51975">
                  <c:v>9.5984510000000007</c:v>
                </c:pt>
                <c:pt idx="51976">
                  <c:v>9.6164260000000006</c:v>
                </c:pt>
                <c:pt idx="51977">
                  <c:v>9.6264900000000004</c:v>
                </c:pt>
                <c:pt idx="51978">
                  <c:v>9.61496</c:v>
                </c:pt>
                <c:pt idx="51979">
                  <c:v>9.6207930000000008</c:v>
                </c:pt>
                <c:pt idx="51980">
                  <c:v>9.6272540000000006</c:v>
                </c:pt>
                <c:pt idx="51981">
                  <c:v>9.6164149999999999</c:v>
                </c:pt>
                <c:pt idx="51982">
                  <c:v>9.6177360000000007</c:v>
                </c:pt>
                <c:pt idx="51983">
                  <c:v>9.6281560000000006</c:v>
                </c:pt>
                <c:pt idx="51984">
                  <c:v>9.6241500000000002</c:v>
                </c:pt>
                <c:pt idx="51985">
                  <c:v>9.6168859999999992</c:v>
                </c:pt>
                <c:pt idx="51986">
                  <c:v>9.6207820000000002</c:v>
                </c:pt>
                <c:pt idx="51987">
                  <c:v>9.6198119999999996</c:v>
                </c:pt>
                <c:pt idx="51988">
                  <c:v>9.6181529999999995</c:v>
                </c:pt>
                <c:pt idx="51989">
                  <c:v>9.6235809999999997</c:v>
                </c:pt>
                <c:pt idx="51990">
                  <c:v>9.6140640000000008</c:v>
                </c:pt>
                <c:pt idx="51991">
                  <c:v>9.6082520000000002</c:v>
                </c:pt>
                <c:pt idx="51992">
                  <c:v>9.6182119999999998</c:v>
                </c:pt>
                <c:pt idx="51993">
                  <c:v>9.6220949999999998</c:v>
                </c:pt>
                <c:pt idx="51994">
                  <c:v>9.6224450000000008</c:v>
                </c:pt>
                <c:pt idx="51995">
                  <c:v>9.6279749999999993</c:v>
                </c:pt>
                <c:pt idx="51996">
                  <c:v>9.6248009999999997</c:v>
                </c:pt>
                <c:pt idx="51997">
                  <c:v>9.6087539999999994</c:v>
                </c:pt>
                <c:pt idx="51998">
                  <c:v>9.6132950000000008</c:v>
                </c:pt>
                <c:pt idx="51999">
                  <c:v>9.6234509999999993</c:v>
                </c:pt>
                <c:pt idx="52000">
                  <c:v>9.6135730000000006</c:v>
                </c:pt>
                <c:pt idx="52001">
                  <c:v>9.6163030000000003</c:v>
                </c:pt>
                <c:pt idx="52002">
                  <c:v>9.621874</c:v>
                </c:pt>
                <c:pt idx="52003">
                  <c:v>9.6113909999999994</c:v>
                </c:pt>
                <c:pt idx="52004">
                  <c:v>9.6087659999999993</c:v>
                </c:pt>
                <c:pt idx="52005">
                  <c:v>9.6239000000000008</c:v>
                </c:pt>
                <c:pt idx="52006">
                  <c:v>9.6288339999999994</c:v>
                </c:pt>
                <c:pt idx="52007">
                  <c:v>9.6186220000000002</c:v>
                </c:pt>
                <c:pt idx="52008">
                  <c:v>9.6184709999999995</c:v>
                </c:pt>
                <c:pt idx="52009">
                  <c:v>9.6178399999999993</c:v>
                </c:pt>
                <c:pt idx="52010">
                  <c:v>9.6136269999999993</c:v>
                </c:pt>
                <c:pt idx="52011">
                  <c:v>9.6226489999999991</c:v>
                </c:pt>
                <c:pt idx="52012">
                  <c:v>9.6221300000000003</c:v>
                </c:pt>
                <c:pt idx="52013">
                  <c:v>9.6151409999999995</c:v>
                </c:pt>
                <c:pt idx="52014">
                  <c:v>9.6233950000000004</c:v>
                </c:pt>
                <c:pt idx="52015">
                  <c:v>9.6271509999999996</c:v>
                </c:pt>
                <c:pt idx="52016">
                  <c:v>9.6201229999999995</c:v>
                </c:pt>
                <c:pt idx="52017">
                  <c:v>9.6239530000000002</c:v>
                </c:pt>
                <c:pt idx="52018">
                  <c:v>9.6317009999999996</c:v>
                </c:pt>
                <c:pt idx="52019">
                  <c:v>9.6214549999999992</c:v>
                </c:pt>
                <c:pt idx="52020">
                  <c:v>9.6158979999999996</c:v>
                </c:pt>
                <c:pt idx="52021">
                  <c:v>9.6214270000000006</c:v>
                </c:pt>
                <c:pt idx="52022">
                  <c:v>9.6212669999999996</c:v>
                </c:pt>
                <c:pt idx="52023">
                  <c:v>9.625394</c:v>
                </c:pt>
                <c:pt idx="52024">
                  <c:v>9.626519</c:v>
                </c:pt>
                <c:pt idx="52025">
                  <c:v>9.6229770000000006</c:v>
                </c:pt>
                <c:pt idx="52026">
                  <c:v>9.6237110000000001</c:v>
                </c:pt>
                <c:pt idx="52027">
                  <c:v>9.6251770000000008</c:v>
                </c:pt>
                <c:pt idx="52028">
                  <c:v>9.6213510000000007</c:v>
                </c:pt>
                <c:pt idx="52029">
                  <c:v>9.6186640000000008</c:v>
                </c:pt>
                <c:pt idx="52030">
                  <c:v>9.6284569999999992</c:v>
                </c:pt>
                <c:pt idx="52031">
                  <c:v>9.6262410000000003</c:v>
                </c:pt>
                <c:pt idx="52032">
                  <c:v>9.615297</c:v>
                </c:pt>
                <c:pt idx="52033">
                  <c:v>9.6265450000000001</c:v>
                </c:pt>
                <c:pt idx="52034">
                  <c:v>9.6307880000000008</c:v>
                </c:pt>
                <c:pt idx="52035">
                  <c:v>9.6165230000000008</c:v>
                </c:pt>
                <c:pt idx="52036">
                  <c:v>9.6197730000000004</c:v>
                </c:pt>
                <c:pt idx="52037">
                  <c:v>9.6332769999999996</c:v>
                </c:pt>
                <c:pt idx="52038">
                  <c:v>9.6298019999999998</c:v>
                </c:pt>
                <c:pt idx="52039">
                  <c:v>9.6245089999999998</c:v>
                </c:pt>
                <c:pt idx="52040">
                  <c:v>9.6297750000000004</c:v>
                </c:pt>
                <c:pt idx="52041">
                  <c:v>9.627364</c:v>
                </c:pt>
                <c:pt idx="52042">
                  <c:v>9.6275829999999996</c:v>
                </c:pt>
                <c:pt idx="52043">
                  <c:v>9.6356490000000008</c:v>
                </c:pt>
                <c:pt idx="52044">
                  <c:v>9.6257450000000002</c:v>
                </c:pt>
                <c:pt idx="52045">
                  <c:v>9.6206589999999998</c:v>
                </c:pt>
                <c:pt idx="52046">
                  <c:v>9.6361620000000006</c:v>
                </c:pt>
                <c:pt idx="52047">
                  <c:v>9.6351080000000007</c:v>
                </c:pt>
                <c:pt idx="52048">
                  <c:v>9.6215329999999994</c:v>
                </c:pt>
                <c:pt idx="52049">
                  <c:v>9.6241190000000003</c:v>
                </c:pt>
                <c:pt idx="52050">
                  <c:v>9.6322790000000005</c:v>
                </c:pt>
                <c:pt idx="52051">
                  <c:v>9.6302050000000001</c:v>
                </c:pt>
                <c:pt idx="52052">
                  <c:v>9.6296909999999993</c:v>
                </c:pt>
                <c:pt idx="52053">
                  <c:v>9.6286199999999997</c:v>
                </c:pt>
                <c:pt idx="52054">
                  <c:v>9.6270100000000003</c:v>
                </c:pt>
                <c:pt idx="52055">
                  <c:v>9.6274560000000005</c:v>
                </c:pt>
                <c:pt idx="52056">
                  <c:v>9.6244779999999999</c:v>
                </c:pt>
                <c:pt idx="52057">
                  <c:v>9.61998</c:v>
                </c:pt>
                <c:pt idx="52058">
                  <c:v>9.6195050000000002</c:v>
                </c:pt>
                <c:pt idx="52059">
                  <c:v>9.6317160000000008</c:v>
                </c:pt>
                <c:pt idx="52060">
                  <c:v>9.6313320000000004</c:v>
                </c:pt>
                <c:pt idx="52061">
                  <c:v>9.6227230000000006</c:v>
                </c:pt>
                <c:pt idx="52062">
                  <c:v>9.6403009999999991</c:v>
                </c:pt>
                <c:pt idx="52063">
                  <c:v>9.6377790000000001</c:v>
                </c:pt>
                <c:pt idx="52064">
                  <c:v>9.6192089999999997</c:v>
                </c:pt>
                <c:pt idx="52065">
                  <c:v>9.6334230000000005</c:v>
                </c:pt>
                <c:pt idx="52066">
                  <c:v>9.6433949999999999</c:v>
                </c:pt>
                <c:pt idx="52067">
                  <c:v>9.6294660000000007</c:v>
                </c:pt>
                <c:pt idx="52068">
                  <c:v>9.6257169999999999</c:v>
                </c:pt>
                <c:pt idx="52069">
                  <c:v>9.6367729999999998</c:v>
                </c:pt>
                <c:pt idx="52070">
                  <c:v>9.632536</c:v>
                </c:pt>
                <c:pt idx="52071">
                  <c:v>9.6248550000000002</c:v>
                </c:pt>
                <c:pt idx="52072">
                  <c:v>9.6361100000000004</c:v>
                </c:pt>
                <c:pt idx="52073">
                  <c:v>9.6324690000000004</c:v>
                </c:pt>
                <c:pt idx="52074">
                  <c:v>9.6262640000000008</c:v>
                </c:pt>
                <c:pt idx="52075">
                  <c:v>9.6375379999999993</c:v>
                </c:pt>
                <c:pt idx="52076">
                  <c:v>9.638503</c:v>
                </c:pt>
                <c:pt idx="52077">
                  <c:v>9.6293930000000003</c:v>
                </c:pt>
                <c:pt idx="52078">
                  <c:v>9.6332959999999996</c:v>
                </c:pt>
                <c:pt idx="52079">
                  <c:v>9.6385039999999993</c:v>
                </c:pt>
                <c:pt idx="52080">
                  <c:v>9.6279880000000002</c:v>
                </c:pt>
                <c:pt idx="52081">
                  <c:v>9.6299510000000001</c:v>
                </c:pt>
                <c:pt idx="52082">
                  <c:v>9.6342669999999995</c:v>
                </c:pt>
                <c:pt idx="52083">
                  <c:v>9.624269</c:v>
                </c:pt>
                <c:pt idx="52084">
                  <c:v>9.6314189999999993</c:v>
                </c:pt>
                <c:pt idx="52085">
                  <c:v>9.6394249999999992</c:v>
                </c:pt>
                <c:pt idx="52086">
                  <c:v>9.6311429999999998</c:v>
                </c:pt>
                <c:pt idx="52087">
                  <c:v>9.6351750000000003</c:v>
                </c:pt>
                <c:pt idx="52088">
                  <c:v>9.6422399999999993</c:v>
                </c:pt>
                <c:pt idx="52089">
                  <c:v>9.6348140000000004</c:v>
                </c:pt>
                <c:pt idx="52090">
                  <c:v>9.6320169999999994</c:v>
                </c:pt>
                <c:pt idx="52091">
                  <c:v>9.6391570000000009</c:v>
                </c:pt>
                <c:pt idx="52092">
                  <c:v>9.6281689999999998</c:v>
                </c:pt>
                <c:pt idx="52093">
                  <c:v>9.6233249999999995</c:v>
                </c:pt>
                <c:pt idx="52094">
                  <c:v>9.6402979999999996</c:v>
                </c:pt>
                <c:pt idx="52095">
                  <c:v>9.6332839999999997</c:v>
                </c:pt>
                <c:pt idx="52096">
                  <c:v>9.6221610000000002</c:v>
                </c:pt>
                <c:pt idx="52097">
                  <c:v>9.6328770000000006</c:v>
                </c:pt>
                <c:pt idx="52098">
                  <c:v>9.6356169999999999</c:v>
                </c:pt>
                <c:pt idx="52099">
                  <c:v>9.6289809999999996</c:v>
                </c:pt>
                <c:pt idx="52100">
                  <c:v>9.6334630000000008</c:v>
                </c:pt>
                <c:pt idx="52101">
                  <c:v>9.6398720000000004</c:v>
                </c:pt>
                <c:pt idx="52102">
                  <c:v>9.6325269999999996</c:v>
                </c:pt>
                <c:pt idx="52103">
                  <c:v>9.6357739999999996</c:v>
                </c:pt>
                <c:pt idx="52104">
                  <c:v>9.6459910000000004</c:v>
                </c:pt>
                <c:pt idx="52105">
                  <c:v>9.6380619999999997</c:v>
                </c:pt>
                <c:pt idx="52106">
                  <c:v>9.6363140000000005</c:v>
                </c:pt>
                <c:pt idx="52107">
                  <c:v>9.6457040000000003</c:v>
                </c:pt>
                <c:pt idx="52108">
                  <c:v>9.6420709999999996</c:v>
                </c:pt>
                <c:pt idx="52109">
                  <c:v>9.6334110000000006</c:v>
                </c:pt>
                <c:pt idx="52110">
                  <c:v>9.6398810000000008</c:v>
                </c:pt>
                <c:pt idx="52111">
                  <c:v>9.6403780000000001</c:v>
                </c:pt>
                <c:pt idx="52112">
                  <c:v>9.6304219999999994</c:v>
                </c:pt>
                <c:pt idx="52113">
                  <c:v>9.6409800000000008</c:v>
                </c:pt>
                <c:pt idx="52114">
                  <c:v>9.6454789999999999</c:v>
                </c:pt>
                <c:pt idx="52115">
                  <c:v>9.6325120000000002</c:v>
                </c:pt>
                <c:pt idx="52116">
                  <c:v>9.6386570000000003</c:v>
                </c:pt>
                <c:pt idx="52117">
                  <c:v>9.6432509999999994</c:v>
                </c:pt>
                <c:pt idx="52118">
                  <c:v>9.6307120000000008</c:v>
                </c:pt>
                <c:pt idx="52119">
                  <c:v>9.6370380000000004</c:v>
                </c:pt>
                <c:pt idx="52120">
                  <c:v>9.6514000000000006</c:v>
                </c:pt>
                <c:pt idx="52121">
                  <c:v>9.6401909999999997</c:v>
                </c:pt>
                <c:pt idx="52122">
                  <c:v>9.6388510000000007</c:v>
                </c:pt>
                <c:pt idx="52123">
                  <c:v>9.6514749999999996</c:v>
                </c:pt>
                <c:pt idx="52124">
                  <c:v>9.6406569999999991</c:v>
                </c:pt>
                <c:pt idx="52125">
                  <c:v>9.6391760000000009</c:v>
                </c:pt>
                <c:pt idx="52126">
                  <c:v>9.6478660000000005</c:v>
                </c:pt>
                <c:pt idx="52127">
                  <c:v>9.6387350000000005</c:v>
                </c:pt>
                <c:pt idx="52128">
                  <c:v>9.6373940000000005</c:v>
                </c:pt>
                <c:pt idx="52129">
                  <c:v>9.6449940000000005</c:v>
                </c:pt>
                <c:pt idx="52130">
                  <c:v>9.6403029999999994</c:v>
                </c:pt>
                <c:pt idx="52131">
                  <c:v>9.6326739999999997</c:v>
                </c:pt>
                <c:pt idx="52132">
                  <c:v>9.6397630000000003</c:v>
                </c:pt>
                <c:pt idx="52133">
                  <c:v>9.6410649999999993</c:v>
                </c:pt>
                <c:pt idx="52134">
                  <c:v>9.6285469999999993</c:v>
                </c:pt>
                <c:pt idx="52135">
                  <c:v>9.6358139999999999</c:v>
                </c:pt>
                <c:pt idx="52136">
                  <c:v>9.6453550000000003</c:v>
                </c:pt>
                <c:pt idx="52137">
                  <c:v>9.6390340000000005</c:v>
                </c:pt>
                <c:pt idx="52138">
                  <c:v>9.6413130000000002</c:v>
                </c:pt>
                <c:pt idx="52139">
                  <c:v>9.6473259999999996</c:v>
                </c:pt>
                <c:pt idx="52140">
                  <c:v>9.6440940000000008</c:v>
                </c:pt>
                <c:pt idx="52141">
                  <c:v>9.6416210000000007</c:v>
                </c:pt>
                <c:pt idx="52142">
                  <c:v>9.6472370000000005</c:v>
                </c:pt>
                <c:pt idx="52143">
                  <c:v>9.6450080000000007</c:v>
                </c:pt>
                <c:pt idx="52144">
                  <c:v>9.6426759999999998</c:v>
                </c:pt>
                <c:pt idx="52145">
                  <c:v>9.6497799999999998</c:v>
                </c:pt>
                <c:pt idx="52146">
                  <c:v>9.6398449999999993</c:v>
                </c:pt>
                <c:pt idx="52147">
                  <c:v>9.633108</c:v>
                </c:pt>
                <c:pt idx="52148">
                  <c:v>9.6490629999999999</c:v>
                </c:pt>
                <c:pt idx="52149">
                  <c:v>9.6516459999999995</c:v>
                </c:pt>
                <c:pt idx="52150">
                  <c:v>9.6407389999999999</c:v>
                </c:pt>
                <c:pt idx="52151">
                  <c:v>9.64236</c:v>
                </c:pt>
                <c:pt idx="52152">
                  <c:v>9.6476959999999998</c:v>
                </c:pt>
                <c:pt idx="52153">
                  <c:v>9.6405700000000003</c:v>
                </c:pt>
                <c:pt idx="52154">
                  <c:v>9.6396719999999991</c:v>
                </c:pt>
                <c:pt idx="52155">
                  <c:v>9.6508800000000008</c:v>
                </c:pt>
                <c:pt idx="52156">
                  <c:v>9.6500319999999995</c:v>
                </c:pt>
                <c:pt idx="52157">
                  <c:v>9.6437249999999999</c:v>
                </c:pt>
                <c:pt idx="52158">
                  <c:v>9.6423959999999997</c:v>
                </c:pt>
                <c:pt idx="52159">
                  <c:v>9.6417970000000004</c:v>
                </c:pt>
                <c:pt idx="52160">
                  <c:v>9.6398679999999999</c:v>
                </c:pt>
                <c:pt idx="52161">
                  <c:v>9.6375729999999997</c:v>
                </c:pt>
                <c:pt idx="52162">
                  <c:v>9.6479429999999997</c:v>
                </c:pt>
                <c:pt idx="52163">
                  <c:v>9.6567930000000004</c:v>
                </c:pt>
                <c:pt idx="52164">
                  <c:v>9.6504250000000003</c:v>
                </c:pt>
                <c:pt idx="52165">
                  <c:v>9.6433529999999994</c:v>
                </c:pt>
                <c:pt idx="52166">
                  <c:v>9.6478409999999997</c:v>
                </c:pt>
                <c:pt idx="52167">
                  <c:v>9.6588159999999998</c:v>
                </c:pt>
                <c:pt idx="52168">
                  <c:v>9.6462330000000005</c:v>
                </c:pt>
                <c:pt idx="52169">
                  <c:v>9.6307989999999997</c:v>
                </c:pt>
                <c:pt idx="52170">
                  <c:v>9.6437249999999999</c:v>
                </c:pt>
                <c:pt idx="52171">
                  <c:v>9.6531669999999998</c:v>
                </c:pt>
                <c:pt idx="52172">
                  <c:v>9.6485389999999995</c:v>
                </c:pt>
                <c:pt idx="52173">
                  <c:v>9.648517</c:v>
                </c:pt>
                <c:pt idx="52174">
                  <c:v>9.652094</c:v>
                </c:pt>
                <c:pt idx="52175">
                  <c:v>9.6469020000000008</c:v>
                </c:pt>
                <c:pt idx="52176">
                  <c:v>9.6431269999999998</c:v>
                </c:pt>
                <c:pt idx="52177">
                  <c:v>9.6522030000000001</c:v>
                </c:pt>
                <c:pt idx="52178">
                  <c:v>9.6521310000000007</c:v>
                </c:pt>
                <c:pt idx="52179">
                  <c:v>9.6478730000000006</c:v>
                </c:pt>
                <c:pt idx="52180">
                  <c:v>9.65212</c:v>
                </c:pt>
                <c:pt idx="52181">
                  <c:v>9.6484749999999995</c:v>
                </c:pt>
                <c:pt idx="52182">
                  <c:v>9.6401979999999998</c:v>
                </c:pt>
                <c:pt idx="52183">
                  <c:v>9.6464180000000006</c:v>
                </c:pt>
                <c:pt idx="52184">
                  <c:v>9.6578789999999994</c:v>
                </c:pt>
                <c:pt idx="52185">
                  <c:v>9.6559059999999999</c:v>
                </c:pt>
                <c:pt idx="52186">
                  <c:v>9.6559069999999991</c:v>
                </c:pt>
                <c:pt idx="52187">
                  <c:v>9.6592260000000003</c:v>
                </c:pt>
                <c:pt idx="52188">
                  <c:v>9.6512229999999999</c:v>
                </c:pt>
                <c:pt idx="52189">
                  <c:v>9.6526840000000007</c:v>
                </c:pt>
                <c:pt idx="52190">
                  <c:v>9.6563429999999997</c:v>
                </c:pt>
                <c:pt idx="52191">
                  <c:v>9.6471020000000003</c:v>
                </c:pt>
                <c:pt idx="52192">
                  <c:v>9.6469280000000008</c:v>
                </c:pt>
                <c:pt idx="52193">
                  <c:v>9.6587510000000005</c:v>
                </c:pt>
                <c:pt idx="52194">
                  <c:v>9.6543840000000003</c:v>
                </c:pt>
                <c:pt idx="52195">
                  <c:v>9.6410630000000008</c:v>
                </c:pt>
                <c:pt idx="52196">
                  <c:v>9.6530439999999995</c:v>
                </c:pt>
                <c:pt idx="52197">
                  <c:v>9.6561610000000009</c:v>
                </c:pt>
                <c:pt idx="52198">
                  <c:v>9.6416210000000007</c:v>
                </c:pt>
                <c:pt idx="52199">
                  <c:v>9.6566349999999996</c:v>
                </c:pt>
                <c:pt idx="52200">
                  <c:v>9.6636839999999999</c:v>
                </c:pt>
                <c:pt idx="52201">
                  <c:v>9.6445360000000004</c:v>
                </c:pt>
                <c:pt idx="52202">
                  <c:v>9.647316</c:v>
                </c:pt>
                <c:pt idx="52203">
                  <c:v>9.6616660000000003</c:v>
                </c:pt>
                <c:pt idx="52204">
                  <c:v>9.6534499999999994</c:v>
                </c:pt>
                <c:pt idx="52205">
                  <c:v>9.6468690000000006</c:v>
                </c:pt>
                <c:pt idx="52206">
                  <c:v>9.6553749999999994</c:v>
                </c:pt>
                <c:pt idx="52207">
                  <c:v>9.6486830000000001</c:v>
                </c:pt>
                <c:pt idx="52208">
                  <c:v>9.6481999999999992</c:v>
                </c:pt>
                <c:pt idx="52209">
                  <c:v>9.6582430000000006</c:v>
                </c:pt>
                <c:pt idx="52210">
                  <c:v>9.6517560000000007</c:v>
                </c:pt>
                <c:pt idx="52211">
                  <c:v>9.6554939999999991</c:v>
                </c:pt>
                <c:pt idx="52212">
                  <c:v>9.6653590000000005</c:v>
                </c:pt>
                <c:pt idx="52213">
                  <c:v>9.6590159999999994</c:v>
                </c:pt>
                <c:pt idx="52214">
                  <c:v>9.6533619999999996</c:v>
                </c:pt>
                <c:pt idx="52215">
                  <c:v>9.6605589999999992</c:v>
                </c:pt>
                <c:pt idx="52216">
                  <c:v>9.6614970000000007</c:v>
                </c:pt>
                <c:pt idx="52217">
                  <c:v>9.6526980000000009</c:v>
                </c:pt>
                <c:pt idx="52218">
                  <c:v>9.6587099999999992</c:v>
                </c:pt>
                <c:pt idx="52219">
                  <c:v>9.655049</c:v>
                </c:pt>
                <c:pt idx="52220">
                  <c:v>9.6399869999999996</c:v>
                </c:pt>
                <c:pt idx="52221">
                  <c:v>9.6479970000000002</c:v>
                </c:pt>
                <c:pt idx="52222">
                  <c:v>9.6569880000000001</c:v>
                </c:pt>
                <c:pt idx="52223">
                  <c:v>9.6521439999999998</c:v>
                </c:pt>
                <c:pt idx="52224">
                  <c:v>9.6533529999999992</c:v>
                </c:pt>
                <c:pt idx="52225">
                  <c:v>9.6626890000000003</c:v>
                </c:pt>
                <c:pt idx="52226">
                  <c:v>9.6616890000000009</c:v>
                </c:pt>
                <c:pt idx="52227">
                  <c:v>9.6605100000000004</c:v>
                </c:pt>
                <c:pt idx="52228">
                  <c:v>9.6683959999999995</c:v>
                </c:pt>
                <c:pt idx="52229">
                  <c:v>9.6626069999999995</c:v>
                </c:pt>
                <c:pt idx="52230">
                  <c:v>9.6593400000000003</c:v>
                </c:pt>
                <c:pt idx="52231">
                  <c:v>9.6650179999999999</c:v>
                </c:pt>
                <c:pt idx="52232">
                  <c:v>9.6609040000000004</c:v>
                </c:pt>
                <c:pt idx="52233">
                  <c:v>9.6522170000000003</c:v>
                </c:pt>
                <c:pt idx="52234">
                  <c:v>9.6466879999999993</c:v>
                </c:pt>
                <c:pt idx="52235">
                  <c:v>9.6553579999999997</c:v>
                </c:pt>
                <c:pt idx="52236">
                  <c:v>9.6609010000000008</c:v>
                </c:pt>
                <c:pt idx="52237">
                  <c:v>9.6528609999999997</c:v>
                </c:pt>
                <c:pt idx="52238">
                  <c:v>9.6564230000000002</c:v>
                </c:pt>
                <c:pt idx="52239">
                  <c:v>9.6571829999999999</c:v>
                </c:pt>
                <c:pt idx="52240">
                  <c:v>9.653931</c:v>
                </c:pt>
                <c:pt idx="52241">
                  <c:v>9.6582100000000004</c:v>
                </c:pt>
                <c:pt idx="52242">
                  <c:v>9.6528600000000004</c:v>
                </c:pt>
                <c:pt idx="52243">
                  <c:v>9.6524819999999991</c:v>
                </c:pt>
                <c:pt idx="52244">
                  <c:v>9.6623929999999998</c:v>
                </c:pt>
                <c:pt idx="52245">
                  <c:v>9.6637219999999999</c:v>
                </c:pt>
                <c:pt idx="52246">
                  <c:v>9.6625709999999998</c:v>
                </c:pt>
                <c:pt idx="52247">
                  <c:v>9.6679820000000003</c:v>
                </c:pt>
                <c:pt idx="52248">
                  <c:v>9.6700800000000005</c:v>
                </c:pt>
                <c:pt idx="52249">
                  <c:v>9.664256</c:v>
                </c:pt>
                <c:pt idx="52250">
                  <c:v>9.6636729999999993</c:v>
                </c:pt>
                <c:pt idx="52251">
                  <c:v>9.6641899999999996</c:v>
                </c:pt>
                <c:pt idx="52252">
                  <c:v>9.6608370000000008</c:v>
                </c:pt>
                <c:pt idx="52253">
                  <c:v>9.6624510000000008</c:v>
                </c:pt>
                <c:pt idx="52254">
                  <c:v>9.6642209999999995</c:v>
                </c:pt>
                <c:pt idx="52255">
                  <c:v>9.6614640000000005</c:v>
                </c:pt>
                <c:pt idx="52256">
                  <c:v>9.6604969999999994</c:v>
                </c:pt>
                <c:pt idx="52257">
                  <c:v>9.6658799999999996</c:v>
                </c:pt>
                <c:pt idx="52258">
                  <c:v>9.6662689999999998</c:v>
                </c:pt>
                <c:pt idx="52259">
                  <c:v>9.6631020000000003</c:v>
                </c:pt>
                <c:pt idx="52260">
                  <c:v>9.6631149999999995</c:v>
                </c:pt>
                <c:pt idx="52261">
                  <c:v>9.6527790000000007</c:v>
                </c:pt>
                <c:pt idx="52262">
                  <c:v>9.6550429999999992</c:v>
                </c:pt>
                <c:pt idx="52263">
                  <c:v>9.6726559999999999</c:v>
                </c:pt>
                <c:pt idx="52264">
                  <c:v>9.6657259999999994</c:v>
                </c:pt>
                <c:pt idx="52265">
                  <c:v>9.6505899999999993</c:v>
                </c:pt>
                <c:pt idx="52266">
                  <c:v>9.6613729999999993</c:v>
                </c:pt>
                <c:pt idx="52267">
                  <c:v>9.6695469999999997</c:v>
                </c:pt>
                <c:pt idx="52268">
                  <c:v>9.6564599999999992</c:v>
                </c:pt>
                <c:pt idx="52269">
                  <c:v>9.656962</c:v>
                </c:pt>
                <c:pt idx="52270">
                  <c:v>9.6725930000000009</c:v>
                </c:pt>
                <c:pt idx="52271">
                  <c:v>9.6717940000000002</c:v>
                </c:pt>
                <c:pt idx="52272">
                  <c:v>9.6635489999999997</c:v>
                </c:pt>
                <c:pt idx="52273">
                  <c:v>9.6634370000000001</c:v>
                </c:pt>
                <c:pt idx="52274">
                  <c:v>9.6644679999999994</c:v>
                </c:pt>
                <c:pt idx="52275">
                  <c:v>9.6633980000000008</c:v>
                </c:pt>
                <c:pt idx="52276">
                  <c:v>9.6647490000000005</c:v>
                </c:pt>
                <c:pt idx="52277">
                  <c:v>9.6603370000000002</c:v>
                </c:pt>
                <c:pt idx="52278">
                  <c:v>9.6547429999999999</c:v>
                </c:pt>
                <c:pt idx="52279">
                  <c:v>9.6696840000000002</c:v>
                </c:pt>
                <c:pt idx="52280">
                  <c:v>9.6770739999999993</c:v>
                </c:pt>
                <c:pt idx="52281">
                  <c:v>9.6655610000000003</c:v>
                </c:pt>
                <c:pt idx="52282">
                  <c:v>9.6658469999999994</c:v>
                </c:pt>
                <c:pt idx="52283">
                  <c:v>9.6700409999999994</c:v>
                </c:pt>
                <c:pt idx="52284">
                  <c:v>9.6662610000000004</c:v>
                </c:pt>
                <c:pt idx="52285">
                  <c:v>9.6702440000000003</c:v>
                </c:pt>
                <c:pt idx="52286">
                  <c:v>9.6784110000000005</c:v>
                </c:pt>
                <c:pt idx="52287">
                  <c:v>9.6723949999999999</c:v>
                </c:pt>
                <c:pt idx="52288">
                  <c:v>9.6672150000000006</c:v>
                </c:pt>
                <c:pt idx="52289">
                  <c:v>9.6716160000000002</c:v>
                </c:pt>
                <c:pt idx="52290">
                  <c:v>9.6632339999999992</c:v>
                </c:pt>
                <c:pt idx="52291">
                  <c:v>9.6595910000000007</c:v>
                </c:pt>
                <c:pt idx="52292">
                  <c:v>9.6741879999999991</c:v>
                </c:pt>
                <c:pt idx="52293">
                  <c:v>9.6718890000000002</c:v>
                </c:pt>
                <c:pt idx="52294">
                  <c:v>9.6605220000000003</c:v>
                </c:pt>
                <c:pt idx="52295">
                  <c:v>9.6669630000000009</c:v>
                </c:pt>
                <c:pt idx="52296">
                  <c:v>9.6713070000000005</c:v>
                </c:pt>
                <c:pt idx="52297">
                  <c:v>9.6635969999999993</c:v>
                </c:pt>
                <c:pt idx="52298">
                  <c:v>9.6687259999999995</c:v>
                </c:pt>
                <c:pt idx="52299">
                  <c:v>9.6774400000000007</c:v>
                </c:pt>
                <c:pt idx="52300">
                  <c:v>9.6676660000000005</c:v>
                </c:pt>
                <c:pt idx="52301">
                  <c:v>9.6660640000000004</c:v>
                </c:pt>
                <c:pt idx="52302">
                  <c:v>9.6745380000000001</c:v>
                </c:pt>
                <c:pt idx="52303">
                  <c:v>9.6678999999999995</c:v>
                </c:pt>
                <c:pt idx="52304">
                  <c:v>9.6611440000000002</c:v>
                </c:pt>
                <c:pt idx="52305">
                  <c:v>9.6677800000000005</c:v>
                </c:pt>
                <c:pt idx="52306">
                  <c:v>9.6678460000000008</c:v>
                </c:pt>
                <c:pt idx="52307">
                  <c:v>9.6604890000000001</c:v>
                </c:pt>
                <c:pt idx="52308">
                  <c:v>9.6716390000000008</c:v>
                </c:pt>
                <c:pt idx="52309">
                  <c:v>9.6758980000000001</c:v>
                </c:pt>
                <c:pt idx="52310">
                  <c:v>9.6660129999999995</c:v>
                </c:pt>
                <c:pt idx="52311">
                  <c:v>9.6774760000000004</c:v>
                </c:pt>
                <c:pt idx="52312">
                  <c:v>9.6841489999999997</c:v>
                </c:pt>
                <c:pt idx="52313">
                  <c:v>9.6755429999999993</c:v>
                </c:pt>
                <c:pt idx="52314">
                  <c:v>9.6803659999999994</c:v>
                </c:pt>
                <c:pt idx="52315">
                  <c:v>9.6801259999999996</c:v>
                </c:pt>
                <c:pt idx="52316">
                  <c:v>9.6674290000000003</c:v>
                </c:pt>
                <c:pt idx="52317">
                  <c:v>9.6695829999999994</c:v>
                </c:pt>
                <c:pt idx="52318">
                  <c:v>9.6791590000000003</c:v>
                </c:pt>
                <c:pt idx="52319">
                  <c:v>9.6684009999999994</c:v>
                </c:pt>
                <c:pt idx="52320">
                  <c:v>9.6610519999999998</c:v>
                </c:pt>
                <c:pt idx="52321">
                  <c:v>9.6738560000000007</c:v>
                </c:pt>
                <c:pt idx="52322">
                  <c:v>9.6769870000000004</c:v>
                </c:pt>
                <c:pt idx="52323">
                  <c:v>9.6729470000000006</c:v>
                </c:pt>
                <c:pt idx="52324">
                  <c:v>9.6737660000000005</c:v>
                </c:pt>
                <c:pt idx="52325">
                  <c:v>9.6748630000000002</c:v>
                </c:pt>
                <c:pt idx="52326">
                  <c:v>9.6720640000000007</c:v>
                </c:pt>
                <c:pt idx="52327">
                  <c:v>9.6664510000000003</c:v>
                </c:pt>
                <c:pt idx="52328">
                  <c:v>9.6710440000000002</c:v>
                </c:pt>
                <c:pt idx="52329">
                  <c:v>9.6750500000000006</c:v>
                </c:pt>
                <c:pt idx="52330">
                  <c:v>9.6692470000000004</c:v>
                </c:pt>
                <c:pt idx="52331">
                  <c:v>9.668094</c:v>
                </c:pt>
                <c:pt idx="52332">
                  <c:v>9.6727209999999992</c:v>
                </c:pt>
                <c:pt idx="52333">
                  <c:v>9.6822239999999997</c:v>
                </c:pt>
                <c:pt idx="52334">
                  <c:v>9.6812299999999993</c:v>
                </c:pt>
                <c:pt idx="52335">
                  <c:v>9.6752420000000008</c:v>
                </c:pt>
                <c:pt idx="52336">
                  <c:v>9.6806859999999997</c:v>
                </c:pt>
                <c:pt idx="52337">
                  <c:v>9.6785490000000003</c:v>
                </c:pt>
                <c:pt idx="52338">
                  <c:v>9.6758860000000002</c:v>
                </c:pt>
                <c:pt idx="52339">
                  <c:v>9.6792490000000004</c:v>
                </c:pt>
                <c:pt idx="52340">
                  <c:v>9.6738870000000006</c:v>
                </c:pt>
                <c:pt idx="52341">
                  <c:v>9.6692479999999996</c:v>
                </c:pt>
                <c:pt idx="52342">
                  <c:v>9.6770820000000004</c:v>
                </c:pt>
                <c:pt idx="52343">
                  <c:v>9.6842880000000005</c:v>
                </c:pt>
                <c:pt idx="52344">
                  <c:v>9.6814479999999996</c:v>
                </c:pt>
                <c:pt idx="52345">
                  <c:v>9.6788329999999991</c:v>
                </c:pt>
                <c:pt idx="52346">
                  <c:v>9.6739370000000005</c:v>
                </c:pt>
                <c:pt idx="52347">
                  <c:v>9.6692180000000008</c:v>
                </c:pt>
                <c:pt idx="52348">
                  <c:v>9.6715710000000001</c:v>
                </c:pt>
                <c:pt idx="52349">
                  <c:v>9.6732790000000008</c:v>
                </c:pt>
                <c:pt idx="52350">
                  <c:v>9.6779829999999993</c:v>
                </c:pt>
                <c:pt idx="52351">
                  <c:v>9.6797550000000001</c:v>
                </c:pt>
                <c:pt idx="52352">
                  <c:v>9.6747289999999992</c:v>
                </c:pt>
                <c:pt idx="52353">
                  <c:v>9.6765480000000004</c:v>
                </c:pt>
                <c:pt idx="52354">
                  <c:v>9.6776920000000004</c:v>
                </c:pt>
                <c:pt idx="52355">
                  <c:v>9.6748539999999998</c:v>
                </c:pt>
                <c:pt idx="52356">
                  <c:v>9.6752590000000005</c:v>
                </c:pt>
                <c:pt idx="52357">
                  <c:v>9.6768710000000002</c:v>
                </c:pt>
                <c:pt idx="52358">
                  <c:v>9.6803989999999995</c:v>
                </c:pt>
                <c:pt idx="52359">
                  <c:v>9.6809609999999999</c:v>
                </c:pt>
                <c:pt idx="52360">
                  <c:v>9.6778870000000001</c:v>
                </c:pt>
                <c:pt idx="52361">
                  <c:v>9.6779960000000003</c:v>
                </c:pt>
                <c:pt idx="52362">
                  <c:v>9.6888430000000003</c:v>
                </c:pt>
                <c:pt idx="52363">
                  <c:v>9.6876770000000008</c:v>
                </c:pt>
                <c:pt idx="52364">
                  <c:v>9.6718170000000008</c:v>
                </c:pt>
                <c:pt idx="52365">
                  <c:v>9.6774799999999992</c:v>
                </c:pt>
                <c:pt idx="52366">
                  <c:v>9.6834900000000008</c:v>
                </c:pt>
                <c:pt idx="52367">
                  <c:v>9.6730610000000006</c:v>
                </c:pt>
                <c:pt idx="52368">
                  <c:v>9.6772980000000004</c:v>
                </c:pt>
                <c:pt idx="52369">
                  <c:v>9.6834450000000007</c:v>
                </c:pt>
                <c:pt idx="52370">
                  <c:v>9.6766660000000009</c:v>
                </c:pt>
                <c:pt idx="52371">
                  <c:v>9.6798040000000007</c:v>
                </c:pt>
                <c:pt idx="52372">
                  <c:v>9.6890870000000007</c:v>
                </c:pt>
                <c:pt idx="52373">
                  <c:v>9.6851529999999997</c:v>
                </c:pt>
                <c:pt idx="52374">
                  <c:v>9.682385</c:v>
                </c:pt>
                <c:pt idx="52375">
                  <c:v>9.6853560000000005</c:v>
                </c:pt>
                <c:pt idx="52376">
                  <c:v>9.6787880000000008</c:v>
                </c:pt>
                <c:pt idx="52377">
                  <c:v>9.6765500000000007</c:v>
                </c:pt>
                <c:pt idx="52378">
                  <c:v>9.6826849999999993</c:v>
                </c:pt>
                <c:pt idx="52379">
                  <c:v>9.6801300000000001</c:v>
                </c:pt>
                <c:pt idx="52380">
                  <c:v>9.6806649999999994</c:v>
                </c:pt>
                <c:pt idx="52381">
                  <c:v>9.689019</c:v>
                </c:pt>
                <c:pt idx="52382">
                  <c:v>9.6850839999999998</c:v>
                </c:pt>
                <c:pt idx="52383">
                  <c:v>9.6786820000000002</c:v>
                </c:pt>
                <c:pt idx="52384">
                  <c:v>9.6864120000000007</c:v>
                </c:pt>
                <c:pt idx="52385">
                  <c:v>9.6842369999999995</c:v>
                </c:pt>
                <c:pt idx="52386">
                  <c:v>9.6738309999999998</c:v>
                </c:pt>
                <c:pt idx="52387">
                  <c:v>9.6829540000000005</c:v>
                </c:pt>
                <c:pt idx="52388">
                  <c:v>9.6874319999999994</c:v>
                </c:pt>
                <c:pt idx="52389">
                  <c:v>9.6791129999999992</c:v>
                </c:pt>
                <c:pt idx="52390">
                  <c:v>9.6788699999999999</c:v>
                </c:pt>
                <c:pt idx="52391">
                  <c:v>9.6854849999999999</c:v>
                </c:pt>
                <c:pt idx="52392">
                  <c:v>9.6963500000000007</c:v>
                </c:pt>
                <c:pt idx="52393">
                  <c:v>9.7000240000000009</c:v>
                </c:pt>
                <c:pt idx="52394">
                  <c:v>9.6907820000000005</c:v>
                </c:pt>
                <c:pt idx="52395">
                  <c:v>9.6818819999999999</c:v>
                </c:pt>
                <c:pt idx="52396">
                  <c:v>9.6869110000000003</c:v>
                </c:pt>
                <c:pt idx="52397">
                  <c:v>9.6917170000000006</c:v>
                </c:pt>
                <c:pt idx="52398">
                  <c:v>9.6831899999999997</c:v>
                </c:pt>
                <c:pt idx="52399">
                  <c:v>9.6822520000000001</c:v>
                </c:pt>
                <c:pt idx="52400">
                  <c:v>9.6850810000000003</c:v>
                </c:pt>
                <c:pt idx="52401">
                  <c:v>9.6829529999999995</c:v>
                </c:pt>
                <c:pt idx="52402">
                  <c:v>9.6807320000000008</c:v>
                </c:pt>
                <c:pt idx="52403">
                  <c:v>9.6860099999999996</c:v>
                </c:pt>
                <c:pt idx="52404">
                  <c:v>9.6884820000000005</c:v>
                </c:pt>
                <c:pt idx="52405">
                  <c:v>9.6828050000000001</c:v>
                </c:pt>
                <c:pt idx="52406">
                  <c:v>9.6905330000000003</c:v>
                </c:pt>
                <c:pt idx="52407">
                  <c:v>9.6866020000000006</c:v>
                </c:pt>
                <c:pt idx="52408">
                  <c:v>9.6750469999999993</c:v>
                </c:pt>
                <c:pt idx="52409">
                  <c:v>9.6868289999999995</c:v>
                </c:pt>
                <c:pt idx="52410">
                  <c:v>9.6930929999999993</c:v>
                </c:pt>
                <c:pt idx="52411">
                  <c:v>9.6893890000000003</c:v>
                </c:pt>
                <c:pt idx="52412">
                  <c:v>9.6937549999999995</c:v>
                </c:pt>
                <c:pt idx="52413">
                  <c:v>9.6918089999999992</c:v>
                </c:pt>
                <c:pt idx="52414">
                  <c:v>9.6813509999999994</c:v>
                </c:pt>
                <c:pt idx="52415">
                  <c:v>9.6821859999999997</c:v>
                </c:pt>
                <c:pt idx="52416">
                  <c:v>9.6931449999999995</c:v>
                </c:pt>
                <c:pt idx="52417">
                  <c:v>9.6912850000000006</c:v>
                </c:pt>
                <c:pt idx="52418">
                  <c:v>9.6910509999999999</c:v>
                </c:pt>
                <c:pt idx="52419">
                  <c:v>9.6967809999999997</c:v>
                </c:pt>
                <c:pt idx="52420">
                  <c:v>9.6892479999999992</c:v>
                </c:pt>
                <c:pt idx="52421">
                  <c:v>9.6899940000000004</c:v>
                </c:pt>
                <c:pt idx="52422">
                  <c:v>9.6977620000000009</c:v>
                </c:pt>
                <c:pt idx="52423">
                  <c:v>9.6876049999999996</c:v>
                </c:pt>
                <c:pt idx="52424">
                  <c:v>9.6819039999999994</c:v>
                </c:pt>
                <c:pt idx="52425">
                  <c:v>9.6967339999999993</c:v>
                </c:pt>
                <c:pt idx="52426">
                  <c:v>9.6955930000000006</c:v>
                </c:pt>
                <c:pt idx="52427">
                  <c:v>9.6807739999999995</c:v>
                </c:pt>
                <c:pt idx="52428">
                  <c:v>9.6878499999999992</c:v>
                </c:pt>
                <c:pt idx="52429">
                  <c:v>9.6945560000000004</c:v>
                </c:pt>
                <c:pt idx="52430">
                  <c:v>9.6872690000000006</c:v>
                </c:pt>
                <c:pt idx="52431">
                  <c:v>9.6898239999999998</c:v>
                </c:pt>
                <c:pt idx="52432">
                  <c:v>9.6930329999999998</c:v>
                </c:pt>
                <c:pt idx="52433">
                  <c:v>9.689057</c:v>
                </c:pt>
                <c:pt idx="52434">
                  <c:v>9.6879240000000006</c:v>
                </c:pt>
                <c:pt idx="52435">
                  <c:v>9.6912339999999997</c:v>
                </c:pt>
                <c:pt idx="52436">
                  <c:v>9.6888989999999993</c:v>
                </c:pt>
                <c:pt idx="52437">
                  <c:v>9.6842640000000006</c:v>
                </c:pt>
                <c:pt idx="52438">
                  <c:v>9.6942419999999991</c:v>
                </c:pt>
                <c:pt idx="52439">
                  <c:v>9.6926089999999991</c:v>
                </c:pt>
                <c:pt idx="52440">
                  <c:v>9.6858120000000003</c:v>
                </c:pt>
                <c:pt idx="52441">
                  <c:v>9.6986810000000006</c:v>
                </c:pt>
                <c:pt idx="52442">
                  <c:v>9.7032330000000009</c:v>
                </c:pt>
                <c:pt idx="52443">
                  <c:v>9.6931670000000008</c:v>
                </c:pt>
                <c:pt idx="52444">
                  <c:v>9.6938080000000006</c:v>
                </c:pt>
                <c:pt idx="52445">
                  <c:v>9.696294</c:v>
                </c:pt>
                <c:pt idx="52446">
                  <c:v>9.6835249999999995</c:v>
                </c:pt>
                <c:pt idx="52447">
                  <c:v>9.6873050000000003</c:v>
                </c:pt>
                <c:pt idx="52448">
                  <c:v>9.7038499999999992</c:v>
                </c:pt>
                <c:pt idx="52449">
                  <c:v>9.695468</c:v>
                </c:pt>
                <c:pt idx="52450">
                  <c:v>9.6907230000000002</c:v>
                </c:pt>
                <c:pt idx="52451">
                  <c:v>9.699738</c:v>
                </c:pt>
                <c:pt idx="52452">
                  <c:v>9.6956480000000003</c:v>
                </c:pt>
                <c:pt idx="52453">
                  <c:v>9.6915689999999994</c:v>
                </c:pt>
                <c:pt idx="52454">
                  <c:v>9.6986690000000007</c:v>
                </c:pt>
                <c:pt idx="52455">
                  <c:v>9.7018249999999995</c:v>
                </c:pt>
                <c:pt idx="52456">
                  <c:v>9.6959529999999994</c:v>
                </c:pt>
                <c:pt idx="52457">
                  <c:v>9.6984849999999998</c:v>
                </c:pt>
                <c:pt idx="52458">
                  <c:v>9.7028029999999994</c:v>
                </c:pt>
                <c:pt idx="52459">
                  <c:v>9.6948319999999999</c:v>
                </c:pt>
                <c:pt idx="52460">
                  <c:v>9.6964769999999998</c:v>
                </c:pt>
                <c:pt idx="52461">
                  <c:v>9.7010210000000008</c:v>
                </c:pt>
                <c:pt idx="52462">
                  <c:v>9.6955290000000005</c:v>
                </c:pt>
                <c:pt idx="52463">
                  <c:v>9.6979729999999993</c:v>
                </c:pt>
                <c:pt idx="52464">
                  <c:v>9.7019490000000008</c:v>
                </c:pt>
                <c:pt idx="52465">
                  <c:v>9.6973880000000001</c:v>
                </c:pt>
                <c:pt idx="52466">
                  <c:v>9.6989579999999993</c:v>
                </c:pt>
                <c:pt idx="52467">
                  <c:v>9.7038899999999995</c:v>
                </c:pt>
                <c:pt idx="52468">
                  <c:v>9.6993749999999999</c:v>
                </c:pt>
                <c:pt idx="52469">
                  <c:v>9.7000299999999999</c:v>
                </c:pt>
                <c:pt idx="52470">
                  <c:v>9.7024019999999993</c:v>
                </c:pt>
                <c:pt idx="52471">
                  <c:v>9.6921300000000006</c:v>
                </c:pt>
                <c:pt idx="52472">
                  <c:v>9.6916820000000001</c:v>
                </c:pt>
                <c:pt idx="52473">
                  <c:v>9.6998770000000007</c:v>
                </c:pt>
                <c:pt idx="52474">
                  <c:v>9.6975610000000003</c:v>
                </c:pt>
                <c:pt idx="52475">
                  <c:v>9.6920730000000006</c:v>
                </c:pt>
                <c:pt idx="52476">
                  <c:v>9.6917609999999996</c:v>
                </c:pt>
                <c:pt idx="52477">
                  <c:v>9.6972880000000004</c:v>
                </c:pt>
                <c:pt idx="52478">
                  <c:v>9.6945029999999992</c:v>
                </c:pt>
                <c:pt idx="52479">
                  <c:v>9.6935649999999995</c:v>
                </c:pt>
                <c:pt idx="52480">
                  <c:v>9.7021610000000003</c:v>
                </c:pt>
                <c:pt idx="52481">
                  <c:v>9.7021660000000001</c:v>
                </c:pt>
                <c:pt idx="52482">
                  <c:v>9.7004129999999993</c:v>
                </c:pt>
                <c:pt idx="52483">
                  <c:v>9.6991429999999994</c:v>
                </c:pt>
                <c:pt idx="52484">
                  <c:v>9.7038810000000009</c:v>
                </c:pt>
                <c:pt idx="52485">
                  <c:v>9.7062639999999991</c:v>
                </c:pt>
                <c:pt idx="52486">
                  <c:v>9.6961659999999998</c:v>
                </c:pt>
                <c:pt idx="52487">
                  <c:v>9.6928280000000004</c:v>
                </c:pt>
                <c:pt idx="52488">
                  <c:v>9.6992530000000006</c:v>
                </c:pt>
                <c:pt idx="52489">
                  <c:v>9.7040830000000007</c:v>
                </c:pt>
                <c:pt idx="52490">
                  <c:v>9.6983700000000006</c:v>
                </c:pt>
                <c:pt idx="52491">
                  <c:v>9.6955460000000002</c:v>
                </c:pt>
                <c:pt idx="52492">
                  <c:v>9.7042339999999996</c:v>
                </c:pt>
                <c:pt idx="52493">
                  <c:v>9.7017019999999992</c:v>
                </c:pt>
                <c:pt idx="52494">
                  <c:v>9.6978770000000001</c:v>
                </c:pt>
                <c:pt idx="52495">
                  <c:v>9.7071400000000008</c:v>
                </c:pt>
                <c:pt idx="52496">
                  <c:v>9.7094400000000007</c:v>
                </c:pt>
                <c:pt idx="52497">
                  <c:v>9.6986439999999998</c:v>
                </c:pt>
                <c:pt idx="52498">
                  <c:v>9.6978480000000005</c:v>
                </c:pt>
                <c:pt idx="52499">
                  <c:v>9.7042839999999995</c:v>
                </c:pt>
                <c:pt idx="52500">
                  <c:v>9.6932530000000003</c:v>
                </c:pt>
                <c:pt idx="52501">
                  <c:v>9.6918419999999994</c:v>
                </c:pt>
                <c:pt idx="52502">
                  <c:v>9.7080950000000001</c:v>
                </c:pt>
                <c:pt idx="52503">
                  <c:v>9.7074320000000007</c:v>
                </c:pt>
                <c:pt idx="52504">
                  <c:v>9.7047790000000003</c:v>
                </c:pt>
                <c:pt idx="52505">
                  <c:v>9.7075870000000002</c:v>
                </c:pt>
                <c:pt idx="52506">
                  <c:v>9.7048190000000005</c:v>
                </c:pt>
                <c:pt idx="52507">
                  <c:v>9.7061010000000003</c:v>
                </c:pt>
                <c:pt idx="52508">
                  <c:v>9.7108849999999993</c:v>
                </c:pt>
                <c:pt idx="52509">
                  <c:v>9.7101410000000001</c:v>
                </c:pt>
                <c:pt idx="52510">
                  <c:v>9.7077109999999998</c:v>
                </c:pt>
                <c:pt idx="52511">
                  <c:v>9.7107270000000003</c:v>
                </c:pt>
                <c:pt idx="52512">
                  <c:v>9.7025170000000003</c:v>
                </c:pt>
                <c:pt idx="52513">
                  <c:v>9.6983599999999992</c:v>
                </c:pt>
                <c:pt idx="52514">
                  <c:v>9.7079059999999995</c:v>
                </c:pt>
                <c:pt idx="52515">
                  <c:v>9.7029449999999997</c:v>
                </c:pt>
                <c:pt idx="52516">
                  <c:v>9.695551</c:v>
                </c:pt>
                <c:pt idx="52517">
                  <c:v>9.7015659999999997</c:v>
                </c:pt>
                <c:pt idx="52518">
                  <c:v>9.7077059999999999</c:v>
                </c:pt>
                <c:pt idx="52519">
                  <c:v>9.7064470000000007</c:v>
                </c:pt>
                <c:pt idx="52520">
                  <c:v>9.7054810000000007</c:v>
                </c:pt>
                <c:pt idx="52521">
                  <c:v>9.7073739999999997</c:v>
                </c:pt>
                <c:pt idx="52522">
                  <c:v>9.7046100000000006</c:v>
                </c:pt>
                <c:pt idx="52523">
                  <c:v>9.7072579999999995</c:v>
                </c:pt>
                <c:pt idx="52524">
                  <c:v>9.7076229999999999</c:v>
                </c:pt>
                <c:pt idx="52525">
                  <c:v>9.6959850000000003</c:v>
                </c:pt>
                <c:pt idx="52526">
                  <c:v>9.7041419999999992</c:v>
                </c:pt>
                <c:pt idx="52527">
                  <c:v>9.7138799999999996</c:v>
                </c:pt>
                <c:pt idx="52528">
                  <c:v>9.7010740000000002</c:v>
                </c:pt>
                <c:pt idx="52529">
                  <c:v>9.7029359999999993</c:v>
                </c:pt>
                <c:pt idx="52530">
                  <c:v>9.7189289999999993</c:v>
                </c:pt>
                <c:pt idx="52531">
                  <c:v>9.7105060000000005</c:v>
                </c:pt>
                <c:pt idx="52532">
                  <c:v>9.6972719999999999</c:v>
                </c:pt>
                <c:pt idx="52533">
                  <c:v>9.7115849999999995</c:v>
                </c:pt>
                <c:pt idx="52534">
                  <c:v>9.7114709999999995</c:v>
                </c:pt>
                <c:pt idx="52535">
                  <c:v>9.7005680000000005</c:v>
                </c:pt>
                <c:pt idx="52536">
                  <c:v>9.7187660000000005</c:v>
                </c:pt>
                <c:pt idx="52537">
                  <c:v>9.7211280000000002</c:v>
                </c:pt>
                <c:pt idx="52538">
                  <c:v>9.7020750000000007</c:v>
                </c:pt>
                <c:pt idx="52539">
                  <c:v>9.7083449999999996</c:v>
                </c:pt>
                <c:pt idx="52540">
                  <c:v>9.7187730000000006</c:v>
                </c:pt>
                <c:pt idx="52541">
                  <c:v>9.7073</c:v>
                </c:pt>
                <c:pt idx="52542">
                  <c:v>9.7034050000000001</c:v>
                </c:pt>
                <c:pt idx="52543">
                  <c:v>9.7174499999999995</c:v>
                </c:pt>
                <c:pt idx="52544">
                  <c:v>9.7148249999999994</c:v>
                </c:pt>
                <c:pt idx="52545">
                  <c:v>9.7012999999999998</c:v>
                </c:pt>
                <c:pt idx="52546">
                  <c:v>9.7060870000000001</c:v>
                </c:pt>
                <c:pt idx="52547">
                  <c:v>9.7081700000000009</c:v>
                </c:pt>
                <c:pt idx="52548">
                  <c:v>9.7058909999999994</c:v>
                </c:pt>
                <c:pt idx="52549">
                  <c:v>9.7132009999999998</c:v>
                </c:pt>
                <c:pt idx="52550">
                  <c:v>9.7134529999999994</c:v>
                </c:pt>
                <c:pt idx="52551">
                  <c:v>9.7076379999999993</c:v>
                </c:pt>
                <c:pt idx="52552">
                  <c:v>9.7109880000000004</c:v>
                </c:pt>
                <c:pt idx="52553">
                  <c:v>9.7136080000000007</c:v>
                </c:pt>
                <c:pt idx="52554">
                  <c:v>9.7064979999999998</c:v>
                </c:pt>
                <c:pt idx="52555">
                  <c:v>9.7082599999999992</c:v>
                </c:pt>
                <c:pt idx="52556">
                  <c:v>9.7134009999999993</c:v>
                </c:pt>
                <c:pt idx="52557">
                  <c:v>9.7109740000000002</c:v>
                </c:pt>
                <c:pt idx="52558">
                  <c:v>9.7174720000000008</c:v>
                </c:pt>
                <c:pt idx="52559">
                  <c:v>9.7204029999999992</c:v>
                </c:pt>
                <c:pt idx="52560">
                  <c:v>9.7106519999999996</c:v>
                </c:pt>
                <c:pt idx="52561">
                  <c:v>9.7083510000000004</c:v>
                </c:pt>
                <c:pt idx="52562">
                  <c:v>9.7173770000000008</c:v>
                </c:pt>
                <c:pt idx="52563">
                  <c:v>9.7140229999999992</c:v>
                </c:pt>
                <c:pt idx="52564">
                  <c:v>9.7098879999999994</c:v>
                </c:pt>
                <c:pt idx="52565">
                  <c:v>9.7217339999999997</c:v>
                </c:pt>
                <c:pt idx="52566">
                  <c:v>9.7193070000000006</c:v>
                </c:pt>
                <c:pt idx="52567">
                  <c:v>9.7102590000000006</c:v>
                </c:pt>
                <c:pt idx="52568">
                  <c:v>9.7169089999999994</c:v>
                </c:pt>
                <c:pt idx="52569">
                  <c:v>9.7183170000000008</c:v>
                </c:pt>
                <c:pt idx="52570">
                  <c:v>9.7102000000000004</c:v>
                </c:pt>
                <c:pt idx="52571">
                  <c:v>9.7067560000000004</c:v>
                </c:pt>
                <c:pt idx="52572">
                  <c:v>9.7105599999999992</c:v>
                </c:pt>
                <c:pt idx="52573">
                  <c:v>9.7120250000000006</c:v>
                </c:pt>
                <c:pt idx="52574">
                  <c:v>9.7168960000000002</c:v>
                </c:pt>
                <c:pt idx="52575">
                  <c:v>9.7187560000000008</c:v>
                </c:pt>
                <c:pt idx="52576">
                  <c:v>9.7063179999999996</c:v>
                </c:pt>
                <c:pt idx="52577">
                  <c:v>9.7087500000000002</c:v>
                </c:pt>
                <c:pt idx="52578">
                  <c:v>9.7216880000000003</c:v>
                </c:pt>
                <c:pt idx="52579">
                  <c:v>9.7164059999999992</c:v>
                </c:pt>
                <c:pt idx="52580">
                  <c:v>9.7128899999999998</c:v>
                </c:pt>
                <c:pt idx="52581">
                  <c:v>9.7247369999999993</c:v>
                </c:pt>
                <c:pt idx="52582">
                  <c:v>9.7280090000000001</c:v>
                </c:pt>
                <c:pt idx="52583">
                  <c:v>9.7176220000000004</c:v>
                </c:pt>
                <c:pt idx="52584">
                  <c:v>9.7156889999999994</c:v>
                </c:pt>
                <c:pt idx="52585">
                  <c:v>9.7196049999999996</c:v>
                </c:pt>
                <c:pt idx="52586">
                  <c:v>9.7204580000000007</c:v>
                </c:pt>
                <c:pt idx="52587">
                  <c:v>9.7231719999999999</c:v>
                </c:pt>
                <c:pt idx="52588">
                  <c:v>9.7147900000000007</c:v>
                </c:pt>
                <c:pt idx="52589">
                  <c:v>9.709517</c:v>
                </c:pt>
                <c:pt idx="52590">
                  <c:v>9.7183039999999998</c:v>
                </c:pt>
                <c:pt idx="52591">
                  <c:v>9.7225470000000005</c:v>
                </c:pt>
                <c:pt idx="52592">
                  <c:v>9.725142</c:v>
                </c:pt>
                <c:pt idx="52593">
                  <c:v>9.7269819999999996</c:v>
                </c:pt>
                <c:pt idx="52594">
                  <c:v>9.7206960000000002</c:v>
                </c:pt>
                <c:pt idx="52595">
                  <c:v>9.7151209999999999</c:v>
                </c:pt>
                <c:pt idx="52596">
                  <c:v>9.7226579999999991</c:v>
                </c:pt>
                <c:pt idx="52597">
                  <c:v>9.7224950000000003</c:v>
                </c:pt>
                <c:pt idx="52598">
                  <c:v>9.7127800000000004</c:v>
                </c:pt>
                <c:pt idx="52599">
                  <c:v>9.7180940000000007</c:v>
                </c:pt>
                <c:pt idx="52600">
                  <c:v>9.7202099999999998</c:v>
                </c:pt>
                <c:pt idx="52601">
                  <c:v>9.7105789999999992</c:v>
                </c:pt>
                <c:pt idx="52602">
                  <c:v>9.7116749999999996</c:v>
                </c:pt>
                <c:pt idx="52603">
                  <c:v>9.7228320000000004</c:v>
                </c:pt>
                <c:pt idx="52604">
                  <c:v>9.7251309999999993</c:v>
                </c:pt>
                <c:pt idx="52605">
                  <c:v>9.7153240000000007</c:v>
                </c:pt>
                <c:pt idx="52606">
                  <c:v>9.717117</c:v>
                </c:pt>
                <c:pt idx="52607">
                  <c:v>9.7221100000000007</c:v>
                </c:pt>
                <c:pt idx="52608">
                  <c:v>9.7184209999999993</c:v>
                </c:pt>
                <c:pt idx="52609">
                  <c:v>9.7197560000000003</c:v>
                </c:pt>
                <c:pt idx="52610">
                  <c:v>9.7162220000000001</c:v>
                </c:pt>
                <c:pt idx="52611">
                  <c:v>9.7107360000000007</c:v>
                </c:pt>
                <c:pt idx="52612">
                  <c:v>9.7200740000000003</c:v>
                </c:pt>
                <c:pt idx="52613">
                  <c:v>9.7281220000000008</c:v>
                </c:pt>
                <c:pt idx="52614">
                  <c:v>9.7221290000000007</c:v>
                </c:pt>
                <c:pt idx="52615">
                  <c:v>9.7213460000000005</c:v>
                </c:pt>
                <c:pt idx="52616">
                  <c:v>9.7256300000000007</c:v>
                </c:pt>
                <c:pt idx="52617">
                  <c:v>9.7172590000000003</c:v>
                </c:pt>
                <c:pt idx="52618">
                  <c:v>9.7194710000000004</c:v>
                </c:pt>
                <c:pt idx="52619">
                  <c:v>9.7326329999999999</c:v>
                </c:pt>
                <c:pt idx="52620">
                  <c:v>9.7220829999999996</c:v>
                </c:pt>
                <c:pt idx="52621">
                  <c:v>9.7142959999999992</c:v>
                </c:pt>
                <c:pt idx="52622">
                  <c:v>9.7268039999999996</c:v>
                </c:pt>
                <c:pt idx="52623">
                  <c:v>9.7300640000000005</c:v>
                </c:pt>
                <c:pt idx="52624">
                  <c:v>9.7218900000000001</c:v>
                </c:pt>
                <c:pt idx="52625">
                  <c:v>9.7244379999999992</c:v>
                </c:pt>
                <c:pt idx="52626">
                  <c:v>9.7301669999999998</c:v>
                </c:pt>
                <c:pt idx="52627">
                  <c:v>9.7204149999999991</c:v>
                </c:pt>
                <c:pt idx="52628">
                  <c:v>9.7237969999999994</c:v>
                </c:pt>
                <c:pt idx="52629">
                  <c:v>9.7295610000000003</c:v>
                </c:pt>
                <c:pt idx="52630">
                  <c:v>9.7181850000000001</c:v>
                </c:pt>
                <c:pt idx="52631">
                  <c:v>9.7251390000000004</c:v>
                </c:pt>
                <c:pt idx="52632">
                  <c:v>9.7295350000000003</c:v>
                </c:pt>
                <c:pt idx="52633">
                  <c:v>9.7147570000000005</c:v>
                </c:pt>
                <c:pt idx="52634">
                  <c:v>9.7188669999999995</c:v>
                </c:pt>
                <c:pt idx="52635">
                  <c:v>9.7308149999999998</c:v>
                </c:pt>
                <c:pt idx="52636">
                  <c:v>9.7248199999999994</c:v>
                </c:pt>
                <c:pt idx="52637">
                  <c:v>9.7206320000000002</c:v>
                </c:pt>
                <c:pt idx="52638">
                  <c:v>9.7292729999999992</c:v>
                </c:pt>
                <c:pt idx="52639">
                  <c:v>9.7276760000000007</c:v>
                </c:pt>
                <c:pt idx="52640">
                  <c:v>9.7226789999999994</c:v>
                </c:pt>
                <c:pt idx="52641">
                  <c:v>9.7248640000000002</c:v>
                </c:pt>
                <c:pt idx="52642">
                  <c:v>9.7219420000000003</c:v>
                </c:pt>
                <c:pt idx="52643">
                  <c:v>9.7226619999999997</c:v>
                </c:pt>
                <c:pt idx="52644">
                  <c:v>9.7328799999999998</c:v>
                </c:pt>
                <c:pt idx="52645">
                  <c:v>9.7349189999999997</c:v>
                </c:pt>
                <c:pt idx="52646">
                  <c:v>9.7198270000000004</c:v>
                </c:pt>
                <c:pt idx="52647">
                  <c:v>9.7189189999999996</c:v>
                </c:pt>
                <c:pt idx="52648">
                  <c:v>9.7337950000000006</c:v>
                </c:pt>
                <c:pt idx="52649">
                  <c:v>9.7268319999999999</c:v>
                </c:pt>
                <c:pt idx="52650">
                  <c:v>9.7249649999999992</c:v>
                </c:pt>
                <c:pt idx="52651">
                  <c:v>9.7362230000000007</c:v>
                </c:pt>
                <c:pt idx="52652">
                  <c:v>9.7288720000000009</c:v>
                </c:pt>
                <c:pt idx="52653">
                  <c:v>9.729044</c:v>
                </c:pt>
                <c:pt idx="52654">
                  <c:v>9.7445380000000004</c:v>
                </c:pt>
                <c:pt idx="52655">
                  <c:v>9.7383760000000006</c:v>
                </c:pt>
                <c:pt idx="52656">
                  <c:v>9.7260650000000002</c:v>
                </c:pt>
                <c:pt idx="52657">
                  <c:v>9.7360790000000001</c:v>
                </c:pt>
                <c:pt idx="52658">
                  <c:v>9.7308369999999993</c:v>
                </c:pt>
                <c:pt idx="52659">
                  <c:v>9.7131830000000008</c:v>
                </c:pt>
                <c:pt idx="52660">
                  <c:v>9.7288789999999992</c:v>
                </c:pt>
                <c:pt idx="52661">
                  <c:v>9.7352959999999999</c:v>
                </c:pt>
                <c:pt idx="52662">
                  <c:v>9.7147690000000004</c:v>
                </c:pt>
                <c:pt idx="52663">
                  <c:v>9.7199430000000007</c:v>
                </c:pt>
                <c:pt idx="52664">
                  <c:v>9.7359570000000009</c:v>
                </c:pt>
                <c:pt idx="52665">
                  <c:v>9.7311940000000003</c:v>
                </c:pt>
                <c:pt idx="52666">
                  <c:v>9.7279610000000005</c:v>
                </c:pt>
                <c:pt idx="52667">
                  <c:v>9.7359480000000005</c:v>
                </c:pt>
                <c:pt idx="52668">
                  <c:v>9.7327469999999998</c:v>
                </c:pt>
                <c:pt idx="52669">
                  <c:v>9.7307860000000002</c:v>
                </c:pt>
                <c:pt idx="52670">
                  <c:v>9.7388370000000002</c:v>
                </c:pt>
                <c:pt idx="52671">
                  <c:v>9.7314900000000009</c:v>
                </c:pt>
                <c:pt idx="52672">
                  <c:v>9.7286929999999998</c:v>
                </c:pt>
                <c:pt idx="52673">
                  <c:v>9.7370520000000003</c:v>
                </c:pt>
                <c:pt idx="52674">
                  <c:v>9.7304449999999996</c:v>
                </c:pt>
                <c:pt idx="52675">
                  <c:v>9.7281359999999992</c:v>
                </c:pt>
                <c:pt idx="52676">
                  <c:v>9.7373309999999993</c:v>
                </c:pt>
                <c:pt idx="52677">
                  <c:v>9.7371459999999992</c:v>
                </c:pt>
                <c:pt idx="52678">
                  <c:v>9.7295879999999997</c:v>
                </c:pt>
                <c:pt idx="52679">
                  <c:v>9.7347350000000006</c:v>
                </c:pt>
                <c:pt idx="52680">
                  <c:v>9.7396270000000005</c:v>
                </c:pt>
                <c:pt idx="52681">
                  <c:v>9.7239550000000001</c:v>
                </c:pt>
                <c:pt idx="52682">
                  <c:v>9.7279579999999992</c:v>
                </c:pt>
                <c:pt idx="52683">
                  <c:v>9.7454470000000004</c:v>
                </c:pt>
                <c:pt idx="52684">
                  <c:v>9.7308050000000001</c:v>
                </c:pt>
                <c:pt idx="52685">
                  <c:v>9.7180569999999999</c:v>
                </c:pt>
                <c:pt idx="52686">
                  <c:v>9.7315509999999996</c:v>
                </c:pt>
                <c:pt idx="52687">
                  <c:v>9.7316730000000007</c:v>
                </c:pt>
                <c:pt idx="52688">
                  <c:v>9.7222849999999994</c:v>
                </c:pt>
                <c:pt idx="52689">
                  <c:v>9.734515</c:v>
                </c:pt>
                <c:pt idx="52690">
                  <c:v>9.7397379999999991</c:v>
                </c:pt>
                <c:pt idx="52691">
                  <c:v>9.7333429999999996</c:v>
                </c:pt>
                <c:pt idx="52692">
                  <c:v>9.7459830000000007</c:v>
                </c:pt>
                <c:pt idx="52693">
                  <c:v>9.7434290000000008</c:v>
                </c:pt>
                <c:pt idx="52694">
                  <c:v>9.7233730000000005</c:v>
                </c:pt>
                <c:pt idx="52695">
                  <c:v>9.7342619999999993</c:v>
                </c:pt>
                <c:pt idx="52696">
                  <c:v>9.7461059999999993</c:v>
                </c:pt>
                <c:pt idx="52697">
                  <c:v>9.7307140000000008</c:v>
                </c:pt>
                <c:pt idx="52698">
                  <c:v>9.7252150000000004</c:v>
                </c:pt>
                <c:pt idx="52699">
                  <c:v>9.7370789999999996</c:v>
                </c:pt>
                <c:pt idx="52700">
                  <c:v>9.7365320000000004</c:v>
                </c:pt>
                <c:pt idx="52701">
                  <c:v>9.7333099999999995</c:v>
                </c:pt>
                <c:pt idx="52702">
                  <c:v>9.7448709999999998</c:v>
                </c:pt>
                <c:pt idx="52703">
                  <c:v>9.7463789999999992</c:v>
                </c:pt>
                <c:pt idx="52704">
                  <c:v>9.7405150000000003</c:v>
                </c:pt>
                <c:pt idx="52705">
                  <c:v>9.7436369999999997</c:v>
                </c:pt>
                <c:pt idx="52706">
                  <c:v>9.7390539999999994</c:v>
                </c:pt>
                <c:pt idx="52707">
                  <c:v>9.7297729999999998</c:v>
                </c:pt>
                <c:pt idx="52708">
                  <c:v>9.7379060000000006</c:v>
                </c:pt>
                <c:pt idx="52709">
                  <c:v>9.7421860000000002</c:v>
                </c:pt>
                <c:pt idx="52710">
                  <c:v>9.7274270000000005</c:v>
                </c:pt>
                <c:pt idx="52711">
                  <c:v>9.7310140000000001</c:v>
                </c:pt>
                <c:pt idx="52712">
                  <c:v>9.7428249999999998</c:v>
                </c:pt>
                <c:pt idx="52713">
                  <c:v>9.7368570000000005</c:v>
                </c:pt>
                <c:pt idx="52714">
                  <c:v>9.7429579999999998</c:v>
                </c:pt>
                <c:pt idx="52715">
                  <c:v>9.7531529999999993</c:v>
                </c:pt>
                <c:pt idx="52716">
                  <c:v>9.7373250000000002</c:v>
                </c:pt>
                <c:pt idx="52717">
                  <c:v>9.7306670000000004</c:v>
                </c:pt>
                <c:pt idx="52718">
                  <c:v>9.7454660000000004</c:v>
                </c:pt>
                <c:pt idx="52719">
                  <c:v>9.7427770000000002</c:v>
                </c:pt>
                <c:pt idx="52720">
                  <c:v>9.7301889999999993</c:v>
                </c:pt>
                <c:pt idx="52721">
                  <c:v>9.7374930000000006</c:v>
                </c:pt>
                <c:pt idx="52722">
                  <c:v>9.7383880000000005</c:v>
                </c:pt>
                <c:pt idx="52723">
                  <c:v>9.7293179999999992</c:v>
                </c:pt>
                <c:pt idx="52724">
                  <c:v>9.7398140000000009</c:v>
                </c:pt>
                <c:pt idx="52725">
                  <c:v>9.7511960000000002</c:v>
                </c:pt>
                <c:pt idx="52726">
                  <c:v>9.7435779999999994</c:v>
                </c:pt>
                <c:pt idx="52727">
                  <c:v>9.7319379999999995</c:v>
                </c:pt>
                <c:pt idx="52728">
                  <c:v>9.7392149999999997</c:v>
                </c:pt>
                <c:pt idx="52729">
                  <c:v>9.7427650000000003</c:v>
                </c:pt>
                <c:pt idx="52730">
                  <c:v>9.7353579999999997</c:v>
                </c:pt>
                <c:pt idx="52731">
                  <c:v>9.7387920000000001</c:v>
                </c:pt>
                <c:pt idx="52732">
                  <c:v>9.7352600000000002</c:v>
                </c:pt>
                <c:pt idx="52733">
                  <c:v>9.7405209999999993</c:v>
                </c:pt>
                <c:pt idx="52734">
                  <c:v>9.7519259999999992</c:v>
                </c:pt>
                <c:pt idx="52735">
                  <c:v>9.7421959999999999</c:v>
                </c:pt>
                <c:pt idx="52736">
                  <c:v>9.7404340000000005</c:v>
                </c:pt>
                <c:pt idx="52737">
                  <c:v>9.7518569999999993</c:v>
                </c:pt>
                <c:pt idx="52738">
                  <c:v>9.7498710000000006</c:v>
                </c:pt>
                <c:pt idx="52739">
                  <c:v>9.7371440000000007</c:v>
                </c:pt>
                <c:pt idx="52740">
                  <c:v>9.7452179999999995</c:v>
                </c:pt>
                <c:pt idx="52741">
                  <c:v>9.7497930000000004</c:v>
                </c:pt>
                <c:pt idx="52742">
                  <c:v>9.7261220000000002</c:v>
                </c:pt>
                <c:pt idx="52743">
                  <c:v>9.7304919999999999</c:v>
                </c:pt>
                <c:pt idx="52744">
                  <c:v>9.7483129999999996</c:v>
                </c:pt>
                <c:pt idx="52745">
                  <c:v>9.7403150000000007</c:v>
                </c:pt>
                <c:pt idx="52746">
                  <c:v>9.7424269999999993</c:v>
                </c:pt>
                <c:pt idx="52747">
                  <c:v>9.7518320000000003</c:v>
                </c:pt>
                <c:pt idx="52748">
                  <c:v>9.7468699999999995</c:v>
                </c:pt>
                <c:pt idx="52749">
                  <c:v>9.7427349999999997</c:v>
                </c:pt>
                <c:pt idx="52750">
                  <c:v>9.7431850000000004</c:v>
                </c:pt>
                <c:pt idx="52751">
                  <c:v>9.7393730000000005</c:v>
                </c:pt>
                <c:pt idx="52752">
                  <c:v>9.7463899999999999</c:v>
                </c:pt>
                <c:pt idx="52753">
                  <c:v>9.7563790000000008</c:v>
                </c:pt>
                <c:pt idx="52754">
                  <c:v>9.7405460000000001</c:v>
                </c:pt>
                <c:pt idx="52755">
                  <c:v>9.7368880000000004</c:v>
                </c:pt>
                <c:pt idx="52756">
                  <c:v>9.7497570000000007</c:v>
                </c:pt>
                <c:pt idx="52757">
                  <c:v>9.7399039999999992</c:v>
                </c:pt>
                <c:pt idx="52758">
                  <c:v>9.7374200000000002</c:v>
                </c:pt>
                <c:pt idx="52759">
                  <c:v>9.750909</c:v>
                </c:pt>
                <c:pt idx="52760">
                  <c:v>9.7503670000000007</c:v>
                </c:pt>
                <c:pt idx="52761">
                  <c:v>9.7413439999999998</c:v>
                </c:pt>
                <c:pt idx="52762">
                  <c:v>9.7443659999999994</c:v>
                </c:pt>
                <c:pt idx="52763">
                  <c:v>9.7493979999999993</c:v>
                </c:pt>
                <c:pt idx="52764">
                  <c:v>9.7442279999999997</c:v>
                </c:pt>
                <c:pt idx="52765">
                  <c:v>9.745654</c:v>
                </c:pt>
                <c:pt idx="52766">
                  <c:v>9.7476990000000008</c:v>
                </c:pt>
                <c:pt idx="52767">
                  <c:v>9.7407210000000006</c:v>
                </c:pt>
                <c:pt idx="52768">
                  <c:v>9.7406590000000008</c:v>
                </c:pt>
                <c:pt idx="52769">
                  <c:v>9.7502680000000002</c:v>
                </c:pt>
                <c:pt idx="52770">
                  <c:v>9.7580960000000001</c:v>
                </c:pt>
                <c:pt idx="52771">
                  <c:v>9.7566059999999997</c:v>
                </c:pt>
                <c:pt idx="52772">
                  <c:v>9.7568389999999994</c:v>
                </c:pt>
                <c:pt idx="52773">
                  <c:v>9.7562789999999993</c:v>
                </c:pt>
                <c:pt idx="52774">
                  <c:v>9.7515389999999993</c:v>
                </c:pt>
                <c:pt idx="52775">
                  <c:v>9.7562920000000002</c:v>
                </c:pt>
                <c:pt idx="52776">
                  <c:v>9.7500420000000005</c:v>
                </c:pt>
                <c:pt idx="52777">
                  <c:v>9.7383539999999993</c:v>
                </c:pt>
                <c:pt idx="52778">
                  <c:v>9.7441809999999993</c:v>
                </c:pt>
                <c:pt idx="52779">
                  <c:v>9.7501329999999999</c:v>
                </c:pt>
                <c:pt idx="52780">
                  <c:v>9.7469739999999998</c:v>
                </c:pt>
                <c:pt idx="52781">
                  <c:v>9.7472919999999998</c:v>
                </c:pt>
                <c:pt idx="52782">
                  <c:v>9.7523090000000003</c:v>
                </c:pt>
                <c:pt idx="52783">
                  <c:v>9.7505469999999992</c:v>
                </c:pt>
                <c:pt idx="52784">
                  <c:v>9.750076</c:v>
                </c:pt>
                <c:pt idx="52785">
                  <c:v>9.7533949999999994</c:v>
                </c:pt>
                <c:pt idx="52786">
                  <c:v>9.7477090000000004</c:v>
                </c:pt>
                <c:pt idx="52787">
                  <c:v>9.7508040000000005</c:v>
                </c:pt>
                <c:pt idx="52788">
                  <c:v>9.7550419999999995</c:v>
                </c:pt>
                <c:pt idx="52789">
                  <c:v>9.7435200000000002</c:v>
                </c:pt>
                <c:pt idx="52790">
                  <c:v>9.7412589999999994</c:v>
                </c:pt>
                <c:pt idx="52791">
                  <c:v>9.7509680000000003</c:v>
                </c:pt>
                <c:pt idx="52792">
                  <c:v>9.7503139999999995</c:v>
                </c:pt>
                <c:pt idx="52793">
                  <c:v>9.7472809999999992</c:v>
                </c:pt>
                <c:pt idx="52794">
                  <c:v>9.7554540000000003</c:v>
                </c:pt>
                <c:pt idx="52795">
                  <c:v>9.7542729999999995</c:v>
                </c:pt>
                <c:pt idx="52796">
                  <c:v>9.7450569999999992</c:v>
                </c:pt>
                <c:pt idx="52797">
                  <c:v>9.7548630000000003</c:v>
                </c:pt>
                <c:pt idx="52798">
                  <c:v>9.758229</c:v>
                </c:pt>
                <c:pt idx="52799">
                  <c:v>9.7453520000000005</c:v>
                </c:pt>
                <c:pt idx="52800">
                  <c:v>9.7510259999999995</c:v>
                </c:pt>
                <c:pt idx="52801">
                  <c:v>9.7614509999999992</c:v>
                </c:pt>
                <c:pt idx="52802">
                  <c:v>9.7514800000000008</c:v>
                </c:pt>
                <c:pt idx="52803">
                  <c:v>9.7442919999999997</c:v>
                </c:pt>
                <c:pt idx="52804">
                  <c:v>9.7537970000000005</c:v>
                </c:pt>
                <c:pt idx="52805">
                  <c:v>9.7557700000000001</c:v>
                </c:pt>
                <c:pt idx="52806">
                  <c:v>9.752243</c:v>
                </c:pt>
                <c:pt idx="52807">
                  <c:v>9.752122</c:v>
                </c:pt>
                <c:pt idx="52808">
                  <c:v>9.7490459999999999</c:v>
                </c:pt>
                <c:pt idx="52809">
                  <c:v>9.7536520000000007</c:v>
                </c:pt>
                <c:pt idx="52810">
                  <c:v>9.7600409999999993</c:v>
                </c:pt>
                <c:pt idx="52811">
                  <c:v>9.7539390000000008</c:v>
                </c:pt>
                <c:pt idx="52812">
                  <c:v>9.7478660000000001</c:v>
                </c:pt>
                <c:pt idx="52813">
                  <c:v>9.7536919999999991</c:v>
                </c:pt>
                <c:pt idx="52814">
                  <c:v>9.7580799999999996</c:v>
                </c:pt>
                <c:pt idx="52815">
                  <c:v>9.7518779999999996</c:v>
                </c:pt>
                <c:pt idx="52816">
                  <c:v>9.759169</c:v>
                </c:pt>
                <c:pt idx="52817">
                  <c:v>9.7698549999999997</c:v>
                </c:pt>
                <c:pt idx="52818">
                  <c:v>9.7569149999999993</c:v>
                </c:pt>
                <c:pt idx="52819">
                  <c:v>9.7518329999999995</c:v>
                </c:pt>
                <c:pt idx="52820">
                  <c:v>9.7633349999999997</c:v>
                </c:pt>
                <c:pt idx="52821">
                  <c:v>9.7607429999999997</c:v>
                </c:pt>
                <c:pt idx="52822">
                  <c:v>9.7528919999999992</c:v>
                </c:pt>
                <c:pt idx="52823">
                  <c:v>9.7626659999999994</c:v>
                </c:pt>
                <c:pt idx="52824">
                  <c:v>9.7714079999999992</c:v>
                </c:pt>
                <c:pt idx="52825">
                  <c:v>9.7632449999999995</c:v>
                </c:pt>
                <c:pt idx="52826">
                  <c:v>9.7602379999999993</c:v>
                </c:pt>
                <c:pt idx="52827">
                  <c:v>9.7635629999999995</c:v>
                </c:pt>
                <c:pt idx="52828">
                  <c:v>9.7547040000000003</c:v>
                </c:pt>
                <c:pt idx="52829">
                  <c:v>9.7509370000000004</c:v>
                </c:pt>
                <c:pt idx="52830">
                  <c:v>9.7556560000000001</c:v>
                </c:pt>
                <c:pt idx="52831">
                  <c:v>9.7482869999999995</c:v>
                </c:pt>
                <c:pt idx="52832">
                  <c:v>9.7403420000000001</c:v>
                </c:pt>
                <c:pt idx="52833">
                  <c:v>9.7505640000000007</c:v>
                </c:pt>
                <c:pt idx="52834">
                  <c:v>9.7539379999999998</c:v>
                </c:pt>
                <c:pt idx="52835">
                  <c:v>9.7549089999999996</c:v>
                </c:pt>
                <c:pt idx="52836">
                  <c:v>9.7760879999999997</c:v>
                </c:pt>
                <c:pt idx="52837">
                  <c:v>9.7745010000000008</c:v>
                </c:pt>
                <c:pt idx="52838">
                  <c:v>9.7554689999999997</c:v>
                </c:pt>
                <c:pt idx="52839">
                  <c:v>9.7601659999999999</c:v>
                </c:pt>
                <c:pt idx="52840">
                  <c:v>9.7652479999999997</c:v>
                </c:pt>
                <c:pt idx="52841">
                  <c:v>9.7570379999999997</c:v>
                </c:pt>
                <c:pt idx="52842">
                  <c:v>9.7593739999999993</c:v>
                </c:pt>
                <c:pt idx="52843">
                  <c:v>9.770543</c:v>
                </c:pt>
                <c:pt idx="52844">
                  <c:v>9.7583230000000007</c:v>
                </c:pt>
                <c:pt idx="52845">
                  <c:v>9.7446560000000009</c:v>
                </c:pt>
                <c:pt idx="52846">
                  <c:v>9.7552070000000004</c:v>
                </c:pt>
                <c:pt idx="52847">
                  <c:v>9.7588399999999993</c:v>
                </c:pt>
                <c:pt idx="52848">
                  <c:v>9.7610930000000007</c:v>
                </c:pt>
                <c:pt idx="52849">
                  <c:v>9.7734369999999995</c:v>
                </c:pt>
                <c:pt idx="52850">
                  <c:v>9.7685980000000008</c:v>
                </c:pt>
                <c:pt idx="52851">
                  <c:v>9.7549480000000006</c:v>
                </c:pt>
                <c:pt idx="52852">
                  <c:v>9.7554829999999999</c:v>
                </c:pt>
                <c:pt idx="52853">
                  <c:v>9.7570689999999995</c:v>
                </c:pt>
                <c:pt idx="52854">
                  <c:v>9.7497819999999997</c:v>
                </c:pt>
                <c:pt idx="52855">
                  <c:v>9.7510530000000006</c:v>
                </c:pt>
                <c:pt idx="52856">
                  <c:v>9.7555329999999998</c:v>
                </c:pt>
                <c:pt idx="52857">
                  <c:v>9.7608160000000002</c:v>
                </c:pt>
                <c:pt idx="52858">
                  <c:v>9.7746099999999991</c:v>
                </c:pt>
                <c:pt idx="52859">
                  <c:v>9.7725369999999998</c:v>
                </c:pt>
                <c:pt idx="52860">
                  <c:v>9.7631680000000003</c:v>
                </c:pt>
                <c:pt idx="52861">
                  <c:v>9.7680720000000001</c:v>
                </c:pt>
                <c:pt idx="52862">
                  <c:v>9.7752829999999999</c:v>
                </c:pt>
                <c:pt idx="52863">
                  <c:v>9.7719470000000008</c:v>
                </c:pt>
                <c:pt idx="52864">
                  <c:v>9.7623569999999997</c:v>
                </c:pt>
                <c:pt idx="52865">
                  <c:v>9.7601750000000003</c:v>
                </c:pt>
                <c:pt idx="52866">
                  <c:v>9.7569579999999991</c:v>
                </c:pt>
                <c:pt idx="52867">
                  <c:v>9.7575979999999998</c:v>
                </c:pt>
                <c:pt idx="52868">
                  <c:v>9.7670019999999997</c:v>
                </c:pt>
                <c:pt idx="52869">
                  <c:v>9.7666240000000002</c:v>
                </c:pt>
                <c:pt idx="52870">
                  <c:v>9.7644199999999994</c:v>
                </c:pt>
                <c:pt idx="52871">
                  <c:v>9.7705289999999998</c:v>
                </c:pt>
                <c:pt idx="52872">
                  <c:v>9.7732279999999996</c:v>
                </c:pt>
                <c:pt idx="52873">
                  <c:v>9.7685460000000006</c:v>
                </c:pt>
                <c:pt idx="52874">
                  <c:v>9.7662209999999998</c:v>
                </c:pt>
                <c:pt idx="52875">
                  <c:v>9.7660260000000001</c:v>
                </c:pt>
                <c:pt idx="52876">
                  <c:v>9.7608289999999993</c:v>
                </c:pt>
                <c:pt idx="52877">
                  <c:v>9.7648770000000003</c:v>
                </c:pt>
                <c:pt idx="52878">
                  <c:v>9.7684470000000001</c:v>
                </c:pt>
                <c:pt idx="52879">
                  <c:v>9.7574889999999996</c:v>
                </c:pt>
                <c:pt idx="52880">
                  <c:v>9.7592009999999991</c:v>
                </c:pt>
                <c:pt idx="52881">
                  <c:v>9.7622540000000004</c:v>
                </c:pt>
                <c:pt idx="52882">
                  <c:v>9.7589290000000002</c:v>
                </c:pt>
                <c:pt idx="52883">
                  <c:v>9.7648539999999997</c:v>
                </c:pt>
                <c:pt idx="52884">
                  <c:v>9.7714339999999993</c:v>
                </c:pt>
                <c:pt idx="52885">
                  <c:v>9.7667839999999995</c:v>
                </c:pt>
                <c:pt idx="52886">
                  <c:v>9.7622619999999998</c:v>
                </c:pt>
                <c:pt idx="52887">
                  <c:v>9.7718690000000006</c:v>
                </c:pt>
                <c:pt idx="52888">
                  <c:v>9.770543</c:v>
                </c:pt>
                <c:pt idx="52889">
                  <c:v>9.7603109999999997</c:v>
                </c:pt>
                <c:pt idx="52890">
                  <c:v>9.7679829999999992</c:v>
                </c:pt>
                <c:pt idx="52891">
                  <c:v>9.7687460000000002</c:v>
                </c:pt>
                <c:pt idx="52892">
                  <c:v>9.756024</c:v>
                </c:pt>
                <c:pt idx="52893">
                  <c:v>9.7620889999999996</c:v>
                </c:pt>
                <c:pt idx="52894">
                  <c:v>9.775639</c:v>
                </c:pt>
                <c:pt idx="52895">
                  <c:v>9.7682900000000004</c:v>
                </c:pt>
                <c:pt idx="52896">
                  <c:v>9.7669280000000001</c:v>
                </c:pt>
                <c:pt idx="52897">
                  <c:v>9.7761840000000007</c:v>
                </c:pt>
                <c:pt idx="52898">
                  <c:v>9.762696</c:v>
                </c:pt>
                <c:pt idx="52899">
                  <c:v>9.7593820000000004</c:v>
                </c:pt>
                <c:pt idx="52900">
                  <c:v>9.7778519999999993</c:v>
                </c:pt>
                <c:pt idx="52901">
                  <c:v>9.7744180000000007</c:v>
                </c:pt>
                <c:pt idx="52902">
                  <c:v>9.766864</c:v>
                </c:pt>
                <c:pt idx="52903">
                  <c:v>9.7738849999999999</c:v>
                </c:pt>
                <c:pt idx="52904">
                  <c:v>9.7726640000000007</c:v>
                </c:pt>
                <c:pt idx="52905">
                  <c:v>9.7663700000000002</c:v>
                </c:pt>
                <c:pt idx="52906">
                  <c:v>9.7758430000000001</c:v>
                </c:pt>
                <c:pt idx="52907">
                  <c:v>9.7747530000000005</c:v>
                </c:pt>
                <c:pt idx="52908">
                  <c:v>9.7571159999999999</c:v>
                </c:pt>
                <c:pt idx="52909">
                  <c:v>9.7687899999999992</c:v>
                </c:pt>
                <c:pt idx="52910">
                  <c:v>9.7858640000000001</c:v>
                </c:pt>
                <c:pt idx="52911">
                  <c:v>9.7788149999999998</c:v>
                </c:pt>
                <c:pt idx="52912">
                  <c:v>9.7741140000000009</c:v>
                </c:pt>
                <c:pt idx="52913">
                  <c:v>9.7710089999999994</c:v>
                </c:pt>
                <c:pt idx="52914">
                  <c:v>9.7622940000000007</c:v>
                </c:pt>
                <c:pt idx="52915">
                  <c:v>9.7643609999999992</c:v>
                </c:pt>
                <c:pt idx="52916">
                  <c:v>9.7756959999999999</c:v>
                </c:pt>
                <c:pt idx="52917">
                  <c:v>9.7727590000000006</c:v>
                </c:pt>
                <c:pt idx="52918">
                  <c:v>9.7666579999999996</c:v>
                </c:pt>
                <c:pt idx="52919">
                  <c:v>9.778257</c:v>
                </c:pt>
                <c:pt idx="52920">
                  <c:v>9.7773760000000003</c:v>
                </c:pt>
                <c:pt idx="52921">
                  <c:v>9.7645890000000009</c:v>
                </c:pt>
                <c:pt idx="52922">
                  <c:v>9.7702989999999996</c:v>
                </c:pt>
                <c:pt idx="52923">
                  <c:v>9.7767420000000005</c:v>
                </c:pt>
                <c:pt idx="52924">
                  <c:v>9.7701360000000008</c:v>
                </c:pt>
                <c:pt idx="52925">
                  <c:v>9.7678370000000001</c:v>
                </c:pt>
                <c:pt idx="52926">
                  <c:v>9.7749830000000006</c:v>
                </c:pt>
                <c:pt idx="52927">
                  <c:v>9.7698999999999998</c:v>
                </c:pt>
                <c:pt idx="52928">
                  <c:v>9.7669979999999992</c:v>
                </c:pt>
                <c:pt idx="52929">
                  <c:v>9.7764679999999995</c:v>
                </c:pt>
                <c:pt idx="52930">
                  <c:v>9.7759940000000007</c:v>
                </c:pt>
                <c:pt idx="52931">
                  <c:v>9.7762360000000008</c:v>
                </c:pt>
                <c:pt idx="52932">
                  <c:v>9.7790389999999991</c:v>
                </c:pt>
                <c:pt idx="52933">
                  <c:v>9.7720649999999996</c:v>
                </c:pt>
                <c:pt idx="52934">
                  <c:v>9.7705339999999996</c:v>
                </c:pt>
                <c:pt idx="52935">
                  <c:v>9.7795419999999993</c:v>
                </c:pt>
                <c:pt idx="52936">
                  <c:v>9.7767929999999996</c:v>
                </c:pt>
                <c:pt idx="52937">
                  <c:v>9.7650679999999994</c:v>
                </c:pt>
                <c:pt idx="52938">
                  <c:v>9.7769689999999994</c:v>
                </c:pt>
                <c:pt idx="52939">
                  <c:v>9.7816880000000008</c:v>
                </c:pt>
                <c:pt idx="52940">
                  <c:v>9.7653180000000006</c:v>
                </c:pt>
                <c:pt idx="52941">
                  <c:v>9.7751090000000005</c:v>
                </c:pt>
                <c:pt idx="52942">
                  <c:v>9.7816919999999996</c:v>
                </c:pt>
                <c:pt idx="52943">
                  <c:v>9.7711649999999999</c:v>
                </c:pt>
                <c:pt idx="52944">
                  <c:v>9.7757349999999992</c:v>
                </c:pt>
                <c:pt idx="52945">
                  <c:v>9.7842319999999994</c:v>
                </c:pt>
                <c:pt idx="52946">
                  <c:v>9.7837599999999991</c:v>
                </c:pt>
                <c:pt idx="52947">
                  <c:v>9.779083</c:v>
                </c:pt>
                <c:pt idx="52948">
                  <c:v>9.7776890000000005</c:v>
                </c:pt>
                <c:pt idx="52949">
                  <c:v>9.7772670000000002</c:v>
                </c:pt>
                <c:pt idx="52950">
                  <c:v>9.7776239999999994</c:v>
                </c:pt>
                <c:pt idx="52951">
                  <c:v>9.779973</c:v>
                </c:pt>
                <c:pt idx="52952">
                  <c:v>9.7766979999999997</c:v>
                </c:pt>
                <c:pt idx="52953">
                  <c:v>9.7795129999999997</c:v>
                </c:pt>
                <c:pt idx="52954">
                  <c:v>9.784535</c:v>
                </c:pt>
                <c:pt idx="52955">
                  <c:v>9.7785379999999993</c:v>
                </c:pt>
                <c:pt idx="52956">
                  <c:v>9.776097</c:v>
                </c:pt>
                <c:pt idx="52957">
                  <c:v>9.7842640000000003</c:v>
                </c:pt>
                <c:pt idx="52958">
                  <c:v>9.7871450000000006</c:v>
                </c:pt>
                <c:pt idx="52959">
                  <c:v>9.7798929999999995</c:v>
                </c:pt>
                <c:pt idx="52960">
                  <c:v>9.7811500000000002</c:v>
                </c:pt>
                <c:pt idx="52961">
                  <c:v>9.7828719999999993</c:v>
                </c:pt>
                <c:pt idx="52962">
                  <c:v>9.7783519999999999</c:v>
                </c:pt>
                <c:pt idx="52963">
                  <c:v>9.7789780000000004</c:v>
                </c:pt>
                <c:pt idx="52964">
                  <c:v>9.7820049999999998</c:v>
                </c:pt>
                <c:pt idx="52965">
                  <c:v>9.7848710000000008</c:v>
                </c:pt>
                <c:pt idx="52966">
                  <c:v>9.7847030000000004</c:v>
                </c:pt>
                <c:pt idx="52967">
                  <c:v>9.7831530000000004</c:v>
                </c:pt>
                <c:pt idx="52968">
                  <c:v>9.7894260000000006</c:v>
                </c:pt>
                <c:pt idx="52969">
                  <c:v>9.7941190000000002</c:v>
                </c:pt>
                <c:pt idx="52970">
                  <c:v>9.7874770000000009</c:v>
                </c:pt>
                <c:pt idx="52971">
                  <c:v>9.7722940000000005</c:v>
                </c:pt>
                <c:pt idx="52972">
                  <c:v>9.7726729999999993</c:v>
                </c:pt>
                <c:pt idx="52973">
                  <c:v>9.7813079999999992</c:v>
                </c:pt>
                <c:pt idx="52974">
                  <c:v>9.7712669999999999</c:v>
                </c:pt>
                <c:pt idx="52975">
                  <c:v>9.7676230000000004</c:v>
                </c:pt>
                <c:pt idx="52976">
                  <c:v>9.7801050000000007</c:v>
                </c:pt>
                <c:pt idx="52977">
                  <c:v>9.7828900000000001</c:v>
                </c:pt>
                <c:pt idx="52978">
                  <c:v>9.7791049999999995</c:v>
                </c:pt>
                <c:pt idx="52979">
                  <c:v>9.7820739999999997</c:v>
                </c:pt>
                <c:pt idx="52980">
                  <c:v>9.7851230000000005</c:v>
                </c:pt>
                <c:pt idx="52981">
                  <c:v>9.7827230000000007</c:v>
                </c:pt>
                <c:pt idx="52982">
                  <c:v>9.7824609999999996</c:v>
                </c:pt>
                <c:pt idx="52983">
                  <c:v>9.7788839999999997</c:v>
                </c:pt>
                <c:pt idx="52984">
                  <c:v>9.7722870000000004</c:v>
                </c:pt>
                <c:pt idx="52985">
                  <c:v>9.7798850000000002</c:v>
                </c:pt>
                <c:pt idx="52986">
                  <c:v>9.7894059999999996</c:v>
                </c:pt>
                <c:pt idx="52987">
                  <c:v>9.7907960000000003</c:v>
                </c:pt>
                <c:pt idx="52988">
                  <c:v>9.7830899999999996</c:v>
                </c:pt>
                <c:pt idx="52989">
                  <c:v>9.7776329999999998</c:v>
                </c:pt>
                <c:pt idx="52990">
                  <c:v>9.7837219999999991</c:v>
                </c:pt>
                <c:pt idx="52991">
                  <c:v>9.7888160000000006</c:v>
                </c:pt>
                <c:pt idx="52992">
                  <c:v>9.787585</c:v>
                </c:pt>
                <c:pt idx="52993">
                  <c:v>9.7763159999999996</c:v>
                </c:pt>
                <c:pt idx="52994">
                  <c:v>9.7783130000000007</c:v>
                </c:pt>
                <c:pt idx="52995">
                  <c:v>9.7968530000000005</c:v>
                </c:pt>
                <c:pt idx="52996">
                  <c:v>9.7906410000000008</c:v>
                </c:pt>
                <c:pt idx="52997">
                  <c:v>9.776294</c:v>
                </c:pt>
                <c:pt idx="52998">
                  <c:v>9.7844909999999992</c:v>
                </c:pt>
                <c:pt idx="52999">
                  <c:v>9.7918620000000001</c:v>
                </c:pt>
                <c:pt idx="53000">
                  <c:v>9.7817889999999998</c:v>
                </c:pt>
                <c:pt idx="53001">
                  <c:v>9.7734729999999992</c:v>
                </c:pt>
                <c:pt idx="53002">
                  <c:v>9.7844099999999994</c:v>
                </c:pt>
                <c:pt idx="53003">
                  <c:v>9.7917079999999999</c:v>
                </c:pt>
                <c:pt idx="53004">
                  <c:v>9.7877639999999992</c:v>
                </c:pt>
                <c:pt idx="53005">
                  <c:v>9.7848980000000001</c:v>
                </c:pt>
                <c:pt idx="53006">
                  <c:v>9.7804339999999996</c:v>
                </c:pt>
                <c:pt idx="53007">
                  <c:v>9.7869709999999994</c:v>
                </c:pt>
                <c:pt idx="53008">
                  <c:v>9.7983080000000005</c:v>
                </c:pt>
                <c:pt idx="53009">
                  <c:v>9.7948249999999994</c:v>
                </c:pt>
                <c:pt idx="53010">
                  <c:v>9.790108</c:v>
                </c:pt>
                <c:pt idx="53011">
                  <c:v>9.7954260000000009</c:v>
                </c:pt>
                <c:pt idx="53012">
                  <c:v>9.7967890000000004</c:v>
                </c:pt>
                <c:pt idx="53013">
                  <c:v>9.7928329999999999</c:v>
                </c:pt>
                <c:pt idx="53014">
                  <c:v>9.7927890000000009</c:v>
                </c:pt>
                <c:pt idx="53015">
                  <c:v>9.7819140000000004</c:v>
                </c:pt>
                <c:pt idx="53016">
                  <c:v>9.7764100000000003</c:v>
                </c:pt>
                <c:pt idx="53017">
                  <c:v>9.7909109999999995</c:v>
                </c:pt>
                <c:pt idx="53018">
                  <c:v>9.7948070000000005</c:v>
                </c:pt>
                <c:pt idx="53019">
                  <c:v>9.786626</c:v>
                </c:pt>
                <c:pt idx="53020">
                  <c:v>9.7894819999999996</c:v>
                </c:pt>
                <c:pt idx="53021">
                  <c:v>9.7988160000000004</c:v>
                </c:pt>
                <c:pt idx="53022">
                  <c:v>9.7927370000000007</c:v>
                </c:pt>
                <c:pt idx="53023">
                  <c:v>9.7872199999999996</c:v>
                </c:pt>
                <c:pt idx="53024">
                  <c:v>9.7939170000000004</c:v>
                </c:pt>
                <c:pt idx="53025">
                  <c:v>9.7928390000000007</c:v>
                </c:pt>
                <c:pt idx="53026">
                  <c:v>9.7889049999999997</c:v>
                </c:pt>
                <c:pt idx="53027">
                  <c:v>9.7857819999999993</c:v>
                </c:pt>
                <c:pt idx="53028">
                  <c:v>9.7787489999999995</c:v>
                </c:pt>
                <c:pt idx="53029">
                  <c:v>9.7845999999999993</c:v>
                </c:pt>
                <c:pt idx="53030">
                  <c:v>9.7974669999999993</c:v>
                </c:pt>
                <c:pt idx="53031">
                  <c:v>9.7940120000000004</c:v>
                </c:pt>
                <c:pt idx="53032">
                  <c:v>9.7859429999999996</c:v>
                </c:pt>
                <c:pt idx="53033">
                  <c:v>9.7936019999999999</c:v>
                </c:pt>
                <c:pt idx="53034">
                  <c:v>9.7963690000000003</c:v>
                </c:pt>
                <c:pt idx="53035">
                  <c:v>9.7909319999999997</c:v>
                </c:pt>
                <c:pt idx="53036">
                  <c:v>9.7999799999999997</c:v>
                </c:pt>
                <c:pt idx="53037">
                  <c:v>9.7950029999999995</c:v>
                </c:pt>
                <c:pt idx="53038">
                  <c:v>9.7824059999999999</c:v>
                </c:pt>
                <c:pt idx="53039">
                  <c:v>9.7923799999999996</c:v>
                </c:pt>
                <c:pt idx="53040">
                  <c:v>9.7968779999999995</c:v>
                </c:pt>
                <c:pt idx="53041">
                  <c:v>9.7904909999999994</c:v>
                </c:pt>
                <c:pt idx="53042">
                  <c:v>9.791919</c:v>
                </c:pt>
                <c:pt idx="53043">
                  <c:v>9.7981370000000005</c:v>
                </c:pt>
                <c:pt idx="53044">
                  <c:v>9.7941280000000006</c:v>
                </c:pt>
                <c:pt idx="53045">
                  <c:v>9.7901509999999998</c:v>
                </c:pt>
                <c:pt idx="53046">
                  <c:v>9.7943259999999999</c:v>
                </c:pt>
                <c:pt idx="53047">
                  <c:v>9.7886199999999999</c:v>
                </c:pt>
                <c:pt idx="53048">
                  <c:v>9.7839069999999992</c:v>
                </c:pt>
                <c:pt idx="53049">
                  <c:v>9.7922329999999995</c:v>
                </c:pt>
                <c:pt idx="53050">
                  <c:v>9.7963970000000007</c:v>
                </c:pt>
                <c:pt idx="53051">
                  <c:v>9.7899130000000003</c:v>
                </c:pt>
                <c:pt idx="53052">
                  <c:v>9.7834819999999993</c:v>
                </c:pt>
                <c:pt idx="53053">
                  <c:v>9.788157</c:v>
                </c:pt>
                <c:pt idx="53054">
                  <c:v>9.7972420000000007</c:v>
                </c:pt>
                <c:pt idx="53055">
                  <c:v>9.8009880000000003</c:v>
                </c:pt>
                <c:pt idx="53056">
                  <c:v>9.7992720000000002</c:v>
                </c:pt>
                <c:pt idx="53057">
                  <c:v>9.7933479999999999</c:v>
                </c:pt>
                <c:pt idx="53058">
                  <c:v>9.7989320000000006</c:v>
                </c:pt>
                <c:pt idx="53059">
                  <c:v>9.8080569999999998</c:v>
                </c:pt>
                <c:pt idx="53060">
                  <c:v>9.8014650000000003</c:v>
                </c:pt>
                <c:pt idx="53061">
                  <c:v>9.7962340000000001</c:v>
                </c:pt>
                <c:pt idx="53062">
                  <c:v>9.8019999999999996</c:v>
                </c:pt>
                <c:pt idx="53063">
                  <c:v>9.7978280000000009</c:v>
                </c:pt>
                <c:pt idx="53064">
                  <c:v>9.7879900000000006</c:v>
                </c:pt>
                <c:pt idx="53065">
                  <c:v>9.7960630000000002</c:v>
                </c:pt>
                <c:pt idx="53066">
                  <c:v>9.8003640000000001</c:v>
                </c:pt>
                <c:pt idx="53067">
                  <c:v>9.7962319999999998</c:v>
                </c:pt>
                <c:pt idx="53068">
                  <c:v>9.8024039999999992</c:v>
                </c:pt>
                <c:pt idx="53069">
                  <c:v>9.8017230000000009</c:v>
                </c:pt>
                <c:pt idx="53070">
                  <c:v>9.7948029999999999</c:v>
                </c:pt>
                <c:pt idx="53071">
                  <c:v>9.7955819999999996</c:v>
                </c:pt>
                <c:pt idx="53072">
                  <c:v>9.7949699999999993</c:v>
                </c:pt>
                <c:pt idx="53073">
                  <c:v>9.7943759999999997</c:v>
                </c:pt>
                <c:pt idx="53074">
                  <c:v>9.8004099999999994</c:v>
                </c:pt>
                <c:pt idx="53075">
                  <c:v>9.8007190000000008</c:v>
                </c:pt>
                <c:pt idx="53076">
                  <c:v>9.7890720000000009</c:v>
                </c:pt>
                <c:pt idx="53077">
                  <c:v>9.7941549999999999</c:v>
                </c:pt>
                <c:pt idx="53078">
                  <c:v>9.8087440000000008</c:v>
                </c:pt>
                <c:pt idx="53079">
                  <c:v>9.8028230000000001</c:v>
                </c:pt>
                <c:pt idx="53080">
                  <c:v>9.8008930000000003</c:v>
                </c:pt>
                <c:pt idx="53081">
                  <c:v>9.8085540000000009</c:v>
                </c:pt>
                <c:pt idx="53082">
                  <c:v>9.8053450000000009</c:v>
                </c:pt>
                <c:pt idx="53083">
                  <c:v>9.7989650000000008</c:v>
                </c:pt>
                <c:pt idx="53084">
                  <c:v>9.7983340000000005</c:v>
                </c:pt>
                <c:pt idx="53085">
                  <c:v>9.7922060000000002</c:v>
                </c:pt>
                <c:pt idx="53086">
                  <c:v>9.7873780000000004</c:v>
                </c:pt>
                <c:pt idx="53087">
                  <c:v>9.8024330000000006</c:v>
                </c:pt>
                <c:pt idx="53088">
                  <c:v>9.8036239999999992</c:v>
                </c:pt>
                <c:pt idx="53089">
                  <c:v>9.7918520000000004</c:v>
                </c:pt>
                <c:pt idx="53090">
                  <c:v>9.8062869999999993</c:v>
                </c:pt>
                <c:pt idx="53091">
                  <c:v>9.8110470000000003</c:v>
                </c:pt>
                <c:pt idx="53092">
                  <c:v>9.7993590000000008</c:v>
                </c:pt>
                <c:pt idx="53093">
                  <c:v>9.8057390000000009</c:v>
                </c:pt>
                <c:pt idx="53094">
                  <c:v>9.8118259999999999</c:v>
                </c:pt>
                <c:pt idx="53095">
                  <c:v>9.8008629999999997</c:v>
                </c:pt>
                <c:pt idx="53096">
                  <c:v>9.7974949999999996</c:v>
                </c:pt>
                <c:pt idx="53097">
                  <c:v>9.8037600000000005</c:v>
                </c:pt>
                <c:pt idx="53098">
                  <c:v>9.7959329999999998</c:v>
                </c:pt>
                <c:pt idx="53099">
                  <c:v>9.7928379999999997</c:v>
                </c:pt>
                <c:pt idx="53100">
                  <c:v>9.8048179999999991</c:v>
                </c:pt>
                <c:pt idx="53101">
                  <c:v>9.8042350000000003</c:v>
                </c:pt>
                <c:pt idx="53102">
                  <c:v>9.8029670000000007</c:v>
                </c:pt>
                <c:pt idx="53103">
                  <c:v>9.8088099999999994</c:v>
                </c:pt>
                <c:pt idx="53104">
                  <c:v>9.8065529999999992</c:v>
                </c:pt>
                <c:pt idx="53105">
                  <c:v>9.8021619999999992</c:v>
                </c:pt>
                <c:pt idx="53106">
                  <c:v>9.8049759999999999</c:v>
                </c:pt>
                <c:pt idx="53107">
                  <c:v>9.8061989999999994</c:v>
                </c:pt>
                <c:pt idx="53108">
                  <c:v>9.7960539999999998</c:v>
                </c:pt>
                <c:pt idx="53109">
                  <c:v>9.7986129999999996</c:v>
                </c:pt>
                <c:pt idx="53110">
                  <c:v>9.8045349999999996</c:v>
                </c:pt>
                <c:pt idx="53111">
                  <c:v>9.7955410000000001</c:v>
                </c:pt>
                <c:pt idx="53112">
                  <c:v>9.8028390000000005</c:v>
                </c:pt>
                <c:pt idx="53113">
                  <c:v>9.8124920000000007</c:v>
                </c:pt>
                <c:pt idx="53114">
                  <c:v>9.7993319999999997</c:v>
                </c:pt>
                <c:pt idx="53115">
                  <c:v>9.7971269999999997</c:v>
                </c:pt>
                <c:pt idx="53116">
                  <c:v>9.8146830000000005</c:v>
                </c:pt>
                <c:pt idx="53117">
                  <c:v>9.8137939999999997</c:v>
                </c:pt>
                <c:pt idx="53118">
                  <c:v>9.8016059999999996</c:v>
                </c:pt>
                <c:pt idx="53119">
                  <c:v>9.8066960000000005</c:v>
                </c:pt>
                <c:pt idx="53120">
                  <c:v>9.8097309999999993</c:v>
                </c:pt>
                <c:pt idx="53121">
                  <c:v>9.8050479999999993</c:v>
                </c:pt>
                <c:pt idx="53122">
                  <c:v>9.8060580000000002</c:v>
                </c:pt>
                <c:pt idx="53123">
                  <c:v>9.8090399999999995</c:v>
                </c:pt>
                <c:pt idx="53124">
                  <c:v>9.8115249999999996</c:v>
                </c:pt>
                <c:pt idx="53125">
                  <c:v>9.8086110000000009</c:v>
                </c:pt>
                <c:pt idx="53126">
                  <c:v>9.8103590000000001</c:v>
                </c:pt>
                <c:pt idx="53127">
                  <c:v>9.8123509999999996</c:v>
                </c:pt>
                <c:pt idx="53128">
                  <c:v>9.8106829999999992</c:v>
                </c:pt>
                <c:pt idx="53129">
                  <c:v>9.8139649999999996</c:v>
                </c:pt>
                <c:pt idx="53130">
                  <c:v>9.8081239999999994</c:v>
                </c:pt>
                <c:pt idx="53131">
                  <c:v>9.8049850000000003</c:v>
                </c:pt>
                <c:pt idx="53132">
                  <c:v>9.8099609999999995</c:v>
                </c:pt>
                <c:pt idx="53133">
                  <c:v>9.8024369999999994</c:v>
                </c:pt>
                <c:pt idx="53134">
                  <c:v>9.7985959999999999</c:v>
                </c:pt>
                <c:pt idx="53135">
                  <c:v>9.8056870000000007</c:v>
                </c:pt>
                <c:pt idx="53136">
                  <c:v>9.8096530000000008</c:v>
                </c:pt>
                <c:pt idx="53137">
                  <c:v>9.8082639999999994</c:v>
                </c:pt>
                <c:pt idx="53138">
                  <c:v>9.8103859999999994</c:v>
                </c:pt>
                <c:pt idx="53139">
                  <c:v>9.8116970000000006</c:v>
                </c:pt>
                <c:pt idx="53140">
                  <c:v>9.8059700000000003</c:v>
                </c:pt>
                <c:pt idx="53141">
                  <c:v>9.8064350000000005</c:v>
                </c:pt>
                <c:pt idx="53142">
                  <c:v>9.8058530000000008</c:v>
                </c:pt>
                <c:pt idx="53143">
                  <c:v>9.8044379999999993</c:v>
                </c:pt>
                <c:pt idx="53144">
                  <c:v>9.8103110000000004</c:v>
                </c:pt>
                <c:pt idx="53145">
                  <c:v>9.810988</c:v>
                </c:pt>
                <c:pt idx="53146">
                  <c:v>9.8088420000000003</c:v>
                </c:pt>
                <c:pt idx="53147">
                  <c:v>9.8091790000000003</c:v>
                </c:pt>
                <c:pt idx="53148">
                  <c:v>9.8097999999999992</c:v>
                </c:pt>
                <c:pt idx="53149">
                  <c:v>9.8065940000000005</c:v>
                </c:pt>
                <c:pt idx="53150">
                  <c:v>9.8045200000000001</c:v>
                </c:pt>
                <c:pt idx="53151">
                  <c:v>9.8136810000000008</c:v>
                </c:pt>
                <c:pt idx="53152">
                  <c:v>9.8123000000000005</c:v>
                </c:pt>
                <c:pt idx="53153">
                  <c:v>9.809329</c:v>
                </c:pt>
                <c:pt idx="53154">
                  <c:v>9.8218940000000003</c:v>
                </c:pt>
                <c:pt idx="53155">
                  <c:v>9.820551</c:v>
                </c:pt>
                <c:pt idx="53156">
                  <c:v>9.8095979999999994</c:v>
                </c:pt>
                <c:pt idx="53157">
                  <c:v>9.8174989999999998</c:v>
                </c:pt>
                <c:pt idx="53158">
                  <c:v>9.8251059999999999</c:v>
                </c:pt>
                <c:pt idx="53159">
                  <c:v>9.8110239999999997</c:v>
                </c:pt>
                <c:pt idx="53160">
                  <c:v>9.8109669999999998</c:v>
                </c:pt>
                <c:pt idx="53161">
                  <c:v>9.8185210000000005</c:v>
                </c:pt>
                <c:pt idx="53162">
                  <c:v>9.8034590000000001</c:v>
                </c:pt>
                <c:pt idx="53163">
                  <c:v>9.8096560000000004</c:v>
                </c:pt>
                <c:pt idx="53164">
                  <c:v>9.8258609999999997</c:v>
                </c:pt>
                <c:pt idx="53165">
                  <c:v>9.8146260000000005</c:v>
                </c:pt>
                <c:pt idx="53166">
                  <c:v>9.8122910000000001</c:v>
                </c:pt>
                <c:pt idx="53167">
                  <c:v>9.8219879999999993</c:v>
                </c:pt>
                <c:pt idx="53168">
                  <c:v>9.8134979999999992</c:v>
                </c:pt>
                <c:pt idx="53169">
                  <c:v>9.8072560000000006</c:v>
                </c:pt>
                <c:pt idx="53170">
                  <c:v>9.8193470000000005</c:v>
                </c:pt>
                <c:pt idx="53171">
                  <c:v>9.8132020000000004</c:v>
                </c:pt>
                <c:pt idx="53172">
                  <c:v>9.8000229999999995</c:v>
                </c:pt>
                <c:pt idx="53173">
                  <c:v>9.8104689999999994</c:v>
                </c:pt>
                <c:pt idx="53174">
                  <c:v>9.8145889999999998</c:v>
                </c:pt>
                <c:pt idx="53175">
                  <c:v>9.8130369999999996</c:v>
                </c:pt>
                <c:pt idx="53176">
                  <c:v>9.8208939999999991</c:v>
                </c:pt>
                <c:pt idx="53177">
                  <c:v>9.8205519999999993</c:v>
                </c:pt>
                <c:pt idx="53178">
                  <c:v>9.8142469999999999</c:v>
                </c:pt>
                <c:pt idx="53179">
                  <c:v>9.8151159999999997</c:v>
                </c:pt>
                <c:pt idx="53180">
                  <c:v>9.8175329999999992</c:v>
                </c:pt>
                <c:pt idx="53181">
                  <c:v>9.8113209999999995</c:v>
                </c:pt>
                <c:pt idx="53182">
                  <c:v>9.8117370000000008</c:v>
                </c:pt>
                <c:pt idx="53183">
                  <c:v>9.8201129999999992</c:v>
                </c:pt>
                <c:pt idx="53184">
                  <c:v>9.8139470000000006</c:v>
                </c:pt>
                <c:pt idx="53185">
                  <c:v>9.8117140000000003</c:v>
                </c:pt>
                <c:pt idx="53186">
                  <c:v>9.8257930000000009</c:v>
                </c:pt>
                <c:pt idx="53187">
                  <c:v>9.8239540000000005</c:v>
                </c:pt>
                <c:pt idx="53188">
                  <c:v>9.8141479999999994</c:v>
                </c:pt>
                <c:pt idx="53189">
                  <c:v>9.8234770000000005</c:v>
                </c:pt>
                <c:pt idx="53190">
                  <c:v>9.8212720000000004</c:v>
                </c:pt>
                <c:pt idx="53191">
                  <c:v>9.8040280000000006</c:v>
                </c:pt>
                <c:pt idx="53192">
                  <c:v>9.8144740000000006</c:v>
                </c:pt>
                <c:pt idx="53193">
                  <c:v>9.8215599999999998</c:v>
                </c:pt>
                <c:pt idx="53194">
                  <c:v>9.8077729999999992</c:v>
                </c:pt>
                <c:pt idx="53195">
                  <c:v>9.8205259999999992</c:v>
                </c:pt>
                <c:pt idx="53196">
                  <c:v>9.8306210000000007</c:v>
                </c:pt>
                <c:pt idx="53197">
                  <c:v>9.8129449999999991</c:v>
                </c:pt>
                <c:pt idx="53198">
                  <c:v>9.81203</c:v>
                </c:pt>
                <c:pt idx="53199">
                  <c:v>9.825431</c:v>
                </c:pt>
                <c:pt idx="53200">
                  <c:v>9.8221609999999995</c:v>
                </c:pt>
                <c:pt idx="53201">
                  <c:v>9.8170819999999992</c:v>
                </c:pt>
                <c:pt idx="53202">
                  <c:v>9.8243770000000001</c:v>
                </c:pt>
                <c:pt idx="53203">
                  <c:v>9.8172510000000006</c:v>
                </c:pt>
                <c:pt idx="53204">
                  <c:v>9.8078479999999999</c:v>
                </c:pt>
                <c:pt idx="53205">
                  <c:v>9.8222839999999998</c:v>
                </c:pt>
                <c:pt idx="53206">
                  <c:v>9.8256300000000003</c:v>
                </c:pt>
                <c:pt idx="53207">
                  <c:v>9.8094610000000007</c:v>
                </c:pt>
                <c:pt idx="53208">
                  <c:v>9.8137980000000002</c:v>
                </c:pt>
                <c:pt idx="53209">
                  <c:v>9.8308140000000002</c:v>
                </c:pt>
                <c:pt idx="53210">
                  <c:v>9.8236840000000001</c:v>
                </c:pt>
                <c:pt idx="53211">
                  <c:v>9.8247370000000007</c:v>
                </c:pt>
                <c:pt idx="53212">
                  <c:v>9.8382640000000006</c:v>
                </c:pt>
                <c:pt idx="53213">
                  <c:v>9.8187359999999995</c:v>
                </c:pt>
                <c:pt idx="53214">
                  <c:v>9.8124780000000005</c:v>
                </c:pt>
                <c:pt idx="53215">
                  <c:v>9.8326060000000002</c:v>
                </c:pt>
                <c:pt idx="53216">
                  <c:v>9.824052</c:v>
                </c:pt>
                <c:pt idx="53217">
                  <c:v>9.8127049999999993</c:v>
                </c:pt>
                <c:pt idx="53218">
                  <c:v>9.8254300000000008</c:v>
                </c:pt>
                <c:pt idx="53219">
                  <c:v>9.8292909999999996</c:v>
                </c:pt>
                <c:pt idx="53220">
                  <c:v>9.8191020000000009</c:v>
                </c:pt>
                <c:pt idx="53221">
                  <c:v>9.8255370000000006</c:v>
                </c:pt>
                <c:pt idx="53222">
                  <c:v>9.8297190000000008</c:v>
                </c:pt>
                <c:pt idx="53223">
                  <c:v>9.8159340000000004</c:v>
                </c:pt>
                <c:pt idx="53224">
                  <c:v>9.8237559999999995</c:v>
                </c:pt>
                <c:pt idx="53225">
                  <c:v>9.8357139999999994</c:v>
                </c:pt>
                <c:pt idx="53226">
                  <c:v>9.8277300000000007</c:v>
                </c:pt>
                <c:pt idx="53227">
                  <c:v>9.8286020000000001</c:v>
                </c:pt>
                <c:pt idx="53228">
                  <c:v>9.8341539999999998</c:v>
                </c:pt>
                <c:pt idx="53229">
                  <c:v>9.8249980000000008</c:v>
                </c:pt>
                <c:pt idx="53230">
                  <c:v>9.8193450000000002</c:v>
                </c:pt>
                <c:pt idx="53231">
                  <c:v>9.8265709999999995</c:v>
                </c:pt>
                <c:pt idx="53232">
                  <c:v>9.8185040000000008</c:v>
                </c:pt>
                <c:pt idx="53233">
                  <c:v>9.8145500000000006</c:v>
                </c:pt>
                <c:pt idx="53234">
                  <c:v>9.8316470000000002</c:v>
                </c:pt>
                <c:pt idx="53235">
                  <c:v>9.8261620000000001</c:v>
                </c:pt>
                <c:pt idx="53236">
                  <c:v>9.8186060000000008</c:v>
                </c:pt>
                <c:pt idx="53237">
                  <c:v>9.8318239999999992</c:v>
                </c:pt>
                <c:pt idx="53238">
                  <c:v>9.8305369999999996</c:v>
                </c:pt>
                <c:pt idx="53239">
                  <c:v>9.8197770000000002</c:v>
                </c:pt>
                <c:pt idx="53240">
                  <c:v>9.8246880000000001</c:v>
                </c:pt>
                <c:pt idx="53241">
                  <c:v>9.8307859999999998</c:v>
                </c:pt>
                <c:pt idx="53242">
                  <c:v>9.8207249999999995</c:v>
                </c:pt>
                <c:pt idx="53243">
                  <c:v>9.816846</c:v>
                </c:pt>
                <c:pt idx="53244">
                  <c:v>9.8267279999999992</c:v>
                </c:pt>
                <c:pt idx="53245">
                  <c:v>9.8248169999999995</c:v>
                </c:pt>
                <c:pt idx="53246">
                  <c:v>9.8226040000000001</c:v>
                </c:pt>
                <c:pt idx="53247">
                  <c:v>9.8290889999999997</c:v>
                </c:pt>
                <c:pt idx="53248">
                  <c:v>9.8313710000000007</c:v>
                </c:pt>
                <c:pt idx="53249">
                  <c:v>9.8272349999999999</c:v>
                </c:pt>
                <c:pt idx="53250">
                  <c:v>9.8271929999999994</c:v>
                </c:pt>
                <c:pt idx="53251">
                  <c:v>9.8297100000000004</c:v>
                </c:pt>
                <c:pt idx="53252">
                  <c:v>9.8213369999999998</c:v>
                </c:pt>
                <c:pt idx="53253">
                  <c:v>9.8200920000000007</c:v>
                </c:pt>
                <c:pt idx="53254">
                  <c:v>9.828424</c:v>
                </c:pt>
                <c:pt idx="53255">
                  <c:v>9.8265989999999999</c:v>
                </c:pt>
                <c:pt idx="53256">
                  <c:v>9.8257220000000007</c:v>
                </c:pt>
                <c:pt idx="53257">
                  <c:v>9.8278510000000008</c:v>
                </c:pt>
                <c:pt idx="53258">
                  <c:v>9.8268690000000003</c:v>
                </c:pt>
                <c:pt idx="53259">
                  <c:v>9.8271040000000003</c:v>
                </c:pt>
                <c:pt idx="53260">
                  <c:v>9.8303840000000005</c:v>
                </c:pt>
                <c:pt idx="53261">
                  <c:v>9.8277570000000001</c:v>
                </c:pt>
                <c:pt idx="53262">
                  <c:v>9.82578</c:v>
                </c:pt>
                <c:pt idx="53263">
                  <c:v>9.8354979999999994</c:v>
                </c:pt>
                <c:pt idx="53264">
                  <c:v>9.8307459999999995</c:v>
                </c:pt>
                <c:pt idx="53265">
                  <c:v>9.820703</c:v>
                </c:pt>
                <c:pt idx="53266">
                  <c:v>9.829777</c:v>
                </c:pt>
                <c:pt idx="53267">
                  <c:v>9.8363580000000006</c:v>
                </c:pt>
                <c:pt idx="53268">
                  <c:v>9.8331470000000003</c:v>
                </c:pt>
                <c:pt idx="53269">
                  <c:v>9.8323</c:v>
                </c:pt>
                <c:pt idx="53270">
                  <c:v>9.8356340000000007</c:v>
                </c:pt>
                <c:pt idx="53271">
                  <c:v>9.8310700000000004</c:v>
                </c:pt>
                <c:pt idx="53272">
                  <c:v>9.8302739999999993</c:v>
                </c:pt>
                <c:pt idx="53273">
                  <c:v>9.8345079999999996</c:v>
                </c:pt>
                <c:pt idx="53274">
                  <c:v>9.8264630000000004</c:v>
                </c:pt>
                <c:pt idx="53275">
                  <c:v>9.8336500000000004</c:v>
                </c:pt>
                <c:pt idx="53276">
                  <c:v>9.8432309999999994</c:v>
                </c:pt>
                <c:pt idx="53277">
                  <c:v>9.8318589999999997</c:v>
                </c:pt>
                <c:pt idx="53278">
                  <c:v>9.8322780000000005</c:v>
                </c:pt>
                <c:pt idx="53279">
                  <c:v>9.8347390000000008</c:v>
                </c:pt>
                <c:pt idx="53280">
                  <c:v>9.8290220000000001</c:v>
                </c:pt>
                <c:pt idx="53281">
                  <c:v>9.8354400000000002</c:v>
                </c:pt>
                <c:pt idx="53282">
                  <c:v>9.8408230000000003</c:v>
                </c:pt>
                <c:pt idx="53283">
                  <c:v>9.8297849999999993</c:v>
                </c:pt>
                <c:pt idx="53284">
                  <c:v>9.8343129999999999</c:v>
                </c:pt>
                <c:pt idx="53285">
                  <c:v>9.8484210000000001</c:v>
                </c:pt>
                <c:pt idx="53286">
                  <c:v>9.8324440000000006</c:v>
                </c:pt>
                <c:pt idx="53287">
                  <c:v>9.8281130000000001</c:v>
                </c:pt>
                <c:pt idx="53288">
                  <c:v>9.8450980000000001</c:v>
                </c:pt>
                <c:pt idx="53289">
                  <c:v>9.831925</c:v>
                </c:pt>
                <c:pt idx="53290">
                  <c:v>9.8235390000000002</c:v>
                </c:pt>
                <c:pt idx="53291">
                  <c:v>9.8432940000000002</c:v>
                </c:pt>
                <c:pt idx="53292">
                  <c:v>9.8447069999999997</c:v>
                </c:pt>
                <c:pt idx="53293">
                  <c:v>9.8293979999999994</c:v>
                </c:pt>
                <c:pt idx="53294">
                  <c:v>9.8326180000000001</c:v>
                </c:pt>
                <c:pt idx="53295">
                  <c:v>9.8411760000000008</c:v>
                </c:pt>
                <c:pt idx="53296">
                  <c:v>9.8352090000000008</c:v>
                </c:pt>
                <c:pt idx="53297">
                  <c:v>9.8336059999999996</c:v>
                </c:pt>
                <c:pt idx="53298">
                  <c:v>9.8351620000000004</c:v>
                </c:pt>
                <c:pt idx="53299">
                  <c:v>9.8306480000000001</c:v>
                </c:pt>
                <c:pt idx="53300">
                  <c:v>9.8351419999999994</c:v>
                </c:pt>
                <c:pt idx="53301">
                  <c:v>9.8366760000000006</c:v>
                </c:pt>
                <c:pt idx="53302">
                  <c:v>9.8323060000000009</c:v>
                </c:pt>
                <c:pt idx="53303">
                  <c:v>9.8361470000000004</c:v>
                </c:pt>
                <c:pt idx="53304">
                  <c:v>9.8388229999999997</c:v>
                </c:pt>
                <c:pt idx="53305">
                  <c:v>9.8325940000000003</c:v>
                </c:pt>
                <c:pt idx="53306">
                  <c:v>9.8293420000000005</c:v>
                </c:pt>
                <c:pt idx="53307">
                  <c:v>9.8388819999999999</c:v>
                </c:pt>
                <c:pt idx="53308">
                  <c:v>9.8354289999999995</c:v>
                </c:pt>
                <c:pt idx="53309">
                  <c:v>9.8281949999999991</c:v>
                </c:pt>
                <c:pt idx="53310">
                  <c:v>9.8382900000000006</c:v>
                </c:pt>
                <c:pt idx="53311">
                  <c:v>9.8394519999999996</c:v>
                </c:pt>
                <c:pt idx="53312">
                  <c:v>9.8365179999999999</c:v>
                </c:pt>
                <c:pt idx="53313">
                  <c:v>9.844716</c:v>
                </c:pt>
                <c:pt idx="53314">
                  <c:v>9.8476909999999993</c:v>
                </c:pt>
                <c:pt idx="53315">
                  <c:v>9.8358030000000003</c:v>
                </c:pt>
                <c:pt idx="53316">
                  <c:v>9.8324250000000006</c:v>
                </c:pt>
                <c:pt idx="53317">
                  <c:v>9.8397369999999995</c:v>
                </c:pt>
                <c:pt idx="53318">
                  <c:v>9.8317060000000005</c:v>
                </c:pt>
                <c:pt idx="53319">
                  <c:v>9.8331540000000004</c:v>
                </c:pt>
                <c:pt idx="53320">
                  <c:v>9.8458020000000008</c:v>
                </c:pt>
                <c:pt idx="53321">
                  <c:v>9.8368020000000005</c:v>
                </c:pt>
                <c:pt idx="53322">
                  <c:v>9.8326410000000006</c:v>
                </c:pt>
                <c:pt idx="53323">
                  <c:v>9.8462929999999993</c:v>
                </c:pt>
                <c:pt idx="53324">
                  <c:v>9.8423449999999999</c:v>
                </c:pt>
                <c:pt idx="53325">
                  <c:v>9.8312570000000008</c:v>
                </c:pt>
                <c:pt idx="53326">
                  <c:v>9.8488009999999999</c:v>
                </c:pt>
                <c:pt idx="53327">
                  <c:v>9.8586670000000005</c:v>
                </c:pt>
                <c:pt idx="53328">
                  <c:v>9.8372109999999999</c:v>
                </c:pt>
                <c:pt idx="53329">
                  <c:v>9.8368699999999993</c:v>
                </c:pt>
                <c:pt idx="53330">
                  <c:v>9.8474459999999997</c:v>
                </c:pt>
                <c:pt idx="53331">
                  <c:v>9.8378680000000003</c:v>
                </c:pt>
                <c:pt idx="53332">
                  <c:v>9.8410600000000006</c:v>
                </c:pt>
                <c:pt idx="53333">
                  <c:v>9.8518070000000009</c:v>
                </c:pt>
                <c:pt idx="53334">
                  <c:v>9.8442679999999996</c:v>
                </c:pt>
                <c:pt idx="53335">
                  <c:v>9.8377420000000004</c:v>
                </c:pt>
                <c:pt idx="53336">
                  <c:v>9.8445850000000004</c:v>
                </c:pt>
                <c:pt idx="53337">
                  <c:v>9.8425740000000008</c:v>
                </c:pt>
                <c:pt idx="53338">
                  <c:v>9.8385540000000002</c:v>
                </c:pt>
                <c:pt idx="53339">
                  <c:v>9.8482900000000004</c:v>
                </c:pt>
                <c:pt idx="53340">
                  <c:v>9.8460739999999998</c:v>
                </c:pt>
                <c:pt idx="53341">
                  <c:v>9.8362920000000003</c:v>
                </c:pt>
                <c:pt idx="53342">
                  <c:v>9.8399439999999991</c:v>
                </c:pt>
                <c:pt idx="53343">
                  <c:v>9.8394159999999999</c:v>
                </c:pt>
                <c:pt idx="53344">
                  <c:v>9.8317060000000005</c:v>
                </c:pt>
                <c:pt idx="53345">
                  <c:v>9.8430359999999997</c:v>
                </c:pt>
                <c:pt idx="53346">
                  <c:v>9.8545359999999995</c:v>
                </c:pt>
                <c:pt idx="53347">
                  <c:v>9.8408460000000009</c:v>
                </c:pt>
                <c:pt idx="53348">
                  <c:v>9.8427679999999995</c:v>
                </c:pt>
                <c:pt idx="53349">
                  <c:v>9.8540089999999996</c:v>
                </c:pt>
                <c:pt idx="53350">
                  <c:v>9.8424709999999997</c:v>
                </c:pt>
                <c:pt idx="53351">
                  <c:v>9.8448519999999995</c:v>
                </c:pt>
                <c:pt idx="53352">
                  <c:v>9.8571580000000001</c:v>
                </c:pt>
                <c:pt idx="53353">
                  <c:v>9.8408300000000004</c:v>
                </c:pt>
                <c:pt idx="53354">
                  <c:v>9.8310060000000004</c:v>
                </c:pt>
                <c:pt idx="53355">
                  <c:v>9.8478320000000004</c:v>
                </c:pt>
                <c:pt idx="53356">
                  <c:v>9.849729</c:v>
                </c:pt>
                <c:pt idx="53357">
                  <c:v>9.8337479999999999</c:v>
                </c:pt>
                <c:pt idx="53358">
                  <c:v>9.8415929999999996</c:v>
                </c:pt>
                <c:pt idx="53359">
                  <c:v>9.8477630000000005</c:v>
                </c:pt>
                <c:pt idx="53360">
                  <c:v>9.8358880000000006</c:v>
                </c:pt>
                <c:pt idx="53361">
                  <c:v>9.8479139999999994</c:v>
                </c:pt>
                <c:pt idx="53362">
                  <c:v>9.8555630000000001</c:v>
                </c:pt>
                <c:pt idx="53363">
                  <c:v>9.8375939999999993</c:v>
                </c:pt>
                <c:pt idx="53364">
                  <c:v>9.8391079999999995</c:v>
                </c:pt>
                <c:pt idx="53365">
                  <c:v>9.8568049999999996</c:v>
                </c:pt>
                <c:pt idx="53366">
                  <c:v>9.8502229999999997</c:v>
                </c:pt>
                <c:pt idx="53367">
                  <c:v>9.8423339999999993</c:v>
                </c:pt>
                <c:pt idx="53368">
                  <c:v>9.8544870000000007</c:v>
                </c:pt>
                <c:pt idx="53369">
                  <c:v>9.8468990000000005</c:v>
                </c:pt>
                <c:pt idx="53370">
                  <c:v>9.8348549999999992</c:v>
                </c:pt>
                <c:pt idx="53371">
                  <c:v>9.8466339999999999</c:v>
                </c:pt>
                <c:pt idx="53372">
                  <c:v>9.8515139999999999</c:v>
                </c:pt>
                <c:pt idx="53373">
                  <c:v>9.8481369999999995</c:v>
                </c:pt>
                <c:pt idx="53374">
                  <c:v>9.852112</c:v>
                </c:pt>
                <c:pt idx="53375">
                  <c:v>9.8541120000000006</c:v>
                </c:pt>
                <c:pt idx="53376">
                  <c:v>9.8458279999999991</c:v>
                </c:pt>
                <c:pt idx="53377">
                  <c:v>9.8452730000000006</c:v>
                </c:pt>
                <c:pt idx="53378">
                  <c:v>9.8534590000000009</c:v>
                </c:pt>
                <c:pt idx="53379">
                  <c:v>9.8453579999999992</c:v>
                </c:pt>
                <c:pt idx="53380">
                  <c:v>9.8418119999999991</c:v>
                </c:pt>
                <c:pt idx="53381">
                  <c:v>9.84971</c:v>
                </c:pt>
                <c:pt idx="53382">
                  <c:v>9.8455659999999998</c:v>
                </c:pt>
                <c:pt idx="53383">
                  <c:v>9.8484459999999991</c:v>
                </c:pt>
                <c:pt idx="53384">
                  <c:v>9.8599720000000008</c:v>
                </c:pt>
                <c:pt idx="53385">
                  <c:v>9.8555829999999993</c:v>
                </c:pt>
                <c:pt idx="53386">
                  <c:v>9.8447790000000008</c:v>
                </c:pt>
                <c:pt idx="53387">
                  <c:v>9.8526699999999998</c:v>
                </c:pt>
                <c:pt idx="53388">
                  <c:v>9.8628110000000007</c:v>
                </c:pt>
                <c:pt idx="53389">
                  <c:v>9.8538569999999996</c:v>
                </c:pt>
                <c:pt idx="53390">
                  <c:v>9.8485329999999998</c:v>
                </c:pt>
                <c:pt idx="53391">
                  <c:v>9.8548209999999994</c:v>
                </c:pt>
                <c:pt idx="53392">
                  <c:v>9.8566680000000009</c:v>
                </c:pt>
                <c:pt idx="53393">
                  <c:v>9.8491359999999997</c:v>
                </c:pt>
                <c:pt idx="53394">
                  <c:v>9.8484259999999999</c:v>
                </c:pt>
                <c:pt idx="53395">
                  <c:v>9.8568979999999993</c:v>
                </c:pt>
                <c:pt idx="53396">
                  <c:v>9.8599049999999995</c:v>
                </c:pt>
                <c:pt idx="53397">
                  <c:v>9.8603120000000004</c:v>
                </c:pt>
                <c:pt idx="53398">
                  <c:v>9.8518419999999995</c:v>
                </c:pt>
                <c:pt idx="53399">
                  <c:v>9.8447279999999999</c:v>
                </c:pt>
                <c:pt idx="53400">
                  <c:v>9.8520950000000003</c:v>
                </c:pt>
                <c:pt idx="53401">
                  <c:v>9.8495939999999997</c:v>
                </c:pt>
                <c:pt idx="53402">
                  <c:v>9.8439230000000002</c:v>
                </c:pt>
                <c:pt idx="53403">
                  <c:v>9.8469800000000003</c:v>
                </c:pt>
                <c:pt idx="53404">
                  <c:v>9.8454339999999991</c:v>
                </c:pt>
                <c:pt idx="53405">
                  <c:v>9.8451679999999993</c:v>
                </c:pt>
                <c:pt idx="53406">
                  <c:v>9.852036</c:v>
                </c:pt>
                <c:pt idx="53407">
                  <c:v>9.8586220000000004</c:v>
                </c:pt>
                <c:pt idx="53408">
                  <c:v>9.8591879999999996</c:v>
                </c:pt>
                <c:pt idx="53409">
                  <c:v>9.8599700000000006</c:v>
                </c:pt>
                <c:pt idx="53410">
                  <c:v>9.8570679999999999</c:v>
                </c:pt>
                <c:pt idx="53411">
                  <c:v>9.8497439999999994</c:v>
                </c:pt>
                <c:pt idx="53412">
                  <c:v>9.8570890000000002</c:v>
                </c:pt>
                <c:pt idx="53413">
                  <c:v>9.8633430000000004</c:v>
                </c:pt>
                <c:pt idx="53414">
                  <c:v>9.8568300000000004</c:v>
                </c:pt>
                <c:pt idx="53415">
                  <c:v>9.8564369999999997</c:v>
                </c:pt>
                <c:pt idx="53416">
                  <c:v>9.8589699999999993</c:v>
                </c:pt>
                <c:pt idx="53417">
                  <c:v>9.8553660000000001</c:v>
                </c:pt>
                <c:pt idx="53418">
                  <c:v>9.8530010000000008</c:v>
                </c:pt>
                <c:pt idx="53419">
                  <c:v>9.8565299999999993</c:v>
                </c:pt>
                <c:pt idx="53420">
                  <c:v>9.8487489999999998</c:v>
                </c:pt>
                <c:pt idx="53421">
                  <c:v>9.8461189999999998</c:v>
                </c:pt>
                <c:pt idx="53422">
                  <c:v>9.8624770000000002</c:v>
                </c:pt>
                <c:pt idx="53423">
                  <c:v>9.8645460000000007</c:v>
                </c:pt>
                <c:pt idx="53424">
                  <c:v>9.8574900000000003</c:v>
                </c:pt>
                <c:pt idx="53425">
                  <c:v>9.8556819999999998</c:v>
                </c:pt>
                <c:pt idx="53426">
                  <c:v>9.8530750000000005</c:v>
                </c:pt>
                <c:pt idx="53427">
                  <c:v>9.8492899999999999</c:v>
                </c:pt>
                <c:pt idx="53428">
                  <c:v>9.8483549999999997</c:v>
                </c:pt>
                <c:pt idx="53429">
                  <c:v>9.8515669999999993</c:v>
                </c:pt>
                <c:pt idx="53430">
                  <c:v>9.8542290000000001</c:v>
                </c:pt>
                <c:pt idx="53431">
                  <c:v>9.8636890000000008</c:v>
                </c:pt>
                <c:pt idx="53432">
                  <c:v>9.8703129999999994</c:v>
                </c:pt>
                <c:pt idx="53433">
                  <c:v>9.8606409999999993</c:v>
                </c:pt>
                <c:pt idx="53434">
                  <c:v>9.8599599999999992</c:v>
                </c:pt>
                <c:pt idx="53435">
                  <c:v>9.8631010000000003</c:v>
                </c:pt>
                <c:pt idx="53436">
                  <c:v>9.8535740000000001</c:v>
                </c:pt>
                <c:pt idx="53437">
                  <c:v>9.8578089999999996</c:v>
                </c:pt>
                <c:pt idx="53438">
                  <c:v>9.8694980000000001</c:v>
                </c:pt>
                <c:pt idx="53439">
                  <c:v>9.8627079999999996</c:v>
                </c:pt>
                <c:pt idx="53440">
                  <c:v>9.8599560000000004</c:v>
                </c:pt>
                <c:pt idx="53441">
                  <c:v>9.8678120000000007</c:v>
                </c:pt>
                <c:pt idx="53442">
                  <c:v>9.8635540000000006</c:v>
                </c:pt>
                <c:pt idx="53443">
                  <c:v>9.8620509999999992</c:v>
                </c:pt>
                <c:pt idx="53444">
                  <c:v>9.8698820000000005</c:v>
                </c:pt>
                <c:pt idx="53445">
                  <c:v>9.8629230000000003</c:v>
                </c:pt>
                <c:pt idx="53446">
                  <c:v>9.8503279999999993</c:v>
                </c:pt>
                <c:pt idx="53447">
                  <c:v>9.8515879999999996</c:v>
                </c:pt>
                <c:pt idx="53448">
                  <c:v>9.8595129999999997</c:v>
                </c:pt>
                <c:pt idx="53449">
                  <c:v>9.8601480000000006</c:v>
                </c:pt>
                <c:pt idx="53450">
                  <c:v>9.8553180000000005</c:v>
                </c:pt>
                <c:pt idx="53451">
                  <c:v>9.8583440000000007</c:v>
                </c:pt>
                <c:pt idx="53452">
                  <c:v>9.8640709999999991</c:v>
                </c:pt>
                <c:pt idx="53453">
                  <c:v>9.8654709999999994</c:v>
                </c:pt>
                <c:pt idx="53454">
                  <c:v>9.8640460000000001</c:v>
                </c:pt>
                <c:pt idx="53455">
                  <c:v>9.8578279999999996</c:v>
                </c:pt>
                <c:pt idx="53456">
                  <c:v>9.8604079999999996</c:v>
                </c:pt>
                <c:pt idx="53457">
                  <c:v>9.8705400000000001</c:v>
                </c:pt>
                <c:pt idx="53458">
                  <c:v>9.8673369999999991</c:v>
                </c:pt>
                <c:pt idx="53459">
                  <c:v>9.8628850000000003</c:v>
                </c:pt>
                <c:pt idx="53460">
                  <c:v>9.8653010000000005</c:v>
                </c:pt>
                <c:pt idx="53461">
                  <c:v>9.8638659999999998</c:v>
                </c:pt>
                <c:pt idx="53462">
                  <c:v>9.8568920000000002</c:v>
                </c:pt>
                <c:pt idx="53463">
                  <c:v>9.8557570000000005</c:v>
                </c:pt>
                <c:pt idx="53464">
                  <c:v>9.8564150000000001</c:v>
                </c:pt>
                <c:pt idx="53465">
                  <c:v>9.8567750000000007</c:v>
                </c:pt>
                <c:pt idx="53466">
                  <c:v>9.8602939999999997</c:v>
                </c:pt>
                <c:pt idx="53467">
                  <c:v>9.8598289999999995</c:v>
                </c:pt>
                <c:pt idx="53468">
                  <c:v>9.8625760000000007</c:v>
                </c:pt>
                <c:pt idx="53469">
                  <c:v>9.8658730000000006</c:v>
                </c:pt>
                <c:pt idx="53470">
                  <c:v>9.8642479999999999</c:v>
                </c:pt>
                <c:pt idx="53471">
                  <c:v>9.8656500000000005</c:v>
                </c:pt>
                <c:pt idx="53472">
                  <c:v>9.8678369999999997</c:v>
                </c:pt>
                <c:pt idx="53473">
                  <c:v>9.8704370000000008</c:v>
                </c:pt>
                <c:pt idx="53474">
                  <c:v>9.8730320000000003</c:v>
                </c:pt>
                <c:pt idx="53475">
                  <c:v>9.8671889999999998</c:v>
                </c:pt>
                <c:pt idx="53476">
                  <c:v>9.8611679999999993</c:v>
                </c:pt>
                <c:pt idx="53477">
                  <c:v>9.867191</c:v>
                </c:pt>
                <c:pt idx="53478">
                  <c:v>9.87486</c:v>
                </c:pt>
                <c:pt idx="53479">
                  <c:v>9.8659149999999993</c:v>
                </c:pt>
                <c:pt idx="53480">
                  <c:v>9.8594000000000008</c:v>
                </c:pt>
                <c:pt idx="53481">
                  <c:v>9.8655050000000006</c:v>
                </c:pt>
                <c:pt idx="53482">
                  <c:v>9.865081</c:v>
                </c:pt>
                <c:pt idx="53483">
                  <c:v>9.8633009999999999</c:v>
                </c:pt>
                <c:pt idx="53484">
                  <c:v>9.864198</c:v>
                </c:pt>
                <c:pt idx="53485">
                  <c:v>9.8686749999999996</c:v>
                </c:pt>
                <c:pt idx="53486">
                  <c:v>9.8681210000000004</c:v>
                </c:pt>
                <c:pt idx="53487">
                  <c:v>9.862501</c:v>
                </c:pt>
                <c:pt idx="53488">
                  <c:v>9.8630619999999993</c:v>
                </c:pt>
                <c:pt idx="53489">
                  <c:v>9.862107</c:v>
                </c:pt>
                <c:pt idx="53490">
                  <c:v>9.866047</c:v>
                </c:pt>
                <c:pt idx="53491">
                  <c:v>9.8683949999999996</c:v>
                </c:pt>
                <c:pt idx="53492">
                  <c:v>9.8673339999999996</c:v>
                </c:pt>
                <c:pt idx="53493">
                  <c:v>9.8754810000000006</c:v>
                </c:pt>
                <c:pt idx="53494">
                  <c:v>9.8749490000000009</c:v>
                </c:pt>
                <c:pt idx="53495">
                  <c:v>9.8726559999999992</c:v>
                </c:pt>
                <c:pt idx="53496">
                  <c:v>9.8735429999999997</c:v>
                </c:pt>
                <c:pt idx="53497">
                  <c:v>9.8700449999999993</c:v>
                </c:pt>
                <c:pt idx="53498">
                  <c:v>9.8708860000000005</c:v>
                </c:pt>
                <c:pt idx="53499">
                  <c:v>9.8669879999999992</c:v>
                </c:pt>
                <c:pt idx="53500">
                  <c:v>9.8623580000000004</c:v>
                </c:pt>
                <c:pt idx="53501">
                  <c:v>9.8688450000000003</c:v>
                </c:pt>
                <c:pt idx="53502">
                  <c:v>9.8768419999999999</c:v>
                </c:pt>
                <c:pt idx="53503">
                  <c:v>9.8702369999999995</c:v>
                </c:pt>
                <c:pt idx="53504">
                  <c:v>9.8639559999999999</c:v>
                </c:pt>
                <c:pt idx="53505">
                  <c:v>9.8705949999999998</c:v>
                </c:pt>
                <c:pt idx="53506">
                  <c:v>9.8668510000000005</c:v>
                </c:pt>
                <c:pt idx="53507">
                  <c:v>9.865005</c:v>
                </c:pt>
                <c:pt idx="53508">
                  <c:v>9.8753340000000005</c:v>
                </c:pt>
                <c:pt idx="53509">
                  <c:v>9.873246</c:v>
                </c:pt>
                <c:pt idx="53510">
                  <c:v>9.8633190000000006</c:v>
                </c:pt>
                <c:pt idx="53511">
                  <c:v>9.8662080000000003</c:v>
                </c:pt>
                <c:pt idx="53512">
                  <c:v>9.8733269999999997</c:v>
                </c:pt>
                <c:pt idx="53513">
                  <c:v>9.8695029999999999</c:v>
                </c:pt>
                <c:pt idx="53514">
                  <c:v>9.8648900000000008</c:v>
                </c:pt>
                <c:pt idx="53515">
                  <c:v>9.8695909999999998</c:v>
                </c:pt>
                <c:pt idx="53516">
                  <c:v>9.8738910000000004</c:v>
                </c:pt>
                <c:pt idx="53517">
                  <c:v>9.8792840000000002</c:v>
                </c:pt>
                <c:pt idx="53518">
                  <c:v>9.8787920000000007</c:v>
                </c:pt>
                <c:pt idx="53519">
                  <c:v>9.8706610000000001</c:v>
                </c:pt>
                <c:pt idx="53520">
                  <c:v>9.8774110000000004</c:v>
                </c:pt>
                <c:pt idx="53521">
                  <c:v>9.8878170000000001</c:v>
                </c:pt>
                <c:pt idx="53522">
                  <c:v>9.8766700000000007</c:v>
                </c:pt>
                <c:pt idx="53523">
                  <c:v>9.8686939999999996</c:v>
                </c:pt>
                <c:pt idx="53524">
                  <c:v>9.8795400000000004</c:v>
                </c:pt>
                <c:pt idx="53525">
                  <c:v>9.8742239999999999</c:v>
                </c:pt>
                <c:pt idx="53526">
                  <c:v>9.859674</c:v>
                </c:pt>
                <c:pt idx="53527">
                  <c:v>9.8664989999999992</c:v>
                </c:pt>
                <c:pt idx="53528">
                  <c:v>9.8719780000000004</c:v>
                </c:pt>
                <c:pt idx="53529">
                  <c:v>9.8704540000000005</c:v>
                </c:pt>
                <c:pt idx="53530">
                  <c:v>9.8780669999999997</c:v>
                </c:pt>
                <c:pt idx="53531">
                  <c:v>9.8760549999999991</c:v>
                </c:pt>
                <c:pt idx="53532">
                  <c:v>9.8688110000000009</c:v>
                </c:pt>
                <c:pt idx="53533">
                  <c:v>9.8759390000000007</c:v>
                </c:pt>
                <c:pt idx="53534">
                  <c:v>9.8861690000000007</c:v>
                </c:pt>
                <c:pt idx="53535">
                  <c:v>9.8777100000000004</c:v>
                </c:pt>
                <c:pt idx="53536">
                  <c:v>9.8697160000000004</c:v>
                </c:pt>
                <c:pt idx="53537">
                  <c:v>9.8774060000000006</c:v>
                </c:pt>
                <c:pt idx="53538">
                  <c:v>9.8782720000000008</c:v>
                </c:pt>
                <c:pt idx="53539">
                  <c:v>9.8773470000000003</c:v>
                </c:pt>
                <c:pt idx="53540">
                  <c:v>9.8816609999999994</c:v>
                </c:pt>
                <c:pt idx="53541">
                  <c:v>9.8794459999999997</c:v>
                </c:pt>
                <c:pt idx="53542">
                  <c:v>9.8772020000000005</c:v>
                </c:pt>
                <c:pt idx="53543">
                  <c:v>9.8854509999999998</c:v>
                </c:pt>
                <c:pt idx="53544">
                  <c:v>9.8868500000000008</c:v>
                </c:pt>
                <c:pt idx="53545">
                  <c:v>9.8745700000000003</c:v>
                </c:pt>
                <c:pt idx="53546">
                  <c:v>9.8778760000000005</c:v>
                </c:pt>
                <c:pt idx="53547">
                  <c:v>9.8810289999999998</c:v>
                </c:pt>
                <c:pt idx="53548">
                  <c:v>9.8660320000000006</c:v>
                </c:pt>
                <c:pt idx="53549">
                  <c:v>9.8672780000000007</c:v>
                </c:pt>
                <c:pt idx="53550">
                  <c:v>9.8750889999999991</c:v>
                </c:pt>
                <c:pt idx="53551">
                  <c:v>9.8680850000000007</c:v>
                </c:pt>
                <c:pt idx="53552">
                  <c:v>9.8676860000000008</c:v>
                </c:pt>
                <c:pt idx="53553">
                  <c:v>9.8789949999999997</c:v>
                </c:pt>
                <c:pt idx="53554">
                  <c:v>9.8789719999999992</c:v>
                </c:pt>
                <c:pt idx="53555">
                  <c:v>9.8749529999999996</c:v>
                </c:pt>
                <c:pt idx="53556">
                  <c:v>9.8802859999999999</c:v>
                </c:pt>
                <c:pt idx="53557">
                  <c:v>9.8751660000000001</c:v>
                </c:pt>
                <c:pt idx="53558">
                  <c:v>9.8766029999999994</c:v>
                </c:pt>
                <c:pt idx="53559">
                  <c:v>9.8900930000000002</c:v>
                </c:pt>
                <c:pt idx="53560">
                  <c:v>9.886495</c:v>
                </c:pt>
                <c:pt idx="53561">
                  <c:v>9.8776320000000002</c:v>
                </c:pt>
                <c:pt idx="53562">
                  <c:v>9.8746899999999993</c:v>
                </c:pt>
                <c:pt idx="53563">
                  <c:v>9.8730980000000006</c:v>
                </c:pt>
                <c:pt idx="53564">
                  <c:v>9.8794330000000006</c:v>
                </c:pt>
                <c:pt idx="53565">
                  <c:v>9.8857800000000005</c:v>
                </c:pt>
                <c:pt idx="53566">
                  <c:v>9.8786009999999997</c:v>
                </c:pt>
                <c:pt idx="53567">
                  <c:v>9.8724849999999993</c:v>
                </c:pt>
                <c:pt idx="53568">
                  <c:v>9.8810950000000002</c:v>
                </c:pt>
                <c:pt idx="53569">
                  <c:v>9.8796780000000002</c:v>
                </c:pt>
                <c:pt idx="53570">
                  <c:v>9.8772549999999999</c:v>
                </c:pt>
                <c:pt idx="53571">
                  <c:v>9.8895359999999997</c:v>
                </c:pt>
                <c:pt idx="53572">
                  <c:v>9.8858580000000007</c:v>
                </c:pt>
                <c:pt idx="53573">
                  <c:v>9.8783650000000005</c:v>
                </c:pt>
                <c:pt idx="53574">
                  <c:v>9.8854959999999998</c:v>
                </c:pt>
                <c:pt idx="53575">
                  <c:v>9.8830030000000004</c:v>
                </c:pt>
                <c:pt idx="53576">
                  <c:v>9.8708310000000008</c:v>
                </c:pt>
                <c:pt idx="53577">
                  <c:v>9.8751569999999997</c:v>
                </c:pt>
                <c:pt idx="53578">
                  <c:v>9.8876819999999999</c:v>
                </c:pt>
                <c:pt idx="53579">
                  <c:v>9.8828499999999995</c:v>
                </c:pt>
                <c:pt idx="53580">
                  <c:v>9.8822989999999997</c:v>
                </c:pt>
                <c:pt idx="53581">
                  <c:v>9.8901590000000006</c:v>
                </c:pt>
                <c:pt idx="53582">
                  <c:v>9.8812920000000002</c:v>
                </c:pt>
                <c:pt idx="53583">
                  <c:v>9.8813519999999997</c:v>
                </c:pt>
                <c:pt idx="53584">
                  <c:v>9.8926429999999996</c:v>
                </c:pt>
                <c:pt idx="53585">
                  <c:v>9.8871140000000004</c:v>
                </c:pt>
                <c:pt idx="53586">
                  <c:v>9.8804250000000007</c:v>
                </c:pt>
                <c:pt idx="53587">
                  <c:v>9.8850639999999999</c:v>
                </c:pt>
                <c:pt idx="53588">
                  <c:v>9.8773979999999995</c:v>
                </c:pt>
                <c:pt idx="53589">
                  <c:v>9.8692510000000002</c:v>
                </c:pt>
                <c:pt idx="53590">
                  <c:v>9.8854489999999995</c:v>
                </c:pt>
                <c:pt idx="53591">
                  <c:v>9.8921759999999992</c:v>
                </c:pt>
                <c:pt idx="53592">
                  <c:v>9.8839749999999995</c:v>
                </c:pt>
                <c:pt idx="53593">
                  <c:v>9.8864540000000005</c:v>
                </c:pt>
                <c:pt idx="53594">
                  <c:v>9.8907740000000004</c:v>
                </c:pt>
                <c:pt idx="53595">
                  <c:v>9.8925009999999993</c:v>
                </c:pt>
                <c:pt idx="53596">
                  <c:v>9.8892000000000007</c:v>
                </c:pt>
                <c:pt idx="53597">
                  <c:v>9.8857929999999996</c:v>
                </c:pt>
                <c:pt idx="53598">
                  <c:v>9.8870179999999994</c:v>
                </c:pt>
                <c:pt idx="53599">
                  <c:v>9.8870290000000001</c:v>
                </c:pt>
                <c:pt idx="53600">
                  <c:v>9.8873250000000006</c:v>
                </c:pt>
                <c:pt idx="53601">
                  <c:v>9.8827859999999994</c:v>
                </c:pt>
                <c:pt idx="53602">
                  <c:v>9.8897099999999991</c:v>
                </c:pt>
                <c:pt idx="53603">
                  <c:v>9.9051869999999997</c:v>
                </c:pt>
                <c:pt idx="53604">
                  <c:v>9.9028130000000001</c:v>
                </c:pt>
                <c:pt idx="53605">
                  <c:v>9.8917739999999998</c:v>
                </c:pt>
                <c:pt idx="53606">
                  <c:v>9.8821670000000008</c:v>
                </c:pt>
                <c:pt idx="53607">
                  <c:v>9.8815939999999998</c:v>
                </c:pt>
                <c:pt idx="53608">
                  <c:v>9.8835359999999994</c:v>
                </c:pt>
                <c:pt idx="53609">
                  <c:v>9.8865339999999993</c:v>
                </c:pt>
                <c:pt idx="53610">
                  <c:v>9.8841070000000002</c:v>
                </c:pt>
                <c:pt idx="53611">
                  <c:v>9.8703459999999996</c:v>
                </c:pt>
                <c:pt idx="53612">
                  <c:v>9.8822960000000002</c:v>
                </c:pt>
                <c:pt idx="53613">
                  <c:v>9.8962979999999998</c:v>
                </c:pt>
                <c:pt idx="53614">
                  <c:v>9.8806650000000005</c:v>
                </c:pt>
                <c:pt idx="53615">
                  <c:v>9.8777480000000004</c:v>
                </c:pt>
                <c:pt idx="53616">
                  <c:v>9.8853790000000004</c:v>
                </c:pt>
                <c:pt idx="53617">
                  <c:v>9.889113</c:v>
                </c:pt>
                <c:pt idx="53618">
                  <c:v>9.9004399999999997</c:v>
                </c:pt>
                <c:pt idx="53619">
                  <c:v>9.9011239999999994</c:v>
                </c:pt>
                <c:pt idx="53620">
                  <c:v>9.8859169999999992</c:v>
                </c:pt>
                <c:pt idx="53621">
                  <c:v>9.8814240000000009</c:v>
                </c:pt>
                <c:pt idx="53622">
                  <c:v>9.8953159999999993</c:v>
                </c:pt>
                <c:pt idx="53623">
                  <c:v>9.8988910000000008</c:v>
                </c:pt>
                <c:pt idx="53624">
                  <c:v>9.8914449999999992</c:v>
                </c:pt>
                <c:pt idx="53625">
                  <c:v>9.8942259999999997</c:v>
                </c:pt>
                <c:pt idx="53626">
                  <c:v>9.8905910000000006</c:v>
                </c:pt>
                <c:pt idx="53627">
                  <c:v>9.8823530000000002</c:v>
                </c:pt>
                <c:pt idx="53628">
                  <c:v>9.8867700000000003</c:v>
                </c:pt>
                <c:pt idx="53629">
                  <c:v>9.8956789999999994</c:v>
                </c:pt>
                <c:pt idx="53630">
                  <c:v>9.8975449999999991</c:v>
                </c:pt>
                <c:pt idx="53631">
                  <c:v>9.8990139999999993</c:v>
                </c:pt>
                <c:pt idx="53632">
                  <c:v>9.8933619999999998</c:v>
                </c:pt>
                <c:pt idx="53633">
                  <c:v>9.8848179999999992</c:v>
                </c:pt>
                <c:pt idx="53634">
                  <c:v>9.8923469999999991</c:v>
                </c:pt>
                <c:pt idx="53635">
                  <c:v>9.8902479999999997</c:v>
                </c:pt>
                <c:pt idx="53636">
                  <c:v>9.8762039999999995</c:v>
                </c:pt>
                <c:pt idx="53637">
                  <c:v>9.8858359999999994</c:v>
                </c:pt>
                <c:pt idx="53638">
                  <c:v>9.8943969999999997</c:v>
                </c:pt>
                <c:pt idx="53639">
                  <c:v>9.8839550000000003</c:v>
                </c:pt>
                <c:pt idx="53640">
                  <c:v>9.8857820000000007</c:v>
                </c:pt>
                <c:pt idx="53641">
                  <c:v>9.9014489999999995</c:v>
                </c:pt>
                <c:pt idx="53642">
                  <c:v>9.8994070000000001</c:v>
                </c:pt>
                <c:pt idx="53643">
                  <c:v>9.8930399999999992</c:v>
                </c:pt>
                <c:pt idx="53644">
                  <c:v>9.9025409999999994</c:v>
                </c:pt>
                <c:pt idx="53645">
                  <c:v>9.8966209999999997</c:v>
                </c:pt>
                <c:pt idx="53646">
                  <c:v>9.887003</c:v>
                </c:pt>
                <c:pt idx="53647">
                  <c:v>9.8959159999999997</c:v>
                </c:pt>
                <c:pt idx="53648">
                  <c:v>9.8915430000000004</c:v>
                </c:pt>
                <c:pt idx="53649">
                  <c:v>9.8803160000000005</c:v>
                </c:pt>
                <c:pt idx="53650">
                  <c:v>9.8975740000000005</c:v>
                </c:pt>
                <c:pt idx="53651">
                  <c:v>9.9088890000000003</c:v>
                </c:pt>
                <c:pt idx="53652">
                  <c:v>9.8956999999999997</c:v>
                </c:pt>
                <c:pt idx="53653">
                  <c:v>9.8999430000000004</c:v>
                </c:pt>
                <c:pt idx="53654">
                  <c:v>9.9054629999999992</c:v>
                </c:pt>
                <c:pt idx="53655">
                  <c:v>9.8880180000000006</c:v>
                </c:pt>
                <c:pt idx="53656">
                  <c:v>9.8911370000000005</c:v>
                </c:pt>
                <c:pt idx="53657">
                  <c:v>9.9009920000000005</c:v>
                </c:pt>
                <c:pt idx="53658">
                  <c:v>9.8927519999999998</c:v>
                </c:pt>
                <c:pt idx="53659">
                  <c:v>9.8958600000000008</c:v>
                </c:pt>
                <c:pt idx="53660">
                  <c:v>9.899654</c:v>
                </c:pt>
                <c:pt idx="53661">
                  <c:v>9.8922120000000007</c:v>
                </c:pt>
                <c:pt idx="53662">
                  <c:v>9.8911700000000007</c:v>
                </c:pt>
                <c:pt idx="53663">
                  <c:v>9.9002269999999992</c:v>
                </c:pt>
                <c:pt idx="53664">
                  <c:v>9.8983070000000009</c:v>
                </c:pt>
                <c:pt idx="53665">
                  <c:v>9.8898879999999991</c:v>
                </c:pt>
                <c:pt idx="53666">
                  <c:v>9.9034859999999991</c:v>
                </c:pt>
                <c:pt idx="53667">
                  <c:v>9.9116180000000007</c:v>
                </c:pt>
                <c:pt idx="53668">
                  <c:v>9.897411</c:v>
                </c:pt>
                <c:pt idx="53669">
                  <c:v>9.8970570000000002</c:v>
                </c:pt>
                <c:pt idx="53670">
                  <c:v>9.8988910000000008</c:v>
                </c:pt>
                <c:pt idx="53671">
                  <c:v>9.884582</c:v>
                </c:pt>
                <c:pt idx="53672">
                  <c:v>9.8860030000000005</c:v>
                </c:pt>
                <c:pt idx="53673">
                  <c:v>9.9012159999999998</c:v>
                </c:pt>
                <c:pt idx="53674">
                  <c:v>9.892315</c:v>
                </c:pt>
                <c:pt idx="53675">
                  <c:v>9.8876089999999994</c:v>
                </c:pt>
                <c:pt idx="53676">
                  <c:v>9.9054870000000008</c:v>
                </c:pt>
                <c:pt idx="53677">
                  <c:v>9.9002529999999993</c:v>
                </c:pt>
                <c:pt idx="53678">
                  <c:v>9.8915100000000002</c:v>
                </c:pt>
                <c:pt idx="53679">
                  <c:v>9.9040940000000006</c:v>
                </c:pt>
                <c:pt idx="53680">
                  <c:v>9.9021139999999992</c:v>
                </c:pt>
                <c:pt idx="53681">
                  <c:v>9.8899760000000008</c:v>
                </c:pt>
                <c:pt idx="53682">
                  <c:v>9.8931539999999991</c:v>
                </c:pt>
                <c:pt idx="53683">
                  <c:v>9.9007869999999993</c:v>
                </c:pt>
                <c:pt idx="53684">
                  <c:v>9.8985780000000005</c:v>
                </c:pt>
                <c:pt idx="53685">
                  <c:v>9.9023990000000008</c:v>
                </c:pt>
                <c:pt idx="53686">
                  <c:v>9.9066430000000008</c:v>
                </c:pt>
                <c:pt idx="53687">
                  <c:v>9.8993500000000001</c:v>
                </c:pt>
                <c:pt idx="53688">
                  <c:v>9.9013480000000005</c:v>
                </c:pt>
                <c:pt idx="53689">
                  <c:v>9.9040149999999993</c:v>
                </c:pt>
                <c:pt idx="53690">
                  <c:v>9.9002189999999999</c:v>
                </c:pt>
                <c:pt idx="53691">
                  <c:v>9.9013980000000004</c:v>
                </c:pt>
                <c:pt idx="53692">
                  <c:v>9.9042119999999993</c:v>
                </c:pt>
                <c:pt idx="53693">
                  <c:v>9.902666</c:v>
                </c:pt>
                <c:pt idx="53694">
                  <c:v>9.9033359999999995</c:v>
                </c:pt>
                <c:pt idx="53695">
                  <c:v>9.9080849999999998</c:v>
                </c:pt>
                <c:pt idx="53696">
                  <c:v>9.8999830000000006</c:v>
                </c:pt>
                <c:pt idx="53697">
                  <c:v>9.8918540000000004</c:v>
                </c:pt>
                <c:pt idx="53698">
                  <c:v>9.9036220000000004</c:v>
                </c:pt>
                <c:pt idx="53699">
                  <c:v>9.9030159999999992</c:v>
                </c:pt>
                <c:pt idx="53700">
                  <c:v>9.8937720000000002</c:v>
                </c:pt>
                <c:pt idx="53701">
                  <c:v>9.9008299999999991</c:v>
                </c:pt>
                <c:pt idx="53702">
                  <c:v>9.9033270000000009</c:v>
                </c:pt>
                <c:pt idx="53703">
                  <c:v>9.9000529999999998</c:v>
                </c:pt>
                <c:pt idx="53704">
                  <c:v>9.9033739999999995</c:v>
                </c:pt>
                <c:pt idx="53705">
                  <c:v>9.9033359999999995</c:v>
                </c:pt>
                <c:pt idx="53706">
                  <c:v>9.8972130000000007</c:v>
                </c:pt>
                <c:pt idx="53707">
                  <c:v>9.908379</c:v>
                </c:pt>
                <c:pt idx="53708">
                  <c:v>9.9208789999999993</c:v>
                </c:pt>
                <c:pt idx="53709">
                  <c:v>9.9083930000000002</c:v>
                </c:pt>
                <c:pt idx="53710">
                  <c:v>9.9043559999999999</c:v>
                </c:pt>
                <c:pt idx="53711">
                  <c:v>9.9137660000000007</c:v>
                </c:pt>
                <c:pt idx="53712">
                  <c:v>9.9072379999999995</c:v>
                </c:pt>
                <c:pt idx="53713">
                  <c:v>9.9018390000000007</c:v>
                </c:pt>
                <c:pt idx="53714">
                  <c:v>9.917484</c:v>
                </c:pt>
                <c:pt idx="53715">
                  <c:v>9.9172419999999999</c:v>
                </c:pt>
                <c:pt idx="53716">
                  <c:v>9.8984749999999995</c:v>
                </c:pt>
                <c:pt idx="53717">
                  <c:v>9.9070409999999995</c:v>
                </c:pt>
                <c:pt idx="53718">
                  <c:v>9.9175920000000009</c:v>
                </c:pt>
                <c:pt idx="53719">
                  <c:v>9.9033739999999995</c:v>
                </c:pt>
                <c:pt idx="53720">
                  <c:v>9.8946070000000006</c:v>
                </c:pt>
                <c:pt idx="53721">
                  <c:v>9.8962369999999993</c:v>
                </c:pt>
                <c:pt idx="53722">
                  <c:v>9.9012530000000005</c:v>
                </c:pt>
                <c:pt idx="53723">
                  <c:v>9.9075480000000002</c:v>
                </c:pt>
                <c:pt idx="53724">
                  <c:v>9.9086800000000004</c:v>
                </c:pt>
                <c:pt idx="53725">
                  <c:v>9.9051589999999994</c:v>
                </c:pt>
                <c:pt idx="53726">
                  <c:v>9.9080100000000009</c:v>
                </c:pt>
                <c:pt idx="53727">
                  <c:v>9.9135670000000005</c:v>
                </c:pt>
                <c:pt idx="53728">
                  <c:v>9.9044410000000003</c:v>
                </c:pt>
                <c:pt idx="53729">
                  <c:v>9.9025099999999995</c:v>
                </c:pt>
                <c:pt idx="53730">
                  <c:v>9.915127</c:v>
                </c:pt>
                <c:pt idx="53731">
                  <c:v>9.9073159999999998</c:v>
                </c:pt>
                <c:pt idx="53732">
                  <c:v>9.8994800000000005</c:v>
                </c:pt>
                <c:pt idx="53733">
                  <c:v>9.9169499999999999</c:v>
                </c:pt>
                <c:pt idx="53734">
                  <c:v>9.9169979999999995</c:v>
                </c:pt>
                <c:pt idx="53735">
                  <c:v>9.8988560000000003</c:v>
                </c:pt>
                <c:pt idx="53736">
                  <c:v>9.9042220000000007</c:v>
                </c:pt>
                <c:pt idx="53737">
                  <c:v>9.9127969999999994</c:v>
                </c:pt>
                <c:pt idx="53738">
                  <c:v>9.9058930000000007</c:v>
                </c:pt>
                <c:pt idx="53739">
                  <c:v>9.9115079999999995</c:v>
                </c:pt>
                <c:pt idx="53740">
                  <c:v>9.9147660000000002</c:v>
                </c:pt>
                <c:pt idx="53741">
                  <c:v>9.9003189999999996</c:v>
                </c:pt>
                <c:pt idx="53742">
                  <c:v>9.9020779999999995</c:v>
                </c:pt>
                <c:pt idx="53743">
                  <c:v>9.9149630000000002</c:v>
                </c:pt>
                <c:pt idx="53744">
                  <c:v>9.910679</c:v>
                </c:pt>
                <c:pt idx="53745">
                  <c:v>9.9013539999999995</c:v>
                </c:pt>
                <c:pt idx="53746">
                  <c:v>9.9087239999999994</c:v>
                </c:pt>
                <c:pt idx="53747">
                  <c:v>9.9116850000000003</c:v>
                </c:pt>
                <c:pt idx="53748">
                  <c:v>9.9046000000000003</c:v>
                </c:pt>
                <c:pt idx="53749">
                  <c:v>9.9100409999999997</c:v>
                </c:pt>
                <c:pt idx="53750">
                  <c:v>9.910717</c:v>
                </c:pt>
                <c:pt idx="53751">
                  <c:v>9.9087750000000003</c:v>
                </c:pt>
                <c:pt idx="53752">
                  <c:v>9.9137830000000005</c:v>
                </c:pt>
                <c:pt idx="53753">
                  <c:v>9.9102910000000008</c:v>
                </c:pt>
                <c:pt idx="53754">
                  <c:v>9.9054219999999997</c:v>
                </c:pt>
                <c:pt idx="53755">
                  <c:v>9.9090340000000001</c:v>
                </c:pt>
                <c:pt idx="53756">
                  <c:v>9.9115040000000008</c:v>
                </c:pt>
                <c:pt idx="53757">
                  <c:v>9.910406</c:v>
                </c:pt>
                <c:pt idx="53758">
                  <c:v>9.9153070000000003</c:v>
                </c:pt>
                <c:pt idx="53759">
                  <c:v>9.9158849999999994</c:v>
                </c:pt>
                <c:pt idx="53760">
                  <c:v>9.9115350000000007</c:v>
                </c:pt>
                <c:pt idx="53761">
                  <c:v>9.91798</c:v>
                </c:pt>
                <c:pt idx="53762">
                  <c:v>9.916976</c:v>
                </c:pt>
                <c:pt idx="53763">
                  <c:v>9.9034320000000005</c:v>
                </c:pt>
                <c:pt idx="53764">
                  <c:v>9.9016839999999995</c:v>
                </c:pt>
                <c:pt idx="53765">
                  <c:v>9.9142729999999997</c:v>
                </c:pt>
                <c:pt idx="53766">
                  <c:v>9.9192479999999996</c:v>
                </c:pt>
                <c:pt idx="53767">
                  <c:v>9.9101719999999993</c:v>
                </c:pt>
                <c:pt idx="53768">
                  <c:v>9.9149080000000005</c:v>
                </c:pt>
                <c:pt idx="53769">
                  <c:v>9.9231040000000004</c:v>
                </c:pt>
                <c:pt idx="53770">
                  <c:v>9.9145190000000003</c:v>
                </c:pt>
                <c:pt idx="53771">
                  <c:v>9.9179580000000005</c:v>
                </c:pt>
                <c:pt idx="53772">
                  <c:v>9.9218949999999992</c:v>
                </c:pt>
                <c:pt idx="53773">
                  <c:v>9.9145679999999992</c:v>
                </c:pt>
                <c:pt idx="53774">
                  <c:v>9.9196369999999998</c:v>
                </c:pt>
                <c:pt idx="53775">
                  <c:v>9.9241080000000004</c:v>
                </c:pt>
                <c:pt idx="53776">
                  <c:v>9.9158709999999992</c:v>
                </c:pt>
                <c:pt idx="53777">
                  <c:v>9.9131440000000008</c:v>
                </c:pt>
                <c:pt idx="53778">
                  <c:v>9.9201540000000001</c:v>
                </c:pt>
                <c:pt idx="53779">
                  <c:v>9.9187539999999998</c:v>
                </c:pt>
                <c:pt idx="53780">
                  <c:v>9.9114730000000009</c:v>
                </c:pt>
                <c:pt idx="53781">
                  <c:v>9.9164759999999994</c:v>
                </c:pt>
                <c:pt idx="53782">
                  <c:v>9.9171460000000007</c:v>
                </c:pt>
                <c:pt idx="53783">
                  <c:v>9.9121559999999995</c:v>
                </c:pt>
                <c:pt idx="53784">
                  <c:v>9.9153649999999995</c:v>
                </c:pt>
                <c:pt idx="53785">
                  <c:v>9.9165109999999999</c:v>
                </c:pt>
                <c:pt idx="53786">
                  <c:v>9.9147569999999998</c:v>
                </c:pt>
                <c:pt idx="53787">
                  <c:v>9.9176009999999994</c:v>
                </c:pt>
                <c:pt idx="53788">
                  <c:v>9.9231239999999996</c:v>
                </c:pt>
                <c:pt idx="53789">
                  <c:v>9.916086</c:v>
                </c:pt>
                <c:pt idx="53790">
                  <c:v>9.9170130000000007</c:v>
                </c:pt>
                <c:pt idx="53791">
                  <c:v>9.9240239999999993</c:v>
                </c:pt>
                <c:pt idx="53792">
                  <c:v>9.9143329999999992</c:v>
                </c:pt>
                <c:pt idx="53793">
                  <c:v>9.9124140000000001</c:v>
                </c:pt>
                <c:pt idx="53794">
                  <c:v>9.9165109999999999</c:v>
                </c:pt>
                <c:pt idx="53795">
                  <c:v>9.9156049999999993</c:v>
                </c:pt>
                <c:pt idx="53796">
                  <c:v>9.9176059999999993</c:v>
                </c:pt>
                <c:pt idx="53797">
                  <c:v>9.9208169999999996</c:v>
                </c:pt>
                <c:pt idx="53798">
                  <c:v>9.9242670000000004</c:v>
                </c:pt>
                <c:pt idx="53799">
                  <c:v>9.9184529999999995</c:v>
                </c:pt>
                <c:pt idx="53800">
                  <c:v>9.9139809999999997</c:v>
                </c:pt>
                <c:pt idx="53801">
                  <c:v>9.9187340000000006</c:v>
                </c:pt>
                <c:pt idx="53802">
                  <c:v>9.9186999999999994</c:v>
                </c:pt>
                <c:pt idx="53803">
                  <c:v>9.9216519999999999</c:v>
                </c:pt>
                <c:pt idx="53804">
                  <c:v>9.9212340000000001</c:v>
                </c:pt>
                <c:pt idx="53805">
                  <c:v>9.9171029999999991</c:v>
                </c:pt>
                <c:pt idx="53806">
                  <c:v>9.9228539999999992</c:v>
                </c:pt>
                <c:pt idx="53807">
                  <c:v>9.9267020000000006</c:v>
                </c:pt>
                <c:pt idx="53808">
                  <c:v>9.9194049999999994</c:v>
                </c:pt>
                <c:pt idx="53809">
                  <c:v>9.9194390000000006</c:v>
                </c:pt>
                <c:pt idx="53810">
                  <c:v>9.9287270000000003</c:v>
                </c:pt>
                <c:pt idx="53811">
                  <c:v>9.9218159999999997</c:v>
                </c:pt>
                <c:pt idx="53812">
                  <c:v>9.9180620000000008</c:v>
                </c:pt>
                <c:pt idx="53813">
                  <c:v>9.9296769999999999</c:v>
                </c:pt>
                <c:pt idx="53814">
                  <c:v>9.924213</c:v>
                </c:pt>
                <c:pt idx="53815">
                  <c:v>9.92239</c:v>
                </c:pt>
                <c:pt idx="53816">
                  <c:v>9.93215</c:v>
                </c:pt>
                <c:pt idx="53817">
                  <c:v>9.9236749999999994</c:v>
                </c:pt>
                <c:pt idx="53818">
                  <c:v>9.9185940000000006</c:v>
                </c:pt>
                <c:pt idx="53819">
                  <c:v>9.9255990000000001</c:v>
                </c:pt>
                <c:pt idx="53820">
                  <c:v>9.9194490000000002</c:v>
                </c:pt>
                <c:pt idx="53821">
                  <c:v>9.9145859999999999</c:v>
                </c:pt>
                <c:pt idx="53822">
                  <c:v>9.9263829999999995</c:v>
                </c:pt>
                <c:pt idx="53823">
                  <c:v>9.9230079999999994</c:v>
                </c:pt>
                <c:pt idx="53824">
                  <c:v>9.9125460000000007</c:v>
                </c:pt>
                <c:pt idx="53825">
                  <c:v>9.9225130000000004</c:v>
                </c:pt>
                <c:pt idx="53826">
                  <c:v>9.9262789999999992</c:v>
                </c:pt>
                <c:pt idx="53827">
                  <c:v>9.9157410000000006</c:v>
                </c:pt>
                <c:pt idx="53828">
                  <c:v>9.9111139999999995</c:v>
                </c:pt>
                <c:pt idx="53829">
                  <c:v>9.9231219999999993</c:v>
                </c:pt>
                <c:pt idx="53830">
                  <c:v>9.9335450000000005</c:v>
                </c:pt>
                <c:pt idx="53831">
                  <c:v>9.9332030000000007</c:v>
                </c:pt>
                <c:pt idx="53832">
                  <c:v>9.9318139999999993</c:v>
                </c:pt>
                <c:pt idx="53833">
                  <c:v>9.9178580000000007</c:v>
                </c:pt>
                <c:pt idx="53834">
                  <c:v>9.9211100000000005</c:v>
                </c:pt>
                <c:pt idx="53835">
                  <c:v>9.9389430000000001</c:v>
                </c:pt>
                <c:pt idx="53836">
                  <c:v>9.9258389999999999</c:v>
                </c:pt>
                <c:pt idx="53837">
                  <c:v>9.9181699999999999</c:v>
                </c:pt>
                <c:pt idx="53838">
                  <c:v>9.9325790000000005</c:v>
                </c:pt>
                <c:pt idx="53839">
                  <c:v>9.9335570000000004</c:v>
                </c:pt>
                <c:pt idx="53840">
                  <c:v>9.9261300000000006</c:v>
                </c:pt>
                <c:pt idx="53841">
                  <c:v>9.9304480000000002</c:v>
                </c:pt>
                <c:pt idx="53842">
                  <c:v>9.9284719999999993</c:v>
                </c:pt>
                <c:pt idx="53843">
                  <c:v>9.9170239999999996</c:v>
                </c:pt>
                <c:pt idx="53844">
                  <c:v>9.9250539999999994</c:v>
                </c:pt>
                <c:pt idx="53845">
                  <c:v>9.9299870000000006</c:v>
                </c:pt>
                <c:pt idx="53846">
                  <c:v>9.9208200000000009</c:v>
                </c:pt>
                <c:pt idx="53847">
                  <c:v>9.9270069999999997</c:v>
                </c:pt>
                <c:pt idx="53848">
                  <c:v>9.9317340000000005</c:v>
                </c:pt>
                <c:pt idx="53849">
                  <c:v>9.9250330000000009</c:v>
                </c:pt>
                <c:pt idx="53850">
                  <c:v>9.9193850000000001</c:v>
                </c:pt>
                <c:pt idx="53851">
                  <c:v>9.924709</c:v>
                </c:pt>
                <c:pt idx="53852">
                  <c:v>9.9322859999999995</c:v>
                </c:pt>
                <c:pt idx="53853">
                  <c:v>9.9256770000000003</c:v>
                </c:pt>
                <c:pt idx="53854">
                  <c:v>9.9239519999999999</c:v>
                </c:pt>
                <c:pt idx="53855">
                  <c:v>9.9274079999999998</c:v>
                </c:pt>
                <c:pt idx="53856">
                  <c:v>9.9221819999999994</c:v>
                </c:pt>
                <c:pt idx="53857">
                  <c:v>9.9266539999999992</c:v>
                </c:pt>
                <c:pt idx="53858">
                  <c:v>9.9341080000000002</c:v>
                </c:pt>
                <c:pt idx="53859">
                  <c:v>9.9280460000000001</c:v>
                </c:pt>
                <c:pt idx="53860">
                  <c:v>9.9271499999999993</c:v>
                </c:pt>
                <c:pt idx="53861">
                  <c:v>9.9368660000000002</c:v>
                </c:pt>
                <c:pt idx="53862">
                  <c:v>9.9352820000000008</c:v>
                </c:pt>
                <c:pt idx="53863">
                  <c:v>9.9297360000000001</c:v>
                </c:pt>
                <c:pt idx="53864">
                  <c:v>9.9281629999999996</c:v>
                </c:pt>
                <c:pt idx="53865">
                  <c:v>9.9194610000000001</c:v>
                </c:pt>
                <c:pt idx="53866">
                  <c:v>9.9270709999999998</c:v>
                </c:pt>
                <c:pt idx="53867">
                  <c:v>9.9369990000000001</c:v>
                </c:pt>
                <c:pt idx="53868">
                  <c:v>9.9286370000000002</c:v>
                </c:pt>
                <c:pt idx="53869">
                  <c:v>9.927638</c:v>
                </c:pt>
                <c:pt idx="53870">
                  <c:v>9.9404489999999992</c:v>
                </c:pt>
                <c:pt idx="53871">
                  <c:v>9.9415689999999994</c:v>
                </c:pt>
                <c:pt idx="53872">
                  <c:v>9.9270370000000003</c:v>
                </c:pt>
                <c:pt idx="53873">
                  <c:v>9.9268389999999993</c:v>
                </c:pt>
                <c:pt idx="53874">
                  <c:v>9.9314199999999992</c:v>
                </c:pt>
                <c:pt idx="53875">
                  <c:v>9.9276090000000003</c:v>
                </c:pt>
                <c:pt idx="53876">
                  <c:v>9.9335719999999998</c:v>
                </c:pt>
                <c:pt idx="53877">
                  <c:v>9.9339530000000007</c:v>
                </c:pt>
                <c:pt idx="53878">
                  <c:v>9.9326779999999992</c:v>
                </c:pt>
                <c:pt idx="53879">
                  <c:v>9.9458529999999996</c:v>
                </c:pt>
                <c:pt idx="53880">
                  <c:v>9.941675</c:v>
                </c:pt>
                <c:pt idx="53881">
                  <c:v>9.924118</c:v>
                </c:pt>
                <c:pt idx="53882">
                  <c:v>9.9294229999999999</c:v>
                </c:pt>
                <c:pt idx="53883">
                  <c:v>9.9414580000000008</c:v>
                </c:pt>
                <c:pt idx="53884">
                  <c:v>9.9321029999999997</c:v>
                </c:pt>
                <c:pt idx="53885">
                  <c:v>9.9249720000000003</c:v>
                </c:pt>
                <c:pt idx="53886">
                  <c:v>9.9317410000000006</c:v>
                </c:pt>
                <c:pt idx="53887">
                  <c:v>9.9308409999999991</c:v>
                </c:pt>
                <c:pt idx="53888">
                  <c:v>9.9359120000000001</c:v>
                </c:pt>
                <c:pt idx="53889">
                  <c:v>9.9392259999999997</c:v>
                </c:pt>
                <c:pt idx="53890">
                  <c:v>9.9251149999999999</c:v>
                </c:pt>
                <c:pt idx="53891">
                  <c:v>9.9266880000000004</c:v>
                </c:pt>
                <c:pt idx="53892">
                  <c:v>9.9417939999999998</c:v>
                </c:pt>
                <c:pt idx="53893">
                  <c:v>9.9389289999999999</c:v>
                </c:pt>
                <c:pt idx="53894">
                  <c:v>9.9260339999999996</c:v>
                </c:pt>
                <c:pt idx="53895">
                  <c:v>9.9329630000000009</c:v>
                </c:pt>
                <c:pt idx="53896">
                  <c:v>9.9400899999999996</c:v>
                </c:pt>
                <c:pt idx="53897">
                  <c:v>9.9325919999999996</c:v>
                </c:pt>
                <c:pt idx="53898">
                  <c:v>9.9388050000000003</c:v>
                </c:pt>
                <c:pt idx="53899">
                  <c:v>9.9409930000000006</c:v>
                </c:pt>
                <c:pt idx="53900">
                  <c:v>9.9329560000000008</c:v>
                </c:pt>
                <c:pt idx="53901">
                  <c:v>9.9411149999999999</c:v>
                </c:pt>
                <c:pt idx="53902">
                  <c:v>9.9438829999999996</c:v>
                </c:pt>
                <c:pt idx="53903">
                  <c:v>9.930714</c:v>
                </c:pt>
                <c:pt idx="53904">
                  <c:v>9.9365880000000004</c:v>
                </c:pt>
                <c:pt idx="53905">
                  <c:v>9.943524</c:v>
                </c:pt>
                <c:pt idx="53906">
                  <c:v>9.9252420000000008</c:v>
                </c:pt>
                <c:pt idx="53907">
                  <c:v>9.9256829999999994</c:v>
                </c:pt>
                <c:pt idx="53908">
                  <c:v>9.9437289999999994</c:v>
                </c:pt>
                <c:pt idx="53909">
                  <c:v>9.9360149999999994</c:v>
                </c:pt>
                <c:pt idx="53910">
                  <c:v>9.9256019999999996</c:v>
                </c:pt>
                <c:pt idx="53911">
                  <c:v>9.9330250000000007</c:v>
                </c:pt>
                <c:pt idx="53912">
                  <c:v>9.9383409999999994</c:v>
                </c:pt>
                <c:pt idx="53913">
                  <c:v>9.9380760000000006</c:v>
                </c:pt>
                <c:pt idx="53914">
                  <c:v>9.9410240000000005</c:v>
                </c:pt>
                <c:pt idx="53915">
                  <c:v>9.9402410000000003</c:v>
                </c:pt>
                <c:pt idx="53916">
                  <c:v>9.9355720000000005</c:v>
                </c:pt>
                <c:pt idx="53917">
                  <c:v>9.9442140000000006</c:v>
                </c:pt>
                <c:pt idx="53918">
                  <c:v>9.9466959999999993</c:v>
                </c:pt>
                <c:pt idx="53919">
                  <c:v>9.9368390000000009</c:v>
                </c:pt>
                <c:pt idx="53920">
                  <c:v>9.9449810000000003</c:v>
                </c:pt>
                <c:pt idx="53921">
                  <c:v>9.9496079999999996</c:v>
                </c:pt>
                <c:pt idx="53922">
                  <c:v>9.9397579999999994</c:v>
                </c:pt>
                <c:pt idx="53923">
                  <c:v>9.9473029999999998</c:v>
                </c:pt>
                <c:pt idx="53924">
                  <c:v>9.9544650000000008</c:v>
                </c:pt>
                <c:pt idx="53925">
                  <c:v>9.9424189999999992</c:v>
                </c:pt>
                <c:pt idx="53926">
                  <c:v>9.9419489999999993</c:v>
                </c:pt>
                <c:pt idx="53927">
                  <c:v>9.946752</c:v>
                </c:pt>
                <c:pt idx="53928">
                  <c:v>9.9325460000000003</c:v>
                </c:pt>
                <c:pt idx="53929">
                  <c:v>9.9339680000000001</c:v>
                </c:pt>
                <c:pt idx="53930">
                  <c:v>9.9464299999999994</c:v>
                </c:pt>
                <c:pt idx="53931">
                  <c:v>9.9335620000000002</c:v>
                </c:pt>
                <c:pt idx="53932">
                  <c:v>9.9323689999999996</c:v>
                </c:pt>
                <c:pt idx="53933">
                  <c:v>9.9471980000000002</c:v>
                </c:pt>
                <c:pt idx="53934">
                  <c:v>9.9411640000000006</c:v>
                </c:pt>
                <c:pt idx="53935">
                  <c:v>9.9341270000000002</c:v>
                </c:pt>
                <c:pt idx="53936">
                  <c:v>9.9411529999999999</c:v>
                </c:pt>
                <c:pt idx="53937">
                  <c:v>9.9372769999999999</c:v>
                </c:pt>
                <c:pt idx="53938">
                  <c:v>9.9296019999999992</c:v>
                </c:pt>
                <c:pt idx="53939">
                  <c:v>9.9423239999999993</c:v>
                </c:pt>
                <c:pt idx="53940">
                  <c:v>9.9534590000000005</c:v>
                </c:pt>
                <c:pt idx="53941">
                  <c:v>9.9416790000000006</c:v>
                </c:pt>
                <c:pt idx="53942">
                  <c:v>9.944566</c:v>
                </c:pt>
                <c:pt idx="53943">
                  <c:v>9.9573119999999999</c:v>
                </c:pt>
                <c:pt idx="53944">
                  <c:v>9.947343</c:v>
                </c:pt>
                <c:pt idx="53945">
                  <c:v>9.9423449999999995</c:v>
                </c:pt>
                <c:pt idx="53946">
                  <c:v>9.9491209999999999</c:v>
                </c:pt>
                <c:pt idx="53947">
                  <c:v>9.9407580000000006</c:v>
                </c:pt>
                <c:pt idx="53948">
                  <c:v>9.9331479999999992</c:v>
                </c:pt>
                <c:pt idx="53949">
                  <c:v>9.9468230000000002</c:v>
                </c:pt>
                <c:pt idx="53950">
                  <c:v>9.9479439999999997</c:v>
                </c:pt>
                <c:pt idx="53951">
                  <c:v>9.9354990000000001</c:v>
                </c:pt>
                <c:pt idx="53952">
                  <c:v>9.9455740000000006</c:v>
                </c:pt>
                <c:pt idx="53953">
                  <c:v>9.9531890000000001</c:v>
                </c:pt>
                <c:pt idx="53954">
                  <c:v>9.9420140000000004</c:v>
                </c:pt>
                <c:pt idx="53955">
                  <c:v>9.9404819999999994</c:v>
                </c:pt>
                <c:pt idx="53956">
                  <c:v>9.9477039999999999</c:v>
                </c:pt>
                <c:pt idx="53957">
                  <c:v>9.9430150000000008</c:v>
                </c:pt>
                <c:pt idx="53958">
                  <c:v>9.9386799999999997</c:v>
                </c:pt>
                <c:pt idx="53959">
                  <c:v>9.9465869999999992</c:v>
                </c:pt>
                <c:pt idx="53960">
                  <c:v>9.9439119999999992</c:v>
                </c:pt>
                <c:pt idx="53961">
                  <c:v>9.9411799999999992</c:v>
                </c:pt>
                <c:pt idx="53962">
                  <c:v>9.9509249999999998</c:v>
                </c:pt>
                <c:pt idx="53963">
                  <c:v>9.9454239999999992</c:v>
                </c:pt>
                <c:pt idx="53964">
                  <c:v>9.9385849999999998</c:v>
                </c:pt>
                <c:pt idx="53965">
                  <c:v>9.9496350000000007</c:v>
                </c:pt>
                <c:pt idx="53966">
                  <c:v>9.9533199999999997</c:v>
                </c:pt>
                <c:pt idx="53967">
                  <c:v>9.944661</c:v>
                </c:pt>
                <c:pt idx="53968">
                  <c:v>9.9495710000000006</c:v>
                </c:pt>
                <c:pt idx="53969">
                  <c:v>9.9513280000000002</c:v>
                </c:pt>
                <c:pt idx="53970">
                  <c:v>9.9372000000000007</c:v>
                </c:pt>
                <c:pt idx="53971">
                  <c:v>9.9417860000000005</c:v>
                </c:pt>
                <c:pt idx="53972">
                  <c:v>9.9519830000000002</c:v>
                </c:pt>
                <c:pt idx="53973">
                  <c:v>9.9466750000000008</c:v>
                </c:pt>
                <c:pt idx="53974">
                  <c:v>9.9474549999999997</c:v>
                </c:pt>
                <c:pt idx="53975">
                  <c:v>9.9508039999999998</c:v>
                </c:pt>
                <c:pt idx="53976">
                  <c:v>9.9465590000000006</c:v>
                </c:pt>
                <c:pt idx="53977">
                  <c:v>9.9491479999999992</c:v>
                </c:pt>
                <c:pt idx="53978">
                  <c:v>9.9587979999999998</c:v>
                </c:pt>
                <c:pt idx="53979">
                  <c:v>9.9547070000000009</c:v>
                </c:pt>
                <c:pt idx="53980">
                  <c:v>9.9501830000000009</c:v>
                </c:pt>
                <c:pt idx="53981">
                  <c:v>9.9581379999999999</c:v>
                </c:pt>
                <c:pt idx="53982">
                  <c:v>9.9515560000000001</c:v>
                </c:pt>
                <c:pt idx="53983">
                  <c:v>9.9454089999999997</c:v>
                </c:pt>
                <c:pt idx="53984">
                  <c:v>9.9529029999999992</c:v>
                </c:pt>
                <c:pt idx="53985">
                  <c:v>9.9494530000000001</c:v>
                </c:pt>
                <c:pt idx="53986">
                  <c:v>9.9442799999999991</c:v>
                </c:pt>
                <c:pt idx="53987">
                  <c:v>9.9493460000000002</c:v>
                </c:pt>
                <c:pt idx="53988">
                  <c:v>9.9470980000000004</c:v>
                </c:pt>
                <c:pt idx="53989">
                  <c:v>9.9397439999999992</c:v>
                </c:pt>
                <c:pt idx="53990">
                  <c:v>9.9485270000000003</c:v>
                </c:pt>
                <c:pt idx="53991">
                  <c:v>9.9544300000000003</c:v>
                </c:pt>
                <c:pt idx="53992">
                  <c:v>9.9499150000000007</c:v>
                </c:pt>
                <c:pt idx="53993">
                  <c:v>9.959403</c:v>
                </c:pt>
                <c:pt idx="53994">
                  <c:v>9.9596839999999993</c:v>
                </c:pt>
                <c:pt idx="53995">
                  <c:v>9.9533690000000004</c:v>
                </c:pt>
                <c:pt idx="53996">
                  <c:v>9.9600139999999993</c:v>
                </c:pt>
                <c:pt idx="53997">
                  <c:v>9.9528289999999995</c:v>
                </c:pt>
                <c:pt idx="53998">
                  <c:v>9.9411579999999997</c:v>
                </c:pt>
                <c:pt idx="53999">
                  <c:v>9.9517290000000003</c:v>
                </c:pt>
                <c:pt idx="54000">
                  <c:v>9.9614449999999994</c:v>
                </c:pt>
                <c:pt idx="54001">
                  <c:v>9.9513490000000004</c:v>
                </c:pt>
                <c:pt idx="54002">
                  <c:v>9.9518529999999998</c:v>
                </c:pt>
                <c:pt idx="54003">
                  <c:v>9.9634110000000007</c:v>
                </c:pt>
                <c:pt idx="54004">
                  <c:v>9.951651</c:v>
                </c:pt>
                <c:pt idx="54005">
                  <c:v>9.9494670000000003</c:v>
                </c:pt>
                <c:pt idx="54006">
                  <c:v>9.9640029999999999</c:v>
                </c:pt>
                <c:pt idx="54007">
                  <c:v>9.9591060000000002</c:v>
                </c:pt>
                <c:pt idx="54008">
                  <c:v>9.9456659999999992</c:v>
                </c:pt>
                <c:pt idx="54009">
                  <c:v>9.9469279999999998</c:v>
                </c:pt>
                <c:pt idx="54010">
                  <c:v>9.9561290000000007</c:v>
                </c:pt>
                <c:pt idx="54011">
                  <c:v>9.94787</c:v>
                </c:pt>
                <c:pt idx="54012">
                  <c:v>9.9439799999999998</c:v>
                </c:pt>
                <c:pt idx="54013">
                  <c:v>9.9597490000000004</c:v>
                </c:pt>
                <c:pt idx="54014">
                  <c:v>9.9545580000000005</c:v>
                </c:pt>
                <c:pt idx="54015">
                  <c:v>9.9508869999999998</c:v>
                </c:pt>
                <c:pt idx="54016">
                  <c:v>9.9609360000000002</c:v>
                </c:pt>
                <c:pt idx="54017">
                  <c:v>9.9510249999999996</c:v>
                </c:pt>
                <c:pt idx="54018">
                  <c:v>9.9475730000000002</c:v>
                </c:pt>
                <c:pt idx="54019">
                  <c:v>9.9612739999999995</c:v>
                </c:pt>
                <c:pt idx="54020">
                  <c:v>9.9602369999999993</c:v>
                </c:pt>
                <c:pt idx="54021">
                  <c:v>9.9550640000000001</c:v>
                </c:pt>
                <c:pt idx="54022">
                  <c:v>9.9656730000000007</c:v>
                </c:pt>
                <c:pt idx="54023">
                  <c:v>9.965522</c:v>
                </c:pt>
                <c:pt idx="54024">
                  <c:v>9.9503310000000003</c:v>
                </c:pt>
                <c:pt idx="54025">
                  <c:v>9.9549719999999997</c:v>
                </c:pt>
                <c:pt idx="54026">
                  <c:v>9.9664830000000002</c:v>
                </c:pt>
                <c:pt idx="54027">
                  <c:v>9.9573309999999999</c:v>
                </c:pt>
                <c:pt idx="54028">
                  <c:v>9.9521060000000006</c:v>
                </c:pt>
                <c:pt idx="54029">
                  <c:v>9.961214</c:v>
                </c:pt>
                <c:pt idx="54030">
                  <c:v>9.9577539999999996</c:v>
                </c:pt>
                <c:pt idx="54031">
                  <c:v>9.9517740000000003</c:v>
                </c:pt>
                <c:pt idx="54032">
                  <c:v>9.9635649999999991</c:v>
                </c:pt>
                <c:pt idx="54033">
                  <c:v>9.9640109999999993</c:v>
                </c:pt>
                <c:pt idx="54034">
                  <c:v>9.9557230000000008</c:v>
                </c:pt>
                <c:pt idx="54035">
                  <c:v>9.9661419999999996</c:v>
                </c:pt>
                <c:pt idx="54036">
                  <c:v>9.9683200000000003</c:v>
                </c:pt>
                <c:pt idx="54037">
                  <c:v>9.9548629999999996</c:v>
                </c:pt>
                <c:pt idx="54038">
                  <c:v>9.9547360000000005</c:v>
                </c:pt>
                <c:pt idx="54039">
                  <c:v>9.9599100000000007</c:v>
                </c:pt>
                <c:pt idx="54040">
                  <c:v>9.9520389999999992</c:v>
                </c:pt>
                <c:pt idx="54041">
                  <c:v>9.9528169999999996</c:v>
                </c:pt>
                <c:pt idx="54042">
                  <c:v>9.9647079999999999</c:v>
                </c:pt>
                <c:pt idx="54043">
                  <c:v>9.9573470000000004</c:v>
                </c:pt>
                <c:pt idx="54044">
                  <c:v>9.9517089999999993</c:v>
                </c:pt>
                <c:pt idx="54045">
                  <c:v>9.9617660000000008</c:v>
                </c:pt>
                <c:pt idx="54046">
                  <c:v>9.9595490000000009</c:v>
                </c:pt>
                <c:pt idx="54047">
                  <c:v>9.9571149999999999</c:v>
                </c:pt>
                <c:pt idx="54048">
                  <c:v>9.9638220000000004</c:v>
                </c:pt>
                <c:pt idx="54049">
                  <c:v>9.9613289999999992</c:v>
                </c:pt>
                <c:pt idx="54050">
                  <c:v>9.9544300000000003</c:v>
                </c:pt>
                <c:pt idx="54051">
                  <c:v>9.9581940000000007</c:v>
                </c:pt>
                <c:pt idx="54052">
                  <c:v>9.9630620000000008</c:v>
                </c:pt>
                <c:pt idx="54053">
                  <c:v>9.9539419999999996</c:v>
                </c:pt>
                <c:pt idx="54054">
                  <c:v>9.9546790000000005</c:v>
                </c:pt>
                <c:pt idx="54055">
                  <c:v>9.9683200000000003</c:v>
                </c:pt>
                <c:pt idx="54056">
                  <c:v>9.9693039999999993</c:v>
                </c:pt>
                <c:pt idx="54057">
                  <c:v>9.9648529999999997</c:v>
                </c:pt>
                <c:pt idx="54058">
                  <c:v>9.9654039999999995</c:v>
                </c:pt>
                <c:pt idx="54059">
                  <c:v>9.9677199999999999</c:v>
                </c:pt>
                <c:pt idx="54060">
                  <c:v>9.9724660000000007</c:v>
                </c:pt>
                <c:pt idx="54061">
                  <c:v>9.9739319999999996</c:v>
                </c:pt>
                <c:pt idx="54062">
                  <c:v>9.9644530000000007</c:v>
                </c:pt>
                <c:pt idx="54063">
                  <c:v>9.9641409999999997</c:v>
                </c:pt>
                <c:pt idx="54064">
                  <c:v>9.9712610000000002</c:v>
                </c:pt>
                <c:pt idx="54065">
                  <c:v>9.9607189999999992</c:v>
                </c:pt>
                <c:pt idx="54066">
                  <c:v>9.9615650000000002</c:v>
                </c:pt>
                <c:pt idx="54067">
                  <c:v>9.9743340000000007</c:v>
                </c:pt>
                <c:pt idx="54068">
                  <c:v>9.9679900000000004</c:v>
                </c:pt>
                <c:pt idx="54069">
                  <c:v>9.9622530000000005</c:v>
                </c:pt>
                <c:pt idx="54070">
                  <c:v>9.9615969999999994</c:v>
                </c:pt>
                <c:pt idx="54071">
                  <c:v>9.9590060000000005</c:v>
                </c:pt>
                <c:pt idx="54072">
                  <c:v>9.9631249999999998</c:v>
                </c:pt>
                <c:pt idx="54073">
                  <c:v>9.9630050000000008</c:v>
                </c:pt>
                <c:pt idx="54074">
                  <c:v>9.9518699999999995</c:v>
                </c:pt>
                <c:pt idx="54075">
                  <c:v>9.9496479999999998</c:v>
                </c:pt>
                <c:pt idx="54076">
                  <c:v>9.9647480000000002</c:v>
                </c:pt>
                <c:pt idx="54077">
                  <c:v>9.9721729999999997</c:v>
                </c:pt>
                <c:pt idx="54078">
                  <c:v>9.9660849999999996</c:v>
                </c:pt>
                <c:pt idx="54079">
                  <c:v>9.9673309999999997</c:v>
                </c:pt>
                <c:pt idx="54080">
                  <c:v>9.9677930000000003</c:v>
                </c:pt>
                <c:pt idx="54081">
                  <c:v>9.9628429999999994</c:v>
                </c:pt>
                <c:pt idx="54082">
                  <c:v>9.9674189999999996</c:v>
                </c:pt>
                <c:pt idx="54083">
                  <c:v>9.9735189999999996</c:v>
                </c:pt>
                <c:pt idx="54084">
                  <c:v>9.9694610000000008</c:v>
                </c:pt>
                <c:pt idx="54085">
                  <c:v>9.9674060000000004</c:v>
                </c:pt>
                <c:pt idx="54086">
                  <c:v>9.9699860000000005</c:v>
                </c:pt>
                <c:pt idx="54087">
                  <c:v>9.9630089999999996</c:v>
                </c:pt>
                <c:pt idx="54088">
                  <c:v>9.9648140000000005</c:v>
                </c:pt>
                <c:pt idx="54089">
                  <c:v>9.9756719999999994</c:v>
                </c:pt>
                <c:pt idx="54090">
                  <c:v>9.9711250000000007</c:v>
                </c:pt>
                <c:pt idx="54091">
                  <c:v>9.9685330000000008</c:v>
                </c:pt>
                <c:pt idx="54092">
                  <c:v>9.9725249999999992</c:v>
                </c:pt>
                <c:pt idx="54093">
                  <c:v>9.9652429999999992</c:v>
                </c:pt>
                <c:pt idx="54094">
                  <c:v>9.9623439999999999</c:v>
                </c:pt>
                <c:pt idx="54095">
                  <c:v>9.9679459999999995</c:v>
                </c:pt>
                <c:pt idx="54096">
                  <c:v>9.9640930000000001</c:v>
                </c:pt>
                <c:pt idx="54097">
                  <c:v>9.9544300000000003</c:v>
                </c:pt>
                <c:pt idx="54098">
                  <c:v>9.9618780000000005</c:v>
                </c:pt>
                <c:pt idx="54099">
                  <c:v>9.9721740000000008</c:v>
                </c:pt>
                <c:pt idx="54100">
                  <c:v>9.9661869999999997</c:v>
                </c:pt>
                <c:pt idx="54101">
                  <c:v>9.9656169999999999</c:v>
                </c:pt>
                <c:pt idx="54102">
                  <c:v>9.9717319999999994</c:v>
                </c:pt>
                <c:pt idx="54103">
                  <c:v>9.9697300000000002</c:v>
                </c:pt>
                <c:pt idx="54104">
                  <c:v>9.9665409999999994</c:v>
                </c:pt>
                <c:pt idx="54105">
                  <c:v>9.9733490000000007</c:v>
                </c:pt>
                <c:pt idx="54106">
                  <c:v>9.9760299999999997</c:v>
                </c:pt>
                <c:pt idx="54107">
                  <c:v>9.9679500000000001</c:v>
                </c:pt>
                <c:pt idx="54108">
                  <c:v>9.9668969999999995</c:v>
                </c:pt>
                <c:pt idx="54109">
                  <c:v>9.9685469999999992</c:v>
                </c:pt>
                <c:pt idx="54110">
                  <c:v>9.9720589999999998</c:v>
                </c:pt>
                <c:pt idx="54111">
                  <c:v>9.9753539999999994</c:v>
                </c:pt>
                <c:pt idx="54112">
                  <c:v>9.9709149999999998</c:v>
                </c:pt>
                <c:pt idx="54113">
                  <c:v>9.9692969999999992</c:v>
                </c:pt>
                <c:pt idx="54114">
                  <c:v>9.9721030000000006</c:v>
                </c:pt>
                <c:pt idx="54115">
                  <c:v>9.9740950000000002</c:v>
                </c:pt>
                <c:pt idx="54116">
                  <c:v>9.9685869999999994</c:v>
                </c:pt>
                <c:pt idx="54117">
                  <c:v>9.9719010000000008</c:v>
                </c:pt>
                <c:pt idx="54118">
                  <c:v>9.9845039999999994</c:v>
                </c:pt>
                <c:pt idx="54119">
                  <c:v>9.9763660000000005</c:v>
                </c:pt>
                <c:pt idx="54120">
                  <c:v>9.9692080000000001</c:v>
                </c:pt>
                <c:pt idx="54121">
                  <c:v>9.9792909999999999</c:v>
                </c:pt>
                <c:pt idx="54122">
                  <c:v>9.9777000000000005</c:v>
                </c:pt>
                <c:pt idx="54123">
                  <c:v>9.9683080000000004</c:v>
                </c:pt>
                <c:pt idx="54124">
                  <c:v>9.9751720000000006</c:v>
                </c:pt>
                <c:pt idx="54125">
                  <c:v>9.9807699999999997</c:v>
                </c:pt>
                <c:pt idx="54126">
                  <c:v>9.9678889999999996</c:v>
                </c:pt>
                <c:pt idx="54127">
                  <c:v>9.9730559999999997</c:v>
                </c:pt>
                <c:pt idx="54128">
                  <c:v>9.9820539999999998</c:v>
                </c:pt>
                <c:pt idx="54129">
                  <c:v>9.9675429999999992</c:v>
                </c:pt>
                <c:pt idx="54130">
                  <c:v>9.9681990000000003</c:v>
                </c:pt>
                <c:pt idx="54131">
                  <c:v>9.9762979999999999</c:v>
                </c:pt>
                <c:pt idx="54132">
                  <c:v>9.9714829999999992</c:v>
                </c:pt>
                <c:pt idx="54133">
                  <c:v>9.9778760000000002</c:v>
                </c:pt>
                <c:pt idx="54134">
                  <c:v>9.9858510000000003</c:v>
                </c:pt>
                <c:pt idx="54135">
                  <c:v>9.9681999999999995</c:v>
                </c:pt>
                <c:pt idx="54136">
                  <c:v>9.9577000000000009</c:v>
                </c:pt>
                <c:pt idx="54137">
                  <c:v>9.9774279999999997</c:v>
                </c:pt>
                <c:pt idx="54138">
                  <c:v>9.9772499999999997</c:v>
                </c:pt>
                <c:pt idx="54139">
                  <c:v>9.9660679999999999</c:v>
                </c:pt>
                <c:pt idx="54140">
                  <c:v>9.9822500000000005</c:v>
                </c:pt>
                <c:pt idx="54141">
                  <c:v>9.9829340000000002</c:v>
                </c:pt>
                <c:pt idx="54142">
                  <c:v>9.9682999999999993</c:v>
                </c:pt>
                <c:pt idx="54143">
                  <c:v>9.9790259999999993</c:v>
                </c:pt>
                <c:pt idx="54144">
                  <c:v>9.9890899999999991</c:v>
                </c:pt>
                <c:pt idx="54145">
                  <c:v>9.9758800000000001</c:v>
                </c:pt>
                <c:pt idx="54146">
                  <c:v>9.9755629999999993</c:v>
                </c:pt>
                <c:pt idx="54147">
                  <c:v>9.9866200000000003</c:v>
                </c:pt>
                <c:pt idx="54148">
                  <c:v>9.9732179999999993</c:v>
                </c:pt>
                <c:pt idx="54149">
                  <c:v>9.9680920000000004</c:v>
                </c:pt>
                <c:pt idx="54150">
                  <c:v>9.9832640000000001</c:v>
                </c:pt>
                <c:pt idx="54151">
                  <c:v>9.9782379999999993</c:v>
                </c:pt>
                <c:pt idx="54152">
                  <c:v>9.9732459999999996</c:v>
                </c:pt>
                <c:pt idx="54153">
                  <c:v>9.9857619999999994</c:v>
                </c:pt>
                <c:pt idx="54154">
                  <c:v>9.9882299999999997</c:v>
                </c:pt>
                <c:pt idx="54155">
                  <c:v>9.9797100000000007</c:v>
                </c:pt>
                <c:pt idx="54156">
                  <c:v>9.9779660000000003</c:v>
                </c:pt>
                <c:pt idx="54157">
                  <c:v>9.9778400000000005</c:v>
                </c:pt>
                <c:pt idx="54158">
                  <c:v>9.975244</c:v>
                </c:pt>
                <c:pt idx="54159">
                  <c:v>9.9832129999999992</c:v>
                </c:pt>
                <c:pt idx="54160">
                  <c:v>9.982742</c:v>
                </c:pt>
                <c:pt idx="54161">
                  <c:v>9.9720809999999993</c:v>
                </c:pt>
                <c:pt idx="54162">
                  <c:v>9.9740990000000007</c:v>
                </c:pt>
                <c:pt idx="54163">
                  <c:v>9.9781669999999991</c:v>
                </c:pt>
                <c:pt idx="54164">
                  <c:v>9.975911</c:v>
                </c:pt>
                <c:pt idx="54165">
                  <c:v>9.9743180000000002</c:v>
                </c:pt>
                <c:pt idx="54166">
                  <c:v>9.9784070000000007</c:v>
                </c:pt>
                <c:pt idx="54167">
                  <c:v>9.9804030000000008</c:v>
                </c:pt>
                <c:pt idx="54168">
                  <c:v>9.9792609999999993</c:v>
                </c:pt>
                <c:pt idx="54169">
                  <c:v>9.9847359999999998</c:v>
                </c:pt>
                <c:pt idx="54170">
                  <c:v>9.9810119999999998</c:v>
                </c:pt>
                <c:pt idx="54171">
                  <c:v>9.9761659999999992</c:v>
                </c:pt>
                <c:pt idx="54172">
                  <c:v>9.9861850000000008</c:v>
                </c:pt>
                <c:pt idx="54173">
                  <c:v>9.9844639999999991</c:v>
                </c:pt>
                <c:pt idx="54174">
                  <c:v>9.9767299999999999</c:v>
                </c:pt>
                <c:pt idx="54175">
                  <c:v>9.9858069999999994</c:v>
                </c:pt>
                <c:pt idx="54176">
                  <c:v>9.9865790000000008</c:v>
                </c:pt>
                <c:pt idx="54177">
                  <c:v>9.9778350000000007</c:v>
                </c:pt>
                <c:pt idx="54178">
                  <c:v>9.9861690000000003</c:v>
                </c:pt>
                <c:pt idx="54179">
                  <c:v>9.9887119999999996</c:v>
                </c:pt>
                <c:pt idx="54180">
                  <c:v>9.9800260000000005</c:v>
                </c:pt>
                <c:pt idx="54181">
                  <c:v>9.984477</c:v>
                </c:pt>
                <c:pt idx="54182">
                  <c:v>9.9872350000000001</c:v>
                </c:pt>
                <c:pt idx="54183">
                  <c:v>9.9796309999999995</c:v>
                </c:pt>
                <c:pt idx="54184">
                  <c:v>9.9829530000000002</c:v>
                </c:pt>
                <c:pt idx="54185">
                  <c:v>9.9888549999999992</c:v>
                </c:pt>
                <c:pt idx="54186">
                  <c:v>9.9794239999999999</c:v>
                </c:pt>
                <c:pt idx="54187">
                  <c:v>9.9748389999999993</c:v>
                </c:pt>
                <c:pt idx="54188">
                  <c:v>9.9826750000000004</c:v>
                </c:pt>
                <c:pt idx="54189">
                  <c:v>9.9816059999999993</c:v>
                </c:pt>
                <c:pt idx="54190">
                  <c:v>9.9812049999999992</c:v>
                </c:pt>
                <c:pt idx="54191">
                  <c:v>9.9925789999999992</c:v>
                </c:pt>
                <c:pt idx="54192">
                  <c:v>9.9921679999999995</c:v>
                </c:pt>
                <c:pt idx="54193">
                  <c:v>9.9870929999999998</c:v>
                </c:pt>
                <c:pt idx="54194">
                  <c:v>9.9877380000000002</c:v>
                </c:pt>
                <c:pt idx="54195">
                  <c:v>9.984432</c:v>
                </c:pt>
                <c:pt idx="54196">
                  <c:v>9.9862549999999999</c:v>
                </c:pt>
                <c:pt idx="54197">
                  <c:v>9.9931350000000005</c:v>
                </c:pt>
                <c:pt idx="54198">
                  <c:v>9.9880809999999993</c:v>
                </c:pt>
                <c:pt idx="54199">
                  <c:v>9.9724079999999997</c:v>
                </c:pt>
                <c:pt idx="54200">
                  <c:v>9.9771970000000003</c:v>
                </c:pt>
                <c:pt idx="54201">
                  <c:v>9.9909859999999995</c:v>
                </c:pt>
                <c:pt idx="54202">
                  <c:v>9.9813700000000001</c:v>
                </c:pt>
                <c:pt idx="54203">
                  <c:v>9.9783690000000007</c:v>
                </c:pt>
                <c:pt idx="54204">
                  <c:v>9.9872099999999993</c:v>
                </c:pt>
                <c:pt idx="54205">
                  <c:v>9.9838290000000001</c:v>
                </c:pt>
                <c:pt idx="54206">
                  <c:v>9.9862190000000002</c:v>
                </c:pt>
                <c:pt idx="54207">
                  <c:v>9.9968629999999994</c:v>
                </c:pt>
                <c:pt idx="54208">
                  <c:v>9.9887540000000001</c:v>
                </c:pt>
                <c:pt idx="54209">
                  <c:v>9.9753100000000003</c:v>
                </c:pt>
                <c:pt idx="54210">
                  <c:v>9.9890589999999992</c:v>
                </c:pt>
                <c:pt idx="54211">
                  <c:v>9.9977219999999996</c:v>
                </c:pt>
                <c:pt idx="54212">
                  <c:v>9.9852869999999996</c:v>
                </c:pt>
                <c:pt idx="54213">
                  <c:v>9.9913209999999992</c:v>
                </c:pt>
                <c:pt idx="54214">
                  <c:v>9.9980799999999999</c:v>
                </c:pt>
                <c:pt idx="54215">
                  <c:v>9.9880940000000002</c:v>
                </c:pt>
                <c:pt idx="54216">
                  <c:v>9.9892500000000002</c:v>
                </c:pt>
                <c:pt idx="54217">
                  <c:v>9.9968520000000005</c:v>
                </c:pt>
                <c:pt idx="54218">
                  <c:v>9.9919010000000004</c:v>
                </c:pt>
                <c:pt idx="54219">
                  <c:v>9.9864230000000003</c:v>
                </c:pt>
                <c:pt idx="54220">
                  <c:v>9.9871440000000007</c:v>
                </c:pt>
                <c:pt idx="54221">
                  <c:v>9.9794440000000009</c:v>
                </c:pt>
                <c:pt idx="54222">
                  <c:v>9.9803890000000006</c:v>
                </c:pt>
                <c:pt idx="54223">
                  <c:v>9.9951530000000002</c:v>
                </c:pt>
                <c:pt idx="54224">
                  <c:v>9.9968059999999994</c:v>
                </c:pt>
                <c:pt idx="54225">
                  <c:v>9.9939459999999993</c:v>
                </c:pt>
                <c:pt idx="54226">
                  <c:v>9.9918929999999992</c:v>
                </c:pt>
                <c:pt idx="54227">
                  <c:v>9.9927480000000006</c:v>
                </c:pt>
                <c:pt idx="54228">
                  <c:v>9.9962350000000004</c:v>
                </c:pt>
                <c:pt idx="54229">
                  <c:v>9.9940990000000003</c:v>
                </c:pt>
                <c:pt idx="54230">
                  <c:v>9.9922880000000003</c:v>
                </c:pt>
                <c:pt idx="54231">
                  <c:v>9.9889849999999996</c:v>
                </c:pt>
                <c:pt idx="54232">
                  <c:v>9.9920919999999995</c:v>
                </c:pt>
                <c:pt idx="54233">
                  <c:v>9.9987589999999997</c:v>
                </c:pt>
                <c:pt idx="54234">
                  <c:v>9.9943650000000002</c:v>
                </c:pt>
                <c:pt idx="54235">
                  <c:v>9.9884489999999992</c:v>
                </c:pt>
                <c:pt idx="54236">
                  <c:v>9.9855479999999996</c:v>
                </c:pt>
                <c:pt idx="54237">
                  <c:v>9.9851840000000003</c:v>
                </c:pt>
                <c:pt idx="54238">
                  <c:v>9.9896080000000005</c:v>
                </c:pt>
                <c:pt idx="54239">
                  <c:v>9.9914509999999996</c:v>
                </c:pt>
                <c:pt idx="54240">
                  <c:v>9.9850429999999992</c:v>
                </c:pt>
                <c:pt idx="54241">
                  <c:v>9.9851130000000001</c:v>
                </c:pt>
                <c:pt idx="54242">
                  <c:v>10.003682</c:v>
                </c:pt>
                <c:pt idx="54243">
                  <c:v>10.002295999999999</c:v>
                </c:pt>
                <c:pt idx="54244">
                  <c:v>9.9836559999999999</c:v>
                </c:pt>
                <c:pt idx="54245">
                  <c:v>9.988899</c:v>
                </c:pt>
                <c:pt idx="54246">
                  <c:v>9.9928519999999992</c:v>
                </c:pt>
                <c:pt idx="54247">
                  <c:v>9.9904089999999997</c:v>
                </c:pt>
                <c:pt idx="54248">
                  <c:v>9.9965919999999997</c:v>
                </c:pt>
                <c:pt idx="54249">
                  <c:v>9.9963549999999994</c:v>
                </c:pt>
                <c:pt idx="54250">
                  <c:v>9.9910840000000007</c:v>
                </c:pt>
                <c:pt idx="54251">
                  <c:v>9.9926960000000005</c:v>
                </c:pt>
                <c:pt idx="54252">
                  <c:v>9.9953780000000005</c:v>
                </c:pt>
                <c:pt idx="54253">
                  <c:v>9.9906690000000005</c:v>
                </c:pt>
                <c:pt idx="54254">
                  <c:v>9.9968669999999999</c:v>
                </c:pt>
                <c:pt idx="54255">
                  <c:v>10.006913000000001</c:v>
                </c:pt>
                <c:pt idx="54256">
                  <c:v>9.9987890000000004</c:v>
                </c:pt>
                <c:pt idx="54257">
                  <c:v>9.9944319999999998</c:v>
                </c:pt>
                <c:pt idx="54258">
                  <c:v>10.000933</c:v>
                </c:pt>
                <c:pt idx="54259">
                  <c:v>9.9999979999999997</c:v>
                </c:pt>
                <c:pt idx="54260">
                  <c:v>9.9899959999999997</c:v>
                </c:pt>
                <c:pt idx="54261">
                  <c:v>9.9911829999999995</c:v>
                </c:pt>
                <c:pt idx="54262">
                  <c:v>9.9947479999999995</c:v>
                </c:pt>
                <c:pt idx="54263">
                  <c:v>9.9884350000000008</c:v>
                </c:pt>
                <c:pt idx="54264">
                  <c:v>9.9963639999999998</c:v>
                </c:pt>
                <c:pt idx="54265">
                  <c:v>10.002481</c:v>
                </c:pt>
                <c:pt idx="54266">
                  <c:v>9.9943229999999996</c:v>
                </c:pt>
                <c:pt idx="54267">
                  <c:v>9.9990469999999991</c:v>
                </c:pt>
                <c:pt idx="54268">
                  <c:v>10.002903</c:v>
                </c:pt>
                <c:pt idx="54269">
                  <c:v>9.9935569999999991</c:v>
                </c:pt>
                <c:pt idx="54270">
                  <c:v>9.9924540000000004</c:v>
                </c:pt>
                <c:pt idx="54271">
                  <c:v>10.003272000000001</c:v>
                </c:pt>
                <c:pt idx="54272">
                  <c:v>10.001321000000001</c:v>
                </c:pt>
                <c:pt idx="54273">
                  <c:v>9.9901250000000008</c:v>
                </c:pt>
                <c:pt idx="54274">
                  <c:v>9.9976299999999991</c:v>
                </c:pt>
                <c:pt idx="54275">
                  <c:v>10.003014</c:v>
                </c:pt>
                <c:pt idx="54276">
                  <c:v>9.9969420000000007</c:v>
                </c:pt>
                <c:pt idx="54277">
                  <c:v>10.000946000000001</c:v>
                </c:pt>
                <c:pt idx="54278">
                  <c:v>10.007058000000001</c:v>
                </c:pt>
                <c:pt idx="54279">
                  <c:v>10.005775</c:v>
                </c:pt>
                <c:pt idx="54280">
                  <c:v>10.007861</c:v>
                </c:pt>
                <c:pt idx="54281">
                  <c:v>10.007127000000001</c:v>
                </c:pt>
                <c:pt idx="54282">
                  <c:v>9.9939450000000001</c:v>
                </c:pt>
                <c:pt idx="54283">
                  <c:v>9.9917990000000003</c:v>
                </c:pt>
                <c:pt idx="54284">
                  <c:v>9.9997710000000009</c:v>
                </c:pt>
                <c:pt idx="54285">
                  <c:v>9.9964169999999992</c:v>
                </c:pt>
                <c:pt idx="54286">
                  <c:v>9.9981880000000007</c:v>
                </c:pt>
                <c:pt idx="54287">
                  <c:v>10.001569</c:v>
                </c:pt>
                <c:pt idx="54288">
                  <c:v>9.9987320000000004</c:v>
                </c:pt>
                <c:pt idx="54289">
                  <c:v>10.005254000000001</c:v>
                </c:pt>
                <c:pt idx="54290">
                  <c:v>10.003781</c:v>
                </c:pt>
                <c:pt idx="54291">
                  <c:v>9.9938549999999999</c:v>
                </c:pt>
                <c:pt idx="54292">
                  <c:v>10.001517</c:v>
                </c:pt>
                <c:pt idx="54293">
                  <c:v>10.007645</c:v>
                </c:pt>
                <c:pt idx="54294">
                  <c:v>9.9936030000000002</c:v>
                </c:pt>
                <c:pt idx="54295">
                  <c:v>9.9910750000000004</c:v>
                </c:pt>
                <c:pt idx="54296">
                  <c:v>10.005029</c:v>
                </c:pt>
                <c:pt idx="54297">
                  <c:v>10.006320000000001</c:v>
                </c:pt>
                <c:pt idx="54298">
                  <c:v>10.005580999999999</c:v>
                </c:pt>
                <c:pt idx="54299">
                  <c:v>10.004429999999999</c:v>
                </c:pt>
                <c:pt idx="54300">
                  <c:v>10.003909</c:v>
                </c:pt>
                <c:pt idx="54301">
                  <c:v>10.009277000000001</c:v>
                </c:pt>
                <c:pt idx="54302">
                  <c:v>10.002784999999999</c:v>
                </c:pt>
                <c:pt idx="54303">
                  <c:v>9.9972150000000006</c:v>
                </c:pt>
                <c:pt idx="54304">
                  <c:v>9.9972910000000006</c:v>
                </c:pt>
                <c:pt idx="54305">
                  <c:v>9.9964969999999997</c:v>
                </c:pt>
                <c:pt idx="54306">
                  <c:v>9.9983120000000003</c:v>
                </c:pt>
                <c:pt idx="54307">
                  <c:v>10.004497000000001</c:v>
                </c:pt>
                <c:pt idx="54308">
                  <c:v>10.011459</c:v>
                </c:pt>
                <c:pt idx="54309">
                  <c:v>10.004434</c:v>
                </c:pt>
                <c:pt idx="54310">
                  <c:v>10.003079</c:v>
                </c:pt>
                <c:pt idx="54311">
                  <c:v>10.012414</c:v>
                </c:pt>
                <c:pt idx="54312">
                  <c:v>10.010023</c:v>
                </c:pt>
                <c:pt idx="54313">
                  <c:v>10.008319</c:v>
                </c:pt>
                <c:pt idx="54314">
                  <c:v>10.010861</c:v>
                </c:pt>
                <c:pt idx="54315">
                  <c:v>10.010769</c:v>
                </c:pt>
                <c:pt idx="54316">
                  <c:v>10.009221</c:v>
                </c:pt>
                <c:pt idx="54317">
                  <c:v>10.011105000000001</c:v>
                </c:pt>
                <c:pt idx="54318">
                  <c:v>10.011362999999999</c:v>
                </c:pt>
                <c:pt idx="54319">
                  <c:v>10.00198</c:v>
                </c:pt>
                <c:pt idx="54320">
                  <c:v>10.003461</c:v>
                </c:pt>
                <c:pt idx="54321">
                  <c:v>10.007724</c:v>
                </c:pt>
                <c:pt idx="54322">
                  <c:v>9.9973539999999996</c:v>
                </c:pt>
                <c:pt idx="54323">
                  <c:v>9.9974480000000003</c:v>
                </c:pt>
                <c:pt idx="54324">
                  <c:v>10.008452</c:v>
                </c:pt>
                <c:pt idx="54325">
                  <c:v>10.009979</c:v>
                </c:pt>
                <c:pt idx="54326">
                  <c:v>10.007759999999999</c:v>
                </c:pt>
                <c:pt idx="54327">
                  <c:v>10.010914</c:v>
                </c:pt>
                <c:pt idx="54328">
                  <c:v>10.004403999999999</c:v>
                </c:pt>
                <c:pt idx="54329">
                  <c:v>9.9944129999999998</c:v>
                </c:pt>
                <c:pt idx="54330">
                  <c:v>10.00055</c:v>
                </c:pt>
                <c:pt idx="54331">
                  <c:v>10.004137</c:v>
                </c:pt>
                <c:pt idx="54332">
                  <c:v>10.002405</c:v>
                </c:pt>
                <c:pt idx="54333">
                  <c:v>10.002133000000001</c:v>
                </c:pt>
                <c:pt idx="54334">
                  <c:v>10.009987000000001</c:v>
                </c:pt>
                <c:pt idx="54335">
                  <c:v>10.024101999999999</c:v>
                </c:pt>
                <c:pt idx="54336">
                  <c:v>10.019804000000001</c:v>
                </c:pt>
                <c:pt idx="54337">
                  <c:v>10.012810999999999</c:v>
                </c:pt>
                <c:pt idx="54338">
                  <c:v>10.016781</c:v>
                </c:pt>
                <c:pt idx="54339">
                  <c:v>10.012688000000001</c:v>
                </c:pt>
                <c:pt idx="54340">
                  <c:v>10.01047</c:v>
                </c:pt>
                <c:pt idx="54341">
                  <c:v>10.007438</c:v>
                </c:pt>
                <c:pt idx="54342">
                  <c:v>10.001858</c:v>
                </c:pt>
                <c:pt idx="54343">
                  <c:v>10.010424</c:v>
                </c:pt>
                <c:pt idx="54344">
                  <c:v>10.009937000000001</c:v>
                </c:pt>
                <c:pt idx="54345">
                  <c:v>9.9977049999999998</c:v>
                </c:pt>
                <c:pt idx="54346">
                  <c:v>9.9987560000000002</c:v>
                </c:pt>
                <c:pt idx="54347">
                  <c:v>10.010880999999999</c:v>
                </c:pt>
                <c:pt idx="54348">
                  <c:v>10.012726000000001</c:v>
                </c:pt>
                <c:pt idx="54349">
                  <c:v>10.007804999999999</c:v>
                </c:pt>
                <c:pt idx="54350">
                  <c:v>10.011632000000001</c:v>
                </c:pt>
                <c:pt idx="54351">
                  <c:v>10.010354</c:v>
                </c:pt>
                <c:pt idx="54352">
                  <c:v>10.008437000000001</c:v>
                </c:pt>
                <c:pt idx="54353">
                  <c:v>10.016449</c:v>
                </c:pt>
                <c:pt idx="54354">
                  <c:v>10.016063000000001</c:v>
                </c:pt>
                <c:pt idx="54355">
                  <c:v>10.007876</c:v>
                </c:pt>
                <c:pt idx="54356">
                  <c:v>10.009484</c:v>
                </c:pt>
                <c:pt idx="54357">
                  <c:v>10.017517</c:v>
                </c:pt>
                <c:pt idx="54358">
                  <c:v>10.018643000000001</c:v>
                </c:pt>
                <c:pt idx="54359">
                  <c:v>10.016432999999999</c:v>
                </c:pt>
                <c:pt idx="54360">
                  <c:v>10.010046000000001</c:v>
                </c:pt>
                <c:pt idx="54361">
                  <c:v>10.006819</c:v>
                </c:pt>
                <c:pt idx="54362">
                  <c:v>10.01703</c:v>
                </c:pt>
                <c:pt idx="54363">
                  <c:v>10.016301</c:v>
                </c:pt>
                <c:pt idx="54364">
                  <c:v>10.006031999999999</c:v>
                </c:pt>
                <c:pt idx="54365">
                  <c:v>10.005941</c:v>
                </c:pt>
                <c:pt idx="54366">
                  <c:v>10.012008</c:v>
                </c:pt>
                <c:pt idx="54367">
                  <c:v>10.010210000000001</c:v>
                </c:pt>
                <c:pt idx="54368">
                  <c:v>10.006109</c:v>
                </c:pt>
                <c:pt idx="54369">
                  <c:v>10.014006999999999</c:v>
                </c:pt>
                <c:pt idx="54370">
                  <c:v>10.019473</c:v>
                </c:pt>
                <c:pt idx="54371">
                  <c:v>10.019914</c:v>
                </c:pt>
                <c:pt idx="54372">
                  <c:v>10.024388</c:v>
                </c:pt>
                <c:pt idx="54373">
                  <c:v>10.018957</c:v>
                </c:pt>
                <c:pt idx="54374">
                  <c:v>10.014711999999999</c:v>
                </c:pt>
                <c:pt idx="54375">
                  <c:v>10.021528</c:v>
                </c:pt>
                <c:pt idx="54376">
                  <c:v>10.024623999999999</c:v>
                </c:pt>
                <c:pt idx="54377">
                  <c:v>10.016895999999999</c:v>
                </c:pt>
                <c:pt idx="54378">
                  <c:v>10.018409999999999</c:v>
                </c:pt>
                <c:pt idx="54379">
                  <c:v>10.028249000000001</c:v>
                </c:pt>
                <c:pt idx="54380">
                  <c:v>10.022243</c:v>
                </c:pt>
                <c:pt idx="54381">
                  <c:v>10.016667999999999</c:v>
                </c:pt>
                <c:pt idx="54382">
                  <c:v>10.017866</c:v>
                </c:pt>
                <c:pt idx="54383">
                  <c:v>10.013432</c:v>
                </c:pt>
                <c:pt idx="54384">
                  <c:v>10.015613999999999</c:v>
                </c:pt>
                <c:pt idx="54385">
                  <c:v>10.011312999999999</c:v>
                </c:pt>
                <c:pt idx="54386">
                  <c:v>10.003983</c:v>
                </c:pt>
                <c:pt idx="54387">
                  <c:v>10.012445</c:v>
                </c:pt>
                <c:pt idx="54388">
                  <c:v>10.023213</c:v>
                </c:pt>
                <c:pt idx="54389">
                  <c:v>10.015342</c:v>
                </c:pt>
                <c:pt idx="54390">
                  <c:v>10.006746</c:v>
                </c:pt>
                <c:pt idx="54391">
                  <c:v>10.024049</c:v>
                </c:pt>
                <c:pt idx="54392">
                  <c:v>10.024267999999999</c:v>
                </c:pt>
                <c:pt idx="54393">
                  <c:v>10.009219999999999</c:v>
                </c:pt>
                <c:pt idx="54394">
                  <c:v>10.02023</c:v>
                </c:pt>
                <c:pt idx="54395">
                  <c:v>10.02651</c:v>
                </c:pt>
                <c:pt idx="54396">
                  <c:v>10.016157</c:v>
                </c:pt>
                <c:pt idx="54397">
                  <c:v>10.014258999999999</c:v>
                </c:pt>
                <c:pt idx="54398">
                  <c:v>10.017034000000001</c:v>
                </c:pt>
                <c:pt idx="54399">
                  <c:v>10.014341</c:v>
                </c:pt>
                <c:pt idx="54400">
                  <c:v>10.014784000000001</c:v>
                </c:pt>
                <c:pt idx="54401">
                  <c:v>10.013422</c:v>
                </c:pt>
                <c:pt idx="54402">
                  <c:v>10.011374</c:v>
                </c:pt>
                <c:pt idx="54403">
                  <c:v>10.02436</c:v>
                </c:pt>
                <c:pt idx="54404">
                  <c:v>10.030786000000001</c:v>
                </c:pt>
                <c:pt idx="54405">
                  <c:v>10.017616</c:v>
                </c:pt>
                <c:pt idx="54406">
                  <c:v>10.015765</c:v>
                </c:pt>
                <c:pt idx="54407">
                  <c:v>10.026669999999999</c:v>
                </c:pt>
                <c:pt idx="54408">
                  <c:v>10.023289</c:v>
                </c:pt>
                <c:pt idx="54409">
                  <c:v>10.011323000000001</c:v>
                </c:pt>
                <c:pt idx="54410">
                  <c:v>10.014146999999999</c:v>
                </c:pt>
                <c:pt idx="54411">
                  <c:v>10.021350999999999</c:v>
                </c:pt>
                <c:pt idx="54412">
                  <c:v>10.021086</c:v>
                </c:pt>
                <c:pt idx="54413">
                  <c:v>10.023799</c:v>
                </c:pt>
                <c:pt idx="54414">
                  <c:v>10.021858999999999</c:v>
                </c:pt>
                <c:pt idx="54415">
                  <c:v>10.014951999999999</c:v>
                </c:pt>
                <c:pt idx="54416">
                  <c:v>10.018545</c:v>
                </c:pt>
                <c:pt idx="54417">
                  <c:v>10.025883</c:v>
                </c:pt>
                <c:pt idx="54418">
                  <c:v>10.026437</c:v>
                </c:pt>
                <c:pt idx="54419">
                  <c:v>10.021357999999999</c:v>
                </c:pt>
                <c:pt idx="54420">
                  <c:v>10.020110000000001</c:v>
                </c:pt>
                <c:pt idx="54421">
                  <c:v>10.020662</c:v>
                </c:pt>
                <c:pt idx="54422">
                  <c:v>10.02289</c:v>
                </c:pt>
                <c:pt idx="54423">
                  <c:v>10.025853</c:v>
                </c:pt>
                <c:pt idx="54424">
                  <c:v>10.021967</c:v>
                </c:pt>
                <c:pt idx="54425">
                  <c:v>10.025727</c:v>
                </c:pt>
                <c:pt idx="54426">
                  <c:v>10.027893000000001</c:v>
                </c:pt>
                <c:pt idx="54427">
                  <c:v>10.023358</c:v>
                </c:pt>
                <c:pt idx="54428">
                  <c:v>10.028968000000001</c:v>
                </c:pt>
                <c:pt idx="54429">
                  <c:v>10.03112</c:v>
                </c:pt>
                <c:pt idx="54430">
                  <c:v>10.023828</c:v>
                </c:pt>
                <c:pt idx="54431">
                  <c:v>10.023227</c:v>
                </c:pt>
                <c:pt idx="54432">
                  <c:v>10.031685</c:v>
                </c:pt>
                <c:pt idx="54433">
                  <c:v>10.025817999999999</c:v>
                </c:pt>
                <c:pt idx="54434">
                  <c:v>10.011431</c:v>
                </c:pt>
                <c:pt idx="54435">
                  <c:v>10.022474000000001</c:v>
                </c:pt>
                <c:pt idx="54436">
                  <c:v>10.029590000000001</c:v>
                </c:pt>
                <c:pt idx="54437">
                  <c:v>10.021269999999999</c:v>
                </c:pt>
                <c:pt idx="54438">
                  <c:v>10.029754000000001</c:v>
                </c:pt>
                <c:pt idx="54439">
                  <c:v>10.035294</c:v>
                </c:pt>
                <c:pt idx="54440">
                  <c:v>10.020847</c:v>
                </c:pt>
                <c:pt idx="54441">
                  <c:v>10.024281999999999</c:v>
                </c:pt>
                <c:pt idx="54442">
                  <c:v>10.038145</c:v>
                </c:pt>
                <c:pt idx="54443">
                  <c:v>10.023688999999999</c:v>
                </c:pt>
                <c:pt idx="54444">
                  <c:v>10.020336</c:v>
                </c:pt>
                <c:pt idx="54445">
                  <c:v>10.040875</c:v>
                </c:pt>
                <c:pt idx="54446">
                  <c:v>10.029902</c:v>
                </c:pt>
                <c:pt idx="54447">
                  <c:v>10.015088</c:v>
                </c:pt>
                <c:pt idx="54448">
                  <c:v>10.035216999999999</c:v>
                </c:pt>
                <c:pt idx="54449">
                  <c:v>10.039106</c:v>
                </c:pt>
                <c:pt idx="54450">
                  <c:v>10.020441999999999</c:v>
                </c:pt>
                <c:pt idx="54451">
                  <c:v>10.026025000000001</c:v>
                </c:pt>
                <c:pt idx="54452">
                  <c:v>10.034043</c:v>
                </c:pt>
                <c:pt idx="54453">
                  <c:v>10.018082</c:v>
                </c:pt>
                <c:pt idx="54454">
                  <c:v>10.01915</c:v>
                </c:pt>
                <c:pt idx="54455">
                  <c:v>10.029322000000001</c:v>
                </c:pt>
                <c:pt idx="54456">
                  <c:v>10.01947</c:v>
                </c:pt>
                <c:pt idx="54457">
                  <c:v>10.023657999999999</c:v>
                </c:pt>
                <c:pt idx="54458">
                  <c:v>10.036367</c:v>
                </c:pt>
                <c:pt idx="54459">
                  <c:v>10.032000999999999</c:v>
                </c:pt>
                <c:pt idx="54460">
                  <c:v>10.032818000000001</c:v>
                </c:pt>
                <c:pt idx="54461">
                  <c:v>10.045973</c:v>
                </c:pt>
                <c:pt idx="54462">
                  <c:v>10.03781</c:v>
                </c:pt>
                <c:pt idx="54463">
                  <c:v>10.02094</c:v>
                </c:pt>
                <c:pt idx="54464">
                  <c:v>10.031475</c:v>
                </c:pt>
                <c:pt idx="54465">
                  <c:v>10.030678</c:v>
                </c:pt>
                <c:pt idx="54466">
                  <c:v>10.012383</c:v>
                </c:pt>
                <c:pt idx="54467">
                  <c:v>10.024801</c:v>
                </c:pt>
                <c:pt idx="54468">
                  <c:v>10.03504</c:v>
                </c:pt>
                <c:pt idx="54469">
                  <c:v>10.024072</c:v>
                </c:pt>
                <c:pt idx="54470">
                  <c:v>10.029343000000001</c:v>
                </c:pt>
                <c:pt idx="54471">
                  <c:v>10.040442000000001</c:v>
                </c:pt>
                <c:pt idx="54472">
                  <c:v>10.035513999999999</c:v>
                </c:pt>
                <c:pt idx="54473">
                  <c:v>10.034736000000001</c:v>
                </c:pt>
                <c:pt idx="54474">
                  <c:v>10.040025</c:v>
                </c:pt>
                <c:pt idx="54475">
                  <c:v>10.029748</c:v>
                </c:pt>
                <c:pt idx="54476">
                  <c:v>10.026285</c:v>
                </c:pt>
                <c:pt idx="54477">
                  <c:v>10.036061</c:v>
                </c:pt>
                <c:pt idx="54478">
                  <c:v>10.023517</c:v>
                </c:pt>
                <c:pt idx="54479">
                  <c:v>10.015943</c:v>
                </c:pt>
                <c:pt idx="54480">
                  <c:v>10.036751000000001</c:v>
                </c:pt>
                <c:pt idx="54481">
                  <c:v>10.043612</c:v>
                </c:pt>
                <c:pt idx="54482">
                  <c:v>10.031547</c:v>
                </c:pt>
                <c:pt idx="54483">
                  <c:v>10.041656</c:v>
                </c:pt>
                <c:pt idx="54484">
                  <c:v>10.047250999999999</c:v>
                </c:pt>
                <c:pt idx="54485">
                  <c:v>10.023949</c:v>
                </c:pt>
                <c:pt idx="54486">
                  <c:v>10.030563000000001</c:v>
                </c:pt>
                <c:pt idx="54487">
                  <c:v>10.052531999999999</c:v>
                </c:pt>
                <c:pt idx="54488">
                  <c:v>10.036839000000001</c:v>
                </c:pt>
                <c:pt idx="54489">
                  <c:v>10.025323</c:v>
                </c:pt>
                <c:pt idx="54490">
                  <c:v>10.034990000000001</c:v>
                </c:pt>
                <c:pt idx="54491">
                  <c:v>10.031548000000001</c:v>
                </c:pt>
                <c:pt idx="54492">
                  <c:v>10.019935</c:v>
                </c:pt>
                <c:pt idx="54493">
                  <c:v>10.027342000000001</c:v>
                </c:pt>
                <c:pt idx="54494">
                  <c:v>10.038928</c:v>
                </c:pt>
                <c:pt idx="54495">
                  <c:v>10.03308</c:v>
                </c:pt>
                <c:pt idx="54496">
                  <c:v>10.033969000000001</c:v>
                </c:pt>
                <c:pt idx="54497">
                  <c:v>10.037929</c:v>
                </c:pt>
                <c:pt idx="54498">
                  <c:v>10.033718</c:v>
                </c:pt>
                <c:pt idx="54499">
                  <c:v>10.039896000000001</c:v>
                </c:pt>
                <c:pt idx="54500">
                  <c:v>10.044377000000001</c:v>
                </c:pt>
                <c:pt idx="54501">
                  <c:v>10.0328</c:v>
                </c:pt>
                <c:pt idx="54502">
                  <c:v>10.029370999999999</c:v>
                </c:pt>
                <c:pt idx="54503">
                  <c:v>10.041759000000001</c:v>
                </c:pt>
                <c:pt idx="54504">
                  <c:v>10.035549</c:v>
                </c:pt>
                <c:pt idx="54505">
                  <c:v>10.025372000000001</c:v>
                </c:pt>
                <c:pt idx="54506">
                  <c:v>10.040343999999999</c:v>
                </c:pt>
                <c:pt idx="54507">
                  <c:v>10.042047</c:v>
                </c:pt>
                <c:pt idx="54508">
                  <c:v>10.033822000000001</c:v>
                </c:pt>
                <c:pt idx="54509">
                  <c:v>10.041382</c:v>
                </c:pt>
                <c:pt idx="54510">
                  <c:v>10.045859999999999</c:v>
                </c:pt>
                <c:pt idx="54511">
                  <c:v>10.043492000000001</c:v>
                </c:pt>
                <c:pt idx="54512">
                  <c:v>10.044902</c:v>
                </c:pt>
                <c:pt idx="54513">
                  <c:v>10.040514</c:v>
                </c:pt>
                <c:pt idx="54514">
                  <c:v>10.030903</c:v>
                </c:pt>
                <c:pt idx="54515">
                  <c:v>10.035265000000001</c:v>
                </c:pt>
                <c:pt idx="54516">
                  <c:v>10.039774</c:v>
                </c:pt>
                <c:pt idx="54517">
                  <c:v>10.028914</c:v>
                </c:pt>
                <c:pt idx="54518">
                  <c:v>10.032866</c:v>
                </c:pt>
                <c:pt idx="54519">
                  <c:v>10.042804</c:v>
                </c:pt>
                <c:pt idx="54520">
                  <c:v>10.034974999999999</c:v>
                </c:pt>
                <c:pt idx="54521">
                  <c:v>10.029980999999999</c:v>
                </c:pt>
                <c:pt idx="54522">
                  <c:v>10.041513999999999</c:v>
                </c:pt>
                <c:pt idx="54523">
                  <c:v>10.048427</c:v>
                </c:pt>
                <c:pt idx="54524">
                  <c:v>10.038942</c:v>
                </c:pt>
                <c:pt idx="54525">
                  <c:v>10.040324999999999</c:v>
                </c:pt>
                <c:pt idx="54526">
                  <c:v>10.045413999999999</c:v>
                </c:pt>
                <c:pt idx="54527">
                  <c:v>10.041855999999999</c:v>
                </c:pt>
                <c:pt idx="54528">
                  <c:v>10.043189999999999</c:v>
                </c:pt>
                <c:pt idx="54529">
                  <c:v>10.039135999999999</c:v>
                </c:pt>
                <c:pt idx="54530">
                  <c:v>10.042576</c:v>
                </c:pt>
                <c:pt idx="54531">
                  <c:v>10.04993</c:v>
                </c:pt>
                <c:pt idx="54532">
                  <c:v>10.041069999999999</c:v>
                </c:pt>
                <c:pt idx="54533">
                  <c:v>10.039216</c:v>
                </c:pt>
                <c:pt idx="54534">
                  <c:v>10.048370999999999</c:v>
                </c:pt>
                <c:pt idx="54535">
                  <c:v>10.047406000000001</c:v>
                </c:pt>
                <c:pt idx="54536">
                  <c:v>10.035689</c:v>
                </c:pt>
                <c:pt idx="54537">
                  <c:v>10.03572</c:v>
                </c:pt>
                <c:pt idx="54538">
                  <c:v>10.039270999999999</c:v>
                </c:pt>
                <c:pt idx="54539">
                  <c:v>10.031867999999999</c:v>
                </c:pt>
                <c:pt idx="54540">
                  <c:v>10.041294000000001</c:v>
                </c:pt>
                <c:pt idx="54541">
                  <c:v>10.046450999999999</c:v>
                </c:pt>
                <c:pt idx="54542">
                  <c:v>10.034736000000001</c:v>
                </c:pt>
                <c:pt idx="54543">
                  <c:v>10.041128</c:v>
                </c:pt>
                <c:pt idx="54544">
                  <c:v>10.051617999999999</c:v>
                </c:pt>
                <c:pt idx="54545">
                  <c:v>10.048360000000001</c:v>
                </c:pt>
                <c:pt idx="54546">
                  <c:v>10.046915</c:v>
                </c:pt>
                <c:pt idx="54547">
                  <c:v>10.049809</c:v>
                </c:pt>
                <c:pt idx="54548">
                  <c:v>10.041204</c:v>
                </c:pt>
                <c:pt idx="54549">
                  <c:v>10.035138</c:v>
                </c:pt>
                <c:pt idx="54550">
                  <c:v>10.046249</c:v>
                </c:pt>
                <c:pt idx="54551">
                  <c:v>10.04618</c:v>
                </c:pt>
                <c:pt idx="54552">
                  <c:v>10.042665</c:v>
                </c:pt>
                <c:pt idx="54553">
                  <c:v>10.049452</c:v>
                </c:pt>
                <c:pt idx="54554">
                  <c:v>10.049638</c:v>
                </c:pt>
                <c:pt idx="54555">
                  <c:v>10.043739</c:v>
                </c:pt>
                <c:pt idx="54556">
                  <c:v>10.048155</c:v>
                </c:pt>
                <c:pt idx="54557">
                  <c:v>10.052274000000001</c:v>
                </c:pt>
                <c:pt idx="54558">
                  <c:v>10.040677000000001</c:v>
                </c:pt>
                <c:pt idx="54559">
                  <c:v>10.045405000000001</c:v>
                </c:pt>
                <c:pt idx="54560">
                  <c:v>10.053095000000001</c:v>
                </c:pt>
                <c:pt idx="54561">
                  <c:v>10.034373</c:v>
                </c:pt>
                <c:pt idx="54562">
                  <c:v>10.032235</c:v>
                </c:pt>
                <c:pt idx="54563">
                  <c:v>10.045502000000001</c:v>
                </c:pt>
                <c:pt idx="54564">
                  <c:v>10.040231</c:v>
                </c:pt>
                <c:pt idx="54565">
                  <c:v>10.040817000000001</c:v>
                </c:pt>
                <c:pt idx="54566">
                  <c:v>10.057448000000001</c:v>
                </c:pt>
                <c:pt idx="54567">
                  <c:v>10.063765999999999</c:v>
                </c:pt>
                <c:pt idx="54568">
                  <c:v>10.060482</c:v>
                </c:pt>
                <c:pt idx="54569">
                  <c:v>10.058159</c:v>
                </c:pt>
                <c:pt idx="54570">
                  <c:v>10.04594</c:v>
                </c:pt>
                <c:pt idx="54571">
                  <c:v>10.034606999999999</c:v>
                </c:pt>
                <c:pt idx="54572">
                  <c:v>10.044161000000001</c:v>
                </c:pt>
                <c:pt idx="54573">
                  <c:v>10.050096</c:v>
                </c:pt>
                <c:pt idx="54574">
                  <c:v>10.044682</c:v>
                </c:pt>
                <c:pt idx="54575">
                  <c:v>10.044063</c:v>
                </c:pt>
                <c:pt idx="54576">
                  <c:v>10.045425</c:v>
                </c:pt>
                <c:pt idx="54577">
                  <c:v>10.045279000000001</c:v>
                </c:pt>
                <c:pt idx="54578">
                  <c:v>10.050136</c:v>
                </c:pt>
                <c:pt idx="54579">
                  <c:v>10.058059</c:v>
                </c:pt>
                <c:pt idx="54580">
                  <c:v>10.050449</c:v>
                </c:pt>
                <c:pt idx="54581">
                  <c:v>10.048083</c:v>
                </c:pt>
                <c:pt idx="54582">
                  <c:v>10.061043</c:v>
                </c:pt>
                <c:pt idx="54583">
                  <c:v>10.048149</c:v>
                </c:pt>
                <c:pt idx="54584">
                  <c:v>10.03227</c:v>
                </c:pt>
                <c:pt idx="54585">
                  <c:v>10.050627</c:v>
                </c:pt>
                <c:pt idx="54586">
                  <c:v>10.059746000000001</c:v>
                </c:pt>
                <c:pt idx="54587">
                  <c:v>10.042263999999999</c:v>
                </c:pt>
                <c:pt idx="54588">
                  <c:v>10.044193</c:v>
                </c:pt>
                <c:pt idx="54589">
                  <c:v>10.059711999999999</c:v>
                </c:pt>
                <c:pt idx="54590">
                  <c:v>10.055294999999999</c:v>
                </c:pt>
                <c:pt idx="54591">
                  <c:v>10.052358</c:v>
                </c:pt>
                <c:pt idx="54592">
                  <c:v>10.05729</c:v>
                </c:pt>
                <c:pt idx="54593">
                  <c:v>10.056552</c:v>
                </c:pt>
                <c:pt idx="54594">
                  <c:v>10.056182</c:v>
                </c:pt>
                <c:pt idx="54595">
                  <c:v>10.052039000000001</c:v>
                </c:pt>
                <c:pt idx="54596">
                  <c:v>10.044506</c:v>
                </c:pt>
                <c:pt idx="54597">
                  <c:v>10.044824</c:v>
                </c:pt>
                <c:pt idx="54598">
                  <c:v>10.050753</c:v>
                </c:pt>
                <c:pt idx="54599">
                  <c:v>10.051902</c:v>
                </c:pt>
                <c:pt idx="54600">
                  <c:v>10.049481</c:v>
                </c:pt>
                <c:pt idx="54601">
                  <c:v>10.054363</c:v>
                </c:pt>
                <c:pt idx="54602">
                  <c:v>10.060083000000001</c:v>
                </c:pt>
                <c:pt idx="54603">
                  <c:v>10.055426000000001</c:v>
                </c:pt>
                <c:pt idx="54604">
                  <c:v>10.052360999999999</c:v>
                </c:pt>
                <c:pt idx="54605">
                  <c:v>10.056507</c:v>
                </c:pt>
                <c:pt idx="54606">
                  <c:v>10.05245</c:v>
                </c:pt>
                <c:pt idx="54607">
                  <c:v>10.044892000000001</c:v>
                </c:pt>
                <c:pt idx="54608">
                  <c:v>10.046847</c:v>
                </c:pt>
                <c:pt idx="54609">
                  <c:v>10.046351</c:v>
                </c:pt>
                <c:pt idx="54610">
                  <c:v>10.048064999999999</c:v>
                </c:pt>
                <c:pt idx="54611">
                  <c:v>10.055764999999999</c:v>
                </c:pt>
                <c:pt idx="54612">
                  <c:v>10.053036000000001</c:v>
                </c:pt>
                <c:pt idx="54613">
                  <c:v>10.05508</c:v>
                </c:pt>
                <c:pt idx="54614">
                  <c:v>10.057498000000001</c:v>
                </c:pt>
                <c:pt idx="54615">
                  <c:v>10.054342999999999</c:v>
                </c:pt>
                <c:pt idx="54616">
                  <c:v>10.060992000000001</c:v>
                </c:pt>
                <c:pt idx="54617">
                  <c:v>10.065027000000001</c:v>
                </c:pt>
                <c:pt idx="54618">
                  <c:v>10.062742999999999</c:v>
                </c:pt>
                <c:pt idx="54619">
                  <c:v>10.062218</c:v>
                </c:pt>
                <c:pt idx="54620">
                  <c:v>10.066623</c:v>
                </c:pt>
                <c:pt idx="54621">
                  <c:v>10.062423000000001</c:v>
                </c:pt>
                <c:pt idx="54622">
                  <c:v>10.045595</c:v>
                </c:pt>
                <c:pt idx="54623">
                  <c:v>10.046244</c:v>
                </c:pt>
                <c:pt idx="54624">
                  <c:v>10.053611999999999</c:v>
                </c:pt>
                <c:pt idx="54625">
                  <c:v>10.046578999999999</c:v>
                </c:pt>
                <c:pt idx="54626">
                  <c:v>10.048738999999999</c:v>
                </c:pt>
                <c:pt idx="54627">
                  <c:v>10.058956999999999</c:v>
                </c:pt>
                <c:pt idx="54628">
                  <c:v>10.062711</c:v>
                </c:pt>
                <c:pt idx="54629">
                  <c:v>10.064645000000001</c:v>
                </c:pt>
                <c:pt idx="54630">
                  <c:v>10.068374</c:v>
                </c:pt>
                <c:pt idx="54631">
                  <c:v>10.062791000000001</c:v>
                </c:pt>
                <c:pt idx="54632">
                  <c:v>10.056777</c:v>
                </c:pt>
                <c:pt idx="54633">
                  <c:v>10.066236999999999</c:v>
                </c:pt>
                <c:pt idx="54634">
                  <c:v>10.065791000000001</c:v>
                </c:pt>
                <c:pt idx="54635">
                  <c:v>10.053032999999999</c:v>
                </c:pt>
                <c:pt idx="54636">
                  <c:v>10.055738</c:v>
                </c:pt>
                <c:pt idx="54637">
                  <c:v>10.061968</c:v>
                </c:pt>
                <c:pt idx="54638">
                  <c:v>10.054790000000001</c:v>
                </c:pt>
                <c:pt idx="54639">
                  <c:v>10.051937000000001</c:v>
                </c:pt>
                <c:pt idx="54640">
                  <c:v>10.060337000000001</c:v>
                </c:pt>
                <c:pt idx="54641">
                  <c:v>10.058923999999999</c:v>
                </c:pt>
                <c:pt idx="54642">
                  <c:v>10.057228</c:v>
                </c:pt>
                <c:pt idx="54643">
                  <c:v>10.060891</c:v>
                </c:pt>
                <c:pt idx="54644">
                  <c:v>10.055307000000001</c:v>
                </c:pt>
                <c:pt idx="54645">
                  <c:v>10.059015</c:v>
                </c:pt>
                <c:pt idx="54646">
                  <c:v>10.065124000000001</c:v>
                </c:pt>
                <c:pt idx="54647">
                  <c:v>10.053900000000001</c:v>
                </c:pt>
                <c:pt idx="54648">
                  <c:v>10.050921000000001</c:v>
                </c:pt>
                <c:pt idx="54649">
                  <c:v>10.069869000000001</c:v>
                </c:pt>
                <c:pt idx="54650">
                  <c:v>10.069610000000001</c:v>
                </c:pt>
                <c:pt idx="54651">
                  <c:v>10.047926</c:v>
                </c:pt>
                <c:pt idx="54652">
                  <c:v>10.057382</c:v>
                </c:pt>
                <c:pt idx="54653">
                  <c:v>10.072654</c:v>
                </c:pt>
                <c:pt idx="54654">
                  <c:v>10.063783000000001</c:v>
                </c:pt>
                <c:pt idx="54655">
                  <c:v>10.068035999999999</c:v>
                </c:pt>
                <c:pt idx="54656">
                  <c:v>10.068719</c:v>
                </c:pt>
                <c:pt idx="54657">
                  <c:v>10.056174</c:v>
                </c:pt>
                <c:pt idx="54658">
                  <c:v>10.061521000000001</c:v>
                </c:pt>
                <c:pt idx="54659">
                  <c:v>10.068021</c:v>
                </c:pt>
                <c:pt idx="54660">
                  <c:v>10.057448000000001</c:v>
                </c:pt>
                <c:pt idx="54661">
                  <c:v>10.052206999999999</c:v>
                </c:pt>
                <c:pt idx="54662">
                  <c:v>10.058555</c:v>
                </c:pt>
                <c:pt idx="54663">
                  <c:v>10.056054</c:v>
                </c:pt>
                <c:pt idx="54664">
                  <c:v>10.059103</c:v>
                </c:pt>
                <c:pt idx="54665">
                  <c:v>10.073624000000001</c:v>
                </c:pt>
                <c:pt idx="54666">
                  <c:v>10.072151</c:v>
                </c:pt>
                <c:pt idx="54667">
                  <c:v>10.068059</c:v>
                </c:pt>
                <c:pt idx="54668">
                  <c:v>10.075528</c:v>
                </c:pt>
                <c:pt idx="54669">
                  <c:v>10.068571</c:v>
                </c:pt>
                <c:pt idx="54670">
                  <c:v>10.054366999999999</c:v>
                </c:pt>
                <c:pt idx="54671">
                  <c:v>10.061007</c:v>
                </c:pt>
                <c:pt idx="54672">
                  <c:v>10.065378000000001</c:v>
                </c:pt>
                <c:pt idx="54673">
                  <c:v>10.056143</c:v>
                </c:pt>
                <c:pt idx="54674">
                  <c:v>10.063248</c:v>
                </c:pt>
                <c:pt idx="54675">
                  <c:v>10.075722000000001</c:v>
                </c:pt>
                <c:pt idx="54676">
                  <c:v>10.068318</c:v>
                </c:pt>
                <c:pt idx="54677">
                  <c:v>10.066072</c:v>
                </c:pt>
                <c:pt idx="54678">
                  <c:v>10.073855999999999</c:v>
                </c:pt>
                <c:pt idx="54679">
                  <c:v>10.067875000000001</c:v>
                </c:pt>
                <c:pt idx="54680">
                  <c:v>10.059621999999999</c:v>
                </c:pt>
                <c:pt idx="54681">
                  <c:v>10.062899</c:v>
                </c:pt>
                <c:pt idx="54682">
                  <c:v>10.061526000000001</c:v>
                </c:pt>
                <c:pt idx="54683">
                  <c:v>10.055412</c:v>
                </c:pt>
                <c:pt idx="54684">
                  <c:v>10.061334</c:v>
                </c:pt>
                <c:pt idx="54685">
                  <c:v>10.065754999999999</c:v>
                </c:pt>
                <c:pt idx="54686">
                  <c:v>10.065452000000001</c:v>
                </c:pt>
                <c:pt idx="54687">
                  <c:v>10.067432</c:v>
                </c:pt>
                <c:pt idx="54688">
                  <c:v>10.067685000000001</c:v>
                </c:pt>
                <c:pt idx="54689">
                  <c:v>10.068650999999999</c:v>
                </c:pt>
                <c:pt idx="54690">
                  <c:v>10.067449999999999</c:v>
                </c:pt>
                <c:pt idx="54691">
                  <c:v>10.070251000000001</c:v>
                </c:pt>
                <c:pt idx="54692">
                  <c:v>10.070553</c:v>
                </c:pt>
                <c:pt idx="54693">
                  <c:v>10.061935</c:v>
                </c:pt>
                <c:pt idx="54694">
                  <c:v>10.065123</c:v>
                </c:pt>
                <c:pt idx="54695">
                  <c:v>10.072991</c:v>
                </c:pt>
                <c:pt idx="54696">
                  <c:v>10.073162999999999</c:v>
                </c:pt>
                <c:pt idx="54697">
                  <c:v>10.069011</c:v>
                </c:pt>
                <c:pt idx="54698">
                  <c:v>10.070003</c:v>
                </c:pt>
                <c:pt idx="54699">
                  <c:v>10.077681999999999</c:v>
                </c:pt>
                <c:pt idx="54700">
                  <c:v>10.074138</c:v>
                </c:pt>
                <c:pt idx="54701">
                  <c:v>10.066113</c:v>
                </c:pt>
                <c:pt idx="54702">
                  <c:v>10.066530999999999</c:v>
                </c:pt>
                <c:pt idx="54703">
                  <c:v>10.071187</c:v>
                </c:pt>
                <c:pt idx="54704">
                  <c:v>10.068894</c:v>
                </c:pt>
                <c:pt idx="54705">
                  <c:v>10.061612999999999</c:v>
                </c:pt>
                <c:pt idx="54706">
                  <c:v>10.065308999999999</c:v>
                </c:pt>
                <c:pt idx="54707">
                  <c:v>10.067378</c:v>
                </c:pt>
                <c:pt idx="54708">
                  <c:v>10.067406999999999</c:v>
                </c:pt>
                <c:pt idx="54709">
                  <c:v>10.073392</c:v>
                </c:pt>
                <c:pt idx="54710">
                  <c:v>10.070522</c:v>
                </c:pt>
                <c:pt idx="54711">
                  <c:v>10.068315999999999</c:v>
                </c:pt>
                <c:pt idx="54712">
                  <c:v>10.076911000000001</c:v>
                </c:pt>
                <c:pt idx="54713">
                  <c:v>10.076314</c:v>
                </c:pt>
                <c:pt idx="54714">
                  <c:v>10.068609</c:v>
                </c:pt>
                <c:pt idx="54715">
                  <c:v>10.073299</c:v>
                </c:pt>
                <c:pt idx="54716">
                  <c:v>10.077629</c:v>
                </c:pt>
                <c:pt idx="54717">
                  <c:v>10.070836</c:v>
                </c:pt>
                <c:pt idx="54718">
                  <c:v>10.077363</c:v>
                </c:pt>
                <c:pt idx="54719">
                  <c:v>10.082060999999999</c:v>
                </c:pt>
                <c:pt idx="54720">
                  <c:v>10.074560999999999</c:v>
                </c:pt>
                <c:pt idx="54721">
                  <c:v>10.075421</c:v>
                </c:pt>
                <c:pt idx="54722">
                  <c:v>10.078644000000001</c:v>
                </c:pt>
                <c:pt idx="54723">
                  <c:v>10.076418</c:v>
                </c:pt>
                <c:pt idx="54724">
                  <c:v>10.074119</c:v>
                </c:pt>
                <c:pt idx="54725">
                  <c:v>10.074971</c:v>
                </c:pt>
                <c:pt idx="54726">
                  <c:v>10.069005000000001</c:v>
                </c:pt>
                <c:pt idx="54727">
                  <c:v>10.063860999999999</c:v>
                </c:pt>
                <c:pt idx="54728">
                  <c:v>10.076045000000001</c:v>
                </c:pt>
                <c:pt idx="54729">
                  <c:v>10.080197</c:v>
                </c:pt>
                <c:pt idx="54730">
                  <c:v>10.074539</c:v>
                </c:pt>
                <c:pt idx="54731">
                  <c:v>10.075195000000001</c:v>
                </c:pt>
                <c:pt idx="54732">
                  <c:v>10.071127000000001</c:v>
                </c:pt>
                <c:pt idx="54733">
                  <c:v>10.068133</c:v>
                </c:pt>
                <c:pt idx="54734">
                  <c:v>10.072832</c:v>
                </c:pt>
                <c:pt idx="54735">
                  <c:v>10.072706</c:v>
                </c:pt>
                <c:pt idx="54736">
                  <c:v>10.064321</c:v>
                </c:pt>
                <c:pt idx="54737">
                  <c:v>10.074294999999999</c:v>
                </c:pt>
                <c:pt idx="54738">
                  <c:v>10.094058</c:v>
                </c:pt>
                <c:pt idx="54739">
                  <c:v>10.088274</c:v>
                </c:pt>
                <c:pt idx="54740">
                  <c:v>10.080681999999999</c:v>
                </c:pt>
                <c:pt idx="54741">
                  <c:v>10.082523</c:v>
                </c:pt>
                <c:pt idx="54742">
                  <c:v>10.078668</c:v>
                </c:pt>
                <c:pt idx="54743">
                  <c:v>10.073138999999999</c:v>
                </c:pt>
                <c:pt idx="54744">
                  <c:v>10.069523</c:v>
                </c:pt>
                <c:pt idx="54745">
                  <c:v>10.071599000000001</c:v>
                </c:pt>
                <c:pt idx="54746">
                  <c:v>10.074652</c:v>
                </c:pt>
                <c:pt idx="54747">
                  <c:v>10.075027</c:v>
                </c:pt>
                <c:pt idx="54748">
                  <c:v>10.073032</c:v>
                </c:pt>
                <c:pt idx="54749">
                  <c:v>10.072184</c:v>
                </c:pt>
                <c:pt idx="54750">
                  <c:v>10.080899</c:v>
                </c:pt>
                <c:pt idx="54751">
                  <c:v>10.079264</c:v>
                </c:pt>
                <c:pt idx="54752">
                  <c:v>10.06992</c:v>
                </c:pt>
                <c:pt idx="54753">
                  <c:v>10.074854</c:v>
                </c:pt>
                <c:pt idx="54754">
                  <c:v>10.084645</c:v>
                </c:pt>
                <c:pt idx="54755">
                  <c:v>10.080646</c:v>
                </c:pt>
                <c:pt idx="54756">
                  <c:v>10.070948</c:v>
                </c:pt>
                <c:pt idx="54757">
                  <c:v>10.07063</c:v>
                </c:pt>
                <c:pt idx="54758">
                  <c:v>10.071553</c:v>
                </c:pt>
                <c:pt idx="54759">
                  <c:v>10.077341000000001</c:v>
                </c:pt>
                <c:pt idx="54760">
                  <c:v>10.088125</c:v>
                </c:pt>
                <c:pt idx="54761">
                  <c:v>10.088742</c:v>
                </c:pt>
                <c:pt idx="54762">
                  <c:v>10.089539</c:v>
                </c:pt>
                <c:pt idx="54763">
                  <c:v>10.091303999999999</c:v>
                </c:pt>
                <c:pt idx="54764">
                  <c:v>10.083204</c:v>
                </c:pt>
                <c:pt idx="54765">
                  <c:v>10.089287000000001</c:v>
                </c:pt>
                <c:pt idx="54766">
                  <c:v>10.101639</c:v>
                </c:pt>
                <c:pt idx="54767">
                  <c:v>10.086793999999999</c:v>
                </c:pt>
                <c:pt idx="54768">
                  <c:v>10.070093</c:v>
                </c:pt>
                <c:pt idx="54769">
                  <c:v>10.076517000000001</c:v>
                </c:pt>
                <c:pt idx="54770">
                  <c:v>10.071863</c:v>
                </c:pt>
                <c:pt idx="54771">
                  <c:v>10.057611</c:v>
                </c:pt>
                <c:pt idx="54772">
                  <c:v>10.068759</c:v>
                </c:pt>
                <c:pt idx="54773">
                  <c:v>10.078018999999999</c:v>
                </c:pt>
                <c:pt idx="54774">
                  <c:v>10.07802</c:v>
                </c:pt>
                <c:pt idx="54775">
                  <c:v>10.085775999999999</c:v>
                </c:pt>
                <c:pt idx="54776">
                  <c:v>10.088047</c:v>
                </c:pt>
                <c:pt idx="54777">
                  <c:v>10.081879000000001</c:v>
                </c:pt>
                <c:pt idx="54778">
                  <c:v>10.082423</c:v>
                </c:pt>
                <c:pt idx="54779">
                  <c:v>10.088393</c:v>
                </c:pt>
                <c:pt idx="54780">
                  <c:v>10.08015</c:v>
                </c:pt>
                <c:pt idx="54781">
                  <c:v>10.078616</c:v>
                </c:pt>
                <c:pt idx="54782">
                  <c:v>10.088772000000001</c:v>
                </c:pt>
                <c:pt idx="54783">
                  <c:v>10.080515999999999</c:v>
                </c:pt>
                <c:pt idx="54784">
                  <c:v>10.076504999999999</c:v>
                </c:pt>
                <c:pt idx="54785">
                  <c:v>10.088319</c:v>
                </c:pt>
                <c:pt idx="54786">
                  <c:v>10.092632999999999</c:v>
                </c:pt>
                <c:pt idx="54787">
                  <c:v>10.08539</c:v>
                </c:pt>
                <c:pt idx="54788">
                  <c:v>10.082984</c:v>
                </c:pt>
                <c:pt idx="54789">
                  <c:v>10.086603</c:v>
                </c:pt>
                <c:pt idx="54790">
                  <c:v>10.081174000000001</c:v>
                </c:pt>
                <c:pt idx="54791">
                  <c:v>10.076415000000001</c:v>
                </c:pt>
                <c:pt idx="54792">
                  <c:v>10.077242</c:v>
                </c:pt>
                <c:pt idx="54793">
                  <c:v>10.078969000000001</c:v>
                </c:pt>
                <c:pt idx="54794">
                  <c:v>10.089924</c:v>
                </c:pt>
                <c:pt idx="54795">
                  <c:v>10.090949999999999</c:v>
                </c:pt>
                <c:pt idx="54796">
                  <c:v>10.078654</c:v>
                </c:pt>
                <c:pt idx="54797">
                  <c:v>10.08168</c:v>
                </c:pt>
                <c:pt idx="54798">
                  <c:v>10.090069</c:v>
                </c:pt>
                <c:pt idx="54799">
                  <c:v>10.083378</c:v>
                </c:pt>
                <c:pt idx="54800">
                  <c:v>10.079062</c:v>
                </c:pt>
                <c:pt idx="54801">
                  <c:v>10.088789999999999</c:v>
                </c:pt>
                <c:pt idx="54802">
                  <c:v>10.087895</c:v>
                </c:pt>
                <c:pt idx="54803">
                  <c:v>10.083057</c:v>
                </c:pt>
                <c:pt idx="54804">
                  <c:v>10.094897</c:v>
                </c:pt>
                <c:pt idx="54805">
                  <c:v>10.09221</c:v>
                </c:pt>
                <c:pt idx="54806">
                  <c:v>10.082079</c:v>
                </c:pt>
                <c:pt idx="54807">
                  <c:v>10.091861</c:v>
                </c:pt>
                <c:pt idx="54808">
                  <c:v>10.095883000000001</c:v>
                </c:pt>
                <c:pt idx="54809">
                  <c:v>10.087372</c:v>
                </c:pt>
                <c:pt idx="54810">
                  <c:v>10.095974999999999</c:v>
                </c:pt>
                <c:pt idx="54811">
                  <c:v>10.100069</c:v>
                </c:pt>
                <c:pt idx="54812">
                  <c:v>10.08433</c:v>
                </c:pt>
                <c:pt idx="54813">
                  <c:v>10.088326</c:v>
                </c:pt>
                <c:pt idx="54814">
                  <c:v>10.095817</c:v>
                </c:pt>
                <c:pt idx="54815">
                  <c:v>10.079988999999999</c:v>
                </c:pt>
                <c:pt idx="54816">
                  <c:v>10.086399999999999</c:v>
                </c:pt>
                <c:pt idx="54817">
                  <c:v>10.104138000000001</c:v>
                </c:pt>
                <c:pt idx="54818">
                  <c:v>10.089822</c:v>
                </c:pt>
                <c:pt idx="54819">
                  <c:v>10.076009000000001</c:v>
                </c:pt>
                <c:pt idx="54820">
                  <c:v>10.091093000000001</c:v>
                </c:pt>
                <c:pt idx="54821">
                  <c:v>10.095661</c:v>
                </c:pt>
                <c:pt idx="54822">
                  <c:v>10.083553999999999</c:v>
                </c:pt>
                <c:pt idx="54823">
                  <c:v>10.090375999999999</c:v>
                </c:pt>
                <c:pt idx="54824">
                  <c:v>10.093259</c:v>
                </c:pt>
                <c:pt idx="54825">
                  <c:v>10.084315</c:v>
                </c:pt>
                <c:pt idx="54826">
                  <c:v>10.089252999999999</c:v>
                </c:pt>
                <c:pt idx="54827">
                  <c:v>10.093541999999999</c:v>
                </c:pt>
                <c:pt idx="54828">
                  <c:v>10.086212</c:v>
                </c:pt>
                <c:pt idx="54829">
                  <c:v>10.081511000000001</c:v>
                </c:pt>
                <c:pt idx="54830">
                  <c:v>10.0893</c:v>
                </c:pt>
                <c:pt idx="54831">
                  <c:v>10.088357</c:v>
                </c:pt>
                <c:pt idx="54832">
                  <c:v>10.081239</c:v>
                </c:pt>
                <c:pt idx="54833">
                  <c:v>10.095394000000001</c:v>
                </c:pt>
                <c:pt idx="54834">
                  <c:v>10.097004999999999</c:v>
                </c:pt>
                <c:pt idx="54835">
                  <c:v>10.083467000000001</c:v>
                </c:pt>
                <c:pt idx="54836">
                  <c:v>10.091009</c:v>
                </c:pt>
                <c:pt idx="54837">
                  <c:v>10.098564</c:v>
                </c:pt>
                <c:pt idx="54838">
                  <c:v>10.091324999999999</c:v>
                </c:pt>
                <c:pt idx="54839">
                  <c:v>10.089979</c:v>
                </c:pt>
                <c:pt idx="54840">
                  <c:v>10.096057999999999</c:v>
                </c:pt>
                <c:pt idx="54841">
                  <c:v>10.092178000000001</c:v>
                </c:pt>
                <c:pt idx="54842">
                  <c:v>10.088613</c:v>
                </c:pt>
                <c:pt idx="54843">
                  <c:v>10.094512</c:v>
                </c:pt>
                <c:pt idx="54844">
                  <c:v>10.092834999999999</c:v>
                </c:pt>
                <c:pt idx="54845">
                  <c:v>10.088483999999999</c:v>
                </c:pt>
                <c:pt idx="54846">
                  <c:v>10.092172</c:v>
                </c:pt>
                <c:pt idx="54847">
                  <c:v>10.094317</c:v>
                </c:pt>
                <c:pt idx="54848">
                  <c:v>10.094419</c:v>
                </c:pt>
                <c:pt idx="54849">
                  <c:v>10.101378</c:v>
                </c:pt>
                <c:pt idx="54850">
                  <c:v>10.101899</c:v>
                </c:pt>
                <c:pt idx="54851">
                  <c:v>10.090400000000001</c:v>
                </c:pt>
                <c:pt idx="54852">
                  <c:v>10.093819</c:v>
                </c:pt>
                <c:pt idx="54853">
                  <c:v>10.098205999999999</c:v>
                </c:pt>
                <c:pt idx="54854">
                  <c:v>10.089333999999999</c:v>
                </c:pt>
                <c:pt idx="54855">
                  <c:v>10.095412</c:v>
                </c:pt>
                <c:pt idx="54856">
                  <c:v>10.097146</c:v>
                </c:pt>
                <c:pt idx="54857">
                  <c:v>10.088301</c:v>
                </c:pt>
                <c:pt idx="54858">
                  <c:v>10.093111</c:v>
                </c:pt>
                <c:pt idx="54859">
                  <c:v>10.100659</c:v>
                </c:pt>
                <c:pt idx="54860">
                  <c:v>10.102017999999999</c:v>
                </c:pt>
                <c:pt idx="54861">
                  <c:v>10.100885</c:v>
                </c:pt>
                <c:pt idx="54862">
                  <c:v>10.100882</c:v>
                </c:pt>
                <c:pt idx="54863">
                  <c:v>10.101887</c:v>
                </c:pt>
                <c:pt idx="54864">
                  <c:v>10.104607</c:v>
                </c:pt>
                <c:pt idx="54865">
                  <c:v>10.102306</c:v>
                </c:pt>
                <c:pt idx="54866">
                  <c:v>10.093099</c:v>
                </c:pt>
                <c:pt idx="54867">
                  <c:v>10.095559</c:v>
                </c:pt>
                <c:pt idx="54868">
                  <c:v>10.099738</c:v>
                </c:pt>
                <c:pt idx="54869">
                  <c:v>10.093908000000001</c:v>
                </c:pt>
                <c:pt idx="54870">
                  <c:v>10.099434</c:v>
                </c:pt>
                <c:pt idx="54871">
                  <c:v>10.103548999999999</c:v>
                </c:pt>
                <c:pt idx="54872">
                  <c:v>10.093209</c:v>
                </c:pt>
                <c:pt idx="54873">
                  <c:v>10.089926999999999</c:v>
                </c:pt>
                <c:pt idx="54874">
                  <c:v>10.101317</c:v>
                </c:pt>
                <c:pt idx="54875">
                  <c:v>10.103279000000001</c:v>
                </c:pt>
                <c:pt idx="54876">
                  <c:v>10.092604</c:v>
                </c:pt>
                <c:pt idx="54877">
                  <c:v>10.096033</c:v>
                </c:pt>
                <c:pt idx="54878">
                  <c:v>10.100294999999999</c:v>
                </c:pt>
                <c:pt idx="54879">
                  <c:v>10.094956</c:v>
                </c:pt>
                <c:pt idx="54880">
                  <c:v>10.100852</c:v>
                </c:pt>
                <c:pt idx="54881">
                  <c:v>10.102834</c:v>
                </c:pt>
                <c:pt idx="54882">
                  <c:v>10.094037999999999</c:v>
                </c:pt>
                <c:pt idx="54883">
                  <c:v>10.092903</c:v>
                </c:pt>
                <c:pt idx="54884">
                  <c:v>10.101175</c:v>
                </c:pt>
                <c:pt idx="54885">
                  <c:v>10.102544999999999</c:v>
                </c:pt>
                <c:pt idx="54886">
                  <c:v>10.100899</c:v>
                </c:pt>
                <c:pt idx="54887">
                  <c:v>10.10745</c:v>
                </c:pt>
                <c:pt idx="54888">
                  <c:v>10.103196000000001</c:v>
                </c:pt>
                <c:pt idx="54889">
                  <c:v>10.095307</c:v>
                </c:pt>
                <c:pt idx="54890">
                  <c:v>10.097538</c:v>
                </c:pt>
                <c:pt idx="54891">
                  <c:v>10.096104</c:v>
                </c:pt>
                <c:pt idx="54892">
                  <c:v>10.093869</c:v>
                </c:pt>
                <c:pt idx="54893">
                  <c:v>10.100896000000001</c:v>
                </c:pt>
                <c:pt idx="54894">
                  <c:v>10.100598</c:v>
                </c:pt>
                <c:pt idx="54895">
                  <c:v>10.090785</c:v>
                </c:pt>
                <c:pt idx="54896">
                  <c:v>10.10032</c:v>
                </c:pt>
                <c:pt idx="54897">
                  <c:v>10.110559</c:v>
                </c:pt>
                <c:pt idx="54898">
                  <c:v>10.104896999999999</c:v>
                </c:pt>
                <c:pt idx="54899">
                  <c:v>10.113092999999999</c:v>
                </c:pt>
                <c:pt idx="54900">
                  <c:v>10.120340000000001</c:v>
                </c:pt>
                <c:pt idx="54901">
                  <c:v>10.108575</c:v>
                </c:pt>
                <c:pt idx="54902">
                  <c:v>10.104697</c:v>
                </c:pt>
                <c:pt idx="54903">
                  <c:v>10.109524</c:v>
                </c:pt>
                <c:pt idx="54904">
                  <c:v>10.101815</c:v>
                </c:pt>
                <c:pt idx="54905">
                  <c:v>10.093491999999999</c:v>
                </c:pt>
                <c:pt idx="54906">
                  <c:v>10.106251</c:v>
                </c:pt>
                <c:pt idx="54907">
                  <c:v>10.107984999999999</c:v>
                </c:pt>
                <c:pt idx="54908">
                  <c:v>10.096762999999999</c:v>
                </c:pt>
                <c:pt idx="54909">
                  <c:v>10.105979</c:v>
                </c:pt>
                <c:pt idx="54910">
                  <c:v>10.110951</c:v>
                </c:pt>
                <c:pt idx="54911">
                  <c:v>10.102256000000001</c:v>
                </c:pt>
                <c:pt idx="54912">
                  <c:v>10.101413000000001</c:v>
                </c:pt>
                <c:pt idx="54913">
                  <c:v>10.100759999999999</c:v>
                </c:pt>
                <c:pt idx="54914">
                  <c:v>10.095973000000001</c:v>
                </c:pt>
                <c:pt idx="54915">
                  <c:v>10.101050000000001</c:v>
                </c:pt>
                <c:pt idx="54916">
                  <c:v>10.111446000000001</c:v>
                </c:pt>
                <c:pt idx="54917">
                  <c:v>10.104212</c:v>
                </c:pt>
                <c:pt idx="54918">
                  <c:v>10.09925</c:v>
                </c:pt>
                <c:pt idx="54919">
                  <c:v>10.110806</c:v>
                </c:pt>
                <c:pt idx="54920">
                  <c:v>10.105646999999999</c:v>
                </c:pt>
                <c:pt idx="54921">
                  <c:v>10.098891999999999</c:v>
                </c:pt>
                <c:pt idx="54922">
                  <c:v>10.114319</c:v>
                </c:pt>
                <c:pt idx="54923">
                  <c:v>10.115809</c:v>
                </c:pt>
                <c:pt idx="54924">
                  <c:v>10.097773</c:v>
                </c:pt>
                <c:pt idx="54925">
                  <c:v>10.104316000000001</c:v>
                </c:pt>
                <c:pt idx="54926">
                  <c:v>10.119153000000001</c:v>
                </c:pt>
                <c:pt idx="54927">
                  <c:v>10.108275000000001</c:v>
                </c:pt>
                <c:pt idx="54928">
                  <c:v>10.103916</c:v>
                </c:pt>
                <c:pt idx="54929">
                  <c:v>10.114144</c:v>
                </c:pt>
                <c:pt idx="54930">
                  <c:v>10.111742</c:v>
                </c:pt>
                <c:pt idx="54931">
                  <c:v>10.103472</c:v>
                </c:pt>
                <c:pt idx="54932">
                  <c:v>10.104733</c:v>
                </c:pt>
                <c:pt idx="54933">
                  <c:v>10.108055999999999</c:v>
                </c:pt>
                <c:pt idx="54934">
                  <c:v>10.103189</c:v>
                </c:pt>
                <c:pt idx="54935">
                  <c:v>10.106382999999999</c:v>
                </c:pt>
                <c:pt idx="54936">
                  <c:v>10.105195</c:v>
                </c:pt>
                <c:pt idx="54937">
                  <c:v>10.097054999999999</c:v>
                </c:pt>
                <c:pt idx="54938">
                  <c:v>10.113137999999999</c:v>
                </c:pt>
                <c:pt idx="54939">
                  <c:v>10.118055999999999</c:v>
                </c:pt>
                <c:pt idx="54940">
                  <c:v>10.102864</c:v>
                </c:pt>
                <c:pt idx="54941">
                  <c:v>10.102949000000001</c:v>
                </c:pt>
                <c:pt idx="54942">
                  <c:v>10.102183</c:v>
                </c:pt>
                <c:pt idx="54943">
                  <c:v>10.099197999999999</c:v>
                </c:pt>
                <c:pt idx="54944">
                  <c:v>10.110109</c:v>
                </c:pt>
                <c:pt idx="54945">
                  <c:v>10.116211</c:v>
                </c:pt>
                <c:pt idx="54946">
                  <c:v>10.107647</c:v>
                </c:pt>
                <c:pt idx="54947">
                  <c:v>10.109733</c:v>
                </c:pt>
                <c:pt idx="54948">
                  <c:v>10.123353</c:v>
                </c:pt>
                <c:pt idx="54949">
                  <c:v>10.12111</c:v>
                </c:pt>
                <c:pt idx="54950">
                  <c:v>10.112845</c:v>
                </c:pt>
                <c:pt idx="54951">
                  <c:v>10.113797999999999</c:v>
                </c:pt>
                <c:pt idx="54952">
                  <c:v>10.114257</c:v>
                </c:pt>
                <c:pt idx="54953">
                  <c:v>10.109233</c:v>
                </c:pt>
                <c:pt idx="54954">
                  <c:v>10.106453999999999</c:v>
                </c:pt>
                <c:pt idx="54955">
                  <c:v>10.110982</c:v>
                </c:pt>
                <c:pt idx="54956">
                  <c:v>10.112857</c:v>
                </c:pt>
                <c:pt idx="54957">
                  <c:v>10.11739</c:v>
                </c:pt>
                <c:pt idx="54958">
                  <c:v>10.118057</c:v>
                </c:pt>
                <c:pt idx="54959">
                  <c:v>10.113818</c:v>
                </c:pt>
                <c:pt idx="54960">
                  <c:v>10.119992999999999</c:v>
                </c:pt>
                <c:pt idx="54961">
                  <c:v>10.112392</c:v>
                </c:pt>
                <c:pt idx="54962">
                  <c:v>10.102928</c:v>
                </c:pt>
                <c:pt idx="54963">
                  <c:v>10.115318</c:v>
                </c:pt>
                <c:pt idx="54964">
                  <c:v>10.112769</c:v>
                </c:pt>
                <c:pt idx="54965">
                  <c:v>10.10167</c:v>
                </c:pt>
                <c:pt idx="54966">
                  <c:v>10.111541000000001</c:v>
                </c:pt>
                <c:pt idx="54967">
                  <c:v>10.118436000000001</c:v>
                </c:pt>
                <c:pt idx="54968">
                  <c:v>10.114466</c:v>
                </c:pt>
                <c:pt idx="54969">
                  <c:v>10.117616</c:v>
                </c:pt>
                <c:pt idx="54970">
                  <c:v>10.11525</c:v>
                </c:pt>
                <c:pt idx="54971">
                  <c:v>10.101490999999999</c:v>
                </c:pt>
                <c:pt idx="54972">
                  <c:v>10.107362</c:v>
                </c:pt>
                <c:pt idx="54973">
                  <c:v>10.12134</c:v>
                </c:pt>
                <c:pt idx="54974">
                  <c:v>10.119096000000001</c:v>
                </c:pt>
                <c:pt idx="54975">
                  <c:v>10.118819999999999</c:v>
                </c:pt>
                <c:pt idx="54976">
                  <c:v>10.118231</c:v>
                </c:pt>
                <c:pt idx="54977">
                  <c:v>10.115410000000001</c:v>
                </c:pt>
                <c:pt idx="54978">
                  <c:v>10.118582999999999</c:v>
                </c:pt>
                <c:pt idx="54979">
                  <c:v>10.12246</c:v>
                </c:pt>
                <c:pt idx="54980">
                  <c:v>10.114820999999999</c:v>
                </c:pt>
                <c:pt idx="54981">
                  <c:v>10.109493000000001</c:v>
                </c:pt>
                <c:pt idx="54982">
                  <c:v>10.117387000000001</c:v>
                </c:pt>
                <c:pt idx="54983">
                  <c:v>10.112845999999999</c:v>
                </c:pt>
                <c:pt idx="54984">
                  <c:v>10.107882</c:v>
                </c:pt>
                <c:pt idx="54985">
                  <c:v>10.120493</c:v>
                </c:pt>
                <c:pt idx="54986">
                  <c:v>10.124795000000001</c:v>
                </c:pt>
                <c:pt idx="54987">
                  <c:v>10.116904999999999</c:v>
                </c:pt>
                <c:pt idx="54988">
                  <c:v>10.113818</c:v>
                </c:pt>
                <c:pt idx="54989">
                  <c:v>10.115164</c:v>
                </c:pt>
                <c:pt idx="54990">
                  <c:v>10.112501</c:v>
                </c:pt>
                <c:pt idx="54991">
                  <c:v>10.115971</c:v>
                </c:pt>
                <c:pt idx="54992">
                  <c:v>10.123670000000001</c:v>
                </c:pt>
                <c:pt idx="54993">
                  <c:v>10.118547</c:v>
                </c:pt>
                <c:pt idx="54994">
                  <c:v>10.117804</c:v>
                </c:pt>
                <c:pt idx="54995">
                  <c:v>10.122102</c:v>
                </c:pt>
                <c:pt idx="54996">
                  <c:v>10.114863</c:v>
                </c:pt>
                <c:pt idx="54997">
                  <c:v>10.115645000000001</c:v>
                </c:pt>
                <c:pt idx="54998">
                  <c:v>10.129942</c:v>
                </c:pt>
                <c:pt idx="54999">
                  <c:v>10.123469</c:v>
                </c:pt>
                <c:pt idx="55000">
                  <c:v>10.11449</c:v>
                </c:pt>
                <c:pt idx="55001">
                  <c:v>10.128577999999999</c:v>
                </c:pt>
                <c:pt idx="55002">
                  <c:v>10.122571000000001</c:v>
                </c:pt>
                <c:pt idx="55003">
                  <c:v>10.109398000000001</c:v>
                </c:pt>
                <c:pt idx="55004">
                  <c:v>10.119445000000001</c:v>
                </c:pt>
                <c:pt idx="55005">
                  <c:v>10.116796000000001</c:v>
                </c:pt>
                <c:pt idx="55006">
                  <c:v>10.106684</c:v>
                </c:pt>
                <c:pt idx="55007">
                  <c:v>10.114129</c:v>
                </c:pt>
                <c:pt idx="55008">
                  <c:v>10.120184999999999</c:v>
                </c:pt>
                <c:pt idx="55009">
                  <c:v>10.1188</c:v>
                </c:pt>
                <c:pt idx="55010">
                  <c:v>10.123797</c:v>
                </c:pt>
                <c:pt idx="55011">
                  <c:v>10.131084</c:v>
                </c:pt>
                <c:pt idx="55012">
                  <c:v>10.124796</c:v>
                </c:pt>
                <c:pt idx="55013">
                  <c:v>10.126518000000001</c:v>
                </c:pt>
                <c:pt idx="55014">
                  <c:v>10.135683</c:v>
                </c:pt>
                <c:pt idx="55015">
                  <c:v>10.122906</c:v>
                </c:pt>
                <c:pt idx="55016">
                  <c:v>10.115596</c:v>
                </c:pt>
                <c:pt idx="55017">
                  <c:v>10.128088999999999</c:v>
                </c:pt>
                <c:pt idx="55018">
                  <c:v>10.126559</c:v>
                </c:pt>
                <c:pt idx="55019">
                  <c:v>10.116334</c:v>
                </c:pt>
                <c:pt idx="55020">
                  <c:v>10.126158</c:v>
                </c:pt>
                <c:pt idx="55021">
                  <c:v>10.134478</c:v>
                </c:pt>
                <c:pt idx="55022">
                  <c:v>10.120831000000001</c:v>
                </c:pt>
                <c:pt idx="55023">
                  <c:v>10.121133</c:v>
                </c:pt>
                <c:pt idx="55024">
                  <c:v>10.12994</c:v>
                </c:pt>
                <c:pt idx="55025">
                  <c:v>10.119505999999999</c:v>
                </c:pt>
                <c:pt idx="55026">
                  <c:v>10.115036</c:v>
                </c:pt>
                <c:pt idx="55027">
                  <c:v>10.120711999999999</c:v>
                </c:pt>
                <c:pt idx="55028">
                  <c:v>10.120241999999999</c:v>
                </c:pt>
                <c:pt idx="55029">
                  <c:v>10.120395</c:v>
                </c:pt>
                <c:pt idx="55030">
                  <c:v>10.127777</c:v>
                </c:pt>
                <c:pt idx="55031">
                  <c:v>10.123398</c:v>
                </c:pt>
                <c:pt idx="55032">
                  <c:v>10.117853</c:v>
                </c:pt>
                <c:pt idx="55033">
                  <c:v>10.131563999999999</c:v>
                </c:pt>
                <c:pt idx="55034">
                  <c:v>10.129735</c:v>
                </c:pt>
                <c:pt idx="55035">
                  <c:v>10.120749999999999</c:v>
                </c:pt>
                <c:pt idx="55036">
                  <c:v>10.132154999999999</c:v>
                </c:pt>
                <c:pt idx="55037">
                  <c:v>10.131696</c:v>
                </c:pt>
                <c:pt idx="55038">
                  <c:v>10.122617999999999</c:v>
                </c:pt>
                <c:pt idx="55039">
                  <c:v>10.123684000000001</c:v>
                </c:pt>
                <c:pt idx="55040">
                  <c:v>10.119907</c:v>
                </c:pt>
                <c:pt idx="55041">
                  <c:v>10.116405</c:v>
                </c:pt>
                <c:pt idx="55042">
                  <c:v>10.125980999999999</c:v>
                </c:pt>
                <c:pt idx="55043">
                  <c:v>10.130953</c:v>
                </c:pt>
                <c:pt idx="55044">
                  <c:v>10.123427</c:v>
                </c:pt>
                <c:pt idx="55045">
                  <c:v>10.125185999999999</c:v>
                </c:pt>
                <c:pt idx="55046">
                  <c:v>10.130008999999999</c:v>
                </c:pt>
                <c:pt idx="55047">
                  <c:v>10.124812</c:v>
                </c:pt>
                <c:pt idx="55048">
                  <c:v>10.124674000000001</c:v>
                </c:pt>
                <c:pt idx="55049">
                  <c:v>10.13143</c:v>
                </c:pt>
                <c:pt idx="55050">
                  <c:v>10.12818</c:v>
                </c:pt>
                <c:pt idx="55051">
                  <c:v>10.117877</c:v>
                </c:pt>
                <c:pt idx="55052">
                  <c:v>10.126512</c:v>
                </c:pt>
                <c:pt idx="55053">
                  <c:v>10.137479000000001</c:v>
                </c:pt>
                <c:pt idx="55054">
                  <c:v>10.129338000000001</c:v>
                </c:pt>
                <c:pt idx="55055">
                  <c:v>10.127293</c:v>
                </c:pt>
                <c:pt idx="55056">
                  <c:v>10.130504999999999</c:v>
                </c:pt>
                <c:pt idx="55057">
                  <c:v>10.130981999999999</c:v>
                </c:pt>
                <c:pt idx="55058">
                  <c:v>10.135217000000001</c:v>
                </c:pt>
                <c:pt idx="55059">
                  <c:v>10.132603</c:v>
                </c:pt>
                <c:pt idx="55060">
                  <c:v>10.128729999999999</c:v>
                </c:pt>
                <c:pt idx="55061">
                  <c:v>10.130782999999999</c:v>
                </c:pt>
                <c:pt idx="55062">
                  <c:v>10.133174</c:v>
                </c:pt>
                <c:pt idx="55063">
                  <c:v>10.127681000000001</c:v>
                </c:pt>
                <c:pt idx="55064">
                  <c:v>10.124306000000001</c:v>
                </c:pt>
                <c:pt idx="55065">
                  <c:v>10.128296000000001</c:v>
                </c:pt>
                <c:pt idx="55066">
                  <c:v>10.123143000000001</c:v>
                </c:pt>
                <c:pt idx="55067">
                  <c:v>10.124572000000001</c:v>
                </c:pt>
                <c:pt idx="55068">
                  <c:v>10.136862000000001</c:v>
                </c:pt>
                <c:pt idx="55069">
                  <c:v>10.136543</c:v>
                </c:pt>
                <c:pt idx="55070">
                  <c:v>10.133190000000001</c:v>
                </c:pt>
                <c:pt idx="55071">
                  <c:v>10.137174999999999</c:v>
                </c:pt>
                <c:pt idx="55072">
                  <c:v>10.134373</c:v>
                </c:pt>
                <c:pt idx="55073">
                  <c:v>10.124412</c:v>
                </c:pt>
                <c:pt idx="55074">
                  <c:v>10.129013</c:v>
                </c:pt>
                <c:pt idx="55075">
                  <c:v>10.137909000000001</c:v>
                </c:pt>
                <c:pt idx="55076">
                  <c:v>10.130102000000001</c:v>
                </c:pt>
                <c:pt idx="55077">
                  <c:v>10.133891999999999</c:v>
                </c:pt>
                <c:pt idx="55078">
                  <c:v>10.140444</c:v>
                </c:pt>
                <c:pt idx="55079">
                  <c:v>10.125591999999999</c:v>
                </c:pt>
                <c:pt idx="55080">
                  <c:v>10.124262999999999</c:v>
                </c:pt>
                <c:pt idx="55081">
                  <c:v>10.135427</c:v>
                </c:pt>
                <c:pt idx="55082">
                  <c:v>10.127993999999999</c:v>
                </c:pt>
                <c:pt idx="55083">
                  <c:v>10.122438000000001</c:v>
                </c:pt>
                <c:pt idx="55084">
                  <c:v>10.136511</c:v>
                </c:pt>
                <c:pt idx="55085">
                  <c:v>10.135909</c:v>
                </c:pt>
                <c:pt idx="55086">
                  <c:v>10.122244999999999</c:v>
                </c:pt>
                <c:pt idx="55087">
                  <c:v>10.136146</c:v>
                </c:pt>
                <c:pt idx="55088">
                  <c:v>10.147739</c:v>
                </c:pt>
                <c:pt idx="55089">
                  <c:v>10.130388999999999</c:v>
                </c:pt>
                <c:pt idx="55090">
                  <c:v>10.128100999999999</c:v>
                </c:pt>
                <c:pt idx="55091">
                  <c:v>10.138553999999999</c:v>
                </c:pt>
                <c:pt idx="55092">
                  <c:v>10.129765000000001</c:v>
                </c:pt>
                <c:pt idx="55093">
                  <c:v>10.130029</c:v>
                </c:pt>
                <c:pt idx="55094">
                  <c:v>10.145619</c:v>
                </c:pt>
                <c:pt idx="55095">
                  <c:v>10.138615</c:v>
                </c:pt>
                <c:pt idx="55096">
                  <c:v>10.128123</c:v>
                </c:pt>
                <c:pt idx="55097">
                  <c:v>10.138366</c:v>
                </c:pt>
                <c:pt idx="55098">
                  <c:v>10.137214999999999</c:v>
                </c:pt>
                <c:pt idx="55099">
                  <c:v>10.129858</c:v>
                </c:pt>
                <c:pt idx="55100">
                  <c:v>10.137736</c:v>
                </c:pt>
                <c:pt idx="55101">
                  <c:v>10.141043</c:v>
                </c:pt>
                <c:pt idx="55102">
                  <c:v>10.132600999999999</c:v>
                </c:pt>
                <c:pt idx="55103">
                  <c:v>10.131517000000001</c:v>
                </c:pt>
                <c:pt idx="55104">
                  <c:v>10.140779</c:v>
                </c:pt>
                <c:pt idx="55105">
                  <c:v>10.138641</c:v>
                </c:pt>
                <c:pt idx="55106">
                  <c:v>10.140037</c:v>
                </c:pt>
                <c:pt idx="55107">
                  <c:v>10.148728</c:v>
                </c:pt>
                <c:pt idx="55108">
                  <c:v>10.144254</c:v>
                </c:pt>
                <c:pt idx="55109">
                  <c:v>10.144518</c:v>
                </c:pt>
                <c:pt idx="55110">
                  <c:v>10.146693000000001</c:v>
                </c:pt>
                <c:pt idx="55111">
                  <c:v>10.138529999999999</c:v>
                </c:pt>
                <c:pt idx="55112">
                  <c:v>10.139621</c:v>
                </c:pt>
                <c:pt idx="55113">
                  <c:v>10.15278</c:v>
                </c:pt>
                <c:pt idx="55114">
                  <c:v>10.143000000000001</c:v>
                </c:pt>
                <c:pt idx="55115">
                  <c:v>10.123803000000001</c:v>
                </c:pt>
                <c:pt idx="55116">
                  <c:v>10.137466</c:v>
                </c:pt>
                <c:pt idx="55117">
                  <c:v>10.142936000000001</c:v>
                </c:pt>
                <c:pt idx="55118">
                  <c:v>10.131223</c:v>
                </c:pt>
                <c:pt idx="55119">
                  <c:v>10.138729</c:v>
                </c:pt>
                <c:pt idx="55120">
                  <c:v>10.138529</c:v>
                </c:pt>
                <c:pt idx="55121">
                  <c:v>10.132965</c:v>
                </c:pt>
                <c:pt idx="55122">
                  <c:v>10.141905</c:v>
                </c:pt>
                <c:pt idx="55123">
                  <c:v>10.137672999999999</c:v>
                </c:pt>
                <c:pt idx="55124">
                  <c:v>10.125595000000001</c:v>
                </c:pt>
                <c:pt idx="55125">
                  <c:v>10.133245000000001</c:v>
                </c:pt>
                <c:pt idx="55126">
                  <c:v>10.142472</c:v>
                </c:pt>
                <c:pt idx="55127">
                  <c:v>10.132607</c:v>
                </c:pt>
                <c:pt idx="55128">
                  <c:v>10.134409</c:v>
                </c:pt>
                <c:pt idx="55129">
                  <c:v>10.145085999999999</c:v>
                </c:pt>
                <c:pt idx="55130">
                  <c:v>10.142265999999999</c:v>
                </c:pt>
                <c:pt idx="55131">
                  <c:v>10.14188</c:v>
                </c:pt>
                <c:pt idx="55132">
                  <c:v>10.147309</c:v>
                </c:pt>
                <c:pt idx="55133">
                  <c:v>10.151611000000001</c:v>
                </c:pt>
                <c:pt idx="55134">
                  <c:v>10.150657000000001</c:v>
                </c:pt>
                <c:pt idx="55135">
                  <c:v>10.148405</c:v>
                </c:pt>
                <c:pt idx="55136">
                  <c:v>10.145578</c:v>
                </c:pt>
                <c:pt idx="55137">
                  <c:v>10.141831</c:v>
                </c:pt>
                <c:pt idx="55138">
                  <c:v>10.146492</c:v>
                </c:pt>
                <c:pt idx="55139">
                  <c:v>10.141529</c:v>
                </c:pt>
                <c:pt idx="55140">
                  <c:v>10.133687</c:v>
                </c:pt>
                <c:pt idx="55141">
                  <c:v>10.146034999999999</c:v>
                </c:pt>
                <c:pt idx="55142">
                  <c:v>10.149070999999999</c:v>
                </c:pt>
                <c:pt idx="55143">
                  <c:v>10.139290000000001</c:v>
                </c:pt>
                <c:pt idx="55144">
                  <c:v>10.141329000000001</c:v>
                </c:pt>
                <c:pt idx="55145">
                  <c:v>10.146747</c:v>
                </c:pt>
                <c:pt idx="55146">
                  <c:v>10.144886</c:v>
                </c:pt>
                <c:pt idx="55147">
                  <c:v>10.142692</c:v>
                </c:pt>
                <c:pt idx="55148">
                  <c:v>10.141690000000001</c:v>
                </c:pt>
                <c:pt idx="55149">
                  <c:v>10.135211999999999</c:v>
                </c:pt>
                <c:pt idx="55150">
                  <c:v>10.135842999999999</c:v>
                </c:pt>
                <c:pt idx="55151">
                  <c:v>10.144771</c:v>
                </c:pt>
                <c:pt idx="55152">
                  <c:v>10.146209000000001</c:v>
                </c:pt>
                <c:pt idx="55153">
                  <c:v>10.144266</c:v>
                </c:pt>
                <c:pt idx="55154">
                  <c:v>10.148422</c:v>
                </c:pt>
                <c:pt idx="55155">
                  <c:v>10.154144000000001</c:v>
                </c:pt>
                <c:pt idx="55156">
                  <c:v>10.151111</c:v>
                </c:pt>
                <c:pt idx="55157">
                  <c:v>10.150313000000001</c:v>
                </c:pt>
                <c:pt idx="55158">
                  <c:v>10.149632</c:v>
                </c:pt>
                <c:pt idx="55159">
                  <c:v>10.141933</c:v>
                </c:pt>
                <c:pt idx="55160">
                  <c:v>10.143481</c:v>
                </c:pt>
                <c:pt idx="55161">
                  <c:v>10.140397999999999</c:v>
                </c:pt>
                <c:pt idx="55162">
                  <c:v>10.13123</c:v>
                </c:pt>
                <c:pt idx="55163">
                  <c:v>10.138664</c:v>
                </c:pt>
                <c:pt idx="55164">
                  <c:v>10.151477999999999</c:v>
                </c:pt>
                <c:pt idx="55165">
                  <c:v>10.154825000000001</c:v>
                </c:pt>
                <c:pt idx="55166">
                  <c:v>10.155624</c:v>
                </c:pt>
                <c:pt idx="55167">
                  <c:v>10.155116</c:v>
                </c:pt>
                <c:pt idx="55168">
                  <c:v>10.145877</c:v>
                </c:pt>
                <c:pt idx="55169">
                  <c:v>10.145913</c:v>
                </c:pt>
                <c:pt idx="55170">
                  <c:v>10.152991999999999</c:v>
                </c:pt>
                <c:pt idx="55171">
                  <c:v>10.138444</c:v>
                </c:pt>
                <c:pt idx="55172">
                  <c:v>10.132619</c:v>
                </c:pt>
                <c:pt idx="55173">
                  <c:v>10.147102</c:v>
                </c:pt>
                <c:pt idx="55174">
                  <c:v>10.146414</c:v>
                </c:pt>
                <c:pt idx="55175">
                  <c:v>10.140559</c:v>
                </c:pt>
                <c:pt idx="55176">
                  <c:v>10.149642999999999</c:v>
                </c:pt>
                <c:pt idx="55177">
                  <c:v>10.156599999999999</c:v>
                </c:pt>
                <c:pt idx="55178">
                  <c:v>10.150734</c:v>
                </c:pt>
                <c:pt idx="55179">
                  <c:v>10.154283</c:v>
                </c:pt>
                <c:pt idx="55180">
                  <c:v>10.159311000000001</c:v>
                </c:pt>
                <c:pt idx="55181">
                  <c:v>10.152029000000001</c:v>
                </c:pt>
                <c:pt idx="55182">
                  <c:v>10.151199</c:v>
                </c:pt>
                <c:pt idx="55183">
                  <c:v>10.146038000000001</c:v>
                </c:pt>
                <c:pt idx="55184">
                  <c:v>10.135664</c:v>
                </c:pt>
                <c:pt idx="55185">
                  <c:v>10.139787999999999</c:v>
                </c:pt>
                <c:pt idx="55186">
                  <c:v>10.149298999999999</c:v>
                </c:pt>
                <c:pt idx="55187">
                  <c:v>10.150145999999999</c:v>
                </c:pt>
                <c:pt idx="55188">
                  <c:v>10.146272</c:v>
                </c:pt>
                <c:pt idx="55189">
                  <c:v>10.155366000000001</c:v>
                </c:pt>
                <c:pt idx="55190">
                  <c:v>10.162796999999999</c:v>
                </c:pt>
                <c:pt idx="55191">
                  <c:v>10.159704</c:v>
                </c:pt>
                <c:pt idx="55192">
                  <c:v>10.164490000000001</c:v>
                </c:pt>
                <c:pt idx="55193">
                  <c:v>10.160154</c:v>
                </c:pt>
                <c:pt idx="55194">
                  <c:v>10.147352</c:v>
                </c:pt>
                <c:pt idx="55195">
                  <c:v>10.150982000000001</c:v>
                </c:pt>
                <c:pt idx="55196">
                  <c:v>10.154854</c:v>
                </c:pt>
                <c:pt idx="55197">
                  <c:v>10.147455000000001</c:v>
                </c:pt>
                <c:pt idx="55198">
                  <c:v>10.144876</c:v>
                </c:pt>
                <c:pt idx="55199">
                  <c:v>10.154335</c:v>
                </c:pt>
                <c:pt idx="55200">
                  <c:v>10.153388</c:v>
                </c:pt>
                <c:pt idx="55201">
                  <c:v>10.148550999999999</c:v>
                </c:pt>
                <c:pt idx="55202">
                  <c:v>10.156001</c:v>
                </c:pt>
                <c:pt idx="55203">
                  <c:v>10.15629</c:v>
                </c:pt>
                <c:pt idx="55204">
                  <c:v>10.155343</c:v>
                </c:pt>
                <c:pt idx="55205">
                  <c:v>10.152837</c:v>
                </c:pt>
                <c:pt idx="55206">
                  <c:v>10.143492</c:v>
                </c:pt>
                <c:pt idx="55207">
                  <c:v>10.143928000000001</c:v>
                </c:pt>
                <c:pt idx="55208">
                  <c:v>10.15265</c:v>
                </c:pt>
                <c:pt idx="55209">
                  <c:v>10.153570999999999</c:v>
                </c:pt>
                <c:pt idx="55210">
                  <c:v>10.146257</c:v>
                </c:pt>
                <c:pt idx="55211">
                  <c:v>10.153978</c:v>
                </c:pt>
                <c:pt idx="55212">
                  <c:v>10.163643</c:v>
                </c:pt>
                <c:pt idx="55213">
                  <c:v>10.153962999999999</c:v>
                </c:pt>
                <c:pt idx="55214">
                  <c:v>10.153034</c:v>
                </c:pt>
                <c:pt idx="55215">
                  <c:v>10.168258</c:v>
                </c:pt>
                <c:pt idx="55216">
                  <c:v>10.163835000000001</c:v>
                </c:pt>
                <c:pt idx="55217">
                  <c:v>10.149876000000001</c:v>
                </c:pt>
                <c:pt idx="55218">
                  <c:v>10.158723999999999</c:v>
                </c:pt>
                <c:pt idx="55219">
                  <c:v>10.162063</c:v>
                </c:pt>
                <c:pt idx="55220">
                  <c:v>10.153181999999999</c:v>
                </c:pt>
                <c:pt idx="55221">
                  <c:v>10.163361999999999</c:v>
                </c:pt>
                <c:pt idx="55222">
                  <c:v>10.164408999999999</c:v>
                </c:pt>
                <c:pt idx="55223">
                  <c:v>10.150971</c:v>
                </c:pt>
                <c:pt idx="55224">
                  <c:v>10.15856</c:v>
                </c:pt>
                <c:pt idx="55225">
                  <c:v>10.168773</c:v>
                </c:pt>
                <c:pt idx="55226">
                  <c:v>10.156029</c:v>
                </c:pt>
                <c:pt idx="55227">
                  <c:v>10.146317</c:v>
                </c:pt>
                <c:pt idx="55228">
                  <c:v>10.15518</c:v>
                </c:pt>
                <c:pt idx="55229">
                  <c:v>10.153362</c:v>
                </c:pt>
                <c:pt idx="55230">
                  <c:v>10.148471000000001</c:v>
                </c:pt>
                <c:pt idx="55231">
                  <c:v>10.160553</c:v>
                </c:pt>
                <c:pt idx="55232">
                  <c:v>10.152480000000001</c:v>
                </c:pt>
                <c:pt idx="55233">
                  <c:v>10.142407</c:v>
                </c:pt>
                <c:pt idx="55234">
                  <c:v>10.164327999999999</c:v>
                </c:pt>
                <c:pt idx="55235">
                  <c:v>10.169592</c:v>
                </c:pt>
                <c:pt idx="55236">
                  <c:v>10.151400000000001</c:v>
                </c:pt>
                <c:pt idx="55237">
                  <c:v>10.158037999999999</c:v>
                </c:pt>
                <c:pt idx="55238">
                  <c:v>10.174363</c:v>
                </c:pt>
                <c:pt idx="55239">
                  <c:v>10.16549</c:v>
                </c:pt>
                <c:pt idx="55240">
                  <c:v>10.156415000000001</c:v>
                </c:pt>
                <c:pt idx="55241">
                  <c:v>10.158695</c:v>
                </c:pt>
                <c:pt idx="55242">
                  <c:v>10.1585</c:v>
                </c:pt>
                <c:pt idx="55243">
                  <c:v>10.164395000000001</c:v>
                </c:pt>
                <c:pt idx="55244">
                  <c:v>10.162917</c:v>
                </c:pt>
                <c:pt idx="55245">
                  <c:v>10.152213</c:v>
                </c:pt>
                <c:pt idx="55246">
                  <c:v>10.155987</c:v>
                </c:pt>
                <c:pt idx="55247">
                  <c:v>10.163757</c:v>
                </c:pt>
                <c:pt idx="55248">
                  <c:v>10.157301</c:v>
                </c:pt>
                <c:pt idx="55249">
                  <c:v>10.146051999999999</c:v>
                </c:pt>
                <c:pt idx="55250">
                  <c:v>10.154241000000001</c:v>
                </c:pt>
                <c:pt idx="55251">
                  <c:v>10.164389999999999</c:v>
                </c:pt>
                <c:pt idx="55252">
                  <c:v>10.158011</c:v>
                </c:pt>
                <c:pt idx="55253">
                  <c:v>10.160628000000001</c:v>
                </c:pt>
                <c:pt idx="55254">
                  <c:v>10.168004</c:v>
                </c:pt>
                <c:pt idx="55255">
                  <c:v>10.169962</c:v>
                </c:pt>
                <c:pt idx="55256">
                  <c:v>10.174185</c:v>
                </c:pt>
                <c:pt idx="55257">
                  <c:v>10.171305</c:v>
                </c:pt>
                <c:pt idx="55258">
                  <c:v>10.162103999999999</c:v>
                </c:pt>
                <c:pt idx="55259">
                  <c:v>10.167672</c:v>
                </c:pt>
                <c:pt idx="55260">
                  <c:v>10.171449000000001</c:v>
                </c:pt>
                <c:pt idx="55261">
                  <c:v>10.155258</c:v>
                </c:pt>
                <c:pt idx="55262">
                  <c:v>10.158569999999999</c:v>
                </c:pt>
                <c:pt idx="55263">
                  <c:v>10.169466</c:v>
                </c:pt>
                <c:pt idx="55264">
                  <c:v>10.155878</c:v>
                </c:pt>
                <c:pt idx="55265">
                  <c:v>10.163019999999999</c:v>
                </c:pt>
                <c:pt idx="55266">
                  <c:v>10.176842000000001</c:v>
                </c:pt>
                <c:pt idx="55267">
                  <c:v>10.160524000000001</c:v>
                </c:pt>
                <c:pt idx="55268">
                  <c:v>10.153976</c:v>
                </c:pt>
                <c:pt idx="55269">
                  <c:v>10.166005</c:v>
                </c:pt>
                <c:pt idx="55270">
                  <c:v>10.163021000000001</c:v>
                </c:pt>
                <c:pt idx="55271">
                  <c:v>10.155837</c:v>
                </c:pt>
                <c:pt idx="55272">
                  <c:v>10.162907000000001</c:v>
                </c:pt>
                <c:pt idx="55273">
                  <c:v>10.159660000000001</c:v>
                </c:pt>
                <c:pt idx="55274">
                  <c:v>10.1531</c:v>
                </c:pt>
                <c:pt idx="55275">
                  <c:v>10.164864</c:v>
                </c:pt>
                <c:pt idx="55276">
                  <c:v>10.169867999999999</c:v>
                </c:pt>
                <c:pt idx="55277">
                  <c:v>10.166074999999999</c:v>
                </c:pt>
                <c:pt idx="55278">
                  <c:v>10.170014999999999</c:v>
                </c:pt>
                <c:pt idx="55279">
                  <c:v>10.174903</c:v>
                </c:pt>
                <c:pt idx="55280">
                  <c:v>10.172205999999999</c:v>
                </c:pt>
                <c:pt idx="55281">
                  <c:v>10.166067999999999</c:v>
                </c:pt>
                <c:pt idx="55282">
                  <c:v>10.168533</c:v>
                </c:pt>
                <c:pt idx="55283">
                  <c:v>10.164770000000001</c:v>
                </c:pt>
                <c:pt idx="55284">
                  <c:v>10.159024</c:v>
                </c:pt>
                <c:pt idx="55285">
                  <c:v>10.16793</c:v>
                </c:pt>
                <c:pt idx="55286">
                  <c:v>10.168364</c:v>
                </c:pt>
                <c:pt idx="55287">
                  <c:v>10.165281</c:v>
                </c:pt>
                <c:pt idx="55288">
                  <c:v>10.177318</c:v>
                </c:pt>
                <c:pt idx="55289">
                  <c:v>10.176742000000001</c:v>
                </c:pt>
                <c:pt idx="55290">
                  <c:v>10.160126999999999</c:v>
                </c:pt>
                <c:pt idx="55291">
                  <c:v>10.168374</c:v>
                </c:pt>
                <c:pt idx="55292">
                  <c:v>10.174013</c:v>
                </c:pt>
                <c:pt idx="55293">
                  <c:v>10.151871999999999</c:v>
                </c:pt>
                <c:pt idx="55294">
                  <c:v>10.159824</c:v>
                </c:pt>
                <c:pt idx="55295">
                  <c:v>10.174852</c:v>
                </c:pt>
                <c:pt idx="55296">
                  <c:v>10.154890999999999</c:v>
                </c:pt>
                <c:pt idx="55297">
                  <c:v>10.154869</c:v>
                </c:pt>
                <c:pt idx="55298">
                  <c:v>10.176145999999999</c:v>
                </c:pt>
                <c:pt idx="55299">
                  <c:v>10.175043000000001</c:v>
                </c:pt>
                <c:pt idx="55300">
                  <c:v>10.173491</c:v>
                </c:pt>
                <c:pt idx="55301">
                  <c:v>10.185053</c:v>
                </c:pt>
                <c:pt idx="55302">
                  <c:v>10.177141000000001</c:v>
                </c:pt>
                <c:pt idx="55303">
                  <c:v>10.166460000000001</c:v>
                </c:pt>
                <c:pt idx="55304">
                  <c:v>10.178253</c:v>
                </c:pt>
                <c:pt idx="55305">
                  <c:v>10.176651</c:v>
                </c:pt>
                <c:pt idx="55306">
                  <c:v>10.165013</c:v>
                </c:pt>
                <c:pt idx="55307">
                  <c:v>10.174543999999999</c:v>
                </c:pt>
                <c:pt idx="55308">
                  <c:v>10.174950000000001</c:v>
                </c:pt>
                <c:pt idx="55309">
                  <c:v>10.164593</c:v>
                </c:pt>
                <c:pt idx="55310">
                  <c:v>10.169943999999999</c:v>
                </c:pt>
                <c:pt idx="55311">
                  <c:v>10.177489</c:v>
                </c:pt>
                <c:pt idx="55312">
                  <c:v>10.170662999999999</c:v>
                </c:pt>
                <c:pt idx="55313">
                  <c:v>10.169608999999999</c:v>
                </c:pt>
                <c:pt idx="55314">
                  <c:v>10.178518</c:v>
                </c:pt>
                <c:pt idx="55315">
                  <c:v>10.169047000000001</c:v>
                </c:pt>
                <c:pt idx="55316">
                  <c:v>10.161407000000001</c:v>
                </c:pt>
                <c:pt idx="55317">
                  <c:v>10.170947</c:v>
                </c:pt>
                <c:pt idx="55318">
                  <c:v>10.167125</c:v>
                </c:pt>
                <c:pt idx="55319">
                  <c:v>10.163576000000001</c:v>
                </c:pt>
                <c:pt idx="55320">
                  <c:v>10.175784</c:v>
                </c:pt>
                <c:pt idx="55321">
                  <c:v>10.174633999999999</c:v>
                </c:pt>
                <c:pt idx="55322">
                  <c:v>10.16351</c:v>
                </c:pt>
                <c:pt idx="55323">
                  <c:v>10.168008</c:v>
                </c:pt>
                <c:pt idx="55324">
                  <c:v>10.174381</c:v>
                </c:pt>
                <c:pt idx="55325">
                  <c:v>10.168689000000001</c:v>
                </c:pt>
                <c:pt idx="55326">
                  <c:v>10.176258000000001</c:v>
                </c:pt>
                <c:pt idx="55327">
                  <c:v>10.183464000000001</c:v>
                </c:pt>
                <c:pt idx="55328">
                  <c:v>10.168469999999999</c:v>
                </c:pt>
                <c:pt idx="55329">
                  <c:v>10.170057</c:v>
                </c:pt>
                <c:pt idx="55330">
                  <c:v>10.180707</c:v>
                </c:pt>
                <c:pt idx="55331">
                  <c:v>10.170180999999999</c:v>
                </c:pt>
                <c:pt idx="55332">
                  <c:v>10.164161999999999</c:v>
                </c:pt>
                <c:pt idx="55333">
                  <c:v>10.180120000000001</c:v>
                </c:pt>
                <c:pt idx="55334">
                  <c:v>10.179204</c:v>
                </c:pt>
                <c:pt idx="55335">
                  <c:v>10.165533</c:v>
                </c:pt>
                <c:pt idx="55336">
                  <c:v>10.177427</c:v>
                </c:pt>
                <c:pt idx="55337">
                  <c:v>10.181354000000001</c:v>
                </c:pt>
                <c:pt idx="55338">
                  <c:v>10.171822000000001</c:v>
                </c:pt>
                <c:pt idx="55339">
                  <c:v>10.177479</c:v>
                </c:pt>
                <c:pt idx="55340">
                  <c:v>10.177991</c:v>
                </c:pt>
                <c:pt idx="55341">
                  <c:v>10.169948</c:v>
                </c:pt>
                <c:pt idx="55342">
                  <c:v>10.172148999999999</c:v>
                </c:pt>
                <c:pt idx="55343">
                  <c:v>10.182278999999999</c:v>
                </c:pt>
                <c:pt idx="55344">
                  <c:v>10.176982000000001</c:v>
                </c:pt>
                <c:pt idx="55345">
                  <c:v>10.169411999999999</c:v>
                </c:pt>
                <c:pt idx="55346">
                  <c:v>10.178564</c:v>
                </c:pt>
                <c:pt idx="55347">
                  <c:v>10.179266999999999</c:v>
                </c:pt>
                <c:pt idx="55348">
                  <c:v>10.179209999999999</c:v>
                </c:pt>
                <c:pt idx="55349">
                  <c:v>10.186318</c:v>
                </c:pt>
                <c:pt idx="55350">
                  <c:v>10.185131</c:v>
                </c:pt>
                <c:pt idx="55351">
                  <c:v>10.178233000000001</c:v>
                </c:pt>
                <c:pt idx="55352">
                  <c:v>10.178093000000001</c:v>
                </c:pt>
                <c:pt idx="55353">
                  <c:v>10.180789000000001</c:v>
                </c:pt>
                <c:pt idx="55354">
                  <c:v>10.171505</c:v>
                </c:pt>
                <c:pt idx="55355">
                  <c:v>10.172406000000001</c:v>
                </c:pt>
                <c:pt idx="55356">
                  <c:v>10.176054000000001</c:v>
                </c:pt>
                <c:pt idx="55357">
                  <c:v>10.167811</c:v>
                </c:pt>
                <c:pt idx="55358">
                  <c:v>10.178165</c:v>
                </c:pt>
                <c:pt idx="55359">
                  <c:v>10.18576</c:v>
                </c:pt>
                <c:pt idx="55360">
                  <c:v>10.175770999999999</c:v>
                </c:pt>
                <c:pt idx="55361">
                  <c:v>10.180208</c:v>
                </c:pt>
                <c:pt idx="55362">
                  <c:v>10.188088</c:v>
                </c:pt>
                <c:pt idx="55363">
                  <c:v>10.180274000000001</c:v>
                </c:pt>
                <c:pt idx="55364">
                  <c:v>10.177419</c:v>
                </c:pt>
                <c:pt idx="55365">
                  <c:v>10.186781</c:v>
                </c:pt>
                <c:pt idx="55366">
                  <c:v>10.185878000000001</c:v>
                </c:pt>
                <c:pt idx="55367">
                  <c:v>10.178856</c:v>
                </c:pt>
                <c:pt idx="55368">
                  <c:v>10.181756999999999</c:v>
                </c:pt>
                <c:pt idx="55369">
                  <c:v>10.179043</c:v>
                </c:pt>
                <c:pt idx="55370">
                  <c:v>10.172884</c:v>
                </c:pt>
                <c:pt idx="55371">
                  <c:v>10.179141</c:v>
                </c:pt>
                <c:pt idx="55372">
                  <c:v>10.187148000000001</c:v>
                </c:pt>
                <c:pt idx="55373">
                  <c:v>10.18952</c:v>
                </c:pt>
                <c:pt idx="55374">
                  <c:v>10.190222</c:v>
                </c:pt>
                <c:pt idx="55375">
                  <c:v>10.184953999999999</c:v>
                </c:pt>
                <c:pt idx="55376">
                  <c:v>10.17769</c:v>
                </c:pt>
                <c:pt idx="55377">
                  <c:v>10.184437000000001</c:v>
                </c:pt>
                <c:pt idx="55378">
                  <c:v>10.184974</c:v>
                </c:pt>
                <c:pt idx="55379">
                  <c:v>10.173204999999999</c:v>
                </c:pt>
                <c:pt idx="55380">
                  <c:v>10.179468999999999</c:v>
                </c:pt>
                <c:pt idx="55381">
                  <c:v>10.185750000000001</c:v>
                </c:pt>
                <c:pt idx="55382">
                  <c:v>10.178521999999999</c:v>
                </c:pt>
                <c:pt idx="55383">
                  <c:v>10.180087</c:v>
                </c:pt>
                <c:pt idx="55384">
                  <c:v>10.187248</c:v>
                </c:pt>
                <c:pt idx="55385">
                  <c:v>10.183636</c:v>
                </c:pt>
                <c:pt idx="55386">
                  <c:v>10.177956</c:v>
                </c:pt>
                <c:pt idx="55387">
                  <c:v>10.184915</c:v>
                </c:pt>
                <c:pt idx="55388">
                  <c:v>10.186741</c:v>
                </c:pt>
                <c:pt idx="55389">
                  <c:v>10.182589</c:v>
                </c:pt>
                <c:pt idx="55390">
                  <c:v>10.18548</c:v>
                </c:pt>
                <c:pt idx="55391">
                  <c:v>10.181748000000001</c:v>
                </c:pt>
                <c:pt idx="55392">
                  <c:v>10.181848</c:v>
                </c:pt>
                <c:pt idx="55393">
                  <c:v>10.191088000000001</c:v>
                </c:pt>
                <c:pt idx="55394">
                  <c:v>10.19251</c:v>
                </c:pt>
                <c:pt idx="55395">
                  <c:v>10.18295</c:v>
                </c:pt>
                <c:pt idx="55396">
                  <c:v>10.182060999999999</c:v>
                </c:pt>
                <c:pt idx="55397">
                  <c:v>10.185269</c:v>
                </c:pt>
                <c:pt idx="55398">
                  <c:v>10.179028000000001</c:v>
                </c:pt>
                <c:pt idx="55399">
                  <c:v>10.188497</c:v>
                </c:pt>
                <c:pt idx="55400">
                  <c:v>10.196187</c:v>
                </c:pt>
                <c:pt idx="55401">
                  <c:v>10.180355</c:v>
                </c:pt>
                <c:pt idx="55402">
                  <c:v>10.177758000000001</c:v>
                </c:pt>
                <c:pt idx="55403">
                  <c:v>10.187730999999999</c:v>
                </c:pt>
                <c:pt idx="55404">
                  <c:v>10.188508000000001</c:v>
                </c:pt>
                <c:pt idx="55405">
                  <c:v>10.18707</c:v>
                </c:pt>
                <c:pt idx="55406">
                  <c:v>10.189204999999999</c:v>
                </c:pt>
                <c:pt idx="55407">
                  <c:v>10.185817</c:v>
                </c:pt>
                <c:pt idx="55408">
                  <c:v>10.17596</c:v>
                </c:pt>
                <c:pt idx="55409">
                  <c:v>10.184809</c:v>
                </c:pt>
                <c:pt idx="55410">
                  <c:v>10.196947</c:v>
                </c:pt>
                <c:pt idx="55411">
                  <c:v>10.18862</c:v>
                </c:pt>
                <c:pt idx="55412">
                  <c:v>10.183642000000001</c:v>
                </c:pt>
                <c:pt idx="55413">
                  <c:v>10.189944000000001</c:v>
                </c:pt>
                <c:pt idx="55414">
                  <c:v>10.193845</c:v>
                </c:pt>
                <c:pt idx="55415">
                  <c:v>10.193004999999999</c:v>
                </c:pt>
                <c:pt idx="55416">
                  <c:v>10.193146</c:v>
                </c:pt>
                <c:pt idx="55417">
                  <c:v>10.18927</c:v>
                </c:pt>
                <c:pt idx="55418">
                  <c:v>10.192434</c:v>
                </c:pt>
                <c:pt idx="55419">
                  <c:v>10.196477</c:v>
                </c:pt>
                <c:pt idx="55420">
                  <c:v>10.184286999999999</c:v>
                </c:pt>
                <c:pt idx="55421">
                  <c:v>10.181896</c:v>
                </c:pt>
                <c:pt idx="55422">
                  <c:v>10.191254000000001</c:v>
                </c:pt>
                <c:pt idx="55423">
                  <c:v>10.192055</c:v>
                </c:pt>
                <c:pt idx="55424">
                  <c:v>10.191031000000001</c:v>
                </c:pt>
                <c:pt idx="55425">
                  <c:v>10.198194000000001</c:v>
                </c:pt>
                <c:pt idx="55426">
                  <c:v>10.204829</c:v>
                </c:pt>
                <c:pt idx="55427">
                  <c:v>10.201010999999999</c:v>
                </c:pt>
                <c:pt idx="55428">
                  <c:v>10.195024</c:v>
                </c:pt>
                <c:pt idx="55429">
                  <c:v>10.18534</c:v>
                </c:pt>
                <c:pt idx="55430">
                  <c:v>10.17784</c:v>
                </c:pt>
                <c:pt idx="55431">
                  <c:v>10.185715999999999</c:v>
                </c:pt>
                <c:pt idx="55432">
                  <c:v>10.188750000000001</c:v>
                </c:pt>
                <c:pt idx="55433">
                  <c:v>10.182096</c:v>
                </c:pt>
                <c:pt idx="55434">
                  <c:v>10.189529</c:v>
                </c:pt>
                <c:pt idx="55435">
                  <c:v>10.196866999999999</c:v>
                </c:pt>
                <c:pt idx="55436">
                  <c:v>10.194079</c:v>
                </c:pt>
                <c:pt idx="55437">
                  <c:v>10.192299999999999</c:v>
                </c:pt>
                <c:pt idx="55438">
                  <c:v>10.189397</c:v>
                </c:pt>
                <c:pt idx="55439">
                  <c:v>10.187165</c:v>
                </c:pt>
                <c:pt idx="55440">
                  <c:v>10.190249</c:v>
                </c:pt>
                <c:pt idx="55441">
                  <c:v>10.192928</c:v>
                </c:pt>
                <c:pt idx="55442">
                  <c:v>10.187751</c:v>
                </c:pt>
                <c:pt idx="55443">
                  <c:v>10.185556999999999</c:v>
                </c:pt>
                <c:pt idx="55444">
                  <c:v>10.188950999999999</c:v>
                </c:pt>
                <c:pt idx="55445">
                  <c:v>10.186368</c:v>
                </c:pt>
                <c:pt idx="55446">
                  <c:v>10.191439000000001</c:v>
                </c:pt>
                <c:pt idx="55447">
                  <c:v>10.203279999999999</c:v>
                </c:pt>
                <c:pt idx="55448">
                  <c:v>10.201731000000001</c:v>
                </c:pt>
                <c:pt idx="55449">
                  <c:v>10.190576</c:v>
                </c:pt>
                <c:pt idx="55450">
                  <c:v>10.197203999999999</c:v>
                </c:pt>
                <c:pt idx="55451">
                  <c:v>10.208399</c:v>
                </c:pt>
                <c:pt idx="55452">
                  <c:v>10.203576</c:v>
                </c:pt>
                <c:pt idx="55453">
                  <c:v>10.206125999999999</c:v>
                </c:pt>
                <c:pt idx="55454">
                  <c:v>10.204713</c:v>
                </c:pt>
                <c:pt idx="55455">
                  <c:v>10.196514000000001</c:v>
                </c:pt>
                <c:pt idx="55456">
                  <c:v>10.196323</c:v>
                </c:pt>
                <c:pt idx="55457">
                  <c:v>10.193</c:v>
                </c:pt>
                <c:pt idx="55458">
                  <c:v>10.189147</c:v>
                </c:pt>
                <c:pt idx="55459">
                  <c:v>10.197353</c:v>
                </c:pt>
                <c:pt idx="55460">
                  <c:v>10.204435999999999</c:v>
                </c:pt>
                <c:pt idx="55461">
                  <c:v>10.191413000000001</c:v>
                </c:pt>
                <c:pt idx="55462">
                  <c:v>10.183883</c:v>
                </c:pt>
                <c:pt idx="55463">
                  <c:v>10.197668999999999</c:v>
                </c:pt>
                <c:pt idx="55464">
                  <c:v>10.200208</c:v>
                </c:pt>
                <c:pt idx="55465">
                  <c:v>10.1929</c:v>
                </c:pt>
                <c:pt idx="55466">
                  <c:v>10.201003</c:v>
                </c:pt>
                <c:pt idx="55467">
                  <c:v>10.207412</c:v>
                </c:pt>
                <c:pt idx="55468">
                  <c:v>10.198217</c:v>
                </c:pt>
                <c:pt idx="55469">
                  <c:v>10.196135999999999</c:v>
                </c:pt>
                <c:pt idx="55470">
                  <c:v>10.20205</c:v>
                </c:pt>
                <c:pt idx="55471">
                  <c:v>10.193402000000001</c:v>
                </c:pt>
                <c:pt idx="55472">
                  <c:v>10.192618</c:v>
                </c:pt>
                <c:pt idx="55473">
                  <c:v>10.201657000000001</c:v>
                </c:pt>
                <c:pt idx="55474">
                  <c:v>10.191888000000001</c:v>
                </c:pt>
                <c:pt idx="55475">
                  <c:v>10.194234</c:v>
                </c:pt>
                <c:pt idx="55476">
                  <c:v>10.208723000000001</c:v>
                </c:pt>
                <c:pt idx="55477">
                  <c:v>10.191731000000001</c:v>
                </c:pt>
                <c:pt idx="55478">
                  <c:v>10.182759000000001</c:v>
                </c:pt>
                <c:pt idx="55479">
                  <c:v>10.202636</c:v>
                </c:pt>
                <c:pt idx="55480">
                  <c:v>10.196116</c:v>
                </c:pt>
                <c:pt idx="55481">
                  <c:v>10.176233999999999</c:v>
                </c:pt>
                <c:pt idx="55482">
                  <c:v>10.192978999999999</c:v>
                </c:pt>
                <c:pt idx="55483">
                  <c:v>10.206033</c:v>
                </c:pt>
                <c:pt idx="55484">
                  <c:v>10.190832</c:v>
                </c:pt>
                <c:pt idx="55485">
                  <c:v>10.198285</c:v>
                </c:pt>
                <c:pt idx="55486">
                  <c:v>10.21452</c:v>
                </c:pt>
                <c:pt idx="55487">
                  <c:v>10.20566</c:v>
                </c:pt>
                <c:pt idx="55488">
                  <c:v>10.203269000000001</c:v>
                </c:pt>
                <c:pt idx="55489">
                  <c:v>10.213723999999999</c:v>
                </c:pt>
                <c:pt idx="55490">
                  <c:v>10.204420000000001</c:v>
                </c:pt>
                <c:pt idx="55491">
                  <c:v>10.196531999999999</c:v>
                </c:pt>
                <c:pt idx="55492">
                  <c:v>10.209453</c:v>
                </c:pt>
                <c:pt idx="55493">
                  <c:v>10.205486000000001</c:v>
                </c:pt>
                <c:pt idx="55494">
                  <c:v>10.202864</c:v>
                </c:pt>
                <c:pt idx="55495">
                  <c:v>10.216471</c:v>
                </c:pt>
                <c:pt idx="55496">
                  <c:v>10.204609</c:v>
                </c:pt>
                <c:pt idx="55497">
                  <c:v>10.192487</c:v>
                </c:pt>
                <c:pt idx="55498">
                  <c:v>10.203859</c:v>
                </c:pt>
                <c:pt idx="55499">
                  <c:v>10.204257999999999</c:v>
                </c:pt>
                <c:pt idx="55500">
                  <c:v>10.194639</c:v>
                </c:pt>
                <c:pt idx="55501">
                  <c:v>10.198148</c:v>
                </c:pt>
                <c:pt idx="55502">
                  <c:v>10.204158</c:v>
                </c:pt>
                <c:pt idx="55503">
                  <c:v>10.197801999999999</c:v>
                </c:pt>
                <c:pt idx="55504">
                  <c:v>10.199652</c:v>
                </c:pt>
                <c:pt idx="55505">
                  <c:v>10.206868</c:v>
                </c:pt>
                <c:pt idx="55506">
                  <c:v>10.198840000000001</c:v>
                </c:pt>
                <c:pt idx="55507">
                  <c:v>10.197222999999999</c:v>
                </c:pt>
                <c:pt idx="55508">
                  <c:v>10.207312999999999</c:v>
                </c:pt>
                <c:pt idx="55509">
                  <c:v>10.207039</c:v>
                </c:pt>
                <c:pt idx="55510">
                  <c:v>10.20031</c:v>
                </c:pt>
                <c:pt idx="55511">
                  <c:v>10.207306000000001</c:v>
                </c:pt>
                <c:pt idx="55512">
                  <c:v>10.209709</c:v>
                </c:pt>
                <c:pt idx="55513">
                  <c:v>10.197628999999999</c:v>
                </c:pt>
                <c:pt idx="55514">
                  <c:v>10.204359999999999</c:v>
                </c:pt>
                <c:pt idx="55515">
                  <c:v>10.206693</c:v>
                </c:pt>
                <c:pt idx="55516">
                  <c:v>10.194523</c:v>
                </c:pt>
                <c:pt idx="55517">
                  <c:v>10.204167999999999</c:v>
                </c:pt>
                <c:pt idx="55518">
                  <c:v>10.210531</c:v>
                </c:pt>
                <c:pt idx="55519">
                  <c:v>10.199774</c:v>
                </c:pt>
                <c:pt idx="55520">
                  <c:v>10.205928999999999</c:v>
                </c:pt>
                <c:pt idx="55521">
                  <c:v>10.217791</c:v>
                </c:pt>
                <c:pt idx="55522">
                  <c:v>10.204326</c:v>
                </c:pt>
                <c:pt idx="55523">
                  <c:v>10.196804</c:v>
                </c:pt>
                <c:pt idx="55524">
                  <c:v>10.209591</c:v>
                </c:pt>
                <c:pt idx="55525">
                  <c:v>10.204473</c:v>
                </c:pt>
                <c:pt idx="55526">
                  <c:v>10.198598</c:v>
                </c:pt>
                <c:pt idx="55527">
                  <c:v>10.20757</c:v>
                </c:pt>
                <c:pt idx="55528">
                  <c:v>10.207031000000001</c:v>
                </c:pt>
                <c:pt idx="55529">
                  <c:v>10.205755999999999</c:v>
                </c:pt>
                <c:pt idx="55530">
                  <c:v>10.210770999999999</c:v>
                </c:pt>
                <c:pt idx="55531">
                  <c:v>10.212364000000001</c:v>
                </c:pt>
                <c:pt idx="55532">
                  <c:v>10.213879</c:v>
                </c:pt>
                <c:pt idx="55533">
                  <c:v>10.219037999999999</c:v>
                </c:pt>
                <c:pt idx="55534">
                  <c:v>10.212695</c:v>
                </c:pt>
                <c:pt idx="55535">
                  <c:v>10.198962</c:v>
                </c:pt>
                <c:pt idx="55536">
                  <c:v>10.208767999999999</c:v>
                </c:pt>
                <c:pt idx="55537">
                  <c:v>10.215415</c:v>
                </c:pt>
                <c:pt idx="55538">
                  <c:v>10.205631</c:v>
                </c:pt>
                <c:pt idx="55539">
                  <c:v>10.208507000000001</c:v>
                </c:pt>
                <c:pt idx="55540">
                  <c:v>10.208199</c:v>
                </c:pt>
                <c:pt idx="55541">
                  <c:v>10.204874999999999</c:v>
                </c:pt>
                <c:pt idx="55542">
                  <c:v>10.207706</c:v>
                </c:pt>
                <c:pt idx="55543">
                  <c:v>10.208511</c:v>
                </c:pt>
                <c:pt idx="55544">
                  <c:v>10.20528</c:v>
                </c:pt>
                <c:pt idx="55545">
                  <c:v>10.204048</c:v>
                </c:pt>
                <c:pt idx="55546">
                  <c:v>10.211668</c:v>
                </c:pt>
                <c:pt idx="55547">
                  <c:v>10.213381</c:v>
                </c:pt>
                <c:pt idx="55548">
                  <c:v>10.212540000000001</c:v>
                </c:pt>
                <c:pt idx="55549">
                  <c:v>10.217957</c:v>
                </c:pt>
                <c:pt idx="55550">
                  <c:v>10.220291</c:v>
                </c:pt>
                <c:pt idx="55551">
                  <c:v>10.219531</c:v>
                </c:pt>
                <c:pt idx="55552">
                  <c:v>10.213759</c:v>
                </c:pt>
                <c:pt idx="55553">
                  <c:v>10.209547000000001</c:v>
                </c:pt>
                <c:pt idx="55554">
                  <c:v>10.210367</c:v>
                </c:pt>
                <c:pt idx="55555">
                  <c:v>10.217141</c:v>
                </c:pt>
                <c:pt idx="55556">
                  <c:v>10.220261000000001</c:v>
                </c:pt>
                <c:pt idx="55557">
                  <c:v>10.213285000000001</c:v>
                </c:pt>
                <c:pt idx="55558">
                  <c:v>10.216161</c:v>
                </c:pt>
                <c:pt idx="55559">
                  <c:v>10.220183</c:v>
                </c:pt>
                <c:pt idx="55560">
                  <c:v>10.211857999999999</c:v>
                </c:pt>
                <c:pt idx="55561">
                  <c:v>10.211240999999999</c:v>
                </c:pt>
                <c:pt idx="55562">
                  <c:v>10.211537999999999</c:v>
                </c:pt>
                <c:pt idx="55563">
                  <c:v>10.200453</c:v>
                </c:pt>
                <c:pt idx="55564">
                  <c:v>10.203829000000001</c:v>
                </c:pt>
                <c:pt idx="55565">
                  <c:v>10.220351000000001</c:v>
                </c:pt>
                <c:pt idx="55566">
                  <c:v>10.211600000000001</c:v>
                </c:pt>
                <c:pt idx="55567">
                  <c:v>10.204283999999999</c:v>
                </c:pt>
                <c:pt idx="55568">
                  <c:v>10.223411</c:v>
                </c:pt>
                <c:pt idx="55569">
                  <c:v>10.215634</c:v>
                </c:pt>
                <c:pt idx="55570">
                  <c:v>10.202812</c:v>
                </c:pt>
                <c:pt idx="55571">
                  <c:v>10.222438</c:v>
                </c:pt>
                <c:pt idx="55572">
                  <c:v>10.224394</c:v>
                </c:pt>
                <c:pt idx="55573">
                  <c:v>10.210241999999999</c:v>
                </c:pt>
                <c:pt idx="55574">
                  <c:v>10.219593</c:v>
                </c:pt>
                <c:pt idx="55575">
                  <c:v>10.224891</c:v>
                </c:pt>
                <c:pt idx="55576">
                  <c:v>10.208681</c:v>
                </c:pt>
                <c:pt idx="55577">
                  <c:v>10.21068</c:v>
                </c:pt>
                <c:pt idx="55578">
                  <c:v>10.220724000000001</c:v>
                </c:pt>
                <c:pt idx="55579">
                  <c:v>10.209583</c:v>
                </c:pt>
                <c:pt idx="55580">
                  <c:v>10.212210000000001</c:v>
                </c:pt>
                <c:pt idx="55581">
                  <c:v>10.221429000000001</c:v>
                </c:pt>
                <c:pt idx="55582">
                  <c:v>10.214002000000001</c:v>
                </c:pt>
                <c:pt idx="55583">
                  <c:v>10.213158</c:v>
                </c:pt>
                <c:pt idx="55584">
                  <c:v>10.215168999999999</c:v>
                </c:pt>
                <c:pt idx="55585">
                  <c:v>10.208757</c:v>
                </c:pt>
                <c:pt idx="55586">
                  <c:v>10.206318</c:v>
                </c:pt>
                <c:pt idx="55587">
                  <c:v>10.215458</c:v>
                </c:pt>
                <c:pt idx="55588">
                  <c:v>10.218436000000001</c:v>
                </c:pt>
                <c:pt idx="55589">
                  <c:v>10.214523</c:v>
                </c:pt>
                <c:pt idx="55590">
                  <c:v>10.224017</c:v>
                </c:pt>
                <c:pt idx="55591">
                  <c:v>10.227342999999999</c:v>
                </c:pt>
                <c:pt idx="55592">
                  <c:v>10.216894999999999</c:v>
                </c:pt>
                <c:pt idx="55593">
                  <c:v>10.216462999999999</c:v>
                </c:pt>
                <c:pt idx="55594">
                  <c:v>10.223305</c:v>
                </c:pt>
                <c:pt idx="55595">
                  <c:v>10.219911</c:v>
                </c:pt>
                <c:pt idx="55596">
                  <c:v>10.217634</c:v>
                </c:pt>
                <c:pt idx="55597">
                  <c:v>10.225946</c:v>
                </c:pt>
                <c:pt idx="55598">
                  <c:v>10.219087999999999</c:v>
                </c:pt>
                <c:pt idx="55599">
                  <c:v>10.209078999999999</c:v>
                </c:pt>
                <c:pt idx="55600">
                  <c:v>10.219272999999999</c:v>
                </c:pt>
                <c:pt idx="55601">
                  <c:v>10.220459999999999</c:v>
                </c:pt>
                <c:pt idx="55602">
                  <c:v>10.215248000000001</c:v>
                </c:pt>
                <c:pt idx="55603">
                  <c:v>10.221541999999999</c:v>
                </c:pt>
                <c:pt idx="55604">
                  <c:v>10.224416</c:v>
                </c:pt>
                <c:pt idx="55605">
                  <c:v>10.218464000000001</c:v>
                </c:pt>
                <c:pt idx="55606">
                  <c:v>10.221133</c:v>
                </c:pt>
                <c:pt idx="55607">
                  <c:v>10.226524</c:v>
                </c:pt>
                <c:pt idx="55608">
                  <c:v>10.212801000000001</c:v>
                </c:pt>
                <c:pt idx="55609">
                  <c:v>10.216457999999999</c:v>
                </c:pt>
                <c:pt idx="55610">
                  <c:v>10.23493</c:v>
                </c:pt>
                <c:pt idx="55611">
                  <c:v>10.223216000000001</c:v>
                </c:pt>
                <c:pt idx="55612">
                  <c:v>10.213205</c:v>
                </c:pt>
                <c:pt idx="55613">
                  <c:v>10.222611000000001</c:v>
                </c:pt>
                <c:pt idx="55614">
                  <c:v>10.22146</c:v>
                </c:pt>
                <c:pt idx="55615">
                  <c:v>10.216336</c:v>
                </c:pt>
                <c:pt idx="55616">
                  <c:v>10.225638999999999</c:v>
                </c:pt>
                <c:pt idx="55617">
                  <c:v>10.224885</c:v>
                </c:pt>
                <c:pt idx="55618">
                  <c:v>10.210815999999999</c:v>
                </c:pt>
                <c:pt idx="55619">
                  <c:v>10.223708</c:v>
                </c:pt>
                <c:pt idx="55620">
                  <c:v>10.231399</c:v>
                </c:pt>
                <c:pt idx="55621">
                  <c:v>10.216309000000001</c:v>
                </c:pt>
                <c:pt idx="55622">
                  <c:v>10.219391</c:v>
                </c:pt>
                <c:pt idx="55623">
                  <c:v>10.221807</c:v>
                </c:pt>
                <c:pt idx="55624">
                  <c:v>10.211102</c:v>
                </c:pt>
                <c:pt idx="55625">
                  <c:v>10.215747</c:v>
                </c:pt>
                <c:pt idx="55626">
                  <c:v>10.227197</c:v>
                </c:pt>
                <c:pt idx="55627">
                  <c:v>10.22611</c:v>
                </c:pt>
                <c:pt idx="55628">
                  <c:v>10.226035</c:v>
                </c:pt>
                <c:pt idx="55629">
                  <c:v>10.232945000000001</c:v>
                </c:pt>
                <c:pt idx="55630">
                  <c:v>10.228599000000001</c:v>
                </c:pt>
                <c:pt idx="55631">
                  <c:v>10.2281</c:v>
                </c:pt>
                <c:pt idx="55632">
                  <c:v>10.236383999999999</c:v>
                </c:pt>
                <c:pt idx="55633">
                  <c:v>10.228562</c:v>
                </c:pt>
                <c:pt idx="55634">
                  <c:v>10.225402000000001</c:v>
                </c:pt>
                <c:pt idx="55635">
                  <c:v>10.239278000000001</c:v>
                </c:pt>
                <c:pt idx="55636">
                  <c:v>10.235844</c:v>
                </c:pt>
                <c:pt idx="55637">
                  <c:v>10.217186999999999</c:v>
                </c:pt>
                <c:pt idx="55638">
                  <c:v>10.222708000000001</c:v>
                </c:pt>
                <c:pt idx="55639">
                  <c:v>10.233136999999999</c:v>
                </c:pt>
                <c:pt idx="55640">
                  <c:v>10.220151</c:v>
                </c:pt>
                <c:pt idx="55641">
                  <c:v>10.220794</c:v>
                </c:pt>
                <c:pt idx="55642">
                  <c:v>10.228960000000001</c:v>
                </c:pt>
                <c:pt idx="55643">
                  <c:v>10.219137999999999</c:v>
                </c:pt>
                <c:pt idx="55644">
                  <c:v>10.22031</c:v>
                </c:pt>
                <c:pt idx="55645">
                  <c:v>10.230791</c:v>
                </c:pt>
                <c:pt idx="55646">
                  <c:v>10.228669999999999</c:v>
                </c:pt>
                <c:pt idx="55647">
                  <c:v>10.224869</c:v>
                </c:pt>
                <c:pt idx="55648">
                  <c:v>10.227573</c:v>
                </c:pt>
                <c:pt idx="55649">
                  <c:v>10.223655000000001</c:v>
                </c:pt>
                <c:pt idx="55650">
                  <c:v>10.218596</c:v>
                </c:pt>
                <c:pt idx="55651">
                  <c:v>10.227095</c:v>
                </c:pt>
                <c:pt idx="55652">
                  <c:v>10.225056</c:v>
                </c:pt>
                <c:pt idx="55653">
                  <c:v>10.220647</c:v>
                </c:pt>
                <c:pt idx="55654">
                  <c:v>10.237799000000001</c:v>
                </c:pt>
                <c:pt idx="55655">
                  <c:v>10.243247</c:v>
                </c:pt>
                <c:pt idx="55656">
                  <c:v>10.226402999999999</c:v>
                </c:pt>
                <c:pt idx="55657">
                  <c:v>10.221914</c:v>
                </c:pt>
                <c:pt idx="55658">
                  <c:v>10.231742000000001</c:v>
                </c:pt>
                <c:pt idx="55659">
                  <c:v>10.228152</c:v>
                </c:pt>
                <c:pt idx="55660">
                  <c:v>10.225962000000001</c:v>
                </c:pt>
                <c:pt idx="55661">
                  <c:v>10.232155000000001</c:v>
                </c:pt>
                <c:pt idx="55662">
                  <c:v>10.227059000000001</c:v>
                </c:pt>
                <c:pt idx="55663">
                  <c:v>10.224719</c:v>
                </c:pt>
                <c:pt idx="55664">
                  <c:v>10.226660000000001</c:v>
                </c:pt>
                <c:pt idx="55665">
                  <c:v>10.227275000000001</c:v>
                </c:pt>
                <c:pt idx="55666">
                  <c:v>10.23254</c:v>
                </c:pt>
                <c:pt idx="55667">
                  <c:v>10.233605000000001</c:v>
                </c:pt>
                <c:pt idx="55668">
                  <c:v>10.226119000000001</c:v>
                </c:pt>
                <c:pt idx="55669">
                  <c:v>10.227974</c:v>
                </c:pt>
                <c:pt idx="55670">
                  <c:v>10.238969000000001</c:v>
                </c:pt>
                <c:pt idx="55671">
                  <c:v>10.226588</c:v>
                </c:pt>
                <c:pt idx="55672">
                  <c:v>10.216642</c:v>
                </c:pt>
                <c:pt idx="55673">
                  <c:v>10.235149</c:v>
                </c:pt>
                <c:pt idx="55674">
                  <c:v>10.235827</c:v>
                </c:pt>
                <c:pt idx="55675">
                  <c:v>10.226470000000001</c:v>
                </c:pt>
                <c:pt idx="55676">
                  <c:v>10.234418</c:v>
                </c:pt>
                <c:pt idx="55677">
                  <c:v>10.238989</c:v>
                </c:pt>
                <c:pt idx="55678">
                  <c:v>10.239204000000001</c:v>
                </c:pt>
                <c:pt idx="55679">
                  <c:v>10.244408</c:v>
                </c:pt>
                <c:pt idx="55680">
                  <c:v>10.247047999999999</c:v>
                </c:pt>
                <c:pt idx="55681">
                  <c:v>10.236102000000001</c:v>
                </c:pt>
                <c:pt idx="55682">
                  <c:v>10.230930000000001</c:v>
                </c:pt>
                <c:pt idx="55683">
                  <c:v>10.233903</c:v>
                </c:pt>
                <c:pt idx="55684">
                  <c:v>10.225723</c:v>
                </c:pt>
                <c:pt idx="55685">
                  <c:v>10.228904999999999</c:v>
                </c:pt>
                <c:pt idx="55686">
                  <c:v>10.23884</c:v>
                </c:pt>
                <c:pt idx="55687">
                  <c:v>10.232987</c:v>
                </c:pt>
                <c:pt idx="55688">
                  <c:v>10.233395</c:v>
                </c:pt>
                <c:pt idx="55689">
                  <c:v>10.240327000000001</c:v>
                </c:pt>
                <c:pt idx="55690">
                  <c:v>10.235471</c:v>
                </c:pt>
                <c:pt idx="55691">
                  <c:v>10.234398000000001</c:v>
                </c:pt>
                <c:pt idx="55692">
                  <c:v>10.241666</c:v>
                </c:pt>
                <c:pt idx="55693">
                  <c:v>10.236205</c:v>
                </c:pt>
                <c:pt idx="55694">
                  <c:v>10.228961</c:v>
                </c:pt>
                <c:pt idx="55695">
                  <c:v>10.240144000000001</c:v>
                </c:pt>
                <c:pt idx="55696">
                  <c:v>10.242012000000001</c:v>
                </c:pt>
                <c:pt idx="55697">
                  <c:v>10.231412000000001</c:v>
                </c:pt>
                <c:pt idx="55698">
                  <c:v>10.235144</c:v>
                </c:pt>
                <c:pt idx="55699">
                  <c:v>10.239891999999999</c:v>
                </c:pt>
                <c:pt idx="55700">
                  <c:v>10.230757000000001</c:v>
                </c:pt>
                <c:pt idx="55701">
                  <c:v>10.225356</c:v>
                </c:pt>
                <c:pt idx="55702">
                  <c:v>10.233110999999999</c:v>
                </c:pt>
                <c:pt idx="55703">
                  <c:v>10.229702</c:v>
                </c:pt>
                <c:pt idx="55704">
                  <c:v>10.228103000000001</c:v>
                </c:pt>
                <c:pt idx="55705">
                  <c:v>10.237634999999999</c:v>
                </c:pt>
                <c:pt idx="55706">
                  <c:v>10.239145000000001</c:v>
                </c:pt>
                <c:pt idx="55707">
                  <c:v>10.237708</c:v>
                </c:pt>
                <c:pt idx="55708">
                  <c:v>10.233758999999999</c:v>
                </c:pt>
                <c:pt idx="55709">
                  <c:v>10.236236</c:v>
                </c:pt>
                <c:pt idx="55710">
                  <c:v>10.241337</c:v>
                </c:pt>
                <c:pt idx="55711">
                  <c:v>10.238530000000001</c:v>
                </c:pt>
                <c:pt idx="55712">
                  <c:v>10.235519999999999</c:v>
                </c:pt>
                <c:pt idx="55713">
                  <c:v>10.234560999999999</c:v>
                </c:pt>
                <c:pt idx="55714">
                  <c:v>10.242756</c:v>
                </c:pt>
                <c:pt idx="55715">
                  <c:v>10.238011</c:v>
                </c:pt>
                <c:pt idx="55716">
                  <c:v>10.225208</c:v>
                </c:pt>
                <c:pt idx="55717">
                  <c:v>10.238251</c:v>
                </c:pt>
                <c:pt idx="55718">
                  <c:v>10.249212</c:v>
                </c:pt>
                <c:pt idx="55719">
                  <c:v>10.237730000000001</c:v>
                </c:pt>
                <c:pt idx="55720">
                  <c:v>10.236292000000001</c:v>
                </c:pt>
                <c:pt idx="55721">
                  <c:v>10.247674</c:v>
                </c:pt>
                <c:pt idx="55722">
                  <c:v>10.242004</c:v>
                </c:pt>
                <c:pt idx="55723">
                  <c:v>10.233580999999999</c:v>
                </c:pt>
                <c:pt idx="55724">
                  <c:v>10.243190999999999</c:v>
                </c:pt>
                <c:pt idx="55725">
                  <c:v>10.238151999999999</c:v>
                </c:pt>
                <c:pt idx="55726">
                  <c:v>10.230308000000001</c:v>
                </c:pt>
                <c:pt idx="55727">
                  <c:v>10.24629</c:v>
                </c:pt>
                <c:pt idx="55728">
                  <c:v>10.250674999999999</c:v>
                </c:pt>
                <c:pt idx="55729">
                  <c:v>10.241377999999999</c:v>
                </c:pt>
                <c:pt idx="55730">
                  <c:v>10.246052000000001</c:v>
                </c:pt>
                <c:pt idx="55731">
                  <c:v>10.248214000000001</c:v>
                </c:pt>
                <c:pt idx="55732">
                  <c:v>10.234109999999999</c:v>
                </c:pt>
                <c:pt idx="55733">
                  <c:v>10.235609</c:v>
                </c:pt>
                <c:pt idx="55734">
                  <c:v>10.248519999999999</c:v>
                </c:pt>
                <c:pt idx="55735">
                  <c:v>10.238892999999999</c:v>
                </c:pt>
                <c:pt idx="55736">
                  <c:v>10.234664</c:v>
                </c:pt>
                <c:pt idx="55737">
                  <c:v>10.247617</c:v>
                </c:pt>
                <c:pt idx="55738">
                  <c:v>10.240895</c:v>
                </c:pt>
                <c:pt idx="55739">
                  <c:v>10.23537</c:v>
                </c:pt>
                <c:pt idx="55740">
                  <c:v>10.247045999999999</c:v>
                </c:pt>
                <c:pt idx="55741">
                  <c:v>10.247109</c:v>
                </c:pt>
                <c:pt idx="55742">
                  <c:v>10.238082</c:v>
                </c:pt>
                <c:pt idx="55743">
                  <c:v>10.242076000000001</c:v>
                </c:pt>
                <c:pt idx="55744">
                  <c:v>10.245067000000001</c:v>
                </c:pt>
                <c:pt idx="55745">
                  <c:v>10.236102000000001</c:v>
                </c:pt>
                <c:pt idx="55746">
                  <c:v>10.241539</c:v>
                </c:pt>
                <c:pt idx="55747">
                  <c:v>10.251061</c:v>
                </c:pt>
                <c:pt idx="55748">
                  <c:v>10.244149999999999</c:v>
                </c:pt>
                <c:pt idx="55749">
                  <c:v>10.242025</c:v>
                </c:pt>
                <c:pt idx="55750">
                  <c:v>10.245728</c:v>
                </c:pt>
                <c:pt idx="55751">
                  <c:v>10.245668</c:v>
                </c:pt>
                <c:pt idx="55752">
                  <c:v>10.250069999999999</c:v>
                </c:pt>
                <c:pt idx="55753">
                  <c:v>10.250093</c:v>
                </c:pt>
                <c:pt idx="55754">
                  <c:v>10.232288</c:v>
                </c:pt>
                <c:pt idx="55755">
                  <c:v>10.22743</c:v>
                </c:pt>
                <c:pt idx="55756">
                  <c:v>10.246589999999999</c:v>
                </c:pt>
                <c:pt idx="55757">
                  <c:v>10.250341000000001</c:v>
                </c:pt>
                <c:pt idx="55758">
                  <c:v>10.245956</c:v>
                </c:pt>
                <c:pt idx="55759">
                  <c:v>10.253489999999999</c:v>
                </c:pt>
                <c:pt idx="55760">
                  <c:v>10.251122000000001</c:v>
                </c:pt>
                <c:pt idx="55761">
                  <c:v>10.246316</c:v>
                </c:pt>
                <c:pt idx="55762">
                  <c:v>10.251598</c:v>
                </c:pt>
                <c:pt idx="55763">
                  <c:v>10.250783</c:v>
                </c:pt>
                <c:pt idx="55764">
                  <c:v>10.247945</c:v>
                </c:pt>
                <c:pt idx="55765">
                  <c:v>10.256129</c:v>
                </c:pt>
                <c:pt idx="55766">
                  <c:v>10.252306000000001</c:v>
                </c:pt>
                <c:pt idx="55767">
                  <c:v>10.236924999999999</c:v>
                </c:pt>
                <c:pt idx="55768">
                  <c:v>10.250124</c:v>
                </c:pt>
                <c:pt idx="55769">
                  <c:v>10.261374999999999</c:v>
                </c:pt>
                <c:pt idx="55770">
                  <c:v>10.243988</c:v>
                </c:pt>
                <c:pt idx="55771">
                  <c:v>10.244778999999999</c:v>
                </c:pt>
                <c:pt idx="55772">
                  <c:v>10.251651000000001</c:v>
                </c:pt>
                <c:pt idx="55773">
                  <c:v>10.241251999999999</c:v>
                </c:pt>
                <c:pt idx="55774">
                  <c:v>10.239401000000001</c:v>
                </c:pt>
                <c:pt idx="55775">
                  <c:v>10.249200999999999</c:v>
                </c:pt>
                <c:pt idx="55776">
                  <c:v>10.244674</c:v>
                </c:pt>
                <c:pt idx="55777">
                  <c:v>10.24217</c:v>
                </c:pt>
                <c:pt idx="55778">
                  <c:v>10.255789999999999</c:v>
                </c:pt>
                <c:pt idx="55779">
                  <c:v>10.253503</c:v>
                </c:pt>
                <c:pt idx="55780">
                  <c:v>10.251193000000001</c:v>
                </c:pt>
                <c:pt idx="55781">
                  <c:v>10.25741</c:v>
                </c:pt>
                <c:pt idx="55782">
                  <c:v>10.248423000000001</c:v>
                </c:pt>
                <c:pt idx="55783">
                  <c:v>10.248087</c:v>
                </c:pt>
                <c:pt idx="55784">
                  <c:v>10.260357000000001</c:v>
                </c:pt>
                <c:pt idx="55785">
                  <c:v>10.251405999999999</c:v>
                </c:pt>
                <c:pt idx="55786">
                  <c:v>10.239788000000001</c:v>
                </c:pt>
                <c:pt idx="55787">
                  <c:v>10.252424</c:v>
                </c:pt>
                <c:pt idx="55788">
                  <c:v>10.254146</c:v>
                </c:pt>
                <c:pt idx="55789">
                  <c:v>10.243729999999999</c:v>
                </c:pt>
                <c:pt idx="55790">
                  <c:v>10.252663</c:v>
                </c:pt>
                <c:pt idx="55791">
                  <c:v>10.255191999999999</c:v>
                </c:pt>
                <c:pt idx="55792">
                  <c:v>10.248689000000001</c:v>
                </c:pt>
                <c:pt idx="55793">
                  <c:v>10.255675</c:v>
                </c:pt>
                <c:pt idx="55794">
                  <c:v>10.260979000000001</c:v>
                </c:pt>
                <c:pt idx="55795">
                  <c:v>10.250201000000001</c:v>
                </c:pt>
                <c:pt idx="55796">
                  <c:v>10.243024999999999</c:v>
                </c:pt>
                <c:pt idx="55797">
                  <c:v>10.250745</c:v>
                </c:pt>
                <c:pt idx="55798">
                  <c:v>10.248837</c:v>
                </c:pt>
                <c:pt idx="55799">
                  <c:v>10.246650000000001</c:v>
                </c:pt>
                <c:pt idx="55800">
                  <c:v>10.254353</c:v>
                </c:pt>
                <c:pt idx="55801">
                  <c:v>10.247439999999999</c:v>
                </c:pt>
                <c:pt idx="55802">
                  <c:v>10.246693</c:v>
                </c:pt>
                <c:pt idx="55803">
                  <c:v>10.267009</c:v>
                </c:pt>
                <c:pt idx="55804">
                  <c:v>10.266894000000001</c:v>
                </c:pt>
                <c:pt idx="55805">
                  <c:v>10.249841</c:v>
                </c:pt>
                <c:pt idx="55806">
                  <c:v>10.254761999999999</c:v>
                </c:pt>
                <c:pt idx="55807">
                  <c:v>10.261815</c:v>
                </c:pt>
                <c:pt idx="55808">
                  <c:v>10.247828999999999</c:v>
                </c:pt>
                <c:pt idx="55809">
                  <c:v>10.246869999999999</c:v>
                </c:pt>
                <c:pt idx="55810">
                  <c:v>10.255523999999999</c:v>
                </c:pt>
                <c:pt idx="55811">
                  <c:v>10.247997</c:v>
                </c:pt>
                <c:pt idx="55812">
                  <c:v>10.248514999999999</c:v>
                </c:pt>
                <c:pt idx="55813">
                  <c:v>10.251642</c:v>
                </c:pt>
                <c:pt idx="55814">
                  <c:v>10.251726</c:v>
                </c:pt>
                <c:pt idx="55815">
                  <c:v>10.265561999999999</c:v>
                </c:pt>
                <c:pt idx="55816">
                  <c:v>10.269816</c:v>
                </c:pt>
                <c:pt idx="55817">
                  <c:v>10.253004000000001</c:v>
                </c:pt>
                <c:pt idx="55818">
                  <c:v>10.246670999999999</c:v>
                </c:pt>
                <c:pt idx="55819">
                  <c:v>10.260566000000001</c:v>
                </c:pt>
                <c:pt idx="55820">
                  <c:v>10.258561</c:v>
                </c:pt>
                <c:pt idx="55821">
                  <c:v>10.247325999999999</c:v>
                </c:pt>
                <c:pt idx="55822">
                  <c:v>10.256754000000001</c:v>
                </c:pt>
                <c:pt idx="55823">
                  <c:v>10.256475</c:v>
                </c:pt>
                <c:pt idx="55824">
                  <c:v>10.246854000000001</c:v>
                </c:pt>
                <c:pt idx="55825">
                  <c:v>10.256739</c:v>
                </c:pt>
                <c:pt idx="55826">
                  <c:v>10.264842</c:v>
                </c:pt>
                <c:pt idx="55827">
                  <c:v>10.254383000000001</c:v>
                </c:pt>
                <c:pt idx="55828">
                  <c:v>10.253449</c:v>
                </c:pt>
                <c:pt idx="55829">
                  <c:v>10.265518999999999</c:v>
                </c:pt>
                <c:pt idx="55830">
                  <c:v>10.256879</c:v>
                </c:pt>
                <c:pt idx="55831">
                  <c:v>10.252509999999999</c:v>
                </c:pt>
                <c:pt idx="55832">
                  <c:v>10.263282</c:v>
                </c:pt>
                <c:pt idx="55833">
                  <c:v>10.252573</c:v>
                </c:pt>
                <c:pt idx="55834">
                  <c:v>10.24675</c:v>
                </c:pt>
                <c:pt idx="55835">
                  <c:v>10.258281</c:v>
                </c:pt>
                <c:pt idx="55836">
                  <c:v>10.260172000000001</c:v>
                </c:pt>
                <c:pt idx="55837">
                  <c:v>10.257329</c:v>
                </c:pt>
                <c:pt idx="55838">
                  <c:v>10.263007999999999</c:v>
                </c:pt>
                <c:pt idx="55839">
                  <c:v>10.265193999999999</c:v>
                </c:pt>
                <c:pt idx="55840">
                  <c:v>10.253895</c:v>
                </c:pt>
                <c:pt idx="55841">
                  <c:v>10.257148000000001</c:v>
                </c:pt>
                <c:pt idx="55842">
                  <c:v>10.264004</c:v>
                </c:pt>
                <c:pt idx="55843">
                  <c:v>10.254301999999999</c:v>
                </c:pt>
                <c:pt idx="55844">
                  <c:v>10.252865999999999</c:v>
                </c:pt>
                <c:pt idx="55845">
                  <c:v>10.260294</c:v>
                </c:pt>
                <c:pt idx="55846">
                  <c:v>10.264277999999999</c:v>
                </c:pt>
                <c:pt idx="55847">
                  <c:v>10.267697999999999</c:v>
                </c:pt>
                <c:pt idx="55848">
                  <c:v>10.274442000000001</c:v>
                </c:pt>
                <c:pt idx="55849">
                  <c:v>10.267192</c:v>
                </c:pt>
                <c:pt idx="55850">
                  <c:v>10.255236</c:v>
                </c:pt>
                <c:pt idx="55851">
                  <c:v>10.269119</c:v>
                </c:pt>
                <c:pt idx="55852">
                  <c:v>10.271990000000001</c:v>
                </c:pt>
                <c:pt idx="55853">
                  <c:v>10.259636</c:v>
                </c:pt>
                <c:pt idx="55854">
                  <c:v>10.263711000000001</c:v>
                </c:pt>
                <c:pt idx="55855">
                  <c:v>10.260144</c:v>
                </c:pt>
                <c:pt idx="55856">
                  <c:v>10.250624999999999</c:v>
                </c:pt>
                <c:pt idx="55857">
                  <c:v>10.257168999999999</c:v>
                </c:pt>
                <c:pt idx="55858">
                  <c:v>10.265397</c:v>
                </c:pt>
                <c:pt idx="55859">
                  <c:v>10.262309999999999</c:v>
                </c:pt>
                <c:pt idx="55860">
                  <c:v>10.260382</c:v>
                </c:pt>
                <c:pt idx="55861">
                  <c:v>10.265024</c:v>
                </c:pt>
                <c:pt idx="55862">
                  <c:v>10.262603</c:v>
                </c:pt>
                <c:pt idx="55863">
                  <c:v>10.262292</c:v>
                </c:pt>
                <c:pt idx="55864">
                  <c:v>10.267587000000001</c:v>
                </c:pt>
                <c:pt idx="55865">
                  <c:v>10.265166000000001</c:v>
                </c:pt>
                <c:pt idx="55866">
                  <c:v>10.263509000000001</c:v>
                </c:pt>
                <c:pt idx="55867">
                  <c:v>10.269966999999999</c:v>
                </c:pt>
                <c:pt idx="55868">
                  <c:v>10.273897</c:v>
                </c:pt>
                <c:pt idx="55869">
                  <c:v>10.267555</c:v>
                </c:pt>
                <c:pt idx="55870">
                  <c:v>10.263774</c:v>
                </c:pt>
                <c:pt idx="55871">
                  <c:v>10.262919</c:v>
                </c:pt>
                <c:pt idx="55872">
                  <c:v>10.258758</c:v>
                </c:pt>
                <c:pt idx="55873">
                  <c:v>10.263627</c:v>
                </c:pt>
                <c:pt idx="55874">
                  <c:v>10.268999000000001</c:v>
                </c:pt>
                <c:pt idx="55875">
                  <c:v>10.265995999999999</c:v>
                </c:pt>
                <c:pt idx="55876">
                  <c:v>10.265643000000001</c:v>
                </c:pt>
                <c:pt idx="55877">
                  <c:v>10.267318</c:v>
                </c:pt>
                <c:pt idx="55878">
                  <c:v>10.260073</c:v>
                </c:pt>
                <c:pt idx="55879">
                  <c:v>10.250935999999999</c:v>
                </c:pt>
                <c:pt idx="55880">
                  <c:v>10.258286</c:v>
                </c:pt>
                <c:pt idx="55881">
                  <c:v>10.259947</c:v>
                </c:pt>
                <c:pt idx="55882">
                  <c:v>10.256498000000001</c:v>
                </c:pt>
                <c:pt idx="55883">
                  <c:v>10.268814000000001</c:v>
                </c:pt>
                <c:pt idx="55884">
                  <c:v>10.275891</c:v>
                </c:pt>
                <c:pt idx="55885">
                  <c:v>10.272511</c:v>
                </c:pt>
                <c:pt idx="55886">
                  <c:v>10.269500000000001</c:v>
                </c:pt>
                <c:pt idx="55887">
                  <c:v>10.271998999999999</c:v>
                </c:pt>
                <c:pt idx="55888">
                  <c:v>10.275081</c:v>
                </c:pt>
                <c:pt idx="55889">
                  <c:v>10.270861999999999</c:v>
                </c:pt>
                <c:pt idx="55890">
                  <c:v>10.267979</c:v>
                </c:pt>
                <c:pt idx="55891">
                  <c:v>10.263941000000001</c:v>
                </c:pt>
                <c:pt idx="55892">
                  <c:v>10.264322999999999</c:v>
                </c:pt>
                <c:pt idx="55893">
                  <c:v>10.267548</c:v>
                </c:pt>
                <c:pt idx="55894">
                  <c:v>10.26249</c:v>
                </c:pt>
                <c:pt idx="55895">
                  <c:v>10.265559</c:v>
                </c:pt>
                <c:pt idx="55896">
                  <c:v>10.27356</c:v>
                </c:pt>
                <c:pt idx="55897">
                  <c:v>10.273982</c:v>
                </c:pt>
                <c:pt idx="55898">
                  <c:v>10.272963000000001</c:v>
                </c:pt>
                <c:pt idx="55899">
                  <c:v>10.275762</c:v>
                </c:pt>
                <c:pt idx="55900">
                  <c:v>10.273334999999999</c:v>
                </c:pt>
                <c:pt idx="55901">
                  <c:v>10.264250000000001</c:v>
                </c:pt>
                <c:pt idx="55902">
                  <c:v>10.267552999999999</c:v>
                </c:pt>
                <c:pt idx="55903">
                  <c:v>10.272244000000001</c:v>
                </c:pt>
                <c:pt idx="55904">
                  <c:v>10.268661</c:v>
                </c:pt>
                <c:pt idx="55905">
                  <c:v>10.274573999999999</c:v>
                </c:pt>
                <c:pt idx="55906">
                  <c:v>10.280862000000001</c:v>
                </c:pt>
                <c:pt idx="55907">
                  <c:v>10.276033999999999</c:v>
                </c:pt>
                <c:pt idx="55908">
                  <c:v>10.267651000000001</c:v>
                </c:pt>
                <c:pt idx="55909">
                  <c:v>10.264687</c:v>
                </c:pt>
                <c:pt idx="55910">
                  <c:v>10.262796</c:v>
                </c:pt>
                <c:pt idx="55911">
                  <c:v>10.259766000000001</c:v>
                </c:pt>
                <c:pt idx="55912">
                  <c:v>10.268148999999999</c:v>
                </c:pt>
                <c:pt idx="55913">
                  <c:v>10.274927</c:v>
                </c:pt>
                <c:pt idx="55914">
                  <c:v>10.270878</c:v>
                </c:pt>
                <c:pt idx="55915">
                  <c:v>10.269107</c:v>
                </c:pt>
                <c:pt idx="55916">
                  <c:v>10.268003999999999</c:v>
                </c:pt>
                <c:pt idx="55917">
                  <c:v>10.269373999999999</c:v>
                </c:pt>
                <c:pt idx="55918">
                  <c:v>10.268020999999999</c:v>
                </c:pt>
                <c:pt idx="55919">
                  <c:v>10.263282999999999</c:v>
                </c:pt>
                <c:pt idx="55920">
                  <c:v>10.268556</c:v>
                </c:pt>
                <c:pt idx="55921">
                  <c:v>10.278222</c:v>
                </c:pt>
                <c:pt idx="55922">
                  <c:v>10.278411999999999</c:v>
                </c:pt>
                <c:pt idx="55923">
                  <c:v>10.272406</c:v>
                </c:pt>
                <c:pt idx="55924">
                  <c:v>10.278771000000001</c:v>
                </c:pt>
                <c:pt idx="55925">
                  <c:v>10.283749</c:v>
                </c:pt>
                <c:pt idx="55926">
                  <c:v>10.276548</c:v>
                </c:pt>
                <c:pt idx="55927">
                  <c:v>10.277621999999999</c:v>
                </c:pt>
                <c:pt idx="55928">
                  <c:v>10.277549</c:v>
                </c:pt>
                <c:pt idx="55929">
                  <c:v>10.269932000000001</c:v>
                </c:pt>
                <c:pt idx="55930">
                  <c:v>10.27533</c:v>
                </c:pt>
                <c:pt idx="55931">
                  <c:v>10.281510000000001</c:v>
                </c:pt>
                <c:pt idx="55932">
                  <c:v>10.271997000000001</c:v>
                </c:pt>
                <c:pt idx="55933">
                  <c:v>10.272424000000001</c:v>
                </c:pt>
                <c:pt idx="55934">
                  <c:v>10.282852</c:v>
                </c:pt>
                <c:pt idx="55935">
                  <c:v>10.274569</c:v>
                </c:pt>
                <c:pt idx="55936">
                  <c:v>10.271898999999999</c:v>
                </c:pt>
                <c:pt idx="55937">
                  <c:v>10.281950999999999</c:v>
                </c:pt>
                <c:pt idx="55938">
                  <c:v>10.27805</c:v>
                </c:pt>
                <c:pt idx="55939">
                  <c:v>10.277227999999999</c:v>
                </c:pt>
                <c:pt idx="55940">
                  <c:v>10.283241</c:v>
                </c:pt>
                <c:pt idx="55941">
                  <c:v>10.278786999999999</c:v>
                </c:pt>
                <c:pt idx="55942">
                  <c:v>10.268758</c:v>
                </c:pt>
                <c:pt idx="55943">
                  <c:v>10.271082</c:v>
                </c:pt>
                <c:pt idx="55944">
                  <c:v>10.276316</c:v>
                </c:pt>
                <c:pt idx="55945">
                  <c:v>10.272588000000001</c:v>
                </c:pt>
                <c:pt idx="55946">
                  <c:v>10.28063</c:v>
                </c:pt>
                <c:pt idx="55947">
                  <c:v>10.285511</c:v>
                </c:pt>
                <c:pt idx="55948">
                  <c:v>10.273946</c:v>
                </c:pt>
                <c:pt idx="55949">
                  <c:v>10.278001</c:v>
                </c:pt>
                <c:pt idx="55950">
                  <c:v>10.288717999999999</c:v>
                </c:pt>
                <c:pt idx="55951">
                  <c:v>10.276774</c:v>
                </c:pt>
                <c:pt idx="55952">
                  <c:v>10.267268</c:v>
                </c:pt>
                <c:pt idx="55953">
                  <c:v>10.283096</c:v>
                </c:pt>
                <c:pt idx="55954">
                  <c:v>10.282093</c:v>
                </c:pt>
                <c:pt idx="55955">
                  <c:v>10.267310999999999</c:v>
                </c:pt>
                <c:pt idx="55956">
                  <c:v>10.277049999999999</c:v>
                </c:pt>
                <c:pt idx="55957">
                  <c:v>10.279662999999999</c:v>
                </c:pt>
                <c:pt idx="55958">
                  <c:v>10.271827999999999</c:v>
                </c:pt>
                <c:pt idx="55959">
                  <c:v>10.281732999999999</c:v>
                </c:pt>
                <c:pt idx="55960">
                  <c:v>10.28552</c:v>
                </c:pt>
                <c:pt idx="55961">
                  <c:v>10.274981</c:v>
                </c:pt>
                <c:pt idx="55962">
                  <c:v>10.278402</c:v>
                </c:pt>
                <c:pt idx="55963">
                  <c:v>10.283996999999999</c:v>
                </c:pt>
                <c:pt idx="55964">
                  <c:v>10.267341999999999</c:v>
                </c:pt>
                <c:pt idx="55965">
                  <c:v>10.265649</c:v>
                </c:pt>
                <c:pt idx="55966">
                  <c:v>10.283037</c:v>
                </c:pt>
                <c:pt idx="55967">
                  <c:v>10.27506</c:v>
                </c:pt>
                <c:pt idx="55968">
                  <c:v>10.271191999999999</c:v>
                </c:pt>
                <c:pt idx="55969">
                  <c:v>10.28571</c:v>
                </c:pt>
                <c:pt idx="55970">
                  <c:v>10.283830999999999</c:v>
                </c:pt>
                <c:pt idx="55971">
                  <c:v>10.278314</c:v>
                </c:pt>
                <c:pt idx="55972">
                  <c:v>10.283568000000001</c:v>
                </c:pt>
                <c:pt idx="55973">
                  <c:v>10.283675000000001</c:v>
                </c:pt>
                <c:pt idx="55974">
                  <c:v>10.276363</c:v>
                </c:pt>
                <c:pt idx="55975">
                  <c:v>10.283856</c:v>
                </c:pt>
                <c:pt idx="55976">
                  <c:v>10.290844</c:v>
                </c:pt>
                <c:pt idx="55977">
                  <c:v>10.276242999999999</c:v>
                </c:pt>
                <c:pt idx="55978">
                  <c:v>10.276299</c:v>
                </c:pt>
                <c:pt idx="55979">
                  <c:v>10.287215</c:v>
                </c:pt>
                <c:pt idx="55980">
                  <c:v>10.278791999999999</c:v>
                </c:pt>
                <c:pt idx="55981">
                  <c:v>10.279071999999999</c:v>
                </c:pt>
                <c:pt idx="55982">
                  <c:v>10.290637</c:v>
                </c:pt>
                <c:pt idx="55983">
                  <c:v>10.288833</c:v>
                </c:pt>
                <c:pt idx="55984">
                  <c:v>10.287107000000001</c:v>
                </c:pt>
                <c:pt idx="55985">
                  <c:v>10.293132999999999</c:v>
                </c:pt>
                <c:pt idx="55986">
                  <c:v>10.280306</c:v>
                </c:pt>
                <c:pt idx="55987">
                  <c:v>10.270875</c:v>
                </c:pt>
                <c:pt idx="55988">
                  <c:v>10.288029</c:v>
                </c:pt>
                <c:pt idx="55989">
                  <c:v>10.287722</c:v>
                </c:pt>
                <c:pt idx="55990">
                  <c:v>10.278900999999999</c:v>
                </c:pt>
                <c:pt idx="55991">
                  <c:v>10.289771999999999</c:v>
                </c:pt>
                <c:pt idx="55992">
                  <c:v>10.292020000000001</c:v>
                </c:pt>
                <c:pt idx="55993">
                  <c:v>10.284774000000001</c:v>
                </c:pt>
                <c:pt idx="55994">
                  <c:v>10.286265</c:v>
                </c:pt>
                <c:pt idx="55995">
                  <c:v>10.285652000000001</c:v>
                </c:pt>
                <c:pt idx="55996">
                  <c:v>10.27633</c:v>
                </c:pt>
                <c:pt idx="55997">
                  <c:v>10.278829999999999</c:v>
                </c:pt>
                <c:pt idx="55998">
                  <c:v>10.285045</c:v>
                </c:pt>
                <c:pt idx="55999">
                  <c:v>10.283578</c:v>
                </c:pt>
                <c:pt idx="56000">
                  <c:v>10.292014999999999</c:v>
                </c:pt>
                <c:pt idx="56001">
                  <c:v>10.292426000000001</c:v>
                </c:pt>
                <c:pt idx="56002">
                  <c:v>10.280614</c:v>
                </c:pt>
                <c:pt idx="56003">
                  <c:v>10.287243999999999</c:v>
                </c:pt>
                <c:pt idx="56004">
                  <c:v>10.298375999999999</c:v>
                </c:pt>
                <c:pt idx="56005">
                  <c:v>10.282978</c:v>
                </c:pt>
                <c:pt idx="56006">
                  <c:v>10.27277</c:v>
                </c:pt>
                <c:pt idx="56007">
                  <c:v>10.291352</c:v>
                </c:pt>
                <c:pt idx="56008">
                  <c:v>10.290512</c:v>
                </c:pt>
                <c:pt idx="56009">
                  <c:v>10.277832999999999</c:v>
                </c:pt>
                <c:pt idx="56010">
                  <c:v>10.291651999999999</c:v>
                </c:pt>
                <c:pt idx="56011">
                  <c:v>10.295360000000001</c:v>
                </c:pt>
                <c:pt idx="56012">
                  <c:v>10.284496000000001</c:v>
                </c:pt>
                <c:pt idx="56013">
                  <c:v>10.287512</c:v>
                </c:pt>
                <c:pt idx="56014">
                  <c:v>10.288363</c:v>
                </c:pt>
                <c:pt idx="56015">
                  <c:v>10.279983</c:v>
                </c:pt>
                <c:pt idx="56016">
                  <c:v>10.282104</c:v>
                </c:pt>
                <c:pt idx="56017">
                  <c:v>10.294578</c:v>
                </c:pt>
                <c:pt idx="56018">
                  <c:v>10.296295000000001</c:v>
                </c:pt>
                <c:pt idx="56019">
                  <c:v>10.292202</c:v>
                </c:pt>
                <c:pt idx="56020">
                  <c:v>10.292057</c:v>
                </c:pt>
                <c:pt idx="56021">
                  <c:v>10.283694000000001</c:v>
                </c:pt>
                <c:pt idx="56022">
                  <c:v>10.286236000000001</c:v>
                </c:pt>
                <c:pt idx="56023">
                  <c:v>10.300321</c:v>
                </c:pt>
                <c:pt idx="56024">
                  <c:v>10.293583999999999</c:v>
                </c:pt>
                <c:pt idx="56025">
                  <c:v>10.280324</c:v>
                </c:pt>
                <c:pt idx="56026">
                  <c:v>10.290765</c:v>
                </c:pt>
                <c:pt idx="56027">
                  <c:v>10.297243</c:v>
                </c:pt>
                <c:pt idx="56028">
                  <c:v>10.28262</c:v>
                </c:pt>
                <c:pt idx="56029">
                  <c:v>10.286626999999999</c:v>
                </c:pt>
                <c:pt idx="56030">
                  <c:v>10.294191</c:v>
                </c:pt>
                <c:pt idx="56031">
                  <c:v>10.282975</c:v>
                </c:pt>
                <c:pt idx="56032">
                  <c:v>10.290478</c:v>
                </c:pt>
                <c:pt idx="56033">
                  <c:v>10.303367</c:v>
                </c:pt>
                <c:pt idx="56034">
                  <c:v>10.294741999999999</c:v>
                </c:pt>
                <c:pt idx="56035">
                  <c:v>10.290175</c:v>
                </c:pt>
                <c:pt idx="56036">
                  <c:v>10.303964000000001</c:v>
                </c:pt>
                <c:pt idx="56037">
                  <c:v>10.30598</c:v>
                </c:pt>
                <c:pt idx="56038">
                  <c:v>10.291117</c:v>
                </c:pt>
                <c:pt idx="56039">
                  <c:v>10.290501000000001</c:v>
                </c:pt>
                <c:pt idx="56040">
                  <c:v>10.291423</c:v>
                </c:pt>
                <c:pt idx="56041">
                  <c:v>10.285042000000001</c:v>
                </c:pt>
                <c:pt idx="56042">
                  <c:v>10.292033</c:v>
                </c:pt>
                <c:pt idx="56043">
                  <c:v>10.295014999999999</c:v>
                </c:pt>
                <c:pt idx="56044">
                  <c:v>10.289866</c:v>
                </c:pt>
                <c:pt idx="56045">
                  <c:v>10.294074</c:v>
                </c:pt>
                <c:pt idx="56046">
                  <c:v>10.295356</c:v>
                </c:pt>
                <c:pt idx="56047">
                  <c:v>10.283194999999999</c:v>
                </c:pt>
                <c:pt idx="56048">
                  <c:v>10.284896</c:v>
                </c:pt>
                <c:pt idx="56049">
                  <c:v>10.300706999999999</c:v>
                </c:pt>
                <c:pt idx="56050">
                  <c:v>10.294938</c:v>
                </c:pt>
                <c:pt idx="56051">
                  <c:v>10.291468999999999</c:v>
                </c:pt>
                <c:pt idx="56052">
                  <c:v>10.298482</c:v>
                </c:pt>
                <c:pt idx="56053">
                  <c:v>10.291268000000001</c:v>
                </c:pt>
                <c:pt idx="56054">
                  <c:v>10.289671999999999</c:v>
                </c:pt>
                <c:pt idx="56055">
                  <c:v>10.297243999999999</c:v>
                </c:pt>
                <c:pt idx="56056">
                  <c:v>10.297514</c:v>
                </c:pt>
                <c:pt idx="56057">
                  <c:v>10.296080999999999</c:v>
                </c:pt>
                <c:pt idx="56058">
                  <c:v>10.299536</c:v>
                </c:pt>
                <c:pt idx="56059">
                  <c:v>10.301009000000001</c:v>
                </c:pt>
                <c:pt idx="56060">
                  <c:v>10.300858</c:v>
                </c:pt>
                <c:pt idx="56061">
                  <c:v>10.306844999999999</c:v>
                </c:pt>
                <c:pt idx="56062">
                  <c:v>10.301640000000001</c:v>
                </c:pt>
                <c:pt idx="56063">
                  <c:v>10.291320000000001</c:v>
                </c:pt>
                <c:pt idx="56064">
                  <c:v>10.294245999999999</c:v>
                </c:pt>
                <c:pt idx="56065">
                  <c:v>10.293984999999999</c:v>
                </c:pt>
                <c:pt idx="56066">
                  <c:v>10.287191</c:v>
                </c:pt>
                <c:pt idx="56067">
                  <c:v>10.290336999999999</c:v>
                </c:pt>
                <c:pt idx="56068">
                  <c:v>10.300617000000001</c:v>
                </c:pt>
                <c:pt idx="56069">
                  <c:v>10.29758</c:v>
                </c:pt>
                <c:pt idx="56070">
                  <c:v>10.294062</c:v>
                </c:pt>
                <c:pt idx="56071">
                  <c:v>10.305688</c:v>
                </c:pt>
                <c:pt idx="56072">
                  <c:v>10.311404</c:v>
                </c:pt>
                <c:pt idx="56073">
                  <c:v>10.304266</c:v>
                </c:pt>
                <c:pt idx="56074">
                  <c:v>10.295354</c:v>
                </c:pt>
                <c:pt idx="56075">
                  <c:v>10.290927</c:v>
                </c:pt>
                <c:pt idx="56076">
                  <c:v>10.290234</c:v>
                </c:pt>
                <c:pt idx="56077">
                  <c:v>10.29013</c:v>
                </c:pt>
                <c:pt idx="56078">
                  <c:v>10.291605000000001</c:v>
                </c:pt>
                <c:pt idx="56079">
                  <c:v>10.295978</c:v>
                </c:pt>
                <c:pt idx="56080">
                  <c:v>10.307776</c:v>
                </c:pt>
                <c:pt idx="56081">
                  <c:v>10.312407</c:v>
                </c:pt>
                <c:pt idx="56082">
                  <c:v>10.298997999999999</c:v>
                </c:pt>
                <c:pt idx="56083">
                  <c:v>10.302576999999999</c:v>
                </c:pt>
                <c:pt idx="56084">
                  <c:v>10.317368</c:v>
                </c:pt>
                <c:pt idx="56085">
                  <c:v>10.310271</c:v>
                </c:pt>
                <c:pt idx="56086">
                  <c:v>10.295446</c:v>
                </c:pt>
                <c:pt idx="56087">
                  <c:v>10.298615</c:v>
                </c:pt>
                <c:pt idx="56088">
                  <c:v>10.302326000000001</c:v>
                </c:pt>
                <c:pt idx="56089">
                  <c:v>10.291176</c:v>
                </c:pt>
                <c:pt idx="56090">
                  <c:v>10.30111</c:v>
                </c:pt>
                <c:pt idx="56091">
                  <c:v>10.315402000000001</c:v>
                </c:pt>
                <c:pt idx="56092">
                  <c:v>10.301263000000001</c:v>
                </c:pt>
                <c:pt idx="56093">
                  <c:v>10.297401000000001</c:v>
                </c:pt>
                <c:pt idx="56094">
                  <c:v>10.308132000000001</c:v>
                </c:pt>
                <c:pt idx="56095">
                  <c:v>10.30397</c:v>
                </c:pt>
                <c:pt idx="56096">
                  <c:v>10.298548</c:v>
                </c:pt>
                <c:pt idx="56097">
                  <c:v>10.301011000000001</c:v>
                </c:pt>
                <c:pt idx="56098">
                  <c:v>10.294477000000001</c:v>
                </c:pt>
                <c:pt idx="56099">
                  <c:v>10.292451</c:v>
                </c:pt>
                <c:pt idx="56100">
                  <c:v>10.306558000000001</c:v>
                </c:pt>
                <c:pt idx="56101">
                  <c:v>10.306134</c:v>
                </c:pt>
                <c:pt idx="56102">
                  <c:v>10.298455000000001</c:v>
                </c:pt>
                <c:pt idx="56103">
                  <c:v>10.307062999999999</c:v>
                </c:pt>
                <c:pt idx="56104">
                  <c:v>10.313453000000001</c:v>
                </c:pt>
                <c:pt idx="56105">
                  <c:v>10.306387000000001</c:v>
                </c:pt>
                <c:pt idx="56106">
                  <c:v>10.300487</c:v>
                </c:pt>
                <c:pt idx="56107">
                  <c:v>10.304233</c:v>
                </c:pt>
                <c:pt idx="56108">
                  <c:v>10.303775</c:v>
                </c:pt>
                <c:pt idx="56109">
                  <c:v>10.301773000000001</c:v>
                </c:pt>
                <c:pt idx="56110">
                  <c:v>10.307157</c:v>
                </c:pt>
                <c:pt idx="56111">
                  <c:v>10.302633</c:v>
                </c:pt>
                <c:pt idx="56112">
                  <c:v>10.295069</c:v>
                </c:pt>
                <c:pt idx="56113">
                  <c:v>10.295062</c:v>
                </c:pt>
                <c:pt idx="56114">
                  <c:v>10.298595000000001</c:v>
                </c:pt>
                <c:pt idx="56115">
                  <c:v>10.307558999999999</c:v>
                </c:pt>
                <c:pt idx="56116">
                  <c:v>10.305002</c:v>
                </c:pt>
                <c:pt idx="56117">
                  <c:v>10.299345000000001</c:v>
                </c:pt>
                <c:pt idx="56118">
                  <c:v>10.308541</c:v>
                </c:pt>
                <c:pt idx="56119">
                  <c:v>10.313955</c:v>
                </c:pt>
                <c:pt idx="56120">
                  <c:v>10.306117</c:v>
                </c:pt>
                <c:pt idx="56121">
                  <c:v>10.304487999999999</c:v>
                </c:pt>
                <c:pt idx="56122">
                  <c:v>10.313188999999999</c:v>
                </c:pt>
                <c:pt idx="56123">
                  <c:v>10.305861999999999</c:v>
                </c:pt>
                <c:pt idx="56124">
                  <c:v>10.297608</c:v>
                </c:pt>
                <c:pt idx="56125">
                  <c:v>10.304473</c:v>
                </c:pt>
                <c:pt idx="56126">
                  <c:v>10.304327000000001</c:v>
                </c:pt>
                <c:pt idx="56127">
                  <c:v>10.303533</c:v>
                </c:pt>
                <c:pt idx="56128">
                  <c:v>10.303978000000001</c:v>
                </c:pt>
                <c:pt idx="56129">
                  <c:v>10.30219</c:v>
                </c:pt>
                <c:pt idx="56130">
                  <c:v>10.306244</c:v>
                </c:pt>
                <c:pt idx="56131">
                  <c:v>10.313552</c:v>
                </c:pt>
                <c:pt idx="56132">
                  <c:v>10.313248</c:v>
                </c:pt>
                <c:pt idx="56133">
                  <c:v>10.301313</c:v>
                </c:pt>
                <c:pt idx="56134">
                  <c:v>10.307448000000001</c:v>
                </c:pt>
                <c:pt idx="56135">
                  <c:v>10.325134</c:v>
                </c:pt>
                <c:pt idx="56136">
                  <c:v>10.314076999999999</c:v>
                </c:pt>
                <c:pt idx="56137">
                  <c:v>10.305213</c:v>
                </c:pt>
                <c:pt idx="56138">
                  <c:v>10.313014000000001</c:v>
                </c:pt>
                <c:pt idx="56139">
                  <c:v>10.310788000000001</c:v>
                </c:pt>
                <c:pt idx="56140">
                  <c:v>10.310138999999999</c:v>
                </c:pt>
                <c:pt idx="56141">
                  <c:v>10.316141999999999</c:v>
                </c:pt>
                <c:pt idx="56142">
                  <c:v>10.312564</c:v>
                </c:pt>
                <c:pt idx="56143">
                  <c:v>10.306056</c:v>
                </c:pt>
                <c:pt idx="56144">
                  <c:v>10.311534</c:v>
                </c:pt>
                <c:pt idx="56145">
                  <c:v>10.317833</c:v>
                </c:pt>
                <c:pt idx="56146">
                  <c:v>10.315229</c:v>
                </c:pt>
                <c:pt idx="56147">
                  <c:v>10.309742</c:v>
                </c:pt>
                <c:pt idx="56148">
                  <c:v>10.3043</c:v>
                </c:pt>
                <c:pt idx="56149">
                  <c:v>10.309278000000001</c:v>
                </c:pt>
                <c:pt idx="56150">
                  <c:v>10.318728999999999</c:v>
                </c:pt>
                <c:pt idx="56151">
                  <c:v>10.313179</c:v>
                </c:pt>
                <c:pt idx="56152">
                  <c:v>10.296798000000001</c:v>
                </c:pt>
                <c:pt idx="56153">
                  <c:v>10.30503</c:v>
                </c:pt>
                <c:pt idx="56154">
                  <c:v>10.324857</c:v>
                </c:pt>
                <c:pt idx="56155">
                  <c:v>10.312927</c:v>
                </c:pt>
                <c:pt idx="56156">
                  <c:v>10.305699000000001</c:v>
                </c:pt>
                <c:pt idx="56157">
                  <c:v>10.322455</c:v>
                </c:pt>
                <c:pt idx="56158">
                  <c:v>10.32254</c:v>
                </c:pt>
                <c:pt idx="56159">
                  <c:v>10.31141</c:v>
                </c:pt>
                <c:pt idx="56160">
                  <c:v>10.312372999999999</c:v>
                </c:pt>
                <c:pt idx="56161">
                  <c:v>10.317092000000001</c:v>
                </c:pt>
                <c:pt idx="56162">
                  <c:v>10.308717</c:v>
                </c:pt>
                <c:pt idx="56163">
                  <c:v>10.309983000000001</c:v>
                </c:pt>
                <c:pt idx="56164">
                  <c:v>10.322146</c:v>
                </c:pt>
                <c:pt idx="56165">
                  <c:v>10.317011000000001</c:v>
                </c:pt>
                <c:pt idx="56166">
                  <c:v>10.315045</c:v>
                </c:pt>
                <c:pt idx="56167">
                  <c:v>10.316762000000001</c:v>
                </c:pt>
                <c:pt idx="56168">
                  <c:v>10.309723</c:v>
                </c:pt>
                <c:pt idx="56169">
                  <c:v>10.309927</c:v>
                </c:pt>
                <c:pt idx="56170">
                  <c:v>10.313523999999999</c:v>
                </c:pt>
                <c:pt idx="56171">
                  <c:v>10.307696999999999</c:v>
                </c:pt>
                <c:pt idx="56172">
                  <c:v>10.300748</c:v>
                </c:pt>
                <c:pt idx="56173">
                  <c:v>10.305668000000001</c:v>
                </c:pt>
                <c:pt idx="56174">
                  <c:v>10.309421</c:v>
                </c:pt>
                <c:pt idx="56175">
                  <c:v>10.311377</c:v>
                </c:pt>
                <c:pt idx="56176">
                  <c:v>10.319165999999999</c:v>
                </c:pt>
                <c:pt idx="56177">
                  <c:v>10.320088</c:v>
                </c:pt>
                <c:pt idx="56178">
                  <c:v>10.320755</c:v>
                </c:pt>
                <c:pt idx="56179">
                  <c:v>10.318932</c:v>
                </c:pt>
                <c:pt idx="56180">
                  <c:v>10.31162</c:v>
                </c:pt>
                <c:pt idx="56181">
                  <c:v>10.312462999999999</c:v>
                </c:pt>
                <c:pt idx="56182">
                  <c:v>10.316051</c:v>
                </c:pt>
                <c:pt idx="56183">
                  <c:v>10.319231</c:v>
                </c:pt>
                <c:pt idx="56184">
                  <c:v>10.321678</c:v>
                </c:pt>
                <c:pt idx="56185">
                  <c:v>10.322058999999999</c:v>
                </c:pt>
                <c:pt idx="56186">
                  <c:v>10.315738</c:v>
                </c:pt>
                <c:pt idx="56187">
                  <c:v>10.308261999999999</c:v>
                </c:pt>
                <c:pt idx="56188">
                  <c:v>10.314786</c:v>
                </c:pt>
                <c:pt idx="56189">
                  <c:v>10.3208</c:v>
                </c:pt>
                <c:pt idx="56190">
                  <c:v>10.317389</c:v>
                </c:pt>
                <c:pt idx="56191">
                  <c:v>10.31354</c:v>
                </c:pt>
                <c:pt idx="56192">
                  <c:v>10.318546</c:v>
                </c:pt>
                <c:pt idx="56193">
                  <c:v>10.319483999999999</c:v>
                </c:pt>
                <c:pt idx="56194">
                  <c:v>10.308882000000001</c:v>
                </c:pt>
                <c:pt idx="56195">
                  <c:v>10.316049</c:v>
                </c:pt>
                <c:pt idx="56196">
                  <c:v>10.323667</c:v>
                </c:pt>
                <c:pt idx="56197">
                  <c:v>10.317738</c:v>
                </c:pt>
                <c:pt idx="56198">
                  <c:v>10.319558000000001</c:v>
                </c:pt>
                <c:pt idx="56199">
                  <c:v>10.313976</c:v>
                </c:pt>
                <c:pt idx="56200">
                  <c:v>10.308216</c:v>
                </c:pt>
                <c:pt idx="56201">
                  <c:v>10.320876999999999</c:v>
                </c:pt>
                <c:pt idx="56202">
                  <c:v>10.329964</c:v>
                </c:pt>
                <c:pt idx="56203">
                  <c:v>10.320766000000001</c:v>
                </c:pt>
                <c:pt idx="56204">
                  <c:v>10.317147</c:v>
                </c:pt>
                <c:pt idx="56205">
                  <c:v>10.326499</c:v>
                </c:pt>
                <c:pt idx="56206">
                  <c:v>10.323700000000001</c:v>
                </c:pt>
                <c:pt idx="56207">
                  <c:v>10.321578000000001</c:v>
                </c:pt>
                <c:pt idx="56208">
                  <c:v>10.327912</c:v>
                </c:pt>
                <c:pt idx="56209">
                  <c:v>10.323962999999999</c:v>
                </c:pt>
                <c:pt idx="56210">
                  <c:v>10.328085</c:v>
                </c:pt>
                <c:pt idx="56211">
                  <c:v>10.331460999999999</c:v>
                </c:pt>
                <c:pt idx="56212">
                  <c:v>10.316343</c:v>
                </c:pt>
                <c:pt idx="56213">
                  <c:v>10.311623000000001</c:v>
                </c:pt>
                <c:pt idx="56214">
                  <c:v>10.32263</c:v>
                </c:pt>
                <c:pt idx="56215">
                  <c:v>10.322528999999999</c:v>
                </c:pt>
                <c:pt idx="56216">
                  <c:v>10.314418</c:v>
                </c:pt>
                <c:pt idx="56217">
                  <c:v>10.323245</c:v>
                </c:pt>
                <c:pt idx="56218">
                  <c:v>10.327389999999999</c:v>
                </c:pt>
                <c:pt idx="56219">
                  <c:v>10.313698</c:v>
                </c:pt>
                <c:pt idx="56220">
                  <c:v>10.317780000000001</c:v>
                </c:pt>
                <c:pt idx="56221">
                  <c:v>10.333695000000001</c:v>
                </c:pt>
                <c:pt idx="56222">
                  <c:v>10.32432</c:v>
                </c:pt>
                <c:pt idx="56223">
                  <c:v>10.315371000000001</c:v>
                </c:pt>
                <c:pt idx="56224">
                  <c:v>10.332383</c:v>
                </c:pt>
                <c:pt idx="56225">
                  <c:v>10.324793</c:v>
                </c:pt>
                <c:pt idx="56226">
                  <c:v>10.306578</c:v>
                </c:pt>
                <c:pt idx="56227">
                  <c:v>10.322520000000001</c:v>
                </c:pt>
                <c:pt idx="56228">
                  <c:v>10.3277</c:v>
                </c:pt>
                <c:pt idx="56229">
                  <c:v>10.319258</c:v>
                </c:pt>
                <c:pt idx="56230">
                  <c:v>10.334618000000001</c:v>
                </c:pt>
                <c:pt idx="56231">
                  <c:v>10.336192</c:v>
                </c:pt>
                <c:pt idx="56232">
                  <c:v>10.317489</c:v>
                </c:pt>
                <c:pt idx="56233">
                  <c:v>10.325396</c:v>
                </c:pt>
                <c:pt idx="56234">
                  <c:v>10.338108999999999</c:v>
                </c:pt>
                <c:pt idx="56235">
                  <c:v>10.31758</c:v>
                </c:pt>
                <c:pt idx="56236">
                  <c:v>10.315408</c:v>
                </c:pt>
                <c:pt idx="56237">
                  <c:v>10.336275000000001</c:v>
                </c:pt>
                <c:pt idx="56238">
                  <c:v>10.321199</c:v>
                </c:pt>
                <c:pt idx="56239">
                  <c:v>10.308341</c:v>
                </c:pt>
                <c:pt idx="56240">
                  <c:v>10.329024</c:v>
                </c:pt>
                <c:pt idx="56241">
                  <c:v>10.331274000000001</c:v>
                </c:pt>
                <c:pt idx="56242">
                  <c:v>10.323005</c:v>
                </c:pt>
                <c:pt idx="56243">
                  <c:v>10.337991000000001</c:v>
                </c:pt>
                <c:pt idx="56244">
                  <c:v>10.334997</c:v>
                </c:pt>
                <c:pt idx="56245">
                  <c:v>10.312738</c:v>
                </c:pt>
                <c:pt idx="56246">
                  <c:v>10.322419</c:v>
                </c:pt>
                <c:pt idx="56247">
                  <c:v>10.335656</c:v>
                </c:pt>
                <c:pt idx="56248">
                  <c:v>10.322365</c:v>
                </c:pt>
                <c:pt idx="56249">
                  <c:v>10.325865</c:v>
                </c:pt>
                <c:pt idx="56250">
                  <c:v>10.340327</c:v>
                </c:pt>
                <c:pt idx="56251">
                  <c:v>10.330804000000001</c:v>
                </c:pt>
                <c:pt idx="56252">
                  <c:v>10.320186</c:v>
                </c:pt>
                <c:pt idx="56253">
                  <c:v>10.324265</c:v>
                </c:pt>
                <c:pt idx="56254">
                  <c:v>10.324149</c:v>
                </c:pt>
                <c:pt idx="56255">
                  <c:v>10.321126</c:v>
                </c:pt>
                <c:pt idx="56256">
                  <c:v>10.32939</c:v>
                </c:pt>
                <c:pt idx="56257">
                  <c:v>10.332032</c:v>
                </c:pt>
                <c:pt idx="56258">
                  <c:v>10.325485</c:v>
                </c:pt>
                <c:pt idx="56259">
                  <c:v>10.331726</c:v>
                </c:pt>
                <c:pt idx="56260">
                  <c:v>10.334559</c:v>
                </c:pt>
                <c:pt idx="56261">
                  <c:v>10.326888</c:v>
                </c:pt>
                <c:pt idx="56262">
                  <c:v>10.32353</c:v>
                </c:pt>
                <c:pt idx="56263">
                  <c:v>10.318553</c:v>
                </c:pt>
                <c:pt idx="56264">
                  <c:v>10.319668</c:v>
                </c:pt>
                <c:pt idx="56265">
                  <c:v>10.336923000000001</c:v>
                </c:pt>
                <c:pt idx="56266">
                  <c:v>10.344763</c:v>
                </c:pt>
                <c:pt idx="56267">
                  <c:v>10.329745000000001</c:v>
                </c:pt>
                <c:pt idx="56268">
                  <c:v>10.327260000000001</c:v>
                </c:pt>
                <c:pt idx="56269">
                  <c:v>10.336073000000001</c:v>
                </c:pt>
                <c:pt idx="56270">
                  <c:v>10.328924000000001</c:v>
                </c:pt>
                <c:pt idx="56271">
                  <c:v>10.330622999999999</c:v>
                </c:pt>
                <c:pt idx="56272">
                  <c:v>10.341039</c:v>
                </c:pt>
                <c:pt idx="56273">
                  <c:v>10.336971</c:v>
                </c:pt>
                <c:pt idx="56274">
                  <c:v>10.329826000000001</c:v>
                </c:pt>
                <c:pt idx="56275">
                  <c:v>10.335388</c:v>
                </c:pt>
                <c:pt idx="56276">
                  <c:v>10.339525</c:v>
                </c:pt>
                <c:pt idx="56277">
                  <c:v>10.332578</c:v>
                </c:pt>
                <c:pt idx="56278">
                  <c:v>10.336368</c:v>
                </c:pt>
                <c:pt idx="56279">
                  <c:v>10.340748</c:v>
                </c:pt>
                <c:pt idx="56280">
                  <c:v>10.332602</c:v>
                </c:pt>
                <c:pt idx="56281">
                  <c:v>10.336430999999999</c:v>
                </c:pt>
                <c:pt idx="56282">
                  <c:v>10.340896000000001</c:v>
                </c:pt>
                <c:pt idx="56283">
                  <c:v>10.327384</c:v>
                </c:pt>
                <c:pt idx="56284">
                  <c:v>10.326624000000001</c:v>
                </c:pt>
                <c:pt idx="56285">
                  <c:v>10.340911999999999</c:v>
                </c:pt>
                <c:pt idx="56286">
                  <c:v>10.337907</c:v>
                </c:pt>
                <c:pt idx="56287">
                  <c:v>10.329387000000001</c:v>
                </c:pt>
                <c:pt idx="56288">
                  <c:v>10.337723</c:v>
                </c:pt>
                <c:pt idx="56289">
                  <c:v>10.337536999999999</c:v>
                </c:pt>
                <c:pt idx="56290">
                  <c:v>10.332922</c:v>
                </c:pt>
                <c:pt idx="56291">
                  <c:v>10.335464</c:v>
                </c:pt>
                <c:pt idx="56292">
                  <c:v>10.331177</c:v>
                </c:pt>
                <c:pt idx="56293">
                  <c:v>10.333532999999999</c:v>
                </c:pt>
                <c:pt idx="56294">
                  <c:v>10.336824999999999</c:v>
                </c:pt>
                <c:pt idx="56295">
                  <c:v>10.328587000000001</c:v>
                </c:pt>
                <c:pt idx="56296">
                  <c:v>10.326864</c:v>
                </c:pt>
                <c:pt idx="56297">
                  <c:v>10.332153999999999</c:v>
                </c:pt>
                <c:pt idx="56298">
                  <c:v>10.331047</c:v>
                </c:pt>
                <c:pt idx="56299">
                  <c:v>10.326323</c:v>
                </c:pt>
                <c:pt idx="56300">
                  <c:v>10.333563</c:v>
                </c:pt>
                <c:pt idx="56301">
                  <c:v>10.338367999999999</c:v>
                </c:pt>
                <c:pt idx="56302">
                  <c:v>10.33794</c:v>
                </c:pt>
                <c:pt idx="56303">
                  <c:v>10.339516</c:v>
                </c:pt>
                <c:pt idx="56304">
                  <c:v>10.334156</c:v>
                </c:pt>
                <c:pt idx="56305">
                  <c:v>10.337852</c:v>
                </c:pt>
                <c:pt idx="56306">
                  <c:v>10.339814000000001</c:v>
                </c:pt>
                <c:pt idx="56307">
                  <c:v>10.334292</c:v>
                </c:pt>
                <c:pt idx="56308">
                  <c:v>10.338526</c:v>
                </c:pt>
                <c:pt idx="56309">
                  <c:v>10.339587</c:v>
                </c:pt>
                <c:pt idx="56310">
                  <c:v>10.332304000000001</c:v>
                </c:pt>
                <c:pt idx="56311">
                  <c:v>10.32761</c:v>
                </c:pt>
                <c:pt idx="56312">
                  <c:v>10.33863</c:v>
                </c:pt>
                <c:pt idx="56313">
                  <c:v>10.342432000000001</c:v>
                </c:pt>
                <c:pt idx="56314">
                  <c:v>10.333847</c:v>
                </c:pt>
                <c:pt idx="56315">
                  <c:v>10.341335000000001</c:v>
                </c:pt>
                <c:pt idx="56316">
                  <c:v>10.344829000000001</c:v>
                </c:pt>
                <c:pt idx="56317">
                  <c:v>10.337213</c:v>
                </c:pt>
                <c:pt idx="56318">
                  <c:v>10.332846</c:v>
                </c:pt>
                <c:pt idx="56319">
                  <c:v>10.334453999999999</c:v>
                </c:pt>
                <c:pt idx="56320">
                  <c:v>10.336525999999999</c:v>
                </c:pt>
                <c:pt idx="56321">
                  <c:v>10.330131</c:v>
                </c:pt>
                <c:pt idx="56322">
                  <c:v>10.335996</c:v>
                </c:pt>
                <c:pt idx="56323">
                  <c:v>10.347181000000001</c:v>
                </c:pt>
                <c:pt idx="56324">
                  <c:v>10.348205</c:v>
                </c:pt>
                <c:pt idx="56325">
                  <c:v>10.347362</c:v>
                </c:pt>
                <c:pt idx="56326">
                  <c:v>10.347785999999999</c:v>
                </c:pt>
                <c:pt idx="56327">
                  <c:v>10.351219</c:v>
                </c:pt>
                <c:pt idx="56328">
                  <c:v>10.345750000000001</c:v>
                </c:pt>
                <c:pt idx="56329">
                  <c:v>10.337370999999999</c:v>
                </c:pt>
                <c:pt idx="56330">
                  <c:v>10.335112000000001</c:v>
                </c:pt>
                <c:pt idx="56331">
                  <c:v>10.341581</c:v>
                </c:pt>
                <c:pt idx="56332">
                  <c:v>10.357201999999999</c:v>
                </c:pt>
                <c:pt idx="56333">
                  <c:v>10.346700999999999</c:v>
                </c:pt>
                <c:pt idx="56334">
                  <c:v>10.332497</c:v>
                </c:pt>
                <c:pt idx="56335">
                  <c:v>10.343078999999999</c:v>
                </c:pt>
                <c:pt idx="56336">
                  <c:v>10.346603</c:v>
                </c:pt>
                <c:pt idx="56337">
                  <c:v>10.341106999999999</c:v>
                </c:pt>
                <c:pt idx="56338">
                  <c:v>10.345299000000001</c:v>
                </c:pt>
                <c:pt idx="56339">
                  <c:v>10.352976</c:v>
                </c:pt>
                <c:pt idx="56340">
                  <c:v>10.346719999999999</c:v>
                </c:pt>
                <c:pt idx="56341">
                  <c:v>10.338692999999999</c:v>
                </c:pt>
                <c:pt idx="56342">
                  <c:v>10.343392</c:v>
                </c:pt>
                <c:pt idx="56343">
                  <c:v>10.341818</c:v>
                </c:pt>
                <c:pt idx="56344">
                  <c:v>10.341841000000001</c:v>
                </c:pt>
                <c:pt idx="56345">
                  <c:v>10.347685999999999</c:v>
                </c:pt>
                <c:pt idx="56346">
                  <c:v>10.342765</c:v>
                </c:pt>
                <c:pt idx="56347">
                  <c:v>10.336662</c:v>
                </c:pt>
                <c:pt idx="56348">
                  <c:v>10.34375</c:v>
                </c:pt>
                <c:pt idx="56349">
                  <c:v>10.347381</c:v>
                </c:pt>
                <c:pt idx="56350">
                  <c:v>10.341021</c:v>
                </c:pt>
                <c:pt idx="56351">
                  <c:v>10.346738999999999</c:v>
                </c:pt>
                <c:pt idx="56352">
                  <c:v>10.349034</c:v>
                </c:pt>
                <c:pt idx="56353">
                  <c:v>10.336714000000001</c:v>
                </c:pt>
                <c:pt idx="56354">
                  <c:v>10.342273</c:v>
                </c:pt>
                <c:pt idx="56355">
                  <c:v>10.347541</c:v>
                </c:pt>
                <c:pt idx="56356">
                  <c:v>10.340528000000001</c:v>
                </c:pt>
                <c:pt idx="56357">
                  <c:v>10.342060999999999</c:v>
                </c:pt>
                <c:pt idx="56358">
                  <c:v>10.343503999999999</c:v>
                </c:pt>
                <c:pt idx="56359">
                  <c:v>10.341016</c:v>
                </c:pt>
                <c:pt idx="56360">
                  <c:v>10.342205999999999</c:v>
                </c:pt>
                <c:pt idx="56361">
                  <c:v>10.347537000000001</c:v>
                </c:pt>
                <c:pt idx="56362">
                  <c:v>10.341544000000001</c:v>
                </c:pt>
                <c:pt idx="56363">
                  <c:v>10.337656000000001</c:v>
                </c:pt>
                <c:pt idx="56364">
                  <c:v>10.346723000000001</c:v>
                </c:pt>
                <c:pt idx="56365">
                  <c:v>10.341324</c:v>
                </c:pt>
                <c:pt idx="56366">
                  <c:v>10.334580000000001</c:v>
                </c:pt>
                <c:pt idx="56367">
                  <c:v>10.343987</c:v>
                </c:pt>
                <c:pt idx="56368">
                  <c:v>10.347151999999999</c:v>
                </c:pt>
                <c:pt idx="56369">
                  <c:v>10.345461</c:v>
                </c:pt>
                <c:pt idx="56370">
                  <c:v>10.353387</c:v>
                </c:pt>
                <c:pt idx="56371">
                  <c:v>10.356752999999999</c:v>
                </c:pt>
                <c:pt idx="56372">
                  <c:v>10.352809000000001</c:v>
                </c:pt>
                <c:pt idx="56373">
                  <c:v>10.364803999999999</c:v>
                </c:pt>
                <c:pt idx="56374">
                  <c:v>10.364160999999999</c:v>
                </c:pt>
                <c:pt idx="56375">
                  <c:v>10.343655999999999</c:v>
                </c:pt>
                <c:pt idx="56376">
                  <c:v>10.346724999999999</c:v>
                </c:pt>
                <c:pt idx="56377">
                  <c:v>10.355373</c:v>
                </c:pt>
                <c:pt idx="56378">
                  <c:v>10.348523</c:v>
                </c:pt>
                <c:pt idx="56379">
                  <c:v>10.346052999999999</c:v>
                </c:pt>
                <c:pt idx="56380">
                  <c:v>10.35141</c:v>
                </c:pt>
                <c:pt idx="56381">
                  <c:v>10.349492</c:v>
                </c:pt>
                <c:pt idx="56382">
                  <c:v>10.348131</c:v>
                </c:pt>
                <c:pt idx="56383">
                  <c:v>10.356042</c:v>
                </c:pt>
                <c:pt idx="56384">
                  <c:v>10.348635</c:v>
                </c:pt>
                <c:pt idx="56385">
                  <c:v>10.34188</c:v>
                </c:pt>
                <c:pt idx="56386">
                  <c:v>10.354184999999999</c:v>
                </c:pt>
                <c:pt idx="56387">
                  <c:v>10.350932999999999</c:v>
                </c:pt>
                <c:pt idx="56388">
                  <c:v>10.345694999999999</c:v>
                </c:pt>
                <c:pt idx="56389">
                  <c:v>10.356488000000001</c:v>
                </c:pt>
                <c:pt idx="56390">
                  <c:v>10.357424</c:v>
                </c:pt>
                <c:pt idx="56391">
                  <c:v>10.355782</c:v>
                </c:pt>
                <c:pt idx="56392">
                  <c:v>10.358055999999999</c:v>
                </c:pt>
                <c:pt idx="56393">
                  <c:v>10.353058000000001</c:v>
                </c:pt>
                <c:pt idx="56394">
                  <c:v>10.349478</c:v>
                </c:pt>
                <c:pt idx="56395">
                  <c:v>10.352105999999999</c:v>
                </c:pt>
                <c:pt idx="56396">
                  <c:v>10.346708</c:v>
                </c:pt>
                <c:pt idx="56397">
                  <c:v>10.341855000000001</c:v>
                </c:pt>
                <c:pt idx="56398">
                  <c:v>10.350345000000001</c:v>
                </c:pt>
                <c:pt idx="56399">
                  <c:v>10.35257</c:v>
                </c:pt>
                <c:pt idx="56400">
                  <c:v>10.352183999999999</c:v>
                </c:pt>
                <c:pt idx="56401">
                  <c:v>10.353287</c:v>
                </c:pt>
                <c:pt idx="56402">
                  <c:v>10.350391</c:v>
                </c:pt>
                <c:pt idx="56403">
                  <c:v>10.357471</c:v>
                </c:pt>
                <c:pt idx="56404">
                  <c:v>10.365227000000001</c:v>
                </c:pt>
                <c:pt idx="56405">
                  <c:v>10.356078999999999</c:v>
                </c:pt>
                <c:pt idx="56406">
                  <c:v>10.340394999999999</c:v>
                </c:pt>
                <c:pt idx="56407">
                  <c:v>10.341267999999999</c:v>
                </c:pt>
                <c:pt idx="56408">
                  <c:v>10.352335999999999</c:v>
                </c:pt>
                <c:pt idx="56409">
                  <c:v>10.345406000000001</c:v>
                </c:pt>
                <c:pt idx="56410">
                  <c:v>10.342266</c:v>
                </c:pt>
                <c:pt idx="56411">
                  <c:v>10.357839999999999</c:v>
                </c:pt>
                <c:pt idx="56412">
                  <c:v>10.362876</c:v>
                </c:pt>
                <c:pt idx="56413">
                  <c:v>10.359769999999999</c:v>
                </c:pt>
                <c:pt idx="56414">
                  <c:v>10.366372999999999</c:v>
                </c:pt>
                <c:pt idx="56415">
                  <c:v>10.366063</c:v>
                </c:pt>
                <c:pt idx="56416">
                  <c:v>10.355497</c:v>
                </c:pt>
                <c:pt idx="56417">
                  <c:v>10.358549</c:v>
                </c:pt>
                <c:pt idx="56418">
                  <c:v>10.358995</c:v>
                </c:pt>
                <c:pt idx="56419">
                  <c:v>10.346762</c:v>
                </c:pt>
                <c:pt idx="56420">
                  <c:v>10.347803000000001</c:v>
                </c:pt>
                <c:pt idx="56421">
                  <c:v>10.353965000000001</c:v>
                </c:pt>
                <c:pt idx="56422">
                  <c:v>10.351073</c:v>
                </c:pt>
                <c:pt idx="56423">
                  <c:v>10.348751</c:v>
                </c:pt>
                <c:pt idx="56424">
                  <c:v>10.353284</c:v>
                </c:pt>
                <c:pt idx="56425">
                  <c:v>10.358662000000001</c:v>
                </c:pt>
                <c:pt idx="56426">
                  <c:v>10.360124000000001</c:v>
                </c:pt>
                <c:pt idx="56427">
                  <c:v>10.362667999999999</c:v>
                </c:pt>
                <c:pt idx="56428">
                  <c:v>10.356078999999999</c:v>
                </c:pt>
                <c:pt idx="56429">
                  <c:v>10.348898</c:v>
                </c:pt>
                <c:pt idx="56430">
                  <c:v>10.356835999999999</c:v>
                </c:pt>
                <c:pt idx="56431">
                  <c:v>10.356687000000001</c:v>
                </c:pt>
                <c:pt idx="56432">
                  <c:v>10.349240999999999</c:v>
                </c:pt>
                <c:pt idx="56433">
                  <c:v>10.357442000000001</c:v>
                </c:pt>
                <c:pt idx="56434">
                  <c:v>10.369279000000001</c:v>
                </c:pt>
                <c:pt idx="56435">
                  <c:v>10.36107</c:v>
                </c:pt>
                <c:pt idx="56436">
                  <c:v>10.356858000000001</c:v>
                </c:pt>
                <c:pt idx="56437">
                  <c:v>10.367744999999999</c:v>
                </c:pt>
                <c:pt idx="56438">
                  <c:v>10.360199</c:v>
                </c:pt>
                <c:pt idx="56439">
                  <c:v>10.355406</c:v>
                </c:pt>
                <c:pt idx="56440">
                  <c:v>10.369145</c:v>
                </c:pt>
                <c:pt idx="56441">
                  <c:v>10.364463000000001</c:v>
                </c:pt>
                <c:pt idx="56442">
                  <c:v>10.357136000000001</c:v>
                </c:pt>
                <c:pt idx="56443">
                  <c:v>10.367134999999999</c:v>
                </c:pt>
                <c:pt idx="56444">
                  <c:v>10.361401000000001</c:v>
                </c:pt>
                <c:pt idx="56445">
                  <c:v>10.350341</c:v>
                </c:pt>
                <c:pt idx="56446">
                  <c:v>10.361192000000001</c:v>
                </c:pt>
                <c:pt idx="56447">
                  <c:v>10.366761</c:v>
                </c:pt>
                <c:pt idx="56448">
                  <c:v>10.355445</c:v>
                </c:pt>
                <c:pt idx="56449">
                  <c:v>10.362973999999999</c:v>
                </c:pt>
                <c:pt idx="56450">
                  <c:v>10.367929</c:v>
                </c:pt>
                <c:pt idx="56451">
                  <c:v>10.355138999999999</c:v>
                </c:pt>
                <c:pt idx="56452">
                  <c:v>10.362747000000001</c:v>
                </c:pt>
                <c:pt idx="56453">
                  <c:v>10.368817999999999</c:v>
                </c:pt>
                <c:pt idx="56454">
                  <c:v>10.358598000000001</c:v>
                </c:pt>
                <c:pt idx="56455">
                  <c:v>10.363025</c:v>
                </c:pt>
                <c:pt idx="56456">
                  <c:v>10.371486000000001</c:v>
                </c:pt>
                <c:pt idx="56457">
                  <c:v>10.360328000000001</c:v>
                </c:pt>
                <c:pt idx="56458">
                  <c:v>10.352520999999999</c:v>
                </c:pt>
                <c:pt idx="56459">
                  <c:v>10.368569000000001</c:v>
                </c:pt>
                <c:pt idx="56460">
                  <c:v>10.368166</c:v>
                </c:pt>
                <c:pt idx="56461">
                  <c:v>10.354647999999999</c:v>
                </c:pt>
                <c:pt idx="56462">
                  <c:v>10.364983000000001</c:v>
                </c:pt>
                <c:pt idx="56463">
                  <c:v>10.370445</c:v>
                </c:pt>
                <c:pt idx="56464">
                  <c:v>10.360559</c:v>
                </c:pt>
                <c:pt idx="56465">
                  <c:v>10.363576</c:v>
                </c:pt>
                <c:pt idx="56466">
                  <c:v>10.365938999999999</c:v>
                </c:pt>
                <c:pt idx="56467">
                  <c:v>10.351411000000001</c:v>
                </c:pt>
                <c:pt idx="56468">
                  <c:v>10.352595000000001</c:v>
                </c:pt>
                <c:pt idx="56469">
                  <c:v>10.368224</c:v>
                </c:pt>
                <c:pt idx="56470">
                  <c:v>10.360010000000001</c:v>
                </c:pt>
                <c:pt idx="56471">
                  <c:v>10.35647</c:v>
                </c:pt>
                <c:pt idx="56472">
                  <c:v>10.371847000000001</c:v>
                </c:pt>
                <c:pt idx="56473">
                  <c:v>10.370538</c:v>
                </c:pt>
                <c:pt idx="56474">
                  <c:v>10.357999</c:v>
                </c:pt>
                <c:pt idx="56475">
                  <c:v>10.365081</c:v>
                </c:pt>
                <c:pt idx="56476">
                  <c:v>10.375897999999999</c:v>
                </c:pt>
                <c:pt idx="56477">
                  <c:v>10.364089999999999</c:v>
                </c:pt>
                <c:pt idx="56478">
                  <c:v>10.360647</c:v>
                </c:pt>
                <c:pt idx="56479">
                  <c:v>10.365819999999999</c:v>
                </c:pt>
                <c:pt idx="56480">
                  <c:v>10.357639000000001</c:v>
                </c:pt>
                <c:pt idx="56481">
                  <c:v>10.361096999999999</c:v>
                </c:pt>
                <c:pt idx="56482">
                  <c:v>10.366743</c:v>
                </c:pt>
                <c:pt idx="56483">
                  <c:v>10.359455000000001</c:v>
                </c:pt>
                <c:pt idx="56484">
                  <c:v>10.361769000000001</c:v>
                </c:pt>
                <c:pt idx="56485">
                  <c:v>10.373886000000001</c:v>
                </c:pt>
                <c:pt idx="56486">
                  <c:v>10.374654</c:v>
                </c:pt>
                <c:pt idx="56487">
                  <c:v>10.36525</c:v>
                </c:pt>
                <c:pt idx="56488">
                  <c:v>10.368695000000001</c:v>
                </c:pt>
                <c:pt idx="56489">
                  <c:v>10.367796</c:v>
                </c:pt>
                <c:pt idx="56490">
                  <c:v>10.360054</c:v>
                </c:pt>
                <c:pt idx="56491">
                  <c:v>10.367912</c:v>
                </c:pt>
                <c:pt idx="56492">
                  <c:v>10.366777000000001</c:v>
                </c:pt>
                <c:pt idx="56493">
                  <c:v>10.358774</c:v>
                </c:pt>
                <c:pt idx="56494">
                  <c:v>10.368981</c:v>
                </c:pt>
                <c:pt idx="56495">
                  <c:v>10.375937</c:v>
                </c:pt>
                <c:pt idx="56496">
                  <c:v>10.367177999999999</c:v>
                </c:pt>
                <c:pt idx="56497">
                  <c:v>10.371769</c:v>
                </c:pt>
                <c:pt idx="56498">
                  <c:v>10.384072</c:v>
                </c:pt>
                <c:pt idx="56499">
                  <c:v>10.377319999999999</c:v>
                </c:pt>
                <c:pt idx="56500">
                  <c:v>10.37351</c:v>
                </c:pt>
                <c:pt idx="56501">
                  <c:v>10.375321</c:v>
                </c:pt>
                <c:pt idx="56502">
                  <c:v>10.366676</c:v>
                </c:pt>
                <c:pt idx="56503">
                  <c:v>10.363726</c:v>
                </c:pt>
                <c:pt idx="56504">
                  <c:v>10.370086000000001</c:v>
                </c:pt>
                <c:pt idx="56505">
                  <c:v>10.369358</c:v>
                </c:pt>
                <c:pt idx="56506">
                  <c:v>10.363137</c:v>
                </c:pt>
                <c:pt idx="56507">
                  <c:v>10.366498999999999</c:v>
                </c:pt>
                <c:pt idx="56508">
                  <c:v>10.374198</c:v>
                </c:pt>
                <c:pt idx="56509">
                  <c:v>10.371029999999999</c:v>
                </c:pt>
                <c:pt idx="56510">
                  <c:v>10.374084999999999</c:v>
                </c:pt>
                <c:pt idx="56511">
                  <c:v>10.381461</c:v>
                </c:pt>
                <c:pt idx="56512">
                  <c:v>10.374803</c:v>
                </c:pt>
                <c:pt idx="56513">
                  <c:v>10.368105999999999</c:v>
                </c:pt>
                <c:pt idx="56514">
                  <c:v>10.370846</c:v>
                </c:pt>
                <c:pt idx="56515">
                  <c:v>10.374834</c:v>
                </c:pt>
                <c:pt idx="56516">
                  <c:v>10.370768999999999</c:v>
                </c:pt>
                <c:pt idx="56517">
                  <c:v>10.371821000000001</c:v>
                </c:pt>
                <c:pt idx="56518">
                  <c:v>10.37862</c:v>
                </c:pt>
                <c:pt idx="56519">
                  <c:v>10.374534000000001</c:v>
                </c:pt>
                <c:pt idx="56520">
                  <c:v>10.374487999999999</c:v>
                </c:pt>
                <c:pt idx="56521">
                  <c:v>10.372730000000001</c:v>
                </c:pt>
                <c:pt idx="56522">
                  <c:v>10.367785</c:v>
                </c:pt>
                <c:pt idx="56523">
                  <c:v>10.373695</c:v>
                </c:pt>
                <c:pt idx="56524">
                  <c:v>10.374737</c:v>
                </c:pt>
                <c:pt idx="56525">
                  <c:v>10.368036</c:v>
                </c:pt>
                <c:pt idx="56526">
                  <c:v>10.370195000000001</c:v>
                </c:pt>
                <c:pt idx="56527">
                  <c:v>10.377367</c:v>
                </c:pt>
                <c:pt idx="56528">
                  <c:v>10.372389</c:v>
                </c:pt>
                <c:pt idx="56529">
                  <c:v>10.371076</c:v>
                </c:pt>
                <c:pt idx="56530">
                  <c:v>10.37468</c:v>
                </c:pt>
                <c:pt idx="56531">
                  <c:v>10.366694000000001</c:v>
                </c:pt>
                <c:pt idx="56532">
                  <c:v>10.369160000000001</c:v>
                </c:pt>
                <c:pt idx="56533">
                  <c:v>10.376073999999999</c:v>
                </c:pt>
                <c:pt idx="56534">
                  <c:v>10.371095</c:v>
                </c:pt>
                <c:pt idx="56535">
                  <c:v>10.370502999999999</c:v>
                </c:pt>
                <c:pt idx="56536">
                  <c:v>10.372909999999999</c:v>
                </c:pt>
                <c:pt idx="56537">
                  <c:v>10.370094999999999</c:v>
                </c:pt>
                <c:pt idx="56538">
                  <c:v>10.369424</c:v>
                </c:pt>
                <c:pt idx="56539">
                  <c:v>10.378035000000001</c:v>
                </c:pt>
                <c:pt idx="56540">
                  <c:v>10.380423</c:v>
                </c:pt>
                <c:pt idx="56541">
                  <c:v>10.376087999999999</c:v>
                </c:pt>
                <c:pt idx="56542">
                  <c:v>10.381428</c:v>
                </c:pt>
                <c:pt idx="56543">
                  <c:v>10.380361000000001</c:v>
                </c:pt>
                <c:pt idx="56544">
                  <c:v>10.379695</c:v>
                </c:pt>
                <c:pt idx="56545">
                  <c:v>10.389882999999999</c:v>
                </c:pt>
                <c:pt idx="56546">
                  <c:v>10.38255</c:v>
                </c:pt>
                <c:pt idx="56547">
                  <c:v>10.373946</c:v>
                </c:pt>
                <c:pt idx="56548">
                  <c:v>10.383709</c:v>
                </c:pt>
                <c:pt idx="56549">
                  <c:v>10.382854999999999</c:v>
                </c:pt>
                <c:pt idx="56550">
                  <c:v>10.375741</c:v>
                </c:pt>
                <c:pt idx="56551">
                  <c:v>10.385026999999999</c:v>
                </c:pt>
                <c:pt idx="56552">
                  <c:v>10.380064000000001</c:v>
                </c:pt>
                <c:pt idx="56553">
                  <c:v>10.362938</c:v>
                </c:pt>
                <c:pt idx="56554">
                  <c:v>10.376586</c:v>
                </c:pt>
                <c:pt idx="56555">
                  <c:v>10.384212</c:v>
                </c:pt>
                <c:pt idx="56556">
                  <c:v>10.370046</c:v>
                </c:pt>
                <c:pt idx="56557">
                  <c:v>10.374363000000001</c:v>
                </c:pt>
                <c:pt idx="56558">
                  <c:v>10.381574000000001</c:v>
                </c:pt>
                <c:pt idx="56559">
                  <c:v>10.379054999999999</c:v>
                </c:pt>
                <c:pt idx="56560">
                  <c:v>10.376347000000001</c:v>
                </c:pt>
                <c:pt idx="56561">
                  <c:v>10.377093</c:v>
                </c:pt>
                <c:pt idx="56562">
                  <c:v>10.379011999999999</c:v>
                </c:pt>
                <c:pt idx="56563">
                  <c:v>10.381888</c:v>
                </c:pt>
                <c:pt idx="56564">
                  <c:v>10.386671</c:v>
                </c:pt>
                <c:pt idx="56565">
                  <c:v>10.379198000000001</c:v>
                </c:pt>
                <c:pt idx="56566">
                  <c:v>10.378220000000001</c:v>
                </c:pt>
                <c:pt idx="56567">
                  <c:v>10.382122000000001</c:v>
                </c:pt>
                <c:pt idx="56568">
                  <c:v>10.371502</c:v>
                </c:pt>
                <c:pt idx="56569">
                  <c:v>10.373343999999999</c:v>
                </c:pt>
                <c:pt idx="56570">
                  <c:v>10.389908</c:v>
                </c:pt>
                <c:pt idx="56571">
                  <c:v>10.388602000000001</c:v>
                </c:pt>
                <c:pt idx="56572">
                  <c:v>10.371496</c:v>
                </c:pt>
                <c:pt idx="56573">
                  <c:v>10.377563</c:v>
                </c:pt>
                <c:pt idx="56574">
                  <c:v>10.392084000000001</c:v>
                </c:pt>
                <c:pt idx="56575">
                  <c:v>10.378233</c:v>
                </c:pt>
                <c:pt idx="56576">
                  <c:v>10.37308</c:v>
                </c:pt>
                <c:pt idx="56577">
                  <c:v>10.384679999999999</c:v>
                </c:pt>
                <c:pt idx="56578">
                  <c:v>10.379827000000001</c:v>
                </c:pt>
                <c:pt idx="56579">
                  <c:v>10.371757000000001</c:v>
                </c:pt>
                <c:pt idx="56580">
                  <c:v>10.380274999999999</c:v>
                </c:pt>
                <c:pt idx="56581">
                  <c:v>10.391271</c:v>
                </c:pt>
                <c:pt idx="56582">
                  <c:v>10.388914</c:v>
                </c:pt>
                <c:pt idx="56583">
                  <c:v>10.387693000000001</c:v>
                </c:pt>
                <c:pt idx="56584">
                  <c:v>10.395814</c:v>
                </c:pt>
                <c:pt idx="56585">
                  <c:v>10.394154</c:v>
                </c:pt>
                <c:pt idx="56586">
                  <c:v>10.387067</c:v>
                </c:pt>
                <c:pt idx="56587">
                  <c:v>10.38733</c:v>
                </c:pt>
                <c:pt idx="56588">
                  <c:v>10.384591</c:v>
                </c:pt>
                <c:pt idx="56589">
                  <c:v>10.376749999999999</c:v>
                </c:pt>
                <c:pt idx="56590">
                  <c:v>10.376127</c:v>
                </c:pt>
                <c:pt idx="56591">
                  <c:v>10.379827000000001</c:v>
                </c:pt>
                <c:pt idx="56592">
                  <c:v>10.376557999999999</c:v>
                </c:pt>
                <c:pt idx="56593">
                  <c:v>10.382488</c:v>
                </c:pt>
                <c:pt idx="56594">
                  <c:v>10.392249</c:v>
                </c:pt>
                <c:pt idx="56595">
                  <c:v>10.387786</c:v>
                </c:pt>
                <c:pt idx="56596">
                  <c:v>10.382424</c:v>
                </c:pt>
                <c:pt idx="56597">
                  <c:v>10.382006000000001</c:v>
                </c:pt>
                <c:pt idx="56598">
                  <c:v>10.383165</c:v>
                </c:pt>
                <c:pt idx="56599">
                  <c:v>10.386552999999999</c:v>
                </c:pt>
                <c:pt idx="56600">
                  <c:v>10.388821</c:v>
                </c:pt>
                <c:pt idx="56601">
                  <c:v>10.385581999999999</c:v>
                </c:pt>
                <c:pt idx="56602">
                  <c:v>10.380437000000001</c:v>
                </c:pt>
                <c:pt idx="56603">
                  <c:v>10.388006000000001</c:v>
                </c:pt>
                <c:pt idx="56604">
                  <c:v>10.395478000000001</c:v>
                </c:pt>
                <c:pt idx="56605">
                  <c:v>10.394280999999999</c:v>
                </c:pt>
                <c:pt idx="56606">
                  <c:v>10.386652</c:v>
                </c:pt>
                <c:pt idx="56607">
                  <c:v>10.378932000000001</c:v>
                </c:pt>
                <c:pt idx="56608">
                  <c:v>10.384729999999999</c:v>
                </c:pt>
                <c:pt idx="56609">
                  <c:v>10.386378000000001</c:v>
                </c:pt>
                <c:pt idx="56610">
                  <c:v>10.383858999999999</c:v>
                </c:pt>
                <c:pt idx="56611">
                  <c:v>10.390174</c:v>
                </c:pt>
                <c:pt idx="56612">
                  <c:v>10.388484</c:v>
                </c:pt>
                <c:pt idx="56613">
                  <c:v>10.381023000000001</c:v>
                </c:pt>
                <c:pt idx="56614">
                  <c:v>10.383627000000001</c:v>
                </c:pt>
                <c:pt idx="56615">
                  <c:v>10.390178000000001</c:v>
                </c:pt>
                <c:pt idx="56616">
                  <c:v>10.386756999999999</c:v>
                </c:pt>
                <c:pt idx="56617">
                  <c:v>10.388723000000001</c:v>
                </c:pt>
                <c:pt idx="56618">
                  <c:v>10.396709</c:v>
                </c:pt>
                <c:pt idx="56619">
                  <c:v>10.388455</c:v>
                </c:pt>
                <c:pt idx="56620">
                  <c:v>10.383736000000001</c:v>
                </c:pt>
                <c:pt idx="56621">
                  <c:v>10.392555</c:v>
                </c:pt>
                <c:pt idx="56622">
                  <c:v>10.393186999999999</c:v>
                </c:pt>
                <c:pt idx="56623">
                  <c:v>10.387015999999999</c:v>
                </c:pt>
                <c:pt idx="56624">
                  <c:v>10.387373</c:v>
                </c:pt>
                <c:pt idx="56625">
                  <c:v>10.39411</c:v>
                </c:pt>
                <c:pt idx="56626">
                  <c:v>10.389139999999999</c:v>
                </c:pt>
                <c:pt idx="56627">
                  <c:v>10.391055</c:v>
                </c:pt>
                <c:pt idx="56628">
                  <c:v>10.399633</c:v>
                </c:pt>
                <c:pt idx="56629">
                  <c:v>10.388700999999999</c:v>
                </c:pt>
                <c:pt idx="56630">
                  <c:v>10.388960000000001</c:v>
                </c:pt>
                <c:pt idx="56631">
                  <c:v>10.405003000000001</c:v>
                </c:pt>
                <c:pt idx="56632">
                  <c:v>10.399772</c:v>
                </c:pt>
                <c:pt idx="56633">
                  <c:v>10.385831</c:v>
                </c:pt>
                <c:pt idx="56634">
                  <c:v>10.392674</c:v>
                </c:pt>
                <c:pt idx="56635">
                  <c:v>10.393101</c:v>
                </c:pt>
                <c:pt idx="56636">
                  <c:v>10.380127</c:v>
                </c:pt>
                <c:pt idx="56637">
                  <c:v>10.389981000000001</c:v>
                </c:pt>
                <c:pt idx="56638">
                  <c:v>10.39751</c:v>
                </c:pt>
                <c:pt idx="56639">
                  <c:v>10.384812</c:v>
                </c:pt>
                <c:pt idx="56640">
                  <c:v>10.388859999999999</c:v>
                </c:pt>
                <c:pt idx="56641">
                  <c:v>10.399198</c:v>
                </c:pt>
                <c:pt idx="56642">
                  <c:v>10.396867</c:v>
                </c:pt>
                <c:pt idx="56643">
                  <c:v>10.398624</c:v>
                </c:pt>
                <c:pt idx="56644">
                  <c:v>10.403786999999999</c:v>
                </c:pt>
                <c:pt idx="56645">
                  <c:v>10.394945</c:v>
                </c:pt>
                <c:pt idx="56646">
                  <c:v>10.390767</c:v>
                </c:pt>
                <c:pt idx="56647">
                  <c:v>10.403327000000001</c:v>
                </c:pt>
                <c:pt idx="56648">
                  <c:v>10.40104</c:v>
                </c:pt>
                <c:pt idx="56649">
                  <c:v>10.390654</c:v>
                </c:pt>
                <c:pt idx="56650">
                  <c:v>10.396464</c:v>
                </c:pt>
                <c:pt idx="56651">
                  <c:v>10.394012</c:v>
                </c:pt>
                <c:pt idx="56652">
                  <c:v>10.383922999999999</c:v>
                </c:pt>
                <c:pt idx="56653">
                  <c:v>10.386736000000001</c:v>
                </c:pt>
                <c:pt idx="56654">
                  <c:v>10.394253000000001</c:v>
                </c:pt>
                <c:pt idx="56655">
                  <c:v>10.394551999999999</c:v>
                </c:pt>
                <c:pt idx="56656">
                  <c:v>10.39176</c:v>
                </c:pt>
                <c:pt idx="56657">
                  <c:v>10.396494000000001</c:v>
                </c:pt>
                <c:pt idx="56658">
                  <c:v>10.392103000000001</c:v>
                </c:pt>
                <c:pt idx="56659">
                  <c:v>10.38795</c:v>
                </c:pt>
                <c:pt idx="56660">
                  <c:v>10.397879</c:v>
                </c:pt>
                <c:pt idx="56661">
                  <c:v>10.399630999999999</c:v>
                </c:pt>
                <c:pt idx="56662">
                  <c:v>10.393084</c:v>
                </c:pt>
                <c:pt idx="56663">
                  <c:v>10.390806</c:v>
                </c:pt>
                <c:pt idx="56664">
                  <c:v>10.394159</c:v>
                </c:pt>
                <c:pt idx="56665">
                  <c:v>10.39873</c:v>
                </c:pt>
                <c:pt idx="56666">
                  <c:v>10.400909</c:v>
                </c:pt>
                <c:pt idx="56667">
                  <c:v>10.395811999999999</c:v>
                </c:pt>
                <c:pt idx="56668">
                  <c:v>10.394492</c:v>
                </c:pt>
                <c:pt idx="56669">
                  <c:v>10.405422</c:v>
                </c:pt>
                <c:pt idx="56670">
                  <c:v>10.406186</c:v>
                </c:pt>
                <c:pt idx="56671">
                  <c:v>10.396756999999999</c:v>
                </c:pt>
                <c:pt idx="56672">
                  <c:v>10.399113</c:v>
                </c:pt>
                <c:pt idx="56673">
                  <c:v>10.402843000000001</c:v>
                </c:pt>
                <c:pt idx="56674">
                  <c:v>10.397728000000001</c:v>
                </c:pt>
                <c:pt idx="56675">
                  <c:v>10.396049</c:v>
                </c:pt>
                <c:pt idx="56676">
                  <c:v>10.399077999999999</c:v>
                </c:pt>
                <c:pt idx="56677">
                  <c:v>10.394296000000001</c:v>
                </c:pt>
                <c:pt idx="56678">
                  <c:v>10.390537</c:v>
                </c:pt>
                <c:pt idx="56679">
                  <c:v>10.398436999999999</c:v>
                </c:pt>
                <c:pt idx="56680">
                  <c:v>10.402277</c:v>
                </c:pt>
                <c:pt idx="56681">
                  <c:v>10.401052</c:v>
                </c:pt>
                <c:pt idx="56682">
                  <c:v>10.401218999999999</c:v>
                </c:pt>
                <c:pt idx="56683">
                  <c:v>10.400376</c:v>
                </c:pt>
                <c:pt idx="56684">
                  <c:v>10.398389</c:v>
                </c:pt>
                <c:pt idx="56685">
                  <c:v>10.402796</c:v>
                </c:pt>
                <c:pt idx="56686">
                  <c:v>10.405303999999999</c:v>
                </c:pt>
                <c:pt idx="56687">
                  <c:v>10.397722</c:v>
                </c:pt>
                <c:pt idx="56688">
                  <c:v>10.401611000000001</c:v>
                </c:pt>
                <c:pt idx="56689">
                  <c:v>10.40446</c:v>
                </c:pt>
                <c:pt idx="56690">
                  <c:v>10.393106</c:v>
                </c:pt>
                <c:pt idx="56691">
                  <c:v>10.396061</c:v>
                </c:pt>
                <c:pt idx="56692">
                  <c:v>10.404639</c:v>
                </c:pt>
                <c:pt idx="56693">
                  <c:v>10.401004</c:v>
                </c:pt>
                <c:pt idx="56694">
                  <c:v>10.402162000000001</c:v>
                </c:pt>
                <c:pt idx="56695">
                  <c:v>10.408129000000001</c:v>
                </c:pt>
                <c:pt idx="56696">
                  <c:v>10.400653</c:v>
                </c:pt>
                <c:pt idx="56697">
                  <c:v>10.39306</c:v>
                </c:pt>
                <c:pt idx="56698">
                  <c:v>10.403567000000001</c:v>
                </c:pt>
                <c:pt idx="56699">
                  <c:v>10.407299</c:v>
                </c:pt>
                <c:pt idx="56700">
                  <c:v>10.400059000000001</c:v>
                </c:pt>
                <c:pt idx="56701">
                  <c:v>10.404574</c:v>
                </c:pt>
                <c:pt idx="56702">
                  <c:v>10.407099000000001</c:v>
                </c:pt>
                <c:pt idx="56703">
                  <c:v>10.400323</c:v>
                </c:pt>
                <c:pt idx="56704">
                  <c:v>10.401598999999999</c:v>
                </c:pt>
                <c:pt idx="56705">
                  <c:v>10.404221</c:v>
                </c:pt>
                <c:pt idx="56706">
                  <c:v>10.397838999999999</c:v>
                </c:pt>
                <c:pt idx="56707">
                  <c:v>10.401538</c:v>
                </c:pt>
                <c:pt idx="56708">
                  <c:v>10.406865</c:v>
                </c:pt>
                <c:pt idx="56709">
                  <c:v>10.397169999999999</c:v>
                </c:pt>
                <c:pt idx="56710">
                  <c:v>10.400377000000001</c:v>
                </c:pt>
                <c:pt idx="56711">
                  <c:v>10.415355</c:v>
                </c:pt>
                <c:pt idx="56712">
                  <c:v>10.412744999999999</c:v>
                </c:pt>
                <c:pt idx="56713">
                  <c:v>10.407393000000001</c:v>
                </c:pt>
                <c:pt idx="56714">
                  <c:v>10.411910000000001</c:v>
                </c:pt>
                <c:pt idx="56715">
                  <c:v>10.411405</c:v>
                </c:pt>
                <c:pt idx="56716">
                  <c:v>10.404697000000001</c:v>
                </c:pt>
                <c:pt idx="56717">
                  <c:v>10.406205</c:v>
                </c:pt>
                <c:pt idx="56718">
                  <c:v>10.409319</c:v>
                </c:pt>
                <c:pt idx="56719">
                  <c:v>10.401145</c:v>
                </c:pt>
                <c:pt idx="56720">
                  <c:v>10.403326</c:v>
                </c:pt>
                <c:pt idx="56721">
                  <c:v>10.409011</c:v>
                </c:pt>
                <c:pt idx="56722">
                  <c:v>10.398989</c:v>
                </c:pt>
                <c:pt idx="56723">
                  <c:v>10.398540000000001</c:v>
                </c:pt>
                <c:pt idx="56724">
                  <c:v>10.407145999999999</c:v>
                </c:pt>
                <c:pt idx="56725">
                  <c:v>10.405225</c:v>
                </c:pt>
                <c:pt idx="56726">
                  <c:v>10.405791000000001</c:v>
                </c:pt>
                <c:pt idx="56727">
                  <c:v>10.414967000000001</c:v>
                </c:pt>
                <c:pt idx="56728">
                  <c:v>10.411129000000001</c:v>
                </c:pt>
                <c:pt idx="56729">
                  <c:v>10.405772000000001</c:v>
                </c:pt>
                <c:pt idx="56730">
                  <c:v>10.413418</c:v>
                </c:pt>
                <c:pt idx="56731">
                  <c:v>10.410019</c:v>
                </c:pt>
                <c:pt idx="56732">
                  <c:v>10.403710999999999</c:v>
                </c:pt>
                <c:pt idx="56733">
                  <c:v>10.410178999999999</c:v>
                </c:pt>
                <c:pt idx="56734">
                  <c:v>10.408524</c:v>
                </c:pt>
                <c:pt idx="56735">
                  <c:v>10.399513000000001</c:v>
                </c:pt>
                <c:pt idx="56736">
                  <c:v>10.412189</c:v>
                </c:pt>
                <c:pt idx="56737">
                  <c:v>10.420914</c:v>
                </c:pt>
                <c:pt idx="56738">
                  <c:v>10.395517999999999</c:v>
                </c:pt>
                <c:pt idx="56739">
                  <c:v>10.392341999999999</c:v>
                </c:pt>
                <c:pt idx="56740">
                  <c:v>10.411834000000001</c:v>
                </c:pt>
                <c:pt idx="56741">
                  <c:v>10.407869</c:v>
                </c:pt>
                <c:pt idx="56742">
                  <c:v>10.409717000000001</c:v>
                </c:pt>
                <c:pt idx="56743">
                  <c:v>10.420527999999999</c:v>
                </c:pt>
                <c:pt idx="56744">
                  <c:v>10.414736</c:v>
                </c:pt>
                <c:pt idx="56745">
                  <c:v>10.410833999999999</c:v>
                </c:pt>
                <c:pt idx="56746">
                  <c:v>10.415438</c:v>
                </c:pt>
                <c:pt idx="56747">
                  <c:v>10.410114</c:v>
                </c:pt>
                <c:pt idx="56748">
                  <c:v>10.402403</c:v>
                </c:pt>
                <c:pt idx="56749">
                  <c:v>10.4107</c:v>
                </c:pt>
                <c:pt idx="56750">
                  <c:v>10.417147</c:v>
                </c:pt>
                <c:pt idx="56751">
                  <c:v>10.410166</c:v>
                </c:pt>
                <c:pt idx="56752">
                  <c:v>10.411993000000001</c:v>
                </c:pt>
                <c:pt idx="56753">
                  <c:v>10.416687</c:v>
                </c:pt>
                <c:pt idx="56754">
                  <c:v>10.416764000000001</c:v>
                </c:pt>
                <c:pt idx="56755">
                  <c:v>10.417358999999999</c:v>
                </c:pt>
                <c:pt idx="56756">
                  <c:v>10.412819000000001</c:v>
                </c:pt>
                <c:pt idx="56757">
                  <c:v>10.413736</c:v>
                </c:pt>
                <c:pt idx="56758">
                  <c:v>10.418302000000001</c:v>
                </c:pt>
                <c:pt idx="56759">
                  <c:v>10.411605</c:v>
                </c:pt>
                <c:pt idx="56760">
                  <c:v>10.401301</c:v>
                </c:pt>
                <c:pt idx="56761">
                  <c:v>10.407444</c:v>
                </c:pt>
                <c:pt idx="56762">
                  <c:v>10.412331999999999</c:v>
                </c:pt>
                <c:pt idx="56763">
                  <c:v>10.402018999999999</c:v>
                </c:pt>
                <c:pt idx="56764">
                  <c:v>10.410529</c:v>
                </c:pt>
                <c:pt idx="56765">
                  <c:v>10.423197</c:v>
                </c:pt>
                <c:pt idx="56766">
                  <c:v>10.414424</c:v>
                </c:pt>
                <c:pt idx="56767">
                  <c:v>10.408538999999999</c:v>
                </c:pt>
                <c:pt idx="56768">
                  <c:v>10.415590999999999</c:v>
                </c:pt>
                <c:pt idx="56769">
                  <c:v>10.417540000000001</c:v>
                </c:pt>
                <c:pt idx="56770">
                  <c:v>10.409487</c:v>
                </c:pt>
                <c:pt idx="56771">
                  <c:v>10.41262</c:v>
                </c:pt>
                <c:pt idx="56772">
                  <c:v>10.413099000000001</c:v>
                </c:pt>
                <c:pt idx="56773">
                  <c:v>10.405626</c:v>
                </c:pt>
                <c:pt idx="56774">
                  <c:v>10.417947</c:v>
                </c:pt>
                <c:pt idx="56775">
                  <c:v>10.423674999999999</c:v>
                </c:pt>
                <c:pt idx="56776">
                  <c:v>10.415184999999999</c:v>
                </c:pt>
                <c:pt idx="56777">
                  <c:v>10.418240000000001</c:v>
                </c:pt>
                <c:pt idx="56778">
                  <c:v>10.419651999999999</c:v>
                </c:pt>
                <c:pt idx="56779">
                  <c:v>10.407031999999999</c:v>
                </c:pt>
                <c:pt idx="56780">
                  <c:v>10.405863</c:v>
                </c:pt>
                <c:pt idx="56781">
                  <c:v>10.421334</c:v>
                </c:pt>
                <c:pt idx="56782">
                  <c:v>10.413845999999999</c:v>
                </c:pt>
                <c:pt idx="56783">
                  <c:v>10.402613000000001</c:v>
                </c:pt>
                <c:pt idx="56784">
                  <c:v>10.420267000000001</c:v>
                </c:pt>
                <c:pt idx="56785">
                  <c:v>10.422634</c:v>
                </c:pt>
                <c:pt idx="56786">
                  <c:v>10.412604999999999</c:v>
                </c:pt>
                <c:pt idx="56787">
                  <c:v>10.422158</c:v>
                </c:pt>
                <c:pt idx="56788">
                  <c:v>10.425810999999999</c:v>
                </c:pt>
                <c:pt idx="56789">
                  <c:v>10.416293</c:v>
                </c:pt>
                <c:pt idx="56790">
                  <c:v>10.414115000000001</c:v>
                </c:pt>
                <c:pt idx="56791">
                  <c:v>10.417899</c:v>
                </c:pt>
                <c:pt idx="56792">
                  <c:v>10.416677999999999</c:v>
                </c:pt>
                <c:pt idx="56793">
                  <c:v>10.416884</c:v>
                </c:pt>
                <c:pt idx="56794">
                  <c:v>10.417346999999999</c:v>
                </c:pt>
                <c:pt idx="56795">
                  <c:v>10.417247</c:v>
                </c:pt>
                <c:pt idx="56796">
                  <c:v>10.430064</c:v>
                </c:pt>
                <c:pt idx="56797">
                  <c:v>10.432473999999999</c:v>
                </c:pt>
                <c:pt idx="56798">
                  <c:v>10.415552</c:v>
                </c:pt>
                <c:pt idx="56799">
                  <c:v>10.411061999999999</c:v>
                </c:pt>
                <c:pt idx="56800">
                  <c:v>10.420565</c:v>
                </c:pt>
                <c:pt idx="56801">
                  <c:v>10.424495</c:v>
                </c:pt>
                <c:pt idx="56802">
                  <c:v>10.422044</c:v>
                </c:pt>
                <c:pt idx="56803">
                  <c:v>10.424880999999999</c:v>
                </c:pt>
                <c:pt idx="56804">
                  <c:v>10.418789</c:v>
                </c:pt>
                <c:pt idx="56805">
                  <c:v>10.411016</c:v>
                </c:pt>
                <c:pt idx="56806">
                  <c:v>10.418637</c:v>
                </c:pt>
                <c:pt idx="56807">
                  <c:v>10.419082</c:v>
                </c:pt>
                <c:pt idx="56808">
                  <c:v>10.413517000000001</c:v>
                </c:pt>
                <c:pt idx="56809">
                  <c:v>10.414758000000001</c:v>
                </c:pt>
                <c:pt idx="56810">
                  <c:v>10.421716</c:v>
                </c:pt>
                <c:pt idx="56811">
                  <c:v>10.421093000000001</c:v>
                </c:pt>
                <c:pt idx="56812">
                  <c:v>10.415473</c:v>
                </c:pt>
                <c:pt idx="56813">
                  <c:v>10.422628</c:v>
                </c:pt>
                <c:pt idx="56814">
                  <c:v>10.424344</c:v>
                </c:pt>
                <c:pt idx="56815">
                  <c:v>10.4251</c:v>
                </c:pt>
                <c:pt idx="56816">
                  <c:v>10.431578999999999</c:v>
                </c:pt>
                <c:pt idx="56817">
                  <c:v>10.42304</c:v>
                </c:pt>
                <c:pt idx="56818">
                  <c:v>10.423067</c:v>
                </c:pt>
                <c:pt idx="56819">
                  <c:v>10.430453</c:v>
                </c:pt>
                <c:pt idx="56820">
                  <c:v>10.422148</c:v>
                </c:pt>
                <c:pt idx="56821">
                  <c:v>10.414211</c:v>
                </c:pt>
                <c:pt idx="56822">
                  <c:v>10.422468</c:v>
                </c:pt>
                <c:pt idx="56823">
                  <c:v>10.430062</c:v>
                </c:pt>
                <c:pt idx="56824">
                  <c:v>10.421491</c:v>
                </c:pt>
                <c:pt idx="56825">
                  <c:v>10.421625000000001</c:v>
                </c:pt>
                <c:pt idx="56826">
                  <c:v>10.426119999999999</c:v>
                </c:pt>
                <c:pt idx="56827">
                  <c:v>10.419005</c:v>
                </c:pt>
                <c:pt idx="56828">
                  <c:v>10.420548999999999</c:v>
                </c:pt>
                <c:pt idx="56829">
                  <c:v>10.426577999999999</c:v>
                </c:pt>
                <c:pt idx="56830">
                  <c:v>10.424352000000001</c:v>
                </c:pt>
                <c:pt idx="56831">
                  <c:v>10.423297</c:v>
                </c:pt>
                <c:pt idx="56832">
                  <c:v>10.426318999999999</c:v>
                </c:pt>
                <c:pt idx="56833">
                  <c:v>10.420252</c:v>
                </c:pt>
                <c:pt idx="56834">
                  <c:v>10.417403</c:v>
                </c:pt>
                <c:pt idx="56835">
                  <c:v>10.429675</c:v>
                </c:pt>
                <c:pt idx="56836">
                  <c:v>10.434951999999999</c:v>
                </c:pt>
                <c:pt idx="56837">
                  <c:v>10.434218</c:v>
                </c:pt>
                <c:pt idx="56838">
                  <c:v>10.433802999999999</c:v>
                </c:pt>
                <c:pt idx="56839">
                  <c:v>10.432912</c:v>
                </c:pt>
                <c:pt idx="56840">
                  <c:v>10.430319000000001</c:v>
                </c:pt>
                <c:pt idx="56841">
                  <c:v>10.428794999999999</c:v>
                </c:pt>
                <c:pt idx="56842">
                  <c:v>10.430189</c:v>
                </c:pt>
                <c:pt idx="56843">
                  <c:v>10.421535</c:v>
                </c:pt>
                <c:pt idx="56844">
                  <c:v>10.420567</c:v>
                </c:pt>
                <c:pt idx="56845">
                  <c:v>10.431027</c:v>
                </c:pt>
                <c:pt idx="56846">
                  <c:v>10.431653000000001</c:v>
                </c:pt>
                <c:pt idx="56847">
                  <c:v>10.427747</c:v>
                </c:pt>
                <c:pt idx="56848">
                  <c:v>10.428772</c:v>
                </c:pt>
                <c:pt idx="56849">
                  <c:v>10.428451000000001</c:v>
                </c:pt>
                <c:pt idx="56850">
                  <c:v>10.422180000000001</c:v>
                </c:pt>
                <c:pt idx="56851">
                  <c:v>10.422382000000001</c:v>
                </c:pt>
                <c:pt idx="56852">
                  <c:v>10.432586000000001</c:v>
                </c:pt>
                <c:pt idx="56853">
                  <c:v>10.429368</c:v>
                </c:pt>
                <c:pt idx="56854">
                  <c:v>10.423683</c:v>
                </c:pt>
                <c:pt idx="56855">
                  <c:v>10.424715000000001</c:v>
                </c:pt>
                <c:pt idx="56856">
                  <c:v>10.421972999999999</c:v>
                </c:pt>
                <c:pt idx="56857">
                  <c:v>10.427557999999999</c:v>
                </c:pt>
                <c:pt idx="56858">
                  <c:v>10.429080000000001</c:v>
                </c:pt>
                <c:pt idx="56859">
                  <c:v>10.423106000000001</c:v>
                </c:pt>
                <c:pt idx="56860">
                  <c:v>10.427695</c:v>
                </c:pt>
                <c:pt idx="56861">
                  <c:v>10.433214</c:v>
                </c:pt>
                <c:pt idx="56862">
                  <c:v>10.431319</c:v>
                </c:pt>
                <c:pt idx="56863">
                  <c:v>10.430559000000001</c:v>
                </c:pt>
                <c:pt idx="56864">
                  <c:v>10.432681000000001</c:v>
                </c:pt>
                <c:pt idx="56865">
                  <c:v>10.429192</c:v>
                </c:pt>
                <c:pt idx="56866">
                  <c:v>10.426283</c:v>
                </c:pt>
                <c:pt idx="56867">
                  <c:v>10.426719</c:v>
                </c:pt>
                <c:pt idx="56868">
                  <c:v>10.423209</c:v>
                </c:pt>
                <c:pt idx="56869">
                  <c:v>10.425484000000001</c:v>
                </c:pt>
                <c:pt idx="56870">
                  <c:v>10.427009999999999</c:v>
                </c:pt>
                <c:pt idx="56871">
                  <c:v>10.424768</c:v>
                </c:pt>
                <c:pt idx="56872">
                  <c:v>10.43144</c:v>
                </c:pt>
                <c:pt idx="56873">
                  <c:v>10.437754999999999</c:v>
                </c:pt>
                <c:pt idx="56874">
                  <c:v>10.435465000000001</c:v>
                </c:pt>
                <c:pt idx="56875">
                  <c:v>10.431354000000001</c:v>
                </c:pt>
                <c:pt idx="56876">
                  <c:v>10.43501</c:v>
                </c:pt>
                <c:pt idx="56877">
                  <c:v>10.439768000000001</c:v>
                </c:pt>
                <c:pt idx="56878">
                  <c:v>10.438207</c:v>
                </c:pt>
                <c:pt idx="56879">
                  <c:v>10.440092</c:v>
                </c:pt>
                <c:pt idx="56880">
                  <c:v>10.439448000000001</c:v>
                </c:pt>
                <c:pt idx="56881">
                  <c:v>10.429682</c:v>
                </c:pt>
                <c:pt idx="56882">
                  <c:v>10.427584</c:v>
                </c:pt>
                <c:pt idx="56883">
                  <c:v>10.433422999999999</c:v>
                </c:pt>
                <c:pt idx="56884">
                  <c:v>10.433102999999999</c:v>
                </c:pt>
                <c:pt idx="56885">
                  <c:v>10.433438000000001</c:v>
                </c:pt>
                <c:pt idx="56886">
                  <c:v>10.440693</c:v>
                </c:pt>
                <c:pt idx="56887">
                  <c:v>10.438549</c:v>
                </c:pt>
                <c:pt idx="56888">
                  <c:v>10.433604000000001</c:v>
                </c:pt>
                <c:pt idx="56889">
                  <c:v>10.436820000000001</c:v>
                </c:pt>
                <c:pt idx="56890">
                  <c:v>10.431903999999999</c:v>
                </c:pt>
                <c:pt idx="56891">
                  <c:v>10.429456</c:v>
                </c:pt>
                <c:pt idx="56892">
                  <c:v>10.437115</c:v>
                </c:pt>
                <c:pt idx="56893">
                  <c:v>10.432736999999999</c:v>
                </c:pt>
                <c:pt idx="56894">
                  <c:v>10.424102</c:v>
                </c:pt>
                <c:pt idx="56895">
                  <c:v>10.433824</c:v>
                </c:pt>
                <c:pt idx="56896">
                  <c:v>10.444011</c:v>
                </c:pt>
                <c:pt idx="56897">
                  <c:v>10.433322</c:v>
                </c:pt>
                <c:pt idx="56898">
                  <c:v>10.432399999999999</c:v>
                </c:pt>
                <c:pt idx="56899">
                  <c:v>10.441281999999999</c:v>
                </c:pt>
                <c:pt idx="56900">
                  <c:v>10.434062000000001</c:v>
                </c:pt>
                <c:pt idx="56901">
                  <c:v>10.43361</c:v>
                </c:pt>
                <c:pt idx="56902">
                  <c:v>10.440827000000001</c:v>
                </c:pt>
                <c:pt idx="56903">
                  <c:v>10.437429</c:v>
                </c:pt>
                <c:pt idx="56904">
                  <c:v>10.433790999999999</c:v>
                </c:pt>
                <c:pt idx="56905">
                  <c:v>10.442356999999999</c:v>
                </c:pt>
                <c:pt idx="56906">
                  <c:v>10.443077000000001</c:v>
                </c:pt>
                <c:pt idx="56907">
                  <c:v>10.431977</c:v>
                </c:pt>
                <c:pt idx="56908">
                  <c:v>10.439494</c:v>
                </c:pt>
                <c:pt idx="56909">
                  <c:v>10.440014</c:v>
                </c:pt>
                <c:pt idx="56910">
                  <c:v>10.426098</c:v>
                </c:pt>
                <c:pt idx="56911">
                  <c:v>10.436271</c:v>
                </c:pt>
                <c:pt idx="56912">
                  <c:v>10.446327</c:v>
                </c:pt>
                <c:pt idx="56913">
                  <c:v>10.434612</c:v>
                </c:pt>
                <c:pt idx="56914">
                  <c:v>10.430723</c:v>
                </c:pt>
                <c:pt idx="56915">
                  <c:v>10.436455</c:v>
                </c:pt>
                <c:pt idx="56916">
                  <c:v>10.432575</c:v>
                </c:pt>
                <c:pt idx="56917">
                  <c:v>10.439449</c:v>
                </c:pt>
                <c:pt idx="56918">
                  <c:v>10.451594999999999</c:v>
                </c:pt>
                <c:pt idx="56919">
                  <c:v>10.439161</c:v>
                </c:pt>
                <c:pt idx="56920">
                  <c:v>10.435250999999999</c:v>
                </c:pt>
                <c:pt idx="56921">
                  <c:v>10.445911000000001</c:v>
                </c:pt>
                <c:pt idx="56922">
                  <c:v>10.440982</c:v>
                </c:pt>
                <c:pt idx="56923">
                  <c:v>10.43674</c:v>
                </c:pt>
                <c:pt idx="56924">
                  <c:v>10.445131</c:v>
                </c:pt>
                <c:pt idx="56925">
                  <c:v>10.446251</c:v>
                </c:pt>
                <c:pt idx="56926">
                  <c:v>10.43826</c:v>
                </c:pt>
                <c:pt idx="56927">
                  <c:v>10.444687</c:v>
                </c:pt>
                <c:pt idx="56928">
                  <c:v>10.449897999999999</c:v>
                </c:pt>
                <c:pt idx="56929">
                  <c:v>10.433214</c:v>
                </c:pt>
                <c:pt idx="56930">
                  <c:v>10.431946999999999</c:v>
                </c:pt>
                <c:pt idx="56931">
                  <c:v>10.440306</c:v>
                </c:pt>
                <c:pt idx="56932">
                  <c:v>10.433126</c:v>
                </c:pt>
                <c:pt idx="56933">
                  <c:v>10.440369</c:v>
                </c:pt>
                <c:pt idx="56934">
                  <c:v>10.4551</c:v>
                </c:pt>
                <c:pt idx="56935">
                  <c:v>10.44356</c:v>
                </c:pt>
                <c:pt idx="56936">
                  <c:v>10.435275000000001</c:v>
                </c:pt>
                <c:pt idx="56937">
                  <c:v>10.452771</c:v>
                </c:pt>
                <c:pt idx="56938">
                  <c:v>10.448909</c:v>
                </c:pt>
                <c:pt idx="56939">
                  <c:v>10.430702</c:v>
                </c:pt>
                <c:pt idx="56940">
                  <c:v>10.438514</c:v>
                </c:pt>
                <c:pt idx="56941">
                  <c:v>10.441284</c:v>
                </c:pt>
                <c:pt idx="56942">
                  <c:v>10.433077000000001</c:v>
                </c:pt>
                <c:pt idx="56943">
                  <c:v>10.441374</c:v>
                </c:pt>
                <c:pt idx="56944">
                  <c:v>10.446370999999999</c:v>
                </c:pt>
                <c:pt idx="56945">
                  <c:v>10.444799</c:v>
                </c:pt>
                <c:pt idx="56946">
                  <c:v>10.454903</c:v>
                </c:pt>
                <c:pt idx="56947">
                  <c:v>10.45355</c:v>
                </c:pt>
                <c:pt idx="56948">
                  <c:v>10.436094000000001</c:v>
                </c:pt>
                <c:pt idx="56949">
                  <c:v>10.442109</c:v>
                </c:pt>
                <c:pt idx="56950">
                  <c:v>10.451853</c:v>
                </c:pt>
                <c:pt idx="56951">
                  <c:v>10.436253000000001</c:v>
                </c:pt>
                <c:pt idx="56952">
                  <c:v>10.434721</c:v>
                </c:pt>
                <c:pt idx="56953">
                  <c:v>10.444112000000001</c:v>
                </c:pt>
                <c:pt idx="56954">
                  <c:v>10.438374</c:v>
                </c:pt>
                <c:pt idx="56955">
                  <c:v>10.441281999999999</c:v>
                </c:pt>
                <c:pt idx="56956">
                  <c:v>10.453151999999999</c:v>
                </c:pt>
                <c:pt idx="56957">
                  <c:v>10.445078000000001</c:v>
                </c:pt>
                <c:pt idx="56958">
                  <c:v>10.431843000000001</c:v>
                </c:pt>
                <c:pt idx="56959">
                  <c:v>10.443934</c:v>
                </c:pt>
                <c:pt idx="56960">
                  <c:v>10.451677999999999</c:v>
                </c:pt>
                <c:pt idx="56961">
                  <c:v>10.442275</c:v>
                </c:pt>
                <c:pt idx="56962">
                  <c:v>10.449547000000001</c:v>
                </c:pt>
                <c:pt idx="56963">
                  <c:v>10.456654</c:v>
                </c:pt>
                <c:pt idx="56964">
                  <c:v>10.449376000000001</c:v>
                </c:pt>
                <c:pt idx="56965">
                  <c:v>10.445532999999999</c:v>
                </c:pt>
                <c:pt idx="56966">
                  <c:v>10.451935000000001</c:v>
                </c:pt>
                <c:pt idx="56967">
                  <c:v>10.453801</c:v>
                </c:pt>
                <c:pt idx="56968">
                  <c:v>10.446987999999999</c:v>
                </c:pt>
                <c:pt idx="56969">
                  <c:v>10.449802</c:v>
                </c:pt>
                <c:pt idx="56970">
                  <c:v>10.446503999999999</c:v>
                </c:pt>
                <c:pt idx="56971">
                  <c:v>10.444584000000001</c:v>
                </c:pt>
                <c:pt idx="56972">
                  <c:v>10.453906999999999</c:v>
                </c:pt>
                <c:pt idx="56973">
                  <c:v>10.446834000000001</c:v>
                </c:pt>
                <c:pt idx="56974">
                  <c:v>10.444796</c:v>
                </c:pt>
                <c:pt idx="56975">
                  <c:v>10.456671</c:v>
                </c:pt>
                <c:pt idx="56976">
                  <c:v>10.456666</c:v>
                </c:pt>
                <c:pt idx="56977">
                  <c:v>10.450668</c:v>
                </c:pt>
                <c:pt idx="56978">
                  <c:v>10.449303</c:v>
                </c:pt>
                <c:pt idx="56979">
                  <c:v>10.449809999999999</c:v>
                </c:pt>
                <c:pt idx="56980">
                  <c:v>10.449073</c:v>
                </c:pt>
                <c:pt idx="56981">
                  <c:v>10.450685</c:v>
                </c:pt>
                <c:pt idx="56982">
                  <c:v>10.449085</c:v>
                </c:pt>
                <c:pt idx="56983">
                  <c:v>10.445281</c:v>
                </c:pt>
                <c:pt idx="56984">
                  <c:v>10.447709</c:v>
                </c:pt>
                <c:pt idx="56985">
                  <c:v>10.446353</c:v>
                </c:pt>
                <c:pt idx="56986">
                  <c:v>10.447295</c:v>
                </c:pt>
                <c:pt idx="56987">
                  <c:v>10.451231999999999</c:v>
                </c:pt>
                <c:pt idx="56988">
                  <c:v>10.445658999999999</c:v>
                </c:pt>
                <c:pt idx="56989">
                  <c:v>10.443731</c:v>
                </c:pt>
                <c:pt idx="56990">
                  <c:v>10.44651</c:v>
                </c:pt>
                <c:pt idx="56991">
                  <c:v>10.449107</c:v>
                </c:pt>
                <c:pt idx="56992">
                  <c:v>10.452686999999999</c:v>
                </c:pt>
                <c:pt idx="56993">
                  <c:v>10.454609</c:v>
                </c:pt>
                <c:pt idx="56994">
                  <c:v>10.455912</c:v>
                </c:pt>
                <c:pt idx="56995">
                  <c:v>10.450621</c:v>
                </c:pt>
                <c:pt idx="56996">
                  <c:v>10.448232000000001</c:v>
                </c:pt>
                <c:pt idx="56997">
                  <c:v>10.452500000000001</c:v>
                </c:pt>
                <c:pt idx="56998">
                  <c:v>10.452605</c:v>
                </c:pt>
                <c:pt idx="56999">
                  <c:v>10.450243</c:v>
                </c:pt>
                <c:pt idx="57000">
                  <c:v>10.452054</c:v>
                </c:pt>
                <c:pt idx="57001">
                  <c:v>10.45407</c:v>
                </c:pt>
                <c:pt idx="57002">
                  <c:v>10.450317999999999</c:v>
                </c:pt>
                <c:pt idx="57003">
                  <c:v>10.456</c:v>
                </c:pt>
                <c:pt idx="57004">
                  <c:v>10.458116</c:v>
                </c:pt>
                <c:pt idx="57005">
                  <c:v>10.447359000000001</c:v>
                </c:pt>
                <c:pt idx="57006">
                  <c:v>10.452026</c:v>
                </c:pt>
                <c:pt idx="57007">
                  <c:v>10.456982999999999</c:v>
                </c:pt>
                <c:pt idx="57008">
                  <c:v>10.448924</c:v>
                </c:pt>
                <c:pt idx="57009">
                  <c:v>10.451772</c:v>
                </c:pt>
                <c:pt idx="57010">
                  <c:v>10.462942</c:v>
                </c:pt>
                <c:pt idx="57011">
                  <c:v>10.458698</c:v>
                </c:pt>
                <c:pt idx="57012">
                  <c:v>10.447754</c:v>
                </c:pt>
                <c:pt idx="57013">
                  <c:v>10.457535999999999</c:v>
                </c:pt>
                <c:pt idx="57014">
                  <c:v>10.458750999999999</c:v>
                </c:pt>
                <c:pt idx="57015">
                  <c:v>10.448017999999999</c:v>
                </c:pt>
                <c:pt idx="57016">
                  <c:v>10.453412999999999</c:v>
                </c:pt>
                <c:pt idx="57017">
                  <c:v>10.453167000000001</c:v>
                </c:pt>
                <c:pt idx="57018">
                  <c:v>10.449263999999999</c:v>
                </c:pt>
                <c:pt idx="57019">
                  <c:v>10.453588</c:v>
                </c:pt>
                <c:pt idx="57020">
                  <c:v>10.458809</c:v>
                </c:pt>
                <c:pt idx="57021">
                  <c:v>10.464729999999999</c:v>
                </c:pt>
                <c:pt idx="57022">
                  <c:v>10.467943999999999</c:v>
                </c:pt>
                <c:pt idx="57023">
                  <c:v>10.465514000000001</c:v>
                </c:pt>
                <c:pt idx="57024">
                  <c:v>10.454741</c:v>
                </c:pt>
                <c:pt idx="57025">
                  <c:v>10.459148000000001</c:v>
                </c:pt>
                <c:pt idx="57026">
                  <c:v>10.475847</c:v>
                </c:pt>
                <c:pt idx="57027">
                  <c:v>10.467428999999999</c:v>
                </c:pt>
                <c:pt idx="57028">
                  <c:v>10.457599999999999</c:v>
                </c:pt>
                <c:pt idx="57029">
                  <c:v>10.468289</c:v>
                </c:pt>
                <c:pt idx="57030">
                  <c:v>10.46158</c:v>
                </c:pt>
                <c:pt idx="57031">
                  <c:v>10.445389</c:v>
                </c:pt>
                <c:pt idx="57032">
                  <c:v>10.456751000000001</c:v>
                </c:pt>
                <c:pt idx="57033">
                  <c:v>10.467806</c:v>
                </c:pt>
                <c:pt idx="57034">
                  <c:v>10.458899000000001</c:v>
                </c:pt>
                <c:pt idx="57035">
                  <c:v>10.457522000000001</c:v>
                </c:pt>
                <c:pt idx="57036">
                  <c:v>10.454342</c:v>
                </c:pt>
                <c:pt idx="57037">
                  <c:v>10.447948</c:v>
                </c:pt>
                <c:pt idx="57038">
                  <c:v>10.454253</c:v>
                </c:pt>
                <c:pt idx="57039">
                  <c:v>10.451553000000001</c:v>
                </c:pt>
                <c:pt idx="57040">
                  <c:v>10.448880000000001</c:v>
                </c:pt>
                <c:pt idx="57041">
                  <c:v>10.459600999999999</c:v>
                </c:pt>
                <c:pt idx="57042">
                  <c:v>10.457884999999999</c:v>
                </c:pt>
                <c:pt idx="57043">
                  <c:v>10.453271000000001</c:v>
                </c:pt>
                <c:pt idx="57044">
                  <c:v>10.460423</c:v>
                </c:pt>
                <c:pt idx="57045">
                  <c:v>10.461771000000001</c:v>
                </c:pt>
                <c:pt idx="57046">
                  <c:v>10.457152000000001</c:v>
                </c:pt>
                <c:pt idx="57047">
                  <c:v>10.460006</c:v>
                </c:pt>
                <c:pt idx="57048">
                  <c:v>10.463812000000001</c:v>
                </c:pt>
                <c:pt idx="57049">
                  <c:v>10.460461</c:v>
                </c:pt>
                <c:pt idx="57050">
                  <c:v>10.457806</c:v>
                </c:pt>
                <c:pt idx="57051">
                  <c:v>10.452377</c:v>
                </c:pt>
                <c:pt idx="57052">
                  <c:v>10.453256</c:v>
                </c:pt>
                <c:pt idx="57053">
                  <c:v>10.460407999999999</c:v>
                </c:pt>
                <c:pt idx="57054">
                  <c:v>10.463800000000001</c:v>
                </c:pt>
                <c:pt idx="57055">
                  <c:v>10.465311</c:v>
                </c:pt>
                <c:pt idx="57056">
                  <c:v>10.460053</c:v>
                </c:pt>
                <c:pt idx="57057">
                  <c:v>10.462194999999999</c:v>
                </c:pt>
                <c:pt idx="57058">
                  <c:v>10.467639</c:v>
                </c:pt>
                <c:pt idx="57059">
                  <c:v>10.459849999999999</c:v>
                </c:pt>
                <c:pt idx="57060">
                  <c:v>10.458798</c:v>
                </c:pt>
                <c:pt idx="57061">
                  <c:v>10.470799</c:v>
                </c:pt>
                <c:pt idx="57062">
                  <c:v>10.470354</c:v>
                </c:pt>
                <c:pt idx="57063">
                  <c:v>10.456049999999999</c:v>
                </c:pt>
                <c:pt idx="57064">
                  <c:v>10.46381</c:v>
                </c:pt>
                <c:pt idx="57065">
                  <c:v>10.474047000000001</c:v>
                </c:pt>
                <c:pt idx="57066">
                  <c:v>10.460829</c:v>
                </c:pt>
                <c:pt idx="57067">
                  <c:v>10.457559</c:v>
                </c:pt>
                <c:pt idx="57068">
                  <c:v>10.463490999999999</c:v>
                </c:pt>
                <c:pt idx="57069">
                  <c:v>10.466006</c:v>
                </c:pt>
                <c:pt idx="57070">
                  <c:v>10.467988</c:v>
                </c:pt>
                <c:pt idx="57071">
                  <c:v>10.464224</c:v>
                </c:pt>
                <c:pt idx="57072">
                  <c:v>10.462998000000001</c:v>
                </c:pt>
                <c:pt idx="57073">
                  <c:v>10.468318999999999</c:v>
                </c:pt>
                <c:pt idx="57074">
                  <c:v>10.469410999999999</c:v>
                </c:pt>
                <c:pt idx="57075">
                  <c:v>10.460668999999999</c:v>
                </c:pt>
                <c:pt idx="57076">
                  <c:v>10.465503999999999</c:v>
                </c:pt>
                <c:pt idx="57077">
                  <c:v>10.478603</c:v>
                </c:pt>
                <c:pt idx="57078">
                  <c:v>10.465465</c:v>
                </c:pt>
                <c:pt idx="57079">
                  <c:v>10.458227000000001</c:v>
                </c:pt>
                <c:pt idx="57080">
                  <c:v>10.471793999999999</c:v>
                </c:pt>
                <c:pt idx="57081">
                  <c:v>10.466308</c:v>
                </c:pt>
                <c:pt idx="57082">
                  <c:v>10.455197999999999</c:v>
                </c:pt>
                <c:pt idx="57083">
                  <c:v>10.46687</c:v>
                </c:pt>
                <c:pt idx="57084">
                  <c:v>10.470409999999999</c:v>
                </c:pt>
                <c:pt idx="57085">
                  <c:v>10.45777</c:v>
                </c:pt>
                <c:pt idx="57086">
                  <c:v>10.461501</c:v>
                </c:pt>
                <c:pt idx="57087">
                  <c:v>10.467065</c:v>
                </c:pt>
                <c:pt idx="57088">
                  <c:v>10.459925</c:v>
                </c:pt>
                <c:pt idx="57089">
                  <c:v>10.47162</c:v>
                </c:pt>
                <c:pt idx="57090">
                  <c:v>10.482127999999999</c:v>
                </c:pt>
                <c:pt idx="57091">
                  <c:v>10.469963</c:v>
                </c:pt>
                <c:pt idx="57092">
                  <c:v>10.46827</c:v>
                </c:pt>
                <c:pt idx="57093">
                  <c:v>10.47688</c:v>
                </c:pt>
                <c:pt idx="57094">
                  <c:v>10.470074</c:v>
                </c:pt>
                <c:pt idx="57095">
                  <c:v>10.461555000000001</c:v>
                </c:pt>
                <c:pt idx="57096">
                  <c:v>10.473386</c:v>
                </c:pt>
                <c:pt idx="57097">
                  <c:v>10.477157999999999</c:v>
                </c:pt>
                <c:pt idx="57098">
                  <c:v>10.468577</c:v>
                </c:pt>
                <c:pt idx="57099">
                  <c:v>10.472598</c:v>
                </c:pt>
                <c:pt idx="57100">
                  <c:v>10.476901</c:v>
                </c:pt>
                <c:pt idx="57101">
                  <c:v>10.470810999999999</c:v>
                </c:pt>
                <c:pt idx="57102">
                  <c:v>10.46292</c:v>
                </c:pt>
                <c:pt idx="57103">
                  <c:v>10.468026999999999</c:v>
                </c:pt>
                <c:pt idx="57104">
                  <c:v>10.475781</c:v>
                </c:pt>
                <c:pt idx="57105">
                  <c:v>10.469998</c:v>
                </c:pt>
                <c:pt idx="57106">
                  <c:v>10.468626</c:v>
                </c:pt>
                <c:pt idx="57107">
                  <c:v>10.470177</c:v>
                </c:pt>
                <c:pt idx="57108">
                  <c:v>10.468802999999999</c:v>
                </c:pt>
                <c:pt idx="57109">
                  <c:v>10.471323</c:v>
                </c:pt>
                <c:pt idx="57110">
                  <c:v>10.473675999999999</c:v>
                </c:pt>
                <c:pt idx="57111">
                  <c:v>10.473841999999999</c:v>
                </c:pt>
                <c:pt idx="57112">
                  <c:v>10.475251999999999</c:v>
                </c:pt>
                <c:pt idx="57113">
                  <c:v>10.475123999999999</c:v>
                </c:pt>
                <c:pt idx="57114">
                  <c:v>10.469165</c:v>
                </c:pt>
                <c:pt idx="57115">
                  <c:v>10.470242000000001</c:v>
                </c:pt>
                <c:pt idx="57116">
                  <c:v>10.475428000000001</c:v>
                </c:pt>
                <c:pt idx="57117">
                  <c:v>10.467098</c:v>
                </c:pt>
                <c:pt idx="57118">
                  <c:v>10.467211000000001</c:v>
                </c:pt>
                <c:pt idx="57119">
                  <c:v>10.477214</c:v>
                </c:pt>
                <c:pt idx="57120">
                  <c:v>10.472082</c:v>
                </c:pt>
                <c:pt idx="57121">
                  <c:v>10.465052</c:v>
                </c:pt>
                <c:pt idx="57122">
                  <c:v>10.468970000000001</c:v>
                </c:pt>
                <c:pt idx="57123">
                  <c:v>10.471636999999999</c:v>
                </c:pt>
                <c:pt idx="57124">
                  <c:v>10.468266</c:v>
                </c:pt>
                <c:pt idx="57125">
                  <c:v>10.472586</c:v>
                </c:pt>
                <c:pt idx="57126">
                  <c:v>10.473981999999999</c:v>
                </c:pt>
                <c:pt idx="57127">
                  <c:v>10.468252</c:v>
                </c:pt>
                <c:pt idx="57128">
                  <c:v>10.472079000000001</c:v>
                </c:pt>
                <c:pt idx="57129">
                  <c:v>10.468854</c:v>
                </c:pt>
                <c:pt idx="57130">
                  <c:v>10.467281</c:v>
                </c:pt>
                <c:pt idx="57131">
                  <c:v>10.482476</c:v>
                </c:pt>
                <c:pt idx="57132">
                  <c:v>10.484218</c:v>
                </c:pt>
                <c:pt idx="57133">
                  <c:v>10.470382000000001</c:v>
                </c:pt>
                <c:pt idx="57134">
                  <c:v>10.472783</c:v>
                </c:pt>
                <c:pt idx="57135">
                  <c:v>10.485106</c:v>
                </c:pt>
                <c:pt idx="57136">
                  <c:v>10.479129</c:v>
                </c:pt>
                <c:pt idx="57137">
                  <c:v>10.472614</c:v>
                </c:pt>
                <c:pt idx="57138">
                  <c:v>10.476582000000001</c:v>
                </c:pt>
                <c:pt idx="57139">
                  <c:v>10.471356999999999</c:v>
                </c:pt>
                <c:pt idx="57140">
                  <c:v>10.476524</c:v>
                </c:pt>
                <c:pt idx="57141">
                  <c:v>10.484883999999999</c:v>
                </c:pt>
                <c:pt idx="57142">
                  <c:v>10.476597</c:v>
                </c:pt>
                <c:pt idx="57143">
                  <c:v>10.471007999999999</c:v>
                </c:pt>
                <c:pt idx="57144">
                  <c:v>10.47583</c:v>
                </c:pt>
                <c:pt idx="57145">
                  <c:v>10.478933</c:v>
                </c:pt>
                <c:pt idx="57146">
                  <c:v>10.474792000000001</c:v>
                </c:pt>
                <c:pt idx="57147">
                  <c:v>10.478731</c:v>
                </c:pt>
                <c:pt idx="57148">
                  <c:v>10.482426</c:v>
                </c:pt>
                <c:pt idx="57149">
                  <c:v>10.474233999999999</c:v>
                </c:pt>
                <c:pt idx="57150">
                  <c:v>10.480872</c:v>
                </c:pt>
                <c:pt idx="57151">
                  <c:v>10.49044</c:v>
                </c:pt>
                <c:pt idx="57152">
                  <c:v>10.480098</c:v>
                </c:pt>
                <c:pt idx="57153">
                  <c:v>10.474971</c:v>
                </c:pt>
                <c:pt idx="57154">
                  <c:v>10.484571000000001</c:v>
                </c:pt>
                <c:pt idx="57155">
                  <c:v>10.476224999999999</c:v>
                </c:pt>
                <c:pt idx="57156">
                  <c:v>10.463105000000001</c:v>
                </c:pt>
                <c:pt idx="57157">
                  <c:v>10.477417000000001</c:v>
                </c:pt>
                <c:pt idx="57158">
                  <c:v>10.482141</c:v>
                </c:pt>
                <c:pt idx="57159">
                  <c:v>10.477029</c:v>
                </c:pt>
                <c:pt idx="57160">
                  <c:v>10.485675000000001</c:v>
                </c:pt>
                <c:pt idx="57161">
                  <c:v>10.479042</c:v>
                </c:pt>
                <c:pt idx="57162">
                  <c:v>10.470217</c:v>
                </c:pt>
                <c:pt idx="57163">
                  <c:v>10.476317</c:v>
                </c:pt>
                <c:pt idx="57164">
                  <c:v>10.474989000000001</c:v>
                </c:pt>
                <c:pt idx="57165">
                  <c:v>10.473039</c:v>
                </c:pt>
                <c:pt idx="57166">
                  <c:v>10.481415999999999</c:v>
                </c:pt>
                <c:pt idx="57167">
                  <c:v>10.482442000000001</c:v>
                </c:pt>
                <c:pt idx="57168">
                  <c:v>10.474466</c:v>
                </c:pt>
                <c:pt idx="57169">
                  <c:v>10.476955999999999</c:v>
                </c:pt>
                <c:pt idx="57170">
                  <c:v>10.479336999999999</c:v>
                </c:pt>
                <c:pt idx="57171">
                  <c:v>10.476431</c:v>
                </c:pt>
                <c:pt idx="57172">
                  <c:v>10.482749999999999</c:v>
                </c:pt>
                <c:pt idx="57173">
                  <c:v>10.489666</c:v>
                </c:pt>
                <c:pt idx="57174">
                  <c:v>10.490446</c:v>
                </c:pt>
                <c:pt idx="57175">
                  <c:v>10.487366</c:v>
                </c:pt>
                <c:pt idx="57176">
                  <c:v>10.489642999999999</c:v>
                </c:pt>
                <c:pt idx="57177">
                  <c:v>10.487909999999999</c:v>
                </c:pt>
                <c:pt idx="57178">
                  <c:v>10.477869999999999</c:v>
                </c:pt>
                <c:pt idx="57179">
                  <c:v>10.485028</c:v>
                </c:pt>
                <c:pt idx="57180">
                  <c:v>10.490968000000001</c:v>
                </c:pt>
                <c:pt idx="57181">
                  <c:v>10.479646000000001</c:v>
                </c:pt>
                <c:pt idx="57182">
                  <c:v>10.480157</c:v>
                </c:pt>
                <c:pt idx="57183">
                  <c:v>10.488242</c:v>
                </c:pt>
                <c:pt idx="57184">
                  <c:v>10.48668</c:v>
                </c:pt>
                <c:pt idx="57185">
                  <c:v>10.486370000000001</c:v>
                </c:pt>
                <c:pt idx="57186">
                  <c:v>10.492341</c:v>
                </c:pt>
                <c:pt idx="57187">
                  <c:v>10.487969</c:v>
                </c:pt>
                <c:pt idx="57188">
                  <c:v>10.485428000000001</c:v>
                </c:pt>
                <c:pt idx="57189">
                  <c:v>10.489298</c:v>
                </c:pt>
                <c:pt idx="57190">
                  <c:v>10.474978</c:v>
                </c:pt>
                <c:pt idx="57191">
                  <c:v>10.473144</c:v>
                </c:pt>
                <c:pt idx="57192">
                  <c:v>10.488849</c:v>
                </c:pt>
                <c:pt idx="57193">
                  <c:v>10.484165000000001</c:v>
                </c:pt>
                <c:pt idx="57194">
                  <c:v>10.475343000000001</c:v>
                </c:pt>
                <c:pt idx="57195">
                  <c:v>10.485015000000001</c:v>
                </c:pt>
                <c:pt idx="57196">
                  <c:v>10.493926999999999</c:v>
                </c:pt>
                <c:pt idx="57197">
                  <c:v>10.486143999999999</c:v>
                </c:pt>
                <c:pt idx="57198">
                  <c:v>10.480473999999999</c:v>
                </c:pt>
                <c:pt idx="57199">
                  <c:v>10.483245</c:v>
                </c:pt>
                <c:pt idx="57200">
                  <c:v>10.483624000000001</c:v>
                </c:pt>
                <c:pt idx="57201">
                  <c:v>10.482151</c:v>
                </c:pt>
                <c:pt idx="57202">
                  <c:v>10.48089</c:v>
                </c:pt>
                <c:pt idx="57203">
                  <c:v>10.481801000000001</c:v>
                </c:pt>
                <c:pt idx="57204">
                  <c:v>10.481887</c:v>
                </c:pt>
                <c:pt idx="57205">
                  <c:v>10.480596</c:v>
                </c:pt>
                <c:pt idx="57206">
                  <c:v>10.481659000000001</c:v>
                </c:pt>
                <c:pt idx="57207">
                  <c:v>10.483548000000001</c:v>
                </c:pt>
                <c:pt idx="57208">
                  <c:v>10.491987999999999</c:v>
                </c:pt>
                <c:pt idx="57209">
                  <c:v>10.490627999999999</c:v>
                </c:pt>
                <c:pt idx="57210">
                  <c:v>10.483598000000001</c:v>
                </c:pt>
                <c:pt idx="57211">
                  <c:v>10.496713</c:v>
                </c:pt>
                <c:pt idx="57212">
                  <c:v>10.503843</c:v>
                </c:pt>
                <c:pt idx="57213">
                  <c:v>10.492281</c:v>
                </c:pt>
                <c:pt idx="57214">
                  <c:v>10.48662</c:v>
                </c:pt>
                <c:pt idx="57215">
                  <c:v>10.485927</c:v>
                </c:pt>
                <c:pt idx="57216">
                  <c:v>10.488401</c:v>
                </c:pt>
                <c:pt idx="57217">
                  <c:v>10.494412000000001</c:v>
                </c:pt>
                <c:pt idx="57218">
                  <c:v>10.493696</c:v>
                </c:pt>
                <c:pt idx="57219">
                  <c:v>10.486841999999999</c:v>
                </c:pt>
                <c:pt idx="57220">
                  <c:v>10.490038</c:v>
                </c:pt>
                <c:pt idx="57221">
                  <c:v>10.502995</c:v>
                </c:pt>
                <c:pt idx="57222">
                  <c:v>10.497109</c:v>
                </c:pt>
                <c:pt idx="57223">
                  <c:v>10.487435</c:v>
                </c:pt>
                <c:pt idx="57224">
                  <c:v>10.492845000000001</c:v>
                </c:pt>
                <c:pt idx="57225">
                  <c:v>10.494266</c:v>
                </c:pt>
                <c:pt idx="57226">
                  <c:v>10.488170999999999</c:v>
                </c:pt>
                <c:pt idx="57227">
                  <c:v>10.485607999999999</c:v>
                </c:pt>
                <c:pt idx="57228">
                  <c:v>10.487061000000001</c:v>
                </c:pt>
                <c:pt idx="57229">
                  <c:v>10.488151</c:v>
                </c:pt>
                <c:pt idx="57230">
                  <c:v>10.490762999999999</c:v>
                </c:pt>
                <c:pt idx="57231">
                  <c:v>10.487074</c:v>
                </c:pt>
                <c:pt idx="57232">
                  <c:v>10.485044</c:v>
                </c:pt>
                <c:pt idx="57233">
                  <c:v>10.492748000000001</c:v>
                </c:pt>
                <c:pt idx="57234">
                  <c:v>10.490005</c:v>
                </c:pt>
                <c:pt idx="57235">
                  <c:v>10.484735000000001</c:v>
                </c:pt>
                <c:pt idx="57236">
                  <c:v>10.487339</c:v>
                </c:pt>
                <c:pt idx="57237">
                  <c:v>10.488985</c:v>
                </c:pt>
                <c:pt idx="57238">
                  <c:v>10.489715</c:v>
                </c:pt>
                <c:pt idx="57239">
                  <c:v>10.488961</c:v>
                </c:pt>
                <c:pt idx="57240">
                  <c:v>10.491904999999999</c:v>
                </c:pt>
                <c:pt idx="57241">
                  <c:v>10.492849</c:v>
                </c:pt>
                <c:pt idx="57242">
                  <c:v>10.49339</c:v>
                </c:pt>
                <c:pt idx="57243">
                  <c:v>10.499122</c:v>
                </c:pt>
                <c:pt idx="57244">
                  <c:v>10.496746999999999</c:v>
                </c:pt>
                <c:pt idx="57245">
                  <c:v>10.494984000000001</c:v>
                </c:pt>
                <c:pt idx="57246">
                  <c:v>10.500598</c:v>
                </c:pt>
                <c:pt idx="57247">
                  <c:v>10.498136000000001</c:v>
                </c:pt>
                <c:pt idx="57248">
                  <c:v>10.488427</c:v>
                </c:pt>
                <c:pt idx="57249">
                  <c:v>10.495361000000001</c:v>
                </c:pt>
                <c:pt idx="57250">
                  <c:v>10.502613999999999</c:v>
                </c:pt>
                <c:pt idx="57251">
                  <c:v>10.484643999999999</c:v>
                </c:pt>
                <c:pt idx="57252">
                  <c:v>10.480953</c:v>
                </c:pt>
                <c:pt idx="57253">
                  <c:v>10.499905</c:v>
                </c:pt>
                <c:pt idx="57254">
                  <c:v>10.500221</c:v>
                </c:pt>
                <c:pt idx="57255">
                  <c:v>10.495528</c:v>
                </c:pt>
                <c:pt idx="57256">
                  <c:v>10.504134000000001</c:v>
                </c:pt>
                <c:pt idx="57257">
                  <c:v>10.502345</c:v>
                </c:pt>
                <c:pt idx="57258">
                  <c:v>10.492248999999999</c:v>
                </c:pt>
                <c:pt idx="57259">
                  <c:v>10.492091</c:v>
                </c:pt>
                <c:pt idx="57260">
                  <c:v>10.493693</c:v>
                </c:pt>
                <c:pt idx="57261">
                  <c:v>10.493285999999999</c:v>
                </c:pt>
                <c:pt idx="57262">
                  <c:v>10.497661000000001</c:v>
                </c:pt>
                <c:pt idx="57263">
                  <c:v>10.494433000000001</c:v>
                </c:pt>
                <c:pt idx="57264">
                  <c:v>10.493327000000001</c:v>
                </c:pt>
                <c:pt idx="57265">
                  <c:v>10.503879</c:v>
                </c:pt>
                <c:pt idx="57266">
                  <c:v>10.497277</c:v>
                </c:pt>
                <c:pt idx="57267">
                  <c:v>10.486074</c:v>
                </c:pt>
                <c:pt idx="57268">
                  <c:v>10.493207</c:v>
                </c:pt>
                <c:pt idx="57269">
                  <c:v>10.496499999999999</c:v>
                </c:pt>
                <c:pt idx="57270">
                  <c:v>10.48892</c:v>
                </c:pt>
                <c:pt idx="57271">
                  <c:v>10.493766000000001</c:v>
                </c:pt>
                <c:pt idx="57272">
                  <c:v>10.507161</c:v>
                </c:pt>
                <c:pt idx="57273">
                  <c:v>10.505653000000001</c:v>
                </c:pt>
                <c:pt idx="57274">
                  <c:v>10.496275000000001</c:v>
                </c:pt>
                <c:pt idx="57275">
                  <c:v>10.498215999999999</c:v>
                </c:pt>
                <c:pt idx="57276">
                  <c:v>10.505995</c:v>
                </c:pt>
                <c:pt idx="57277">
                  <c:v>10.504917000000001</c:v>
                </c:pt>
                <c:pt idx="57278">
                  <c:v>10.496840000000001</c:v>
                </c:pt>
                <c:pt idx="57279">
                  <c:v>10.49831</c:v>
                </c:pt>
                <c:pt idx="57280">
                  <c:v>10.503455000000001</c:v>
                </c:pt>
                <c:pt idx="57281">
                  <c:v>10.505215</c:v>
                </c:pt>
                <c:pt idx="57282">
                  <c:v>10.504714999999999</c:v>
                </c:pt>
                <c:pt idx="57283">
                  <c:v>10.497728</c:v>
                </c:pt>
                <c:pt idx="57284">
                  <c:v>10.498078</c:v>
                </c:pt>
                <c:pt idx="57285">
                  <c:v>10.500690000000001</c:v>
                </c:pt>
                <c:pt idx="57286">
                  <c:v>10.501452</c:v>
                </c:pt>
                <c:pt idx="57287">
                  <c:v>10.503579999999999</c:v>
                </c:pt>
                <c:pt idx="57288">
                  <c:v>10.500418</c:v>
                </c:pt>
                <c:pt idx="57289">
                  <c:v>10.503062</c:v>
                </c:pt>
                <c:pt idx="57290">
                  <c:v>10.509085000000001</c:v>
                </c:pt>
                <c:pt idx="57291">
                  <c:v>10.507091000000001</c:v>
                </c:pt>
                <c:pt idx="57292">
                  <c:v>10.501301</c:v>
                </c:pt>
                <c:pt idx="57293">
                  <c:v>10.50163</c:v>
                </c:pt>
                <c:pt idx="57294">
                  <c:v>10.503411</c:v>
                </c:pt>
                <c:pt idx="57295">
                  <c:v>10.494225</c:v>
                </c:pt>
                <c:pt idx="57296">
                  <c:v>10.497154999999999</c:v>
                </c:pt>
                <c:pt idx="57297">
                  <c:v>10.507508</c:v>
                </c:pt>
                <c:pt idx="57298">
                  <c:v>10.496335</c:v>
                </c:pt>
                <c:pt idx="57299">
                  <c:v>10.48875</c:v>
                </c:pt>
                <c:pt idx="57300">
                  <c:v>10.499328999999999</c:v>
                </c:pt>
                <c:pt idx="57301">
                  <c:v>10.502967999999999</c:v>
                </c:pt>
                <c:pt idx="57302">
                  <c:v>10.496724</c:v>
                </c:pt>
                <c:pt idx="57303">
                  <c:v>10.498714</c:v>
                </c:pt>
                <c:pt idx="57304">
                  <c:v>10.50398</c:v>
                </c:pt>
                <c:pt idx="57305">
                  <c:v>10.504626</c:v>
                </c:pt>
                <c:pt idx="57306">
                  <c:v>10.510866999999999</c:v>
                </c:pt>
                <c:pt idx="57307">
                  <c:v>10.504033</c:v>
                </c:pt>
                <c:pt idx="57308">
                  <c:v>10.489281999999999</c:v>
                </c:pt>
                <c:pt idx="57309">
                  <c:v>10.496174999999999</c:v>
                </c:pt>
                <c:pt idx="57310">
                  <c:v>10.507801000000001</c:v>
                </c:pt>
                <c:pt idx="57311">
                  <c:v>10.506223</c:v>
                </c:pt>
                <c:pt idx="57312">
                  <c:v>10.498602</c:v>
                </c:pt>
                <c:pt idx="57313">
                  <c:v>10.500427999999999</c:v>
                </c:pt>
                <c:pt idx="57314">
                  <c:v>10.509767999999999</c:v>
                </c:pt>
                <c:pt idx="57315">
                  <c:v>10.508765</c:v>
                </c:pt>
                <c:pt idx="57316">
                  <c:v>10.500791</c:v>
                </c:pt>
                <c:pt idx="57317">
                  <c:v>10.499725</c:v>
                </c:pt>
                <c:pt idx="57318">
                  <c:v>10.511447</c:v>
                </c:pt>
                <c:pt idx="57319">
                  <c:v>10.520277</c:v>
                </c:pt>
                <c:pt idx="57320">
                  <c:v>10.515793</c:v>
                </c:pt>
                <c:pt idx="57321">
                  <c:v>10.509080000000001</c:v>
                </c:pt>
                <c:pt idx="57322">
                  <c:v>10.508112000000001</c:v>
                </c:pt>
                <c:pt idx="57323">
                  <c:v>10.514789</c:v>
                </c:pt>
                <c:pt idx="57324">
                  <c:v>10.511685</c:v>
                </c:pt>
                <c:pt idx="57325">
                  <c:v>10.505637999999999</c:v>
                </c:pt>
                <c:pt idx="57326">
                  <c:v>10.513038</c:v>
                </c:pt>
                <c:pt idx="57327">
                  <c:v>10.509039</c:v>
                </c:pt>
                <c:pt idx="57328">
                  <c:v>10.50258</c:v>
                </c:pt>
                <c:pt idx="57329">
                  <c:v>10.509357</c:v>
                </c:pt>
                <c:pt idx="57330">
                  <c:v>10.513434999999999</c:v>
                </c:pt>
                <c:pt idx="57331">
                  <c:v>10.512675</c:v>
                </c:pt>
                <c:pt idx="57332">
                  <c:v>10.513173</c:v>
                </c:pt>
                <c:pt idx="57333">
                  <c:v>10.506005</c:v>
                </c:pt>
                <c:pt idx="57334">
                  <c:v>10.494814</c:v>
                </c:pt>
                <c:pt idx="57335">
                  <c:v>10.502215</c:v>
                </c:pt>
                <c:pt idx="57336">
                  <c:v>10.509459</c:v>
                </c:pt>
                <c:pt idx="57337">
                  <c:v>10.504326000000001</c:v>
                </c:pt>
                <c:pt idx="57338">
                  <c:v>10.511229</c:v>
                </c:pt>
                <c:pt idx="57339">
                  <c:v>10.512009000000001</c:v>
                </c:pt>
                <c:pt idx="57340">
                  <c:v>10.503617999999999</c:v>
                </c:pt>
                <c:pt idx="57341">
                  <c:v>10.513049000000001</c:v>
                </c:pt>
                <c:pt idx="57342">
                  <c:v>10.517583</c:v>
                </c:pt>
                <c:pt idx="57343">
                  <c:v>10.509138999999999</c:v>
                </c:pt>
                <c:pt idx="57344">
                  <c:v>10.511933000000001</c:v>
                </c:pt>
                <c:pt idx="57345">
                  <c:v>10.516662</c:v>
                </c:pt>
                <c:pt idx="57346">
                  <c:v>10.511373000000001</c:v>
                </c:pt>
                <c:pt idx="57347">
                  <c:v>10.511214000000001</c:v>
                </c:pt>
                <c:pt idx="57348">
                  <c:v>10.509276</c:v>
                </c:pt>
                <c:pt idx="57349">
                  <c:v>10.498944</c:v>
                </c:pt>
                <c:pt idx="57350">
                  <c:v>10.504897</c:v>
                </c:pt>
                <c:pt idx="57351">
                  <c:v>10.512404</c:v>
                </c:pt>
                <c:pt idx="57352">
                  <c:v>10.502402</c:v>
                </c:pt>
                <c:pt idx="57353">
                  <c:v>10.497431000000001</c:v>
                </c:pt>
                <c:pt idx="57354">
                  <c:v>10.506525999999999</c:v>
                </c:pt>
                <c:pt idx="57355">
                  <c:v>10.519168000000001</c:v>
                </c:pt>
                <c:pt idx="57356">
                  <c:v>10.517738</c:v>
                </c:pt>
                <c:pt idx="57357">
                  <c:v>10.509694</c:v>
                </c:pt>
                <c:pt idx="57358">
                  <c:v>10.508525000000001</c:v>
                </c:pt>
                <c:pt idx="57359">
                  <c:v>10.509484</c:v>
                </c:pt>
                <c:pt idx="57360">
                  <c:v>10.511357</c:v>
                </c:pt>
                <c:pt idx="57361">
                  <c:v>10.508543</c:v>
                </c:pt>
                <c:pt idx="57362">
                  <c:v>10.511511</c:v>
                </c:pt>
                <c:pt idx="57363">
                  <c:v>10.523994999999999</c:v>
                </c:pt>
                <c:pt idx="57364">
                  <c:v>10.522307</c:v>
                </c:pt>
                <c:pt idx="57365">
                  <c:v>10.514517</c:v>
                </c:pt>
                <c:pt idx="57366">
                  <c:v>10.522857</c:v>
                </c:pt>
                <c:pt idx="57367">
                  <c:v>10.528632999999999</c:v>
                </c:pt>
                <c:pt idx="57368">
                  <c:v>10.521008</c:v>
                </c:pt>
                <c:pt idx="57369">
                  <c:v>10.521477000000001</c:v>
                </c:pt>
                <c:pt idx="57370">
                  <c:v>10.520357000000001</c:v>
                </c:pt>
                <c:pt idx="57371">
                  <c:v>10.503646</c:v>
                </c:pt>
                <c:pt idx="57372">
                  <c:v>10.500748</c:v>
                </c:pt>
                <c:pt idx="57373">
                  <c:v>10.507348</c:v>
                </c:pt>
                <c:pt idx="57374">
                  <c:v>10.508098</c:v>
                </c:pt>
                <c:pt idx="57375">
                  <c:v>10.513209</c:v>
                </c:pt>
                <c:pt idx="57376">
                  <c:v>10.516847</c:v>
                </c:pt>
                <c:pt idx="57377">
                  <c:v>10.511293</c:v>
                </c:pt>
                <c:pt idx="57378">
                  <c:v>10.501212000000001</c:v>
                </c:pt>
                <c:pt idx="57379">
                  <c:v>10.505171000000001</c:v>
                </c:pt>
                <c:pt idx="57380">
                  <c:v>10.514408</c:v>
                </c:pt>
                <c:pt idx="57381">
                  <c:v>10.518174999999999</c:v>
                </c:pt>
                <c:pt idx="57382">
                  <c:v>10.527545</c:v>
                </c:pt>
                <c:pt idx="57383">
                  <c:v>10.525893</c:v>
                </c:pt>
                <c:pt idx="57384">
                  <c:v>10.51633</c:v>
                </c:pt>
                <c:pt idx="57385">
                  <c:v>10.519811000000001</c:v>
                </c:pt>
                <c:pt idx="57386">
                  <c:v>10.524252000000001</c:v>
                </c:pt>
                <c:pt idx="57387">
                  <c:v>10.521205999999999</c:v>
                </c:pt>
                <c:pt idx="57388">
                  <c:v>10.521768</c:v>
                </c:pt>
                <c:pt idx="57389">
                  <c:v>10.525978</c:v>
                </c:pt>
                <c:pt idx="57390">
                  <c:v>10.518065999999999</c:v>
                </c:pt>
                <c:pt idx="57391">
                  <c:v>10.514421</c:v>
                </c:pt>
                <c:pt idx="57392">
                  <c:v>10.524649999999999</c:v>
                </c:pt>
                <c:pt idx="57393">
                  <c:v>10.520937</c:v>
                </c:pt>
                <c:pt idx="57394">
                  <c:v>10.514716</c:v>
                </c:pt>
                <c:pt idx="57395">
                  <c:v>10.519943</c:v>
                </c:pt>
                <c:pt idx="57396">
                  <c:v>10.516931</c:v>
                </c:pt>
                <c:pt idx="57397">
                  <c:v>10.515546000000001</c:v>
                </c:pt>
                <c:pt idx="57398">
                  <c:v>10.524799</c:v>
                </c:pt>
                <c:pt idx="57399">
                  <c:v>10.521513000000001</c:v>
                </c:pt>
                <c:pt idx="57400">
                  <c:v>10.50888</c:v>
                </c:pt>
                <c:pt idx="57401">
                  <c:v>10.516543</c:v>
                </c:pt>
                <c:pt idx="57402">
                  <c:v>10.518630999999999</c:v>
                </c:pt>
                <c:pt idx="57403">
                  <c:v>10.513239</c:v>
                </c:pt>
                <c:pt idx="57404">
                  <c:v>10.528494</c:v>
                </c:pt>
                <c:pt idx="57405">
                  <c:v>10.528992000000001</c:v>
                </c:pt>
                <c:pt idx="57406">
                  <c:v>10.513923999999999</c:v>
                </c:pt>
                <c:pt idx="57407">
                  <c:v>10.519985</c:v>
                </c:pt>
                <c:pt idx="57408">
                  <c:v>10.528898999999999</c:v>
                </c:pt>
                <c:pt idx="57409">
                  <c:v>10.518549999999999</c:v>
                </c:pt>
                <c:pt idx="57410">
                  <c:v>10.518276</c:v>
                </c:pt>
                <c:pt idx="57411">
                  <c:v>10.532106000000001</c:v>
                </c:pt>
                <c:pt idx="57412">
                  <c:v>10.522612000000001</c:v>
                </c:pt>
                <c:pt idx="57413">
                  <c:v>10.513045</c:v>
                </c:pt>
                <c:pt idx="57414">
                  <c:v>10.522328</c:v>
                </c:pt>
                <c:pt idx="57415">
                  <c:v>10.520327</c:v>
                </c:pt>
                <c:pt idx="57416">
                  <c:v>10.512358000000001</c:v>
                </c:pt>
                <c:pt idx="57417">
                  <c:v>10.516593</c:v>
                </c:pt>
                <c:pt idx="57418">
                  <c:v>10.519410000000001</c:v>
                </c:pt>
                <c:pt idx="57419">
                  <c:v>10.515461999999999</c:v>
                </c:pt>
                <c:pt idx="57420">
                  <c:v>10.517906999999999</c:v>
                </c:pt>
                <c:pt idx="57421">
                  <c:v>10.519365000000001</c:v>
                </c:pt>
                <c:pt idx="57422">
                  <c:v>10.512219999999999</c:v>
                </c:pt>
                <c:pt idx="57423">
                  <c:v>10.518716</c:v>
                </c:pt>
                <c:pt idx="57424">
                  <c:v>10.528592</c:v>
                </c:pt>
                <c:pt idx="57425">
                  <c:v>10.524366000000001</c:v>
                </c:pt>
                <c:pt idx="57426">
                  <c:v>10.527723999999999</c:v>
                </c:pt>
                <c:pt idx="57427">
                  <c:v>10.531369</c:v>
                </c:pt>
                <c:pt idx="57428">
                  <c:v>10.526961999999999</c:v>
                </c:pt>
                <c:pt idx="57429">
                  <c:v>10.529043</c:v>
                </c:pt>
                <c:pt idx="57430">
                  <c:v>10.5318</c:v>
                </c:pt>
                <c:pt idx="57431">
                  <c:v>10.525522</c:v>
                </c:pt>
                <c:pt idx="57432">
                  <c:v>10.523707</c:v>
                </c:pt>
                <c:pt idx="57433">
                  <c:v>10.528441000000001</c:v>
                </c:pt>
                <c:pt idx="57434">
                  <c:v>10.523173</c:v>
                </c:pt>
                <c:pt idx="57435">
                  <c:v>10.525314</c:v>
                </c:pt>
                <c:pt idx="57436">
                  <c:v>10.533106</c:v>
                </c:pt>
                <c:pt idx="57437">
                  <c:v>10.522213000000001</c:v>
                </c:pt>
                <c:pt idx="57438">
                  <c:v>10.521454</c:v>
                </c:pt>
                <c:pt idx="57439">
                  <c:v>10.531943999999999</c:v>
                </c:pt>
                <c:pt idx="57440">
                  <c:v>10.530104</c:v>
                </c:pt>
                <c:pt idx="57441">
                  <c:v>10.532507000000001</c:v>
                </c:pt>
                <c:pt idx="57442">
                  <c:v>10.535486000000001</c:v>
                </c:pt>
                <c:pt idx="57443">
                  <c:v>10.520671</c:v>
                </c:pt>
                <c:pt idx="57444">
                  <c:v>10.510152</c:v>
                </c:pt>
                <c:pt idx="57445">
                  <c:v>10.525608</c:v>
                </c:pt>
                <c:pt idx="57446">
                  <c:v>10.532495000000001</c:v>
                </c:pt>
                <c:pt idx="57447">
                  <c:v>10.527809</c:v>
                </c:pt>
                <c:pt idx="57448">
                  <c:v>10.535613</c:v>
                </c:pt>
                <c:pt idx="57449">
                  <c:v>10.53354</c:v>
                </c:pt>
                <c:pt idx="57450">
                  <c:v>10.525494999999999</c:v>
                </c:pt>
                <c:pt idx="57451">
                  <c:v>10.528079</c:v>
                </c:pt>
                <c:pt idx="57452">
                  <c:v>10.529972000000001</c:v>
                </c:pt>
                <c:pt idx="57453">
                  <c:v>10.526828</c:v>
                </c:pt>
                <c:pt idx="57454">
                  <c:v>10.52819</c:v>
                </c:pt>
                <c:pt idx="57455">
                  <c:v>10.532438000000001</c:v>
                </c:pt>
                <c:pt idx="57456">
                  <c:v>10.526693</c:v>
                </c:pt>
                <c:pt idx="57457">
                  <c:v>10.522551999999999</c:v>
                </c:pt>
                <c:pt idx="57458">
                  <c:v>10.523485000000001</c:v>
                </c:pt>
                <c:pt idx="57459">
                  <c:v>10.524559999999999</c:v>
                </c:pt>
                <c:pt idx="57460">
                  <c:v>10.528881999999999</c:v>
                </c:pt>
                <c:pt idx="57461">
                  <c:v>10.527087999999999</c:v>
                </c:pt>
                <c:pt idx="57462">
                  <c:v>10.523984</c:v>
                </c:pt>
                <c:pt idx="57463">
                  <c:v>10.528308000000001</c:v>
                </c:pt>
                <c:pt idx="57464">
                  <c:v>10.533782</c:v>
                </c:pt>
                <c:pt idx="57465">
                  <c:v>10.532696</c:v>
                </c:pt>
                <c:pt idx="57466">
                  <c:v>10.523023</c:v>
                </c:pt>
                <c:pt idx="57467">
                  <c:v>10.522145999999999</c:v>
                </c:pt>
                <c:pt idx="57468">
                  <c:v>10.528900999999999</c:v>
                </c:pt>
                <c:pt idx="57469">
                  <c:v>10.529120000000001</c:v>
                </c:pt>
                <c:pt idx="57470">
                  <c:v>10.527633</c:v>
                </c:pt>
                <c:pt idx="57471">
                  <c:v>10.528459</c:v>
                </c:pt>
                <c:pt idx="57472">
                  <c:v>10.536326000000001</c:v>
                </c:pt>
                <c:pt idx="57473">
                  <c:v>10.538546999999999</c:v>
                </c:pt>
                <c:pt idx="57474">
                  <c:v>10.534214</c:v>
                </c:pt>
                <c:pt idx="57475">
                  <c:v>10.533618000000001</c:v>
                </c:pt>
                <c:pt idx="57476">
                  <c:v>10.529683</c:v>
                </c:pt>
                <c:pt idx="57477">
                  <c:v>10.529209</c:v>
                </c:pt>
                <c:pt idx="57478">
                  <c:v>10.533977999999999</c:v>
                </c:pt>
                <c:pt idx="57479">
                  <c:v>10.535997</c:v>
                </c:pt>
                <c:pt idx="57480">
                  <c:v>10.533118999999999</c:v>
                </c:pt>
                <c:pt idx="57481">
                  <c:v>10.527312</c:v>
                </c:pt>
                <c:pt idx="57482">
                  <c:v>10.527355999999999</c:v>
                </c:pt>
                <c:pt idx="57483">
                  <c:v>10.526846000000001</c:v>
                </c:pt>
                <c:pt idx="57484">
                  <c:v>10.526757</c:v>
                </c:pt>
                <c:pt idx="57485">
                  <c:v>10.530697</c:v>
                </c:pt>
                <c:pt idx="57486">
                  <c:v>10.532933999999999</c:v>
                </c:pt>
                <c:pt idx="57487">
                  <c:v>10.53931</c:v>
                </c:pt>
                <c:pt idx="57488">
                  <c:v>10.548069999999999</c:v>
                </c:pt>
                <c:pt idx="57489">
                  <c:v>10.553012000000001</c:v>
                </c:pt>
                <c:pt idx="57490">
                  <c:v>10.542659</c:v>
                </c:pt>
                <c:pt idx="57491">
                  <c:v>10.528116000000001</c:v>
                </c:pt>
                <c:pt idx="57492">
                  <c:v>10.532419000000001</c:v>
                </c:pt>
                <c:pt idx="57493">
                  <c:v>10.535266</c:v>
                </c:pt>
                <c:pt idx="57494">
                  <c:v>10.528316</c:v>
                </c:pt>
                <c:pt idx="57495">
                  <c:v>10.527103</c:v>
                </c:pt>
                <c:pt idx="57496">
                  <c:v>10.534354</c:v>
                </c:pt>
                <c:pt idx="57497">
                  <c:v>10.538330999999999</c:v>
                </c:pt>
                <c:pt idx="57498">
                  <c:v>10.535273</c:v>
                </c:pt>
                <c:pt idx="57499">
                  <c:v>10.537393</c:v>
                </c:pt>
                <c:pt idx="57500">
                  <c:v>10.534675</c:v>
                </c:pt>
                <c:pt idx="57501">
                  <c:v>10.530779000000001</c:v>
                </c:pt>
                <c:pt idx="57502">
                  <c:v>10.544701999999999</c:v>
                </c:pt>
                <c:pt idx="57503">
                  <c:v>10.547962999999999</c:v>
                </c:pt>
                <c:pt idx="57504">
                  <c:v>10.529996000000001</c:v>
                </c:pt>
                <c:pt idx="57505">
                  <c:v>10.528264999999999</c:v>
                </c:pt>
                <c:pt idx="57506">
                  <c:v>10.542384</c:v>
                </c:pt>
                <c:pt idx="57507">
                  <c:v>10.545048</c:v>
                </c:pt>
                <c:pt idx="57508">
                  <c:v>10.537608000000001</c:v>
                </c:pt>
                <c:pt idx="57509">
                  <c:v>10.535652000000001</c:v>
                </c:pt>
                <c:pt idx="57510">
                  <c:v>10.53665</c:v>
                </c:pt>
                <c:pt idx="57511">
                  <c:v>10.542985</c:v>
                </c:pt>
                <c:pt idx="57512">
                  <c:v>10.541045</c:v>
                </c:pt>
                <c:pt idx="57513">
                  <c:v>10.530906</c:v>
                </c:pt>
                <c:pt idx="57514">
                  <c:v>10.533407</c:v>
                </c:pt>
                <c:pt idx="57515">
                  <c:v>10.535971</c:v>
                </c:pt>
                <c:pt idx="57516">
                  <c:v>10.531366999999999</c:v>
                </c:pt>
                <c:pt idx="57517">
                  <c:v>10.528038</c:v>
                </c:pt>
                <c:pt idx="57518">
                  <c:v>10.53234</c:v>
                </c:pt>
                <c:pt idx="57519">
                  <c:v>10.536394</c:v>
                </c:pt>
                <c:pt idx="57520">
                  <c:v>10.538600000000001</c:v>
                </c:pt>
                <c:pt idx="57521">
                  <c:v>10.550306000000001</c:v>
                </c:pt>
                <c:pt idx="57522">
                  <c:v>10.551334000000001</c:v>
                </c:pt>
                <c:pt idx="57523">
                  <c:v>10.543525000000001</c:v>
                </c:pt>
                <c:pt idx="57524">
                  <c:v>10.548657</c:v>
                </c:pt>
                <c:pt idx="57525">
                  <c:v>10.551926</c:v>
                </c:pt>
                <c:pt idx="57526">
                  <c:v>10.538963000000001</c:v>
                </c:pt>
                <c:pt idx="57527">
                  <c:v>10.531815</c:v>
                </c:pt>
                <c:pt idx="57528">
                  <c:v>10.544162999999999</c:v>
                </c:pt>
                <c:pt idx="57529">
                  <c:v>10.548124</c:v>
                </c:pt>
                <c:pt idx="57530">
                  <c:v>10.542947</c:v>
                </c:pt>
                <c:pt idx="57531">
                  <c:v>10.543153999999999</c:v>
                </c:pt>
                <c:pt idx="57532">
                  <c:v>10.540303</c:v>
                </c:pt>
                <c:pt idx="57533">
                  <c:v>10.543467</c:v>
                </c:pt>
                <c:pt idx="57534">
                  <c:v>10.548605999999999</c:v>
                </c:pt>
                <c:pt idx="57535">
                  <c:v>10.544465000000001</c:v>
                </c:pt>
                <c:pt idx="57536">
                  <c:v>10.54083</c:v>
                </c:pt>
                <c:pt idx="57537">
                  <c:v>10.542946000000001</c:v>
                </c:pt>
                <c:pt idx="57538">
                  <c:v>10.543282</c:v>
                </c:pt>
                <c:pt idx="57539">
                  <c:v>10.538466</c:v>
                </c:pt>
                <c:pt idx="57540">
                  <c:v>10.544691</c:v>
                </c:pt>
                <c:pt idx="57541">
                  <c:v>10.544672</c:v>
                </c:pt>
                <c:pt idx="57542">
                  <c:v>10.533575000000001</c:v>
                </c:pt>
                <c:pt idx="57543">
                  <c:v>10.544067</c:v>
                </c:pt>
                <c:pt idx="57544">
                  <c:v>10.5528</c:v>
                </c:pt>
                <c:pt idx="57545">
                  <c:v>10.543258</c:v>
                </c:pt>
                <c:pt idx="57546">
                  <c:v>10.537426</c:v>
                </c:pt>
                <c:pt idx="57547">
                  <c:v>10.540053</c:v>
                </c:pt>
                <c:pt idx="57548">
                  <c:v>10.541516</c:v>
                </c:pt>
                <c:pt idx="57549">
                  <c:v>10.541268000000001</c:v>
                </c:pt>
                <c:pt idx="57550">
                  <c:v>10.551450000000001</c:v>
                </c:pt>
                <c:pt idx="57551">
                  <c:v>10.550742</c:v>
                </c:pt>
                <c:pt idx="57552">
                  <c:v>10.541243</c:v>
                </c:pt>
                <c:pt idx="57553">
                  <c:v>10.549085</c:v>
                </c:pt>
                <c:pt idx="57554">
                  <c:v>10.548928999999999</c:v>
                </c:pt>
                <c:pt idx="57555">
                  <c:v>10.536706000000001</c:v>
                </c:pt>
                <c:pt idx="57556">
                  <c:v>10.542373</c:v>
                </c:pt>
                <c:pt idx="57557">
                  <c:v>10.553208</c:v>
                </c:pt>
                <c:pt idx="57558">
                  <c:v>10.544088</c:v>
                </c:pt>
                <c:pt idx="57559">
                  <c:v>10.538722999999999</c:v>
                </c:pt>
                <c:pt idx="57560">
                  <c:v>10.544055</c:v>
                </c:pt>
                <c:pt idx="57561">
                  <c:v>10.536580000000001</c:v>
                </c:pt>
                <c:pt idx="57562">
                  <c:v>10.540285000000001</c:v>
                </c:pt>
                <c:pt idx="57563">
                  <c:v>10.548244</c:v>
                </c:pt>
                <c:pt idx="57564">
                  <c:v>10.537858999999999</c:v>
                </c:pt>
                <c:pt idx="57565">
                  <c:v>10.542271</c:v>
                </c:pt>
                <c:pt idx="57566">
                  <c:v>10.552766999999999</c:v>
                </c:pt>
                <c:pt idx="57567">
                  <c:v>10.544722</c:v>
                </c:pt>
                <c:pt idx="57568">
                  <c:v>10.541307</c:v>
                </c:pt>
                <c:pt idx="57569">
                  <c:v>10.551912</c:v>
                </c:pt>
                <c:pt idx="57570">
                  <c:v>10.554808</c:v>
                </c:pt>
                <c:pt idx="57571">
                  <c:v>10.544371</c:v>
                </c:pt>
                <c:pt idx="57572">
                  <c:v>10.546604</c:v>
                </c:pt>
                <c:pt idx="57573">
                  <c:v>10.551519000000001</c:v>
                </c:pt>
                <c:pt idx="57574">
                  <c:v>10.543990000000001</c:v>
                </c:pt>
                <c:pt idx="57575">
                  <c:v>10.547338999999999</c:v>
                </c:pt>
                <c:pt idx="57576">
                  <c:v>10.554209999999999</c:v>
                </c:pt>
                <c:pt idx="57577">
                  <c:v>10.547397999999999</c:v>
                </c:pt>
                <c:pt idx="57578">
                  <c:v>10.549351</c:v>
                </c:pt>
                <c:pt idx="57579">
                  <c:v>10.559996</c:v>
                </c:pt>
                <c:pt idx="57580">
                  <c:v>10.547285</c:v>
                </c:pt>
                <c:pt idx="57581">
                  <c:v>10.537792</c:v>
                </c:pt>
                <c:pt idx="57582">
                  <c:v>10.550573999999999</c:v>
                </c:pt>
                <c:pt idx="57583">
                  <c:v>10.543388999999999</c:v>
                </c:pt>
                <c:pt idx="57584">
                  <c:v>10.54204</c:v>
                </c:pt>
                <c:pt idx="57585">
                  <c:v>10.560532</c:v>
                </c:pt>
                <c:pt idx="57586">
                  <c:v>10.552059</c:v>
                </c:pt>
                <c:pt idx="57587">
                  <c:v>10.547826000000001</c:v>
                </c:pt>
                <c:pt idx="57588">
                  <c:v>10.55921</c:v>
                </c:pt>
                <c:pt idx="57589">
                  <c:v>10.548254999999999</c:v>
                </c:pt>
                <c:pt idx="57590">
                  <c:v>10.541242</c:v>
                </c:pt>
                <c:pt idx="57591">
                  <c:v>10.556645</c:v>
                </c:pt>
                <c:pt idx="57592">
                  <c:v>10.558464000000001</c:v>
                </c:pt>
                <c:pt idx="57593">
                  <c:v>10.544523</c:v>
                </c:pt>
                <c:pt idx="57594">
                  <c:v>10.556269</c:v>
                </c:pt>
                <c:pt idx="57595">
                  <c:v>10.565828</c:v>
                </c:pt>
                <c:pt idx="57596">
                  <c:v>10.545266</c:v>
                </c:pt>
                <c:pt idx="57597">
                  <c:v>10.542201</c:v>
                </c:pt>
                <c:pt idx="57598">
                  <c:v>10.55555</c:v>
                </c:pt>
                <c:pt idx="57599">
                  <c:v>10.551375999999999</c:v>
                </c:pt>
                <c:pt idx="57600">
                  <c:v>10.547018</c:v>
                </c:pt>
                <c:pt idx="57601">
                  <c:v>10.554257</c:v>
                </c:pt>
                <c:pt idx="57602">
                  <c:v>10.551076</c:v>
                </c:pt>
                <c:pt idx="57603">
                  <c:v>10.55054</c:v>
                </c:pt>
                <c:pt idx="57604">
                  <c:v>10.56068</c:v>
                </c:pt>
                <c:pt idx="57605">
                  <c:v>10.547046999999999</c:v>
                </c:pt>
                <c:pt idx="57606">
                  <c:v>10.539296</c:v>
                </c:pt>
                <c:pt idx="57607">
                  <c:v>10.558218999999999</c:v>
                </c:pt>
                <c:pt idx="57608">
                  <c:v>10.561836</c:v>
                </c:pt>
                <c:pt idx="57609">
                  <c:v>10.551519000000001</c:v>
                </c:pt>
                <c:pt idx="57610">
                  <c:v>10.552279</c:v>
                </c:pt>
                <c:pt idx="57611">
                  <c:v>10.560442</c:v>
                </c:pt>
                <c:pt idx="57612">
                  <c:v>10.559604</c:v>
                </c:pt>
                <c:pt idx="57613">
                  <c:v>10.557836</c:v>
                </c:pt>
                <c:pt idx="57614">
                  <c:v>10.559589000000001</c:v>
                </c:pt>
                <c:pt idx="57615">
                  <c:v>10.555272</c:v>
                </c:pt>
                <c:pt idx="57616">
                  <c:v>10.556544000000001</c:v>
                </c:pt>
                <c:pt idx="57617">
                  <c:v>10.559070999999999</c:v>
                </c:pt>
                <c:pt idx="57618">
                  <c:v>10.556241999999999</c:v>
                </c:pt>
                <c:pt idx="57619">
                  <c:v>10.556241</c:v>
                </c:pt>
                <c:pt idx="57620">
                  <c:v>10.558166</c:v>
                </c:pt>
                <c:pt idx="57621">
                  <c:v>10.562219000000001</c:v>
                </c:pt>
                <c:pt idx="57622">
                  <c:v>10.563648000000001</c:v>
                </c:pt>
                <c:pt idx="57623">
                  <c:v>10.559803</c:v>
                </c:pt>
                <c:pt idx="57624">
                  <c:v>10.55255</c:v>
                </c:pt>
                <c:pt idx="57625">
                  <c:v>10.55045</c:v>
                </c:pt>
                <c:pt idx="57626">
                  <c:v>10.557380999999999</c:v>
                </c:pt>
                <c:pt idx="57627">
                  <c:v>10.556011</c:v>
                </c:pt>
                <c:pt idx="57628">
                  <c:v>10.552773</c:v>
                </c:pt>
                <c:pt idx="57629">
                  <c:v>10.554270000000001</c:v>
                </c:pt>
                <c:pt idx="57630">
                  <c:v>10.554788</c:v>
                </c:pt>
                <c:pt idx="57631">
                  <c:v>10.556008</c:v>
                </c:pt>
                <c:pt idx="57632">
                  <c:v>10.560651</c:v>
                </c:pt>
                <c:pt idx="57633">
                  <c:v>10.562699</c:v>
                </c:pt>
                <c:pt idx="57634">
                  <c:v>10.552241</c:v>
                </c:pt>
                <c:pt idx="57635">
                  <c:v>10.552440000000001</c:v>
                </c:pt>
                <c:pt idx="57636">
                  <c:v>10.564018000000001</c:v>
                </c:pt>
                <c:pt idx="57637">
                  <c:v>10.564273999999999</c:v>
                </c:pt>
                <c:pt idx="57638">
                  <c:v>10.562837</c:v>
                </c:pt>
                <c:pt idx="57639">
                  <c:v>10.557789</c:v>
                </c:pt>
                <c:pt idx="57640">
                  <c:v>10.55287</c:v>
                </c:pt>
                <c:pt idx="57641">
                  <c:v>10.559647999999999</c:v>
                </c:pt>
                <c:pt idx="57642">
                  <c:v>10.559279</c:v>
                </c:pt>
                <c:pt idx="57643">
                  <c:v>10.551156000000001</c:v>
                </c:pt>
                <c:pt idx="57644">
                  <c:v>10.555255000000001</c:v>
                </c:pt>
                <c:pt idx="57645">
                  <c:v>10.564495000000001</c:v>
                </c:pt>
                <c:pt idx="57646">
                  <c:v>10.558249</c:v>
                </c:pt>
                <c:pt idx="57647">
                  <c:v>10.55287</c:v>
                </c:pt>
                <c:pt idx="57648">
                  <c:v>10.569501000000001</c:v>
                </c:pt>
                <c:pt idx="57649">
                  <c:v>10.566497</c:v>
                </c:pt>
                <c:pt idx="57650">
                  <c:v>10.549782</c:v>
                </c:pt>
                <c:pt idx="57651">
                  <c:v>10.56584</c:v>
                </c:pt>
                <c:pt idx="57652">
                  <c:v>10.579299000000001</c:v>
                </c:pt>
                <c:pt idx="57653">
                  <c:v>10.559718</c:v>
                </c:pt>
                <c:pt idx="57654">
                  <c:v>10.556875</c:v>
                </c:pt>
                <c:pt idx="57655">
                  <c:v>10.575215999999999</c:v>
                </c:pt>
                <c:pt idx="57656">
                  <c:v>10.566288999999999</c:v>
                </c:pt>
                <c:pt idx="57657">
                  <c:v>10.556616999999999</c:v>
                </c:pt>
                <c:pt idx="57658">
                  <c:v>10.567551</c:v>
                </c:pt>
                <c:pt idx="57659">
                  <c:v>10.564235</c:v>
                </c:pt>
                <c:pt idx="57660">
                  <c:v>10.557748999999999</c:v>
                </c:pt>
                <c:pt idx="57661">
                  <c:v>10.563589</c:v>
                </c:pt>
                <c:pt idx="57662">
                  <c:v>10.566955</c:v>
                </c:pt>
                <c:pt idx="57663">
                  <c:v>10.561958000000001</c:v>
                </c:pt>
                <c:pt idx="57664">
                  <c:v>10.559932999999999</c:v>
                </c:pt>
                <c:pt idx="57665">
                  <c:v>10.561546999999999</c:v>
                </c:pt>
                <c:pt idx="57666">
                  <c:v>10.553928000000001</c:v>
                </c:pt>
                <c:pt idx="57667">
                  <c:v>10.554266</c:v>
                </c:pt>
                <c:pt idx="57668">
                  <c:v>10.56659</c:v>
                </c:pt>
                <c:pt idx="57669">
                  <c:v>10.563097000000001</c:v>
                </c:pt>
                <c:pt idx="57670">
                  <c:v>10.564825000000001</c:v>
                </c:pt>
                <c:pt idx="57671">
                  <c:v>10.574131</c:v>
                </c:pt>
                <c:pt idx="57672">
                  <c:v>10.566128000000001</c:v>
                </c:pt>
                <c:pt idx="57673">
                  <c:v>10.55847</c:v>
                </c:pt>
                <c:pt idx="57674">
                  <c:v>10.564617</c:v>
                </c:pt>
                <c:pt idx="57675">
                  <c:v>10.569186</c:v>
                </c:pt>
                <c:pt idx="57676">
                  <c:v>10.563262</c:v>
                </c:pt>
                <c:pt idx="57677">
                  <c:v>10.565056</c:v>
                </c:pt>
                <c:pt idx="57678">
                  <c:v>10.567869999999999</c:v>
                </c:pt>
                <c:pt idx="57679">
                  <c:v>10.560848</c:v>
                </c:pt>
                <c:pt idx="57680">
                  <c:v>10.563658999999999</c:v>
                </c:pt>
                <c:pt idx="57681">
                  <c:v>10.571522999999999</c:v>
                </c:pt>
                <c:pt idx="57682">
                  <c:v>10.573402</c:v>
                </c:pt>
                <c:pt idx="57683">
                  <c:v>10.570549</c:v>
                </c:pt>
                <c:pt idx="57684">
                  <c:v>10.567219</c:v>
                </c:pt>
                <c:pt idx="57685">
                  <c:v>10.560911000000001</c:v>
                </c:pt>
                <c:pt idx="57686">
                  <c:v>10.555069</c:v>
                </c:pt>
                <c:pt idx="57687">
                  <c:v>10.565317</c:v>
                </c:pt>
                <c:pt idx="57688">
                  <c:v>10.570204</c:v>
                </c:pt>
                <c:pt idx="57689">
                  <c:v>10.565635</c:v>
                </c:pt>
                <c:pt idx="57690">
                  <c:v>10.567442</c:v>
                </c:pt>
                <c:pt idx="57691">
                  <c:v>10.567617</c:v>
                </c:pt>
                <c:pt idx="57692">
                  <c:v>10.559891</c:v>
                </c:pt>
                <c:pt idx="57693">
                  <c:v>10.561602000000001</c:v>
                </c:pt>
                <c:pt idx="57694">
                  <c:v>10.576392999999999</c:v>
                </c:pt>
                <c:pt idx="57695">
                  <c:v>10.57466</c:v>
                </c:pt>
                <c:pt idx="57696">
                  <c:v>10.571346999999999</c:v>
                </c:pt>
                <c:pt idx="57697">
                  <c:v>10.584960000000001</c:v>
                </c:pt>
                <c:pt idx="57698">
                  <c:v>10.583606</c:v>
                </c:pt>
                <c:pt idx="57699">
                  <c:v>10.573534</c:v>
                </c:pt>
                <c:pt idx="57700">
                  <c:v>10.573839</c:v>
                </c:pt>
                <c:pt idx="57701">
                  <c:v>10.575573</c:v>
                </c:pt>
                <c:pt idx="57702">
                  <c:v>10.567981</c:v>
                </c:pt>
                <c:pt idx="57703">
                  <c:v>10.563072999999999</c:v>
                </c:pt>
                <c:pt idx="57704">
                  <c:v>10.571565</c:v>
                </c:pt>
                <c:pt idx="57705">
                  <c:v>10.569497999999999</c:v>
                </c:pt>
                <c:pt idx="57706">
                  <c:v>10.567911</c:v>
                </c:pt>
                <c:pt idx="57707">
                  <c:v>10.574661000000001</c:v>
                </c:pt>
                <c:pt idx="57708">
                  <c:v>10.571469</c:v>
                </c:pt>
                <c:pt idx="57709">
                  <c:v>10.571745</c:v>
                </c:pt>
                <c:pt idx="57710">
                  <c:v>10.574483000000001</c:v>
                </c:pt>
                <c:pt idx="57711">
                  <c:v>10.569944</c:v>
                </c:pt>
                <c:pt idx="57712">
                  <c:v>10.567684</c:v>
                </c:pt>
                <c:pt idx="57713">
                  <c:v>10.572561</c:v>
                </c:pt>
                <c:pt idx="57714">
                  <c:v>10.575682</c:v>
                </c:pt>
                <c:pt idx="57715">
                  <c:v>10.567193</c:v>
                </c:pt>
                <c:pt idx="57716">
                  <c:v>10.565761999999999</c:v>
                </c:pt>
                <c:pt idx="57717">
                  <c:v>10.573525</c:v>
                </c:pt>
                <c:pt idx="57718">
                  <c:v>10.570854000000001</c:v>
                </c:pt>
                <c:pt idx="57719">
                  <c:v>10.573684999999999</c:v>
                </c:pt>
                <c:pt idx="57720">
                  <c:v>10.581251</c:v>
                </c:pt>
                <c:pt idx="57721">
                  <c:v>10.573755</c:v>
                </c:pt>
                <c:pt idx="57722">
                  <c:v>10.562529</c:v>
                </c:pt>
                <c:pt idx="57723">
                  <c:v>10.563159000000001</c:v>
                </c:pt>
                <c:pt idx="57724">
                  <c:v>10.563768</c:v>
                </c:pt>
                <c:pt idx="57725">
                  <c:v>10.564102999999999</c:v>
                </c:pt>
                <c:pt idx="57726">
                  <c:v>10.567971</c:v>
                </c:pt>
                <c:pt idx="57727">
                  <c:v>10.567859</c:v>
                </c:pt>
                <c:pt idx="57728">
                  <c:v>10.577064</c:v>
                </c:pt>
                <c:pt idx="57729">
                  <c:v>10.58615</c:v>
                </c:pt>
                <c:pt idx="57730">
                  <c:v>10.582181</c:v>
                </c:pt>
                <c:pt idx="57731">
                  <c:v>10.579818</c:v>
                </c:pt>
                <c:pt idx="57732">
                  <c:v>10.57943</c:v>
                </c:pt>
                <c:pt idx="57733">
                  <c:v>10.58005</c:v>
                </c:pt>
                <c:pt idx="57734">
                  <c:v>10.579711</c:v>
                </c:pt>
                <c:pt idx="57735">
                  <c:v>10.580629999999999</c:v>
                </c:pt>
                <c:pt idx="57736">
                  <c:v>10.578652999999999</c:v>
                </c:pt>
                <c:pt idx="57737">
                  <c:v>10.568113</c:v>
                </c:pt>
                <c:pt idx="57738">
                  <c:v>10.571303</c:v>
                </c:pt>
                <c:pt idx="57739">
                  <c:v>10.579356000000001</c:v>
                </c:pt>
                <c:pt idx="57740">
                  <c:v>10.574567999999999</c:v>
                </c:pt>
                <c:pt idx="57741">
                  <c:v>10.577881</c:v>
                </c:pt>
                <c:pt idx="57742">
                  <c:v>10.585362999999999</c:v>
                </c:pt>
                <c:pt idx="57743">
                  <c:v>10.58104</c:v>
                </c:pt>
                <c:pt idx="57744">
                  <c:v>10.575381999999999</c:v>
                </c:pt>
                <c:pt idx="57745">
                  <c:v>10.577906</c:v>
                </c:pt>
                <c:pt idx="57746">
                  <c:v>10.576917</c:v>
                </c:pt>
                <c:pt idx="57747">
                  <c:v>10.573036999999999</c:v>
                </c:pt>
                <c:pt idx="57748">
                  <c:v>10.576532</c:v>
                </c:pt>
                <c:pt idx="57749">
                  <c:v>10.570650000000001</c:v>
                </c:pt>
                <c:pt idx="57750">
                  <c:v>10.569526</c:v>
                </c:pt>
                <c:pt idx="57751">
                  <c:v>10.579959000000001</c:v>
                </c:pt>
                <c:pt idx="57752">
                  <c:v>10.576874999999999</c:v>
                </c:pt>
                <c:pt idx="57753">
                  <c:v>10.576779999999999</c:v>
                </c:pt>
                <c:pt idx="57754">
                  <c:v>10.580603999999999</c:v>
                </c:pt>
                <c:pt idx="57755">
                  <c:v>10.579463000000001</c:v>
                </c:pt>
                <c:pt idx="57756">
                  <c:v>10.577439</c:v>
                </c:pt>
                <c:pt idx="57757">
                  <c:v>10.578093000000001</c:v>
                </c:pt>
                <c:pt idx="57758">
                  <c:v>10.579181999999999</c:v>
                </c:pt>
                <c:pt idx="57759">
                  <c:v>10.570307</c:v>
                </c:pt>
                <c:pt idx="57760">
                  <c:v>10.56987</c:v>
                </c:pt>
                <c:pt idx="57761">
                  <c:v>10.576919</c:v>
                </c:pt>
                <c:pt idx="57762">
                  <c:v>10.57545</c:v>
                </c:pt>
                <c:pt idx="57763">
                  <c:v>10.579969</c:v>
                </c:pt>
                <c:pt idx="57764">
                  <c:v>10.583534</c:v>
                </c:pt>
                <c:pt idx="57765">
                  <c:v>10.578046000000001</c:v>
                </c:pt>
                <c:pt idx="57766">
                  <c:v>10.581236000000001</c:v>
                </c:pt>
                <c:pt idx="57767">
                  <c:v>10.587622</c:v>
                </c:pt>
                <c:pt idx="57768">
                  <c:v>10.575984999999999</c:v>
                </c:pt>
                <c:pt idx="57769">
                  <c:v>10.567520999999999</c:v>
                </c:pt>
                <c:pt idx="57770">
                  <c:v>10.581405999999999</c:v>
                </c:pt>
                <c:pt idx="57771">
                  <c:v>10.580253000000001</c:v>
                </c:pt>
                <c:pt idx="57772">
                  <c:v>10.574698</c:v>
                </c:pt>
                <c:pt idx="57773">
                  <c:v>10.588177999999999</c:v>
                </c:pt>
                <c:pt idx="57774">
                  <c:v>10.587415</c:v>
                </c:pt>
                <c:pt idx="57775">
                  <c:v>10.575998999999999</c:v>
                </c:pt>
                <c:pt idx="57776">
                  <c:v>10.580038</c:v>
                </c:pt>
                <c:pt idx="57777">
                  <c:v>10.585068</c:v>
                </c:pt>
                <c:pt idx="57778">
                  <c:v>10.577579999999999</c:v>
                </c:pt>
                <c:pt idx="57779">
                  <c:v>10.580667</c:v>
                </c:pt>
                <c:pt idx="57780">
                  <c:v>10.590797</c:v>
                </c:pt>
                <c:pt idx="57781">
                  <c:v>10.584288000000001</c:v>
                </c:pt>
                <c:pt idx="57782">
                  <c:v>10.586853</c:v>
                </c:pt>
                <c:pt idx="57783">
                  <c:v>10.597276000000001</c:v>
                </c:pt>
                <c:pt idx="57784">
                  <c:v>10.587031</c:v>
                </c:pt>
                <c:pt idx="57785">
                  <c:v>10.584697</c:v>
                </c:pt>
                <c:pt idx="57786">
                  <c:v>10.593531</c:v>
                </c:pt>
                <c:pt idx="57787">
                  <c:v>10.586869999999999</c:v>
                </c:pt>
                <c:pt idx="57788">
                  <c:v>10.581282</c:v>
                </c:pt>
                <c:pt idx="57789">
                  <c:v>10.588229</c:v>
                </c:pt>
                <c:pt idx="57790">
                  <c:v>10.58508</c:v>
                </c:pt>
                <c:pt idx="57791">
                  <c:v>10.577645</c:v>
                </c:pt>
                <c:pt idx="57792">
                  <c:v>10.58999</c:v>
                </c:pt>
                <c:pt idx="57793">
                  <c:v>10.593631</c:v>
                </c:pt>
                <c:pt idx="57794">
                  <c:v>10.580279000000001</c:v>
                </c:pt>
                <c:pt idx="57795">
                  <c:v>10.585065999999999</c:v>
                </c:pt>
                <c:pt idx="57796">
                  <c:v>10.592337000000001</c:v>
                </c:pt>
                <c:pt idx="57797">
                  <c:v>10.578616999999999</c:v>
                </c:pt>
                <c:pt idx="57798">
                  <c:v>10.576515000000001</c:v>
                </c:pt>
                <c:pt idx="57799">
                  <c:v>10.587756000000001</c:v>
                </c:pt>
                <c:pt idx="57800">
                  <c:v>10.577835</c:v>
                </c:pt>
                <c:pt idx="57801">
                  <c:v>10.575639000000001</c:v>
                </c:pt>
                <c:pt idx="57802">
                  <c:v>10.590681999999999</c:v>
                </c:pt>
                <c:pt idx="57803">
                  <c:v>10.586100999999999</c:v>
                </c:pt>
                <c:pt idx="57804">
                  <c:v>10.580106000000001</c:v>
                </c:pt>
                <c:pt idx="57805">
                  <c:v>10.589703999999999</c:v>
                </c:pt>
                <c:pt idx="57806">
                  <c:v>10.594958</c:v>
                </c:pt>
                <c:pt idx="57807">
                  <c:v>10.589074</c:v>
                </c:pt>
                <c:pt idx="57808">
                  <c:v>10.586649</c:v>
                </c:pt>
                <c:pt idx="57809">
                  <c:v>10.590328</c:v>
                </c:pt>
                <c:pt idx="57810">
                  <c:v>10.584724</c:v>
                </c:pt>
                <c:pt idx="57811">
                  <c:v>10.583767999999999</c:v>
                </c:pt>
                <c:pt idx="57812">
                  <c:v>10.58863</c:v>
                </c:pt>
                <c:pt idx="57813">
                  <c:v>10.584436999999999</c:v>
                </c:pt>
                <c:pt idx="57814">
                  <c:v>10.589644</c:v>
                </c:pt>
                <c:pt idx="57815">
                  <c:v>10.598193999999999</c:v>
                </c:pt>
                <c:pt idx="57816">
                  <c:v>10.589596999999999</c:v>
                </c:pt>
                <c:pt idx="57817">
                  <c:v>10.581709</c:v>
                </c:pt>
                <c:pt idx="57818">
                  <c:v>10.589961000000001</c:v>
                </c:pt>
                <c:pt idx="57819">
                  <c:v>10.592855999999999</c:v>
                </c:pt>
                <c:pt idx="57820">
                  <c:v>10.585528999999999</c:v>
                </c:pt>
                <c:pt idx="57821">
                  <c:v>10.591161</c:v>
                </c:pt>
                <c:pt idx="57822">
                  <c:v>10.593448</c:v>
                </c:pt>
                <c:pt idx="57823">
                  <c:v>10.584249</c:v>
                </c:pt>
                <c:pt idx="57824">
                  <c:v>10.589136</c:v>
                </c:pt>
                <c:pt idx="57825">
                  <c:v>10.590909999999999</c:v>
                </c:pt>
                <c:pt idx="57826">
                  <c:v>10.583111000000001</c:v>
                </c:pt>
                <c:pt idx="57827">
                  <c:v>10.595127</c:v>
                </c:pt>
                <c:pt idx="57828">
                  <c:v>10.603047</c:v>
                </c:pt>
                <c:pt idx="57829">
                  <c:v>10.587062</c:v>
                </c:pt>
                <c:pt idx="57830">
                  <c:v>10.586563999999999</c:v>
                </c:pt>
                <c:pt idx="57831">
                  <c:v>10.602081999999999</c:v>
                </c:pt>
                <c:pt idx="57832">
                  <c:v>10.593809</c:v>
                </c:pt>
                <c:pt idx="57833">
                  <c:v>10.585138000000001</c:v>
                </c:pt>
                <c:pt idx="57834">
                  <c:v>10.595533</c:v>
                </c:pt>
                <c:pt idx="57835">
                  <c:v>10.593040999999999</c:v>
                </c:pt>
                <c:pt idx="57836">
                  <c:v>10.582469</c:v>
                </c:pt>
                <c:pt idx="57837">
                  <c:v>10.588037</c:v>
                </c:pt>
                <c:pt idx="57838">
                  <c:v>10.596235999999999</c:v>
                </c:pt>
                <c:pt idx="57839">
                  <c:v>10.586891</c:v>
                </c:pt>
                <c:pt idx="57840">
                  <c:v>10.582891999999999</c:v>
                </c:pt>
                <c:pt idx="57841">
                  <c:v>10.596323999999999</c:v>
                </c:pt>
                <c:pt idx="57842">
                  <c:v>10.598162</c:v>
                </c:pt>
                <c:pt idx="57843">
                  <c:v>10.595876000000001</c:v>
                </c:pt>
                <c:pt idx="57844">
                  <c:v>10.599577</c:v>
                </c:pt>
                <c:pt idx="57845">
                  <c:v>10.590975</c:v>
                </c:pt>
                <c:pt idx="57846">
                  <c:v>10.583878</c:v>
                </c:pt>
                <c:pt idx="57847">
                  <c:v>10.590248000000001</c:v>
                </c:pt>
                <c:pt idx="57848">
                  <c:v>10.592625</c:v>
                </c:pt>
                <c:pt idx="57849">
                  <c:v>10.586838999999999</c:v>
                </c:pt>
                <c:pt idx="57850">
                  <c:v>10.590317000000001</c:v>
                </c:pt>
                <c:pt idx="57851">
                  <c:v>10.596750999999999</c:v>
                </c:pt>
                <c:pt idx="57852">
                  <c:v>10.59553</c:v>
                </c:pt>
                <c:pt idx="57853">
                  <c:v>10.601094</c:v>
                </c:pt>
                <c:pt idx="57854">
                  <c:v>10.599422000000001</c:v>
                </c:pt>
                <c:pt idx="57855">
                  <c:v>10.594554</c:v>
                </c:pt>
                <c:pt idx="57856">
                  <c:v>10.604608000000001</c:v>
                </c:pt>
                <c:pt idx="57857">
                  <c:v>10.603911999999999</c:v>
                </c:pt>
                <c:pt idx="57858">
                  <c:v>10.596215000000001</c:v>
                </c:pt>
                <c:pt idx="57859">
                  <c:v>10.595155</c:v>
                </c:pt>
                <c:pt idx="57860">
                  <c:v>10.595603000000001</c:v>
                </c:pt>
                <c:pt idx="57861">
                  <c:v>10.589173000000001</c:v>
                </c:pt>
                <c:pt idx="57862">
                  <c:v>10.589638000000001</c:v>
                </c:pt>
                <c:pt idx="57863">
                  <c:v>10.604794</c:v>
                </c:pt>
                <c:pt idx="57864">
                  <c:v>10.603277</c:v>
                </c:pt>
                <c:pt idx="57865">
                  <c:v>10.593489999999999</c:v>
                </c:pt>
                <c:pt idx="57866">
                  <c:v>10.595851</c:v>
                </c:pt>
                <c:pt idx="57867">
                  <c:v>10.599087000000001</c:v>
                </c:pt>
                <c:pt idx="57868">
                  <c:v>10.601353</c:v>
                </c:pt>
                <c:pt idx="57869">
                  <c:v>10.601533999999999</c:v>
                </c:pt>
                <c:pt idx="57870">
                  <c:v>10.59731</c:v>
                </c:pt>
                <c:pt idx="57871">
                  <c:v>10.592036999999999</c:v>
                </c:pt>
                <c:pt idx="57872">
                  <c:v>10.598455</c:v>
                </c:pt>
                <c:pt idx="57873">
                  <c:v>10.600669</c:v>
                </c:pt>
                <c:pt idx="57874">
                  <c:v>10.590802999999999</c:v>
                </c:pt>
                <c:pt idx="57875">
                  <c:v>10.597711</c:v>
                </c:pt>
                <c:pt idx="57876">
                  <c:v>10.600581</c:v>
                </c:pt>
                <c:pt idx="57877">
                  <c:v>10.592886</c:v>
                </c:pt>
                <c:pt idx="57878">
                  <c:v>10.600021</c:v>
                </c:pt>
                <c:pt idx="57879">
                  <c:v>10.603183</c:v>
                </c:pt>
                <c:pt idx="57880">
                  <c:v>10.592301000000001</c:v>
                </c:pt>
                <c:pt idx="57881">
                  <c:v>10.589373</c:v>
                </c:pt>
                <c:pt idx="57882">
                  <c:v>10.600363</c:v>
                </c:pt>
                <c:pt idx="57883">
                  <c:v>10.598001</c:v>
                </c:pt>
                <c:pt idx="57884">
                  <c:v>10.592226</c:v>
                </c:pt>
                <c:pt idx="57885">
                  <c:v>10.607478</c:v>
                </c:pt>
                <c:pt idx="57886">
                  <c:v>10.604545</c:v>
                </c:pt>
                <c:pt idx="57887">
                  <c:v>10.593935</c:v>
                </c:pt>
                <c:pt idx="57888">
                  <c:v>10.614326999999999</c:v>
                </c:pt>
                <c:pt idx="57889">
                  <c:v>10.623545</c:v>
                </c:pt>
                <c:pt idx="57890">
                  <c:v>10.602728000000001</c:v>
                </c:pt>
                <c:pt idx="57891">
                  <c:v>10.600517</c:v>
                </c:pt>
                <c:pt idx="57892">
                  <c:v>10.611986999999999</c:v>
                </c:pt>
                <c:pt idx="57893">
                  <c:v>10.602683000000001</c:v>
                </c:pt>
                <c:pt idx="57894">
                  <c:v>10.595276</c:v>
                </c:pt>
                <c:pt idx="57895">
                  <c:v>10.596626000000001</c:v>
                </c:pt>
                <c:pt idx="57896">
                  <c:v>10.593062</c:v>
                </c:pt>
                <c:pt idx="57897">
                  <c:v>10.594290000000001</c:v>
                </c:pt>
                <c:pt idx="57898">
                  <c:v>10.599104000000001</c:v>
                </c:pt>
                <c:pt idx="57899">
                  <c:v>10.603502000000001</c:v>
                </c:pt>
                <c:pt idx="57900">
                  <c:v>10.607672000000001</c:v>
                </c:pt>
                <c:pt idx="57901">
                  <c:v>10.607011</c:v>
                </c:pt>
                <c:pt idx="57902">
                  <c:v>10.603896000000001</c:v>
                </c:pt>
                <c:pt idx="57903">
                  <c:v>10.602963000000001</c:v>
                </c:pt>
                <c:pt idx="57904">
                  <c:v>10.605225000000001</c:v>
                </c:pt>
                <c:pt idx="57905">
                  <c:v>10.602473</c:v>
                </c:pt>
                <c:pt idx="57906">
                  <c:v>10.602415000000001</c:v>
                </c:pt>
                <c:pt idx="57907">
                  <c:v>10.610061</c:v>
                </c:pt>
                <c:pt idx="57908">
                  <c:v>10.605122</c:v>
                </c:pt>
                <c:pt idx="57909">
                  <c:v>10.600842999999999</c:v>
                </c:pt>
                <c:pt idx="57910">
                  <c:v>10.608874</c:v>
                </c:pt>
                <c:pt idx="57911">
                  <c:v>10.606138</c:v>
                </c:pt>
                <c:pt idx="57912">
                  <c:v>10.598034999999999</c:v>
                </c:pt>
                <c:pt idx="57913">
                  <c:v>10.606635000000001</c:v>
                </c:pt>
                <c:pt idx="57914">
                  <c:v>10.611504</c:v>
                </c:pt>
                <c:pt idx="57915">
                  <c:v>10.597799</c:v>
                </c:pt>
                <c:pt idx="57916">
                  <c:v>10.596501999999999</c:v>
                </c:pt>
                <c:pt idx="57917">
                  <c:v>10.605975000000001</c:v>
                </c:pt>
                <c:pt idx="57918">
                  <c:v>10.602118000000001</c:v>
                </c:pt>
                <c:pt idx="57919">
                  <c:v>10.60412</c:v>
                </c:pt>
                <c:pt idx="57920">
                  <c:v>10.610359000000001</c:v>
                </c:pt>
                <c:pt idx="57921">
                  <c:v>10.600356</c:v>
                </c:pt>
                <c:pt idx="57922">
                  <c:v>10.596482999999999</c:v>
                </c:pt>
                <c:pt idx="57923">
                  <c:v>10.611591000000001</c:v>
                </c:pt>
                <c:pt idx="57924">
                  <c:v>10.613996999999999</c:v>
                </c:pt>
                <c:pt idx="57925">
                  <c:v>10.600216</c:v>
                </c:pt>
                <c:pt idx="57926">
                  <c:v>10.608139</c:v>
                </c:pt>
                <c:pt idx="57927">
                  <c:v>10.618918000000001</c:v>
                </c:pt>
                <c:pt idx="57928">
                  <c:v>10.612549</c:v>
                </c:pt>
                <c:pt idx="57929">
                  <c:v>10.612553999999999</c:v>
                </c:pt>
                <c:pt idx="57930">
                  <c:v>10.616993000000001</c:v>
                </c:pt>
                <c:pt idx="57931">
                  <c:v>10.610200000000001</c:v>
                </c:pt>
                <c:pt idx="57932">
                  <c:v>10.600228</c:v>
                </c:pt>
                <c:pt idx="57933">
                  <c:v>10.602985</c:v>
                </c:pt>
                <c:pt idx="57934">
                  <c:v>10.607108999999999</c:v>
                </c:pt>
                <c:pt idx="57935">
                  <c:v>10.604395</c:v>
                </c:pt>
                <c:pt idx="57936">
                  <c:v>10.607343</c:v>
                </c:pt>
                <c:pt idx="57937">
                  <c:v>10.604816</c:v>
                </c:pt>
                <c:pt idx="57938">
                  <c:v>10.603085</c:v>
                </c:pt>
                <c:pt idx="57939">
                  <c:v>10.615436000000001</c:v>
                </c:pt>
                <c:pt idx="57940">
                  <c:v>10.613742</c:v>
                </c:pt>
                <c:pt idx="57941">
                  <c:v>10.600685</c:v>
                </c:pt>
                <c:pt idx="57942">
                  <c:v>10.605911000000001</c:v>
                </c:pt>
                <c:pt idx="57943">
                  <c:v>10.606356</c:v>
                </c:pt>
                <c:pt idx="57944">
                  <c:v>10.588224</c:v>
                </c:pt>
                <c:pt idx="57945">
                  <c:v>10.595827</c:v>
                </c:pt>
                <c:pt idx="57946">
                  <c:v>10.617628</c:v>
                </c:pt>
                <c:pt idx="57947">
                  <c:v>10.616388000000001</c:v>
                </c:pt>
                <c:pt idx="57948">
                  <c:v>10.620113999999999</c:v>
                </c:pt>
                <c:pt idx="57949">
                  <c:v>10.630190000000001</c:v>
                </c:pt>
                <c:pt idx="57950">
                  <c:v>10.624438</c:v>
                </c:pt>
                <c:pt idx="57951">
                  <c:v>10.621159</c:v>
                </c:pt>
                <c:pt idx="57952">
                  <c:v>10.6296</c:v>
                </c:pt>
                <c:pt idx="57953">
                  <c:v>10.622852</c:v>
                </c:pt>
                <c:pt idx="57954">
                  <c:v>10.601827</c:v>
                </c:pt>
                <c:pt idx="57955">
                  <c:v>10.604082</c:v>
                </c:pt>
                <c:pt idx="57956">
                  <c:v>10.612121999999999</c:v>
                </c:pt>
                <c:pt idx="57957">
                  <c:v>10.605159</c:v>
                </c:pt>
                <c:pt idx="57958">
                  <c:v>10.607926000000001</c:v>
                </c:pt>
                <c:pt idx="57959">
                  <c:v>10.611681000000001</c:v>
                </c:pt>
                <c:pt idx="57960">
                  <c:v>10.606388000000001</c:v>
                </c:pt>
                <c:pt idx="57961">
                  <c:v>10.609481000000001</c:v>
                </c:pt>
                <c:pt idx="57962">
                  <c:v>10.613027000000001</c:v>
                </c:pt>
                <c:pt idx="57963">
                  <c:v>10.602558999999999</c:v>
                </c:pt>
                <c:pt idx="57964">
                  <c:v>10.596921</c:v>
                </c:pt>
                <c:pt idx="57965">
                  <c:v>10.611613999999999</c:v>
                </c:pt>
                <c:pt idx="57966">
                  <c:v>10.617919000000001</c:v>
                </c:pt>
                <c:pt idx="57967">
                  <c:v>10.61106</c:v>
                </c:pt>
                <c:pt idx="57968">
                  <c:v>10.61458</c:v>
                </c:pt>
                <c:pt idx="57969">
                  <c:v>10.614376999999999</c:v>
                </c:pt>
                <c:pt idx="57970">
                  <c:v>10.610398999999999</c:v>
                </c:pt>
                <c:pt idx="57971">
                  <c:v>10.613417999999999</c:v>
                </c:pt>
                <c:pt idx="57972">
                  <c:v>10.617393</c:v>
                </c:pt>
                <c:pt idx="57973">
                  <c:v>10.624293</c:v>
                </c:pt>
                <c:pt idx="57974">
                  <c:v>10.627096</c:v>
                </c:pt>
                <c:pt idx="57975">
                  <c:v>10.621252</c:v>
                </c:pt>
                <c:pt idx="57976">
                  <c:v>10.612823000000001</c:v>
                </c:pt>
                <c:pt idx="57977">
                  <c:v>10.617483999999999</c:v>
                </c:pt>
                <c:pt idx="57978">
                  <c:v>10.62021</c:v>
                </c:pt>
                <c:pt idx="57979">
                  <c:v>10.605974</c:v>
                </c:pt>
                <c:pt idx="57980">
                  <c:v>10.614240000000001</c:v>
                </c:pt>
                <c:pt idx="57981">
                  <c:v>10.630533</c:v>
                </c:pt>
                <c:pt idx="57982">
                  <c:v>10.617238</c:v>
                </c:pt>
                <c:pt idx="57983">
                  <c:v>10.612569000000001</c:v>
                </c:pt>
                <c:pt idx="57984">
                  <c:v>10.627606</c:v>
                </c:pt>
                <c:pt idx="57985">
                  <c:v>10.622676999999999</c:v>
                </c:pt>
                <c:pt idx="57986">
                  <c:v>10.609541999999999</c:v>
                </c:pt>
                <c:pt idx="57987">
                  <c:v>10.616932</c:v>
                </c:pt>
                <c:pt idx="57988">
                  <c:v>10.619764999999999</c:v>
                </c:pt>
                <c:pt idx="57989">
                  <c:v>10.61495</c:v>
                </c:pt>
                <c:pt idx="57990">
                  <c:v>10.624953</c:v>
                </c:pt>
                <c:pt idx="57991">
                  <c:v>10.620858999999999</c:v>
                </c:pt>
                <c:pt idx="57992">
                  <c:v>10.612126999999999</c:v>
                </c:pt>
                <c:pt idx="57993">
                  <c:v>10.625289</c:v>
                </c:pt>
                <c:pt idx="57994">
                  <c:v>10.620842</c:v>
                </c:pt>
                <c:pt idx="57995">
                  <c:v>10.603929000000001</c:v>
                </c:pt>
                <c:pt idx="57996">
                  <c:v>10.619099</c:v>
                </c:pt>
                <c:pt idx="57997">
                  <c:v>10.631021</c:v>
                </c:pt>
                <c:pt idx="57998">
                  <c:v>10.613168999999999</c:v>
                </c:pt>
                <c:pt idx="57999">
                  <c:v>10.613642</c:v>
                </c:pt>
                <c:pt idx="58000">
                  <c:v>10.628028</c:v>
                </c:pt>
                <c:pt idx="58001">
                  <c:v>10.623074000000001</c:v>
                </c:pt>
                <c:pt idx="58002">
                  <c:v>10.617490999999999</c:v>
                </c:pt>
                <c:pt idx="58003">
                  <c:v>10.619857</c:v>
                </c:pt>
                <c:pt idx="58004">
                  <c:v>10.617971000000001</c:v>
                </c:pt>
                <c:pt idx="58005">
                  <c:v>10.609976</c:v>
                </c:pt>
                <c:pt idx="58006">
                  <c:v>10.610277</c:v>
                </c:pt>
                <c:pt idx="58007">
                  <c:v>10.616237999999999</c:v>
                </c:pt>
                <c:pt idx="58008">
                  <c:v>10.619370999999999</c:v>
                </c:pt>
                <c:pt idx="58009">
                  <c:v>10.625894000000001</c:v>
                </c:pt>
                <c:pt idx="58010">
                  <c:v>10.620490999999999</c:v>
                </c:pt>
                <c:pt idx="58011">
                  <c:v>10.618014000000001</c:v>
                </c:pt>
                <c:pt idx="58012">
                  <c:v>10.629006</c:v>
                </c:pt>
                <c:pt idx="58013">
                  <c:v>10.624536000000001</c:v>
                </c:pt>
                <c:pt idx="58014">
                  <c:v>10.613614999999999</c:v>
                </c:pt>
                <c:pt idx="58015">
                  <c:v>10.61279</c:v>
                </c:pt>
                <c:pt idx="58016">
                  <c:v>10.616244</c:v>
                </c:pt>
                <c:pt idx="58017">
                  <c:v>10.619023</c:v>
                </c:pt>
                <c:pt idx="58018">
                  <c:v>10.623912000000001</c:v>
                </c:pt>
                <c:pt idx="58019">
                  <c:v>10.625275</c:v>
                </c:pt>
                <c:pt idx="58020">
                  <c:v>10.615717</c:v>
                </c:pt>
                <c:pt idx="58021">
                  <c:v>10.618722</c:v>
                </c:pt>
                <c:pt idx="58022">
                  <c:v>10.630238</c:v>
                </c:pt>
                <c:pt idx="58023">
                  <c:v>10.622472</c:v>
                </c:pt>
                <c:pt idx="58024">
                  <c:v>10.615652000000001</c:v>
                </c:pt>
                <c:pt idx="58025">
                  <c:v>10.622512</c:v>
                </c:pt>
                <c:pt idx="58026">
                  <c:v>10.625467</c:v>
                </c:pt>
                <c:pt idx="58027">
                  <c:v>10.624679</c:v>
                </c:pt>
                <c:pt idx="58028">
                  <c:v>10.628723000000001</c:v>
                </c:pt>
                <c:pt idx="58029">
                  <c:v>10.628363999999999</c:v>
                </c:pt>
                <c:pt idx="58030">
                  <c:v>10.618570999999999</c:v>
                </c:pt>
                <c:pt idx="58031">
                  <c:v>10.622289</c:v>
                </c:pt>
                <c:pt idx="58032">
                  <c:v>10.62829</c:v>
                </c:pt>
                <c:pt idx="58033">
                  <c:v>10.621632999999999</c:v>
                </c:pt>
                <c:pt idx="58034">
                  <c:v>10.629702</c:v>
                </c:pt>
                <c:pt idx="58035">
                  <c:v>10.638915000000001</c:v>
                </c:pt>
                <c:pt idx="58036">
                  <c:v>10.631698999999999</c:v>
                </c:pt>
                <c:pt idx="58037">
                  <c:v>10.626464</c:v>
                </c:pt>
                <c:pt idx="58038">
                  <c:v>10.629807</c:v>
                </c:pt>
                <c:pt idx="58039">
                  <c:v>10.628947</c:v>
                </c:pt>
                <c:pt idx="58040">
                  <c:v>10.626225</c:v>
                </c:pt>
                <c:pt idx="58041">
                  <c:v>10.629125</c:v>
                </c:pt>
                <c:pt idx="58042">
                  <c:v>10.621613</c:v>
                </c:pt>
                <c:pt idx="58043">
                  <c:v>10.618767999999999</c:v>
                </c:pt>
                <c:pt idx="58044">
                  <c:v>10.632009999999999</c:v>
                </c:pt>
                <c:pt idx="58045">
                  <c:v>10.625756000000001</c:v>
                </c:pt>
                <c:pt idx="58046">
                  <c:v>10.615231</c:v>
                </c:pt>
                <c:pt idx="58047">
                  <c:v>10.626628999999999</c:v>
                </c:pt>
                <c:pt idx="58048">
                  <c:v>10.636958999999999</c:v>
                </c:pt>
                <c:pt idx="58049">
                  <c:v>10.63223</c:v>
                </c:pt>
                <c:pt idx="58050">
                  <c:v>10.630784</c:v>
                </c:pt>
                <c:pt idx="58051">
                  <c:v>10.632910000000001</c:v>
                </c:pt>
                <c:pt idx="58052">
                  <c:v>10.626416000000001</c:v>
                </c:pt>
                <c:pt idx="58053">
                  <c:v>10.627416</c:v>
                </c:pt>
                <c:pt idx="58054">
                  <c:v>10.636692999999999</c:v>
                </c:pt>
                <c:pt idx="58055">
                  <c:v>10.636647999999999</c:v>
                </c:pt>
                <c:pt idx="58056">
                  <c:v>10.630497</c:v>
                </c:pt>
                <c:pt idx="58057">
                  <c:v>10.627439000000001</c:v>
                </c:pt>
                <c:pt idx="58058">
                  <c:v>10.631271999999999</c:v>
                </c:pt>
                <c:pt idx="58059">
                  <c:v>10.629941000000001</c:v>
                </c:pt>
                <c:pt idx="58060">
                  <c:v>10.625011000000001</c:v>
                </c:pt>
                <c:pt idx="58061">
                  <c:v>10.625066</c:v>
                </c:pt>
                <c:pt idx="58062">
                  <c:v>10.628779</c:v>
                </c:pt>
                <c:pt idx="58063">
                  <c:v>10.635059</c:v>
                </c:pt>
                <c:pt idx="58064">
                  <c:v>10.625629999999999</c:v>
                </c:pt>
                <c:pt idx="58065">
                  <c:v>10.619285</c:v>
                </c:pt>
                <c:pt idx="58066">
                  <c:v>10.635507</c:v>
                </c:pt>
                <c:pt idx="58067">
                  <c:v>10.635641</c:v>
                </c:pt>
                <c:pt idx="58068">
                  <c:v>10.618437</c:v>
                </c:pt>
                <c:pt idx="58069">
                  <c:v>10.623104</c:v>
                </c:pt>
                <c:pt idx="58070">
                  <c:v>10.636701</c:v>
                </c:pt>
                <c:pt idx="58071">
                  <c:v>10.627262999999999</c:v>
                </c:pt>
                <c:pt idx="58072">
                  <c:v>10.627993</c:v>
                </c:pt>
                <c:pt idx="58073">
                  <c:v>10.640560000000001</c:v>
                </c:pt>
                <c:pt idx="58074">
                  <c:v>10.624114000000001</c:v>
                </c:pt>
                <c:pt idx="58075">
                  <c:v>10.617749</c:v>
                </c:pt>
                <c:pt idx="58076">
                  <c:v>10.640699</c:v>
                </c:pt>
                <c:pt idx="58077">
                  <c:v>10.640261000000001</c:v>
                </c:pt>
                <c:pt idx="58078">
                  <c:v>10.626440000000001</c:v>
                </c:pt>
                <c:pt idx="58079">
                  <c:v>10.634777</c:v>
                </c:pt>
                <c:pt idx="58080">
                  <c:v>10.639003000000001</c:v>
                </c:pt>
                <c:pt idx="58081">
                  <c:v>10.625484</c:v>
                </c:pt>
                <c:pt idx="58082">
                  <c:v>10.632365999999999</c:v>
                </c:pt>
                <c:pt idx="58083">
                  <c:v>10.639163999999999</c:v>
                </c:pt>
                <c:pt idx="58084">
                  <c:v>10.624988999999999</c:v>
                </c:pt>
                <c:pt idx="58085">
                  <c:v>10.628647000000001</c:v>
                </c:pt>
                <c:pt idx="58086">
                  <c:v>10.635840999999999</c:v>
                </c:pt>
                <c:pt idx="58087">
                  <c:v>10.629643</c:v>
                </c:pt>
                <c:pt idx="58088">
                  <c:v>10.636528999999999</c:v>
                </c:pt>
                <c:pt idx="58089">
                  <c:v>10.644425</c:v>
                </c:pt>
                <c:pt idx="58090">
                  <c:v>10.632346</c:v>
                </c:pt>
                <c:pt idx="58091">
                  <c:v>10.627442</c:v>
                </c:pt>
                <c:pt idx="58092">
                  <c:v>10.640734</c:v>
                </c:pt>
                <c:pt idx="58093">
                  <c:v>10.634683000000001</c:v>
                </c:pt>
                <c:pt idx="58094">
                  <c:v>10.624253</c:v>
                </c:pt>
                <c:pt idx="58095">
                  <c:v>10.639754999999999</c:v>
                </c:pt>
                <c:pt idx="58096">
                  <c:v>10.6431</c:v>
                </c:pt>
                <c:pt idx="58097">
                  <c:v>10.625214</c:v>
                </c:pt>
                <c:pt idx="58098">
                  <c:v>10.628034</c:v>
                </c:pt>
                <c:pt idx="58099">
                  <c:v>10.64747</c:v>
                </c:pt>
                <c:pt idx="58100">
                  <c:v>10.643708</c:v>
                </c:pt>
                <c:pt idx="58101">
                  <c:v>10.639958999999999</c:v>
                </c:pt>
                <c:pt idx="58102">
                  <c:v>10.647193</c:v>
                </c:pt>
                <c:pt idx="58103">
                  <c:v>10.634202</c:v>
                </c:pt>
                <c:pt idx="58104">
                  <c:v>10.633198999999999</c:v>
                </c:pt>
                <c:pt idx="58105">
                  <c:v>10.641893</c:v>
                </c:pt>
                <c:pt idx="58106">
                  <c:v>10.623578</c:v>
                </c:pt>
                <c:pt idx="58107">
                  <c:v>10.619096000000001</c:v>
                </c:pt>
                <c:pt idx="58108">
                  <c:v>10.641111</c:v>
                </c:pt>
                <c:pt idx="58109">
                  <c:v>10.644543000000001</c:v>
                </c:pt>
                <c:pt idx="58110">
                  <c:v>10.633462</c:v>
                </c:pt>
                <c:pt idx="58111">
                  <c:v>10.641454</c:v>
                </c:pt>
                <c:pt idx="58112">
                  <c:v>10.644532999999999</c:v>
                </c:pt>
                <c:pt idx="58113">
                  <c:v>10.631288</c:v>
                </c:pt>
                <c:pt idx="58114">
                  <c:v>10.640112999999999</c:v>
                </c:pt>
                <c:pt idx="58115">
                  <c:v>10.647103</c:v>
                </c:pt>
                <c:pt idx="58116">
                  <c:v>10.631555000000001</c:v>
                </c:pt>
                <c:pt idx="58117">
                  <c:v>10.633191999999999</c:v>
                </c:pt>
                <c:pt idx="58118">
                  <c:v>10.643753</c:v>
                </c:pt>
                <c:pt idx="58119">
                  <c:v>10.638210000000001</c:v>
                </c:pt>
                <c:pt idx="58120">
                  <c:v>10.635795999999999</c:v>
                </c:pt>
                <c:pt idx="58121">
                  <c:v>10.646020999999999</c:v>
                </c:pt>
                <c:pt idx="58122">
                  <c:v>10.641750999999999</c:v>
                </c:pt>
                <c:pt idx="58123">
                  <c:v>10.635469000000001</c:v>
                </c:pt>
                <c:pt idx="58124">
                  <c:v>10.645916</c:v>
                </c:pt>
                <c:pt idx="58125">
                  <c:v>10.639255</c:v>
                </c:pt>
                <c:pt idx="58126">
                  <c:v>10.629227</c:v>
                </c:pt>
                <c:pt idx="58127">
                  <c:v>10.640573</c:v>
                </c:pt>
                <c:pt idx="58128">
                  <c:v>10.638977000000001</c:v>
                </c:pt>
                <c:pt idx="58129">
                  <c:v>10.628106000000001</c:v>
                </c:pt>
                <c:pt idx="58130">
                  <c:v>10.639453</c:v>
                </c:pt>
                <c:pt idx="58131">
                  <c:v>10.653449999999999</c:v>
                </c:pt>
                <c:pt idx="58132">
                  <c:v>10.646101</c:v>
                </c:pt>
                <c:pt idx="58133">
                  <c:v>10.642391</c:v>
                </c:pt>
                <c:pt idx="58134">
                  <c:v>10.649285000000001</c:v>
                </c:pt>
                <c:pt idx="58135">
                  <c:v>10.642941</c:v>
                </c:pt>
                <c:pt idx="58136">
                  <c:v>10.644565</c:v>
                </c:pt>
                <c:pt idx="58137">
                  <c:v>10.651111999999999</c:v>
                </c:pt>
                <c:pt idx="58138">
                  <c:v>10.637604</c:v>
                </c:pt>
                <c:pt idx="58139">
                  <c:v>10.634568</c:v>
                </c:pt>
                <c:pt idx="58140">
                  <c:v>10.644831</c:v>
                </c:pt>
                <c:pt idx="58141">
                  <c:v>10.644831</c:v>
                </c:pt>
                <c:pt idx="58142">
                  <c:v>10.642025</c:v>
                </c:pt>
                <c:pt idx="58143">
                  <c:v>10.646616</c:v>
                </c:pt>
                <c:pt idx="58144">
                  <c:v>10.647537</c:v>
                </c:pt>
                <c:pt idx="58145">
                  <c:v>10.643761</c:v>
                </c:pt>
                <c:pt idx="58146">
                  <c:v>10.646435</c:v>
                </c:pt>
                <c:pt idx="58147">
                  <c:v>10.638927000000001</c:v>
                </c:pt>
                <c:pt idx="58148">
                  <c:v>10.629616</c:v>
                </c:pt>
                <c:pt idx="58149">
                  <c:v>10.643855</c:v>
                </c:pt>
                <c:pt idx="58150">
                  <c:v>10.651925</c:v>
                </c:pt>
                <c:pt idx="58151">
                  <c:v>10.642390000000001</c:v>
                </c:pt>
                <c:pt idx="58152">
                  <c:v>10.64053</c:v>
                </c:pt>
                <c:pt idx="58153">
                  <c:v>10.644432</c:v>
                </c:pt>
                <c:pt idx="58154">
                  <c:v>10.640067</c:v>
                </c:pt>
                <c:pt idx="58155">
                  <c:v>10.640034</c:v>
                </c:pt>
                <c:pt idx="58156">
                  <c:v>10.651612</c:v>
                </c:pt>
                <c:pt idx="58157">
                  <c:v>10.653886999999999</c:v>
                </c:pt>
                <c:pt idx="58158">
                  <c:v>10.645994</c:v>
                </c:pt>
                <c:pt idx="58159">
                  <c:v>10.6462</c:v>
                </c:pt>
                <c:pt idx="58160">
                  <c:v>10.649238</c:v>
                </c:pt>
                <c:pt idx="58161">
                  <c:v>10.646782</c:v>
                </c:pt>
                <c:pt idx="58162">
                  <c:v>10.650019</c:v>
                </c:pt>
                <c:pt idx="58163">
                  <c:v>10.647439</c:v>
                </c:pt>
                <c:pt idx="58164">
                  <c:v>10.633634000000001</c:v>
                </c:pt>
                <c:pt idx="58165">
                  <c:v>10.648054999999999</c:v>
                </c:pt>
                <c:pt idx="58166">
                  <c:v>10.658550999999999</c:v>
                </c:pt>
                <c:pt idx="58167">
                  <c:v>10.638401</c:v>
                </c:pt>
                <c:pt idx="58168">
                  <c:v>10.646046</c:v>
                </c:pt>
                <c:pt idx="58169">
                  <c:v>10.660636</c:v>
                </c:pt>
                <c:pt idx="58170">
                  <c:v>10.652653000000001</c:v>
                </c:pt>
                <c:pt idx="58171">
                  <c:v>10.648421000000001</c:v>
                </c:pt>
                <c:pt idx="58172">
                  <c:v>10.649355</c:v>
                </c:pt>
                <c:pt idx="58173">
                  <c:v>10.647793</c:v>
                </c:pt>
                <c:pt idx="58174">
                  <c:v>10.644034</c:v>
                </c:pt>
                <c:pt idx="58175">
                  <c:v>10.646717000000001</c:v>
                </c:pt>
                <c:pt idx="58176">
                  <c:v>10.646418000000001</c:v>
                </c:pt>
                <c:pt idx="58177">
                  <c:v>10.640772999999999</c:v>
                </c:pt>
                <c:pt idx="58178">
                  <c:v>10.646272</c:v>
                </c:pt>
                <c:pt idx="58179">
                  <c:v>10.646083000000001</c:v>
                </c:pt>
                <c:pt idx="58180">
                  <c:v>10.644921999999999</c:v>
                </c:pt>
                <c:pt idx="58181">
                  <c:v>10.653147000000001</c:v>
                </c:pt>
                <c:pt idx="58182">
                  <c:v>10.652806</c:v>
                </c:pt>
                <c:pt idx="58183">
                  <c:v>10.65</c:v>
                </c:pt>
                <c:pt idx="58184">
                  <c:v>10.655697999999999</c:v>
                </c:pt>
                <c:pt idx="58185">
                  <c:v>10.657158000000001</c:v>
                </c:pt>
                <c:pt idx="58186">
                  <c:v>10.647076</c:v>
                </c:pt>
                <c:pt idx="58187">
                  <c:v>10.649403</c:v>
                </c:pt>
                <c:pt idx="58188">
                  <c:v>10.655341</c:v>
                </c:pt>
                <c:pt idx="58189">
                  <c:v>10.642811</c:v>
                </c:pt>
                <c:pt idx="58190">
                  <c:v>10.644582</c:v>
                </c:pt>
                <c:pt idx="58191">
                  <c:v>10.657881</c:v>
                </c:pt>
                <c:pt idx="58192">
                  <c:v>10.651413</c:v>
                </c:pt>
                <c:pt idx="58193">
                  <c:v>10.641733</c:v>
                </c:pt>
                <c:pt idx="58194">
                  <c:v>10.652146</c:v>
                </c:pt>
                <c:pt idx="58195">
                  <c:v>10.65902</c:v>
                </c:pt>
                <c:pt idx="58196">
                  <c:v>10.650027</c:v>
                </c:pt>
                <c:pt idx="58197">
                  <c:v>10.649884999999999</c:v>
                </c:pt>
                <c:pt idx="58198">
                  <c:v>10.653309999999999</c:v>
                </c:pt>
                <c:pt idx="58199">
                  <c:v>10.649525000000001</c:v>
                </c:pt>
                <c:pt idx="58200">
                  <c:v>10.65329</c:v>
                </c:pt>
                <c:pt idx="58201">
                  <c:v>10.652248999999999</c:v>
                </c:pt>
                <c:pt idx="58202">
                  <c:v>10.645963999999999</c:v>
                </c:pt>
                <c:pt idx="58203">
                  <c:v>10.649421</c:v>
                </c:pt>
                <c:pt idx="58204">
                  <c:v>10.65329</c:v>
                </c:pt>
                <c:pt idx="58205">
                  <c:v>10.65113</c:v>
                </c:pt>
                <c:pt idx="58206">
                  <c:v>10.652702</c:v>
                </c:pt>
                <c:pt idx="58207">
                  <c:v>10.668779000000001</c:v>
                </c:pt>
                <c:pt idx="58208">
                  <c:v>10.669244000000001</c:v>
                </c:pt>
                <c:pt idx="58209">
                  <c:v>10.654111</c:v>
                </c:pt>
                <c:pt idx="58210">
                  <c:v>10.652901</c:v>
                </c:pt>
                <c:pt idx="58211">
                  <c:v>10.654222000000001</c:v>
                </c:pt>
                <c:pt idx="58212">
                  <c:v>10.655345000000001</c:v>
                </c:pt>
                <c:pt idx="58213">
                  <c:v>10.665546000000001</c:v>
                </c:pt>
                <c:pt idx="58214">
                  <c:v>10.663197</c:v>
                </c:pt>
                <c:pt idx="58215">
                  <c:v>10.64776</c:v>
                </c:pt>
                <c:pt idx="58216">
                  <c:v>10.65344</c:v>
                </c:pt>
                <c:pt idx="58217">
                  <c:v>10.663228</c:v>
                </c:pt>
                <c:pt idx="58218">
                  <c:v>10.647525999999999</c:v>
                </c:pt>
                <c:pt idx="58219">
                  <c:v>10.645611000000001</c:v>
                </c:pt>
                <c:pt idx="58220">
                  <c:v>10.658607</c:v>
                </c:pt>
                <c:pt idx="58221">
                  <c:v>10.655193000000001</c:v>
                </c:pt>
                <c:pt idx="58222">
                  <c:v>10.654007999999999</c:v>
                </c:pt>
                <c:pt idx="58223">
                  <c:v>10.661217000000001</c:v>
                </c:pt>
                <c:pt idx="58224">
                  <c:v>10.658029000000001</c:v>
                </c:pt>
                <c:pt idx="58225">
                  <c:v>10.655028</c:v>
                </c:pt>
                <c:pt idx="58226">
                  <c:v>10.664123999999999</c:v>
                </c:pt>
                <c:pt idx="58227">
                  <c:v>10.661714</c:v>
                </c:pt>
                <c:pt idx="58228">
                  <c:v>10.650848</c:v>
                </c:pt>
                <c:pt idx="58229">
                  <c:v>10.657806000000001</c:v>
                </c:pt>
                <c:pt idx="58230">
                  <c:v>10.658500999999999</c:v>
                </c:pt>
                <c:pt idx="58231">
                  <c:v>10.652315</c:v>
                </c:pt>
                <c:pt idx="58232">
                  <c:v>10.658028</c:v>
                </c:pt>
                <c:pt idx="58233">
                  <c:v>10.655253</c:v>
                </c:pt>
                <c:pt idx="58234">
                  <c:v>10.649779000000001</c:v>
                </c:pt>
                <c:pt idx="58235">
                  <c:v>10.656411</c:v>
                </c:pt>
                <c:pt idx="58236">
                  <c:v>10.657106000000001</c:v>
                </c:pt>
                <c:pt idx="58237">
                  <c:v>10.645227999999999</c:v>
                </c:pt>
                <c:pt idx="58238">
                  <c:v>10.651592000000001</c:v>
                </c:pt>
                <c:pt idx="58239">
                  <c:v>10.664109</c:v>
                </c:pt>
                <c:pt idx="58240">
                  <c:v>10.656108</c:v>
                </c:pt>
                <c:pt idx="58241">
                  <c:v>10.661797999999999</c:v>
                </c:pt>
                <c:pt idx="58242">
                  <c:v>10.675959000000001</c:v>
                </c:pt>
                <c:pt idx="58243">
                  <c:v>10.671949</c:v>
                </c:pt>
                <c:pt idx="58244">
                  <c:v>10.671212000000001</c:v>
                </c:pt>
                <c:pt idx="58245">
                  <c:v>10.669771000000001</c:v>
                </c:pt>
                <c:pt idx="58246">
                  <c:v>10.655093000000001</c:v>
                </c:pt>
                <c:pt idx="58247">
                  <c:v>10.650594999999999</c:v>
                </c:pt>
                <c:pt idx="58248">
                  <c:v>10.664991000000001</c:v>
                </c:pt>
                <c:pt idx="58249">
                  <c:v>10.666029999999999</c:v>
                </c:pt>
                <c:pt idx="58250">
                  <c:v>10.653779999999999</c:v>
                </c:pt>
                <c:pt idx="58251">
                  <c:v>10.663328</c:v>
                </c:pt>
                <c:pt idx="58252">
                  <c:v>10.672959000000001</c:v>
                </c:pt>
                <c:pt idx="58253">
                  <c:v>10.664387</c:v>
                </c:pt>
                <c:pt idx="58254">
                  <c:v>10.657693</c:v>
                </c:pt>
                <c:pt idx="58255">
                  <c:v>10.661856</c:v>
                </c:pt>
                <c:pt idx="58256">
                  <c:v>10.661258999999999</c:v>
                </c:pt>
                <c:pt idx="58257">
                  <c:v>10.653597</c:v>
                </c:pt>
                <c:pt idx="58258">
                  <c:v>10.659621</c:v>
                </c:pt>
                <c:pt idx="58259">
                  <c:v>10.659530999999999</c:v>
                </c:pt>
                <c:pt idx="58260">
                  <c:v>10.651254</c:v>
                </c:pt>
                <c:pt idx="58261">
                  <c:v>10.664654000000001</c:v>
                </c:pt>
                <c:pt idx="58262">
                  <c:v>10.669589999999999</c:v>
                </c:pt>
                <c:pt idx="58263">
                  <c:v>10.657192</c:v>
                </c:pt>
                <c:pt idx="58264">
                  <c:v>10.659856</c:v>
                </c:pt>
                <c:pt idx="58265">
                  <c:v>10.663207</c:v>
                </c:pt>
                <c:pt idx="58266">
                  <c:v>10.652972</c:v>
                </c:pt>
                <c:pt idx="58267">
                  <c:v>10.662160999999999</c:v>
                </c:pt>
                <c:pt idx="58268">
                  <c:v>10.677588999999999</c:v>
                </c:pt>
                <c:pt idx="58269">
                  <c:v>10.666876</c:v>
                </c:pt>
                <c:pt idx="58270">
                  <c:v>10.666275000000001</c:v>
                </c:pt>
                <c:pt idx="58271">
                  <c:v>10.672986</c:v>
                </c:pt>
                <c:pt idx="58272">
                  <c:v>10.660313</c:v>
                </c:pt>
                <c:pt idx="58273">
                  <c:v>10.659869</c:v>
                </c:pt>
                <c:pt idx="58274">
                  <c:v>10.666466</c:v>
                </c:pt>
                <c:pt idx="58275">
                  <c:v>10.660499</c:v>
                </c:pt>
                <c:pt idx="58276">
                  <c:v>10.660769</c:v>
                </c:pt>
                <c:pt idx="58277">
                  <c:v>10.666581000000001</c:v>
                </c:pt>
                <c:pt idx="58278">
                  <c:v>10.667272000000001</c:v>
                </c:pt>
                <c:pt idx="58279">
                  <c:v>10.667341</c:v>
                </c:pt>
                <c:pt idx="58280">
                  <c:v>10.67295</c:v>
                </c:pt>
                <c:pt idx="58281">
                  <c:v>10.663622999999999</c:v>
                </c:pt>
                <c:pt idx="58282">
                  <c:v>10.65358</c:v>
                </c:pt>
                <c:pt idx="58283">
                  <c:v>10.672832</c:v>
                </c:pt>
                <c:pt idx="58284">
                  <c:v>10.677358999999999</c:v>
                </c:pt>
                <c:pt idx="58285">
                  <c:v>10.662841999999999</c:v>
                </c:pt>
                <c:pt idx="58286">
                  <c:v>10.663204</c:v>
                </c:pt>
                <c:pt idx="58287">
                  <c:v>10.669905999999999</c:v>
                </c:pt>
                <c:pt idx="58288">
                  <c:v>10.671999</c:v>
                </c:pt>
                <c:pt idx="58289">
                  <c:v>10.670349999999999</c:v>
                </c:pt>
                <c:pt idx="58290">
                  <c:v>10.671023999999999</c:v>
                </c:pt>
                <c:pt idx="58291">
                  <c:v>10.669922</c:v>
                </c:pt>
                <c:pt idx="58292">
                  <c:v>10.668462999999999</c:v>
                </c:pt>
                <c:pt idx="58293">
                  <c:v>10.670527999999999</c:v>
                </c:pt>
                <c:pt idx="58294">
                  <c:v>10.664733999999999</c:v>
                </c:pt>
                <c:pt idx="58295">
                  <c:v>10.662502</c:v>
                </c:pt>
                <c:pt idx="58296">
                  <c:v>10.671433</c:v>
                </c:pt>
                <c:pt idx="58297">
                  <c:v>10.670301</c:v>
                </c:pt>
                <c:pt idx="58298">
                  <c:v>10.662710000000001</c:v>
                </c:pt>
                <c:pt idx="58299">
                  <c:v>10.666777</c:v>
                </c:pt>
                <c:pt idx="58300">
                  <c:v>10.669931999999999</c:v>
                </c:pt>
                <c:pt idx="58301">
                  <c:v>10.665801999999999</c:v>
                </c:pt>
                <c:pt idx="58302">
                  <c:v>10.670147</c:v>
                </c:pt>
                <c:pt idx="58303">
                  <c:v>10.670311</c:v>
                </c:pt>
                <c:pt idx="58304">
                  <c:v>10.665737</c:v>
                </c:pt>
                <c:pt idx="58305">
                  <c:v>10.672554999999999</c:v>
                </c:pt>
                <c:pt idx="58306">
                  <c:v>10.671644000000001</c:v>
                </c:pt>
                <c:pt idx="58307">
                  <c:v>10.661301</c:v>
                </c:pt>
                <c:pt idx="58308">
                  <c:v>10.662006999999999</c:v>
                </c:pt>
                <c:pt idx="58309">
                  <c:v>10.673356</c:v>
                </c:pt>
                <c:pt idx="58310">
                  <c:v>10.677141000000001</c:v>
                </c:pt>
                <c:pt idx="58311">
                  <c:v>10.673926</c:v>
                </c:pt>
                <c:pt idx="58312">
                  <c:v>10.679482</c:v>
                </c:pt>
                <c:pt idx="58313">
                  <c:v>10.675288</c:v>
                </c:pt>
                <c:pt idx="58314">
                  <c:v>10.668564</c:v>
                </c:pt>
                <c:pt idx="58315">
                  <c:v>10.676562000000001</c:v>
                </c:pt>
                <c:pt idx="58316">
                  <c:v>10.675748</c:v>
                </c:pt>
                <c:pt idx="58317">
                  <c:v>10.667042</c:v>
                </c:pt>
                <c:pt idx="58318">
                  <c:v>10.668986</c:v>
                </c:pt>
                <c:pt idx="58319">
                  <c:v>10.673185</c:v>
                </c:pt>
                <c:pt idx="58320">
                  <c:v>10.673899</c:v>
                </c:pt>
                <c:pt idx="58321">
                  <c:v>10.675623999999999</c:v>
                </c:pt>
                <c:pt idx="58322">
                  <c:v>10.673391000000001</c:v>
                </c:pt>
                <c:pt idx="58323">
                  <c:v>10.66649</c:v>
                </c:pt>
                <c:pt idx="58324">
                  <c:v>10.671799</c:v>
                </c:pt>
                <c:pt idx="58325">
                  <c:v>10.674443</c:v>
                </c:pt>
                <c:pt idx="58326">
                  <c:v>10.668804</c:v>
                </c:pt>
                <c:pt idx="58327">
                  <c:v>10.6754</c:v>
                </c:pt>
                <c:pt idx="58328">
                  <c:v>10.680721999999999</c:v>
                </c:pt>
                <c:pt idx="58329">
                  <c:v>10.676893</c:v>
                </c:pt>
                <c:pt idx="58330">
                  <c:v>10.673840999999999</c:v>
                </c:pt>
                <c:pt idx="58331">
                  <c:v>10.674523000000001</c:v>
                </c:pt>
                <c:pt idx="58332">
                  <c:v>10.673087000000001</c:v>
                </c:pt>
                <c:pt idx="58333">
                  <c:v>10.670593</c:v>
                </c:pt>
                <c:pt idx="58334">
                  <c:v>10.676982000000001</c:v>
                </c:pt>
                <c:pt idx="58335">
                  <c:v>10.679404</c:v>
                </c:pt>
                <c:pt idx="58336">
                  <c:v>10.674602</c:v>
                </c:pt>
                <c:pt idx="58337">
                  <c:v>10.675564</c:v>
                </c:pt>
                <c:pt idx="58338">
                  <c:v>10.674709</c:v>
                </c:pt>
                <c:pt idx="58339">
                  <c:v>10.674136000000001</c:v>
                </c:pt>
                <c:pt idx="58340">
                  <c:v>10.678213</c:v>
                </c:pt>
                <c:pt idx="58341">
                  <c:v>10.679978</c:v>
                </c:pt>
                <c:pt idx="58342">
                  <c:v>10.674097</c:v>
                </c:pt>
                <c:pt idx="58343">
                  <c:v>10.674585</c:v>
                </c:pt>
                <c:pt idx="58344">
                  <c:v>10.682755999999999</c:v>
                </c:pt>
                <c:pt idx="58345">
                  <c:v>10.675725</c:v>
                </c:pt>
                <c:pt idx="58346">
                  <c:v>10.669449999999999</c:v>
                </c:pt>
                <c:pt idx="58347">
                  <c:v>10.677669</c:v>
                </c:pt>
                <c:pt idx="58348">
                  <c:v>10.676904</c:v>
                </c:pt>
                <c:pt idx="58349">
                  <c:v>10.671329999999999</c:v>
                </c:pt>
                <c:pt idx="58350">
                  <c:v>10.679546</c:v>
                </c:pt>
                <c:pt idx="58351">
                  <c:v>10.687340000000001</c:v>
                </c:pt>
                <c:pt idx="58352">
                  <c:v>10.676849000000001</c:v>
                </c:pt>
                <c:pt idx="58353">
                  <c:v>10.679361999999999</c:v>
                </c:pt>
                <c:pt idx="58354">
                  <c:v>10.688650000000001</c:v>
                </c:pt>
                <c:pt idx="58355">
                  <c:v>10.677899999999999</c:v>
                </c:pt>
                <c:pt idx="58356">
                  <c:v>10.680517999999999</c:v>
                </c:pt>
                <c:pt idx="58357">
                  <c:v>10.690844999999999</c:v>
                </c:pt>
                <c:pt idx="58358">
                  <c:v>10.680472</c:v>
                </c:pt>
                <c:pt idx="58359">
                  <c:v>10.671578999999999</c:v>
                </c:pt>
                <c:pt idx="58360">
                  <c:v>10.676828</c:v>
                </c:pt>
                <c:pt idx="58361">
                  <c:v>10.677244999999999</c:v>
                </c:pt>
                <c:pt idx="58362">
                  <c:v>10.671239</c:v>
                </c:pt>
                <c:pt idx="58363">
                  <c:v>10.678231</c:v>
                </c:pt>
                <c:pt idx="58364">
                  <c:v>10.678894</c:v>
                </c:pt>
                <c:pt idx="58365">
                  <c:v>10.674963999999999</c:v>
                </c:pt>
                <c:pt idx="58366">
                  <c:v>10.682967</c:v>
                </c:pt>
                <c:pt idx="58367">
                  <c:v>10.681238</c:v>
                </c:pt>
                <c:pt idx="58368">
                  <c:v>10.677474999999999</c:v>
                </c:pt>
                <c:pt idx="58369">
                  <c:v>10.685615</c:v>
                </c:pt>
                <c:pt idx="58370">
                  <c:v>10.684388</c:v>
                </c:pt>
                <c:pt idx="58371">
                  <c:v>10.673017</c:v>
                </c:pt>
                <c:pt idx="58372">
                  <c:v>10.677011</c:v>
                </c:pt>
                <c:pt idx="58373">
                  <c:v>10.689693</c:v>
                </c:pt>
                <c:pt idx="58374">
                  <c:v>10.687407</c:v>
                </c:pt>
                <c:pt idx="58375">
                  <c:v>10.688950999999999</c:v>
                </c:pt>
                <c:pt idx="58376">
                  <c:v>10.691641000000001</c:v>
                </c:pt>
                <c:pt idx="58377">
                  <c:v>10.679698</c:v>
                </c:pt>
                <c:pt idx="58378">
                  <c:v>10.677362</c:v>
                </c:pt>
                <c:pt idx="58379">
                  <c:v>10.678746</c:v>
                </c:pt>
                <c:pt idx="58380">
                  <c:v>10.673774999999999</c:v>
                </c:pt>
                <c:pt idx="58381">
                  <c:v>10.675172</c:v>
                </c:pt>
                <c:pt idx="58382">
                  <c:v>10.681994</c:v>
                </c:pt>
                <c:pt idx="58383">
                  <c:v>10.680161</c:v>
                </c:pt>
                <c:pt idx="58384">
                  <c:v>10.674049</c:v>
                </c:pt>
                <c:pt idx="58385">
                  <c:v>10.685639999999999</c:v>
                </c:pt>
                <c:pt idx="58386">
                  <c:v>10.691979</c:v>
                </c:pt>
                <c:pt idx="58387">
                  <c:v>10.686859999999999</c:v>
                </c:pt>
                <c:pt idx="58388">
                  <c:v>10.690874000000001</c:v>
                </c:pt>
                <c:pt idx="58389">
                  <c:v>10.690916</c:v>
                </c:pt>
                <c:pt idx="58390">
                  <c:v>10.688276</c:v>
                </c:pt>
                <c:pt idx="58391">
                  <c:v>10.689228999999999</c:v>
                </c:pt>
                <c:pt idx="58392">
                  <c:v>10.688095000000001</c:v>
                </c:pt>
                <c:pt idx="58393">
                  <c:v>10.677986000000001</c:v>
                </c:pt>
                <c:pt idx="58394">
                  <c:v>10.674243000000001</c:v>
                </c:pt>
                <c:pt idx="58395">
                  <c:v>10.689296000000001</c:v>
                </c:pt>
                <c:pt idx="58396">
                  <c:v>10.694205</c:v>
                </c:pt>
                <c:pt idx="58397">
                  <c:v>10.689192</c:v>
                </c:pt>
                <c:pt idx="58398">
                  <c:v>10.685946</c:v>
                </c:pt>
                <c:pt idx="58399">
                  <c:v>10.685172</c:v>
                </c:pt>
                <c:pt idx="58400">
                  <c:v>10.690094999999999</c:v>
                </c:pt>
                <c:pt idx="58401">
                  <c:v>10.687593</c:v>
                </c:pt>
                <c:pt idx="58402">
                  <c:v>10.682414</c:v>
                </c:pt>
                <c:pt idx="58403">
                  <c:v>10.677992</c:v>
                </c:pt>
                <c:pt idx="58404">
                  <c:v>10.681295</c:v>
                </c:pt>
                <c:pt idx="58405">
                  <c:v>10.693148000000001</c:v>
                </c:pt>
                <c:pt idx="58406">
                  <c:v>10.689750999999999</c:v>
                </c:pt>
                <c:pt idx="58407">
                  <c:v>10.686518</c:v>
                </c:pt>
                <c:pt idx="58408">
                  <c:v>10.691007000000001</c:v>
                </c:pt>
                <c:pt idx="58409">
                  <c:v>10.685184</c:v>
                </c:pt>
                <c:pt idx="58410">
                  <c:v>10.680294</c:v>
                </c:pt>
                <c:pt idx="58411">
                  <c:v>10.683571000000001</c:v>
                </c:pt>
                <c:pt idx="58412">
                  <c:v>10.682473</c:v>
                </c:pt>
                <c:pt idx="58413">
                  <c:v>10.685483</c:v>
                </c:pt>
                <c:pt idx="58414">
                  <c:v>10.699590000000001</c:v>
                </c:pt>
                <c:pt idx="58415">
                  <c:v>10.70167</c:v>
                </c:pt>
                <c:pt idx="58416">
                  <c:v>10.695354999999999</c:v>
                </c:pt>
                <c:pt idx="58417">
                  <c:v>10.694269</c:v>
                </c:pt>
                <c:pt idx="58418">
                  <c:v>10.687436999999999</c:v>
                </c:pt>
                <c:pt idx="58419">
                  <c:v>10.679024</c:v>
                </c:pt>
                <c:pt idx="58420">
                  <c:v>10.680523000000001</c:v>
                </c:pt>
                <c:pt idx="58421">
                  <c:v>10.687835</c:v>
                </c:pt>
                <c:pt idx="58422">
                  <c:v>10.686847999999999</c:v>
                </c:pt>
                <c:pt idx="58423">
                  <c:v>10.680216</c:v>
                </c:pt>
                <c:pt idx="58424">
                  <c:v>10.684711</c:v>
                </c:pt>
                <c:pt idx="58425">
                  <c:v>10.691405</c:v>
                </c:pt>
                <c:pt idx="58426">
                  <c:v>10.69562</c:v>
                </c:pt>
                <c:pt idx="58427">
                  <c:v>10.69796</c:v>
                </c:pt>
                <c:pt idx="58428">
                  <c:v>10.691369</c:v>
                </c:pt>
                <c:pt idx="58429">
                  <c:v>10.688186999999999</c:v>
                </c:pt>
                <c:pt idx="58430">
                  <c:v>10.692591999999999</c:v>
                </c:pt>
                <c:pt idx="58431">
                  <c:v>10.693495</c:v>
                </c:pt>
                <c:pt idx="58432">
                  <c:v>10.692603</c:v>
                </c:pt>
                <c:pt idx="58433">
                  <c:v>10.698171</c:v>
                </c:pt>
                <c:pt idx="58434">
                  <c:v>10.700645</c:v>
                </c:pt>
                <c:pt idx="58435">
                  <c:v>10.693724</c:v>
                </c:pt>
                <c:pt idx="58436">
                  <c:v>10.690619999999999</c:v>
                </c:pt>
                <c:pt idx="58437">
                  <c:v>10.692717</c:v>
                </c:pt>
                <c:pt idx="58438">
                  <c:v>10.695364</c:v>
                </c:pt>
                <c:pt idx="58439">
                  <c:v>10.697585999999999</c:v>
                </c:pt>
                <c:pt idx="58440">
                  <c:v>10.690302000000001</c:v>
                </c:pt>
                <c:pt idx="58441">
                  <c:v>10.681918</c:v>
                </c:pt>
                <c:pt idx="58442">
                  <c:v>10.688753</c:v>
                </c:pt>
                <c:pt idx="58443">
                  <c:v>10.692731999999999</c:v>
                </c:pt>
                <c:pt idx="58444">
                  <c:v>10.680068</c:v>
                </c:pt>
                <c:pt idx="58445">
                  <c:v>10.677225999999999</c:v>
                </c:pt>
                <c:pt idx="58446">
                  <c:v>10.698691999999999</c:v>
                </c:pt>
                <c:pt idx="58447">
                  <c:v>10.701219</c:v>
                </c:pt>
                <c:pt idx="58448">
                  <c:v>10.687730999999999</c:v>
                </c:pt>
                <c:pt idx="58449">
                  <c:v>10.696702</c:v>
                </c:pt>
                <c:pt idx="58450">
                  <c:v>10.701544</c:v>
                </c:pt>
                <c:pt idx="58451">
                  <c:v>10.695512000000001</c:v>
                </c:pt>
                <c:pt idx="58452">
                  <c:v>10.696775000000001</c:v>
                </c:pt>
                <c:pt idx="58453">
                  <c:v>10.701449999999999</c:v>
                </c:pt>
                <c:pt idx="58454">
                  <c:v>10.704269</c:v>
                </c:pt>
                <c:pt idx="58455">
                  <c:v>10.701514</c:v>
                </c:pt>
                <c:pt idx="58456">
                  <c:v>10.695850999999999</c:v>
                </c:pt>
                <c:pt idx="58457">
                  <c:v>10.695176</c:v>
                </c:pt>
                <c:pt idx="58458">
                  <c:v>10.705429000000001</c:v>
                </c:pt>
                <c:pt idx="58459">
                  <c:v>10.702734</c:v>
                </c:pt>
                <c:pt idx="58460">
                  <c:v>10.687972</c:v>
                </c:pt>
                <c:pt idx="58461">
                  <c:v>10.693619</c:v>
                </c:pt>
                <c:pt idx="58462">
                  <c:v>10.698226</c:v>
                </c:pt>
                <c:pt idx="58463">
                  <c:v>10.688666</c:v>
                </c:pt>
                <c:pt idx="58464">
                  <c:v>10.690078</c:v>
                </c:pt>
                <c:pt idx="58465">
                  <c:v>10.698733000000001</c:v>
                </c:pt>
                <c:pt idx="58466">
                  <c:v>10.691867</c:v>
                </c:pt>
                <c:pt idx="58467">
                  <c:v>10.683133</c:v>
                </c:pt>
                <c:pt idx="58468">
                  <c:v>10.697858</c:v>
                </c:pt>
                <c:pt idx="58469">
                  <c:v>10.703033</c:v>
                </c:pt>
                <c:pt idx="58470">
                  <c:v>10.687965</c:v>
                </c:pt>
                <c:pt idx="58471">
                  <c:v>10.692378</c:v>
                </c:pt>
                <c:pt idx="58472">
                  <c:v>10.701222</c:v>
                </c:pt>
                <c:pt idx="58473">
                  <c:v>10.698283999999999</c:v>
                </c:pt>
                <c:pt idx="58474">
                  <c:v>10.700813</c:v>
                </c:pt>
                <c:pt idx="58475">
                  <c:v>10.702596</c:v>
                </c:pt>
                <c:pt idx="58476">
                  <c:v>10.696717</c:v>
                </c:pt>
                <c:pt idx="58477">
                  <c:v>10.705233</c:v>
                </c:pt>
                <c:pt idx="58478">
                  <c:v>10.712</c:v>
                </c:pt>
                <c:pt idx="58479">
                  <c:v>10.697334</c:v>
                </c:pt>
                <c:pt idx="58480">
                  <c:v>10.697315</c:v>
                </c:pt>
                <c:pt idx="58481">
                  <c:v>10.702093</c:v>
                </c:pt>
                <c:pt idx="58482">
                  <c:v>10.693149</c:v>
                </c:pt>
                <c:pt idx="58483">
                  <c:v>10.694222</c:v>
                </c:pt>
                <c:pt idx="58484">
                  <c:v>10.699099</c:v>
                </c:pt>
                <c:pt idx="58485">
                  <c:v>10.704416</c:v>
                </c:pt>
                <c:pt idx="58486">
                  <c:v>10.704067</c:v>
                </c:pt>
                <c:pt idx="58487">
                  <c:v>10.697713</c:v>
                </c:pt>
                <c:pt idx="58488">
                  <c:v>10.703443</c:v>
                </c:pt>
                <c:pt idx="58489">
                  <c:v>10.707815</c:v>
                </c:pt>
                <c:pt idx="58490">
                  <c:v>10.705059</c:v>
                </c:pt>
                <c:pt idx="58491">
                  <c:v>10.699711000000001</c:v>
                </c:pt>
                <c:pt idx="58492">
                  <c:v>10.693493999999999</c:v>
                </c:pt>
                <c:pt idx="58493">
                  <c:v>10.69576</c:v>
                </c:pt>
                <c:pt idx="58494">
                  <c:v>10.702029</c:v>
                </c:pt>
                <c:pt idx="58495">
                  <c:v>10.700123</c:v>
                </c:pt>
                <c:pt idx="58496">
                  <c:v>10.699023</c:v>
                </c:pt>
                <c:pt idx="58497">
                  <c:v>10.704812</c:v>
                </c:pt>
                <c:pt idx="58498">
                  <c:v>10.705037000000001</c:v>
                </c:pt>
                <c:pt idx="58499">
                  <c:v>10.700842</c:v>
                </c:pt>
                <c:pt idx="58500">
                  <c:v>10.70252</c:v>
                </c:pt>
                <c:pt idx="58501">
                  <c:v>10.699006000000001</c:v>
                </c:pt>
                <c:pt idx="58502">
                  <c:v>10.695815</c:v>
                </c:pt>
                <c:pt idx="58503">
                  <c:v>10.699506</c:v>
                </c:pt>
                <c:pt idx="58504">
                  <c:v>10.701074999999999</c:v>
                </c:pt>
                <c:pt idx="58505">
                  <c:v>10.701117</c:v>
                </c:pt>
                <c:pt idx="58506">
                  <c:v>10.699047999999999</c:v>
                </c:pt>
                <c:pt idx="58507">
                  <c:v>10.699109</c:v>
                </c:pt>
                <c:pt idx="58508">
                  <c:v>10.701264</c:v>
                </c:pt>
                <c:pt idx="58509">
                  <c:v>10.706604</c:v>
                </c:pt>
                <c:pt idx="58510">
                  <c:v>10.71396</c:v>
                </c:pt>
                <c:pt idx="58511">
                  <c:v>10.709927</c:v>
                </c:pt>
                <c:pt idx="58512">
                  <c:v>10.708583000000001</c:v>
                </c:pt>
                <c:pt idx="58513">
                  <c:v>10.713717000000001</c:v>
                </c:pt>
                <c:pt idx="58514">
                  <c:v>10.713798000000001</c:v>
                </c:pt>
                <c:pt idx="58515">
                  <c:v>10.710641000000001</c:v>
                </c:pt>
                <c:pt idx="58516">
                  <c:v>10.704667000000001</c:v>
                </c:pt>
                <c:pt idx="58517">
                  <c:v>10.698596999999999</c:v>
                </c:pt>
                <c:pt idx="58518">
                  <c:v>10.698874</c:v>
                </c:pt>
                <c:pt idx="58519">
                  <c:v>10.709643</c:v>
                </c:pt>
                <c:pt idx="58520">
                  <c:v>10.711182000000001</c:v>
                </c:pt>
                <c:pt idx="58521">
                  <c:v>10.702170000000001</c:v>
                </c:pt>
                <c:pt idx="58522">
                  <c:v>10.705952</c:v>
                </c:pt>
                <c:pt idx="58523">
                  <c:v>10.708976</c:v>
                </c:pt>
                <c:pt idx="58524">
                  <c:v>10.709562</c:v>
                </c:pt>
                <c:pt idx="58525">
                  <c:v>10.711181</c:v>
                </c:pt>
                <c:pt idx="58526">
                  <c:v>10.704371</c:v>
                </c:pt>
                <c:pt idx="58527">
                  <c:v>10.701567000000001</c:v>
                </c:pt>
                <c:pt idx="58528">
                  <c:v>10.702106000000001</c:v>
                </c:pt>
                <c:pt idx="58529">
                  <c:v>10.70144</c:v>
                </c:pt>
                <c:pt idx="58530">
                  <c:v>10.700422</c:v>
                </c:pt>
                <c:pt idx="58531">
                  <c:v>10.707444000000001</c:v>
                </c:pt>
                <c:pt idx="58532">
                  <c:v>10.715329000000001</c:v>
                </c:pt>
                <c:pt idx="58533">
                  <c:v>10.711422000000001</c:v>
                </c:pt>
                <c:pt idx="58534">
                  <c:v>10.711236</c:v>
                </c:pt>
                <c:pt idx="58535">
                  <c:v>10.711626000000001</c:v>
                </c:pt>
                <c:pt idx="58536">
                  <c:v>10.708636</c:v>
                </c:pt>
                <c:pt idx="58537">
                  <c:v>10.710008999999999</c:v>
                </c:pt>
                <c:pt idx="58538">
                  <c:v>10.707193999999999</c:v>
                </c:pt>
                <c:pt idx="58539">
                  <c:v>10.702563</c:v>
                </c:pt>
                <c:pt idx="58540">
                  <c:v>10.702197999999999</c:v>
                </c:pt>
                <c:pt idx="58541">
                  <c:v>10.709619</c:v>
                </c:pt>
                <c:pt idx="58542">
                  <c:v>10.713825999999999</c:v>
                </c:pt>
                <c:pt idx="58543">
                  <c:v>10.707817</c:v>
                </c:pt>
                <c:pt idx="58544">
                  <c:v>10.709737000000001</c:v>
                </c:pt>
                <c:pt idx="58545">
                  <c:v>10.709934000000001</c:v>
                </c:pt>
                <c:pt idx="58546">
                  <c:v>10.700521</c:v>
                </c:pt>
                <c:pt idx="58547">
                  <c:v>10.700438</c:v>
                </c:pt>
                <c:pt idx="58548">
                  <c:v>10.712870000000001</c:v>
                </c:pt>
                <c:pt idx="58549">
                  <c:v>10.725179000000001</c:v>
                </c:pt>
                <c:pt idx="58550">
                  <c:v>10.730231</c:v>
                </c:pt>
                <c:pt idx="58551">
                  <c:v>10.723058999999999</c:v>
                </c:pt>
                <c:pt idx="58552">
                  <c:v>10.703859</c:v>
                </c:pt>
                <c:pt idx="58553">
                  <c:v>10.701307</c:v>
                </c:pt>
                <c:pt idx="58554">
                  <c:v>10.711881999999999</c:v>
                </c:pt>
                <c:pt idx="58555">
                  <c:v>10.705743</c:v>
                </c:pt>
                <c:pt idx="58556">
                  <c:v>10.707265</c:v>
                </c:pt>
                <c:pt idx="58557">
                  <c:v>10.720696</c:v>
                </c:pt>
                <c:pt idx="58558">
                  <c:v>10.717449999999999</c:v>
                </c:pt>
                <c:pt idx="58559">
                  <c:v>10.714475999999999</c:v>
                </c:pt>
                <c:pt idx="58560">
                  <c:v>10.7234</c:v>
                </c:pt>
                <c:pt idx="58561">
                  <c:v>10.720247000000001</c:v>
                </c:pt>
                <c:pt idx="58562">
                  <c:v>10.712941000000001</c:v>
                </c:pt>
                <c:pt idx="58563">
                  <c:v>10.720718</c:v>
                </c:pt>
                <c:pt idx="58564">
                  <c:v>10.715175</c:v>
                </c:pt>
                <c:pt idx="58565">
                  <c:v>10.699358999999999</c:v>
                </c:pt>
                <c:pt idx="58566">
                  <c:v>10.705681999999999</c:v>
                </c:pt>
                <c:pt idx="58567">
                  <c:v>10.708181</c:v>
                </c:pt>
                <c:pt idx="58568">
                  <c:v>10.703193000000001</c:v>
                </c:pt>
                <c:pt idx="58569">
                  <c:v>10.711827</c:v>
                </c:pt>
                <c:pt idx="58570">
                  <c:v>10.713015</c:v>
                </c:pt>
                <c:pt idx="58571">
                  <c:v>10.708353000000001</c:v>
                </c:pt>
                <c:pt idx="58572">
                  <c:v>10.718146000000001</c:v>
                </c:pt>
                <c:pt idx="58573">
                  <c:v>10.723463000000001</c:v>
                </c:pt>
                <c:pt idx="58574">
                  <c:v>10.711926999999999</c:v>
                </c:pt>
                <c:pt idx="58575">
                  <c:v>10.706484</c:v>
                </c:pt>
                <c:pt idx="58576">
                  <c:v>10.714804000000001</c:v>
                </c:pt>
                <c:pt idx="58577">
                  <c:v>10.713589000000001</c:v>
                </c:pt>
                <c:pt idx="58578">
                  <c:v>10.710119000000001</c:v>
                </c:pt>
                <c:pt idx="58579">
                  <c:v>10.714480999999999</c:v>
                </c:pt>
                <c:pt idx="58580">
                  <c:v>10.717556</c:v>
                </c:pt>
                <c:pt idx="58581">
                  <c:v>10.716915</c:v>
                </c:pt>
                <c:pt idx="58582">
                  <c:v>10.718842</c:v>
                </c:pt>
                <c:pt idx="58583">
                  <c:v>10.721869</c:v>
                </c:pt>
                <c:pt idx="58584">
                  <c:v>10.718982</c:v>
                </c:pt>
                <c:pt idx="58585">
                  <c:v>10.724368</c:v>
                </c:pt>
                <c:pt idx="58586">
                  <c:v>10.721144000000001</c:v>
                </c:pt>
                <c:pt idx="58587">
                  <c:v>10.706557999999999</c:v>
                </c:pt>
                <c:pt idx="58588">
                  <c:v>10.714105</c:v>
                </c:pt>
                <c:pt idx="58589">
                  <c:v>10.718928</c:v>
                </c:pt>
                <c:pt idx="58590">
                  <c:v>10.716863999999999</c:v>
                </c:pt>
                <c:pt idx="58591">
                  <c:v>10.724513</c:v>
                </c:pt>
                <c:pt idx="58592">
                  <c:v>10.720302</c:v>
                </c:pt>
                <c:pt idx="58593">
                  <c:v>10.715335</c:v>
                </c:pt>
                <c:pt idx="58594">
                  <c:v>10.723103999999999</c:v>
                </c:pt>
                <c:pt idx="58595">
                  <c:v>10.723224999999999</c:v>
                </c:pt>
                <c:pt idx="58596">
                  <c:v>10.711550000000001</c:v>
                </c:pt>
                <c:pt idx="58597">
                  <c:v>10.713322</c:v>
                </c:pt>
                <c:pt idx="58598">
                  <c:v>10.728436</c:v>
                </c:pt>
                <c:pt idx="58599">
                  <c:v>10.723143</c:v>
                </c:pt>
                <c:pt idx="58600">
                  <c:v>10.711709000000001</c:v>
                </c:pt>
                <c:pt idx="58601">
                  <c:v>10.715775000000001</c:v>
                </c:pt>
                <c:pt idx="58602">
                  <c:v>10.718491999999999</c:v>
                </c:pt>
                <c:pt idx="58603">
                  <c:v>10.714574000000001</c:v>
                </c:pt>
                <c:pt idx="58604">
                  <c:v>10.713856</c:v>
                </c:pt>
                <c:pt idx="58605">
                  <c:v>10.720248</c:v>
                </c:pt>
                <c:pt idx="58606">
                  <c:v>10.723868</c:v>
                </c:pt>
                <c:pt idx="58607">
                  <c:v>10.726324</c:v>
                </c:pt>
                <c:pt idx="58608">
                  <c:v>10.727296000000001</c:v>
                </c:pt>
                <c:pt idx="58609">
                  <c:v>10.723981999999999</c:v>
                </c:pt>
                <c:pt idx="58610">
                  <c:v>10.727385</c:v>
                </c:pt>
                <c:pt idx="58611">
                  <c:v>10.722386</c:v>
                </c:pt>
                <c:pt idx="58612">
                  <c:v>10.713438</c:v>
                </c:pt>
                <c:pt idx="58613">
                  <c:v>10.716371000000001</c:v>
                </c:pt>
                <c:pt idx="58614">
                  <c:v>10.722319000000001</c:v>
                </c:pt>
                <c:pt idx="58615">
                  <c:v>10.722683999999999</c:v>
                </c:pt>
                <c:pt idx="58616">
                  <c:v>10.718676</c:v>
                </c:pt>
                <c:pt idx="58617">
                  <c:v>10.727779</c:v>
                </c:pt>
                <c:pt idx="58618">
                  <c:v>10.726801</c:v>
                </c:pt>
                <c:pt idx="58619">
                  <c:v>10.717138</c:v>
                </c:pt>
                <c:pt idx="58620">
                  <c:v>10.728306999999999</c:v>
                </c:pt>
                <c:pt idx="58621">
                  <c:v>10.730629</c:v>
                </c:pt>
                <c:pt idx="58622">
                  <c:v>10.7242</c:v>
                </c:pt>
                <c:pt idx="58623">
                  <c:v>10.736126000000001</c:v>
                </c:pt>
                <c:pt idx="58624">
                  <c:v>10.735324</c:v>
                </c:pt>
                <c:pt idx="58625">
                  <c:v>10.716856999999999</c:v>
                </c:pt>
                <c:pt idx="58626">
                  <c:v>10.715572999999999</c:v>
                </c:pt>
                <c:pt idx="58627">
                  <c:v>10.720413000000001</c:v>
                </c:pt>
                <c:pt idx="58628">
                  <c:v>10.714650000000001</c:v>
                </c:pt>
                <c:pt idx="58629">
                  <c:v>10.719659</c:v>
                </c:pt>
                <c:pt idx="58630">
                  <c:v>10.723793000000001</c:v>
                </c:pt>
                <c:pt idx="58631">
                  <c:v>10.715083</c:v>
                </c:pt>
                <c:pt idx="58632">
                  <c:v>10.720461</c:v>
                </c:pt>
                <c:pt idx="58633">
                  <c:v>10.727926</c:v>
                </c:pt>
                <c:pt idx="58634">
                  <c:v>10.720438</c:v>
                </c:pt>
                <c:pt idx="58635">
                  <c:v>10.717779</c:v>
                </c:pt>
                <c:pt idx="58636">
                  <c:v>10.729748000000001</c:v>
                </c:pt>
                <c:pt idx="58637">
                  <c:v>10.730745000000001</c:v>
                </c:pt>
                <c:pt idx="58638">
                  <c:v>10.716704</c:v>
                </c:pt>
                <c:pt idx="58639">
                  <c:v>10.721577</c:v>
                </c:pt>
                <c:pt idx="58640">
                  <c:v>10.730786999999999</c:v>
                </c:pt>
                <c:pt idx="58641">
                  <c:v>10.728085999999999</c:v>
                </c:pt>
                <c:pt idx="58642">
                  <c:v>10.730153</c:v>
                </c:pt>
                <c:pt idx="58643">
                  <c:v>10.728913</c:v>
                </c:pt>
                <c:pt idx="58644">
                  <c:v>10.729024000000001</c:v>
                </c:pt>
                <c:pt idx="58645">
                  <c:v>10.736867</c:v>
                </c:pt>
                <c:pt idx="58646">
                  <c:v>10.738250000000001</c:v>
                </c:pt>
                <c:pt idx="58647">
                  <c:v>10.728630000000001</c:v>
                </c:pt>
                <c:pt idx="58648">
                  <c:v>10.726561999999999</c:v>
                </c:pt>
                <c:pt idx="58649">
                  <c:v>10.735231000000001</c:v>
                </c:pt>
                <c:pt idx="58650">
                  <c:v>10.725811999999999</c:v>
                </c:pt>
                <c:pt idx="58651">
                  <c:v>10.713113</c:v>
                </c:pt>
                <c:pt idx="58652">
                  <c:v>10.720744</c:v>
                </c:pt>
                <c:pt idx="58653">
                  <c:v>10.726841</c:v>
                </c:pt>
                <c:pt idx="58654">
                  <c:v>10.727601</c:v>
                </c:pt>
                <c:pt idx="58655">
                  <c:v>10.730211000000001</c:v>
                </c:pt>
                <c:pt idx="58656">
                  <c:v>10.726278000000001</c:v>
                </c:pt>
                <c:pt idx="58657">
                  <c:v>10.720174999999999</c:v>
                </c:pt>
                <c:pt idx="58658">
                  <c:v>10.73165</c:v>
                </c:pt>
                <c:pt idx="58659">
                  <c:v>10.743499999999999</c:v>
                </c:pt>
                <c:pt idx="58660">
                  <c:v>10.733905</c:v>
                </c:pt>
                <c:pt idx="58661">
                  <c:v>10.730551999999999</c:v>
                </c:pt>
                <c:pt idx="58662">
                  <c:v>10.732373000000001</c:v>
                </c:pt>
                <c:pt idx="58663">
                  <c:v>10.729072</c:v>
                </c:pt>
                <c:pt idx="58664">
                  <c:v>10.731208000000001</c:v>
                </c:pt>
                <c:pt idx="58665">
                  <c:v>10.72766</c:v>
                </c:pt>
                <c:pt idx="58666">
                  <c:v>10.720228000000001</c:v>
                </c:pt>
                <c:pt idx="58667">
                  <c:v>10.724176</c:v>
                </c:pt>
                <c:pt idx="58668">
                  <c:v>10.731756000000001</c:v>
                </c:pt>
                <c:pt idx="58669">
                  <c:v>10.732122</c:v>
                </c:pt>
                <c:pt idx="58670">
                  <c:v>10.732866</c:v>
                </c:pt>
                <c:pt idx="58671">
                  <c:v>10.739449</c:v>
                </c:pt>
                <c:pt idx="58672">
                  <c:v>10.738269000000001</c:v>
                </c:pt>
                <c:pt idx="58673">
                  <c:v>10.733269999999999</c:v>
                </c:pt>
                <c:pt idx="58674">
                  <c:v>10.734356</c:v>
                </c:pt>
                <c:pt idx="58675">
                  <c:v>10.730831</c:v>
                </c:pt>
                <c:pt idx="58676">
                  <c:v>10.724951000000001</c:v>
                </c:pt>
                <c:pt idx="58677">
                  <c:v>10.728564</c:v>
                </c:pt>
                <c:pt idx="58678">
                  <c:v>10.731085999999999</c:v>
                </c:pt>
                <c:pt idx="58679">
                  <c:v>10.728887</c:v>
                </c:pt>
                <c:pt idx="58680">
                  <c:v>10.734328</c:v>
                </c:pt>
                <c:pt idx="58681">
                  <c:v>10.737551</c:v>
                </c:pt>
                <c:pt idx="58682">
                  <c:v>10.736039999999999</c:v>
                </c:pt>
                <c:pt idx="58683">
                  <c:v>10.739891</c:v>
                </c:pt>
                <c:pt idx="58684">
                  <c:v>10.734660999999999</c:v>
                </c:pt>
                <c:pt idx="58685">
                  <c:v>10.731672</c:v>
                </c:pt>
                <c:pt idx="58686">
                  <c:v>10.744011</c:v>
                </c:pt>
                <c:pt idx="58687">
                  <c:v>10.74277</c:v>
                </c:pt>
                <c:pt idx="58688">
                  <c:v>10.729619</c:v>
                </c:pt>
                <c:pt idx="58689">
                  <c:v>10.729119000000001</c:v>
                </c:pt>
                <c:pt idx="58690">
                  <c:v>10.739507</c:v>
                </c:pt>
                <c:pt idx="58691">
                  <c:v>10.736552</c:v>
                </c:pt>
                <c:pt idx="58692">
                  <c:v>10.728489</c:v>
                </c:pt>
                <c:pt idx="58693">
                  <c:v>10.734695</c:v>
                </c:pt>
                <c:pt idx="58694">
                  <c:v>10.731135</c:v>
                </c:pt>
                <c:pt idx="58695">
                  <c:v>10.728459000000001</c:v>
                </c:pt>
                <c:pt idx="58696">
                  <c:v>10.740809</c:v>
                </c:pt>
                <c:pt idx="58697">
                  <c:v>10.735408</c:v>
                </c:pt>
                <c:pt idx="58698">
                  <c:v>10.727874999999999</c:v>
                </c:pt>
                <c:pt idx="58699">
                  <c:v>10.734671000000001</c:v>
                </c:pt>
                <c:pt idx="58700">
                  <c:v>10.729754</c:v>
                </c:pt>
                <c:pt idx="58701">
                  <c:v>10.719245000000001</c:v>
                </c:pt>
                <c:pt idx="58702">
                  <c:v>10.731756000000001</c:v>
                </c:pt>
                <c:pt idx="58703">
                  <c:v>10.745075999999999</c:v>
                </c:pt>
                <c:pt idx="58704">
                  <c:v>10.735714</c:v>
                </c:pt>
                <c:pt idx="58705">
                  <c:v>10.736366</c:v>
                </c:pt>
                <c:pt idx="58706">
                  <c:v>10.747517999999999</c:v>
                </c:pt>
                <c:pt idx="58707">
                  <c:v>10.747062</c:v>
                </c:pt>
                <c:pt idx="58708">
                  <c:v>10.743414</c:v>
                </c:pt>
                <c:pt idx="58709">
                  <c:v>10.744173</c:v>
                </c:pt>
                <c:pt idx="58710">
                  <c:v>10.743868000000001</c:v>
                </c:pt>
                <c:pt idx="58711">
                  <c:v>10.73842</c:v>
                </c:pt>
                <c:pt idx="58712">
                  <c:v>10.741042</c:v>
                </c:pt>
                <c:pt idx="58713">
                  <c:v>10.736105</c:v>
                </c:pt>
                <c:pt idx="58714">
                  <c:v>10.724595000000001</c:v>
                </c:pt>
                <c:pt idx="58715">
                  <c:v>10.735719</c:v>
                </c:pt>
                <c:pt idx="58716">
                  <c:v>10.739680999999999</c:v>
                </c:pt>
                <c:pt idx="58717">
                  <c:v>10.728279000000001</c:v>
                </c:pt>
                <c:pt idx="58718">
                  <c:v>10.731665</c:v>
                </c:pt>
                <c:pt idx="58719">
                  <c:v>10.742732999999999</c:v>
                </c:pt>
                <c:pt idx="58720">
                  <c:v>10.742413000000001</c:v>
                </c:pt>
                <c:pt idx="58721">
                  <c:v>10.735778</c:v>
                </c:pt>
                <c:pt idx="58722">
                  <c:v>10.740201000000001</c:v>
                </c:pt>
                <c:pt idx="58723">
                  <c:v>10.74263</c:v>
                </c:pt>
                <c:pt idx="58724">
                  <c:v>10.739158</c:v>
                </c:pt>
                <c:pt idx="58725">
                  <c:v>10.742940000000001</c:v>
                </c:pt>
                <c:pt idx="58726">
                  <c:v>10.738662</c:v>
                </c:pt>
                <c:pt idx="58727">
                  <c:v>10.732670000000001</c:v>
                </c:pt>
                <c:pt idx="58728">
                  <c:v>10.737681</c:v>
                </c:pt>
                <c:pt idx="58729">
                  <c:v>10.743391000000001</c:v>
                </c:pt>
                <c:pt idx="58730">
                  <c:v>10.748867000000001</c:v>
                </c:pt>
                <c:pt idx="58731">
                  <c:v>10.751749</c:v>
                </c:pt>
                <c:pt idx="58732">
                  <c:v>10.74615</c:v>
                </c:pt>
                <c:pt idx="58733">
                  <c:v>10.739795000000001</c:v>
                </c:pt>
                <c:pt idx="58734">
                  <c:v>10.746178</c:v>
                </c:pt>
                <c:pt idx="58735">
                  <c:v>10.744422999999999</c:v>
                </c:pt>
                <c:pt idx="58736">
                  <c:v>10.730824</c:v>
                </c:pt>
                <c:pt idx="58737">
                  <c:v>10.741476</c:v>
                </c:pt>
                <c:pt idx="58738">
                  <c:v>10.748232</c:v>
                </c:pt>
                <c:pt idx="58739">
                  <c:v>10.732754</c:v>
                </c:pt>
                <c:pt idx="58740">
                  <c:v>10.731914</c:v>
                </c:pt>
                <c:pt idx="58741">
                  <c:v>10.743639</c:v>
                </c:pt>
                <c:pt idx="58742">
                  <c:v>10.746408000000001</c:v>
                </c:pt>
                <c:pt idx="58743">
                  <c:v>10.747166999999999</c:v>
                </c:pt>
                <c:pt idx="58744">
                  <c:v>10.751429999999999</c:v>
                </c:pt>
                <c:pt idx="58745">
                  <c:v>10.740675</c:v>
                </c:pt>
                <c:pt idx="58746">
                  <c:v>10.739958</c:v>
                </c:pt>
                <c:pt idx="58747">
                  <c:v>10.753442</c:v>
                </c:pt>
                <c:pt idx="58748">
                  <c:v>10.747113000000001</c:v>
                </c:pt>
                <c:pt idx="58749">
                  <c:v>10.744293000000001</c:v>
                </c:pt>
                <c:pt idx="58750">
                  <c:v>10.752212</c:v>
                </c:pt>
                <c:pt idx="58751">
                  <c:v>10.748369</c:v>
                </c:pt>
                <c:pt idx="58752">
                  <c:v>10.743055</c:v>
                </c:pt>
                <c:pt idx="58753">
                  <c:v>10.750305000000001</c:v>
                </c:pt>
                <c:pt idx="58754">
                  <c:v>10.750588</c:v>
                </c:pt>
                <c:pt idx="58755">
                  <c:v>10.737354</c:v>
                </c:pt>
                <c:pt idx="58756">
                  <c:v>10.744502000000001</c:v>
                </c:pt>
                <c:pt idx="58757">
                  <c:v>10.753079</c:v>
                </c:pt>
                <c:pt idx="58758">
                  <c:v>10.743539999999999</c:v>
                </c:pt>
                <c:pt idx="58759">
                  <c:v>10.74432</c:v>
                </c:pt>
                <c:pt idx="58760">
                  <c:v>10.745150000000001</c:v>
                </c:pt>
                <c:pt idx="58761">
                  <c:v>10.739269</c:v>
                </c:pt>
                <c:pt idx="58762">
                  <c:v>10.742455</c:v>
                </c:pt>
                <c:pt idx="58763">
                  <c:v>10.746071000000001</c:v>
                </c:pt>
                <c:pt idx="58764">
                  <c:v>10.743553</c:v>
                </c:pt>
                <c:pt idx="58765">
                  <c:v>10.746466</c:v>
                </c:pt>
                <c:pt idx="58766">
                  <c:v>10.753973999999999</c:v>
                </c:pt>
                <c:pt idx="58767">
                  <c:v>10.749393</c:v>
                </c:pt>
                <c:pt idx="58768">
                  <c:v>10.74694</c:v>
                </c:pt>
                <c:pt idx="58769">
                  <c:v>10.7522</c:v>
                </c:pt>
                <c:pt idx="58770">
                  <c:v>10.744892</c:v>
                </c:pt>
                <c:pt idx="58771">
                  <c:v>10.738044</c:v>
                </c:pt>
                <c:pt idx="58772">
                  <c:v>10.745073</c:v>
                </c:pt>
                <c:pt idx="58773">
                  <c:v>10.746541000000001</c:v>
                </c:pt>
                <c:pt idx="58774">
                  <c:v>10.73767</c:v>
                </c:pt>
                <c:pt idx="58775">
                  <c:v>10.745841</c:v>
                </c:pt>
                <c:pt idx="58776">
                  <c:v>10.753107999999999</c:v>
                </c:pt>
                <c:pt idx="58777">
                  <c:v>10.736644</c:v>
                </c:pt>
                <c:pt idx="58778">
                  <c:v>10.744694000000001</c:v>
                </c:pt>
                <c:pt idx="58779">
                  <c:v>10.764136000000001</c:v>
                </c:pt>
                <c:pt idx="58780">
                  <c:v>10.752914000000001</c:v>
                </c:pt>
                <c:pt idx="58781">
                  <c:v>10.744840999999999</c:v>
                </c:pt>
                <c:pt idx="58782">
                  <c:v>10.748889</c:v>
                </c:pt>
                <c:pt idx="58783">
                  <c:v>10.743964</c:v>
                </c:pt>
                <c:pt idx="58784">
                  <c:v>10.742611999999999</c:v>
                </c:pt>
                <c:pt idx="58785">
                  <c:v>10.753339</c:v>
                </c:pt>
                <c:pt idx="58786">
                  <c:v>10.750068000000001</c:v>
                </c:pt>
                <c:pt idx="58787">
                  <c:v>10.743223</c:v>
                </c:pt>
                <c:pt idx="58788">
                  <c:v>10.764500999999999</c:v>
                </c:pt>
                <c:pt idx="58789">
                  <c:v>10.770345000000001</c:v>
                </c:pt>
                <c:pt idx="58790">
                  <c:v>10.750311</c:v>
                </c:pt>
                <c:pt idx="58791">
                  <c:v>10.756726</c:v>
                </c:pt>
                <c:pt idx="58792">
                  <c:v>10.765478</c:v>
                </c:pt>
                <c:pt idx="58793">
                  <c:v>10.747928999999999</c:v>
                </c:pt>
                <c:pt idx="58794">
                  <c:v>10.746937000000001</c:v>
                </c:pt>
                <c:pt idx="58795">
                  <c:v>10.762349</c:v>
                </c:pt>
                <c:pt idx="58796">
                  <c:v>10.751828</c:v>
                </c:pt>
                <c:pt idx="58797">
                  <c:v>10.740708</c:v>
                </c:pt>
                <c:pt idx="58798">
                  <c:v>10.757936000000001</c:v>
                </c:pt>
                <c:pt idx="58799">
                  <c:v>10.759928</c:v>
                </c:pt>
                <c:pt idx="58800">
                  <c:v>10.746707000000001</c:v>
                </c:pt>
                <c:pt idx="58801">
                  <c:v>10.756092000000001</c:v>
                </c:pt>
                <c:pt idx="58802">
                  <c:v>10.763954</c:v>
                </c:pt>
                <c:pt idx="58803">
                  <c:v>10.748868999999999</c:v>
                </c:pt>
                <c:pt idx="58804">
                  <c:v>10.746969999999999</c:v>
                </c:pt>
                <c:pt idx="58805">
                  <c:v>10.752017</c:v>
                </c:pt>
                <c:pt idx="58806">
                  <c:v>10.738454000000001</c:v>
                </c:pt>
                <c:pt idx="58807">
                  <c:v>10.747418</c:v>
                </c:pt>
                <c:pt idx="58808">
                  <c:v>10.768247000000001</c:v>
                </c:pt>
                <c:pt idx="58809">
                  <c:v>10.752546000000001</c:v>
                </c:pt>
                <c:pt idx="58810">
                  <c:v>10.742616</c:v>
                </c:pt>
                <c:pt idx="58811">
                  <c:v>10.757210000000001</c:v>
                </c:pt>
                <c:pt idx="58812">
                  <c:v>10.753245</c:v>
                </c:pt>
                <c:pt idx="58813">
                  <c:v>10.748718</c:v>
                </c:pt>
                <c:pt idx="58814">
                  <c:v>10.765504999999999</c:v>
                </c:pt>
                <c:pt idx="58815">
                  <c:v>10.763458</c:v>
                </c:pt>
                <c:pt idx="58816">
                  <c:v>10.746484000000001</c:v>
                </c:pt>
                <c:pt idx="58817">
                  <c:v>10.755909000000001</c:v>
                </c:pt>
                <c:pt idx="58818">
                  <c:v>10.7613</c:v>
                </c:pt>
                <c:pt idx="58819">
                  <c:v>10.748673</c:v>
                </c:pt>
                <c:pt idx="58820">
                  <c:v>10.759924</c:v>
                </c:pt>
                <c:pt idx="58821">
                  <c:v>10.76934</c:v>
                </c:pt>
                <c:pt idx="58822">
                  <c:v>10.749627</c:v>
                </c:pt>
                <c:pt idx="58823">
                  <c:v>10.740515</c:v>
                </c:pt>
                <c:pt idx="58824">
                  <c:v>10.752347</c:v>
                </c:pt>
                <c:pt idx="58825">
                  <c:v>10.755615000000001</c:v>
                </c:pt>
                <c:pt idx="58826">
                  <c:v>10.752208</c:v>
                </c:pt>
                <c:pt idx="58827">
                  <c:v>10.756968000000001</c:v>
                </c:pt>
                <c:pt idx="58828">
                  <c:v>10.759725</c:v>
                </c:pt>
                <c:pt idx="58829">
                  <c:v>10.761162000000001</c:v>
                </c:pt>
                <c:pt idx="58830">
                  <c:v>10.763246000000001</c:v>
                </c:pt>
                <c:pt idx="58831">
                  <c:v>10.760068</c:v>
                </c:pt>
                <c:pt idx="58832">
                  <c:v>10.760904999999999</c:v>
                </c:pt>
                <c:pt idx="58833">
                  <c:v>10.760951</c:v>
                </c:pt>
                <c:pt idx="58834">
                  <c:v>10.753717999999999</c:v>
                </c:pt>
                <c:pt idx="58835">
                  <c:v>10.751488999999999</c:v>
                </c:pt>
                <c:pt idx="58836">
                  <c:v>10.76182</c:v>
                </c:pt>
                <c:pt idx="58837">
                  <c:v>10.761820999999999</c:v>
                </c:pt>
                <c:pt idx="58838">
                  <c:v>10.747426000000001</c:v>
                </c:pt>
                <c:pt idx="58839">
                  <c:v>10.754837</c:v>
                </c:pt>
                <c:pt idx="58840">
                  <c:v>10.763031</c:v>
                </c:pt>
                <c:pt idx="58841">
                  <c:v>10.754006</c:v>
                </c:pt>
                <c:pt idx="58842">
                  <c:v>10.76286</c:v>
                </c:pt>
                <c:pt idx="58843">
                  <c:v>10.766567</c:v>
                </c:pt>
                <c:pt idx="58844">
                  <c:v>10.752122999999999</c:v>
                </c:pt>
                <c:pt idx="58845">
                  <c:v>10.756822</c:v>
                </c:pt>
                <c:pt idx="58846">
                  <c:v>10.767064</c:v>
                </c:pt>
                <c:pt idx="58847">
                  <c:v>10.757056</c:v>
                </c:pt>
                <c:pt idx="58848">
                  <c:v>10.751300000000001</c:v>
                </c:pt>
                <c:pt idx="58849">
                  <c:v>10.763655</c:v>
                </c:pt>
                <c:pt idx="58850">
                  <c:v>10.767352000000001</c:v>
                </c:pt>
                <c:pt idx="58851">
                  <c:v>10.763351999999999</c:v>
                </c:pt>
                <c:pt idx="58852">
                  <c:v>10.765682999999999</c:v>
                </c:pt>
                <c:pt idx="58853">
                  <c:v>10.766302</c:v>
                </c:pt>
                <c:pt idx="58854">
                  <c:v>10.765658999999999</c:v>
                </c:pt>
                <c:pt idx="58855">
                  <c:v>10.768477000000001</c:v>
                </c:pt>
                <c:pt idx="58856">
                  <c:v>10.771917999999999</c:v>
                </c:pt>
                <c:pt idx="58857">
                  <c:v>10.761049</c:v>
                </c:pt>
                <c:pt idx="58858">
                  <c:v>10.754873999999999</c:v>
                </c:pt>
                <c:pt idx="58859">
                  <c:v>10.765181</c:v>
                </c:pt>
                <c:pt idx="58860">
                  <c:v>10.75657</c:v>
                </c:pt>
                <c:pt idx="58861">
                  <c:v>10.757262000000001</c:v>
                </c:pt>
                <c:pt idx="58862">
                  <c:v>10.770739000000001</c:v>
                </c:pt>
                <c:pt idx="58863">
                  <c:v>10.756204</c:v>
                </c:pt>
                <c:pt idx="58864">
                  <c:v>10.752597</c:v>
                </c:pt>
                <c:pt idx="58865">
                  <c:v>10.771909000000001</c:v>
                </c:pt>
                <c:pt idx="58866">
                  <c:v>10.766154999999999</c:v>
                </c:pt>
                <c:pt idx="58867">
                  <c:v>10.752405</c:v>
                </c:pt>
                <c:pt idx="58868">
                  <c:v>10.770782000000001</c:v>
                </c:pt>
                <c:pt idx="58869">
                  <c:v>10.775691</c:v>
                </c:pt>
                <c:pt idx="58870">
                  <c:v>10.751913999999999</c:v>
                </c:pt>
                <c:pt idx="58871">
                  <c:v>10.759155</c:v>
                </c:pt>
                <c:pt idx="58872">
                  <c:v>10.768894</c:v>
                </c:pt>
                <c:pt idx="58873">
                  <c:v>10.755395</c:v>
                </c:pt>
                <c:pt idx="58874">
                  <c:v>10.768337000000001</c:v>
                </c:pt>
                <c:pt idx="58875">
                  <c:v>10.779692000000001</c:v>
                </c:pt>
                <c:pt idx="58876">
                  <c:v>10.760998000000001</c:v>
                </c:pt>
                <c:pt idx="58877">
                  <c:v>10.757502000000001</c:v>
                </c:pt>
                <c:pt idx="58878">
                  <c:v>10.771948</c:v>
                </c:pt>
                <c:pt idx="58879">
                  <c:v>10.769424000000001</c:v>
                </c:pt>
                <c:pt idx="58880">
                  <c:v>10.763451999999999</c:v>
                </c:pt>
                <c:pt idx="58881">
                  <c:v>10.772888</c:v>
                </c:pt>
                <c:pt idx="58882">
                  <c:v>10.771506</c:v>
                </c:pt>
                <c:pt idx="58883">
                  <c:v>10.761336</c:v>
                </c:pt>
                <c:pt idx="58884">
                  <c:v>10.765961000000001</c:v>
                </c:pt>
                <c:pt idx="58885">
                  <c:v>10.772527</c:v>
                </c:pt>
                <c:pt idx="58886">
                  <c:v>10.764844999999999</c:v>
                </c:pt>
                <c:pt idx="58887">
                  <c:v>10.762262</c:v>
                </c:pt>
                <c:pt idx="58888">
                  <c:v>10.771509999999999</c:v>
                </c:pt>
                <c:pt idx="58889">
                  <c:v>10.762623</c:v>
                </c:pt>
                <c:pt idx="58890">
                  <c:v>10.759903</c:v>
                </c:pt>
                <c:pt idx="58891">
                  <c:v>10.774328000000001</c:v>
                </c:pt>
                <c:pt idx="58892">
                  <c:v>10.769626000000001</c:v>
                </c:pt>
                <c:pt idx="58893">
                  <c:v>10.768644999999999</c:v>
                </c:pt>
                <c:pt idx="58894">
                  <c:v>10.781297</c:v>
                </c:pt>
                <c:pt idx="58895">
                  <c:v>10.769622999999999</c:v>
                </c:pt>
                <c:pt idx="58896">
                  <c:v>10.755305999999999</c:v>
                </c:pt>
                <c:pt idx="58897">
                  <c:v>10.768708999999999</c:v>
                </c:pt>
                <c:pt idx="58898">
                  <c:v>10.771852000000001</c:v>
                </c:pt>
                <c:pt idx="58899">
                  <c:v>10.757851</c:v>
                </c:pt>
                <c:pt idx="58900">
                  <c:v>10.768817</c:v>
                </c:pt>
                <c:pt idx="58901">
                  <c:v>10.778307</c:v>
                </c:pt>
                <c:pt idx="58902">
                  <c:v>10.7638</c:v>
                </c:pt>
                <c:pt idx="58903">
                  <c:v>10.765555000000001</c:v>
                </c:pt>
                <c:pt idx="58904">
                  <c:v>10.773057</c:v>
                </c:pt>
                <c:pt idx="58905">
                  <c:v>10.768259</c:v>
                </c:pt>
                <c:pt idx="58906">
                  <c:v>10.769515999999999</c:v>
                </c:pt>
                <c:pt idx="58907">
                  <c:v>10.774844999999999</c:v>
                </c:pt>
                <c:pt idx="58908">
                  <c:v>10.768933000000001</c:v>
                </c:pt>
                <c:pt idx="58909">
                  <c:v>10.761526999999999</c:v>
                </c:pt>
                <c:pt idx="58910">
                  <c:v>10.770413</c:v>
                </c:pt>
                <c:pt idx="58911">
                  <c:v>10.769537</c:v>
                </c:pt>
                <c:pt idx="58912">
                  <c:v>10.764798000000001</c:v>
                </c:pt>
                <c:pt idx="58913">
                  <c:v>10.781347</c:v>
                </c:pt>
                <c:pt idx="58914">
                  <c:v>10.781461</c:v>
                </c:pt>
                <c:pt idx="58915">
                  <c:v>10.77108</c:v>
                </c:pt>
                <c:pt idx="58916">
                  <c:v>10.780282</c:v>
                </c:pt>
                <c:pt idx="58917">
                  <c:v>10.786337</c:v>
                </c:pt>
                <c:pt idx="58918">
                  <c:v>10.774986</c:v>
                </c:pt>
                <c:pt idx="58919">
                  <c:v>10.772259999999999</c:v>
                </c:pt>
                <c:pt idx="58920">
                  <c:v>10.780376</c:v>
                </c:pt>
                <c:pt idx="58921">
                  <c:v>10.768554999999999</c:v>
                </c:pt>
                <c:pt idx="58922">
                  <c:v>10.761682</c:v>
                </c:pt>
                <c:pt idx="58923">
                  <c:v>10.773757</c:v>
                </c:pt>
                <c:pt idx="58924">
                  <c:v>10.776608</c:v>
                </c:pt>
                <c:pt idx="58925">
                  <c:v>10.777986</c:v>
                </c:pt>
                <c:pt idx="58926">
                  <c:v>10.784972</c:v>
                </c:pt>
                <c:pt idx="58927">
                  <c:v>10.780347000000001</c:v>
                </c:pt>
                <c:pt idx="58928">
                  <c:v>10.772691</c:v>
                </c:pt>
                <c:pt idx="58929">
                  <c:v>10.776168999999999</c:v>
                </c:pt>
                <c:pt idx="58930">
                  <c:v>10.774115</c:v>
                </c:pt>
                <c:pt idx="58931">
                  <c:v>10.768732</c:v>
                </c:pt>
                <c:pt idx="58932">
                  <c:v>10.777722000000001</c:v>
                </c:pt>
                <c:pt idx="58933">
                  <c:v>10.771399000000001</c:v>
                </c:pt>
                <c:pt idx="58934">
                  <c:v>10.761224</c:v>
                </c:pt>
                <c:pt idx="58935">
                  <c:v>10.778900999999999</c:v>
                </c:pt>
                <c:pt idx="58936">
                  <c:v>10.781931999999999</c:v>
                </c:pt>
                <c:pt idx="58937">
                  <c:v>10.76685</c:v>
                </c:pt>
                <c:pt idx="58938">
                  <c:v>10.776104</c:v>
                </c:pt>
                <c:pt idx="58939">
                  <c:v>10.781200999999999</c:v>
                </c:pt>
                <c:pt idx="58940">
                  <c:v>10.763094000000001</c:v>
                </c:pt>
                <c:pt idx="58941">
                  <c:v>10.771841</c:v>
                </c:pt>
                <c:pt idx="58942">
                  <c:v>10.789346</c:v>
                </c:pt>
                <c:pt idx="58943">
                  <c:v>10.769653999999999</c:v>
                </c:pt>
                <c:pt idx="58944">
                  <c:v>10.763655999999999</c:v>
                </c:pt>
                <c:pt idx="58945">
                  <c:v>10.780252000000001</c:v>
                </c:pt>
                <c:pt idx="58946">
                  <c:v>10.776992999999999</c:v>
                </c:pt>
                <c:pt idx="58947">
                  <c:v>10.773833</c:v>
                </c:pt>
                <c:pt idx="58948">
                  <c:v>10.782698</c:v>
                </c:pt>
                <c:pt idx="58949">
                  <c:v>10.779719</c:v>
                </c:pt>
                <c:pt idx="58950">
                  <c:v>10.771478999999999</c:v>
                </c:pt>
                <c:pt idx="58951">
                  <c:v>10.778556999999999</c:v>
                </c:pt>
                <c:pt idx="58952">
                  <c:v>10.782399</c:v>
                </c:pt>
                <c:pt idx="58953">
                  <c:v>10.774454</c:v>
                </c:pt>
                <c:pt idx="58954">
                  <c:v>10.782175000000001</c:v>
                </c:pt>
                <c:pt idx="58955">
                  <c:v>10.786443999999999</c:v>
                </c:pt>
                <c:pt idx="58956">
                  <c:v>10.77427</c:v>
                </c:pt>
                <c:pt idx="58957">
                  <c:v>10.779201</c:v>
                </c:pt>
                <c:pt idx="58958">
                  <c:v>10.784972</c:v>
                </c:pt>
                <c:pt idx="58959">
                  <c:v>10.770436999999999</c:v>
                </c:pt>
                <c:pt idx="58960">
                  <c:v>10.767379</c:v>
                </c:pt>
                <c:pt idx="58961">
                  <c:v>10.782374000000001</c:v>
                </c:pt>
                <c:pt idx="58962">
                  <c:v>10.782064</c:v>
                </c:pt>
                <c:pt idx="58963">
                  <c:v>10.774734</c:v>
                </c:pt>
                <c:pt idx="58964">
                  <c:v>10.784718</c:v>
                </c:pt>
                <c:pt idx="58965">
                  <c:v>10.784879</c:v>
                </c:pt>
                <c:pt idx="58966">
                  <c:v>10.777968</c:v>
                </c:pt>
                <c:pt idx="58967">
                  <c:v>10.792821</c:v>
                </c:pt>
                <c:pt idx="58968">
                  <c:v>10.795609000000001</c:v>
                </c:pt>
                <c:pt idx="58969">
                  <c:v>10.772995999999999</c:v>
                </c:pt>
                <c:pt idx="58970">
                  <c:v>10.774849</c:v>
                </c:pt>
                <c:pt idx="58971">
                  <c:v>10.787373000000001</c:v>
                </c:pt>
                <c:pt idx="58972">
                  <c:v>10.769107999999999</c:v>
                </c:pt>
                <c:pt idx="58973">
                  <c:v>10.771820999999999</c:v>
                </c:pt>
                <c:pt idx="58974">
                  <c:v>10.791553</c:v>
                </c:pt>
                <c:pt idx="58975">
                  <c:v>10.778088</c:v>
                </c:pt>
                <c:pt idx="58976">
                  <c:v>10.774906</c:v>
                </c:pt>
                <c:pt idx="58977">
                  <c:v>10.786493</c:v>
                </c:pt>
                <c:pt idx="58978">
                  <c:v>10.77848</c:v>
                </c:pt>
                <c:pt idx="58979">
                  <c:v>10.778705</c:v>
                </c:pt>
                <c:pt idx="58980">
                  <c:v>10.789942999999999</c:v>
                </c:pt>
                <c:pt idx="58981">
                  <c:v>10.78604</c:v>
                </c:pt>
                <c:pt idx="58982">
                  <c:v>10.778237000000001</c:v>
                </c:pt>
                <c:pt idx="58983">
                  <c:v>10.783010000000001</c:v>
                </c:pt>
                <c:pt idx="58984">
                  <c:v>10.781295999999999</c:v>
                </c:pt>
                <c:pt idx="58985">
                  <c:v>10.776301</c:v>
                </c:pt>
                <c:pt idx="58986">
                  <c:v>10.787898</c:v>
                </c:pt>
                <c:pt idx="58987">
                  <c:v>10.787027999999999</c:v>
                </c:pt>
                <c:pt idx="58988">
                  <c:v>10.775998</c:v>
                </c:pt>
                <c:pt idx="58989">
                  <c:v>10.782128999999999</c:v>
                </c:pt>
                <c:pt idx="58990">
                  <c:v>10.789809</c:v>
                </c:pt>
                <c:pt idx="58991">
                  <c:v>10.784917999999999</c:v>
                </c:pt>
                <c:pt idx="58992">
                  <c:v>10.78112</c:v>
                </c:pt>
                <c:pt idx="58993">
                  <c:v>10.787561999999999</c:v>
                </c:pt>
                <c:pt idx="58994">
                  <c:v>10.787043000000001</c:v>
                </c:pt>
                <c:pt idx="58995">
                  <c:v>10.787383</c:v>
                </c:pt>
                <c:pt idx="58996">
                  <c:v>10.796552999999999</c:v>
                </c:pt>
                <c:pt idx="58997">
                  <c:v>10.790566</c:v>
                </c:pt>
                <c:pt idx="58998">
                  <c:v>10.783334</c:v>
                </c:pt>
                <c:pt idx="58999">
                  <c:v>10.793454000000001</c:v>
                </c:pt>
                <c:pt idx="59000">
                  <c:v>10.792693</c:v>
                </c:pt>
                <c:pt idx="59001">
                  <c:v>10.779145</c:v>
                </c:pt>
                <c:pt idx="59002">
                  <c:v>10.785</c:v>
                </c:pt>
                <c:pt idx="59003">
                  <c:v>10.793525000000001</c:v>
                </c:pt>
                <c:pt idx="59004">
                  <c:v>10.776199</c:v>
                </c:pt>
                <c:pt idx="59005">
                  <c:v>10.775188</c:v>
                </c:pt>
                <c:pt idx="59006">
                  <c:v>10.793111</c:v>
                </c:pt>
                <c:pt idx="59007">
                  <c:v>10.786172000000001</c:v>
                </c:pt>
                <c:pt idx="59008">
                  <c:v>10.779939000000001</c:v>
                </c:pt>
                <c:pt idx="59009">
                  <c:v>10.79111</c:v>
                </c:pt>
                <c:pt idx="59010">
                  <c:v>10.790932</c:v>
                </c:pt>
                <c:pt idx="59011">
                  <c:v>10.786735</c:v>
                </c:pt>
                <c:pt idx="59012">
                  <c:v>10.793063999999999</c:v>
                </c:pt>
                <c:pt idx="59013">
                  <c:v>10.792398</c:v>
                </c:pt>
                <c:pt idx="59014">
                  <c:v>10.785506</c:v>
                </c:pt>
                <c:pt idx="59015">
                  <c:v>10.791859000000001</c:v>
                </c:pt>
                <c:pt idx="59016">
                  <c:v>10.787046</c:v>
                </c:pt>
                <c:pt idx="59017">
                  <c:v>10.773694000000001</c:v>
                </c:pt>
                <c:pt idx="59018">
                  <c:v>10.782605999999999</c:v>
                </c:pt>
                <c:pt idx="59019">
                  <c:v>10.790616999999999</c:v>
                </c:pt>
                <c:pt idx="59020">
                  <c:v>10.787210999999999</c:v>
                </c:pt>
                <c:pt idx="59021">
                  <c:v>10.791264999999999</c:v>
                </c:pt>
                <c:pt idx="59022">
                  <c:v>10.799619</c:v>
                </c:pt>
                <c:pt idx="59023">
                  <c:v>10.796154</c:v>
                </c:pt>
                <c:pt idx="59024">
                  <c:v>10.790844</c:v>
                </c:pt>
                <c:pt idx="59025">
                  <c:v>10.794854000000001</c:v>
                </c:pt>
                <c:pt idx="59026">
                  <c:v>10.789674</c:v>
                </c:pt>
                <c:pt idx="59027">
                  <c:v>10.787642999999999</c:v>
                </c:pt>
                <c:pt idx="59028">
                  <c:v>10.795586</c:v>
                </c:pt>
                <c:pt idx="59029">
                  <c:v>10.795629999999999</c:v>
                </c:pt>
                <c:pt idx="59030">
                  <c:v>10.79243</c:v>
                </c:pt>
                <c:pt idx="59031">
                  <c:v>10.788391000000001</c:v>
                </c:pt>
                <c:pt idx="59032">
                  <c:v>10.787789999999999</c:v>
                </c:pt>
                <c:pt idx="59033">
                  <c:v>10.791198</c:v>
                </c:pt>
                <c:pt idx="59034">
                  <c:v>10.79167</c:v>
                </c:pt>
                <c:pt idx="59035">
                  <c:v>10.79177</c:v>
                </c:pt>
                <c:pt idx="59036">
                  <c:v>10.791741</c:v>
                </c:pt>
                <c:pt idx="59037">
                  <c:v>10.799963</c:v>
                </c:pt>
                <c:pt idx="59038">
                  <c:v>10.79762</c:v>
                </c:pt>
                <c:pt idx="59039">
                  <c:v>10.789756000000001</c:v>
                </c:pt>
                <c:pt idx="59040">
                  <c:v>10.795439</c:v>
                </c:pt>
                <c:pt idx="59041">
                  <c:v>10.792406</c:v>
                </c:pt>
                <c:pt idx="59042">
                  <c:v>10.782816</c:v>
                </c:pt>
                <c:pt idx="59043">
                  <c:v>10.782764999999999</c:v>
                </c:pt>
                <c:pt idx="59044">
                  <c:v>10.790547</c:v>
                </c:pt>
                <c:pt idx="59045">
                  <c:v>10.794855999999999</c:v>
                </c:pt>
                <c:pt idx="59046">
                  <c:v>10.797980000000001</c:v>
                </c:pt>
                <c:pt idx="59047">
                  <c:v>10.800951</c:v>
                </c:pt>
                <c:pt idx="59048">
                  <c:v>10.792035</c:v>
                </c:pt>
                <c:pt idx="59049">
                  <c:v>10.789609</c:v>
                </c:pt>
                <c:pt idx="59050">
                  <c:v>10.797688000000001</c:v>
                </c:pt>
                <c:pt idx="59051">
                  <c:v>10.795695</c:v>
                </c:pt>
                <c:pt idx="59052">
                  <c:v>10.789994999999999</c:v>
                </c:pt>
                <c:pt idx="59053">
                  <c:v>10.797117</c:v>
                </c:pt>
                <c:pt idx="59054">
                  <c:v>10.797654</c:v>
                </c:pt>
                <c:pt idx="59055">
                  <c:v>10.782838</c:v>
                </c:pt>
                <c:pt idx="59056">
                  <c:v>10.789868999999999</c:v>
                </c:pt>
                <c:pt idx="59057">
                  <c:v>10.801807999999999</c:v>
                </c:pt>
                <c:pt idx="59058">
                  <c:v>10.789377999999999</c:v>
                </c:pt>
                <c:pt idx="59059">
                  <c:v>10.791656</c:v>
                </c:pt>
                <c:pt idx="59060">
                  <c:v>10.80167</c:v>
                </c:pt>
                <c:pt idx="59061">
                  <c:v>10.798271</c:v>
                </c:pt>
                <c:pt idx="59062">
                  <c:v>10.804218000000001</c:v>
                </c:pt>
                <c:pt idx="59063">
                  <c:v>10.808706000000001</c:v>
                </c:pt>
                <c:pt idx="59064">
                  <c:v>10.798515999999999</c:v>
                </c:pt>
                <c:pt idx="59065">
                  <c:v>10.796474</c:v>
                </c:pt>
                <c:pt idx="59066">
                  <c:v>10.800891</c:v>
                </c:pt>
                <c:pt idx="59067">
                  <c:v>10.791071000000001</c:v>
                </c:pt>
                <c:pt idx="59068">
                  <c:v>10.790291</c:v>
                </c:pt>
                <c:pt idx="59069">
                  <c:v>10.803834999999999</c:v>
                </c:pt>
                <c:pt idx="59070">
                  <c:v>10.798829</c:v>
                </c:pt>
                <c:pt idx="59071">
                  <c:v>10.787343</c:v>
                </c:pt>
                <c:pt idx="59072">
                  <c:v>10.791625</c:v>
                </c:pt>
                <c:pt idx="59073">
                  <c:v>10.798636999999999</c:v>
                </c:pt>
                <c:pt idx="59074">
                  <c:v>10.798695</c:v>
                </c:pt>
                <c:pt idx="59075">
                  <c:v>10.802678999999999</c:v>
                </c:pt>
                <c:pt idx="59076">
                  <c:v>10.806452</c:v>
                </c:pt>
                <c:pt idx="59077">
                  <c:v>10.792023</c:v>
                </c:pt>
                <c:pt idx="59078">
                  <c:v>10.790865999999999</c:v>
                </c:pt>
                <c:pt idx="59079">
                  <c:v>10.804417000000001</c:v>
                </c:pt>
                <c:pt idx="59080">
                  <c:v>10.792229000000001</c:v>
                </c:pt>
                <c:pt idx="59081">
                  <c:v>10.788468999999999</c:v>
                </c:pt>
                <c:pt idx="59082">
                  <c:v>10.806684000000001</c:v>
                </c:pt>
                <c:pt idx="59083">
                  <c:v>10.806865999999999</c:v>
                </c:pt>
                <c:pt idx="59084">
                  <c:v>10.799264000000001</c:v>
                </c:pt>
                <c:pt idx="59085">
                  <c:v>10.804876</c:v>
                </c:pt>
                <c:pt idx="59086">
                  <c:v>10.809395</c:v>
                </c:pt>
                <c:pt idx="59087">
                  <c:v>10.806103999999999</c:v>
                </c:pt>
                <c:pt idx="59088">
                  <c:v>10.806340000000001</c:v>
                </c:pt>
                <c:pt idx="59089">
                  <c:v>10.803554</c:v>
                </c:pt>
                <c:pt idx="59090">
                  <c:v>10.799198000000001</c:v>
                </c:pt>
                <c:pt idx="59091">
                  <c:v>10.803088000000001</c:v>
                </c:pt>
                <c:pt idx="59092">
                  <c:v>10.800915</c:v>
                </c:pt>
                <c:pt idx="59093">
                  <c:v>10.79837</c:v>
                </c:pt>
                <c:pt idx="59094">
                  <c:v>10.800924</c:v>
                </c:pt>
                <c:pt idx="59095">
                  <c:v>10.802319000000001</c:v>
                </c:pt>
                <c:pt idx="59096">
                  <c:v>10.802256</c:v>
                </c:pt>
                <c:pt idx="59097">
                  <c:v>10.804428</c:v>
                </c:pt>
                <c:pt idx="59098">
                  <c:v>10.809846</c:v>
                </c:pt>
                <c:pt idx="59099">
                  <c:v>10.804226999999999</c:v>
                </c:pt>
                <c:pt idx="59100">
                  <c:v>10.802493</c:v>
                </c:pt>
                <c:pt idx="59101">
                  <c:v>10.808889000000001</c:v>
                </c:pt>
                <c:pt idx="59102">
                  <c:v>10.801121</c:v>
                </c:pt>
                <c:pt idx="59103">
                  <c:v>10.799797999999999</c:v>
                </c:pt>
                <c:pt idx="59104">
                  <c:v>10.804993</c:v>
                </c:pt>
                <c:pt idx="59105">
                  <c:v>10.797876</c:v>
                </c:pt>
                <c:pt idx="59106">
                  <c:v>10.793869000000001</c:v>
                </c:pt>
                <c:pt idx="59107">
                  <c:v>10.800653000000001</c:v>
                </c:pt>
                <c:pt idx="59108">
                  <c:v>10.806157000000001</c:v>
                </c:pt>
                <c:pt idx="59109">
                  <c:v>10.80354</c:v>
                </c:pt>
                <c:pt idx="59110">
                  <c:v>10.804435</c:v>
                </c:pt>
                <c:pt idx="59111">
                  <c:v>10.807180000000001</c:v>
                </c:pt>
                <c:pt idx="59112">
                  <c:v>10.798711000000001</c:v>
                </c:pt>
                <c:pt idx="59113">
                  <c:v>10.792457000000001</c:v>
                </c:pt>
                <c:pt idx="59114">
                  <c:v>10.799697</c:v>
                </c:pt>
                <c:pt idx="59115">
                  <c:v>10.806715000000001</c:v>
                </c:pt>
                <c:pt idx="59116">
                  <c:v>10.800947000000001</c:v>
                </c:pt>
                <c:pt idx="59117">
                  <c:v>10.800627</c:v>
                </c:pt>
                <c:pt idx="59118">
                  <c:v>10.811244</c:v>
                </c:pt>
                <c:pt idx="59119">
                  <c:v>10.809046</c:v>
                </c:pt>
                <c:pt idx="59120">
                  <c:v>10.806179</c:v>
                </c:pt>
                <c:pt idx="59121">
                  <c:v>10.807738000000001</c:v>
                </c:pt>
                <c:pt idx="59122">
                  <c:v>10.801657000000001</c:v>
                </c:pt>
                <c:pt idx="59123">
                  <c:v>10.805937</c:v>
                </c:pt>
                <c:pt idx="59124">
                  <c:v>10.812963999999999</c:v>
                </c:pt>
                <c:pt idx="59125">
                  <c:v>10.806777</c:v>
                </c:pt>
                <c:pt idx="59126">
                  <c:v>10.805353999999999</c:v>
                </c:pt>
                <c:pt idx="59127">
                  <c:v>10.814437</c:v>
                </c:pt>
                <c:pt idx="59128">
                  <c:v>10.805966</c:v>
                </c:pt>
                <c:pt idx="59129">
                  <c:v>10.793699</c:v>
                </c:pt>
                <c:pt idx="59130">
                  <c:v>10.807485</c:v>
                </c:pt>
                <c:pt idx="59131">
                  <c:v>10.811147</c:v>
                </c:pt>
                <c:pt idx="59132">
                  <c:v>10.800602</c:v>
                </c:pt>
                <c:pt idx="59133">
                  <c:v>10.806756</c:v>
                </c:pt>
                <c:pt idx="59134">
                  <c:v>10.809525000000001</c:v>
                </c:pt>
                <c:pt idx="59135">
                  <c:v>10.802198000000001</c:v>
                </c:pt>
                <c:pt idx="59136">
                  <c:v>10.810218000000001</c:v>
                </c:pt>
                <c:pt idx="59137">
                  <c:v>10.81991</c:v>
                </c:pt>
                <c:pt idx="59138">
                  <c:v>10.812476999999999</c:v>
                </c:pt>
                <c:pt idx="59139">
                  <c:v>10.809521999999999</c:v>
                </c:pt>
                <c:pt idx="59140">
                  <c:v>10.818752</c:v>
                </c:pt>
                <c:pt idx="59141">
                  <c:v>10.812647</c:v>
                </c:pt>
                <c:pt idx="59142">
                  <c:v>10.806998999999999</c:v>
                </c:pt>
                <c:pt idx="59143">
                  <c:v>10.815583999999999</c:v>
                </c:pt>
                <c:pt idx="59144">
                  <c:v>10.816549999999999</c:v>
                </c:pt>
                <c:pt idx="59145">
                  <c:v>10.813592</c:v>
                </c:pt>
                <c:pt idx="59146">
                  <c:v>10.819146</c:v>
                </c:pt>
                <c:pt idx="59147">
                  <c:v>10.821446</c:v>
                </c:pt>
                <c:pt idx="59148">
                  <c:v>10.805875</c:v>
                </c:pt>
                <c:pt idx="59149">
                  <c:v>10.804847000000001</c:v>
                </c:pt>
                <c:pt idx="59150">
                  <c:v>10.811805</c:v>
                </c:pt>
                <c:pt idx="59151">
                  <c:v>10.806933000000001</c:v>
                </c:pt>
                <c:pt idx="59152">
                  <c:v>10.811655999999999</c:v>
                </c:pt>
                <c:pt idx="59153">
                  <c:v>10.811194</c:v>
                </c:pt>
                <c:pt idx="59154">
                  <c:v>10.806993</c:v>
                </c:pt>
                <c:pt idx="59155">
                  <c:v>10.818209</c:v>
                </c:pt>
                <c:pt idx="59156">
                  <c:v>10.820499999999999</c:v>
                </c:pt>
                <c:pt idx="59157">
                  <c:v>10.807979</c:v>
                </c:pt>
                <c:pt idx="59158">
                  <c:v>10.805281000000001</c:v>
                </c:pt>
                <c:pt idx="59159">
                  <c:v>10.812220999999999</c:v>
                </c:pt>
                <c:pt idx="59160">
                  <c:v>10.809896999999999</c:v>
                </c:pt>
                <c:pt idx="59161">
                  <c:v>10.811147</c:v>
                </c:pt>
                <c:pt idx="59162">
                  <c:v>10.815509</c:v>
                </c:pt>
                <c:pt idx="59163">
                  <c:v>10.803912</c:v>
                </c:pt>
                <c:pt idx="59164">
                  <c:v>10.801244000000001</c:v>
                </c:pt>
                <c:pt idx="59165">
                  <c:v>10.815155000000001</c:v>
                </c:pt>
                <c:pt idx="59166">
                  <c:v>10.817354999999999</c:v>
                </c:pt>
                <c:pt idx="59167">
                  <c:v>10.810252999999999</c:v>
                </c:pt>
                <c:pt idx="59168">
                  <c:v>10.811877000000001</c:v>
                </c:pt>
                <c:pt idx="59169">
                  <c:v>10.816637</c:v>
                </c:pt>
                <c:pt idx="59170">
                  <c:v>10.816622000000001</c:v>
                </c:pt>
                <c:pt idx="59171">
                  <c:v>10.823264</c:v>
                </c:pt>
                <c:pt idx="59172">
                  <c:v>10.823646</c:v>
                </c:pt>
                <c:pt idx="59173">
                  <c:v>10.810504</c:v>
                </c:pt>
                <c:pt idx="59174">
                  <c:v>10.810988</c:v>
                </c:pt>
                <c:pt idx="59175">
                  <c:v>10.814539</c:v>
                </c:pt>
                <c:pt idx="59176">
                  <c:v>10.811626</c:v>
                </c:pt>
                <c:pt idx="59177">
                  <c:v>10.814552000000001</c:v>
                </c:pt>
                <c:pt idx="59178">
                  <c:v>10.814479</c:v>
                </c:pt>
                <c:pt idx="59179">
                  <c:v>10.807933999999999</c:v>
                </c:pt>
                <c:pt idx="59180">
                  <c:v>10.808863000000001</c:v>
                </c:pt>
                <c:pt idx="59181">
                  <c:v>10.822812000000001</c:v>
                </c:pt>
                <c:pt idx="59182">
                  <c:v>10.826224</c:v>
                </c:pt>
                <c:pt idx="59183">
                  <c:v>10.818332</c:v>
                </c:pt>
                <c:pt idx="59184">
                  <c:v>10.824573000000001</c:v>
                </c:pt>
                <c:pt idx="59185">
                  <c:v>10.826893999999999</c:v>
                </c:pt>
                <c:pt idx="59186">
                  <c:v>10.821362000000001</c:v>
                </c:pt>
                <c:pt idx="59187">
                  <c:v>10.819672000000001</c:v>
                </c:pt>
                <c:pt idx="59188">
                  <c:v>10.818178</c:v>
                </c:pt>
                <c:pt idx="59189">
                  <c:v>10.814874</c:v>
                </c:pt>
                <c:pt idx="59190">
                  <c:v>10.815647</c:v>
                </c:pt>
                <c:pt idx="59191">
                  <c:v>10.817809</c:v>
                </c:pt>
                <c:pt idx="59192">
                  <c:v>10.815327</c:v>
                </c:pt>
                <c:pt idx="59193">
                  <c:v>10.821149</c:v>
                </c:pt>
                <c:pt idx="59194">
                  <c:v>10.825355</c:v>
                </c:pt>
                <c:pt idx="59195">
                  <c:v>10.816777</c:v>
                </c:pt>
                <c:pt idx="59196">
                  <c:v>10.816748</c:v>
                </c:pt>
                <c:pt idx="59197">
                  <c:v>10.824854999999999</c:v>
                </c:pt>
                <c:pt idx="59198">
                  <c:v>10.822505</c:v>
                </c:pt>
                <c:pt idx="59199">
                  <c:v>10.814674999999999</c:v>
                </c:pt>
                <c:pt idx="59200">
                  <c:v>10.818721999999999</c:v>
                </c:pt>
                <c:pt idx="59201">
                  <c:v>10.822136</c:v>
                </c:pt>
                <c:pt idx="59202">
                  <c:v>10.814821999999999</c:v>
                </c:pt>
                <c:pt idx="59203">
                  <c:v>10.816008999999999</c:v>
                </c:pt>
                <c:pt idx="59204">
                  <c:v>10.814268999999999</c:v>
                </c:pt>
                <c:pt idx="59205">
                  <c:v>10.813177</c:v>
                </c:pt>
                <c:pt idx="59206">
                  <c:v>10.826643000000001</c:v>
                </c:pt>
                <c:pt idx="59207">
                  <c:v>10.827995</c:v>
                </c:pt>
                <c:pt idx="59208">
                  <c:v>10.817716000000001</c:v>
                </c:pt>
                <c:pt idx="59209">
                  <c:v>10.821648</c:v>
                </c:pt>
                <c:pt idx="59210">
                  <c:v>10.828948</c:v>
                </c:pt>
                <c:pt idx="59211">
                  <c:v>10.817345</c:v>
                </c:pt>
                <c:pt idx="59212">
                  <c:v>10.812253</c:v>
                </c:pt>
                <c:pt idx="59213">
                  <c:v>10.821707999999999</c:v>
                </c:pt>
                <c:pt idx="59214">
                  <c:v>10.817114</c:v>
                </c:pt>
                <c:pt idx="59215">
                  <c:v>10.818574999999999</c:v>
                </c:pt>
                <c:pt idx="59216">
                  <c:v>10.831002</c:v>
                </c:pt>
                <c:pt idx="59217">
                  <c:v>10.826206000000001</c:v>
                </c:pt>
                <c:pt idx="59218">
                  <c:v>10.818960000000001</c:v>
                </c:pt>
                <c:pt idx="59219">
                  <c:v>10.822105000000001</c:v>
                </c:pt>
                <c:pt idx="59220">
                  <c:v>10.824809999999999</c:v>
                </c:pt>
                <c:pt idx="59221">
                  <c:v>10.826808</c:v>
                </c:pt>
                <c:pt idx="59222">
                  <c:v>10.830927000000001</c:v>
                </c:pt>
                <c:pt idx="59223">
                  <c:v>10.822380000000001</c:v>
                </c:pt>
                <c:pt idx="59224">
                  <c:v>10.814484</c:v>
                </c:pt>
                <c:pt idx="59225">
                  <c:v>10.823793</c:v>
                </c:pt>
                <c:pt idx="59226">
                  <c:v>10.822055000000001</c:v>
                </c:pt>
                <c:pt idx="59227">
                  <c:v>10.815281000000001</c:v>
                </c:pt>
                <c:pt idx="59228">
                  <c:v>10.820292</c:v>
                </c:pt>
                <c:pt idx="59229">
                  <c:v>10.819846</c:v>
                </c:pt>
                <c:pt idx="59230">
                  <c:v>10.815943000000001</c:v>
                </c:pt>
                <c:pt idx="59231">
                  <c:v>10.820582999999999</c:v>
                </c:pt>
                <c:pt idx="59232">
                  <c:v>10.827211999999999</c:v>
                </c:pt>
                <c:pt idx="59233">
                  <c:v>10.825065</c:v>
                </c:pt>
                <c:pt idx="59234">
                  <c:v>10.824738</c:v>
                </c:pt>
                <c:pt idx="59235">
                  <c:v>10.831882999999999</c:v>
                </c:pt>
                <c:pt idx="59236">
                  <c:v>10.827813000000001</c:v>
                </c:pt>
                <c:pt idx="59237">
                  <c:v>10.824467</c:v>
                </c:pt>
                <c:pt idx="59238">
                  <c:v>10.825892</c:v>
                </c:pt>
                <c:pt idx="59239">
                  <c:v>10.817644</c:v>
                </c:pt>
                <c:pt idx="59240">
                  <c:v>10.816314</c:v>
                </c:pt>
                <c:pt idx="59241">
                  <c:v>10.826544</c:v>
                </c:pt>
                <c:pt idx="59242">
                  <c:v>10.829879999999999</c:v>
                </c:pt>
                <c:pt idx="59243">
                  <c:v>10.824624999999999</c:v>
                </c:pt>
                <c:pt idx="59244">
                  <c:v>10.827844000000001</c:v>
                </c:pt>
                <c:pt idx="59245">
                  <c:v>10.830213000000001</c:v>
                </c:pt>
                <c:pt idx="59246">
                  <c:v>10.825571</c:v>
                </c:pt>
                <c:pt idx="59247">
                  <c:v>10.832959000000001</c:v>
                </c:pt>
                <c:pt idx="59248">
                  <c:v>10.832989</c:v>
                </c:pt>
                <c:pt idx="59249">
                  <c:v>10.827394</c:v>
                </c:pt>
                <c:pt idx="59250">
                  <c:v>10.831535000000001</c:v>
                </c:pt>
                <c:pt idx="59251">
                  <c:v>10.829442999999999</c:v>
                </c:pt>
                <c:pt idx="59252">
                  <c:v>10.821823999999999</c:v>
                </c:pt>
                <c:pt idx="59253">
                  <c:v>10.823544</c:v>
                </c:pt>
                <c:pt idx="59254">
                  <c:v>10.831533</c:v>
                </c:pt>
                <c:pt idx="59255">
                  <c:v>10.829646</c:v>
                </c:pt>
                <c:pt idx="59256">
                  <c:v>10.827737000000001</c:v>
                </c:pt>
                <c:pt idx="59257">
                  <c:v>10.832132</c:v>
                </c:pt>
                <c:pt idx="59258">
                  <c:v>10.824039000000001</c:v>
                </c:pt>
                <c:pt idx="59259">
                  <c:v>10.823228</c:v>
                </c:pt>
                <c:pt idx="59260">
                  <c:v>10.837486999999999</c:v>
                </c:pt>
                <c:pt idx="59261">
                  <c:v>10.839446000000001</c:v>
                </c:pt>
                <c:pt idx="59262">
                  <c:v>10.826836</c:v>
                </c:pt>
                <c:pt idx="59263">
                  <c:v>10.825734000000001</c:v>
                </c:pt>
                <c:pt idx="59264">
                  <c:v>10.831766</c:v>
                </c:pt>
                <c:pt idx="59265">
                  <c:v>10.822846999999999</c:v>
                </c:pt>
                <c:pt idx="59266">
                  <c:v>10.822839</c:v>
                </c:pt>
                <c:pt idx="59267">
                  <c:v>10.832341</c:v>
                </c:pt>
                <c:pt idx="59268">
                  <c:v>10.828706</c:v>
                </c:pt>
                <c:pt idx="59269">
                  <c:v>10.836517000000001</c:v>
                </c:pt>
                <c:pt idx="59270">
                  <c:v>10.843522</c:v>
                </c:pt>
                <c:pt idx="59271">
                  <c:v>10.827598999999999</c:v>
                </c:pt>
                <c:pt idx="59272">
                  <c:v>10.827164</c:v>
                </c:pt>
                <c:pt idx="59273">
                  <c:v>10.84376</c:v>
                </c:pt>
                <c:pt idx="59274">
                  <c:v>10.836722</c:v>
                </c:pt>
                <c:pt idx="59275">
                  <c:v>10.823117</c:v>
                </c:pt>
                <c:pt idx="59276">
                  <c:v>10.83398</c:v>
                </c:pt>
                <c:pt idx="59277">
                  <c:v>10.832966000000001</c:v>
                </c:pt>
                <c:pt idx="59278">
                  <c:v>10.815427</c:v>
                </c:pt>
                <c:pt idx="59279">
                  <c:v>10.829617000000001</c:v>
                </c:pt>
                <c:pt idx="59280">
                  <c:v>10.843902999999999</c:v>
                </c:pt>
                <c:pt idx="59281">
                  <c:v>10.831861</c:v>
                </c:pt>
                <c:pt idx="59282">
                  <c:v>10.829912999999999</c:v>
                </c:pt>
                <c:pt idx="59283">
                  <c:v>10.835967</c:v>
                </c:pt>
                <c:pt idx="59284">
                  <c:v>10.833902</c:v>
                </c:pt>
                <c:pt idx="59285">
                  <c:v>10.832763999999999</c:v>
                </c:pt>
                <c:pt idx="59286">
                  <c:v>10.833914999999999</c:v>
                </c:pt>
                <c:pt idx="59287">
                  <c:v>10.832027</c:v>
                </c:pt>
                <c:pt idx="59288">
                  <c:v>10.835473</c:v>
                </c:pt>
                <c:pt idx="59289">
                  <c:v>10.835537</c:v>
                </c:pt>
                <c:pt idx="59290">
                  <c:v>10.826911000000001</c:v>
                </c:pt>
                <c:pt idx="59291">
                  <c:v>10.831059</c:v>
                </c:pt>
                <c:pt idx="59292">
                  <c:v>10.840275</c:v>
                </c:pt>
                <c:pt idx="59293">
                  <c:v>10.835068</c:v>
                </c:pt>
                <c:pt idx="59294">
                  <c:v>10.831711</c:v>
                </c:pt>
                <c:pt idx="59295">
                  <c:v>10.843299999999999</c:v>
                </c:pt>
                <c:pt idx="59296">
                  <c:v>10.845829999999999</c:v>
                </c:pt>
                <c:pt idx="59297">
                  <c:v>10.82789</c:v>
                </c:pt>
                <c:pt idx="59298">
                  <c:v>10.829871000000001</c:v>
                </c:pt>
                <c:pt idx="59299">
                  <c:v>10.842658999999999</c:v>
                </c:pt>
                <c:pt idx="59300">
                  <c:v>10.83428</c:v>
                </c:pt>
                <c:pt idx="59301">
                  <c:v>10.828417999999999</c:v>
                </c:pt>
                <c:pt idx="59302">
                  <c:v>10.829946</c:v>
                </c:pt>
                <c:pt idx="59303">
                  <c:v>10.835077999999999</c:v>
                </c:pt>
                <c:pt idx="59304">
                  <c:v>10.837747999999999</c:v>
                </c:pt>
                <c:pt idx="59305">
                  <c:v>10.838381999999999</c:v>
                </c:pt>
                <c:pt idx="59306">
                  <c:v>10.840714999999999</c:v>
                </c:pt>
                <c:pt idx="59307">
                  <c:v>10.833686</c:v>
                </c:pt>
                <c:pt idx="59308">
                  <c:v>10.835732</c:v>
                </c:pt>
                <c:pt idx="59309">
                  <c:v>10.842934</c:v>
                </c:pt>
                <c:pt idx="59310">
                  <c:v>10.840688999999999</c:v>
                </c:pt>
                <c:pt idx="59311">
                  <c:v>10.839648</c:v>
                </c:pt>
                <c:pt idx="59312">
                  <c:v>10.841687</c:v>
                </c:pt>
                <c:pt idx="59313">
                  <c:v>10.837609</c:v>
                </c:pt>
                <c:pt idx="59314">
                  <c:v>10.829561999999999</c:v>
                </c:pt>
                <c:pt idx="59315">
                  <c:v>10.836757</c:v>
                </c:pt>
                <c:pt idx="59316">
                  <c:v>10.844424</c:v>
                </c:pt>
                <c:pt idx="59317">
                  <c:v>10.840811</c:v>
                </c:pt>
                <c:pt idx="59318">
                  <c:v>10.83738</c:v>
                </c:pt>
                <c:pt idx="59319">
                  <c:v>10.83381</c:v>
                </c:pt>
                <c:pt idx="59320">
                  <c:v>10.839950999999999</c:v>
                </c:pt>
                <c:pt idx="59321">
                  <c:v>10.846951000000001</c:v>
                </c:pt>
                <c:pt idx="59322">
                  <c:v>10.839537999999999</c:v>
                </c:pt>
                <c:pt idx="59323">
                  <c:v>10.832344000000001</c:v>
                </c:pt>
                <c:pt idx="59324">
                  <c:v>10.832886999999999</c:v>
                </c:pt>
                <c:pt idx="59325">
                  <c:v>10.836822</c:v>
                </c:pt>
                <c:pt idx="59326">
                  <c:v>10.839256000000001</c:v>
                </c:pt>
                <c:pt idx="59327">
                  <c:v>10.842438</c:v>
                </c:pt>
                <c:pt idx="59328">
                  <c:v>10.843624999999999</c:v>
                </c:pt>
                <c:pt idx="59329">
                  <c:v>10.844136000000001</c:v>
                </c:pt>
                <c:pt idx="59330">
                  <c:v>10.855324</c:v>
                </c:pt>
                <c:pt idx="59331">
                  <c:v>10.857500999999999</c:v>
                </c:pt>
                <c:pt idx="59332">
                  <c:v>10.844939999999999</c:v>
                </c:pt>
                <c:pt idx="59333">
                  <c:v>10.844412</c:v>
                </c:pt>
                <c:pt idx="59334">
                  <c:v>10.849430999999999</c:v>
                </c:pt>
                <c:pt idx="59335">
                  <c:v>10.841811999999999</c:v>
                </c:pt>
                <c:pt idx="59336">
                  <c:v>10.832658</c:v>
                </c:pt>
                <c:pt idx="59337">
                  <c:v>10.838089999999999</c:v>
                </c:pt>
                <c:pt idx="59338">
                  <c:v>10.838855000000001</c:v>
                </c:pt>
                <c:pt idx="59339">
                  <c:v>10.838149</c:v>
                </c:pt>
                <c:pt idx="59340">
                  <c:v>10.84948</c:v>
                </c:pt>
                <c:pt idx="59341">
                  <c:v>10.847270999999999</c:v>
                </c:pt>
                <c:pt idx="59342">
                  <c:v>10.839549999999999</c:v>
                </c:pt>
                <c:pt idx="59343">
                  <c:v>10.842597</c:v>
                </c:pt>
                <c:pt idx="59344">
                  <c:v>10.840769999999999</c:v>
                </c:pt>
                <c:pt idx="59345">
                  <c:v>10.835842</c:v>
                </c:pt>
                <c:pt idx="59346">
                  <c:v>10.835607</c:v>
                </c:pt>
                <c:pt idx="59347">
                  <c:v>10.838679000000001</c:v>
                </c:pt>
                <c:pt idx="59348">
                  <c:v>10.840823</c:v>
                </c:pt>
                <c:pt idx="59349">
                  <c:v>10.850868</c:v>
                </c:pt>
                <c:pt idx="59350">
                  <c:v>10.854853</c:v>
                </c:pt>
                <c:pt idx="59351">
                  <c:v>10.843316</c:v>
                </c:pt>
                <c:pt idx="59352">
                  <c:v>10.843562</c:v>
                </c:pt>
                <c:pt idx="59353">
                  <c:v>10.847113999999999</c:v>
                </c:pt>
                <c:pt idx="59354">
                  <c:v>10.847125</c:v>
                </c:pt>
                <c:pt idx="59355">
                  <c:v>10.852080000000001</c:v>
                </c:pt>
                <c:pt idx="59356">
                  <c:v>10.849014</c:v>
                </c:pt>
                <c:pt idx="59357">
                  <c:v>10.837987</c:v>
                </c:pt>
                <c:pt idx="59358">
                  <c:v>10.83798</c:v>
                </c:pt>
                <c:pt idx="59359">
                  <c:v>10.848971000000001</c:v>
                </c:pt>
                <c:pt idx="59360">
                  <c:v>10.841407999999999</c:v>
                </c:pt>
                <c:pt idx="59361">
                  <c:v>10.833976</c:v>
                </c:pt>
                <c:pt idx="59362">
                  <c:v>10.851025999999999</c:v>
                </c:pt>
                <c:pt idx="59363">
                  <c:v>10.854073</c:v>
                </c:pt>
                <c:pt idx="59364">
                  <c:v>10.846214</c:v>
                </c:pt>
                <c:pt idx="59365">
                  <c:v>10.855574000000001</c:v>
                </c:pt>
                <c:pt idx="59366">
                  <c:v>10.860575000000001</c:v>
                </c:pt>
                <c:pt idx="59367">
                  <c:v>10.853637000000001</c:v>
                </c:pt>
                <c:pt idx="59368">
                  <c:v>10.851079</c:v>
                </c:pt>
                <c:pt idx="59369">
                  <c:v>10.850621</c:v>
                </c:pt>
                <c:pt idx="59370">
                  <c:v>10.841963</c:v>
                </c:pt>
                <c:pt idx="59371">
                  <c:v>10.846052999999999</c:v>
                </c:pt>
                <c:pt idx="59372">
                  <c:v>10.857075999999999</c:v>
                </c:pt>
                <c:pt idx="59373">
                  <c:v>10.842421999999999</c:v>
                </c:pt>
                <c:pt idx="59374">
                  <c:v>10.837792</c:v>
                </c:pt>
                <c:pt idx="59375">
                  <c:v>10.855067</c:v>
                </c:pt>
                <c:pt idx="59376">
                  <c:v>10.852225000000001</c:v>
                </c:pt>
                <c:pt idx="59377">
                  <c:v>10.846242</c:v>
                </c:pt>
                <c:pt idx="59378">
                  <c:v>10.856293000000001</c:v>
                </c:pt>
                <c:pt idx="59379">
                  <c:v>10.852805</c:v>
                </c:pt>
                <c:pt idx="59380">
                  <c:v>10.839181</c:v>
                </c:pt>
                <c:pt idx="59381">
                  <c:v>10.846410000000001</c:v>
                </c:pt>
                <c:pt idx="59382">
                  <c:v>10.847561000000001</c:v>
                </c:pt>
                <c:pt idx="59383">
                  <c:v>10.837631999999999</c:v>
                </c:pt>
                <c:pt idx="59384">
                  <c:v>10.847146</c:v>
                </c:pt>
                <c:pt idx="59385">
                  <c:v>10.852976</c:v>
                </c:pt>
                <c:pt idx="59386">
                  <c:v>10.843769</c:v>
                </c:pt>
                <c:pt idx="59387">
                  <c:v>10.846800999999999</c:v>
                </c:pt>
                <c:pt idx="59388">
                  <c:v>10.856043</c:v>
                </c:pt>
                <c:pt idx="59389">
                  <c:v>10.849026</c:v>
                </c:pt>
                <c:pt idx="59390">
                  <c:v>10.841155000000001</c:v>
                </c:pt>
                <c:pt idx="59391">
                  <c:v>10.844139</c:v>
                </c:pt>
                <c:pt idx="59392">
                  <c:v>10.847547</c:v>
                </c:pt>
                <c:pt idx="59393">
                  <c:v>10.857079000000001</c:v>
                </c:pt>
                <c:pt idx="59394">
                  <c:v>10.862715</c:v>
                </c:pt>
                <c:pt idx="59395">
                  <c:v>10.855134</c:v>
                </c:pt>
                <c:pt idx="59396">
                  <c:v>10.852650000000001</c:v>
                </c:pt>
                <c:pt idx="59397">
                  <c:v>10.852845</c:v>
                </c:pt>
                <c:pt idx="59398">
                  <c:v>10.852570999999999</c:v>
                </c:pt>
                <c:pt idx="59399">
                  <c:v>10.852922</c:v>
                </c:pt>
                <c:pt idx="59400">
                  <c:v>10.850635</c:v>
                </c:pt>
                <c:pt idx="59401">
                  <c:v>10.847063</c:v>
                </c:pt>
                <c:pt idx="59402">
                  <c:v>10.847073999999999</c:v>
                </c:pt>
                <c:pt idx="59403">
                  <c:v>10.85787</c:v>
                </c:pt>
                <c:pt idx="59404">
                  <c:v>10.857156</c:v>
                </c:pt>
                <c:pt idx="59405">
                  <c:v>10.846784</c:v>
                </c:pt>
                <c:pt idx="59406">
                  <c:v>10.856958000000001</c:v>
                </c:pt>
                <c:pt idx="59407">
                  <c:v>10.861319999999999</c:v>
                </c:pt>
                <c:pt idx="59408">
                  <c:v>10.849591999999999</c:v>
                </c:pt>
                <c:pt idx="59409">
                  <c:v>10.851692999999999</c:v>
                </c:pt>
                <c:pt idx="59410">
                  <c:v>10.859795999999999</c:v>
                </c:pt>
                <c:pt idx="59411">
                  <c:v>10.851931</c:v>
                </c:pt>
                <c:pt idx="59412">
                  <c:v>10.847846000000001</c:v>
                </c:pt>
                <c:pt idx="59413">
                  <c:v>10.861846999999999</c:v>
                </c:pt>
                <c:pt idx="59414">
                  <c:v>10.860303999999999</c:v>
                </c:pt>
                <c:pt idx="59415">
                  <c:v>10.854075</c:v>
                </c:pt>
                <c:pt idx="59416">
                  <c:v>10.860196999999999</c:v>
                </c:pt>
                <c:pt idx="59417">
                  <c:v>10.857255</c:v>
                </c:pt>
                <c:pt idx="59418">
                  <c:v>10.856972000000001</c:v>
                </c:pt>
                <c:pt idx="59419">
                  <c:v>10.862869</c:v>
                </c:pt>
                <c:pt idx="59420">
                  <c:v>10.858211000000001</c:v>
                </c:pt>
                <c:pt idx="59421">
                  <c:v>10.850452000000001</c:v>
                </c:pt>
                <c:pt idx="59422">
                  <c:v>10.856114</c:v>
                </c:pt>
                <c:pt idx="59423">
                  <c:v>10.857144</c:v>
                </c:pt>
                <c:pt idx="59424">
                  <c:v>10.847447000000001</c:v>
                </c:pt>
                <c:pt idx="59425">
                  <c:v>10.858148</c:v>
                </c:pt>
                <c:pt idx="59426">
                  <c:v>10.865728000000001</c:v>
                </c:pt>
                <c:pt idx="59427">
                  <c:v>10.854717000000001</c:v>
                </c:pt>
                <c:pt idx="59428">
                  <c:v>10.854271000000001</c:v>
                </c:pt>
                <c:pt idx="59429">
                  <c:v>10.859968</c:v>
                </c:pt>
                <c:pt idx="59430">
                  <c:v>10.860105000000001</c:v>
                </c:pt>
                <c:pt idx="59431">
                  <c:v>10.859135999999999</c:v>
                </c:pt>
                <c:pt idx="59432">
                  <c:v>10.860804999999999</c:v>
                </c:pt>
                <c:pt idx="59433">
                  <c:v>10.85534</c:v>
                </c:pt>
                <c:pt idx="59434">
                  <c:v>10.850334</c:v>
                </c:pt>
                <c:pt idx="59435">
                  <c:v>10.856840999999999</c:v>
                </c:pt>
                <c:pt idx="59436">
                  <c:v>10.854647</c:v>
                </c:pt>
                <c:pt idx="59437">
                  <c:v>10.850656000000001</c:v>
                </c:pt>
                <c:pt idx="59438">
                  <c:v>10.863794</c:v>
                </c:pt>
                <c:pt idx="59439">
                  <c:v>10.865556</c:v>
                </c:pt>
                <c:pt idx="59440">
                  <c:v>10.857578</c:v>
                </c:pt>
                <c:pt idx="59441">
                  <c:v>10.866674</c:v>
                </c:pt>
                <c:pt idx="59442">
                  <c:v>10.869669</c:v>
                </c:pt>
                <c:pt idx="59443">
                  <c:v>10.860689000000001</c:v>
                </c:pt>
                <c:pt idx="59444">
                  <c:v>10.859362000000001</c:v>
                </c:pt>
                <c:pt idx="59445">
                  <c:v>10.859261999999999</c:v>
                </c:pt>
                <c:pt idx="59446">
                  <c:v>10.856298000000001</c:v>
                </c:pt>
                <c:pt idx="59447">
                  <c:v>10.858419</c:v>
                </c:pt>
                <c:pt idx="59448">
                  <c:v>10.853662999999999</c:v>
                </c:pt>
                <c:pt idx="59449">
                  <c:v>10.847638999999999</c:v>
                </c:pt>
                <c:pt idx="59450">
                  <c:v>10.861392</c:v>
                </c:pt>
                <c:pt idx="59451">
                  <c:v>10.869757999999999</c:v>
                </c:pt>
                <c:pt idx="59452">
                  <c:v>10.86228</c:v>
                </c:pt>
                <c:pt idx="59453">
                  <c:v>10.860744</c:v>
                </c:pt>
                <c:pt idx="59454">
                  <c:v>10.866612</c:v>
                </c:pt>
                <c:pt idx="59455">
                  <c:v>10.86077</c:v>
                </c:pt>
                <c:pt idx="59456">
                  <c:v>10.851629000000001</c:v>
                </c:pt>
                <c:pt idx="59457">
                  <c:v>10.862384</c:v>
                </c:pt>
                <c:pt idx="59458">
                  <c:v>10.874477000000001</c:v>
                </c:pt>
                <c:pt idx="59459">
                  <c:v>10.87161</c:v>
                </c:pt>
                <c:pt idx="59460">
                  <c:v>10.863103000000001</c:v>
                </c:pt>
                <c:pt idx="59461">
                  <c:v>10.858077</c:v>
                </c:pt>
                <c:pt idx="59462">
                  <c:v>10.862401999999999</c:v>
                </c:pt>
                <c:pt idx="59463">
                  <c:v>10.864974</c:v>
                </c:pt>
                <c:pt idx="59464">
                  <c:v>10.862321</c:v>
                </c:pt>
                <c:pt idx="59465">
                  <c:v>10.861522000000001</c:v>
                </c:pt>
                <c:pt idx="59466">
                  <c:v>10.864924999999999</c:v>
                </c:pt>
                <c:pt idx="59467">
                  <c:v>10.864838000000001</c:v>
                </c:pt>
                <c:pt idx="59468">
                  <c:v>10.852251000000001</c:v>
                </c:pt>
                <c:pt idx="59469">
                  <c:v>10.852677999999999</c:v>
                </c:pt>
                <c:pt idx="59470">
                  <c:v>10.860080999999999</c:v>
                </c:pt>
                <c:pt idx="59471">
                  <c:v>10.859081</c:v>
                </c:pt>
                <c:pt idx="59472">
                  <c:v>10.864336</c:v>
                </c:pt>
                <c:pt idx="59473">
                  <c:v>10.867798000000001</c:v>
                </c:pt>
                <c:pt idx="59474">
                  <c:v>10.867914000000001</c:v>
                </c:pt>
                <c:pt idx="59475">
                  <c:v>10.872576</c:v>
                </c:pt>
                <c:pt idx="59476">
                  <c:v>10.873605</c:v>
                </c:pt>
                <c:pt idx="59477">
                  <c:v>10.863454000000001</c:v>
                </c:pt>
                <c:pt idx="59478">
                  <c:v>10.86192</c:v>
                </c:pt>
                <c:pt idx="59479">
                  <c:v>10.875947</c:v>
                </c:pt>
                <c:pt idx="59480">
                  <c:v>10.86848</c:v>
                </c:pt>
                <c:pt idx="59481">
                  <c:v>10.858817</c:v>
                </c:pt>
                <c:pt idx="59482">
                  <c:v>10.874598000000001</c:v>
                </c:pt>
                <c:pt idx="59483">
                  <c:v>10.875761000000001</c:v>
                </c:pt>
                <c:pt idx="59484">
                  <c:v>10.862705999999999</c:v>
                </c:pt>
                <c:pt idx="59485">
                  <c:v>10.867571</c:v>
                </c:pt>
                <c:pt idx="59486">
                  <c:v>10.876364000000001</c:v>
                </c:pt>
                <c:pt idx="59487">
                  <c:v>10.866339</c:v>
                </c:pt>
                <c:pt idx="59488">
                  <c:v>10.864735</c:v>
                </c:pt>
                <c:pt idx="59489">
                  <c:v>10.876511000000001</c:v>
                </c:pt>
                <c:pt idx="59490">
                  <c:v>10.864172</c:v>
                </c:pt>
                <c:pt idx="59491">
                  <c:v>10.856672</c:v>
                </c:pt>
                <c:pt idx="59492">
                  <c:v>10.871309999999999</c:v>
                </c:pt>
                <c:pt idx="59493">
                  <c:v>10.871808</c:v>
                </c:pt>
                <c:pt idx="59494">
                  <c:v>10.866649000000001</c:v>
                </c:pt>
                <c:pt idx="59495">
                  <c:v>10.868833</c:v>
                </c:pt>
                <c:pt idx="59496">
                  <c:v>10.866242</c:v>
                </c:pt>
                <c:pt idx="59497">
                  <c:v>10.859923</c:v>
                </c:pt>
                <c:pt idx="59498">
                  <c:v>10.867012000000001</c:v>
                </c:pt>
                <c:pt idx="59499">
                  <c:v>10.873078</c:v>
                </c:pt>
                <c:pt idx="59500">
                  <c:v>10.867457999999999</c:v>
                </c:pt>
                <c:pt idx="59501">
                  <c:v>10.868442</c:v>
                </c:pt>
                <c:pt idx="59502">
                  <c:v>10.868342999999999</c:v>
                </c:pt>
                <c:pt idx="59503">
                  <c:v>10.862017</c:v>
                </c:pt>
                <c:pt idx="59504">
                  <c:v>10.868123000000001</c:v>
                </c:pt>
                <c:pt idx="59505">
                  <c:v>10.880039</c:v>
                </c:pt>
                <c:pt idx="59506">
                  <c:v>10.874366999999999</c:v>
                </c:pt>
                <c:pt idx="59507">
                  <c:v>10.865327000000001</c:v>
                </c:pt>
                <c:pt idx="59508">
                  <c:v>10.873753000000001</c:v>
                </c:pt>
                <c:pt idx="59509">
                  <c:v>10.871689999999999</c:v>
                </c:pt>
                <c:pt idx="59510">
                  <c:v>10.866203000000001</c:v>
                </c:pt>
                <c:pt idx="59511">
                  <c:v>10.878829</c:v>
                </c:pt>
                <c:pt idx="59512">
                  <c:v>10.874637999999999</c:v>
                </c:pt>
                <c:pt idx="59513">
                  <c:v>10.861299000000001</c:v>
                </c:pt>
                <c:pt idx="59514">
                  <c:v>10.865710999999999</c:v>
                </c:pt>
                <c:pt idx="59515">
                  <c:v>10.871784</c:v>
                </c:pt>
                <c:pt idx="59516">
                  <c:v>10.868739</c:v>
                </c:pt>
                <c:pt idx="59517">
                  <c:v>10.870452</c:v>
                </c:pt>
                <c:pt idx="59518">
                  <c:v>10.875076999999999</c:v>
                </c:pt>
                <c:pt idx="59519">
                  <c:v>10.867239</c:v>
                </c:pt>
                <c:pt idx="59520">
                  <c:v>10.870374999999999</c:v>
                </c:pt>
                <c:pt idx="59521">
                  <c:v>10.882757</c:v>
                </c:pt>
                <c:pt idx="59522">
                  <c:v>10.880516999999999</c:v>
                </c:pt>
                <c:pt idx="59523">
                  <c:v>10.874262999999999</c:v>
                </c:pt>
                <c:pt idx="59524">
                  <c:v>10.873638</c:v>
                </c:pt>
                <c:pt idx="59525">
                  <c:v>10.873004999999999</c:v>
                </c:pt>
                <c:pt idx="59526">
                  <c:v>10.867186999999999</c:v>
                </c:pt>
                <c:pt idx="59527">
                  <c:v>10.873267999999999</c:v>
                </c:pt>
                <c:pt idx="59528">
                  <c:v>10.886291999999999</c:v>
                </c:pt>
                <c:pt idx="59529">
                  <c:v>10.874853999999999</c:v>
                </c:pt>
                <c:pt idx="59530">
                  <c:v>10.869172000000001</c:v>
                </c:pt>
                <c:pt idx="59531">
                  <c:v>10.876651000000001</c:v>
                </c:pt>
                <c:pt idx="59532">
                  <c:v>10.861856</c:v>
                </c:pt>
                <c:pt idx="59533">
                  <c:v>10.859209999999999</c:v>
                </c:pt>
                <c:pt idx="59534">
                  <c:v>10.879415</c:v>
                </c:pt>
                <c:pt idx="59535">
                  <c:v>10.880496000000001</c:v>
                </c:pt>
                <c:pt idx="59536">
                  <c:v>10.868842000000001</c:v>
                </c:pt>
                <c:pt idx="59537">
                  <c:v>10.879274000000001</c:v>
                </c:pt>
                <c:pt idx="59538">
                  <c:v>10.882861999999999</c:v>
                </c:pt>
                <c:pt idx="59539">
                  <c:v>10.868537</c:v>
                </c:pt>
                <c:pt idx="59540">
                  <c:v>10.882168</c:v>
                </c:pt>
                <c:pt idx="59541">
                  <c:v>10.894677</c:v>
                </c:pt>
                <c:pt idx="59542">
                  <c:v>10.882534</c:v>
                </c:pt>
                <c:pt idx="59543">
                  <c:v>10.881161000000001</c:v>
                </c:pt>
                <c:pt idx="59544">
                  <c:v>10.884437999999999</c:v>
                </c:pt>
                <c:pt idx="59545">
                  <c:v>10.877143</c:v>
                </c:pt>
                <c:pt idx="59546">
                  <c:v>10.876251</c:v>
                </c:pt>
                <c:pt idx="59547">
                  <c:v>10.886627000000001</c:v>
                </c:pt>
                <c:pt idx="59548">
                  <c:v>10.881577</c:v>
                </c:pt>
                <c:pt idx="59549">
                  <c:v>10.871791</c:v>
                </c:pt>
                <c:pt idx="59550">
                  <c:v>10.876538</c:v>
                </c:pt>
                <c:pt idx="59551">
                  <c:v>10.876720000000001</c:v>
                </c:pt>
                <c:pt idx="59552">
                  <c:v>10.875298000000001</c:v>
                </c:pt>
                <c:pt idx="59553">
                  <c:v>10.883972999999999</c:v>
                </c:pt>
                <c:pt idx="59554">
                  <c:v>10.886105000000001</c:v>
                </c:pt>
                <c:pt idx="59555">
                  <c:v>10.874046999999999</c:v>
                </c:pt>
                <c:pt idx="59556">
                  <c:v>10.870511</c:v>
                </c:pt>
                <c:pt idx="59557">
                  <c:v>10.874612000000001</c:v>
                </c:pt>
                <c:pt idx="59558">
                  <c:v>10.868862999999999</c:v>
                </c:pt>
                <c:pt idx="59559">
                  <c:v>10.87269</c:v>
                </c:pt>
                <c:pt idx="59560">
                  <c:v>10.883369999999999</c:v>
                </c:pt>
                <c:pt idx="59561">
                  <c:v>10.879125999999999</c:v>
                </c:pt>
                <c:pt idx="59562">
                  <c:v>10.880418000000001</c:v>
                </c:pt>
                <c:pt idx="59563">
                  <c:v>10.88569</c:v>
                </c:pt>
                <c:pt idx="59564">
                  <c:v>10.877279</c:v>
                </c:pt>
                <c:pt idx="59565">
                  <c:v>10.870424</c:v>
                </c:pt>
                <c:pt idx="59566">
                  <c:v>10.874162999999999</c:v>
                </c:pt>
                <c:pt idx="59567">
                  <c:v>10.877490999999999</c:v>
                </c:pt>
                <c:pt idx="59568">
                  <c:v>10.877955999999999</c:v>
                </c:pt>
                <c:pt idx="59569">
                  <c:v>10.881608999999999</c:v>
                </c:pt>
                <c:pt idx="59570">
                  <c:v>10.880749</c:v>
                </c:pt>
                <c:pt idx="59571">
                  <c:v>10.879051</c:v>
                </c:pt>
                <c:pt idx="59572">
                  <c:v>10.882198000000001</c:v>
                </c:pt>
                <c:pt idx="59573">
                  <c:v>10.878444</c:v>
                </c:pt>
                <c:pt idx="59574">
                  <c:v>10.877096</c:v>
                </c:pt>
                <c:pt idx="59575">
                  <c:v>10.880814000000001</c:v>
                </c:pt>
                <c:pt idx="59576">
                  <c:v>10.877556999999999</c:v>
                </c:pt>
                <c:pt idx="59577">
                  <c:v>10.880029</c:v>
                </c:pt>
                <c:pt idx="59578">
                  <c:v>10.890178000000001</c:v>
                </c:pt>
                <c:pt idx="59579">
                  <c:v>10.88865</c:v>
                </c:pt>
                <c:pt idx="59580">
                  <c:v>10.877962</c:v>
                </c:pt>
                <c:pt idx="59581">
                  <c:v>10.881667</c:v>
                </c:pt>
                <c:pt idx="59582">
                  <c:v>10.890147000000001</c:v>
                </c:pt>
                <c:pt idx="59583">
                  <c:v>10.879827000000001</c:v>
                </c:pt>
                <c:pt idx="59584">
                  <c:v>10.879462</c:v>
                </c:pt>
                <c:pt idx="59585">
                  <c:v>10.892262000000001</c:v>
                </c:pt>
                <c:pt idx="59586">
                  <c:v>10.89231</c:v>
                </c:pt>
                <c:pt idx="59587">
                  <c:v>10.884938</c:v>
                </c:pt>
                <c:pt idx="59588">
                  <c:v>10.884239000000001</c:v>
                </c:pt>
                <c:pt idx="59589">
                  <c:v>10.891776999999999</c:v>
                </c:pt>
                <c:pt idx="59590">
                  <c:v>10.892147</c:v>
                </c:pt>
                <c:pt idx="59591">
                  <c:v>10.885714</c:v>
                </c:pt>
                <c:pt idx="59592">
                  <c:v>10.878772</c:v>
                </c:pt>
                <c:pt idx="59593">
                  <c:v>10.87726</c:v>
                </c:pt>
                <c:pt idx="59594">
                  <c:v>10.886443999999999</c:v>
                </c:pt>
                <c:pt idx="59595">
                  <c:v>10.886203</c:v>
                </c:pt>
                <c:pt idx="59596">
                  <c:v>10.880416</c:v>
                </c:pt>
                <c:pt idx="59597">
                  <c:v>10.891067</c:v>
                </c:pt>
                <c:pt idx="59598">
                  <c:v>10.894617</c:v>
                </c:pt>
                <c:pt idx="59599">
                  <c:v>10.874828000000001</c:v>
                </c:pt>
                <c:pt idx="59600">
                  <c:v>10.875992</c:v>
                </c:pt>
                <c:pt idx="59601">
                  <c:v>10.894542</c:v>
                </c:pt>
                <c:pt idx="59602">
                  <c:v>10.881862999999999</c:v>
                </c:pt>
                <c:pt idx="59603">
                  <c:v>10.875467</c:v>
                </c:pt>
                <c:pt idx="59604">
                  <c:v>10.898059999999999</c:v>
                </c:pt>
                <c:pt idx="59605">
                  <c:v>10.891762</c:v>
                </c:pt>
                <c:pt idx="59606">
                  <c:v>10.877674000000001</c:v>
                </c:pt>
                <c:pt idx="59607">
                  <c:v>10.893609</c:v>
                </c:pt>
                <c:pt idx="59608">
                  <c:v>10.895668000000001</c:v>
                </c:pt>
                <c:pt idx="59609">
                  <c:v>10.883096999999999</c:v>
                </c:pt>
                <c:pt idx="59610">
                  <c:v>10.890046999999999</c:v>
                </c:pt>
                <c:pt idx="59611">
                  <c:v>10.894287</c:v>
                </c:pt>
                <c:pt idx="59612">
                  <c:v>10.885768000000001</c:v>
                </c:pt>
                <c:pt idx="59613">
                  <c:v>10.889963</c:v>
                </c:pt>
                <c:pt idx="59614">
                  <c:v>10.888602000000001</c:v>
                </c:pt>
                <c:pt idx="59615">
                  <c:v>10.878883999999999</c:v>
                </c:pt>
                <c:pt idx="59616">
                  <c:v>10.887620999999999</c:v>
                </c:pt>
                <c:pt idx="59617">
                  <c:v>10.891405000000001</c:v>
                </c:pt>
                <c:pt idx="59618">
                  <c:v>10.879186000000001</c:v>
                </c:pt>
                <c:pt idx="59619">
                  <c:v>10.877421999999999</c:v>
                </c:pt>
                <c:pt idx="59620">
                  <c:v>10.890038000000001</c:v>
                </c:pt>
                <c:pt idx="59621">
                  <c:v>10.895960000000001</c:v>
                </c:pt>
                <c:pt idx="59622">
                  <c:v>10.891241000000001</c:v>
                </c:pt>
                <c:pt idx="59623">
                  <c:v>10.893357</c:v>
                </c:pt>
                <c:pt idx="59624">
                  <c:v>10.892409000000001</c:v>
                </c:pt>
                <c:pt idx="59625">
                  <c:v>10.894145999999999</c:v>
                </c:pt>
                <c:pt idx="59626">
                  <c:v>10.898771</c:v>
                </c:pt>
                <c:pt idx="59627">
                  <c:v>10.887486000000001</c:v>
                </c:pt>
                <c:pt idx="59628">
                  <c:v>10.885878999999999</c:v>
                </c:pt>
                <c:pt idx="59629">
                  <c:v>10.898353999999999</c:v>
                </c:pt>
                <c:pt idx="59630">
                  <c:v>10.892492000000001</c:v>
                </c:pt>
                <c:pt idx="59631">
                  <c:v>10.885077000000001</c:v>
                </c:pt>
                <c:pt idx="59632">
                  <c:v>10.8971</c:v>
                </c:pt>
                <c:pt idx="59633">
                  <c:v>10.897551</c:v>
                </c:pt>
                <c:pt idx="59634">
                  <c:v>10.880846</c:v>
                </c:pt>
                <c:pt idx="59635">
                  <c:v>10.889455</c:v>
                </c:pt>
                <c:pt idx="59636">
                  <c:v>10.900897000000001</c:v>
                </c:pt>
                <c:pt idx="59637">
                  <c:v>10.888032000000001</c:v>
                </c:pt>
                <c:pt idx="59638">
                  <c:v>10.888277</c:v>
                </c:pt>
                <c:pt idx="59639">
                  <c:v>10.897627999999999</c:v>
                </c:pt>
                <c:pt idx="59640">
                  <c:v>10.888233</c:v>
                </c:pt>
                <c:pt idx="59641">
                  <c:v>10.885313999999999</c:v>
                </c:pt>
                <c:pt idx="59642">
                  <c:v>10.900335999999999</c:v>
                </c:pt>
                <c:pt idx="59643">
                  <c:v>10.897380999999999</c:v>
                </c:pt>
                <c:pt idx="59644">
                  <c:v>10.88758</c:v>
                </c:pt>
                <c:pt idx="59645">
                  <c:v>10.898664</c:v>
                </c:pt>
                <c:pt idx="59646">
                  <c:v>10.896622000000001</c:v>
                </c:pt>
                <c:pt idx="59647">
                  <c:v>10.884413</c:v>
                </c:pt>
                <c:pt idx="59648">
                  <c:v>10.893882</c:v>
                </c:pt>
                <c:pt idx="59649">
                  <c:v>10.901574</c:v>
                </c:pt>
                <c:pt idx="59650">
                  <c:v>10.894971999999999</c:v>
                </c:pt>
                <c:pt idx="59651">
                  <c:v>10.892810000000001</c:v>
                </c:pt>
                <c:pt idx="59652">
                  <c:v>10.894717999999999</c:v>
                </c:pt>
                <c:pt idx="59653">
                  <c:v>10.889392000000001</c:v>
                </c:pt>
                <c:pt idx="59654">
                  <c:v>10.892707</c:v>
                </c:pt>
                <c:pt idx="59655">
                  <c:v>10.90061</c:v>
                </c:pt>
                <c:pt idx="59656">
                  <c:v>10.892343</c:v>
                </c:pt>
                <c:pt idx="59657">
                  <c:v>10.89499</c:v>
                </c:pt>
                <c:pt idx="59658">
                  <c:v>10.904999999999999</c:v>
                </c:pt>
                <c:pt idx="59659">
                  <c:v>10.895421000000001</c:v>
                </c:pt>
                <c:pt idx="59660">
                  <c:v>10.894667999999999</c:v>
                </c:pt>
                <c:pt idx="59661">
                  <c:v>10.906421</c:v>
                </c:pt>
                <c:pt idx="59662">
                  <c:v>10.898251999999999</c:v>
                </c:pt>
                <c:pt idx="59663">
                  <c:v>10.886084</c:v>
                </c:pt>
                <c:pt idx="59664">
                  <c:v>10.893572000000001</c:v>
                </c:pt>
                <c:pt idx="59665">
                  <c:v>10.895206</c:v>
                </c:pt>
                <c:pt idx="59666">
                  <c:v>10.887454</c:v>
                </c:pt>
                <c:pt idx="59667">
                  <c:v>10.899264000000001</c:v>
                </c:pt>
                <c:pt idx="59668">
                  <c:v>10.903873000000001</c:v>
                </c:pt>
                <c:pt idx="59669">
                  <c:v>10.890734999999999</c:v>
                </c:pt>
                <c:pt idx="59670">
                  <c:v>10.897125000000001</c:v>
                </c:pt>
                <c:pt idx="59671">
                  <c:v>10.911395000000001</c:v>
                </c:pt>
                <c:pt idx="59672">
                  <c:v>10.899077999999999</c:v>
                </c:pt>
                <c:pt idx="59673">
                  <c:v>10.888773</c:v>
                </c:pt>
                <c:pt idx="59674">
                  <c:v>10.907636</c:v>
                </c:pt>
                <c:pt idx="59675">
                  <c:v>10.909559</c:v>
                </c:pt>
                <c:pt idx="59676">
                  <c:v>10.897131999999999</c:v>
                </c:pt>
                <c:pt idx="59677">
                  <c:v>10.901395000000001</c:v>
                </c:pt>
                <c:pt idx="59678">
                  <c:v>10.894787000000001</c:v>
                </c:pt>
                <c:pt idx="59679">
                  <c:v>10.884340999999999</c:v>
                </c:pt>
                <c:pt idx="59680">
                  <c:v>10.896074</c:v>
                </c:pt>
                <c:pt idx="59681">
                  <c:v>10.90269</c:v>
                </c:pt>
                <c:pt idx="59682">
                  <c:v>10.895049999999999</c:v>
                </c:pt>
                <c:pt idx="59683">
                  <c:v>10.897740000000001</c:v>
                </c:pt>
                <c:pt idx="59684">
                  <c:v>10.905328000000001</c:v>
                </c:pt>
                <c:pt idx="59685">
                  <c:v>10.897031</c:v>
                </c:pt>
                <c:pt idx="59686">
                  <c:v>10.89639</c:v>
                </c:pt>
                <c:pt idx="59687">
                  <c:v>10.904527</c:v>
                </c:pt>
                <c:pt idx="59688">
                  <c:v>10.900081</c:v>
                </c:pt>
                <c:pt idx="59689">
                  <c:v>10.901313999999999</c:v>
                </c:pt>
                <c:pt idx="59690">
                  <c:v>10.902051999999999</c:v>
                </c:pt>
                <c:pt idx="59691">
                  <c:v>10.895256</c:v>
                </c:pt>
                <c:pt idx="59692">
                  <c:v>10.895376000000001</c:v>
                </c:pt>
                <c:pt idx="59693">
                  <c:v>10.904310000000001</c:v>
                </c:pt>
                <c:pt idx="59694">
                  <c:v>10.912804</c:v>
                </c:pt>
                <c:pt idx="59695">
                  <c:v>10.908834000000001</c:v>
                </c:pt>
                <c:pt idx="59696">
                  <c:v>10.904313999999999</c:v>
                </c:pt>
                <c:pt idx="59697">
                  <c:v>10.907276</c:v>
                </c:pt>
                <c:pt idx="59698">
                  <c:v>10.903055999999999</c:v>
                </c:pt>
                <c:pt idx="59699">
                  <c:v>10.900212</c:v>
                </c:pt>
                <c:pt idx="59700">
                  <c:v>10.903441000000001</c:v>
                </c:pt>
                <c:pt idx="59701">
                  <c:v>10.896953</c:v>
                </c:pt>
                <c:pt idx="59702">
                  <c:v>10.893483</c:v>
                </c:pt>
                <c:pt idx="59703">
                  <c:v>10.904128999999999</c:v>
                </c:pt>
                <c:pt idx="59704">
                  <c:v>10.906006</c:v>
                </c:pt>
                <c:pt idx="59705">
                  <c:v>10.896380000000001</c:v>
                </c:pt>
                <c:pt idx="59706">
                  <c:v>10.899974</c:v>
                </c:pt>
                <c:pt idx="59707">
                  <c:v>10.906483</c:v>
                </c:pt>
                <c:pt idx="59708">
                  <c:v>10.900581000000001</c:v>
                </c:pt>
                <c:pt idx="59709">
                  <c:v>10.900123000000001</c:v>
                </c:pt>
                <c:pt idx="59710">
                  <c:v>10.909566999999999</c:v>
                </c:pt>
                <c:pt idx="59711">
                  <c:v>10.908151</c:v>
                </c:pt>
                <c:pt idx="59712">
                  <c:v>10.899141999999999</c:v>
                </c:pt>
                <c:pt idx="59713">
                  <c:v>10.906105</c:v>
                </c:pt>
                <c:pt idx="59714">
                  <c:v>10.910783</c:v>
                </c:pt>
                <c:pt idx="59715">
                  <c:v>10.906357</c:v>
                </c:pt>
                <c:pt idx="59716">
                  <c:v>10.906141</c:v>
                </c:pt>
                <c:pt idx="59717">
                  <c:v>10.903501</c:v>
                </c:pt>
                <c:pt idx="59718">
                  <c:v>10.906828000000001</c:v>
                </c:pt>
                <c:pt idx="59719">
                  <c:v>10.909762000000001</c:v>
                </c:pt>
                <c:pt idx="59720">
                  <c:v>10.903646</c:v>
                </c:pt>
                <c:pt idx="59721">
                  <c:v>10.902722000000001</c:v>
                </c:pt>
                <c:pt idx="59722">
                  <c:v>10.910450000000001</c:v>
                </c:pt>
                <c:pt idx="59723">
                  <c:v>10.910368</c:v>
                </c:pt>
                <c:pt idx="59724">
                  <c:v>10.899914000000001</c:v>
                </c:pt>
                <c:pt idx="59725">
                  <c:v>10.904840999999999</c:v>
                </c:pt>
                <c:pt idx="59726">
                  <c:v>10.912464</c:v>
                </c:pt>
                <c:pt idx="59727">
                  <c:v>10.905816</c:v>
                </c:pt>
                <c:pt idx="59728">
                  <c:v>10.904354</c:v>
                </c:pt>
                <c:pt idx="59729">
                  <c:v>10.905199</c:v>
                </c:pt>
                <c:pt idx="59730">
                  <c:v>10.903428</c:v>
                </c:pt>
                <c:pt idx="59731">
                  <c:v>10.904521000000001</c:v>
                </c:pt>
                <c:pt idx="59732">
                  <c:v>10.909333999999999</c:v>
                </c:pt>
                <c:pt idx="59733">
                  <c:v>10.912996</c:v>
                </c:pt>
                <c:pt idx="59734">
                  <c:v>10.910766000000001</c:v>
                </c:pt>
                <c:pt idx="59735">
                  <c:v>10.913432999999999</c:v>
                </c:pt>
                <c:pt idx="59736">
                  <c:v>10.911848000000001</c:v>
                </c:pt>
                <c:pt idx="59737">
                  <c:v>10.908435000000001</c:v>
                </c:pt>
                <c:pt idx="59738">
                  <c:v>10.913582999999999</c:v>
                </c:pt>
                <c:pt idx="59739">
                  <c:v>10.910123</c:v>
                </c:pt>
                <c:pt idx="59740">
                  <c:v>10.904788999999999</c:v>
                </c:pt>
                <c:pt idx="59741">
                  <c:v>10.912304000000001</c:v>
                </c:pt>
                <c:pt idx="59742">
                  <c:v>10.9177</c:v>
                </c:pt>
                <c:pt idx="59743">
                  <c:v>10.910565999999999</c:v>
                </c:pt>
                <c:pt idx="59744">
                  <c:v>10.908942</c:v>
                </c:pt>
                <c:pt idx="59745">
                  <c:v>10.912061</c:v>
                </c:pt>
                <c:pt idx="59746">
                  <c:v>10.906164</c:v>
                </c:pt>
                <c:pt idx="59747">
                  <c:v>10.903924999999999</c:v>
                </c:pt>
                <c:pt idx="59748">
                  <c:v>10.904598</c:v>
                </c:pt>
                <c:pt idx="59749">
                  <c:v>10.901847999999999</c:v>
                </c:pt>
                <c:pt idx="59750">
                  <c:v>10.908498</c:v>
                </c:pt>
                <c:pt idx="59751">
                  <c:v>10.917341</c:v>
                </c:pt>
                <c:pt idx="59752">
                  <c:v>10.913767</c:v>
                </c:pt>
                <c:pt idx="59753">
                  <c:v>10.909976</c:v>
                </c:pt>
                <c:pt idx="59754">
                  <c:v>10.911633999999999</c:v>
                </c:pt>
                <c:pt idx="59755">
                  <c:v>10.909048</c:v>
                </c:pt>
                <c:pt idx="59756">
                  <c:v>10.913040000000001</c:v>
                </c:pt>
                <c:pt idx="59757">
                  <c:v>10.923325999999999</c:v>
                </c:pt>
                <c:pt idx="59758">
                  <c:v>10.916022999999999</c:v>
                </c:pt>
                <c:pt idx="59759">
                  <c:v>10.913126999999999</c:v>
                </c:pt>
                <c:pt idx="59760">
                  <c:v>10.926292</c:v>
                </c:pt>
                <c:pt idx="59761">
                  <c:v>10.918322</c:v>
                </c:pt>
                <c:pt idx="59762">
                  <c:v>10.904120000000001</c:v>
                </c:pt>
                <c:pt idx="59763">
                  <c:v>10.908535000000001</c:v>
                </c:pt>
                <c:pt idx="59764">
                  <c:v>10.914073999999999</c:v>
                </c:pt>
                <c:pt idx="59765">
                  <c:v>10.911716</c:v>
                </c:pt>
                <c:pt idx="59766">
                  <c:v>10.913487999999999</c:v>
                </c:pt>
                <c:pt idx="59767">
                  <c:v>10.919242000000001</c:v>
                </c:pt>
                <c:pt idx="59768">
                  <c:v>10.910016000000001</c:v>
                </c:pt>
                <c:pt idx="59769">
                  <c:v>10.907624</c:v>
                </c:pt>
                <c:pt idx="59770">
                  <c:v>10.915034</c:v>
                </c:pt>
                <c:pt idx="59771">
                  <c:v>10.910164</c:v>
                </c:pt>
                <c:pt idx="59772">
                  <c:v>10.909777999999999</c:v>
                </c:pt>
                <c:pt idx="59773">
                  <c:v>10.914774</c:v>
                </c:pt>
                <c:pt idx="59774">
                  <c:v>10.912013999999999</c:v>
                </c:pt>
                <c:pt idx="59775">
                  <c:v>10.909837</c:v>
                </c:pt>
                <c:pt idx="59776">
                  <c:v>10.916755</c:v>
                </c:pt>
                <c:pt idx="59777">
                  <c:v>10.91887</c:v>
                </c:pt>
                <c:pt idx="59778">
                  <c:v>10.914444</c:v>
                </c:pt>
                <c:pt idx="59779">
                  <c:v>10.921426</c:v>
                </c:pt>
                <c:pt idx="59780">
                  <c:v>10.919347999999999</c:v>
                </c:pt>
                <c:pt idx="59781">
                  <c:v>10.911056</c:v>
                </c:pt>
                <c:pt idx="59782">
                  <c:v>10.922948999999999</c:v>
                </c:pt>
                <c:pt idx="59783">
                  <c:v>10.922668</c:v>
                </c:pt>
                <c:pt idx="59784">
                  <c:v>10.908865</c:v>
                </c:pt>
                <c:pt idx="59785">
                  <c:v>10.914714999999999</c:v>
                </c:pt>
                <c:pt idx="59786">
                  <c:v>10.920049000000001</c:v>
                </c:pt>
                <c:pt idx="59787">
                  <c:v>10.908830999999999</c:v>
                </c:pt>
                <c:pt idx="59788">
                  <c:v>10.912967999999999</c:v>
                </c:pt>
                <c:pt idx="59789">
                  <c:v>10.923102999999999</c:v>
                </c:pt>
                <c:pt idx="59790">
                  <c:v>10.909039999999999</c:v>
                </c:pt>
                <c:pt idx="59791">
                  <c:v>10.912212999999999</c:v>
                </c:pt>
                <c:pt idx="59792">
                  <c:v>10.929104000000001</c:v>
                </c:pt>
                <c:pt idx="59793">
                  <c:v>10.917372</c:v>
                </c:pt>
                <c:pt idx="59794">
                  <c:v>10.911106</c:v>
                </c:pt>
                <c:pt idx="59795">
                  <c:v>10.924823999999999</c:v>
                </c:pt>
                <c:pt idx="59796">
                  <c:v>10.925503000000001</c:v>
                </c:pt>
                <c:pt idx="59797">
                  <c:v>10.916667</c:v>
                </c:pt>
                <c:pt idx="59798">
                  <c:v>10.919931999999999</c:v>
                </c:pt>
                <c:pt idx="59799">
                  <c:v>10.92498</c:v>
                </c:pt>
                <c:pt idx="59800">
                  <c:v>10.916487999999999</c:v>
                </c:pt>
                <c:pt idx="59801">
                  <c:v>10.920692000000001</c:v>
                </c:pt>
                <c:pt idx="59802">
                  <c:v>10.930070000000001</c:v>
                </c:pt>
                <c:pt idx="59803">
                  <c:v>10.920759</c:v>
                </c:pt>
                <c:pt idx="59804">
                  <c:v>10.917464000000001</c:v>
                </c:pt>
                <c:pt idx="59805">
                  <c:v>10.922484000000001</c:v>
                </c:pt>
                <c:pt idx="59806">
                  <c:v>10.918768</c:v>
                </c:pt>
                <c:pt idx="59807">
                  <c:v>10.917510999999999</c:v>
                </c:pt>
                <c:pt idx="59808">
                  <c:v>10.927021999999999</c:v>
                </c:pt>
                <c:pt idx="59809">
                  <c:v>10.919969</c:v>
                </c:pt>
                <c:pt idx="59810">
                  <c:v>10.908745</c:v>
                </c:pt>
                <c:pt idx="59811">
                  <c:v>10.925634000000001</c:v>
                </c:pt>
                <c:pt idx="59812">
                  <c:v>10.926608</c:v>
                </c:pt>
                <c:pt idx="59813">
                  <c:v>10.910501</c:v>
                </c:pt>
                <c:pt idx="59814">
                  <c:v>10.921331</c:v>
                </c:pt>
                <c:pt idx="59815">
                  <c:v>10.929017999999999</c:v>
                </c:pt>
                <c:pt idx="59816">
                  <c:v>10.919392999999999</c:v>
                </c:pt>
                <c:pt idx="59817">
                  <c:v>10.921965999999999</c:v>
                </c:pt>
                <c:pt idx="59818">
                  <c:v>10.931074000000001</c:v>
                </c:pt>
                <c:pt idx="59819">
                  <c:v>10.921067000000001</c:v>
                </c:pt>
                <c:pt idx="59820">
                  <c:v>10.918502999999999</c:v>
                </c:pt>
                <c:pt idx="59821">
                  <c:v>10.933616000000001</c:v>
                </c:pt>
                <c:pt idx="59822">
                  <c:v>10.925957</c:v>
                </c:pt>
                <c:pt idx="59823">
                  <c:v>10.917861</c:v>
                </c:pt>
                <c:pt idx="59824">
                  <c:v>10.926323999999999</c:v>
                </c:pt>
                <c:pt idx="59825">
                  <c:v>10.919643000000001</c:v>
                </c:pt>
                <c:pt idx="59826">
                  <c:v>10.912452</c:v>
                </c:pt>
                <c:pt idx="59827">
                  <c:v>10.922980000000001</c:v>
                </c:pt>
                <c:pt idx="59828">
                  <c:v>10.924314000000001</c:v>
                </c:pt>
                <c:pt idx="59829">
                  <c:v>10.916738</c:v>
                </c:pt>
                <c:pt idx="59830">
                  <c:v>10.926551</c:v>
                </c:pt>
                <c:pt idx="59831">
                  <c:v>10.931380000000001</c:v>
                </c:pt>
                <c:pt idx="59832">
                  <c:v>10.921932999999999</c:v>
                </c:pt>
                <c:pt idx="59833">
                  <c:v>10.928312</c:v>
                </c:pt>
                <c:pt idx="59834">
                  <c:v>10.929389</c:v>
                </c:pt>
                <c:pt idx="59835">
                  <c:v>10.921723</c:v>
                </c:pt>
                <c:pt idx="59836">
                  <c:v>10.927403</c:v>
                </c:pt>
                <c:pt idx="59837">
                  <c:v>10.929219</c:v>
                </c:pt>
                <c:pt idx="59838">
                  <c:v>10.918775</c:v>
                </c:pt>
                <c:pt idx="59839">
                  <c:v>10.915967</c:v>
                </c:pt>
                <c:pt idx="59840">
                  <c:v>10.929421</c:v>
                </c:pt>
                <c:pt idx="59841">
                  <c:v>10.931941999999999</c:v>
                </c:pt>
                <c:pt idx="59842">
                  <c:v>10.924272999999999</c:v>
                </c:pt>
                <c:pt idx="59843">
                  <c:v>10.937988000000001</c:v>
                </c:pt>
                <c:pt idx="59844">
                  <c:v>10.937303</c:v>
                </c:pt>
                <c:pt idx="59845">
                  <c:v>10.915664</c:v>
                </c:pt>
                <c:pt idx="59846">
                  <c:v>10.916886999999999</c:v>
                </c:pt>
                <c:pt idx="59847">
                  <c:v>10.929221</c:v>
                </c:pt>
                <c:pt idx="59848">
                  <c:v>10.928335000000001</c:v>
                </c:pt>
                <c:pt idx="59849">
                  <c:v>10.925031000000001</c:v>
                </c:pt>
                <c:pt idx="59850">
                  <c:v>10.931514999999999</c:v>
                </c:pt>
                <c:pt idx="59851">
                  <c:v>10.931664</c:v>
                </c:pt>
                <c:pt idx="59852">
                  <c:v>10.928376</c:v>
                </c:pt>
                <c:pt idx="59853">
                  <c:v>10.927474999999999</c:v>
                </c:pt>
                <c:pt idx="59854">
                  <c:v>10.926777</c:v>
                </c:pt>
                <c:pt idx="59855">
                  <c:v>10.930452000000001</c:v>
                </c:pt>
                <c:pt idx="59856">
                  <c:v>10.926964</c:v>
                </c:pt>
                <c:pt idx="59857">
                  <c:v>10.920265000000001</c:v>
                </c:pt>
                <c:pt idx="59858">
                  <c:v>10.921041000000001</c:v>
                </c:pt>
                <c:pt idx="59859">
                  <c:v>10.930437</c:v>
                </c:pt>
                <c:pt idx="59860">
                  <c:v>10.933467</c:v>
                </c:pt>
                <c:pt idx="59861">
                  <c:v>10.922363000000001</c:v>
                </c:pt>
                <c:pt idx="59862">
                  <c:v>10.927443</c:v>
                </c:pt>
                <c:pt idx="59863">
                  <c:v>10.940624</c:v>
                </c:pt>
                <c:pt idx="59864">
                  <c:v>10.935952</c:v>
                </c:pt>
                <c:pt idx="59865">
                  <c:v>10.933775000000001</c:v>
                </c:pt>
                <c:pt idx="59866">
                  <c:v>10.936374000000001</c:v>
                </c:pt>
                <c:pt idx="59867">
                  <c:v>10.931091</c:v>
                </c:pt>
                <c:pt idx="59868">
                  <c:v>10.927882</c:v>
                </c:pt>
                <c:pt idx="59869">
                  <c:v>10.932808</c:v>
                </c:pt>
                <c:pt idx="59870">
                  <c:v>10.924588</c:v>
                </c:pt>
                <c:pt idx="59871">
                  <c:v>10.918809</c:v>
                </c:pt>
                <c:pt idx="59872">
                  <c:v>10.933585000000001</c:v>
                </c:pt>
                <c:pt idx="59873">
                  <c:v>10.933744000000001</c:v>
                </c:pt>
                <c:pt idx="59874">
                  <c:v>10.926197999999999</c:v>
                </c:pt>
                <c:pt idx="59875">
                  <c:v>10.934614</c:v>
                </c:pt>
                <c:pt idx="59876">
                  <c:v>10.939712999999999</c:v>
                </c:pt>
                <c:pt idx="59877">
                  <c:v>10.934956</c:v>
                </c:pt>
                <c:pt idx="59878">
                  <c:v>10.933343000000001</c:v>
                </c:pt>
                <c:pt idx="59879">
                  <c:v>10.939814999999999</c:v>
                </c:pt>
                <c:pt idx="59880">
                  <c:v>10.938158</c:v>
                </c:pt>
                <c:pt idx="59881">
                  <c:v>10.927820000000001</c:v>
                </c:pt>
                <c:pt idx="59882">
                  <c:v>10.929009000000001</c:v>
                </c:pt>
                <c:pt idx="59883">
                  <c:v>10.934445999999999</c:v>
                </c:pt>
                <c:pt idx="59884">
                  <c:v>10.934037</c:v>
                </c:pt>
                <c:pt idx="59885">
                  <c:v>10.936491</c:v>
                </c:pt>
                <c:pt idx="59886">
                  <c:v>10.938840000000001</c:v>
                </c:pt>
                <c:pt idx="59887">
                  <c:v>10.932624000000001</c:v>
                </c:pt>
                <c:pt idx="59888">
                  <c:v>10.932363</c:v>
                </c:pt>
                <c:pt idx="59889">
                  <c:v>10.937870999999999</c:v>
                </c:pt>
                <c:pt idx="59890">
                  <c:v>10.928793000000001</c:v>
                </c:pt>
                <c:pt idx="59891">
                  <c:v>10.926966</c:v>
                </c:pt>
                <c:pt idx="59892">
                  <c:v>10.938352</c:v>
                </c:pt>
                <c:pt idx="59893">
                  <c:v>10.937744</c:v>
                </c:pt>
                <c:pt idx="59894">
                  <c:v>10.936470999999999</c:v>
                </c:pt>
                <c:pt idx="59895">
                  <c:v>10.935936</c:v>
                </c:pt>
                <c:pt idx="59896">
                  <c:v>10.932285</c:v>
                </c:pt>
                <c:pt idx="59897">
                  <c:v>10.938166000000001</c:v>
                </c:pt>
                <c:pt idx="59898">
                  <c:v>10.939660999999999</c:v>
                </c:pt>
                <c:pt idx="59899">
                  <c:v>10.929779</c:v>
                </c:pt>
                <c:pt idx="59900">
                  <c:v>10.929712</c:v>
                </c:pt>
                <c:pt idx="59901">
                  <c:v>10.938494</c:v>
                </c:pt>
                <c:pt idx="59902">
                  <c:v>10.934275</c:v>
                </c:pt>
                <c:pt idx="59903">
                  <c:v>10.927265999999999</c:v>
                </c:pt>
                <c:pt idx="59904">
                  <c:v>10.936928</c:v>
                </c:pt>
                <c:pt idx="59905">
                  <c:v>10.944016</c:v>
                </c:pt>
                <c:pt idx="59906">
                  <c:v>10.939393000000001</c:v>
                </c:pt>
                <c:pt idx="59907">
                  <c:v>10.932964</c:v>
                </c:pt>
                <c:pt idx="59908">
                  <c:v>10.92806</c:v>
                </c:pt>
                <c:pt idx="59909">
                  <c:v>10.932207</c:v>
                </c:pt>
                <c:pt idx="59910">
                  <c:v>10.939848</c:v>
                </c:pt>
                <c:pt idx="59911">
                  <c:v>10.936191000000001</c:v>
                </c:pt>
                <c:pt idx="59912">
                  <c:v>10.932921</c:v>
                </c:pt>
                <c:pt idx="59913">
                  <c:v>10.947990000000001</c:v>
                </c:pt>
                <c:pt idx="59914">
                  <c:v>10.950967</c:v>
                </c:pt>
                <c:pt idx="59915">
                  <c:v>10.942771</c:v>
                </c:pt>
                <c:pt idx="59916">
                  <c:v>10.953234</c:v>
                </c:pt>
                <c:pt idx="59917">
                  <c:v>10.94867</c:v>
                </c:pt>
                <c:pt idx="59918">
                  <c:v>10.928255</c:v>
                </c:pt>
                <c:pt idx="59919">
                  <c:v>10.932943</c:v>
                </c:pt>
                <c:pt idx="59920">
                  <c:v>10.944534000000001</c:v>
                </c:pt>
                <c:pt idx="59921">
                  <c:v>10.943614999999999</c:v>
                </c:pt>
                <c:pt idx="59922">
                  <c:v>10.941768</c:v>
                </c:pt>
                <c:pt idx="59923">
                  <c:v>10.941533</c:v>
                </c:pt>
                <c:pt idx="59924">
                  <c:v>10.935898</c:v>
                </c:pt>
                <c:pt idx="59925">
                  <c:v>10.936135</c:v>
                </c:pt>
                <c:pt idx="59926">
                  <c:v>10.943771999999999</c:v>
                </c:pt>
                <c:pt idx="59927">
                  <c:v>10.936878</c:v>
                </c:pt>
                <c:pt idx="59928">
                  <c:v>10.934820999999999</c:v>
                </c:pt>
                <c:pt idx="59929">
                  <c:v>10.944953</c:v>
                </c:pt>
                <c:pt idx="59930">
                  <c:v>10.939393000000001</c:v>
                </c:pt>
                <c:pt idx="59931">
                  <c:v>10.933362000000001</c:v>
                </c:pt>
                <c:pt idx="59932">
                  <c:v>10.941454999999999</c:v>
                </c:pt>
                <c:pt idx="59933">
                  <c:v>10.944976</c:v>
                </c:pt>
                <c:pt idx="59934">
                  <c:v>10.937903</c:v>
                </c:pt>
                <c:pt idx="59935">
                  <c:v>10.937664</c:v>
                </c:pt>
                <c:pt idx="59936">
                  <c:v>10.943552</c:v>
                </c:pt>
                <c:pt idx="59937">
                  <c:v>10.945956000000001</c:v>
                </c:pt>
                <c:pt idx="59938">
                  <c:v>10.942994000000001</c:v>
                </c:pt>
                <c:pt idx="59939">
                  <c:v>10.937123</c:v>
                </c:pt>
                <c:pt idx="59940">
                  <c:v>10.939942</c:v>
                </c:pt>
                <c:pt idx="59941">
                  <c:v>10.945895</c:v>
                </c:pt>
                <c:pt idx="59942">
                  <c:v>10.946146000000001</c:v>
                </c:pt>
                <c:pt idx="59943">
                  <c:v>10.941979999999999</c:v>
                </c:pt>
                <c:pt idx="59944">
                  <c:v>10.937677000000001</c:v>
                </c:pt>
                <c:pt idx="59945">
                  <c:v>10.938501</c:v>
                </c:pt>
                <c:pt idx="59946">
                  <c:v>10.941402</c:v>
                </c:pt>
                <c:pt idx="59947">
                  <c:v>10.945091</c:v>
                </c:pt>
                <c:pt idx="59948">
                  <c:v>10.947630999999999</c:v>
                </c:pt>
                <c:pt idx="59949">
                  <c:v>10.941713999999999</c:v>
                </c:pt>
                <c:pt idx="59950">
                  <c:v>10.939821999999999</c:v>
                </c:pt>
                <c:pt idx="59951">
                  <c:v>10.94547</c:v>
                </c:pt>
                <c:pt idx="59952">
                  <c:v>10.945639999999999</c:v>
                </c:pt>
                <c:pt idx="59953">
                  <c:v>10.944644</c:v>
                </c:pt>
                <c:pt idx="59954">
                  <c:v>10.95234</c:v>
                </c:pt>
                <c:pt idx="59955">
                  <c:v>10.960936</c:v>
                </c:pt>
                <c:pt idx="59956">
                  <c:v>10.955358</c:v>
                </c:pt>
                <c:pt idx="59957">
                  <c:v>10.948670999999999</c:v>
                </c:pt>
                <c:pt idx="59958">
                  <c:v>10.946756000000001</c:v>
                </c:pt>
                <c:pt idx="59959">
                  <c:v>10.938901</c:v>
                </c:pt>
                <c:pt idx="59960">
                  <c:v>10.940630000000001</c:v>
                </c:pt>
                <c:pt idx="59961">
                  <c:v>10.946904999999999</c:v>
                </c:pt>
                <c:pt idx="59962">
                  <c:v>10.944744</c:v>
                </c:pt>
                <c:pt idx="59963">
                  <c:v>10.944000000000001</c:v>
                </c:pt>
                <c:pt idx="59964">
                  <c:v>10.951523999999999</c:v>
                </c:pt>
                <c:pt idx="59965">
                  <c:v>10.953025999999999</c:v>
                </c:pt>
                <c:pt idx="59966">
                  <c:v>10.944812000000001</c:v>
                </c:pt>
                <c:pt idx="59967">
                  <c:v>10.944205</c:v>
                </c:pt>
                <c:pt idx="59968">
                  <c:v>10.945169999999999</c:v>
                </c:pt>
                <c:pt idx="59969">
                  <c:v>10.946168</c:v>
                </c:pt>
                <c:pt idx="59970">
                  <c:v>10.953134</c:v>
                </c:pt>
                <c:pt idx="59971">
                  <c:v>10.948967</c:v>
                </c:pt>
                <c:pt idx="59972">
                  <c:v>10.940732000000001</c:v>
                </c:pt>
                <c:pt idx="59973">
                  <c:v>10.948928</c:v>
                </c:pt>
                <c:pt idx="59974">
                  <c:v>10.953530000000001</c:v>
                </c:pt>
                <c:pt idx="59975">
                  <c:v>10.936661000000001</c:v>
                </c:pt>
                <c:pt idx="59976">
                  <c:v>10.935971</c:v>
                </c:pt>
                <c:pt idx="59977">
                  <c:v>10.955476000000001</c:v>
                </c:pt>
                <c:pt idx="59978">
                  <c:v>10.949389</c:v>
                </c:pt>
                <c:pt idx="59979">
                  <c:v>10.942969</c:v>
                </c:pt>
                <c:pt idx="59980">
                  <c:v>10.956179000000001</c:v>
                </c:pt>
                <c:pt idx="59981">
                  <c:v>10.952522</c:v>
                </c:pt>
                <c:pt idx="59982">
                  <c:v>10.949503999999999</c:v>
                </c:pt>
                <c:pt idx="59983">
                  <c:v>10.959477</c:v>
                </c:pt>
                <c:pt idx="59984">
                  <c:v>10.954881</c:v>
                </c:pt>
                <c:pt idx="59985">
                  <c:v>10.947922</c:v>
                </c:pt>
                <c:pt idx="59986">
                  <c:v>10.956905000000001</c:v>
                </c:pt>
                <c:pt idx="59987">
                  <c:v>10.955590000000001</c:v>
                </c:pt>
                <c:pt idx="59988">
                  <c:v>10.944334</c:v>
                </c:pt>
                <c:pt idx="59989">
                  <c:v>10.953507</c:v>
                </c:pt>
                <c:pt idx="59990">
                  <c:v>10.957304000000001</c:v>
                </c:pt>
                <c:pt idx="59991">
                  <c:v>10.950078</c:v>
                </c:pt>
                <c:pt idx="59992">
                  <c:v>10.953237</c:v>
                </c:pt>
                <c:pt idx="59993">
                  <c:v>10.950874000000001</c:v>
                </c:pt>
                <c:pt idx="59994">
                  <c:v>10.942741</c:v>
                </c:pt>
                <c:pt idx="59995">
                  <c:v>10.947244</c:v>
                </c:pt>
                <c:pt idx="59996">
                  <c:v>10.954784</c:v>
                </c:pt>
                <c:pt idx="59997">
                  <c:v>10.945758</c:v>
                </c:pt>
                <c:pt idx="59998">
                  <c:v>10.940232999999999</c:v>
                </c:pt>
                <c:pt idx="59999">
                  <c:v>10.955361</c:v>
                </c:pt>
                <c:pt idx="60000">
                  <c:v>10.955734</c:v>
                </c:pt>
                <c:pt idx="60001">
                  <c:v>10.949747</c:v>
                </c:pt>
                <c:pt idx="60002">
                  <c:v>10.956681</c:v>
                </c:pt>
                <c:pt idx="60003">
                  <c:v>10.953742</c:v>
                </c:pt>
                <c:pt idx="60004">
                  <c:v>10.954923000000001</c:v>
                </c:pt>
                <c:pt idx="60005">
                  <c:v>10.967893999999999</c:v>
                </c:pt>
                <c:pt idx="60006">
                  <c:v>10.961823000000001</c:v>
                </c:pt>
                <c:pt idx="60007">
                  <c:v>10.947141999999999</c:v>
                </c:pt>
                <c:pt idx="60008">
                  <c:v>10.956742</c:v>
                </c:pt>
                <c:pt idx="60009">
                  <c:v>10.961321999999999</c:v>
                </c:pt>
                <c:pt idx="60010">
                  <c:v>10.945935</c:v>
                </c:pt>
                <c:pt idx="60011">
                  <c:v>10.951482</c:v>
                </c:pt>
                <c:pt idx="60012">
                  <c:v>10.962808000000001</c:v>
                </c:pt>
                <c:pt idx="60013">
                  <c:v>10.950609999999999</c:v>
                </c:pt>
                <c:pt idx="60014">
                  <c:v>10.945814</c:v>
                </c:pt>
                <c:pt idx="60015">
                  <c:v>10.957176</c:v>
                </c:pt>
                <c:pt idx="60016">
                  <c:v>10.959573000000001</c:v>
                </c:pt>
                <c:pt idx="60017">
                  <c:v>10.952581</c:v>
                </c:pt>
                <c:pt idx="60018">
                  <c:v>10.955067</c:v>
                </c:pt>
                <c:pt idx="60019">
                  <c:v>10.953493</c:v>
                </c:pt>
                <c:pt idx="60020">
                  <c:v>10.949239</c:v>
                </c:pt>
                <c:pt idx="60021">
                  <c:v>10.959540000000001</c:v>
                </c:pt>
                <c:pt idx="60022">
                  <c:v>10.961679</c:v>
                </c:pt>
                <c:pt idx="60023">
                  <c:v>10.957407999999999</c:v>
                </c:pt>
                <c:pt idx="60024">
                  <c:v>10.962797999999999</c:v>
                </c:pt>
                <c:pt idx="60025">
                  <c:v>10.961249</c:v>
                </c:pt>
                <c:pt idx="60026">
                  <c:v>10.957926</c:v>
                </c:pt>
                <c:pt idx="60027">
                  <c:v>10.962884000000001</c:v>
                </c:pt>
                <c:pt idx="60028">
                  <c:v>10.960558000000001</c:v>
                </c:pt>
                <c:pt idx="60029">
                  <c:v>10.949279000000001</c:v>
                </c:pt>
                <c:pt idx="60030">
                  <c:v>10.953882</c:v>
                </c:pt>
                <c:pt idx="60031">
                  <c:v>10.961762</c:v>
                </c:pt>
                <c:pt idx="60032">
                  <c:v>10.952413</c:v>
                </c:pt>
                <c:pt idx="60033">
                  <c:v>10.955213000000001</c:v>
                </c:pt>
                <c:pt idx="60034">
                  <c:v>10.961411999999999</c:v>
                </c:pt>
                <c:pt idx="60035">
                  <c:v>10.957729</c:v>
                </c:pt>
                <c:pt idx="60036">
                  <c:v>10.956910000000001</c:v>
                </c:pt>
                <c:pt idx="60037">
                  <c:v>10.956184</c:v>
                </c:pt>
                <c:pt idx="60038">
                  <c:v>10.955412000000001</c:v>
                </c:pt>
                <c:pt idx="60039">
                  <c:v>10.953775</c:v>
                </c:pt>
                <c:pt idx="60040">
                  <c:v>10.956697</c:v>
                </c:pt>
                <c:pt idx="60041">
                  <c:v>10.95398</c:v>
                </c:pt>
                <c:pt idx="60042">
                  <c:v>10.949123999999999</c:v>
                </c:pt>
                <c:pt idx="60043">
                  <c:v>10.967019000000001</c:v>
                </c:pt>
                <c:pt idx="60044">
                  <c:v>10.972458</c:v>
                </c:pt>
                <c:pt idx="60045">
                  <c:v>10.958422000000001</c:v>
                </c:pt>
                <c:pt idx="60046">
                  <c:v>10.957808999999999</c:v>
                </c:pt>
                <c:pt idx="60047">
                  <c:v>10.958028000000001</c:v>
                </c:pt>
                <c:pt idx="60048">
                  <c:v>10.958742000000001</c:v>
                </c:pt>
                <c:pt idx="60049">
                  <c:v>10.967748</c:v>
                </c:pt>
                <c:pt idx="60050">
                  <c:v>10.967912</c:v>
                </c:pt>
                <c:pt idx="60051">
                  <c:v>10.958189000000001</c:v>
                </c:pt>
                <c:pt idx="60052">
                  <c:v>10.961641</c:v>
                </c:pt>
                <c:pt idx="60053">
                  <c:v>10.968449</c:v>
                </c:pt>
                <c:pt idx="60054">
                  <c:v>10.961477</c:v>
                </c:pt>
                <c:pt idx="60055">
                  <c:v>10.957191</c:v>
                </c:pt>
                <c:pt idx="60056">
                  <c:v>10.961895</c:v>
                </c:pt>
                <c:pt idx="60057">
                  <c:v>10.962883</c:v>
                </c:pt>
                <c:pt idx="60058">
                  <c:v>10.953692</c:v>
                </c:pt>
                <c:pt idx="60059">
                  <c:v>10.954355</c:v>
                </c:pt>
                <c:pt idx="60060">
                  <c:v>10.970805</c:v>
                </c:pt>
                <c:pt idx="60061">
                  <c:v>10.967815999999999</c:v>
                </c:pt>
                <c:pt idx="60062">
                  <c:v>10.959021</c:v>
                </c:pt>
                <c:pt idx="60063">
                  <c:v>10.965004</c:v>
                </c:pt>
                <c:pt idx="60064">
                  <c:v>10.965636999999999</c:v>
                </c:pt>
                <c:pt idx="60065">
                  <c:v>10.965033999999999</c:v>
                </c:pt>
                <c:pt idx="60066">
                  <c:v>10.961619000000001</c:v>
                </c:pt>
                <c:pt idx="60067">
                  <c:v>10.957647</c:v>
                </c:pt>
                <c:pt idx="60068">
                  <c:v>10.963955</c:v>
                </c:pt>
                <c:pt idx="60069">
                  <c:v>10.966958999999999</c:v>
                </c:pt>
                <c:pt idx="60070">
                  <c:v>10.957311000000001</c:v>
                </c:pt>
                <c:pt idx="60071">
                  <c:v>10.957248999999999</c:v>
                </c:pt>
                <c:pt idx="60072">
                  <c:v>10.969474999999999</c:v>
                </c:pt>
                <c:pt idx="60073">
                  <c:v>10.965222000000001</c:v>
                </c:pt>
                <c:pt idx="60074">
                  <c:v>10.96442</c:v>
                </c:pt>
                <c:pt idx="60075">
                  <c:v>10.976245</c:v>
                </c:pt>
                <c:pt idx="60076">
                  <c:v>10.966119000000001</c:v>
                </c:pt>
                <c:pt idx="60077">
                  <c:v>10.961427</c:v>
                </c:pt>
                <c:pt idx="60078">
                  <c:v>10.976075</c:v>
                </c:pt>
                <c:pt idx="60079">
                  <c:v>10.967749</c:v>
                </c:pt>
                <c:pt idx="60080">
                  <c:v>10.953707</c:v>
                </c:pt>
                <c:pt idx="60081">
                  <c:v>10.964171</c:v>
                </c:pt>
                <c:pt idx="60082">
                  <c:v>10.968477</c:v>
                </c:pt>
                <c:pt idx="60083">
                  <c:v>10.956356</c:v>
                </c:pt>
                <c:pt idx="60084">
                  <c:v>10.962522999999999</c:v>
                </c:pt>
                <c:pt idx="60085">
                  <c:v>10.970668</c:v>
                </c:pt>
                <c:pt idx="60086">
                  <c:v>10.962555</c:v>
                </c:pt>
                <c:pt idx="60087">
                  <c:v>10.972412</c:v>
                </c:pt>
                <c:pt idx="60088">
                  <c:v>10.983031</c:v>
                </c:pt>
                <c:pt idx="60089">
                  <c:v>10.972906999999999</c:v>
                </c:pt>
                <c:pt idx="60090">
                  <c:v>10.97043</c:v>
                </c:pt>
                <c:pt idx="60091">
                  <c:v>10.976853999999999</c:v>
                </c:pt>
                <c:pt idx="60092">
                  <c:v>10.967547</c:v>
                </c:pt>
                <c:pt idx="60093">
                  <c:v>10.959709</c:v>
                </c:pt>
                <c:pt idx="60094">
                  <c:v>10.974456999999999</c:v>
                </c:pt>
                <c:pt idx="60095">
                  <c:v>10.974448000000001</c:v>
                </c:pt>
                <c:pt idx="60096">
                  <c:v>10.960623999999999</c:v>
                </c:pt>
                <c:pt idx="60097">
                  <c:v>10.971318</c:v>
                </c:pt>
                <c:pt idx="60098">
                  <c:v>10.976781000000001</c:v>
                </c:pt>
                <c:pt idx="60099">
                  <c:v>10.967998</c:v>
                </c:pt>
                <c:pt idx="60100">
                  <c:v>10.975369000000001</c:v>
                </c:pt>
                <c:pt idx="60101">
                  <c:v>10.979849</c:v>
                </c:pt>
                <c:pt idx="60102">
                  <c:v>10.964079</c:v>
                </c:pt>
                <c:pt idx="60103">
                  <c:v>10.961057</c:v>
                </c:pt>
                <c:pt idx="60104">
                  <c:v>10.973481</c:v>
                </c:pt>
                <c:pt idx="60105">
                  <c:v>10.963929</c:v>
                </c:pt>
                <c:pt idx="60106">
                  <c:v>10.954112</c:v>
                </c:pt>
                <c:pt idx="60107">
                  <c:v>10.969984999999999</c:v>
                </c:pt>
                <c:pt idx="60108">
                  <c:v>10.975179000000001</c:v>
                </c:pt>
                <c:pt idx="60109">
                  <c:v>10.971142</c:v>
                </c:pt>
                <c:pt idx="60110">
                  <c:v>10.983055</c:v>
                </c:pt>
                <c:pt idx="60111">
                  <c:v>10.981348000000001</c:v>
                </c:pt>
                <c:pt idx="60112">
                  <c:v>10.961551999999999</c:v>
                </c:pt>
                <c:pt idx="60113">
                  <c:v>10.969443999999999</c:v>
                </c:pt>
                <c:pt idx="60114">
                  <c:v>10.983439000000001</c:v>
                </c:pt>
                <c:pt idx="60115">
                  <c:v>10.969333000000001</c:v>
                </c:pt>
                <c:pt idx="60116">
                  <c:v>10.968070000000001</c:v>
                </c:pt>
                <c:pt idx="60117">
                  <c:v>10.978768000000001</c:v>
                </c:pt>
                <c:pt idx="60118">
                  <c:v>10.967214999999999</c:v>
                </c:pt>
                <c:pt idx="60119">
                  <c:v>10.962605</c:v>
                </c:pt>
                <c:pt idx="60120">
                  <c:v>10.973511999999999</c:v>
                </c:pt>
                <c:pt idx="60121">
                  <c:v>10.969446</c:v>
                </c:pt>
                <c:pt idx="60122">
                  <c:v>10.966366000000001</c:v>
                </c:pt>
                <c:pt idx="60123">
                  <c:v>10.978445000000001</c:v>
                </c:pt>
                <c:pt idx="60124">
                  <c:v>10.971781</c:v>
                </c:pt>
                <c:pt idx="60125">
                  <c:v>10.957280000000001</c:v>
                </c:pt>
                <c:pt idx="60126">
                  <c:v>10.971772</c:v>
                </c:pt>
                <c:pt idx="60127">
                  <c:v>10.981795999999999</c:v>
                </c:pt>
                <c:pt idx="60128">
                  <c:v>10.972715000000001</c:v>
                </c:pt>
                <c:pt idx="60129">
                  <c:v>10.973146</c:v>
                </c:pt>
                <c:pt idx="60130">
                  <c:v>10.97767</c:v>
                </c:pt>
                <c:pt idx="60131">
                  <c:v>10.974993</c:v>
                </c:pt>
                <c:pt idx="60132">
                  <c:v>10.974550000000001</c:v>
                </c:pt>
                <c:pt idx="60133">
                  <c:v>10.974816000000001</c:v>
                </c:pt>
                <c:pt idx="60134">
                  <c:v>10.969951999999999</c:v>
                </c:pt>
                <c:pt idx="60135">
                  <c:v>10.980646999999999</c:v>
                </c:pt>
                <c:pt idx="60136">
                  <c:v>10.984956</c:v>
                </c:pt>
                <c:pt idx="60137">
                  <c:v>10.968928</c:v>
                </c:pt>
                <c:pt idx="60138">
                  <c:v>10.975688999999999</c:v>
                </c:pt>
                <c:pt idx="60139">
                  <c:v>10.986321999999999</c:v>
                </c:pt>
                <c:pt idx="60140">
                  <c:v>10.971238</c:v>
                </c:pt>
                <c:pt idx="60141">
                  <c:v>10.961857</c:v>
                </c:pt>
                <c:pt idx="60142">
                  <c:v>10.973653000000001</c:v>
                </c:pt>
                <c:pt idx="60143">
                  <c:v>10.984532</c:v>
                </c:pt>
                <c:pt idx="60144">
                  <c:v>10.973763999999999</c:v>
                </c:pt>
                <c:pt idx="60145">
                  <c:v>10.975308</c:v>
                </c:pt>
                <c:pt idx="60146">
                  <c:v>10.987819999999999</c:v>
                </c:pt>
                <c:pt idx="60147">
                  <c:v>10.974695000000001</c:v>
                </c:pt>
                <c:pt idx="60148">
                  <c:v>10.967478</c:v>
                </c:pt>
                <c:pt idx="60149">
                  <c:v>10.977827</c:v>
                </c:pt>
                <c:pt idx="60150">
                  <c:v>10.979058</c:v>
                </c:pt>
                <c:pt idx="60151">
                  <c:v>10.973746</c:v>
                </c:pt>
                <c:pt idx="60152">
                  <c:v>10.976111</c:v>
                </c:pt>
                <c:pt idx="60153">
                  <c:v>10.980632</c:v>
                </c:pt>
                <c:pt idx="60154">
                  <c:v>10.977449</c:v>
                </c:pt>
                <c:pt idx="60155">
                  <c:v>10.97925</c:v>
                </c:pt>
                <c:pt idx="60156">
                  <c:v>10.984467</c:v>
                </c:pt>
                <c:pt idx="60157">
                  <c:v>10.982332</c:v>
                </c:pt>
                <c:pt idx="60158">
                  <c:v>10.983012</c:v>
                </c:pt>
                <c:pt idx="60159">
                  <c:v>10.980074999999999</c:v>
                </c:pt>
                <c:pt idx="60160">
                  <c:v>10.976100000000001</c:v>
                </c:pt>
                <c:pt idx="60161">
                  <c:v>10.979635999999999</c:v>
                </c:pt>
                <c:pt idx="60162">
                  <c:v>10.980775</c:v>
                </c:pt>
                <c:pt idx="60163">
                  <c:v>10.978714</c:v>
                </c:pt>
                <c:pt idx="60164">
                  <c:v>10.979436</c:v>
                </c:pt>
                <c:pt idx="60165">
                  <c:v>10.974188</c:v>
                </c:pt>
                <c:pt idx="60166">
                  <c:v>10.962472</c:v>
                </c:pt>
                <c:pt idx="60167">
                  <c:v>10.978997</c:v>
                </c:pt>
                <c:pt idx="60168">
                  <c:v>10.998357</c:v>
                </c:pt>
                <c:pt idx="60169">
                  <c:v>10.988295000000001</c:v>
                </c:pt>
                <c:pt idx="60170">
                  <c:v>10.985253999999999</c:v>
                </c:pt>
                <c:pt idx="60171">
                  <c:v>10.988702</c:v>
                </c:pt>
                <c:pt idx="60172">
                  <c:v>10.985334</c:v>
                </c:pt>
                <c:pt idx="60173">
                  <c:v>10.986808999999999</c:v>
                </c:pt>
                <c:pt idx="60174">
                  <c:v>10.99151</c:v>
                </c:pt>
                <c:pt idx="60175">
                  <c:v>10.982533</c:v>
                </c:pt>
                <c:pt idx="60176">
                  <c:v>10.971705999999999</c:v>
                </c:pt>
                <c:pt idx="60177">
                  <c:v>10.984572</c:v>
                </c:pt>
                <c:pt idx="60178">
                  <c:v>10.986903999999999</c:v>
                </c:pt>
                <c:pt idx="60179">
                  <c:v>10.973891999999999</c:v>
                </c:pt>
                <c:pt idx="60180">
                  <c:v>10.982544000000001</c:v>
                </c:pt>
                <c:pt idx="60181">
                  <c:v>10.983988</c:v>
                </c:pt>
                <c:pt idx="60182">
                  <c:v>10.973108</c:v>
                </c:pt>
                <c:pt idx="60183">
                  <c:v>10.982018</c:v>
                </c:pt>
                <c:pt idx="60184">
                  <c:v>10.99019</c:v>
                </c:pt>
                <c:pt idx="60185">
                  <c:v>10.984934000000001</c:v>
                </c:pt>
                <c:pt idx="60186">
                  <c:v>10.983992000000001</c:v>
                </c:pt>
                <c:pt idx="60187">
                  <c:v>10.985875</c:v>
                </c:pt>
                <c:pt idx="60188">
                  <c:v>10.976391</c:v>
                </c:pt>
                <c:pt idx="60189">
                  <c:v>10.974729999999999</c:v>
                </c:pt>
                <c:pt idx="60190">
                  <c:v>10.982431</c:v>
                </c:pt>
                <c:pt idx="60191">
                  <c:v>10.976578999999999</c:v>
                </c:pt>
                <c:pt idx="60192">
                  <c:v>10.974219</c:v>
                </c:pt>
                <c:pt idx="60193">
                  <c:v>10.99019</c:v>
                </c:pt>
                <c:pt idx="60194">
                  <c:v>10.996437999999999</c:v>
                </c:pt>
                <c:pt idx="60195">
                  <c:v>10.987762</c:v>
                </c:pt>
                <c:pt idx="60196">
                  <c:v>10.99113</c:v>
                </c:pt>
                <c:pt idx="60197">
                  <c:v>10.992766</c:v>
                </c:pt>
                <c:pt idx="60198">
                  <c:v>10.984569</c:v>
                </c:pt>
                <c:pt idx="60199">
                  <c:v>10.989155</c:v>
                </c:pt>
                <c:pt idx="60200">
                  <c:v>10.984404</c:v>
                </c:pt>
                <c:pt idx="60201">
                  <c:v>10.970502</c:v>
                </c:pt>
                <c:pt idx="60202">
                  <c:v>10.981538</c:v>
                </c:pt>
                <c:pt idx="60203">
                  <c:v>10.991728</c:v>
                </c:pt>
                <c:pt idx="60204">
                  <c:v>10.985670000000001</c:v>
                </c:pt>
                <c:pt idx="60205">
                  <c:v>10.985163</c:v>
                </c:pt>
                <c:pt idx="60206">
                  <c:v>10.989661</c:v>
                </c:pt>
                <c:pt idx="60207">
                  <c:v>10.984772</c:v>
                </c:pt>
                <c:pt idx="60208">
                  <c:v>10.990112</c:v>
                </c:pt>
                <c:pt idx="60209">
                  <c:v>11.000042000000001</c:v>
                </c:pt>
                <c:pt idx="60210">
                  <c:v>10.984019</c:v>
                </c:pt>
                <c:pt idx="60211">
                  <c:v>10.980017999999999</c:v>
                </c:pt>
                <c:pt idx="60212">
                  <c:v>10.99648</c:v>
                </c:pt>
                <c:pt idx="60213">
                  <c:v>10.992478</c:v>
                </c:pt>
                <c:pt idx="60214">
                  <c:v>10.983689</c:v>
                </c:pt>
                <c:pt idx="60215">
                  <c:v>10.987836</c:v>
                </c:pt>
                <c:pt idx="60216">
                  <c:v>10.987178999999999</c:v>
                </c:pt>
                <c:pt idx="60217">
                  <c:v>10.985182</c:v>
                </c:pt>
                <c:pt idx="60218">
                  <c:v>10.99455</c:v>
                </c:pt>
                <c:pt idx="60219">
                  <c:v>10.992654</c:v>
                </c:pt>
                <c:pt idx="60220">
                  <c:v>10.980233999999999</c:v>
                </c:pt>
                <c:pt idx="60221">
                  <c:v>10.98438</c:v>
                </c:pt>
                <c:pt idx="60222">
                  <c:v>10.988490000000001</c:v>
                </c:pt>
                <c:pt idx="60223">
                  <c:v>10.984396</c:v>
                </c:pt>
                <c:pt idx="60224">
                  <c:v>10.990780000000001</c:v>
                </c:pt>
                <c:pt idx="60225">
                  <c:v>10.995438999999999</c:v>
                </c:pt>
                <c:pt idx="60226">
                  <c:v>10.987785000000001</c:v>
                </c:pt>
                <c:pt idx="60227">
                  <c:v>10.984441</c:v>
                </c:pt>
                <c:pt idx="60228">
                  <c:v>10.991668000000001</c:v>
                </c:pt>
                <c:pt idx="60229">
                  <c:v>10.987686</c:v>
                </c:pt>
                <c:pt idx="60230">
                  <c:v>10.98282</c:v>
                </c:pt>
                <c:pt idx="60231">
                  <c:v>10.993192000000001</c:v>
                </c:pt>
                <c:pt idx="60232">
                  <c:v>10.992279</c:v>
                </c:pt>
                <c:pt idx="60233">
                  <c:v>10.990103</c:v>
                </c:pt>
                <c:pt idx="60234">
                  <c:v>11.004319000000001</c:v>
                </c:pt>
                <c:pt idx="60235">
                  <c:v>11.005725999999999</c:v>
                </c:pt>
                <c:pt idx="60236">
                  <c:v>10.996762</c:v>
                </c:pt>
                <c:pt idx="60237">
                  <c:v>10.998564</c:v>
                </c:pt>
                <c:pt idx="60238">
                  <c:v>10.995222</c:v>
                </c:pt>
                <c:pt idx="60239">
                  <c:v>10.984411</c:v>
                </c:pt>
                <c:pt idx="60240">
                  <c:v>10.994637000000001</c:v>
                </c:pt>
                <c:pt idx="60241">
                  <c:v>11.002684</c:v>
                </c:pt>
                <c:pt idx="60242">
                  <c:v>10.988391</c:v>
                </c:pt>
                <c:pt idx="60243">
                  <c:v>10.992559999999999</c:v>
                </c:pt>
                <c:pt idx="60244">
                  <c:v>10.999298</c:v>
                </c:pt>
                <c:pt idx="60245">
                  <c:v>10.991424</c:v>
                </c:pt>
                <c:pt idx="60246">
                  <c:v>10.996699</c:v>
                </c:pt>
                <c:pt idx="60247">
                  <c:v>10.999991</c:v>
                </c:pt>
                <c:pt idx="60248">
                  <c:v>10.990027</c:v>
                </c:pt>
                <c:pt idx="60249">
                  <c:v>10.987888999999999</c:v>
                </c:pt>
                <c:pt idx="60250">
                  <c:v>10.992366000000001</c:v>
                </c:pt>
                <c:pt idx="60251">
                  <c:v>10.989679000000001</c:v>
                </c:pt>
                <c:pt idx="60252">
                  <c:v>10.985435000000001</c:v>
                </c:pt>
                <c:pt idx="60253">
                  <c:v>10.994885999999999</c:v>
                </c:pt>
                <c:pt idx="60254">
                  <c:v>11.000055</c:v>
                </c:pt>
                <c:pt idx="60255">
                  <c:v>10.993715</c:v>
                </c:pt>
                <c:pt idx="60256">
                  <c:v>10.996587999999999</c:v>
                </c:pt>
                <c:pt idx="60257">
                  <c:v>10.999045000000001</c:v>
                </c:pt>
                <c:pt idx="60258">
                  <c:v>10.995448</c:v>
                </c:pt>
                <c:pt idx="60259">
                  <c:v>10.999033000000001</c:v>
                </c:pt>
                <c:pt idx="60260">
                  <c:v>11.002083000000001</c:v>
                </c:pt>
                <c:pt idx="60261">
                  <c:v>10.990848</c:v>
                </c:pt>
                <c:pt idx="60262">
                  <c:v>10.996127</c:v>
                </c:pt>
                <c:pt idx="60263">
                  <c:v>11.007574</c:v>
                </c:pt>
                <c:pt idx="60264">
                  <c:v>10.992297000000001</c:v>
                </c:pt>
                <c:pt idx="60265">
                  <c:v>10.991019</c:v>
                </c:pt>
                <c:pt idx="60266">
                  <c:v>10.999923000000001</c:v>
                </c:pt>
                <c:pt idx="60267">
                  <c:v>10.988809</c:v>
                </c:pt>
                <c:pt idx="60268">
                  <c:v>10.986352999999999</c:v>
                </c:pt>
                <c:pt idx="60269">
                  <c:v>10.999921000000001</c:v>
                </c:pt>
                <c:pt idx="60270">
                  <c:v>11.001334999999999</c:v>
                </c:pt>
                <c:pt idx="60271">
                  <c:v>10.993795</c:v>
                </c:pt>
                <c:pt idx="60272">
                  <c:v>11.000849000000001</c:v>
                </c:pt>
                <c:pt idx="60273">
                  <c:v>10.999908</c:v>
                </c:pt>
                <c:pt idx="60274">
                  <c:v>10.988403999999999</c:v>
                </c:pt>
                <c:pt idx="60275">
                  <c:v>10.99888</c:v>
                </c:pt>
                <c:pt idx="60276">
                  <c:v>11.00506</c:v>
                </c:pt>
                <c:pt idx="60277">
                  <c:v>10.993992</c:v>
                </c:pt>
                <c:pt idx="60278">
                  <c:v>10.997885999999999</c:v>
                </c:pt>
                <c:pt idx="60279">
                  <c:v>11.009929</c:v>
                </c:pt>
                <c:pt idx="60280">
                  <c:v>11.000038999999999</c:v>
                </c:pt>
                <c:pt idx="60281">
                  <c:v>10.991609</c:v>
                </c:pt>
                <c:pt idx="60282">
                  <c:v>11.008264</c:v>
                </c:pt>
                <c:pt idx="60283">
                  <c:v>11.001199</c:v>
                </c:pt>
                <c:pt idx="60284">
                  <c:v>10.986276999999999</c:v>
                </c:pt>
                <c:pt idx="60285">
                  <c:v>11.006152</c:v>
                </c:pt>
                <c:pt idx="60286">
                  <c:v>11.006684999999999</c:v>
                </c:pt>
                <c:pt idx="60287">
                  <c:v>10.988353</c:v>
                </c:pt>
                <c:pt idx="60288">
                  <c:v>10.998714</c:v>
                </c:pt>
                <c:pt idx="60289">
                  <c:v>11.008405</c:v>
                </c:pt>
                <c:pt idx="60290">
                  <c:v>10.995808</c:v>
                </c:pt>
                <c:pt idx="60291">
                  <c:v>10.999616</c:v>
                </c:pt>
                <c:pt idx="60292">
                  <c:v>11.00623</c:v>
                </c:pt>
                <c:pt idx="60293">
                  <c:v>10.994062</c:v>
                </c:pt>
                <c:pt idx="60294">
                  <c:v>11.002297</c:v>
                </c:pt>
                <c:pt idx="60295">
                  <c:v>11.013809</c:v>
                </c:pt>
                <c:pt idx="60296">
                  <c:v>11.000444999999999</c:v>
                </c:pt>
                <c:pt idx="60297">
                  <c:v>11.001597</c:v>
                </c:pt>
                <c:pt idx="60298">
                  <c:v>11.008585</c:v>
                </c:pt>
                <c:pt idx="60299">
                  <c:v>10.999364999999999</c:v>
                </c:pt>
                <c:pt idx="60300">
                  <c:v>11.002991</c:v>
                </c:pt>
                <c:pt idx="60301">
                  <c:v>11.013005</c:v>
                </c:pt>
                <c:pt idx="60302">
                  <c:v>10.999464</c:v>
                </c:pt>
                <c:pt idx="60303">
                  <c:v>10.98751</c:v>
                </c:pt>
                <c:pt idx="60304">
                  <c:v>11.004759999999999</c:v>
                </c:pt>
                <c:pt idx="60305">
                  <c:v>11.009122</c:v>
                </c:pt>
                <c:pt idx="60306">
                  <c:v>10.993138999999999</c:v>
                </c:pt>
                <c:pt idx="60307">
                  <c:v>10.99836</c:v>
                </c:pt>
                <c:pt idx="60308">
                  <c:v>11.006171</c:v>
                </c:pt>
                <c:pt idx="60309">
                  <c:v>11.003531000000001</c:v>
                </c:pt>
                <c:pt idx="60310">
                  <c:v>11.009295</c:v>
                </c:pt>
                <c:pt idx="60311">
                  <c:v>11.012024</c:v>
                </c:pt>
                <c:pt idx="60312">
                  <c:v>11.003346000000001</c:v>
                </c:pt>
                <c:pt idx="60313">
                  <c:v>11.007224000000001</c:v>
                </c:pt>
                <c:pt idx="60314">
                  <c:v>11.015003999999999</c:v>
                </c:pt>
                <c:pt idx="60315">
                  <c:v>10.996081999999999</c:v>
                </c:pt>
                <c:pt idx="60316">
                  <c:v>10.992849</c:v>
                </c:pt>
                <c:pt idx="60317">
                  <c:v>11.014438</c:v>
                </c:pt>
                <c:pt idx="60318">
                  <c:v>11.012663</c:v>
                </c:pt>
                <c:pt idx="60319">
                  <c:v>11.003325</c:v>
                </c:pt>
                <c:pt idx="60320">
                  <c:v>11.007994</c:v>
                </c:pt>
                <c:pt idx="60321">
                  <c:v>11.011601000000001</c:v>
                </c:pt>
                <c:pt idx="60322">
                  <c:v>11.007422</c:v>
                </c:pt>
                <c:pt idx="60323">
                  <c:v>11.005953999999999</c:v>
                </c:pt>
                <c:pt idx="60324">
                  <c:v>11.006497</c:v>
                </c:pt>
                <c:pt idx="60325">
                  <c:v>10.999349</c:v>
                </c:pt>
                <c:pt idx="60326">
                  <c:v>11.00337</c:v>
                </c:pt>
                <c:pt idx="60327">
                  <c:v>11.011775999999999</c:v>
                </c:pt>
                <c:pt idx="60328">
                  <c:v>11.005146999999999</c:v>
                </c:pt>
                <c:pt idx="60329">
                  <c:v>11.0021</c:v>
                </c:pt>
                <c:pt idx="60330">
                  <c:v>11.010126</c:v>
                </c:pt>
                <c:pt idx="60331">
                  <c:v>11.009976</c:v>
                </c:pt>
                <c:pt idx="60332">
                  <c:v>11.002098</c:v>
                </c:pt>
                <c:pt idx="60333">
                  <c:v>11.005138000000001</c:v>
                </c:pt>
                <c:pt idx="60334">
                  <c:v>11.010372</c:v>
                </c:pt>
                <c:pt idx="60335">
                  <c:v>11.009683000000001</c:v>
                </c:pt>
                <c:pt idx="60336">
                  <c:v>11.014056</c:v>
                </c:pt>
                <c:pt idx="60337">
                  <c:v>11.007846000000001</c:v>
                </c:pt>
                <c:pt idx="60338">
                  <c:v>10.998806</c:v>
                </c:pt>
                <c:pt idx="60339">
                  <c:v>11.010743</c:v>
                </c:pt>
                <c:pt idx="60340">
                  <c:v>11.020030999999999</c:v>
                </c:pt>
                <c:pt idx="60341">
                  <c:v>11.010011</c:v>
                </c:pt>
                <c:pt idx="60342">
                  <c:v>11.005698000000001</c:v>
                </c:pt>
                <c:pt idx="60343">
                  <c:v>11.014581</c:v>
                </c:pt>
                <c:pt idx="60344">
                  <c:v>11.015549</c:v>
                </c:pt>
                <c:pt idx="60345">
                  <c:v>11.013954</c:v>
                </c:pt>
                <c:pt idx="60346">
                  <c:v>11.015521</c:v>
                </c:pt>
                <c:pt idx="60347">
                  <c:v>11.012111000000001</c:v>
                </c:pt>
                <c:pt idx="60348">
                  <c:v>11.012631000000001</c:v>
                </c:pt>
                <c:pt idx="60349">
                  <c:v>11.009611</c:v>
                </c:pt>
                <c:pt idx="60350">
                  <c:v>11.002053</c:v>
                </c:pt>
                <c:pt idx="60351">
                  <c:v>11.004731</c:v>
                </c:pt>
                <c:pt idx="60352">
                  <c:v>11.013755</c:v>
                </c:pt>
                <c:pt idx="60353">
                  <c:v>11.014861</c:v>
                </c:pt>
                <c:pt idx="60354">
                  <c:v>11.010291</c:v>
                </c:pt>
                <c:pt idx="60355">
                  <c:v>11.014996999999999</c:v>
                </c:pt>
                <c:pt idx="60356">
                  <c:v>11.015796</c:v>
                </c:pt>
                <c:pt idx="60357">
                  <c:v>11.010185999999999</c:v>
                </c:pt>
                <c:pt idx="60358">
                  <c:v>11.012995999999999</c:v>
                </c:pt>
                <c:pt idx="60359">
                  <c:v>11.012886</c:v>
                </c:pt>
                <c:pt idx="60360">
                  <c:v>11.006961</c:v>
                </c:pt>
                <c:pt idx="60361">
                  <c:v>11.001977999999999</c:v>
                </c:pt>
                <c:pt idx="60362">
                  <c:v>11.007961</c:v>
                </c:pt>
                <c:pt idx="60363">
                  <c:v>11.017222</c:v>
                </c:pt>
                <c:pt idx="60364">
                  <c:v>11.011911</c:v>
                </c:pt>
                <c:pt idx="60365">
                  <c:v>11.013679</c:v>
                </c:pt>
                <c:pt idx="60366">
                  <c:v>11.023497000000001</c:v>
                </c:pt>
                <c:pt idx="60367">
                  <c:v>11.021159000000001</c:v>
                </c:pt>
                <c:pt idx="60368">
                  <c:v>11.017609999999999</c:v>
                </c:pt>
                <c:pt idx="60369">
                  <c:v>11.013664</c:v>
                </c:pt>
                <c:pt idx="60370">
                  <c:v>11.013209</c:v>
                </c:pt>
                <c:pt idx="60371">
                  <c:v>11.016501999999999</c:v>
                </c:pt>
                <c:pt idx="60372">
                  <c:v>11.012415000000001</c:v>
                </c:pt>
                <c:pt idx="60373">
                  <c:v>11.007558</c:v>
                </c:pt>
                <c:pt idx="60374">
                  <c:v>11.012568999999999</c:v>
                </c:pt>
                <c:pt idx="60375">
                  <c:v>11.020892</c:v>
                </c:pt>
                <c:pt idx="60376">
                  <c:v>11.017001</c:v>
                </c:pt>
                <c:pt idx="60377">
                  <c:v>11.014643</c:v>
                </c:pt>
                <c:pt idx="60378">
                  <c:v>11.018685</c:v>
                </c:pt>
                <c:pt idx="60379">
                  <c:v>11.015582</c:v>
                </c:pt>
                <c:pt idx="60380">
                  <c:v>11.020587000000001</c:v>
                </c:pt>
                <c:pt idx="60381">
                  <c:v>11.024753</c:v>
                </c:pt>
                <c:pt idx="60382">
                  <c:v>11.018143</c:v>
                </c:pt>
                <c:pt idx="60383">
                  <c:v>11.018122999999999</c:v>
                </c:pt>
                <c:pt idx="60384">
                  <c:v>11.023743</c:v>
                </c:pt>
                <c:pt idx="60385">
                  <c:v>11.020265</c:v>
                </c:pt>
                <c:pt idx="60386">
                  <c:v>11.010168999999999</c:v>
                </c:pt>
                <c:pt idx="60387">
                  <c:v>11.015368</c:v>
                </c:pt>
                <c:pt idx="60388">
                  <c:v>11.023111999999999</c:v>
                </c:pt>
                <c:pt idx="60389">
                  <c:v>11.017477</c:v>
                </c:pt>
                <c:pt idx="60390">
                  <c:v>11.013258</c:v>
                </c:pt>
                <c:pt idx="60391">
                  <c:v>11.014258999999999</c:v>
                </c:pt>
                <c:pt idx="60392">
                  <c:v>11.016477</c:v>
                </c:pt>
                <c:pt idx="60393">
                  <c:v>11.017785</c:v>
                </c:pt>
                <c:pt idx="60394">
                  <c:v>11.019549</c:v>
                </c:pt>
                <c:pt idx="60395">
                  <c:v>11.015632999999999</c:v>
                </c:pt>
                <c:pt idx="60396">
                  <c:v>11.010633</c:v>
                </c:pt>
                <c:pt idx="60397">
                  <c:v>11.016752</c:v>
                </c:pt>
                <c:pt idx="60398">
                  <c:v>11.016595000000001</c:v>
                </c:pt>
                <c:pt idx="60399">
                  <c:v>11.01543</c:v>
                </c:pt>
                <c:pt idx="60400">
                  <c:v>11.019874</c:v>
                </c:pt>
                <c:pt idx="60401">
                  <c:v>11.012981</c:v>
                </c:pt>
                <c:pt idx="60402">
                  <c:v>11.015402</c:v>
                </c:pt>
                <c:pt idx="60403">
                  <c:v>11.027858999999999</c:v>
                </c:pt>
                <c:pt idx="60404">
                  <c:v>11.027547999999999</c:v>
                </c:pt>
                <c:pt idx="60405">
                  <c:v>11.017072000000001</c:v>
                </c:pt>
                <c:pt idx="60406">
                  <c:v>11.016546999999999</c:v>
                </c:pt>
                <c:pt idx="60407">
                  <c:v>11.024596000000001</c:v>
                </c:pt>
                <c:pt idx="60408">
                  <c:v>11.018980000000001</c:v>
                </c:pt>
                <c:pt idx="60409">
                  <c:v>11.016756000000001</c:v>
                </c:pt>
                <c:pt idx="60410">
                  <c:v>11.022762</c:v>
                </c:pt>
                <c:pt idx="60411">
                  <c:v>11.017760000000001</c:v>
                </c:pt>
                <c:pt idx="60412">
                  <c:v>11.017791000000001</c:v>
                </c:pt>
                <c:pt idx="60413">
                  <c:v>11.020951</c:v>
                </c:pt>
                <c:pt idx="60414">
                  <c:v>11.014652</c:v>
                </c:pt>
                <c:pt idx="60415">
                  <c:v>11.020338000000001</c:v>
                </c:pt>
                <c:pt idx="60416">
                  <c:v>11.032201000000001</c:v>
                </c:pt>
                <c:pt idx="60417">
                  <c:v>11.021860999999999</c:v>
                </c:pt>
                <c:pt idx="60418">
                  <c:v>11.013092</c:v>
                </c:pt>
                <c:pt idx="60419">
                  <c:v>11.027412</c:v>
                </c:pt>
                <c:pt idx="60420">
                  <c:v>11.027094999999999</c:v>
                </c:pt>
                <c:pt idx="60421">
                  <c:v>11.014858</c:v>
                </c:pt>
                <c:pt idx="60422">
                  <c:v>11.026222000000001</c:v>
                </c:pt>
                <c:pt idx="60423">
                  <c:v>11.034751</c:v>
                </c:pt>
                <c:pt idx="60424">
                  <c:v>11.019729</c:v>
                </c:pt>
                <c:pt idx="60425">
                  <c:v>11.016997999999999</c:v>
                </c:pt>
                <c:pt idx="60426">
                  <c:v>11.034587</c:v>
                </c:pt>
                <c:pt idx="60427">
                  <c:v>11.034770999999999</c:v>
                </c:pt>
                <c:pt idx="60428">
                  <c:v>11.029318</c:v>
                </c:pt>
                <c:pt idx="60429">
                  <c:v>11.029859</c:v>
                </c:pt>
                <c:pt idx="60430">
                  <c:v>11.022935</c:v>
                </c:pt>
                <c:pt idx="60431">
                  <c:v>11.026464000000001</c:v>
                </c:pt>
                <c:pt idx="60432">
                  <c:v>11.033321000000001</c:v>
                </c:pt>
                <c:pt idx="60433">
                  <c:v>11.023897</c:v>
                </c:pt>
                <c:pt idx="60434">
                  <c:v>11.019731</c:v>
                </c:pt>
                <c:pt idx="60435">
                  <c:v>11.025054000000001</c:v>
                </c:pt>
                <c:pt idx="60436">
                  <c:v>11.020168999999999</c:v>
                </c:pt>
                <c:pt idx="60437">
                  <c:v>11.014428000000001</c:v>
                </c:pt>
                <c:pt idx="60438">
                  <c:v>11.022542</c:v>
                </c:pt>
                <c:pt idx="60439">
                  <c:v>11.028471</c:v>
                </c:pt>
                <c:pt idx="60440">
                  <c:v>11.025509</c:v>
                </c:pt>
                <c:pt idx="60441">
                  <c:v>11.028866000000001</c:v>
                </c:pt>
                <c:pt idx="60442">
                  <c:v>11.030692</c:v>
                </c:pt>
                <c:pt idx="60443">
                  <c:v>11.026669</c:v>
                </c:pt>
                <c:pt idx="60444">
                  <c:v>11.025967</c:v>
                </c:pt>
                <c:pt idx="60445">
                  <c:v>11.026289</c:v>
                </c:pt>
                <c:pt idx="60446">
                  <c:v>11.026519</c:v>
                </c:pt>
                <c:pt idx="60447">
                  <c:v>11.025651</c:v>
                </c:pt>
                <c:pt idx="60448">
                  <c:v>11.024984</c:v>
                </c:pt>
                <c:pt idx="60449">
                  <c:v>11.015886999999999</c:v>
                </c:pt>
                <c:pt idx="60450">
                  <c:v>11.017509</c:v>
                </c:pt>
                <c:pt idx="60451">
                  <c:v>11.035724999999999</c:v>
                </c:pt>
                <c:pt idx="60452">
                  <c:v>11.036178</c:v>
                </c:pt>
                <c:pt idx="60453">
                  <c:v>11.032719</c:v>
                </c:pt>
                <c:pt idx="60454">
                  <c:v>11.034704</c:v>
                </c:pt>
                <c:pt idx="60455">
                  <c:v>11.026935</c:v>
                </c:pt>
                <c:pt idx="60456">
                  <c:v>11.02558</c:v>
                </c:pt>
                <c:pt idx="60457">
                  <c:v>11.034243</c:v>
                </c:pt>
                <c:pt idx="60458">
                  <c:v>11.02866</c:v>
                </c:pt>
                <c:pt idx="60459">
                  <c:v>11.01568</c:v>
                </c:pt>
                <c:pt idx="60460">
                  <c:v>11.031504</c:v>
                </c:pt>
                <c:pt idx="60461">
                  <c:v>11.041373999999999</c:v>
                </c:pt>
                <c:pt idx="60462">
                  <c:v>11.021568</c:v>
                </c:pt>
                <c:pt idx="60463">
                  <c:v>11.021102000000001</c:v>
                </c:pt>
                <c:pt idx="60464">
                  <c:v>11.030996999999999</c:v>
                </c:pt>
                <c:pt idx="60465">
                  <c:v>11.02901</c:v>
                </c:pt>
                <c:pt idx="60466">
                  <c:v>11.035373999999999</c:v>
                </c:pt>
                <c:pt idx="60467">
                  <c:v>11.042184000000001</c:v>
                </c:pt>
                <c:pt idx="60468">
                  <c:v>11.030032</c:v>
                </c:pt>
                <c:pt idx="60469">
                  <c:v>11.022233</c:v>
                </c:pt>
                <c:pt idx="60470">
                  <c:v>11.033984</c:v>
                </c:pt>
                <c:pt idx="60471">
                  <c:v>11.037299000000001</c:v>
                </c:pt>
                <c:pt idx="60472">
                  <c:v>11.0253</c:v>
                </c:pt>
                <c:pt idx="60473">
                  <c:v>11.029173999999999</c:v>
                </c:pt>
                <c:pt idx="60474">
                  <c:v>11.035954</c:v>
                </c:pt>
                <c:pt idx="60475">
                  <c:v>11.029616000000001</c:v>
                </c:pt>
                <c:pt idx="60476">
                  <c:v>11.031323</c:v>
                </c:pt>
                <c:pt idx="60477">
                  <c:v>11.037407999999999</c:v>
                </c:pt>
                <c:pt idx="60478">
                  <c:v>11.031388</c:v>
                </c:pt>
                <c:pt idx="60479">
                  <c:v>11.028615</c:v>
                </c:pt>
                <c:pt idx="60480">
                  <c:v>11.037694</c:v>
                </c:pt>
                <c:pt idx="60481">
                  <c:v>11.031558</c:v>
                </c:pt>
                <c:pt idx="60482">
                  <c:v>11.029548999999999</c:v>
                </c:pt>
                <c:pt idx="60483">
                  <c:v>11.036586</c:v>
                </c:pt>
                <c:pt idx="60484">
                  <c:v>11.021955</c:v>
                </c:pt>
                <c:pt idx="60485">
                  <c:v>11.019204999999999</c:v>
                </c:pt>
                <c:pt idx="60486">
                  <c:v>11.038098</c:v>
                </c:pt>
                <c:pt idx="60487">
                  <c:v>11.042414000000001</c:v>
                </c:pt>
                <c:pt idx="60488">
                  <c:v>11.030471</c:v>
                </c:pt>
                <c:pt idx="60489">
                  <c:v>11.032382999999999</c:v>
                </c:pt>
                <c:pt idx="60490">
                  <c:v>11.040708</c:v>
                </c:pt>
                <c:pt idx="60491">
                  <c:v>11.035529</c:v>
                </c:pt>
                <c:pt idx="60492">
                  <c:v>11.038907</c:v>
                </c:pt>
                <c:pt idx="60493">
                  <c:v>11.040732999999999</c:v>
                </c:pt>
                <c:pt idx="60494">
                  <c:v>11.032843</c:v>
                </c:pt>
                <c:pt idx="60495">
                  <c:v>11.030571</c:v>
                </c:pt>
                <c:pt idx="60496">
                  <c:v>11.028287000000001</c:v>
                </c:pt>
                <c:pt idx="60497">
                  <c:v>11.029788</c:v>
                </c:pt>
                <c:pt idx="60498">
                  <c:v>11.035932000000001</c:v>
                </c:pt>
                <c:pt idx="60499">
                  <c:v>11.039795</c:v>
                </c:pt>
                <c:pt idx="60500">
                  <c:v>11.039573000000001</c:v>
                </c:pt>
                <c:pt idx="60501">
                  <c:v>11.040094</c:v>
                </c:pt>
                <c:pt idx="60502">
                  <c:v>11.045883</c:v>
                </c:pt>
                <c:pt idx="60503">
                  <c:v>11.036030999999999</c:v>
                </c:pt>
                <c:pt idx="60504">
                  <c:v>11.026737000000001</c:v>
                </c:pt>
                <c:pt idx="60505">
                  <c:v>11.034812000000001</c:v>
                </c:pt>
                <c:pt idx="60506">
                  <c:v>11.037542</c:v>
                </c:pt>
                <c:pt idx="60507">
                  <c:v>11.039564</c:v>
                </c:pt>
                <c:pt idx="60508">
                  <c:v>11.044783000000001</c:v>
                </c:pt>
                <c:pt idx="60509">
                  <c:v>11.039777000000001</c:v>
                </c:pt>
                <c:pt idx="60510">
                  <c:v>11.038885000000001</c:v>
                </c:pt>
                <c:pt idx="60511">
                  <c:v>11.051731999999999</c:v>
                </c:pt>
                <c:pt idx="60512">
                  <c:v>11.045989000000001</c:v>
                </c:pt>
                <c:pt idx="60513">
                  <c:v>11.031242000000001</c:v>
                </c:pt>
                <c:pt idx="60514">
                  <c:v>11.036891000000001</c:v>
                </c:pt>
                <c:pt idx="60515">
                  <c:v>11.042211</c:v>
                </c:pt>
                <c:pt idx="60516">
                  <c:v>11.038959999999999</c:v>
                </c:pt>
                <c:pt idx="60517">
                  <c:v>11.041332000000001</c:v>
                </c:pt>
                <c:pt idx="60518">
                  <c:v>11.039486</c:v>
                </c:pt>
                <c:pt idx="60519">
                  <c:v>11.027801999999999</c:v>
                </c:pt>
                <c:pt idx="60520">
                  <c:v>11.029461</c:v>
                </c:pt>
                <c:pt idx="60521">
                  <c:v>11.043278000000001</c:v>
                </c:pt>
                <c:pt idx="60522">
                  <c:v>11.041397</c:v>
                </c:pt>
                <c:pt idx="60523">
                  <c:v>11.036661</c:v>
                </c:pt>
                <c:pt idx="60524">
                  <c:v>11.039123999999999</c:v>
                </c:pt>
                <c:pt idx="60525">
                  <c:v>11.036553</c:v>
                </c:pt>
                <c:pt idx="60526">
                  <c:v>11.042126</c:v>
                </c:pt>
                <c:pt idx="60527">
                  <c:v>11.050675999999999</c:v>
                </c:pt>
                <c:pt idx="60528">
                  <c:v>11.040658000000001</c:v>
                </c:pt>
                <c:pt idx="60529">
                  <c:v>11.032947</c:v>
                </c:pt>
                <c:pt idx="60530">
                  <c:v>11.040407</c:v>
                </c:pt>
                <c:pt idx="60531">
                  <c:v>11.041676000000001</c:v>
                </c:pt>
                <c:pt idx="60532">
                  <c:v>11.034964</c:v>
                </c:pt>
                <c:pt idx="60533">
                  <c:v>11.043331</c:v>
                </c:pt>
                <c:pt idx="60534">
                  <c:v>11.053318000000001</c:v>
                </c:pt>
                <c:pt idx="60535">
                  <c:v>11.042769</c:v>
                </c:pt>
                <c:pt idx="60536">
                  <c:v>11.038335</c:v>
                </c:pt>
                <c:pt idx="60537">
                  <c:v>11.042657999999999</c:v>
                </c:pt>
                <c:pt idx="60538">
                  <c:v>11.036844</c:v>
                </c:pt>
                <c:pt idx="60539">
                  <c:v>11.034977</c:v>
                </c:pt>
                <c:pt idx="60540">
                  <c:v>11.037813</c:v>
                </c:pt>
                <c:pt idx="60541">
                  <c:v>11.035309</c:v>
                </c:pt>
                <c:pt idx="60542">
                  <c:v>11.034404</c:v>
                </c:pt>
                <c:pt idx="60543">
                  <c:v>11.045210000000001</c:v>
                </c:pt>
                <c:pt idx="60544">
                  <c:v>11.049488</c:v>
                </c:pt>
                <c:pt idx="60545">
                  <c:v>11.041553</c:v>
                </c:pt>
                <c:pt idx="60546">
                  <c:v>11.045646</c:v>
                </c:pt>
                <c:pt idx="60547">
                  <c:v>11.048961</c:v>
                </c:pt>
                <c:pt idx="60548">
                  <c:v>11.045811</c:v>
                </c:pt>
                <c:pt idx="60549">
                  <c:v>11.054904000000001</c:v>
                </c:pt>
                <c:pt idx="60550">
                  <c:v>11.059274</c:v>
                </c:pt>
                <c:pt idx="60551">
                  <c:v>11.047494</c:v>
                </c:pt>
                <c:pt idx="60552">
                  <c:v>11.040604</c:v>
                </c:pt>
                <c:pt idx="60553">
                  <c:v>11.046303</c:v>
                </c:pt>
                <c:pt idx="60554">
                  <c:v>11.045773000000001</c:v>
                </c:pt>
                <c:pt idx="60555">
                  <c:v>11.042833</c:v>
                </c:pt>
                <c:pt idx="60556">
                  <c:v>11.050046</c:v>
                </c:pt>
                <c:pt idx="60557">
                  <c:v>11.049581</c:v>
                </c:pt>
                <c:pt idx="60558">
                  <c:v>11.045845999999999</c:v>
                </c:pt>
                <c:pt idx="60559">
                  <c:v>11.048399</c:v>
                </c:pt>
                <c:pt idx="60560">
                  <c:v>11.04569</c:v>
                </c:pt>
                <c:pt idx="60561">
                  <c:v>11.043521</c:v>
                </c:pt>
                <c:pt idx="60562">
                  <c:v>11.049631</c:v>
                </c:pt>
                <c:pt idx="60563">
                  <c:v>11.051351</c:v>
                </c:pt>
                <c:pt idx="60564">
                  <c:v>11.046894999999999</c:v>
                </c:pt>
                <c:pt idx="60565">
                  <c:v>11.05472</c:v>
                </c:pt>
                <c:pt idx="60566">
                  <c:v>11.051048</c:v>
                </c:pt>
                <c:pt idx="60567">
                  <c:v>11.029794000000001</c:v>
                </c:pt>
                <c:pt idx="60568">
                  <c:v>11.03656</c:v>
                </c:pt>
                <c:pt idx="60569">
                  <c:v>11.047748</c:v>
                </c:pt>
                <c:pt idx="60570">
                  <c:v>11.040905</c:v>
                </c:pt>
                <c:pt idx="60571">
                  <c:v>11.043564</c:v>
                </c:pt>
                <c:pt idx="60572">
                  <c:v>11.051164999999999</c:v>
                </c:pt>
                <c:pt idx="60573">
                  <c:v>11.046291</c:v>
                </c:pt>
                <c:pt idx="60574">
                  <c:v>11.043298</c:v>
                </c:pt>
                <c:pt idx="60575">
                  <c:v>11.053616</c:v>
                </c:pt>
                <c:pt idx="60576">
                  <c:v>11.051784</c:v>
                </c:pt>
                <c:pt idx="60577">
                  <c:v>11.049512999999999</c:v>
                </c:pt>
                <c:pt idx="60578">
                  <c:v>11.055293000000001</c:v>
                </c:pt>
                <c:pt idx="60579">
                  <c:v>11.043604999999999</c:v>
                </c:pt>
                <c:pt idx="60580">
                  <c:v>11.037506</c:v>
                </c:pt>
                <c:pt idx="60581">
                  <c:v>11.043996999999999</c:v>
                </c:pt>
                <c:pt idx="60582">
                  <c:v>11.046647</c:v>
                </c:pt>
                <c:pt idx="60583">
                  <c:v>11.048973</c:v>
                </c:pt>
                <c:pt idx="60584">
                  <c:v>11.051218</c:v>
                </c:pt>
                <c:pt idx="60585">
                  <c:v>11.055315999999999</c:v>
                </c:pt>
                <c:pt idx="60586">
                  <c:v>11.054878</c:v>
                </c:pt>
                <c:pt idx="60587">
                  <c:v>11.056281999999999</c:v>
                </c:pt>
                <c:pt idx="60588">
                  <c:v>11.059837999999999</c:v>
                </c:pt>
                <c:pt idx="60589">
                  <c:v>11.050731000000001</c:v>
                </c:pt>
                <c:pt idx="60590">
                  <c:v>11.046563000000001</c:v>
                </c:pt>
                <c:pt idx="60591">
                  <c:v>11.049365</c:v>
                </c:pt>
                <c:pt idx="60592">
                  <c:v>11.045999999999999</c:v>
                </c:pt>
                <c:pt idx="60593">
                  <c:v>11.043784</c:v>
                </c:pt>
                <c:pt idx="60594">
                  <c:v>11.052061</c:v>
                </c:pt>
                <c:pt idx="60595">
                  <c:v>11.05514</c:v>
                </c:pt>
                <c:pt idx="60596">
                  <c:v>11.053077999999999</c:v>
                </c:pt>
                <c:pt idx="60597">
                  <c:v>11.060827</c:v>
                </c:pt>
                <c:pt idx="60598">
                  <c:v>11.057293</c:v>
                </c:pt>
                <c:pt idx="60599">
                  <c:v>11.050050000000001</c:v>
                </c:pt>
                <c:pt idx="60600">
                  <c:v>11.059780999999999</c:v>
                </c:pt>
                <c:pt idx="60601">
                  <c:v>11.066162</c:v>
                </c:pt>
                <c:pt idx="60602">
                  <c:v>11.055897999999999</c:v>
                </c:pt>
                <c:pt idx="60603">
                  <c:v>11.044159000000001</c:v>
                </c:pt>
                <c:pt idx="60604">
                  <c:v>11.046730999999999</c:v>
                </c:pt>
                <c:pt idx="60605">
                  <c:v>11.052199</c:v>
                </c:pt>
                <c:pt idx="60606">
                  <c:v>11.056152000000001</c:v>
                </c:pt>
                <c:pt idx="60607">
                  <c:v>11.058064</c:v>
                </c:pt>
                <c:pt idx="60608">
                  <c:v>11.047084999999999</c:v>
                </c:pt>
                <c:pt idx="60609">
                  <c:v>11.047473999999999</c:v>
                </c:pt>
                <c:pt idx="60610">
                  <c:v>11.060244000000001</c:v>
                </c:pt>
                <c:pt idx="60611">
                  <c:v>11.058551</c:v>
                </c:pt>
                <c:pt idx="60612">
                  <c:v>11.055444</c:v>
                </c:pt>
                <c:pt idx="60613">
                  <c:v>11.055394</c:v>
                </c:pt>
                <c:pt idx="60614">
                  <c:v>11.049222</c:v>
                </c:pt>
                <c:pt idx="60615">
                  <c:v>11.042892</c:v>
                </c:pt>
                <c:pt idx="60616">
                  <c:v>11.050383</c:v>
                </c:pt>
                <c:pt idx="60617">
                  <c:v>11.065535000000001</c:v>
                </c:pt>
                <c:pt idx="60618">
                  <c:v>11.063938</c:v>
                </c:pt>
                <c:pt idx="60619">
                  <c:v>11.058087</c:v>
                </c:pt>
                <c:pt idx="60620">
                  <c:v>11.054180000000001</c:v>
                </c:pt>
                <c:pt idx="60621">
                  <c:v>11.05064</c:v>
                </c:pt>
                <c:pt idx="60622">
                  <c:v>11.053278000000001</c:v>
                </c:pt>
                <c:pt idx="60623">
                  <c:v>11.056025999999999</c:v>
                </c:pt>
                <c:pt idx="60624">
                  <c:v>11.060173000000001</c:v>
                </c:pt>
                <c:pt idx="60625">
                  <c:v>11.061368999999999</c:v>
                </c:pt>
                <c:pt idx="60626">
                  <c:v>11.058066</c:v>
                </c:pt>
                <c:pt idx="60627">
                  <c:v>11.055287</c:v>
                </c:pt>
                <c:pt idx="60628">
                  <c:v>11.050299000000001</c:v>
                </c:pt>
                <c:pt idx="60629">
                  <c:v>11.053153999999999</c:v>
                </c:pt>
                <c:pt idx="60630">
                  <c:v>11.055681</c:v>
                </c:pt>
                <c:pt idx="60631">
                  <c:v>11.056881000000001</c:v>
                </c:pt>
                <c:pt idx="60632">
                  <c:v>11.058147</c:v>
                </c:pt>
                <c:pt idx="60633">
                  <c:v>11.049401</c:v>
                </c:pt>
                <c:pt idx="60634">
                  <c:v>11.049772000000001</c:v>
                </c:pt>
                <c:pt idx="60635">
                  <c:v>11.055878</c:v>
                </c:pt>
                <c:pt idx="60636">
                  <c:v>11.053939</c:v>
                </c:pt>
                <c:pt idx="60637">
                  <c:v>11.056723</c:v>
                </c:pt>
                <c:pt idx="60638">
                  <c:v>11.068669</c:v>
                </c:pt>
                <c:pt idx="60639">
                  <c:v>11.075374</c:v>
                </c:pt>
                <c:pt idx="60640">
                  <c:v>11.069627000000001</c:v>
                </c:pt>
                <c:pt idx="60641">
                  <c:v>11.062186000000001</c:v>
                </c:pt>
                <c:pt idx="60642">
                  <c:v>11.057833</c:v>
                </c:pt>
                <c:pt idx="60643">
                  <c:v>11.055287</c:v>
                </c:pt>
                <c:pt idx="60644">
                  <c:v>11.067126</c:v>
                </c:pt>
                <c:pt idx="60645">
                  <c:v>11.077726999999999</c:v>
                </c:pt>
                <c:pt idx="60646">
                  <c:v>11.062984</c:v>
                </c:pt>
                <c:pt idx="60647">
                  <c:v>11.056513000000001</c:v>
                </c:pt>
                <c:pt idx="60648">
                  <c:v>11.066815999999999</c:v>
                </c:pt>
                <c:pt idx="60649">
                  <c:v>11.062818999999999</c:v>
                </c:pt>
                <c:pt idx="60650">
                  <c:v>11.058994999999999</c:v>
                </c:pt>
                <c:pt idx="60651">
                  <c:v>11.065958</c:v>
                </c:pt>
                <c:pt idx="60652">
                  <c:v>11.055623000000001</c:v>
                </c:pt>
                <c:pt idx="60653">
                  <c:v>11.051894000000001</c:v>
                </c:pt>
                <c:pt idx="60654">
                  <c:v>11.062462</c:v>
                </c:pt>
                <c:pt idx="60655">
                  <c:v>11.057212</c:v>
                </c:pt>
                <c:pt idx="60656">
                  <c:v>11.056835</c:v>
                </c:pt>
                <c:pt idx="60657">
                  <c:v>11.067525</c:v>
                </c:pt>
                <c:pt idx="60658">
                  <c:v>11.069139</c:v>
                </c:pt>
                <c:pt idx="60659">
                  <c:v>11.060741999999999</c:v>
                </c:pt>
                <c:pt idx="60660">
                  <c:v>11.061753</c:v>
                </c:pt>
                <c:pt idx="60661">
                  <c:v>11.065931000000001</c:v>
                </c:pt>
                <c:pt idx="60662">
                  <c:v>11.056945000000001</c:v>
                </c:pt>
                <c:pt idx="60663">
                  <c:v>11.061753</c:v>
                </c:pt>
                <c:pt idx="60664">
                  <c:v>11.074026</c:v>
                </c:pt>
                <c:pt idx="60665">
                  <c:v>11.071396</c:v>
                </c:pt>
                <c:pt idx="60666">
                  <c:v>11.063993999999999</c:v>
                </c:pt>
                <c:pt idx="60667">
                  <c:v>11.058719999999999</c:v>
                </c:pt>
                <c:pt idx="60668">
                  <c:v>11.055873999999999</c:v>
                </c:pt>
                <c:pt idx="60669">
                  <c:v>11.053209000000001</c:v>
                </c:pt>
                <c:pt idx="60670">
                  <c:v>11.057816000000001</c:v>
                </c:pt>
                <c:pt idx="60671">
                  <c:v>11.062656</c:v>
                </c:pt>
                <c:pt idx="60672">
                  <c:v>11.060897000000001</c:v>
                </c:pt>
                <c:pt idx="60673">
                  <c:v>11.066452</c:v>
                </c:pt>
                <c:pt idx="60674">
                  <c:v>11.068027000000001</c:v>
                </c:pt>
                <c:pt idx="60675">
                  <c:v>11.061757</c:v>
                </c:pt>
                <c:pt idx="60676">
                  <c:v>11.063090000000001</c:v>
                </c:pt>
                <c:pt idx="60677">
                  <c:v>11.069110999999999</c:v>
                </c:pt>
                <c:pt idx="60678">
                  <c:v>11.067322000000001</c:v>
                </c:pt>
                <c:pt idx="60679">
                  <c:v>11.063052000000001</c:v>
                </c:pt>
                <c:pt idx="60680">
                  <c:v>11.066138</c:v>
                </c:pt>
                <c:pt idx="60681">
                  <c:v>11.062614999999999</c:v>
                </c:pt>
                <c:pt idx="60682">
                  <c:v>11.064197</c:v>
                </c:pt>
                <c:pt idx="60683">
                  <c:v>11.071626999999999</c:v>
                </c:pt>
                <c:pt idx="60684">
                  <c:v>11.060619000000001</c:v>
                </c:pt>
                <c:pt idx="60685">
                  <c:v>11.059557</c:v>
                </c:pt>
                <c:pt idx="60686">
                  <c:v>11.070247999999999</c:v>
                </c:pt>
                <c:pt idx="60687">
                  <c:v>11.065727000000001</c:v>
                </c:pt>
                <c:pt idx="60688">
                  <c:v>11.065189</c:v>
                </c:pt>
                <c:pt idx="60689">
                  <c:v>11.064549</c:v>
                </c:pt>
                <c:pt idx="60690">
                  <c:v>11.058052999999999</c:v>
                </c:pt>
                <c:pt idx="60691">
                  <c:v>11.064479</c:v>
                </c:pt>
                <c:pt idx="60692">
                  <c:v>11.071914</c:v>
                </c:pt>
                <c:pt idx="60693">
                  <c:v>11.064063000000001</c:v>
                </c:pt>
                <c:pt idx="60694">
                  <c:v>11.063046999999999</c:v>
                </c:pt>
                <c:pt idx="60695">
                  <c:v>11.078576</c:v>
                </c:pt>
                <c:pt idx="60696">
                  <c:v>11.075153999999999</c:v>
                </c:pt>
                <c:pt idx="60697">
                  <c:v>11.062620000000001</c:v>
                </c:pt>
                <c:pt idx="60698">
                  <c:v>11.072521999999999</c:v>
                </c:pt>
                <c:pt idx="60699">
                  <c:v>11.081277999999999</c:v>
                </c:pt>
                <c:pt idx="60700">
                  <c:v>11.076843999999999</c:v>
                </c:pt>
                <c:pt idx="60701">
                  <c:v>11.079000000000001</c:v>
                </c:pt>
                <c:pt idx="60702">
                  <c:v>11.076368</c:v>
                </c:pt>
                <c:pt idx="60703">
                  <c:v>11.063789</c:v>
                </c:pt>
                <c:pt idx="60704">
                  <c:v>11.069129</c:v>
                </c:pt>
                <c:pt idx="60705">
                  <c:v>11.073487999999999</c:v>
                </c:pt>
                <c:pt idx="60706">
                  <c:v>11.061252</c:v>
                </c:pt>
                <c:pt idx="60707">
                  <c:v>11.071827000000001</c:v>
                </c:pt>
                <c:pt idx="60708">
                  <c:v>11.083097</c:v>
                </c:pt>
                <c:pt idx="60709">
                  <c:v>11.070290999999999</c:v>
                </c:pt>
                <c:pt idx="60710">
                  <c:v>11.065619999999999</c:v>
                </c:pt>
                <c:pt idx="60711">
                  <c:v>11.072353</c:v>
                </c:pt>
                <c:pt idx="60712">
                  <c:v>11.073957999999999</c:v>
                </c:pt>
                <c:pt idx="60713">
                  <c:v>11.068799</c:v>
                </c:pt>
                <c:pt idx="60714">
                  <c:v>11.071669</c:v>
                </c:pt>
                <c:pt idx="60715">
                  <c:v>11.074014</c:v>
                </c:pt>
                <c:pt idx="60716">
                  <c:v>11.067762</c:v>
                </c:pt>
                <c:pt idx="60717">
                  <c:v>11.069205999999999</c:v>
                </c:pt>
                <c:pt idx="60718">
                  <c:v>11.074541</c:v>
                </c:pt>
                <c:pt idx="60719">
                  <c:v>11.075334</c:v>
                </c:pt>
                <c:pt idx="60720">
                  <c:v>11.077330999999999</c:v>
                </c:pt>
                <c:pt idx="60721">
                  <c:v>11.078226000000001</c:v>
                </c:pt>
                <c:pt idx="60722">
                  <c:v>11.069796</c:v>
                </c:pt>
                <c:pt idx="60723">
                  <c:v>11.071389999999999</c:v>
                </c:pt>
                <c:pt idx="60724">
                  <c:v>11.080800999999999</c:v>
                </c:pt>
                <c:pt idx="60725">
                  <c:v>11.069533</c:v>
                </c:pt>
                <c:pt idx="60726">
                  <c:v>11.063297</c:v>
                </c:pt>
                <c:pt idx="60727">
                  <c:v>11.072302000000001</c:v>
                </c:pt>
                <c:pt idx="60728">
                  <c:v>11.070682</c:v>
                </c:pt>
                <c:pt idx="60729">
                  <c:v>11.070434000000001</c:v>
                </c:pt>
                <c:pt idx="60730">
                  <c:v>11.07424</c:v>
                </c:pt>
                <c:pt idx="60731">
                  <c:v>11.072456000000001</c:v>
                </c:pt>
                <c:pt idx="60732">
                  <c:v>11.074671</c:v>
                </c:pt>
                <c:pt idx="60733">
                  <c:v>11.081491</c:v>
                </c:pt>
                <c:pt idx="60734">
                  <c:v>11.078889999999999</c:v>
                </c:pt>
                <c:pt idx="60735">
                  <c:v>11.069322</c:v>
                </c:pt>
                <c:pt idx="60736">
                  <c:v>11.075231</c:v>
                </c:pt>
                <c:pt idx="60737">
                  <c:v>11.077294999999999</c:v>
                </c:pt>
                <c:pt idx="60738">
                  <c:v>11.06973</c:v>
                </c:pt>
                <c:pt idx="60739">
                  <c:v>11.078391</c:v>
                </c:pt>
                <c:pt idx="60740">
                  <c:v>11.081167000000001</c:v>
                </c:pt>
                <c:pt idx="60741">
                  <c:v>11.076359999999999</c:v>
                </c:pt>
                <c:pt idx="60742">
                  <c:v>11.082717000000001</c:v>
                </c:pt>
                <c:pt idx="60743">
                  <c:v>11.081578</c:v>
                </c:pt>
                <c:pt idx="60744">
                  <c:v>11.072820999999999</c:v>
                </c:pt>
                <c:pt idx="60745">
                  <c:v>11.076843999999999</c:v>
                </c:pt>
                <c:pt idx="60746">
                  <c:v>11.083425999999999</c:v>
                </c:pt>
                <c:pt idx="60747">
                  <c:v>11.072151</c:v>
                </c:pt>
                <c:pt idx="60748">
                  <c:v>11.067859</c:v>
                </c:pt>
                <c:pt idx="60749">
                  <c:v>11.076549999999999</c:v>
                </c:pt>
                <c:pt idx="60750">
                  <c:v>11.070726000000001</c:v>
                </c:pt>
                <c:pt idx="60751">
                  <c:v>11.073905</c:v>
                </c:pt>
                <c:pt idx="60752">
                  <c:v>11.086448000000001</c:v>
                </c:pt>
                <c:pt idx="60753">
                  <c:v>11.078201999999999</c:v>
                </c:pt>
                <c:pt idx="60754">
                  <c:v>11.068814</c:v>
                </c:pt>
                <c:pt idx="60755">
                  <c:v>11.073496</c:v>
                </c:pt>
                <c:pt idx="60756">
                  <c:v>11.079458000000001</c:v>
                </c:pt>
                <c:pt idx="60757">
                  <c:v>11.079478</c:v>
                </c:pt>
                <c:pt idx="60758">
                  <c:v>11.082371</c:v>
                </c:pt>
                <c:pt idx="60759">
                  <c:v>11.082108</c:v>
                </c:pt>
                <c:pt idx="60760">
                  <c:v>11.075972</c:v>
                </c:pt>
                <c:pt idx="60761">
                  <c:v>11.077959999999999</c:v>
                </c:pt>
                <c:pt idx="60762">
                  <c:v>11.080014</c:v>
                </c:pt>
                <c:pt idx="60763">
                  <c:v>11.07996</c:v>
                </c:pt>
                <c:pt idx="60764">
                  <c:v>11.083878</c:v>
                </c:pt>
                <c:pt idx="60765">
                  <c:v>11.086957999999999</c:v>
                </c:pt>
                <c:pt idx="60766">
                  <c:v>11.079319</c:v>
                </c:pt>
                <c:pt idx="60767">
                  <c:v>11.076541000000001</c:v>
                </c:pt>
                <c:pt idx="60768">
                  <c:v>11.087281000000001</c:v>
                </c:pt>
                <c:pt idx="60769">
                  <c:v>11.081391</c:v>
                </c:pt>
                <c:pt idx="60770">
                  <c:v>11.076117</c:v>
                </c:pt>
                <c:pt idx="60771">
                  <c:v>11.084072000000001</c:v>
                </c:pt>
                <c:pt idx="60772">
                  <c:v>11.080260000000001</c:v>
                </c:pt>
                <c:pt idx="60773">
                  <c:v>11.078666</c:v>
                </c:pt>
                <c:pt idx="60774">
                  <c:v>11.084146</c:v>
                </c:pt>
                <c:pt idx="60775">
                  <c:v>11.078795</c:v>
                </c:pt>
                <c:pt idx="60776">
                  <c:v>11.072793000000001</c:v>
                </c:pt>
                <c:pt idx="60777">
                  <c:v>11.081424999999999</c:v>
                </c:pt>
                <c:pt idx="60778">
                  <c:v>11.090787000000001</c:v>
                </c:pt>
                <c:pt idx="60779">
                  <c:v>11.086221999999999</c:v>
                </c:pt>
                <c:pt idx="60780">
                  <c:v>11.087339999999999</c:v>
                </c:pt>
                <c:pt idx="60781">
                  <c:v>11.085944</c:v>
                </c:pt>
                <c:pt idx="60782">
                  <c:v>11.075032999999999</c:v>
                </c:pt>
                <c:pt idx="60783">
                  <c:v>11.080085</c:v>
                </c:pt>
                <c:pt idx="60784">
                  <c:v>11.086993</c:v>
                </c:pt>
                <c:pt idx="60785">
                  <c:v>11.081778999999999</c:v>
                </c:pt>
                <c:pt idx="60786">
                  <c:v>11.082426999999999</c:v>
                </c:pt>
                <c:pt idx="60787">
                  <c:v>11.091958999999999</c:v>
                </c:pt>
                <c:pt idx="60788">
                  <c:v>11.088528999999999</c:v>
                </c:pt>
                <c:pt idx="60789">
                  <c:v>11.078136000000001</c:v>
                </c:pt>
                <c:pt idx="60790">
                  <c:v>11.087709</c:v>
                </c:pt>
                <c:pt idx="60791">
                  <c:v>11.094950000000001</c:v>
                </c:pt>
                <c:pt idx="60792">
                  <c:v>11.092492</c:v>
                </c:pt>
                <c:pt idx="60793">
                  <c:v>11.091106</c:v>
                </c:pt>
                <c:pt idx="60794">
                  <c:v>11.078476</c:v>
                </c:pt>
                <c:pt idx="60795">
                  <c:v>11.074420999999999</c:v>
                </c:pt>
                <c:pt idx="60796">
                  <c:v>11.089560000000001</c:v>
                </c:pt>
                <c:pt idx="60797">
                  <c:v>11.087785</c:v>
                </c:pt>
                <c:pt idx="60798">
                  <c:v>11.068303</c:v>
                </c:pt>
                <c:pt idx="60799">
                  <c:v>11.076582999999999</c:v>
                </c:pt>
                <c:pt idx="60800">
                  <c:v>11.098636000000001</c:v>
                </c:pt>
                <c:pt idx="60801">
                  <c:v>11.094922</c:v>
                </c:pt>
                <c:pt idx="60802">
                  <c:v>11.089873000000001</c:v>
                </c:pt>
                <c:pt idx="60803">
                  <c:v>11.089762</c:v>
                </c:pt>
                <c:pt idx="60804">
                  <c:v>11.082525</c:v>
                </c:pt>
                <c:pt idx="60805">
                  <c:v>11.083921</c:v>
                </c:pt>
                <c:pt idx="60806">
                  <c:v>11.091154</c:v>
                </c:pt>
                <c:pt idx="60807">
                  <c:v>11.090111</c:v>
                </c:pt>
                <c:pt idx="60808">
                  <c:v>11.086404999999999</c:v>
                </c:pt>
                <c:pt idx="60809">
                  <c:v>11.088143000000001</c:v>
                </c:pt>
                <c:pt idx="60810">
                  <c:v>11.08431</c:v>
                </c:pt>
                <c:pt idx="60811">
                  <c:v>11.083409</c:v>
                </c:pt>
                <c:pt idx="60812">
                  <c:v>11.091732</c:v>
                </c:pt>
                <c:pt idx="60813">
                  <c:v>11.086220000000001</c:v>
                </c:pt>
                <c:pt idx="60814">
                  <c:v>11.081216</c:v>
                </c:pt>
                <c:pt idx="60815">
                  <c:v>11.088407</c:v>
                </c:pt>
                <c:pt idx="60816">
                  <c:v>11.087831</c:v>
                </c:pt>
                <c:pt idx="60817">
                  <c:v>11.080666000000001</c:v>
                </c:pt>
                <c:pt idx="60818">
                  <c:v>11.082115</c:v>
                </c:pt>
                <c:pt idx="60819">
                  <c:v>11.088699</c:v>
                </c:pt>
                <c:pt idx="60820">
                  <c:v>11.083356999999999</c:v>
                </c:pt>
                <c:pt idx="60821">
                  <c:v>11.086207999999999</c:v>
                </c:pt>
                <c:pt idx="60822">
                  <c:v>11.103256</c:v>
                </c:pt>
                <c:pt idx="60823">
                  <c:v>11.095205</c:v>
                </c:pt>
                <c:pt idx="60824">
                  <c:v>11.085429</c:v>
                </c:pt>
                <c:pt idx="60825">
                  <c:v>11.095446000000001</c:v>
                </c:pt>
                <c:pt idx="60826">
                  <c:v>11.097061</c:v>
                </c:pt>
                <c:pt idx="60827">
                  <c:v>11.090946000000001</c:v>
                </c:pt>
                <c:pt idx="60828">
                  <c:v>11.091725</c:v>
                </c:pt>
                <c:pt idx="60829">
                  <c:v>11.092165</c:v>
                </c:pt>
                <c:pt idx="60830">
                  <c:v>11.087648</c:v>
                </c:pt>
                <c:pt idx="60831">
                  <c:v>11.097374</c:v>
                </c:pt>
                <c:pt idx="60832">
                  <c:v>11.101587</c:v>
                </c:pt>
                <c:pt idx="60833">
                  <c:v>11.084657</c:v>
                </c:pt>
                <c:pt idx="60834">
                  <c:v>11.086150999999999</c:v>
                </c:pt>
                <c:pt idx="60835">
                  <c:v>11.100440000000001</c:v>
                </c:pt>
                <c:pt idx="60836">
                  <c:v>11.0976</c:v>
                </c:pt>
                <c:pt idx="60837">
                  <c:v>11.087747999999999</c:v>
                </c:pt>
                <c:pt idx="60838">
                  <c:v>11.086149000000001</c:v>
                </c:pt>
                <c:pt idx="60839">
                  <c:v>11.086903</c:v>
                </c:pt>
                <c:pt idx="60840">
                  <c:v>11.089784999999999</c:v>
                </c:pt>
                <c:pt idx="60841">
                  <c:v>11.099902999999999</c:v>
                </c:pt>
                <c:pt idx="60842">
                  <c:v>11.09891</c:v>
                </c:pt>
                <c:pt idx="60843">
                  <c:v>11.09065</c:v>
                </c:pt>
                <c:pt idx="60844">
                  <c:v>11.10145</c:v>
                </c:pt>
                <c:pt idx="60845">
                  <c:v>11.105506999999999</c:v>
                </c:pt>
                <c:pt idx="60846">
                  <c:v>11.090318</c:v>
                </c:pt>
                <c:pt idx="60847">
                  <c:v>11.087949999999999</c:v>
                </c:pt>
                <c:pt idx="60848">
                  <c:v>11.095305</c:v>
                </c:pt>
                <c:pt idx="60849">
                  <c:v>11.08755</c:v>
                </c:pt>
                <c:pt idx="60850">
                  <c:v>11.082822</c:v>
                </c:pt>
                <c:pt idx="60851">
                  <c:v>11.094999</c:v>
                </c:pt>
                <c:pt idx="60852">
                  <c:v>11.091087</c:v>
                </c:pt>
                <c:pt idx="60853">
                  <c:v>11.086747000000001</c:v>
                </c:pt>
                <c:pt idx="60854">
                  <c:v>11.102962</c:v>
                </c:pt>
                <c:pt idx="60855">
                  <c:v>11.104504</c:v>
                </c:pt>
                <c:pt idx="60856">
                  <c:v>11.092769000000001</c:v>
                </c:pt>
                <c:pt idx="60857">
                  <c:v>11.0959</c:v>
                </c:pt>
                <c:pt idx="60858">
                  <c:v>11.100228</c:v>
                </c:pt>
                <c:pt idx="60859">
                  <c:v>11.090437</c:v>
                </c:pt>
                <c:pt idx="60860">
                  <c:v>11.088825</c:v>
                </c:pt>
                <c:pt idx="60861">
                  <c:v>11.093524</c:v>
                </c:pt>
                <c:pt idx="60862">
                  <c:v>11.086314</c:v>
                </c:pt>
                <c:pt idx="60863">
                  <c:v>11.091075</c:v>
                </c:pt>
                <c:pt idx="60864">
                  <c:v>11.10854</c:v>
                </c:pt>
                <c:pt idx="60865">
                  <c:v>11.110352000000001</c:v>
                </c:pt>
                <c:pt idx="60866">
                  <c:v>11.102707000000001</c:v>
                </c:pt>
                <c:pt idx="60867">
                  <c:v>11.104587</c:v>
                </c:pt>
                <c:pt idx="60868">
                  <c:v>11.10299</c:v>
                </c:pt>
                <c:pt idx="60869">
                  <c:v>11.094887999999999</c:v>
                </c:pt>
                <c:pt idx="60870">
                  <c:v>11.101711999999999</c:v>
                </c:pt>
                <c:pt idx="60871">
                  <c:v>11.106097</c:v>
                </c:pt>
                <c:pt idx="60872">
                  <c:v>11.094665000000001</c:v>
                </c:pt>
                <c:pt idx="60873">
                  <c:v>11.096849000000001</c:v>
                </c:pt>
                <c:pt idx="60874">
                  <c:v>11.103448999999999</c:v>
                </c:pt>
                <c:pt idx="60875">
                  <c:v>11.096538000000001</c:v>
                </c:pt>
                <c:pt idx="60876">
                  <c:v>11.095836</c:v>
                </c:pt>
                <c:pt idx="60877">
                  <c:v>11.101217</c:v>
                </c:pt>
                <c:pt idx="60878">
                  <c:v>11.097683</c:v>
                </c:pt>
                <c:pt idx="60879">
                  <c:v>11.094423000000001</c:v>
                </c:pt>
                <c:pt idx="60880">
                  <c:v>11.098001999999999</c:v>
                </c:pt>
                <c:pt idx="60881">
                  <c:v>11.093569</c:v>
                </c:pt>
                <c:pt idx="60882">
                  <c:v>11.094472</c:v>
                </c:pt>
                <c:pt idx="60883">
                  <c:v>11.10275</c:v>
                </c:pt>
                <c:pt idx="60884">
                  <c:v>11.093073</c:v>
                </c:pt>
                <c:pt idx="60885">
                  <c:v>11.086705</c:v>
                </c:pt>
                <c:pt idx="60886">
                  <c:v>11.09698</c:v>
                </c:pt>
                <c:pt idx="60887">
                  <c:v>11.103253</c:v>
                </c:pt>
                <c:pt idx="60888">
                  <c:v>11.102245999999999</c:v>
                </c:pt>
                <c:pt idx="60889">
                  <c:v>11.105973000000001</c:v>
                </c:pt>
                <c:pt idx="60890">
                  <c:v>11.107063</c:v>
                </c:pt>
                <c:pt idx="60891">
                  <c:v>11.099019</c:v>
                </c:pt>
                <c:pt idx="60892">
                  <c:v>11.103090999999999</c:v>
                </c:pt>
                <c:pt idx="60893">
                  <c:v>11.106781</c:v>
                </c:pt>
                <c:pt idx="60894">
                  <c:v>11.099743999999999</c:v>
                </c:pt>
                <c:pt idx="60895">
                  <c:v>11.101683</c:v>
                </c:pt>
                <c:pt idx="60896">
                  <c:v>11.101438</c:v>
                </c:pt>
                <c:pt idx="60897">
                  <c:v>11.096132000000001</c:v>
                </c:pt>
                <c:pt idx="60898">
                  <c:v>11.100410999999999</c:v>
                </c:pt>
                <c:pt idx="60899">
                  <c:v>11.103565</c:v>
                </c:pt>
                <c:pt idx="60900">
                  <c:v>11.096935</c:v>
                </c:pt>
                <c:pt idx="60901">
                  <c:v>11.094162000000001</c:v>
                </c:pt>
                <c:pt idx="60902">
                  <c:v>11.103211</c:v>
                </c:pt>
                <c:pt idx="60903">
                  <c:v>11.102614000000001</c:v>
                </c:pt>
                <c:pt idx="60904">
                  <c:v>11.099223</c:v>
                </c:pt>
                <c:pt idx="60905">
                  <c:v>11.108821000000001</c:v>
                </c:pt>
                <c:pt idx="60906">
                  <c:v>11.105774</c:v>
                </c:pt>
                <c:pt idx="60907">
                  <c:v>11.104331999999999</c:v>
                </c:pt>
                <c:pt idx="60908">
                  <c:v>11.112496999999999</c:v>
                </c:pt>
                <c:pt idx="60909">
                  <c:v>11.107745</c:v>
                </c:pt>
                <c:pt idx="60910">
                  <c:v>11.102171999999999</c:v>
                </c:pt>
                <c:pt idx="60911">
                  <c:v>11.105027</c:v>
                </c:pt>
                <c:pt idx="60912">
                  <c:v>11.108104000000001</c:v>
                </c:pt>
                <c:pt idx="60913">
                  <c:v>11.103189</c:v>
                </c:pt>
                <c:pt idx="60914">
                  <c:v>11.107056999999999</c:v>
                </c:pt>
                <c:pt idx="60915">
                  <c:v>11.115246000000001</c:v>
                </c:pt>
                <c:pt idx="60916">
                  <c:v>11.104286999999999</c:v>
                </c:pt>
                <c:pt idx="60917">
                  <c:v>11.101545</c:v>
                </c:pt>
                <c:pt idx="60918">
                  <c:v>11.11115</c:v>
                </c:pt>
                <c:pt idx="60919">
                  <c:v>11.107398</c:v>
                </c:pt>
                <c:pt idx="60920">
                  <c:v>11.104611</c:v>
                </c:pt>
                <c:pt idx="60921">
                  <c:v>11.109075000000001</c:v>
                </c:pt>
                <c:pt idx="60922">
                  <c:v>11.100504000000001</c:v>
                </c:pt>
                <c:pt idx="60923">
                  <c:v>11.096591</c:v>
                </c:pt>
                <c:pt idx="60924">
                  <c:v>11.110659</c:v>
                </c:pt>
                <c:pt idx="60925">
                  <c:v>11.105131</c:v>
                </c:pt>
                <c:pt idx="60926">
                  <c:v>11.092776000000001</c:v>
                </c:pt>
                <c:pt idx="60927">
                  <c:v>11.107343999999999</c:v>
                </c:pt>
                <c:pt idx="60928">
                  <c:v>11.113083</c:v>
                </c:pt>
                <c:pt idx="60929">
                  <c:v>11.104953999999999</c:v>
                </c:pt>
                <c:pt idx="60930">
                  <c:v>11.111034</c:v>
                </c:pt>
                <c:pt idx="60931">
                  <c:v>11.113902</c:v>
                </c:pt>
                <c:pt idx="60932">
                  <c:v>11.101502999999999</c:v>
                </c:pt>
                <c:pt idx="60933">
                  <c:v>11.096218</c:v>
                </c:pt>
                <c:pt idx="60934">
                  <c:v>11.102411999999999</c:v>
                </c:pt>
                <c:pt idx="60935">
                  <c:v>11.103109</c:v>
                </c:pt>
                <c:pt idx="60936">
                  <c:v>11.105686</c:v>
                </c:pt>
                <c:pt idx="60937">
                  <c:v>11.110021</c:v>
                </c:pt>
                <c:pt idx="60938">
                  <c:v>11.110751</c:v>
                </c:pt>
                <c:pt idx="60939">
                  <c:v>11.12035</c:v>
                </c:pt>
                <c:pt idx="60940">
                  <c:v>11.121885000000001</c:v>
                </c:pt>
                <c:pt idx="60941">
                  <c:v>11.107328000000001</c:v>
                </c:pt>
                <c:pt idx="60942">
                  <c:v>11.107574</c:v>
                </c:pt>
                <c:pt idx="60943">
                  <c:v>11.119756000000001</c:v>
                </c:pt>
                <c:pt idx="60944">
                  <c:v>11.111903999999999</c:v>
                </c:pt>
                <c:pt idx="60945">
                  <c:v>11.103785</c:v>
                </c:pt>
                <c:pt idx="60946">
                  <c:v>11.118359</c:v>
                </c:pt>
                <c:pt idx="60947">
                  <c:v>11.114108999999999</c:v>
                </c:pt>
                <c:pt idx="60948">
                  <c:v>11.102893</c:v>
                </c:pt>
                <c:pt idx="60949">
                  <c:v>11.117091</c:v>
                </c:pt>
                <c:pt idx="60950">
                  <c:v>11.118999000000001</c:v>
                </c:pt>
                <c:pt idx="60951">
                  <c:v>11.113697999999999</c:v>
                </c:pt>
                <c:pt idx="60952">
                  <c:v>11.123586</c:v>
                </c:pt>
                <c:pt idx="60953">
                  <c:v>11.121392999999999</c:v>
                </c:pt>
                <c:pt idx="60954">
                  <c:v>11.107196</c:v>
                </c:pt>
                <c:pt idx="60955">
                  <c:v>11.109486</c:v>
                </c:pt>
                <c:pt idx="60956">
                  <c:v>11.111948</c:v>
                </c:pt>
                <c:pt idx="60957">
                  <c:v>11.101639</c:v>
                </c:pt>
                <c:pt idx="60958">
                  <c:v>11.10961</c:v>
                </c:pt>
                <c:pt idx="60959">
                  <c:v>11.116868999999999</c:v>
                </c:pt>
                <c:pt idx="60960">
                  <c:v>11.104979</c:v>
                </c:pt>
                <c:pt idx="60961">
                  <c:v>11.113813</c:v>
                </c:pt>
                <c:pt idx="60962">
                  <c:v>11.125596</c:v>
                </c:pt>
                <c:pt idx="60963">
                  <c:v>11.114114000000001</c:v>
                </c:pt>
                <c:pt idx="60964">
                  <c:v>11.105005999999999</c:v>
                </c:pt>
                <c:pt idx="60965">
                  <c:v>11.111255999999999</c:v>
                </c:pt>
                <c:pt idx="60966">
                  <c:v>11.117532000000001</c:v>
                </c:pt>
                <c:pt idx="60967">
                  <c:v>11.113047</c:v>
                </c:pt>
                <c:pt idx="60968">
                  <c:v>11.113415</c:v>
                </c:pt>
                <c:pt idx="60969">
                  <c:v>11.111053</c:v>
                </c:pt>
                <c:pt idx="60970">
                  <c:v>11.105278999999999</c:v>
                </c:pt>
                <c:pt idx="60971">
                  <c:v>11.112788999999999</c:v>
                </c:pt>
                <c:pt idx="60972">
                  <c:v>11.11749</c:v>
                </c:pt>
                <c:pt idx="60973">
                  <c:v>11.110995000000001</c:v>
                </c:pt>
                <c:pt idx="60974">
                  <c:v>11.108377000000001</c:v>
                </c:pt>
                <c:pt idx="60975">
                  <c:v>11.116429</c:v>
                </c:pt>
                <c:pt idx="60976">
                  <c:v>11.118354999999999</c:v>
                </c:pt>
                <c:pt idx="60977">
                  <c:v>11.117798000000001</c:v>
                </c:pt>
                <c:pt idx="60978">
                  <c:v>11.120563000000001</c:v>
                </c:pt>
                <c:pt idx="60979">
                  <c:v>11.107561</c:v>
                </c:pt>
                <c:pt idx="60980">
                  <c:v>11.105147000000001</c:v>
                </c:pt>
                <c:pt idx="60981">
                  <c:v>11.114223000000001</c:v>
                </c:pt>
                <c:pt idx="60982">
                  <c:v>11.112804000000001</c:v>
                </c:pt>
                <c:pt idx="60983">
                  <c:v>11.114622000000001</c:v>
                </c:pt>
                <c:pt idx="60984">
                  <c:v>11.114898999999999</c:v>
                </c:pt>
                <c:pt idx="60985">
                  <c:v>11.112444</c:v>
                </c:pt>
                <c:pt idx="60986">
                  <c:v>11.118836999999999</c:v>
                </c:pt>
                <c:pt idx="60987">
                  <c:v>11.129792999999999</c:v>
                </c:pt>
                <c:pt idx="60988">
                  <c:v>11.12628</c:v>
                </c:pt>
                <c:pt idx="60989">
                  <c:v>11.118679</c:v>
                </c:pt>
                <c:pt idx="60990">
                  <c:v>11.127582</c:v>
                </c:pt>
                <c:pt idx="60991">
                  <c:v>11.127155</c:v>
                </c:pt>
                <c:pt idx="60992">
                  <c:v>11.118124</c:v>
                </c:pt>
                <c:pt idx="60993">
                  <c:v>11.12149</c:v>
                </c:pt>
                <c:pt idx="60994">
                  <c:v>11.115868000000001</c:v>
                </c:pt>
                <c:pt idx="60995">
                  <c:v>11.111291</c:v>
                </c:pt>
                <c:pt idx="60996">
                  <c:v>11.122026999999999</c:v>
                </c:pt>
                <c:pt idx="60997">
                  <c:v>11.124772999999999</c:v>
                </c:pt>
                <c:pt idx="60998">
                  <c:v>11.115698999999999</c:v>
                </c:pt>
                <c:pt idx="60999">
                  <c:v>11.116747</c:v>
                </c:pt>
                <c:pt idx="61000">
                  <c:v>11.123082999999999</c:v>
                </c:pt>
                <c:pt idx="61001">
                  <c:v>11.117476999999999</c:v>
                </c:pt>
                <c:pt idx="61002">
                  <c:v>11.115254</c:v>
                </c:pt>
                <c:pt idx="61003">
                  <c:v>11.115703</c:v>
                </c:pt>
                <c:pt idx="61004">
                  <c:v>11.111136</c:v>
                </c:pt>
                <c:pt idx="61005">
                  <c:v>11.115536000000001</c:v>
                </c:pt>
                <c:pt idx="61006">
                  <c:v>11.119016999999999</c:v>
                </c:pt>
                <c:pt idx="61007">
                  <c:v>11.117352</c:v>
                </c:pt>
                <c:pt idx="61008">
                  <c:v>11.122007999999999</c:v>
                </c:pt>
                <c:pt idx="61009">
                  <c:v>11.121689</c:v>
                </c:pt>
                <c:pt idx="61010">
                  <c:v>11.121433</c:v>
                </c:pt>
                <c:pt idx="61011">
                  <c:v>11.129018</c:v>
                </c:pt>
                <c:pt idx="61012">
                  <c:v>11.133668</c:v>
                </c:pt>
                <c:pt idx="61013">
                  <c:v>11.125854</c:v>
                </c:pt>
                <c:pt idx="61014">
                  <c:v>11.117196</c:v>
                </c:pt>
                <c:pt idx="61015">
                  <c:v>11.124055</c:v>
                </c:pt>
                <c:pt idx="61016">
                  <c:v>11.1297</c:v>
                </c:pt>
                <c:pt idx="61017">
                  <c:v>11.121879</c:v>
                </c:pt>
                <c:pt idx="61018">
                  <c:v>11.116993000000001</c:v>
                </c:pt>
                <c:pt idx="61019">
                  <c:v>11.122552000000001</c:v>
                </c:pt>
                <c:pt idx="61020">
                  <c:v>11.121171</c:v>
                </c:pt>
                <c:pt idx="61021">
                  <c:v>11.121587999999999</c:v>
                </c:pt>
                <c:pt idx="61022">
                  <c:v>11.130706</c:v>
                </c:pt>
                <c:pt idx="61023">
                  <c:v>11.122869</c:v>
                </c:pt>
                <c:pt idx="61024">
                  <c:v>11.117991</c:v>
                </c:pt>
                <c:pt idx="61025">
                  <c:v>11.123715000000001</c:v>
                </c:pt>
                <c:pt idx="61026">
                  <c:v>11.11755</c:v>
                </c:pt>
                <c:pt idx="61027">
                  <c:v>11.115214</c:v>
                </c:pt>
                <c:pt idx="61028">
                  <c:v>11.123239</c:v>
                </c:pt>
                <c:pt idx="61029">
                  <c:v>11.126379999999999</c:v>
                </c:pt>
                <c:pt idx="61030">
                  <c:v>11.1188</c:v>
                </c:pt>
                <c:pt idx="61031">
                  <c:v>11.1265</c:v>
                </c:pt>
                <c:pt idx="61032">
                  <c:v>11.137556999999999</c:v>
                </c:pt>
                <c:pt idx="61033">
                  <c:v>11.124044</c:v>
                </c:pt>
                <c:pt idx="61034">
                  <c:v>11.125816</c:v>
                </c:pt>
                <c:pt idx="61035">
                  <c:v>11.134354999999999</c:v>
                </c:pt>
                <c:pt idx="61036">
                  <c:v>11.125349999999999</c:v>
                </c:pt>
                <c:pt idx="61037">
                  <c:v>11.129016</c:v>
                </c:pt>
                <c:pt idx="61038">
                  <c:v>11.133404000000001</c:v>
                </c:pt>
                <c:pt idx="61039">
                  <c:v>11.123851</c:v>
                </c:pt>
                <c:pt idx="61040">
                  <c:v>11.124257</c:v>
                </c:pt>
                <c:pt idx="61041">
                  <c:v>11.132687000000001</c:v>
                </c:pt>
                <c:pt idx="61042">
                  <c:v>11.127596</c:v>
                </c:pt>
                <c:pt idx="61043">
                  <c:v>11.119196000000001</c:v>
                </c:pt>
                <c:pt idx="61044">
                  <c:v>11.119432</c:v>
                </c:pt>
                <c:pt idx="61045">
                  <c:v>11.117642999999999</c:v>
                </c:pt>
                <c:pt idx="61046">
                  <c:v>11.118485</c:v>
                </c:pt>
                <c:pt idx="61047">
                  <c:v>11.124231</c:v>
                </c:pt>
                <c:pt idx="61048">
                  <c:v>11.125263</c:v>
                </c:pt>
                <c:pt idx="61049">
                  <c:v>11.124065</c:v>
                </c:pt>
                <c:pt idx="61050">
                  <c:v>11.124611</c:v>
                </c:pt>
                <c:pt idx="61051">
                  <c:v>11.132263999999999</c:v>
                </c:pt>
                <c:pt idx="61052">
                  <c:v>11.137924</c:v>
                </c:pt>
                <c:pt idx="61053">
                  <c:v>11.135322</c:v>
                </c:pt>
                <c:pt idx="61054">
                  <c:v>11.128826999999999</c:v>
                </c:pt>
                <c:pt idx="61055">
                  <c:v>11.124027999999999</c:v>
                </c:pt>
                <c:pt idx="61056">
                  <c:v>11.134562000000001</c:v>
                </c:pt>
                <c:pt idx="61057">
                  <c:v>11.134613</c:v>
                </c:pt>
                <c:pt idx="61058">
                  <c:v>11.120069000000001</c:v>
                </c:pt>
                <c:pt idx="61059">
                  <c:v>11.124143</c:v>
                </c:pt>
                <c:pt idx="61060">
                  <c:v>11.132712</c:v>
                </c:pt>
                <c:pt idx="61061">
                  <c:v>11.134368</c:v>
                </c:pt>
                <c:pt idx="61062">
                  <c:v>11.136381</c:v>
                </c:pt>
                <c:pt idx="61063">
                  <c:v>11.136581</c:v>
                </c:pt>
                <c:pt idx="61064">
                  <c:v>11.128905</c:v>
                </c:pt>
                <c:pt idx="61065">
                  <c:v>11.125617</c:v>
                </c:pt>
                <c:pt idx="61066">
                  <c:v>11.129158</c:v>
                </c:pt>
                <c:pt idx="61067">
                  <c:v>11.121812</c:v>
                </c:pt>
                <c:pt idx="61068">
                  <c:v>11.118983</c:v>
                </c:pt>
                <c:pt idx="61069">
                  <c:v>11.130660000000001</c:v>
                </c:pt>
                <c:pt idx="61070">
                  <c:v>11.135153000000001</c:v>
                </c:pt>
                <c:pt idx="61071">
                  <c:v>11.127426</c:v>
                </c:pt>
                <c:pt idx="61072">
                  <c:v>11.122622</c:v>
                </c:pt>
                <c:pt idx="61073">
                  <c:v>11.131971999999999</c:v>
                </c:pt>
                <c:pt idx="61074">
                  <c:v>11.134478</c:v>
                </c:pt>
                <c:pt idx="61075">
                  <c:v>11.132899</c:v>
                </c:pt>
                <c:pt idx="61076">
                  <c:v>11.142139999999999</c:v>
                </c:pt>
                <c:pt idx="61077">
                  <c:v>11.137191</c:v>
                </c:pt>
                <c:pt idx="61078">
                  <c:v>11.131143</c:v>
                </c:pt>
                <c:pt idx="61079">
                  <c:v>11.137461999999999</c:v>
                </c:pt>
                <c:pt idx="61080">
                  <c:v>11.133384</c:v>
                </c:pt>
                <c:pt idx="61081">
                  <c:v>11.131169</c:v>
                </c:pt>
                <c:pt idx="61082">
                  <c:v>11.136084</c:v>
                </c:pt>
                <c:pt idx="61083">
                  <c:v>11.131686</c:v>
                </c:pt>
                <c:pt idx="61084">
                  <c:v>11.129318</c:v>
                </c:pt>
                <c:pt idx="61085">
                  <c:v>11.136587</c:v>
                </c:pt>
                <c:pt idx="61086">
                  <c:v>11.135456</c:v>
                </c:pt>
                <c:pt idx="61087">
                  <c:v>11.128831999999999</c:v>
                </c:pt>
                <c:pt idx="61088">
                  <c:v>11.134205</c:v>
                </c:pt>
                <c:pt idx="61089">
                  <c:v>11.134252999999999</c:v>
                </c:pt>
                <c:pt idx="61090">
                  <c:v>11.132185</c:v>
                </c:pt>
                <c:pt idx="61091">
                  <c:v>11.137267</c:v>
                </c:pt>
                <c:pt idx="61092">
                  <c:v>11.134301000000001</c:v>
                </c:pt>
                <c:pt idx="61093">
                  <c:v>11.129889</c:v>
                </c:pt>
                <c:pt idx="61094">
                  <c:v>11.133219</c:v>
                </c:pt>
                <c:pt idx="61095">
                  <c:v>11.137784999999999</c:v>
                </c:pt>
                <c:pt idx="61096">
                  <c:v>11.133680999999999</c:v>
                </c:pt>
                <c:pt idx="61097">
                  <c:v>11.127181</c:v>
                </c:pt>
                <c:pt idx="61098">
                  <c:v>11.133296</c:v>
                </c:pt>
                <c:pt idx="61099">
                  <c:v>11.142516000000001</c:v>
                </c:pt>
                <c:pt idx="61100">
                  <c:v>11.144042000000001</c:v>
                </c:pt>
                <c:pt idx="61101">
                  <c:v>11.137473</c:v>
                </c:pt>
                <c:pt idx="61102">
                  <c:v>11.13064</c:v>
                </c:pt>
                <c:pt idx="61103">
                  <c:v>11.127643000000001</c:v>
                </c:pt>
                <c:pt idx="61104">
                  <c:v>11.132915000000001</c:v>
                </c:pt>
                <c:pt idx="61105">
                  <c:v>11.138895</c:v>
                </c:pt>
                <c:pt idx="61106">
                  <c:v>11.131561</c:v>
                </c:pt>
                <c:pt idx="61107">
                  <c:v>11.134010999999999</c:v>
                </c:pt>
                <c:pt idx="61108">
                  <c:v>11.147202999999999</c:v>
                </c:pt>
                <c:pt idx="61109">
                  <c:v>11.146879</c:v>
                </c:pt>
                <c:pt idx="61110">
                  <c:v>11.140471</c:v>
                </c:pt>
                <c:pt idx="61111">
                  <c:v>11.13653</c:v>
                </c:pt>
                <c:pt idx="61112">
                  <c:v>11.138667999999999</c:v>
                </c:pt>
                <c:pt idx="61113">
                  <c:v>11.142314000000001</c:v>
                </c:pt>
                <c:pt idx="61114">
                  <c:v>11.139987</c:v>
                </c:pt>
                <c:pt idx="61115">
                  <c:v>11.13578</c:v>
                </c:pt>
                <c:pt idx="61116">
                  <c:v>11.1347</c:v>
                </c:pt>
                <c:pt idx="61117">
                  <c:v>11.138693</c:v>
                </c:pt>
                <c:pt idx="61118">
                  <c:v>11.141558</c:v>
                </c:pt>
                <c:pt idx="61119">
                  <c:v>11.143647</c:v>
                </c:pt>
                <c:pt idx="61120">
                  <c:v>11.142664</c:v>
                </c:pt>
                <c:pt idx="61121">
                  <c:v>11.136267999999999</c:v>
                </c:pt>
                <c:pt idx="61122">
                  <c:v>11.138211999999999</c:v>
                </c:pt>
                <c:pt idx="61123">
                  <c:v>11.143001999999999</c:v>
                </c:pt>
                <c:pt idx="61124">
                  <c:v>11.14296</c:v>
                </c:pt>
                <c:pt idx="61125">
                  <c:v>11.137847000000001</c:v>
                </c:pt>
                <c:pt idx="61126">
                  <c:v>11.135633</c:v>
                </c:pt>
                <c:pt idx="61127">
                  <c:v>11.141797</c:v>
                </c:pt>
                <c:pt idx="61128">
                  <c:v>11.140566</c:v>
                </c:pt>
                <c:pt idx="61129">
                  <c:v>11.138712</c:v>
                </c:pt>
                <c:pt idx="61130">
                  <c:v>11.146007000000001</c:v>
                </c:pt>
                <c:pt idx="61131">
                  <c:v>11.148286000000001</c:v>
                </c:pt>
                <c:pt idx="61132">
                  <c:v>11.14339</c:v>
                </c:pt>
                <c:pt idx="61133">
                  <c:v>11.141173</c:v>
                </c:pt>
                <c:pt idx="61134">
                  <c:v>11.140866000000001</c:v>
                </c:pt>
                <c:pt idx="61135">
                  <c:v>11.138909999999999</c:v>
                </c:pt>
                <c:pt idx="61136">
                  <c:v>11.144154</c:v>
                </c:pt>
                <c:pt idx="61137">
                  <c:v>11.143662000000001</c:v>
                </c:pt>
                <c:pt idx="61138">
                  <c:v>11.136666</c:v>
                </c:pt>
                <c:pt idx="61139">
                  <c:v>11.145557999999999</c:v>
                </c:pt>
                <c:pt idx="61140">
                  <c:v>11.142582000000001</c:v>
                </c:pt>
                <c:pt idx="61141">
                  <c:v>11.130585</c:v>
                </c:pt>
                <c:pt idx="61142">
                  <c:v>11.141216</c:v>
                </c:pt>
                <c:pt idx="61143">
                  <c:v>11.139367999999999</c:v>
                </c:pt>
                <c:pt idx="61144">
                  <c:v>11.12754</c:v>
                </c:pt>
                <c:pt idx="61145">
                  <c:v>11.135927000000001</c:v>
                </c:pt>
                <c:pt idx="61146">
                  <c:v>11.148497000000001</c:v>
                </c:pt>
                <c:pt idx="61147">
                  <c:v>11.146606</c:v>
                </c:pt>
                <c:pt idx="61148">
                  <c:v>11.143416999999999</c:v>
                </c:pt>
                <c:pt idx="61149">
                  <c:v>11.153034999999999</c:v>
                </c:pt>
                <c:pt idx="61150">
                  <c:v>11.151805</c:v>
                </c:pt>
                <c:pt idx="61151">
                  <c:v>11.141578000000001</c:v>
                </c:pt>
                <c:pt idx="61152">
                  <c:v>11.141833999999999</c:v>
                </c:pt>
                <c:pt idx="61153">
                  <c:v>11.145254</c:v>
                </c:pt>
                <c:pt idx="61154">
                  <c:v>11.148906</c:v>
                </c:pt>
                <c:pt idx="61155">
                  <c:v>11.150824</c:v>
                </c:pt>
                <c:pt idx="61156">
                  <c:v>11.147662</c:v>
                </c:pt>
                <c:pt idx="61157">
                  <c:v>11.145602</c:v>
                </c:pt>
                <c:pt idx="61158">
                  <c:v>11.154057999999999</c:v>
                </c:pt>
                <c:pt idx="61159">
                  <c:v>11.154388000000001</c:v>
                </c:pt>
                <c:pt idx="61160">
                  <c:v>11.144542</c:v>
                </c:pt>
                <c:pt idx="61161">
                  <c:v>11.150992</c:v>
                </c:pt>
                <c:pt idx="61162">
                  <c:v>11.149206</c:v>
                </c:pt>
                <c:pt idx="61163">
                  <c:v>11.140829999999999</c:v>
                </c:pt>
                <c:pt idx="61164">
                  <c:v>11.147664000000001</c:v>
                </c:pt>
                <c:pt idx="61165">
                  <c:v>11.148484</c:v>
                </c:pt>
                <c:pt idx="61166">
                  <c:v>11.142021</c:v>
                </c:pt>
                <c:pt idx="61167">
                  <c:v>11.142139</c:v>
                </c:pt>
                <c:pt idx="61168">
                  <c:v>11.143795000000001</c:v>
                </c:pt>
                <c:pt idx="61169">
                  <c:v>11.137957999999999</c:v>
                </c:pt>
                <c:pt idx="61170">
                  <c:v>11.13949</c:v>
                </c:pt>
                <c:pt idx="61171">
                  <c:v>11.154821999999999</c:v>
                </c:pt>
                <c:pt idx="61172">
                  <c:v>11.149381999999999</c:v>
                </c:pt>
                <c:pt idx="61173">
                  <c:v>11.139786000000001</c:v>
                </c:pt>
                <c:pt idx="61174">
                  <c:v>11.148355</c:v>
                </c:pt>
                <c:pt idx="61175">
                  <c:v>11.150426</c:v>
                </c:pt>
                <c:pt idx="61176">
                  <c:v>11.147636</c:v>
                </c:pt>
                <c:pt idx="61177">
                  <c:v>11.154837000000001</c:v>
                </c:pt>
                <c:pt idx="61178">
                  <c:v>11.156349000000001</c:v>
                </c:pt>
                <c:pt idx="61179">
                  <c:v>11.148121</c:v>
                </c:pt>
                <c:pt idx="61180">
                  <c:v>11.153449</c:v>
                </c:pt>
                <c:pt idx="61181">
                  <c:v>11.155085</c:v>
                </c:pt>
                <c:pt idx="61182">
                  <c:v>11.143722</c:v>
                </c:pt>
                <c:pt idx="61183">
                  <c:v>11.149445999999999</c:v>
                </c:pt>
                <c:pt idx="61184">
                  <c:v>11.158385000000001</c:v>
                </c:pt>
                <c:pt idx="61185">
                  <c:v>11.149547999999999</c:v>
                </c:pt>
                <c:pt idx="61186">
                  <c:v>11.147309999999999</c:v>
                </c:pt>
                <c:pt idx="61187">
                  <c:v>11.158296999999999</c:v>
                </c:pt>
                <c:pt idx="61188">
                  <c:v>11.156103999999999</c:v>
                </c:pt>
                <c:pt idx="61189">
                  <c:v>11.14649</c:v>
                </c:pt>
                <c:pt idx="61190">
                  <c:v>11.154961999999999</c:v>
                </c:pt>
                <c:pt idx="61191">
                  <c:v>11.148135999999999</c:v>
                </c:pt>
                <c:pt idx="61192">
                  <c:v>11.129156</c:v>
                </c:pt>
                <c:pt idx="61193">
                  <c:v>11.145814</c:v>
                </c:pt>
                <c:pt idx="61194">
                  <c:v>11.157738</c:v>
                </c:pt>
                <c:pt idx="61195">
                  <c:v>11.143651999999999</c:v>
                </c:pt>
                <c:pt idx="61196">
                  <c:v>11.147202999999999</c:v>
                </c:pt>
                <c:pt idx="61197">
                  <c:v>11.159456</c:v>
                </c:pt>
                <c:pt idx="61198">
                  <c:v>11.152214000000001</c:v>
                </c:pt>
                <c:pt idx="61199">
                  <c:v>11.149068</c:v>
                </c:pt>
                <c:pt idx="61200">
                  <c:v>11.161277</c:v>
                </c:pt>
                <c:pt idx="61201">
                  <c:v>11.152353</c:v>
                </c:pt>
                <c:pt idx="61202">
                  <c:v>11.145282999999999</c:v>
                </c:pt>
                <c:pt idx="61203">
                  <c:v>11.161393</c:v>
                </c:pt>
                <c:pt idx="61204">
                  <c:v>11.159731000000001</c:v>
                </c:pt>
                <c:pt idx="61205">
                  <c:v>11.148885</c:v>
                </c:pt>
                <c:pt idx="61206">
                  <c:v>11.154505</c:v>
                </c:pt>
                <c:pt idx="61207">
                  <c:v>11.157678000000001</c:v>
                </c:pt>
                <c:pt idx="61208">
                  <c:v>11.152809</c:v>
                </c:pt>
                <c:pt idx="61209">
                  <c:v>11.1578</c:v>
                </c:pt>
                <c:pt idx="61210">
                  <c:v>11.160864</c:v>
                </c:pt>
                <c:pt idx="61211">
                  <c:v>11.149205</c:v>
                </c:pt>
                <c:pt idx="61212">
                  <c:v>11.152957000000001</c:v>
                </c:pt>
                <c:pt idx="61213">
                  <c:v>11.161932999999999</c:v>
                </c:pt>
                <c:pt idx="61214">
                  <c:v>11.1517</c:v>
                </c:pt>
                <c:pt idx="61215">
                  <c:v>11.149635</c:v>
                </c:pt>
                <c:pt idx="61216">
                  <c:v>11.153236</c:v>
                </c:pt>
                <c:pt idx="61217">
                  <c:v>11.149834</c:v>
                </c:pt>
                <c:pt idx="61218">
                  <c:v>11.146566999999999</c:v>
                </c:pt>
                <c:pt idx="61219">
                  <c:v>11.151728</c:v>
                </c:pt>
                <c:pt idx="61220">
                  <c:v>11.163736999999999</c:v>
                </c:pt>
                <c:pt idx="61221">
                  <c:v>11.164865000000001</c:v>
                </c:pt>
                <c:pt idx="61222">
                  <c:v>11.165971000000001</c:v>
                </c:pt>
                <c:pt idx="61223">
                  <c:v>11.167814999999999</c:v>
                </c:pt>
                <c:pt idx="61224">
                  <c:v>11.163064</c:v>
                </c:pt>
                <c:pt idx="61225">
                  <c:v>11.163071</c:v>
                </c:pt>
                <c:pt idx="61226">
                  <c:v>11.158987</c:v>
                </c:pt>
                <c:pt idx="61227">
                  <c:v>11.149870999999999</c:v>
                </c:pt>
                <c:pt idx="61228">
                  <c:v>11.151068</c:v>
                </c:pt>
                <c:pt idx="61229">
                  <c:v>11.15968</c:v>
                </c:pt>
                <c:pt idx="61230">
                  <c:v>11.157168</c:v>
                </c:pt>
                <c:pt idx="61231">
                  <c:v>11.150941</c:v>
                </c:pt>
                <c:pt idx="61232">
                  <c:v>11.162240000000001</c:v>
                </c:pt>
                <c:pt idx="61233">
                  <c:v>11.165979</c:v>
                </c:pt>
                <c:pt idx="61234">
                  <c:v>11.153938999999999</c:v>
                </c:pt>
                <c:pt idx="61235">
                  <c:v>11.153078000000001</c:v>
                </c:pt>
                <c:pt idx="61236">
                  <c:v>11.157698999999999</c:v>
                </c:pt>
                <c:pt idx="61237">
                  <c:v>11.154389999999999</c:v>
                </c:pt>
                <c:pt idx="61238">
                  <c:v>11.155452</c:v>
                </c:pt>
                <c:pt idx="61239">
                  <c:v>11.163849000000001</c:v>
                </c:pt>
                <c:pt idx="61240">
                  <c:v>11.15687</c:v>
                </c:pt>
                <c:pt idx="61241">
                  <c:v>11.152065</c:v>
                </c:pt>
                <c:pt idx="61242">
                  <c:v>11.161728</c:v>
                </c:pt>
                <c:pt idx="61243">
                  <c:v>11.158048000000001</c:v>
                </c:pt>
                <c:pt idx="61244">
                  <c:v>11.156681000000001</c:v>
                </c:pt>
                <c:pt idx="61245">
                  <c:v>11.163449999999999</c:v>
                </c:pt>
                <c:pt idx="61246">
                  <c:v>11.162587</c:v>
                </c:pt>
                <c:pt idx="61247">
                  <c:v>11.162519</c:v>
                </c:pt>
                <c:pt idx="61248">
                  <c:v>11.164104</c:v>
                </c:pt>
                <c:pt idx="61249">
                  <c:v>11.161550999999999</c:v>
                </c:pt>
                <c:pt idx="61250">
                  <c:v>11.157902999999999</c:v>
                </c:pt>
                <c:pt idx="61251">
                  <c:v>11.15832</c:v>
                </c:pt>
                <c:pt idx="61252">
                  <c:v>11.15578</c:v>
                </c:pt>
                <c:pt idx="61253">
                  <c:v>11.152498</c:v>
                </c:pt>
                <c:pt idx="61254">
                  <c:v>11.162519</c:v>
                </c:pt>
                <c:pt idx="61255">
                  <c:v>11.162528</c:v>
                </c:pt>
                <c:pt idx="61256">
                  <c:v>11.159129999999999</c:v>
                </c:pt>
                <c:pt idx="61257">
                  <c:v>11.170635000000001</c:v>
                </c:pt>
                <c:pt idx="61258">
                  <c:v>11.165703000000001</c:v>
                </c:pt>
                <c:pt idx="61259">
                  <c:v>11.153475</c:v>
                </c:pt>
                <c:pt idx="61260">
                  <c:v>11.167096000000001</c:v>
                </c:pt>
                <c:pt idx="61261">
                  <c:v>11.176448000000001</c:v>
                </c:pt>
                <c:pt idx="61262">
                  <c:v>11.161585000000001</c:v>
                </c:pt>
                <c:pt idx="61263">
                  <c:v>11.162246</c:v>
                </c:pt>
                <c:pt idx="61264">
                  <c:v>11.171201</c:v>
                </c:pt>
                <c:pt idx="61265">
                  <c:v>11.156762000000001</c:v>
                </c:pt>
                <c:pt idx="61266">
                  <c:v>11.152647999999999</c:v>
                </c:pt>
                <c:pt idx="61267">
                  <c:v>11.164403999999999</c:v>
                </c:pt>
                <c:pt idx="61268">
                  <c:v>11.163643</c:v>
                </c:pt>
                <c:pt idx="61269">
                  <c:v>11.162209000000001</c:v>
                </c:pt>
                <c:pt idx="61270">
                  <c:v>11.167453999999999</c:v>
                </c:pt>
                <c:pt idx="61271">
                  <c:v>11.166959</c:v>
                </c:pt>
                <c:pt idx="61272">
                  <c:v>11.161804999999999</c:v>
                </c:pt>
                <c:pt idx="61273">
                  <c:v>11.164998000000001</c:v>
                </c:pt>
                <c:pt idx="61274">
                  <c:v>11.165924</c:v>
                </c:pt>
                <c:pt idx="61275">
                  <c:v>11.157080000000001</c:v>
                </c:pt>
                <c:pt idx="61276">
                  <c:v>11.161944999999999</c:v>
                </c:pt>
                <c:pt idx="61277">
                  <c:v>11.168809</c:v>
                </c:pt>
                <c:pt idx="61278">
                  <c:v>11.163548</c:v>
                </c:pt>
                <c:pt idx="61279">
                  <c:v>11.165781000000001</c:v>
                </c:pt>
                <c:pt idx="61280">
                  <c:v>11.170173999999999</c:v>
                </c:pt>
                <c:pt idx="61281">
                  <c:v>11.164859</c:v>
                </c:pt>
                <c:pt idx="61282">
                  <c:v>11.166779999999999</c:v>
                </c:pt>
                <c:pt idx="61283">
                  <c:v>11.173092</c:v>
                </c:pt>
                <c:pt idx="61284">
                  <c:v>11.160436000000001</c:v>
                </c:pt>
                <c:pt idx="61285">
                  <c:v>11.154154999999999</c:v>
                </c:pt>
                <c:pt idx="61286">
                  <c:v>11.172325000000001</c:v>
                </c:pt>
                <c:pt idx="61287">
                  <c:v>11.173251</c:v>
                </c:pt>
                <c:pt idx="61288">
                  <c:v>11.16282</c:v>
                </c:pt>
                <c:pt idx="61289">
                  <c:v>11.168704999999999</c:v>
                </c:pt>
                <c:pt idx="61290">
                  <c:v>11.168355</c:v>
                </c:pt>
                <c:pt idx="61291">
                  <c:v>11.163919999999999</c:v>
                </c:pt>
                <c:pt idx="61292">
                  <c:v>11.174916</c:v>
                </c:pt>
                <c:pt idx="61293">
                  <c:v>11.179175000000001</c:v>
                </c:pt>
                <c:pt idx="61294">
                  <c:v>11.168884</c:v>
                </c:pt>
                <c:pt idx="61295">
                  <c:v>11.17154</c:v>
                </c:pt>
                <c:pt idx="61296">
                  <c:v>11.176800999999999</c:v>
                </c:pt>
                <c:pt idx="61297">
                  <c:v>11.166251000000001</c:v>
                </c:pt>
                <c:pt idx="61298">
                  <c:v>11.163639</c:v>
                </c:pt>
                <c:pt idx="61299">
                  <c:v>11.171379999999999</c:v>
                </c:pt>
                <c:pt idx="61300">
                  <c:v>11.169181999999999</c:v>
                </c:pt>
                <c:pt idx="61301">
                  <c:v>11.163898</c:v>
                </c:pt>
                <c:pt idx="61302">
                  <c:v>11.169872</c:v>
                </c:pt>
                <c:pt idx="61303">
                  <c:v>11.171559</c:v>
                </c:pt>
                <c:pt idx="61304">
                  <c:v>11.169090000000001</c:v>
                </c:pt>
                <c:pt idx="61305">
                  <c:v>11.180657999999999</c:v>
                </c:pt>
                <c:pt idx="61306">
                  <c:v>11.179641</c:v>
                </c:pt>
                <c:pt idx="61307">
                  <c:v>11.168307</c:v>
                </c:pt>
                <c:pt idx="61308">
                  <c:v>11.174227999999999</c:v>
                </c:pt>
                <c:pt idx="61309">
                  <c:v>11.17619</c:v>
                </c:pt>
                <c:pt idx="61310">
                  <c:v>11.168213</c:v>
                </c:pt>
                <c:pt idx="61311">
                  <c:v>11.165364</c:v>
                </c:pt>
                <c:pt idx="61312">
                  <c:v>11.168669</c:v>
                </c:pt>
                <c:pt idx="61313">
                  <c:v>11.169945</c:v>
                </c:pt>
                <c:pt idx="61314">
                  <c:v>11.172582</c:v>
                </c:pt>
                <c:pt idx="61315">
                  <c:v>11.180649000000001</c:v>
                </c:pt>
                <c:pt idx="61316">
                  <c:v>11.177362</c:v>
                </c:pt>
                <c:pt idx="61317">
                  <c:v>11.167373</c:v>
                </c:pt>
                <c:pt idx="61318">
                  <c:v>11.169611</c:v>
                </c:pt>
                <c:pt idx="61319">
                  <c:v>11.174166</c:v>
                </c:pt>
                <c:pt idx="61320">
                  <c:v>11.170978</c:v>
                </c:pt>
                <c:pt idx="61321">
                  <c:v>11.163544999999999</c:v>
                </c:pt>
                <c:pt idx="61322">
                  <c:v>11.160736999999999</c:v>
                </c:pt>
                <c:pt idx="61323">
                  <c:v>11.165137</c:v>
                </c:pt>
                <c:pt idx="61324">
                  <c:v>11.174003000000001</c:v>
                </c:pt>
                <c:pt idx="61325">
                  <c:v>11.178981</c:v>
                </c:pt>
                <c:pt idx="61326">
                  <c:v>11.171245000000001</c:v>
                </c:pt>
                <c:pt idx="61327">
                  <c:v>11.173976</c:v>
                </c:pt>
                <c:pt idx="61328">
                  <c:v>11.184393999999999</c:v>
                </c:pt>
                <c:pt idx="61329">
                  <c:v>11.177324</c:v>
                </c:pt>
                <c:pt idx="61330">
                  <c:v>11.173385</c:v>
                </c:pt>
                <c:pt idx="61331">
                  <c:v>11.182892000000001</c:v>
                </c:pt>
                <c:pt idx="61332">
                  <c:v>11.179207999999999</c:v>
                </c:pt>
                <c:pt idx="61333">
                  <c:v>11.168009</c:v>
                </c:pt>
                <c:pt idx="61334">
                  <c:v>11.177985</c:v>
                </c:pt>
                <c:pt idx="61335">
                  <c:v>11.183937999999999</c:v>
                </c:pt>
                <c:pt idx="61336">
                  <c:v>11.171868999999999</c:v>
                </c:pt>
                <c:pt idx="61337">
                  <c:v>11.171412</c:v>
                </c:pt>
                <c:pt idx="61338">
                  <c:v>11.172628</c:v>
                </c:pt>
                <c:pt idx="61339">
                  <c:v>11.167934000000001</c:v>
                </c:pt>
                <c:pt idx="61340">
                  <c:v>11.168665000000001</c:v>
                </c:pt>
                <c:pt idx="61341">
                  <c:v>11.176935</c:v>
                </c:pt>
                <c:pt idx="61342">
                  <c:v>11.186878</c:v>
                </c:pt>
                <c:pt idx="61343">
                  <c:v>11.183351999999999</c:v>
                </c:pt>
                <c:pt idx="61344">
                  <c:v>11.179323</c:v>
                </c:pt>
                <c:pt idx="61345">
                  <c:v>11.178762000000001</c:v>
                </c:pt>
                <c:pt idx="61346">
                  <c:v>11.178281999999999</c:v>
                </c:pt>
                <c:pt idx="61347">
                  <c:v>11.183918999999999</c:v>
                </c:pt>
                <c:pt idx="61348">
                  <c:v>11.178032999999999</c:v>
                </c:pt>
                <c:pt idx="61349">
                  <c:v>11.171854</c:v>
                </c:pt>
                <c:pt idx="61350">
                  <c:v>11.179439</c:v>
                </c:pt>
                <c:pt idx="61351">
                  <c:v>11.179717</c:v>
                </c:pt>
                <c:pt idx="61352">
                  <c:v>11.177636</c:v>
                </c:pt>
                <c:pt idx="61353">
                  <c:v>11.180873</c:v>
                </c:pt>
                <c:pt idx="61354">
                  <c:v>11.183703</c:v>
                </c:pt>
                <c:pt idx="61355">
                  <c:v>11.181604</c:v>
                </c:pt>
                <c:pt idx="61356">
                  <c:v>11.181070999999999</c:v>
                </c:pt>
                <c:pt idx="61357">
                  <c:v>11.180052999999999</c:v>
                </c:pt>
                <c:pt idx="61358">
                  <c:v>11.176664000000001</c:v>
                </c:pt>
                <c:pt idx="61359">
                  <c:v>11.178609</c:v>
                </c:pt>
                <c:pt idx="61360">
                  <c:v>11.174785</c:v>
                </c:pt>
                <c:pt idx="61361">
                  <c:v>11.174842</c:v>
                </c:pt>
                <c:pt idx="61362">
                  <c:v>11.176493000000001</c:v>
                </c:pt>
                <c:pt idx="61363">
                  <c:v>11.173031</c:v>
                </c:pt>
                <c:pt idx="61364">
                  <c:v>11.171435000000001</c:v>
                </c:pt>
                <c:pt idx="61365">
                  <c:v>11.172295999999999</c:v>
                </c:pt>
                <c:pt idx="61366">
                  <c:v>11.183783999999999</c:v>
                </c:pt>
                <c:pt idx="61367">
                  <c:v>11.185646999999999</c:v>
                </c:pt>
                <c:pt idx="61368">
                  <c:v>11.178879</c:v>
                </c:pt>
                <c:pt idx="61369">
                  <c:v>11.189386000000001</c:v>
                </c:pt>
                <c:pt idx="61370">
                  <c:v>11.192042000000001</c:v>
                </c:pt>
                <c:pt idx="61371">
                  <c:v>11.174469999999999</c:v>
                </c:pt>
                <c:pt idx="61372">
                  <c:v>11.174742999999999</c:v>
                </c:pt>
                <c:pt idx="61373">
                  <c:v>11.186384</c:v>
                </c:pt>
                <c:pt idx="61374">
                  <c:v>11.180561000000001</c:v>
                </c:pt>
                <c:pt idx="61375">
                  <c:v>11.180104</c:v>
                </c:pt>
                <c:pt idx="61376">
                  <c:v>11.191879999999999</c:v>
                </c:pt>
                <c:pt idx="61377">
                  <c:v>11.185036</c:v>
                </c:pt>
                <c:pt idx="61378">
                  <c:v>11.18188</c:v>
                </c:pt>
                <c:pt idx="61379">
                  <c:v>11.192978999999999</c:v>
                </c:pt>
                <c:pt idx="61380">
                  <c:v>11.189030000000001</c:v>
                </c:pt>
                <c:pt idx="61381">
                  <c:v>11.180754</c:v>
                </c:pt>
                <c:pt idx="61382">
                  <c:v>11.178974</c:v>
                </c:pt>
                <c:pt idx="61383">
                  <c:v>11.17966</c:v>
                </c:pt>
                <c:pt idx="61384">
                  <c:v>11.176171</c:v>
                </c:pt>
                <c:pt idx="61385">
                  <c:v>11.176823000000001</c:v>
                </c:pt>
                <c:pt idx="61386">
                  <c:v>11.183349</c:v>
                </c:pt>
                <c:pt idx="61387">
                  <c:v>11.176828</c:v>
                </c:pt>
                <c:pt idx="61388">
                  <c:v>11.181697</c:v>
                </c:pt>
                <c:pt idx="61389">
                  <c:v>11.191233</c:v>
                </c:pt>
                <c:pt idx="61390">
                  <c:v>11.176398000000001</c:v>
                </c:pt>
                <c:pt idx="61391">
                  <c:v>11.178680999999999</c:v>
                </c:pt>
                <c:pt idx="61392">
                  <c:v>11.196849</c:v>
                </c:pt>
                <c:pt idx="61393">
                  <c:v>11.188622000000001</c:v>
                </c:pt>
                <c:pt idx="61394">
                  <c:v>11.182990999999999</c:v>
                </c:pt>
                <c:pt idx="61395">
                  <c:v>11.197122999999999</c:v>
                </c:pt>
                <c:pt idx="61396">
                  <c:v>11.194416</c:v>
                </c:pt>
                <c:pt idx="61397">
                  <c:v>11.182194000000001</c:v>
                </c:pt>
                <c:pt idx="61398">
                  <c:v>11.186225</c:v>
                </c:pt>
                <c:pt idx="61399">
                  <c:v>11.18357</c:v>
                </c:pt>
                <c:pt idx="61400">
                  <c:v>11.177212000000001</c:v>
                </c:pt>
                <c:pt idx="61401">
                  <c:v>11.183120000000001</c:v>
                </c:pt>
                <c:pt idx="61402">
                  <c:v>11.185014000000001</c:v>
                </c:pt>
                <c:pt idx="61403">
                  <c:v>11.182506999999999</c:v>
                </c:pt>
                <c:pt idx="61404">
                  <c:v>11.183700999999999</c:v>
                </c:pt>
                <c:pt idx="61405">
                  <c:v>11.183342</c:v>
                </c:pt>
                <c:pt idx="61406">
                  <c:v>11.180064</c:v>
                </c:pt>
                <c:pt idx="61407">
                  <c:v>11.186446999999999</c:v>
                </c:pt>
                <c:pt idx="61408">
                  <c:v>11.189772</c:v>
                </c:pt>
                <c:pt idx="61409">
                  <c:v>11.182468</c:v>
                </c:pt>
                <c:pt idx="61410">
                  <c:v>11.185421</c:v>
                </c:pt>
                <c:pt idx="61411">
                  <c:v>11.188434000000001</c:v>
                </c:pt>
                <c:pt idx="61412">
                  <c:v>11.188504999999999</c:v>
                </c:pt>
                <c:pt idx="61413">
                  <c:v>11.191000000000001</c:v>
                </c:pt>
                <c:pt idx="61414">
                  <c:v>11.192042000000001</c:v>
                </c:pt>
                <c:pt idx="61415">
                  <c:v>11.194609</c:v>
                </c:pt>
                <c:pt idx="61416">
                  <c:v>11.190276000000001</c:v>
                </c:pt>
                <c:pt idx="61417">
                  <c:v>11.190020000000001</c:v>
                </c:pt>
                <c:pt idx="61418">
                  <c:v>11.193384999999999</c:v>
                </c:pt>
                <c:pt idx="61419">
                  <c:v>11.187742999999999</c:v>
                </c:pt>
                <c:pt idx="61420">
                  <c:v>11.187996999999999</c:v>
                </c:pt>
                <c:pt idx="61421">
                  <c:v>11.191712000000001</c:v>
                </c:pt>
                <c:pt idx="61422">
                  <c:v>11.189870000000001</c:v>
                </c:pt>
                <c:pt idx="61423">
                  <c:v>11.191753</c:v>
                </c:pt>
                <c:pt idx="61424">
                  <c:v>11.187393</c:v>
                </c:pt>
                <c:pt idx="61425">
                  <c:v>11.174485000000001</c:v>
                </c:pt>
                <c:pt idx="61426">
                  <c:v>11.178746</c:v>
                </c:pt>
                <c:pt idx="61427">
                  <c:v>11.192017999999999</c:v>
                </c:pt>
                <c:pt idx="61428">
                  <c:v>11.191255</c:v>
                </c:pt>
                <c:pt idx="61429">
                  <c:v>11.190125999999999</c:v>
                </c:pt>
                <c:pt idx="61430">
                  <c:v>11.198566</c:v>
                </c:pt>
                <c:pt idx="61431">
                  <c:v>11.198804000000001</c:v>
                </c:pt>
                <c:pt idx="61432">
                  <c:v>11.194595</c:v>
                </c:pt>
                <c:pt idx="61433">
                  <c:v>11.194267</c:v>
                </c:pt>
                <c:pt idx="61434">
                  <c:v>11.196797999999999</c:v>
                </c:pt>
                <c:pt idx="61435">
                  <c:v>11.199579</c:v>
                </c:pt>
                <c:pt idx="61436">
                  <c:v>11.196064</c:v>
                </c:pt>
                <c:pt idx="61437">
                  <c:v>11.191553000000001</c:v>
                </c:pt>
                <c:pt idx="61438">
                  <c:v>11.193697999999999</c:v>
                </c:pt>
                <c:pt idx="61439">
                  <c:v>11.202105</c:v>
                </c:pt>
                <c:pt idx="61440">
                  <c:v>11.198191</c:v>
                </c:pt>
                <c:pt idx="61441">
                  <c:v>11.185829999999999</c:v>
                </c:pt>
                <c:pt idx="61442">
                  <c:v>11.192422000000001</c:v>
                </c:pt>
                <c:pt idx="61443">
                  <c:v>11.199590000000001</c:v>
                </c:pt>
                <c:pt idx="61444">
                  <c:v>11.192795</c:v>
                </c:pt>
                <c:pt idx="61445">
                  <c:v>11.188181</c:v>
                </c:pt>
                <c:pt idx="61446">
                  <c:v>11.188687</c:v>
                </c:pt>
                <c:pt idx="61447">
                  <c:v>11.192278999999999</c:v>
                </c:pt>
                <c:pt idx="61448">
                  <c:v>11.194034</c:v>
                </c:pt>
                <c:pt idx="61449">
                  <c:v>11.191776000000001</c:v>
                </c:pt>
                <c:pt idx="61450">
                  <c:v>11.189874</c:v>
                </c:pt>
                <c:pt idx="61451">
                  <c:v>11.19355</c:v>
                </c:pt>
                <c:pt idx="61452">
                  <c:v>11.198378999999999</c:v>
                </c:pt>
                <c:pt idx="61453">
                  <c:v>11.194528</c:v>
                </c:pt>
                <c:pt idx="61454">
                  <c:v>11.192600000000001</c:v>
                </c:pt>
                <c:pt idx="61455">
                  <c:v>11.194844</c:v>
                </c:pt>
                <c:pt idx="61456">
                  <c:v>11.193155000000001</c:v>
                </c:pt>
                <c:pt idx="61457">
                  <c:v>11.187408</c:v>
                </c:pt>
                <c:pt idx="61458">
                  <c:v>11.186989000000001</c:v>
                </c:pt>
                <c:pt idx="61459">
                  <c:v>11.193334999999999</c:v>
                </c:pt>
                <c:pt idx="61460">
                  <c:v>11.193467999999999</c:v>
                </c:pt>
                <c:pt idx="61461">
                  <c:v>11.198176999999999</c:v>
                </c:pt>
                <c:pt idx="61462">
                  <c:v>11.205643999999999</c:v>
                </c:pt>
                <c:pt idx="61463">
                  <c:v>11.204660000000001</c:v>
                </c:pt>
                <c:pt idx="61464">
                  <c:v>11.202038</c:v>
                </c:pt>
                <c:pt idx="61465">
                  <c:v>11.192059</c:v>
                </c:pt>
                <c:pt idx="61466">
                  <c:v>11.188121000000001</c:v>
                </c:pt>
                <c:pt idx="61467">
                  <c:v>11.198575999999999</c:v>
                </c:pt>
                <c:pt idx="61468">
                  <c:v>11.20196</c:v>
                </c:pt>
                <c:pt idx="61469">
                  <c:v>11.191776000000001</c:v>
                </c:pt>
                <c:pt idx="61470">
                  <c:v>11.186688999999999</c:v>
                </c:pt>
                <c:pt idx="61471">
                  <c:v>11.1967</c:v>
                </c:pt>
                <c:pt idx="61472">
                  <c:v>11.20064</c:v>
                </c:pt>
                <c:pt idx="61473">
                  <c:v>11.195525999999999</c:v>
                </c:pt>
                <c:pt idx="61474">
                  <c:v>11.201305</c:v>
                </c:pt>
                <c:pt idx="61475">
                  <c:v>11.208878</c:v>
                </c:pt>
                <c:pt idx="61476">
                  <c:v>11.203464</c:v>
                </c:pt>
                <c:pt idx="61477">
                  <c:v>11.196732000000001</c:v>
                </c:pt>
                <c:pt idx="61478">
                  <c:v>11.202788999999999</c:v>
                </c:pt>
                <c:pt idx="61479">
                  <c:v>11.205653</c:v>
                </c:pt>
                <c:pt idx="61480">
                  <c:v>11.200092</c:v>
                </c:pt>
                <c:pt idx="61481">
                  <c:v>11.205005</c:v>
                </c:pt>
                <c:pt idx="61482">
                  <c:v>11.205902999999999</c:v>
                </c:pt>
                <c:pt idx="61483">
                  <c:v>11.202607</c:v>
                </c:pt>
                <c:pt idx="61484">
                  <c:v>11.207953</c:v>
                </c:pt>
                <c:pt idx="61485">
                  <c:v>11.203476999999999</c:v>
                </c:pt>
                <c:pt idx="61486">
                  <c:v>11.192102</c:v>
                </c:pt>
                <c:pt idx="61487">
                  <c:v>11.192138999999999</c:v>
                </c:pt>
                <c:pt idx="61488">
                  <c:v>11.201098</c:v>
                </c:pt>
                <c:pt idx="61489">
                  <c:v>11.203137999999999</c:v>
                </c:pt>
                <c:pt idx="61490">
                  <c:v>11.200376</c:v>
                </c:pt>
                <c:pt idx="61491">
                  <c:v>11.205244</c:v>
                </c:pt>
                <c:pt idx="61492">
                  <c:v>11.207852000000001</c:v>
                </c:pt>
                <c:pt idx="61493">
                  <c:v>11.206397000000001</c:v>
                </c:pt>
                <c:pt idx="61494">
                  <c:v>11.200637</c:v>
                </c:pt>
                <c:pt idx="61495">
                  <c:v>11.193023</c:v>
                </c:pt>
                <c:pt idx="61496">
                  <c:v>11.196358</c:v>
                </c:pt>
                <c:pt idx="61497">
                  <c:v>11.199325999999999</c:v>
                </c:pt>
                <c:pt idx="61498">
                  <c:v>11.197506000000001</c:v>
                </c:pt>
                <c:pt idx="61499">
                  <c:v>11.19974</c:v>
                </c:pt>
                <c:pt idx="61500">
                  <c:v>11.202009</c:v>
                </c:pt>
                <c:pt idx="61501">
                  <c:v>11.195418</c:v>
                </c:pt>
                <c:pt idx="61502">
                  <c:v>11.195935</c:v>
                </c:pt>
                <c:pt idx="61503">
                  <c:v>11.207198999999999</c:v>
                </c:pt>
                <c:pt idx="61504">
                  <c:v>11.198854000000001</c:v>
                </c:pt>
                <c:pt idx="61505">
                  <c:v>11.190495</c:v>
                </c:pt>
                <c:pt idx="61506">
                  <c:v>11.196431</c:v>
                </c:pt>
                <c:pt idx="61507">
                  <c:v>11.19706</c:v>
                </c:pt>
                <c:pt idx="61508">
                  <c:v>11.202866999999999</c:v>
                </c:pt>
                <c:pt idx="61509">
                  <c:v>11.211212</c:v>
                </c:pt>
                <c:pt idx="61510">
                  <c:v>11.210779</c:v>
                </c:pt>
                <c:pt idx="61511">
                  <c:v>11.203645</c:v>
                </c:pt>
                <c:pt idx="61512">
                  <c:v>11.204772</c:v>
                </c:pt>
                <c:pt idx="61513">
                  <c:v>11.209357000000001</c:v>
                </c:pt>
                <c:pt idx="61514">
                  <c:v>11.203315999999999</c:v>
                </c:pt>
                <c:pt idx="61515">
                  <c:v>11.208069</c:v>
                </c:pt>
                <c:pt idx="61516">
                  <c:v>11.212033</c:v>
                </c:pt>
                <c:pt idx="61517">
                  <c:v>11.204029999999999</c:v>
                </c:pt>
                <c:pt idx="61518">
                  <c:v>11.210720999999999</c:v>
                </c:pt>
                <c:pt idx="61519">
                  <c:v>11.221686</c:v>
                </c:pt>
                <c:pt idx="61520">
                  <c:v>11.210864000000001</c:v>
                </c:pt>
                <c:pt idx="61521">
                  <c:v>11.19782</c:v>
                </c:pt>
                <c:pt idx="61522">
                  <c:v>11.207806</c:v>
                </c:pt>
                <c:pt idx="61523">
                  <c:v>11.214869999999999</c:v>
                </c:pt>
                <c:pt idx="61524">
                  <c:v>11.204858</c:v>
                </c:pt>
                <c:pt idx="61525">
                  <c:v>11.205507000000001</c:v>
                </c:pt>
                <c:pt idx="61526">
                  <c:v>11.208875000000001</c:v>
                </c:pt>
                <c:pt idx="61527">
                  <c:v>11.211493000000001</c:v>
                </c:pt>
                <c:pt idx="61528">
                  <c:v>11.221982000000001</c:v>
                </c:pt>
                <c:pt idx="61529">
                  <c:v>11.215358999999999</c:v>
                </c:pt>
                <c:pt idx="61530">
                  <c:v>11.20082</c:v>
                </c:pt>
                <c:pt idx="61531">
                  <c:v>11.210561999999999</c:v>
                </c:pt>
                <c:pt idx="61532">
                  <c:v>11.212130999999999</c:v>
                </c:pt>
                <c:pt idx="61533">
                  <c:v>11.190963999999999</c:v>
                </c:pt>
                <c:pt idx="61534">
                  <c:v>11.193047999999999</c:v>
                </c:pt>
                <c:pt idx="61535">
                  <c:v>11.209917000000001</c:v>
                </c:pt>
                <c:pt idx="61536">
                  <c:v>11.20862</c:v>
                </c:pt>
                <c:pt idx="61537">
                  <c:v>11.203621999999999</c:v>
                </c:pt>
                <c:pt idx="61538">
                  <c:v>11.208055999999999</c:v>
                </c:pt>
                <c:pt idx="61539">
                  <c:v>11.213837</c:v>
                </c:pt>
                <c:pt idx="61540">
                  <c:v>11.220311000000001</c:v>
                </c:pt>
                <c:pt idx="61541">
                  <c:v>11.220079999999999</c:v>
                </c:pt>
                <c:pt idx="61542">
                  <c:v>11.205206</c:v>
                </c:pt>
                <c:pt idx="61543">
                  <c:v>11.197423000000001</c:v>
                </c:pt>
                <c:pt idx="61544">
                  <c:v>11.207530999999999</c:v>
                </c:pt>
                <c:pt idx="61545">
                  <c:v>11.207049</c:v>
                </c:pt>
                <c:pt idx="61546">
                  <c:v>11.197417</c:v>
                </c:pt>
                <c:pt idx="61547">
                  <c:v>11.207907000000001</c:v>
                </c:pt>
                <c:pt idx="61548">
                  <c:v>11.214282000000001</c:v>
                </c:pt>
                <c:pt idx="61549">
                  <c:v>11.208361999999999</c:v>
                </c:pt>
                <c:pt idx="61550">
                  <c:v>11.210279</c:v>
                </c:pt>
                <c:pt idx="61551">
                  <c:v>11.21369</c:v>
                </c:pt>
                <c:pt idx="61552">
                  <c:v>11.210227</c:v>
                </c:pt>
                <c:pt idx="61553">
                  <c:v>11.213003</c:v>
                </c:pt>
                <c:pt idx="61554">
                  <c:v>11.218422</c:v>
                </c:pt>
                <c:pt idx="61555">
                  <c:v>11.207907000000001</c:v>
                </c:pt>
                <c:pt idx="61556">
                  <c:v>11.209095</c:v>
                </c:pt>
                <c:pt idx="61557">
                  <c:v>11.220452999999999</c:v>
                </c:pt>
                <c:pt idx="61558">
                  <c:v>11.207383</c:v>
                </c:pt>
                <c:pt idx="61559">
                  <c:v>11.200332</c:v>
                </c:pt>
                <c:pt idx="61560">
                  <c:v>11.211437</c:v>
                </c:pt>
                <c:pt idx="61561">
                  <c:v>11.210437000000001</c:v>
                </c:pt>
                <c:pt idx="61562">
                  <c:v>11.208024</c:v>
                </c:pt>
                <c:pt idx="61563">
                  <c:v>11.221802</c:v>
                </c:pt>
                <c:pt idx="61564">
                  <c:v>11.226316000000001</c:v>
                </c:pt>
                <c:pt idx="61565">
                  <c:v>11.218612</c:v>
                </c:pt>
                <c:pt idx="61566">
                  <c:v>11.225645</c:v>
                </c:pt>
                <c:pt idx="61567">
                  <c:v>11.21833</c:v>
                </c:pt>
                <c:pt idx="61568">
                  <c:v>11.202036</c:v>
                </c:pt>
                <c:pt idx="61569">
                  <c:v>11.217763</c:v>
                </c:pt>
                <c:pt idx="61570">
                  <c:v>11.221163000000001</c:v>
                </c:pt>
                <c:pt idx="61571">
                  <c:v>11.207613</c:v>
                </c:pt>
                <c:pt idx="61572">
                  <c:v>11.216993</c:v>
                </c:pt>
                <c:pt idx="61573">
                  <c:v>11.222118999999999</c:v>
                </c:pt>
                <c:pt idx="61574">
                  <c:v>11.210072</c:v>
                </c:pt>
                <c:pt idx="61575">
                  <c:v>11.215249999999999</c:v>
                </c:pt>
                <c:pt idx="61576">
                  <c:v>11.228472999999999</c:v>
                </c:pt>
                <c:pt idx="61577">
                  <c:v>11.211326</c:v>
                </c:pt>
                <c:pt idx="61578">
                  <c:v>11.199445000000001</c:v>
                </c:pt>
                <c:pt idx="61579">
                  <c:v>11.216519</c:v>
                </c:pt>
                <c:pt idx="61580">
                  <c:v>11.217615</c:v>
                </c:pt>
                <c:pt idx="61581">
                  <c:v>11.20956</c:v>
                </c:pt>
                <c:pt idx="61582">
                  <c:v>11.215553</c:v>
                </c:pt>
                <c:pt idx="61583">
                  <c:v>11.217764000000001</c:v>
                </c:pt>
                <c:pt idx="61584">
                  <c:v>11.213573999999999</c:v>
                </c:pt>
                <c:pt idx="61585">
                  <c:v>11.218370999999999</c:v>
                </c:pt>
                <c:pt idx="61586">
                  <c:v>11.218658</c:v>
                </c:pt>
                <c:pt idx="61587">
                  <c:v>11.207541000000001</c:v>
                </c:pt>
                <c:pt idx="61588">
                  <c:v>11.214881</c:v>
                </c:pt>
                <c:pt idx="61589">
                  <c:v>11.221643</c:v>
                </c:pt>
                <c:pt idx="61590">
                  <c:v>11.209333000000001</c:v>
                </c:pt>
                <c:pt idx="61591">
                  <c:v>11.218121999999999</c:v>
                </c:pt>
                <c:pt idx="61592">
                  <c:v>11.233972</c:v>
                </c:pt>
                <c:pt idx="61593">
                  <c:v>11.224119</c:v>
                </c:pt>
                <c:pt idx="61594">
                  <c:v>11.212619999999999</c:v>
                </c:pt>
                <c:pt idx="61595">
                  <c:v>11.217039</c:v>
                </c:pt>
                <c:pt idx="61596">
                  <c:v>11.213290000000001</c:v>
                </c:pt>
                <c:pt idx="61597">
                  <c:v>11.206753000000001</c:v>
                </c:pt>
                <c:pt idx="61598">
                  <c:v>11.225486</c:v>
                </c:pt>
                <c:pt idx="61599">
                  <c:v>11.232122</c:v>
                </c:pt>
                <c:pt idx="61600">
                  <c:v>11.217701</c:v>
                </c:pt>
                <c:pt idx="61601">
                  <c:v>11.223147000000001</c:v>
                </c:pt>
                <c:pt idx="61602">
                  <c:v>11.226551000000001</c:v>
                </c:pt>
                <c:pt idx="61603">
                  <c:v>11.212736</c:v>
                </c:pt>
                <c:pt idx="61604">
                  <c:v>11.214784</c:v>
                </c:pt>
                <c:pt idx="61605">
                  <c:v>11.222438</c:v>
                </c:pt>
                <c:pt idx="61606">
                  <c:v>11.213825</c:v>
                </c:pt>
                <c:pt idx="61607">
                  <c:v>11.215437</c:v>
                </c:pt>
                <c:pt idx="61608">
                  <c:v>11.228501</c:v>
                </c:pt>
                <c:pt idx="61609">
                  <c:v>11.219670000000001</c:v>
                </c:pt>
                <c:pt idx="61610">
                  <c:v>11.212740999999999</c:v>
                </c:pt>
                <c:pt idx="61611">
                  <c:v>11.219813</c:v>
                </c:pt>
                <c:pt idx="61612">
                  <c:v>11.219703000000001</c:v>
                </c:pt>
                <c:pt idx="61613">
                  <c:v>11.222706000000001</c:v>
                </c:pt>
                <c:pt idx="61614">
                  <c:v>11.22593</c:v>
                </c:pt>
                <c:pt idx="61615">
                  <c:v>11.222047999999999</c:v>
                </c:pt>
                <c:pt idx="61616">
                  <c:v>11.21646</c:v>
                </c:pt>
                <c:pt idx="61617">
                  <c:v>11.220122999999999</c:v>
                </c:pt>
                <c:pt idx="61618">
                  <c:v>11.223226</c:v>
                </c:pt>
                <c:pt idx="61619">
                  <c:v>11.216972999999999</c:v>
                </c:pt>
                <c:pt idx="61620">
                  <c:v>11.226159000000001</c:v>
                </c:pt>
                <c:pt idx="61621">
                  <c:v>11.237667999999999</c:v>
                </c:pt>
                <c:pt idx="61622">
                  <c:v>11.228528000000001</c:v>
                </c:pt>
                <c:pt idx="61623">
                  <c:v>11.219175</c:v>
                </c:pt>
                <c:pt idx="61624">
                  <c:v>11.224646</c:v>
                </c:pt>
                <c:pt idx="61625">
                  <c:v>11.226319</c:v>
                </c:pt>
                <c:pt idx="61626">
                  <c:v>11.22024</c:v>
                </c:pt>
                <c:pt idx="61627">
                  <c:v>11.228553</c:v>
                </c:pt>
                <c:pt idx="61628">
                  <c:v>11.230751</c:v>
                </c:pt>
                <c:pt idx="61629">
                  <c:v>11.220082</c:v>
                </c:pt>
                <c:pt idx="61630">
                  <c:v>11.226003</c:v>
                </c:pt>
                <c:pt idx="61631">
                  <c:v>11.226746</c:v>
                </c:pt>
                <c:pt idx="61632">
                  <c:v>11.215737000000001</c:v>
                </c:pt>
                <c:pt idx="61633">
                  <c:v>11.219507999999999</c:v>
                </c:pt>
                <c:pt idx="61634">
                  <c:v>11.225054999999999</c:v>
                </c:pt>
                <c:pt idx="61635">
                  <c:v>11.218906</c:v>
                </c:pt>
                <c:pt idx="61636">
                  <c:v>11.218617</c:v>
                </c:pt>
                <c:pt idx="61637">
                  <c:v>11.228717</c:v>
                </c:pt>
                <c:pt idx="61638">
                  <c:v>11.223402999999999</c:v>
                </c:pt>
                <c:pt idx="61639">
                  <c:v>11.222880999999999</c:v>
                </c:pt>
                <c:pt idx="61640">
                  <c:v>11.241523000000001</c:v>
                </c:pt>
                <c:pt idx="61641">
                  <c:v>11.235747</c:v>
                </c:pt>
                <c:pt idx="61642">
                  <c:v>11.220653</c:v>
                </c:pt>
                <c:pt idx="61643">
                  <c:v>11.228515</c:v>
                </c:pt>
                <c:pt idx="61644">
                  <c:v>11.233029</c:v>
                </c:pt>
                <c:pt idx="61645">
                  <c:v>11.222391</c:v>
                </c:pt>
                <c:pt idx="61646">
                  <c:v>11.225187</c:v>
                </c:pt>
                <c:pt idx="61647">
                  <c:v>11.234176</c:v>
                </c:pt>
                <c:pt idx="61648">
                  <c:v>11.225835</c:v>
                </c:pt>
                <c:pt idx="61649">
                  <c:v>11.230439000000001</c:v>
                </c:pt>
                <c:pt idx="61650">
                  <c:v>11.237329000000001</c:v>
                </c:pt>
                <c:pt idx="61651">
                  <c:v>11.222538999999999</c:v>
                </c:pt>
                <c:pt idx="61652">
                  <c:v>11.224748</c:v>
                </c:pt>
                <c:pt idx="61653">
                  <c:v>11.239015</c:v>
                </c:pt>
                <c:pt idx="61654">
                  <c:v>11.229219000000001</c:v>
                </c:pt>
                <c:pt idx="61655">
                  <c:v>11.218261</c:v>
                </c:pt>
                <c:pt idx="61656">
                  <c:v>11.229479</c:v>
                </c:pt>
                <c:pt idx="61657">
                  <c:v>11.233177</c:v>
                </c:pt>
                <c:pt idx="61658">
                  <c:v>11.221085</c:v>
                </c:pt>
                <c:pt idx="61659">
                  <c:v>11.223811</c:v>
                </c:pt>
                <c:pt idx="61660">
                  <c:v>11.228514000000001</c:v>
                </c:pt>
                <c:pt idx="61661">
                  <c:v>11.226386</c:v>
                </c:pt>
                <c:pt idx="61662">
                  <c:v>11.233663999999999</c:v>
                </c:pt>
                <c:pt idx="61663">
                  <c:v>11.23427</c:v>
                </c:pt>
                <c:pt idx="61664">
                  <c:v>11.226941</c:v>
                </c:pt>
                <c:pt idx="61665">
                  <c:v>11.228828</c:v>
                </c:pt>
                <c:pt idx="61666">
                  <c:v>11.235412</c:v>
                </c:pt>
                <c:pt idx="61667">
                  <c:v>11.231165000000001</c:v>
                </c:pt>
                <c:pt idx="61668">
                  <c:v>11.226788000000001</c:v>
                </c:pt>
                <c:pt idx="61669">
                  <c:v>11.23376</c:v>
                </c:pt>
                <c:pt idx="61670">
                  <c:v>11.227650000000001</c:v>
                </c:pt>
                <c:pt idx="61671">
                  <c:v>11.224066000000001</c:v>
                </c:pt>
                <c:pt idx="61672">
                  <c:v>11.239288</c:v>
                </c:pt>
                <c:pt idx="61673">
                  <c:v>11.23582</c:v>
                </c:pt>
                <c:pt idx="61674">
                  <c:v>11.225482</c:v>
                </c:pt>
                <c:pt idx="61675">
                  <c:v>11.238379999999999</c:v>
                </c:pt>
                <c:pt idx="61676">
                  <c:v>11.240076</c:v>
                </c:pt>
                <c:pt idx="61677">
                  <c:v>11.220169</c:v>
                </c:pt>
                <c:pt idx="61678">
                  <c:v>11.220746</c:v>
                </c:pt>
                <c:pt idx="61679">
                  <c:v>11.231040999999999</c:v>
                </c:pt>
                <c:pt idx="61680">
                  <c:v>11.223874</c:v>
                </c:pt>
                <c:pt idx="61681">
                  <c:v>11.226214000000001</c:v>
                </c:pt>
                <c:pt idx="61682">
                  <c:v>11.234926</c:v>
                </c:pt>
                <c:pt idx="61683">
                  <c:v>11.230574000000001</c:v>
                </c:pt>
                <c:pt idx="61684">
                  <c:v>11.231489</c:v>
                </c:pt>
                <c:pt idx="61685">
                  <c:v>11.238521</c:v>
                </c:pt>
                <c:pt idx="61686">
                  <c:v>11.235144999999999</c:v>
                </c:pt>
                <c:pt idx="61687">
                  <c:v>11.235467999999999</c:v>
                </c:pt>
                <c:pt idx="61688">
                  <c:v>11.246214999999999</c:v>
                </c:pt>
                <c:pt idx="61689">
                  <c:v>11.240513</c:v>
                </c:pt>
                <c:pt idx="61690">
                  <c:v>11.230562000000001</c:v>
                </c:pt>
                <c:pt idx="61691">
                  <c:v>11.237515</c:v>
                </c:pt>
                <c:pt idx="61692">
                  <c:v>11.237819</c:v>
                </c:pt>
                <c:pt idx="61693">
                  <c:v>11.231424000000001</c:v>
                </c:pt>
                <c:pt idx="61694">
                  <c:v>11.236675</c:v>
                </c:pt>
                <c:pt idx="61695">
                  <c:v>11.24118</c:v>
                </c:pt>
                <c:pt idx="61696">
                  <c:v>11.231426000000001</c:v>
                </c:pt>
                <c:pt idx="61697">
                  <c:v>11.228363</c:v>
                </c:pt>
                <c:pt idx="61698">
                  <c:v>11.236901</c:v>
                </c:pt>
                <c:pt idx="61699">
                  <c:v>11.234897</c:v>
                </c:pt>
                <c:pt idx="61700">
                  <c:v>11.233072</c:v>
                </c:pt>
                <c:pt idx="61701">
                  <c:v>11.23875</c:v>
                </c:pt>
                <c:pt idx="61702">
                  <c:v>11.238632000000001</c:v>
                </c:pt>
                <c:pt idx="61703">
                  <c:v>11.237047</c:v>
                </c:pt>
                <c:pt idx="61704">
                  <c:v>11.235155000000001</c:v>
                </c:pt>
                <c:pt idx="61705">
                  <c:v>11.236162999999999</c:v>
                </c:pt>
                <c:pt idx="61706">
                  <c:v>11.238085999999999</c:v>
                </c:pt>
                <c:pt idx="61707">
                  <c:v>11.235099</c:v>
                </c:pt>
                <c:pt idx="61708">
                  <c:v>11.234676</c:v>
                </c:pt>
                <c:pt idx="61709">
                  <c:v>11.230929</c:v>
                </c:pt>
                <c:pt idx="61710">
                  <c:v>11.233423</c:v>
                </c:pt>
                <c:pt idx="61711">
                  <c:v>11.244956</c:v>
                </c:pt>
                <c:pt idx="61712">
                  <c:v>11.244725000000001</c:v>
                </c:pt>
                <c:pt idx="61713">
                  <c:v>11.239580999999999</c:v>
                </c:pt>
                <c:pt idx="61714">
                  <c:v>11.238766999999999</c:v>
                </c:pt>
                <c:pt idx="61715">
                  <c:v>11.240278999999999</c:v>
                </c:pt>
                <c:pt idx="61716">
                  <c:v>11.236624000000001</c:v>
                </c:pt>
                <c:pt idx="61717">
                  <c:v>11.236272</c:v>
                </c:pt>
                <c:pt idx="61718">
                  <c:v>11.239466</c:v>
                </c:pt>
                <c:pt idx="61719">
                  <c:v>11.234521000000001</c:v>
                </c:pt>
                <c:pt idx="61720">
                  <c:v>11.237916</c:v>
                </c:pt>
                <c:pt idx="61721">
                  <c:v>11.242322</c:v>
                </c:pt>
                <c:pt idx="61722">
                  <c:v>11.237152</c:v>
                </c:pt>
                <c:pt idx="61723">
                  <c:v>11.241173</c:v>
                </c:pt>
                <c:pt idx="61724">
                  <c:v>11.244695999999999</c:v>
                </c:pt>
                <c:pt idx="61725">
                  <c:v>11.239926000000001</c:v>
                </c:pt>
                <c:pt idx="61726">
                  <c:v>11.241534</c:v>
                </c:pt>
                <c:pt idx="61727">
                  <c:v>11.247344999999999</c:v>
                </c:pt>
                <c:pt idx="61728">
                  <c:v>11.243615</c:v>
                </c:pt>
                <c:pt idx="61729">
                  <c:v>11.240799000000001</c:v>
                </c:pt>
                <c:pt idx="61730">
                  <c:v>11.245334</c:v>
                </c:pt>
                <c:pt idx="61731">
                  <c:v>11.241345000000001</c:v>
                </c:pt>
                <c:pt idx="61732">
                  <c:v>11.243916</c:v>
                </c:pt>
                <c:pt idx="61733">
                  <c:v>11.252915</c:v>
                </c:pt>
                <c:pt idx="61734">
                  <c:v>11.249798999999999</c:v>
                </c:pt>
                <c:pt idx="61735">
                  <c:v>11.247107</c:v>
                </c:pt>
                <c:pt idx="61736">
                  <c:v>11.245461000000001</c:v>
                </c:pt>
                <c:pt idx="61737">
                  <c:v>11.236153</c:v>
                </c:pt>
                <c:pt idx="61738">
                  <c:v>11.231895</c:v>
                </c:pt>
                <c:pt idx="61739">
                  <c:v>11.238486</c:v>
                </c:pt>
                <c:pt idx="61740">
                  <c:v>11.236504999999999</c:v>
                </c:pt>
                <c:pt idx="61741">
                  <c:v>11.230696</c:v>
                </c:pt>
                <c:pt idx="61742">
                  <c:v>11.245184</c:v>
                </c:pt>
                <c:pt idx="61743">
                  <c:v>11.247712999999999</c:v>
                </c:pt>
                <c:pt idx="61744">
                  <c:v>11.233221</c:v>
                </c:pt>
                <c:pt idx="61745">
                  <c:v>11.242613</c:v>
                </c:pt>
                <c:pt idx="61746">
                  <c:v>11.250845</c:v>
                </c:pt>
                <c:pt idx="61747">
                  <c:v>11.242096999999999</c:v>
                </c:pt>
                <c:pt idx="61748">
                  <c:v>11.240869999999999</c:v>
                </c:pt>
                <c:pt idx="61749">
                  <c:v>11.245142</c:v>
                </c:pt>
                <c:pt idx="61750">
                  <c:v>11.243173000000001</c:v>
                </c:pt>
                <c:pt idx="61751">
                  <c:v>11.244668000000001</c:v>
                </c:pt>
                <c:pt idx="61752">
                  <c:v>11.250666000000001</c:v>
                </c:pt>
                <c:pt idx="61753">
                  <c:v>11.238417</c:v>
                </c:pt>
                <c:pt idx="61754">
                  <c:v>11.234413</c:v>
                </c:pt>
                <c:pt idx="61755">
                  <c:v>11.249434000000001</c:v>
                </c:pt>
                <c:pt idx="61756">
                  <c:v>11.247597000000001</c:v>
                </c:pt>
                <c:pt idx="61757">
                  <c:v>11.241993000000001</c:v>
                </c:pt>
                <c:pt idx="61758">
                  <c:v>11.248303</c:v>
                </c:pt>
                <c:pt idx="61759">
                  <c:v>11.247223</c:v>
                </c:pt>
                <c:pt idx="61760">
                  <c:v>11.237482</c:v>
                </c:pt>
                <c:pt idx="61761">
                  <c:v>11.238920999999999</c:v>
                </c:pt>
                <c:pt idx="61762">
                  <c:v>11.244348</c:v>
                </c:pt>
                <c:pt idx="61763">
                  <c:v>11.242416</c:v>
                </c:pt>
                <c:pt idx="61764">
                  <c:v>11.248563000000001</c:v>
                </c:pt>
                <c:pt idx="61765">
                  <c:v>11.25315</c:v>
                </c:pt>
                <c:pt idx="61766">
                  <c:v>11.247403</c:v>
                </c:pt>
                <c:pt idx="61767">
                  <c:v>11.24732</c:v>
                </c:pt>
                <c:pt idx="61768">
                  <c:v>11.249959</c:v>
                </c:pt>
                <c:pt idx="61769">
                  <c:v>11.249551</c:v>
                </c:pt>
                <c:pt idx="61770">
                  <c:v>11.25047</c:v>
                </c:pt>
                <c:pt idx="61771">
                  <c:v>11.255948999999999</c:v>
                </c:pt>
                <c:pt idx="61772">
                  <c:v>11.253743</c:v>
                </c:pt>
                <c:pt idx="61773">
                  <c:v>11.250593</c:v>
                </c:pt>
                <c:pt idx="61774">
                  <c:v>11.25822</c:v>
                </c:pt>
                <c:pt idx="61775">
                  <c:v>11.252954000000001</c:v>
                </c:pt>
                <c:pt idx="61776">
                  <c:v>11.246639</c:v>
                </c:pt>
                <c:pt idx="61777">
                  <c:v>11.251638</c:v>
                </c:pt>
                <c:pt idx="61778">
                  <c:v>11.247036</c:v>
                </c:pt>
                <c:pt idx="61779">
                  <c:v>11.247411</c:v>
                </c:pt>
                <c:pt idx="61780">
                  <c:v>11.261889999999999</c:v>
                </c:pt>
                <c:pt idx="61781">
                  <c:v>11.255983000000001</c:v>
                </c:pt>
                <c:pt idx="61782">
                  <c:v>11.243465</c:v>
                </c:pt>
                <c:pt idx="61783">
                  <c:v>11.252648000000001</c:v>
                </c:pt>
                <c:pt idx="61784">
                  <c:v>11.253100999999999</c:v>
                </c:pt>
                <c:pt idx="61785">
                  <c:v>11.240378</c:v>
                </c:pt>
                <c:pt idx="61786">
                  <c:v>11.248889</c:v>
                </c:pt>
                <c:pt idx="61787">
                  <c:v>11.254496</c:v>
                </c:pt>
                <c:pt idx="61788">
                  <c:v>11.240309</c:v>
                </c:pt>
                <c:pt idx="61789">
                  <c:v>11.243653</c:v>
                </c:pt>
                <c:pt idx="61790">
                  <c:v>11.256876</c:v>
                </c:pt>
                <c:pt idx="61791">
                  <c:v>11.258569</c:v>
                </c:pt>
                <c:pt idx="61792">
                  <c:v>11.260496</c:v>
                </c:pt>
                <c:pt idx="61793">
                  <c:v>11.256933</c:v>
                </c:pt>
                <c:pt idx="61794">
                  <c:v>11.244985</c:v>
                </c:pt>
                <c:pt idx="61795">
                  <c:v>11.246937000000001</c:v>
                </c:pt>
                <c:pt idx="61796">
                  <c:v>11.256605</c:v>
                </c:pt>
                <c:pt idx="61797">
                  <c:v>11.253178</c:v>
                </c:pt>
                <c:pt idx="61798">
                  <c:v>11.249115</c:v>
                </c:pt>
                <c:pt idx="61799">
                  <c:v>11.250343000000001</c:v>
                </c:pt>
                <c:pt idx="61800">
                  <c:v>11.246057</c:v>
                </c:pt>
                <c:pt idx="61801">
                  <c:v>11.245593</c:v>
                </c:pt>
                <c:pt idx="61802">
                  <c:v>11.253741</c:v>
                </c:pt>
                <c:pt idx="61803">
                  <c:v>11.255993</c:v>
                </c:pt>
                <c:pt idx="61804">
                  <c:v>11.246311</c:v>
                </c:pt>
                <c:pt idx="61805">
                  <c:v>11.247033999999999</c:v>
                </c:pt>
                <c:pt idx="61806">
                  <c:v>11.258634000000001</c:v>
                </c:pt>
                <c:pt idx="61807">
                  <c:v>11.250667</c:v>
                </c:pt>
                <c:pt idx="61808">
                  <c:v>11.240924</c:v>
                </c:pt>
                <c:pt idx="61809">
                  <c:v>11.249784999999999</c:v>
                </c:pt>
                <c:pt idx="61810">
                  <c:v>11.259309</c:v>
                </c:pt>
                <c:pt idx="61811">
                  <c:v>11.259653</c:v>
                </c:pt>
                <c:pt idx="61812">
                  <c:v>11.260816999999999</c:v>
                </c:pt>
                <c:pt idx="61813">
                  <c:v>11.258756999999999</c:v>
                </c:pt>
                <c:pt idx="61814">
                  <c:v>11.251014</c:v>
                </c:pt>
                <c:pt idx="61815">
                  <c:v>11.258995000000001</c:v>
                </c:pt>
                <c:pt idx="61816">
                  <c:v>11.262418</c:v>
                </c:pt>
                <c:pt idx="61817">
                  <c:v>11.249558</c:v>
                </c:pt>
                <c:pt idx="61818">
                  <c:v>11.252772999999999</c:v>
                </c:pt>
                <c:pt idx="61819">
                  <c:v>11.25766</c:v>
                </c:pt>
                <c:pt idx="61820">
                  <c:v>11.255076000000001</c:v>
                </c:pt>
                <c:pt idx="61821">
                  <c:v>11.258867</c:v>
                </c:pt>
                <c:pt idx="61822">
                  <c:v>11.254953</c:v>
                </c:pt>
                <c:pt idx="61823">
                  <c:v>11.24614</c:v>
                </c:pt>
                <c:pt idx="61824">
                  <c:v>11.255317</c:v>
                </c:pt>
                <c:pt idx="61825">
                  <c:v>11.266228999999999</c:v>
                </c:pt>
                <c:pt idx="61826">
                  <c:v>11.255331</c:v>
                </c:pt>
                <c:pt idx="61827">
                  <c:v>11.253608</c:v>
                </c:pt>
                <c:pt idx="61828">
                  <c:v>11.262104000000001</c:v>
                </c:pt>
                <c:pt idx="61829">
                  <c:v>11.255464999999999</c:v>
                </c:pt>
                <c:pt idx="61830">
                  <c:v>11.25582</c:v>
                </c:pt>
                <c:pt idx="61831">
                  <c:v>11.258654999999999</c:v>
                </c:pt>
                <c:pt idx="61832">
                  <c:v>11.257049</c:v>
                </c:pt>
                <c:pt idx="61833">
                  <c:v>11.256845999999999</c:v>
                </c:pt>
                <c:pt idx="61834">
                  <c:v>11.258058</c:v>
                </c:pt>
                <c:pt idx="61835">
                  <c:v>11.260083</c:v>
                </c:pt>
                <c:pt idx="61836">
                  <c:v>11.251087999999999</c:v>
                </c:pt>
                <c:pt idx="61837">
                  <c:v>11.24945</c:v>
                </c:pt>
                <c:pt idx="61838">
                  <c:v>11.260654000000001</c:v>
                </c:pt>
                <c:pt idx="61839">
                  <c:v>11.261082</c:v>
                </c:pt>
                <c:pt idx="61840">
                  <c:v>11.260325</c:v>
                </c:pt>
                <c:pt idx="61841">
                  <c:v>11.265425</c:v>
                </c:pt>
                <c:pt idx="61842">
                  <c:v>11.262937000000001</c:v>
                </c:pt>
                <c:pt idx="61843">
                  <c:v>11.255617000000001</c:v>
                </c:pt>
                <c:pt idx="61844">
                  <c:v>11.257305000000001</c:v>
                </c:pt>
                <c:pt idx="61845">
                  <c:v>11.257768</c:v>
                </c:pt>
                <c:pt idx="61846">
                  <c:v>11.253944000000001</c:v>
                </c:pt>
                <c:pt idx="61847">
                  <c:v>11.264727000000001</c:v>
                </c:pt>
                <c:pt idx="61848">
                  <c:v>11.268805</c:v>
                </c:pt>
                <c:pt idx="61849">
                  <c:v>11.263168</c:v>
                </c:pt>
                <c:pt idx="61850">
                  <c:v>11.266104</c:v>
                </c:pt>
                <c:pt idx="61851">
                  <c:v>11.263042</c:v>
                </c:pt>
                <c:pt idx="61852">
                  <c:v>11.254303999999999</c:v>
                </c:pt>
                <c:pt idx="61853">
                  <c:v>11.261445999999999</c:v>
                </c:pt>
                <c:pt idx="61854">
                  <c:v>11.27135</c:v>
                </c:pt>
                <c:pt idx="61855">
                  <c:v>11.267256</c:v>
                </c:pt>
                <c:pt idx="61856">
                  <c:v>11.267066</c:v>
                </c:pt>
                <c:pt idx="61857">
                  <c:v>11.265684</c:v>
                </c:pt>
                <c:pt idx="61858">
                  <c:v>11.254763000000001</c:v>
                </c:pt>
                <c:pt idx="61859">
                  <c:v>11.260277</c:v>
                </c:pt>
                <c:pt idx="61860">
                  <c:v>11.268179999999999</c:v>
                </c:pt>
                <c:pt idx="61861">
                  <c:v>11.257441999999999</c:v>
                </c:pt>
                <c:pt idx="61862">
                  <c:v>11.25131</c:v>
                </c:pt>
                <c:pt idx="61863">
                  <c:v>11.259096</c:v>
                </c:pt>
                <c:pt idx="61864">
                  <c:v>11.264932999999999</c:v>
                </c:pt>
                <c:pt idx="61865">
                  <c:v>11.264251</c:v>
                </c:pt>
                <c:pt idx="61866">
                  <c:v>11.266244</c:v>
                </c:pt>
                <c:pt idx="61867">
                  <c:v>11.269551</c:v>
                </c:pt>
                <c:pt idx="61868">
                  <c:v>11.266242999999999</c:v>
                </c:pt>
                <c:pt idx="61869">
                  <c:v>11.268978000000001</c:v>
                </c:pt>
                <c:pt idx="61870">
                  <c:v>11.273262000000001</c:v>
                </c:pt>
                <c:pt idx="61871">
                  <c:v>11.269175000000001</c:v>
                </c:pt>
                <c:pt idx="61872">
                  <c:v>11.264877</c:v>
                </c:pt>
                <c:pt idx="61873">
                  <c:v>11.261146999999999</c:v>
                </c:pt>
                <c:pt idx="61874">
                  <c:v>11.256309</c:v>
                </c:pt>
                <c:pt idx="61875">
                  <c:v>11.254123</c:v>
                </c:pt>
                <c:pt idx="61876">
                  <c:v>11.261677000000001</c:v>
                </c:pt>
                <c:pt idx="61877">
                  <c:v>11.266964</c:v>
                </c:pt>
                <c:pt idx="61878">
                  <c:v>11.266233</c:v>
                </c:pt>
                <c:pt idx="61879">
                  <c:v>11.271157000000001</c:v>
                </c:pt>
                <c:pt idx="61880">
                  <c:v>11.270726</c:v>
                </c:pt>
                <c:pt idx="61881">
                  <c:v>11.271438</c:v>
                </c:pt>
                <c:pt idx="61882">
                  <c:v>11.275243</c:v>
                </c:pt>
                <c:pt idx="61883">
                  <c:v>11.262859000000001</c:v>
                </c:pt>
                <c:pt idx="61884">
                  <c:v>11.254343</c:v>
                </c:pt>
                <c:pt idx="61885">
                  <c:v>11.260522</c:v>
                </c:pt>
                <c:pt idx="61886">
                  <c:v>11.262231</c:v>
                </c:pt>
                <c:pt idx="61887">
                  <c:v>11.262333</c:v>
                </c:pt>
                <c:pt idx="61888">
                  <c:v>11.270044</c:v>
                </c:pt>
                <c:pt idx="61889">
                  <c:v>11.271481</c:v>
                </c:pt>
                <c:pt idx="61890">
                  <c:v>11.265948</c:v>
                </c:pt>
                <c:pt idx="61891">
                  <c:v>11.271318000000001</c:v>
                </c:pt>
                <c:pt idx="61892">
                  <c:v>11.269024999999999</c:v>
                </c:pt>
                <c:pt idx="61893">
                  <c:v>11.260548999999999</c:v>
                </c:pt>
                <c:pt idx="61894">
                  <c:v>11.271086</c:v>
                </c:pt>
                <c:pt idx="61895">
                  <c:v>11.27054</c:v>
                </c:pt>
                <c:pt idx="61896">
                  <c:v>11.260714999999999</c:v>
                </c:pt>
                <c:pt idx="61897">
                  <c:v>11.269657</c:v>
                </c:pt>
                <c:pt idx="61898">
                  <c:v>11.274319</c:v>
                </c:pt>
                <c:pt idx="61899">
                  <c:v>11.26502</c:v>
                </c:pt>
                <c:pt idx="61900">
                  <c:v>11.268834</c:v>
                </c:pt>
                <c:pt idx="61901">
                  <c:v>11.277286</c:v>
                </c:pt>
                <c:pt idx="61902">
                  <c:v>11.271034999999999</c:v>
                </c:pt>
                <c:pt idx="61903">
                  <c:v>11.273972000000001</c:v>
                </c:pt>
                <c:pt idx="61904">
                  <c:v>11.278923000000001</c:v>
                </c:pt>
                <c:pt idx="61905">
                  <c:v>11.269064999999999</c:v>
                </c:pt>
                <c:pt idx="61906">
                  <c:v>11.266952</c:v>
                </c:pt>
                <c:pt idx="61907">
                  <c:v>11.273016999999999</c:v>
                </c:pt>
                <c:pt idx="61908">
                  <c:v>11.269567</c:v>
                </c:pt>
                <c:pt idx="61909">
                  <c:v>11.263816</c:v>
                </c:pt>
                <c:pt idx="61910">
                  <c:v>11.267203</c:v>
                </c:pt>
                <c:pt idx="61911">
                  <c:v>11.265644999999999</c:v>
                </c:pt>
                <c:pt idx="61912">
                  <c:v>11.2606</c:v>
                </c:pt>
                <c:pt idx="61913">
                  <c:v>11.273308999999999</c:v>
                </c:pt>
                <c:pt idx="61914">
                  <c:v>11.277851999999999</c:v>
                </c:pt>
                <c:pt idx="61915">
                  <c:v>11.268250999999999</c:v>
                </c:pt>
                <c:pt idx="61916">
                  <c:v>11.278838</c:v>
                </c:pt>
                <c:pt idx="61917">
                  <c:v>11.287822999999999</c:v>
                </c:pt>
                <c:pt idx="61918">
                  <c:v>11.2737</c:v>
                </c:pt>
                <c:pt idx="61919">
                  <c:v>11.272525999999999</c:v>
                </c:pt>
                <c:pt idx="61920">
                  <c:v>11.287001999999999</c:v>
                </c:pt>
                <c:pt idx="61921">
                  <c:v>11.280036000000001</c:v>
                </c:pt>
                <c:pt idx="61922">
                  <c:v>11.270517999999999</c:v>
                </c:pt>
                <c:pt idx="61923">
                  <c:v>11.277346</c:v>
                </c:pt>
                <c:pt idx="61924">
                  <c:v>11.275976</c:v>
                </c:pt>
                <c:pt idx="61925">
                  <c:v>11.270709999999999</c:v>
                </c:pt>
                <c:pt idx="61926">
                  <c:v>11.269883</c:v>
                </c:pt>
                <c:pt idx="61927">
                  <c:v>11.268096</c:v>
                </c:pt>
                <c:pt idx="61928">
                  <c:v>11.271996</c:v>
                </c:pt>
                <c:pt idx="61929">
                  <c:v>11.277972999999999</c:v>
                </c:pt>
                <c:pt idx="61930">
                  <c:v>11.276505999999999</c:v>
                </c:pt>
                <c:pt idx="61931">
                  <c:v>11.27252</c:v>
                </c:pt>
                <c:pt idx="61932">
                  <c:v>11.277108999999999</c:v>
                </c:pt>
                <c:pt idx="61933">
                  <c:v>11.28012</c:v>
                </c:pt>
                <c:pt idx="61934">
                  <c:v>11.274203999999999</c:v>
                </c:pt>
                <c:pt idx="61935">
                  <c:v>11.271812000000001</c:v>
                </c:pt>
                <c:pt idx="61936">
                  <c:v>11.273868</c:v>
                </c:pt>
                <c:pt idx="61937">
                  <c:v>11.276887</c:v>
                </c:pt>
                <c:pt idx="61938">
                  <c:v>11.275327000000001</c:v>
                </c:pt>
                <c:pt idx="61939">
                  <c:v>11.273657</c:v>
                </c:pt>
                <c:pt idx="61940">
                  <c:v>11.278898</c:v>
                </c:pt>
                <c:pt idx="61941">
                  <c:v>11.282121999999999</c:v>
                </c:pt>
                <c:pt idx="61942">
                  <c:v>11.284367</c:v>
                </c:pt>
                <c:pt idx="61943">
                  <c:v>11.274481</c:v>
                </c:pt>
                <c:pt idx="61944">
                  <c:v>11.259484</c:v>
                </c:pt>
                <c:pt idx="61945">
                  <c:v>11.269022</c:v>
                </c:pt>
                <c:pt idx="61946">
                  <c:v>11.278881999999999</c:v>
                </c:pt>
                <c:pt idx="61947">
                  <c:v>11.275121</c:v>
                </c:pt>
                <c:pt idx="61948">
                  <c:v>11.273985</c:v>
                </c:pt>
                <c:pt idx="61949">
                  <c:v>11.274403</c:v>
                </c:pt>
                <c:pt idx="61950">
                  <c:v>11.272385</c:v>
                </c:pt>
                <c:pt idx="61951">
                  <c:v>11.274051999999999</c:v>
                </c:pt>
                <c:pt idx="61952">
                  <c:v>11.28436</c:v>
                </c:pt>
                <c:pt idx="61953">
                  <c:v>11.276688</c:v>
                </c:pt>
                <c:pt idx="61954">
                  <c:v>11.268700000000001</c:v>
                </c:pt>
                <c:pt idx="61955">
                  <c:v>11.280767000000001</c:v>
                </c:pt>
                <c:pt idx="61956">
                  <c:v>11.281940000000001</c:v>
                </c:pt>
                <c:pt idx="61957">
                  <c:v>11.281069</c:v>
                </c:pt>
                <c:pt idx="61958">
                  <c:v>11.286455</c:v>
                </c:pt>
                <c:pt idx="61959">
                  <c:v>11.280419999999999</c:v>
                </c:pt>
                <c:pt idx="61960">
                  <c:v>11.276524</c:v>
                </c:pt>
                <c:pt idx="61961">
                  <c:v>11.286161</c:v>
                </c:pt>
                <c:pt idx="61962">
                  <c:v>11.288256000000001</c:v>
                </c:pt>
                <c:pt idx="61963">
                  <c:v>11.277157000000001</c:v>
                </c:pt>
                <c:pt idx="61964">
                  <c:v>11.280151</c:v>
                </c:pt>
                <c:pt idx="61965">
                  <c:v>11.287512</c:v>
                </c:pt>
                <c:pt idx="61966">
                  <c:v>11.283023</c:v>
                </c:pt>
                <c:pt idx="61967">
                  <c:v>11.282009</c:v>
                </c:pt>
                <c:pt idx="61968">
                  <c:v>11.278288</c:v>
                </c:pt>
                <c:pt idx="61969">
                  <c:v>11.273391999999999</c:v>
                </c:pt>
                <c:pt idx="61970">
                  <c:v>11.274476999999999</c:v>
                </c:pt>
                <c:pt idx="61971">
                  <c:v>11.279163</c:v>
                </c:pt>
                <c:pt idx="61972">
                  <c:v>11.28102</c:v>
                </c:pt>
                <c:pt idx="61973">
                  <c:v>11.281852000000001</c:v>
                </c:pt>
                <c:pt idx="61974">
                  <c:v>11.286454000000001</c:v>
                </c:pt>
                <c:pt idx="61975">
                  <c:v>11.281836999999999</c:v>
                </c:pt>
                <c:pt idx="61976">
                  <c:v>11.281053999999999</c:v>
                </c:pt>
                <c:pt idx="61977">
                  <c:v>11.287886</c:v>
                </c:pt>
                <c:pt idx="61978">
                  <c:v>11.279743</c:v>
                </c:pt>
                <c:pt idx="61979">
                  <c:v>11.276747</c:v>
                </c:pt>
                <c:pt idx="61980">
                  <c:v>11.28844</c:v>
                </c:pt>
                <c:pt idx="61981">
                  <c:v>11.283578</c:v>
                </c:pt>
                <c:pt idx="61982">
                  <c:v>11.271838000000001</c:v>
                </c:pt>
                <c:pt idx="61983">
                  <c:v>11.280307000000001</c:v>
                </c:pt>
                <c:pt idx="61984">
                  <c:v>11.286485000000001</c:v>
                </c:pt>
                <c:pt idx="61985">
                  <c:v>11.279636</c:v>
                </c:pt>
                <c:pt idx="61986">
                  <c:v>11.28274</c:v>
                </c:pt>
                <c:pt idx="61987">
                  <c:v>11.284988</c:v>
                </c:pt>
                <c:pt idx="61988">
                  <c:v>11.279116</c:v>
                </c:pt>
                <c:pt idx="61989">
                  <c:v>11.286241</c:v>
                </c:pt>
                <c:pt idx="61990">
                  <c:v>11.29115</c:v>
                </c:pt>
                <c:pt idx="61991">
                  <c:v>11.282913000000001</c:v>
                </c:pt>
                <c:pt idx="61992">
                  <c:v>11.282095999999999</c:v>
                </c:pt>
                <c:pt idx="61993">
                  <c:v>11.288214999999999</c:v>
                </c:pt>
                <c:pt idx="61994">
                  <c:v>11.281537</c:v>
                </c:pt>
                <c:pt idx="61995">
                  <c:v>11.277651000000001</c:v>
                </c:pt>
                <c:pt idx="61996">
                  <c:v>11.291074</c:v>
                </c:pt>
                <c:pt idx="61997">
                  <c:v>11.282818000000001</c:v>
                </c:pt>
                <c:pt idx="61998">
                  <c:v>11.27083</c:v>
                </c:pt>
                <c:pt idx="61999">
                  <c:v>11.292826</c:v>
                </c:pt>
                <c:pt idx="62000">
                  <c:v>11.302065000000001</c:v>
                </c:pt>
                <c:pt idx="62001">
                  <c:v>11.289942999999999</c:v>
                </c:pt>
                <c:pt idx="62002">
                  <c:v>11.297537</c:v>
                </c:pt>
                <c:pt idx="62003">
                  <c:v>11.304079</c:v>
                </c:pt>
                <c:pt idx="62004">
                  <c:v>11.283182999999999</c:v>
                </c:pt>
                <c:pt idx="62005">
                  <c:v>11.279946000000001</c:v>
                </c:pt>
                <c:pt idx="62006">
                  <c:v>11.298632</c:v>
                </c:pt>
                <c:pt idx="62007">
                  <c:v>11.289946</c:v>
                </c:pt>
                <c:pt idx="62008">
                  <c:v>11.282957</c:v>
                </c:pt>
                <c:pt idx="62009">
                  <c:v>11.290008</c:v>
                </c:pt>
                <c:pt idx="62010">
                  <c:v>11.284682999999999</c:v>
                </c:pt>
                <c:pt idx="62011">
                  <c:v>11.283224000000001</c:v>
                </c:pt>
                <c:pt idx="62012">
                  <c:v>11.291408000000001</c:v>
                </c:pt>
                <c:pt idx="62013">
                  <c:v>11.294612000000001</c:v>
                </c:pt>
                <c:pt idx="62014">
                  <c:v>11.288871</c:v>
                </c:pt>
                <c:pt idx="62015">
                  <c:v>11.290355</c:v>
                </c:pt>
                <c:pt idx="62016">
                  <c:v>11.296602</c:v>
                </c:pt>
                <c:pt idx="62017">
                  <c:v>11.287731000000001</c:v>
                </c:pt>
                <c:pt idx="62018">
                  <c:v>11.285501999999999</c:v>
                </c:pt>
                <c:pt idx="62019">
                  <c:v>11.291604</c:v>
                </c:pt>
                <c:pt idx="62020">
                  <c:v>11.290013999999999</c:v>
                </c:pt>
                <c:pt idx="62021">
                  <c:v>11.285129</c:v>
                </c:pt>
                <c:pt idx="62022">
                  <c:v>11.282211</c:v>
                </c:pt>
                <c:pt idx="62023">
                  <c:v>11.287928000000001</c:v>
                </c:pt>
                <c:pt idx="62024">
                  <c:v>11.294627999999999</c:v>
                </c:pt>
                <c:pt idx="62025">
                  <c:v>11.293081000000001</c:v>
                </c:pt>
                <c:pt idx="62026">
                  <c:v>11.2843</c:v>
                </c:pt>
                <c:pt idx="62027">
                  <c:v>11.286505</c:v>
                </c:pt>
                <c:pt idx="62028">
                  <c:v>11.301152999999999</c:v>
                </c:pt>
                <c:pt idx="62029">
                  <c:v>11.291194000000001</c:v>
                </c:pt>
                <c:pt idx="62030">
                  <c:v>11.278045000000001</c:v>
                </c:pt>
                <c:pt idx="62031">
                  <c:v>11.283135</c:v>
                </c:pt>
                <c:pt idx="62032">
                  <c:v>11.285091</c:v>
                </c:pt>
                <c:pt idx="62033">
                  <c:v>11.282799000000001</c:v>
                </c:pt>
                <c:pt idx="62034">
                  <c:v>11.283034000000001</c:v>
                </c:pt>
                <c:pt idx="62035">
                  <c:v>11.285901000000001</c:v>
                </c:pt>
                <c:pt idx="62036">
                  <c:v>11.289339999999999</c:v>
                </c:pt>
                <c:pt idx="62037">
                  <c:v>11.2951</c:v>
                </c:pt>
                <c:pt idx="62038">
                  <c:v>11.301245</c:v>
                </c:pt>
                <c:pt idx="62039">
                  <c:v>11.300419</c:v>
                </c:pt>
                <c:pt idx="62040">
                  <c:v>11.300700000000001</c:v>
                </c:pt>
                <c:pt idx="62041">
                  <c:v>11.296023</c:v>
                </c:pt>
                <c:pt idx="62042">
                  <c:v>11.291473999999999</c:v>
                </c:pt>
                <c:pt idx="62043">
                  <c:v>11.302439</c:v>
                </c:pt>
                <c:pt idx="62044">
                  <c:v>11.304409</c:v>
                </c:pt>
                <c:pt idx="62045">
                  <c:v>11.293661999999999</c:v>
                </c:pt>
                <c:pt idx="62046">
                  <c:v>11.297352999999999</c:v>
                </c:pt>
                <c:pt idx="62047">
                  <c:v>11.305897</c:v>
                </c:pt>
                <c:pt idx="62048">
                  <c:v>11.288447</c:v>
                </c:pt>
                <c:pt idx="62049">
                  <c:v>11.277806999999999</c:v>
                </c:pt>
                <c:pt idx="62050">
                  <c:v>11.292149</c:v>
                </c:pt>
                <c:pt idx="62051">
                  <c:v>11.289690999999999</c:v>
                </c:pt>
                <c:pt idx="62052">
                  <c:v>11.287152000000001</c:v>
                </c:pt>
                <c:pt idx="62053">
                  <c:v>11.296631</c:v>
                </c:pt>
                <c:pt idx="62054">
                  <c:v>11.293525000000001</c:v>
                </c:pt>
                <c:pt idx="62055">
                  <c:v>11.289840999999999</c:v>
                </c:pt>
                <c:pt idx="62056">
                  <c:v>11.295921</c:v>
                </c:pt>
                <c:pt idx="62057">
                  <c:v>11.296412999999999</c:v>
                </c:pt>
                <c:pt idx="62058">
                  <c:v>11.29013</c:v>
                </c:pt>
                <c:pt idx="62059">
                  <c:v>11.297217</c:v>
                </c:pt>
                <c:pt idx="62060">
                  <c:v>11.298802</c:v>
                </c:pt>
                <c:pt idx="62061">
                  <c:v>11.285009000000001</c:v>
                </c:pt>
                <c:pt idx="62062">
                  <c:v>11.289996</c:v>
                </c:pt>
                <c:pt idx="62063">
                  <c:v>11.30185</c:v>
                </c:pt>
                <c:pt idx="62064">
                  <c:v>11.302752999999999</c:v>
                </c:pt>
                <c:pt idx="62065">
                  <c:v>11.300998999999999</c:v>
                </c:pt>
                <c:pt idx="62066">
                  <c:v>11.301251000000001</c:v>
                </c:pt>
                <c:pt idx="62067">
                  <c:v>11.300649</c:v>
                </c:pt>
                <c:pt idx="62068">
                  <c:v>11.303103</c:v>
                </c:pt>
                <c:pt idx="62069">
                  <c:v>11.310503000000001</c:v>
                </c:pt>
                <c:pt idx="62070">
                  <c:v>11.297421999999999</c:v>
                </c:pt>
                <c:pt idx="62071">
                  <c:v>11.286445000000001</c:v>
                </c:pt>
                <c:pt idx="62072">
                  <c:v>11.301088</c:v>
                </c:pt>
                <c:pt idx="62073">
                  <c:v>11.300143</c:v>
                </c:pt>
                <c:pt idx="62074">
                  <c:v>11.292946000000001</c:v>
                </c:pt>
                <c:pt idx="62075">
                  <c:v>11.302763000000001</c:v>
                </c:pt>
                <c:pt idx="62076">
                  <c:v>11.301209</c:v>
                </c:pt>
                <c:pt idx="62077">
                  <c:v>11.292553</c:v>
                </c:pt>
                <c:pt idx="62078">
                  <c:v>11.301272000000001</c:v>
                </c:pt>
                <c:pt idx="62079">
                  <c:v>11.303366</c:v>
                </c:pt>
                <c:pt idx="62080">
                  <c:v>11.288049000000001</c:v>
                </c:pt>
                <c:pt idx="62081">
                  <c:v>11.291986</c:v>
                </c:pt>
                <c:pt idx="62082">
                  <c:v>11.303929</c:v>
                </c:pt>
                <c:pt idx="62083">
                  <c:v>11.294074999999999</c:v>
                </c:pt>
                <c:pt idx="62084">
                  <c:v>11.292441</c:v>
                </c:pt>
                <c:pt idx="62085">
                  <c:v>11.302306</c:v>
                </c:pt>
                <c:pt idx="62086">
                  <c:v>11.303219</c:v>
                </c:pt>
                <c:pt idx="62087">
                  <c:v>11.306238</c:v>
                </c:pt>
                <c:pt idx="62088">
                  <c:v>11.306378</c:v>
                </c:pt>
                <c:pt idx="62089">
                  <c:v>11.295596</c:v>
                </c:pt>
                <c:pt idx="62090">
                  <c:v>11.295116999999999</c:v>
                </c:pt>
                <c:pt idx="62091">
                  <c:v>11.30833</c:v>
                </c:pt>
                <c:pt idx="62092">
                  <c:v>11.303438</c:v>
                </c:pt>
                <c:pt idx="62093">
                  <c:v>11.292676999999999</c:v>
                </c:pt>
                <c:pt idx="62094">
                  <c:v>11.300615000000001</c:v>
                </c:pt>
                <c:pt idx="62095">
                  <c:v>11.300352</c:v>
                </c:pt>
                <c:pt idx="62096">
                  <c:v>11.296443</c:v>
                </c:pt>
                <c:pt idx="62097">
                  <c:v>11.302569</c:v>
                </c:pt>
                <c:pt idx="62098">
                  <c:v>11.305230999999999</c:v>
                </c:pt>
                <c:pt idx="62099">
                  <c:v>11.304031999999999</c:v>
                </c:pt>
                <c:pt idx="62100">
                  <c:v>11.304669000000001</c:v>
                </c:pt>
                <c:pt idx="62101">
                  <c:v>11.305747</c:v>
                </c:pt>
                <c:pt idx="62102">
                  <c:v>11.300983</c:v>
                </c:pt>
                <c:pt idx="62103">
                  <c:v>11.303697</c:v>
                </c:pt>
                <c:pt idx="62104">
                  <c:v>11.312058</c:v>
                </c:pt>
                <c:pt idx="62105">
                  <c:v>11.303856</c:v>
                </c:pt>
                <c:pt idx="62106">
                  <c:v>11.299609999999999</c:v>
                </c:pt>
                <c:pt idx="62107">
                  <c:v>11.304458</c:v>
                </c:pt>
                <c:pt idx="62108">
                  <c:v>11.302899999999999</c:v>
                </c:pt>
                <c:pt idx="62109">
                  <c:v>11.299711</c:v>
                </c:pt>
                <c:pt idx="62110">
                  <c:v>11.302141000000001</c:v>
                </c:pt>
                <c:pt idx="62111">
                  <c:v>11.306709</c:v>
                </c:pt>
                <c:pt idx="62112">
                  <c:v>11.304135</c:v>
                </c:pt>
                <c:pt idx="62113">
                  <c:v>11.302762</c:v>
                </c:pt>
                <c:pt idx="62114">
                  <c:v>11.300364999999999</c:v>
                </c:pt>
                <c:pt idx="62115">
                  <c:v>11.297802000000001</c:v>
                </c:pt>
                <c:pt idx="62116">
                  <c:v>11.310268000000001</c:v>
                </c:pt>
                <c:pt idx="62117">
                  <c:v>11.316283</c:v>
                </c:pt>
                <c:pt idx="62118">
                  <c:v>11.306205</c:v>
                </c:pt>
                <c:pt idx="62119">
                  <c:v>11.298317000000001</c:v>
                </c:pt>
                <c:pt idx="62120">
                  <c:v>11.304288</c:v>
                </c:pt>
                <c:pt idx="62121">
                  <c:v>11.307097000000001</c:v>
                </c:pt>
                <c:pt idx="62122">
                  <c:v>11.301780000000001</c:v>
                </c:pt>
                <c:pt idx="62123">
                  <c:v>11.308870000000001</c:v>
                </c:pt>
                <c:pt idx="62124">
                  <c:v>11.307964</c:v>
                </c:pt>
                <c:pt idx="62125">
                  <c:v>11.301125000000001</c:v>
                </c:pt>
                <c:pt idx="62126">
                  <c:v>11.309428</c:v>
                </c:pt>
                <c:pt idx="62127">
                  <c:v>11.310226</c:v>
                </c:pt>
                <c:pt idx="62128">
                  <c:v>11.306168</c:v>
                </c:pt>
                <c:pt idx="62129">
                  <c:v>11.311579</c:v>
                </c:pt>
                <c:pt idx="62130">
                  <c:v>11.312775999999999</c:v>
                </c:pt>
                <c:pt idx="62131">
                  <c:v>11.304731</c:v>
                </c:pt>
                <c:pt idx="62132">
                  <c:v>11.311254999999999</c:v>
                </c:pt>
                <c:pt idx="62133">
                  <c:v>11.31847</c:v>
                </c:pt>
                <c:pt idx="62134">
                  <c:v>11.306594</c:v>
                </c:pt>
                <c:pt idx="62135">
                  <c:v>11.310377000000001</c:v>
                </c:pt>
                <c:pt idx="62136">
                  <c:v>11.316015999999999</c:v>
                </c:pt>
                <c:pt idx="62137">
                  <c:v>11.301128</c:v>
                </c:pt>
                <c:pt idx="62138">
                  <c:v>11.301085</c:v>
                </c:pt>
                <c:pt idx="62139">
                  <c:v>11.313969</c:v>
                </c:pt>
                <c:pt idx="62140">
                  <c:v>11.308358999999999</c:v>
                </c:pt>
                <c:pt idx="62141">
                  <c:v>11.300468</c:v>
                </c:pt>
                <c:pt idx="62142">
                  <c:v>11.311849</c:v>
                </c:pt>
                <c:pt idx="62143">
                  <c:v>11.316592</c:v>
                </c:pt>
                <c:pt idx="62144">
                  <c:v>11.309685</c:v>
                </c:pt>
                <c:pt idx="62145">
                  <c:v>11.310976</c:v>
                </c:pt>
                <c:pt idx="62146">
                  <c:v>11.306861</c:v>
                </c:pt>
                <c:pt idx="62147">
                  <c:v>11.306944</c:v>
                </c:pt>
                <c:pt idx="62148">
                  <c:v>11.312663000000001</c:v>
                </c:pt>
                <c:pt idx="62149">
                  <c:v>11.30667</c:v>
                </c:pt>
                <c:pt idx="62150">
                  <c:v>11.305688999999999</c:v>
                </c:pt>
                <c:pt idx="62151">
                  <c:v>11.310893</c:v>
                </c:pt>
                <c:pt idx="62152">
                  <c:v>11.314401999999999</c:v>
                </c:pt>
                <c:pt idx="62153">
                  <c:v>11.314451</c:v>
                </c:pt>
                <c:pt idx="62154">
                  <c:v>11.312263</c:v>
                </c:pt>
                <c:pt idx="62155">
                  <c:v>11.311064999999999</c:v>
                </c:pt>
                <c:pt idx="62156">
                  <c:v>11.309168</c:v>
                </c:pt>
                <c:pt idx="62157">
                  <c:v>11.311786</c:v>
                </c:pt>
                <c:pt idx="62158">
                  <c:v>11.312313</c:v>
                </c:pt>
                <c:pt idx="62159">
                  <c:v>11.30641</c:v>
                </c:pt>
                <c:pt idx="62160">
                  <c:v>11.307385999999999</c:v>
                </c:pt>
                <c:pt idx="62161">
                  <c:v>11.312061</c:v>
                </c:pt>
                <c:pt idx="62162">
                  <c:v>11.315504000000001</c:v>
                </c:pt>
                <c:pt idx="62163">
                  <c:v>11.316188</c:v>
                </c:pt>
                <c:pt idx="62164">
                  <c:v>11.315765000000001</c:v>
                </c:pt>
                <c:pt idx="62165">
                  <c:v>11.318403</c:v>
                </c:pt>
                <c:pt idx="62166">
                  <c:v>11.318533</c:v>
                </c:pt>
                <c:pt idx="62167">
                  <c:v>11.316293</c:v>
                </c:pt>
                <c:pt idx="62168">
                  <c:v>11.313634</c:v>
                </c:pt>
                <c:pt idx="62169">
                  <c:v>11.311828</c:v>
                </c:pt>
                <c:pt idx="62170">
                  <c:v>11.313154000000001</c:v>
                </c:pt>
                <c:pt idx="62171">
                  <c:v>11.318678</c:v>
                </c:pt>
                <c:pt idx="62172">
                  <c:v>11.320074999999999</c:v>
                </c:pt>
                <c:pt idx="62173">
                  <c:v>11.312811</c:v>
                </c:pt>
                <c:pt idx="62174">
                  <c:v>11.316750000000001</c:v>
                </c:pt>
                <c:pt idx="62175">
                  <c:v>11.320048</c:v>
                </c:pt>
                <c:pt idx="62176">
                  <c:v>11.308914</c:v>
                </c:pt>
                <c:pt idx="62177">
                  <c:v>11.314005</c:v>
                </c:pt>
                <c:pt idx="62178">
                  <c:v>11.321345000000001</c:v>
                </c:pt>
                <c:pt idx="62179">
                  <c:v>11.316435999999999</c:v>
                </c:pt>
                <c:pt idx="62180">
                  <c:v>11.319863</c:v>
                </c:pt>
                <c:pt idx="62181">
                  <c:v>11.321542000000001</c:v>
                </c:pt>
                <c:pt idx="62182">
                  <c:v>11.311453</c:v>
                </c:pt>
                <c:pt idx="62183">
                  <c:v>11.314961</c:v>
                </c:pt>
                <c:pt idx="62184">
                  <c:v>11.326279</c:v>
                </c:pt>
                <c:pt idx="62185">
                  <c:v>11.315127</c:v>
                </c:pt>
                <c:pt idx="62186">
                  <c:v>11.306502999999999</c:v>
                </c:pt>
                <c:pt idx="62187">
                  <c:v>11.317703</c:v>
                </c:pt>
                <c:pt idx="62188">
                  <c:v>11.321857</c:v>
                </c:pt>
                <c:pt idx="62189">
                  <c:v>11.319665000000001</c:v>
                </c:pt>
                <c:pt idx="62190">
                  <c:v>11.323301000000001</c:v>
                </c:pt>
                <c:pt idx="62191">
                  <c:v>11.325893000000001</c:v>
                </c:pt>
                <c:pt idx="62192">
                  <c:v>11.319241999999999</c:v>
                </c:pt>
                <c:pt idx="62193">
                  <c:v>11.314792000000001</c:v>
                </c:pt>
                <c:pt idx="62194">
                  <c:v>11.3188</c:v>
                </c:pt>
                <c:pt idx="62195">
                  <c:v>11.319058</c:v>
                </c:pt>
                <c:pt idx="62196">
                  <c:v>11.321042</c:v>
                </c:pt>
                <c:pt idx="62197">
                  <c:v>11.315173</c:v>
                </c:pt>
                <c:pt idx="62198">
                  <c:v>11.307247</c:v>
                </c:pt>
                <c:pt idx="62199">
                  <c:v>11.319739</c:v>
                </c:pt>
                <c:pt idx="62200">
                  <c:v>11.322782999999999</c:v>
                </c:pt>
                <c:pt idx="62201">
                  <c:v>11.309657</c:v>
                </c:pt>
                <c:pt idx="62202">
                  <c:v>11.311989000000001</c:v>
                </c:pt>
                <c:pt idx="62203">
                  <c:v>11.316907</c:v>
                </c:pt>
                <c:pt idx="62204">
                  <c:v>11.309571</c:v>
                </c:pt>
                <c:pt idx="62205">
                  <c:v>11.314952999999999</c:v>
                </c:pt>
                <c:pt idx="62206">
                  <c:v>11.330541</c:v>
                </c:pt>
                <c:pt idx="62207">
                  <c:v>11.325219000000001</c:v>
                </c:pt>
                <c:pt idx="62208">
                  <c:v>11.31941</c:v>
                </c:pt>
                <c:pt idx="62209">
                  <c:v>11.327071999999999</c:v>
                </c:pt>
                <c:pt idx="62210">
                  <c:v>11.327378</c:v>
                </c:pt>
                <c:pt idx="62211">
                  <c:v>11.332000000000001</c:v>
                </c:pt>
                <c:pt idx="62212">
                  <c:v>11.337999999999999</c:v>
                </c:pt>
                <c:pt idx="62213">
                  <c:v>11.325495999999999</c:v>
                </c:pt>
                <c:pt idx="62214">
                  <c:v>11.315204</c:v>
                </c:pt>
                <c:pt idx="62215">
                  <c:v>11.324292</c:v>
                </c:pt>
                <c:pt idx="62216">
                  <c:v>11.325975</c:v>
                </c:pt>
                <c:pt idx="62217">
                  <c:v>11.308615</c:v>
                </c:pt>
                <c:pt idx="62218">
                  <c:v>11.314451999999999</c:v>
                </c:pt>
                <c:pt idx="62219">
                  <c:v>11.329014000000001</c:v>
                </c:pt>
                <c:pt idx="62220">
                  <c:v>11.317246000000001</c:v>
                </c:pt>
                <c:pt idx="62221">
                  <c:v>11.316011</c:v>
                </c:pt>
                <c:pt idx="62222">
                  <c:v>11.330883</c:v>
                </c:pt>
                <c:pt idx="62223">
                  <c:v>11.320959999999999</c:v>
                </c:pt>
                <c:pt idx="62224">
                  <c:v>11.310594999999999</c:v>
                </c:pt>
                <c:pt idx="62225">
                  <c:v>11.326022999999999</c:v>
                </c:pt>
                <c:pt idx="62226">
                  <c:v>11.322183000000001</c:v>
                </c:pt>
                <c:pt idx="62227">
                  <c:v>11.308691</c:v>
                </c:pt>
                <c:pt idx="62228">
                  <c:v>11.327624</c:v>
                </c:pt>
                <c:pt idx="62229">
                  <c:v>11.332267</c:v>
                </c:pt>
                <c:pt idx="62230">
                  <c:v>11.320373999999999</c:v>
                </c:pt>
                <c:pt idx="62231">
                  <c:v>11.333465</c:v>
                </c:pt>
                <c:pt idx="62232">
                  <c:v>11.33428</c:v>
                </c:pt>
                <c:pt idx="62233">
                  <c:v>11.318092999999999</c:v>
                </c:pt>
                <c:pt idx="62234">
                  <c:v>11.325609</c:v>
                </c:pt>
                <c:pt idx="62235">
                  <c:v>11.337595</c:v>
                </c:pt>
                <c:pt idx="62236">
                  <c:v>11.327131</c:v>
                </c:pt>
                <c:pt idx="62237">
                  <c:v>11.325148</c:v>
                </c:pt>
                <c:pt idx="62238">
                  <c:v>11.33028</c:v>
                </c:pt>
                <c:pt idx="62239">
                  <c:v>11.316286</c:v>
                </c:pt>
                <c:pt idx="62240">
                  <c:v>11.315378000000001</c:v>
                </c:pt>
                <c:pt idx="62241">
                  <c:v>11.327173</c:v>
                </c:pt>
                <c:pt idx="62242">
                  <c:v>11.322969000000001</c:v>
                </c:pt>
                <c:pt idx="62243">
                  <c:v>11.323558999999999</c:v>
                </c:pt>
                <c:pt idx="62244">
                  <c:v>11.332436</c:v>
                </c:pt>
                <c:pt idx="62245">
                  <c:v>11.330470999999999</c:v>
                </c:pt>
                <c:pt idx="62246">
                  <c:v>11.329368000000001</c:v>
                </c:pt>
                <c:pt idx="62247">
                  <c:v>11.335951</c:v>
                </c:pt>
                <c:pt idx="62248">
                  <c:v>11.329008</c:v>
                </c:pt>
                <c:pt idx="62249">
                  <c:v>11.317890999999999</c:v>
                </c:pt>
                <c:pt idx="62250">
                  <c:v>11.326466999999999</c:v>
                </c:pt>
                <c:pt idx="62251">
                  <c:v>11.327730000000001</c:v>
                </c:pt>
                <c:pt idx="62252">
                  <c:v>11.321821</c:v>
                </c:pt>
                <c:pt idx="62253">
                  <c:v>11.333895999999999</c:v>
                </c:pt>
                <c:pt idx="62254">
                  <c:v>11.337885</c:v>
                </c:pt>
                <c:pt idx="62255">
                  <c:v>11.329727</c:v>
                </c:pt>
                <c:pt idx="62256">
                  <c:v>11.333987</c:v>
                </c:pt>
                <c:pt idx="62257">
                  <c:v>11.339536000000001</c:v>
                </c:pt>
                <c:pt idx="62258">
                  <c:v>11.329072</c:v>
                </c:pt>
                <c:pt idx="62259">
                  <c:v>11.325203</c:v>
                </c:pt>
                <c:pt idx="62260">
                  <c:v>11.334417</c:v>
                </c:pt>
                <c:pt idx="62261">
                  <c:v>11.324171</c:v>
                </c:pt>
                <c:pt idx="62262">
                  <c:v>11.315341</c:v>
                </c:pt>
                <c:pt idx="62263">
                  <c:v>11.331249</c:v>
                </c:pt>
                <c:pt idx="62264">
                  <c:v>11.332236999999999</c:v>
                </c:pt>
                <c:pt idx="62265">
                  <c:v>11.316186999999999</c:v>
                </c:pt>
                <c:pt idx="62266">
                  <c:v>11.324526000000001</c:v>
                </c:pt>
                <c:pt idx="62267">
                  <c:v>11.340002</c:v>
                </c:pt>
                <c:pt idx="62268">
                  <c:v>11.328635</c:v>
                </c:pt>
                <c:pt idx="62269">
                  <c:v>11.324121999999999</c:v>
                </c:pt>
                <c:pt idx="62270">
                  <c:v>11.33455</c:v>
                </c:pt>
                <c:pt idx="62271">
                  <c:v>11.328400999999999</c:v>
                </c:pt>
                <c:pt idx="62272">
                  <c:v>11.328723</c:v>
                </c:pt>
                <c:pt idx="62273">
                  <c:v>11.334973</c:v>
                </c:pt>
                <c:pt idx="62274">
                  <c:v>11.328916</c:v>
                </c:pt>
                <c:pt idx="62275">
                  <c:v>11.33217</c:v>
                </c:pt>
                <c:pt idx="62276">
                  <c:v>11.341044999999999</c:v>
                </c:pt>
                <c:pt idx="62277">
                  <c:v>11.332535</c:v>
                </c:pt>
                <c:pt idx="62278">
                  <c:v>11.322198</c:v>
                </c:pt>
                <c:pt idx="62279">
                  <c:v>11.331125999999999</c:v>
                </c:pt>
                <c:pt idx="62280">
                  <c:v>11.332342000000001</c:v>
                </c:pt>
                <c:pt idx="62281">
                  <c:v>11.325039</c:v>
                </c:pt>
                <c:pt idx="62282">
                  <c:v>11.336069</c:v>
                </c:pt>
                <c:pt idx="62283">
                  <c:v>11.337546</c:v>
                </c:pt>
                <c:pt idx="62284">
                  <c:v>11.326967</c:v>
                </c:pt>
                <c:pt idx="62285">
                  <c:v>11.334379</c:v>
                </c:pt>
                <c:pt idx="62286">
                  <c:v>11.342491000000001</c:v>
                </c:pt>
                <c:pt idx="62287">
                  <c:v>11.333102999999999</c:v>
                </c:pt>
                <c:pt idx="62288">
                  <c:v>11.329122</c:v>
                </c:pt>
                <c:pt idx="62289">
                  <c:v>11.336593000000001</c:v>
                </c:pt>
                <c:pt idx="62290">
                  <c:v>11.335981</c:v>
                </c:pt>
                <c:pt idx="62291">
                  <c:v>11.336111000000001</c:v>
                </c:pt>
                <c:pt idx="62292">
                  <c:v>11.338379</c:v>
                </c:pt>
                <c:pt idx="62293">
                  <c:v>11.330473</c:v>
                </c:pt>
                <c:pt idx="62294">
                  <c:v>11.331472</c:v>
                </c:pt>
                <c:pt idx="62295">
                  <c:v>11.341340000000001</c:v>
                </c:pt>
                <c:pt idx="62296">
                  <c:v>11.337339999999999</c:v>
                </c:pt>
                <c:pt idx="62297">
                  <c:v>11.330308</c:v>
                </c:pt>
                <c:pt idx="62298">
                  <c:v>11.336524000000001</c:v>
                </c:pt>
                <c:pt idx="62299">
                  <c:v>11.335724000000001</c:v>
                </c:pt>
                <c:pt idx="62300">
                  <c:v>11.325044</c:v>
                </c:pt>
                <c:pt idx="62301">
                  <c:v>11.335018</c:v>
                </c:pt>
                <c:pt idx="62302">
                  <c:v>11.343522999999999</c:v>
                </c:pt>
                <c:pt idx="62303">
                  <c:v>11.331170999999999</c:v>
                </c:pt>
                <c:pt idx="62304">
                  <c:v>11.330819</c:v>
                </c:pt>
                <c:pt idx="62305">
                  <c:v>11.338566</c:v>
                </c:pt>
                <c:pt idx="62306">
                  <c:v>11.337484999999999</c:v>
                </c:pt>
                <c:pt idx="62307">
                  <c:v>11.339337</c:v>
                </c:pt>
                <c:pt idx="62308">
                  <c:v>11.345077</c:v>
                </c:pt>
                <c:pt idx="62309">
                  <c:v>11.338217</c:v>
                </c:pt>
                <c:pt idx="62310">
                  <c:v>11.328099</c:v>
                </c:pt>
                <c:pt idx="62311">
                  <c:v>11.337820000000001</c:v>
                </c:pt>
                <c:pt idx="62312">
                  <c:v>11.340358999999999</c:v>
                </c:pt>
                <c:pt idx="62313">
                  <c:v>11.329720999999999</c:v>
                </c:pt>
                <c:pt idx="62314">
                  <c:v>11.341758</c:v>
                </c:pt>
                <c:pt idx="62315">
                  <c:v>11.349658</c:v>
                </c:pt>
                <c:pt idx="62316">
                  <c:v>11.329799</c:v>
                </c:pt>
                <c:pt idx="62317">
                  <c:v>11.327942999999999</c:v>
                </c:pt>
                <c:pt idx="62318">
                  <c:v>11.349349999999999</c:v>
                </c:pt>
                <c:pt idx="62319">
                  <c:v>11.346313</c:v>
                </c:pt>
                <c:pt idx="62320">
                  <c:v>11.339275000000001</c:v>
                </c:pt>
                <c:pt idx="62321">
                  <c:v>11.348034</c:v>
                </c:pt>
                <c:pt idx="62322">
                  <c:v>11.340808000000001</c:v>
                </c:pt>
                <c:pt idx="62323">
                  <c:v>11.338087</c:v>
                </c:pt>
                <c:pt idx="62324">
                  <c:v>11.349059</c:v>
                </c:pt>
                <c:pt idx="62325">
                  <c:v>11.347947</c:v>
                </c:pt>
                <c:pt idx="62326">
                  <c:v>11.336663</c:v>
                </c:pt>
                <c:pt idx="62327">
                  <c:v>11.334352000000001</c:v>
                </c:pt>
                <c:pt idx="62328">
                  <c:v>11.343887</c:v>
                </c:pt>
                <c:pt idx="62329">
                  <c:v>11.342521</c:v>
                </c:pt>
                <c:pt idx="62330">
                  <c:v>11.337444</c:v>
                </c:pt>
                <c:pt idx="62331">
                  <c:v>11.339743</c:v>
                </c:pt>
                <c:pt idx="62332">
                  <c:v>11.338207000000001</c:v>
                </c:pt>
                <c:pt idx="62333">
                  <c:v>11.342267</c:v>
                </c:pt>
                <c:pt idx="62334">
                  <c:v>11.349227000000001</c:v>
                </c:pt>
                <c:pt idx="62335">
                  <c:v>11.348449</c:v>
                </c:pt>
                <c:pt idx="62336">
                  <c:v>11.344291</c:v>
                </c:pt>
                <c:pt idx="62337">
                  <c:v>11.345561</c:v>
                </c:pt>
                <c:pt idx="62338">
                  <c:v>11.346769999999999</c:v>
                </c:pt>
                <c:pt idx="62339">
                  <c:v>11.33695</c:v>
                </c:pt>
                <c:pt idx="62340">
                  <c:v>11.338894</c:v>
                </c:pt>
                <c:pt idx="62341">
                  <c:v>11.343076999999999</c:v>
                </c:pt>
                <c:pt idx="62342">
                  <c:v>11.337013000000001</c:v>
                </c:pt>
                <c:pt idx="62343">
                  <c:v>11.347562999999999</c:v>
                </c:pt>
                <c:pt idx="62344">
                  <c:v>11.355523</c:v>
                </c:pt>
                <c:pt idx="62345">
                  <c:v>11.346888</c:v>
                </c:pt>
                <c:pt idx="62346">
                  <c:v>11.341374</c:v>
                </c:pt>
                <c:pt idx="62347">
                  <c:v>11.340968999999999</c:v>
                </c:pt>
                <c:pt idx="62348">
                  <c:v>11.337704</c:v>
                </c:pt>
                <c:pt idx="62349">
                  <c:v>11.336033</c:v>
                </c:pt>
                <c:pt idx="62350">
                  <c:v>11.342252</c:v>
                </c:pt>
                <c:pt idx="62351">
                  <c:v>11.341486</c:v>
                </c:pt>
                <c:pt idx="62352">
                  <c:v>11.3401</c:v>
                </c:pt>
                <c:pt idx="62353">
                  <c:v>11.344552</c:v>
                </c:pt>
                <c:pt idx="62354">
                  <c:v>11.339083</c:v>
                </c:pt>
                <c:pt idx="62355">
                  <c:v>11.341047</c:v>
                </c:pt>
                <c:pt idx="62356">
                  <c:v>11.353303</c:v>
                </c:pt>
                <c:pt idx="62357">
                  <c:v>11.352314</c:v>
                </c:pt>
                <c:pt idx="62358">
                  <c:v>11.346769</c:v>
                </c:pt>
                <c:pt idx="62359">
                  <c:v>11.353153000000001</c:v>
                </c:pt>
                <c:pt idx="62360">
                  <c:v>11.351394000000001</c:v>
                </c:pt>
                <c:pt idx="62361">
                  <c:v>11.338143000000001</c:v>
                </c:pt>
                <c:pt idx="62362">
                  <c:v>11.346035000000001</c:v>
                </c:pt>
                <c:pt idx="62363">
                  <c:v>11.352444999999999</c:v>
                </c:pt>
                <c:pt idx="62364">
                  <c:v>11.337539</c:v>
                </c:pt>
                <c:pt idx="62365">
                  <c:v>11.339737</c:v>
                </c:pt>
                <c:pt idx="62366">
                  <c:v>11.354811</c:v>
                </c:pt>
                <c:pt idx="62367">
                  <c:v>11.347867000000001</c:v>
                </c:pt>
                <c:pt idx="62368">
                  <c:v>11.340626</c:v>
                </c:pt>
                <c:pt idx="62369">
                  <c:v>11.354702</c:v>
                </c:pt>
                <c:pt idx="62370">
                  <c:v>11.354906</c:v>
                </c:pt>
                <c:pt idx="62371">
                  <c:v>11.338388999999999</c:v>
                </c:pt>
                <c:pt idx="62372">
                  <c:v>11.343469000000001</c:v>
                </c:pt>
                <c:pt idx="62373">
                  <c:v>11.347045</c:v>
                </c:pt>
                <c:pt idx="62374">
                  <c:v>11.336371</c:v>
                </c:pt>
                <c:pt idx="62375">
                  <c:v>11.346741</c:v>
                </c:pt>
                <c:pt idx="62376">
                  <c:v>11.357545999999999</c:v>
                </c:pt>
                <c:pt idx="62377">
                  <c:v>11.344834000000001</c:v>
                </c:pt>
                <c:pt idx="62378">
                  <c:v>11.339404</c:v>
                </c:pt>
                <c:pt idx="62379">
                  <c:v>11.350716</c:v>
                </c:pt>
                <c:pt idx="62380">
                  <c:v>11.353016</c:v>
                </c:pt>
                <c:pt idx="62381">
                  <c:v>11.352294000000001</c:v>
                </c:pt>
                <c:pt idx="62382">
                  <c:v>11.361324</c:v>
                </c:pt>
                <c:pt idx="62383">
                  <c:v>11.359833999999999</c:v>
                </c:pt>
                <c:pt idx="62384">
                  <c:v>11.352447</c:v>
                </c:pt>
                <c:pt idx="62385">
                  <c:v>11.352176999999999</c:v>
                </c:pt>
                <c:pt idx="62386">
                  <c:v>11.349985999999999</c:v>
                </c:pt>
                <c:pt idx="62387">
                  <c:v>11.349126999999999</c:v>
                </c:pt>
                <c:pt idx="62388">
                  <c:v>11.354714</c:v>
                </c:pt>
                <c:pt idx="62389">
                  <c:v>11.354468000000001</c:v>
                </c:pt>
                <c:pt idx="62390">
                  <c:v>11.342165</c:v>
                </c:pt>
                <c:pt idx="62391">
                  <c:v>11.344830999999999</c:v>
                </c:pt>
                <c:pt idx="62392">
                  <c:v>11.357297000000001</c:v>
                </c:pt>
                <c:pt idx="62393">
                  <c:v>11.352458</c:v>
                </c:pt>
                <c:pt idx="62394">
                  <c:v>11.35619</c:v>
                </c:pt>
                <c:pt idx="62395">
                  <c:v>11.363289</c:v>
                </c:pt>
                <c:pt idx="62396">
                  <c:v>11.347865000000001</c:v>
                </c:pt>
                <c:pt idx="62397">
                  <c:v>11.350413</c:v>
                </c:pt>
                <c:pt idx="62398">
                  <c:v>11.368672</c:v>
                </c:pt>
                <c:pt idx="62399">
                  <c:v>11.356752</c:v>
                </c:pt>
                <c:pt idx="62400">
                  <c:v>11.341293</c:v>
                </c:pt>
                <c:pt idx="62401">
                  <c:v>11.353187999999999</c:v>
                </c:pt>
                <c:pt idx="62402">
                  <c:v>11.354697</c:v>
                </c:pt>
                <c:pt idx="62403">
                  <c:v>11.342078000000001</c:v>
                </c:pt>
                <c:pt idx="62404">
                  <c:v>11.350332999999999</c:v>
                </c:pt>
                <c:pt idx="62405">
                  <c:v>11.356118</c:v>
                </c:pt>
                <c:pt idx="62406">
                  <c:v>11.350671999999999</c:v>
                </c:pt>
                <c:pt idx="62407">
                  <c:v>11.359526000000001</c:v>
                </c:pt>
                <c:pt idx="62408">
                  <c:v>11.361020999999999</c:v>
                </c:pt>
                <c:pt idx="62409">
                  <c:v>11.343556</c:v>
                </c:pt>
                <c:pt idx="62410">
                  <c:v>11.350664</c:v>
                </c:pt>
                <c:pt idx="62411">
                  <c:v>11.365686999999999</c:v>
                </c:pt>
                <c:pt idx="62412">
                  <c:v>11.345755</c:v>
                </c:pt>
                <c:pt idx="62413">
                  <c:v>11.339048</c:v>
                </c:pt>
                <c:pt idx="62414">
                  <c:v>11.355510000000001</c:v>
                </c:pt>
                <c:pt idx="62415">
                  <c:v>11.353446999999999</c:v>
                </c:pt>
                <c:pt idx="62416">
                  <c:v>11.350490000000001</c:v>
                </c:pt>
                <c:pt idx="62417">
                  <c:v>11.356795999999999</c:v>
                </c:pt>
                <c:pt idx="62418">
                  <c:v>11.359662999999999</c:v>
                </c:pt>
                <c:pt idx="62419">
                  <c:v>11.355912999999999</c:v>
                </c:pt>
                <c:pt idx="62420">
                  <c:v>11.355934</c:v>
                </c:pt>
                <c:pt idx="62421">
                  <c:v>11.363602999999999</c:v>
                </c:pt>
                <c:pt idx="62422">
                  <c:v>11.357981000000001</c:v>
                </c:pt>
                <c:pt idx="62423">
                  <c:v>11.351279999999999</c:v>
                </c:pt>
                <c:pt idx="62424">
                  <c:v>11.356700999999999</c:v>
                </c:pt>
                <c:pt idx="62425">
                  <c:v>11.356560999999999</c:v>
                </c:pt>
                <c:pt idx="62426">
                  <c:v>11.349035000000001</c:v>
                </c:pt>
                <c:pt idx="62427">
                  <c:v>11.351777999999999</c:v>
                </c:pt>
                <c:pt idx="62428">
                  <c:v>11.361504999999999</c:v>
                </c:pt>
                <c:pt idx="62429">
                  <c:v>11.359097</c:v>
                </c:pt>
                <c:pt idx="62430">
                  <c:v>11.356437</c:v>
                </c:pt>
                <c:pt idx="62431">
                  <c:v>11.364371999999999</c:v>
                </c:pt>
                <c:pt idx="62432">
                  <c:v>11.359714</c:v>
                </c:pt>
                <c:pt idx="62433">
                  <c:v>11.347807</c:v>
                </c:pt>
                <c:pt idx="62434">
                  <c:v>11.350434999999999</c:v>
                </c:pt>
                <c:pt idx="62435">
                  <c:v>11.358366</c:v>
                </c:pt>
                <c:pt idx="62436">
                  <c:v>11.356282</c:v>
                </c:pt>
                <c:pt idx="62437">
                  <c:v>11.354129</c:v>
                </c:pt>
                <c:pt idx="62438">
                  <c:v>11.361186999999999</c:v>
                </c:pt>
                <c:pt idx="62439">
                  <c:v>11.368448000000001</c:v>
                </c:pt>
                <c:pt idx="62440">
                  <c:v>11.370025</c:v>
                </c:pt>
                <c:pt idx="62441">
                  <c:v>11.363896</c:v>
                </c:pt>
                <c:pt idx="62442">
                  <c:v>11.362408</c:v>
                </c:pt>
                <c:pt idx="62443">
                  <c:v>11.370609</c:v>
                </c:pt>
                <c:pt idx="62444">
                  <c:v>11.363671999999999</c:v>
                </c:pt>
                <c:pt idx="62445">
                  <c:v>11.360063999999999</c:v>
                </c:pt>
                <c:pt idx="62446">
                  <c:v>11.3691</c:v>
                </c:pt>
                <c:pt idx="62447">
                  <c:v>11.360707</c:v>
                </c:pt>
                <c:pt idx="62448">
                  <c:v>11.356866999999999</c:v>
                </c:pt>
                <c:pt idx="62449">
                  <c:v>11.367620000000001</c:v>
                </c:pt>
                <c:pt idx="62450">
                  <c:v>11.36373</c:v>
                </c:pt>
                <c:pt idx="62451">
                  <c:v>11.351419</c:v>
                </c:pt>
                <c:pt idx="62452">
                  <c:v>11.355264999999999</c:v>
                </c:pt>
                <c:pt idx="62453">
                  <c:v>11.363056</c:v>
                </c:pt>
                <c:pt idx="62454">
                  <c:v>11.362367000000001</c:v>
                </c:pt>
                <c:pt idx="62455">
                  <c:v>11.366474999999999</c:v>
                </c:pt>
                <c:pt idx="62456">
                  <c:v>11.36783</c:v>
                </c:pt>
                <c:pt idx="62457">
                  <c:v>11.363973</c:v>
                </c:pt>
                <c:pt idx="62458">
                  <c:v>11.365909</c:v>
                </c:pt>
                <c:pt idx="62459">
                  <c:v>11.364948999999999</c:v>
                </c:pt>
                <c:pt idx="62460">
                  <c:v>11.358840000000001</c:v>
                </c:pt>
                <c:pt idx="62461">
                  <c:v>11.361062</c:v>
                </c:pt>
                <c:pt idx="62462">
                  <c:v>11.370153</c:v>
                </c:pt>
                <c:pt idx="62463">
                  <c:v>11.360158</c:v>
                </c:pt>
                <c:pt idx="62464">
                  <c:v>11.353401</c:v>
                </c:pt>
                <c:pt idx="62465">
                  <c:v>11.373754</c:v>
                </c:pt>
                <c:pt idx="62466">
                  <c:v>11.371274</c:v>
                </c:pt>
                <c:pt idx="62467">
                  <c:v>11.353486999999999</c:v>
                </c:pt>
                <c:pt idx="62468">
                  <c:v>11.365947</c:v>
                </c:pt>
                <c:pt idx="62469">
                  <c:v>11.376046000000001</c:v>
                </c:pt>
                <c:pt idx="62470">
                  <c:v>11.362610999999999</c:v>
                </c:pt>
                <c:pt idx="62471">
                  <c:v>11.355307</c:v>
                </c:pt>
                <c:pt idx="62472">
                  <c:v>11.361382000000001</c:v>
                </c:pt>
                <c:pt idx="62473">
                  <c:v>11.359263</c:v>
                </c:pt>
                <c:pt idx="62474">
                  <c:v>11.357856999999999</c:v>
                </c:pt>
                <c:pt idx="62475">
                  <c:v>11.36364</c:v>
                </c:pt>
                <c:pt idx="62476">
                  <c:v>11.357557</c:v>
                </c:pt>
                <c:pt idx="62477">
                  <c:v>11.358969999999999</c:v>
                </c:pt>
                <c:pt idx="62478">
                  <c:v>11.373789</c:v>
                </c:pt>
                <c:pt idx="62479">
                  <c:v>11.370749999999999</c:v>
                </c:pt>
                <c:pt idx="62480">
                  <c:v>11.361862</c:v>
                </c:pt>
                <c:pt idx="62481">
                  <c:v>11.370796</c:v>
                </c:pt>
                <c:pt idx="62482">
                  <c:v>11.370479</c:v>
                </c:pt>
                <c:pt idx="62483">
                  <c:v>11.357699999999999</c:v>
                </c:pt>
                <c:pt idx="62484">
                  <c:v>11.360685999999999</c:v>
                </c:pt>
                <c:pt idx="62485">
                  <c:v>11.360742</c:v>
                </c:pt>
                <c:pt idx="62486">
                  <c:v>11.360039</c:v>
                </c:pt>
                <c:pt idx="62487">
                  <c:v>11.377490999999999</c:v>
                </c:pt>
                <c:pt idx="62488">
                  <c:v>11.376773</c:v>
                </c:pt>
                <c:pt idx="62489">
                  <c:v>11.363329</c:v>
                </c:pt>
                <c:pt idx="62490">
                  <c:v>11.370868</c:v>
                </c:pt>
                <c:pt idx="62491">
                  <c:v>11.377465000000001</c:v>
                </c:pt>
                <c:pt idx="62492">
                  <c:v>11.366458</c:v>
                </c:pt>
                <c:pt idx="62493">
                  <c:v>11.360524</c:v>
                </c:pt>
                <c:pt idx="62494">
                  <c:v>11.369042</c:v>
                </c:pt>
                <c:pt idx="62495">
                  <c:v>11.368124999999999</c:v>
                </c:pt>
                <c:pt idx="62496">
                  <c:v>11.362143</c:v>
                </c:pt>
                <c:pt idx="62497">
                  <c:v>11.371549</c:v>
                </c:pt>
                <c:pt idx="62498">
                  <c:v>11.37682</c:v>
                </c:pt>
                <c:pt idx="62499">
                  <c:v>11.366564</c:v>
                </c:pt>
                <c:pt idx="62500">
                  <c:v>11.362033</c:v>
                </c:pt>
                <c:pt idx="62501">
                  <c:v>11.369825000000001</c:v>
                </c:pt>
                <c:pt idx="62502">
                  <c:v>11.374309999999999</c:v>
                </c:pt>
                <c:pt idx="62503">
                  <c:v>11.374223000000001</c:v>
                </c:pt>
                <c:pt idx="62504">
                  <c:v>11.370239</c:v>
                </c:pt>
                <c:pt idx="62505">
                  <c:v>11.361212</c:v>
                </c:pt>
                <c:pt idx="62506">
                  <c:v>11.369058000000001</c:v>
                </c:pt>
                <c:pt idx="62507">
                  <c:v>11.378113000000001</c:v>
                </c:pt>
                <c:pt idx="62508">
                  <c:v>11.375413</c:v>
                </c:pt>
                <c:pt idx="62509">
                  <c:v>11.378416</c:v>
                </c:pt>
                <c:pt idx="62510">
                  <c:v>11.376879000000001</c:v>
                </c:pt>
                <c:pt idx="62511">
                  <c:v>11.364527000000001</c:v>
                </c:pt>
                <c:pt idx="62512">
                  <c:v>11.356028999999999</c:v>
                </c:pt>
                <c:pt idx="62513">
                  <c:v>11.36478</c:v>
                </c:pt>
                <c:pt idx="62514">
                  <c:v>11.373383</c:v>
                </c:pt>
                <c:pt idx="62515">
                  <c:v>11.368328999999999</c:v>
                </c:pt>
                <c:pt idx="62516">
                  <c:v>11.368335999999999</c:v>
                </c:pt>
                <c:pt idx="62517">
                  <c:v>11.369356</c:v>
                </c:pt>
                <c:pt idx="62518">
                  <c:v>11.370176000000001</c:v>
                </c:pt>
                <c:pt idx="62519">
                  <c:v>11.378403</c:v>
                </c:pt>
                <c:pt idx="62520">
                  <c:v>11.380094</c:v>
                </c:pt>
                <c:pt idx="62521">
                  <c:v>11.369656000000001</c:v>
                </c:pt>
                <c:pt idx="62522">
                  <c:v>11.368418</c:v>
                </c:pt>
                <c:pt idx="62523">
                  <c:v>11.376664999999999</c:v>
                </c:pt>
                <c:pt idx="62524">
                  <c:v>11.370257000000001</c:v>
                </c:pt>
                <c:pt idx="62525">
                  <c:v>11.366464000000001</c:v>
                </c:pt>
                <c:pt idx="62526">
                  <c:v>11.373696000000001</c:v>
                </c:pt>
                <c:pt idx="62527">
                  <c:v>11.372477</c:v>
                </c:pt>
                <c:pt idx="62528">
                  <c:v>11.379640999999999</c:v>
                </c:pt>
                <c:pt idx="62529">
                  <c:v>11.388501</c:v>
                </c:pt>
                <c:pt idx="62530">
                  <c:v>11.376636</c:v>
                </c:pt>
                <c:pt idx="62531">
                  <c:v>11.368337</c:v>
                </c:pt>
                <c:pt idx="62532">
                  <c:v>11.374877</c:v>
                </c:pt>
                <c:pt idx="62533">
                  <c:v>11.380093</c:v>
                </c:pt>
                <c:pt idx="62534">
                  <c:v>11.377101</c:v>
                </c:pt>
                <c:pt idx="62535">
                  <c:v>11.378375999999999</c:v>
                </c:pt>
                <c:pt idx="62536">
                  <c:v>11.381095</c:v>
                </c:pt>
                <c:pt idx="62537">
                  <c:v>11.378564000000001</c:v>
                </c:pt>
                <c:pt idx="62538">
                  <c:v>11.378235999999999</c:v>
                </c:pt>
                <c:pt idx="62539">
                  <c:v>11.375242</c:v>
                </c:pt>
                <c:pt idx="62540">
                  <c:v>11.376193000000001</c:v>
                </c:pt>
                <c:pt idx="62541">
                  <c:v>11.380675999999999</c:v>
                </c:pt>
                <c:pt idx="62542">
                  <c:v>11.372192999999999</c:v>
                </c:pt>
                <c:pt idx="62543">
                  <c:v>11.364034</c:v>
                </c:pt>
                <c:pt idx="62544">
                  <c:v>11.367796999999999</c:v>
                </c:pt>
                <c:pt idx="62545">
                  <c:v>11.379398999999999</c:v>
                </c:pt>
                <c:pt idx="62546">
                  <c:v>11.38326</c:v>
                </c:pt>
                <c:pt idx="62547">
                  <c:v>11.37767</c:v>
                </c:pt>
                <c:pt idx="62548">
                  <c:v>11.378256</c:v>
                </c:pt>
                <c:pt idx="62549">
                  <c:v>11.377931999999999</c:v>
                </c:pt>
                <c:pt idx="62550">
                  <c:v>11.373723</c:v>
                </c:pt>
                <c:pt idx="62551">
                  <c:v>11.373398</c:v>
                </c:pt>
                <c:pt idx="62552">
                  <c:v>11.374014000000001</c:v>
                </c:pt>
                <c:pt idx="62553">
                  <c:v>11.375928999999999</c:v>
                </c:pt>
                <c:pt idx="62554">
                  <c:v>11.377549999999999</c:v>
                </c:pt>
                <c:pt idx="62555">
                  <c:v>11.376585</c:v>
                </c:pt>
                <c:pt idx="62556">
                  <c:v>11.36899</c:v>
                </c:pt>
                <c:pt idx="62557">
                  <c:v>11.370479</c:v>
                </c:pt>
                <c:pt idx="62558">
                  <c:v>11.380042</c:v>
                </c:pt>
                <c:pt idx="62559">
                  <c:v>11.376827</c:v>
                </c:pt>
                <c:pt idx="62560">
                  <c:v>11.384891</c:v>
                </c:pt>
                <c:pt idx="62561">
                  <c:v>11.39533</c:v>
                </c:pt>
                <c:pt idx="62562">
                  <c:v>11.385624999999999</c:v>
                </c:pt>
                <c:pt idx="62563">
                  <c:v>11.38242</c:v>
                </c:pt>
                <c:pt idx="62564">
                  <c:v>11.392355</c:v>
                </c:pt>
                <c:pt idx="62565">
                  <c:v>11.385334</c:v>
                </c:pt>
                <c:pt idx="62566">
                  <c:v>11.370571999999999</c:v>
                </c:pt>
                <c:pt idx="62567">
                  <c:v>11.381629</c:v>
                </c:pt>
                <c:pt idx="62568">
                  <c:v>11.386665000000001</c:v>
                </c:pt>
                <c:pt idx="62569">
                  <c:v>11.380076000000001</c:v>
                </c:pt>
                <c:pt idx="62570">
                  <c:v>11.387416</c:v>
                </c:pt>
                <c:pt idx="62571">
                  <c:v>11.385763000000001</c:v>
                </c:pt>
                <c:pt idx="62572">
                  <c:v>11.375608</c:v>
                </c:pt>
                <c:pt idx="62573">
                  <c:v>11.378811000000001</c:v>
                </c:pt>
                <c:pt idx="62574">
                  <c:v>11.381925000000001</c:v>
                </c:pt>
                <c:pt idx="62575">
                  <c:v>11.377348</c:v>
                </c:pt>
                <c:pt idx="62576">
                  <c:v>11.380519</c:v>
                </c:pt>
                <c:pt idx="62577">
                  <c:v>11.386932</c:v>
                </c:pt>
                <c:pt idx="62578">
                  <c:v>11.379393</c:v>
                </c:pt>
                <c:pt idx="62579">
                  <c:v>11.381413999999999</c:v>
                </c:pt>
                <c:pt idx="62580">
                  <c:v>11.394662</c:v>
                </c:pt>
                <c:pt idx="62581">
                  <c:v>11.380905</c:v>
                </c:pt>
                <c:pt idx="62582">
                  <c:v>11.373754</c:v>
                </c:pt>
                <c:pt idx="62583">
                  <c:v>11.390133000000001</c:v>
                </c:pt>
                <c:pt idx="62584">
                  <c:v>11.384240999999999</c:v>
                </c:pt>
                <c:pt idx="62585">
                  <c:v>11.372574999999999</c:v>
                </c:pt>
                <c:pt idx="62586">
                  <c:v>11.386533</c:v>
                </c:pt>
                <c:pt idx="62587">
                  <c:v>11.392192</c:v>
                </c:pt>
                <c:pt idx="62588">
                  <c:v>11.376187</c:v>
                </c:pt>
                <c:pt idx="62589">
                  <c:v>11.384912999999999</c:v>
                </c:pt>
                <c:pt idx="62590">
                  <c:v>11.394143</c:v>
                </c:pt>
                <c:pt idx="62591">
                  <c:v>11.374693000000001</c:v>
                </c:pt>
                <c:pt idx="62592">
                  <c:v>11.374198</c:v>
                </c:pt>
                <c:pt idx="62593">
                  <c:v>11.384354</c:v>
                </c:pt>
                <c:pt idx="62594">
                  <c:v>11.375173999999999</c:v>
                </c:pt>
                <c:pt idx="62595">
                  <c:v>11.371869999999999</c:v>
                </c:pt>
                <c:pt idx="62596">
                  <c:v>11.384862999999999</c:v>
                </c:pt>
                <c:pt idx="62597">
                  <c:v>11.385522</c:v>
                </c:pt>
                <c:pt idx="62598">
                  <c:v>11.379555999999999</c:v>
                </c:pt>
                <c:pt idx="62599">
                  <c:v>11.390945</c:v>
                </c:pt>
                <c:pt idx="62600">
                  <c:v>11.393228000000001</c:v>
                </c:pt>
                <c:pt idx="62601">
                  <c:v>11.386347000000001</c:v>
                </c:pt>
                <c:pt idx="62602">
                  <c:v>11.39311</c:v>
                </c:pt>
                <c:pt idx="62603">
                  <c:v>11.396874</c:v>
                </c:pt>
                <c:pt idx="62604">
                  <c:v>11.392060000000001</c:v>
                </c:pt>
                <c:pt idx="62605">
                  <c:v>11.388453</c:v>
                </c:pt>
                <c:pt idx="62606">
                  <c:v>11.385368</c:v>
                </c:pt>
                <c:pt idx="62607">
                  <c:v>11.384748</c:v>
                </c:pt>
                <c:pt idx="62608">
                  <c:v>11.392452</c:v>
                </c:pt>
                <c:pt idx="62609">
                  <c:v>11.394406999999999</c:v>
                </c:pt>
                <c:pt idx="62610">
                  <c:v>11.382135</c:v>
                </c:pt>
                <c:pt idx="62611">
                  <c:v>11.38841</c:v>
                </c:pt>
                <c:pt idx="62612">
                  <c:v>11.402227</c:v>
                </c:pt>
                <c:pt idx="62613">
                  <c:v>11.386792</c:v>
                </c:pt>
                <c:pt idx="62614">
                  <c:v>11.383316000000001</c:v>
                </c:pt>
                <c:pt idx="62615">
                  <c:v>11.400073000000001</c:v>
                </c:pt>
                <c:pt idx="62616">
                  <c:v>11.397161000000001</c:v>
                </c:pt>
                <c:pt idx="62617">
                  <c:v>11.387579000000001</c:v>
                </c:pt>
                <c:pt idx="62618">
                  <c:v>11.392535000000001</c:v>
                </c:pt>
                <c:pt idx="62619">
                  <c:v>11.393387000000001</c:v>
                </c:pt>
                <c:pt idx="62620">
                  <c:v>11.383184999999999</c:v>
                </c:pt>
                <c:pt idx="62621">
                  <c:v>11.385116999999999</c:v>
                </c:pt>
                <c:pt idx="62622">
                  <c:v>11.387651</c:v>
                </c:pt>
                <c:pt idx="62623">
                  <c:v>11.382101</c:v>
                </c:pt>
                <c:pt idx="62624">
                  <c:v>11.387689</c:v>
                </c:pt>
                <c:pt idx="62625">
                  <c:v>11.39256</c:v>
                </c:pt>
                <c:pt idx="62626">
                  <c:v>11.383801</c:v>
                </c:pt>
                <c:pt idx="62627">
                  <c:v>11.384523</c:v>
                </c:pt>
                <c:pt idx="62628">
                  <c:v>11.398718000000001</c:v>
                </c:pt>
                <c:pt idx="62629">
                  <c:v>11.395172000000001</c:v>
                </c:pt>
                <c:pt idx="62630">
                  <c:v>11.382904999999999</c:v>
                </c:pt>
                <c:pt idx="62631">
                  <c:v>11.384206000000001</c:v>
                </c:pt>
                <c:pt idx="62632">
                  <c:v>11.382664999999999</c:v>
                </c:pt>
                <c:pt idx="62633">
                  <c:v>11.382331000000001</c:v>
                </c:pt>
                <c:pt idx="62634">
                  <c:v>11.391254999999999</c:v>
                </c:pt>
                <c:pt idx="62635">
                  <c:v>11.400407</c:v>
                </c:pt>
                <c:pt idx="62636">
                  <c:v>11.398137</c:v>
                </c:pt>
                <c:pt idx="62637">
                  <c:v>11.388513</c:v>
                </c:pt>
                <c:pt idx="62638">
                  <c:v>11.390876</c:v>
                </c:pt>
                <c:pt idx="62639">
                  <c:v>11.390199000000001</c:v>
                </c:pt>
                <c:pt idx="62640">
                  <c:v>11.391843</c:v>
                </c:pt>
                <c:pt idx="62641">
                  <c:v>11.404683</c:v>
                </c:pt>
                <c:pt idx="62642">
                  <c:v>11.393166000000001</c:v>
                </c:pt>
                <c:pt idx="62643">
                  <c:v>11.378914</c:v>
                </c:pt>
                <c:pt idx="62644">
                  <c:v>11.394326</c:v>
                </c:pt>
                <c:pt idx="62645">
                  <c:v>11.400426</c:v>
                </c:pt>
                <c:pt idx="62646">
                  <c:v>11.385964</c:v>
                </c:pt>
                <c:pt idx="62647">
                  <c:v>11.394036</c:v>
                </c:pt>
                <c:pt idx="62648">
                  <c:v>11.406046</c:v>
                </c:pt>
                <c:pt idx="62649">
                  <c:v>11.388491999999999</c:v>
                </c:pt>
                <c:pt idx="62650">
                  <c:v>11.388251</c:v>
                </c:pt>
                <c:pt idx="62651">
                  <c:v>11.402153</c:v>
                </c:pt>
                <c:pt idx="62652">
                  <c:v>11.388885999999999</c:v>
                </c:pt>
                <c:pt idx="62653">
                  <c:v>11.393768</c:v>
                </c:pt>
                <c:pt idx="62654">
                  <c:v>11.407966999999999</c:v>
                </c:pt>
                <c:pt idx="62655">
                  <c:v>11.391139000000001</c:v>
                </c:pt>
                <c:pt idx="62656">
                  <c:v>11.383919000000001</c:v>
                </c:pt>
                <c:pt idx="62657">
                  <c:v>11.397346000000001</c:v>
                </c:pt>
                <c:pt idx="62658">
                  <c:v>11.39729</c:v>
                </c:pt>
                <c:pt idx="62659">
                  <c:v>11.388131</c:v>
                </c:pt>
                <c:pt idx="62660">
                  <c:v>11.391878999999999</c:v>
                </c:pt>
                <c:pt idx="62661">
                  <c:v>11.393644999999999</c:v>
                </c:pt>
                <c:pt idx="62662">
                  <c:v>11.390495</c:v>
                </c:pt>
                <c:pt idx="62663">
                  <c:v>11.395289999999999</c:v>
                </c:pt>
                <c:pt idx="62664">
                  <c:v>11.396348</c:v>
                </c:pt>
                <c:pt idx="62665">
                  <c:v>11.394489999999999</c:v>
                </c:pt>
                <c:pt idx="62666">
                  <c:v>11.401745</c:v>
                </c:pt>
                <c:pt idx="62667">
                  <c:v>11.405376</c:v>
                </c:pt>
                <c:pt idx="62668">
                  <c:v>11.394959999999999</c:v>
                </c:pt>
                <c:pt idx="62669">
                  <c:v>11.393393</c:v>
                </c:pt>
                <c:pt idx="62670">
                  <c:v>11.405359000000001</c:v>
                </c:pt>
                <c:pt idx="62671">
                  <c:v>11.400054000000001</c:v>
                </c:pt>
                <c:pt idx="62672">
                  <c:v>11.391636999999999</c:v>
                </c:pt>
                <c:pt idx="62673">
                  <c:v>11.399601000000001</c:v>
                </c:pt>
                <c:pt idx="62674">
                  <c:v>11.401529999999999</c:v>
                </c:pt>
                <c:pt idx="62675">
                  <c:v>11.401482</c:v>
                </c:pt>
                <c:pt idx="62676">
                  <c:v>11.404842</c:v>
                </c:pt>
                <c:pt idx="62677">
                  <c:v>11.398021</c:v>
                </c:pt>
                <c:pt idx="62678">
                  <c:v>11.39166</c:v>
                </c:pt>
                <c:pt idx="62679">
                  <c:v>11.401913</c:v>
                </c:pt>
                <c:pt idx="62680">
                  <c:v>11.404569</c:v>
                </c:pt>
                <c:pt idx="62681">
                  <c:v>11.387814000000001</c:v>
                </c:pt>
                <c:pt idx="62682">
                  <c:v>11.387669000000001</c:v>
                </c:pt>
                <c:pt idx="62683">
                  <c:v>11.396896</c:v>
                </c:pt>
                <c:pt idx="62684">
                  <c:v>11.396713999999999</c:v>
                </c:pt>
                <c:pt idx="62685">
                  <c:v>11.407493000000001</c:v>
                </c:pt>
                <c:pt idx="62686">
                  <c:v>11.409894</c:v>
                </c:pt>
                <c:pt idx="62687">
                  <c:v>11.399632</c:v>
                </c:pt>
                <c:pt idx="62688">
                  <c:v>11.403903</c:v>
                </c:pt>
                <c:pt idx="62689">
                  <c:v>11.410660999999999</c:v>
                </c:pt>
                <c:pt idx="62690">
                  <c:v>11.405336999999999</c:v>
                </c:pt>
                <c:pt idx="62691">
                  <c:v>11.40382</c:v>
                </c:pt>
                <c:pt idx="62692">
                  <c:v>11.405044999999999</c:v>
                </c:pt>
                <c:pt idx="62693">
                  <c:v>11.400409</c:v>
                </c:pt>
                <c:pt idx="62694">
                  <c:v>11.406987000000001</c:v>
                </c:pt>
                <c:pt idx="62695">
                  <c:v>11.409013</c:v>
                </c:pt>
                <c:pt idx="62696">
                  <c:v>11.39725</c:v>
                </c:pt>
                <c:pt idx="62697">
                  <c:v>11.40002</c:v>
                </c:pt>
                <c:pt idx="62698">
                  <c:v>11.406044</c:v>
                </c:pt>
                <c:pt idx="62699">
                  <c:v>11.402125</c:v>
                </c:pt>
                <c:pt idx="62700">
                  <c:v>11.400660999999999</c:v>
                </c:pt>
                <c:pt idx="62701">
                  <c:v>11.411368</c:v>
                </c:pt>
                <c:pt idx="62702">
                  <c:v>11.417998000000001</c:v>
                </c:pt>
                <c:pt idx="62703">
                  <c:v>11.401154</c:v>
                </c:pt>
                <c:pt idx="62704">
                  <c:v>11.397563</c:v>
                </c:pt>
                <c:pt idx="62705">
                  <c:v>11.407791</c:v>
                </c:pt>
                <c:pt idx="62706">
                  <c:v>11.400475999999999</c:v>
                </c:pt>
                <c:pt idx="62707">
                  <c:v>11.401915000000001</c:v>
                </c:pt>
                <c:pt idx="62708">
                  <c:v>11.414429999999999</c:v>
                </c:pt>
                <c:pt idx="62709">
                  <c:v>11.410568</c:v>
                </c:pt>
                <c:pt idx="62710">
                  <c:v>11.399196999999999</c:v>
                </c:pt>
                <c:pt idx="62711">
                  <c:v>11.404171</c:v>
                </c:pt>
                <c:pt idx="62712">
                  <c:v>11.409902000000001</c:v>
                </c:pt>
                <c:pt idx="62713">
                  <c:v>11.402673</c:v>
                </c:pt>
                <c:pt idx="62714">
                  <c:v>11.40225</c:v>
                </c:pt>
                <c:pt idx="62715">
                  <c:v>11.407313</c:v>
                </c:pt>
                <c:pt idx="62716">
                  <c:v>11.402151999999999</c:v>
                </c:pt>
                <c:pt idx="62717">
                  <c:v>11.398839000000001</c:v>
                </c:pt>
                <c:pt idx="62718">
                  <c:v>11.404142999999999</c:v>
                </c:pt>
                <c:pt idx="62719">
                  <c:v>11.401266</c:v>
                </c:pt>
                <c:pt idx="62720">
                  <c:v>11.402706999999999</c:v>
                </c:pt>
                <c:pt idx="62721">
                  <c:v>11.412794999999999</c:v>
                </c:pt>
                <c:pt idx="62722">
                  <c:v>11.40157</c:v>
                </c:pt>
                <c:pt idx="62723">
                  <c:v>11.395097</c:v>
                </c:pt>
                <c:pt idx="62724">
                  <c:v>11.409610000000001</c:v>
                </c:pt>
                <c:pt idx="62725">
                  <c:v>11.403959</c:v>
                </c:pt>
                <c:pt idx="62726">
                  <c:v>11.395578</c:v>
                </c:pt>
                <c:pt idx="62727">
                  <c:v>11.407182000000001</c:v>
                </c:pt>
                <c:pt idx="62728">
                  <c:v>11.411343</c:v>
                </c:pt>
                <c:pt idx="62729">
                  <c:v>11.404116</c:v>
                </c:pt>
                <c:pt idx="62730">
                  <c:v>11.404137</c:v>
                </c:pt>
                <c:pt idx="62731">
                  <c:v>11.410047</c:v>
                </c:pt>
                <c:pt idx="62732">
                  <c:v>11.407780000000001</c:v>
                </c:pt>
                <c:pt idx="62733">
                  <c:v>11.407976</c:v>
                </c:pt>
                <c:pt idx="62734">
                  <c:v>11.411249</c:v>
                </c:pt>
                <c:pt idx="62735">
                  <c:v>11.407245</c:v>
                </c:pt>
                <c:pt idx="62736">
                  <c:v>11.408535000000001</c:v>
                </c:pt>
                <c:pt idx="62737">
                  <c:v>11.412079</c:v>
                </c:pt>
                <c:pt idx="62738">
                  <c:v>11.407282</c:v>
                </c:pt>
                <c:pt idx="62739">
                  <c:v>11.403471</c:v>
                </c:pt>
                <c:pt idx="62740">
                  <c:v>11.412628</c:v>
                </c:pt>
                <c:pt idx="62741">
                  <c:v>11.414196</c:v>
                </c:pt>
                <c:pt idx="62742">
                  <c:v>11.40058</c:v>
                </c:pt>
                <c:pt idx="62743">
                  <c:v>11.407031</c:v>
                </c:pt>
                <c:pt idx="62744">
                  <c:v>11.414731</c:v>
                </c:pt>
                <c:pt idx="62745">
                  <c:v>11.404449</c:v>
                </c:pt>
                <c:pt idx="62746">
                  <c:v>11.413294</c:v>
                </c:pt>
                <c:pt idx="62747">
                  <c:v>11.419824</c:v>
                </c:pt>
                <c:pt idx="62748">
                  <c:v>11.403898</c:v>
                </c:pt>
                <c:pt idx="62749">
                  <c:v>11.406758999999999</c:v>
                </c:pt>
                <c:pt idx="62750">
                  <c:v>11.422019000000001</c:v>
                </c:pt>
                <c:pt idx="62751">
                  <c:v>11.414580000000001</c:v>
                </c:pt>
                <c:pt idx="62752">
                  <c:v>11.409852000000001</c:v>
                </c:pt>
                <c:pt idx="62753">
                  <c:v>11.415886</c:v>
                </c:pt>
                <c:pt idx="62754">
                  <c:v>11.405241</c:v>
                </c:pt>
                <c:pt idx="62755">
                  <c:v>11.406902000000001</c:v>
                </c:pt>
                <c:pt idx="62756">
                  <c:v>11.418637</c:v>
                </c:pt>
                <c:pt idx="62757">
                  <c:v>11.408144999999999</c:v>
                </c:pt>
                <c:pt idx="62758">
                  <c:v>11.404159999999999</c:v>
                </c:pt>
                <c:pt idx="62759">
                  <c:v>11.416985</c:v>
                </c:pt>
                <c:pt idx="62760">
                  <c:v>11.417793</c:v>
                </c:pt>
                <c:pt idx="62761">
                  <c:v>11.406883000000001</c:v>
                </c:pt>
                <c:pt idx="62762">
                  <c:v>11.416793</c:v>
                </c:pt>
                <c:pt idx="62763">
                  <c:v>11.428957</c:v>
                </c:pt>
                <c:pt idx="62764">
                  <c:v>11.418326</c:v>
                </c:pt>
                <c:pt idx="62765">
                  <c:v>11.416421</c:v>
                </c:pt>
                <c:pt idx="62766">
                  <c:v>11.418143000000001</c:v>
                </c:pt>
                <c:pt idx="62767">
                  <c:v>11.409535999999999</c:v>
                </c:pt>
                <c:pt idx="62768">
                  <c:v>11.410333</c:v>
                </c:pt>
                <c:pt idx="62769">
                  <c:v>11.415746</c:v>
                </c:pt>
                <c:pt idx="62770">
                  <c:v>11.409852000000001</c:v>
                </c:pt>
                <c:pt idx="62771">
                  <c:v>11.402438999999999</c:v>
                </c:pt>
                <c:pt idx="62772">
                  <c:v>11.409022999999999</c:v>
                </c:pt>
                <c:pt idx="62773">
                  <c:v>11.413994000000001</c:v>
                </c:pt>
                <c:pt idx="62774">
                  <c:v>11.409300999999999</c:v>
                </c:pt>
                <c:pt idx="62775">
                  <c:v>11.416411999999999</c:v>
                </c:pt>
                <c:pt idx="62776">
                  <c:v>11.422248</c:v>
                </c:pt>
                <c:pt idx="62777">
                  <c:v>11.415407</c:v>
                </c:pt>
                <c:pt idx="62778">
                  <c:v>11.420916</c:v>
                </c:pt>
                <c:pt idx="62779">
                  <c:v>11.426253000000001</c:v>
                </c:pt>
                <c:pt idx="62780">
                  <c:v>11.412633</c:v>
                </c:pt>
                <c:pt idx="62781">
                  <c:v>11.412712000000001</c:v>
                </c:pt>
                <c:pt idx="62782">
                  <c:v>11.427343</c:v>
                </c:pt>
                <c:pt idx="62783">
                  <c:v>11.417227</c:v>
                </c:pt>
                <c:pt idx="62784">
                  <c:v>11.409545</c:v>
                </c:pt>
                <c:pt idx="62785">
                  <c:v>11.419560000000001</c:v>
                </c:pt>
                <c:pt idx="62786">
                  <c:v>11.417558</c:v>
                </c:pt>
                <c:pt idx="62787">
                  <c:v>11.414647</c:v>
                </c:pt>
                <c:pt idx="62788">
                  <c:v>11.417453</c:v>
                </c:pt>
                <c:pt idx="62789">
                  <c:v>11.415094</c:v>
                </c:pt>
                <c:pt idx="62790">
                  <c:v>11.411142999999999</c:v>
                </c:pt>
                <c:pt idx="62791">
                  <c:v>11.410406</c:v>
                </c:pt>
                <c:pt idx="62792">
                  <c:v>11.414726999999999</c:v>
                </c:pt>
                <c:pt idx="62793">
                  <c:v>11.416261</c:v>
                </c:pt>
                <c:pt idx="62794">
                  <c:v>11.420283</c:v>
                </c:pt>
                <c:pt idx="62795">
                  <c:v>11.424607</c:v>
                </c:pt>
                <c:pt idx="62796">
                  <c:v>11.423817</c:v>
                </c:pt>
                <c:pt idx="62797">
                  <c:v>11.430439</c:v>
                </c:pt>
                <c:pt idx="62798">
                  <c:v>11.426081</c:v>
                </c:pt>
                <c:pt idx="62799">
                  <c:v>11.416058</c:v>
                </c:pt>
                <c:pt idx="62800">
                  <c:v>11.426406999999999</c:v>
                </c:pt>
                <c:pt idx="62801">
                  <c:v>11.431425000000001</c:v>
                </c:pt>
                <c:pt idx="62802">
                  <c:v>11.415029000000001</c:v>
                </c:pt>
                <c:pt idx="62803">
                  <c:v>11.410821</c:v>
                </c:pt>
                <c:pt idx="62804">
                  <c:v>11.42534</c:v>
                </c:pt>
                <c:pt idx="62805">
                  <c:v>11.426767</c:v>
                </c:pt>
                <c:pt idx="62806">
                  <c:v>11.416766000000001</c:v>
                </c:pt>
                <c:pt idx="62807">
                  <c:v>11.415336</c:v>
                </c:pt>
                <c:pt idx="62808">
                  <c:v>11.419891</c:v>
                </c:pt>
                <c:pt idx="62809">
                  <c:v>11.424992</c:v>
                </c:pt>
                <c:pt idx="62810">
                  <c:v>11.423256</c:v>
                </c:pt>
                <c:pt idx="62811">
                  <c:v>11.418488</c:v>
                </c:pt>
                <c:pt idx="62812">
                  <c:v>11.419231</c:v>
                </c:pt>
                <c:pt idx="62813">
                  <c:v>11.421236</c:v>
                </c:pt>
                <c:pt idx="62814">
                  <c:v>11.420582</c:v>
                </c:pt>
                <c:pt idx="62815">
                  <c:v>11.414694000000001</c:v>
                </c:pt>
                <c:pt idx="62816">
                  <c:v>11.417420999999999</c:v>
                </c:pt>
                <c:pt idx="62817">
                  <c:v>11.421566</c:v>
                </c:pt>
                <c:pt idx="62818">
                  <c:v>11.414332999999999</c:v>
                </c:pt>
                <c:pt idx="62819">
                  <c:v>11.419689999999999</c:v>
                </c:pt>
                <c:pt idx="62820">
                  <c:v>11.430491</c:v>
                </c:pt>
                <c:pt idx="62821">
                  <c:v>11.425554999999999</c:v>
                </c:pt>
                <c:pt idx="62822">
                  <c:v>11.421389</c:v>
                </c:pt>
                <c:pt idx="62823">
                  <c:v>11.427758000000001</c:v>
                </c:pt>
                <c:pt idx="62824">
                  <c:v>11.426935</c:v>
                </c:pt>
                <c:pt idx="62825">
                  <c:v>11.423394999999999</c:v>
                </c:pt>
                <c:pt idx="62826">
                  <c:v>11.428330000000001</c:v>
                </c:pt>
                <c:pt idx="62827">
                  <c:v>11.4185</c:v>
                </c:pt>
                <c:pt idx="62828">
                  <c:v>11.408740999999999</c:v>
                </c:pt>
                <c:pt idx="62829">
                  <c:v>11.420940999999999</c:v>
                </c:pt>
                <c:pt idx="62830">
                  <c:v>11.422826000000001</c:v>
                </c:pt>
                <c:pt idx="62831">
                  <c:v>11.419587</c:v>
                </c:pt>
                <c:pt idx="62832">
                  <c:v>11.429728000000001</c:v>
                </c:pt>
                <c:pt idx="62833">
                  <c:v>11.432607000000001</c:v>
                </c:pt>
                <c:pt idx="62834">
                  <c:v>11.427158</c:v>
                </c:pt>
                <c:pt idx="62835">
                  <c:v>11.430277</c:v>
                </c:pt>
                <c:pt idx="62836">
                  <c:v>11.432233999999999</c:v>
                </c:pt>
                <c:pt idx="62837">
                  <c:v>11.423156000000001</c:v>
                </c:pt>
                <c:pt idx="62838">
                  <c:v>11.425875</c:v>
                </c:pt>
                <c:pt idx="62839">
                  <c:v>11.428445</c:v>
                </c:pt>
                <c:pt idx="62840">
                  <c:v>11.416380999999999</c:v>
                </c:pt>
                <c:pt idx="62841">
                  <c:v>11.41986</c:v>
                </c:pt>
                <c:pt idx="62842">
                  <c:v>11.432047000000001</c:v>
                </c:pt>
                <c:pt idx="62843">
                  <c:v>11.428635999999999</c:v>
                </c:pt>
                <c:pt idx="62844">
                  <c:v>11.429243</c:v>
                </c:pt>
                <c:pt idx="62845">
                  <c:v>11.441452</c:v>
                </c:pt>
                <c:pt idx="62846">
                  <c:v>11.431744</c:v>
                </c:pt>
                <c:pt idx="62847">
                  <c:v>11.415222</c:v>
                </c:pt>
                <c:pt idx="62848">
                  <c:v>11.428072</c:v>
                </c:pt>
                <c:pt idx="62849">
                  <c:v>11.436755</c:v>
                </c:pt>
                <c:pt idx="62850">
                  <c:v>11.423192999999999</c:v>
                </c:pt>
                <c:pt idx="62851">
                  <c:v>11.420721</c:v>
                </c:pt>
                <c:pt idx="62852">
                  <c:v>11.430369000000001</c:v>
                </c:pt>
                <c:pt idx="62853">
                  <c:v>11.425732</c:v>
                </c:pt>
                <c:pt idx="62854">
                  <c:v>11.417712999999999</c:v>
                </c:pt>
                <c:pt idx="62855">
                  <c:v>11.426603999999999</c:v>
                </c:pt>
                <c:pt idx="62856">
                  <c:v>11.428383</c:v>
                </c:pt>
                <c:pt idx="62857">
                  <c:v>11.420857</c:v>
                </c:pt>
                <c:pt idx="62858">
                  <c:v>11.43079</c:v>
                </c:pt>
                <c:pt idx="62859">
                  <c:v>11.438822999999999</c:v>
                </c:pt>
                <c:pt idx="62860">
                  <c:v>11.434188000000001</c:v>
                </c:pt>
                <c:pt idx="62861">
                  <c:v>11.434837999999999</c:v>
                </c:pt>
                <c:pt idx="62862">
                  <c:v>11.430880999999999</c:v>
                </c:pt>
                <c:pt idx="62863">
                  <c:v>11.423990999999999</c:v>
                </c:pt>
                <c:pt idx="62864">
                  <c:v>11.433274000000001</c:v>
                </c:pt>
                <c:pt idx="62865">
                  <c:v>11.437357</c:v>
                </c:pt>
                <c:pt idx="62866">
                  <c:v>11.420849</c:v>
                </c:pt>
                <c:pt idx="62867">
                  <c:v>11.422279</c:v>
                </c:pt>
                <c:pt idx="62868">
                  <c:v>11.437258999999999</c:v>
                </c:pt>
                <c:pt idx="62869">
                  <c:v>11.433389999999999</c:v>
                </c:pt>
                <c:pt idx="62870">
                  <c:v>11.427049</c:v>
                </c:pt>
                <c:pt idx="62871">
                  <c:v>11.424348</c:v>
                </c:pt>
                <c:pt idx="62872">
                  <c:v>11.426123</c:v>
                </c:pt>
                <c:pt idx="62873">
                  <c:v>11.435485</c:v>
                </c:pt>
                <c:pt idx="62874">
                  <c:v>11.4367</c:v>
                </c:pt>
                <c:pt idx="62875">
                  <c:v>11.430263999999999</c:v>
                </c:pt>
                <c:pt idx="62876">
                  <c:v>11.424253999999999</c:v>
                </c:pt>
                <c:pt idx="62877">
                  <c:v>11.431441</c:v>
                </c:pt>
                <c:pt idx="62878">
                  <c:v>11.436828999999999</c:v>
                </c:pt>
                <c:pt idx="62879">
                  <c:v>11.427462</c:v>
                </c:pt>
                <c:pt idx="62880">
                  <c:v>11.430391999999999</c:v>
                </c:pt>
                <c:pt idx="62881">
                  <c:v>11.434888000000001</c:v>
                </c:pt>
                <c:pt idx="62882">
                  <c:v>11.429855999999999</c:v>
                </c:pt>
                <c:pt idx="62883">
                  <c:v>11.435611</c:v>
                </c:pt>
                <c:pt idx="62884">
                  <c:v>11.438986999999999</c:v>
                </c:pt>
                <c:pt idx="62885">
                  <c:v>11.424619</c:v>
                </c:pt>
                <c:pt idx="62886">
                  <c:v>11.426800999999999</c:v>
                </c:pt>
                <c:pt idx="62887">
                  <c:v>11.446292</c:v>
                </c:pt>
                <c:pt idx="62888">
                  <c:v>11.439779</c:v>
                </c:pt>
                <c:pt idx="62889">
                  <c:v>11.426863000000001</c:v>
                </c:pt>
                <c:pt idx="62890">
                  <c:v>11.435363000000001</c:v>
                </c:pt>
                <c:pt idx="62891">
                  <c:v>11.438117999999999</c:v>
                </c:pt>
                <c:pt idx="62892">
                  <c:v>11.435883</c:v>
                </c:pt>
                <c:pt idx="62893">
                  <c:v>11.437784000000001</c:v>
                </c:pt>
                <c:pt idx="62894">
                  <c:v>11.432563</c:v>
                </c:pt>
                <c:pt idx="62895">
                  <c:v>11.430628</c:v>
                </c:pt>
                <c:pt idx="62896">
                  <c:v>11.436067</c:v>
                </c:pt>
                <c:pt idx="62897">
                  <c:v>11.435743</c:v>
                </c:pt>
                <c:pt idx="62898">
                  <c:v>11.434478</c:v>
                </c:pt>
                <c:pt idx="62899">
                  <c:v>11.439831</c:v>
                </c:pt>
                <c:pt idx="62900">
                  <c:v>11.435654</c:v>
                </c:pt>
                <c:pt idx="62901">
                  <c:v>11.431072</c:v>
                </c:pt>
                <c:pt idx="62902">
                  <c:v>11.441575</c:v>
                </c:pt>
                <c:pt idx="62903">
                  <c:v>11.439886</c:v>
                </c:pt>
                <c:pt idx="62904">
                  <c:v>11.431089</c:v>
                </c:pt>
                <c:pt idx="62905">
                  <c:v>11.435378</c:v>
                </c:pt>
                <c:pt idx="62906">
                  <c:v>11.436064999999999</c:v>
                </c:pt>
                <c:pt idx="62907">
                  <c:v>11.430294</c:v>
                </c:pt>
                <c:pt idx="62908">
                  <c:v>11.433592000000001</c:v>
                </c:pt>
                <c:pt idx="62909">
                  <c:v>11.445563</c:v>
                </c:pt>
                <c:pt idx="62910">
                  <c:v>11.442091</c:v>
                </c:pt>
                <c:pt idx="62911">
                  <c:v>11.43214</c:v>
                </c:pt>
                <c:pt idx="62912">
                  <c:v>11.440147</c:v>
                </c:pt>
                <c:pt idx="62913">
                  <c:v>11.446999</c:v>
                </c:pt>
                <c:pt idx="62914">
                  <c:v>11.442995</c:v>
                </c:pt>
                <c:pt idx="62915">
                  <c:v>11.440619</c:v>
                </c:pt>
                <c:pt idx="62916">
                  <c:v>11.443417</c:v>
                </c:pt>
                <c:pt idx="62917">
                  <c:v>11.437791000000001</c:v>
                </c:pt>
                <c:pt idx="62918">
                  <c:v>11.434172999999999</c:v>
                </c:pt>
                <c:pt idx="62919">
                  <c:v>11.443308999999999</c:v>
                </c:pt>
                <c:pt idx="62920">
                  <c:v>11.440149</c:v>
                </c:pt>
                <c:pt idx="62921">
                  <c:v>11.435445</c:v>
                </c:pt>
                <c:pt idx="62922">
                  <c:v>11.444843000000001</c:v>
                </c:pt>
                <c:pt idx="62923">
                  <c:v>11.445831999999999</c:v>
                </c:pt>
                <c:pt idx="62924">
                  <c:v>11.438693000000001</c:v>
                </c:pt>
                <c:pt idx="62925">
                  <c:v>11.445033</c:v>
                </c:pt>
                <c:pt idx="62926">
                  <c:v>11.447787999999999</c:v>
                </c:pt>
                <c:pt idx="62927">
                  <c:v>11.433527</c:v>
                </c:pt>
                <c:pt idx="62928">
                  <c:v>11.437962000000001</c:v>
                </c:pt>
                <c:pt idx="62929">
                  <c:v>11.449278</c:v>
                </c:pt>
                <c:pt idx="62930">
                  <c:v>11.438115</c:v>
                </c:pt>
                <c:pt idx="62931">
                  <c:v>11.439691</c:v>
                </c:pt>
                <c:pt idx="62932">
                  <c:v>11.444865999999999</c:v>
                </c:pt>
                <c:pt idx="62933">
                  <c:v>11.433975</c:v>
                </c:pt>
                <c:pt idx="62934">
                  <c:v>11.436095</c:v>
                </c:pt>
                <c:pt idx="62935">
                  <c:v>11.446623000000001</c:v>
                </c:pt>
                <c:pt idx="62936">
                  <c:v>11.43974</c:v>
                </c:pt>
                <c:pt idx="62937">
                  <c:v>11.429499</c:v>
                </c:pt>
                <c:pt idx="62938">
                  <c:v>11.434279</c:v>
                </c:pt>
                <c:pt idx="62939">
                  <c:v>11.442672999999999</c:v>
                </c:pt>
                <c:pt idx="62940">
                  <c:v>11.448755999999999</c:v>
                </c:pt>
                <c:pt idx="62941">
                  <c:v>11.454606999999999</c:v>
                </c:pt>
                <c:pt idx="62942">
                  <c:v>11.448356</c:v>
                </c:pt>
                <c:pt idx="62943">
                  <c:v>11.444082</c:v>
                </c:pt>
                <c:pt idx="62944">
                  <c:v>11.448827</c:v>
                </c:pt>
                <c:pt idx="62945">
                  <c:v>11.451964</c:v>
                </c:pt>
                <c:pt idx="62946">
                  <c:v>11.44941</c:v>
                </c:pt>
                <c:pt idx="62947">
                  <c:v>11.442347</c:v>
                </c:pt>
                <c:pt idx="62948">
                  <c:v>11.443989999999999</c:v>
                </c:pt>
                <c:pt idx="62949">
                  <c:v>11.441466999999999</c:v>
                </c:pt>
                <c:pt idx="62950">
                  <c:v>11.436562</c:v>
                </c:pt>
                <c:pt idx="62951">
                  <c:v>11.44576</c:v>
                </c:pt>
                <c:pt idx="62952">
                  <c:v>11.444934999999999</c:v>
                </c:pt>
                <c:pt idx="62953">
                  <c:v>11.440982999999999</c:v>
                </c:pt>
                <c:pt idx="62954">
                  <c:v>11.448458</c:v>
                </c:pt>
                <c:pt idx="62955">
                  <c:v>11.444489000000001</c:v>
                </c:pt>
                <c:pt idx="62956">
                  <c:v>11.439640000000001</c:v>
                </c:pt>
                <c:pt idx="62957">
                  <c:v>11.446308999999999</c:v>
                </c:pt>
                <c:pt idx="62958">
                  <c:v>11.444124</c:v>
                </c:pt>
                <c:pt idx="62959">
                  <c:v>11.436877000000001</c:v>
                </c:pt>
                <c:pt idx="62960">
                  <c:v>11.445871</c:v>
                </c:pt>
                <c:pt idx="62961">
                  <c:v>11.448833</c:v>
                </c:pt>
                <c:pt idx="62962">
                  <c:v>11.439819</c:v>
                </c:pt>
                <c:pt idx="62963">
                  <c:v>11.446958</c:v>
                </c:pt>
                <c:pt idx="62964">
                  <c:v>11.449429</c:v>
                </c:pt>
                <c:pt idx="62965">
                  <c:v>11.441007000000001</c:v>
                </c:pt>
                <c:pt idx="62966">
                  <c:v>11.450165999999999</c:v>
                </c:pt>
                <c:pt idx="62967">
                  <c:v>11.462083</c:v>
                </c:pt>
                <c:pt idx="62968">
                  <c:v>11.452716000000001</c:v>
                </c:pt>
                <c:pt idx="62969">
                  <c:v>11.444305</c:v>
                </c:pt>
                <c:pt idx="62970">
                  <c:v>11.447291999999999</c:v>
                </c:pt>
                <c:pt idx="62971">
                  <c:v>11.443878</c:v>
                </c:pt>
                <c:pt idx="62972">
                  <c:v>11.444538</c:v>
                </c:pt>
                <c:pt idx="62973">
                  <c:v>11.450372</c:v>
                </c:pt>
                <c:pt idx="62974">
                  <c:v>11.441992000000001</c:v>
                </c:pt>
                <c:pt idx="62975">
                  <c:v>11.4383</c:v>
                </c:pt>
                <c:pt idx="62976">
                  <c:v>11.450509</c:v>
                </c:pt>
                <c:pt idx="62977">
                  <c:v>11.453471</c:v>
                </c:pt>
                <c:pt idx="62978">
                  <c:v>11.443348</c:v>
                </c:pt>
                <c:pt idx="62979">
                  <c:v>11.445214</c:v>
                </c:pt>
                <c:pt idx="62980">
                  <c:v>11.451403000000001</c:v>
                </c:pt>
                <c:pt idx="62981">
                  <c:v>11.441344000000001</c:v>
                </c:pt>
                <c:pt idx="62982">
                  <c:v>11.442603</c:v>
                </c:pt>
                <c:pt idx="62983">
                  <c:v>11.456132999999999</c:v>
                </c:pt>
                <c:pt idx="62984">
                  <c:v>11.454323</c:v>
                </c:pt>
                <c:pt idx="62985">
                  <c:v>11.454351000000001</c:v>
                </c:pt>
                <c:pt idx="62986">
                  <c:v>11.459732000000001</c:v>
                </c:pt>
                <c:pt idx="62987">
                  <c:v>11.454093</c:v>
                </c:pt>
                <c:pt idx="62988">
                  <c:v>11.448821000000001</c:v>
                </c:pt>
                <c:pt idx="62989">
                  <c:v>11.454934</c:v>
                </c:pt>
                <c:pt idx="62990">
                  <c:v>11.458360000000001</c:v>
                </c:pt>
                <c:pt idx="62991">
                  <c:v>11.455116</c:v>
                </c:pt>
                <c:pt idx="62992">
                  <c:v>11.455143</c:v>
                </c:pt>
                <c:pt idx="62993">
                  <c:v>11.446471000000001</c:v>
                </c:pt>
                <c:pt idx="62994">
                  <c:v>11.445622</c:v>
                </c:pt>
                <c:pt idx="62995">
                  <c:v>11.461001</c:v>
                </c:pt>
                <c:pt idx="62996">
                  <c:v>11.458119</c:v>
                </c:pt>
                <c:pt idx="62997">
                  <c:v>11.445232000000001</c:v>
                </c:pt>
                <c:pt idx="62998">
                  <c:v>11.446129000000001</c:v>
                </c:pt>
                <c:pt idx="62999">
                  <c:v>11.452184000000001</c:v>
                </c:pt>
                <c:pt idx="63000">
                  <c:v>11.453944</c:v>
                </c:pt>
                <c:pt idx="63001">
                  <c:v>11.459059999999999</c:v>
                </c:pt>
                <c:pt idx="63002">
                  <c:v>11.459006</c:v>
                </c:pt>
                <c:pt idx="63003">
                  <c:v>11.445084</c:v>
                </c:pt>
                <c:pt idx="63004">
                  <c:v>11.449401999999999</c:v>
                </c:pt>
                <c:pt idx="63005">
                  <c:v>11.459875</c:v>
                </c:pt>
                <c:pt idx="63006">
                  <c:v>11.448270000000001</c:v>
                </c:pt>
                <c:pt idx="63007">
                  <c:v>11.449704000000001</c:v>
                </c:pt>
                <c:pt idx="63008">
                  <c:v>11.457834</c:v>
                </c:pt>
                <c:pt idx="63009">
                  <c:v>11.446821999999999</c:v>
                </c:pt>
                <c:pt idx="63010">
                  <c:v>11.444611</c:v>
                </c:pt>
                <c:pt idx="63011">
                  <c:v>11.457393</c:v>
                </c:pt>
                <c:pt idx="63012">
                  <c:v>11.455985</c:v>
                </c:pt>
                <c:pt idx="63013">
                  <c:v>11.448117</c:v>
                </c:pt>
                <c:pt idx="63014">
                  <c:v>11.456414000000001</c:v>
                </c:pt>
                <c:pt idx="63015">
                  <c:v>11.456193000000001</c:v>
                </c:pt>
                <c:pt idx="63016">
                  <c:v>11.446387</c:v>
                </c:pt>
                <c:pt idx="63017">
                  <c:v>11.450091</c:v>
                </c:pt>
                <c:pt idx="63018">
                  <c:v>11.454427000000001</c:v>
                </c:pt>
                <c:pt idx="63019">
                  <c:v>11.458041</c:v>
                </c:pt>
                <c:pt idx="63020">
                  <c:v>11.4671</c:v>
                </c:pt>
                <c:pt idx="63021">
                  <c:v>11.466576</c:v>
                </c:pt>
                <c:pt idx="63022">
                  <c:v>11.453507999999999</c:v>
                </c:pt>
                <c:pt idx="63023">
                  <c:v>11.455969</c:v>
                </c:pt>
                <c:pt idx="63024">
                  <c:v>11.464592</c:v>
                </c:pt>
                <c:pt idx="63025">
                  <c:v>11.451852000000001</c:v>
                </c:pt>
                <c:pt idx="63026">
                  <c:v>11.452949</c:v>
                </c:pt>
                <c:pt idx="63027">
                  <c:v>11.463347000000001</c:v>
                </c:pt>
                <c:pt idx="63028">
                  <c:v>11.455226</c:v>
                </c:pt>
                <c:pt idx="63029">
                  <c:v>11.462097</c:v>
                </c:pt>
                <c:pt idx="63030">
                  <c:v>11.478472</c:v>
                </c:pt>
                <c:pt idx="63031">
                  <c:v>11.468135999999999</c:v>
                </c:pt>
                <c:pt idx="63032">
                  <c:v>11.454979</c:v>
                </c:pt>
                <c:pt idx="63033">
                  <c:v>11.460304000000001</c:v>
                </c:pt>
                <c:pt idx="63034">
                  <c:v>11.460233000000001</c:v>
                </c:pt>
                <c:pt idx="63035">
                  <c:v>11.452551</c:v>
                </c:pt>
                <c:pt idx="63036">
                  <c:v>11.460172999999999</c:v>
                </c:pt>
                <c:pt idx="63037">
                  <c:v>11.459936000000001</c:v>
                </c:pt>
                <c:pt idx="63038">
                  <c:v>11.450246999999999</c:v>
                </c:pt>
                <c:pt idx="63039">
                  <c:v>11.460482000000001</c:v>
                </c:pt>
                <c:pt idx="63040">
                  <c:v>11.461746</c:v>
                </c:pt>
                <c:pt idx="63041">
                  <c:v>11.451523999999999</c:v>
                </c:pt>
                <c:pt idx="63042">
                  <c:v>11.460050000000001</c:v>
                </c:pt>
                <c:pt idx="63043">
                  <c:v>11.467891</c:v>
                </c:pt>
                <c:pt idx="63044">
                  <c:v>11.455258000000001</c:v>
                </c:pt>
                <c:pt idx="63045">
                  <c:v>11.455716000000001</c:v>
                </c:pt>
                <c:pt idx="63046">
                  <c:v>11.466315</c:v>
                </c:pt>
                <c:pt idx="63047">
                  <c:v>11.458123000000001</c:v>
                </c:pt>
                <c:pt idx="63048">
                  <c:v>11.452515999999999</c:v>
                </c:pt>
                <c:pt idx="63049">
                  <c:v>11.455462000000001</c:v>
                </c:pt>
                <c:pt idx="63050">
                  <c:v>11.457008</c:v>
                </c:pt>
                <c:pt idx="63051">
                  <c:v>11.461289000000001</c:v>
                </c:pt>
                <c:pt idx="63052">
                  <c:v>11.464100999999999</c:v>
                </c:pt>
                <c:pt idx="63053">
                  <c:v>11.464819</c:v>
                </c:pt>
                <c:pt idx="63054">
                  <c:v>11.459845</c:v>
                </c:pt>
                <c:pt idx="63055">
                  <c:v>11.455494</c:v>
                </c:pt>
                <c:pt idx="63056">
                  <c:v>11.45852</c:v>
                </c:pt>
                <c:pt idx="63057">
                  <c:v>11.459557999999999</c:v>
                </c:pt>
                <c:pt idx="63058">
                  <c:v>11.459382</c:v>
                </c:pt>
                <c:pt idx="63059">
                  <c:v>11.454603000000001</c:v>
                </c:pt>
                <c:pt idx="63060">
                  <c:v>11.454288</c:v>
                </c:pt>
                <c:pt idx="63061">
                  <c:v>11.472146</c:v>
                </c:pt>
                <c:pt idx="63062">
                  <c:v>11.481068</c:v>
                </c:pt>
                <c:pt idx="63063">
                  <c:v>11.460547</c:v>
                </c:pt>
                <c:pt idx="63064">
                  <c:v>11.45452</c:v>
                </c:pt>
                <c:pt idx="63065">
                  <c:v>11.476978000000001</c:v>
                </c:pt>
                <c:pt idx="63066">
                  <c:v>11.466676</c:v>
                </c:pt>
                <c:pt idx="63067">
                  <c:v>11.447293</c:v>
                </c:pt>
                <c:pt idx="63068">
                  <c:v>11.463908999999999</c:v>
                </c:pt>
                <c:pt idx="63069">
                  <c:v>11.467369</c:v>
                </c:pt>
                <c:pt idx="63070">
                  <c:v>11.459317</c:v>
                </c:pt>
                <c:pt idx="63071">
                  <c:v>11.471</c:v>
                </c:pt>
                <c:pt idx="63072">
                  <c:v>11.473623999999999</c:v>
                </c:pt>
                <c:pt idx="63073">
                  <c:v>11.461460000000001</c:v>
                </c:pt>
                <c:pt idx="63074">
                  <c:v>11.466804</c:v>
                </c:pt>
                <c:pt idx="63075">
                  <c:v>11.476516999999999</c:v>
                </c:pt>
                <c:pt idx="63076">
                  <c:v>11.468795999999999</c:v>
                </c:pt>
                <c:pt idx="63077">
                  <c:v>11.470793</c:v>
                </c:pt>
                <c:pt idx="63078">
                  <c:v>11.473288999999999</c:v>
                </c:pt>
                <c:pt idx="63079">
                  <c:v>11.456530000000001</c:v>
                </c:pt>
                <c:pt idx="63080">
                  <c:v>11.457141999999999</c:v>
                </c:pt>
                <c:pt idx="63081">
                  <c:v>11.466646000000001</c:v>
                </c:pt>
                <c:pt idx="63082">
                  <c:v>11.458802</c:v>
                </c:pt>
                <c:pt idx="63083">
                  <c:v>11.455003</c:v>
                </c:pt>
                <c:pt idx="63084">
                  <c:v>11.461891</c:v>
                </c:pt>
                <c:pt idx="63085">
                  <c:v>11.467245</c:v>
                </c:pt>
                <c:pt idx="63086">
                  <c:v>11.468278</c:v>
                </c:pt>
                <c:pt idx="63087">
                  <c:v>11.473495</c:v>
                </c:pt>
                <c:pt idx="63088">
                  <c:v>11.480095</c:v>
                </c:pt>
                <c:pt idx="63089">
                  <c:v>11.475387</c:v>
                </c:pt>
                <c:pt idx="63090">
                  <c:v>11.474781</c:v>
                </c:pt>
                <c:pt idx="63091">
                  <c:v>11.477658</c:v>
                </c:pt>
                <c:pt idx="63092">
                  <c:v>11.470743000000001</c:v>
                </c:pt>
                <c:pt idx="63093">
                  <c:v>11.465453999999999</c:v>
                </c:pt>
                <c:pt idx="63094">
                  <c:v>11.467767</c:v>
                </c:pt>
                <c:pt idx="63095">
                  <c:v>11.466034000000001</c:v>
                </c:pt>
                <c:pt idx="63096">
                  <c:v>11.462040999999999</c:v>
                </c:pt>
                <c:pt idx="63097">
                  <c:v>11.470166000000001</c:v>
                </c:pt>
                <c:pt idx="63098">
                  <c:v>11.46515</c:v>
                </c:pt>
                <c:pt idx="63099">
                  <c:v>11.456322</c:v>
                </c:pt>
                <c:pt idx="63100">
                  <c:v>11.468818000000001</c:v>
                </c:pt>
                <c:pt idx="63101">
                  <c:v>11.468882000000001</c:v>
                </c:pt>
                <c:pt idx="63102">
                  <c:v>11.461482999999999</c:v>
                </c:pt>
                <c:pt idx="63103">
                  <c:v>11.471123</c:v>
                </c:pt>
                <c:pt idx="63104">
                  <c:v>11.472073999999999</c:v>
                </c:pt>
                <c:pt idx="63105">
                  <c:v>11.462332</c:v>
                </c:pt>
                <c:pt idx="63106">
                  <c:v>11.465161999999999</c:v>
                </c:pt>
                <c:pt idx="63107">
                  <c:v>11.466707</c:v>
                </c:pt>
                <c:pt idx="63108">
                  <c:v>11.464584</c:v>
                </c:pt>
                <c:pt idx="63109">
                  <c:v>11.480244000000001</c:v>
                </c:pt>
                <c:pt idx="63110">
                  <c:v>11.480276</c:v>
                </c:pt>
                <c:pt idx="63111">
                  <c:v>11.467465000000001</c:v>
                </c:pt>
                <c:pt idx="63112">
                  <c:v>11.481014</c:v>
                </c:pt>
                <c:pt idx="63113">
                  <c:v>11.487536</c:v>
                </c:pt>
                <c:pt idx="63114">
                  <c:v>11.474485</c:v>
                </c:pt>
                <c:pt idx="63115">
                  <c:v>11.472253</c:v>
                </c:pt>
                <c:pt idx="63116">
                  <c:v>11.47888</c:v>
                </c:pt>
                <c:pt idx="63117">
                  <c:v>11.473887</c:v>
                </c:pt>
                <c:pt idx="63118">
                  <c:v>11.468044000000001</c:v>
                </c:pt>
                <c:pt idx="63119">
                  <c:v>11.478672</c:v>
                </c:pt>
                <c:pt idx="63120">
                  <c:v>11.473796999999999</c:v>
                </c:pt>
                <c:pt idx="63121">
                  <c:v>11.464026</c:v>
                </c:pt>
                <c:pt idx="63122">
                  <c:v>11.478826</c:v>
                </c:pt>
                <c:pt idx="63123">
                  <c:v>11.476038000000001</c:v>
                </c:pt>
                <c:pt idx="63124">
                  <c:v>11.460016</c:v>
                </c:pt>
                <c:pt idx="63125">
                  <c:v>11.470551</c:v>
                </c:pt>
                <c:pt idx="63126">
                  <c:v>11.482832999999999</c:v>
                </c:pt>
                <c:pt idx="63127">
                  <c:v>11.476136</c:v>
                </c:pt>
                <c:pt idx="63128">
                  <c:v>11.475308</c:v>
                </c:pt>
                <c:pt idx="63129">
                  <c:v>11.475409000000001</c:v>
                </c:pt>
                <c:pt idx="63130">
                  <c:v>11.462769</c:v>
                </c:pt>
                <c:pt idx="63131">
                  <c:v>11.469085</c:v>
                </c:pt>
                <c:pt idx="63132">
                  <c:v>11.478513</c:v>
                </c:pt>
                <c:pt idx="63133">
                  <c:v>11.471811000000001</c:v>
                </c:pt>
                <c:pt idx="63134">
                  <c:v>11.473773</c:v>
                </c:pt>
                <c:pt idx="63135">
                  <c:v>11.476758</c:v>
                </c:pt>
                <c:pt idx="63136">
                  <c:v>11.472818999999999</c:v>
                </c:pt>
                <c:pt idx="63137">
                  <c:v>11.471755999999999</c:v>
                </c:pt>
                <c:pt idx="63138">
                  <c:v>11.477653999999999</c:v>
                </c:pt>
                <c:pt idx="63139">
                  <c:v>11.477859</c:v>
                </c:pt>
                <c:pt idx="63140">
                  <c:v>11.474361</c:v>
                </c:pt>
                <c:pt idx="63141">
                  <c:v>11.481574999999999</c:v>
                </c:pt>
                <c:pt idx="63142">
                  <c:v>11.476245</c:v>
                </c:pt>
                <c:pt idx="63143">
                  <c:v>11.462896000000001</c:v>
                </c:pt>
                <c:pt idx="63144">
                  <c:v>11.466246999999999</c:v>
                </c:pt>
                <c:pt idx="63145">
                  <c:v>11.473682</c:v>
                </c:pt>
                <c:pt idx="63146">
                  <c:v>11.474043</c:v>
                </c:pt>
                <c:pt idx="63147">
                  <c:v>11.472477</c:v>
                </c:pt>
                <c:pt idx="63148">
                  <c:v>11.479364</c:v>
                </c:pt>
                <c:pt idx="63149">
                  <c:v>11.481343000000001</c:v>
                </c:pt>
                <c:pt idx="63150">
                  <c:v>11.476794</c:v>
                </c:pt>
                <c:pt idx="63151">
                  <c:v>11.485666</c:v>
                </c:pt>
                <c:pt idx="63152">
                  <c:v>11.486072</c:v>
                </c:pt>
                <c:pt idx="63153">
                  <c:v>11.477570999999999</c:v>
                </c:pt>
                <c:pt idx="63154">
                  <c:v>11.478394</c:v>
                </c:pt>
                <c:pt idx="63155">
                  <c:v>11.475949</c:v>
                </c:pt>
                <c:pt idx="63156">
                  <c:v>11.470496000000001</c:v>
                </c:pt>
                <c:pt idx="63157">
                  <c:v>11.478350000000001</c:v>
                </c:pt>
                <c:pt idx="63158">
                  <c:v>11.488744000000001</c:v>
                </c:pt>
                <c:pt idx="63159">
                  <c:v>11.479842</c:v>
                </c:pt>
                <c:pt idx="63160">
                  <c:v>11.478645999999999</c:v>
                </c:pt>
                <c:pt idx="63161">
                  <c:v>11.491655</c:v>
                </c:pt>
                <c:pt idx="63162">
                  <c:v>11.48733</c:v>
                </c:pt>
                <c:pt idx="63163">
                  <c:v>11.479647999999999</c:v>
                </c:pt>
                <c:pt idx="63164">
                  <c:v>11.477038</c:v>
                </c:pt>
                <c:pt idx="63165">
                  <c:v>11.474645000000001</c:v>
                </c:pt>
                <c:pt idx="63166">
                  <c:v>11.474187000000001</c:v>
                </c:pt>
                <c:pt idx="63167">
                  <c:v>11.477667</c:v>
                </c:pt>
                <c:pt idx="63168">
                  <c:v>11.482206</c:v>
                </c:pt>
                <c:pt idx="63169">
                  <c:v>11.474455000000001</c:v>
                </c:pt>
                <c:pt idx="63170">
                  <c:v>11.475828999999999</c:v>
                </c:pt>
                <c:pt idx="63171">
                  <c:v>11.486819000000001</c:v>
                </c:pt>
                <c:pt idx="63172">
                  <c:v>11.480145</c:v>
                </c:pt>
                <c:pt idx="63173">
                  <c:v>11.481116999999999</c:v>
                </c:pt>
                <c:pt idx="63174">
                  <c:v>11.490612</c:v>
                </c:pt>
                <c:pt idx="63175">
                  <c:v>11.48066</c:v>
                </c:pt>
                <c:pt idx="63176">
                  <c:v>11.478885</c:v>
                </c:pt>
                <c:pt idx="63177">
                  <c:v>11.492775</c:v>
                </c:pt>
                <c:pt idx="63178">
                  <c:v>11.483102000000001</c:v>
                </c:pt>
                <c:pt idx="63179">
                  <c:v>11.468609000000001</c:v>
                </c:pt>
                <c:pt idx="63180">
                  <c:v>11.480345</c:v>
                </c:pt>
                <c:pt idx="63181">
                  <c:v>11.487492</c:v>
                </c:pt>
                <c:pt idx="63182">
                  <c:v>11.483495</c:v>
                </c:pt>
                <c:pt idx="63183">
                  <c:v>11.485875999999999</c:v>
                </c:pt>
                <c:pt idx="63184">
                  <c:v>11.483643000000001</c:v>
                </c:pt>
                <c:pt idx="63185">
                  <c:v>11.479316000000001</c:v>
                </c:pt>
                <c:pt idx="63186">
                  <c:v>11.480759000000001</c:v>
                </c:pt>
                <c:pt idx="63187">
                  <c:v>11.484594</c:v>
                </c:pt>
                <c:pt idx="63188">
                  <c:v>11.483241</c:v>
                </c:pt>
                <c:pt idx="63189">
                  <c:v>11.484197999999999</c:v>
                </c:pt>
                <c:pt idx="63190">
                  <c:v>11.489205</c:v>
                </c:pt>
                <c:pt idx="63191">
                  <c:v>11.476623</c:v>
                </c:pt>
                <c:pt idx="63192">
                  <c:v>11.475194</c:v>
                </c:pt>
                <c:pt idx="63193">
                  <c:v>11.488125999999999</c:v>
                </c:pt>
                <c:pt idx="63194">
                  <c:v>11.480013</c:v>
                </c:pt>
                <c:pt idx="63195">
                  <c:v>11.48122</c:v>
                </c:pt>
                <c:pt idx="63196">
                  <c:v>11.496320000000001</c:v>
                </c:pt>
                <c:pt idx="63197">
                  <c:v>11.49329</c:v>
                </c:pt>
                <c:pt idx="63198">
                  <c:v>11.485961</c:v>
                </c:pt>
                <c:pt idx="63199">
                  <c:v>11.495431999999999</c:v>
                </c:pt>
                <c:pt idx="63200">
                  <c:v>11.496929</c:v>
                </c:pt>
                <c:pt idx="63201">
                  <c:v>11.487069999999999</c:v>
                </c:pt>
                <c:pt idx="63202">
                  <c:v>11.492067</c:v>
                </c:pt>
                <c:pt idx="63203">
                  <c:v>11.492898</c:v>
                </c:pt>
                <c:pt idx="63204">
                  <c:v>11.483566</c:v>
                </c:pt>
                <c:pt idx="63205">
                  <c:v>11.482642</c:v>
                </c:pt>
                <c:pt idx="63206">
                  <c:v>11.483254000000001</c:v>
                </c:pt>
                <c:pt idx="63207">
                  <c:v>11.484349999999999</c:v>
                </c:pt>
                <c:pt idx="63208">
                  <c:v>11.483542</c:v>
                </c:pt>
                <c:pt idx="63209">
                  <c:v>11.485761999999999</c:v>
                </c:pt>
                <c:pt idx="63210">
                  <c:v>11.488753000000001</c:v>
                </c:pt>
                <c:pt idx="63211">
                  <c:v>11.485256</c:v>
                </c:pt>
                <c:pt idx="63212">
                  <c:v>11.491282</c:v>
                </c:pt>
                <c:pt idx="63213">
                  <c:v>11.492856</c:v>
                </c:pt>
                <c:pt idx="63214">
                  <c:v>11.484266999999999</c:v>
                </c:pt>
                <c:pt idx="63215">
                  <c:v>11.487431000000001</c:v>
                </c:pt>
                <c:pt idx="63216">
                  <c:v>11.492531</c:v>
                </c:pt>
                <c:pt idx="63217">
                  <c:v>11.483712000000001</c:v>
                </c:pt>
                <c:pt idx="63218">
                  <c:v>11.485402000000001</c:v>
                </c:pt>
                <c:pt idx="63219">
                  <c:v>11.495274</c:v>
                </c:pt>
                <c:pt idx="63220">
                  <c:v>11.479620000000001</c:v>
                </c:pt>
                <c:pt idx="63221">
                  <c:v>11.473494000000001</c:v>
                </c:pt>
                <c:pt idx="63222">
                  <c:v>11.495604999999999</c:v>
                </c:pt>
                <c:pt idx="63223">
                  <c:v>11.493482</c:v>
                </c:pt>
                <c:pt idx="63224">
                  <c:v>11.482799999999999</c:v>
                </c:pt>
                <c:pt idx="63225">
                  <c:v>11.495628</c:v>
                </c:pt>
                <c:pt idx="63226">
                  <c:v>11.50034</c:v>
                </c:pt>
                <c:pt idx="63227">
                  <c:v>11.488378000000001</c:v>
                </c:pt>
                <c:pt idx="63228">
                  <c:v>11.486611999999999</c:v>
                </c:pt>
                <c:pt idx="63229">
                  <c:v>11.494452000000001</c:v>
                </c:pt>
                <c:pt idx="63230">
                  <c:v>11.490701</c:v>
                </c:pt>
                <c:pt idx="63231">
                  <c:v>11.49019</c:v>
                </c:pt>
                <c:pt idx="63232">
                  <c:v>11.493057</c:v>
                </c:pt>
                <c:pt idx="63233">
                  <c:v>11.487005999999999</c:v>
                </c:pt>
                <c:pt idx="63234">
                  <c:v>11.491023</c:v>
                </c:pt>
                <c:pt idx="63235">
                  <c:v>11.494481</c:v>
                </c:pt>
                <c:pt idx="63236">
                  <c:v>11.486565000000001</c:v>
                </c:pt>
                <c:pt idx="63237">
                  <c:v>11.484076999999999</c:v>
                </c:pt>
                <c:pt idx="63238">
                  <c:v>11.492775</c:v>
                </c:pt>
                <c:pt idx="63239">
                  <c:v>11.495281</c:v>
                </c:pt>
                <c:pt idx="63240">
                  <c:v>11.487674999999999</c:v>
                </c:pt>
                <c:pt idx="63241">
                  <c:v>11.491816</c:v>
                </c:pt>
                <c:pt idx="63242">
                  <c:v>11.492264</c:v>
                </c:pt>
                <c:pt idx="63243">
                  <c:v>11.489694999999999</c:v>
                </c:pt>
                <c:pt idx="63244">
                  <c:v>11.500830000000001</c:v>
                </c:pt>
                <c:pt idx="63245">
                  <c:v>11.504357000000001</c:v>
                </c:pt>
                <c:pt idx="63246">
                  <c:v>11.496264</c:v>
                </c:pt>
                <c:pt idx="63247">
                  <c:v>11.495404000000001</c:v>
                </c:pt>
                <c:pt idx="63248">
                  <c:v>11.503413</c:v>
                </c:pt>
                <c:pt idx="63249">
                  <c:v>11.500256</c:v>
                </c:pt>
                <c:pt idx="63250">
                  <c:v>11.491137</c:v>
                </c:pt>
                <c:pt idx="63251">
                  <c:v>11.498554</c:v>
                </c:pt>
                <c:pt idx="63252">
                  <c:v>11.499150999999999</c:v>
                </c:pt>
                <c:pt idx="63253">
                  <c:v>11.487916</c:v>
                </c:pt>
                <c:pt idx="63254">
                  <c:v>11.490498000000001</c:v>
                </c:pt>
                <c:pt idx="63255">
                  <c:v>11.490678000000001</c:v>
                </c:pt>
                <c:pt idx="63256">
                  <c:v>11.487041</c:v>
                </c:pt>
                <c:pt idx="63257">
                  <c:v>11.498182999999999</c:v>
                </c:pt>
                <c:pt idx="63258">
                  <c:v>11.504351</c:v>
                </c:pt>
                <c:pt idx="63259">
                  <c:v>11.491502000000001</c:v>
                </c:pt>
                <c:pt idx="63260">
                  <c:v>11.494393000000001</c:v>
                </c:pt>
                <c:pt idx="63261">
                  <c:v>11.510729</c:v>
                </c:pt>
                <c:pt idx="63262">
                  <c:v>11.504144999999999</c:v>
                </c:pt>
                <c:pt idx="63263">
                  <c:v>11.49668</c:v>
                </c:pt>
                <c:pt idx="63264">
                  <c:v>11.504004</c:v>
                </c:pt>
                <c:pt idx="63265">
                  <c:v>11.500956</c:v>
                </c:pt>
                <c:pt idx="63266">
                  <c:v>11.492464999999999</c:v>
                </c:pt>
                <c:pt idx="63267">
                  <c:v>11.494051000000001</c:v>
                </c:pt>
                <c:pt idx="63268">
                  <c:v>11.496005</c:v>
                </c:pt>
                <c:pt idx="63269">
                  <c:v>11.491362000000001</c:v>
                </c:pt>
                <c:pt idx="63270">
                  <c:v>11.493026</c:v>
                </c:pt>
                <c:pt idx="63271">
                  <c:v>11.493209</c:v>
                </c:pt>
                <c:pt idx="63272">
                  <c:v>11.488346999999999</c:v>
                </c:pt>
                <c:pt idx="63273">
                  <c:v>11.497863000000001</c:v>
                </c:pt>
                <c:pt idx="63274">
                  <c:v>11.49865</c:v>
                </c:pt>
                <c:pt idx="63275">
                  <c:v>11.491899</c:v>
                </c:pt>
                <c:pt idx="63276">
                  <c:v>11.504772000000001</c:v>
                </c:pt>
                <c:pt idx="63277">
                  <c:v>11.50953</c:v>
                </c:pt>
                <c:pt idx="63278">
                  <c:v>11.494505999999999</c:v>
                </c:pt>
                <c:pt idx="63279">
                  <c:v>11.495029000000001</c:v>
                </c:pt>
                <c:pt idx="63280">
                  <c:v>11.505827999999999</c:v>
                </c:pt>
                <c:pt idx="63281">
                  <c:v>11.49654</c:v>
                </c:pt>
                <c:pt idx="63282">
                  <c:v>11.490683000000001</c:v>
                </c:pt>
                <c:pt idx="63283">
                  <c:v>11.500102</c:v>
                </c:pt>
                <c:pt idx="63284">
                  <c:v>11.499008999999999</c:v>
                </c:pt>
                <c:pt idx="63285">
                  <c:v>11.49446</c:v>
                </c:pt>
                <c:pt idx="63286">
                  <c:v>11.497545000000001</c:v>
                </c:pt>
                <c:pt idx="63287">
                  <c:v>11.503026</c:v>
                </c:pt>
                <c:pt idx="63288">
                  <c:v>11.510948000000001</c:v>
                </c:pt>
                <c:pt idx="63289">
                  <c:v>11.510964</c:v>
                </c:pt>
                <c:pt idx="63290">
                  <c:v>11.499791</c:v>
                </c:pt>
                <c:pt idx="63291">
                  <c:v>11.494414000000001</c:v>
                </c:pt>
                <c:pt idx="63292">
                  <c:v>11.502425000000001</c:v>
                </c:pt>
                <c:pt idx="63293">
                  <c:v>11.499798</c:v>
                </c:pt>
                <c:pt idx="63294">
                  <c:v>11.489388</c:v>
                </c:pt>
                <c:pt idx="63295">
                  <c:v>11.502109000000001</c:v>
                </c:pt>
                <c:pt idx="63296">
                  <c:v>11.513382</c:v>
                </c:pt>
                <c:pt idx="63297">
                  <c:v>11.504588999999999</c:v>
                </c:pt>
                <c:pt idx="63298">
                  <c:v>11.501132999999999</c:v>
                </c:pt>
                <c:pt idx="63299">
                  <c:v>11.507401</c:v>
                </c:pt>
                <c:pt idx="63300">
                  <c:v>11.508343999999999</c:v>
                </c:pt>
                <c:pt idx="63301">
                  <c:v>11.504377</c:v>
                </c:pt>
                <c:pt idx="63302">
                  <c:v>11.51042</c:v>
                </c:pt>
                <c:pt idx="63303">
                  <c:v>11.508315</c:v>
                </c:pt>
                <c:pt idx="63304">
                  <c:v>11.504186000000001</c:v>
                </c:pt>
                <c:pt idx="63305">
                  <c:v>11.507580000000001</c:v>
                </c:pt>
                <c:pt idx="63306">
                  <c:v>11.493766000000001</c:v>
                </c:pt>
                <c:pt idx="63307">
                  <c:v>11.491669999999999</c:v>
                </c:pt>
                <c:pt idx="63308">
                  <c:v>11.510171</c:v>
                </c:pt>
                <c:pt idx="63309">
                  <c:v>11.513723000000001</c:v>
                </c:pt>
                <c:pt idx="63310">
                  <c:v>11.506059</c:v>
                </c:pt>
                <c:pt idx="63311">
                  <c:v>11.504621999999999</c:v>
                </c:pt>
                <c:pt idx="63312">
                  <c:v>11.501733</c:v>
                </c:pt>
                <c:pt idx="63313">
                  <c:v>11.496390999999999</c:v>
                </c:pt>
                <c:pt idx="63314">
                  <c:v>11.506686</c:v>
                </c:pt>
                <c:pt idx="63315">
                  <c:v>11.50489</c:v>
                </c:pt>
                <c:pt idx="63316">
                  <c:v>11.489011</c:v>
                </c:pt>
                <c:pt idx="63317">
                  <c:v>11.497441999999999</c:v>
                </c:pt>
                <c:pt idx="63318">
                  <c:v>11.507351</c:v>
                </c:pt>
                <c:pt idx="63319">
                  <c:v>11.504224000000001</c:v>
                </c:pt>
                <c:pt idx="63320">
                  <c:v>11.509231</c:v>
                </c:pt>
                <c:pt idx="63321">
                  <c:v>11.513389999999999</c:v>
                </c:pt>
                <c:pt idx="63322">
                  <c:v>11.507611000000001</c:v>
                </c:pt>
                <c:pt idx="63323">
                  <c:v>11.505833000000001</c:v>
                </c:pt>
                <c:pt idx="63324">
                  <c:v>11.513916999999999</c:v>
                </c:pt>
                <c:pt idx="63325">
                  <c:v>11.507641</c:v>
                </c:pt>
                <c:pt idx="63326">
                  <c:v>11.499782</c:v>
                </c:pt>
                <c:pt idx="63327">
                  <c:v>11.510813000000001</c:v>
                </c:pt>
                <c:pt idx="63328">
                  <c:v>11.510021</c:v>
                </c:pt>
                <c:pt idx="63329">
                  <c:v>11.502670999999999</c:v>
                </c:pt>
                <c:pt idx="63330">
                  <c:v>11.507889</c:v>
                </c:pt>
                <c:pt idx="63331">
                  <c:v>11.508513000000001</c:v>
                </c:pt>
                <c:pt idx="63332">
                  <c:v>11.50276</c:v>
                </c:pt>
                <c:pt idx="63333">
                  <c:v>11.512081</c:v>
                </c:pt>
                <c:pt idx="63334">
                  <c:v>11.516742000000001</c:v>
                </c:pt>
                <c:pt idx="63335">
                  <c:v>11.500297</c:v>
                </c:pt>
                <c:pt idx="63336">
                  <c:v>11.500731</c:v>
                </c:pt>
                <c:pt idx="63337">
                  <c:v>11.508815999999999</c:v>
                </c:pt>
                <c:pt idx="63338">
                  <c:v>11.503413999999999</c:v>
                </c:pt>
                <c:pt idx="63339">
                  <c:v>11.507958</c:v>
                </c:pt>
                <c:pt idx="63340">
                  <c:v>11.512511999999999</c:v>
                </c:pt>
                <c:pt idx="63341">
                  <c:v>11.509104000000001</c:v>
                </c:pt>
                <c:pt idx="63342">
                  <c:v>11.507122000000001</c:v>
                </c:pt>
                <c:pt idx="63343">
                  <c:v>11.512297999999999</c:v>
                </c:pt>
                <c:pt idx="63344">
                  <c:v>11.514927</c:v>
                </c:pt>
                <c:pt idx="63345">
                  <c:v>11.507001000000001</c:v>
                </c:pt>
                <c:pt idx="63346">
                  <c:v>11.510524999999999</c:v>
                </c:pt>
                <c:pt idx="63347">
                  <c:v>11.514720000000001</c:v>
                </c:pt>
                <c:pt idx="63348">
                  <c:v>11.506933</c:v>
                </c:pt>
                <c:pt idx="63349">
                  <c:v>11.510963</c:v>
                </c:pt>
                <c:pt idx="63350">
                  <c:v>11.515459</c:v>
                </c:pt>
                <c:pt idx="63351">
                  <c:v>11.508927999999999</c:v>
                </c:pt>
                <c:pt idx="63352">
                  <c:v>11.512473999999999</c:v>
                </c:pt>
                <c:pt idx="63353">
                  <c:v>11.519845</c:v>
                </c:pt>
                <c:pt idx="63354">
                  <c:v>11.506608999999999</c:v>
                </c:pt>
                <c:pt idx="63355">
                  <c:v>11.502563</c:v>
                </c:pt>
                <c:pt idx="63356">
                  <c:v>11.518437</c:v>
                </c:pt>
                <c:pt idx="63357">
                  <c:v>11.513328</c:v>
                </c:pt>
                <c:pt idx="63358">
                  <c:v>11.505202000000001</c:v>
                </c:pt>
                <c:pt idx="63359">
                  <c:v>11.517984</c:v>
                </c:pt>
                <c:pt idx="63360">
                  <c:v>11.520702999999999</c:v>
                </c:pt>
                <c:pt idx="63361">
                  <c:v>11.510776999999999</c:v>
                </c:pt>
                <c:pt idx="63362">
                  <c:v>11.518132</c:v>
                </c:pt>
                <c:pt idx="63363">
                  <c:v>11.525582</c:v>
                </c:pt>
                <c:pt idx="63364">
                  <c:v>11.506783</c:v>
                </c:pt>
                <c:pt idx="63365">
                  <c:v>11.503356999999999</c:v>
                </c:pt>
                <c:pt idx="63366">
                  <c:v>11.517277999999999</c:v>
                </c:pt>
                <c:pt idx="63367">
                  <c:v>11.509232000000001</c:v>
                </c:pt>
                <c:pt idx="63368">
                  <c:v>11.509251000000001</c:v>
                </c:pt>
                <c:pt idx="63369">
                  <c:v>11.518793000000001</c:v>
                </c:pt>
                <c:pt idx="63370">
                  <c:v>11.511132999999999</c:v>
                </c:pt>
                <c:pt idx="63371">
                  <c:v>11.515427000000001</c:v>
                </c:pt>
                <c:pt idx="63372">
                  <c:v>11.529608</c:v>
                </c:pt>
                <c:pt idx="63373">
                  <c:v>11.516633000000001</c:v>
                </c:pt>
                <c:pt idx="63374">
                  <c:v>11.498934999999999</c:v>
                </c:pt>
                <c:pt idx="63375">
                  <c:v>11.514163999999999</c:v>
                </c:pt>
                <c:pt idx="63376">
                  <c:v>11.520193000000001</c:v>
                </c:pt>
                <c:pt idx="63377">
                  <c:v>11.501841000000001</c:v>
                </c:pt>
                <c:pt idx="63378">
                  <c:v>11.510904999999999</c:v>
                </c:pt>
                <c:pt idx="63379">
                  <c:v>11.521140000000001</c:v>
                </c:pt>
                <c:pt idx="63380">
                  <c:v>11.509054000000001</c:v>
                </c:pt>
                <c:pt idx="63381">
                  <c:v>11.513311</c:v>
                </c:pt>
                <c:pt idx="63382">
                  <c:v>11.524535999999999</c:v>
                </c:pt>
                <c:pt idx="63383">
                  <c:v>11.518279</c:v>
                </c:pt>
                <c:pt idx="63384">
                  <c:v>11.515177</c:v>
                </c:pt>
                <c:pt idx="63385">
                  <c:v>11.523296999999999</c:v>
                </c:pt>
                <c:pt idx="63386">
                  <c:v>11.516484</c:v>
                </c:pt>
                <c:pt idx="63387">
                  <c:v>11.510121</c:v>
                </c:pt>
                <c:pt idx="63388">
                  <c:v>11.520845</c:v>
                </c:pt>
                <c:pt idx="63389">
                  <c:v>11.517289</c:v>
                </c:pt>
                <c:pt idx="63390">
                  <c:v>11.513173999999999</c:v>
                </c:pt>
                <c:pt idx="63391">
                  <c:v>11.526209</c:v>
                </c:pt>
                <c:pt idx="63392">
                  <c:v>11.523369000000001</c:v>
                </c:pt>
                <c:pt idx="63393">
                  <c:v>11.508668999999999</c:v>
                </c:pt>
                <c:pt idx="63394">
                  <c:v>11.514511000000001</c:v>
                </c:pt>
                <c:pt idx="63395">
                  <c:v>11.523312000000001</c:v>
                </c:pt>
                <c:pt idx="63396">
                  <c:v>11.515753</c:v>
                </c:pt>
                <c:pt idx="63397">
                  <c:v>11.518354</c:v>
                </c:pt>
                <c:pt idx="63398">
                  <c:v>11.525448000000001</c:v>
                </c:pt>
                <c:pt idx="63399">
                  <c:v>11.515739</c:v>
                </c:pt>
                <c:pt idx="63400">
                  <c:v>11.513106000000001</c:v>
                </c:pt>
                <c:pt idx="63401">
                  <c:v>11.520613000000001</c:v>
                </c:pt>
                <c:pt idx="63402">
                  <c:v>11.520732000000001</c:v>
                </c:pt>
                <c:pt idx="63403">
                  <c:v>11.516921999999999</c:v>
                </c:pt>
                <c:pt idx="63404">
                  <c:v>11.518758</c:v>
                </c:pt>
                <c:pt idx="63405">
                  <c:v>11.518537999999999</c:v>
                </c:pt>
                <c:pt idx="63406">
                  <c:v>11.514806999999999</c:v>
                </c:pt>
                <c:pt idx="63407">
                  <c:v>11.52765</c:v>
                </c:pt>
                <c:pt idx="63408">
                  <c:v>11.532405000000001</c:v>
                </c:pt>
                <c:pt idx="63409">
                  <c:v>11.515095000000001</c:v>
                </c:pt>
                <c:pt idx="63410">
                  <c:v>11.521609</c:v>
                </c:pt>
                <c:pt idx="63411">
                  <c:v>11.533053000000001</c:v>
                </c:pt>
                <c:pt idx="63412">
                  <c:v>11.518779</c:v>
                </c:pt>
                <c:pt idx="63413">
                  <c:v>11.516938</c:v>
                </c:pt>
                <c:pt idx="63414">
                  <c:v>11.533064</c:v>
                </c:pt>
                <c:pt idx="63415">
                  <c:v>11.525817999999999</c:v>
                </c:pt>
                <c:pt idx="63416">
                  <c:v>11.513954</c:v>
                </c:pt>
                <c:pt idx="63417">
                  <c:v>11.529309</c:v>
                </c:pt>
                <c:pt idx="63418">
                  <c:v>11.529631999999999</c:v>
                </c:pt>
                <c:pt idx="63419">
                  <c:v>11.519494</c:v>
                </c:pt>
                <c:pt idx="63420">
                  <c:v>11.529418</c:v>
                </c:pt>
                <c:pt idx="63421">
                  <c:v>11.529698</c:v>
                </c:pt>
                <c:pt idx="63422">
                  <c:v>11.518731000000001</c:v>
                </c:pt>
                <c:pt idx="63423">
                  <c:v>11.524182</c:v>
                </c:pt>
                <c:pt idx="63424">
                  <c:v>11.531606</c:v>
                </c:pt>
                <c:pt idx="63425">
                  <c:v>11.514735999999999</c:v>
                </c:pt>
                <c:pt idx="63426">
                  <c:v>11.516878</c:v>
                </c:pt>
                <c:pt idx="63427">
                  <c:v>11.534008999999999</c:v>
                </c:pt>
                <c:pt idx="63428">
                  <c:v>11.518969999999999</c:v>
                </c:pt>
                <c:pt idx="63429">
                  <c:v>11.520349</c:v>
                </c:pt>
                <c:pt idx="63430">
                  <c:v>11.538988</c:v>
                </c:pt>
                <c:pt idx="63431">
                  <c:v>11.530497</c:v>
                </c:pt>
                <c:pt idx="63432">
                  <c:v>11.519743</c:v>
                </c:pt>
                <c:pt idx="63433">
                  <c:v>11.524811</c:v>
                </c:pt>
                <c:pt idx="63434">
                  <c:v>11.527108</c:v>
                </c:pt>
                <c:pt idx="63435">
                  <c:v>11.519107</c:v>
                </c:pt>
                <c:pt idx="63436">
                  <c:v>11.525172</c:v>
                </c:pt>
                <c:pt idx="63437">
                  <c:v>11.528817999999999</c:v>
                </c:pt>
                <c:pt idx="63438">
                  <c:v>11.514703000000001</c:v>
                </c:pt>
                <c:pt idx="63439">
                  <c:v>11.525013</c:v>
                </c:pt>
                <c:pt idx="63440">
                  <c:v>11.537724000000001</c:v>
                </c:pt>
                <c:pt idx="63441">
                  <c:v>11.528884</c:v>
                </c:pt>
                <c:pt idx="63442">
                  <c:v>11.525185</c:v>
                </c:pt>
                <c:pt idx="63443">
                  <c:v>11.524160999999999</c:v>
                </c:pt>
                <c:pt idx="63444">
                  <c:v>11.52317</c:v>
                </c:pt>
                <c:pt idx="63445">
                  <c:v>11.530981000000001</c:v>
                </c:pt>
                <c:pt idx="63446">
                  <c:v>11.530189999999999</c:v>
                </c:pt>
                <c:pt idx="63447">
                  <c:v>11.514231000000001</c:v>
                </c:pt>
                <c:pt idx="63448">
                  <c:v>11.515014000000001</c:v>
                </c:pt>
                <c:pt idx="63449">
                  <c:v>11.531704</c:v>
                </c:pt>
                <c:pt idx="63450">
                  <c:v>11.528009000000001</c:v>
                </c:pt>
                <c:pt idx="63451">
                  <c:v>11.517976000000001</c:v>
                </c:pt>
                <c:pt idx="63452">
                  <c:v>11.525031999999999</c:v>
                </c:pt>
                <c:pt idx="63453">
                  <c:v>11.532012999999999</c:v>
                </c:pt>
                <c:pt idx="63454">
                  <c:v>11.532728000000001</c:v>
                </c:pt>
                <c:pt idx="63455">
                  <c:v>11.534148</c:v>
                </c:pt>
                <c:pt idx="63456">
                  <c:v>11.531667000000001</c:v>
                </c:pt>
                <c:pt idx="63457">
                  <c:v>11.521858999999999</c:v>
                </c:pt>
                <c:pt idx="63458">
                  <c:v>11.527298999999999</c:v>
                </c:pt>
                <c:pt idx="63459">
                  <c:v>11.53257</c:v>
                </c:pt>
                <c:pt idx="63460">
                  <c:v>11.522878</c:v>
                </c:pt>
                <c:pt idx="63461">
                  <c:v>11.527716</c:v>
                </c:pt>
                <c:pt idx="63462">
                  <c:v>11.532731999999999</c:v>
                </c:pt>
                <c:pt idx="63463">
                  <c:v>11.525859000000001</c:v>
                </c:pt>
                <c:pt idx="63464">
                  <c:v>11.529386000000001</c:v>
                </c:pt>
                <c:pt idx="63465">
                  <c:v>11.53195</c:v>
                </c:pt>
                <c:pt idx="63466">
                  <c:v>11.524243999999999</c:v>
                </c:pt>
                <c:pt idx="63467">
                  <c:v>11.526576</c:v>
                </c:pt>
                <c:pt idx="63468">
                  <c:v>11.542033</c:v>
                </c:pt>
                <c:pt idx="63469">
                  <c:v>11.536325</c:v>
                </c:pt>
                <c:pt idx="63470">
                  <c:v>11.522437</c:v>
                </c:pt>
                <c:pt idx="63471">
                  <c:v>11.526531</c:v>
                </c:pt>
                <c:pt idx="63472">
                  <c:v>11.526873999999999</c:v>
                </c:pt>
                <c:pt idx="63473">
                  <c:v>11.529507000000001</c:v>
                </c:pt>
                <c:pt idx="63474">
                  <c:v>11.537637999999999</c:v>
                </c:pt>
                <c:pt idx="63475">
                  <c:v>11.533922</c:v>
                </c:pt>
                <c:pt idx="63476">
                  <c:v>11.529719999999999</c:v>
                </c:pt>
                <c:pt idx="63477">
                  <c:v>11.539009</c:v>
                </c:pt>
                <c:pt idx="63478">
                  <c:v>11.539363</c:v>
                </c:pt>
                <c:pt idx="63479">
                  <c:v>11.528162999999999</c:v>
                </c:pt>
                <c:pt idx="63480">
                  <c:v>11.533924000000001</c:v>
                </c:pt>
                <c:pt idx="63481">
                  <c:v>11.536892</c:v>
                </c:pt>
                <c:pt idx="63482">
                  <c:v>11.521769000000001</c:v>
                </c:pt>
                <c:pt idx="63483">
                  <c:v>11.523268</c:v>
                </c:pt>
                <c:pt idx="63484">
                  <c:v>11.534876000000001</c:v>
                </c:pt>
                <c:pt idx="63485">
                  <c:v>11.530963</c:v>
                </c:pt>
                <c:pt idx="63486">
                  <c:v>11.527164000000001</c:v>
                </c:pt>
                <c:pt idx="63487">
                  <c:v>11.535291000000001</c:v>
                </c:pt>
                <c:pt idx="63488">
                  <c:v>11.536301999999999</c:v>
                </c:pt>
                <c:pt idx="63489">
                  <c:v>11.529121</c:v>
                </c:pt>
                <c:pt idx="63490">
                  <c:v>11.538135</c:v>
                </c:pt>
                <c:pt idx="63491">
                  <c:v>11.542859999999999</c:v>
                </c:pt>
                <c:pt idx="63492">
                  <c:v>11.534962999999999</c:v>
                </c:pt>
                <c:pt idx="63493">
                  <c:v>11.539913</c:v>
                </c:pt>
                <c:pt idx="63494">
                  <c:v>11.545090999999999</c:v>
                </c:pt>
                <c:pt idx="63495">
                  <c:v>11.538055999999999</c:v>
                </c:pt>
                <c:pt idx="63496">
                  <c:v>11.535276</c:v>
                </c:pt>
                <c:pt idx="63497">
                  <c:v>11.537091999999999</c:v>
                </c:pt>
                <c:pt idx="63498">
                  <c:v>11.535221</c:v>
                </c:pt>
                <c:pt idx="63499">
                  <c:v>11.538394</c:v>
                </c:pt>
                <c:pt idx="63500">
                  <c:v>11.54121</c:v>
                </c:pt>
                <c:pt idx="63501">
                  <c:v>11.538477</c:v>
                </c:pt>
                <c:pt idx="63502">
                  <c:v>11.544729</c:v>
                </c:pt>
                <c:pt idx="63503">
                  <c:v>11.542501</c:v>
                </c:pt>
                <c:pt idx="63504">
                  <c:v>11.528710999999999</c:v>
                </c:pt>
                <c:pt idx="63505">
                  <c:v>11.53478</c:v>
                </c:pt>
                <c:pt idx="63506">
                  <c:v>11.542909999999999</c:v>
                </c:pt>
                <c:pt idx="63507">
                  <c:v>11.543851</c:v>
                </c:pt>
                <c:pt idx="63508">
                  <c:v>11.548577999999999</c:v>
                </c:pt>
                <c:pt idx="63509">
                  <c:v>11.54425</c:v>
                </c:pt>
                <c:pt idx="63510">
                  <c:v>11.530552999999999</c:v>
                </c:pt>
                <c:pt idx="63511">
                  <c:v>11.526892</c:v>
                </c:pt>
                <c:pt idx="63512">
                  <c:v>11.538213000000001</c:v>
                </c:pt>
                <c:pt idx="63513">
                  <c:v>11.538665999999999</c:v>
                </c:pt>
                <c:pt idx="63514">
                  <c:v>11.534293999999999</c:v>
                </c:pt>
                <c:pt idx="63515">
                  <c:v>11.544430999999999</c:v>
                </c:pt>
                <c:pt idx="63516">
                  <c:v>11.542123</c:v>
                </c:pt>
                <c:pt idx="63517">
                  <c:v>11.532894000000001</c:v>
                </c:pt>
                <c:pt idx="63518">
                  <c:v>11.536937</c:v>
                </c:pt>
                <c:pt idx="63519">
                  <c:v>11.537750000000001</c:v>
                </c:pt>
                <c:pt idx="63520">
                  <c:v>11.532385</c:v>
                </c:pt>
                <c:pt idx="63521">
                  <c:v>11.540315</c:v>
                </c:pt>
                <c:pt idx="63522">
                  <c:v>11.544479000000001</c:v>
                </c:pt>
                <c:pt idx="63523">
                  <c:v>11.528283999999999</c:v>
                </c:pt>
                <c:pt idx="63524">
                  <c:v>11.530875999999999</c:v>
                </c:pt>
                <c:pt idx="63525">
                  <c:v>11.540561</c:v>
                </c:pt>
                <c:pt idx="63526">
                  <c:v>11.533427</c:v>
                </c:pt>
                <c:pt idx="63527">
                  <c:v>11.539266</c:v>
                </c:pt>
                <c:pt idx="63528">
                  <c:v>11.546737</c:v>
                </c:pt>
                <c:pt idx="63529">
                  <c:v>11.535748</c:v>
                </c:pt>
                <c:pt idx="63530">
                  <c:v>11.533918</c:v>
                </c:pt>
                <c:pt idx="63531">
                  <c:v>11.544582</c:v>
                </c:pt>
                <c:pt idx="63532">
                  <c:v>11.540406000000001</c:v>
                </c:pt>
                <c:pt idx="63533">
                  <c:v>11.532392</c:v>
                </c:pt>
                <c:pt idx="63534">
                  <c:v>11.543127</c:v>
                </c:pt>
                <c:pt idx="63535">
                  <c:v>11.546336999999999</c:v>
                </c:pt>
                <c:pt idx="63536">
                  <c:v>11.535693999999999</c:v>
                </c:pt>
                <c:pt idx="63537">
                  <c:v>11.534995</c:v>
                </c:pt>
                <c:pt idx="63538">
                  <c:v>11.542884000000001</c:v>
                </c:pt>
                <c:pt idx="63539">
                  <c:v>11.549237</c:v>
                </c:pt>
                <c:pt idx="63540">
                  <c:v>11.546381</c:v>
                </c:pt>
                <c:pt idx="63541">
                  <c:v>11.543222</c:v>
                </c:pt>
                <c:pt idx="63542">
                  <c:v>11.541914</c:v>
                </c:pt>
                <c:pt idx="63543">
                  <c:v>11.544110999999999</c:v>
                </c:pt>
                <c:pt idx="63544">
                  <c:v>11.553742</c:v>
                </c:pt>
                <c:pt idx="63545">
                  <c:v>11.546637</c:v>
                </c:pt>
                <c:pt idx="63546">
                  <c:v>11.540028</c:v>
                </c:pt>
                <c:pt idx="63547">
                  <c:v>11.542567999999999</c:v>
                </c:pt>
                <c:pt idx="63548">
                  <c:v>11.542419000000001</c:v>
                </c:pt>
                <c:pt idx="63549">
                  <c:v>11.548610999999999</c:v>
                </c:pt>
                <c:pt idx="63550">
                  <c:v>11.548662</c:v>
                </c:pt>
                <c:pt idx="63551">
                  <c:v>11.540241</c:v>
                </c:pt>
                <c:pt idx="63552">
                  <c:v>11.540001999999999</c:v>
                </c:pt>
                <c:pt idx="63553">
                  <c:v>11.552155000000001</c:v>
                </c:pt>
                <c:pt idx="63554">
                  <c:v>11.557048999999999</c:v>
                </c:pt>
                <c:pt idx="63555">
                  <c:v>11.543573</c:v>
                </c:pt>
                <c:pt idx="63556">
                  <c:v>11.541454999999999</c:v>
                </c:pt>
                <c:pt idx="63557">
                  <c:v>11.546594000000001</c:v>
                </c:pt>
                <c:pt idx="63558">
                  <c:v>11.544003</c:v>
                </c:pt>
                <c:pt idx="63559">
                  <c:v>11.550516999999999</c:v>
                </c:pt>
                <c:pt idx="63560">
                  <c:v>11.554385</c:v>
                </c:pt>
                <c:pt idx="63561">
                  <c:v>11.545382</c:v>
                </c:pt>
                <c:pt idx="63562">
                  <c:v>11.544750000000001</c:v>
                </c:pt>
                <c:pt idx="63563">
                  <c:v>11.556066</c:v>
                </c:pt>
                <c:pt idx="63564">
                  <c:v>11.547694</c:v>
                </c:pt>
                <c:pt idx="63565">
                  <c:v>11.536624</c:v>
                </c:pt>
                <c:pt idx="63566">
                  <c:v>11.547801</c:v>
                </c:pt>
                <c:pt idx="63567">
                  <c:v>11.546649</c:v>
                </c:pt>
                <c:pt idx="63568">
                  <c:v>11.539702999999999</c:v>
                </c:pt>
                <c:pt idx="63569">
                  <c:v>11.547464</c:v>
                </c:pt>
                <c:pt idx="63570">
                  <c:v>11.546668</c:v>
                </c:pt>
                <c:pt idx="63571">
                  <c:v>11.541335999999999</c:v>
                </c:pt>
                <c:pt idx="63572">
                  <c:v>11.550048</c:v>
                </c:pt>
                <c:pt idx="63573">
                  <c:v>11.555758000000001</c:v>
                </c:pt>
                <c:pt idx="63574">
                  <c:v>11.540823</c:v>
                </c:pt>
                <c:pt idx="63575">
                  <c:v>11.536056</c:v>
                </c:pt>
                <c:pt idx="63576">
                  <c:v>11.549569</c:v>
                </c:pt>
                <c:pt idx="63577">
                  <c:v>11.551114999999999</c:v>
                </c:pt>
                <c:pt idx="63578">
                  <c:v>11.55386</c:v>
                </c:pt>
                <c:pt idx="63579">
                  <c:v>11.558885999999999</c:v>
                </c:pt>
                <c:pt idx="63580">
                  <c:v>11.546499000000001</c:v>
                </c:pt>
                <c:pt idx="63581">
                  <c:v>11.545258</c:v>
                </c:pt>
                <c:pt idx="63582">
                  <c:v>11.555484</c:v>
                </c:pt>
                <c:pt idx="63583">
                  <c:v>11.548208000000001</c:v>
                </c:pt>
                <c:pt idx="63584">
                  <c:v>11.545273999999999</c:v>
                </c:pt>
                <c:pt idx="63585">
                  <c:v>11.559435000000001</c:v>
                </c:pt>
                <c:pt idx="63586">
                  <c:v>11.553305</c:v>
                </c:pt>
                <c:pt idx="63587">
                  <c:v>11.540398</c:v>
                </c:pt>
                <c:pt idx="63588">
                  <c:v>11.549637000000001</c:v>
                </c:pt>
                <c:pt idx="63589">
                  <c:v>11.552731</c:v>
                </c:pt>
                <c:pt idx="63590">
                  <c:v>11.546169000000001</c:v>
                </c:pt>
                <c:pt idx="63591">
                  <c:v>11.549670000000001</c:v>
                </c:pt>
                <c:pt idx="63592">
                  <c:v>11.552612999999999</c:v>
                </c:pt>
                <c:pt idx="63593">
                  <c:v>11.551555</c:v>
                </c:pt>
                <c:pt idx="63594">
                  <c:v>11.551619000000001</c:v>
                </c:pt>
                <c:pt idx="63595">
                  <c:v>11.551212</c:v>
                </c:pt>
                <c:pt idx="63596">
                  <c:v>11.547395</c:v>
                </c:pt>
                <c:pt idx="63597">
                  <c:v>11.543979999999999</c:v>
                </c:pt>
                <c:pt idx="63598">
                  <c:v>11.55031</c:v>
                </c:pt>
                <c:pt idx="63599">
                  <c:v>11.557626000000001</c:v>
                </c:pt>
                <c:pt idx="63600">
                  <c:v>11.562625000000001</c:v>
                </c:pt>
                <c:pt idx="63601">
                  <c:v>11.562979</c:v>
                </c:pt>
                <c:pt idx="63602">
                  <c:v>11.557012</c:v>
                </c:pt>
                <c:pt idx="63603">
                  <c:v>11.556592999999999</c:v>
                </c:pt>
                <c:pt idx="63604">
                  <c:v>11.563082</c:v>
                </c:pt>
                <c:pt idx="63605">
                  <c:v>11.557451</c:v>
                </c:pt>
                <c:pt idx="63606">
                  <c:v>11.542149</c:v>
                </c:pt>
                <c:pt idx="63607">
                  <c:v>11.547806</c:v>
                </c:pt>
                <c:pt idx="63608">
                  <c:v>11.557418999999999</c:v>
                </c:pt>
                <c:pt idx="63609">
                  <c:v>11.548745</c:v>
                </c:pt>
                <c:pt idx="63610">
                  <c:v>11.549193000000001</c:v>
                </c:pt>
                <c:pt idx="63611">
                  <c:v>11.556004</c:v>
                </c:pt>
                <c:pt idx="63612">
                  <c:v>11.552705</c:v>
                </c:pt>
                <c:pt idx="63613">
                  <c:v>11.551667999999999</c:v>
                </c:pt>
                <c:pt idx="63614">
                  <c:v>11.556621</c:v>
                </c:pt>
                <c:pt idx="63615">
                  <c:v>11.559111</c:v>
                </c:pt>
                <c:pt idx="63616">
                  <c:v>11.561437</c:v>
                </c:pt>
                <c:pt idx="63617">
                  <c:v>11.564157</c:v>
                </c:pt>
                <c:pt idx="63618">
                  <c:v>11.554487</c:v>
                </c:pt>
                <c:pt idx="63619">
                  <c:v>11.553118</c:v>
                </c:pt>
                <c:pt idx="63620">
                  <c:v>11.565678999999999</c:v>
                </c:pt>
                <c:pt idx="63621">
                  <c:v>11.558605999999999</c:v>
                </c:pt>
                <c:pt idx="63622">
                  <c:v>11.550635</c:v>
                </c:pt>
                <c:pt idx="63623">
                  <c:v>11.553053999999999</c:v>
                </c:pt>
                <c:pt idx="63624">
                  <c:v>11.551947</c:v>
                </c:pt>
                <c:pt idx="63625">
                  <c:v>11.550876000000001</c:v>
                </c:pt>
                <c:pt idx="63626">
                  <c:v>11.553521</c:v>
                </c:pt>
                <c:pt idx="63627">
                  <c:v>11.558932</c:v>
                </c:pt>
                <c:pt idx="63628">
                  <c:v>11.553711</c:v>
                </c:pt>
                <c:pt idx="63629">
                  <c:v>11.55439</c:v>
                </c:pt>
                <c:pt idx="63630">
                  <c:v>11.563135000000001</c:v>
                </c:pt>
                <c:pt idx="63631">
                  <c:v>11.557334000000001</c:v>
                </c:pt>
                <c:pt idx="63632">
                  <c:v>11.552234</c:v>
                </c:pt>
                <c:pt idx="63633">
                  <c:v>11.554629</c:v>
                </c:pt>
                <c:pt idx="63634">
                  <c:v>11.55611</c:v>
                </c:pt>
                <c:pt idx="63635">
                  <c:v>11.556540999999999</c:v>
                </c:pt>
                <c:pt idx="63636">
                  <c:v>11.561773000000001</c:v>
                </c:pt>
                <c:pt idx="63637">
                  <c:v>11.563974</c:v>
                </c:pt>
                <c:pt idx="63638">
                  <c:v>11.554963000000001</c:v>
                </c:pt>
                <c:pt idx="63639">
                  <c:v>11.559927999999999</c:v>
                </c:pt>
                <c:pt idx="63640">
                  <c:v>11.56678</c:v>
                </c:pt>
                <c:pt idx="63641">
                  <c:v>11.559468000000001</c:v>
                </c:pt>
                <c:pt idx="63642">
                  <c:v>11.561851000000001</c:v>
                </c:pt>
                <c:pt idx="63643">
                  <c:v>11.563433</c:v>
                </c:pt>
                <c:pt idx="63644">
                  <c:v>11.556858999999999</c:v>
                </c:pt>
                <c:pt idx="63645">
                  <c:v>11.560641</c:v>
                </c:pt>
                <c:pt idx="63646">
                  <c:v>11.562163</c:v>
                </c:pt>
                <c:pt idx="63647">
                  <c:v>11.550947000000001</c:v>
                </c:pt>
                <c:pt idx="63648">
                  <c:v>11.552052</c:v>
                </c:pt>
                <c:pt idx="63649">
                  <c:v>11.564660999999999</c:v>
                </c:pt>
                <c:pt idx="63650">
                  <c:v>11.562920999999999</c:v>
                </c:pt>
                <c:pt idx="63651">
                  <c:v>11.559252000000001</c:v>
                </c:pt>
                <c:pt idx="63652">
                  <c:v>11.568769</c:v>
                </c:pt>
                <c:pt idx="63653">
                  <c:v>11.568382</c:v>
                </c:pt>
                <c:pt idx="63654">
                  <c:v>11.553449000000001</c:v>
                </c:pt>
                <c:pt idx="63655">
                  <c:v>11.55264</c:v>
                </c:pt>
                <c:pt idx="63656">
                  <c:v>11.564382999999999</c:v>
                </c:pt>
                <c:pt idx="63657">
                  <c:v>11.563402999999999</c:v>
                </c:pt>
                <c:pt idx="63658">
                  <c:v>11.564030000000001</c:v>
                </c:pt>
                <c:pt idx="63659">
                  <c:v>11.567549</c:v>
                </c:pt>
                <c:pt idx="63660">
                  <c:v>11.56052</c:v>
                </c:pt>
                <c:pt idx="63661">
                  <c:v>11.571994999999999</c:v>
                </c:pt>
                <c:pt idx="63662">
                  <c:v>11.575922</c:v>
                </c:pt>
                <c:pt idx="63663">
                  <c:v>11.556680999999999</c:v>
                </c:pt>
                <c:pt idx="63664">
                  <c:v>11.556234</c:v>
                </c:pt>
                <c:pt idx="63665">
                  <c:v>11.568882</c:v>
                </c:pt>
                <c:pt idx="63666">
                  <c:v>11.569153999999999</c:v>
                </c:pt>
                <c:pt idx="63667">
                  <c:v>11.558975999999999</c:v>
                </c:pt>
                <c:pt idx="63668">
                  <c:v>11.563879</c:v>
                </c:pt>
                <c:pt idx="63669">
                  <c:v>11.574166</c:v>
                </c:pt>
                <c:pt idx="63670">
                  <c:v>11.568571</c:v>
                </c:pt>
                <c:pt idx="63671">
                  <c:v>11.562720000000001</c:v>
                </c:pt>
                <c:pt idx="63672">
                  <c:v>11.562075999999999</c:v>
                </c:pt>
                <c:pt idx="63673">
                  <c:v>11.562571</c:v>
                </c:pt>
                <c:pt idx="63674">
                  <c:v>11.558075000000001</c:v>
                </c:pt>
                <c:pt idx="63675">
                  <c:v>11.553877</c:v>
                </c:pt>
                <c:pt idx="63676">
                  <c:v>11.560397</c:v>
                </c:pt>
                <c:pt idx="63677">
                  <c:v>11.565643</c:v>
                </c:pt>
                <c:pt idx="63678">
                  <c:v>11.569426999999999</c:v>
                </c:pt>
                <c:pt idx="63679">
                  <c:v>11.56869</c:v>
                </c:pt>
                <c:pt idx="63680">
                  <c:v>11.566063</c:v>
                </c:pt>
                <c:pt idx="63681">
                  <c:v>11.57231</c:v>
                </c:pt>
                <c:pt idx="63682">
                  <c:v>11.571915000000001</c:v>
                </c:pt>
                <c:pt idx="63683">
                  <c:v>11.566749</c:v>
                </c:pt>
                <c:pt idx="63684">
                  <c:v>11.563701</c:v>
                </c:pt>
                <c:pt idx="63685">
                  <c:v>11.565049</c:v>
                </c:pt>
                <c:pt idx="63686">
                  <c:v>11.570067</c:v>
                </c:pt>
                <c:pt idx="63687">
                  <c:v>11.57114</c:v>
                </c:pt>
                <c:pt idx="63688">
                  <c:v>11.568690999999999</c:v>
                </c:pt>
                <c:pt idx="63689">
                  <c:v>11.564669</c:v>
                </c:pt>
                <c:pt idx="63690">
                  <c:v>11.56772</c:v>
                </c:pt>
                <c:pt idx="63691">
                  <c:v>11.564635000000001</c:v>
                </c:pt>
                <c:pt idx="63692">
                  <c:v>11.555456</c:v>
                </c:pt>
                <c:pt idx="63693">
                  <c:v>11.563485</c:v>
                </c:pt>
                <c:pt idx="63694">
                  <c:v>11.569088000000001</c:v>
                </c:pt>
                <c:pt idx="63695">
                  <c:v>11.563708</c:v>
                </c:pt>
                <c:pt idx="63696">
                  <c:v>11.563661</c:v>
                </c:pt>
                <c:pt idx="63697">
                  <c:v>11.570221</c:v>
                </c:pt>
                <c:pt idx="63698">
                  <c:v>11.575049999999999</c:v>
                </c:pt>
                <c:pt idx="63699">
                  <c:v>11.573853</c:v>
                </c:pt>
                <c:pt idx="63700">
                  <c:v>11.573892000000001</c:v>
                </c:pt>
                <c:pt idx="63701">
                  <c:v>11.567105</c:v>
                </c:pt>
                <c:pt idx="63702">
                  <c:v>11.564608</c:v>
                </c:pt>
                <c:pt idx="63703">
                  <c:v>11.573911000000001</c:v>
                </c:pt>
                <c:pt idx="63704">
                  <c:v>11.570217</c:v>
                </c:pt>
                <c:pt idx="63705">
                  <c:v>11.569082999999999</c:v>
                </c:pt>
                <c:pt idx="63706">
                  <c:v>11.576403000000001</c:v>
                </c:pt>
                <c:pt idx="63707">
                  <c:v>11.573244000000001</c:v>
                </c:pt>
                <c:pt idx="63708">
                  <c:v>11.567291000000001</c:v>
                </c:pt>
                <c:pt idx="63709">
                  <c:v>11.571974000000001</c:v>
                </c:pt>
                <c:pt idx="63710">
                  <c:v>11.574323</c:v>
                </c:pt>
                <c:pt idx="63711">
                  <c:v>11.567712</c:v>
                </c:pt>
                <c:pt idx="63712">
                  <c:v>11.573886</c:v>
                </c:pt>
                <c:pt idx="63713">
                  <c:v>11.580988</c:v>
                </c:pt>
                <c:pt idx="63714">
                  <c:v>11.570874999999999</c:v>
                </c:pt>
                <c:pt idx="63715">
                  <c:v>11.567696</c:v>
                </c:pt>
                <c:pt idx="63716">
                  <c:v>11.571925</c:v>
                </c:pt>
                <c:pt idx="63717">
                  <c:v>11.568390000000001</c:v>
                </c:pt>
                <c:pt idx="63718">
                  <c:v>11.567456</c:v>
                </c:pt>
                <c:pt idx="63719">
                  <c:v>11.575616</c:v>
                </c:pt>
                <c:pt idx="63720">
                  <c:v>11.576373</c:v>
                </c:pt>
                <c:pt idx="63721">
                  <c:v>11.571835999999999</c:v>
                </c:pt>
                <c:pt idx="63722">
                  <c:v>11.578029000000001</c:v>
                </c:pt>
                <c:pt idx="63723">
                  <c:v>11.574873999999999</c:v>
                </c:pt>
                <c:pt idx="63724">
                  <c:v>11.572879</c:v>
                </c:pt>
                <c:pt idx="63725">
                  <c:v>11.588247000000001</c:v>
                </c:pt>
                <c:pt idx="63726">
                  <c:v>11.580439999999999</c:v>
                </c:pt>
                <c:pt idx="63727">
                  <c:v>11.563962999999999</c:v>
                </c:pt>
                <c:pt idx="63728">
                  <c:v>11.575155000000001</c:v>
                </c:pt>
                <c:pt idx="63729">
                  <c:v>11.580092</c:v>
                </c:pt>
                <c:pt idx="63730">
                  <c:v>11.567674</c:v>
                </c:pt>
                <c:pt idx="63731">
                  <c:v>11.573915</c:v>
                </c:pt>
                <c:pt idx="63732">
                  <c:v>11.582355</c:v>
                </c:pt>
                <c:pt idx="63733">
                  <c:v>11.566954000000001</c:v>
                </c:pt>
                <c:pt idx="63734">
                  <c:v>11.568383000000001</c:v>
                </c:pt>
                <c:pt idx="63735">
                  <c:v>11.582186999999999</c:v>
                </c:pt>
                <c:pt idx="63736">
                  <c:v>11.57559</c:v>
                </c:pt>
                <c:pt idx="63737">
                  <c:v>11.573197</c:v>
                </c:pt>
                <c:pt idx="63738">
                  <c:v>11.576128000000001</c:v>
                </c:pt>
                <c:pt idx="63739">
                  <c:v>11.572046</c:v>
                </c:pt>
                <c:pt idx="63740">
                  <c:v>11.570031999999999</c:v>
                </c:pt>
                <c:pt idx="63741">
                  <c:v>11.575461000000001</c:v>
                </c:pt>
                <c:pt idx="63742">
                  <c:v>11.577474</c:v>
                </c:pt>
                <c:pt idx="63743">
                  <c:v>11.575809</c:v>
                </c:pt>
                <c:pt idx="63744">
                  <c:v>11.579323</c:v>
                </c:pt>
                <c:pt idx="63745">
                  <c:v>11.571819</c:v>
                </c:pt>
                <c:pt idx="63746">
                  <c:v>11.564551</c:v>
                </c:pt>
                <c:pt idx="63747">
                  <c:v>11.576965</c:v>
                </c:pt>
                <c:pt idx="63748">
                  <c:v>11.58029</c:v>
                </c:pt>
                <c:pt idx="63749">
                  <c:v>11.570944000000001</c:v>
                </c:pt>
                <c:pt idx="63750">
                  <c:v>11.576746999999999</c:v>
                </c:pt>
                <c:pt idx="63751">
                  <c:v>11.586760999999999</c:v>
                </c:pt>
                <c:pt idx="63752">
                  <c:v>11.577603999999999</c:v>
                </c:pt>
                <c:pt idx="63753">
                  <c:v>11.571804999999999</c:v>
                </c:pt>
                <c:pt idx="63754">
                  <c:v>11.581448</c:v>
                </c:pt>
                <c:pt idx="63755">
                  <c:v>11.574325</c:v>
                </c:pt>
                <c:pt idx="63756">
                  <c:v>11.569319999999999</c:v>
                </c:pt>
                <c:pt idx="63757">
                  <c:v>11.583422000000001</c:v>
                </c:pt>
                <c:pt idx="63758">
                  <c:v>11.581791000000001</c:v>
                </c:pt>
                <c:pt idx="63759">
                  <c:v>11.572462</c:v>
                </c:pt>
                <c:pt idx="63760">
                  <c:v>11.578405999999999</c:v>
                </c:pt>
                <c:pt idx="63761">
                  <c:v>11.586627</c:v>
                </c:pt>
                <c:pt idx="63762">
                  <c:v>11.585338</c:v>
                </c:pt>
                <c:pt idx="63763">
                  <c:v>11.585138000000001</c:v>
                </c:pt>
                <c:pt idx="63764">
                  <c:v>11.586776</c:v>
                </c:pt>
                <c:pt idx="63765">
                  <c:v>11.577389</c:v>
                </c:pt>
                <c:pt idx="63766">
                  <c:v>11.580444</c:v>
                </c:pt>
                <c:pt idx="63767">
                  <c:v>11.589713</c:v>
                </c:pt>
                <c:pt idx="63768">
                  <c:v>11.57822</c:v>
                </c:pt>
                <c:pt idx="63769">
                  <c:v>11.576907</c:v>
                </c:pt>
                <c:pt idx="63770">
                  <c:v>11.593108000000001</c:v>
                </c:pt>
                <c:pt idx="63771">
                  <c:v>11.589347</c:v>
                </c:pt>
                <c:pt idx="63772">
                  <c:v>11.574375</c:v>
                </c:pt>
                <c:pt idx="63773">
                  <c:v>11.582133000000001</c:v>
                </c:pt>
                <c:pt idx="63774">
                  <c:v>11.586638000000001</c:v>
                </c:pt>
                <c:pt idx="63775">
                  <c:v>11.573717</c:v>
                </c:pt>
                <c:pt idx="63776">
                  <c:v>11.578397000000001</c:v>
                </c:pt>
                <c:pt idx="63777">
                  <c:v>11.585514</c:v>
                </c:pt>
                <c:pt idx="63778">
                  <c:v>11.578739000000001</c:v>
                </c:pt>
                <c:pt idx="63779">
                  <c:v>11.581115</c:v>
                </c:pt>
                <c:pt idx="63780">
                  <c:v>11.586046</c:v>
                </c:pt>
                <c:pt idx="63781">
                  <c:v>11.577109999999999</c:v>
                </c:pt>
                <c:pt idx="63782">
                  <c:v>11.576454</c:v>
                </c:pt>
                <c:pt idx="63783">
                  <c:v>11.589130000000001</c:v>
                </c:pt>
                <c:pt idx="63784">
                  <c:v>11.582369999999999</c:v>
                </c:pt>
                <c:pt idx="63785">
                  <c:v>11.573147000000001</c:v>
                </c:pt>
                <c:pt idx="63786">
                  <c:v>11.583812</c:v>
                </c:pt>
                <c:pt idx="63787">
                  <c:v>11.586513999999999</c:v>
                </c:pt>
                <c:pt idx="63788">
                  <c:v>11.581443</c:v>
                </c:pt>
                <c:pt idx="63789">
                  <c:v>11.580613</c:v>
                </c:pt>
                <c:pt idx="63790">
                  <c:v>11.582371999999999</c:v>
                </c:pt>
                <c:pt idx="63791">
                  <c:v>11.584464000000001</c:v>
                </c:pt>
                <c:pt idx="63792">
                  <c:v>11.588316000000001</c:v>
                </c:pt>
                <c:pt idx="63793">
                  <c:v>11.586133999999999</c:v>
                </c:pt>
                <c:pt idx="63794">
                  <c:v>11.573468999999999</c:v>
                </c:pt>
                <c:pt idx="63795">
                  <c:v>11.578192</c:v>
                </c:pt>
                <c:pt idx="63796">
                  <c:v>11.593204</c:v>
                </c:pt>
                <c:pt idx="63797">
                  <c:v>11.587073</c:v>
                </c:pt>
                <c:pt idx="63798">
                  <c:v>11.581341</c:v>
                </c:pt>
                <c:pt idx="63799">
                  <c:v>11.593059</c:v>
                </c:pt>
                <c:pt idx="63800">
                  <c:v>11.59647</c:v>
                </c:pt>
                <c:pt idx="63801">
                  <c:v>11.589036999999999</c:v>
                </c:pt>
                <c:pt idx="63802">
                  <c:v>11.596923</c:v>
                </c:pt>
                <c:pt idx="63803">
                  <c:v>11.596849000000001</c:v>
                </c:pt>
                <c:pt idx="63804">
                  <c:v>11.584478000000001</c:v>
                </c:pt>
                <c:pt idx="63805">
                  <c:v>11.595818</c:v>
                </c:pt>
                <c:pt idx="63806">
                  <c:v>11.595233</c:v>
                </c:pt>
                <c:pt idx="63807">
                  <c:v>11.579451000000001</c:v>
                </c:pt>
                <c:pt idx="63808">
                  <c:v>11.585668999999999</c:v>
                </c:pt>
                <c:pt idx="63809">
                  <c:v>11.587699000000001</c:v>
                </c:pt>
                <c:pt idx="63810">
                  <c:v>11.580640000000001</c:v>
                </c:pt>
                <c:pt idx="63811">
                  <c:v>11.588838000000001</c:v>
                </c:pt>
                <c:pt idx="63812">
                  <c:v>11.593906</c:v>
                </c:pt>
                <c:pt idx="63813">
                  <c:v>11.584538999999999</c:v>
                </c:pt>
                <c:pt idx="63814">
                  <c:v>11.59158</c:v>
                </c:pt>
                <c:pt idx="63815">
                  <c:v>11.595345</c:v>
                </c:pt>
                <c:pt idx="63816">
                  <c:v>11.57357</c:v>
                </c:pt>
                <c:pt idx="63817">
                  <c:v>11.572221000000001</c:v>
                </c:pt>
                <c:pt idx="63818">
                  <c:v>11.587317000000001</c:v>
                </c:pt>
                <c:pt idx="63819">
                  <c:v>11.586539</c:v>
                </c:pt>
                <c:pt idx="63820">
                  <c:v>11.58461</c:v>
                </c:pt>
                <c:pt idx="63821">
                  <c:v>11.594631</c:v>
                </c:pt>
                <c:pt idx="63822">
                  <c:v>11.599121</c:v>
                </c:pt>
                <c:pt idx="63823">
                  <c:v>11.589247</c:v>
                </c:pt>
                <c:pt idx="63824">
                  <c:v>11.59395</c:v>
                </c:pt>
                <c:pt idx="63825">
                  <c:v>11.602928</c:v>
                </c:pt>
                <c:pt idx="63826">
                  <c:v>11.590975</c:v>
                </c:pt>
                <c:pt idx="63827">
                  <c:v>11.588619</c:v>
                </c:pt>
                <c:pt idx="63828">
                  <c:v>11.596945</c:v>
                </c:pt>
                <c:pt idx="63829">
                  <c:v>11.596434</c:v>
                </c:pt>
                <c:pt idx="63830">
                  <c:v>11.591884</c:v>
                </c:pt>
                <c:pt idx="63831">
                  <c:v>11.588549</c:v>
                </c:pt>
                <c:pt idx="63832">
                  <c:v>11.585845000000001</c:v>
                </c:pt>
                <c:pt idx="63833">
                  <c:v>11.591634000000001</c:v>
                </c:pt>
                <c:pt idx="63834">
                  <c:v>11.60591</c:v>
                </c:pt>
                <c:pt idx="63835">
                  <c:v>11.601391</c:v>
                </c:pt>
                <c:pt idx="63836">
                  <c:v>11.587146000000001</c:v>
                </c:pt>
                <c:pt idx="63837">
                  <c:v>11.587811</c:v>
                </c:pt>
                <c:pt idx="63838">
                  <c:v>11.586214</c:v>
                </c:pt>
                <c:pt idx="63839">
                  <c:v>11.579399</c:v>
                </c:pt>
                <c:pt idx="63840">
                  <c:v>11.583214</c:v>
                </c:pt>
                <c:pt idx="63841">
                  <c:v>11.589498000000001</c:v>
                </c:pt>
                <c:pt idx="63842">
                  <c:v>11.589854000000001</c:v>
                </c:pt>
                <c:pt idx="63843">
                  <c:v>11.593769999999999</c:v>
                </c:pt>
                <c:pt idx="63844">
                  <c:v>11.599644</c:v>
                </c:pt>
                <c:pt idx="63845">
                  <c:v>11.595129</c:v>
                </c:pt>
                <c:pt idx="63846">
                  <c:v>11.600861</c:v>
                </c:pt>
                <c:pt idx="63847">
                  <c:v>11.604124000000001</c:v>
                </c:pt>
                <c:pt idx="63848">
                  <c:v>11.585559</c:v>
                </c:pt>
                <c:pt idx="63849">
                  <c:v>11.588255999999999</c:v>
                </c:pt>
                <c:pt idx="63850">
                  <c:v>11.600607</c:v>
                </c:pt>
                <c:pt idx="63851">
                  <c:v>11.589955</c:v>
                </c:pt>
                <c:pt idx="63852">
                  <c:v>11.582067</c:v>
                </c:pt>
                <c:pt idx="63853">
                  <c:v>11.588725</c:v>
                </c:pt>
                <c:pt idx="63854">
                  <c:v>11.593685000000001</c:v>
                </c:pt>
                <c:pt idx="63855">
                  <c:v>11.593800999999999</c:v>
                </c:pt>
                <c:pt idx="63856">
                  <c:v>11.600178</c:v>
                </c:pt>
                <c:pt idx="63857">
                  <c:v>11.601373000000001</c:v>
                </c:pt>
                <c:pt idx="63858">
                  <c:v>11.593397</c:v>
                </c:pt>
                <c:pt idx="63859">
                  <c:v>11.600249</c:v>
                </c:pt>
                <c:pt idx="63860">
                  <c:v>11.602207</c:v>
                </c:pt>
                <c:pt idx="63861">
                  <c:v>11.588654999999999</c:v>
                </c:pt>
                <c:pt idx="63862">
                  <c:v>11.590109</c:v>
                </c:pt>
                <c:pt idx="63863">
                  <c:v>11.598945000000001</c:v>
                </c:pt>
                <c:pt idx="63864">
                  <c:v>11.598958</c:v>
                </c:pt>
                <c:pt idx="63865">
                  <c:v>11.595504</c:v>
                </c:pt>
                <c:pt idx="63866">
                  <c:v>11.597099</c:v>
                </c:pt>
                <c:pt idx="63867">
                  <c:v>11.600987999999999</c:v>
                </c:pt>
                <c:pt idx="63868">
                  <c:v>11.605218000000001</c:v>
                </c:pt>
                <c:pt idx="63869">
                  <c:v>11.603358</c:v>
                </c:pt>
                <c:pt idx="63870">
                  <c:v>11.590871</c:v>
                </c:pt>
                <c:pt idx="63871">
                  <c:v>11.596375999999999</c:v>
                </c:pt>
                <c:pt idx="63872">
                  <c:v>11.610766</c:v>
                </c:pt>
                <c:pt idx="63873">
                  <c:v>11.602710999999999</c:v>
                </c:pt>
                <c:pt idx="63874">
                  <c:v>11.591873</c:v>
                </c:pt>
                <c:pt idx="63875">
                  <c:v>11.596721000000001</c:v>
                </c:pt>
                <c:pt idx="63876">
                  <c:v>11.600939</c:v>
                </c:pt>
                <c:pt idx="63877">
                  <c:v>11.59427</c:v>
                </c:pt>
                <c:pt idx="63878">
                  <c:v>11.598551</c:v>
                </c:pt>
                <c:pt idx="63879">
                  <c:v>11.600482</c:v>
                </c:pt>
                <c:pt idx="63880">
                  <c:v>11.592129999999999</c:v>
                </c:pt>
                <c:pt idx="63881">
                  <c:v>11.599164999999999</c:v>
                </c:pt>
                <c:pt idx="63882">
                  <c:v>11.605053</c:v>
                </c:pt>
                <c:pt idx="63883">
                  <c:v>11.596966</c:v>
                </c:pt>
                <c:pt idx="63884">
                  <c:v>11.594932</c:v>
                </c:pt>
                <c:pt idx="63885">
                  <c:v>11.601913</c:v>
                </c:pt>
                <c:pt idx="63886">
                  <c:v>11.603999999999999</c:v>
                </c:pt>
                <c:pt idx="63887">
                  <c:v>11.600937999999999</c:v>
                </c:pt>
                <c:pt idx="63888">
                  <c:v>11.603387</c:v>
                </c:pt>
                <c:pt idx="63889">
                  <c:v>11.602595000000001</c:v>
                </c:pt>
                <c:pt idx="63890">
                  <c:v>11.597397000000001</c:v>
                </c:pt>
                <c:pt idx="63891">
                  <c:v>11.600258999999999</c:v>
                </c:pt>
                <c:pt idx="63892">
                  <c:v>11.599672</c:v>
                </c:pt>
                <c:pt idx="63893">
                  <c:v>11.597215</c:v>
                </c:pt>
                <c:pt idx="63894">
                  <c:v>11.601739999999999</c:v>
                </c:pt>
                <c:pt idx="63895">
                  <c:v>11.599577</c:v>
                </c:pt>
                <c:pt idx="63896">
                  <c:v>11.591188000000001</c:v>
                </c:pt>
                <c:pt idx="63897">
                  <c:v>11.594931000000001</c:v>
                </c:pt>
                <c:pt idx="63898">
                  <c:v>11.60468</c:v>
                </c:pt>
                <c:pt idx="63899">
                  <c:v>11.609992999999999</c:v>
                </c:pt>
                <c:pt idx="63900">
                  <c:v>11.613491</c:v>
                </c:pt>
                <c:pt idx="63901">
                  <c:v>11.604901</c:v>
                </c:pt>
                <c:pt idx="63902">
                  <c:v>11.599297999999999</c:v>
                </c:pt>
                <c:pt idx="63903">
                  <c:v>11.606698</c:v>
                </c:pt>
                <c:pt idx="63904">
                  <c:v>11.602276</c:v>
                </c:pt>
                <c:pt idx="63905">
                  <c:v>11.594668</c:v>
                </c:pt>
                <c:pt idx="63906">
                  <c:v>11.599247</c:v>
                </c:pt>
                <c:pt idx="63907">
                  <c:v>11.606427999999999</c:v>
                </c:pt>
                <c:pt idx="63908">
                  <c:v>11.610922</c:v>
                </c:pt>
                <c:pt idx="63909">
                  <c:v>11.612384</c:v>
                </c:pt>
                <c:pt idx="63910">
                  <c:v>11.61313</c:v>
                </c:pt>
                <c:pt idx="63911">
                  <c:v>11.60615</c:v>
                </c:pt>
                <c:pt idx="63912">
                  <c:v>11.600341</c:v>
                </c:pt>
                <c:pt idx="63913">
                  <c:v>11.607581</c:v>
                </c:pt>
                <c:pt idx="63914">
                  <c:v>11.608917999999999</c:v>
                </c:pt>
                <c:pt idx="63915">
                  <c:v>11.600816999999999</c:v>
                </c:pt>
                <c:pt idx="63916">
                  <c:v>11.602055</c:v>
                </c:pt>
                <c:pt idx="63917">
                  <c:v>11.603045</c:v>
                </c:pt>
                <c:pt idx="63918">
                  <c:v>11.596988</c:v>
                </c:pt>
                <c:pt idx="63919">
                  <c:v>11.601316000000001</c:v>
                </c:pt>
                <c:pt idx="63920">
                  <c:v>11.609918</c:v>
                </c:pt>
                <c:pt idx="63921">
                  <c:v>11.603341</c:v>
                </c:pt>
                <c:pt idx="63922">
                  <c:v>11.604347000000001</c:v>
                </c:pt>
                <c:pt idx="63923">
                  <c:v>11.611912</c:v>
                </c:pt>
                <c:pt idx="63924">
                  <c:v>11.604132</c:v>
                </c:pt>
                <c:pt idx="63925">
                  <c:v>11.606289</c:v>
                </c:pt>
                <c:pt idx="63926">
                  <c:v>11.61426</c:v>
                </c:pt>
                <c:pt idx="63927">
                  <c:v>11.606890999999999</c:v>
                </c:pt>
                <c:pt idx="63928">
                  <c:v>11.606747</c:v>
                </c:pt>
                <c:pt idx="63929">
                  <c:v>11.616472999999999</c:v>
                </c:pt>
                <c:pt idx="63930">
                  <c:v>11.612627</c:v>
                </c:pt>
                <c:pt idx="63931">
                  <c:v>11.605601</c:v>
                </c:pt>
                <c:pt idx="63932">
                  <c:v>11.611737</c:v>
                </c:pt>
                <c:pt idx="63933">
                  <c:v>11.608948</c:v>
                </c:pt>
                <c:pt idx="63934">
                  <c:v>11.601749</c:v>
                </c:pt>
                <c:pt idx="63935">
                  <c:v>11.606952</c:v>
                </c:pt>
                <c:pt idx="63936">
                  <c:v>11.611105999999999</c:v>
                </c:pt>
                <c:pt idx="63937">
                  <c:v>11.610313</c:v>
                </c:pt>
                <c:pt idx="63938">
                  <c:v>11.610306</c:v>
                </c:pt>
                <c:pt idx="63939">
                  <c:v>11.609453</c:v>
                </c:pt>
                <c:pt idx="63940">
                  <c:v>11.608105999999999</c:v>
                </c:pt>
                <c:pt idx="63941">
                  <c:v>11.612933999999999</c:v>
                </c:pt>
                <c:pt idx="63942">
                  <c:v>11.615525</c:v>
                </c:pt>
                <c:pt idx="63943">
                  <c:v>11.602543000000001</c:v>
                </c:pt>
                <c:pt idx="63944">
                  <c:v>11.602760999999999</c:v>
                </c:pt>
                <c:pt idx="63945">
                  <c:v>11.609165000000001</c:v>
                </c:pt>
                <c:pt idx="63946">
                  <c:v>11.601817</c:v>
                </c:pt>
                <c:pt idx="63947">
                  <c:v>11.607186</c:v>
                </c:pt>
                <c:pt idx="63948">
                  <c:v>11.616398999999999</c:v>
                </c:pt>
                <c:pt idx="63949">
                  <c:v>11.605998</c:v>
                </c:pt>
                <c:pt idx="63950">
                  <c:v>11.601644</c:v>
                </c:pt>
                <c:pt idx="63951">
                  <c:v>11.622526000000001</c:v>
                </c:pt>
                <c:pt idx="63952">
                  <c:v>11.626725</c:v>
                </c:pt>
                <c:pt idx="63953">
                  <c:v>11.606983</c:v>
                </c:pt>
                <c:pt idx="63954">
                  <c:v>11.609681</c:v>
                </c:pt>
                <c:pt idx="63955">
                  <c:v>11.61528</c:v>
                </c:pt>
                <c:pt idx="63956">
                  <c:v>11.610799</c:v>
                </c:pt>
                <c:pt idx="63957">
                  <c:v>11.622268999999999</c:v>
                </c:pt>
                <c:pt idx="63958">
                  <c:v>11.621159</c:v>
                </c:pt>
                <c:pt idx="63959">
                  <c:v>11.605219</c:v>
                </c:pt>
                <c:pt idx="63960">
                  <c:v>11.610452</c:v>
                </c:pt>
                <c:pt idx="63961">
                  <c:v>11.619573000000001</c:v>
                </c:pt>
                <c:pt idx="63962">
                  <c:v>11.609164</c:v>
                </c:pt>
                <c:pt idx="63963">
                  <c:v>11.605352</c:v>
                </c:pt>
                <c:pt idx="63964">
                  <c:v>11.614261000000001</c:v>
                </c:pt>
                <c:pt idx="63965">
                  <c:v>11.604613000000001</c:v>
                </c:pt>
                <c:pt idx="63966">
                  <c:v>11.599553</c:v>
                </c:pt>
                <c:pt idx="63967">
                  <c:v>11.616085999999999</c:v>
                </c:pt>
                <c:pt idx="63968">
                  <c:v>11.61815</c:v>
                </c:pt>
                <c:pt idx="63969">
                  <c:v>11.608610000000001</c:v>
                </c:pt>
                <c:pt idx="63970">
                  <c:v>11.610703000000001</c:v>
                </c:pt>
                <c:pt idx="63971">
                  <c:v>11.617856</c:v>
                </c:pt>
                <c:pt idx="63972">
                  <c:v>11.617312</c:v>
                </c:pt>
                <c:pt idx="63973">
                  <c:v>11.619812</c:v>
                </c:pt>
                <c:pt idx="63974">
                  <c:v>11.61623</c:v>
                </c:pt>
                <c:pt idx="63975">
                  <c:v>11.605898</c:v>
                </c:pt>
                <c:pt idx="63976">
                  <c:v>11.619522</c:v>
                </c:pt>
                <c:pt idx="63977">
                  <c:v>11.623436999999999</c:v>
                </c:pt>
                <c:pt idx="63978">
                  <c:v>11.60895</c:v>
                </c:pt>
                <c:pt idx="63979">
                  <c:v>11.621207999999999</c:v>
                </c:pt>
                <c:pt idx="63980">
                  <c:v>11.630259000000001</c:v>
                </c:pt>
                <c:pt idx="63981">
                  <c:v>11.611561</c:v>
                </c:pt>
                <c:pt idx="63982">
                  <c:v>11.611974</c:v>
                </c:pt>
                <c:pt idx="63983">
                  <c:v>11.630262999999999</c:v>
                </c:pt>
                <c:pt idx="63984">
                  <c:v>11.618744</c:v>
                </c:pt>
                <c:pt idx="63985">
                  <c:v>11.610541</c:v>
                </c:pt>
                <c:pt idx="63986">
                  <c:v>11.624606</c:v>
                </c:pt>
                <c:pt idx="63987">
                  <c:v>11.615392</c:v>
                </c:pt>
                <c:pt idx="63988">
                  <c:v>11.604326</c:v>
                </c:pt>
                <c:pt idx="63989">
                  <c:v>11.61591</c:v>
                </c:pt>
                <c:pt idx="63990">
                  <c:v>11.621088</c:v>
                </c:pt>
                <c:pt idx="63991">
                  <c:v>11.618193</c:v>
                </c:pt>
                <c:pt idx="63992">
                  <c:v>11.618361999999999</c:v>
                </c:pt>
                <c:pt idx="63993">
                  <c:v>11.621562000000001</c:v>
                </c:pt>
                <c:pt idx="63994">
                  <c:v>11.623732</c:v>
                </c:pt>
                <c:pt idx="63995">
                  <c:v>11.624617000000001</c:v>
                </c:pt>
                <c:pt idx="63996">
                  <c:v>11.621038</c:v>
                </c:pt>
                <c:pt idx="63997">
                  <c:v>11.613521</c:v>
                </c:pt>
                <c:pt idx="63998">
                  <c:v>11.612632</c:v>
                </c:pt>
                <c:pt idx="63999">
                  <c:v>11.612750999999999</c:v>
                </c:pt>
                <c:pt idx="64000">
                  <c:v>11.612247</c:v>
                </c:pt>
                <c:pt idx="64001">
                  <c:v>11.613019</c:v>
                </c:pt>
                <c:pt idx="64002">
                  <c:v>11.618600000000001</c:v>
                </c:pt>
                <c:pt idx="64003">
                  <c:v>11.628289000000001</c:v>
                </c:pt>
                <c:pt idx="64004">
                  <c:v>11.628401999999999</c:v>
                </c:pt>
                <c:pt idx="64005">
                  <c:v>11.62379</c:v>
                </c:pt>
                <c:pt idx="64006">
                  <c:v>11.623184</c:v>
                </c:pt>
                <c:pt idx="64007">
                  <c:v>11.626709</c:v>
                </c:pt>
                <c:pt idx="64008">
                  <c:v>11.623093000000001</c:v>
                </c:pt>
                <c:pt idx="64009">
                  <c:v>11.612310000000001</c:v>
                </c:pt>
                <c:pt idx="64010">
                  <c:v>11.612031999999999</c:v>
                </c:pt>
                <c:pt idx="64011">
                  <c:v>11.612374000000001</c:v>
                </c:pt>
                <c:pt idx="64012">
                  <c:v>11.614755000000001</c:v>
                </c:pt>
                <c:pt idx="64013">
                  <c:v>11.630247000000001</c:v>
                </c:pt>
                <c:pt idx="64014">
                  <c:v>11.635814</c:v>
                </c:pt>
                <c:pt idx="64015">
                  <c:v>11.628966</c:v>
                </c:pt>
                <c:pt idx="64016">
                  <c:v>11.627143999999999</c:v>
                </c:pt>
                <c:pt idx="64017">
                  <c:v>11.631508999999999</c:v>
                </c:pt>
                <c:pt idx="64018">
                  <c:v>11.628956000000001</c:v>
                </c:pt>
                <c:pt idx="64019">
                  <c:v>11.619541999999999</c:v>
                </c:pt>
                <c:pt idx="64020">
                  <c:v>11.618822</c:v>
                </c:pt>
                <c:pt idx="64021">
                  <c:v>11.621738000000001</c:v>
                </c:pt>
                <c:pt idx="64022">
                  <c:v>11.620141</c:v>
                </c:pt>
                <c:pt idx="64023">
                  <c:v>11.619834000000001</c:v>
                </c:pt>
                <c:pt idx="64024">
                  <c:v>11.6251</c:v>
                </c:pt>
                <c:pt idx="64025">
                  <c:v>11.624554</c:v>
                </c:pt>
                <c:pt idx="64026">
                  <c:v>11.612059</c:v>
                </c:pt>
                <c:pt idx="64027">
                  <c:v>11.613602</c:v>
                </c:pt>
                <c:pt idx="64028">
                  <c:v>11.624946</c:v>
                </c:pt>
                <c:pt idx="64029">
                  <c:v>11.618963000000001</c:v>
                </c:pt>
                <c:pt idx="64030">
                  <c:v>11.618641999999999</c:v>
                </c:pt>
                <c:pt idx="64031">
                  <c:v>11.628527999999999</c:v>
                </c:pt>
                <c:pt idx="64032">
                  <c:v>11.627974999999999</c:v>
                </c:pt>
                <c:pt idx="64033">
                  <c:v>11.623924000000001</c:v>
                </c:pt>
                <c:pt idx="64034">
                  <c:v>11.626002</c:v>
                </c:pt>
                <c:pt idx="64035">
                  <c:v>11.623464</c:v>
                </c:pt>
                <c:pt idx="64036">
                  <c:v>11.618077</c:v>
                </c:pt>
                <c:pt idx="64037">
                  <c:v>11.626772000000001</c:v>
                </c:pt>
                <c:pt idx="64038">
                  <c:v>11.626277</c:v>
                </c:pt>
                <c:pt idx="64039">
                  <c:v>11.617786000000001</c:v>
                </c:pt>
                <c:pt idx="64040">
                  <c:v>11.630483999999999</c:v>
                </c:pt>
                <c:pt idx="64041">
                  <c:v>11.640504</c:v>
                </c:pt>
                <c:pt idx="64042">
                  <c:v>11.63256</c:v>
                </c:pt>
                <c:pt idx="64043">
                  <c:v>11.628702000000001</c:v>
                </c:pt>
                <c:pt idx="64044">
                  <c:v>11.634833</c:v>
                </c:pt>
                <c:pt idx="64045">
                  <c:v>11.629432</c:v>
                </c:pt>
                <c:pt idx="64046">
                  <c:v>11.623138000000001</c:v>
                </c:pt>
                <c:pt idx="64047">
                  <c:v>11.626605</c:v>
                </c:pt>
                <c:pt idx="64048">
                  <c:v>11.619249</c:v>
                </c:pt>
                <c:pt idx="64049">
                  <c:v>11.623589000000001</c:v>
                </c:pt>
                <c:pt idx="64050">
                  <c:v>11.639993</c:v>
                </c:pt>
                <c:pt idx="64051">
                  <c:v>11.625912</c:v>
                </c:pt>
                <c:pt idx="64052">
                  <c:v>11.615238</c:v>
                </c:pt>
                <c:pt idx="64053">
                  <c:v>11.634497</c:v>
                </c:pt>
                <c:pt idx="64054">
                  <c:v>11.641628000000001</c:v>
                </c:pt>
                <c:pt idx="64055">
                  <c:v>11.628913000000001</c:v>
                </c:pt>
                <c:pt idx="64056">
                  <c:v>11.631375</c:v>
                </c:pt>
                <c:pt idx="64057">
                  <c:v>11.635441999999999</c:v>
                </c:pt>
                <c:pt idx="64058">
                  <c:v>11.621589</c:v>
                </c:pt>
                <c:pt idx="64059">
                  <c:v>11.621456999999999</c:v>
                </c:pt>
                <c:pt idx="64060">
                  <c:v>11.630568999999999</c:v>
                </c:pt>
                <c:pt idx="64061">
                  <c:v>11.627984</c:v>
                </c:pt>
                <c:pt idx="64062">
                  <c:v>11.626372999999999</c:v>
                </c:pt>
                <c:pt idx="64063">
                  <c:v>11.634309</c:v>
                </c:pt>
                <c:pt idx="64064">
                  <c:v>11.633272</c:v>
                </c:pt>
                <c:pt idx="64065">
                  <c:v>11.624774</c:v>
                </c:pt>
                <c:pt idx="64066">
                  <c:v>11.631201000000001</c:v>
                </c:pt>
                <c:pt idx="64067">
                  <c:v>11.637718</c:v>
                </c:pt>
                <c:pt idx="64068">
                  <c:v>11.633932</c:v>
                </c:pt>
                <c:pt idx="64069">
                  <c:v>11.632512</c:v>
                </c:pt>
                <c:pt idx="64070">
                  <c:v>11.628894000000001</c:v>
                </c:pt>
                <c:pt idx="64071">
                  <c:v>11.621741999999999</c:v>
                </c:pt>
                <c:pt idx="64072">
                  <c:v>11.627354</c:v>
                </c:pt>
                <c:pt idx="64073">
                  <c:v>11.632463</c:v>
                </c:pt>
                <c:pt idx="64074">
                  <c:v>11.618077</c:v>
                </c:pt>
                <c:pt idx="64075">
                  <c:v>11.616232</c:v>
                </c:pt>
                <c:pt idx="64076">
                  <c:v>11.638209</c:v>
                </c:pt>
                <c:pt idx="64077">
                  <c:v>11.644387999999999</c:v>
                </c:pt>
                <c:pt idx="64078">
                  <c:v>11.637494</c:v>
                </c:pt>
                <c:pt idx="64079">
                  <c:v>11.637782</c:v>
                </c:pt>
                <c:pt idx="64080">
                  <c:v>11.635609000000001</c:v>
                </c:pt>
                <c:pt idx="64081">
                  <c:v>11.638078999999999</c:v>
                </c:pt>
                <c:pt idx="64082">
                  <c:v>11.642424999999999</c:v>
                </c:pt>
                <c:pt idx="64083">
                  <c:v>11.632764999999999</c:v>
                </c:pt>
                <c:pt idx="64084">
                  <c:v>11.624663</c:v>
                </c:pt>
                <c:pt idx="64085">
                  <c:v>11.634722</c:v>
                </c:pt>
                <c:pt idx="64086">
                  <c:v>11.635020000000001</c:v>
                </c:pt>
                <c:pt idx="64087">
                  <c:v>11.617298999999999</c:v>
                </c:pt>
                <c:pt idx="64088">
                  <c:v>11.622621000000001</c:v>
                </c:pt>
                <c:pt idx="64089">
                  <c:v>11.63542</c:v>
                </c:pt>
                <c:pt idx="64090">
                  <c:v>11.63181</c:v>
                </c:pt>
                <c:pt idx="64091">
                  <c:v>11.633912</c:v>
                </c:pt>
                <c:pt idx="64092">
                  <c:v>11.634976</c:v>
                </c:pt>
                <c:pt idx="64093">
                  <c:v>11.632307000000001</c:v>
                </c:pt>
                <c:pt idx="64094">
                  <c:v>11.635672</c:v>
                </c:pt>
                <c:pt idx="64095">
                  <c:v>11.640515000000001</c:v>
                </c:pt>
                <c:pt idx="64096">
                  <c:v>11.634933</c:v>
                </c:pt>
                <c:pt idx="64097">
                  <c:v>11.629894999999999</c:v>
                </c:pt>
                <c:pt idx="64098">
                  <c:v>11.641432999999999</c:v>
                </c:pt>
                <c:pt idx="64099">
                  <c:v>11.641332</c:v>
                </c:pt>
                <c:pt idx="64100">
                  <c:v>11.635643999999999</c:v>
                </c:pt>
                <c:pt idx="64101">
                  <c:v>11.64462</c:v>
                </c:pt>
                <c:pt idx="64102">
                  <c:v>11.642426</c:v>
                </c:pt>
                <c:pt idx="64103">
                  <c:v>11.637696999999999</c:v>
                </c:pt>
                <c:pt idx="64104">
                  <c:v>11.637884</c:v>
                </c:pt>
                <c:pt idx="64105">
                  <c:v>11.630933000000001</c:v>
                </c:pt>
                <c:pt idx="64106">
                  <c:v>11.632211</c:v>
                </c:pt>
                <c:pt idx="64107">
                  <c:v>11.638976</c:v>
                </c:pt>
                <c:pt idx="64108">
                  <c:v>11.631359</c:v>
                </c:pt>
                <c:pt idx="64109">
                  <c:v>11.625416</c:v>
                </c:pt>
                <c:pt idx="64110">
                  <c:v>11.636533999999999</c:v>
                </c:pt>
                <c:pt idx="64111">
                  <c:v>11.638244</c:v>
                </c:pt>
                <c:pt idx="64112">
                  <c:v>11.631997999999999</c:v>
                </c:pt>
                <c:pt idx="64113">
                  <c:v>11.637980000000001</c:v>
                </c:pt>
                <c:pt idx="64114">
                  <c:v>11.642588</c:v>
                </c:pt>
                <c:pt idx="64115">
                  <c:v>11.639338</c:v>
                </c:pt>
                <c:pt idx="64116">
                  <c:v>11.635071999999999</c:v>
                </c:pt>
                <c:pt idx="64117">
                  <c:v>11.636907000000001</c:v>
                </c:pt>
                <c:pt idx="64118">
                  <c:v>11.642524999999999</c:v>
                </c:pt>
                <c:pt idx="64119">
                  <c:v>11.642633</c:v>
                </c:pt>
                <c:pt idx="64120">
                  <c:v>11.647788</c:v>
                </c:pt>
                <c:pt idx="64121">
                  <c:v>11.645604000000001</c:v>
                </c:pt>
                <c:pt idx="64122">
                  <c:v>11.638947</c:v>
                </c:pt>
                <c:pt idx="64123">
                  <c:v>11.644788999999999</c:v>
                </c:pt>
                <c:pt idx="64124">
                  <c:v>11.641147</c:v>
                </c:pt>
                <c:pt idx="64125">
                  <c:v>11.637237000000001</c:v>
                </c:pt>
                <c:pt idx="64126">
                  <c:v>11.648542000000001</c:v>
                </c:pt>
                <c:pt idx="64127">
                  <c:v>11.650463</c:v>
                </c:pt>
                <c:pt idx="64128">
                  <c:v>11.635842999999999</c:v>
                </c:pt>
                <c:pt idx="64129">
                  <c:v>11.635522999999999</c:v>
                </c:pt>
                <c:pt idx="64130">
                  <c:v>11.646807000000001</c:v>
                </c:pt>
                <c:pt idx="64131">
                  <c:v>11.634077</c:v>
                </c:pt>
                <c:pt idx="64132">
                  <c:v>11.629564</c:v>
                </c:pt>
                <c:pt idx="64133">
                  <c:v>11.646571</c:v>
                </c:pt>
                <c:pt idx="64134">
                  <c:v>11.644429000000001</c:v>
                </c:pt>
                <c:pt idx="64135">
                  <c:v>11.635026999999999</c:v>
                </c:pt>
                <c:pt idx="64136">
                  <c:v>11.640658999999999</c:v>
                </c:pt>
                <c:pt idx="64137">
                  <c:v>11.644041</c:v>
                </c:pt>
                <c:pt idx="64138">
                  <c:v>11.642125999999999</c:v>
                </c:pt>
                <c:pt idx="64139">
                  <c:v>11.652994</c:v>
                </c:pt>
                <c:pt idx="64140">
                  <c:v>11.651635000000001</c:v>
                </c:pt>
                <c:pt idx="64141">
                  <c:v>11.63752</c:v>
                </c:pt>
                <c:pt idx="64142">
                  <c:v>11.647562000000001</c:v>
                </c:pt>
                <c:pt idx="64143">
                  <c:v>11.648248000000001</c:v>
                </c:pt>
                <c:pt idx="64144">
                  <c:v>11.63566</c:v>
                </c:pt>
                <c:pt idx="64145">
                  <c:v>11.644197</c:v>
                </c:pt>
                <c:pt idx="64146">
                  <c:v>11.65077</c:v>
                </c:pt>
                <c:pt idx="64147">
                  <c:v>11.643687</c:v>
                </c:pt>
                <c:pt idx="64148">
                  <c:v>11.645991</c:v>
                </c:pt>
                <c:pt idx="64149">
                  <c:v>11.654170000000001</c:v>
                </c:pt>
                <c:pt idx="64150">
                  <c:v>11.640553000000001</c:v>
                </c:pt>
                <c:pt idx="64151">
                  <c:v>11.635788</c:v>
                </c:pt>
                <c:pt idx="64152">
                  <c:v>11.653373999999999</c:v>
                </c:pt>
                <c:pt idx="64153">
                  <c:v>11.645522</c:v>
                </c:pt>
                <c:pt idx="64154">
                  <c:v>11.631596999999999</c:v>
                </c:pt>
                <c:pt idx="64155">
                  <c:v>11.644341000000001</c:v>
                </c:pt>
                <c:pt idx="64156">
                  <c:v>11.648009</c:v>
                </c:pt>
                <c:pt idx="64157">
                  <c:v>11.634838</c:v>
                </c:pt>
                <c:pt idx="64158">
                  <c:v>11.64359</c:v>
                </c:pt>
                <c:pt idx="64159">
                  <c:v>11.653822999999999</c:v>
                </c:pt>
                <c:pt idx="64160">
                  <c:v>11.637841999999999</c:v>
                </c:pt>
                <c:pt idx="64161">
                  <c:v>11.644608</c:v>
                </c:pt>
                <c:pt idx="64162">
                  <c:v>11.656532</c:v>
                </c:pt>
                <c:pt idx="64163">
                  <c:v>11.632303</c:v>
                </c:pt>
                <c:pt idx="64164">
                  <c:v>11.629985</c:v>
                </c:pt>
                <c:pt idx="64165">
                  <c:v>11.652393</c:v>
                </c:pt>
                <c:pt idx="64166">
                  <c:v>11.648326000000001</c:v>
                </c:pt>
                <c:pt idx="64167">
                  <c:v>11.641985999999999</c:v>
                </c:pt>
                <c:pt idx="64168">
                  <c:v>11.652177</c:v>
                </c:pt>
                <c:pt idx="64169">
                  <c:v>11.650758</c:v>
                </c:pt>
                <c:pt idx="64170">
                  <c:v>11.64368</c:v>
                </c:pt>
                <c:pt idx="64171">
                  <c:v>11.651740999999999</c:v>
                </c:pt>
                <c:pt idx="64172">
                  <c:v>11.6501</c:v>
                </c:pt>
                <c:pt idx="64173">
                  <c:v>11.639472</c:v>
                </c:pt>
                <c:pt idx="64174">
                  <c:v>11.650352</c:v>
                </c:pt>
                <c:pt idx="64175">
                  <c:v>11.655981000000001</c:v>
                </c:pt>
                <c:pt idx="64176">
                  <c:v>11.649573999999999</c:v>
                </c:pt>
                <c:pt idx="64177">
                  <c:v>11.647332</c:v>
                </c:pt>
                <c:pt idx="64178">
                  <c:v>11.647427</c:v>
                </c:pt>
                <c:pt idx="64179">
                  <c:v>11.645974000000001</c:v>
                </c:pt>
                <c:pt idx="64180">
                  <c:v>11.645139</c:v>
                </c:pt>
                <c:pt idx="64181">
                  <c:v>11.654121</c:v>
                </c:pt>
                <c:pt idx="64182">
                  <c:v>11.652461000000001</c:v>
                </c:pt>
                <c:pt idx="64183">
                  <c:v>11.642901</c:v>
                </c:pt>
                <c:pt idx="64184">
                  <c:v>11.655511000000001</c:v>
                </c:pt>
                <c:pt idx="64185">
                  <c:v>11.660646</c:v>
                </c:pt>
                <c:pt idx="64186">
                  <c:v>11.648838</c:v>
                </c:pt>
                <c:pt idx="64187">
                  <c:v>11.655936000000001</c:v>
                </c:pt>
                <c:pt idx="64188">
                  <c:v>11.660628000000001</c:v>
                </c:pt>
                <c:pt idx="64189">
                  <c:v>11.646686000000001</c:v>
                </c:pt>
                <c:pt idx="64190">
                  <c:v>11.647812999999999</c:v>
                </c:pt>
                <c:pt idx="64191">
                  <c:v>11.657830000000001</c:v>
                </c:pt>
                <c:pt idx="64192">
                  <c:v>11.649198</c:v>
                </c:pt>
                <c:pt idx="64193">
                  <c:v>11.648208</c:v>
                </c:pt>
                <c:pt idx="64194">
                  <c:v>11.658105000000001</c:v>
                </c:pt>
                <c:pt idx="64195">
                  <c:v>11.650269</c:v>
                </c:pt>
                <c:pt idx="64196">
                  <c:v>11.648911999999999</c:v>
                </c:pt>
                <c:pt idx="64197">
                  <c:v>11.660061000000001</c:v>
                </c:pt>
                <c:pt idx="64198">
                  <c:v>11.650021000000001</c:v>
                </c:pt>
                <c:pt idx="64199">
                  <c:v>11.639620000000001</c:v>
                </c:pt>
                <c:pt idx="64200">
                  <c:v>11.658283000000001</c:v>
                </c:pt>
                <c:pt idx="64201">
                  <c:v>11.667358999999999</c:v>
                </c:pt>
                <c:pt idx="64202">
                  <c:v>11.651864</c:v>
                </c:pt>
                <c:pt idx="64203">
                  <c:v>11.653525999999999</c:v>
                </c:pt>
                <c:pt idx="64204">
                  <c:v>11.658727000000001</c:v>
                </c:pt>
                <c:pt idx="64205">
                  <c:v>11.648695</c:v>
                </c:pt>
                <c:pt idx="64206">
                  <c:v>11.652797</c:v>
                </c:pt>
                <c:pt idx="64207">
                  <c:v>11.658275</c:v>
                </c:pt>
                <c:pt idx="64208">
                  <c:v>11.653449</c:v>
                </c:pt>
                <c:pt idx="64209">
                  <c:v>11.655836000000001</c:v>
                </c:pt>
                <c:pt idx="64210">
                  <c:v>11.6564</c:v>
                </c:pt>
                <c:pt idx="64211">
                  <c:v>11.646058</c:v>
                </c:pt>
                <c:pt idx="64212">
                  <c:v>11.647907999999999</c:v>
                </c:pt>
                <c:pt idx="64213">
                  <c:v>11.658479</c:v>
                </c:pt>
                <c:pt idx="64214">
                  <c:v>11.6449</c:v>
                </c:pt>
                <c:pt idx="64215">
                  <c:v>11.643217999999999</c:v>
                </c:pt>
                <c:pt idx="64216">
                  <c:v>11.665900000000001</c:v>
                </c:pt>
                <c:pt idx="64217">
                  <c:v>11.658269000000001</c:v>
                </c:pt>
                <c:pt idx="64218">
                  <c:v>11.647675</c:v>
                </c:pt>
                <c:pt idx="64219">
                  <c:v>11.664571</c:v>
                </c:pt>
                <c:pt idx="64220">
                  <c:v>11.662481</c:v>
                </c:pt>
                <c:pt idx="64221">
                  <c:v>11.649077999999999</c:v>
                </c:pt>
                <c:pt idx="64222">
                  <c:v>11.663084</c:v>
                </c:pt>
                <c:pt idx="64223">
                  <c:v>11.66717</c:v>
                </c:pt>
                <c:pt idx="64224">
                  <c:v>11.648534</c:v>
                </c:pt>
                <c:pt idx="64225">
                  <c:v>11.658677000000001</c:v>
                </c:pt>
                <c:pt idx="64226">
                  <c:v>11.670142</c:v>
                </c:pt>
                <c:pt idx="64227">
                  <c:v>11.651916</c:v>
                </c:pt>
                <c:pt idx="64228">
                  <c:v>11.647712</c:v>
                </c:pt>
                <c:pt idx="64229">
                  <c:v>11.66154</c:v>
                </c:pt>
                <c:pt idx="64230">
                  <c:v>11.657458</c:v>
                </c:pt>
                <c:pt idx="64231">
                  <c:v>11.642759</c:v>
                </c:pt>
                <c:pt idx="64232">
                  <c:v>11.648004</c:v>
                </c:pt>
                <c:pt idx="64233">
                  <c:v>11.656031</c:v>
                </c:pt>
                <c:pt idx="64234">
                  <c:v>11.656738000000001</c:v>
                </c:pt>
                <c:pt idx="64235">
                  <c:v>11.662312999999999</c:v>
                </c:pt>
                <c:pt idx="64236">
                  <c:v>11.657995</c:v>
                </c:pt>
                <c:pt idx="64237">
                  <c:v>11.655194</c:v>
                </c:pt>
                <c:pt idx="64238">
                  <c:v>11.661049999999999</c:v>
                </c:pt>
                <c:pt idx="64239">
                  <c:v>11.656532</c:v>
                </c:pt>
                <c:pt idx="64240">
                  <c:v>11.654741</c:v>
                </c:pt>
                <c:pt idx="64241">
                  <c:v>11.66541</c:v>
                </c:pt>
                <c:pt idx="64242">
                  <c:v>11.666854000000001</c:v>
                </c:pt>
                <c:pt idx="64243">
                  <c:v>11.655715000000001</c:v>
                </c:pt>
                <c:pt idx="64244">
                  <c:v>11.664381000000001</c:v>
                </c:pt>
                <c:pt idx="64245">
                  <c:v>11.674213999999999</c:v>
                </c:pt>
                <c:pt idx="64246">
                  <c:v>11.656824</c:v>
                </c:pt>
                <c:pt idx="64247">
                  <c:v>11.656469</c:v>
                </c:pt>
                <c:pt idx="64248">
                  <c:v>11.672280000000001</c:v>
                </c:pt>
                <c:pt idx="64249">
                  <c:v>11.663579</c:v>
                </c:pt>
                <c:pt idx="64250">
                  <c:v>11.656566</c:v>
                </c:pt>
                <c:pt idx="64251">
                  <c:v>11.669522000000001</c:v>
                </c:pt>
                <c:pt idx="64252">
                  <c:v>11.669349</c:v>
                </c:pt>
                <c:pt idx="64253">
                  <c:v>11.651626</c:v>
                </c:pt>
                <c:pt idx="64254">
                  <c:v>11.656045000000001</c:v>
                </c:pt>
                <c:pt idx="64255">
                  <c:v>11.670037000000001</c:v>
                </c:pt>
                <c:pt idx="64256">
                  <c:v>11.659558000000001</c:v>
                </c:pt>
                <c:pt idx="64257">
                  <c:v>11.655965999999999</c:v>
                </c:pt>
                <c:pt idx="64258">
                  <c:v>11.665813999999999</c:v>
                </c:pt>
                <c:pt idx="64259">
                  <c:v>11.663168000000001</c:v>
                </c:pt>
                <c:pt idx="64260">
                  <c:v>11.659689</c:v>
                </c:pt>
                <c:pt idx="64261">
                  <c:v>11.667332</c:v>
                </c:pt>
                <c:pt idx="64262">
                  <c:v>11.665184999999999</c:v>
                </c:pt>
                <c:pt idx="64263">
                  <c:v>11.658258999999999</c:v>
                </c:pt>
                <c:pt idx="64264">
                  <c:v>11.668767000000001</c:v>
                </c:pt>
                <c:pt idx="64265">
                  <c:v>11.669402</c:v>
                </c:pt>
                <c:pt idx="64266">
                  <c:v>11.658598</c:v>
                </c:pt>
                <c:pt idx="64267">
                  <c:v>11.663278999999999</c:v>
                </c:pt>
                <c:pt idx="64268">
                  <c:v>11.666942000000001</c:v>
                </c:pt>
                <c:pt idx="64269">
                  <c:v>11.658548</c:v>
                </c:pt>
                <c:pt idx="64270">
                  <c:v>11.657933</c:v>
                </c:pt>
                <c:pt idx="64271">
                  <c:v>11.666748</c:v>
                </c:pt>
                <c:pt idx="64272">
                  <c:v>11.659184</c:v>
                </c:pt>
                <c:pt idx="64273">
                  <c:v>11.656148</c:v>
                </c:pt>
                <c:pt idx="64274">
                  <c:v>11.670946000000001</c:v>
                </c:pt>
                <c:pt idx="64275">
                  <c:v>11.661282999999999</c:v>
                </c:pt>
                <c:pt idx="64276">
                  <c:v>11.652576</c:v>
                </c:pt>
                <c:pt idx="64277">
                  <c:v>11.670902</c:v>
                </c:pt>
                <c:pt idx="64278">
                  <c:v>11.671428000000001</c:v>
                </c:pt>
                <c:pt idx="64279">
                  <c:v>11.655217</c:v>
                </c:pt>
                <c:pt idx="64280">
                  <c:v>11.662739999999999</c:v>
                </c:pt>
                <c:pt idx="64281">
                  <c:v>11.671465</c:v>
                </c:pt>
                <c:pt idx="64282">
                  <c:v>11.657742000000001</c:v>
                </c:pt>
                <c:pt idx="64283">
                  <c:v>11.658264000000001</c:v>
                </c:pt>
                <c:pt idx="64284">
                  <c:v>11.669458000000001</c:v>
                </c:pt>
                <c:pt idx="64285">
                  <c:v>11.668022000000001</c:v>
                </c:pt>
                <c:pt idx="64286">
                  <c:v>11.672523999999999</c:v>
                </c:pt>
                <c:pt idx="64287">
                  <c:v>11.671668</c:v>
                </c:pt>
                <c:pt idx="64288">
                  <c:v>11.667403999999999</c:v>
                </c:pt>
                <c:pt idx="64289">
                  <c:v>11.672852000000001</c:v>
                </c:pt>
                <c:pt idx="64290">
                  <c:v>11.672597</c:v>
                </c:pt>
                <c:pt idx="64291">
                  <c:v>11.663463</c:v>
                </c:pt>
                <c:pt idx="64292">
                  <c:v>11.661431</c:v>
                </c:pt>
                <c:pt idx="64293">
                  <c:v>11.676092000000001</c:v>
                </c:pt>
                <c:pt idx="64294">
                  <c:v>11.675481</c:v>
                </c:pt>
                <c:pt idx="64295">
                  <c:v>11.662191</c:v>
                </c:pt>
                <c:pt idx="64296">
                  <c:v>11.674958</c:v>
                </c:pt>
                <c:pt idx="64297">
                  <c:v>11.678156</c:v>
                </c:pt>
                <c:pt idx="64298">
                  <c:v>11.665485</c:v>
                </c:pt>
                <c:pt idx="64299">
                  <c:v>11.671426</c:v>
                </c:pt>
                <c:pt idx="64300">
                  <c:v>11.671336</c:v>
                </c:pt>
                <c:pt idx="64301">
                  <c:v>11.660522</c:v>
                </c:pt>
                <c:pt idx="64302">
                  <c:v>11.665625</c:v>
                </c:pt>
                <c:pt idx="64303">
                  <c:v>11.674607999999999</c:v>
                </c:pt>
                <c:pt idx="64304">
                  <c:v>11.665549</c:v>
                </c:pt>
                <c:pt idx="64305">
                  <c:v>11.664828</c:v>
                </c:pt>
                <c:pt idx="64306">
                  <c:v>11.67628</c:v>
                </c:pt>
                <c:pt idx="64307">
                  <c:v>11.669995</c:v>
                </c:pt>
                <c:pt idx="64308">
                  <c:v>11.668030999999999</c:v>
                </c:pt>
                <c:pt idx="64309">
                  <c:v>11.678909000000001</c:v>
                </c:pt>
                <c:pt idx="64310">
                  <c:v>11.678649</c:v>
                </c:pt>
                <c:pt idx="64311">
                  <c:v>11.667994999999999</c:v>
                </c:pt>
                <c:pt idx="64312">
                  <c:v>11.667608</c:v>
                </c:pt>
                <c:pt idx="64313">
                  <c:v>11.674852</c:v>
                </c:pt>
                <c:pt idx="64314">
                  <c:v>11.669048999999999</c:v>
                </c:pt>
                <c:pt idx="64315">
                  <c:v>11.671377</c:v>
                </c:pt>
                <c:pt idx="64316">
                  <c:v>11.673999999999999</c:v>
                </c:pt>
                <c:pt idx="64317">
                  <c:v>11.658564999999999</c:v>
                </c:pt>
                <c:pt idx="64318">
                  <c:v>11.664858000000001</c:v>
                </c:pt>
                <c:pt idx="64319">
                  <c:v>11.678808</c:v>
                </c:pt>
                <c:pt idx="64320">
                  <c:v>11.671811999999999</c:v>
                </c:pt>
                <c:pt idx="64321">
                  <c:v>11.667949999999999</c:v>
                </c:pt>
                <c:pt idx="64322">
                  <c:v>11.67718</c:v>
                </c:pt>
                <c:pt idx="64323">
                  <c:v>11.679231</c:v>
                </c:pt>
                <c:pt idx="64324">
                  <c:v>11.673294</c:v>
                </c:pt>
                <c:pt idx="64325">
                  <c:v>11.673394</c:v>
                </c:pt>
                <c:pt idx="64326">
                  <c:v>11.675929999999999</c:v>
                </c:pt>
                <c:pt idx="64327">
                  <c:v>11.677429</c:v>
                </c:pt>
                <c:pt idx="64328">
                  <c:v>11.681068</c:v>
                </c:pt>
                <c:pt idx="64329">
                  <c:v>11.681559</c:v>
                </c:pt>
                <c:pt idx="64330">
                  <c:v>11.676078</c:v>
                </c:pt>
                <c:pt idx="64331">
                  <c:v>11.675803999999999</c:v>
                </c:pt>
                <c:pt idx="64332">
                  <c:v>11.679080000000001</c:v>
                </c:pt>
                <c:pt idx="64333">
                  <c:v>11.671614</c:v>
                </c:pt>
                <c:pt idx="64334">
                  <c:v>11.669812</c:v>
                </c:pt>
                <c:pt idx="64335">
                  <c:v>11.67909</c:v>
                </c:pt>
                <c:pt idx="64336">
                  <c:v>11.67376</c:v>
                </c:pt>
                <c:pt idx="64337">
                  <c:v>11.670133999999999</c:v>
                </c:pt>
                <c:pt idx="64338">
                  <c:v>11.680122000000001</c:v>
                </c:pt>
                <c:pt idx="64339">
                  <c:v>11.677737</c:v>
                </c:pt>
                <c:pt idx="64340">
                  <c:v>11.667028</c:v>
                </c:pt>
                <c:pt idx="64341">
                  <c:v>11.669328</c:v>
                </c:pt>
                <c:pt idx="64342">
                  <c:v>11.677624</c:v>
                </c:pt>
                <c:pt idx="64343">
                  <c:v>11.678642</c:v>
                </c:pt>
                <c:pt idx="64344">
                  <c:v>11.680425</c:v>
                </c:pt>
                <c:pt idx="64345">
                  <c:v>11.676949</c:v>
                </c:pt>
                <c:pt idx="64346">
                  <c:v>11.664676999999999</c:v>
                </c:pt>
                <c:pt idx="64347">
                  <c:v>11.674322</c:v>
                </c:pt>
                <c:pt idx="64348">
                  <c:v>11.689213000000001</c:v>
                </c:pt>
                <c:pt idx="64349">
                  <c:v>11.682486000000001</c:v>
                </c:pt>
                <c:pt idx="64350">
                  <c:v>11.672041999999999</c:v>
                </c:pt>
                <c:pt idx="64351">
                  <c:v>11.66794</c:v>
                </c:pt>
                <c:pt idx="64352">
                  <c:v>11.670705999999999</c:v>
                </c:pt>
                <c:pt idx="64353">
                  <c:v>11.67173</c:v>
                </c:pt>
                <c:pt idx="64354">
                  <c:v>11.675782</c:v>
                </c:pt>
                <c:pt idx="64355">
                  <c:v>11.684824000000001</c:v>
                </c:pt>
                <c:pt idx="64356">
                  <c:v>11.682634</c:v>
                </c:pt>
                <c:pt idx="64357">
                  <c:v>11.683137</c:v>
                </c:pt>
                <c:pt idx="64358">
                  <c:v>11.684405999999999</c:v>
                </c:pt>
                <c:pt idx="64359">
                  <c:v>11.679387999999999</c:v>
                </c:pt>
                <c:pt idx="64360">
                  <c:v>11.681616</c:v>
                </c:pt>
                <c:pt idx="64361">
                  <c:v>11.681326</c:v>
                </c:pt>
                <c:pt idx="64362">
                  <c:v>11.677631999999999</c:v>
                </c:pt>
                <c:pt idx="64363">
                  <c:v>11.683263</c:v>
                </c:pt>
                <c:pt idx="64364">
                  <c:v>11.686458</c:v>
                </c:pt>
                <c:pt idx="64365">
                  <c:v>11.682373999999999</c:v>
                </c:pt>
                <c:pt idx="64366">
                  <c:v>11.68444</c:v>
                </c:pt>
                <c:pt idx="64367">
                  <c:v>11.678694</c:v>
                </c:pt>
                <c:pt idx="64368">
                  <c:v>11.666372000000001</c:v>
                </c:pt>
                <c:pt idx="64369">
                  <c:v>11.675283</c:v>
                </c:pt>
                <c:pt idx="64370">
                  <c:v>11.682378</c:v>
                </c:pt>
                <c:pt idx="64371">
                  <c:v>11.675814000000001</c:v>
                </c:pt>
                <c:pt idx="64372">
                  <c:v>11.681998</c:v>
                </c:pt>
                <c:pt idx="64373">
                  <c:v>11.69154</c:v>
                </c:pt>
                <c:pt idx="64374">
                  <c:v>11.684744999999999</c:v>
                </c:pt>
                <c:pt idx="64375">
                  <c:v>11.678929</c:v>
                </c:pt>
                <c:pt idx="64376">
                  <c:v>11.686892</c:v>
                </c:pt>
                <c:pt idx="64377">
                  <c:v>11.683465999999999</c:v>
                </c:pt>
                <c:pt idx="64378">
                  <c:v>11.678559</c:v>
                </c:pt>
                <c:pt idx="64379">
                  <c:v>11.685103</c:v>
                </c:pt>
                <c:pt idx="64380">
                  <c:v>11.676035000000001</c:v>
                </c:pt>
                <c:pt idx="64381">
                  <c:v>11.670025000000001</c:v>
                </c:pt>
                <c:pt idx="64382">
                  <c:v>11.682325000000001</c:v>
                </c:pt>
                <c:pt idx="64383">
                  <c:v>11.685384000000001</c:v>
                </c:pt>
                <c:pt idx="64384">
                  <c:v>11.678477000000001</c:v>
                </c:pt>
                <c:pt idx="64385">
                  <c:v>11.680294999999999</c:v>
                </c:pt>
                <c:pt idx="64386">
                  <c:v>11.687184999999999</c:v>
                </c:pt>
                <c:pt idx="64387">
                  <c:v>11.680837</c:v>
                </c:pt>
                <c:pt idx="64388">
                  <c:v>11.677854</c:v>
                </c:pt>
                <c:pt idx="64389">
                  <c:v>11.686221</c:v>
                </c:pt>
                <c:pt idx="64390">
                  <c:v>11.688077</c:v>
                </c:pt>
                <c:pt idx="64391">
                  <c:v>11.691784</c:v>
                </c:pt>
                <c:pt idx="64392">
                  <c:v>11.693038</c:v>
                </c:pt>
                <c:pt idx="64393">
                  <c:v>11.686323</c:v>
                </c:pt>
                <c:pt idx="64394">
                  <c:v>11.686734</c:v>
                </c:pt>
                <c:pt idx="64395">
                  <c:v>11.695157</c:v>
                </c:pt>
                <c:pt idx="64396">
                  <c:v>11.696991000000001</c:v>
                </c:pt>
                <c:pt idx="64397">
                  <c:v>11.687595</c:v>
                </c:pt>
                <c:pt idx="64398">
                  <c:v>11.689851000000001</c:v>
                </c:pt>
                <c:pt idx="64399">
                  <c:v>11.691293999999999</c:v>
                </c:pt>
                <c:pt idx="64400">
                  <c:v>11.680873999999999</c:v>
                </c:pt>
                <c:pt idx="64401">
                  <c:v>11.684578999999999</c:v>
                </c:pt>
                <c:pt idx="64402">
                  <c:v>11.688452</c:v>
                </c:pt>
                <c:pt idx="64403">
                  <c:v>11.680712</c:v>
                </c:pt>
                <c:pt idx="64404">
                  <c:v>11.680045</c:v>
                </c:pt>
                <c:pt idx="64405">
                  <c:v>11.686187</c:v>
                </c:pt>
                <c:pt idx="64406">
                  <c:v>11.684722000000001</c:v>
                </c:pt>
                <c:pt idx="64407">
                  <c:v>11.67986</c:v>
                </c:pt>
                <c:pt idx="64408">
                  <c:v>11.683612999999999</c:v>
                </c:pt>
                <c:pt idx="64409">
                  <c:v>11.683287</c:v>
                </c:pt>
                <c:pt idx="64410">
                  <c:v>11.684297000000001</c:v>
                </c:pt>
                <c:pt idx="64411">
                  <c:v>11.696356</c:v>
                </c:pt>
                <c:pt idx="64412">
                  <c:v>11.691176</c:v>
                </c:pt>
                <c:pt idx="64413">
                  <c:v>11.680956999999999</c:v>
                </c:pt>
                <c:pt idx="64414">
                  <c:v>11.688174999999999</c:v>
                </c:pt>
                <c:pt idx="64415">
                  <c:v>11.688786</c:v>
                </c:pt>
                <c:pt idx="64416">
                  <c:v>11.678091999999999</c:v>
                </c:pt>
                <c:pt idx="64417">
                  <c:v>11.683674</c:v>
                </c:pt>
                <c:pt idx="64418">
                  <c:v>11.697834</c:v>
                </c:pt>
                <c:pt idx="64419">
                  <c:v>11.691602</c:v>
                </c:pt>
                <c:pt idx="64420">
                  <c:v>11.685404999999999</c:v>
                </c:pt>
                <c:pt idx="64421">
                  <c:v>11.693111999999999</c:v>
                </c:pt>
                <c:pt idx="64422">
                  <c:v>11.692218</c:v>
                </c:pt>
                <c:pt idx="64423">
                  <c:v>11.691102000000001</c:v>
                </c:pt>
                <c:pt idx="64424">
                  <c:v>11.695126999999999</c:v>
                </c:pt>
                <c:pt idx="64425">
                  <c:v>11.689629</c:v>
                </c:pt>
                <c:pt idx="64426">
                  <c:v>11.684633</c:v>
                </c:pt>
                <c:pt idx="64427">
                  <c:v>11.688438</c:v>
                </c:pt>
                <c:pt idx="64428">
                  <c:v>11.689418999999999</c:v>
                </c:pt>
                <c:pt idx="64429">
                  <c:v>11.685898</c:v>
                </c:pt>
                <c:pt idx="64430">
                  <c:v>11.691174999999999</c:v>
                </c:pt>
                <c:pt idx="64431">
                  <c:v>11.692304999999999</c:v>
                </c:pt>
                <c:pt idx="64432">
                  <c:v>11.686577</c:v>
                </c:pt>
                <c:pt idx="64433">
                  <c:v>11.691637999999999</c:v>
                </c:pt>
                <c:pt idx="64434">
                  <c:v>11.697452</c:v>
                </c:pt>
                <c:pt idx="64435">
                  <c:v>11.692427</c:v>
                </c:pt>
                <c:pt idx="64436">
                  <c:v>11.689422</c:v>
                </c:pt>
                <c:pt idx="64437">
                  <c:v>11.693735</c:v>
                </c:pt>
                <c:pt idx="64438">
                  <c:v>11.689721</c:v>
                </c:pt>
                <c:pt idx="64439">
                  <c:v>11.687385000000001</c:v>
                </c:pt>
                <c:pt idx="64440">
                  <c:v>11.696498999999999</c:v>
                </c:pt>
                <c:pt idx="64441">
                  <c:v>11.690137999999999</c:v>
                </c:pt>
                <c:pt idx="64442">
                  <c:v>11.685634</c:v>
                </c:pt>
                <c:pt idx="64443">
                  <c:v>11.698164</c:v>
                </c:pt>
                <c:pt idx="64444">
                  <c:v>11.694535999999999</c:v>
                </c:pt>
                <c:pt idx="64445">
                  <c:v>11.687004</c:v>
                </c:pt>
                <c:pt idx="64446">
                  <c:v>11.695603999999999</c:v>
                </c:pt>
                <c:pt idx="64447">
                  <c:v>11.694257</c:v>
                </c:pt>
                <c:pt idx="64448">
                  <c:v>11.682979</c:v>
                </c:pt>
                <c:pt idx="64449">
                  <c:v>11.698911000000001</c:v>
                </c:pt>
                <c:pt idx="64450">
                  <c:v>11.712754</c:v>
                </c:pt>
                <c:pt idx="64451">
                  <c:v>11.696714999999999</c:v>
                </c:pt>
                <c:pt idx="64452">
                  <c:v>11.698755</c:v>
                </c:pt>
                <c:pt idx="64453">
                  <c:v>11.709218</c:v>
                </c:pt>
                <c:pt idx="64454">
                  <c:v>11.699090999999999</c:v>
                </c:pt>
                <c:pt idx="64455">
                  <c:v>11.695335</c:v>
                </c:pt>
                <c:pt idx="64456">
                  <c:v>11.701988999999999</c:v>
                </c:pt>
                <c:pt idx="64457">
                  <c:v>11.695822</c:v>
                </c:pt>
                <c:pt idx="64458">
                  <c:v>11.690299</c:v>
                </c:pt>
                <c:pt idx="64459">
                  <c:v>11.703248</c:v>
                </c:pt>
                <c:pt idx="64460">
                  <c:v>11.703006</c:v>
                </c:pt>
                <c:pt idx="64461">
                  <c:v>11.688860999999999</c:v>
                </c:pt>
                <c:pt idx="64462">
                  <c:v>11.697444000000001</c:v>
                </c:pt>
                <c:pt idx="64463">
                  <c:v>11.706326000000001</c:v>
                </c:pt>
                <c:pt idx="64464">
                  <c:v>11.694451000000001</c:v>
                </c:pt>
                <c:pt idx="64465">
                  <c:v>11.690984</c:v>
                </c:pt>
                <c:pt idx="64466">
                  <c:v>11.698342999999999</c:v>
                </c:pt>
                <c:pt idx="64467">
                  <c:v>11.691508000000001</c:v>
                </c:pt>
                <c:pt idx="64468">
                  <c:v>11.688965</c:v>
                </c:pt>
                <c:pt idx="64469">
                  <c:v>11.703855000000001</c:v>
                </c:pt>
                <c:pt idx="64470">
                  <c:v>11.698447</c:v>
                </c:pt>
                <c:pt idx="64471">
                  <c:v>11.689572999999999</c:v>
                </c:pt>
                <c:pt idx="64472">
                  <c:v>11.703742999999999</c:v>
                </c:pt>
                <c:pt idx="64473">
                  <c:v>11.700782999999999</c:v>
                </c:pt>
                <c:pt idx="64474">
                  <c:v>11.687073</c:v>
                </c:pt>
                <c:pt idx="64475">
                  <c:v>11.695231</c:v>
                </c:pt>
                <c:pt idx="64476">
                  <c:v>11.700554</c:v>
                </c:pt>
                <c:pt idx="64477">
                  <c:v>11.694706</c:v>
                </c:pt>
                <c:pt idx="64478">
                  <c:v>11.706566</c:v>
                </c:pt>
                <c:pt idx="64479">
                  <c:v>11.711236</c:v>
                </c:pt>
                <c:pt idx="64480">
                  <c:v>11.688650000000001</c:v>
                </c:pt>
                <c:pt idx="64481">
                  <c:v>11.691931</c:v>
                </c:pt>
                <c:pt idx="64482">
                  <c:v>11.709353999999999</c:v>
                </c:pt>
                <c:pt idx="64483">
                  <c:v>11.697155</c:v>
                </c:pt>
                <c:pt idx="64484">
                  <c:v>11.690769</c:v>
                </c:pt>
                <c:pt idx="64485">
                  <c:v>11.700661999999999</c:v>
                </c:pt>
                <c:pt idx="64486">
                  <c:v>11.700676</c:v>
                </c:pt>
                <c:pt idx="64487">
                  <c:v>11.697282</c:v>
                </c:pt>
                <c:pt idx="64488">
                  <c:v>11.702321</c:v>
                </c:pt>
                <c:pt idx="64489">
                  <c:v>11.701516</c:v>
                </c:pt>
                <c:pt idx="64490">
                  <c:v>11.693745</c:v>
                </c:pt>
                <c:pt idx="64491">
                  <c:v>11.701155999999999</c:v>
                </c:pt>
                <c:pt idx="64492">
                  <c:v>11.701301000000001</c:v>
                </c:pt>
                <c:pt idx="64493">
                  <c:v>11.689966</c:v>
                </c:pt>
                <c:pt idx="64494">
                  <c:v>11.69984</c:v>
                </c:pt>
                <c:pt idx="64495">
                  <c:v>11.706113</c:v>
                </c:pt>
                <c:pt idx="64496">
                  <c:v>11.699311</c:v>
                </c:pt>
                <c:pt idx="64497">
                  <c:v>11.707153999999999</c:v>
                </c:pt>
                <c:pt idx="64498">
                  <c:v>11.713202000000001</c:v>
                </c:pt>
                <c:pt idx="64499">
                  <c:v>11.697545</c:v>
                </c:pt>
                <c:pt idx="64500">
                  <c:v>11.696403999999999</c:v>
                </c:pt>
                <c:pt idx="64501">
                  <c:v>11.712228</c:v>
                </c:pt>
                <c:pt idx="64502">
                  <c:v>11.699958000000001</c:v>
                </c:pt>
                <c:pt idx="64503">
                  <c:v>11.6897</c:v>
                </c:pt>
                <c:pt idx="64504">
                  <c:v>11.707437000000001</c:v>
                </c:pt>
                <c:pt idx="64505">
                  <c:v>11.711186</c:v>
                </c:pt>
                <c:pt idx="64506">
                  <c:v>11.701692</c:v>
                </c:pt>
                <c:pt idx="64507">
                  <c:v>11.71081</c:v>
                </c:pt>
                <c:pt idx="64508">
                  <c:v>11.714043</c:v>
                </c:pt>
                <c:pt idx="64509">
                  <c:v>11.700153999999999</c:v>
                </c:pt>
                <c:pt idx="64510">
                  <c:v>11.70482</c:v>
                </c:pt>
                <c:pt idx="64511">
                  <c:v>11.708788999999999</c:v>
                </c:pt>
                <c:pt idx="64512">
                  <c:v>11.689049000000001</c:v>
                </c:pt>
                <c:pt idx="64513">
                  <c:v>11.688712000000001</c:v>
                </c:pt>
                <c:pt idx="64514">
                  <c:v>11.707191999999999</c:v>
                </c:pt>
                <c:pt idx="64515">
                  <c:v>11.708337999999999</c:v>
                </c:pt>
                <c:pt idx="64516">
                  <c:v>11.708356999999999</c:v>
                </c:pt>
                <c:pt idx="64517">
                  <c:v>11.718778</c:v>
                </c:pt>
                <c:pt idx="64518">
                  <c:v>11.712645</c:v>
                </c:pt>
                <c:pt idx="64519">
                  <c:v>11.700412</c:v>
                </c:pt>
                <c:pt idx="64520">
                  <c:v>11.712574</c:v>
                </c:pt>
                <c:pt idx="64521">
                  <c:v>11.713582000000001</c:v>
                </c:pt>
                <c:pt idx="64522">
                  <c:v>11.697092</c:v>
                </c:pt>
                <c:pt idx="64523">
                  <c:v>11.706165</c:v>
                </c:pt>
                <c:pt idx="64524">
                  <c:v>11.712156999999999</c:v>
                </c:pt>
                <c:pt idx="64525">
                  <c:v>11.70457</c:v>
                </c:pt>
                <c:pt idx="64526">
                  <c:v>11.710551000000001</c:v>
                </c:pt>
                <c:pt idx="64527">
                  <c:v>11.714343</c:v>
                </c:pt>
                <c:pt idx="64528">
                  <c:v>11.709679</c:v>
                </c:pt>
                <c:pt idx="64529">
                  <c:v>11.710194</c:v>
                </c:pt>
                <c:pt idx="64530">
                  <c:v>11.711263000000001</c:v>
                </c:pt>
                <c:pt idx="64531">
                  <c:v>11.704043</c:v>
                </c:pt>
                <c:pt idx="64532">
                  <c:v>11.700481999999999</c:v>
                </c:pt>
                <c:pt idx="64533">
                  <c:v>11.710532000000001</c:v>
                </c:pt>
                <c:pt idx="64534">
                  <c:v>11.712771</c:v>
                </c:pt>
                <c:pt idx="64535">
                  <c:v>11.705582</c:v>
                </c:pt>
                <c:pt idx="64536">
                  <c:v>11.708364</c:v>
                </c:pt>
                <c:pt idx="64537">
                  <c:v>11.714471</c:v>
                </c:pt>
                <c:pt idx="64538">
                  <c:v>11.707898</c:v>
                </c:pt>
                <c:pt idx="64539">
                  <c:v>11.703491</c:v>
                </c:pt>
                <c:pt idx="64540">
                  <c:v>11.710672000000001</c:v>
                </c:pt>
                <c:pt idx="64541">
                  <c:v>11.709339999999999</c:v>
                </c:pt>
                <c:pt idx="64542">
                  <c:v>11.706153</c:v>
                </c:pt>
                <c:pt idx="64543">
                  <c:v>11.709379</c:v>
                </c:pt>
                <c:pt idx="64544">
                  <c:v>11.707314</c:v>
                </c:pt>
                <c:pt idx="64545">
                  <c:v>11.714966</c:v>
                </c:pt>
                <c:pt idx="64546">
                  <c:v>11.722165</c:v>
                </c:pt>
                <c:pt idx="64547">
                  <c:v>11.706103000000001</c:v>
                </c:pt>
                <c:pt idx="64548">
                  <c:v>11.700737</c:v>
                </c:pt>
                <c:pt idx="64549">
                  <c:v>11.713793000000001</c:v>
                </c:pt>
                <c:pt idx="64550">
                  <c:v>11.702400000000001</c:v>
                </c:pt>
                <c:pt idx="64551">
                  <c:v>11.694597999999999</c:v>
                </c:pt>
                <c:pt idx="64552">
                  <c:v>11.7203</c:v>
                </c:pt>
                <c:pt idx="64553">
                  <c:v>11.716036000000001</c:v>
                </c:pt>
                <c:pt idx="64554">
                  <c:v>11.697794</c:v>
                </c:pt>
                <c:pt idx="64555">
                  <c:v>11.72064</c:v>
                </c:pt>
                <c:pt idx="64556">
                  <c:v>11.726979</c:v>
                </c:pt>
                <c:pt idx="64557">
                  <c:v>11.709417999999999</c:v>
                </c:pt>
                <c:pt idx="64558">
                  <c:v>11.712935999999999</c:v>
                </c:pt>
                <c:pt idx="64559">
                  <c:v>11.717722999999999</c:v>
                </c:pt>
                <c:pt idx="64560">
                  <c:v>11.713623999999999</c:v>
                </c:pt>
                <c:pt idx="64561">
                  <c:v>11.715339</c:v>
                </c:pt>
                <c:pt idx="64562">
                  <c:v>11.719433</c:v>
                </c:pt>
                <c:pt idx="64563">
                  <c:v>11.717617000000001</c:v>
                </c:pt>
                <c:pt idx="64564">
                  <c:v>11.719899</c:v>
                </c:pt>
                <c:pt idx="64565">
                  <c:v>11.722543999999999</c:v>
                </c:pt>
                <c:pt idx="64566">
                  <c:v>11.712634</c:v>
                </c:pt>
                <c:pt idx="64567">
                  <c:v>11.705220000000001</c:v>
                </c:pt>
                <c:pt idx="64568">
                  <c:v>11.704314999999999</c:v>
                </c:pt>
                <c:pt idx="64569">
                  <c:v>11.706241</c:v>
                </c:pt>
                <c:pt idx="64570">
                  <c:v>11.712540000000001</c:v>
                </c:pt>
                <c:pt idx="64571">
                  <c:v>11.717998</c:v>
                </c:pt>
                <c:pt idx="64572">
                  <c:v>11.709510999999999</c:v>
                </c:pt>
                <c:pt idx="64573">
                  <c:v>11.697627000000001</c:v>
                </c:pt>
                <c:pt idx="64574">
                  <c:v>11.714613999999999</c:v>
                </c:pt>
                <c:pt idx="64575">
                  <c:v>11.729996999999999</c:v>
                </c:pt>
                <c:pt idx="64576">
                  <c:v>11.717521</c:v>
                </c:pt>
                <c:pt idx="64577">
                  <c:v>11.71303</c:v>
                </c:pt>
                <c:pt idx="64578">
                  <c:v>11.717198</c:v>
                </c:pt>
                <c:pt idx="64579">
                  <c:v>11.717181</c:v>
                </c:pt>
                <c:pt idx="64580">
                  <c:v>11.715377999999999</c:v>
                </c:pt>
                <c:pt idx="64581">
                  <c:v>11.71541</c:v>
                </c:pt>
                <c:pt idx="64582">
                  <c:v>11.714867999999999</c:v>
                </c:pt>
                <c:pt idx="64583">
                  <c:v>11.715973</c:v>
                </c:pt>
                <c:pt idx="64584">
                  <c:v>11.723354</c:v>
                </c:pt>
                <c:pt idx="64585">
                  <c:v>11.709954</c:v>
                </c:pt>
                <c:pt idx="64586">
                  <c:v>11.699154999999999</c:v>
                </c:pt>
                <c:pt idx="64587">
                  <c:v>11.714826</c:v>
                </c:pt>
                <c:pt idx="64588">
                  <c:v>11.721837000000001</c:v>
                </c:pt>
                <c:pt idx="64589">
                  <c:v>11.718956</c:v>
                </c:pt>
                <c:pt idx="64590">
                  <c:v>11.721436000000001</c:v>
                </c:pt>
                <c:pt idx="64591">
                  <c:v>11.719035</c:v>
                </c:pt>
                <c:pt idx="64592">
                  <c:v>11.710056</c:v>
                </c:pt>
                <c:pt idx="64593">
                  <c:v>11.715175</c:v>
                </c:pt>
                <c:pt idx="64594">
                  <c:v>11.723535999999999</c:v>
                </c:pt>
                <c:pt idx="64595">
                  <c:v>11.716915999999999</c:v>
                </c:pt>
                <c:pt idx="64596">
                  <c:v>11.719359000000001</c:v>
                </c:pt>
                <c:pt idx="64597">
                  <c:v>11.722432</c:v>
                </c:pt>
                <c:pt idx="64598">
                  <c:v>11.708773000000001</c:v>
                </c:pt>
                <c:pt idx="64599">
                  <c:v>11.712266</c:v>
                </c:pt>
                <c:pt idx="64600">
                  <c:v>11.733993</c:v>
                </c:pt>
                <c:pt idx="64601">
                  <c:v>11.734768000000001</c:v>
                </c:pt>
                <c:pt idx="64602">
                  <c:v>11.722892</c:v>
                </c:pt>
                <c:pt idx="64603">
                  <c:v>11.724475</c:v>
                </c:pt>
                <c:pt idx="64604">
                  <c:v>11.721779</c:v>
                </c:pt>
                <c:pt idx="64605">
                  <c:v>11.713487000000001</c:v>
                </c:pt>
                <c:pt idx="64606">
                  <c:v>11.722066999999999</c:v>
                </c:pt>
                <c:pt idx="64607">
                  <c:v>11.723661999999999</c:v>
                </c:pt>
                <c:pt idx="64608">
                  <c:v>11.713606</c:v>
                </c:pt>
                <c:pt idx="64609">
                  <c:v>11.715491999999999</c:v>
                </c:pt>
                <c:pt idx="64610">
                  <c:v>11.716106999999999</c:v>
                </c:pt>
                <c:pt idx="64611">
                  <c:v>11.713836000000001</c:v>
                </c:pt>
                <c:pt idx="64612">
                  <c:v>11.726349000000001</c:v>
                </c:pt>
                <c:pt idx="64613">
                  <c:v>11.731282</c:v>
                </c:pt>
                <c:pt idx="64614">
                  <c:v>11.711966</c:v>
                </c:pt>
                <c:pt idx="64615">
                  <c:v>11.714492999999999</c:v>
                </c:pt>
                <c:pt idx="64616">
                  <c:v>11.733186</c:v>
                </c:pt>
                <c:pt idx="64617">
                  <c:v>11.722149</c:v>
                </c:pt>
                <c:pt idx="64618">
                  <c:v>11.716113</c:v>
                </c:pt>
                <c:pt idx="64619">
                  <c:v>11.724537</c:v>
                </c:pt>
                <c:pt idx="64620">
                  <c:v>11.721971</c:v>
                </c:pt>
                <c:pt idx="64621">
                  <c:v>11.723985000000001</c:v>
                </c:pt>
                <c:pt idx="64622">
                  <c:v>11.728206999999999</c:v>
                </c:pt>
                <c:pt idx="64623">
                  <c:v>11.723326999999999</c:v>
                </c:pt>
                <c:pt idx="64624">
                  <c:v>11.722451</c:v>
                </c:pt>
                <c:pt idx="64625">
                  <c:v>11.728403999999999</c:v>
                </c:pt>
                <c:pt idx="64626">
                  <c:v>11.726900000000001</c:v>
                </c:pt>
                <c:pt idx="64627">
                  <c:v>11.720604</c:v>
                </c:pt>
                <c:pt idx="64628">
                  <c:v>11.724454</c:v>
                </c:pt>
                <c:pt idx="64629">
                  <c:v>11.72494</c:v>
                </c:pt>
                <c:pt idx="64630">
                  <c:v>11.717727999999999</c:v>
                </c:pt>
                <c:pt idx="64631">
                  <c:v>11.721762999999999</c:v>
                </c:pt>
                <c:pt idx="64632">
                  <c:v>11.727273</c:v>
                </c:pt>
                <c:pt idx="64633">
                  <c:v>11.717912999999999</c:v>
                </c:pt>
                <c:pt idx="64634">
                  <c:v>11.719419</c:v>
                </c:pt>
                <c:pt idx="64635">
                  <c:v>11.735474</c:v>
                </c:pt>
                <c:pt idx="64636">
                  <c:v>11.722803000000001</c:v>
                </c:pt>
                <c:pt idx="64637">
                  <c:v>11.712638</c:v>
                </c:pt>
                <c:pt idx="64638">
                  <c:v>11.738606000000001</c:v>
                </c:pt>
                <c:pt idx="64639">
                  <c:v>11.735174000000001</c:v>
                </c:pt>
                <c:pt idx="64640">
                  <c:v>11.716243</c:v>
                </c:pt>
                <c:pt idx="64641">
                  <c:v>11.731681999999999</c:v>
                </c:pt>
                <c:pt idx="64642">
                  <c:v>11.737995</c:v>
                </c:pt>
                <c:pt idx="64643">
                  <c:v>11.722395000000001</c:v>
                </c:pt>
                <c:pt idx="64644">
                  <c:v>11.724539</c:v>
                </c:pt>
                <c:pt idx="64645">
                  <c:v>11.735355999999999</c:v>
                </c:pt>
                <c:pt idx="64646">
                  <c:v>11.725108000000001</c:v>
                </c:pt>
                <c:pt idx="64647">
                  <c:v>11.723106</c:v>
                </c:pt>
                <c:pt idx="64648">
                  <c:v>11.734306999999999</c:v>
                </c:pt>
                <c:pt idx="64649">
                  <c:v>11.733280000000001</c:v>
                </c:pt>
                <c:pt idx="64650">
                  <c:v>11.728493</c:v>
                </c:pt>
                <c:pt idx="64651">
                  <c:v>11.726336999999999</c:v>
                </c:pt>
                <c:pt idx="64652">
                  <c:v>11.723928000000001</c:v>
                </c:pt>
                <c:pt idx="64653">
                  <c:v>11.723487</c:v>
                </c:pt>
                <c:pt idx="64654">
                  <c:v>11.733019000000001</c:v>
                </c:pt>
                <c:pt idx="64655">
                  <c:v>11.731636</c:v>
                </c:pt>
                <c:pt idx="64656">
                  <c:v>11.719484</c:v>
                </c:pt>
                <c:pt idx="64657">
                  <c:v>11.728615</c:v>
                </c:pt>
                <c:pt idx="64658">
                  <c:v>11.732004</c:v>
                </c:pt>
                <c:pt idx="64659">
                  <c:v>11.717622</c:v>
                </c:pt>
                <c:pt idx="64660">
                  <c:v>11.718769999999999</c:v>
                </c:pt>
                <c:pt idx="64661">
                  <c:v>11.728997</c:v>
                </c:pt>
                <c:pt idx="64662">
                  <c:v>11.733025</c:v>
                </c:pt>
                <c:pt idx="64663">
                  <c:v>11.729803</c:v>
                </c:pt>
                <c:pt idx="64664">
                  <c:v>11.734011000000001</c:v>
                </c:pt>
                <c:pt idx="64665">
                  <c:v>11.748469</c:v>
                </c:pt>
                <c:pt idx="64666">
                  <c:v>11.745461000000001</c:v>
                </c:pt>
                <c:pt idx="64667">
                  <c:v>11.736174</c:v>
                </c:pt>
                <c:pt idx="64668">
                  <c:v>11.738885</c:v>
                </c:pt>
                <c:pt idx="64669">
                  <c:v>11.736597</c:v>
                </c:pt>
                <c:pt idx="64670">
                  <c:v>11.729335000000001</c:v>
                </c:pt>
                <c:pt idx="64671">
                  <c:v>11.734237</c:v>
                </c:pt>
                <c:pt idx="64672">
                  <c:v>11.735232</c:v>
                </c:pt>
                <c:pt idx="64673">
                  <c:v>11.721838</c:v>
                </c:pt>
                <c:pt idx="64674">
                  <c:v>11.722502</c:v>
                </c:pt>
                <c:pt idx="64675">
                  <c:v>11.725294999999999</c:v>
                </c:pt>
                <c:pt idx="64676">
                  <c:v>11.72109</c:v>
                </c:pt>
                <c:pt idx="64677">
                  <c:v>11.729713</c:v>
                </c:pt>
                <c:pt idx="64678">
                  <c:v>11.733796999999999</c:v>
                </c:pt>
                <c:pt idx="64679">
                  <c:v>11.729253</c:v>
                </c:pt>
                <c:pt idx="64680">
                  <c:v>11.729338</c:v>
                </c:pt>
                <c:pt idx="64681">
                  <c:v>11.729779000000001</c:v>
                </c:pt>
                <c:pt idx="64682">
                  <c:v>11.725562</c:v>
                </c:pt>
                <c:pt idx="64683">
                  <c:v>11.725914</c:v>
                </c:pt>
                <c:pt idx="64684">
                  <c:v>11.735436999999999</c:v>
                </c:pt>
                <c:pt idx="64685">
                  <c:v>11.734890999999999</c:v>
                </c:pt>
                <c:pt idx="64686">
                  <c:v>11.735768999999999</c:v>
                </c:pt>
                <c:pt idx="64687">
                  <c:v>11.739646</c:v>
                </c:pt>
                <c:pt idx="64688">
                  <c:v>11.733022999999999</c:v>
                </c:pt>
                <c:pt idx="64689">
                  <c:v>11.737527999999999</c:v>
                </c:pt>
                <c:pt idx="64690">
                  <c:v>11.743988</c:v>
                </c:pt>
                <c:pt idx="64691">
                  <c:v>11.736936</c:v>
                </c:pt>
                <c:pt idx="64692">
                  <c:v>11.727307</c:v>
                </c:pt>
                <c:pt idx="64693">
                  <c:v>11.729327</c:v>
                </c:pt>
                <c:pt idx="64694">
                  <c:v>11.734199</c:v>
                </c:pt>
                <c:pt idx="64695">
                  <c:v>11.728267000000001</c:v>
                </c:pt>
                <c:pt idx="64696">
                  <c:v>11.731453999999999</c:v>
                </c:pt>
                <c:pt idx="64697">
                  <c:v>11.736316</c:v>
                </c:pt>
                <c:pt idx="64698">
                  <c:v>11.732131000000001</c:v>
                </c:pt>
                <c:pt idx="64699">
                  <c:v>11.73742</c:v>
                </c:pt>
                <c:pt idx="64700">
                  <c:v>11.743378999999999</c:v>
                </c:pt>
                <c:pt idx="64701">
                  <c:v>11.741457</c:v>
                </c:pt>
                <c:pt idx="64702">
                  <c:v>11.738579</c:v>
                </c:pt>
                <c:pt idx="64703">
                  <c:v>11.740741999999999</c:v>
                </c:pt>
                <c:pt idx="64704">
                  <c:v>11.741667</c:v>
                </c:pt>
                <c:pt idx="64705">
                  <c:v>11.739361000000001</c:v>
                </c:pt>
                <c:pt idx="64706">
                  <c:v>11.738848000000001</c:v>
                </c:pt>
                <c:pt idx="64707">
                  <c:v>11.731697</c:v>
                </c:pt>
                <c:pt idx="64708">
                  <c:v>11.731061</c:v>
                </c:pt>
                <c:pt idx="64709">
                  <c:v>11.737526000000001</c:v>
                </c:pt>
                <c:pt idx="64710">
                  <c:v>11.733376</c:v>
                </c:pt>
                <c:pt idx="64711">
                  <c:v>11.739684</c:v>
                </c:pt>
                <c:pt idx="64712">
                  <c:v>11.750477</c:v>
                </c:pt>
                <c:pt idx="64713">
                  <c:v>11.742955</c:v>
                </c:pt>
                <c:pt idx="64714">
                  <c:v>11.737527</c:v>
                </c:pt>
                <c:pt idx="64715">
                  <c:v>11.743938</c:v>
                </c:pt>
                <c:pt idx="64716">
                  <c:v>11.737128</c:v>
                </c:pt>
                <c:pt idx="64717">
                  <c:v>11.728391999999999</c:v>
                </c:pt>
                <c:pt idx="64718">
                  <c:v>11.743014000000001</c:v>
                </c:pt>
                <c:pt idx="64719">
                  <c:v>11.745101</c:v>
                </c:pt>
                <c:pt idx="64720">
                  <c:v>11.728205000000001</c:v>
                </c:pt>
                <c:pt idx="64721">
                  <c:v>11.737135</c:v>
                </c:pt>
                <c:pt idx="64722">
                  <c:v>11.747401</c:v>
                </c:pt>
                <c:pt idx="64723">
                  <c:v>11.739039999999999</c:v>
                </c:pt>
                <c:pt idx="64724">
                  <c:v>11.736065</c:v>
                </c:pt>
                <c:pt idx="64725">
                  <c:v>11.742686000000001</c:v>
                </c:pt>
                <c:pt idx="64726">
                  <c:v>11.744322</c:v>
                </c:pt>
                <c:pt idx="64727">
                  <c:v>11.738697999999999</c:v>
                </c:pt>
                <c:pt idx="64728">
                  <c:v>11.736507</c:v>
                </c:pt>
                <c:pt idx="64729">
                  <c:v>11.732288</c:v>
                </c:pt>
                <c:pt idx="64730">
                  <c:v>11.734527</c:v>
                </c:pt>
                <c:pt idx="64731">
                  <c:v>11.739055</c:v>
                </c:pt>
                <c:pt idx="64732">
                  <c:v>11.733561999999999</c:v>
                </c:pt>
                <c:pt idx="64733">
                  <c:v>11.737318999999999</c:v>
                </c:pt>
                <c:pt idx="64734">
                  <c:v>11.746555000000001</c:v>
                </c:pt>
                <c:pt idx="64735">
                  <c:v>11.746369</c:v>
                </c:pt>
                <c:pt idx="64736">
                  <c:v>11.739195</c:v>
                </c:pt>
                <c:pt idx="64737">
                  <c:v>11.742851999999999</c:v>
                </c:pt>
                <c:pt idx="64738">
                  <c:v>11.748448</c:v>
                </c:pt>
                <c:pt idx="64739">
                  <c:v>11.734284000000001</c:v>
                </c:pt>
                <c:pt idx="64740">
                  <c:v>11.737147</c:v>
                </c:pt>
                <c:pt idx="64741">
                  <c:v>11.747930999999999</c:v>
                </c:pt>
                <c:pt idx="64742">
                  <c:v>11.735915</c:v>
                </c:pt>
                <c:pt idx="64743">
                  <c:v>11.737672</c:v>
                </c:pt>
                <c:pt idx="64744">
                  <c:v>11.749324</c:v>
                </c:pt>
                <c:pt idx="64745">
                  <c:v>11.746326</c:v>
                </c:pt>
                <c:pt idx="64746">
                  <c:v>11.744063000000001</c:v>
                </c:pt>
                <c:pt idx="64747">
                  <c:v>11.751234999999999</c:v>
                </c:pt>
                <c:pt idx="64748">
                  <c:v>11.752921000000001</c:v>
                </c:pt>
                <c:pt idx="64749">
                  <c:v>11.747419000000001</c:v>
                </c:pt>
                <c:pt idx="64750">
                  <c:v>11.746276999999999</c:v>
                </c:pt>
                <c:pt idx="64751">
                  <c:v>11.743606</c:v>
                </c:pt>
                <c:pt idx="64752">
                  <c:v>11.742759</c:v>
                </c:pt>
                <c:pt idx="64753">
                  <c:v>11.742839</c:v>
                </c:pt>
                <c:pt idx="64754">
                  <c:v>11.738913999999999</c:v>
                </c:pt>
                <c:pt idx="64755">
                  <c:v>11.74184</c:v>
                </c:pt>
                <c:pt idx="64756">
                  <c:v>11.755513000000001</c:v>
                </c:pt>
                <c:pt idx="64757">
                  <c:v>11.760820000000001</c:v>
                </c:pt>
                <c:pt idx="64758">
                  <c:v>11.742457</c:v>
                </c:pt>
                <c:pt idx="64759">
                  <c:v>11.742148</c:v>
                </c:pt>
                <c:pt idx="64760">
                  <c:v>11.759057</c:v>
                </c:pt>
                <c:pt idx="64761">
                  <c:v>11.750211</c:v>
                </c:pt>
                <c:pt idx="64762">
                  <c:v>11.743031999999999</c:v>
                </c:pt>
                <c:pt idx="64763">
                  <c:v>11.746956000000001</c:v>
                </c:pt>
                <c:pt idx="64764">
                  <c:v>11.745934</c:v>
                </c:pt>
                <c:pt idx="64765">
                  <c:v>11.749647</c:v>
                </c:pt>
                <c:pt idx="64766">
                  <c:v>11.750064</c:v>
                </c:pt>
                <c:pt idx="64767">
                  <c:v>11.744619</c:v>
                </c:pt>
                <c:pt idx="64768">
                  <c:v>11.738835999999999</c:v>
                </c:pt>
                <c:pt idx="64769">
                  <c:v>11.744459000000001</c:v>
                </c:pt>
                <c:pt idx="64770">
                  <c:v>11.756489999999999</c:v>
                </c:pt>
                <c:pt idx="64771">
                  <c:v>11.75131</c:v>
                </c:pt>
                <c:pt idx="64772">
                  <c:v>11.746516</c:v>
                </c:pt>
                <c:pt idx="64773">
                  <c:v>11.754479999999999</c:v>
                </c:pt>
                <c:pt idx="64774">
                  <c:v>11.751388</c:v>
                </c:pt>
                <c:pt idx="64775">
                  <c:v>11.744149</c:v>
                </c:pt>
                <c:pt idx="64776">
                  <c:v>11.747857</c:v>
                </c:pt>
                <c:pt idx="64777">
                  <c:v>11.752940000000001</c:v>
                </c:pt>
                <c:pt idx="64778">
                  <c:v>11.752897000000001</c:v>
                </c:pt>
                <c:pt idx="64779">
                  <c:v>11.754042</c:v>
                </c:pt>
                <c:pt idx="64780">
                  <c:v>11.747381000000001</c:v>
                </c:pt>
                <c:pt idx="64781">
                  <c:v>11.737662</c:v>
                </c:pt>
                <c:pt idx="64782">
                  <c:v>11.743696</c:v>
                </c:pt>
                <c:pt idx="64783">
                  <c:v>11.749328999999999</c:v>
                </c:pt>
                <c:pt idx="64784">
                  <c:v>11.746396000000001</c:v>
                </c:pt>
                <c:pt idx="64785">
                  <c:v>11.751314000000001</c:v>
                </c:pt>
                <c:pt idx="64786">
                  <c:v>11.759099000000001</c:v>
                </c:pt>
                <c:pt idx="64787">
                  <c:v>11.745858999999999</c:v>
                </c:pt>
                <c:pt idx="64788">
                  <c:v>11.737254</c:v>
                </c:pt>
                <c:pt idx="64789">
                  <c:v>11.751768999999999</c:v>
                </c:pt>
                <c:pt idx="64790">
                  <c:v>11.748552999999999</c:v>
                </c:pt>
                <c:pt idx="64791">
                  <c:v>11.744325</c:v>
                </c:pt>
                <c:pt idx="64792">
                  <c:v>11.752082</c:v>
                </c:pt>
                <c:pt idx="64793">
                  <c:v>11.746321</c:v>
                </c:pt>
                <c:pt idx="64794">
                  <c:v>11.744754</c:v>
                </c:pt>
                <c:pt idx="64795">
                  <c:v>11.752412</c:v>
                </c:pt>
                <c:pt idx="64796">
                  <c:v>11.753935999999999</c:v>
                </c:pt>
                <c:pt idx="64797">
                  <c:v>11.756568</c:v>
                </c:pt>
                <c:pt idx="64798">
                  <c:v>11.765647</c:v>
                </c:pt>
                <c:pt idx="64799">
                  <c:v>11.760361</c:v>
                </c:pt>
                <c:pt idx="64800">
                  <c:v>11.744389</c:v>
                </c:pt>
                <c:pt idx="64801">
                  <c:v>11.75142</c:v>
                </c:pt>
                <c:pt idx="64802">
                  <c:v>11.758122</c:v>
                </c:pt>
                <c:pt idx="64803">
                  <c:v>11.742836</c:v>
                </c:pt>
                <c:pt idx="64804">
                  <c:v>11.747579999999999</c:v>
                </c:pt>
                <c:pt idx="64805">
                  <c:v>11.759172</c:v>
                </c:pt>
                <c:pt idx="64806">
                  <c:v>11.751042999999999</c:v>
                </c:pt>
                <c:pt idx="64807">
                  <c:v>11.753817</c:v>
                </c:pt>
                <c:pt idx="64808">
                  <c:v>11.763294999999999</c:v>
                </c:pt>
                <c:pt idx="64809">
                  <c:v>11.752488</c:v>
                </c:pt>
                <c:pt idx="64810">
                  <c:v>11.746727</c:v>
                </c:pt>
                <c:pt idx="64811">
                  <c:v>11.756468</c:v>
                </c:pt>
                <c:pt idx="64812">
                  <c:v>11.755038000000001</c:v>
                </c:pt>
                <c:pt idx="64813">
                  <c:v>11.754382</c:v>
                </c:pt>
                <c:pt idx="64814">
                  <c:v>11.759109</c:v>
                </c:pt>
                <c:pt idx="64815">
                  <c:v>11.746841999999999</c:v>
                </c:pt>
                <c:pt idx="64816">
                  <c:v>11.740919</c:v>
                </c:pt>
                <c:pt idx="64817">
                  <c:v>11.759717</c:v>
                </c:pt>
                <c:pt idx="64818">
                  <c:v>11.767324</c:v>
                </c:pt>
                <c:pt idx="64819">
                  <c:v>11.76093</c:v>
                </c:pt>
                <c:pt idx="64820">
                  <c:v>11.767234</c:v>
                </c:pt>
                <c:pt idx="64821">
                  <c:v>11.762606999999999</c:v>
                </c:pt>
                <c:pt idx="64822">
                  <c:v>11.74681</c:v>
                </c:pt>
                <c:pt idx="64823">
                  <c:v>11.755812000000001</c:v>
                </c:pt>
                <c:pt idx="64824">
                  <c:v>11.762052000000001</c:v>
                </c:pt>
                <c:pt idx="64825">
                  <c:v>11.750275</c:v>
                </c:pt>
                <c:pt idx="64826">
                  <c:v>11.757873</c:v>
                </c:pt>
                <c:pt idx="64827">
                  <c:v>11.768249000000001</c:v>
                </c:pt>
                <c:pt idx="64828">
                  <c:v>11.758732</c:v>
                </c:pt>
                <c:pt idx="64829">
                  <c:v>11.753349999999999</c:v>
                </c:pt>
                <c:pt idx="64830">
                  <c:v>11.756603999999999</c:v>
                </c:pt>
                <c:pt idx="64831">
                  <c:v>11.756850999999999</c:v>
                </c:pt>
                <c:pt idx="64832">
                  <c:v>11.756936</c:v>
                </c:pt>
                <c:pt idx="64833">
                  <c:v>11.763354</c:v>
                </c:pt>
                <c:pt idx="64834">
                  <c:v>11.762924</c:v>
                </c:pt>
                <c:pt idx="64835">
                  <c:v>11.754512999999999</c:v>
                </c:pt>
                <c:pt idx="64836">
                  <c:v>11.754887999999999</c:v>
                </c:pt>
                <c:pt idx="64837">
                  <c:v>11.760675000000001</c:v>
                </c:pt>
                <c:pt idx="64838">
                  <c:v>11.758713</c:v>
                </c:pt>
                <c:pt idx="64839">
                  <c:v>11.754337</c:v>
                </c:pt>
                <c:pt idx="64840">
                  <c:v>11.758189</c:v>
                </c:pt>
                <c:pt idx="64841">
                  <c:v>11.752511</c:v>
                </c:pt>
                <c:pt idx="64842">
                  <c:v>11.744573000000001</c:v>
                </c:pt>
                <c:pt idx="64843">
                  <c:v>11.756347</c:v>
                </c:pt>
                <c:pt idx="64844">
                  <c:v>11.766190999999999</c:v>
                </c:pt>
                <c:pt idx="64845">
                  <c:v>11.765131</c:v>
                </c:pt>
                <c:pt idx="64846">
                  <c:v>11.764009</c:v>
                </c:pt>
                <c:pt idx="64847">
                  <c:v>11.766166999999999</c:v>
                </c:pt>
                <c:pt idx="64848">
                  <c:v>11.767863999999999</c:v>
                </c:pt>
                <c:pt idx="64849">
                  <c:v>11.767956</c:v>
                </c:pt>
                <c:pt idx="64850">
                  <c:v>11.762623</c:v>
                </c:pt>
                <c:pt idx="64851">
                  <c:v>11.750381000000001</c:v>
                </c:pt>
                <c:pt idx="64852">
                  <c:v>11.75761</c:v>
                </c:pt>
                <c:pt idx="64853">
                  <c:v>11.767042999999999</c:v>
                </c:pt>
                <c:pt idx="64854">
                  <c:v>11.757796000000001</c:v>
                </c:pt>
                <c:pt idx="64855">
                  <c:v>11.762278999999999</c:v>
                </c:pt>
                <c:pt idx="64856">
                  <c:v>11.767169000000001</c:v>
                </c:pt>
                <c:pt idx="64857">
                  <c:v>11.757678</c:v>
                </c:pt>
                <c:pt idx="64858">
                  <c:v>11.760856</c:v>
                </c:pt>
                <c:pt idx="64859">
                  <c:v>11.769798</c:v>
                </c:pt>
                <c:pt idx="64860">
                  <c:v>11.763362000000001</c:v>
                </c:pt>
                <c:pt idx="64861">
                  <c:v>11.756034</c:v>
                </c:pt>
                <c:pt idx="64862">
                  <c:v>11.763043</c:v>
                </c:pt>
                <c:pt idx="64863">
                  <c:v>11.759721000000001</c:v>
                </c:pt>
                <c:pt idx="64864">
                  <c:v>11.754220999999999</c:v>
                </c:pt>
                <c:pt idx="64865">
                  <c:v>11.769119999999999</c:v>
                </c:pt>
                <c:pt idx="64866">
                  <c:v>11.770270999999999</c:v>
                </c:pt>
                <c:pt idx="64867">
                  <c:v>11.757301999999999</c:v>
                </c:pt>
                <c:pt idx="64868">
                  <c:v>11.761298999999999</c:v>
                </c:pt>
                <c:pt idx="64869">
                  <c:v>11.768867</c:v>
                </c:pt>
                <c:pt idx="64870">
                  <c:v>11.766183</c:v>
                </c:pt>
                <c:pt idx="64871">
                  <c:v>11.766866</c:v>
                </c:pt>
                <c:pt idx="64872">
                  <c:v>11.770580000000001</c:v>
                </c:pt>
                <c:pt idx="64873">
                  <c:v>11.761806999999999</c:v>
                </c:pt>
                <c:pt idx="64874">
                  <c:v>11.762176</c:v>
                </c:pt>
                <c:pt idx="64875">
                  <c:v>11.765283</c:v>
                </c:pt>
                <c:pt idx="64876">
                  <c:v>11.759347999999999</c:v>
                </c:pt>
                <c:pt idx="64877">
                  <c:v>11.773054</c:v>
                </c:pt>
                <c:pt idx="64878">
                  <c:v>11.781941</c:v>
                </c:pt>
                <c:pt idx="64879">
                  <c:v>11.768616</c:v>
                </c:pt>
                <c:pt idx="64880">
                  <c:v>11.763510999999999</c:v>
                </c:pt>
                <c:pt idx="64881">
                  <c:v>11.770901</c:v>
                </c:pt>
                <c:pt idx="64882">
                  <c:v>11.767016</c:v>
                </c:pt>
                <c:pt idx="64883">
                  <c:v>11.755652</c:v>
                </c:pt>
                <c:pt idx="64884">
                  <c:v>11.760949999999999</c:v>
                </c:pt>
                <c:pt idx="64885">
                  <c:v>11.766749000000001</c:v>
                </c:pt>
                <c:pt idx="64886">
                  <c:v>11.759451</c:v>
                </c:pt>
                <c:pt idx="64887">
                  <c:v>11.768495</c:v>
                </c:pt>
                <c:pt idx="64888">
                  <c:v>11.778741999999999</c:v>
                </c:pt>
                <c:pt idx="64889">
                  <c:v>11.768136</c:v>
                </c:pt>
                <c:pt idx="64890">
                  <c:v>11.765394000000001</c:v>
                </c:pt>
                <c:pt idx="64891">
                  <c:v>11.771917</c:v>
                </c:pt>
                <c:pt idx="64892">
                  <c:v>11.762293</c:v>
                </c:pt>
                <c:pt idx="64893">
                  <c:v>11.763807999999999</c:v>
                </c:pt>
                <c:pt idx="64894">
                  <c:v>11.778100999999999</c:v>
                </c:pt>
                <c:pt idx="64895">
                  <c:v>11.763797</c:v>
                </c:pt>
                <c:pt idx="64896">
                  <c:v>11.757353</c:v>
                </c:pt>
                <c:pt idx="64897">
                  <c:v>11.773961</c:v>
                </c:pt>
                <c:pt idx="64898">
                  <c:v>11.768257</c:v>
                </c:pt>
                <c:pt idx="64899">
                  <c:v>11.762679</c:v>
                </c:pt>
                <c:pt idx="64900">
                  <c:v>11.774742</c:v>
                </c:pt>
                <c:pt idx="64901">
                  <c:v>11.773042999999999</c:v>
                </c:pt>
                <c:pt idx="64902">
                  <c:v>11.764253</c:v>
                </c:pt>
                <c:pt idx="64903">
                  <c:v>11.769867</c:v>
                </c:pt>
                <c:pt idx="64904">
                  <c:v>11.769862</c:v>
                </c:pt>
                <c:pt idx="64905">
                  <c:v>11.759489</c:v>
                </c:pt>
                <c:pt idx="64906">
                  <c:v>11.768635</c:v>
                </c:pt>
                <c:pt idx="64907">
                  <c:v>11.77882</c:v>
                </c:pt>
                <c:pt idx="64908">
                  <c:v>11.770882</c:v>
                </c:pt>
                <c:pt idx="64909">
                  <c:v>11.772798</c:v>
                </c:pt>
                <c:pt idx="64910">
                  <c:v>11.77722</c:v>
                </c:pt>
                <c:pt idx="64911">
                  <c:v>11.768456</c:v>
                </c:pt>
                <c:pt idx="64912">
                  <c:v>11.768364</c:v>
                </c:pt>
                <c:pt idx="64913">
                  <c:v>11.782553999999999</c:v>
                </c:pt>
                <c:pt idx="64914">
                  <c:v>11.77685</c:v>
                </c:pt>
                <c:pt idx="64915">
                  <c:v>11.766006000000001</c:v>
                </c:pt>
                <c:pt idx="64916">
                  <c:v>11.776745999999999</c:v>
                </c:pt>
                <c:pt idx="64917">
                  <c:v>11.773018</c:v>
                </c:pt>
                <c:pt idx="64918">
                  <c:v>11.766736999999999</c:v>
                </c:pt>
                <c:pt idx="64919">
                  <c:v>11.780585</c:v>
                </c:pt>
                <c:pt idx="64920">
                  <c:v>11.778632</c:v>
                </c:pt>
                <c:pt idx="64921">
                  <c:v>11.764059</c:v>
                </c:pt>
                <c:pt idx="64922">
                  <c:v>11.769064</c:v>
                </c:pt>
                <c:pt idx="64923">
                  <c:v>11.780730999999999</c:v>
                </c:pt>
                <c:pt idx="64924">
                  <c:v>11.770562999999999</c:v>
                </c:pt>
                <c:pt idx="64925">
                  <c:v>11.765022</c:v>
                </c:pt>
                <c:pt idx="64926">
                  <c:v>11.773446</c:v>
                </c:pt>
                <c:pt idx="64927">
                  <c:v>11.765159000000001</c:v>
                </c:pt>
                <c:pt idx="64928">
                  <c:v>11.764506000000001</c:v>
                </c:pt>
                <c:pt idx="64929">
                  <c:v>11.776527</c:v>
                </c:pt>
                <c:pt idx="64930">
                  <c:v>11.770924000000001</c:v>
                </c:pt>
                <c:pt idx="64931">
                  <c:v>11.766575</c:v>
                </c:pt>
                <c:pt idx="64932">
                  <c:v>11.775475</c:v>
                </c:pt>
                <c:pt idx="64933">
                  <c:v>11.783887</c:v>
                </c:pt>
                <c:pt idx="64934">
                  <c:v>11.784387000000001</c:v>
                </c:pt>
                <c:pt idx="64935">
                  <c:v>11.783588999999999</c:v>
                </c:pt>
                <c:pt idx="64936">
                  <c:v>11.780727000000001</c:v>
                </c:pt>
                <c:pt idx="64937">
                  <c:v>11.783446</c:v>
                </c:pt>
                <c:pt idx="64938">
                  <c:v>11.793059</c:v>
                </c:pt>
                <c:pt idx="64939">
                  <c:v>11.785371</c:v>
                </c:pt>
                <c:pt idx="64940">
                  <c:v>11.77059</c:v>
                </c:pt>
                <c:pt idx="64941">
                  <c:v>11.771322</c:v>
                </c:pt>
                <c:pt idx="64942">
                  <c:v>11.774822</c:v>
                </c:pt>
                <c:pt idx="64943">
                  <c:v>11.776221</c:v>
                </c:pt>
                <c:pt idx="64944">
                  <c:v>11.779671</c:v>
                </c:pt>
                <c:pt idx="64945">
                  <c:v>11.781447999999999</c:v>
                </c:pt>
                <c:pt idx="64946">
                  <c:v>11.772225000000001</c:v>
                </c:pt>
                <c:pt idx="64947">
                  <c:v>11.766474000000001</c:v>
                </c:pt>
                <c:pt idx="64948">
                  <c:v>11.778172</c:v>
                </c:pt>
                <c:pt idx="64949">
                  <c:v>11.778077</c:v>
                </c:pt>
                <c:pt idx="64950">
                  <c:v>11.771561999999999</c:v>
                </c:pt>
                <c:pt idx="64951">
                  <c:v>11.776885</c:v>
                </c:pt>
                <c:pt idx="64952">
                  <c:v>11.776237999999999</c:v>
                </c:pt>
                <c:pt idx="64953">
                  <c:v>11.772411999999999</c:v>
                </c:pt>
                <c:pt idx="64954">
                  <c:v>11.779109999999999</c:v>
                </c:pt>
                <c:pt idx="64955">
                  <c:v>11.783773</c:v>
                </c:pt>
                <c:pt idx="64956">
                  <c:v>11.773517999999999</c:v>
                </c:pt>
                <c:pt idx="64957">
                  <c:v>11.774018999999999</c:v>
                </c:pt>
                <c:pt idx="64958">
                  <c:v>11.78041</c:v>
                </c:pt>
                <c:pt idx="64959">
                  <c:v>11.773655</c:v>
                </c:pt>
                <c:pt idx="64960">
                  <c:v>11.778961000000001</c:v>
                </c:pt>
                <c:pt idx="64961">
                  <c:v>11.786898000000001</c:v>
                </c:pt>
                <c:pt idx="64962">
                  <c:v>11.775406</c:v>
                </c:pt>
                <c:pt idx="64963">
                  <c:v>11.771468</c:v>
                </c:pt>
                <c:pt idx="64964">
                  <c:v>11.787831000000001</c:v>
                </c:pt>
                <c:pt idx="64965">
                  <c:v>11.786313</c:v>
                </c:pt>
                <c:pt idx="64966">
                  <c:v>11.767897</c:v>
                </c:pt>
                <c:pt idx="64967">
                  <c:v>11.778375</c:v>
                </c:pt>
                <c:pt idx="64968">
                  <c:v>11.785195999999999</c:v>
                </c:pt>
                <c:pt idx="64969">
                  <c:v>11.769819</c:v>
                </c:pt>
                <c:pt idx="64970">
                  <c:v>11.776719999999999</c:v>
                </c:pt>
                <c:pt idx="64971">
                  <c:v>11.787048</c:v>
                </c:pt>
                <c:pt idx="64972">
                  <c:v>11.77998</c:v>
                </c:pt>
                <c:pt idx="64973">
                  <c:v>11.780545999999999</c:v>
                </c:pt>
                <c:pt idx="64974">
                  <c:v>11.787921000000001</c:v>
                </c:pt>
                <c:pt idx="64975">
                  <c:v>11.780646000000001</c:v>
                </c:pt>
                <c:pt idx="64976">
                  <c:v>11.77561</c:v>
                </c:pt>
                <c:pt idx="64977">
                  <c:v>11.786849</c:v>
                </c:pt>
                <c:pt idx="64978">
                  <c:v>11.783759999999999</c:v>
                </c:pt>
                <c:pt idx="64979">
                  <c:v>11.77566</c:v>
                </c:pt>
                <c:pt idx="64980">
                  <c:v>11.781195</c:v>
                </c:pt>
                <c:pt idx="64981">
                  <c:v>11.783543</c:v>
                </c:pt>
                <c:pt idx="64982">
                  <c:v>11.785458</c:v>
                </c:pt>
                <c:pt idx="64983">
                  <c:v>11.787713</c:v>
                </c:pt>
                <c:pt idx="64984">
                  <c:v>11.784357999999999</c:v>
                </c:pt>
                <c:pt idx="64985">
                  <c:v>11.781385</c:v>
                </c:pt>
                <c:pt idx="64986">
                  <c:v>11.782959</c:v>
                </c:pt>
                <c:pt idx="64987">
                  <c:v>11.780079000000001</c:v>
                </c:pt>
                <c:pt idx="64988">
                  <c:v>11.775035000000001</c:v>
                </c:pt>
                <c:pt idx="64989">
                  <c:v>11.786263</c:v>
                </c:pt>
                <c:pt idx="64990">
                  <c:v>11.796715000000001</c:v>
                </c:pt>
                <c:pt idx="64991">
                  <c:v>11.78984</c:v>
                </c:pt>
                <c:pt idx="64992">
                  <c:v>11.784608</c:v>
                </c:pt>
                <c:pt idx="64993">
                  <c:v>11.791328</c:v>
                </c:pt>
                <c:pt idx="64994">
                  <c:v>11.792697</c:v>
                </c:pt>
                <c:pt idx="64995">
                  <c:v>11.787667000000001</c:v>
                </c:pt>
                <c:pt idx="64996">
                  <c:v>11.787728</c:v>
                </c:pt>
                <c:pt idx="64997">
                  <c:v>11.783365999999999</c:v>
                </c:pt>
                <c:pt idx="64998">
                  <c:v>11.778071000000001</c:v>
                </c:pt>
                <c:pt idx="64999">
                  <c:v>11.786274000000001</c:v>
                </c:pt>
                <c:pt idx="65000">
                  <c:v>11.785973</c:v>
                </c:pt>
                <c:pt idx="65001">
                  <c:v>11.775327000000001</c:v>
                </c:pt>
                <c:pt idx="65002">
                  <c:v>11.782387</c:v>
                </c:pt>
                <c:pt idx="65003">
                  <c:v>11.792147</c:v>
                </c:pt>
                <c:pt idx="65004">
                  <c:v>11.785069999999999</c:v>
                </c:pt>
                <c:pt idx="65005">
                  <c:v>11.787924</c:v>
                </c:pt>
                <c:pt idx="65006">
                  <c:v>11.800219</c:v>
                </c:pt>
                <c:pt idx="65007">
                  <c:v>11.786906999999999</c:v>
                </c:pt>
                <c:pt idx="65008">
                  <c:v>11.778192000000001</c:v>
                </c:pt>
                <c:pt idx="65009">
                  <c:v>11.791157999999999</c:v>
                </c:pt>
                <c:pt idx="65010">
                  <c:v>11.786258</c:v>
                </c:pt>
                <c:pt idx="65011">
                  <c:v>11.785577</c:v>
                </c:pt>
                <c:pt idx="65012">
                  <c:v>11.799991</c:v>
                </c:pt>
                <c:pt idx="65013">
                  <c:v>11.791879</c:v>
                </c:pt>
                <c:pt idx="65014">
                  <c:v>11.778886999999999</c:v>
                </c:pt>
                <c:pt idx="65015">
                  <c:v>11.788732</c:v>
                </c:pt>
                <c:pt idx="65016">
                  <c:v>11.793972999999999</c:v>
                </c:pt>
                <c:pt idx="65017">
                  <c:v>11.780561000000001</c:v>
                </c:pt>
                <c:pt idx="65018">
                  <c:v>11.787406000000001</c:v>
                </c:pt>
                <c:pt idx="65019">
                  <c:v>11.798973999999999</c:v>
                </c:pt>
                <c:pt idx="65020">
                  <c:v>11.784622000000001</c:v>
                </c:pt>
                <c:pt idx="65021">
                  <c:v>11.787063</c:v>
                </c:pt>
                <c:pt idx="65022">
                  <c:v>11.795482</c:v>
                </c:pt>
                <c:pt idx="65023">
                  <c:v>11.780112000000001</c:v>
                </c:pt>
                <c:pt idx="65024">
                  <c:v>11.775214999999999</c:v>
                </c:pt>
                <c:pt idx="65025">
                  <c:v>11.789384</c:v>
                </c:pt>
                <c:pt idx="65026">
                  <c:v>11.790692</c:v>
                </c:pt>
                <c:pt idx="65027">
                  <c:v>11.786984</c:v>
                </c:pt>
                <c:pt idx="65028">
                  <c:v>11.805878999999999</c:v>
                </c:pt>
                <c:pt idx="65029">
                  <c:v>11.808583</c:v>
                </c:pt>
                <c:pt idx="65030">
                  <c:v>11.792778999999999</c:v>
                </c:pt>
                <c:pt idx="65031">
                  <c:v>11.798800999999999</c:v>
                </c:pt>
                <c:pt idx="65032">
                  <c:v>11.800264</c:v>
                </c:pt>
                <c:pt idx="65033">
                  <c:v>11.791016000000001</c:v>
                </c:pt>
                <c:pt idx="65034">
                  <c:v>11.792417</c:v>
                </c:pt>
                <c:pt idx="65035">
                  <c:v>11.793182</c:v>
                </c:pt>
                <c:pt idx="65036">
                  <c:v>11.787444000000001</c:v>
                </c:pt>
                <c:pt idx="65037">
                  <c:v>11.790539000000001</c:v>
                </c:pt>
                <c:pt idx="65038">
                  <c:v>11.797095000000001</c:v>
                </c:pt>
                <c:pt idx="65039">
                  <c:v>11.787046</c:v>
                </c:pt>
                <c:pt idx="65040">
                  <c:v>11.787314</c:v>
                </c:pt>
                <c:pt idx="65041">
                  <c:v>11.801270000000001</c:v>
                </c:pt>
                <c:pt idx="65042">
                  <c:v>11.798709000000001</c:v>
                </c:pt>
                <c:pt idx="65043">
                  <c:v>11.795752999999999</c:v>
                </c:pt>
                <c:pt idx="65044">
                  <c:v>11.803057000000001</c:v>
                </c:pt>
                <c:pt idx="65045">
                  <c:v>11.79888</c:v>
                </c:pt>
                <c:pt idx="65046">
                  <c:v>11.784462</c:v>
                </c:pt>
                <c:pt idx="65047">
                  <c:v>11.789227</c:v>
                </c:pt>
                <c:pt idx="65048">
                  <c:v>11.797537</c:v>
                </c:pt>
                <c:pt idx="65049">
                  <c:v>11.785577</c:v>
                </c:pt>
                <c:pt idx="65050">
                  <c:v>11.786177</c:v>
                </c:pt>
                <c:pt idx="65051">
                  <c:v>11.799244</c:v>
                </c:pt>
                <c:pt idx="65052">
                  <c:v>11.790998</c:v>
                </c:pt>
                <c:pt idx="65053">
                  <c:v>11.786277</c:v>
                </c:pt>
                <c:pt idx="65054">
                  <c:v>11.798531000000001</c:v>
                </c:pt>
                <c:pt idx="65055">
                  <c:v>11.795424000000001</c:v>
                </c:pt>
                <c:pt idx="65056">
                  <c:v>11.787585999999999</c:v>
                </c:pt>
                <c:pt idx="65057">
                  <c:v>11.79876</c:v>
                </c:pt>
                <c:pt idx="65058">
                  <c:v>11.798538000000001</c:v>
                </c:pt>
                <c:pt idx="65059">
                  <c:v>11.788114999999999</c:v>
                </c:pt>
                <c:pt idx="65060">
                  <c:v>11.796400999999999</c:v>
                </c:pt>
                <c:pt idx="65061">
                  <c:v>11.793029000000001</c:v>
                </c:pt>
                <c:pt idx="65062">
                  <c:v>11.783379999999999</c:v>
                </c:pt>
                <c:pt idx="65063">
                  <c:v>11.798132000000001</c:v>
                </c:pt>
                <c:pt idx="65064">
                  <c:v>11.806457</c:v>
                </c:pt>
                <c:pt idx="65065">
                  <c:v>11.797495</c:v>
                </c:pt>
                <c:pt idx="65066">
                  <c:v>11.797196</c:v>
                </c:pt>
                <c:pt idx="65067">
                  <c:v>11.805536</c:v>
                </c:pt>
                <c:pt idx="65068">
                  <c:v>11.798204999999999</c:v>
                </c:pt>
                <c:pt idx="65069">
                  <c:v>11.795431000000001</c:v>
                </c:pt>
                <c:pt idx="65070">
                  <c:v>11.808978</c:v>
                </c:pt>
                <c:pt idx="65071">
                  <c:v>11.798495000000001</c:v>
                </c:pt>
                <c:pt idx="65072">
                  <c:v>11.786277999999999</c:v>
                </c:pt>
                <c:pt idx="65073">
                  <c:v>11.79763</c:v>
                </c:pt>
                <c:pt idx="65074">
                  <c:v>11.798574</c:v>
                </c:pt>
                <c:pt idx="65075">
                  <c:v>11.795778</c:v>
                </c:pt>
                <c:pt idx="65076">
                  <c:v>11.804701</c:v>
                </c:pt>
                <c:pt idx="65077">
                  <c:v>11.802377</c:v>
                </c:pt>
                <c:pt idx="65078">
                  <c:v>11.789669999999999</c:v>
                </c:pt>
                <c:pt idx="65079">
                  <c:v>11.798643</c:v>
                </c:pt>
                <c:pt idx="65080">
                  <c:v>11.806829</c:v>
                </c:pt>
                <c:pt idx="65081">
                  <c:v>11.792017</c:v>
                </c:pt>
                <c:pt idx="65082">
                  <c:v>11.793592</c:v>
                </c:pt>
                <c:pt idx="65083">
                  <c:v>11.801005</c:v>
                </c:pt>
                <c:pt idx="65084">
                  <c:v>11.796391</c:v>
                </c:pt>
                <c:pt idx="65085">
                  <c:v>11.791736</c:v>
                </c:pt>
                <c:pt idx="65086">
                  <c:v>11.791839</c:v>
                </c:pt>
                <c:pt idx="65087">
                  <c:v>11.799842999999999</c:v>
                </c:pt>
                <c:pt idx="65088">
                  <c:v>11.805215</c:v>
                </c:pt>
                <c:pt idx="65089">
                  <c:v>11.810223000000001</c:v>
                </c:pt>
                <c:pt idx="65090">
                  <c:v>11.811895</c:v>
                </c:pt>
                <c:pt idx="65091">
                  <c:v>11.803416</c:v>
                </c:pt>
                <c:pt idx="65092">
                  <c:v>11.805161999999999</c:v>
                </c:pt>
                <c:pt idx="65093">
                  <c:v>11.808286000000001</c:v>
                </c:pt>
                <c:pt idx="65094">
                  <c:v>11.796662</c:v>
                </c:pt>
                <c:pt idx="65095">
                  <c:v>11.796631</c:v>
                </c:pt>
                <c:pt idx="65096">
                  <c:v>11.810962</c:v>
                </c:pt>
                <c:pt idx="65097">
                  <c:v>11.802204</c:v>
                </c:pt>
                <c:pt idx="65098">
                  <c:v>11.789125</c:v>
                </c:pt>
                <c:pt idx="65099">
                  <c:v>11.80381</c:v>
                </c:pt>
                <c:pt idx="65100">
                  <c:v>11.804352</c:v>
                </c:pt>
                <c:pt idx="65101">
                  <c:v>11.794715999999999</c:v>
                </c:pt>
                <c:pt idx="65102">
                  <c:v>11.80477</c:v>
                </c:pt>
                <c:pt idx="65103">
                  <c:v>11.807496</c:v>
                </c:pt>
                <c:pt idx="65104">
                  <c:v>11.80654</c:v>
                </c:pt>
                <c:pt idx="65105">
                  <c:v>11.815984</c:v>
                </c:pt>
                <c:pt idx="65106">
                  <c:v>11.806950000000001</c:v>
                </c:pt>
                <c:pt idx="65107">
                  <c:v>11.791710999999999</c:v>
                </c:pt>
                <c:pt idx="65108">
                  <c:v>11.802835</c:v>
                </c:pt>
                <c:pt idx="65109">
                  <c:v>11.808097999999999</c:v>
                </c:pt>
                <c:pt idx="65110">
                  <c:v>11.797394000000001</c:v>
                </c:pt>
                <c:pt idx="65111">
                  <c:v>11.806823</c:v>
                </c:pt>
                <c:pt idx="65112">
                  <c:v>11.816074</c:v>
                </c:pt>
                <c:pt idx="65113">
                  <c:v>11.799113999999999</c:v>
                </c:pt>
                <c:pt idx="65114">
                  <c:v>11.796825999999999</c:v>
                </c:pt>
                <c:pt idx="65115">
                  <c:v>11.814780000000001</c:v>
                </c:pt>
                <c:pt idx="65116">
                  <c:v>11.808213</c:v>
                </c:pt>
                <c:pt idx="65117">
                  <c:v>11.794643000000001</c:v>
                </c:pt>
                <c:pt idx="65118">
                  <c:v>11.804943</c:v>
                </c:pt>
                <c:pt idx="65119">
                  <c:v>11.806965</c:v>
                </c:pt>
                <c:pt idx="65120">
                  <c:v>11.797877</c:v>
                </c:pt>
                <c:pt idx="65121">
                  <c:v>11.799723999999999</c:v>
                </c:pt>
                <c:pt idx="65122">
                  <c:v>11.79796</c:v>
                </c:pt>
                <c:pt idx="65123">
                  <c:v>11.803162</c:v>
                </c:pt>
                <c:pt idx="65124">
                  <c:v>11.812336</c:v>
                </c:pt>
                <c:pt idx="65125">
                  <c:v>11.80899</c:v>
                </c:pt>
                <c:pt idx="65126">
                  <c:v>11.811693</c:v>
                </c:pt>
                <c:pt idx="65127">
                  <c:v>11.811518</c:v>
                </c:pt>
                <c:pt idx="65128">
                  <c:v>11.808491</c:v>
                </c:pt>
                <c:pt idx="65129">
                  <c:v>11.814496999999999</c:v>
                </c:pt>
                <c:pt idx="65130">
                  <c:v>11.817475999999999</c:v>
                </c:pt>
                <c:pt idx="65131">
                  <c:v>11.813148</c:v>
                </c:pt>
                <c:pt idx="65132">
                  <c:v>11.803252000000001</c:v>
                </c:pt>
                <c:pt idx="65133">
                  <c:v>11.803317</c:v>
                </c:pt>
                <c:pt idx="65134">
                  <c:v>11.807663</c:v>
                </c:pt>
                <c:pt idx="65135">
                  <c:v>11.801448000000001</c:v>
                </c:pt>
                <c:pt idx="65136">
                  <c:v>11.800167999999999</c:v>
                </c:pt>
                <c:pt idx="65137">
                  <c:v>11.809718</c:v>
                </c:pt>
                <c:pt idx="65138">
                  <c:v>11.813554999999999</c:v>
                </c:pt>
                <c:pt idx="65139">
                  <c:v>11.804036</c:v>
                </c:pt>
                <c:pt idx="65140">
                  <c:v>11.803934</c:v>
                </c:pt>
                <c:pt idx="65141">
                  <c:v>11.817199</c:v>
                </c:pt>
                <c:pt idx="65142">
                  <c:v>11.815269000000001</c:v>
                </c:pt>
                <c:pt idx="65143">
                  <c:v>11.804138</c:v>
                </c:pt>
                <c:pt idx="65144">
                  <c:v>11.805483000000001</c:v>
                </c:pt>
                <c:pt idx="65145">
                  <c:v>11.807634</c:v>
                </c:pt>
                <c:pt idx="65146">
                  <c:v>11.805683</c:v>
                </c:pt>
                <c:pt idx="65147">
                  <c:v>11.808019</c:v>
                </c:pt>
                <c:pt idx="65148">
                  <c:v>11.809658000000001</c:v>
                </c:pt>
                <c:pt idx="65149">
                  <c:v>11.808716</c:v>
                </c:pt>
                <c:pt idx="65150">
                  <c:v>11.821129000000001</c:v>
                </c:pt>
                <c:pt idx="65151">
                  <c:v>11.820278999999999</c:v>
                </c:pt>
                <c:pt idx="65152">
                  <c:v>11.803659</c:v>
                </c:pt>
                <c:pt idx="65153">
                  <c:v>11.811590000000001</c:v>
                </c:pt>
                <c:pt idx="65154">
                  <c:v>11.817346000000001</c:v>
                </c:pt>
                <c:pt idx="65155">
                  <c:v>11.806873</c:v>
                </c:pt>
                <c:pt idx="65156">
                  <c:v>11.813912999999999</c:v>
                </c:pt>
                <c:pt idx="65157">
                  <c:v>11.822791</c:v>
                </c:pt>
                <c:pt idx="65158">
                  <c:v>11.806694</c:v>
                </c:pt>
                <c:pt idx="65159">
                  <c:v>11.804465</c:v>
                </c:pt>
                <c:pt idx="65160">
                  <c:v>11.821320999999999</c:v>
                </c:pt>
                <c:pt idx="65161">
                  <c:v>11.811404</c:v>
                </c:pt>
                <c:pt idx="65162">
                  <c:v>11.806124000000001</c:v>
                </c:pt>
                <c:pt idx="65163">
                  <c:v>11.824116999999999</c:v>
                </c:pt>
                <c:pt idx="65164">
                  <c:v>11.819388</c:v>
                </c:pt>
                <c:pt idx="65165">
                  <c:v>11.811131</c:v>
                </c:pt>
                <c:pt idx="65166">
                  <c:v>11.817427</c:v>
                </c:pt>
                <c:pt idx="65167">
                  <c:v>11.813323</c:v>
                </c:pt>
                <c:pt idx="65168">
                  <c:v>11.808120000000001</c:v>
                </c:pt>
                <c:pt idx="65169">
                  <c:v>11.817195</c:v>
                </c:pt>
                <c:pt idx="65170">
                  <c:v>11.820269</c:v>
                </c:pt>
                <c:pt idx="65171">
                  <c:v>11.809844</c:v>
                </c:pt>
                <c:pt idx="65172">
                  <c:v>11.818007</c:v>
                </c:pt>
                <c:pt idx="65173">
                  <c:v>11.820251000000001</c:v>
                </c:pt>
                <c:pt idx="65174">
                  <c:v>11.801693999999999</c:v>
                </c:pt>
                <c:pt idx="65175">
                  <c:v>11.813689</c:v>
                </c:pt>
                <c:pt idx="65176">
                  <c:v>11.825981000000001</c:v>
                </c:pt>
                <c:pt idx="65177">
                  <c:v>11.812703000000001</c:v>
                </c:pt>
                <c:pt idx="65178">
                  <c:v>11.813658</c:v>
                </c:pt>
                <c:pt idx="65179">
                  <c:v>11.822867</c:v>
                </c:pt>
                <c:pt idx="65180">
                  <c:v>11.812554</c:v>
                </c:pt>
                <c:pt idx="65181">
                  <c:v>11.807117</c:v>
                </c:pt>
                <c:pt idx="65182">
                  <c:v>11.821968999999999</c:v>
                </c:pt>
                <c:pt idx="65183">
                  <c:v>11.816483</c:v>
                </c:pt>
                <c:pt idx="65184">
                  <c:v>11.803917</c:v>
                </c:pt>
                <c:pt idx="65185">
                  <c:v>11.815288000000001</c:v>
                </c:pt>
                <c:pt idx="65186">
                  <c:v>11.817869999999999</c:v>
                </c:pt>
                <c:pt idx="65187">
                  <c:v>11.809146999999999</c:v>
                </c:pt>
                <c:pt idx="65188">
                  <c:v>11.81429</c:v>
                </c:pt>
                <c:pt idx="65189">
                  <c:v>11.821531</c:v>
                </c:pt>
                <c:pt idx="65190">
                  <c:v>11.816373</c:v>
                </c:pt>
                <c:pt idx="65191">
                  <c:v>11.817575</c:v>
                </c:pt>
                <c:pt idx="65192">
                  <c:v>11.823843999999999</c:v>
                </c:pt>
                <c:pt idx="65193">
                  <c:v>11.813074</c:v>
                </c:pt>
                <c:pt idx="65194">
                  <c:v>11.813954000000001</c:v>
                </c:pt>
                <c:pt idx="65195">
                  <c:v>11.827627</c:v>
                </c:pt>
                <c:pt idx="65196">
                  <c:v>11.819630999999999</c:v>
                </c:pt>
                <c:pt idx="65197">
                  <c:v>11.811847</c:v>
                </c:pt>
                <c:pt idx="65198">
                  <c:v>11.822017000000001</c:v>
                </c:pt>
                <c:pt idx="65199">
                  <c:v>11.825483999999999</c:v>
                </c:pt>
                <c:pt idx="65200">
                  <c:v>11.815027000000001</c:v>
                </c:pt>
                <c:pt idx="65201">
                  <c:v>11.819103999999999</c:v>
                </c:pt>
                <c:pt idx="65202">
                  <c:v>11.825084</c:v>
                </c:pt>
                <c:pt idx="65203">
                  <c:v>11.815920999999999</c:v>
                </c:pt>
                <c:pt idx="65204">
                  <c:v>11.819160999999999</c:v>
                </c:pt>
                <c:pt idx="65205">
                  <c:v>11.821681</c:v>
                </c:pt>
                <c:pt idx="65206">
                  <c:v>11.815989999999999</c:v>
                </c:pt>
                <c:pt idx="65207">
                  <c:v>11.815835999999999</c:v>
                </c:pt>
                <c:pt idx="65208">
                  <c:v>11.813329</c:v>
                </c:pt>
                <c:pt idx="65209">
                  <c:v>11.818156999999999</c:v>
                </c:pt>
                <c:pt idx="65210">
                  <c:v>11.82967</c:v>
                </c:pt>
                <c:pt idx="65211">
                  <c:v>11.828198</c:v>
                </c:pt>
                <c:pt idx="65212">
                  <c:v>11.822028</c:v>
                </c:pt>
                <c:pt idx="65213">
                  <c:v>11.824146000000001</c:v>
                </c:pt>
                <c:pt idx="65214">
                  <c:v>11.829808</c:v>
                </c:pt>
                <c:pt idx="65215">
                  <c:v>11.828433</c:v>
                </c:pt>
                <c:pt idx="65216">
                  <c:v>11.826788000000001</c:v>
                </c:pt>
                <c:pt idx="65217">
                  <c:v>11.832407</c:v>
                </c:pt>
                <c:pt idx="65218">
                  <c:v>11.828388</c:v>
                </c:pt>
                <c:pt idx="65219">
                  <c:v>11.81193</c:v>
                </c:pt>
                <c:pt idx="65220">
                  <c:v>11.812543</c:v>
                </c:pt>
                <c:pt idx="65221">
                  <c:v>11.825891</c:v>
                </c:pt>
                <c:pt idx="65222">
                  <c:v>11.819311000000001</c:v>
                </c:pt>
                <c:pt idx="65223">
                  <c:v>11.817626000000001</c:v>
                </c:pt>
                <c:pt idx="65224">
                  <c:v>11.830916999999999</c:v>
                </c:pt>
                <c:pt idx="65225">
                  <c:v>11.824519</c:v>
                </c:pt>
                <c:pt idx="65226">
                  <c:v>11.822678</c:v>
                </c:pt>
                <c:pt idx="65227">
                  <c:v>11.834210000000001</c:v>
                </c:pt>
                <c:pt idx="65228">
                  <c:v>11.828472</c:v>
                </c:pt>
                <c:pt idx="65229">
                  <c:v>11.817966</c:v>
                </c:pt>
                <c:pt idx="65230">
                  <c:v>11.823383</c:v>
                </c:pt>
                <c:pt idx="65231">
                  <c:v>11.825424</c:v>
                </c:pt>
                <c:pt idx="65232">
                  <c:v>11.816946</c:v>
                </c:pt>
                <c:pt idx="65233">
                  <c:v>11.827949</c:v>
                </c:pt>
                <c:pt idx="65234">
                  <c:v>11.838603000000001</c:v>
                </c:pt>
                <c:pt idx="65235">
                  <c:v>11.824229000000001</c:v>
                </c:pt>
                <c:pt idx="65236">
                  <c:v>11.822547999999999</c:v>
                </c:pt>
                <c:pt idx="65237">
                  <c:v>11.829903</c:v>
                </c:pt>
                <c:pt idx="65238">
                  <c:v>11.822639000000001</c:v>
                </c:pt>
                <c:pt idx="65239">
                  <c:v>11.821770000000001</c:v>
                </c:pt>
                <c:pt idx="65240">
                  <c:v>11.833524000000001</c:v>
                </c:pt>
                <c:pt idx="65241">
                  <c:v>11.827672</c:v>
                </c:pt>
                <c:pt idx="65242">
                  <c:v>11.811450000000001</c:v>
                </c:pt>
                <c:pt idx="65243">
                  <c:v>11.822051999999999</c:v>
                </c:pt>
                <c:pt idx="65244">
                  <c:v>11.824895</c:v>
                </c:pt>
                <c:pt idx="65245">
                  <c:v>11.818377</c:v>
                </c:pt>
                <c:pt idx="65246">
                  <c:v>11.830871</c:v>
                </c:pt>
                <c:pt idx="65247">
                  <c:v>11.832283</c:v>
                </c:pt>
                <c:pt idx="65248">
                  <c:v>11.826192000000001</c:v>
                </c:pt>
                <c:pt idx="65249">
                  <c:v>11.827085</c:v>
                </c:pt>
                <c:pt idx="65250">
                  <c:v>11.825208999999999</c:v>
                </c:pt>
                <c:pt idx="65251">
                  <c:v>11.820793999999999</c:v>
                </c:pt>
                <c:pt idx="65252">
                  <c:v>11.824465</c:v>
                </c:pt>
                <c:pt idx="65253">
                  <c:v>11.830926</c:v>
                </c:pt>
                <c:pt idx="65254">
                  <c:v>11.82414</c:v>
                </c:pt>
                <c:pt idx="65255">
                  <c:v>11.828925999999999</c:v>
                </c:pt>
                <c:pt idx="65256">
                  <c:v>11.843800999999999</c:v>
                </c:pt>
                <c:pt idx="65257">
                  <c:v>11.834406</c:v>
                </c:pt>
                <c:pt idx="65258">
                  <c:v>11.824154</c:v>
                </c:pt>
                <c:pt idx="65259">
                  <c:v>11.82856</c:v>
                </c:pt>
                <c:pt idx="65260">
                  <c:v>11.829093</c:v>
                </c:pt>
                <c:pt idx="65261">
                  <c:v>11.829160999999999</c:v>
                </c:pt>
                <c:pt idx="65262">
                  <c:v>11.835096</c:v>
                </c:pt>
                <c:pt idx="65263">
                  <c:v>11.829200999999999</c:v>
                </c:pt>
                <c:pt idx="65264">
                  <c:v>11.819824000000001</c:v>
                </c:pt>
                <c:pt idx="65265">
                  <c:v>11.831944999999999</c:v>
                </c:pt>
                <c:pt idx="65266">
                  <c:v>11.831186000000001</c:v>
                </c:pt>
                <c:pt idx="65267">
                  <c:v>11.817030000000001</c:v>
                </c:pt>
                <c:pt idx="65268">
                  <c:v>11.824002</c:v>
                </c:pt>
                <c:pt idx="65269">
                  <c:v>11.827011000000001</c:v>
                </c:pt>
                <c:pt idx="65270">
                  <c:v>11.822938000000001</c:v>
                </c:pt>
                <c:pt idx="65271">
                  <c:v>11.839243</c:v>
                </c:pt>
                <c:pt idx="65272">
                  <c:v>11.850311</c:v>
                </c:pt>
                <c:pt idx="65273">
                  <c:v>11.839098999999999</c:v>
                </c:pt>
                <c:pt idx="65274">
                  <c:v>11.834156</c:v>
                </c:pt>
                <c:pt idx="65275">
                  <c:v>11.839371</c:v>
                </c:pt>
                <c:pt idx="65276">
                  <c:v>11.834187999999999</c:v>
                </c:pt>
                <c:pt idx="65277">
                  <c:v>11.832554999999999</c:v>
                </c:pt>
                <c:pt idx="65278">
                  <c:v>11.840088</c:v>
                </c:pt>
                <c:pt idx="65279">
                  <c:v>11.834191000000001</c:v>
                </c:pt>
                <c:pt idx="65280">
                  <c:v>11.828668</c:v>
                </c:pt>
                <c:pt idx="65281">
                  <c:v>11.834239</c:v>
                </c:pt>
                <c:pt idx="65282">
                  <c:v>11.836425</c:v>
                </c:pt>
                <c:pt idx="65283">
                  <c:v>11.832777999999999</c:v>
                </c:pt>
                <c:pt idx="65284">
                  <c:v>11.835084999999999</c:v>
                </c:pt>
                <c:pt idx="65285">
                  <c:v>11.834006</c:v>
                </c:pt>
                <c:pt idx="65286">
                  <c:v>11.823644</c:v>
                </c:pt>
                <c:pt idx="65287">
                  <c:v>11.827745</c:v>
                </c:pt>
                <c:pt idx="65288">
                  <c:v>11.835929</c:v>
                </c:pt>
                <c:pt idx="65289">
                  <c:v>11.833492</c:v>
                </c:pt>
                <c:pt idx="65290">
                  <c:v>11.831422999999999</c:v>
                </c:pt>
                <c:pt idx="65291">
                  <c:v>11.831996</c:v>
                </c:pt>
                <c:pt idx="65292">
                  <c:v>11.834785999999999</c:v>
                </c:pt>
                <c:pt idx="65293">
                  <c:v>11.835722000000001</c:v>
                </c:pt>
                <c:pt idx="65294">
                  <c:v>11.835152000000001</c:v>
                </c:pt>
                <c:pt idx="65295">
                  <c:v>11.834077000000001</c:v>
                </c:pt>
                <c:pt idx="65296">
                  <c:v>11.833085000000001</c:v>
                </c:pt>
                <c:pt idx="65297">
                  <c:v>11.835110999999999</c:v>
                </c:pt>
                <c:pt idx="65298">
                  <c:v>11.835419999999999</c:v>
                </c:pt>
                <c:pt idx="65299">
                  <c:v>11.835607</c:v>
                </c:pt>
                <c:pt idx="65300">
                  <c:v>11.831291</c:v>
                </c:pt>
                <c:pt idx="65301">
                  <c:v>11.829521</c:v>
                </c:pt>
                <c:pt idx="65302">
                  <c:v>11.835858</c:v>
                </c:pt>
                <c:pt idx="65303">
                  <c:v>11.839670999999999</c:v>
                </c:pt>
                <c:pt idx="65304">
                  <c:v>11.837281000000001</c:v>
                </c:pt>
                <c:pt idx="65305">
                  <c:v>11.829329</c:v>
                </c:pt>
                <c:pt idx="65306">
                  <c:v>11.832867</c:v>
                </c:pt>
                <c:pt idx="65307">
                  <c:v>11.838536</c:v>
                </c:pt>
                <c:pt idx="65308">
                  <c:v>11.833612</c:v>
                </c:pt>
                <c:pt idx="65309">
                  <c:v>11.835634000000001</c:v>
                </c:pt>
                <c:pt idx="65310">
                  <c:v>11.838934999999999</c:v>
                </c:pt>
                <c:pt idx="65311">
                  <c:v>11.840941000000001</c:v>
                </c:pt>
                <c:pt idx="65312">
                  <c:v>11.842605000000001</c:v>
                </c:pt>
                <c:pt idx="65313">
                  <c:v>11.839600000000001</c:v>
                </c:pt>
                <c:pt idx="65314">
                  <c:v>11.841317999999999</c:v>
                </c:pt>
                <c:pt idx="65315">
                  <c:v>11.840477</c:v>
                </c:pt>
                <c:pt idx="65316">
                  <c:v>11.840232</c:v>
                </c:pt>
                <c:pt idx="65317">
                  <c:v>11.838255</c:v>
                </c:pt>
                <c:pt idx="65318">
                  <c:v>11.831224000000001</c:v>
                </c:pt>
                <c:pt idx="65319">
                  <c:v>11.834561000000001</c:v>
                </c:pt>
                <c:pt idx="65320">
                  <c:v>11.83653</c:v>
                </c:pt>
                <c:pt idx="65321">
                  <c:v>11.835595</c:v>
                </c:pt>
                <c:pt idx="65322">
                  <c:v>11.843809</c:v>
                </c:pt>
                <c:pt idx="65323">
                  <c:v>11.848618999999999</c:v>
                </c:pt>
                <c:pt idx="65324">
                  <c:v>11.84477</c:v>
                </c:pt>
                <c:pt idx="65325">
                  <c:v>11.847614999999999</c:v>
                </c:pt>
                <c:pt idx="65326">
                  <c:v>11.851369</c:v>
                </c:pt>
                <c:pt idx="65327">
                  <c:v>11.837531999999999</c:v>
                </c:pt>
                <c:pt idx="65328">
                  <c:v>11.833990999999999</c:v>
                </c:pt>
                <c:pt idx="65329">
                  <c:v>11.845837</c:v>
                </c:pt>
                <c:pt idx="65330">
                  <c:v>11.839005</c:v>
                </c:pt>
                <c:pt idx="65331">
                  <c:v>11.832172999999999</c:v>
                </c:pt>
                <c:pt idx="65332">
                  <c:v>11.840709</c:v>
                </c:pt>
                <c:pt idx="65333">
                  <c:v>11.844434</c:v>
                </c:pt>
                <c:pt idx="65334">
                  <c:v>11.843152</c:v>
                </c:pt>
                <c:pt idx="65335">
                  <c:v>11.845905</c:v>
                </c:pt>
                <c:pt idx="65336">
                  <c:v>11.848598000000001</c:v>
                </c:pt>
                <c:pt idx="65337">
                  <c:v>11.845117</c:v>
                </c:pt>
                <c:pt idx="65338">
                  <c:v>11.845027</c:v>
                </c:pt>
                <c:pt idx="65339">
                  <c:v>11.845179</c:v>
                </c:pt>
                <c:pt idx="65340">
                  <c:v>11.838702</c:v>
                </c:pt>
                <c:pt idx="65341">
                  <c:v>11.839565</c:v>
                </c:pt>
                <c:pt idx="65342">
                  <c:v>11.840725000000001</c:v>
                </c:pt>
                <c:pt idx="65343">
                  <c:v>11.836223</c:v>
                </c:pt>
                <c:pt idx="65344">
                  <c:v>11.841184</c:v>
                </c:pt>
                <c:pt idx="65345">
                  <c:v>11.850771999999999</c:v>
                </c:pt>
                <c:pt idx="65346">
                  <c:v>11.844775</c:v>
                </c:pt>
                <c:pt idx="65347">
                  <c:v>11.837408999999999</c:v>
                </c:pt>
                <c:pt idx="65348">
                  <c:v>11.848834999999999</c:v>
                </c:pt>
                <c:pt idx="65349">
                  <c:v>11.852513999999999</c:v>
                </c:pt>
                <c:pt idx="65350">
                  <c:v>11.843477</c:v>
                </c:pt>
                <c:pt idx="65351">
                  <c:v>11.84487</c:v>
                </c:pt>
                <c:pt idx="65352">
                  <c:v>11.844657</c:v>
                </c:pt>
                <c:pt idx="65353">
                  <c:v>11.839934</c:v>
                </c:pt>
                <c:pt idx="65354">
                  <c:v>11.837141000000001</c:v>
                </c:pt>
                <c:pt idx="65355">
                  <c:v>11.840697</c:v>
                </c:pt>
                <c:pt idx="65356">
                  <c:v>11.847875999999999</c:v>
                </c:pt>
                <c:pt idx="65357">
                  <c:v>11.847469</c:v>
                </c:pt>
                <c:pt idx="65358">
                  <c:v>11.848466999999999</c:v>
                </c:pt>
                <c:pt idx="65359">
                  <c:v>11.848656999999999</c:v>
                </c:pt>
                <c:pt idx="65360">
                  <c:v>11.847084000000001</c:v>
                </c:pt>
                <c:pt idx="65361">
                  <c:v>11.850417</c:v>
                </c:pt>
                <c:pt idx="65362">
                  <c:v>11.852043</c:v>
                </c:pt>
                <c:pt idx="65363">
                  <c:v>11.845610000000001</c:v>
                </c:pt>
                <c:pt idx="65364">
                  <c:v>11.843539</c:v>
                </c:pt>
                <c:pt idx="65365">
                  <c:v>11.848632</c:v>
                </c:pt>
                <c:pt idx="65366">
                  <c:v>11.842339000000001</c:v>
                </c:pt>
                <c:pt idx="65367">
                  <c:v>11.845295</c:v>
                </c:pt>
                <c:pt idx="65368">
                  <c:v>11.853797</c:v>
                </c:pt>
                <c:pt idx="65369">
                  <c:v>11.843616000000001</c:v>
                </c:pt>
                <c:pt idx="65370">
                  <c:v>11.847367</c:v>
                </c:pt>
                <c:pt idx="65371">
                  <c:v>11.857009</c:v>
                </c:pt>
                <c:pt idx="65372">
                  <c:v>11.844219000000001</c:v>
                </c:pt>
                <c:pt idx="65373">
                  <c:v>11.839677</c:v>
                </c:pt>
                <c:pt idx="65374">
                  <c:v>11.851296</c:v>
                </c:pt>
                <c:pt idx="65375">
                  <c:v>11.848715</c:v>
                </c:pt>
                <c:pt idx="65376">
                  <c:v>11.839893</c:v>
                </c:pt>
                <c:pt idx="65377">
                  <c:v>11.84966</c:v>
                </c:pt>
                <c:pt idx="65378">
                  <c:v>11.848782</c:v>
                </c:pt>
                <c:pt idx="65379">
                  <c:v>11.838844</c:v>
                </c:pt>
                <c:pt idx="65380">
                  <c:v>11.851663</c:v>
                </c:pt>
                <c:pt idx="65381">
                  <c:v>11.856208000000001</c:v>
                </c:pt>
                <c:pt idx="65382">
                  <c:v>11.846171999999999</c:v>
                </c:pt>
                <c:pt idx="65383">
                  <c:v>11.849093</c:v>
                </c:pt>
                <c:pt idx="65384">
                  <c:v>11.857371000000001</c:v>
                </c:pt>
                <c:pt idx="65385">
                  <c:v>11.855706</c:v>
                </c:pt>
                <c:pt idx="65386">
                  <c:v>11.85056</c:v>
                </c:pt>
                <c:pt idx="65387">
                  <c:v>11.850481</c:v>
                </c:pt>
                <c:pt idx="65388">
                  <c:v>11.850536999999999</c:v>
                </c:pt>
                <c:pt idx="65389">
                  <c:v>11.853268</c:v>
                </c:pt>
                <c:pt idx="65390">
                  <c:v>11.853263999999999</c:v>
                </c:pt>
                <c:pt idx="65391">
                  <c:v>11.846299</c:v>
                </c:pt>
                <c:pt idx="65392">
                  <c:v>11.84971</c:v>
                </c:pt>
                <c:pt idx="65393">
                  <c:v>11.858088</c:v>
                </c:pt>
                <c:pt idx="65394">
                  <c:v>11.85045</c:v>
                </c:pt>
                <c:pt idx="65395">
                  <c:v>11.838865999999999</c:v>
                </c:pt>
                <c:pt idx="65396">
                  <c:v>11.843548999999999</c:v>
                </c:pt>
                <c:pt idx="65397">
                  <c:v>11.853151</c:v>
                </c:pt>
                <c:pt idx="65398">
                  <c:v>11.852371</c:v>
                </c:pt>
                <c:pt idx="65399">
                  <c:v>11.85191</c:v>
                </c:pt>
                <c:pt idx="65400">
                  <c:v>11.856253000000001</c:v>
                </c:pt>
                <c:pt idx="65401">
                  <c:v>11.853496</c:v>
                </c:pt>
                <c:pt idx="65402">
                  <c:v>11.848827</c:v>
                </c:pt>
                <c:pt idx="65403">
                  <c:v>11.847490000000001</c:v>
                </c:pt>
                <c:pt idx="65404">
                  <c:v>11.851853</c:v>
                </c:pt>
                <c:pt idx="65405">
                  <c:v>11.859842</c:v>
                </c:pt>
                <c:pt idx="65406">
                  <c:v>11.862657</c:v>
                </c:pt>
                <c:pt idx="65407">
                  <c:v>11.857478</c:v>
                </c:pt>
                <c:pt idx="65408">
                  <c:v>11.853229000000001</c:v>
                </c:pt>
                <c:pt idx="65409">
                  <c:v>11.86374</c:v>
                </c:pt>
                <c:pt idx="65410">
                  <c:v>11.860716999999999</c:v>
                </c:pt>
                <c:pt idx="65411">
                  <c:v>11.847901</c:v>
                </c:pt>
                <c:pt idx="65412">
                  <c:v>11.851910999999999</c:v>
                </c:pt>
                <c:pt idx="65413">
                  <c:v>11.852544999999999</c:v>
                </c:pt>
                <c:pt idx="65414">
                  <c:v>11.848250999999999</c:v>
                </c:pt>
                <c:pt idx="65415">
                  <c:v>11.850989</c:v>
                </c:pt>
                <c:pt idx="65416">
                  <c:v>11.853615</c:v>
                </c:pt>
                <c:pt idx="65417">
                  <c:v>11.85702</c:v>
                </c:pt>
                <c:pt idx="65418">
                  <c:v>11.864212999999999</c:v>
                </c:pt>
                <c:pt idx="65419">
                  <c:v>11.864022</c:v>
                </c:pt>
                <c:pt idx="65420">
                  <c:v>11.852389000000001</c:v>
                </c:pt>
                <c:pt idx="65421">
                  <c:v>11.855848999999999</c:v>
                </c:pt>
                <c:pt idx="65422">
                  <c:v>11.870433</c:v>
                </c:pt>
                <c:pt idx="65423">
                  <c:v>11.865474000000001</c:v>
                </c:pt>
                <c:pt idx="65424">
                  <c:v>11.858148999999999</c:v>
                </c:pt>
                <c:pt idx="65425">
                  <c:v>11.861495</c:v>
                </c:pt>
                <c:pt idx="65426">
                  <c:v>11.855601999999999</c:v>
                </c:pt>
                <c:pt idx="65427">
                  <c:v>11.846409</c:v>
                </c:pt>
                <c:pt idx="65428">
                  <c:v>11.856655</c:v>
                </c:pt>
                <c:pt idx="65429">
                  <c:v>11.859503999999999</c:v>
                </c:pt>
                <c:pt idx="65430">
                  <c:v>11.841472</c:v>
                </c:pt>
                <c:pt idx="65431">
                  <c:v>11.845177</c:v>
                </c:pt>
                <c:pt idx="65432">
                  <c:v>11.861053</c:v>
                </c:pt>
                <c:pt idx="65433">
                  <c:v>11.85741</c:v>
                </c:pt>
                <c:pt idx="65434">
                  <c:v>11.855097000000001</c:v>
                </c:pt>
                <c:pt idx="65435">
                  <c:v>11.861567000000001</c:v>
                </c:pt>
                <c:pt idx="65436">
                  <c:v>11.857913</c:v>
                </c:pt>
                <c:pt idx="65437">
                  <c:v>11.852677</c:v>
                </c:pt>
                <c:pt idx="65438">
                  <c:v>11.862653</c:v>
                </c:pt>
                <c:pt idx="65439">
                  <c:v>11.85984</c:v>
                </c:pt>
                <c:pt idx="65440">
                  <c:v>11.85272</c:v>
                </c:pt>
                <c:pt idx="65441">
                  <c:v>11.867108</c:v>
                </c:pt>
                <c:pt idx="65442">
                  <c:v>11.865073000000001</c:v>
                </c:pt>
                <c:pt idx="65443">
                  <c:v>11.855257</c:v>
                </c:pt>
                <c:pt idx="65444">
                  <c:v>11.865541</c:v>
                </c:pt>
                <c:pt idx="65445">
                  <c:v>11.866139</c:v>
                </c:pt>
                <c:pt idx="65446">
                  <c:v>11.854654999999999</c:v>
                </c:pt>
                <c:pt idx="65447">
                  <c:v>11.856189000000001</c:v>
                </c:pt>
                <c:pt idx="65448">
                  <c:v>11.862932000000001</c:v>
                </c:pt>
                <c:pt idx="65449">
                  <c:v>11.855024</c:v>
                </c:pt>
                <c:pt idx="65450">
                  <c:v>11.851958</c:v>
                </c:pt>
                <c:pt idx="65451">
                  <c:v>11.862385</c:v>
                </c:pt>
                <c:pt idx="65452">
                  <c:v>11.866419</c:v>
                </c:pt>
                <c:pt idx="65453">
                  <c:v>11.863042999999999</c:v>
                </c:pt>
                <c:pt idx="65454">
                  <c:v>11.86003</c:v>
                </c:pt>
                <c:pt idx="65455">
                  <c:v>11.862201000000001</c:v>
                </c:pt>
                <c:pt idx="65456">
                  <c:v>11.865211</c:v>
                </c:pt>
                <c:pt idx="65457">
                  <c:v>11.862838999999999</c:v>
                </c:pt>
                <c:pt idx="65458">
                  <c:v>11.865178999999999</c:v>
                </c:pt>
                <c:pt idx="65459">
                  <c:v>11.863507</c:v>
                </c:pt>
                <c:pt idx="65460">
                  <c:v>11.860806</c:v>
                </c:pt>
                <c:pt idx="65461">
                  <c:v>11.864739</c:v>
                </c:pt>
                <c:pt idx="65462">
                  <c:v>11.859786</c:v>
                </c:pt>
                <c:pt idx="65463">
                  <c:v>11.857054</c:v>
                </c:pt>
                <c:pt idx="65464">
                  <c:v>11.860605</c:v>
                </c:pt>
                <c:pt idx="65465">
                  <c:v>11.868010999999999</c:v>
                </c:pt>
                <c:pt idx="65466">
                  <c:v>11.87335</c:v>
                </c:pt>
                <c:pt idx="65467">
                  <c:v>11.868117</c:v>
                </c:pt>
                <c:pt idx="65468">
                  <c:v>11.862952999999999</c:v>
                </c:pt>
                <c:pt idx="65469">
                  <c:v>11.866008000000001</c:v>
                </c:pt>
                <c:pt idx="65470">
                  <c:v>11.873105000000001</c:v>
                </c:pt>
                <c:pt idx="65471">
                  <c:v>11.874169999999999</c:v>
                </c:pt>
                <c:pt idx="65472">
                  <c:v>11.872329000000001</c:v>
                </c:pt>
                <c:pt idx="65473">
                  <c:v>11.870604</c:v>
                </c:pt>
                <c:pt idx="65474">
                  <c:v>11.860073999999999</c:v>
                </c:pt>
                <c:pt idx="65475">
                  <c:v>11.859946000000001</c:v>
                </c:pt>
                <c:pt idx="65476">
                  <c:v>11.871653999999999</c:v>
                </c:pt>
                <c:pt idx="65477">
                  <c:v>11.8714</c:v>
                </c:pt>
                <c:pt idx="65478">
                  <c:v>11.857858</c:v>
                </c:pt>
                <c:pt idx="65479">
                  <c:v>11.856297</c:v>
                </c:pt>
                <c:pt idx="65480">
                  <c:v>11.867796</c:v>
                </c:pt>
                <c:pt idx="65481">
                  <c:v>11.865781</c:v>
                </c:pt>
                <c:pt idx="65482">
                  <c:v>11.860763</c:v>
                </c:pt>
                <c:pt idx="65483">
                  <c:v>11.862708</c:v>
                </c:pt>
                <c:pt idx="65484">
                  <c:v>11.863587000000001</c:v>
                </c:pt>
                <c:pt idx="65485">
                  <c:v>11.867684000000001</c:v>
                </c:pt>
                <c:pt idx="65486">
                  <c:v>11.869483000000001</c:v>
                </c:pt>
                <c:pt idx="65487">
                  <c:v>11.8681</c:v>
                </c:pt>
                <c:pt idx="65488">
                  <c:v>11.867001</c:v>
                </c:pt>
                <c:pt idx="65489">
                  <c:v>11.866042</c:v>
                </c:pt>
                <c:pt idx="65490">
                  <c:v>11.866305000000001</c:v>
                </c:pt>
                <c:pt idx="65491">
                  <c:v>11.862394999999999</c:v>
                </c:pt>
                <c:pt idx="65492">
                  <c:v>11.861658</c:v>
                </c:pt>
                <c:pt idx="65493">
                  <c:v>11.864915999999999</c:v>
                </c:pt>
                <c:pt idx="65494">
                  <c:v>11.868425999999999</c:v>
                </c:pt>
                <c:pt idx="65495">
                  <c:v>11.872582</c:v>
                </c:pt>
                <c:pt idx="65496">
                  <c:v>11.870438</c:v>
                </c:pt>
                <c:pt idx="65497">
                  <c:v>11.86842</c:v>
                </c:pt>
                <c:pt idx="65498">
                  <c:v>11.869084000000001</c:v>
                </c:pt>
                <c:pt idx="65499">
                  <c:v>11.867921000000001</c:v>
                </c:pt>
                <c:pt idx="65500">
                  <c:v>11.859932000000001</c:v>
                </c:pt>
                <c:pt idx="65501">
                  <c:v>11.856009</c:v>
                </c:pt>
                <c:pt idx="65502">
                  <c:v>11.867019000000001</c:v>
                </c:pt>
                <c:pt idx="65503">
                  <c:v>11.872328</c:v>
                </c:pt>
                <c:pt idx="65504">
                  <c:v>11.876694000000001</c:v>
                </c:pt>
                <c:pt idx="65505">
                  <c:v>11.884232000000001</c:v>
                </c:pt>
                <c:pt idx="65506">
                  <c:v>11.880592</c:v>
                </c:pt>
                <c:pt idx="65507">
                  <c:v>11.879004</c:v>
                </c:pt>
                <c:pt idx="65508">
                  <c:v>11.883786000000001</c:v>
                </c:pt>
                <c:pt idx="65509">
                  <c:v>11.878225</c:v>
                </c:pt>
                <c:pt idx="65510">
                  <c:v>11.865828</c:v>
                </c:pt>
                <c:pt idx="65511">
                  <c:v>11.871426</c:v>
                </c:pt>
                <c:pt idx="65512">
                  <c:v>11.877941</c:v>
                </c:pt>
                <c:pt idx="65513">
                  <c:v>11.867864000000001</c:v>
                </c:pt>
                <c:pt idx="65514">
                  <c:v>11.867959000000001</c:v>
                </c:pt>
                <c:pt idx="65515">
                  <c:v>11.869490000000001</c:v>
                </c:pt>
                <c:pt idx="65516">
                  <c:v>11.867011</c:v>
                </c:pt>
                <c:pt idx="65517">
                  <c:v>11.883660000000001</c:v>
                </c:pt>
                <c:pt idx="65518">
                  <c:v>11.889697999999999</c:v>
                </c:pt>
                <c:pt idx="65519">
                  <c:v>11.876855000000001</c:v>
                </c:pt>
                <c:pt idx="65520">
                  <c:v>11.878136</c:v>
                </c:pt>
                <c:pt idx="65521">
                  <c:v>11.877390999999999</c:v>
                </c:pt>
                <c:pt idx="65522">
                  <c:v>11.859636</c:v>
                </c:pt>
                <c:pt idx="65523">
                  <c:v>11.859304</c:v>
                </c:pt>
                <c:pt idx="65524">
                  <c:v>11.870779000000001</c:v>
                </c:pt>
                <c:pt idx="65525">
                  <c:v>11.863574</c:v>
                </c:pt>
                <c:pt idx="65526">
                  <c:v>11.860461000000001</c:v>
                </c:pt>
                <c:pt idx="65527">
                  <c:v>11.871643000000001</c:v>
                </c:pt>
                <c:pt idx="65528">
                  <c:v>11.871202</c:v>
                </c:pt>
                <c:pt idx="65529">
                  <c:v>11.870827999999999</c:v>
                </c:pt>
                <c:pt idx="65530">
                  <c:v>11.888007</c:v>
                </c:pt>
                <c:pt idx="65531">
                  <c:v>11.891007999999999</c:v>
                </c:pt>
                <c:pt idx="65532">
                  <c:v>11.871311</c:v>
                </c:pt>
                <c:pt idx="65533">
                  <c:v>11.869975999999999</c:v>
                </c:pt>
                <c:pt idx="65534">
                  <c:v>11.877138</c:v>
                </c:pt>
                <c:pt idx="65535">
                  <c:v>11.866825</c:v>
                </c:pt>
                <c:pt idx="65536">
                  <c:v>11.864217</c:v>
                </c:pt>
                <c:pt idx="65537">
                  <c:v>11.868586000000001</c:v>
                </c:pt>
                <c:pt idx="65538">
                  <c:v>11.867789</c:v>
                </c:pt>
                <c:pt idx="65539">
                  <c:v>11.876272999999999</c:v>
                </c:pt>
                <c:pt idx="65540">
                  <c:v>11.880024000000001</c:v>
                </c:pt>
                <c:pt idx="65541">
                  <c:v>11.875302</c:v>
                </c:pt>
                <c:pt idx="65542">
                  <c:v>11.876417</c:v>
                </c:pt>
                <c:pt idx="65543">
                  <c:v>11.877746</c:v>
                </c:pt>
                <c:pt idx="65544">
                  <c:v>11.8733</c:v>
                </c:pt>
                <c:pt idx="65545">
                  <c:v>11.874987000000001</c:v>
                </c:pt>
                <c:pt idx="65546">
                  <c:v>11.880478999999999</c:v>
                </c:pt>
                <c:pt idx="65547">
                  <c:v>11.874699</c:v>
                </c:pt>
                <c:pt idx="65548">
                  <c:v>11.876035</c:v>
                </c:pt>
                <c:pt idx="65549">
                  <c:v>11.885272000000001</c:v>
                </c:pt>
                <c:pt idx="65550">
                  <c:v>11.882642000000001</c:v>
                </c:pt>
                <c:pt idx="65551">
                  <c:v>11.877452</c:v>
                </c:pt>
                <c:pt idx="65552">
                  <c:v>11.880093</c:v>
                </c:pt>
                <c:pt idx="65553">
                  <c:v>11.880799</c:v>
                </c:pt>
                <c:pt idx="65554">
                  <c:v>11.875736</c:v>
                </c:pt>
                <c:pt idx="65555">
                  <c:v>11.877082</c:v>
                </c:pt>
                <c:pt idx="65556">
                  <c:v>11.877926</c:v>
                </c:pt>
                <c:pt idx="65557">
                  <c:v>11.875828</c:v>
                </c:pt>
                <c:pt idx="65558">
                  <c:v>11.882994999999999</c:v>
                </c:pt>
                <c:pt idx="65559">
                  <c:v>11.88205</c:v>
                </c:pt>
                <c:pt idx="65560">
                  <c:v>11.876331</c:v>
                </c:pt>
                <c:pt idx="65561">
                  <c:v>11.878871999999999</c:v>
                </c:pt>
                <c:pt idx="65562">
                  <c:v>11.884391000000001</c:v>
                </c:pt>
                <c:pt idx="65563">
                  <c:v>11.880718</c:v>
                </c:pt>
                <c:pt idx="65564">
                  <c:v>11.868873000000001</c:v>
                </c:pt>
                <c:pt idx="65565">
                  <c:v>11.876989999999999</c:v>
                </c:pt>
                <c:pt idx="65566">
                  <c:v>11.889298</c:v>
                </c:pt>
                <c:pt idx="65567">
                  <c:v>11.883051</c:v>
                </c:pt>
                <c:pt idx="65568">
                  <c:v>11.881169</c:v>
                </c:pt>
                <c:pt idx="65569">
                  <c:v>11.885832000000001</c:v>
                </c:pt>
                <c:pt idx="65570">
                  <c:v>11.881727</c:v>
                </c:pt>
                <c:pt idx="65571">
                  <c:v>11.872417</c:v>
                </c:pt>
                <c:pt idx="65572">
                  <c:v>11.874181</c:v>
                </c:pt>
                <c:pt idx="65573">
                  <c:v>11.883620000000001</c:v>
                </c:pt>
                <c:pt idx="65574">
                  <c:v>11.881643</c:v>
                </c:pt>
                <c:pt idx="65575">
                  <c:v>11.877383</c:v>
                </c:pt>
                <c:pt idx="65576">
                  <c:v>11.877266000000001</c:v>
                </c:pt>
                <c:pt idx="65577">
                  <c:v>11.884361999999999</c:v>
                </c:pt>
                <c:pt idx="65578">
                  <c:v>11.890162</c:v>
                </c:pt>
                <c:pt idx="65579">
                  <c:v>11.885479</c:v>
                </c:pt>
                <c:pt idx="65580">
                  <c:v>11.885368</c:v>
                </c:pt>
                <c:pt idx="65581">
                  <c:v>11.887790000000001</c:v>
                </c:pt>
                <c:pt idx="65582">
                  <c:v>11.885289</c:v>
                </c:pt>
                <c:pt idx="65583">
                  <c:v>11.885675000000001</c:v>
                </c:pt>
                <c:pt idx="65584">
                  <c:v>11.885356</c:v>
                </c:pt>
                <c:pt idx="65585">
                  <c:v>11.882868</c:v>
                </c:pt>
                <c:pt idx="65586">
                  <c:v>11.883585999999999</c:v>
                </c:pt>
                <c:pt idx="65587">
                  <c:v>11.887464</c:v>
                </c:pt>
                <c:pt idx="65588">
                  <c:v>11.885066</c:v>
                </c:pt>
                <c:pt idx="65589">
                  <c:v>11.879019</c:v>
                </c:pt>
                <c:pt idx="65590">
                  <c:v>11.884575999999999</c:v>
                </c:pt>
                <c:pt idx="65591">
                  <c:v>11.888489999999999</c:v>
                </c:pt>
                <c:pt idx="65592">
                  <c:v>11.887782</c:v>
                </c:pt>
                <c:pt idx="65593">
                  <c:v>11.892082</c:v>
                </c:pt>
                <c:pt idx="65594">
                  <c:v>11.892837</c:v>
                </c:pt>
                <c:pt idx="65595">
                  <c:v>11.88781</c:v>
                </c:pt>
                <c:pt idx="65596">
                  <c:v>11.883232</c:v>
                </c:pt>
                <c:pt idx="65597">
                  <c:v>11.881762999999999</c:v>
                </c:pt>
                <c:pt idx="65598">
                  <c:v>11.872942999999999</c:v>
                </c:pt>
                <c:pt idx="65599">
                  <c:v>11.873794</c:v>
                </c:pt>
                <c:pt idx="65600">
                  <c:v>11.888234000000001</c:v>
                </c:pt>
                <c:pt idx="65601">
                  <c:v>11.888643999999999</c:v>
                </c:pt>
                <c:pt idx="65602">
                  <c:v>11.886259000000001</c:v>
                </c:pt>
                <c:pt idx="65603">
                  <c:v>11.889753000000001</c:v>
                </c:pt>
                <c:pt idx="65604">
                  <c:v>11.885075000000001</c:v>
                </c:pt>
                <c:pt idx="65605">
                  <c:v>11.882536</c:v>
                </c:pt>
                <c:pt idx="65606">
                  <c:v>11.885139000000001</c:v>
                </c:pt>
                <c:pt idx="65607">
                  <c:v>11.883863</c:v>
                </c:pt>
                <c:pt idx="65608">
                  <c:v>11.879519999999999</c:v>
                </c:pt>
                <c:pt idx="65609">
                  <c:v>11.884591</c:v>
                </c:pt>
                <c:pt idx="65610">
                  <c:v>11.891170000000001</c:v>
                </c:pt>
                <c:pt idx="65611">
                  <c:v>11.889894</c:v>
                </c:pt>
                <c:pt idx="65612">
                  <c:v>11.900052000000001</c:v>
                </c:pt>
                <c:pt idx="65613">
                  <c:v>11.90293</c:v>
                </c:pt>
                <c:pt idx="65614">
                  <c:v>11.892111</c:v>
                </c:pt>
                <c:pt idx="65615">
                  <c:v>11.890108</c:v>
                </c:pt>
                <c:pt idx="65616">
                  <c:v>11.886246</c:v>
                </c:pt>
                <c:pt idx="65617">
                  <c:v>11.884928</c:v>
                </c:pt>
                <c:pt idx="65618">
                  <c:v>11.897079</c:v>
                </c:pt>
                <c:pt idx="65619">
                  <c:v>11.900002000000001</c:v>
                </c:pt>
                <c:pt idx="65620">
                  <c:v>11.882327999999999</c:v>
                </c:pt>
                <c:pt idx="65621">
                  <c:v>11.881283</c:v>
                </c:pt>
                <c:pt idx="65622">
                  <c:v>11.898773</c:v>
                </c:pt>
                <c:pt idx="65623">
                  <c:v>11.897418999999999</c:v>
                </c:pt>
                <c:pt idx="65624">
                  <c:v>11.893088000000001</c:v>
                </c:pt>
                <c:pt idx="65625">
                  <c:v>11.895986000000001</c:v>
                </c:pt>
                <c:pt idx="65626">
                  <c:v>11.888301</c:v>
                </c:pt>
                <c:pt idx="65627">
                  <c:v>11.887366</c:v>
                </c:pt>
                <c:pt idx="65628">
                  <c:v>11.899179999999999</c:v>
                </c:pt>
                <c:pt idx="65629">
                  <c:v>11.897427</c:v>
                </c:pt>
                <c:pt idx="65630">
                  <c:v>11.885907</c:v>
                </c:pt>
                <c:pt idx="65631">
                  <c:v>11.888135999999999</c:v>
                </c:pt>
                <c:pt idx="65632">
                  <c:v>11.892322999999999</c:v>
                </c:pt>
                <c:pt idx="65633">
                  <c:v>11.887437</c:v>
                </c:pt>
                <c:pt idx="65634">
                  <c:v>11.892234999999999</c:v>
                </c:pt>
                <c:pt idx="65635">
                  <c:v>11.894797000000001</c:v>
                </c:pt>
                <c:pt idx="65636">
                  <c:v>11.888479</c:v>
                </c:pt>
                <c:pt idx="65637">
                  <c:v>11.893518</c:v>
                </c:pt>
                <c:pt idx="65638">
                  <c:v>11.899219</c:v>
                </c:pt>
                <c:pt idx="65639">
                  <c:v>11.887019</c:v>
                </c:pt>
                <c:pt idx="65640">
                  <c:v>11.884944000000001</c:v>
                </c:pt>
                <c:pt idx="65641">
                  <c:v>11.896712000000001</c:v>
                </c:pt>
                <c:pt idx="65642">
                  <c:v>11.887637</c:v>
                </c:pt>
                <c:pt idx="65643">
                  <c:v>11.880732</c:v>
                </c:pt>
                <c:pt idx="65644">
                  <c:v>11.889004</c:v>
                </c:pt>
                <c:pt idx="65645">
                  <c:v>11.888984000000001</c:v>
                </c:pt>
                <c:pt idx="65646">
                  <c:v>11.887439000000001</c:v>
                </c:pt>
                <c:pt idx="65647">
                  <c:v>11.886060000000001</c:v>
                </c:pt>
                <c:pt idx="65648">
                  <c:v>11.883545</c:v>
                </c:pt>
                <c:pt idx="65649">
                  <c:v>11.888546</c:v>
                </c:pt>
                <c:pt idx="65650">
                  <c:v>11.898209</c:v>
                </c:pt>
                <c:pt idx="65651">
                  <c:v>11.906295</c:v>
                </c:pt>
                <c:pt idx="65652">
                  <c:v>11.903437</c:v>
                </c:pt>
                <c:pt idx="65653">
                  <c:v>11.902383</c:v>
                </c:pt>
                <c:pt idx="65654">
                  <c:v>11.903066000000001</c:v>
                </c:pt>
                <c:pt idx="65655">
                  <c:v>11.894024</c:v>
                </c:pt>
                <c:pt idx="65656">
                  <c:v>11.895376000000001</c:v>
                </c:pt>
                <c:pt idx="65657">
                  <c:v>11.900323999999999</c:v>
                </c:pt>
                <c:pt idx="65658">
                  <c:v>11.900603</c:v>
                </c:pt>
                <c:pt idx="65659">
                  <c:v>11.896582</c:v>
                </c:pt>
                <c:pt idx="65660">
                  <c:v>11.891351999999999</c:v>
                </c:pt>
                <c:pt idx="65661">
                  <c:v>11.892889</c:v>
                </c:pt>
                <c:pt idx="65662">
                  <c:v>11.897500000000001</c:v>
                </c:pt>
                <c:pt idx="65663">
                  <c:v>11.900487999999999</c:v>
                </c:pt>
                <c:pt idx="65664">
                  <c:v>11.897361</c:v>
                </c:pt>
                <c:pt idx="65665">
                  <c:v>11.89771</c:v>
                </c:pt>
                <c:pt idx="65666">
                  <c:v>11.900700000000001</c:v>
                </c:pt>
                <c:pt idx="65667">
                  <c:v>11.895687000000001</c:v>
                </c:pt>
                <c:pt idx="65668">
                  <c:v>11.894237</c:v>
                </c:pt>
                <c:pt idx="65669">
                  <c:v>11.896698000000001</c:v>
                </c:pt>
                <c:pt idx="65670">
                  <c:v>11.896846</c:v>
                </c:pt>
                <c:pt idx="65671">
                  <c:v>11.891940999999999</c:v>
                </c:pt>
                <c:pt idx="65672">
                  <c:v>11.892593</c:v>
                </c:pt>
                <c:pt idx="65673">
                  <c:v>11.901942</c:v>
                </c:pt>
                <c:pt idx="65674">
                  <c:v>11.899293</c:v>
                </c:pt>
                <c:pt idx="65675">
                  <c:v>11.898116999999999</c:v>
                </c:pt>
                <c:pt idx="65676">
                  <c:v>11.90724</c:v>
                </c:pt>
                <c:pt idx="65677">
                  <c:v>11.907871999999999</c:v>
                </c:pt>
                <c:pt idx="65678">
                  <c:v>11.902222</c:v>
                </c:pt>
                <c:pt idx="65679">
                  <c:v>11.901797</c:v>
                </c:pt>
                <c:pt idx="65680">
                  <c:v>11.905576</c:v>
                </c:pt>
                <c:pt idx="65681">
                  <c:v>11.897486000000001</c:v>
                </c:pt>
                <c:pt idx="65682">
                  <c:v>11.888081</c:v>
                </c:pt>
                <c:pt idx="65683">
                  <c:v>11.885554000000001</c:v>
                </c:pt>
                <c:pt idx="65684">
                  <c:v>11.88857</c:v>
                </c:pt>
                <c:pt idx="65685">
                  <c:v>11.904064</c:v>
                </c:pt>
                <c:pt idx="65686">
                  <c:v>11.904840999999999</c:v>
                </c:pt>
                <c:pt idx="65687">
                  <c:v>11.888887</c:v>
                </c:pt>
                <c:pt idx="65688">
                  <c:v>11.892778</c:v>
                </c:pt>
                <c:pt idx="65689">
                  <c:v>11.906202</c:v>
                </c:pt>
                <c:pt idx="65690">
                  <c:v>11.902483999999999</c:v>
                </c:pt>
                <c:pt idx="65691">
                  <c:v>11.896518</c:v>
                </c:pt>
                <c:pt idx="65692">
                  <c:v>11.899972999999999</c:v>
                </c:pt>
                <c:pt idx="65693">
                  <c:v>11.893490999999999</c:v>
                </c:pt>
                <c:pt idx="65694">
                  <c:v>11.891514000000001</c:v>
                </c:pt>
                <c:pt idx="65695">
                  <c:v>11.905055000000001</c:v>
                </c:pt>
                <c:pt idx="65696">
                  <c:v>11.905696000000001</c:v>
                </c:pt>
                <c:pt idx="65697">
                  <c:v>11.903282000000001</c:v>
                </c:pt>
                <c:pt idx="65698">
                  <c:v>11.913655</c:v>
                </c:pt>
                <c:pt idx="65699">
                  <c:v>11.914718000000001</c:v>
                </c:pt>
                <c:pt idx="65700">
                  <c:v>11.906616</c:v>
                </c:pt>
                <c:pt idx="65701">
                  <c:v>11.911554000000001</c:v>
                </c:pt>
                <c:pt idx="65702">
                  <c:v>11.906153</c:v>
                </c:pt>
                <c:pt idx="65703">
                  <c:v>11.891093</c:v>
                </c:pt>
                <c:pt idx="65704">
                  <c:v>11.90516</c:v>
                </c:pt>
                <c:pt idx="65705">
                  <c:v>11.911457</c:v>
                </c:pt>
                <c:pt idx="65706">
                  <c:v>11.890884</c:v>
                </c:pt>
                <c:pt idx="65707">
                  <c:v>11.892404000000001</c:v>
                </c:pt>
                <c:pt idx="65708">
                  <c:v>11.906910999999999</c:v>
                </c:pt>
                <c:pt idx="65709">
                  <c:v>11.906147000000001</c:v>
                </c:pt>
                <c:pt idx="65710">
                  <c:v>11.900816000000001</c:v>
                </c:pt>
                <c:pt idx="65711">
                  <c:v>11.902678</c:v>
                </c:pt>
                <c:pt idx="65712">
                  <c:v>11.906502</c:v>
                </c:pt>
                <c:pt idx="65713">
                  <c:v>11.904528000000001</c:v>
                </c:pt>
                <c:pt idx="65714">
                  <c:v>11.909314</c:v>
                </c:pt>
                <c:pt idx="65715">
                  <c:v>11.907902999999999</c:v>
                </c:pt>
                <c:pt idx="65716">
                  <c:v>11.905374999999999</c:v>
                </c:pt>
                <c:pt idx="65717">
                  <c:v>11.912903999999999</c:v>
                </c:pt>
                <c:pt idx="65718">
                  <c:v>11.904586999999999</c:v>
                </c:pt>
                <c:pt idx="65719">
                  <c:v>11.899293999999999</c:v>
                </c:pt>
                <c:pt idx="65720">
                  <c:v>11.903734999999999</c:v>
                </c:pt>
                <c:pt idx="65721">
                  <c:v>11.900558999999999</c:v>
                </c:pt>
                <c:pt idx="65722">
                  <c:v>11.903568</c:v>
                </c:pt>
                <c:pt idx="65723">
                  <c:v>11.906565000000001</c:v>
                </c:pt>
                <c:pt idx="65724">
                  <c:v>11.903594</c:v>
                </c:pt>
                <c:pt idx="65725">
                  <c:v>11.905028</c:v>
                </c:pt>
                <c:pt idx="65726">
                  <c:v>11.912281999999999</c:v>
                </c:pt>
                <c:pt idx="65727">
                  <c:v>11.913784</c:v>
                </c:pt>
                <c:pt idx="65728">
                  <c:v>11.907731999999999</c:v>
                </c:pt>
                <c:pt idx="65729">
                  <c:v>11.904949999999999</c:v>
                </c:pt>
                <c:pt idx="65730">
                  <c:v>11.904586</c:v>
                </c:pt>
                <c:pt idx="65731">
                  <c:v>11.904553999999999</c:v>
                </c:pt>
                <c:pt idx="65732">
                  <c:v>11.902793000000001</c:v>
                </c:pt>
                <c:pt idx="65733">
                  <c:v>11.905006</c:v>
                </c:pt>
                <c:pt idx="65734">
                  <c:v>11.910167</c:v>
                </c:pt>
                <c:pt idx="65735">
                  <c:v>11.909934</c:v>
                </c:pt>
                <c:pt idx="65736">
                  <c:v>11.911918999999999</c:v>
                </c:pt>
                <c:pt idx="65737">
                  <c:v>11.913093999999999</c:v>
                </c:pt>
                <c:pt idx="65738">
                  <c:v>11.910990999999999</c:v>
                </c:pt>
                <c:pt idx="65739">
                  <c:v>11.916658</c:v>
                </c:pt>
                <c:pt idx="65740">
                  <c:v>11.914417</c:v>
                </c:pt>
                <c:pt idx="65741">
                  <c:v>11.911113</c:v>
                </c:pt>
                <c:pt idx="65742">
                  <c:v>11.912343</c:v>
                </c:pt>
                <c:pt idx="65743">
                  <c:v>11.907185999999999</c:v>
                </c:pt>
                <c:pt idx="65744">
                  <c:v>11.900233</c:v>
                </c:pt>
                <c:pt idx="65745">
                  <c:v>11.901603</c:v>
                </c:pt>
                <c:pt idx="65746">
                  <c:v>11.913997</c:v>
                </c:pt>
                <c:pt idx="65747">
                  <c:v>11.912248</c:v>
                </c:pt>
                <c:pt idx="65748">
                  <c:v>11.905614</c:v>
                </c:pt>
                <c:pt idx="65749">
                  <c:v>11.915735</c:v>
                </c:pt>
                <c:pt idx="65750">
                  <c:v>11.913143</c:v>
                </c:pt>
                <c:pt idx="65751">
                  <c:v>11.902411000000001</c:v>
                </c:pt>
                <c:pt idx="65752">
                  <c:v>11.908500999999999</c:v>
                </c:pt>
                <c:pt idx="65753">
                  <c:v>11.913715</c:v>
                </c:pt>
                <c:pt idx="65754">
                  <c:v>11.905722000000001</c:v>
                </c:pt>
                <c:pt idx="65755">
                  <c:v>11.909859000000001</c:v>
                </c:pt>
                <c:pt idx="65756">
                  <c:v>11.920287999999999</c:v>
                </c:pt>
                <c:pt idx="65757">
                  <c:v>11.908832</c:v>
                </c:pt>
                <c:pt idx="65758">
                  <c:v>11.903180000000001</c:v>
                </c:pt>
                <c:pt idx="65759">
                  <c:v>11.913387</c:v>
                </c:pt>
                <c:pt idx="65760">
                  <c:v>11.914602</c:v>
                </c:pt>
                <c:pt idx="65761">
                  <c:v>11.913137000000001</c:v>
                </c:pt>
                <c:pt idx="65762">
                  <c:v>11.921177</c:v>
                </c:pt>
                <c:pt idx="65763">
                  <c:v>11.922359999999999</c:v>
                </c:pt>
                <c:pt idx="65764">
                  <c:v>11.912141</c:v>
                </c:pt>
                <c:pt idx="65765">
                  <c:v>11.916907999999999</c:v>
                </c:pt>
                <c:pt idx="65766">
                  <c:v>11.92483</c:v>
                </c:pt>
                <c:pt idx="65767">
                  <c:v>11.917901000000001</c:v>
                </c:pt>
                <c:pt idx="65768">
                  <c:v>11.916931</c:v>
                </c:pt>
                <c:pt idx="65769">
                  <c:v>11.913416</c:v>
                </c:pt>
                <c:pt idx="65770">
                  <c:v>11.909431</c:v>
                </c:pt>
                <c:pt idx="65771">
                  <c:v>11.915105000000001</c:v>
                </c:pt>
                <c:pt idx="65772">
                  <c:v>11.91385</c:v>
                </c:pt>
                <c:pt idx="65773">
                  <c:v>11.912655000000001</c:v>
                </c:pt>
                <c:pt idx="65774">
                  <c:v>11.919565</c:v>
                </c:pt>
                <c:pt idx="65775">
                  <c:v>11.924124000000001</c:v>
                </c:pt>
                <c:pt idx="65776">
                  <c:v>11.916155</c:v>
                </c:pt>
                <c:pt idx="65777">
                  <c:v>11.910957</c:v>
                </c:pt>
                <c:pt idx="65778">
                  <c:v>11.916396000000001</c:v>
                </c:pt>
                <c:pt idx="65779">
                  <c:v>11.913212</c:v>
                </c:pt>
                <c:pt idx="65780">
                  <c:v>11.911747999999999</c:v>
                </c:pt>
                <c:pt idx="65781">
                  <c:v>11.915960999999999</c:v>
                </c:pt>
                <c:pt idx="65782">
                  <c:v>11.918248</c:v>
                </c:pt>
                <c:pt idx="65783">
                  <c:v>11.921315</c:v>
                </c:pt>
                <c:pt idx="65784">
                  <c:v>11.91802</c:v>
                </c:pt>
                <c:pt idx="65785">
                  <c:v>11.913152999999999</c:v>
                </c:pt>
                <c:pt idx="65786">
                  <c:v>11.910413999999999</c:v>
                </c:pt>
                <c:pt idx="65787">
                  <c:v>11.914997</c:v>
                </c:pt>
                <c:pt idx="65788">
                  <c:v>11.924998</c:v>
                </c:pt>
                <c:pt idx="65789">
                  <c:v>11.922528</c:v>
                </c:pt>
                <c:pt idx="65790">
                  <c:v>11.915528</c:v>
                </c:pt>
                <c:pt idx="65791">
                  <c:v>11.913220000000001</c:v>
                </c:pt>
                <c:pt idx="65792">
                  <c:v>11.912115999999999</c:v>
                </c:pt>
                <c:pt idx="65793">
                  <c:v>11.912167</c:v>
                </c:pt>
                <c:pt idx="65794">
                  <c:v>11.913641999999999</c:v>
                </c:pt>
                <c:pt idx="65795">
                  <c:v>11.916959</c:v>
                </c:pt>
                <c:pt idx="65796">
                  <c:v>11.91689</c:v>
                </c:pt>
                <c:pt idx="65797">
                  <c:v>11.916202</c:v>
                </c:pt>
                <c:pt idx="65798">
                  <c:v>11.918355999999999</c:v>
                </c:pt>
                <c:pt idx="65799">
                  <c:v>11.919888</c:v>
                </c:pt>
                <c:pt idx="65800">
                  <c:v>11.922708</c:v>
                </c:pt>
                <c:pt idx="65801">
                  <c:v>11.925566999999999</c:v>
                </c:pt>
                <c:pt idx="65802">
                  <c:v>11.924598</c:v>
                </c:pt>
                <c:pt idx="65803">
                  <c:v>11.920095</c:v>
                </c:pt>
                <c:pt idx="65804">
                  <c:v>11.923079</c:v>
                </c:pt>
                <c:pt idx="65805">
                  <c:v>11.925274</c:v>
                </c:pt>
                <c:pt idx="65806">
                  <c:v>11.916169</c:v>
                </c:pt>
                <c:pt idx="65807">
                  <c:v>11.914868999999999</c:v>
                </c:pt>
                <c:pt idx="65808">
                  <c:v>11.916772999999999</c:v>
                </c:pt>
                <c:pt idx="65809">
                  <c:v>11.919316</c:v>
                </c:pt>
                <c:pt idx="65810">
                  <c:v>11.926442</c:v>
                </c:pt>
                <c:pt idx="65811">
                  <c:v>11.92272</c:v>
                </c:pt>
                <c:pt idx="65812">
                  <c:v>11.920451999999999</c:v>
                </c:pt>
                <c:pt idx="65813">
                  <c:v>11.925098999999999</c:v>
                </c:pt>
                <c:pt idx="65814">
                  <c:v>11.923553999999999</c:v>
                </c:pt>
                <c:pt idx="65815">
                  <c:v>11.917954999999999</c:v>
                </c:pt>
                <c:pt idx="65816">
                  <c:v>11.917059</c:v>
                </c:pt>
                <c:pt idx="65817">
                  <c:v>11.922058</c:v>
                </c:pt>
                <c:pt idx="65818">
                  <c:v>11.922556</c:v>
                </c:pt>
                <c:pt idx="65819">
                  <c:v>11.921481999999999</c:v>
                </c:pt>
                <c:pt idx="65820">
                  <c:v>11.919119999999999</c:v>
                </c:pt>
                <c:pt idx="65821">
                  <c:v>11.919377000000001</c:v>
                </c:pt>
                <c:pt idx="65822">
                  <c:v>11.927944</c:v>
                </c:pt>
                <c:pt idx="65823">
                  <c:v>11.929938</c:v>
                </c:pt>
                <c:pt idx="65824">
                  <c:v>11.924865</c:v>
                </c:pt>
                <c:pt idx="65825">
                  <c:v>11.922335</c:v>
                </c:pt>
                <c:pt idx="65826">
                  <c:v>11.920311</c:v>
                </c:pt>
                <c:pt idx="65827">
                  <c:v>11.918237</c:v>
                </c:pt>
                <c:pt idx="65828">
                  <c:v>11.918592</c:v>
                </c:pt>
                <c:pt idx="65829">
                  <c:v>11.925784999999999</c:v>
                </c:pt>
                <c:pt idx="65830">
                  <c:v>11.922687</c:v>
                </c:pt>
                <c:pt idx="65831">
                  <c:v>11.915022</c:v>
                </c:pt>
                <c:pt idx="65832">
                  <c:v>11.924666</c:v>
                </c:pt>
                <c:pt idx="65833">
                  <c:v>11.928513000000001</c:v>
                </c:pt>
                <c:pt idx="65834">
                  <c:v>11.921416000000001</c:v>
                </c:pt>
                <c:pt idx="65835">
                  <c:v>11.931400999999999</c:v>
                </c:pt>
                <c:pt idx="65836">
                  <c:v>11.941528</c:v>
                </c:pt>
                <c:pt idx="65837">
                  <c:v>11.927118999999999</c:v>
                </c:pt>
                <c:pt idx="65838">
                  <c:v>11.923492</c:v>
                </c:pt>
                <c:pt idx="65839">
                  <c:v>11.936432</c:v>
                </c:pt>
                <c:pt idx="65840">
                  <c:v>11.92778</c:v>
                </c:pt>
                <c:pt idx="65841">
                  <c:v>11.921453</c:v>
                </c:pt>
                <c:pt idx="65842">
                  <c:v>11.931386</c:v>
                </c:pt>
                <c:pt idx="65843">
                  <c:v>11.927875999999999</c:v>
                </c:pt>
                <c:pt idx="65844">
                  <c:v>11.924937</c:v>
                </c:pt>
                <c:pt idx="65845">
                  <c:v>11.927071</c:v>
                </c:pt>
                <c:pt idx="65846">
                  <c:v>11.928232</c:v>
                </c:pt>
                <c:pt idx="65847">
                  <c:v>11.934193</c:v>
                </c:pt>
                <c:pt idx="65848">
                  <c:v>11.939784</c:v>
                </c:pt>
                <c:pt idx="65849">
                  <c:v>11.931179999999999</c:v>
                </c:pt>
                <c:pt idx="65850">
                  <c:v>11.919226</c:v>
                </c:pt>
                <c:pt idx="65851">
                  <c:v>11.928380000000001</c:v>
                </c:pt>
                <c:pt idx="65852">
                  <c:v>11.930508</c:v>
                </c:pt>
                <c:pt idx="65853">
                  <c:v>11.916999000000001</c:v>
                </c:pt>
                <c:pt idx="65854">
                  <c:v>11.925468</c:v>
                </c:pt>
                <c:pt idx="65855">
                  <c:v>11.935229</c:v>
                </c:pt>
                <c:pt idx="65856">
                  <c:v>11.920759</c:v>
                </c:pt>
                <c:pt idx="65857">
                  <c:v>11.916584</c:v>
                </c:pt>
                <c:pt idx="65858">
                  <c:v>11.928977</c:v>
                </c:pt>
                <c:pt idx="65859">
                  <c:v>11.928649999999999</c:v>
                </c:pt>
                <c:pt idx="65860">
                  <c:v>11.928160999999999</c:v>
                </c:pt>
                <c:pt idx="65861">
                  <c:v>11.935482</c:v>
                </c:pt>
                <c:pt idx="65862">
                  <c:v>11.929499</c:v>
                </c:pt>
                <c:pt idx="65863">
                  <c:v>11.930452000000001</c:v>
                </c:pt>
                <c:pt idx="65864">
                  <c:v>11.939851000000001</c:v>
                </c:pt>
                <c:pt idx="65865">
                  <c:v>11.931649</c:v>
                </c:pt>
                <c:pt idx="65866">
                  <c:v>11.925440999999999</c:v>
                </c:pt>
                <c:pt idx="65867">
                  <c:v>11.934545</c:v>
                </c:pt>
                <c:pt idx="65868">
                  <c:v>11.935578</c:v>
                </c:pt>
                <c:pt idx="65869">
                  <c:v>11.921543</c:v>
                </c:pt>
                <c:pt idx="65870">
                  <c:v>11.925307</c:v>
                </c:pt>
                <c:pt idx="65871">
                  <c:v>11.936093</c:v>
                </c:pt>
                <c:pt idx="65872">
                  <c:v>11.922364999999999</c:v>
                </c:pt>
                <c:pt idx="65873">
                  <c:v>11.920309</c:v>
                </c:pt>
                <c:pt idx="65874">
                  <c:v>11.934747</c:v>
                </c:pt>
                <c:pt idx="65875">
                  <c:v>11.933225</c:v>
                </c:pt>
                <c:pt idx="65876">
                  <c:v>11.933532</c:v>
                </c:pt>
                <c:pt idx="65877">
                  <c:v>11.938471</c:v>
                </c:pt>
                <c:pt idx="65878">
                  <c:v>11.928051</c:v>
                </c:pt>
                <c:pt idx="65879">
                  <c:v>11.924424999999999</c:v>
                </c:pt>
                <c:pt idx="65880">
                  <c:v>11.939785000000001</c:v>
                </c:pt>
                <c:pt idx="65881">
                  <c:v>11.932850999999999</c:v>
                </c:pt>
                <c:pt idx="65882">
                  <c:v>11.921310999999999</c:v>
                </c:pt>
                <c:pt idx="65883">
                  <c:v>11.939183999999999</c:v>
                </c:pt>
                <c:pt idx="65884">
                  <c:v>11.939987</c:v>
                </c:pt>
                <c:pt idx="65885">
                  <c:v>11.927849999999999</c:v>
                </c:pt>
                <c:pt idx="65886">
                  <c:v>11.941542</c:v>
                </c:pt>
                <c:pt idx="65887">
                  <c:v>11.947244</c:v>
                </c:pt>
                <c:pt idx="65888">
                  <c:v>11.929442999999999</c:v>
                </c:pt>
                <c:pt idx="65889">
                  <c:v>11.931429</c:v>
                </c:pt>
                <c:pt idx="65890">
                  <c:v>11.942954</c:v>
                </c:pt>
                <c:pt idx="65891">
                  <c:v>11.928456000000001</c:v>
                </c:pt>
                <c:pt idx="65892">
                  <c:v>11.924683999999999</c:v>
                </c:pt>
                <c:pt idx="65893">
                  <c:v>11.939075000000001</c:v>
                </c:pt>
                <c:pt idx="65894">
                  <c:v>11.932817</c:v>
                </c:pt>
                <c:pt idx="65895">
                  <c:v>11.931778</c:v>
                </c:pt>
                <c:pt idx="65896">
                  <c:v>11.942423</c:v>
                </c:pt>
                <c:pt idx="65897">
                  <c:v>11.939304999999999</c:v>
                </c:pt>
                <c:pt idx="65898">
                  <c:v>11.934939</c:v>
                </c:pt>
                <c:pt idx="65899">
                  <c:v>11.940986000000001</c:v>
                </c:pt>
                <c:pt idx="65900">
                  <c:v>11.9405</c:v>
                </c:pt>
                <c:pt idx="65901">
                  <c:v>11.926805</c:v>
                </c:pt>
                <c:pt idx="65902">
                  <c:v>11.931711999999999</c:v>
                </c:pt>
                <c:pt idx="65903">
                  <c:v>11.941990000000001</c:v>
                </c:pt>
                <c:pt idx="65904">
                  <c:v>11.934153</c:v>
                </c:pt>
                <c:pt idx="65905">
                  <c:v>11.933346999999999</c:v>
                </c:pt>
                <c:pt idx="65906">
                  <c:v>11.94247</c:v>
                </c:pt>
                <c:pt idx="65907">
                  <c:v>11.941737</c:v>
                </c:pt>
                <c:pt idx="65908">
                  <c:v>11.935867999999999</c:v>
                </c:pt>
                <c:pt idx="65909">
                  <c:v>11.939802</c:v>
                </c:pt>
                <c:pt idx="65910">
                  <c:v>11.934761999999999</c:v>
                </c:pt>
                <c:pt idx="65911">
                  <c:v>11.925281</c:v>
                </c:pt>
                <c:pt idx="65912">
                  <c:v>11.940806</c:v>
                </c:pt>
                <c:pt idx="65913">
                  <c:v>11.94476</c:v>
                </c:pt>
                <c:pt idx="65914">
                  <c:v>11.927769</c:v>
                </c:pt>
                <c:pt idx="65915">
                  <c:v>11.929318</c:v>
                </c:pt>
                <c:pt idx="65916">
                  <c:v>11.933507000000001</c:v>
                </c:pt>
                <c:pt idx="65917">
                  <c:v>11.932995</c:v>
                </c:pt>
                <c:pt idx="65918">
                  <c:v>11.940447000000001</c:v>
                </c:pt>
                <c:pt idx="65919">
                  <c:v>11.946802</c:v>
                </c:pt>
                <c:pt idx="65920">
                  <c:v>11.943244999999999</c:v>
                </c:pt>
                <c:pt idx="65921">
                  <c:v>11.937723999999999</c:v>
                </c:pt>
                <c:pt idx="65922">
                  <c:v>11.943493</c:v>
                </c:pt>
                <c:pt idx="65923">
                  <c:v>11.946142999999999</c:v>
                </c:pt>
                <c:pt idx="65924">
                  <c:v>11.946118999999999</c:v>
                </c:pt>
                <c:pt idx="65925">
                  <c:v>11.952146000000001</c:v>
                </c:pt>
                <c:pt idx="65926">
                  <c:v>11.946343000000001</c:v>
                </c:pt>
                <c:pt idx="65927">
                  <c:v>11.939085</c:v>
                </c:pt>
                <c:pt idx="65928">
                  <c:v>11.946445000000001</c:v>
                </c:pt>
                <c:pt idx="65929">
                  <c:v>11.94726</c:v>
                </c:pt>
                <c:pt idx="65930">
                  <c:v>11.932353000000001</c:v>
                </c:pt>
                <c:pt idx="65931">
                  <c:v>11.934082999999999</c:v>
                </c:pt>
                <c:pt idx="65932">
                  <c:v>11.944985000000001</c:v>
                </c:pt>
                <c:pt idx="65933">
                  <c:v>11.938438</c:v>
                </c:pt>
                <c:pt idx="65934">
                  <c:v>11.937246</c:v>
                </c:pt>
                <c:pt idx="65935">
                  <c:v>11.942311</c:v>
                </c:pt>
                <c:pt idx="65936">
                  <c:v>11.942481000000001</c:v>
                </c:pt>
                <c:pt idx="65937">
                  <c:v>11.940841000000001</c:v>
                </c:pt>
                <c:pt idx="65938">
                  <c:v>11.939277000000001</c:v>
                </c:pt>
                <c:pt idx="65939">
                  <c:v>11.941894</c:v>
                </c:pt>
                <c:pt idx="65940">
                  <c:v>11.940547</c:v>
                </c:pt>
                <c:pt idx="65941">
                  <c:v>11.940733</c:v>
                </c:pt>
                <c:pt idx="65942">
                  <c:v>11.940118</c:v>
                </c:pt>
                <c:pt idx="65943">
                  <c:v>11.935923000000001</c:v>
                </c:pt>
                <c:pt idx="65944">
                  <c:v>11.941879999999999</c:v>
                </c:pt>
                <c:pt idx="65945">
                  <c:v>11.944076000000001</c:v>
                </c:pt>
                <c:pt idx="65946">
                  <c:v>11.940543999999999</c:v>
                </c:pt>
                <c:pt idx="65947">
                  <c:v>11.945209</c:v>
                </c:pt>
                <c:pt idx="65948">
                  <c:v>11.944746</c:v>
                </c:pt>
                <c:pt idx="65949">
                  <c:v>11.939272000000001</c:v>
                </c:pt>
                <c:pt idx="65950">
                  <c:v>11.941141999999999</c:v>
                </c:pt>
                <c:pt idx="65951">
                  <c:v>11.943564</c:v>
                </c:pt>
                <c:pt idx="65952">
                  <c:v>11.938128000000001</c:v>
                </c:pt>
                <c:pt idx="65953">
                  <c:v>11.942359</c:v>
                </c:pt>
                <c:pt idx="65954">
                  <c:v>11.951525999999999</c:v>
                </c:pt>
                <c:pt idx="65955">
                  <c:v>11.944754</c:v>
                </c:pt>
                <c:pt idx="65956">
                  <c:v>11.944808</c:v>
                </c:pt>
                <c:pt idx="65957">
                  <c:v>11.954532</c:v>
                </c:pt>
                <c:pt idx="65958">
                  <c:v>11.951777999999999</c:v>
                </c:pt>
                <c:pt idx="65959">
                  <c:v>11.944572000000001</c:v>
                </c:pt>
                <c:pt idx="65960">
                  <c:v>11.94467</c:v>
                </c:pt>
                <c:pt idx="65961">
                  <c:v>11.946061</c:v>
                </c:pt>
                <c:pt idx="65962">
                  <c:v>11.940770000000001</c:v>
                </c:pt>
                <c:pt idx="65963">
                  <c:v>11.945513</c:v>
                </c:pt>
                <c:pt idx="65964">
                  <c:v>11.947274999999999</c:v>
                </c:pt>
                <c:pt idx="65965">
                  <c:v>11.939372000000001</c:v>
                </c:pt>
                <c:pt idx="65966">
                  <c:v>11.950227999999999</c:v>
                </c:pt>
                <c:pt idx="65967">
                  <c:v>11.956733</c:v>
                </c:pt>
                <c:pt idx="65968">
                  <c:v>11.949358</c:v>
                </c:pt>
                <c:pt idx="65969">
                  <c:v>11.951942000000001</c:v>
                </c:pt>
                <c:pt idx="65970">
                  <c:v>11.958019999999999</c:v>
                </c:pt>
                <c:pt idx="65971">
                  <c:v>11.952749000000001</c:v>
                </c:pt>
                <c:pt idx="65972">
                  <c:v>11.946516000000001</c:v>
                </c:pt>
                <c:pt idx="65973">
                  <c:v>11.952085</c:v>
                </c:pt>
                <c:pt idx="65974">
                  <c:v>11.955017</c:v>
                </c:pt>
                <c:pt idx="65975">
                  <c:v>11.95004</c:v>
                </c:pt>
                <c:pt idx="65976">
                  <c:v>11.949035</c:v>
                </c:pt>
                <c:pt idx="65977">
                  <c:v>11.950245000000001</c:v>
                </c:pt>
                <c:pt idx="65978">
                  <c:v>11.948171</c:v>
                </c:pt>
                <c:pt idx="65979">
                  <c:v>11.941344000000001</c:v>
                </c:pt>
                <c:pt idx="65980">
                  <c:v>11.941433999999999</c:v>
                </c:pt>
                <c:pt idx="65981">
                  <c:v>11.947564</c:v>
                </c:pt>
                <c:pt idx="65982">
                  <c:v>11.948320000000001</c:v>
                </c:pt>
                <c:pt idx="65983">
                  <c:v>11.952869</c:v>
                </c:pt>
                <c:pt idx="65984">
                  <c:v>11.952964</c:v>
                </c:pt>
                <c:pt idx="65985">
                  <c:v>11.947646000000001</c:v>
                </c:pt>
                <c:pt idx="65986">
                  <c:v>11.950815</c:v>
                </c:pt>
                <c:pt idx="65987">
                  <c:v>11.947085</c:v>
                </c:pt>
                <c:pt idx="65988">
                  <c:v>11.943647</c:v>
                </c:pt>
                <c:pt idx="65989">
                  <c:v>11.95636</c:v>
                </c:pt>
                <c:pt idx="65990">
                  <c:v>11.956355</c:v>
                </c:pt>
                <c:pt idx="65991">
                  <c:v>11.941846</c:v>
                </c:pt>
                <c:pt idx="65992">
                  <c:v>11.950525000000001</c:v>
                </c:pt>
                <c:pt idx="65993">
                  <c:v>11.955889000000001</c:v>
                </c:pt>
                <c:pt idx="65994">
                  <c:v>11.943109</c:v>
                </c:pt>
                <c:pt idx="65995">
                  <c:v>11.951131</c:v>
                </c:pt>
                <c:pt idx="65996">
                  <c:v>11.959035</c:v>
                </c:pt>
                <c:pt idx="65997">
                  <c:v>11.948885000000001</c:v>
                </c:pt>
                <c:pt idx="65998">
                  <c:v>11.950882</c:v>
                </c:pt>
                <c:pt idx="65999">
                  <c:v>11.962664</c:v>
                </c:pt>
                <c:pt idx="66000">
                  <c:v>11.957776000000001</c:v>
                </c:pt>
                <c:pt idx="66001">
                  <c:v>11.944701</c:v>
                </c:pt>
                <c:pt idx="66002">
                  <c:v>11.948935000000001</c:v>
                </c:pt>
                <c:pt idx="66003">
                  <c:v>11.948665999999999</c:v>
                </c:pt>
                <c:pt idx="66004">
                  <c:v>11.944817</c:v>
                </c:pt>
                <c:pt idx="66005">
                  <c:v>11.958214</c:v>
                </c:pt>
                <c:pt idx="66006">
                  <c:v>11.957687999999999</c:v>
                </c:pt>
                <c:pt idx="66007">
                  <c:v>11.951865</c:v>
                </c:pt>
                <c:pt idx="66008">
                  <c:v>11.963606</c:v>
                </c:pt>
                <c:pt idx="66009">
                  <c:v>11.964549</c:v>
                </c:pt>
                <c:pt idx="66010">
                  <c:v>11.953538999999999</c:v>
                </c:pt>
                <c:pt idx="66011">
                  <c:v>11.959156999999999</c:v>
                </c:pt>
                <c:pt idx="66012">
                  <c:v>11.963291</c:v>
                </c:pt>
                <c:pt idx="66013">
                  <c:v>11.94265</c:v>
                </c:pt>
                <c:pt idx="66014">
                  <c:v>11.945458</c:v>
                </c:pt>
                <c:pt idx="66015">
                  <c:v>11.967397999999999</c:v>
                </c:pt>
                <c:pt idx="66016">
                  <c:v>11.956618000000001</c:v>
                </c:pt>
                <c:pt idx="66017">
                  <c:v>11.949137</c:v>
                </c:pt>
                <c:pt idx="66018">
                  <c:v>11.95762</c:v>
                </c:pt>
                <c:pt idx="66019">
                  <c:v>11.955557000000001</c:v>
                </c:pt>
                <c:pt idx="66020">
                  <c:v>11.954637</c:v>
                </c:pt>
                <c:pt idx="66021">
                  <c:v>11.961959999999999</c:v>
                </c:pt>
                <c:pt idx="66022">
                  <c:v>11.96007</c:v>
                </c:pt>
                <c:pt idx="66023">
                  <c:v>11.946065000000001</c:v>
                </c:pt>
                <c:pt idx="66024">
                  <c:v>11.948871</c:v>
                </c:pt>
                <c:pt idx="66025">
                  <c:v>11.95632</c:v>
                </c:pt>
                <c:pt idx="66026">
                  <c:v>11.948807</c:v>
                </c:pt>
                <c:pt idx="66027">
                  <c:v>11.952120000000001</c:v>
                </c:pt>
                <c:pt idx="66028">
                  <c:v>11.959716999999999</c:v>
                </c:pt>
                <c:pt idx="66029">
                  <c:v>11.962026</c:v>
                </c:pt>
                <c:pt idx="66030">
                  <c:v>11.967805</c:v>
                </c:pt>
                <c:pt idx="66031">
                  <c:v>11.970351000000001</c:v>
                </c:pt>
                <c:pt idx="66032">
                  <c:v>11.962172000000001</c:v>
                </c:pt>
                <c:pt idx="66033">
                  <c:v>11.955684</c:v>
                </c:pt>
                <c:pt idx="66034">
                  <c:v>11.960073</c:v>
                </c:pt>
                <c:pt idx="66035">
                  <c:v>11.963800000000001</c:v>
                </c:pt>
                <c:pt idx="66036">
                  <c:v>11.965248000000001</c:v>
                </c:pt>
                <c:pt idx="66037">
                  <c:v>11.964798999999999</c:v>
                </c:pt>
                <c:pt idx="66038">
                  <c:v>11.951907</c:v>
                </c:pt>
                <c:pt idx="66039">
                  <c:v>11.946465999999999</c:v>
                </c:pt>
                <c:pt idx="66040">
                  <c:v>11.95725</c:v>
                </c:pt>
                <c:pt idx="66041">
                  <c:v>11.960006999999999</c:v>
                </c:pt>
                <c:pt idx="66042">
                  <c:v>11.953561000000001</c:v>
                </c:pt>
                <c:pt idx="66043">
                  <c:v>11.958875000000001</c:v>
                </c:pt>
                <c:pt idx="66044">
                  <c:v>11.96824</c:v>
                </c:pt>
                <c:pt idx="66045">
                  <c:v>11.958047000000001</c:v>
                </c:pt>
                <c:pt idx="66046">
                  <c:v>11.955505</c:v>
                </c:pt>
                <c:pt idx="66047">
                  <c:v>11.960660000000001</c:v>
                </c:pt>
                <c:pt idx="66048">
                  <c:v>11.947953</c:v>
                </c:pt>
                <c:pt idx="66049">
                  <c:v>11.949147</c:v>
                </c:pt>
                <c:pt idx="66050">
                  <c:v>11.962382</c:v>
                </c:pt>
                <c:pt idx="66051">
                  <c:v>11.961297</c:v>
                </c:pt>
                <c:pt idx="66052">
                  <c:v>11.962160000000001</c:v>
                </c:pt>
                <c:pt idx="66053">
                  <c:v>11.965481</c:v>
                </c:pt>
                <c:pt idx="66054">
                  <c:v>11.962230999999999</c:v>
                </c:pt>
                <c:pt idx="66055">
                  <c:v>11.964684999999999</c:v>
                </c:pt>
                <c:pt idx="66056">
                  <c:v>11.970582</c:v>
                </c:pt>
                <c:pt idx="66057">
                  <c:v>11.958349999999999</c:v>
                </c:pt>
                <c:pt idx="66058">
                  <c:v>11.951479000000001</c:v>
                </c:pt>
                <c:pt idx="66059">
                  <c:v>11.964027</c:v>
                </c:pt>
                <c:pt idx="66060">
                  <c:v>11.961437999999999</c:v>
                </c:pt>
                <c:pt idx="66061">
                  <c:v>11.955309</c:v>
                </c:pt>
                <c:pt idx="66062">
                  <c:v>11.963315</c:v>
                </c:pt>
                <c:pt idx="66063">
                  <c:v>11.966652</c:v>
                </c:pt>
                <c:pt idx="66064">
                  <c:v>11.964194000000001</c:v>
                </c:pt>
                <c:pt idx="66065">
                  <c:v>11.964855</c:v>
                </c:pt>
                <c:pt idx="66066">
                  <c:v>11.968165000000001</c:v>
                </c:pt>
                <c:pt idx="66067">
                  <c:v>11.968875000000001</c:v>
                </c:pt>
                <c:pt idx="66068">
                  <c:v>11.969473000000001</c:v>
                </c:pt>
                <c:pt idx="66069">
                  <c:v>11.969127</c:v>
                </c:pt>
                <c:pt idx="66070">
                  <c:v>11.966201999999999</c:v>
                </c:pt>
                <c:pt idx="66071">
                  <c:v>11.967031</c:v>
                </c:pt>
                <c:pt idx="66072">
                  <c:v>11.966125999999999</c:v>
                </c:pt>
                <c:pt idx="66073">
                  <c:v>11.961668</c:v>
                </c:pt>
                <c:pt idx="66074">
                  <c:v>11.963521999999999</c:v>
                </c:pt>
                <c:pt idx="66075">
                  <c:v>11.975254</c:v>
                </c:pt>
                <c:pt idx="66076">
                  <c:v>11.970658</c:v>
                </c:pt>
                <c:pt idx="66077">
                  <c:v>11.957386</c:v>
                </c:pt>
                <c:pt idx="66078">
                  <c:v>11.971757999999999</c:v>
                </c:pt>
                <c:pt idx="66079">
                  <c:v>11.972363</c:v>
                </c:pt>
                <c:pt idx="66080">
                  <c:v>11.956595999999999</c:v>
                </c:pt>
                <c:pt idx="66081">
                  <c:v>11.968639</c:v>
                </c:pt>
                <c:pt idx="66082">
                  <c:v>11.974356</c:v>
                </c:pt>
                <c:pt idx="66083">
                  <c:v>11.959667</c:v>
                </c:pt>
                <c:pt idx="66084">
                  <c:v>11.961091</c:v>
                </c:pt>
                <c:pt idx="66085">
                  <c:v>11.971216</c:v>
                </c:pt>
                <c:pt idx="66086">
                  <c:v>11.964299</c:v>
                </c:pt>
                <c:pt idx="66087">
                  <c:v>11.964186</c:v>
                </c:pt>
                <c:pt idx="66088">
                  <c:v>11.973136</c:v>
                </c:pt>
                <c:pt idx="66089">
                  <c:v>11.962622</c:v>
                </c:pt>
                <c:pt idx="66090">
                  <c:v>11.962548999999999</c:v>
                </c:pt>
                <c:pt idx="66091">
                  <c:v>11.976509999999999</c:v>
                </c:pt>
                <c:pt idx="66092">
                  <c:v>11.969749</c:v>
                </c:pt>
                <c:pt idx="66093">
                  <c:v>11.961345</c:v>
                </c:pt>
                <c:pt idx="66094">
                  <c:v>11.972282</c:v>
                </c:pt>
                <c:pt idx="66095">
                  <c:v>11.975519999999999</c:v>
                </c:pt>
                <c:pt idx="66096">
                  <c:v>11.958871</c:v>
                </c:pt>
                <c:pt idx="66097">
                  <c:v>11.960279999999999</c:v>
                </c:pt>
                <c:pt idx="66098">
                  <c:v>11.972503</c:v>
                </c:pt>
                <c:pt idx="66099">
                  <c:v>11.964855999999999</c:v>
                </c:pt>
                <c:pt idx="66100">
                  <c:v>11.964391000000001</c:v>
                </c:pt>
                <c:pt idx="66101">
                  <c:v>11.970318000000001</c:v>
                </c:pt>
                <c:pt idx="66102">
                  <c:v>11.961898</c:v>
                </c:pt>
                <c:pt idx="66103">
                  <c:v>11.965611000000001</c:v>
                </c:pt>
                <c:pt idx="66104">
                  <c:v>11.982950000000001</c:v>
                </c:pt>
                <c:pt idx="66105">
                  <c:v>11.980442</c:v>
                </c:pt>
                <c:pt idx="66106">
                  <c:v>11.968737000000001</c:v>
                </c:pt>
                <c:pt idx="66107">
                  <c:v>11.97953</c:v>
                </c:pt>
                <c:pt idx="66108">
                  <c:v>11.982108</c:v>
                </c:pt>
                <c:pt idx="66109">
                  <c:v>11.96969</c:v>
                </c:pt>
                <c:pt idx="66110">
                  <c:v>11.973286</c:v>
                </c:pt>
                <c:pt idx="66111">
                  <c:v>11.975388000000001</c:v>
                </c:pt>
                <c:pt idx="66112">
                  <c:v>11.966775999999999</c:v>
                </c:pt>
                <c:pt idx="66113">
                  <c:v>11.966945000000001</c:v>
                </c:pt>
                <c:pt idx="66114">
                  <c:v>11.975415999999999</c:v>
                </c:pt>
                <c:pt idx="66115">
                  <c:v>11.971727</c:v>
                </c:pt>
                <c:pt idx="66116">
                  <c:v>11.967333999999999</c:v>
                </c:pt>
                <c:pt idx="66117">
                  <c:v>11.977779</c:v>
                </c:pt>
                <c:pt idx="66118">
                  <c:v>11.977382</c:v>
                </c:pt>
                <c:pt idx="66119">
                  <c:v>11.970262</c:v>
                </c:pt>
                <c:pt idx="66120">
                  <c:v>11.977962</c:v>
                </c:pt>
                <c:pt idx="66121">
                  <c:v>11.975704</c:v>
                </c:pt>
                <c:pt idx="66122">
                  <c:v>11.965208000000001</c:v>
                </c:pt>
                <c:pt idx="66123">
                  <c:v>11.971000999999999</c:v>
                </c:pt>
                <c:pt idx="66124">
                  <c:v>11.973936</c:v>
                </c:pt>
                <c:pt idx="66125">
                  <c:v>11.961508</c:v>
                </c:pt>
                <c:pt idx="66126">
                  <c:v>11.965514000000001</c:v>
                </c:pt>
                <c:pt idx="66127">
                  <c:v>11.979813</c:v>
                </c:pt>
                <c:pt idx="66128">
                  <c:v>11.970838000000001</c:v>
                </c:pt>
                <c:pt idx="66129">
                  <c:v>11.966070999999999</c:v>
                </c:pt>
                <c:pt idx="66130">
                  <c:v>11.975962000000001</c:v>
                </c:pt>
                <c:pt idx="66131">
                  <c:v>11.976858</c:v>
                </c:pt>
                <c:pt idx="66132">
                  <c:v>11.977175000000001</c:v>
                </c:pt>
                <c:pt idx="66133">
                  <c:v>11.974819</c:v>
                </c:pt>
                <c:pt idx="66134">
                  <c:v>11.965468</c:v>
                </c:pt>
                <c:pt idx="66135">
                  <c:v>11.961517000000001</c:v>
                </c:pt>
                <c:pt idx="66136">
                  <c:v>11.971185</c:v>
                </c:pt>
                <c:pt idx="66137">
                  <c:v>11.980604</c:v>
                </c:pt>
                <c:pt idx="66138">
                  <c:v>11.977736999999999</c:v>
                </c:pt>
                <c:pt idx="66139">
                  <c:v>11.981624999999999</c:v>
                </c:pt>
                <c:pt idx="66140">
                  <c:v>11.982165999999999</c:v>
                </c:pt>
                <c:pt idx="66141">
                  <c:v>11.972637000000001</c:v>
                </c:pt>
                <c:pt idx="66142">
                  <c:v>11.978926</c:v>
                </c:pt>
                <c:pt idx="66143">
                  <c:v>11.985453</c:v>
                </c:pt>
                <c:pt idx="66144">
                  <c:v>11.97833</c:v>
                </c:pt>
                <c:pt idx="66145">
                  <c:v>11.978782000000001</c:v>
                </c:pt>
                <c:pt idx="66146">
                  <c:v>11.980855999999999</c:v>
                </c:pt>
                <c:pt idx="66147">
                  <c:v>11.967521</c:v>
                </c:pt>
                <c:pt idx="66148">
                  <c:v>11.965873999999999</c:v>
                </c:pt>
                <c:pt idx="66149">
                  <c:v>11.985936000000001</c:v>
                </c:pt>
                <c:pt idx="66150">
                  <c:v>11.984610999999999</c:v>
                </c:pt>
                <c:pt idx="66151">
                  <c:v>11.972612</c:v>
                </c:pt>
                <c:pt idx="66152">
                  <c:v>11.980257</c:v>
                </c:pt>
                <c:pt idx="66153">
                  <c:v>11.982832999999999</c:v>
                </c:pt>
                <c:pt idx="66154">
                  <c:v>11.978189</c:v>
                </c:pt>
                <c:pt idx="66155">
                  <c:v>11.982953999999999</c:v>
                </c:pt>
                <c:pt idx="66156">
                  <c:v>11.98401</c:v>
                </c:pt>
                <c:pt idx="66157">
                  <c:v>11.974776</c:v>
                </c:pt>
                <c:pt idx="66158">
                  <c:v>11.982139999999999</c:v>
                </c:pt>
                <c:pt idx="66159">
                  <c:v>11.992637999999999</c:v>
                </c:pt>
                <c:pt idx="66160">
                  <c:v>11.97565</c:v>
                </c:pt>
                <c:pt idx="66161">
                  <c:v>11.974544</c:v>
                </c:pt>
                <c:pt idx="66162">
                  <c:v>11.986952</c:v>
                </c:pt>
                <c:pt idx="66163">
                  <c:v>11.977693</c:v>
                </c:pt>
                <c:pt idx="66164">
                  <c:v>11.976067</c:v>
                </c:pt>
                <c:pt idx="66165">
                  <c:v>11.989663</c:v>
                </c:pt>
                <c:pt idx="66166">
                  <c:v>11.986912</c:v>
                </c:pt>
                <c:pt idx="66167">
                  <c:v>11.974069</c:v>
                </c:pt>
                <c:pt idx="66168">
                  <c:v>11.983264999999999</c:v>
                </c:pt>
                <c:pt idx="66169">
                  <c:v>11.983127</c:v>
                </c:pt>
                <c:pt idx="66170">
                  <c:v>11.964986</c:v>
                </c:pt>
                <c:pt idx="66171">
                  <c:v>11.976874</c:v>
                </c:pt>
                <c:pt idx="66172">
                  <c:v>11.986566</c:v>
                </c:pt>
                <c:pt idx="66173">
                  <c:v>11.970041999999999</c:v>
                </c:pt>
                <c:pt idx="66174">
                  <c:v>11.970874999999999</c:v>
                </c:pt>
                <c:pt idx="66175">
                  <c:v>11.985251</c:v>
                </c:pt>
                <c:pt idx="66176">
                  <c:v>11.981271</c:v>
                </c:pt>
                <c:pt idx="66177">
                  <c:v>11.976715</c:v>
                </c:pt>
                <c:pt idx="66178">
                  <c:v>11.988229</c:v>
                </c:pt>
                <c:pt idx="66179">
                  <c:v>11.986319</c:v>
                </c:pt>
                <c:pt idx="66180">
                  <c:v>11.977449</c:v>
                </c:pt>
                <c:pt idx="66181">
                  <c:v>11.984137</c:v>
                </c:pt>
                <c:pt idx="66182">
                  <c:v>11.987351</c:v>
                </c:pt>
                <c:pt idx="66183">
                  <c:v>11.982694</c:v>
                </c:pt>
                <c:pt idx="66184">
                  <c:v>11.984218</c:v>
                </c:pt>
                <c:pt idx="66185">
                  <c:v>11.988486</c:v>
                </c:pt>
                <c:pt idx="66186">
                  <c:v>11.978495000000001</c:v>
                </c:pt>
                <c:pt idx="66187">
                  <c:v>11.973402999999999</c:v>
                </c:pt>
                <c:pt idx="66188">
                  <c:v>11.987719999999999</c:v>
                </c:pt>
                <c:pt idx="66189">
                  <c:v>11.986098</c:v>
                </c:pt>
                <c:pt idx="66190">
                  <c:v>11.976093000000001</c:v>
                </c:pt>
                <c:pt idx="66191">
                  <c:v>11.982606000000001</c:v>
                </c:pt>
                <c:pt idx="66192">
                  <c:v>11.984123</c:v>
                </c:pt>
                <c:pt idx="66193">
                  <c:v>11.982613000000001</c:v>
                </c:pt>
                <c:pt idx="66194">
                  <c:v>11.991313999999999</c:v>
                </c:pt>
                <c:pt idx="66195">
                  <c:v>11.990050999999999</c:v>
                </c:pt>
                <c:pt idx="66196">
                  <c:v>11.980098999999999</c:v>
                </c:pt>
                <c:pt idx="66197">
                  <c:v>11.991426000000001</c:v>
                </c:pt>
                <c:pt idx="66198">
                  <c:v>11.997</c:v>
                </c:pt>
                <c:pt idx="66199">
                  <c:v>11.977209999999999</c:v>
                </c:pt>
                <c:pt idx="66200">
                  <c:v>11.980287000000001</c:v>
                </c:pt>
                <c:pt idx="66201">
                  <c:v>11.994626999999999</c:v>
                </c:pt>
                <c:pt idx="66202">
                  <c:v>11.990304999999999</c:v>
                </c:pt>
                <c:pt idx="66203">
                  <c:v>11.992554</c:v>
                </c:pt>
                <c:pt idx="66204">
                  <c:v>11.993448000000001</c:v>
                </c:pt>
                <c:pt idx="66205">
                  <c:v>11.979502999999999</c:v>
                </c:pt>
                <c:pt idx="66206">
                  <c:v>11.975804</c:v>
                </c:pt>
                <c:pt idx="66207">
                  <c:v>11.987075000000001</c:v>
                </c:pt>
                <c:pt idx="66208">
                  <c:v>11.983905999999999</c:v>
                </c:pt>
                <c:pt idx="66209">
                  <c:v>11.974288</c:v>
                </c:pt>
                <c:pt idx="66210">
                  <c:v>11.987384</c:v>
                </c:pt>
                <c:pt idx="66211">
                  <c:v>11.993690000000001</c:v>
                </c:pt>
                <c:pt idx="66212">
                  <c:v>11.986343</c:v>
                </c:pt>
                <c:pt idx="66213">
                  <c:v>11.993878</c:v>
                </c:pt>
                <c:pt idx="66214">
                  <c:v>11.996089</c:v>
                </c:pt>
                <c:pt idx="66215">
                  <c:v>11.991154999999999</c:v>
                </c:pt>
                <c:pt idx="66216">
                  <c:v>11.999763</c:v>
                </c:pt>
                <c:pt idx="66217">
                  <c:v>12.00243</c:v>
                </c:pt>
                <c:pt idx="66218">
                  <c:v>11.984641</c:v>
                </c:pt>
                <c:pt idx="66219">
                  <c:v>11.983428</c:v>
                </c:pt>
                <c:pt idx="66220">
                  <c:v>12.000232</c:v>
                </c:pt>
                <c:pt idx="66221">
                  <c:v>11.992018</c:v>
                </c:pt>
                <c:pt idx="66222">
                  <c:v>11.978973999999999</c:v>
                </c:pt>
                <c:pt idx="66223">
                  <c:v>11.984781</c:v>
                </c:pt>
                <c:pt idx="66224">
                  <c:v>11.989399000000001</c:v>
                </c:pt>
                <c:pt idx="66225">
                  <c:v>11.989185000000001</c:v>
                </c:pt>
                <c:pt idx="66226">
                  <c:v>11.998516</c:v>
                </c:pt>
                <c:pt idx="66227">
                  <c:v>12.000695</c:v>
                </c:pt>
                <c:pt idx="66228">
                  <c:v>11.988118999999999</c:v>
                </c:pt>
                <c:pt idx="66229">
                  <c:v>11.991825</c:v>
                </c:pt>
                <c:pt idx="66230">
                  <c:v>11.992724000000001</c:v>
                </c:pt>
                <c:pt idx="66231">
                  <c:v>11.980587</c:v>
                </c:pt>
                <c:pt idx="66232">
                  <c:v>11.984728</c:v>
                </c:pt>
                <c:pt idx="66233">
                  <c:v>11.986751999999999</c:v>
                </c:pt>
                <c:pt idx="66234">
                  <c:v>11.982063</c:v>
                </c:pt>
                <c:pt idx="66235">
                  <c:v>11.993109</c:v>
                </c:pt>
                <c:pt idx="66236">
                  <c:v>12.001811</c:v>
                </c:pt>
                <c:pt idx="66237">
                  <c:v>11.993788</c:v>
                </c:pt>
                <c:pt idx="66238">
                  <c:v>11.989786</c:v>
                </c:pt>
                <c:pt idx="66239">
                  <c:v>11.996643000000001</c:v>
                </c:pt>
                <c:pt idx="66240">
                  <c:v>11.992259000000001</c:v>
                </c:pt>
                <c:pt idx="66241">
                  <c:v>11.985348</c:v>
                </c:pt>
                <c:pt idx="66242">
                  <c:v>11.989806</c:v>
                </c:pt>
                <c:pt idx="66243">
                  <c:v>11.987193</c:v>
                </c:pt>
                <c:pt idx="66244">
                  <c:v>11.985276000000001</c:v>
                </c:pt>
                <c:pt idx="66245">
                  <c:v>11.991009</c:v>
                </c:pt>
                <c:pt idx="66246">
                  <c:v>11.995987</c:v>
                </c:pt>
                <c:pt idx="66247">
                  <c:v>11.998920999999999</c:v>
                </c:pt>
                <c:pt idx="66248">
                  <c:v>11.999503000000001</c:v>
                </c:pt>
                <c:pt idx="66249">
                  <c:v>11.996876</c:v>
                </c:pt>
                <c:pt idx="66250">
                  <c:v>11.993167</c:v>
                </c:pt>
                <c:pt idx="66251">
                  <c:v>11.997449</c:v>
                </c:pt>
                <c:pt idx="66252">
                  <c:v>11.997676999999999</c:v>
                </c:pt>
                <c:pt idx="66253">
                  <c:v>11.986642</c:v>
                </c:pt>
                <c:pt idx="66254">
                  <c:v>11.988666</c:v>
                </c:pt>
                <c:pt idx="66255">
                  <c:v>11.995927</c:v>
                </c:pt>
                <c:pt idx="66256">
                  <c:v>11.992511</c:v>
                </c:pt>
                <c:pt idx="66257">
                  <c:v>11.992544000000001</c:v>
                </c:pt>
                <c:pt idx="66258">
                  <c:v>11.998153</c:v>
                </c:pt>
                <c:pt idx="66259">
                  <c:v>11.994982</c:v>
                </c:pt>
                <c:pt idx="66260">
                  <c:v>11.992863</c:v>
                </c:pt>
                <c:pt idx="66261">
                  <c:v>12.004815000000001</c:v>
                </c:pt>
                <c:pt idx="66262">
                  <c:v>12.005239</c:v>
                </c:pt>
                <c:pt idx="66263">
                  <c:v>11.995932</c:v>
                </c:pt>
                <c:pt idx="66264">
                  <c:v>12.003911</c:v>
                </c:pt>
                <c:pt idx="66265">
                  <c:v>12.009378</c:v>
                </c:pt>
                <c:pt idx="66266">
                  <c:v>11.996051</c:v>
                </c:pt>
                <c:pt idx="66267">
                  <c:v>11.992414999999999</c:v>
                </c:pt>
                <c:pt idx="66268">
                  <c:v>12.001852</c:v>
                </c:pt>
                <c:pt idx="66269">
                  <c:v>11.990675</c:v>
                </c:pt>
                <c:pt idx="66270">
                  <c:v>11.977499999999999</c:v>
                </c:pt>
                <c:pt idx="66271">
                  <c:v>11.991693</c:v>
                </c:pt>
                <c:pt idx="66272">
                  <c:v>12.002651</c:v>
                </c:pt>
                <c:pt idx="66273">
                  <c:v>12.002791999999999</c:v>
                </c:pt>
                <c:pt idx="66274">
                  <c:v>12.001813</c:v>
                </c:pt>
                <c:pt idx="66275">
                  <c:v>11.996466</c:v>
                </c:pt>
                <c:pt idx="66276">
                  <c:v>12.001536</c:v>
                </c:pt>
                <c:pt idx="66277">
                  <c:v>12.007999999999999</c:v>
                </c:pt>
                <c:pt idx="66278">
                  <c:v>12.003111000000001</c:v>
                </c:pt>
                <c:pt idx="66279">
                  <c:v>11.996515</c:v>
                </c:pt>
                <c:pt idx="66280">
                  <c:v>12.000247</c:v>
                </c:pt>
                <c:pt idx="66281">
                  <c:v>12.003254</c:v>
                </c:pt>
                <c:pt idx="66282">
                  <c:v>11.993104000000001</c:v>
                </c:pt>
                <c:pt idx="66283">
                  <c:v>11.995172</c:v>
                </c:pt>
                <c:pt idx="66284">
                  <c:v>12.004054</c:v>
                </c:pt>
                <c:pt idx="66285">
                  <c:v>12.001315999999999</c:v>
                </c:pt>
                <c:pt idx="66286">
                  <c:v>12.00597</c:v>
                </c:pt>
                <c:pt idx="66287">
                  <c:v>12.008761</c:v>
                </c:pt>
                <c:pt idx="66288">
                  <c:v>12.002055</c:v>
                </c:pt>
                <c:pt idx="66289">
                  <c:v>12.002046999999999</c:v>
                </c:pt>
                <c:pt idx="66290">
                  <c:v>12.005948</c:v>
                </c:pt>
                <c:pt idx="66291">
                  <c:v>11.996883</c:v>
                </c:pt>
                <c:pt idx="66292">
                  <c:v>11.989637</c:v>
                </c:pt>
                <c:pt idx="66293">
                  <c:v>11.999041999999999</c:v>
                </c:pt>
                <c:pt idx="66294">
                  <c:v>12.002684</c:v>
                </c:pt>
                <c:pt idx="66295">
                  <c:v>12.005953999999999</c:v>
                </c:pt>
                <c:pt idx="66296">
                  <c:v>12.004113</c:v>
                </c:pt>
                <c:pt idx="66297">
                  <c:v>11.992641000000001</c:v>
                </c:pt>
                <c:pt idx="66298">
                  <c:v>11.997589</c:v>
                </c:pt>
                <c:pt idx="66299">
                  <c:v>12.002520000000001</c:v>
                </c:pt>
                <c:pt idx="66300">
                  <c:v>12.002533</c:v>
                </c:pt>
                <c:pt idx="66301">
                  <c:v>12.004390000000001</c:v>
                </c:pt>
                <c:pt idx="66302">
                  <c:v>12.000588</c:v>
                </c:pt>
                <c:pt idx="66303">
                  <c:v>12.003145999999999</c:v>
                </c:pt>
                <c:pt idx="66304">
                  <c:v>12.003709000000001</c:v>
                </c:pt>
                <c:pt idx="66305">
                  <c:v>11.998379999999999</c:v>
                </c:pt>
                <c:pt idx="66306">
                  <c:v>11.996881</c:v>
                </c:pt>
                <c:pt idx="66307">
                  <c:v>12.004339999999999</c:v>
                </c:pt>
                <c:pt idx="66308">
                  <c:v>12.012904000000001</c:v>
                </c:pt>
                <c:pt idx="66309">
                  <c:v>12.005323000000001</c:v>
                </c:pt>
                <c:pt idx="66310">
                  <c:v>11.998319</c:v>
                </c:pt>
                <c:pt idx="66311">
                  <c:v>12.002224</c:v>
                </c:pt>
                <c:pt idx="66312">
                  <c:v>12.003850999999999</c:v>
                </c:pt>
                <c:pt idx="66313">
                  <c:v>12.00207</c:v>
                </c:pt>
                <c:pt idx="66314">
                  <c:v>12.004709</c:v>
                </c:pt>
                <c:pt idx="66315">
                  <c:v>12.008862000000001</c:v>
                </c:pt>
                <c:pt idx="66316">
                  <c:v>12.005839999999999</c:v>
                </c:pt>
                <c:pt idx="66317">
                  <c:v>12.004038</c:v>
                </c:pt>
                <c:pt idx="66318">
                  <c:v>12.007577</c:v>
                </c:pt>
                <c:pt idx="66319">
                  <c:v>12.006185</c:v>
                </c:pt>
                <c:pt idx="66320">
                  <c:v>12.002024</c:v>
                </c:pt>
                <c:pt idx="66321">
                  <c:v>12.008169000000001</c:v>
                </c:pt>
                <c:pt idx="66322">
                  <c:v>12.012432</c:v>
                </c:pt>
                <c:pt idx="66323">
                  <c:v>12.007401</c:v>
                </c:pt>
                <c:pt idx="66324">
                  <c:v>12.012197</c:v>
                </c:pt>
                <c:pt idx="66325">
                  <c:v>12.015319</c:v>
                </c:pt>
                <c:pt idx="66326">
                  <c:v>12.001391999999999</c:v>
                </c:pt>
                <c:pt idx="66327">
                  <c:v>12.001856999999999</c:v>
                </c:pt>
                <c:pt idx="66328">
                  <c:v>12.010508</c:v>
                </c:pt>
                <c:pt idx="66329">
                  <c:v>12.005409</c:v>
                </c:pt>
                <c:pt idx="66330">
                  <c:v>12.002774</c:v>
                </c:pt>
                <c:pt idx="66331">
                  <c:v>12.004486</c:v>
                </c:pt>
                <c:pt idx="66332">
                  <c:v>12.004236000000001</c:v>
                </c:pt>
                <c:pt idx="66333">
                  <c:v>12.002637</c:v>
                </c:pt>
                <c:pt idx="66334">
                  <c:v>12.004982999999999</c:v>
                </c:pt>
                <c:pt idx="66335">
                  <c:v>12.012326</c:v>
                </c:pt>
                <c:pt idx="66336">
                  <c:v>12.012127</c:v>
                </c:pt>
                <c:pt idx="66337">
                  <c:v>12.008254000000001</c:v>
                </c:pt>
                <c:pt idx="66338">
                  <c:v>12.008044999999999</c:v>
                </c:pt>
                <c:pt idx="66339">
                  <c:v>12.009876999999999</c:v>
                </c:pt>
                <c:pt idx="66340">
                  <c:v>12.009802000000001</c:v>
                </c:pt>
                <c:pt idx="66341">
                  <c:v>12.009831</c:v>
                </c:pt>
                <c:pt idx="66342">
                  <c:v>12.012522000000001</c:v>
                </c:pt>
                <c:pt idx="66343">
                  <c:v>12.014176000000001</c:v>
                </c:pt>
                <c:pt idx="66344">
                  <c:v>12.015749</c:v>
                </c:pt>
                <c:pt idx="66345">
                  <c:v>12.008088000000001</c:v>
                </c:pt>
                <c:pt idx="66346">
                  <c:v>12.001711999999999</c:v>
                </c:pt>
                <c:pt idx="66347">
                  <c:v>12.011755000000001</c:v>
                </c:pt>
                <c:pt idx="66348">
                  <c:v>12.013011000000001</c:v>
                </c:pt>
                <c:pt idx="66349">
                  <c:v>12.008865</c:v>
                </c:pt>
                <c:pt idx="66350">
                  <c:v>12.012912999999999</c:v>
                </c:pt>
                <c:pt idx="66351">
                  <c:v>12.015029999999999</c:v>
                </c:pt>
                <c:pt idx="66352">
                  <c:v>12.008706</c:v>
                </c:pt>
                <c:pt idx="66353">
                  <c:v>12.002584000000001</c:v>
                </c:pt>
                <c:pt idx="66354">
                  <c:v>12.008019000000001</c:v>
                </c:pt>
                <c:pt idx="66355">
                  <c:v>12.010619999999999</c:v>
                </c:pt>
                <c:pt idx="66356">
                  <c:v>12.008924</c:v>
                </c:pt>
                <c:pt idx="66357">
                  <c:v>12.012707000000001</c:v>
                </c:pt>
                <c:pt idx="66358">
                  <c:v>12.016166999999999</c:v>
                </c:pt>
                <c:pt idx="66359">
                  <c:v>12.016658</c:v>
                </c:pt>
                <c:pt idx="66360">
                  <c:v>12.017033</c:v>
                </c:pt>
                <c:pt idx="66361">
                  <c:v>12.017255</c:v>
                </c:pt>
                <c:pt idx="66362">
                  <c:v>12.010141000000001</c:v>
                </c:pt>
                <c:pt idx="66363">
                  <c:v>12.011422</c:v>
                </c:pt>
                <c:pt idx="66364">
                  <c:v>12.019449</c:v>
                </c:pt>
                <c:pt idx="66365">
                  <c:v>12.011195000000001</c:v>
                </c:pt>
                <c:pt idx="66366">
                  <c:v>12.011063999999999</c:v>
                </c:pt>
                <c:pt idx="66367">
                  <c:v>12.017751000000001</c:v>
                </c:pt>
                <c:pt idx="66368">
                  <c:v>12.014682000000001</c:v>
                </c:pt>
                <c:pt idx="66369">
                  <c:v>12.019332</c:v>
                </c:pt>
                <c:pt idx="66370">
                  <c:v>12.028007000000001</c:v>
                </c:pt>
                <c:pt idx="66371">
                  <c:v>12.02347</c:v>
                </c:pt>
                <c:pt idx="66372">
                  <c:v>12.015482</c:v>
                </c:pt>
                <c:pt idx="66373">
                  <c:v>12.016411</c:v>
                </c:pt>
                <c:pt idx="66374">
                  <c:v>12.013054</c:v>
                </c:pt>
                <c:pt idx="66375">
                  <c:v>12.011593</c:v>
                </c:pt>
                <c:pt idx="66376">
                  <c:v>12.020623000000001</c:v>
                </c:pt>
                <c:pt idx="66377">
                  <c:v>12.015003999999999</c:v>
                </c:pt>
                <c:pt idx="66378">
                  <c:v>12.009010999999999</c:v>
                </c:pt>
                <c:pt idx="66379">
                  <c:v>12.018095000000001</c:v>
                </c:pt>
                <c:pt idx="66380">
                  <c:v>12.011561</c:v>
                </c:pt>
                <c:pt idx="66381">
                  <c:v>12.002853999999999</c:v>
                </c:pt>
                <c:pt idx="66382">
                  <c:v>12.016137000000001</c:v>
                </c:pt>
                <c:pt idx="66383">
                  <c:v>12.018924</c:v>
                </c:pt>
                <c:pt idx="66384">
                  <c:v>12.005806</c:v>
                </c:pt>
                <c:pt idx="66385">
                  <c:v>12.015207999999999</c:v>
                </c:pt>
                <c:pt idx="66386">
                  <c:v>12.022588000000001</c:v>
                </c:pt>
                <c:pt idx="66387">
                  <c:v>12.008749</c:v>
                </c:pt>
                <c:pt idx="66388">
                  <c:v>12.017619</c:v>
                </c:pt>
                <c:pt idx="66389">
                  <c:v>12.026337</c:v>
                </c:pt>
                <c:pt idx="66390">
                  <c:v>12.015002000000001</c:v>
                </c:pt>
                <c:pt idx="66391">
                  <c:v>12.02061</c:v>
                </c:pt>
                <c:pt idx="66392">
                  <c:v>12.027557</c:v>
                </c:pt>
                <c:pt idx="66393">
                  <c:v>12.018382000000001</c:v>
                </c:pt>
                <c:pt idx="66394">
                  <c:v>12.014157000000001</c:v>
                </c:pt>
                <c:pt idx="66395">
                  <c:v>12.021682</c:v>
                </c:pt>
                <c:pt idx="66396">
                  <c:v>12.024528999999999</c:v>
                </c:pt>
                <c:pt idx="66397">
                  <c:v>12.020250000000001</c:v>
                </c:pt>
                <c:pt idx="66398">
                  <c:v>12.022043999999999</c:v>
                </c:pt>
                <c:pt idx="66399">
                  <c:v>12.021478999999999</c:v>
                </c:pt>
                <c:pt idx="66400">
                  <c:v>12.018872</c:v>
                </c:pt>
                <c:pt idx="66401">
                  <c:v>12.022484</c:v>
                </c:pt>
                <c:pt idx="66402">
                  <c:v>12.019014</c:v>
                </c:pt>
                <c:pt idx="66403">
                  <c:v>12.014889999999999</c:v>
                </c:pt>
                <c:pt idx="66404">
                  <c:v>12.021286999999999</c:v>
                </c:pt>
                <c:pt idx="66405">
                  <c:v>12.022357</c:v>
                </c:pt>
                <c:pt idx="66406">
                  <c:v>12.014093000000001</c:v>
                </c:pt>
                <c:pt idx="66407">
                  <c:v>12.016985</c:v>
                </c:pt>
                <c:pt idx="66408">
                  <c:v>12.025335</c:v>
                </c:pt>
                <c:pt idx="66409">
                  <c:v>12.019190999999999</c:v>
                </c:pt>
                <c:pt idx="66410">
                  <c:v>12.018663</c:v>
                </c:pt>
                <c:pt idx="66411">
                  <c:v>12.026443</c:v>
                </c:pt>
                <c:pt idx="66412">
                  <c:v>12.021481</c:v>
                </c:pt>
                <c:pt idx="66413">
                  <c:v>12.01459</c:v>
                </c:pt>
                <c:pt idx="66414">
                  <c:v>12.022425999999999</c:v>
                </c:pt>
                <c:pt idx="66415">
                  <c:v>12.028282000000001</c:v>
                </c:pt>
                <c:pt idx="66416">
                  <c:v>12.014252000000001</c:v>
                </c:pt>
                <c:pt idx="66417">
                  <c:v>12.012753999999999</c:v>
                </c:pt>
                <c:pt idx="66418">
                  <c:v>12.027714</c:v>
                </c:pt>
                <c:pt idx="66419">
                  <c:v>12.02571</c:v>
                </c:pt>
                <c:pt idx="66420">
                  <c:v>12.017336</c:v>
                </c:pt>
                <c:pt idx="66421">
                  <c:v>12.021088000000001</c:v>
                </c:pt>
                <c:pt idx="66422">
                  <c:v>12.024493</c:v>
                </c:pt>
                <c:pt idx="66423">
                  <c:v>12.019904</c:v>
                </c:pt>
                <c:pt idx="66424">
                  <c:v>12.022072</c:v>
                </c:pt>
                <c:pt idx="66425">
                  <c:v>12.023671</c:v>
                </c:pt>
                <c:pt idx="66426">
                  <c:v>12.016277000000001</c:v>
                </c:pt>
                <c:pt idx="66427">
                  <c:v>12.024956</c:v>
                </c:pt>
                <c:pt idx="66428">
                  <c:v>12.029268999999999</c:v>
                </c:pt>
                <c:pt idx="66429">
                  <c:v>12.018793000000001</c:v>
                </c:pt>
                <c:pt idx="66430">
                  <c:v>12.023785999999999</c:v>
                </c:pt>
                <c:pt idx="66431">
                  <c:v>12.028541000000001</c:v>
                </c:pt>
                <c:pt idx="66432">
                  <c:v>12.020267</c:v>
                </c:pt>
                <c:pt idx="66433">
                  <c:v>12.023332</c:v>
                </c:pt>
                <c:pt idx="66434">
                  <c:v>12.033882</c:v>
                </c:pt>
                <c:pt idx="66435">
                  <c:v>12.027554</c:v>
                </c:pt>
                <c:pt idx="66436">
                  <c:v>12.021291</c:v>
                </c:pt>
                <c:pt idx="66437">
                  <c:v>12.030815</c:v>
                </c:pt>
                <c:pt idx="66438">
                  <c:v>12.026759999999999</c:v>
                </c:pt>
                <c:pt idx="66439">
                  <c:v>12.018700000000001</c:v>
                </c:pt>
                <c:pt idx="66440">
                  <c:v>12.025755</c:v>
                </c:pt>
                <c:pt idx="66441">
                  <c:v>12.024905</c:v>
                </c:pt>
                <c:pt idx="66442">
                  <c:v>12.019102</c:v>
                </c:pt>
                <c:pt idx="66443">
                  <c:v>12.030212000000001</c:v>
                </c:pt>
                <c:pt idx="66444">
                  <c:v>12.038762999999999</c:v>
                </c:pt>
                <c:pt idx="66445">
                  <c:v>12.025281</c:v>
                </c:pt>
                <c:pt idx="66446">
                  <c:v>12.025964999999999</c:v>
                </c:pt>
                <c:pt idx="66447">
                  <c:v>12.036985</c:v>
                </c:pt>
                <c:pt idx="66448">
                  <c:v>12.023147</c:v>
                </c:pt>
                <c:pt idx="66449">
                  <c:v>12.021701</c:v>
                </c:pt>
                <c:pt idx="66450">
                  <c:v>12.034655000000001</c:v>
                </c:pt>
                <c:pt idx="66451">
                  <c:v>12.029476000000001</c:v>
                </c:pt>
                <c:pt idx="66452">
                  <c:v>12.025449</c:v>
                </c:pt>
                <c:pt idx="66453">
                  <c:v>12.035382999999999</c:v>
                </c:pt>
                <c:pt idx="66454">
                  <c:v>12.035397</c:v>
                </c:pt>
                <c:pt idx="66455">
                  <c:v>12.024587</c:v>
                </c:pt>
                <c:pt idx="66456">
                  <c:v>12.031571</c:v>
                </c:pt>
                <c:pt idx="66457">
                  <c:v>12.034701</c:v>
                </c:pt>
                <c:pt idx="66458">
                  <c:v>12.020080999999999</c:v>
                </c:pt>
                <c:pt idx="66459">
                  <c:v>12.023486</c:v>
                </c:pt>
                <c:pt idx="66460">
                  <c:v>12.029085</c:v>
                </c:pt>
                <c:pt idx="66461">
                  <c:v>12.023956</c:v>
                </c:pt>
                <c:pt idx="66462">
                  <c:v>12.031242000000001</c:v>
                </c:pt>
                <c:pt idx="66463">
                  <c:v>12.034094</c:v>
                </c:pt>
                <c:pt idx="66464">
                  <c:v>12.022544999999999</c:v>
                </c:pt>
                <c:pt idx="66465">
                  <c:v>12.023792</c:v>
                </c:pt>
                <c:pt idx="66466">
                  <c:v>12.035492</c:v>
                </c:pt>
                <c:pt idx="66467">
                  <c:v>12.026548</c:v>
                </c:pt>
                <c:pt idx="66468">
                  <c:v>12.023723</c:v>
                </c:pt>
                <c:pt idx="66469">
                  <c:v>12.042248000000001</c:v>
                </c:pt>
                <c:pt idx="66470">
                  <c:v>12.039524999999999</c:v>
                </c:pt>
                <c:pt idx="66471">
                  <c:v>12.02976</c:v>
                </c:pt>
                <c:pt idx="66472">
                  <c:v>12.033075</c:v>
                </c:pt>
                <c:pt idx="66473">
                  <c:v>12.032135999999999</c:v>
                </c:pt>
                <c:pt idx="66474">
                  <c:v>12.031245</c:v>
                </c:pt>
                <c:pt idx="66475">
                  <c:v>12.042095</c:v>
                </c:pt>
                <c:pt idx="66476">
                  <c:v>12.044681000000001</c:v>
                </c:pt>
                <c:pt idx="66477">
                  <c:v>12.027217</c:v>
                </c:pt>
                <c:pt idx="66478">
                  <c:v>12.026073999999999</c:v>
                </c:pt>
                <c:pt idx="66479">
                  <c:v>12.036618000000001</c:v>
                </c:pt>
                <c:pt idx="66480">
                  <c:v>12.02631</c:v>
                </c:pt>
                <c:pt idx="66481">
                  <c:v>12.025122</c:v>
                </c:pt>
                <c:pt idx="66482">
                  <c:v>12.03876</c:v>
                </c:pt>
                <c:pt idx="66483">
                  <c:v>12.034397</c:v>
                </c:pt>
                <c:pt idx="66484">
                  <c:v>12.028452</c:v>
                </c:pt>
                <c:pt idx="66485">
                  <c:v>12.039679</c:v>
                </c:pt>
                <c:pt idx="66486">
                  <c:v>12.036173</c:v>
                </c:pt>
                <c:pt idx="66487">
                  <c:v>12.022943</c:v>
                </c:pt>
                <c:pt idx="66488">
                  <c:v>12.035425</c:v>
                </c:pt>
                <c:pt idx="66489">
                  <c:v>12.037571</c:v>
                </c:pt>
                <c:pt idx="66490">
                  <c:v>12.025266</c:v>
                </c:pt>
                <c:pt idx="66491">
                  <c:v>12.037502</c:v>
                </c:pt>
                <c:pt idx="66492">
                  <c:v>12.044781</c:v>
                </c:pt>
                <c:pt idx="66493">
                  <c:v>12.033232</c:v>
                </c:pt>
                <c:pt idx="66494">
                  <c:v>12.031708</c:v>
                </c:pt>
                <c:pt idx="66495">
                  <c:v>12.037763</c:v>
                </c:pt>
                <c:pt idx="66496">
                  <c:v>12.033073</c:v>
                </c:pt>
                <c:pt idx="66497">
                  <c:v>12.028772</c:v>
                </c:pt>
                <c:pt idx="66498">
                  <c:v>12.040177999999999</c:v>
                </c:pt>
                <c:pt idx="66499">
                  <c:v>12.037201</c:v>
                </c:pt>
                <c:pt idx="66500">
                  <c:v>12.024526</c:v>
                </c:pt>
                <c:pt idx="66501">
                  <c:v>12.034096</c:v>
                </c:pt>
                <c:pt idx="66502">
                  <c:v>12.037437000000001</c:v>
                </c:pt>
                <c:pt idx="66503">
                  <c:v>12.026585000000001</c:v>
                </c:pt>
                <c:pt idx="66504">
                  <c:v>12.035261999999999</c:v>
                </c:pt>
                <c:pt idx="66505">
                  <c:v>12.045883999999999</c:v>
                </c:pt>
                <c:pt idx="66506">
                  <c:v>12.029412000000001</c:v>
                </c:pt>
                <c:pt idx="66507">
                  <c:v>12.028472000000001</c:v>
                </c:pt>
                <c:pt idx="66508">
                  <c:v>12.046289</c:v>
                </c:pt>
                <c:pt idx="66509">
                  <c:v>12.038964999999999</c:v>
                </c:pt>
                <c:pt idx="66510">
                  <c:v>12.032787000000001</c:v>
                </c:pt>
                <c:pt idx="66511">
                  <c:v>12.039507</c:v>
                </c:pt>
                <c:pt idx="66512">
                  <c:v>12.038536000000001</c:v>
                </c:pt>
                <c:pt idx="66513">
                  <c:v>12.042007999999999</c:v>
                </c:pt>
                <c:pt idx="66514">
                  <c:v>12.047587</c:v>
                </c:pt>
                <c:pt idx="66515">
                  <c:v>12.039892999999999</c:v>
                </c:pt>
                <c:pt idx="66516">
                  <c:v>12.027293999999999</c:v>
                </c:pt>
                <c:pt idx="66517">
                  <c:v>12.032223</c:v>
                </c:pt>
                <c:pt idx="66518">
                  <c:v>12.045859</c:v>
                </c:pt>
                <c:pt idx="66519">
                  <c:v>12.045187</c:v>
                </c:pt>
                <c:pt idx="66520">
                  <c:v>12.045735000000001</c:v>
                </c:pt>
                <c:pt idx="66521">
                  <c:v>12.043756999999999</c:v>
                </c:pt>
                <c:pt idx="66522">
                  <c:v>12.032849000000001</c:v>
                </c:pt>
                <c:pt idx="66523">
                  <c:v>12.037597</c:v>
                </c:pt>
                <c:pt idx="66524">
                  <c:v>12.049804</c:v>
                </c:pt>
                <c:pt idx="66525">
                  <c:v>12.041952</c:v>
                </c:pt>
                <c:pt idx="66526">
                  <c:v>12.034063</c:v>
                </c:pt>
                <c:pt idx="66527">
                  <c:v>12.045854</c:v>
                </c:pt>
                <c:pt idx="66528">
                  <c:v>12.040839</c:v>
                </c:pt>
                <c:pt idx="66529">
                  <c:v>12.030894999999999</c:v>
                </c:pt>
                <c:pt idx="66530">
                  <c:v>12.046507</c:v>
                </c:pt>
                <c:pt idx="66531">
                  <c:v>12.048030000000001</c:v>
                </c:pt>
                <c:pt idx="66532">
                  <c:v>12.040628</c:v>
                </c:pt>
                <c:pt idx="66533">
                  <c:v>12.046276000000001</c:v>
                </c:pt>
                <c:pt idx="66534">
                  <c:v>12.044663</c:v>
                </c:pt>
                <c:pt idx="66535">
                  <c:v>12.041387</c:v>
                </c:pt>
                <c:pt idx="66536">
                  <c:v>12.047056</c:v>
                </c:pt>
                <c:pt idx="66537">
                  <c:v>12.043115999999999</c:v>
                </c:pt>
                <c:pt idx="66538">
                  <c:v>12.035164999999999</c:v>
                </c:pt>
                <c:pt idx="66539">
                  <c:v>12.041850999999999</c:v>
                </c:pt>
                <c:pt idx="66540">
                  <c:v>12.045398</c:v>
                </c:pt>
                <c:pt idx="66541">
                  <c:v>12.038292</c:v>
                </c:pt>
                <c:pt idx="66542">
                  <c:v>12.042225999999999</c:v>
                </c:pt>
                <c:pt idx="66543">
                  <c:v>12.041774999999999</c:v>
                </c:pt>
                <c:pt idx="66544">
                  <c:v>12.032057999999999</c:v>
                </c:pt>
                <c:pt idx="66545">
                  <c:v>12.037134</c:v>
                </c:pt>
                <c:pt idx="66546">
                  <c:v>12.048025000000001</c:v>
                </c:pt>
                <c:pt idx="66547">
                  <c:v>12.046676</c:v>
                </c:pt>
                <c:pt idx="66548">
                  <c:v>12.038849000000001</c:v>
                </c:pt>
                <c:pt idx="66549">
                  <c:v>12.044062</c:v>
                </c:pt>
                <c:pt idx="66550">
                  <c:v>12.047858</c:v>
                </c:pt>
                <c:pt idx="66551">
                  <c:v>12.046118999999999</c:v>
                </c:pt>
                <c:pt idx="66552">
                  <c:v>12.047172</c:v>
                </c:pt>
                <c:pt idx="66553">
                  <c:v>12.040311000000001</c:v>
                </c:pt>
                <c:pt idx="66554">
                  <c:v>12.041701</c:v>
                </c:pt>
                <c:pt idx="66555">
                  <c:v>12.051000999999999</c:v>
                </c:pt>
                <c:pt idx="66556">
                  <c:v>12.045851000000001</c:v>
                </c:pt>
                <c:pt idx="66557">
                  <c:v>12.038045</c:v>
                </c:pt>
                <c:pt idx="66558">
                  <c:v>12.045532</c:v>
                </c:pt>
                <c:pt idx="66559">
                  <c:v>12.055261</c:v>
                </c:pt>
                <c:pt idx="66560">
                  <c:v>12.043500999999999</c:v>
                </c:pt>
                <c:pt idx="66561">
                  <c:v>12.037573999999999</c:v>
                </c:pt>
                <c:pt idx="66562">
                  <c:v>12.051504</c:v>
                </c:pt>
                <c:pt idx="66563">
                  <c:v>12.045405000000001</c:v>
                </c:pt>
                <c:pt idx="66564">
                  <c:v>12.037020999999999</c:v>
                </c:pt>
                <c:pt idx="66565">
                  <c:v>12.047209000000001</c:v>
                </c:pt>
                <c:pt idx="66566">
                  <c:v>12.049595999999999</c:v>
                </c:pt>
                <c:pt idx="66567">
                  <c:v>12.044385999999999</c:v>
                </c:pt>
                <c:pt idx="66568">
                  <c:v>12.047482</c:v>
                </c:pt>
                <c:pt idx="66569">
                  <c:v>12.054138999999999</c:v>
                </c:pt>
                <c:pt idx="66570">
                  <c:v>12.050784</c:v>
                </c:pt>
                <c:pt idx="66571">
                  <c:v>12.047755</c:v>
                </c:pt>
                <c:pt idx="66572">
                  <c:v>12.049018999999999</c:v>
                </c:pt>
                <c:pt idx="66573">
                  <c:v>12.048506</c:v>
                </c:pt>
                <c:pt idx="66574">
                  <c:v>12.054569000000001</c:v>
                </c:pt>
                <c:pt idx="66575">
                  <c:v>12.057667</c:v>
                </c:pt>
                <c:pt idx="66576">
                  <c:v>12.047212999999999</c:v>
                </c:pt>
                <c:pt idx="66577">
                  <c:v>12.042320999999999</c:v>
                </c:pt>
                <c:pt idx="66578">
                  <c:v>12.057152</c:v>
                </c:pt>
                <c:pt idx="66579">
                  <c:v>12.056976000000001</c:v>
                </c:pt>
                <c:pt idx="66580">
                  <c:v>12.044040000000001</c:v>
                </c:pt>
                <c:pt idx="66581">
                  <c:v>12.058828</c:v>
                </c:pt>
                <c:pt idx="66582">
                  <c:v>12.060078000000001</c:v>
                </c:pt>
                <c:pt idx="66583">
                  <c:v>12.040044</c:v>
                </c:pt>
                <c:pt idx="66584">
                  <c:v>12.047257999999999</c:v>
                </c:pt>
                <c:pt idx="66585">
                  <c:v>12.055148000000001</c:v>
                </c:pt>
                <c:pt idx="66586">
                  <c:v>12.040417</c:v>
                </c:pt>
                <c:pt idx="66587">
                  <c:v>12.040108999999999</c:v>
                </c:pt>
                <c:pt idx="66588">
                  <c:v>12.051836</c:v>
                </c:pt>
                <c:pt idx="66589">
                  <c:v>12.042873</c:v>
                </c:pt>
                <c:pt idx="66590">
                  <c:v>12.040877</c:v>
                </c:pt>
                <c:pt idx="66591">
                  <c:v>12.05419</c:v>
                </c:pt>
                <c:pt idx="66592">
                  <c:v>12.048218</c:v>
                </c:pt>
                <c:pt idx="66593">
                  <c:v>12.049951999999999</c:v>
                </c:pt>
                <c:pt idx="66594">
                  <c:v>12.068292</c:v>
                </c:pt>
                <c:pt idx="66595">
                  <c:v>12.063814000000001</c:v>
                </c:pt>
                <c:pt idx="66596">
                  <c:v>12.048947999999999</c:v>
                </c:pt>
                <c:pt idx="66597">
                  <c:v>12.055066999999999</c:v>
                </c:pt>
                <c:pt idx="66598">
                  <c:v>12.058236000000001</c:v>
                </c:pt>
                <c:pt idx="66599">
                  <c:v>12.042814999999999</c:v>
                </c:pt>
                <c:pt idx="66600">
                  <c:v>12.046986</c:v>
                </c:pt>
                <c:pt idx="66601">
                  <c:v>12.060694</c:v>
                </c:pt>
                <c:pt idx="66602">
                  <c:v>12.051334000000001</c:v>
                </c:pt>
                <c:pt idx="66603">
                  <c:v>12.05043</c:v>
                </c:pt>
                <c:pt idx="66604">
                  <c:v>12.060207999999999</c:v>
                </c:pt>
                <c:pt idx="66605">
                  <c:v>12.052835</c:v>
                </c:pt>
                <c:pt idx="66606">
                  <c:v>12.047022</c:v>
                </c:pt>
                <c:pt idx="66607">
                  <c:v>12.055891000000001</c:v>
                </c:pt>
                <c:pt idx="66608">
                  <c:v>12.055721</c:v>
                </c:pt>
                <c:pt idx="66609">
                  <c:v>12.049329999999999</c:v>
                </c:pt>
                <c:pt idx="66610">
                  <c:v>12.058051000000001</c:v>
                </c:pt>
                <c:pt idx="66611">
                  <c:v>12.054213000000001</c:v>
                </c:pt>
                <c:pt idx="66612">
                  <c:v>12.040566999999999</c:v>
                </c:pt>
                <c:pt idx="66613">
                  <c:v>12.057180000000001</c:v>
                </c:pt>
                <c:pt idx="66614">
                  <c:v>12.068451</c:v>
                </c:pt>
                <c:pt idx="66615">
                  <c:v>12.05448</c:v>
                </c:pt>
                <c:pt idx="66616">
                  <c:v>12.054152999999999</c:v>
                </c:pt>
                <c:pt idx="66617">
                  <c:v>12.066309</c:v>
                </c:pt>
                <c:pt idx="66618">
                  <c:v>12.059234999999999</c:v>
                </c:pt>
                <c:pt idx="66619">
                  <c:v>12.050246</c:v>
                </c:pt>
                <c:pt idx="66620">
                  <c:v>12.057103</c:v>
                </c:pt>
                <c:pt idx="66621">
                  <c:v>12.050782</c:v>
                </c:pt>
                <c:pt idx="66622">
                  <c:v>12.047888</c:v>
                </c:pt>
                <c:pt idx="66623">
                  <c:v>12.059267999999999</c:v>
                </c:pt>
                <c:pt idx="66624">
                  <c:v>12.056005000000001</c:v>
                </c:pt>
                <c:pt idx="66625">
                  <c:v>12.051026</c:v>
                </c:pt>
                <c:pt idx="66626">
                  <c:v>12.057154000000001</c:v>
                </c:pt>
                <c:pt idx="66627">
                  <c:v>12.056103999999999</c:v>
                </c:pt>
                <c:pt idx="66628">
                  <c:v>12.048488000000001</c:v>
                </c:pt>
                <c:pt idx="66629">
                  <c:v>12.055598</c:v>
                </c:pt>
                <c:pt idx="66630">
                  <c:v>12.062516</c:v>
                </c:pt>
                <c:pt idx="66631">
                  <c:v>12.054755999999999</c:v>
                </c:pt>
                <c:pt idx="66632">
                  <c:v>12.058686</c:v>
                </c:pt>
                <c:pt idx="66633">
                  <c:v>12.065234999999999</c:v>
                </c:pt>
                <c:pt idx="66634">
                  <c:v>12.059418000000001</c:v>
                </c:pt>
                <c:pt idx="66635">
                  <c:v>12.058490000000001</c:v>
                </c:pt>
                <c:pt idx="66636">
                  <c:v>12.060611</c:v>
                </c:pt>
                <c:pt idx="66637">
                  <c:v>12.058896000000001</c:v>
                </c:pt>
                <c:pt idx="66638">
                  <c:v>12.058494</c:v>
                </c:pt>
                <c:pt idx="66639">
                  <c:v>12.063852000000001</c:v>
                </c:pt>
                <c:pt idx="66640">
                  <c:v>12.060997</c:v>
                </c:pt>
                <c:pt idx="66641">
                  <c:v>12.056710000000001</c:v>
                </c:pt>
                <c:pt idx="66642">
                  <c:v>12.067947</c:v>
                </c:pt>
                <c:pt idx="66643">
                  <c:v>12.064382999999999</c:v>
                </c:pt>
                <c:pt idx="66644">
                  <c:v>12.05592</c:v>
                </c:pt>
                <c:pt idx="66645">
                  <c:v>12.066998</c:v>
                </c:pt>
                <c:pt idx="66646">
                  <c:v>12.065810000000001</c:v>
                </c:pt>
                <c:pt idx="66647">
                  <c:v>12.049561000000001</c:v>
                </c:pt>
                <c:pt idx="66648">
                  <c:v>12.054791</c:v>
                </c:pt>
                <c:pt idx="66649">
                  <c:v>12.068609</c:v>
                </c:pt>
                <c:pt idx="66650">
                  <c:v>12.054805999999999</c:v>
                </c:pt>
                <c:pt idx="66651">
                  <c:v>12.048145</c:v>
                </c:pt>
                <c:pt idx="66652">
                  <c:v>12.065002</c:v>
                </c:pt>
                <c:pt idx="66653">
                  <c:v>12.061802</c:v>
                </c:pt>
                <c:pt idx="66654">
                  <c:v>12.056016</c:v>
                </c:pt>
                <c:pt idx="66655">
                  <c:v>12.068835999999999</c:v>
                </c:pt>
                <c:pt idx="66656">
                  <c:v>12.068885</c:v>
                </c:pt>
                <c:pt idx="66657">
                  <c:v>12.061107</c:v>
                </c:pt>
                <c:pt idx="66658">
                  <c:v>12.071809999999999</c:v>
                </c:pt>
                <c:pt idx="66659">
                  <c:v>12.074213</c:v>
                </c:pt>
                <c:pt idx="66660">
                  <c:v>12.056134999999999</c:v>
                </c:pt>
                <c:pt idx="66661">
                  <c:v>12.057432</c:v>
                </c:pt>
                <c:pt idx="66662">
                  <c:v>12.066936999999999</c:v>
                </c:pt>
                <c:pt idx="66663">
                  <c:v>12.058134000000001</c:v>
                </c:pt>
                <c:pt idx="66664">
                  <c:v>12.058013000000001</c:v>
                </c:pt>
                <c:pt idx="66665">
                  <c:v>12.066238999999999</c:v>
                </c:pt>
                <c:pt idx="66666">
                  <c:v>12.065923</c:v>
                </c:pt>
                <c:pt idx="66667">
                  <c:v>12.066689</c:v>
                </c:pt>
                <c:pt idx="66668">
                  <c:v>12.070498000000001</c:v>
                </c:pt>
                <c:pt idx="66669">
                  <c:v>12.065172</c:v>
                </c:pt>
                <c:pt idx="66670">
                  <c:v>12.059098000000001</c:v>
                </c:pt>
                <c:pt idx="66671">
                  <c:v>12.06611</c:v>
                </c:pt>
                <c:pt idx="66672">
                  <c:v>12.063883000000001</c:v>
                </c:pt>
                <c:pt idx="66673">
                  <c:v>12.050269999999999</c:v>
                </c:pt>
                <c:pt idx="66674">
                  <c:v>12.060974</c:v>
                </c:pt>
                <c:pt idx="66675">
                  <c:v>12.067866</c:v>
                </c:pt>
                <c:pt idx="66676">
                  <c:v>12.053818</c:v>
                </c:pt>
                <c:pt idx="66677">
                  <c:v>12.065321000000001</c:v>
                </c:pt>
                <c:pt idx="66678">
                  <c:v>12.081828</c:v>
                </c:pt>
                <c:pt idx="66679">
                  <c:v>12.066715</c:v>
                </c:pt>
                <c:pt idx="66680">
                  <c:v>12.062476999999999</c:v>
                </c:pt>
                <c:pt idx="66681">
                  <c:v>12.076997</c:v>
                </c:pt>
                <c:pt idx="66682">
                  <c:v>12.063905</c:v>
                </c:pt>
                <c:pt idx="66683">
                  <c:v>12.057755999999999</c:v>
                </c:pt>
                <c:pt idx="66684">
                  <c:v>12.075998999999999</c:v>
                </c:pt>
                <c:pt idx="66685">
                  <c:v>12.06775</c:v>
                </c:pt>
                <c:pt idx="66686">
                  <c:v>12.05565</c:v>
                </c:pt>
                <c:pt idx="66687">
                  <c:v>12.068538999999999</c:v>
                </c:pt>
                <c:pt idx="66688">
                  <c:v>12.072804</c:v>
                </c:pt>
                <c:pt idx="66689">
                  <c:v>12.063412</c:v>
                </c:pt>
                <c:pt idx="66690">
                  <c:v>12.068044</c:v>
                </c:pt>
                <c:pt idx="66691">
                  <c:v>12.073588000000001</c:v>
                </c:pt>
                <c:pt idx="66692">
                  <c:v>12.063026000000001</c:v>
                </c:pt>
                <c:pt idx="66693">
                  <c:v>12.066039</c:v>
                </c:pt>
                <c:pt idx="66694">
                  <c:v>12.070036</c:v>
                </c:pt>
                <c:pt idx="66695">
                  <c:v>12.059381999999999</c:v>
                </c:pt>
                <c:pt idx="66696">
                  <c:v>12.065113</c:v>
                </c:pt>
                <c:pt idx="66697">
                  <c:v>12.074851000000001</c:v>
                </c:pt>
                <c:pt idx="66698">
                  <c:v>12.067576000000001</c:v>
                </c:pt>
                <c:pt idx="66699">
                  <c:v>12.064330999999999</c:v>
                </c:pt>
                <c:pt idx="66700">
                  <c:v>12.074577</c:v>
                </c:pt>
                <c:pt idx="66701">
                  <c:v>12.073729999999999</c:v>
                </c:pt>
                <c:pt idx="66702">
                  <c:v>12.064294</c:v>
                </c:pt>
                <c:pt idx="66703">
                  <c:v>12.075411000000001</c:v>
                </c:pt>
                <c:pt idx="66704">
                  <c:v>12.078514</c:v>
                </c:pt>
                <c:pt idx="66705">
                  <c:v>12.06662</c:v>
                </c:pt>
                <c:pt idx="66706">
                  <c:v>12.073663</c:v>
                </c:pt>
                <c:pt idx="66707">
                  <c:v>12.076708999999999</c:v>
                </c:pt>
                <c:pt idx="66708">
                  <c:v>12.067989000000001</c:v>
                </c:pt>
                <c:pt idx="66709">
                  <c:v>12.071680000000001</c:v>
                </c:pt>
                <c:pt idx="66710">
                  <c:v>12.075548</c:v>
                </c:pt>
                <c:pt idx="66711">
                  <c:v>12.067905</c:v>
                </c:pt>
                <c:pt idx="66712">
                  <c:v>12.066910999999999</c:v>
                </c:pt>
                <c:pt idx="66713">
                  <c:v>12.075336999999999</c:v>
                </c:pt>
                <c:pt idx="66714">
                  <c:v>12.074142999999999</c:v>
                </c:pt>
                <c:pt idx="66715">
                  <c:v>12.072793000000001</c:v>
                </c:pt>
                <c:pt idx="66716">
                  <c:v>12.074400000000001</c:v>
                </c:pt>
                <c:pt idx="66717">
                  <c:v>12.06607</c:v>
                </c:pt>
                <c:pt idx="66718">
                  <c:v>12.055963999999999</c:v>
                </c:pt>
                <c:pt idx="66719">
                  <c:v>12.060200999999999</c:v>
                </c:pt>
                <c:pt idx="66720">
                  <c:v>12.072492</c:v>
                </c:pt>
                <c:pt idx="66721">
                  <c:v>12.071456</c:v>
                </c:pt>
                <c:pt idx="66722">
                  <c:v>12.074045</c:v>
                </c:pt>
                <c:pt idx="66723">
                  <c:v>12.083266999999999</c:v>
                </c:pt>
                <c:pt idx="66724">
                  <c:v>12.077145</c:v>
                </c:pt>
                <c:pt idx="66725">
                  <c:v>12.078113999999999</c:v>
                </c:pt>
                <c:pt idx="66726">
                  <c:v>12.081211</c:v>
                </c:pt>
                <c:pt idx="66727">
                  <c:v>12.074350000000001</c:v>
                </c:pt>
                <c:pt idx="66728">
                  <c:v>12.082905</c:v>
                </c:pt>
                <c:pt idx="66729">
                  <c:v>12.089556</c:v>
                </c:pt>
                <c:pt idx="66730">
                  <c:v>12.071578000000001</c:v>
                </c:pt>
                <c:pt idx="66731">
                  <c:v>12.062137</c:v>
                </c:pt>
                <c:pt idx="66732">
                  <c:v>12.076114</c:v>
                </c:pt>
                <c:pt idx="66733">
                  <c:v>12.071258</c:v>
                </c:pt>
                <c:pt idx="66734">
                  <c:v>12.061248000000001</c:v>
                </c:pt>
                <c:pt idx="66735">
                  <c:v>12.08113</c:v>
                </c:pt>
                <c:pt idx="66736">
                  <c:v>12.081708000000001</c:v>
                </c:pt>
                <c:pt idx="66737">
                  <c:v>12.066509</c:v>
                </c:pt>
                <c:pt idx="66738">
                  <c:v>12.07587</c:v>
                </c:pt>
                <c:pt idx="66739">
                  <c:v>12.080169</c:v>
                </c:pt>
                <c:pt idx="66740">
                  <c:v>12.070778000000001</c:v>
                </c:pt>
                <c:pt idx="66741">
                  <c:v>12.074109999999999</c:v>
                </c:pt>
                <c:pt idx="66742">
                  <c:v>12.081474</c:v>
                </c:pt>
                <c:pt idx="66743">
                  <c:v>12.074983</c:v>
                </c:pt>
                <c:pt idx="66744">
                  <c:v>12.073814</c:v>
                </c:pt>
                <c:pt idx="66745">
                  <c:v>12.076048</c:v>
                </c:pt>
                <c:pt idx="66746">
                  <c:v>12.070741999999999</c:v>
                </c:pt>
                <c:pt idx="66747">
                  <c:v>12.078442000000001</c:v>
                </c:pt>
                <c:pt idx="66748">
                  <c:v>12.08395</c:v>
                </c:pt>
                <c:pt idx="66749">
                  <c:v>12.070973</c:v>
                </c:pt>
                <c:pt idx="66750">
                  <c:v>12.074297</c:v>
                </c:pt>
                <c:pt idx="66751">
                  <c:v>12.096174</c:v>
                </c:pt>
                <c:pt idx="66752">
                  <c:v>12.088132</c:v>
                </c:pt>
                <c:pt idx="66753">
                  <c:v>12.068623000000001</c:v>
                </c:pt>
                <c:pt idx="66754">
                  <c:v>12.077453</c:v>
                </c:pt>
                <c:pt idx="66755">
                  <c:v>12.076048</c:v>
                </c:pt>
                <c:pt idx="66756">
                  <c:v>12.066563</c:v>
                </c:pt>
                <c:pt idx="66757">
                  <c:v>12.081426</c:v>
                </c:pt>
                <c:pt idx="66758">
                  <c:v>12.082364</c:v>
                </c:pt>
                <c:pt idx="66759">
                  <c:v>12.070163000000001</c:v>
                </c:pt>
                <c:pt idx="66760">
                  <c:v>12.078739000000001</c:v>
                </c:pt>
                <c:pt idx="66761">
                  <c:v>12.086944000000001</c:v>
                </c:pt>
                <c:pt idx="66762">
                  <c:v>12.080337</c:v>
                </c:pt>
                <c:pt idx="66763">
                  <c:v>12.079215</c:v>
                </c:pt>
                <c:pt idx="66764">
                  <c:v>12.084714</c:v>
                </c:pt>
                <c:pt idx="66765">
                  <c:v>12.079948999999999</c:v>
                </c:pt>
                <c:pt idx="66766">
                  <c:v>12.077517</c:v>
                </c:pt>
                <c:pt idx="66767">
                  <c:v>12.081795</c:v>
                </c:pt>
                <c:pt idx="66768">
                  <c:v>12.07526</c:v>
                </c:pt>
                <c:pt idx="66769">
                  <c:v>12.072291999999999</c:v>
                </c:pt>
                <c:pt idx="66770">
                  <c:v>12.084444</c:v>
                </c:pt>
                <c:pt idx="66771">
                  <c:v>12.088746</c:v>
                </c:pt>
                <c:pt idx="66772">
                  <c:v>12.081144</c:v>
                </c:pt>
                <c:pt idx="66773">
                  <c:v>12.079711</c:v>
                </c:pt>
                <c:pt idx="66774">
                  <c:v>12.081509</c:v>
                </c:pt>
                <c:pt idx="66775">
                  <c:v>12.081657</c:v>
                </c:pt>
                <c:pt idx="66776">
                  <c:v>12.088063</c:v>
                </c:pt>
                <c:pt idx="66777">
                  <c:v>12.082984</c:v>
                </c:pt>
                <c:pt idx="66778">
                  <c:v>12.072668999999999</c:v>
                </c:pt>
                <c:pt idx="66779">
                  <c:v>12.086201000000001</c:v>
                </c:pt>
                <c:pt idx="66780">
                  <c:v>12.089180000000001</c:v>
                </c:pt>
                <c:pt idx="66781">
                  <c:v>12.072108</c:v>
                </c:pt>
                <c:pt idx="66782">
                  <c:v>12.072138000000001</c:v>
                </c:pt>
                <c:pt idx="66783">
                  <c:v>12.088479</c:v>
                </c:pt>
                <c:pt idx="66784">
                  <c:v>12.090013000000001</c:v>
                </c:pt>
                <c:pt idx="66785">
                  <c:v>12.081091000000001</c:v>
                </c:pt>
                <c:pt idx="66786">
                  <c:v>12.085547</c:v>
                </c:pt>
                <c:pt idx="66787">
                  <c:v>12.087467999999999</c:v>
                </c:pt>
                <c:pt idx="66788">
                  <c:v>12.081709999999999</c:v>
                </c:pt>
                <c:pt idx="66789">
                  <c:v>12.082288999999999</c:v>
                </c:pt>
                <c:pt idx="66790">
                  <c:v>12.084113</c:v>
                </c:pt>
                <c:pt idx="66791">
                  <c:v>12.084294999999999</c:v>
                </c:pt>
                <c:pt idx="66792">
                  <c:v>12.084573000000001</c:v>
                </c:pt>
                <c:pt idx="66793">
                  <c:v>12.086591</c:v>
                </c:pt>
                <c:pt idx="66794">
                  <c:v>12.081011999999999</c:v>
                </c:pt>
                <c:pt idx="66795">
                  <c:v>12.077806000000001</c:v>
                </c:pt>
                <c:pt idx="66796">
                  <c:v>12.086658</c:v>
                </c:pt>
                <c:pt idx="66797">
                  <c:v>12.084818</c:v>
                </c:pt>
                <c:pt idx="66798">
                  <c:v>12.085490999999999</c:v>
                </c:pt>
                <c:pt idx="66799">
                  <c:v>12.091049999999999</c:v>
                </c:pt>
                <c:pt idx="66800">
                  <c:v>12.086917</c:v>
                </c:pt>
                <c:pt idx="66801">
                  <c:v>12.087839000000001</c:v>
                </c:pt>
                <c:pt idx="66802">
                  <c:v>12.095387000000001</c:v>
                </c:pt>
                <c:pt idx="66803">
                  <c:v>12.09013</c:v>
                </c:pt>
                <c:pt idx="66804">
                  <c:v>12.07789</c:v>
                </c:pt>
                <c:pt idx="66805">
                  <c:v>12.085558000000001</c:v>
                </c:pt>
                <c:pt idx="66806">
                  <c:v>12.094234</c:v>
                </c:pt>
                <c:pt idx="66807">
                  <c:v>12.082862</c:v>
                </c:pt>
                <c:pt idx="66808">
                  <c:v>12.081835999999999</c:v>
                </c:pt>
                <c:pt idx="66809">
                  <c:v>12.088098</c:v>
                </c:pt>
                <c:pt idx="66810">
                  <c:v>12.083641</c:v>
                </c:pt>
                <c:pt idx="66811">
                  <c:v>12.086511</c:v>
                </c:pt>
                <c:pt idx="66812">
                  <c:v>12.095655000000001</c:v>
                </c:pt>
                <c:pt idx="66813">
                  <c:v>12.094531</c:v>
                </c:pt>
                <c:pt idx="66814">
                  <c:v>12.08873</c:v>
                </c:pt>
                <c:pt idx="66815">
                  <c:v>12.091661</c:v>
                </c:pt>
                <c:pt idx="66816">
                  <c:v>12.089365000000001</c:v>
                </c:pt>
                <c:pt idx="66817">
                  <c:v>12.086100999999999</c:v>
                </c:pt>
                <c:pt idx="66818">
                  <c:v>12.091143000000001</c:v>
                </c:pt>
                <c:pt idx="66819">
                  <c:v>12.088782</c:v>
                </c:pt>
                <c:pt idx="66820">
                  <c:v>12.089364</c:v>
                </c:pt>
                <c:pt idx="66821">
                  <c:v>12.095814000000001</c:v>
                </c:pt>
                <c:pt idx="66822">
                  <c:v>12.090548</c:v>
                </c:pt>
                <c:pt idx="66823">
                  <c:v>12.084326000000001</c:v>
                </c:pt>
                <c:pt idx="66824">
                  <c:v>12.088099</c:v>
                </c:pt>
                <c:pt idx="66825">
                  <c:v>12.09258</c:v>
                </c:pt>
                <c:pt idx="66826">
                  <c:v>12.088100000000001</c:v>
                </c:pt>
                <c:pt idx="66827">
                  <c:v>12.085527000000001</c:v>
                </c:pt>
                <c:pt idx="66828">
                  <c:v>12.089013</c:v>
                </c:pt>
                <c:pt idx="66829">
                  <c:v>12.088354000000001</c:v>
                </c:pt>
                <c:pt idx="66830">
                  <c:v>12.092765</c:v>
                </c:pt>
                <c:pt idx="66831">
                  <c:v>12.093795</c:v>
                </c:pt>
                <c:pt idx="66832">
                  <c:v>12.086231</c:v>
                </c:pt>
                <c:pt idx="66833">
                  <c:v>12.087738</c:v>
                </c:pt>
                <c:pt idx="66834">
                  <c:v>12.095482000000001</c:v>
                </c:pt>
                <c:pt idx="66835">
                  <c:v>12.095369</c:v>
                </c:pt>
                <c:pt idx="66836">
                  <c:v>12.089463</c:v>
                </c:pt>
                <c:pt idx="66837">
                  <c:v>12.094163</c:v>
                </c:pt>
                <c:pt idx="66838">
                  <c:v>12.095734</c:v>
                </c:pt>
                <c:pt idx="66839">
                  <c:v>12.089261</c:v>
                </c:pt>
                <c:pt idx="66840">
                  <c:v>12.095692</c:v>
                </c:pt>
                <c:pt idx="66841">
                  <c:v>12.09721</c:v>
                </c:pt>
                <c:pt idx="66842">
                  <c:v>12.091264000000001</c:v>
                </c:pt>
                <c:pt idx="66843">
                  <c:v>12.095242000000001</c:v>
                </c:pt>
                <c:pt idx="66844">
                  <c:v>12.098198</c:v>
                </c:pt>
                <c:pt idx="66845">
                  <c:v>12.092591000000001</c:v>
                </c:pt>
                <c:pt idx="66846">
                  <c:v>12.092662000000001</c:v>
                </c:pt>
                <c:pt idx="66847">
                  <c:v>12.102922</c:v>
                </c:pt>
                <c:pt idx="66848">
                  <c:v>12.100445000000001</c:v>
                </c:pt>
                <c:pt idx="66849">
                  <c:v>12.093232</c:v>
                </c:pt>
                <c:pt idx="66850">
                  <c:v>12.094716</c:v>
                </c:pt>
                <c:pt idx="66851">
                  <c:v>12.090062</c:v>
                </c:pt>
                <c:pt idx="66852">
                  <c:v>12.091301</c:v>
                </c:pt>
                <c:pt idx="66853">
                  <c:v>12.097664</c:v>
                </c:pt>
                <c:pt idx="66854">
                  <c:v>12.09272</c:v>
                </c:pt>
                <c:pt idx="66855">
                  <c:v>12.088545999999999</c:v>
                </c:pt>
                <c:pt idx="66856">
                  <c:v>12.096685000000001</c:v>
                </c:pt>
                <c:pt idx="66857">
                  <c:v>12.102395</c:v>
                </c:pt>
                <c:pt idx="66858">
                  <c:v>12.096814999999999</c:v>
                </c:pt>
                <c:pt idx="66859">
                  <c:v>12.099175000000001</c:v>
                </c:pt>
                <c:pt idx="66860">
                  <c:v>12.095807000000001</c:v>
                </c:pt>
                <c:pt idx="66861">
                  <c:v>12.086774999999999</c:v>
                </c:pt>
                <c:pt idx="66862">
                  <c:v>12.093382</c:v>
                </c:pt>
                <c:pt idx="66863">
                  <c:v>12.096722</c:v>
                </c:pt>
                <c:pt idx="66864">
                  <c:v>12.095096</c:v>
                </c:pt>
                <c:pt idx="66865">
                  <c:v>12.101490999999999</c:v>
                </c:pt>
                <c:pt idx="66866">
                  <c:v>12.099335</c:v>
                </c:pt>
                <c:pt idx="66867">
                  <c:v>12.087012</c:v>
                </c:pt>
                <c:pt idx="66868">
                  <c:v>12.089363000000001</c:v>
                </c:pt>
                <c:pt idx="66869">
                  <c:v>12.102617</c:v>
                </c:pt>
                <c:pt idx="66870">
                  <c:v>12.101639</c:v>
                </c:pt>
                <c:pt idx="66871">
                  <c:v>12.096237</c:v>
                </c:pt>
                <c:pt idx="66872">
                  <c:v>12.098787</c:v>
                </c:pt>
                <c:pt idx="66873">
                  <c:v>12.098034999999999</c:v>
                </c:pt>
                <c:pt idx="66874">
                  <c:v>12.101368000000001</c:v>
                </c:pt>
                <c:pt idx="66875">
                  <c:v>12.107421</c:v>
                </c:pt>
                <c:pt idx="66876">
                  <c:v>12.100227</c:v>
                </c:pt>
                <c:pt idx="66877">
                  <c:v>12.089667</c:v>
                </c:pt>
                <c:pt idx="66878">
                  <c:v>12.09557</c:v>
                </c:pt>
                <c:pt idx="66879">
                  <c:v>12.102296000000001</c:v>
                </c:pt>
                <c:pt idx="66880">
                  <c:v>12.093304</c:v>
                </c:pt>
                <c:pt idx="66881">
                  <c:v>12.097963999999999</c:v>
                </c:pt>
                <c:pt idx="66882">
                  <c:v>12.105586000000001</c:v>
                </c:pt>
                <c:pt idx="66883">
                  <c:v>12.098314</c:v>
                </c:pt>
                <c:pt idx="66884">
                  <c:v>12.102592</c:v>
                </c:pt>
                <c:pt idx="66885">
                  <c:v>12.10675</c:v>
                </c:pt>
                <c:pt idx="66886">
                  <c:v>12.099821</c:v>
                </c:pt>
                <c:pt idx="66887">
                  <c:v>12.107688</c:v>
                </c:pt>
                <c:pt idx="66888">
                  <c:v>12.113276000000001</c:v>
                </c:pt>
                <c:pt idx="66889">
                  <c:v>12.098359</c:v>
                </c:pt>
                <c:pt idx="66890">
                  <c:v>12.095772999999999</c:v>
                </c:pt>
                <c:pt idx="66891">
                  <c:v>12.107417999999999</c:v>
                </c:pt>
                <c:pt idx="66892">
                  <c:v>12.102194000000001</c:v>
                </c:pt>
                <c:pt idx="66893">
                  <c:v>12.096603</c:v>
                </c:pt>
                <c:pt idx="66894">
                  <c:v>12.102823000000001</c:v>
                </c:pt>
                <c:pt idx="66895">
                  <c:v>12.096169</c:v>
                </c:pt>
                <c:pt idx="66896">
                  <c:v>12.095359</c:v>
                </c:pt>
                <c:pt idx="66897">
                  <c:v>12.110656000000001</c:v>
                </c:pt>
                <c:pt idx="66898">
                  <c:v>12.11032</c:v>
                </c:pt>
                <c:pt idx="66899">
                  <c:v>12.096501</c:v>
                </c:pt>
                <c:pt idx="66900">
                  <c:v>12.099462000000001</c:v>
                </c:pt>
                <c:pt idx="66901">
                  <c:v>12.105917</c:v>
                </c:pt>
                <c:pt idx="66902">
                  <c:v>12.093762999999999</c:v>
                </c:pt>
                <c:pt idx="66903">
                  <c:v>12.097189999999999</c:v>
                </c:pt>
                <c:pt idx="66904">
                  <c:v>12.11021</c:v>
                </c:pt>
                <c:pt idx="66905">
                  <c:v>12.101475000000001</c:v>
                </c:pt>
                <c:pt idx="66906">
                  <c:v>12.09667</c:v>
                </c:pt>
                <c:pt idx="66907">
                  <c:v>12.099740000000001</c:v>
                </c:pt>
                <c:pt idx="66908">
                  <c:v>12.103052</c:v>
                </c:pt>
                <c:pt idx="66909">
                  <c:v>12.107156</c:v>
                </c:pt>
                <c:pt idx="66910">
                  <c:v>12.108309</c:v>
                </c:pt>
                <c:pt idx="66911">
                  <c:v>12.10835</c:v>
                </c:pt>
                <c:pt idx="66912">
                  <c:v>12.106137</c:v>
                </c:pt>
                <c:pt idx="66913">
                  <c:v>12.108532</c:v>
                </c:pt>
                <c:pt idx="66914">
                  <c:v>12.105544</c:v>
                </c:pt>
                <c:pt idx="66915">
                  <c:v>12.098112</c:v>
                </c:pt>
                <c:pt idx="66916">
                  <c:v>12.103313</c:v>
                </c:pt>
                <c:pt idx="66917">
                  <c:v>12.109847</c:v>
                </c:pt>
                <c:pt idx="66918">
                  <c:v>12.103161999999999</c:v>
                </c:pt>
                <c:pt idx="66919">
                  <c:v>12.097514</c:v>
                </c:pt>
                <c:pt idx="66920">
                  <c:v>12.108954000000001</c:v>
                </c:pt>
                <c:pt idx="66921">
                  <c:v>12.111841</c:v>
                </c:pt>
                <c:pt idx="66922">
                  <c:v>12.103033</c:v>
                </c:pt>
                <c:pt idx="66923">
                  <c:v>12.110332</c:v>
                </c:pt>
                <c:pt idx="66924">
                  <c:v>12.113607</c:v>
                </c:pt>
                <c:pt idx="66925">
                  <c:v>12.106255000000001</c:v>
                </c:pt>
                <c:pt idx="66926">
                  <c:v>12.110087</c:v>
                </c:pt>
                <c:pt idx="66927">
                  <c:v>12.114822999999999</c:v>
                </c:pt>
                <c:pt idx="66928">
                  <c:v>12.105624000000001</c:v>
                </c:pt>
                <c:pt idx="66929">
                  <c:v>12.096982000000001</c:v>
                </c:pt>
                <c:pt idx="66930">
                  <c:v>12.10641</c:v>
                </c:pt>
                <c:pt idx="66931">
                  <c:v>12.111347</c:v>
                </c:pt>
                <c:pt idx="66932">
                  <c:v>12.107652</c:v>
                </c:pt>
                <c:pt idx="66933">
                  <c:v>12.112394999999999</c:v>
                </c:pt>
                <c:pt idx="66934">
                  <c:v>12.107958999999999</c:v>
                </c:pt>
                <c:pt idx="66935">
                  <c:v>12.100222</c:v>
                </c:pt>
                <c:pt idx="66936">
                  <c:v>12.102664000000001</c:v>
                </c:pt>
                <c:pt idx="66937">
                  <c:v>12.108965</c:v>
                </c:pt>
                <c:pt idx="66938">
                  <c:v>12.112545000000001</c:v>
                </c:pt>
                <c:pt idx="66939">
                  <c:v>12.111440999999999</c:v>
                </c:pt>
                <c:pt idx="66940">
                  <c:v>12.106441</c:v>
                </c:pt>
                <c:pt idx="66941">
                  <c:v>12.098274</c:v>
                </c:pt>
                <c:pt idx="66942">
                  <c:v>12.103526</c:v>
                </c:pt>
                <c:pt idx="66943">
                  <c:v>12.113834000000001</c:v>
                </c:pt>
                <c:pt idx="66944">
                  <c:v>12.113992</c:v>
                </c:pt>
                <c:pt idx="66945">
                  <c:v>12.117246</c:v>
                </c:pt>
                <c:pt idx="66946">
                  <c:v>12.115278999999999</c:v>
                </c:pt>
                <c:pt idx="66947">
                  <c:v>12.107416000000001</c:v>
                </c:pt>
                <c:pt idx="66948">
                  <c:v>12.108998</c:v>
                </c:pt>
                <c:pt idx="66949">
                  <c:v>12.113556000000001</c:v>
                </c:pt>
                <c:pt idx="66950">
                  <c:v>12.11314</c:v>
                </c:pt>
                <c:pt idx="66951">
                  <c:v>12.113956</c:v>
                </c:pt>
                <c:pt idx="66952">
                  <c:v>12.115665999999999</c:v>
                </c:pt>
                <c:pt idx="66953">
                  <c:v>12.108767</c:v>
                </c:pt>
                <c:pt idx="66954">
                  <c:v>12.105589</c:v>
                </c:pt>
                <c:pt idx="66955">
                  <c:v>12.111357</c:v>
                </c:pt>
                <c:pt idx="66956">
                  <c:v>12.114136999999999</c:v>
                </c:pt>
                <c:pt idx="66957">
                  <c:v>12.116148000000001</c:v>
                </c:pt>
                <c:pt idx="66958">
                  <c:v>12.11834</c:v>
                </c:pt>
                <c:pt idx="66959">
                  <c:v>12.118119999999999</c:v>
                </c:pt>
                <c:pt idx="66960">
                  <c:v>12.113348</c:v>
                </c:pt>
                <c:pt idx="66961">
                  <c:v>12.112259</c:v>
                </c:pt>
                <c:pt idx="66962">
                  <c:v>12.119403</c:v>
                </c:pt>
                <c:pt idx="66963">
                  <c:v>12.120214000000001</c:v>
                </c:pt>
                <c:pt idx="66964">
                  <c:v>12.116298</c:v>
                </c:pt>
                <c:pt idx="66965">
                  <c:v>12.112285</c:v>
                </c:pt>
                <c:pt idx="66966">
                  <c:v>12.107374</c:v>
                </c:pt>
                <c:pt idx="66967">
                  <c:v>12.114566</c:v>
                </c:pt>
                <c:pt idx="66968">
                  <c:v>12.120589000000001</c:v>
                </c:pt>
                <c:pt idx="66969">
                  <c:v>12.113408</c:v>
                </c:pt>
                <c:pt idx="66970">
                  <c:v>12.111205999999999</c:v>
                </c:pt>
                <c:pt idx="66971">
                  <c:v>12.114476</c:v>
                </c:pt>
                <c:pt idx="66972">
                  <c:v>12.112999</c:v>
                </c:pt>
                <c:pt idx="66973">
                  <c:v>12.112740000000001</c:v>
                </c:pt>
                <c:pt idx="66974">
                  <c:v>12.11871</c:v>
                </c:pt>
                <c:pt idx="66975">
                  <c:v>12.117984</c:v>
                </c:pt>
                <c:pt idx="66976">
                  <c:v>12.113189</c:v>
                </c:pt>
                <c:pt idx="66977">
                  <c:v>12.11158</c:v>
                </c:pt>
                <c:pt idx="66978">
                  <c:v>12.108832</c:v>
                </c:pt>
                <c:pt idx="66979">
                  <c:v>12.108262</c:v>
                </c:pt>
                <c:pt idx="66980">
                  <c:v>12.109510999999999</c:v>
                </c:pt>
                <c:pt idx="66981">
                  <c:v>12.110329999999999</c:v>
                </c:pt>
                <c:pt idx="66982">
                  <c:v>12.111865999999999</c:v>
                </c:pt>
                <c:pt idx="66983">
                  <c:v>12.118954</c:v>
                </c:pt>
                <c:pt idx="66984">
                  <c:v>12.124686000000001</c:v>
                </c:pt>
                <c:pt idx="66985">
                  <c:v>12.115951000000001</c:v>
                </c:pt>
                <c:pt idx="66986">
                  <c:v>12.114471999999999</c:v>
                </c:pt>
                <c:pt idx="66987">
                  <c:v>12.124226</c:v>
                </c:pt>
                <c:pt idx="66988">
                  <c:v>12.123851</c:v>
                </c:pt>
                <c:pt idx="66989">
                  <c:v>12.113928</c:v>
                </c:pt>
                <c:pt idx="66990">
                  <c:v>12.113521</c:v>
                </c:pt>
                <c:pt idx="66991">
                  <c:v>12.119991000000001</c:v>
                </c:pt>
                <c:pt idx="66992">
                  <c:v>12.117222999999999</c:v>
                </c:pt>
                <c:pt idx="66993">
                  <c:v>12.117986999999999</c:v>
                </c:pt>
                <c:pt idx="66994">
                  <c:v>12.124205999999999</c:v>
                </c:pt>
                <c:pt idx="66995">
                  <c:v>12.119985</c:v>
                </c:pt>
                <c:pt idx="66996">
                  <c:v>12.123673</c:v>
                </c:pt>
                <c:pt idx="66997">
                  <c:v>12.131689</c:v>
                </c:pt>
                <c:pt idx="66998">
                  <c:v>12.124971</c:v>
                </c:pt>
                <c:pt idx="66999">
                  <c:v>12.118349</c:v>
                </c:pt>
                <c:pt idx="67000">
                  <c:v>12.119475</c:v>
                </c:pt>
                <c:pt idx="67001">
                  <c:v>12.113965</c:v>
                </c:pt>
                <c:pt idx="67002">
                  <c:v>12.113467999999999</c:v>
                </c:pt>
                <c:pt idx="67003">
                  <c:v>12.127319999999999</c:v>
                </c:pt>
                <c:pt idx="67004">
                  <c:v>12.120365</c:v>
                </c:pt>
                <c:pt idx="67005">
                  <c:v>12.102703</c:v>
                </c:pt>
                <c:pt idx="67006">
                  <c:v>12.114703</c:v>
                </c:pt>
                <c:pt idx="67007">
                  <c:v>12.125197</c:v>
                </c:pt>
                <c:pt idx="67008">
                  <c:v>12.120457999999999</c:v>
                </c:pt>
                <c:pt idx="67009">
                  <c:v>12.126068999999999</c:v>
                </c:pt>
                <c:pt idx="67010">
                  <c:v>12.122605999999999</c:v>
                </c:pt>
                <c:pt idx="67011">
                  <c:v>12.107058</c:v>
                </c:pt>
                <c:pt idx="67012">
                  <c:v>12.11167</c:v>
                </c:pt>
                <c:pt idx="67013">
                  <c:v>12.122824</c:v>
                </c:pt>
                <c:pt idx="67014">
                  <c:v>12.119444</c:v>
                </c:pt>
                <c:pt idx="67015">
                  <c:v>12.121779999999999</c:v>
                </c:pt>
                <c:pt idx="67016">
                  <c:v>12.128398000000001</c:v>
                </c:pt>
                <c:pt idx="67017">
                  <c:v>12.119859999999999</c:v>
                </c:pt>
                <c:pt idx="67018">
                  <c:v>12.117089</c:v>
                </c:pt>
                <c:pt idx="67019">
                  <c:v>12.123907000000001</c:v>
                </c:pt>
                <c:pt idx="67020">
                  <c:v>12.126582000000001</c:v>
                </c:pt>
                <c:pt idx="67021">
                  <c:v>12.128719</c:v>
                </c:pt>
                <c:pt idx="67022">
                  <c:v>12.126175999999999</c:v>
                </c:pt>
                <c:pt idx="67023">
                  <c:v>12.120748000000001</c:v>
                </c:pt>
                <c:pt idx="67024">
                  <c:v>12.119581</c:v>
                </c:pt>
                <c:pt idx="67025">
                  <c:v>12.124738000000001</c:v>
                </c:pt>
                <c:pt idx="67026">
                  <c:v>12.120037999999999</c:v>
                </c:pt>
                <c:pt idx="67027">
                  <c:v>12.115155</c:v>
                </c:pt>
                <c:pt idx="67028">
                  <c:v>12.130967</c:v>
                </c:pt>
                <c:pt idx="67029">
                  <c:v>12.130420000000001</c:v>
                </c:pt>
                <c:pt idx="67030">
                  <c:v>12.115887000000001</c:v>
                </c:pt>
                <c:pt idx="67031">
                  <c:v>12.122609000000001</c:v>
                </c:pt>
                <c:pt idx="67032">
                  <c:v>12.132682000000001</c:v>
                </c:pt>
                <c:pt idx="67033">
                  <c:v>12.129694000000001</c:v>
                </c:pt>
                <c:pt idx="67034">
                  <c:v>12.126848000000001</c:v>
                </c:pt>
                <c:pt idx="67035">
                  <c:v>12.128696</c:v>
                </c:pt>
                <c:pt idx="67036">
                  <c:v>12.125154999999999</c:v>
                </c:pt>
                <c:pt idx="67037">
                  <c:v>12.126427</c:v>
                </c:pt>
                <c:pt idx="67038">
                  <c:v>12.129215</c:v>
                </c:pt>
                <c:pt idx="67039">
                  <c:v>12.119560999999999</c:v>
                </c:pt>
                <c:pt idx="67040">
                  <c:v>12.11895</c:v>
                </c:pt>
                <c:pt idx="67041">
                  <c:v>12.127997000000001</c:v>
                </c:pt>
                <c:pt idx="67042">
                  <c:v>12.125417000000001</c:v>
                </c:pt>
                <c:pt idx="67043">
                  <c:v>12.126182</c:v>
                </c:pt>
                <c:pt idx="67044">
                  <c:v>12.132911999999999</c:v>
                </c:pt>
                <c:pt idx="67045">
                  <c:v>12.129823999999999</c:v>
                </c:pt>
                <c:pt idx="67046">
                  <c:v>12.12458</c:v>
                </c:pt>
                <c:pt idx="67047">
                  <c:v>12.125662999999999</c:v>
                </c:pt>
                <c:pt idx="67048">
                  <c:v>12.126341999999999</c:v>
                </c:pt>
                <c:pt idx="67049">
                  <c:v>12.126022000000001</c:v>
                </c:pt>
                <c:pt idx="67050">
                  <c:v>12.126856</c:v>
                </c:pt>
                <c:pt idx="67051">
                  <c:v>12.124930000000001</c:v>
                </c:pt>
                <c:pt idx="67052">
                  <c:v>12.121475999999999</c:v>
                </c:pt>
                <c:pt idx="67053">
                  <c:v>12.117297000000001</c:v>
                </c:pt>
                <c:pt idx="67054">
                  <c:v>12.118738</c:v>
                </c:pt>
                <c:pt idx="67055">
                  <c:v>12.131458</c:v>
                </c:pt>
                <c:pt idx="67056">
                  <c:v>12.139512</c:v>
                </c:pt>
                <c:pt idx="67057">
                  <c:v>12.142213999999999</c:v>
                </c:pt>
                <c:pt idx="67058">
                  <c:v>12.137881</c:v>
                </c:pt>
                <c:pt idx="67059">
                  <c:v>12.13641</c:v>
                </c:pt>
                <c:pt idx="67060">
                  <c:v>12.143007000000001</c:v>
                </c:pt>
                <c:pt idx="67061">
                  <c:v>12.135723</c:v>
                </c:pt>
                <c:pt idx="67062">
                  <c:v>12.126984999999999</c:v>
                </c:pt>
                <c:pt idx="67063">
                  <c:v>12.134528</c:v>
                </c:pt>
                <c:pt idx="67064">
                  <c:v>12.140587</c:v>
                </c:pt>
                <c:pt idx="67065">
                  <c:v>12.123633999999999</c:v>
                </c:pt>
                <c:pt idx="67066">
                  <c:v>12.114761</c:v>
                </c:pt>
                <c:pt idx="67067">
                  <c:v>12.127262999999999</c:v>
                </c:pt>
                <c:pt idx="67068">
                  <c:v>12.125545000000001</c:v>
                </c:pt>
                <c:pt idx="67069">
                  <c:v>12.124911000000001</c:v>
                </c:pt>
                <c:pt idx="67070">
                  <c:v>12.128868000000001</c:v>
                </c:pt>
                <c:pt idx="67071">
                  <c:v>12.125138</c:v>
                </c:pt>
                <c:pt idx="67072">
                  <c:v>12.132781</c:v>
                </c:pt>
                <c:pt idx="67073">
                  <c:v>12.13832</c:v>
                </c:pt>
                <c:pt idx="67074">
                  <c:v>12.130286999999999</c:v>
                </c:pt>
                <c:pt idx="67075">
                  <c:v>12.123449000000001</c:v>
                </c:pt>
                <c:pt idx="67076">
                  <c:v>12.132289</c:v>
                </c:pt>
                <c:pt idx="67077">
                  <c:v>12.138405000000001</c:v>
                </c:pt>
                <c:pt idx="67078">
                  <c:v>12.127687</c:v>
                </c:pt>
                <c:pt idx="67079">
                  <c:v>12.127856</c:v>
                </c:pt>
                <c:pt idx="67080">
                  <c:v>12.131199000000001</c:v>
                </c:pt>
                <c:pt idx="67081">
                  <c:v>12.129235</c:v>
                </c:pt>
                <c:pt idx="67082">
                  <c:v>12.136614</c:v>
                </c:pt>
                <c:pt idx="67083">
                  <c:v>12.141287</c:v>
                </c:pt>
                <c:pt idx="67084">
                  <c:v>12.136404000000001</c:v>
                </c:pt>
                <c:pt idx="67085">
                  <c:v>12.131423</c:v>
                </c:pt>
                <c:pt idx="67086">
                  <c:v>12.132519</c:v>
                </c:pt>
                <c:pt idx="67087">
                  <c:v>12.129197</c:v>
                </c:pt>
                <c:pt idx="67088">
                  <c:v>12.132635000000001</c:v>
                </c:pt>
                <c:pt idx="67089">
                  <c:v>12.142461000000001</c:v>
                </c:pt>
                <c:pt idx="67090">
                  <c:v>12.132864</c:v>
                </c:pt>
                <c:pt idx="67091">
                  <c:v>12.125284000000001</c:v>
                </c:pt>
                <c:pt idx="67092">
                  <c:v>12.128799000000001</c:v>
                </c:pt>
                <c:pt idx="67093">
                  <c:v>12.128501999999999</c:v>
                </c:pt>
                <c:pt idx="67094">
                  <c:v>12.132156999999999</c:v>
                </c:pt>
                <c:pt idx="67095">
                  <c:v>12.137748999999999</c:v>
                </c:pt>
                <c:pt idx="67096">
                  <c:v>12.136385000000001</c:v>
                </c:pt>
                <c:pt idx="67097">
                  <c:v>12.132535000000001</c:v>
                </c:pt>
                <c:pt idx="67098">
                  <c:v>12.134791999999999</c:v>
                </c:pt>
                <c:pt idx="67099">
                  <c:v>12.138780000000001</c:v>
                </c:pt>
                <c:pt idx="67100">
                  <c:v>12.135411</c:v>
                </c:pt>
                <c:pt idx="67101">
                  <c:v>12.13918</c:v>
                </c:pt>
                <c:pt idx="67102">
                  <c:v>12.140281999999999</c:v>
                </c:pt>
                <c:pt idx="67103">
                  <c:v>12.130036</c:v>
                </c:pt>
                <c:pt idx="67104">
                  <c:v>12.134850999999999</c:v>
                </c:pt>
                <c:pt idx="67105">
                  <c:v>12.147404999999999</c:v>
                </c:pt>
                <c:pt idx="67106">
                  <c:v>12.143697</c:v>
                </c:pt>
                <c:pt idx="67107">
                  <c:v>12.135794000000001</c:v>
                </c:pt>
                <c:pt idx="67108">
                  <c:v>12.137024</c:v>
                </c:pt>
                <c:pt idx="67109">
                  <c:v>12.137909000000001</c:v>
                </c:pt>
                <c:pt idx="67110">
                  <c:v>12.136568</c:v>
                </c:pt>
                <c:pt idx="67111">
                  <c:v>12.135923</c:v>
                </c:pt>
                <c:pt idx="67112">
                  <c:v>12.129782000000001</c:v>
                </c:pt>
                <c:pt idx="67113">
                  <c:v>12.137384000000001</c:v>
                </c:pt>
                <c:pt idx="67114">
                  <c:v>12.151733</c:v>
                </c:pt>
                <c:pt idx="67115">
                  <c:v>12.141247999999999</c:v>
                </c:pt>
                <c:pt idx="67116">
                  <c:v>12.128671000000001</c:v>
                </c:pt>
                <c:pt idx="67117">
                  <c:v>12.139877</c:v>
                </c:pt>
                <c:pt idx="67118">
                  <c:v>12.153661</c:v>
                </c:pt>
                <c:pt idx="67119">
                  <c:v>12.147309999999999</c:v>
                </c:pt>
                <c:pt idx="67120">
                  <c:v>12.142480000000001</c:v>
                </c:pt>
                <c:pt idx="67121">
                  <c:v>12.146158</c:v>
                </c:pt>
                <c:pt idx="67122">
                  <c:v>12.137129</c:v>
                </c:pt>
                <c:pt idx="67123">
                  <c:v>12.133824000000001</c:v>
                </c:pt>
                <c:pt idx="67124">
                  <c:v>12.147776</c:v>
                </c:pt>
                <c:pt idx="67125">
                  <c:v>12.152239</c:v>
                </c:pt>
                <c:pt idx="67126">
                  <c:v>12.135512</c:v>
                </c:pt>
                <c:pt idx="67127">
                  <c:v>12.132868</c:v>
                </c:pt>
                <c:pt idx="67128">
                  <c:v>12.146020999999999</c:v>
                </c:pt>
                <c:pt idx="67129">
                  <c:v>12.135638</c:v>
                </c:pt>
                <c:pt idx="67130">
                  <c:v>12.135324000000001</c:v>
                </c:pt>
                <c:pt idx="67131">
                  <c:v>12.152018</c:v>
                </c:pt>
                <c:pt idx="67132">
                  <c:v>12.144776</c:v>
                </c:pt>
                <c:pt idx="67133">
                  <c:v>12.138863000000001</c:v>
                </c:pt>
                <c:pt idx="67134">
                  <c:v>12.14312</c:v>
                </c:pt>
                <c:pt idx="67135">
                  <c:v>12.136359000000001</c:v>
                </c:pt>
                <c:pt idx="67136">
                  <c:v>12.134684</c:v>
                </c:pt>
                <c:pt idx="67137">
                  <c:v>12.14608</c:v>
                </c:pt>
                <c:pt idx="67138">
                  <c:v>12.144392</c:v>
                </c:pt>
                <c:pt idx="67139">
                  <c:v>12.132218999999999</c:v>
                </c:pt>
                <c:pt idx="67140">
                  <c:v>12.139746000000001</c:v>
                </c:pt>
                <c:pt idx="67141">
                  <c:v>12.147399999999999</c:v>
                </c:pt>
                <c:pt idx="67142">
                  <c:v>12.138204</c:v>
                </c:pt>
                <c:pt idx="67143">
                  <c:v>12.140834</c:v>
                </c:pt>
                <c:pt idx="67144">
                  <c:v>12.146172999999999</c:v>
                </c:pt>
                <c:pt idx="67145">
                  <c:v>12.139621</c:v>
                </c:pt>
                <c:pt idx="67146">
                  <c:v>12.141304999999999</c:v>
                </c:pt>
                <c:pt idx="67147">
                  <c:v>12.149219</c:v>
                </c:pt>
                <c:pt idx="67148">
                  <c:v>12.143554</c:v>
                </c:pt>
                <c:pt idx="67149">
                  <c:v>12.144951000000001</c:v>
                </c:pt>
                <c:pt idx="67150">
                  <c:v>12.151873</c:v>
                </c:pt>
                <c:pt idx="67151">
                  <c:v>12.131971</c:v>
                </c:pt>
                <c:pt idx="67152">
                  <c:v>12.131249</c:v>
                </c:pt>
                <c:pt idx="67153">
                  <c:v>12.155173</c:v>
                </c:pt>
                <c:pt idx="67154">
                  <c:v>12.146977</c:v>
                </c:pt>
                <c:pt idx="67155">
                  <c:v>12.13223</c:v>
                </c:pt>
                <c:pt idx="67156">
                  <c:v>12.142184</c:v>
                </c:pt>
                <c:pt idx="67157">
                  <c:v>12.148111999999999</c:v>
                </c:pt>
                <c:pt idx="67158">
                  <c:v>12.1435</c:v>
                </c:pt>
                <c:pt idx="67159">
                  <c:v>12.153404999999999</c:v>
                </c:pt>
                <c:pt idx="67160">
                  <c:v>12.151420999999999</c:v>
                </c:pt>
                <c:pt idx="67161">
                  <c:v>12.130732</c:v>
                </c:pt>
                <c:pt idx="67162">
                  <c:v>12.137845</c:v>
                </c:pt>
                <c:pt idx="67163">
                  <c:v>12.155925</c:v>
                </c:pt>
                <c:pt idx="67164">
                  <c:v>12.149148</c:v>
                </c:pt>
                <c:pt idx="67165">
                  <c:v>12.144197999999999</c:v>
                </c:pt>
                <c:pt idx="67166">
                  <c:v>12.154500000000001</c:v>
                </c:pt>
                <c:pt idx="67167">
                  <c:v>12.156010999999999</c:v>
                </c:pt>
                <c:pt idx="67168">
                  <c:v>12.151064</c:v>
                </c:pt>
                <c:pt idx="67169">
                  <c:v>12.153843999999999</c:v>
                </c:pt>
                <c:pt idx="67170">
                  <c:v>12.149168</c:v>
                </c:pt>
                <c:pt idx="67171">
                  <c:v>12.144482999999999</c:v>
                </c:pt>
                <c:pt idx="67172">
                  <c:v>12.152215999999999</c:v>
                </c:pt>
                <c:pt idx="67173">
                  <c:v>12.147624</c:v>
                </c:pt>
                <c:pt idx="67174">
                  <c:v>12.142409000000001</c:v>
                </c:pt>
                <c:pt idx="67175">
                  <c:v>12.151303</c:v>
                </c:pt>
                <c:pt idx="67176">
                  <c:v>12.150891</c:v>
                </c:pt>
                <c:pt idx="67177">
                  <c:v>12.143438</c:v>
                </c:pt>
                <c:pt idx="67178">
                  <c:v>12.148361</c:v>
                </c:pt>
                <c:pt idx="67179">
                  <c:v>12.155870999999999</c:v>
                </c:pt>
                <c:pt idx="67180">
                  <c:v>12.1457</c:v>
                </c:pt>
                <c:pt idx="67181">
                  <c:v>12.143541000000001</c:v>
                </c:pt>
                <c:pt idx="67182">
                  <c:v>12.154707999999999</c:v>
                </c:pt>
                <c:pt idx="67183">
                  <c:v>12.149872</c:v>
                </c:pt>
                <c:pt idx="67184">
                  <c:v>12.145144999999999</c:v>
                </c:pt>
                <c:pt idx="67185">
                  <c:v>12.150080000000001</c:v>
                </c:pt>
                <c:pt idx="67186">
                  <c:v>12.148326000000001</c:v>
                </c:pt>
                <c:pt idx="67187">
                  <c:v>12.144556</c:v>
                </c:pt>
                <c:pt idx="67188">
                  <c:v>12.150959</c:v>
                </c:pt>
                <c:pt idx="67189">
                  <c:v>12.154417</c:v>
                </c:pt>
                <c:pt idx="67190">
                  <c:v>12.149905</c:v>
                </c:pt>
                <c:pt idx="67191">
                  <c:v>12.153006</c:v>
                </c:pt>
                <c:pt idx="67192">
                  <c:v>12.149585</c:v>
                </c:pt>
                <c:pt idx="67193">
                  <c:v>12.142208</c:v>
                </c:pt>
                <c:pt idx="67194">
                  <c:v>12.157171</c:v>
                </c:pt>
                <c:pt idx="67195">
                  <c:v>12.165355</c:v>
                </c:pt>
                <c:pt idx="67196">
                  <c:v>12.150853</c:v>
                </c:pt>
                <c:pt idx="67197">
                  <c:v>12.149511</c:v>
                </c:pt>
                <c:pt idx="67198">
                  <c:v>12.157225</c:v>
                </c:pt>
                <c:pt idx="67199">
                  <c:v>12.147009000000001</c:v>
                </c:pt>
                <c:pt idx="67200">
                  <c:v>12.139129000000001</c:v>
                </c:pt>
                <c:pt idx="67201">
                  <c:v>12.149421999999999</c:v>
                </c:pt>
                <c:pt idx="67202">
                  <c:v>12.154123999999999</c:v>
                </c:pt>
                <c:pt idx="67203">
                  <c:v>12.149113</c:v>
                </c:pt>
                <c:pt idx="67204">
                  <c:v>12.152479</c:v>
                </c:pt>
                <c:pt idx="67205">
                  <c:v>12.162419999999999</c:v>
                </c:pt>
                <c:pt idx="67206">
                  <c:v>12.168761999999999</c:v>
                </c:pt>
                <c:pt idx="67207">
                  <c:v>12.168967</c:v>
                </c:pt>
                <c:pt idx="67208">
                  <c:v>12.159329</c:v>
                </c:pt>
                <c:pt idx="67209">
                  <c:v>12.14855</c:v>
                </c:pt>
                <c:pt idx="67210">
                  <c:v>12.148268</c:v>
                </c:pt>
                <c:pt idx="67211">
                  <c:v>12.153701</c:v>
                </c:pt>
                <c:pt idx="67212">
                  <c:v>12.154636</c:v>
                </c:pt>
                <c:pt idx="67213">
                  <c:v>12.157342</c:v>
                </c:pt>
                <c:pt idx="67214">
                  <c:v>12.159133000000001</c:v>
                </c:pt>
                <c:pt idx="67215">
                  <c:v>12.152435000000001</c:v>
                </c:pt>
                <c:pt idx="67216">
                  <c:v>12.153903</c:v>
                </c:pt>
                <c:pt idx="67217">
                  <c:v>12.162544</c:v>
                </c:pt>
                <c:pt idx="67218">
                  <c:v>12.160194000000001</c:v>
                </c:pt>
                <c:pt idx="67219">
                  <c:v>12.152248999999999</c:v>
                </c:pt>
                <c:pt idx="67220">
                  <c:v>12.153036999999999</c:v>
                </c:pt>
                <c:pt idx="67221">
                  <c:v>12.154623000000001</c:v>
                </c:pt>
                <c:pt idx="67222">
                  <c:v>12.151197</c:v>
                </c:pt>
                <c:pt idx="67223">
                  <c:v>12.153506</c:v>
                </c:pt>
                <c:pt idx="67224">
                  <c:v>12.153475</c:v>
                </c:pt>
                <c:pt idx="67225">
                  <c:v>12.150028000000001</c:v>
                </c:pt>
                <c:pt idx="67226">
                  <c:v>12.158678</c:v>
                </c:pt>
                <c:pt idx="67227">
                  <c:v>12.161724</c:v>
                </c:pt>
                <c:pt idx="67228">
                  <c:v>12.157636999999999</c:v>
                </c:pt>
                <c:pt idx="67229">
                  <c:v>12.165702</c:v>
                </c:pt>
                <c:pt idx="67230">
                  <c:v>12.166961000000001</c:v>
                </c:pt>
                <c:pt idx="67231">
                  <c:v>12.157203000000001</c:v>
                </c:pt>
                <c:pt idx="67232">
                  <c:v>12.158473000000001</c:v>
                </c:pt>
                <c:pt idx="67233">
                  <c:v>12.161391</c:v>
                </c:pt>
                <c:pt idx="67234">
                  <c:v>12.148250000000001</c:v>
                </c:pt>
                <c:pt idx="67235">
                  <c:v>12.145921</c:v>
                </c:pt>
                <c:pt idx="67236">
                  <c:v>12.157139000000001</c:v>
                </c:pt>
                <c:pt idx="67237">
                  <c:v>12.157589</c:v>
                </c:pt>
                <c:pt idx="67238">
                  <c:v>12.159000000000001</c:v>
                </c:pt>
                <c:pt idx="67239">
                  <c:v>12.163383</c:v>
                </c:pt>
                <c:pt idx="67240">
                  <c:v>12.159549999999999</c:v>
                </c:pt>
                <c:pt idx="67241">
                  <c:v>12.150895</c:v>
                </c:pt>
                <c:pt idx="67242">
                  <c:v>12.156872999999999</c:v>
                </c:pt>
                <c:pt idx="67243">
                  <c:v>12.165266000000001</c:v>
                </c:pt>
                <c:pt idx="67244">
                  <c:v>12.156159000000001</c:v>
                </c:pt>
                <c:pt idx="67245">
                  <c:v>12.159687999999999</c:v>
                </c:pt>
                <c:pt idx="67246">
                  <c:v>12.162108999999999</c:v>
                </c:pt>
                <c:pt idx="67247">
                  <c:v>12.152367</c:v>
                </c:pt>
                <c:pt idx="67248">
                  <c:v>12.160517</c:v>
                </c:pt>
                <c:pt idx="67249">
                  <c:v>12.170138</c:v>
                </c:pt>
                <c:pt idx="67250">
                  <c:v>12.166566</c:v>
                </c:pt>
                <c:pt idx="67251">
                  <c:v>12.164512</c:v>
                </c:pt>
                <c:pt idx="67252">
                  <c:v>12.169145</c:v>
                </c:pt>
                <c:pt idx="67253">
                  <c:v>12.163808</c:v>
                </c:pt>
                <c:pt idx="67254">
                  <c:v>12.157954999999999</c:v>
                </c:pt>
                <c:pt idx="67255">
                  <c:v>12.166639999999999</c:v>
                </c:pt>
                <c:pt idx="67256">
                  <c:v>12.162538</c:v>
                </c:pt>
                <c:pt idx="67257">
                  <c:v>12.157382</c:v>
                </c:pt>
                <c:pt idx="67258">
                  <c:v>12.164785</c:v>
                </c:pt>
                <c:pt idx="67259">
                  <c:v>12.16141</c:v>
                </c:pt>
                <c:pt idx="67260">
                  <c:v>12.153452</c:v>
                </c:pt>
                <c:pt idx="67261">
                  <c:v>12.157287999999999</c:v>
                </c:pt>
                <c:pt idx="67262">
                  <c:v>12.163216</c:v>
                </c:pt>
                <c:pt idx="67263">
                  <c:v>12.16178</c:v>
                </c:pt>
                <c:pt idx="67264">
                  <c:v>12.162799</c:v>
                </c:pt>
                <c:pt idx="67265">
                  <c:v>12.164531999999999</c:v>
                </c:pt>
                <c:pt idx="67266">
                  <c:v>12.163586</c:v>
                </c:pt>
                <c:pt idx="67267">
                  <c:v>12.166002000000001</c:v>
                </c:pt>
                <c:pt idx="67268">
                  <c:v>12.166669000000001</c:v>
                </c:pt>
                <c:pt idx="67269">
                  <c:v>12.165713999999999</c:v>
                </c:pt>
                <c:pt idx="67270">
                  <c:v>12.163211</c:v>
                </c:pt>
                <c:pt idx="67271">
                  <c:v>12.162515000000001</c:v>
                </c:pt>
                <c:pt idx="67272">
                  <c:v>12.164507</c:v>
                </c:pt>
                <c:pt idx="67273">
                  <c:v>12.162534000000001</c:v>
                </c:pt>
                <c:pt idx="67274">
                  <c:v>12.167716</c:v>
                </c:pt>
                <c:pt idx="67275">
                  <c:v>12.17248</c:v>
                </c:pt>
                <c:pt idx="67276">
                  <c:v>12.168127999999999</c:v>
                </c:pt>
                <c:pt idx="67277">
                  <c:v>12.168778</c:v>
                </c:pt>
                <c:pt idx="67278">
                  <c:v>12.166522000000001</c:v>
                </c:pt>
                <c:pt idx="67279">
                  <c:v>12.160152</c:v>
                </c:pt>
                <c:pt idx="67280">
                  <c:v>12.164766999999999</c:v>
                </c:pt>
                <c:pt idx="67281">
                  <c:v>12.171697999999999</c:v>
                </c:pt>
                <c:pt idx="67282">
                  <c:v>12.160831</c:v>
                </c:pt>
                <c:pt idx="67283">
                  <c:v>12.150634</c:v>
                </c:pt>
                <c:pt idx="67284">
                  <c:v>12.166072</c:v>
                </c:pt>
                <c:pt idx="67285">
                  <c:v>12.173847</c:v>
                </c:pt>
                <c:pt idx="67286">
                  <c:v>12.167597000000001</c:v>
                </c:pt>
                <c:pt idx="67287">
                  <c:v>12.174137999999999</c:v>
                </c:pt>
                <c:pt idx="67288">
                  <c:v>12.180109</c:v>
                </c:pt>
                <c:pt idx="67289">
                  <c:v>12.169302999999999</c:v>
                </c:pt>
                <c:pt idx="67290">
                  <c:v>12.158583999999999</c:v>
                </c:pt>
                <c:pt idx="67291">
                  <c:v>12.163009000000001</c:v>
                </c:pt>
                <c:pt idx="67292">
                  <c:v>12.167009</c:v>
                </c:pt>
                <c:pt idx="67293">
                  <c:v>12.164872000000001</c:v>
                </c:pt>
                <c:pt idx="67294">
                  <c:v>12.170464000000001</c:v>
                </c:pt>
                <c:pt idx="67295">
                  <c:v>12.168476999999999</c:v>
                </c:pt>
                <c:pt idx="67296">
                  <c:v>12.161015000000001</c:v>
                </c:pt>
                <c:pt idx="67297">
                  <c:v>12.166315000000001</c:v>
                </c:pt>
                <c:pt idx="67298">
                  <c:v>12.166855</c:v>
                </c:pt>
                <c:pt idx="67299">
                  <c:v>12.165483</c:v>
                </c:pt>
                <c:pt idx="67300">
                  <c:v>12.176346000000001</c:v>
                </c:pt>
                <c:pt idx="67301">
                  <c:v>12.177823</c:v>
                </c:pt>
                <c:pt idx="67302">
                  <c:v>12.164899999999999</c:v>
                </c:pt>
                <c:pt idx="67303">
                  <c:v>12.167225999999999</c:v>
                </c:pt>
                <c:pt idx="67304">
                  <c:v>12.169362</c:v>
                </c:pt>
                <c:pt idx="67305">
                  <c:v>12.159279</c:v>
                </c:pt>
                <c:pt idx="67306">
                  <c:v>12.168564999999999</c:v>
                </c:pt>
                <c:pt idx="67307">
                  <c:v>12.180662999999999</c:v>
                </c:pt>
                <c:pt idx="67308">
                  <c:v>12.171348</c:v>
                </c:pt>
                <c:pt idx="67309">
                  <c:v>12.164469</c:v>
                </c:pt>
                <c:pt idx="67310">
                  <c:v>12.173285</c:v>
                </c:pt>
                <c:pt idx="67311">
                  <c:v>12.177872000000001</c:v>
                </c:pt>
                <c:pt idx="67312">
                  <c:v>12.175397</c:v>
                </c:pt>
                <c:pt idx="67313">
                  <c:v>12.178884999999999</c:v>
                </c:pt>
                <c:pt idx="67314">
                  <c:v>12.177541</c:v>
                </c:pt>
                <c:pt idx="67315">
                  <c:v>12.172731000000001</c:v>
                </c:pt>
                <c:pt idx="67316">
                  <c:v>12.175654</c:v>
                </c:pt>
                <c:pt idx="67317">
                  <c:v>12.168077</c:v>
                </c:pt>
                <c:pt idx="67318">
                  <c:v>12.161886000000001</c:v>
                </c:pt>
                <c:pt idx="67319">
                  <c:v>12.174626</c:v>
                </c:pt>
                <c:pt idx="67320">
                  <c:v>12.174645</c:v>
                </c:pt>
                <c:pt idx="67321">
                  <c:v>12.162504</c:v>
                </c:pt>
                <c:pt idx="67322">
                  <c:v>12.171151999999999</c:v>
                </c:pt>
                <c:pt idx="67323">
                  <c:v>12.181222</c:v>
                </c:pt>
                <c:pt idx="67324">
                  <c:v>12.174759</c:v>
                </c:pt>
                <c:pt idx="67325">
                  <c:v>12.179568</c:v>
                </c:pt>
                <c:pt idx="67326">
                  <c:v>12.18562</c:v>
                </c:pt>
                <c:pt idx="67327">
                  <c:v>12.170973</c:v>
                </c:pt>
                <c:pt idx="67328">
                  <c:v>12.168676</c:v>
                </c:pt>
                <c:pt idx="67329">
                  <c:v>12.179311</c:v>
                </c:pt>
                <c:pt idx="67330">
                  <c:v>12.17554</c:v>
                </c:pt>
                <c:pt idx="67331">
                  <c:v>12.169338</c:v>
                </c:pt>
                <c:pt idx="67332">
                  <c:v>12.176353000000001</c:v>
                </c:pt>
                <c:pt idx="67333">
                  <c:v>12.181044999999999</c:v>
                </c:pt>
                <c:pt idx="67334">
                  <c:v>12.175943999999999</c:v>
                </c:pt>
                <c:pt idx="67335">
                  <c:v>12.182024999999999</c:v>
                </c:pt>
                <c:pt idx="67336">
                  <c:v>12.179573</c:v>
                </c:pt>
                <c:pt idx="67337">
                  <c:v>12.166117</c:v>
                </c:pt>
                <c:pt idx="67338">
                  <c:v>12.174514</c:v>
                </c:pt>
                <c:pt idx="67339">
                  <c:v>12.178535</c:v>
                </c:pt>
                <c:pt idx="67340">
                  <c:v>12.16672</c:v>
                </c:pt>
                <c:pt idx="67341">
                  <c:v>12.165419999999999</c:v>
                </c:pt>
                <c:pt idx="67342">
                  <c:v>12.175839</c:v>
                </c:pt>
                <c:pt idx="67343">
                  <c:v>12.180911</c:v>
                </c:pt>
                <c:pt idx="67344">
                  <c:v>12.175890000000001</c:v>
                </c:pt>
                <c:pt idx="67345">
                  <c:v>12.176337</c:v>
                </c:pt>
                <c:pt idx="67346">
                  <c:v>12.173945</c:v>
                </c:pt>
                <c:pt idx="67347">
                  <c:v>12.164547000000001</c:v>
                </c:pt>
                <c:pt idx="67348">
                  <c:v>12.173762999999999</c:v>
                </c:pt>
                <c:pt idx="67349">
                  <c:v>12.179874</c:v>
                </c:pt>
                <c:pt idx="67350">
                  <c:v>12.171504000000001</c:v>
                </c:pt>
                <c:pt idx="67351">
                  <c:v>12.178126000000001</c:v>
                </c:pt>
                <c:pt idx="67352">
                  <c:v>12.182430999999999</c:v>
                </c:pt>
                <c:pt idx="67353">
                  <c:v>12.168025999999999</c:v>
                </c:pt>
                <c:pt idx="67354">
                  <c:v>12.172582</c:v>
                </c:pt>
                <c:pt idx="67355">
                  <c:v>12.19313</c:v>
                </c:pt>
                <c:pt idx="67356">
                  <c:v>12.181452</c:v>
                </c:pt>
                <c:pt idx="67357">
                  <c:v>12.170767</c:v>
                </c:pt>
                <c:pt idx="67358">
                  <c:v>12.189363</c:v>
                </c:pt>
                <c:pt idx="67359">
                  <c:v>12.184791000000001</c:v>
                </c:pt>
                <c:pt idx="67360">
                  <c:v>12.173518</c:v>
                </c:pt>
                <c:pt idx="67361">
                  <c:v>12.185504</c:v>
                </c:pt>
                <c:pt idx="67362">
                  <c:v>12.187889</c:v>
                </c:pt>
                <c:pt idx="67363">
                  <c:v>12.181146999999999</c:v>
                </c:pt>
                <c:pt idx="67364">
                  <c:v>12.1881</c:v>
                </c:pt>
                <c:pt idx="67365">
                  <c:v>12.182765</c:v>
                </c:pt>
                <c:pt idx="67366">
                  <c:v>12.166707000000001</c:v>
                </c:pt>
                <c:pt idx="67367">
                  <c:v>12.177521</c:v>
                </c:pt>
                <c:pt idx="67368">
                  <c:v>12.187103</c:v>
                </c:pt>
                <c:pt idx="67369">
                  <c:v>12.178711</c:v>
                </c:pt>
                <c:pt idx="67370">
                  <c:v>12.176714</c:v>
                </c:pt>
                <c:pt idx="67371">
                  <c:v>12.184476</c:v>
                </c:pt>
                <c:pt idx="67372">
                  <c:v>12.183948000000001</c:v>
                </c:pt>
                <c:pt idx="67373">
                  <c:v>12.182589</c:v>
                </c:pt>
                <c:pt idx="67374">
                  <c:v>12.193868999999999</c:v>
                </c:pt>
                <c:pt idx="67375">
                  <c:v>12.190447000000001</c:v>
                </c:pt>
                <c:pt idx="67376">
                  <c:v>12.180208</c:v>
                </c:pt>
                <c:pt idx="67377">
                  <c:v>12.192482999999999</c:v>
                </c:pt>
                <c:pt idx="67378">
                  <c:v>12.191583</c:v>
                </c:pt>
                <c:pt idx="67379">
                  <c:v>12.172288</c:v>
                </c:pt>
                <c:pt idx="67380">
                  <c:v>12.180096000000001</c:v>
                </c:pt>
                <c:pt idx="67381">
                  <c:v>12.188426</c:v>
                </c:pt>
                <c:pt idx="67382">
                  <c:v>12.167865000000001</c:v>
                </c:pt>
                <c:pt idx="67383">
                  <c:v>12.168739</c:v>
                </c:pt>
                <c:pt idx="67384">
                  <c:v>12.190716</c:v>
                </c:pt>
                <c:pt idx="67385">
                  <c:v>12.179323999999999</c:v>
                </c:pt>
                <c:pt idx="67386">
                  <c:v>12.166909</c:v>
                </c:pt>
                <c:pt idx="67387">
                  <c:v>12.181595</c:v>
                </c:pt>
                <c:pt idx="67388">
                  <c:v>12.182320000000001</c:v>
                </c:pt>
                <c:pt idx="67389">
                  <c:v>12.18037</c:v>
                </c:pt>
                <c:pt idx="67390">
                  <c:v>12.194969</c:v>
                </c:pt>
                <c:pt idx="67391">
                  <c:v>12.189109</c:v>
                </c:pt>
                <c:pt idx="67392">
                  <c:v>12.176332</c:v>
                </c:pt>
                <c:pt idx="67393">
                  <c:v>12.187502</c:v>
                </c:pt>
                <c:pt idx="67394">
                  <c:v>12.18802</c:v>
                </c:pt>
                <c:pt idx="67395">
                  <c:v>12.170375</c:v>
                </c:pt>
                <c:pt idx="67396">
                  <c:v>12.179055</c:v>
                </c:pt>
                <c:pt idx="67397">
                  <c:v>12.192914</c:v>
                </c:pt>
                <c:pt idx="67398">
                  <c:v>12.184089999999999</c:v>
                </c:pt>
                <c:pt idx="67399">
                  <c:v>12.187097</c:v>
                </c:pt>
                <c:pt idx="67400">
                  <c:v>12.195584999999999</c:v>
                </c:pt>
                <c:pt idx="67401">
                  <c:v>12.190302000000001</c:v>
                </c:pt>
                <c:pt idx="67402">
                  <c:v>12.190094</c:v>
                </c:pt>
                <c:pt idx="67403">
                  <c:v>12.196308999999999</c:v>
                </c:pt>
                <c:pt idx="67404">
                  <c:v>12.184737</c:v>
                </c:pt>
                <c:pt idx="67405">
                  <c:v>12.178881000000001</c:v>
                </c:pt>
                <c:pt idx="67406">
                  <c:v>12.199019</c:v>
                </c:pt>
                <c:pt idx="67407">
                  <c:v>12.192017999999999</c:v>
                </c:pt>
                <c:pt idx="67408">
                  <c:v>12.175875</c:v>
                </c:pt>
                <c:pt idx="67409">
                  <c:v>12.195204</c:v>
                </c:pt>
                <c:pt idx="67410">
                  <c:v>12.195897</c:v>
                </c:pt>
                <c:pt idx="67411">
                  <c:v>12.178122</c:v>
                </c:pt>
                <c:pt idx="67412">
                  <c:v>12.184058</c:v>
                </c:pt>
                <c:pt idx="67413">
                  <c:v>12.193574</c:v>
                </c:pt>
                <c:pt idx="67414">
                  <c:v>12.186088</c:v>
                </c:pt>
                <c:pt idx="67415">
                  <c:v>12.182579</c:v>
                </c:pt>
                <c:pt idx="67416">
                  <c:v>12.188957</c:v>
                </c:pt>
                <c:pt idx="67417">
                  <c:v>12.182117</c:v>
                </c:pt>
                <c:pt idx="67418">
                  <c:v>12.181334</c:v>
                </c:pt>
                <c:pt idx="67419">
                  <c:v>12.193372</c:v>
                </c:pt>
                <c:pt idx="67420">
                  <c:v>12.18918</c:v>
                </c:pt>
                <c:pt idx="67421">
                  <c:v>12.182624000000001</c:v>
                </c:pt>
                <c:pt idx="67422">
                  <c:v>12.190555</c:v>
                </c:pt>
                <c:pt idx="67423">
                  <c:v>12.194318000000001</c:v>
                </c:pt>
                <c:pt idx="67424">
                  <c:v>12.189912</c:v>
                </c:pt>
                <c:pt idx="67425">
                  <c:v>12.195546</c:v>
                </c:pt>
                <c:pt idx="67426">
                  <c:v>12.194699</c:v>
                </c:pt>
                <c:pt idx="67427">
                  <c:v>12.184976000000001</c:v>
                </c:pt>
                <c:pt idx="67428">
                  <c:v>12.196305000000001</c:v>
                </c:pt>
                <c:pt idx="67429">
                  <c:v>12.198255</c:v>
                </c:pt>
                <c:pt idx="67430">
                  <c:v>12.177645</c:v>
                </c:pt>
                <c:pt idx="67431">
                  <c:v>12.184284</c:v>
                </c:pt>
                <c:pt idx="67432">
                  <c:v>12.204950999999999</c:v>
                </c:pt>
                <c:pt idx="67433">
                  <c:v>12.199088</c:v>
                </c:pt>
                <c:pt idx="67434">
                  <c:v>12.191959000000001</c:v>
                </c:pt>
                <c:pt idx="67435">
                  <c:v>12.201995999999999</c:v>
                </c:pt>
                <c:pt idx="67436">
                  <c:v>12.196502000000001</c:v>
                </c:pt>
                <c:pt idx="67437">
                  <c:v>12.184177</c:v>
                </c:pt>
                <c:pt idx="67438">
                  <c:v>12.197960999999999</c:v>
                </c:pt>
                <c:pt idx="67439">
                  <c:v>12.202258</c:v>
                </c:pt>
                <c:pt idx="67440">
                  <c:v>12.187317</c:v>
                </c:pt>
                <c:pt idx="67441">
                  <c:v>12.189722</c:v>
                </c:pt>
                <c:pt idx="67442">
                  <c:v>12.198086999999999</c:v>
                </c:pt>
                <c:pt idx="67443">
                  <c:v>12.187791000000001</c:v>
                </c:pt>
                <c:pt idx="67444">
                  <c:v>12.186771999999999</c:v>
                </c:pt>
                <c:pt idx="67445">
                  <c:v>12.202233</c:v>
                </c:pt>
                <c:pt idx="67446">
                  <c:v>12.191115</c:v>
                </c:pt>
                <c:pt idx="67447">
                  <c:v>12.179430999999999</c:v>
                </c:pt>
                <c:pt idx="67448">
                  <c:v>12.195899000000001</c:v>
                </c:pt>
                <c:pt idx="67449">
                  <c:v>12.19355</c:v>
                </c:pt>
                <c:pt idx="67450">
                  <c:v>12.184996</c:v>
                </c:pt>
                <c:pt idx="67451">
                  <c:v>12.196539</c:v>
                </c:pt>
                <c:pt idx="67452">
                  <c:v>12.193773</c:v>
                </c:pt>
                <c:pt idx="67453">
                  <c:v>12.183551</c:v>
                </c:pt>
                <c:pt idx="67454">
                  <c:v>12.195532</c:v>
                </c:pt>
                <c:pt idx="67455">
                  <c:v>12.205681999999999</c:v>
                </c:pt>
                <c:pt idx="67456">
                  <c:v>12.194692999999999</c:v>
                </c:pt>
                <c:pt idx="67457">
                  <c:v>12.196834000000001</c:v>
                </c:pt>
                <c:pt idx="67458">
                  <c:v>12.204770999999999</c:v>
                </c:pt>
                <c:pt idx="67459">
                  <c:v>12.193806</c:v>
                </c:pt>
                <c:pt idx="67460">
                  <c:v>12.194685</c:v>
                </c:pt>
                <c:pt idx="67461">
                  <c:v>12.202264</c:v>
                </c:pt>
                <c:pt idx="67462">
                  <c:v>12.192276</c:v>
                </c:pt>
                <c:pt idx="67463">
                  <c:v>12.190654</c:v>
                </c:pt>
                <c:pt idx="67464">
                  <c:v>12.198843</c:v>
                </c:pt>
                <c:pt idx="67465">
                  <c:v>12.191592999999999</c:v>
                </c:pt>
                <c:pt idx="67466">
                  <c:v>12.183818</c:v>
                </c:pt>
                <c:pt idx="67467">
                  <c:v>12.196187</c:v>
                </c:pt>
                <c:pt idx="67468">
                  <c:v>12.203112000000001</c:v>
                </c:pt>
                <c:pt idx="67469">
                  <c:v>12.196963999999999</c:v>
                </c:pt>
                <c:pt idx="67470">
                  <c:v>12.203098000000001</c:v>
                </c:pt>
                <c:pt idx="67471">
                  <c:v>12.209578</c:v>
                </c:pt>
                <c:pt idx="67472">
                  <c:v>12.200029000000001</c:v>
                </c:pt>
                <c:pt idx="67473">
                  <c:v>12.193902</c:v>
                </c:pt>
                <c:pt idx="67474">
                  <c:v>12.201458000000001</c:v>
                </c:pt>
                <c:pt idx="67475">
                  <c:v>12.197089</c:v>
                </c:pt>
                <c:pt idx="67476">
                  <c:v>12.188499999999999</c:v>
                </c:pt>
                <c:pt idx="67477">
                  <c:v>12.202197999999999</c:v>
                </c:pt>
                <c:pt idx="67478">
                  <c:v>12.201559</c:v>
                </c:pt>
                <c:pt idx="67479">
                  <c:v>12.192786999999999</c:v>
                </c:pt>
                <c:pt idx="67480">
                  <c:v>12.20675</c:v>
                </c:pt>
                <c:pt idx="67481">
                  <c:v>12.210039</c:v>
                </c:pt>
                <c:pt idx="67482">
                  <c:v>12.196819</c:v>
                </c:pt>
                <c:pt idx="67483">
                  <c:v>12.196064</c:v>
                </c:pt>
                <c:pt idx="67484">
                  <c:v>12.205143</c:v>
                </c:pt>
                <c:pt idx="67485">
                  <c:v>12.200652</c:v>
                </c:pt>
                <c:pt idx="67486">
                  <c:v>12.192615999999999</c:v>
                </c:pt>
                <c:pt idx="67487">
                  <c:v>12.198703</c:v>
                </c:pt>
                <c:pt idx="67488">
                  <c:v>12.196431</c:v>
                </c:pt>
                <c:pt idx="67489">
                  <c:v>12.193643</c:v>
                </c:pt>
                <c:pt idx="67490">
                  <c:v>12.201233</c:v>
                </c:pt>
                <c:pt idx="67491">
                  <c:v>12.200383</c:v>
                </c:pt>
                <c:pt idx="67492">
                  <c:v>12.200530000000001</c:v>
                </c:pt>
                <c:pt idx="67493">
                  <c:v>12.206089</c:v>
                </c:pt>
                <c:pt idx="67494">
                  <c:v>12.203723999999999</c:v>
                </c:pt>
                <c:pt idx="67495">
                  <c:v>12.198684999999999</c:v>
                </c:pt>
                <c:pt idx="67496">
                  <c:v>12.206206</c:v>
                </c:pt>
                <c:pt idx="67497">
                  <c:v>12.209536</c:v>
                </c:pt>
                <c:pt idx="67498">
                  <c:v>12.199630000000001</c:v>
                </c:pt>
                <c:pt idx="67499">
                  <c:v>12.202470999999999</c:v>
                </c:pt>
                <c:pt idx="67500">
                  <c:v>12.20473</c:v>
                </c:pt>
                <c:pt idx="67501">
                  <c:v>12.199522</c:v>
                </c:pt>
                <c:pt idx="67502">
                  <c:v>12.207483999999999</c:v>
                </c:pt>
                <c:pt idx="67503">
                  <c:v>12.208019</c:v>
                </c:pt>
                <c:pt idx="67504">
                  <c:v>12.197521</c:v>
                </c:pt>
                <c:pt idx="67505">
                  <c:v>12.205496999999999</c:v>
                </c:pt>
                <c:pt idx="67506">
                  <c:v>12.215749000000001</c:v>
                </c:pt>
                <c:pt idx="67507">
                  <c:v>12.202896000000001</c:v>
                </c:pt>
                <c:pt idx="67508">
                  <c:v>12.200937</c:v>
                </c:pt>
                <c:pt idx="67509">
                  <c:v>12.216989999999999</c:v>
                </c:pt>
                <c:pt idx="67510">
                  <c:v>12.205847</c:v>
                </c:pt>
                <c:pt idx="67511">
                  <c:v>12.190707</c:v>
                </c:pt>
                <c:pt idx="67512">
                  <c:v>12.200376</c:v>
                </c:pt>
                <c:pt idx="67513">
                  <c:v>12.204497999999999</c:v>
                </c:pt>
                <c:pt idx="67514">
                  <c:v>12.200991</c:v>
                </c:pt>
                <c:pt idx="67515">
                  <c:v>12.208658</c:v>
                </c:pt>
                <c:pt idx="67516">
                  <c:v>12.209175</c:v>
                </c:pt>
                <c:pt idx="67517">
                  <c:v>12.198173000000001</c:v>
                </c:pt>
                <c:pt idx="67518">
                  <c:v>12.203773999999999</c:v>
                </c:pt>
                <c:pt idx="67519">
                  <c:v>12.209383000000001</c:v>
                </c:pt>
                <c:pt idx="67520">
                  <c:v>12.200277</c:v>
                </c:pt>
                <c:pt idx="67521">
                  <c:v>12.201320000000001</c:v>
                </c:pt>
                <c:pt idx="67522">
                  <c:v>12.208909999999999</c:v>
                </c:pt>
                <c:pt idx="67523">
                  <c:v>12.209744000000001</c:v>
                </c:pt>
                <c:pt idx="67524">
                  <c:v>12.207675</c:v>
                </c:pt>
                <c:pt idx="67525">
                  <c:v>12.207983</c:v>
                </c:pt>
                <c:pt idx="67526">
                  <c:v>12.205982000000001</c:v>
                </c:pt>
                <c:pt idx="67527">
                  <c:v>12.200396</c:v>
                </c:pt>
                <c:pt idx="67528">
                  <c:v>12.201881999999999</c:v>
                </c:pt>
                <c:pt idx="67529">
                  <c:v>12.205568</c:v>
                </c:pt>
                <c:pt idx="67530">
                  <c:v>12.209477</c:v>
                </c:pt>
                <c:pt idx="67531">
                  <c:v>12.213950000000001</c:v>
                </c:pt>
                <c:pt idx="67532">
                  <c:v>12.208987</c:v>
                </c:pt>
                <c:pt idx="67533">
                  <c:v>12.207146</c:v>
                </c:pt>
                <c:pt idx="67534">
                  <c:v>12.210357</c:v>
                </c:pt>
                <c:pt idx="67535">
                  <c:v>12.205921999999999</c:v>
                </c:pt>
                <c:pt idx="67536">
                  <c:v>12.203154</c:v>
                </c:pt>
                <c:pt idx="67537">
                  <c:v>12.208117</c:v>
                </c:pt>
                <c:pt idx="67538">
                  <c:v>12.214074</c:v>
                </c:pt>
                <c:pt idx="67539">
                  <c:v>12.210008</c:v>
                </c:pt>
                <c:pt idx="67540">
                  <c:v>12.207972</c:v>
                </c:pt>
                <c:pt idx="67541">
                  <c:v>12.212014999999999</c:v>
                </c:pt>
                <c:pt idx="67542">
                  <c:v>12.208239000000001</c:v>
                </c:pt>
                <c:pt idx="67543">
                  <c:v>12.208976</c:v>
                </c:pt>
                <c:pt idx="67544">
                  <c:v>12.219082</c:v>
                </c:pt>
                <c:pt idx="67545">
                  <c:v>12.218102999999999</c:v>
                </c:pt>
                <c:pt idx="67546">
                  <c:v>12.204893999999999</c:v>
                </c:pt>
                <c:pt idx="67547">
                  <c:v>12.205856000000001</c:v>
                </c:pt>
                <c:pt idx="67548">
                  <c:v>12.210592</c:v>
                </c:pt>
                <c:pt idx="67549">
                  <c:v>12.206303999999999</c:v>
                </c:pt>
                <c:pt idx="67550">
                  <c:v>12.213722000000001</c:v>
                </c:pt>
                <c:pt idx="67551">
                  <c:v>12.213502</c:v>
                </c:pt>
                <c:pt idx="67552">
                  <c:v>12.205838</c:v>
                </c:pt>
                <c:pt idx="67553">
                  <c:v>12.217668</c:v>
                </c:pt>
                <c:pt idx="67554">
                  <c:v>12.218477999999999</c:v>
                </c:pt>
                <c:pt idx="67555">
                  <c:v>12.207673</c:v>
                </c:pt>
                <c:pt idx="67556">
                  <c:v>12.210376999999999</c:v>
                </c:pt>
                <c:pt idx="67557">
                  <c:v>12.217518999999999</c:v>
                </c:pt>
                <c:pt idx="67558">
                  <c:v>12.213666</c:v>
                </c:pt>
                <c:pt idx="67559">
                  <c:v>12.210877</c:v>
                </c:pt>
                <c:pt idx="67560">
                  <c:v>12.215942999999999</c:v>
                </c:pt>
                <c:pt idx="67561">
                  <c:v>12.206253</c:v>
                </c:pt>
                <c:pt idx="67562">
                  <c:v>12.208002</c:v>
                </c:pt>
                <c:pt idx="67563">
                  <c:v>12.225749</c:v>
                </c:pt>
                <c:pt idx="67564">
                  <c:v>12.219792999999999</c:v>
                </c:pt>
                <c:pt idx="67565">
                  <c:v>12.209279</c:v>
                </c:pt>
                <c:pt idx="67566">
                  <c:v>12.212622</c:v>
                </c:pt>
                <c:pt idx="67567">
                  <c:v>12.213929</c:v>
                </c:pt>
                <c:pt idx="67568">
                  <c:v>12.214559</c:v>
                </c:pt>
                <c:pt idx="67569">
                  <c:v>12.219500999999999</c:v>
                </c:pt>
                <c:pt idx="67570">
                  <c:v>12.217128000000001</c:v>
                </c:pt>
                <c:pt idx="67571">
                  <c:v>12.206485000000001</c:v>
                </c:pt>
                <c:pt idx="67572">
                  <c:v>12.210936999999999</c:v>
                </c:pt>
                <c:pt idx="67573">
                  <c:v>12.213706999999999</c:v>
                </c:pt>
                <c:pt idx="67574">
                  <c:v>12.20492</c:v>
                </c:pt>
                <c:pt idx="67575">
                  <c:v>12.216229999999999</c:v>
                </c:pt>
                <c:pt idx="67576">
                  <c:v>12.225598</c:v>
                </c:pt>
                <c:pt idx="67577">
                  <c:v>12.211167</c:v>
                </c:pt>
                <c:pt idx="67578">
                  <c:v>12.209648</c:v>
                </c:pt>
                <c:pt idx="67579">
                  <c:v>12.22095</c:v>
                </c:pt>
                <c:pt idx="67580">
                  <c:v>12.214988</c:v>
                </c:pt>
                <c:pt idx="67581">
                  <c:v>12.215776999999999</c:v>
                </c:pt>
                <c:pt idx="67582">
                  <c:v>12.231798</c:v>
                </c:pt>
                <c:pt idx="67583">
                  <c:v>12.22011</c:v>
                </c:pt>
                <c:pt idx="67584">
                  <c:v>12.208505000000001</c:v>
                </c:pt>
                <c:pt idx="67585">
                  <c:v>12.224557000000001</c:v>
                </c:pt>
                <c:pt idx="67586">
                  <c:v>12.221023000000001</c:v>
                </c:pt>
                <c:pt idx="67587">
                  <c:v>12.208130000000001</c:v>
                </c:pt>
                <c:pt idx="67588">
                  <c:v>12.21607</c:v>
                </c:pt>
                <c:pt idx="67589">
                  <c:v>12.219657</c:v>
                </c:pt>
                <c:pt idx="67590">
                  <c:v>12.211458</c:v>
                </c:pt>
                <c:pt idx="67591">
                  <c:v>12.215411</c:v>
                </c:pt>
                <c:pt idx="67592">
                  <c:v>12.223817</c:v>
                </c:pt>
                <c:pt idx="67593">
                  <c:v>12.217772999999999</c:v>
                </c:pt>
                <c:pt idx="67594">
                  <c:v>12.217008</c:v>
                </c:pt>
                <c:pt idx="67595">
                  <c:v>12.218876</c:v>
                </c:pt>
                <c:pt idx="67596">
                  <c:v>12.213848</c:v>
                </c:pt>
                <c:pt idx="67597">
                  <c:v>12.217935000000001</c:v>
                </c:pt>
                <c:pt idx="67598">
                  <c:v>12.220945</c:v>
                </c:pt>
                <c:pt idx="67599">
                  <c:v>12.215878999999999</c:v>
                </c:pt>
                <c:pt idx="67600">
                  <c:v>12.214618</c:v>
                </c:pt>
                <c:pt idx="67601">
                  <c:v>12.226221000000001</c:v>
                </c:pt>
                <c:pt idx="67602">
                  <c:v>12.22331</c:v>
                </c:pt>
                <c:pt idx="67603">
                  <c:v>12.204507</c:v>
                </c:pt>
                <c:pt idx="67604">
                  <c:v>12.218991000000001</c:v>
                </c:pt>
                <c:pt idx="67605">
                  <c:v>12.236814000000001</c:v>
                </c:pt>
                <c:pt idx="67606">
                  <c:v>12.225654</c:v>
                </c:pt>
                <c:pt idx="67607">
                  <c:v>12.223739</c:v>
                </c:pt>
                <c:pt idx="67608">
                  <c:v>12.231258</c:v>
                </c:pt>
                <c:pt idx="67609">
                  <c:v>12.224878</c:v>
                </c:pt>
                <c:pt idx="67610">
                  <c:v>12.219372999999999</c:v>
                </c:pt>
                <c:pt idx="67611">
                  <c:v>12.223538</c:v>
                </c:pt>
                <c:pt idx="67612">
                  <c:v>12.214453000000001</c:v>
                </c:pt>
                <c:pt idx="67613">
                  <c:v>12.209712</c:v>
                </c:pt>
                <c:pt idx="67614">
                  <c:v>12.229172</c:v>
                </c:pt>
                <c:pt idx="67615">
                  <c:v>12.233923000000001</c:v>
                </c:pt>
                <c:pt idx="67616">
                  <c:v>12.223819000000001</c:v>
                </c:pt>
                <c:pt idx="67617">
                  <c:v>12.227159</c:v>
                </c:pt>
                <c:pt idx="67618">
                  <c:v>12.229293</c:v>
                </c:pt>
                <c:pt idx="67619">
                  <c:v>12.219161</c:v>
                </c:pt>
                <c:pt idx="67620">
                  <c:v>12.217383999999999</c:v>
                </c:pt>
                <c:pt idx="67621">
                  <c:v>12.221876999999999</c:v>
                </c:pt>
                <c:pt idx="67622">
                  <c:v>12.214568</c:v>
                </c:pt>
                <c:pt idx="67623">
                  <c:v>12.215788</c:v>
                </c:pt>
                <c:pt idx="67624">
                  <c:v>12.221031999999999</c:v>
                </c:pt>
                <c:pt idx="67625">
                  <c:v>12.212832000000001</c:v>
                </c:pt>
                <c:pt idx="67626">
                  <c:v>12.218289</c:v>
                </c:pt>
                <c:pt idx="67627">
                  <c:v>12.235009</c:v>
                </c:pt>
                <c:pt idx="67628">
                  <c:v>12.231610999999999</c:v>
                </c:pt>
                <c:pt idx="67629">
                  <c:v>12.222491</c:v>
                </c:pt>
                <c:pt idx="67630">
                  <c:v>12.235300000000001</c:v>
                </c:pt>
                <c:pt idx="67631">
                  <c:v>12.235671999999999</c:v>
                </c:pt>
                <c:pt idx="67632">
                  <c:v>12.212745</c:v>
                </c:pt>
                <c:pt idx="67633">
                  <c:v>12.216949</c:v>
                </c:pt>
                <c:pt idx="67634">
                  <c:v>12.22988</c:v>
                </c:pt>
                <c:pt idx="67635">
                  <c:v>12.220583</c:v>
                </c:pt>
                <c:pt idx="67636">
                  <c:v>12.222531999999999</c:v>
                </c:pt>
                <c:pt idx="67637">
                  <c:v>12.231294</c:v>
                </c:pt>
                <c:pt idx="67638">
                  <c:v>12.223737</c:v>
                </c:pt>
                <c:pt idx="67639">
                  <c:v>12.222274000000001</c:v>
                </c:pt>
                <c:pt idx="67640">
                  <c:v>12.234472999999999</c:v>
                </c:pt>
                <c:pt idx="67641">
                  <c:v>12.230293</c:v>
                </c:pt>
                <c:pt idx="67642">
                  <c:v>12.220803999999999</c:v>
                </c:pt>
                <c:pt idx="67643">
                  <c:v>12.227195999999999</c:v>
                </c:pt>
                <c:pt idx="67644">
                  <c:v>12.226457999999999</c:v>
                </c:pt>
                <c:pt idx="67645">
                  <c:v>12.222588</c:v>
                </c:pt>
                <c:pt idx="67646">
                  <c:v>12.228642000000001</c:v>
                </c:pt>
                <c:pt idx="67647">
                  <c:v>12.227747000000001</c:v>
                </c:pt>
                <c:pt idx="67648">
                  <c:v>12.225497000000001</c:v>
                </c:pt>
                <c:pt idx="67649">
                  <c:v>12.232699</c:v>
                </c:pt>
                <c:pt idx="67650">
                  <c:v>12.22903</c:v>
                </c:pt>
                <c:pt idx="67651">
                  <c:v>12.214231</c:v>
                </c:pt>
                <c:pt idx="67652">
                  <c:v>12.220694</c:v>
                </c:pt>
                <c:pt idx="67653">
                  <c:v>12.23686</c:v>
                </c:pt>
                <c:pt idx="67654">
                  <c:v>12.226582000000001</c:v>
                </c:pt>
                <c:pt idx="67655">
                  <c:v>12.219754999999999</c:v>
                </c:pt>
                <c:pt idx="67656">
                  <c:v>12.233250999999999</c:v>
                </c:pt>
                <c:pt idx="67657">
                  <c:v>12.231097</c:v>
                </c:pt>
                <c:pt idx="67658">
                  <c:v>12.224562000000001</c:v>
                </c:pt>
                <c:pt idx="67659">
                  <c:v>12.230320000000001</c:v>
                </c:pt>
                <c:pt idx="67660">
                  <c:v>12.228545</c:v>
                </c:pt>
                <c:pt idx="67661">
                  <c:v>12.227833</c:v>
                </c:pt>
                <c:pt idx="67662">
                  <c:v>12.236084</c:v>
                </c:pt>
                <c:pt idx="67663">
                  <c:v>12.225864</c:v>
                </c:pt>
                <c:pt idx="67664">
                  <c:v>12.220936</c:v>
                </c:pt>
                <c:pt idx="67665">
                  <c:v>12.236485</c:v>
                </c:pt>
                <c:pt idx="67666">
                  <c:v>12.22889</c:v>
                </c:pt>
                <c:pt idx="67667">
                  <c:v>12.220787</c:v>
                </c:pt>
                <c:pt idx="67668">
                  <c:v>12.23903</c:v>
                </c:pt>
                <c:pt idx="67669">
                  <c:v>12.240486000000001</c:v>
                </c:pt>
                <c:pt idx="67670">
                  <c:v>12.226808</c:v>
                </c:pt>
                <c:pt idx="67671">
                  <c:v>12.23929</c:v>
                </c:pt>
                <c:pt idx="67672">
                  <c:v>12.249625</c:v>
                </c:pt>
                <c:pt idx="67673">
                  <c:v>12.229518000000001</c:v>
                </c:pt>
                <c:pt idx="67674">
                  <c:v>12.225521000000001</c:v>
                </c:pt>
                <c:pt idx="67675">
                  <c:v>12.237806000000001</c:v>
                </c:pt>
                <c:pt idx="67676">
                  <c:v>12.227850999999999</c:v>
                </c:pt>
                <c:pt idx="67677">
                  <c:v>12.226559</c:v>
                </c:pt>
                <c:pt idx="67678">
                  <c:v>12.235939</c:v>
                </c:pt>
                <c:pt idx="67679">
                  <c:v>12.230143999999999</c:v>
                </c:pt>
                <c:pt idx="67680">
                  <c:v>12.228497000000001</c:v>
                </c:pt>
                <c:pt idx="67681">
                  <c:v>12.237380999999999</c:v>
                </c:pt>
                <c:pt idx="67682">
                  <c:v>12.236583</c:v>
                </c:pt>
                <c:pt idx="67683">
                  <c:v>12.226432000000001</c:v>
                </c:pt>
                <c:pt idx="67684">
                  <c:v>12.231608</c:v>
                </c:pt>
                <c:pt idx="67685">
                  <c:v>12.235918</c:v>
                </c:pt>
                <c:pt idx="67686">
                  <c:v>12.223639</c:v>
                </c:pt>
                <c:pt idx="67687">
                  <c:v>12.226768</c:v>
                </c:pt>
                <c:pt idx="67688">
                  <c:v>12.239489000000001</c:v>
                </c:pt>
                <c:pt idx="67689">
                  <c:v>12.237401</c:v>
                </c:pt>
                <c:pt idx="67690">
                  <c:v>12.232362999999999</c:v>
                </c:pt>
                <c:pt idx="67691">
                  <c:v>12.236428999999999</c:v>
                </c:pt>
                <c:pt idx="67692">
                  <c:v>12.236167999999999</c:v>
                </c:pt>
                <c:pt idx="67693">
                  <c:v>12.229061</c:v>
                </c:pt>
                <c:pt idx="67694">
                  <c:v>12.235355</c:v>
                </c:pt>
                <c:pt idx="67695">
                  <c:v>12.236506</c:v>
                </c:pt>
                <c:pt idx="67696">
                  <c:v>12.228175999999999</c:v>
                </c:pt>
                <c:pt idx="67697">
                  <c:v>12.237741</c:v>
                </c:pt>
                <c:pt idx="67698">
                  <c:v>12.240777</c:v>
                </c:pt>
                <c:pt idx="67699">
                  <c:v>12.230763</c:v>
                </c:pt>
                <c:pt idx="67700">
                  <c:v>12.238185</c:v>
                </c:pt>
                <c:pt idx="67701">
                  <c:v>12.248084</c:v>
                </c:pt>
                <c:pt idx="67702">
                  <c:v>12.234987</c:v>
                </c:pt>
                <c:pt idx="67703">
                  <c:v>12.226046999999999</c:v>
                </c:pt>
                <c:pt idx="67704">
                  <c:v>12.236314999999999</c:v>
                </c:pt>
                <c:pt idx="67705">
                  <c:v>12.237355000000001</c:v>
                </c:pt>
                <c:pt idx="67706">
                  <c:v>12.239820999999999</c:v>
                </c:pt>
                <c:pt idx="67707">
                  <c:v>12.249174999999999</c:v>
                </c:pt>
                <c:pt idx="67708">
                  <c:v>12.239996</c:v>
                </c:pt>
                <c:pt idx="67709">
                  <c:v>12.231574</c:v>
                </c:pt>
                <c:pt idx="67710">
                  <c:v>12.236961000000001</c:v>
                </c:pt>
                <c:pt idx="67711">
                  <c:v>12.237769</c:v>
                </c:pt>
                <c:pt idx="67712">
                  <c:v>12.236431</c:v>
                </c:pt>
                <c:pt idx="67713">
                  <c:v>12.242872999999999</c:v>
                </c:pt>
                <c:pt idx="67714">
                  <c:v>12.241959</c:v>
                </c:pt>
                <c:pt idx="67715">
                  <c:v>12.23231</c:v>
                </c:pt>
                <c:pt idx="67716">
                  <c:v>12.237681</c:v>
                </c:pt>
                <c:pt idx="67717">
                  <c:v>12.237252</c:v>
                </c:pt>
                <c:pt idx="67718">
                  <c:v>12.225417</c:v>
                </c:pt>
                <c:pt idx="67719">
                  <c:v>12.234524</c:v>
                </c:pt>
                <c:pt idx="67720">
                  <c:v>12.243883</c:v>
                </c:pt>
                <c:pt idx="67721">
                  <c:v>12.239013999999999</c:v>
                </c:pt>
                <c:pt idx="67722">
                  <c:v>12.236399</c:v>
                </c:pt>
                <c:pt idx="67723">
                  <c:v>12.243378</c:v>
                </c:pt>
                <c:pt idx="67724">
                  <c:v>12.246568999999999</c:v>
                </c:pt>
                <c:pt idx="67725">
                  <c:v>12.241764</c:v>
                </c:pt>
                <c:pt idx="67726">
                  <c:v>12.249124</c:v>
                </c:pt>
                <c:pt idx="67727">
                  <c:v>12.256003</c:v>
                </c:pt>
                <c:pt idx="67728">
                  <c:v>12.248955</c:v>
                </c:pt>
                <c:pt idx="67729">
                  <c:v>12.243176999999999</c:v>
                </c:pt>
                <c:pt idx="67730">
                  <c:v>12.240216999999999</c:v>
                </c:pt>
                <c:pt idx="67731">
                  <c:v>12.239229999999999</c:v>
                </c:pt>
                <c:pt idx="67732">
                  <c:v>12.238782</c:v>
                </c:pt>
                <c:pt idx="67733">
                  <c:v>12.234321</c:v>
                </c:pt>
                <c:pt idx="67734">
                  <c:v>12.234736</c:v>
                </c:pt>
                <c:pt idx="67735">
                  <c:v>12.244115000000001</c:v>
                </c:pt>
                <c:pt idx="67736">
                  <c:v>12.242448</c:v>
                </c:pt>
                <c:pt idx="67737">
                  <c:v>12.233131999999999</c:v>
                </c:pt>
                <c:pt idx="67738">
                  <c:v>12.243460000000001</c:v>
                </c:pt>
                <c:pt idx="67739">
                  <c:v>12.248201999999999</c:v>
                </c:pt>
                <c:pt idx="67740">
                  <c:v>12.238243000000001</c:v>
                </c:pt>
                <c:pt idx="67741">
                  <c:v>12.239642</c:v>
                </c:pt>
                <c:pt idx="67742">
                  <c:v>12.243414</c:v>
                </c:pt>
                <c:pt idx="67743">
                  <c:v>12.238687000000001</c:v>
                </c:pt>
                <c:pt idx="67744">
                  <c:v>12.233881</c:v>
                </c:pt>
                <c:pt idx="67745">
                  <c:v>12.24137</c:v>
                </c:pt>
                <c:pt idx="67746">
                  <c:v>12.247517999999999</c:v>
                </c:pt>
                <c:pt idx="67747">
                  <c:v>12.241293000000001</c:v>
                </c:pt>
                <c:pt idx="67748">
                  <c:v>12.242493</c:v>
                </c:pt>
                <c:pt idx="67749">
                  <c:v>12.246193999999999</c:v>
                </c:pt>
                <c:pt idx="67750">
                  <c:v>12.245075</c:v>
                </c:pt>
                <c:pt idx="67751">
                  <c:v>12.246753999999999</c:v>
                </c:pt>
                <c:pt idx="67752">
                  <c:v>12.241965</c:v>
                </c:pt>
                <c:pt idx="67753">
                  <c:v>12.237806000000001</c:v>
                </c:pt>
                <c:pt idx="67754">
                  <c:v>12.240610999999999</c:v>
                </c:pt>
                <c:pt idx="67755">
                  <c:v>12.247071</c:v>
                </c:pt>
                <c:pt idx="67756">
                  <c:v>12.252241</c:v>
                </c:pt>
                <c:pt idx="67757">
                  <c:v>12.246903</c:v>
                </c:pt>
                <c:pt idx="67758">
                  <c:v>12.241185</c:v>
                </c:pt>
                <c:pt idx="67759">
                  <c:v>12.244726</c:v>
                </c:pt>
                <c:pt idx="67760">
                  <c:v>12.251702999999999</c:v>
                </c:pt>
                <c:pt idx="67761">
                  <c:v>12.249459999999999</c:v>
                </c:pt>
                <c:pt idx="67762">
                  <c:v>12.245507</c:v>
                </c:pt>
                <c:pt idx="67763">
                  <c:v>12.24823</c:v>
                </c:pt>
                <c:pt idx="67764">
                  <c:v>12.247798</c:v>
                </c:pt>
                <c:pt idx="67765">
                  <c:v>12.24666</c:v>
                </c:pt>
                <c:pt idx="67766">
                  <c:v>12.24583</c:v>
                </c:pt>
                <c:pt idx="67767">
                  <c:v>12.250712999999999</c:v>
                </c:pt>
                <c:pt idx="67768">
                  <c:v>12.251863999999999</c:v>
                </c:pt>
                <c:pt idx="67769">
                  <c:v>12.243141</c:v>
                </c:pt>
                <c:pt idx="67770">
                  <c:v>12.244153000000001</c:v>
                </c:pt>
                <c:pt idx="67771">
                  <c:v>12.245271000000001</c:v>
                </c:pt>
                <c:pt idx="67772">
                  <c:v>12.245217999999999</c:v>
                </c:pt>
                <c:pt idx="67773">
                  <c:v>12.248341999999999</c:v>
                </c:pt>
                <c:pt idx="67774">
                  <c:v>12.24579</c:v>
                </c:pt>
                <c:pt idx="67775">
                  <c:v>12.246461999999999</c:v>
                </c:pt>
                <c:pt idx="67776">
                  <c:v>12.247475</c:v>
                </c:pt>
                <c:pt idx="67777">
                  <c:v>12.246261000000001</c:v>
                </c:pt>
                <c:pt idx="67778">
                  <c:v>12.245927</c:v>
                </c:pt>
                <c:pt idx="67779">
                  <c:v>12.246339000000001</c:v>
                </c:pt>
                <c:pt idx="67780">
                  <c:v>12.250208000000001</c:v>
                </c:pt>
                <c:pt idx="67781">
                  <c:v>12.250434</c:v>
                </c:pt>
                <c:pt idx="67782">
                  <c:v>12.249238</c:v>
                </c:pt>
                <c:pt idx="67783">
                  <c:v>12.252000000000001</c:v>
                </c:pt>
                <c:pt idx="67784">
                  <c:v>12.250287999999999</c:v>
                </c:pt>
                <c:pt idx="67785">
                  <c:v>12.249166000000001</c:v>
                </c:pt>
                <c:pt idx="67786">
                  <c:v>12.254536</c:v>
                </c:pt>
                <c:pt idx="67787">
                  <c:v>12.255413000000001</c:v>
                </c:pt>
                <c:pt idx="67788">
                  <c:v>12.250957</c:v>
                </c:pt>
                <c:pt idx="67789">
                  <c:v>12.258221000000001</c:v>
                </c:pt>
                <c:pt idx="67790">
                  <c:v>12.259556</c:v>
                </c:pt>
                <c:pt idx="67791">
                  <c:v>12.245113999999999</c:v>
                </c:pt>
                <c:pt idx="67792">
                  <c:v>12.249819</c:v>
                </c:pt>
                <c:pt idx="67793">
                  <c:v>12.260631999999999</c:v>
                </c:pt>
                <c:pt idx="67794">
                  <c:v>12.25586</c:v>
                </c:pt>
                <c:pt idx="67795">
                  <c:v>12.256513</c:v>
                </c:pt>
                <c:pt idx="67796">
                  <c:v>12.261153</c:v>
                </c:pt>
                <c:pt idx="67797">
                  <c:v>12.253429000000001</c:v>
                </c:pt>
                <c:pt idx="67798">
                  <c:v>12.249661</c:v>
                </c:pt>
                <c:pt idx="67799">
                  <c:v>12.254541</c:v>
                </c:pt>
                <c:pt idx="67800">
                  <c:v>12.246452</c:v>
                </c:pt>
                <c:pt idx="67801">
                  <c:v>12.245023</c:v>
                </c:pt>
                <c:pt idx="67802">
                  <c:v>12.258476</c:v>
                </c:pt>
                <c:pt idx="67803">
                  <c:v>12.253425999999999</c:v>
                </c:pt>
                <c:pt idx="67804">
                  <c:v>12.248281</c:v>
                </c:pt>
                <c:pt idx="67805">
                  <c:v>12.255909000000001</c:v>
                </c:pt>
                <c:pt idx="67806">
                  <c:v>12.253964</c:v>
                </c:pt>
                <c:pt idx="67807">
                  <c:v>12.250457000000001</c:v>
                </c:pt>
                <c:pt idx="67808">
                  <c:v>12.256181</c:v>
                </c:pt>
                <c:pt idx="67809">
                  <c:v>12.253441</c:v>
                </c:pt>
                <c:pt idx="67810">
                  <c:v>12.246687</c:v>
                </c:pt>
                <c:pt idx="67811">
                  <c:v>12.260104999999999</c:v>
                </c:pt>
                <c:pt idx="67812">
                  <c:v>12.264469999999999</c:v>
                </c:pt>
                <c:pt idx="67813">
                  <c:v>12.249974</c:v>
                </c:pt>
                <c:pt idx="67814">
                  <c:v>12.255659</c:v>
                </c:pt>
                <c:pt idx="67815">
                  <c:v>12.260672</c:v>
                </c:pt>
                <c:pt idx="67816">
                  <c:v>12.247448</c:v>
                </c:pt>
                <c:pt idx="67817">
                  <c:v>12.249720999999999</c:v>
                </c:pt>
                <c:pt idx="67818">
                  <c:v>12.258152000000001</c:v>
                </c:pt>
                <c:pt idx="67819">
                  <c:v>12.251027000000001</c:v>
                </c:pt>
                <c:pt idx="67820">
                  <c:v>12.252124</c:v>
                </c:pt>
                <c:pt idx="67821">
                  <c:v>12.263305000000001</c:v>
                </c:pt>
                <c:pt idx="67822">
                  <c:v>12.252481</c:v>
                </c:pt>
                <c:pt idx="67823">
                  <c:v>12.250113000000001</c:v>
                </c:pt>
                <c:pt idx="67824">
                  <c:v>12.264139</c:v>
                </c:pt>
                <c:pt idx="67825">
                  <c:v>12.251051</c:v>
                </c:pt>
                <c:pt idx="67826">
                  <c:v>12.247346</c:v>
                </c:pt>
                <c:pt idx="67827">
                  <c:v>12.260686</c:v>
                </c:pt>
                <c:pt idx="67828">
                  <c:v>12.253919</c:v>
                </c:pt>
                <c:pt idx="67829">
                  <c:v>12.253157</c:v>
                </c:pt>
                <c:pt idx="67830">
                  <c:v>12.267602</c:v>
                </c:pt>
                <c:pt idx="67831">
                  <c:v>12.267246</c:v>
                </c:pt>
                <c:pt idx="67832">
                  <c:v>12.252545</c:v>
                </c:pt>
                <c:pt idx="67833">
                  <c:v>12.254785999999999</c:v>
                </c:pt>
                <c:pt idx="67834">
                  <c:v>12.261588</c:v>
                </c:pt>
                <c:pt idx="67835">
                  <c:v>12.257108000000001</c:v>
                </c:pt>
                <c:pt idx="67836">
                  <c:v>12.262535</c:v>
                </c:pt>
                <c:pt idx="67837">
                  <c:v>12.266470999999999</c:v>
                </c:pt>
                <c:pt idx="67838">
                  <c:v>12.260554000000001</c:v>
                </c:pt>
                <c:pt idx="67839">
                  <c:v>12.258697</c:v>
                </c:pt>
                <c:pt idx="67840">
                  <c:v>12.262205</c:v>
                </c:pt>
                <c:pt idx="67841">
                  <c:v>12.263551</c:v>
                </c:pt>
                <c:pt idx="67842">
                  <c:v>12.263446</c:v>
                </c:pt>
                <c:pt idx="67843">
                  <c:v>12.265813</c:v>
                </c:pt>
                <c:pt idx="67844">
                  <c:v>12.254174000000001</c:v>
                </c:pt>
                <c:pt idx="67845">
                  <c:v>12.249743</c:v>
                </c:pt>
                <c:pt idx="67846">
                  <c:v>12.258092</c:v>
                </c:pt>
                <c:pt idx="67847">
                  <c:v>12.249967</c:v>
                </c:pt>
                <c:pt idx="67848">
                  <c:v>12.250187</c:v>
                </c:pt>
                <c:pt idx="67849">
                  <c:v>12.262824999999999</c:v>
                </c:pt>
                <c:pt idx="67850">
                  <c:v>12.262892000000001</c:v>
                </c:pt>
                <c:pt idx="67851">
                  <c:v>12.259777</c:v>
                </c:pt>
                <c:pt idx="67852">
                  <c:v>12.266069999999999</c:v>
                </c:pt>
                <c:pt idx="67853">
                  <c:v>12.268609</c:v>
                </c:pt>
                <c:pt idx="67854">
                  <c:v>12.26144</c:v>
                </c:pt>
                <c:pt idx="67855">
                  <c:v>12.264974</c:v>
                </c:pt>
                <c:pt idx="67856">
                  <c:v>12.264051</c:v>
                </c:pt>
                <c:pt idx="67857">
                  <c:v>12.250378</c:v>
                </c:pt>
                <c:pt idx="67858">
                  <c:v>12.256477</c:v>
                </c:pt>
                <c:pt idx="67859">
                  <c:v>12.266875000000001</c:v>
                </c:pt>
                <c:pt idx="67860">
                  <c:v>12.264317</c:v>
                </c:pt>
                <c:pt idx="67861">
                  <c:v>12.264196</c:v>
                </c:pt>
                <c:pt idx="67862">
                  <c:v>12.270091000000001</c:v>
                </c:pt>
                <c:pt idx="67863">
                  <c:v>12.267376000000001</c:v>
                </c:pt>
                <c:pt idx="67864">
                  <c:v>12.258937</c:v>
                </c:pt>
                <c:pt idx="67865">
                  <c:v>12.266499</c:v>
                </c:pt>
                <c:pt idx="67866">
                  <c:v>12.269088</c:v>
                </c:pt>
                <c:pt idx="67867">
                  <c:v>12.264754999999999</c:v>
                </c:pt>
                <c:pt idx="67868">
                  <c:v>12.270016</c:v>
                </c:pt>
                <c:pt idx="67869">
                  <c:v>12.264336</c:v>
                </c:pt>
                <c:pt idx="67870">
                  <c:v>12.254815000000001</c:v>
                </c:pt>
                <c:pt idx="67871">
                  <c:v>12.262523</c:v>
                </c:pt>
                <c:pt idx="67872">
                  <c:v>12.266297</c:v>
                </c:pt>
                <c:pt idx="67873">
                  <c:v>12.260315</c:v>
                </c:pt>
                <c:pt idx="67874">
                  <c:v>12.262131</c:v>
                </c:pt>
                <c:pt idx="67875">
                  <c:v>12.269292</c:v>
                </c:pt>
                <c:pt idx="67876">
                  <c:v>12.269019999999999</c:v>
                </c:pt>
                <c:pt idx="67877">
                  <c:v>12.264813999999999</c:v>
                </c:pt>
                <c:pt idx="67878">
                  <c:v>12.263133</c:v>
                </c:pt>
                <c:pt idx="67879">
                  <c:v>12.263021</c:v>
                </c:pt>
                <c:pt idx="67880">
                  <c:v>12.270025</c:v>
                </c:pt>
                <c:pt idx="67881">
                  <c:v>12.270439</c:v>
                </c:pt>
                <c:pt idx="67882">
                  <c:v>12.256769999999999</c:v>
                </c:pt>
                <c:pt idx="67883">
                  <c:v>12.253811000000001</c:v>
                </c:pt>
                <c:pt idx="67884">
                  <c:v>12.264238000000001</c:v>
                </c:pt>
                <c:pt idx="67885">
                  <c:v>12.271333</c:v>
                </c:pt>
                <c:pt idx="67886">
                  <c:v>12.272643</c:v>
                </c:pt>
                <c:pt idx="67887">
                  <c:v>12.274982</c:v>
                </c:pt>
                <c:pt idx="67888">
                  <c:v>12.271299000000001</c:v>
                </c:pt>
                <c:pt idx="67889">
                  <c:v>12.269196000000001</c:v>
                </c:pt>
                <c:pt idx="67890">
                  <c:v>12.275665</c:v>
                </c:pt>
                <c:pt idx="67891">
                  <c:v>12.26961</c:v>
                </c:pt>
                <c:pt idx="67892">
                  <c:v>12.260251999999999</c:v>
                </c:pt>
                <c:pt idx="67893">
                  <c:v>12.262744</c:v>
                </c:pt>
                <c:pt idx="67894">
                  <c:v>12.269665</c:v>
                </c:pt>
                <c:pt idx="67895">
                  <c:v>12.268948999999999</c:v>
                </c:pt>
                <c:pt idx="67896">
                  <c:v>12.270568000000001</c:v>
                </c:pt>
                <c:pt idx="67897">
                  <c:v>12.282807999999999</c:v>
                </c:pt>
                <c:pt idx="67898">
                  <c:v>12.277977999999999</c:v>
                </c:pt>
                <c:pt idx="67899">
                  <c:v>12.266733</c:v>
                </c:pt>
                <c:pt idx="67900">
                  <c:v>12.272789</c:v>
                </c:pt>
                <c:pt idx="67901">
                  <c:v>12.274621</c:v>
                </c:pt>
                <c:pt idx="67902">
                  <c:v>12.269544</c:v>
                </c:pt>
                <c:pt idx="67903">
                  <c:v>12.269882000000001</c:v>
                </c:pt>
                <c:pt idx="67904">
                  <c:v>12.271627000000001</c:v>
                </c:pt>
                <c:pt idx="67905">
                  <c:v>12.264701000000001</c:v>
                </c:pt>
                <c:pt idx="67906">
                  <c:v>12.265888</c:v>
                </c:pt>
                <c:pt idx="67907">
                  <c:v>12.268591000000001</c:v>
                </c:pt>
                <c:pt idx="67908">
                  <c:v>12.257519</c:v>
                </c:pt>
                <c:pt idx="67909">
                  <c:v>12.261748000000001</c:v>
                </c:pt>
                <c:pt idx="67910">
                  <c:v>12.273802</c:v>
                </c:pt>
                <c:pt idx="67911">
                  <c:v>12.269812999999999</c:v>
                </c:pt>
                <c:pt idx="67912">
                  <c:v>12.269220000000001</c:v>
                </c:pt>
                <c:pt idx="67913">
                  <c:v>12.276661000000001</c:v>
                </c:pt>
                <c:pt idx="67914">
                  <c:v>12.268176</c:v>
                </c:pt>
                <c:pt idx="67915">
                  <c:v>12.259186</c:v>
                </c:pt>
                <c:pt idx="67916">
                  <c:v>12.278397999999999</c:v>
                </c:pt>
                <c:pt idx="67917">
                  <c:v>12.284651999999999</c:v>
                </c:pt>
                <c:pt idx="67918">
                  <c:v>12.267766999999999</c:v>
                </c:pt>
                <c:pt idx="67919">
                  <c:v>12.274779000000001</c:v>
                </c:pt>
                <c:pt idx="67920">
                  <c:v>12.285235999999999</c:v>
                </c:pt>
                <c:pt idx="67921">
                  <c:v>12.282137000000001</c:v>
                </c:pt>
                <c:pt idx="67922">
                  <c:v>12.283030999999999</c:v>
                </c:pt>
                <c:pt idx="67923">
                  <c:v>12.279149</c:v>
                </c:pt>
                <c:pt idx="67924">
                  <c:v>12.270564</c:v>
                </c:pt>
                <c:pt idx="67925">
                  <c:v>12.274120999999999</c:v>
                </c:pt>
                <c:pt idx="67926">
                  <c:v>12.276954</c:v>
                </c:pt>
                <c:pt idx="67927">
                  <c:v>12.26788</c:v>
                </c:pt>
                <c:pt idx="67928">
                  <c:v>12.268331</c:v>
                </c:pt>
                <c:pt idx="67929">
                  <c:v>12.274984999999999</c:v>
                </c:pt>
                <c:pt idx="67930">
                  <c:v>12.267645</c:v>
                </c:pt>
                <c:pt idx="67931">
                  <c:v>12.267481999999999</c:v>
                </c:pt>
                <c:pt idx="67932">
                  <c:v>12.277056999999999</c:v>
                </c:pt>
                <c:pt idx="67933">
                  <c:v>12.277051999999999</c:v>
                </c:pt>
                <c:pt idx="67934">
                  <c:v>12.274398</c:v>
                </c:pt>
                <c:pt idx="67935">
                  <c:v>12.276645</c:v>
                </c:pt>
                <c:pt idx="67936">
                  <c:v>12.279216999999999</c:v>
                </c:pt>
                <c:pt idx="67937">
                  <c:v>12.278600000000001</c:v>
                </c:pt>
                <c:pt idx="67938">
                  <c:v>12.279724</c:v>
                </c:pt>
                <c:pt idx="67939">
                  <c:v>12.276306999999999</c:v>
                </c:pt>
                <c:pt idx="67940">
                  <c:v>12.274319999999999</c:v>
                </c:pt>
                <c:pt idx="67941">
                  <c:v>12.279062</c:v>
                </c:pt>
                <c:pt idx="67942">
                  <c:v>12.272418</c:v>
                </c:pt>
                <c:pt idx="67943">
                  <c:v>12.267493999999999</c:v>
                </c:pt>
                <c:pt idx="67944">
                  <c:v>12.275410000000001</c:v>
                </c:pt>
                <c:pt idx="67945">
                  <c:v>12.275494999999999</c:v>
                </c:pt>
                <c:pt idx="67946">
                  <c:v>12.267775</c:v>
                </c:pt>
                <c:pt idx="67947">
                  <c:v>12.26637</c:v>
                </c:pt>
                <c:pt idx="67948">
                  <c:v>12.271684</c:v>
                </c:pt>
                <c:pt idx="67949">
                  <c:v>12.277229999999999</c:v>
                </c:pt>
                <c:pt idx="67950">
                  <c:v>12.284513</c:v>
                </c:pt>
                <c:pt idx="67951">
                  <c:v>12.280886000000001</c:v>
                </c:pt>
                <c:pt idx="67952">
                  <c:v>12.270021</c:v>
                </c:pt>
                <c:pt idx="67953">
                  <c:v>12.276351999999999</c:v>
                </c:pt>
                <c:pt idx="67954">
                  <c:v>12.285955</c:v>
                </c:pt>
                <c:pt idx="67955">
                  <c:v>12.283817000000001</c:v>
                </c:pt>
                <c:pt idx="67956">
                  <c:v>12.27252</c:v>
                </c:pt>
                <c:pt idx="67957">
                  <c:v>12.272907999999999</c:v>
                </c:pt>
                <c:pt idx="67958">
                  <c:v>12.285724999999999</c:v>
                </c:pt>
                <c:pt idx="67959">
                  <c:v>12.28453</c:v>
                </c:pt>
                <c:pt idx="67960">
                  <c:v>12.281287000000001</c:v>
                </c:pt>
                <c:pt idx="67961">
                  <c:v>12.278846</c:v>
                </c:pt>
                <c:pt idx="67962">
                  <c:v>12.270656000000001</c:v>
                </c:pt>
                <c:pt idx="67963">
                  <c:v>12.278788</c:v>
                </c:pt>
                <c:pt idx="67964">
                  <c:v>12.287252000000001</c:v>
                </c:pt>
                <c:pt idx="67965">
                  <c:v>12.281573</c:v>
                </c:pt>
                <c:pt idx="67966">
                  <c:v>12.282608</c:v>
                </c:pt>
                <c:pt idx="67967">
                  <c:v>12.289401</c:v>
                </c:pt>
                <c:pt idx="67968">
                  <c:v>12.280206</c:v>
                </c:pt>
                <c:pt idx="67969">
                  <c:v>12.27595</c:v>
                </c:pt>
                <c:pt idx="67970">
                  <c:v>12.288762999999999</c:v>
                </c:pt>
                <c:pt idx="67971">
                  <c:v>12.280157000000001</c:v>
                </c:pt>
                <c:pt idx="67972">
                  <c:v>12.266563</c:v>
                </c:pt>
                <c:pt idx="67973">
                  <c:v>12.279804</c:v>
                </c:pt>
                <c:pt idx="67974">
                  <c:v>12.284202000000001</c:v>
                </c:pt>
                <c:pt idx="67975">
                  <c:v>12.274168</c:v>
                </c:pt>
                <c:pt idx="67976">
                  <c:v>12.283219000000001</c:v>
                </c:pt>
                <c:pt idx="67977">
                  <c:v>12.289688999999999</c:v>
                </c:pt>
                <c:pt idx="67978">
                  <c:v>12.27914</c:v>
                </c:pt>
                <c:pt idx="67979">
                  <c:v>12.281052000000001</c:v>
                </c:pt>
                <c:pt idx="67980">
                  <c:v>12.287845000000001</c:v>
                </c:pt>
                <c:pt idx="67981">
                  <c:v>12.279067</c:v>
                </c:pt>
                <c:pt idx="67982">
                  <c:v>12.281376</c:v>
                </c:pt>
                <c:pt idx="67983">
                  <c:v>12.289407000000001</c:v>
                </c:pt>
                <c:pt idx="67984">
                  <c:v>12.287295</c:v>
                </c:pt>
                <c:pt idx="67985">
                  <c:v>12.287018</c:v>
                </c:pt>
                <c:pt idx="67986">
                  <c:v>12.281434000000001</c:v>
                </c:pt>
                <c:pt idx="67987">
                  <c:v>12.280245000000001</c:v>
                </c:pt>
                <c:pt idx="67988">
                  <c:v>12.282828</c:v>
                </c:pt>
                <c:pt idx="67989">
                  <c:v>12.278924</c:v>
                </c:pt>
                <c:pt idx="67990">
                  <c:v>12.278318000000001</c:v>
                </c:pt>
                <c:pt idx="67991">
                  <c:v>12.283500999999999</c:v>
                </c:pt>
                <c:pt idx="67992">
                  <c:v>12.293431999999999</c:v>
                </c:pt>
                <c:pt idx="67993">
                  <c:v>12.287817</c:v>
                </c:pt>
                <c:pt idx="67994">
                  <c:v>12.277094999999999</c:v>
                </c:pt>
                <c:pt idx="67995">
                  <c:v>12.285451999999999</c:v>
                </c:pt>
                <c:pt idx="67996">
                  <c:v>12.292695999999999</c:v>
                </c:pt>
                <c:pt idx="67997">
                  <c:v>12.290937</c:v>
                </c:pt>
                <c:pt idx="67998">
                  <c:v>12.287025</c:v>
                </c:pt>
                <c:pt idx="67999">
                  <c:v>12.287219</c:v>
                </c:pt>
                <c:pt idx="68000">
                  <c:v>12.28973</c:v>
                </c:pt>
                <c:pt idx="68001">
                  <c:v>12.289097999999999</c:v>
                </c:pt>
                <c:pt idx="68002">
                  <c:v>12.289804999999999</c:v>
                </c:pt>
                <c:pt idx="68003">
                  <c:v>12.283480000000001</c:v>
                </c:pt>
                <c:pt idx="68004">
                  <c:v>12.284281</c:v>
                </c:pt>
                <c:pt idx="68005">
                  <c:v>12.294145</c:v>
                </c:pt>
                <c:pt idx="68006">
                  <c:v>12.289072000000001</c:v>
                </c:pt>
                <c:pt idx="68007">
                  <c:v>12.284333999999999</c:v>
                </c:pt>
                <c:pt idx="68008">
                  <c:v>12.289902</c:v>
                </c:pt>
                <c:pt idx="68009">
                  <c:v>12.289757</c:v>
                </c:pt>
                <c:pt idx="68010">
                  <c:v>12.285914</c:v>
                </c:pt>
                <c:pt idx="68011">
                  <c:v>12.291795</c:v>
                </c:pt>
                <c:pt idx="68012">
                  <c:v>12.290179</c:v>
                </c:pt>
                <c:pt idx="68013">
                  <c:v>12.281615</c:v>
                </c:pt>
                <c:pt idx="68014">
                  <c:v>12.288128</c:v>
                </c:pt>
                <c:pt idx="68015">
                  <c:v>12.288956000000001</c:v>
                </c:pt>
                <c:pt idx="68016">
                  <c:v>12.28431</c:v>
                </c:pt>
                <c:pt idx="68017">
                  <c:v>12.288394</c:v>
                </c:pt>
                <c:pt idx="68018">
                  <c:v>12.283683999999999</c:v>
                </c:pt>
                <c:pt idx="68019">
                  <c:v>12.284060999999999</c:v>
                </c:pt>
                <c:pt idx="68020">
                  <c:v>12.295733</c:v>
                </c:pt>
                <c:pt idx="68021">
                  <c:v>12.29576</c:v>
                </c:pt>
                <c:pt idx="68022">
                  <c:v>12.286491</c:v>
                </c:pt>
                <c:pt idx="68023">
                  <c:v>12.285061000000001</c:v>
                </c:pt>
                <c:pt idx="68024">
                  <c:v>12.287836</c:v>
                </c:pt>
                <c:pt idx="68025">
                  <c:v>12.28288</c:v>
                </c:pt>
                <c:pt idx="68026">
                  <c:v>12.288247</c:v>
                </c:pt>
                <c:pt idx="68027">
                  <c:v>12.296665000000001</c:v>
                </c:pt>
                <c:pt idx="68028">
                  <c:v>12.2849</c:v>
                </c:pt>
                <c:pt idx="68029">
                  <c:v>12.278473999999999</c:v>
                </c:pt>
                <c:pt idx="68030">
                  <c:v>12.287338999999999</c:v>
                </c:pt>
                <c:pt idx="68031">
                  <c:v>12.293975</c:v>
                </c:pt>
                <c:pt idx="68032">
                  <c:v>12.291651999999999</c:v>
                </c:pt>
                <c:pt idx="68033">
                  <c:v>12.292751000000001</c:v>
                </c:pt>
                <c:pt idx="68034">
                  <c:v>12.295536</c:v>
                </c:pt>
                <c:pt idx="68035">
                  <c:v>12.288862999999999</c:v>
                </c:pt>
                <c:pt idx="68036">
                  <c:v>12.295324000000001</c:v>
                </c:pt>
                <c:pt idx="68037">
                  <c:v>12.298776</c:v>
                </c:pt>
                <c:pt idx="68038">
                  <c:v>12.284973000000001</c:v>
                </c:pt>
                <c:pt idx="68039">
                  <c:v>12.286565</c:v>
                </c:pt>
                <c:pt idx="68040">
                  <c:v>12.297705000000001</c:v>
                </c:pt>
                <c:pt idx="68041">
                  <c:v>12.298048</c:v>
                </c:pt>
                <c:pt idx="68042">
                  <c:v>12.295745999999999</c:v>
                </c:pt>
                <c:pt idx="68043">
                  <c:v>12.302098000000001</c:v>
                </c:pt>
                <c:pt idx="68044">
                  <c:v>12.299488</c:v>
                </c:pt>
                <c:pt idx="68045">
                  <c:v>12.292116999999999</c:v>
                </c:pt>
                <c:pt idx="68046">
                  <c:v>12.296367999999999</c:v>
                </c:pt>
                <c:pt idx="68047">
                  <c:v>12.291003999999999</c:v>
                </c:pt>
                <c:pt idx="68048">
                  <c:v>12.286769</c:v>
                </c:pt>
                <c:pt idx="68049">
                  <c:v>12.29453</c:v>
                </c:pt>
                <c:pt idx="68050">
                  <c:v>12.2941</c:v>
                </c:pt>
                <c:pt idx="68051">
                  <c:v>12.294543000000001</c:v>
                </c:pt>
                <c:pt idx="68052">
                  <c:v>12.299592000000001</c:v>
                </c:pt>
                <c:pt idx="68053">
                  <c:v>12.298306999999999</c:v>
                </c:pt>
                <c:pt idx="68054">
                  <c:v>12.294743</c:v>
                </c:pt>
                <c:pt idx="68055">
                  <c:v>12.299318</c:v>
                </c:pt>
                <c:pt idx="68056">
                  <c:v>12.297922</c:v>
                </c:pt>
                <c:pt idx="68057">
                  <c:v>12.287024000000001</c:v>
                </c:pt>
                <c:pt idx="68058">
                  <c:v>12.293607</c:v>
                </c:pt>
                <c:pt idx="68059">
                  <c:v>12.300293999999999</c:v>
                </c:pt>
                <c:pt idx="68060">
                  <c:v>12.290584000000001</c:v>
                </c:pt>
                <c:pt idx="68061">
                  <c:v>12.292308999999999</c:v>
                </c:pt>
                <c:pt idx="68062">
                  <c:v>12.303283</c:v>
                </c:pt>
                <c:pt idx="68063">
                  <c:v>12.299431</c:v>
                </c:pt>
                <c:pt idx="68064">
                  <c:v>12.286856999999999</c:v>
                </c:pt>
                <c:pt idx="68065">
                  <c:v>12.291715999999999</c:v>
                </c:pt>
                <c:pt idx="68066">
                  <c:v>12.300128000000001</c:v>
                </c:pt>
                <c:pt idx="68067">
                  <c:v>12.295424000000001</c:v>
                </c:pt>
                <c:pt idx="68068">
                  <c:v>12.29753</c:v>
                </c:pt>
                <c:pt idx="68069">
                  <c:v>12.295009</c:v>
                </c:pt>
                <c:pt idx="68070">
                  <c:v>12.290969</c:v>
                </c:pt>
                <c:pt idx="68071">
                  <c:v>12.304152</c:v>
                </c:pt>
                <c:pt idx="68072">
                  <c:v>12.305092999999999</c:v>
                </c:pt>
                <c:pt idx="68073">
                  <c:v>12.290891</c:v>
                </c:pt>
                <c:pt idx="68074">
                  <c:v>12.288789</c:v>
                </c:pt>
                <c:pt idx="68075">
                  <c:v>12.298552000000001</c:v>
                </c:pt>
                <c:pt idx="68076">
                  <c:v>12.296715000000001</c:v>
                </c:pt>
                <c:pt idx="68077">
                  <c:v>12.291166</c:v>
                </c:pt>
                <c:pt idx="68078">
                  <c:v>12.302277999999999</c:v>
                </c:pt>
                <c:pt idx="68079">
                  <c:v>12.304271</c:v>
                </c:pt>
                <c:pt idx="68080">
                  <c:v>12.298263</c:v>
                </c:pt>
                <c:pt idx="68081">
                  <c:v>12.305320999999999</c:v>
                </c:pt>
                <c:pt idx="68082">
                  <c:v>12.306296</c:v>
                </c:pt>
                <c:pt idx="68083">
                  <c:v>12.296284999999999</c:v>
                </c:pt>
                <c:pt idx="68084">
                  <c:v>12.297238</c:v>
                </c:pt>
                <c:pt idx="68085">
                  <c:v>12.305942999999999</c:v>
                </c:pt>
                <c:pt idx="68086">
                  <c:v>12.300978000000001</c:v>
                </c:pt>
                <c:pt idx="68087">
                  <c:v>12.298417000000001</c:v>
                </c:pt>
                <c:pt idx="68088">
                  <c:v>12.305773</c:v>
                </c:pt>
                <c:pt idx="68089">
                  <c:v>12.301415</c:v>
                </c:pt>
                <c:pt idx="68090">
                  <c:v>12.297596</c:v>
                </c:pt>
                <c:pt idx="68091">
                  <c:v>12.303356000000001</c:v>
                </c:pt>
                <c:pt idx="68092">
                  <c:v>12.305180999999999</c:v>
                </c:pt>
                <c:pt idx="68093">
                  <c:v>12.30381</c:v>
                </c:pt>
                <c:pt idx="68094">
                  <c:v>12.307115</c:v>
                </c:pt>
                <c:pt idx="68095">
                  <c:v>12.304220000000001</c:v>
                </c:pt>
                <c:pt idx="68096">
                  <c:v>12.296078</c:v>
                </c:pt>
                <c:pt idx="68097">
                  <c:v>12.3017</c:v>
                </c:pt>
                <c:pt idx="68098">
                  <c:v>12.301645000000001</c:v>
                </c:pt>
                <c:pt idx="68099">
                  <c:v>12.293779000000001</c:v>
                </c:pt>
                <c:pt idx="68100">
                  <c:v>12.305512999999999</c:v>
                </c:pt>
                <c:pt idx="68101">
                  <c:v>12.313978000000001</c:v>
                </c:pt>
                <c:pt idx="68102">
                  <c:v>12.303559</c:v>
                </c:pt>
                <c:pt idx="68103">
                  <c:v>12.300071000000001</c:v>
                </c:pt>
                <c:pt idx="68104">
                  <c:v>12.309291</c:v>
                </c:pt>
                <c:pt idx="68105">
                  <c:v>12.310542</c:v>
                </c:pt>
                <c:pt idx="68106">
                  <c:v>12.308888</c:v>
                </c:pt>
                <c:pt idx="68107">
                  <c:v>12.309335000000001</c:v>
                </c:pt>
                <c:pt idx="68108">
                  <c:v>12.298811000000001</c:v>
                </c:pt>
                <c:pt idx="68109">
                  <c:v>12.296951999999999</c:v>
                </c:pt>
                <c:pt idx="68110">
                  <c:v>12.309507</c:v>
                </c:pt>
                <c:pt idx="68111">
                  <c:v>12.306544000000001</c:v>
                </c:pt>
                <c:pt idx="68112">
                  <c:v>12.298311999999999</c:v>
                </c:pt>
                <c:pt idx="68113">
                  <c:v>12.299427</c:v>
                </c:pt>
                <c:pt idx="68114">
                  <c:v>12.305282999999999</c:v>
                </c:pt>
                <c:pt idx="68115">
                  <c:v>12.308248000000001</c:v>
                </c:pt>
                <c:pt idx="68116">
                  <c:v>12.306611999999999</c:v>
                </c:pt>
                <c:pt idx="68117">
                  <c:v>12.306317</c:v>
                </c:pt>
                <c:pt idx="68118">
                  <c:v>12.305478000000001</c:v>
                </c:pt>
                <c:pt idx="68119">
                  <c:v>12.303728</c:v>
                </c:pt>
                <c:pt idx="68120">
                  <c:v>12.307734999999999</c:v>
                </c:pt>
                <c:pt idx="68121">
                  <c:v>12.311778</c:v>
                </c:pt>
                <c:pt idx="68122">
                  <c:v>12.304183</c:v>
                </c:pt>
                <c:pt idx="68123">
                  <c:v>12.299569</c:v>
                </c:pt>
                <c:pt idx="68124">
                  <c:v>12.304913000000001</c:v>
                </c:pt>
                <c:pt idx="68125">
                  <c:v>12.301961</c:v>
                </c:pt>
                <c:pt idx="68126">
                  <c:v>12.303761</c:v>
                </c:pt>
                <c:pt idx="68127">
                  <c:v>12.309191</c:v>
                </c:pt>
                <c:pt idx="68128">
                  <c:v>12.305113</c:v>
                </c:pt>
                <c:pt idx="68129">
                  <c:v>12.309437000000001</c:v>
                </c:pt>
                <c:pt idx="68130">
                  <c:v>12.31094</c:v>
                </c:pt>
                <c:pt idx="68131">
                  <c:v>12.306053</c:v>
                </c:pt>
                <c:pt idx="68132">
                  <c:v>12.311553999999999</c:v>
                </c:pt>
                <c:pt idx="68133">
                  <c:v>12.312564</c:v>
                </c:pt>
                <c:pt idx="68134">
                  <c:v>12.304003</c:v>
                </c:pt>
                <c:pt idx="68135">
                  <c:v>12.302365999999999</c:v>
                </c:pt>
                <c:pt idx="68136">
                  <c:v>12.308913</c:v>
                </c:pt>
                <c:pt idx="68137">
                  <c:v>12.307058</c:v>
                </c:pt>
                <c:pt idx="68138">
                  <c:v>12.302153000000001</c:v>
                </c:pt>
                <c:pt idx="68139">
                  <c:v>12.303008999999999</c:v>
                </c:pt>
                <c:pt idx="68140">
                  <c:v>12.306495</c:v>
                </c:pt>
                <c:pt idx="68141">
                  <c:v>12.318016999999999</c:v>
                </c:pt>
                <c:pt idx="68142">
                  <c:v>12.322834</c:v>
                </c:pt>
                <c:pt idx="68143">
                  <c:v>12.317470999999999</c:v>
                </c:pt>
                <c:pt idx="68144">
                  <c:v>12.312711999999999</c:v>
                </c:pt>
                <c:pt idx="68145">
                  <c:v>12.312912000000001</c:v>
                </c:pt>
                <c:pt idx="68146">
                  <c:v>12.316169</c:v>
                </c:pt>
                <c:pt idx="68147">
                  <c:v>12.308536999999999</c:v>
                </c:pt>
                <c:pt idx="68148">
                  <c:v>12.303317</c:v>
                </c:pt>
                <c:pt idx="68149">
                  <c:v>12.309974</c:v>
                </c:pt>
                <c:pt idx="68150">
                  <c:v>12.313653</c:v>
                </c:pt>
                <c:pt idx="68151">
                  <c:v>12.316098</c:v>
                </c:pt>
                <c:pt idx="68152">
                  <c:v>12.317427</c:v>
                </c:pt>
                <c:pt idx="68153">
                  <c:v>12.311680000000001</c:v>
                </c:pt>
                <c:pt idx="68154">
                  <c:v>12.309127999999999</c:v>
                </c:pt>
                <c:pt idx="68155">
                  <c:v>12.315322</c:v>
                </c:pt>
                <c:pt idx="68156">
                  <c:v>12.316848</c:v>
                </c:pt>
                <c:pt idx="68157">
                  <c:v>12.314674999999999</c:v>
                </c:pt>
                <c:pt idx="68158">
                  <c:v>12.314292999999999</c:v>
                </c:pt>
                <c:pt idx="68159">
                  <c:v>12.306623</c:v>
                </c:pt>
                <c:pt idx="68160">
                  <c:v>12.30569</c:v>
                </c:pt>
                <c:pt idx="68161">
                  <c:v>12.316193999999999</c:v>
                </c:pt>
                <c:pt idx="68162">
                  <c:v>12.308998000000001</c:v>
                </c:pt>
                <c:pt idx="68163">
                  <c:v>12.30179</c:v>
                </c:pt>
                <c:pt idx="68164">
                  <c:v>12.311038999999999</c:v>
                </c:pt>
                <c:pt idx="68165">
                  <c:v>12.310867</c:v>
                </c:pt>
                <c:pt idx="68166">
                  <c:v>12.304163000000001</c:v>
                </c:pt>
                <c:pt idx="68167">
                  <c:v>12.312058</c:v>
                </c:pt>
                <c:pt idx="68168">
                  <c:v>12.320672</c:v>
                </c:pt>
                <c:pt idx="68169">
                  <c:v>12.312752</c:v>
                </c:pt>
                <c:pt idx="68170">
                  <c:v>12.313174999999999</c:v>
                </c:pt>
                <c:pt idx="68171">
                  <c:v>12.320174</c:v>
                </c:pt>
                <c:pt idx="68172">
                  <c:v>12.316955999999999</c:v>
                </c:pt>
                <c:pt idx="68173">
                  <c:v>12.314232000000001</c:v>
                </c:pt>
                <c:pt idx="68174">
                  <c:v>12.311054</c:v>
                </c:pt>
                <c:pt idx="68175">
                  <c:v>12.309873</c:v>
                </c:pt>
                <c:pt idx="68176">
                  <c:v>12.311431000000001</c:v>
                </c:pt>
                <c:pt idx="68177">
                  <c:v>12.312015000000001</c:v>
                </c:pt>
                <c:pt idx="68178">
                  <c:v>12.316115999999999</c:v>
                </c:pt>
                <c:pt idx="68179">
                  <c:v>12.320484</c:v>
                </c:pt>
                <c:pt idx="68180">
                  <c:v>12.320447</c:v>
                </c:pt>
                <c:pt idx="68181">
                  <c:v>12.315677000000001</c:v>
                </c:pt>
                <c:pt idx="68182">
                  <c:v>12.312514999999999</c:v>
                </c:pt>
                <c:pt idx="68183">
                  <c:v>12.317176</c:v>
                </c:pt>
                <c:pt idx="68184">
                  <c:v>12.317512000000001</c:v>
                </c:pt>
                <c:pt idx="68185">
                  <c:v>12.308833</c:v>
                </c:pt>
                <c:pt idx="68186">
                  <c:v>12.307487999999999</c:v>
                </c:pt>
                <c:pt idx="68187">
                  <c:v>12.315089</c:v>
                </c:pt>
                <c:pt idx="68188">
                  <c:v>12.318396</c:v>
                </c:pt>
                <c:pt idx="68189">
                  <c:v>12.323333999999999</c:v>
                </c:pt>
                <c:pt idx="68190">
                  <c:v>12.33122</c:v>
                </c:pt>
                <c:pt idx="68191">
                  <c:v>12.32475</c:v>
                </c:pt>
                <c:pt idx="68192">
                  <c:v>12.322742999999999</c:v>
                </c:pt>
                <c:pt idx="68193">
                  <c:v>12.328614999999999</c:v>
                </c:pt>
                <c:pt idx="68194">
                  <c:v>12.320197</c:v>
                </c:pt>
                <c:pt idx="68195">
                  <c:v>12.314358</c:v>
                </c:pt>
                <c:pt idx="68196">
                  <c:v>12.321887</c:v>
                </c:pt>
                <c:pt idx="68197">
                  <c:v>12.326938999999999</c:v>
                </c:pt>
                <c:pt idx="68198">
                  <c:v>12.321441</c:v>
                </c:pt>
                <c:pt idx="68199">
                  <c:v>12.32048</c:v>
                </c:pt>
                <c:pt idx="68200">
                  <c:v>12.323789</c:v>
                </c:pt>
                <c:pt idx="68201">
                  <c:v>12.311456</c:v>
                </c:pt>
                <c:pt idx="68202">
                  <c:v>12.309778</c:v>
                </c:pt>
                <c:pt idx="68203">
                  <c:v>12.321923</c:v>
                </c:pt>
                <c:pt idx="68204">
                  <c:v>12.321671</c:v>
                </c:pt>
                <c:pt idx="68205">
                  <c:v>12.317564000000001</c:v>
                </c:pt>
                <c:pt idx="68206">
                  <c:v>12.317235999999999</c:v>
                </c:pt>
                <c:pt idx="68207">
                  <c:v>12.320461</c:v>
                </c:pt>
                <c:pt idx="68208">
                  <c:v>12.323368</c:v>
                </c:pt>
                <c:pt idx="68209">
                  <c:v>12.324418</c:v>
                </c:pt>
                <c:pt idx="68210">
                  <c:v>12.318479</c:v>
                </c:pt>
                <c:pt idx="68211">
                  <c:v>12.317705999999999</c:v>
                </c:pt>
                <c:pt idx="68212">
                  <c:v>12.329668</c:v>
                </c:pt>
                <c:pt idx="68213">
                  <c:v>12.323485</c:v>
                </c:pt>
                <c:pt idx="68214">
                  <c:v>12.310442</c:v>
                </c:pt>
                <c:pt idx="68215">
                  <c:v>12.321702</c:v>
                </c:pt>
                <c:pt idx="68216">
                  <c:v>12.326936999999999</c:v>
                </c:pt>
                <c:pt idx="68217">
                  <c:v>12.318142999999999</c:v>
                </c:pt>
                <c:pt idx="68218">
                  <c:v>12.321382</c:v>
                </c:pt>
                <c:pt idx="68219">
                  <c:v>12.327038</c:v>
                </c:pt>
                <c:pt idx="68220">
                  <c:v>12.323584</c:v>
                </c:pt>
                <c:pt idx="68221">
                  <c:v>12.324821999999999</c:v>
                </c:pt>
                <c:pt idx="68222">
                  <c:v>12.328859</c:v>
                </c:pt>
                <c:pt idx="68223">
                  <c:v>12.326229</c:v>
                </c:pt>
                <c:pt idx="68224">
                  <c:v>12.324857</c:v>
                </c:pt>
                <c:pt idx="68225">
                  <c:v>12.319414999999999</c:v>
                </c:pt>
                <c:pt idx="68226">
                  <c:v>12.316487</c:v>
                </c:pt>
                <c:pt idx="68227">
                  <c:v>12.321815000000001</c:v>
                </c:pt>
                <c:pt idx="68228">
                  <c:v>12.326347</c:v>
                </c:pt>
                <c:pt idx="68229">
                  <c:v>12.324517</c:v>
                </c:pt>
                <c:pt idx="68230">
                  <c:v>12.314901000000001</c:v>
                </c:pt>
                <c:pt idx="68231">
                  <c:v>12.320956000000001</c:v>
                </c:pt>
                <c:pt idx="68232">
                  <c:v>12.331737</c:v>
                </c:pt>
                <c:pt idx="68233">
                  <c:v>12.325411000000001</c:v>
                </c:pt>
                <c:pt idx="68234">
                  <c:v>12.320511</c:v>
                </c:pt>
                <c:pt idx="68235">
                  <c:v>12.319573</c:v>
                </c:pt>
                <c:pt idx="68236">
                  <c:v>12.318871</c:v>
                </c:pt>
                <c:pt idx="68237">
                  <c:v>12.320176999999999</c:v>
                </c:pt>
                <c:pt idx="68238">
                  <c:v>12.322552</c:v>
                </c:pt>
                <c:pt idx="68239">
                  <c:v>12.321869</c:v>
                </c:pt>
                <c:pt idx="68240">
                  <c:v>12.323202</c:v>
                </c:pt>
                <c:pt idx="68241">
                  <c:v>12.337085999999999</c:v>
                </c:pt>
                <c:pt idx="68242">
                  <c:v>12.339164</c:v>
                </c:pt>
                <c:pt idx="68243">
                  <c:v>12.330055</c:v>
                </c:pt>
                <c:pt idx="68244">
                  <c:v>12.333365000000001</c:v>
                </c:pt>
                <c:pt idx="68245">
                  <c:v>12.332710000000001</c:v>
                </c:pt>
                <c:pt idx="68246">
                  <c:v>12.325061</c:v>
                </c:pt>
                <c:pt idx="68247">
                  <c:v>12.324586999999999</c:v>
                </c:pt>
                <c:pt idx="68248">
                  <c:v>12.325578999999999</c:v>
                </c:pt>
                <c:pt idx="68249">
                  <c:v>12.325343</c:v>
                </c:pt>
                <c:pt idx="68250">
                  <c:v>12.329155</c:v>
                </c:pt>
                <c:pt idx="68251">
                  <c:v>12.330947999999999</c:v>
                </c:pt>
                <c:pt idx="68252">
                  <c:v>12.320785000000001</c:v>
                </c:pt>
                <c:pt idx="68253">
                  <c:v>12.321927000000001</c:v>
                </c:pt>
                <c:pt idx="68254">
                  <c:v>12.337279000000001</c:v>
                </c:pt>
                <c:pt idx="68255">
                  <c:v>12.339256000000001</c:v>
                </c:pt>
                <c:pt idx="68256">
                  <c:v>12.329499999999999</c:v>
                </c:pt>
                <c:pt idx="68257">
                  <c:v>12.327235999999999</c:v>
                </c:pt>
                <c:pt idx="68258">
                  <c:v>12.332032999999999</c:v>
                </c:pt>
                <c:pt idx="68259">
                  <c:v>12.332568999999999</c:v>
                </c:pt>
                <c:pt idx="68260">
                  <c:v>12.332134</c:v>
                </c:pt>
                <c:pt idx="68261">
                  <c:v>12.329589</c:v>
                </c:pt>
                <c:pt idx="68262">
                  <c:v>12.330356</c:v>
                </c:pt>
                <c:pt idx="68263">
                  <c:v>12.337268</c:v>
                </c:pt>
                <c:pt idx="68264">
                  <c:v>12.331782</c:v>
                </c:pt>
                <c:pt idx="68265">
                  <c:v>12.320767999999999</c:v>
                </c:pt>
                <c:pt idx="68266">
                  <c:v>12.321719</c:v>
                </c:pt>
                <c:pt idx="68267">
                  <c:v>12.325067000000001</c:v>
                </c:pt>
                <c:pt idx="68268">
                  <c:v>12.32893</c:v>
                </c:pt>
                <c:pt idx="68269">
                  <c:v>12.334554000000001</c:v>
                </c:pt>
                <c:pt idx="68270">
                  <c:v>12.338054</c:v>
                </c:pt>
                <c:pt idx="68271">
                  <c:v>12.332884</c:v>
                </c:pt>
                <c:pt idx="68272">
                  <c:v>12.323510000000001</c:v>
                </c:pt>
                <c:pt idx="68273">
                  <c:v>12.331480000000001</c:v>
                </c:pt>
                <c:pt idx="68274">
                  <c:v>12.335134999999999</c:v>
                </c:pt>
                <c:pt idx="68275">
                  <c:v>12.327529999999999</c:v>
                </c:pt>
                <c:pt idx="68276">
                  <c:v>12.330916</c:v>
                </c:pt>
                <c:pt idx="68277">
                  <c:v>12.329632</c:v>
                </c:pt>
                <c:pt idx="68278">
                  <c:v>12.323207999999999</c:v>
                </c:pt>
                <c:pt idx="68279">
                  <c:v>12.331576999999999</c:v>
                </c:pt>
                <c:pt idx="68280">
                  <c:v>12.342580999999999</c:v>
                </c:pt>
                <c:pt idx="68281">
                  <c:v>12.337144</c:v>
                </c:pt>
                <c:pt idx="68282">
                  <c:v>12.333757</c:v>
                </c:pt>
                <c:pt idx="68283">
                  <c:v>12.333348000000001</c:v>
                </c:pt>
                <c:pt idx="68284">
                  <c:v>12.326389000000001</c:v>
                </c:pt>
                <c:pt idx="68285">
                  <c:v>12.332473999999999</c:v>
                </c:pt>
                <c:pt idx="68286">
                  <c:v>12.340225</c:v>
                </c:pt>
                <c:pt idx="68287">
                  <c:v>12.334187999999999</c:v>
                </c:pt>
                <c:pt idx="68288">
                  <c:v>12.333463999999999</c:v>
                </c:pt>
                <c:pt idx="68289">
                  <c:v>12.341307</c:v>
                </c:pt>
                <c:pt idx="68290">
                  <c:v>12.338443</c:v>
                </c:pt>
                <c:pt idx="68291">
                  <c:v>12.328524</c:v>
                </c:pt>
                <c:pt idx="68292">
                  <c:v>12.331246999999999</c:v>
                </c:pt>
                <c:pt idx="68293">
                  <c:v>12.329025</c:v>
                </c:pt>
                <c:pt idx="68294">
                  <c:v>12.323404999999999</c:v>
                </c:pt>
                <c:pt idx="68295">
                  <c:v>12.334903000000001</c:v>
                </c:pt>
                <c:pt idx="68296">
                  <c:v>12.338899</c:v>
                </c:pt>
                <c:pt idx="68297">
                  <c:v>12.335334</c:v>
                </c:pt>
                <c:pt idx="68298">
                  <c:v>12.34384</c:v>
                </c:pt>
                <c:pt idx="68299">
                  <c:v>12.348699</c:v>
                </c:pt>
                <c:pt idx="68300">
                  <c:v>12.337224000000001</c:v>
                </c:pt>
                <c:pt idx="68301">
                  <c:v>12.333049000000001</c:v>
                </c:pt>
                <c:pt idx="68302">
                  <c:v>12.339102</c:v>
                </c:pt>
                <c:pt idx="68303">
                  <c:v>12.330349999999999</c:v>
                </c:pt>
                <c:pt idx="68304">
                  <c:v>12.326214999999999</c:v>
                </c:pt>
                <c:pt idx="68305">
                  <c:v>12.331674</c:v>
                </c:pt>
                <c:pt idx="68306">
                  <c:v>12.325599</c:v>
                </c:pt>
                <c:pt idx="68307">
                  <c:v>12.335311000000001</c:v>
                </c:pt>
                <c:pt idx="68308">
                  <c:v>12.349078</c:v>
                </c:pt>
                <c:pt idx="68309">
                  <c:v>12.340768000000001</c:v>
                </c:pt>
                <c:pt idx="68310">
                  <c:v>12.340387</c:v>
                </c:pt>
                <c:pt idx="68311">
                  <c:v>12.352429000000001</c:v>
                </c:pt>
                <c:pt idx="68312">
                  <c:v>12.349062</c:v>
                </c:pt>
                <c:pt idx="68313">
                  <c:v>12.337396</c:v>
                </c:pt>
                <c:pt idx="68314">
                  <c:v>12.344042</c:v>
                </c:pt>
                <c:pt idx="68315">
                  <c:v>12.345980000000001</c:v>
                </c:pt>
                <c:pt idx="68316">
                  <c:v>12.333332</c:v>
                </c:pt>
                <c:pt idx="68317">
                  <c:v>12.332846999999999</c:v>
                </c:pt>
                <c:pt idx="68318">
                  <c:v>12.333795</c:v>
                </c:pt>
                <c:pt idx="68319">
                  <c:v>12.331117000000001</c:v>
                </c:pt>
                <c:pt idx="68320">
                  <c:v>12.339734999999999</c:v>
                </c:pt>
                <c:pt idx="68321">
                  <c:v>12.347695</c:v>
                </c:pt>
                <c:pt idx="68322">
                  <c:v>12.341737999999999</c:v>
                </c:pt>
                <c:pt idx="68323">
                  <c:v>12.342892000000001</c:v>
                </c:pt>
                <c:pt idx="68324">
                  <c:v>12.347934</c:v>
                </c:pt>
                <c:pt idx="68325">
                  <c:v>12.336220000000001</c:v>
                </c:pt>
                <c:pt idx="68326">
                  <c:v>12.333938</c:v>
                </c:pt>
                <c:pt idx="68327">
                  <c:v>12.340354</c:v>
                </c:pt>
                <c:pt idx="68328">
                  <c:v>12.330424000000001</c:v>
                </c:pt>
                <c:pt idx="68329">
                  <c:v>12.326618</c:v>
                </c:pt>
                <c:pt idx="68330">
                  <c:v>12.335995</c:v>
                </c:pt>
                <c:pt idx="68331">
                  <c:v>12.338832</c:v>
                </c:pt>
                <c:pt idx="68332">
                  <c:v>12.340918</c:v>
                </c:pt>
                <c:pt idx="68333">
                  <c:v>12.344575000000001</c:v>
                </c:pt>
                <c:pt idx="68334">
                  <c:v>12.341716</c:v>
                </c:pt>
                <c:pt idx="68335">
                  <c:v>12.341245000000001</c:v>
                </c:pt>
                <c:pt idx="68336">
                  <c:v>12.354663</c:v>
                </c:pt>
                <c:pt idx="68337">
                  <c:v>12.356389999999999</c:v>
                </c:pt>
                <c:pt idx="68338">
                  <c:v>12.345724000000001</c:v>
                </c:pt>
                <c:pt idx="68339">
                  <c:v>12.343798</c:v>
                </c:pt>
                <c:pt idx="68340">
                  <c:v>12.337496</c:v>
                </c:pt>
                <c:pt idx="68341">
                  <c:v>12.338112000000001</c:v>
                </c:pt>
                <c:pt idx="68342">
                  <c:v>12.351051</c:v>
                </c:pt>
                <c:pt idx="68343">
                  <c:v>12.345881</c:v>
                </c:pt>
                <c:pt idx="68344">
                  <c:v>12.337685</c:v>
                </c:pt>
                <c:pt idx="68345">
                  <c:v>12.343047</c:v>
                </c:pt>
                <c:pt idx="68346">
                  <c:v>12.346942</c:v>
                </c:pt>
                <c:pt idx="68347">
                  <c:v>12.341621999999999</c:v>
                </c:pt>
                <c:pt idx="68348">
                  <c:v>12.342377000000001</c:v>
                </c:pt>
                <c:pt idx="68349">
                  <c:v>12.349531000000001</c:v>
                </c:pt>
                <c:pt idx="68350">
                  <c:v>12.339264</c:v>
                </c:pt>
                <c:pt idx="68351">
                  <c:v>12.336778000000001</c:v>
                </c:pt>
                <c:pt idx="68352">
                  <c:v>12.348174</c:v>
                </c:pt>
                <c:pt idx="68353">
                  <c:v>12.345696</c:v>
                </c:pt>
                <c:pt idx="68354">
                  <c:v>12.336494</c:v>
                </c:pt>
                <c:pt idx="68355">
                  <c:v>12.339515</c:v>
                </c:pt>
                <c:pt idx="68356">
                  <c:v>12.347607999999999</c:v>
                </c:pt>
                <c:pt idx="68357">
                  <c:v>12.343498</c:v>
                </c:pt>
                <c:pt idx="68358">
                  <c:v>12.344836000000001</c:v>
                </c:pt>
                <c:pt idx="68359">
                  <c:v>12.349083</c:v>
                </c:pt>
                <c:pt idx="68360">
                  <c:v>12.340736</c:v>
                </c:pt>
                <c:pt idx="68361">
                  <c:v>12.347683999999999</c:v>
                </c:pt>
                <c:pt idx="68362">
                  <c:v>12.356195</c:v>
                </c:pt>
                <c:pt idx="68363">
                  <c:v>12.348357999999999</c:v>
                </c:pt>
                <c:pt idx="68364">
                  <c:v>12.342381</c:v>
                </c:pt>
                <c:pt idx="68365">
                  <c:v>12.346155</c:v>
                </c:pt>
                <c:pt idx="68366">
                  <c:v>12.346807</c:v>
                </c:pt>
                <c:pt idx="68367">
                  <c:v>12.339466</c:v>
                </c:pt>
                <c:pt idx="68368">
                  <c:v>12.342339000000001</c:v>
                </c:pt>
                <c:pt idx="68369">
                  <c:v>12.3432</c:v>
                </c:pt>
                <c:pt idx="68370">
                  <c:v>12.342707000000001</c:v>
                </c:pt>
                <c:pt idx="68371">
                  <c:v>12.359563</c:v>
                </c:pt>
                <c:pt idx="68372">
                  <c:v>12.361245</c:v>
                </c:pt>
                <c:pt idx="68373">
                  <c:v>12.346178999999999</c:v>
                </c:pt>
                <c:pt idx="68374">
                  <c:v>12.347982</c:v>
                </c:pt>
                <c:pt idx="68375">
                  <c:v>12.354222</c:v>
                </c:pt>
                <c:pt idx="68376">
                  <c:v>12.346852</c:v>
                </c:pt>
                <c:pt idx="68377">
                  <c:v>12.348004</c:v>
                </c:pt>
                <c:pt idx="68378">
                  <c:v>12.350236000000001</c:v>
                </c:pt>
                <c:pt idx="68379">
                  <c:v>12.338768</c:v>
                </c:pt>
                <c:pt idx="68380">
                  <c:v>12.345039999999999</c:v>
                </c:pt>
                <c:pt idx="68381">
                  <c:v>12.354760000000001</c:v>
                </c:pt>
                <c:pt idx="68382">
                  <c:v>12.340377</c:v>
                </c:pt>
                <c:pt idx="68383">
                  <c:v>12.339380999999999</c:v>
                </c:pt>
                <c:pt idx="68384">
                  <c:v>12.354221000000001</c:v>
                </c:pt>
                <c:pt idx="68385">
                  <c:v>12.355060999999999</c:v>
                </c:pt>
                <c:pt idx="68386">
                  <c:v>12.353415</c:v>
                </c:pt>
                <c:pt idx="68387">
                  <c:v>12.356761000000001</c:v>
                </c:pt>
                <c:pt idx="68388">
                  <c:v>12.346575</c:v>
                </c:pt>
                <c:pt idx="68389">
                  <c:v>12.340483000000001</c:v>
                </c:pt>
                <c:pt idx="68390">
                  <c:v>12.355433</c:v>
                </c:pt>
                <c:pt idx="68391">
                  <c:v>12.35201</c:v>
                </c:pt>
                <c:pt idx="68392">
                  <c:v>12.341255</c:v>
                </c:pt>
                <c:pt idx="68393">
                  <c:v>12.350557</c:v>
                </c:pt>
                <c:pt idx="68394">
                  <c:v>12.352046</c:v>
                </c:pt>
                <c:pt idx="68395">
                  <c:v>12.349520999999999</c:v>
                </c:pt>
                <c:pt idx="68396">
                  <c:v>12.357578</c:v>
                </c:pt>
                <c:pt idx="68397">
                  <c:v>12.359363999999999</c:v>
                </c:pt>
                <c:pt idx="68398">
                  <c:v>12.353496</c:v>
                </c:pt>
                <c:pt idx="68399">
                  <c:v>12.354441</c:v>
                </c:pt>
                <c:pt idx="68400">
                  <c:v>12.362726</c:v>
                </c:pt>
                <c:pt idx="68401">
                  <c:v>12.366087</c:v>
                </c:pt>
                <c:pt idx="68402">
                  <c:v>12.360816</c:v>
                </c:pt>
                <c:pt idx="68403">
                  <c:v>12.347804999999999</c:v>
                </c:pt>
                <c:pt idx="68404">
                  <c:v>12.344265999999999</c:v>
                </c:pt>
                <c:pt idx="68405">
                  <c:v>12.357051</c:v>
                </c:pt>
                <c:pt idx="68406">
                  <c:v>12.358741999999999</c:v>
                </c:pt>
                <c:pt idx="68407">
                  <c:v>12.346356</c:v>
                </c:pt>
                <c:pt idx="68408">
                  <c:v>12.348898999999999</c:v>
                </c:pt>
                <c:pt idx="68409">
                  <c:v>12.362272000000001</c:v>
                </c:pt>
                <c:pt idx="68410">
                  <c:v>12.360059</c:v>
                </c:pt>
                <c:pt idx="68411">
                  <c:v>12.352071</c:v>
                </c:pt>
                <c:pt idx="68412">
                  <c:v>12.353612</c:v>
                </c:pt>
                <c:pt idx="68413">
                  <c:v>12.352302</c:v>
                </c:pt>
                <c:pt idx="68414">
                  <c:v>12.351512</c:v>
                </c:pt>
                <c:pt idx="68415">
                  <c:v>12.355511999999999</c:v>
                </c:pt>
                <c:pt idx="68416">
                  <c:v>12.351076000000001</c:v>
                </c:pt>
                <c:pt idx="68417">
                  <c:v>12.348341</c:v>
                </c:pt>
                <c:pt idx="68418">
                  <c:v>12.350491</c:v>
                </c:pt>
                <c:pt idx="68419">
                  <c:v>12.352850999999999</c:v>
                </c:pt>
                <c:pt idx="68420">
                  <c:v>12.358768</c:v>
                </c:pt>
                <c:pt idx="68421">
                  <c:v>12.360481999999999</c:v>
                </c:pt>
                <c:pt idx="68422">
                  <c:v>12.359933</c:v>
                </c:pt>
                <c:pt idx="68423">
                  <c:v>12.357771</c:v>
                </c:pt>
                <c:pt idx="68424">
                  <c:v>12.356479</c:v>
                </c:pt>
                <c:pt idx="68425">
                  <c:v>12.358274</c:v>
                </c:pt>
                <c:pt idx="68426">
                  <c:v>12.353604000000001</c:v>
                </c:pt>
                <c:pt idx="68427">
                  <c:v>12.352295</c:v>
                </c:pt>
                <c:pt idx="68428">
                  <c:v>12.363837999999999</c:v>
                </c:pt>
                <c:pt idx="68429">
                  <c:v>12.365964999999999</c:v>
                </c:pt>
                <c:pt idx="68430">
                  <c:v>12.355178</c:v>
                </c:pt>
                <c:pt idx="68431">
                  <c:v>12.355855999999999</c:v>
                </c:pt>
                <c:pt idx="68432">
                  <c:v>12.360936000000001</c:v>
                </c:pt>
                <c:pt idx="68433">
                  <c:v>12.358827</c:v>
                </c:pt>
                <c:pt idx="68434">
                  <c:v>12.360094</c:v>
                </c:pt>
                <c:pt idx="68435">
                  <c:v>12.355741999999999</c:v>
                </c:pt>
                <c:pt idx="68436">
                  <c:v>12.347282999999999</c:v>
                </c:pt>
                <c:pt idx="68437">
                  <c:v>12.350417</c:v>
                </c:pt>
                <c:pt idx="68438">
                  <c:v>12.357422</c:v>
                </c:pt>
                <c:pt idx="68439">
                  <c:v>12.364706</c:v>
                </c:pt>
                <c:pt idx="68440">
                  <c:v>12.368465</c:v>
                </c:pt>
                <c:pt idx="68441">
                  <c:v>12.364675999999999</c:v>
                </c:pt>
                <c:pt idx="68442">
                  <c:v>12.356935</c:v>
                </c:pt>
                <c:pt idx="68443">
                  <c:v>12.356980999999999</c:v>
                </c:pt>
                <c:pt idx="68444">
                  <c:v>12.367461</c:v>
                </c:pt>
                <c:pt idx="68445">
                  <c:v>12.363844</c:v>
                </c:pt>
                <c:pt idx="68446">
                  <c:v>12.360744</c:v>
                </c:pt>
                <c:pt idx="68447">
                  <c:v>12.366208</c:v>
                </c:pt>
                <c:pt idx="68448">
                  <c:v>12.361713999999999</c:v>
                </c:pt>
                <c:pt idx="68449">
                  <c:v>12.358478</c:v>
                </c:pt>
                <c:pt idx="68450">
                  <c:v>12.365055</c:v>
                </c:pt>
                <c:pt idx="68451">
                  <c:v>12.366745</c:v>
                </c:pt>
                <c:pt idx="68452">
                  <c:v>12.355693</c:v>
                </c:pt>
                <c:pt idx="68453">
                  <c:v>12.357754</c:v>
                </c:pt>
                <c:pt idx="68454">
                  <c:v>12.372441999999999</c:v>
                </c:pt>
                <c:pt idx="68455">
                  <c:v>12.36453</c:v>
                </c:pt>
                <c:pt idx="68456">
                  <c:v>12.356776</c:v>
                </c:pt>
                <c:pt idx="68457">
                  <c:v>12.364955</c:v>
                </c:pt>
                <c:pt idx="68458">
                  <c:v>12.360291999999999</c:v>
                </c:pt>
                <c:pt idx="68459">
                  <c:v>12.358338</c:v>
                </c:pt>
                <c:pt idx="68460">
                  <c:v>12.374138</c:v>
                </c:pt>
                <c:pt idx="68461">
                  <c:v>12.368207999999999</c:v>
                </c:pt>
                <c:pt idx="68462">
                  <c:v>12.347993000000001</c:v>
                </c:pt>
                <c:pt idx="68463">
                  <c:v>12.358682</c:v>
                </c:pt>
                <c:pt idx="68464">
                  <c:v>12.368112</c:v>
                </c:pt>
                <c:pt idx="68465">
                  <c:v>12.356108000000001</c:v>
                </c:pt>
                <c:pt idx="68466">
                  <c:v>12.361962999999999</c:v>
                </c:pt>
                <c:pt idx="68467">
                  <c:v>12.368751</c:v>
                </c:pt>
                <c:pt idx="68468">
                  <c:v>12.358269</c:v>
                </c:pt>
                <c:pt idx="68469">
                  <c:v>12.356806000000001</c:v>
                </c:pt>
                <c:pt idx="68470">
                  <c:v>12.368121</c:v>
                </c:pt>
                <c:pt idx="68471">
                  <c:v>12.370263</c:v>
                </c:pt>
                <c:pt idx="68472">
                  <c:v>12.361029</c:v>
                </c:pt>
                <c:pt idx="68473">
                  <c:v>12.365144000000001</c:v>
                </c:pt>
                <c:pt idx="68474">
                  <c:v>12.365107999999999</c:v>
                </c:pt>
                <c:pt idx="68475">
                  <c:v>12.358784</c:v>
                </c:pt>
                <c:pt idx="68476">
                  <c:v>12.365498000000001</c:v>
                </c:pt>
                <c:pt idx="68477">
                  <c:v>12.362927000000001</c:v>
                </c:pt>
                <c:pt idx="68478">
                  <c:v>12.357081000000001</c:v>
                </c:pt>
                <c:pt idx="68479">
                  <c:v>12.365035000000001</c:v>
                </c:pt>
                <c:pt idx="68480">
                  <c:v>12.369631999999999</c:v>
                </c:pt>
                <c:pt idx="68481">
                  <c:v>12.365657000000001</c:v>
                </c:pt>
                <c:pt idx="68482">
                  <c:v>12.365646</c:v>
                </c:pt>
                <c:pt idx="68483">
                  <c:v>12.369522</c:v>
                </c:pt>
                <c:pt idx="68484">
                  <c:v>12.367024000000001</c:v>
                </c:pt>
                <c:pt idx="68485">
                  <c:v>12.366687000000001</c:v>
                </c:pt>
                <c:pt idx="68486">
                  <c:v>12.367387000000001</c:v>
                </c:pt>
                <c:pt idx="68487">
                  <c:v>12.364819000000001</c:v>
                </c:pt>
                <c:pt idx="68488">
                  <c:v>12.369628000000001</c:v>
                </c:pt>
                <c:pt idx="68489">
                  <c:v>12.371375</c:v>
                </c:pt>
                <c:pt idx="68490">
                  <c:v>12.365807999999999</c:v>
                </c:pt>
                <c:pt idx="68491">
                  <c:v>12.367279999999999</c:v>
                </c:pt>
                <c:pt idx="68492">
                  <c:v>12.375298000000001</c:v>
                </c:pt>
                <c:pt idx="68493">
                  <c:v>12.366406</c:v>
                </c:pt>
                <c:pt idx="68494">
                  <c:v>12.354571</c:v>
                </c:pt>
                <c:pt idx="68495">
                  <c:v>12.368368</c:v>
                </c:pt>
                <c:pt idx="68496">
                  <c:v>12.371784999999999</c:v>
                </c:pt>
                <c:pt idx="68497">
                  <c:v>12.360849</c:v>
                </c:pt>
                <c:pt idx="68498">
                  <c:v>12.371978</c:v>
                </c:pt>
                <c:pt idx="68499">
                  <c:v>12.377506</c:v>
                </c:pt>
                <c:pt idx="68500">
                  <c:v>12.370279</c:v>
                </c:pt>
                <c:pt idx="68501">
                  <c:v>12.371579000000001</c:v>
                </c:pt>
                <c:pt idx="68502">
                  <c:v>12.370697</c:v>
                </c:pt>
                <c:pt idx="68503">
                  <c:v>12.369669999999999</c:v>
                </c:pt>
                <c:pt idx="68504">
                  <c:v>12.374729</c:v>
                </c:pt>
                <c:pt idx="68505">
                  <c:v>12.371587</c:v>
                </c:pt>
                <c:pt idx="68506">
                  <c:v>12.362363</c:v>
                </c:pt>
                <c:pt idx="68507">
                  <c:v>12.369851000000001</c:v>
                </c:pt>
                <c:pt idx="68508">
                  <c:v>12.378598</c:v>
                </c:pt>
                <c:pt idx="68509">
                  <c:v>12.370089</c:v>
                </c:pt>
                <c:pt idx="68510">
                  <c:v>12.369771999999999</c:v>
                </c:pt>
                <c:pt idx="68511">
                  <c:v>12.384766000000001</c:v>
                </c:pt>
                <c:pt idx="68512">
                  <c:v>12.383506000000001</c:v>
                </c:pt>
                <c:pt idx="68513">
                  <c:v>12.366365999999999</c:v>
                </c:pt>
                <c:pt idx="68514">
                  <c:v>12.366574</c:v>
                </c:pt>
                <c:pt idx="68515">
                  <c:v>12.36937</c:v>
                </c:pt>
                <c:pt idx="68516">
                  <c:v>12.36692</c:v>
                </c:pt>
                <c:pt idx="68517">
                  <c:v>12.380312</c:v>
                </c:pt>
                <c:pt idx="68518">
                  <c:v>12.372647000000001</c:v>
                </c:pt>
                <c:pt idx="68519">
                  <c:v>12.35666</c:v>
                </c:pt>
                <c:pt idx="68520">
                  <c:v>12.370633</c:v>
                </c:pt>
                <c:pt idx="68521">
                  <c:v>12.379984</c:v>
                </c:pt>
                <c:pt idx="68522">
                  <c:v>12.374580999999999</c:v>
                </c:pt>
                <c:pt idx="68523">
                  <c:v>12.373308</c:v>
                </c:pt>
                <c:pt idx="68524">
                  <c:v>12.373360999999999</c:v>
                </c:pt>
                <c:pt idx="68525">
                  <c:v>12.371896</c:v>
                </c:pt>
                <c:pt idx="68526">
                  <c:v>12.378625</c:v>
                </c:pt>
                <c:pt idx="68527">
                  <c:v>12.380323000000001</c:v>
                </c:pt>
                <c:pt idx="68528">
                  <c:v>12.365354</c:v>
                </c:pt>
                <c:pt idx="68529">
                  <c:v>12.36763</c:v>
                </c:pt>
                <c:pt idx="68530">
                  <c:v>12.378235999999999</c:v>
                </c:pt>
                <c:pt idx="68531">
                  <c:v>12.373652999999999</c:v>
                </c:pt>
                <c:pt idx="68532">
                  <c:v>12.374790000000001</c:v>
                </c:pt>
                <c:pt idx="68533">
                  <c:v>12.380770999999999</c:v>
                </c:pt>
                <c:pt idx="68534">
                  <c:v>12.376203</c:v>
                </c:pt>
                <c:pt idx="68535">
                  <c:v>12.371874999999999</c:v>
                </c:pt>
                <c:pt idx="68536">
                  <c:v>12.382864</c:v>
                </c:pt>
                <c:pt idx="68537">
                  <c:v>12.379123</c:v>
                </c:pt>
                <c:pt idx="68538">
                  <c:v>12.358828000000001</c:v>
                </c:pt>
                <c:pt idx="68539">
                  <c:v>12.368228999999999</c:v>
                </c:pt>
                <c:pt idx="68540">
                  <c:v>12.377217999999999</c:v>
                </c:pt>
                <c:pt idx="68541">
                  <c:v>12.367881000000001</c:v>
                </c:pt>
                <c:pt idx="68542">
                  <c:v>12.375742000000001</c:v>
                </c:pt>
                <c:pt idx="68543">
                  <c:v>12.382759999999999</c:v>
                </c:pt>
                <c:pt idx="68544">
                  <c:v>12.375594</c:v>
                </c:pt>
                <c:pt idx="68545">
                  <c:v>12.379818999999999</c:v>
                </c:pt>
                <c:pt idx="68546">
                  <c:v>12.389624</c:v>
                </c:pt>
                <c:pt idx="68547">
                  <c:v>12.379688</c:v>
                </c:pt>
                <c:pt idx="68548">
                  <c:v>12.370411000000001</c:v>
                </c:pt>
                <c:pt idx="68549">
                  <c:v>12.379954</c:v>
                </c:pt>
                <c:pt idx="68550">
                  <c:v>12.377537</c:v>
                </c:pt>
                <c:pt idx="68551">
                  <c:v>12.370746</c:v>
                </c:pt>
                <c:pt idx="68552">
                  <c:v>12.378283</c:v>
                </c:pt>
                <c:pt idx="68553">
                  <c:v>12.379391</c:v>
                </c:pt>
                <c:pt idx="68554">
                  <c:v>12.370889999999999</c:v>
                </c:pt>
                <c:pt idx="68555">
                  <c:v>12.37677</c:v>
                </c:pt>
                <c:pt idx="68556">
                  <c:v>12.388593</c:v>
                </c:pt>
                <c:pt idx="68557">
                  <c:v>12.379191</c:v>
                </c:pt>
                <c:pt idx="68558">
                  <c:v>12.373322</c:v>
                </c:pt>
                <c:pt idx="68559">
                  <c:v>12.380792</c:v>
                </c:pt>
                <c:pt idx="68560">
                  <c:v>12.378627</c:v>
                </c:pt>
                <c:pt idx="68561">
                  <c:v>12.380296</c:v>
                </c:pt>
                <c:pt idx="68562">
                  <c:v>12.383552</c:v>
                </c:pt>
                <c:pt idx="68563">
                  <c:v>12.371209</c:v>
                </c:pt>
                <c:pt idx="68564">
                  <c:v>12.371092000000001</c:v>
                </c:pt>
                <c:pt idx="68565">
                  <c:v>12.386673999999999</c:v>
                </c:pt>
                <c:pt idx="68566">
                  <c:v>12.383273000000001</c:v>
                </c:pt>
                <c:pt idx="68567">
                  <c:v>12.374404999999999</c:v>
                </c:pt>
                <c:pt idx="68568">
                  <c:v>12.386639000000001</c:v>
                </c:pt>
                <c:pt idx="68569">
                  <c:v>12.391177000000001</c:v>
                </c:pt>
                <c:pt idx="68570">
                  <c:v>12.385946000000001</c:v>
                </c:pt>
                <c:pt idx="68571">
                  <c:v>12.38837</c:v>
                </c:pt>
                <c:pt idx="68572">
                  <c:v>12.381193</c:v>
                </c:pt>
                <c:pt idx="68573">
                  <c:v>12.377939</c:v>
                </c:pt>
                <c:pt idx="68574">
                  <c:v>12.387321999999999</c:v>
                </c:pt>
                <c:pt idx="68575">
                  <c:v>12.384601999999999</c:v>
                </c:pt>
                <c:pt idx="68576">
                  <c:v>12.377018</c:v>
                </c:pt>
                <c:pt idx="68577">
                  <c:v>12.381444999999999</c:v>
                </c:pt>
                <c:pt idx="68578">
                  <c:v>12.384086</c:v>
                </c:pt>
                <c:pt idx="68579">
                  <c:v>12.372857</c:v>
                </c:pt>
                <c:pt idx="68580">
                  <c:v>12.372368</c:v>
                </c:pt>
                <c:pt idx="68581">
                  <c:v>12.385082000000001</c:v>
                </c:pt>
                <c:pt idx="68582">
                  <c:v>12.381923</c:v>
                </c:pt>
                <c:pt idx="68583">
                  <c:v>12.379963999999999</c:v>
                </c:pt>
                <c:pt idx="68584">
                  <c:v>12.384751</c:v>
                </c:pt>
                <c:pt idx="68585">
                  <c:v>12.383468000000001</c:v>
                </c:pt>
                <c:pt idx="68586">
                  <c:v>12.380843</c:v>
                </c:pt>
                <c:pt idx="68587">
                  <c:v>12.382051000000001</c:v>
                </c:pt>
                <c:pt idx="68588">
                  <c:v>12.386429</c:v>
                </c:pt>
                <c:pt idx="68589">
                  <c:v>12.389760000000001</c:v>
                </c:pt>
                <c:pt idx="68590">
                  <c:v>12.38941</c:v>
                </c:pt>
                <c:pt idx="68591">
                  <c:v>12.385555</c:v>
                </c:pt>
                <c:pt idx="68592">
                  <c:v>12.384512000000001</c:v>
                </c:pt>
                <c:pt idx="68593">
                  <c:v>12.386412</c:v>
                </c:pt>
                <c:pt idx="68594">
                  <c:v>12.381854000000001</c:v>
                </c:pt>
                <c:pt idx="68595">
                  <c:v>12.380997000000001</c:v>
                </c:pt>
                <c:pt idx="68596">
                  <c:v>12.390216000000001</c:v>
                </c:pt>
                <c:pt idx="68597">
                  <c:v>12.396743000000001</c:v>
                </c:pt>
                <c:pt idx="68598">
                  <c:v>12.391724999999999</c:v>
                </c:pt>
                <c:pt idx="68599">
                  <c:v>12.385377</c:v>
                </c:pt>
                <c:pt idx="68600">
                  <c:v>12.386371</c:v>
                </c:pt>
                <c:pt idx="68601">
                  <c:v>12.384385</c:v>
                </c:pt>
                <c:pt idx="68602">
                  <c:v>12.382213999999999</c:v>
                </c:pt>
                <c:pt idx="68603">
                  <c:v>12.388005</c:v>
                </c:pt>
                <c:pt idx="68604">
                  <c:v>12.38391</c:v>
                </c:pt>
                <c:pt idx="68605">
                  <c:v>12.380652</c:v>
                </c:pt>
                <c:pt idx="68606">
                  <c:v>12.389834</c:v>
                </c:pt>
                <c:pt idx="68607">
                  <c:v>12.390176</c:v>
                </c:pt>
                <c:pt idx="68608">
                  <c:v>12.381413</c:v>
                </c:pt>
                <c:pt idx="68609">
                  <c:v>12.38463</c:v>
                </c:pt>
                <c:pt idx="68610">
                  <c:v>12.391582</c:v>
                </c:pt>
                <c:pt idx="68611">
                  <c:v>12.387148</c:v>
                </c:pt>
                <c:pt idx="68612">
                  <c:v>12.391071</c:v>
                </c:pt>
                <c:pt idx="68613">
                  <c:v>12.393886999999999</c:v>
                </c:pt>
                <c:pt idx="68614">
                  <c:v>12.388674999999999</c:v>
                </c:pt>
                <c:pt idx="68615">
                  <c:v>12.390772999999999</c:v>
                </c:pt>
                <c:pt idx="68616">
                  <c:v>12.387872</c:v>
                </c:pt>
                <c:pt idx="68617">
                  <c:v>12.386564</c:v>
                </c:pt>
                <c:pt idx="68618">
                  <c:v>12.3919</c:v>
                </c:pt>
                <c:pt idx="68619">
                  <c:v>12.394655999999999</c:v>
                </c:pt>
                <c:pt idx="68620">
                  <c:v>12.389341</c:v>
                </c:pt>
                <c:pt idx="68621">
                  <c:v>12.382016</c:v>
                </c:pt>
                <c:pt idx="68622">
                  <c:v>12.388253000000001</c:v>
                </c:pt>
                <c:pt idx="68623">
                  <c:v>12.388629</c:v>
                </c:pt>
                <c:pt idx="68624">
                  <c:v>12.379954</c:v>
                </c:pt>
                <c:pt idx="68625">
                  <c:v>12.381482</c:v>
                </c:pt>
                <c:pt idx="68626">
                  <c:v>12.385384999999999</c:v>
                </c:pt>
                <c:pt idx="68627">
                  <c:v>12.392677000000001</c:v>
                </c:pt>
                <c:pt idx="68628">
                  <c:v>12.39953</c:v>
                </c:pt>
                <c:pt idx="68629">
                  <c:v>12.394242</c:v>
                </c:pt>
                <c:pt idx="68630">
                  <c:v>12.386099</c:v>
                </c:pt>
                <c:pt idx="68631">
                  <c:v>12.393354</c:v>
                </c:pt>
                <c:pt idx="68632">
                  <c:v>12.403506999999999</c:v>
                </c:pt>
                <c:pt idx="68633">
                  <c:v>12.391349999999999</c:v>
                </c:pt>
                <c:pt idx="68634">
                  <c:v>12.388659000000001</c:v>
                </c:pt>
                <c:pt idx="68635">
                  <c:v>12.404097</c:v>
                </c:pt>
                <c:pt idx="68636">
                  <c:v>12.396754</c:v>
                </c:pt>
                <c:pt idx="68637">
                  <c:v>12.384012999999999</c:v>
                </c:pt>
                <c:pt idx="68638">
                  <c:v>12.395557</c:v>
                </c:pt>
                <c:pt idx="68639">
                  <c:v>12.403335</c:v>
                </c:pt>
                <c:pt idx="68640">
                  <c:v>12.384993</c:v>
                </c:pt>
                <c:pt idx="68641">
                  <c:v>12.384162</c:v>
                </c:pt>
                <c:pt idx="68642">
                  <c:v>12.397907999999999</c:v>
                </c:pt>
                <c:pt idx="68643">
                  <c:v>12.389554</c:v>
                </c:pt>
                <c:pt idx="68644">
                  <c:v>12.390435</c:v>
                </c:pt>
                <c:pt idx="68645">
                  <c:v>12.408866</c:v>
                </c:pt>
                <c:pt idx="68646">
                  <c:v>12.408042999999999</c:v>
                </c:pt>
                <c:pt idx="68647">
                  <c:v>12.391090999999999</c:v>
                </c:pt>
                <c:pt idx="68648">
                  <c:v>12.390829999999999</c:v>
                </c:pt>
                <c:pt idx="68649">
                  <c:v>12.399350999999999</c:v>
                </c:pt>
                <c:pt idx="68650">
                  <c:v>12.391624</c:v>
                </c:pt>
                <c:pt idx="68651">
                  <c:v>12.386533</c:v>
                </c:pt>
                <c:pt idx="68652">
                  <c:v>12.387197</c:v>
                </c:pt>
                <c:pt idx="68653">
                  <c:v>12.387112999999999</c:v>
                </c:pt>
                <c:pt idx="68654">
                  <c:v>12.39514</c:v>
                </c:pt>
                <c:pt idx="68655">
                  <c:v>12.394218</c:v>
                </c:pt>
                <c:pt idx="68656">
                  <c:v>12.386576</c:v>
                </c:pt>
                <c:pt idx="68657">
                  <c:v>12.39099</c:v>
                </c:pt>
                <c:pt idx="68658">
                  <c:v>12.399588</c:v>
                </c:pt>
                <c:pt idx="68659">
                  <c:v>12.395712</c:v>
                </c:pt>
                <c:pt idx="68660">
                  <c:v>12.389521</c:v>
                </c:pt>
                <c:pt idx="68661">
                  <c:v>12.394311</c:v>
                </c:pt>
                <c:pt idx="68662">
                  <c:v>12.397164</c:v>
                </c:pt>
                <c:pt idx="68663">
                  <c:v>12.397615</c:v>
                </c:pt>
                <c:pt idx="68664">
                  <c:v>12.398842</c:v>
                </c:pt>
                <c:pt idx="68665">
                  <c:v>12.394272000000001</c:v>
                </c:pt>
                <c:pt idx="68666">
                  <c:v>12.39486</c:v>
                </c:pt>
                <c:pt idx="68667">
                  <c:v>12.398111</c:v>
                </c:pt>
                <c:pt idx="68668">
                  <c:v>12.397539</c:v>
                </c:pt>
                <c:pt idx="68669">
                  <c:v>12.401116</c:v>
                </c:pt>
                <c:pt idx="68670">
                  <c:v>12.403169</c:v>
                </c:pt>
                <c:pt idx="68671">
                  <c:v>12.39536</c:v>
                </c:pt>
                <c:pt idx="68672">
                  <c:v>12.393878000000001</c:v>
                </c:pt>
                <c:pt idx="68673">
                  <c:v>12.409475</c:v>
                </c:pt>
                <c:pt idx="68674">
                  <c:v>12.405257000000001</c:v>
                </c:pt>
                <c:pt idx="68675">
                  <c:v>12.387153</c:v>
                </c:pt>
                <c:pt idx="68676">
                  <c:v>12.397197999999999</c:v>
                </c:pt>
                <c:pt idx="68677">
                  <c:v>12.405226000000001</c:v>
                </c:pt>
                <c:pt idx="68678">
                  <c:v>12.395163999999999</c:v>
                </c:pt>
                <c:pt idx="68679">
                  <c:v>12.39873</c:v>
                </c:pt>
                <c:pt idx="68680">
                  <c:v>12.407966</c:v>
                </c:pt>
                <c:pt idx="68681">
                  <c:v>12.398580000000001</c:v>
                </c:pt>
                <c:pt idx="68682">
                  <c:v>12.390663</c:v>
                </c:pt>
                <c:pt idx="68683">
                  <c:v>12.398759999999999</c:v>
                </c:pt>
                <c:pt idx="68684">
                  <c:v>12.395657</c:v>
                </c:pt>
                <c:pt idx="68685">
                  <c:v>12.390321999999999</c:v>
                </c:pt>
                <c:pt idx="68686">
                  <c:v>12.400617</c:v>
                </c:pt>
                <c:pt idx="68687">
                  <c:v>12.397881999999999</c:v>
                </c:pt>
                <c:pt idx="68688">
                  <c:v>12.393164000000001</c:v>
                </c:pt>
                <c:pt idx="68689">
                  <c:v>12.400302</c:v>
                </c:pt>
                <c:pt idx="68690">
                  <c:v>12.401892999999999</c:v>
                </c:pt>
                <c:pt idx="68691">
                  <c:v>12.401873</c:v>
                </c:pt>
                <c:pt idx="68692">
                  <c:v>12.408251</c:v>
                </c:pt>
                <c:pt idx="68693">
                  <c:v>12.410507000000001</c:v>
                </c:pt>
                <c:pt idx="68694">
                  <c:v>12.406269999999999</c:v>
                </c:pt>
                <c:pt idx="68695">
                  <c:v>12.409094</c:v>
                </c:pt>
                <c:pt idx="68696">
                  <c:v>12.411049999999999</c:v>
                </c:pt>
                <c:pt idx="68697">
                  <c:v>12.406516</c:v>
                </c:pt>
                <c:pt idx="68698">
                  <c:v>12.404622</c:v>
                </c:pt>
                <c:pt idx="68699">
                  <c:v>12.406116000000001</c:v>
                </c:pt>
                <c:pt idx="68700">
                  <c:v>12.403396000000001</c:v>
                </c:pt>
                <c:pt idx="68701">
                  <c:v>12.397976</c:v>
                </c:pt>
                <c:pt idx="68702">
                  <c:v>12.403022999999999</c:v>
                </c:pt>
                <c:pt idx="68703">
                  <c:v>12.407075000000001</c:v>
                </c:pt>
                <c:pt idx="68704">
                  <c:v>12.408932</c:v>
                </c:pt>
                <c:pt idx="68705">
                  <c:v>12.417325</c:v>
                </c:pt>
                <c:pt idx="68706">
                  <c:v>12.407683</c:v>
                </c:pt>
                <c:pt idx="68707">
                  <c:v>12.398937</c:v>
                </c:pt>
                <c:pt idx="68708">
                  <c:v>12.411268</c:v>
                </c:pt>
                <c:pt idx="68709">
                  <c:v>12.406779999999999</c:v>
                </c:pt>
                <c:pt idx="68710">
                  <c:v>12.394988</c:v>
                </c:pt>
                <c:pt idx="68711">
                  <c:v>12.402089999999999</c:v>
                </c:pt>
                <c:pt idx="68712">
                  <c:v>12.407152</c:v>
                </c:pt>
                <c:pt idx="68713">
                  <c:v>12.396779</c:v>
                </c:pt>
                <c:pt idx="68714">
                  <c:v>12.396801999999999</c:v>
                </c:pt>
                <c:pt idx="68715">
                  <c:v>12.410838999999999</c:v>
                </c:pt>
                <c:pt idx="68716">
                  <c:v>12.408163</c:v>
                </c:pt>
                <c:pt idx="68717">
                  <c:v>12.399512</c:v>
                </c:pt>
                <c:pt idx="68718">
                  <c:v>12.401788</c:v>
                </c:pt>
                <c:pt idx="68719">
                  <c:v>12.403432</c:v>
                </c:pt>
                <c:pt idx="68720">
                  <c:v>12.405422</c:v>
                </c:pt>
                <c:pt idx="68721">
                  <c:v>12.409094</c:v>
                </c:pt>
                <c:pt idx="68722">
                  <c:v>12.404583000000001</c:v>
                </c:pt>
                <c:pt idx="68723">
                  <c:v>12.401621</c:v>
                </c:pt>
                <c:pt idx="68724">
                  <c:v>12.409416999999999</c:v>
                </c:pt>
                <c:pt idx="68725">
                  <c:v>12.40438</c:v>
                </c:pt>
                <c:pt idx="68726">
                  <c:v>12.394291000000001</c:v>
                </c:pt>
                <c:pt idx="68727">
                  <c:v>12.410349999999999</c:v>
                </c:pt>
                <c:pt idx="68728">
                  <c:v>12.412239</c:v>
                </c:pt>
                <c:pt idx="68729">
                  <c:v>12.397696</c:v>
                </c:pt>
                <c:pt idx="68730">
                  <c:v>12.41465</c:v>
                </c:pt>
                <c:pt idx="68731">
                  <c:v>12.423446999999999</c:v>
                </c:pt>
                <c:pt idx="68732">
                  <c:v>12.400504</c:v>
                </c:pt>
                <c:pt idx="68733">
                  <c:v>12.399910999999999</c:v>
                </c:pt>
                <c:pt idx="68734">
                  <c:v>12.417187</c:v>
                </c:pt>
                <c:pt idx="68735">
                  <c:v>12.405353</c:v>
                </c:pt>
                <c:pt idx="68736">
                  <c:v>12.397834</c:v>
                </c:pt>
                <c:pt idx="68737">
                  <c:v>12.416244000000001</c:v>
                </c:pt>
                <c:pt idx="68738">
                  <c:v>12.418939</c:v>
                </c:pt>
                <c:pt idx="68739">
                  <c:v>12.411142</c:v>
                </c:pt>
                <c:pt idx="68740">
                  <c:v>12.409497999999999</c:v>
                </c:pt>
                <c:pt idx="68741">
                  <c:v>12.409373</c:v>
                </c:pt>
                <c:pt idx="68742">
                  <c:v>12.408683999999999</c:v>
                </c:pt>
                <c:pt idx="68743">
                  <c:v>12.407093</c:v>
                </c:pt>
                <c:pt idx="68744">
                  <c:v>12.406452</c:v>
                </c:pt>
                <c:pt idx="68745">
                  <c:v>12.400427000000001</c:v>
                </c:pt>
                <c:pt idx="68746">
                  <c:v>12.399068</c:v>
                </c:pt>
                <c:pt idx="68747">
                  <c:v>12.405068999999999</c:v>
                </c:pt>
                <c:pt idx="68748">
                  <c:v>12.407489999999999</c:v>
                </c:pt>
                <c:pt idx="68749">
                  <c:v>12.413709000000001</c:v>
                </c:pt>
                <c:pt idx="68750">
                  <c:v>12.417567</c:v>
                </c:pt>
                <c:pt idx="68751">
                  <c:v>12.410594</c:v>
                </c:pt>
                <c:pt idx="68752">
                  <c:v>12.40888</c:v>
                </c:pt>
                <c:pt idx="68753">
                  <c:v>12.419352</c:v>
                </c:pt>
                <c:pt idx="68754">
                  <c:v>12.415841</c:v>
                </c:pt>
                <c:pt idx="68755">
                  <c:v>12.402030999999999</c:v>
                </c:pt>
                <c:pt idx="68756">
                  <c:v>12.413527999999999</c:v>
                </c:pt>
                <c:pt idx="68757">
                  <c:v>12.420248000000001</c:v>
                </c:pt>
                <c:pt idx="68758">
                  <c:v>12.406599999999999</c:v>
                </c:pt>
                <c:pt idx="68759">
                  <c:v>12.415179</c:v>
                </c:pt>
                <c:pt idx="68760">
                  <c:v>12.420736</c:v>
                </c:pt>
                <c:pt idx="68761">
                  <c:v>12.406003</c:v>
                </c:pt>
                <c:pt idx="68762">
                  <c:v>12.414225999999999</c:v>
                </c:pt>
                <c:pt idx="68763">
                  <c:v>12.428502999999999</c:v>
                </c:pt>
                <c:pt idx="68764">
                  <c:v>12.414555999999999</c:v>
                </c:pt>
                <c:pt idx="68765">
                  <c:v>12.409221000000001</c:v>
                </c:pt>
                <c:pt idx="68766">
                  <c:v>12.424787</c:v>
                </c:pt>
                <c:pt idx="68767">
                  <c:v>12.413508</c:v>
                </c:pt>
                <c:pt idx="68768">
                  <c:v>12.398566000000001</c:v>
                </c:pt>
                <c:pt idx="68769">
                  <c:v>12.410193</c:v>
                </c:pt>
                <c:pt idx="68770">
                  <c:v>12.413740000000001</c:v>
                </c:pt>
                <c:pt idx="68771">
                  <c:v>12.410310000000001</c:v>
                </c:pt>
                <c:pt idx="68772">
                  <c:v>12.415093000000001</c:v>
                </c:pt>
                <c:pt idx="68773">
                  <c:v>12.418132999999999</c:v>
                </c:pt>
                <c:pt idx="68774">
                  <c:v>12.409579000000001</c:v>
                </c:pt>
                <c:pt idx="68775">
                  <c:v>12.407382999999999</c:v>
                </c:pt>
                <c:pt idx="68776">
                  <c:v>12.415167</c:v>
                </c:pt>
                <c:pt idx="68777">
                  <c:v>12.410686</c:v>
                </c:pt>
                <c:pt idx="68778">
                  <c:v>12.416304999999999</c:v>
                </c:pt>
                <c:pt idx="68779">
                  <c:v>12.429873000000001</c:v>
                </c:pt>
                <c:pt idx="68780">
                  <c:v>12.420980999999999</c:v>
                </c:pt>
                <c:pt idx="68781">
                  <c:v>12.412948999999999</c:v>
                </c:pt>
                <c:pt idx="68782">
                  <c:v>12.42038</c:v>
                </c:pt>
                <c:pt idx="68783">
                  <c:v>12.424033</c:v>
                </c:pt>
                <c:pt idx="68784">
                  <c:v>12.418606</c:v>
                </c:pt>
                <c:pt idx="68785">
                  <c:v>12.415894</c:v>
                </c:pt>
                <c:pt idx="68786">
                  <c:v>12.416899000000001</c:v>
                </c:pt>
                <c:pt idx="68787">
                  <c:v>12.419377000000001</c:v>
                </c:pt>
                <c:pt idx="68788">
                  <c:v>12.424345000000001</c:v>
                </c:pt>
                <c:pt idx="68789">
                  <c:v>12.415728</c:v>
                </c:pt>
                <c:pt idx="68790">
                  <c:v>12.410978999999999</c:v>
                </c:pt>
                <c:pt idx="68791">
                  <c:v>12.424747999999999</c:v>
                </c:pt>
                <c:pt idx="68792">
                  <c:v>12.426358</c:v>
                </c:pt>
                <c:pt idx="68793">
                  <c:v>12.414937999999999</c:v>
                </c:pt>
                <c:pt idx="68794">
                  <c:v>12.413798</c:v>
                </c:pt>
                <c:pt idx="68795">
                  <c:v>12.42144</c:v>
                </c:pt>
                <c:pt idx="68796">
                  <c:v>12.419414</c:v>
                </c:pt>
                <c:pt idx="68797">
                  <c:v>12.414679</c:v>
                </c:pt>
                <c:pt idx="68798">
                  <c:v>12.420952</c:v>
                </c:pt>
                <c:pt idx="68799">
                  <c:v>12.421341</c:v>
                </c:pt>
                <c:pt idx="68800">
                  <c:v>12.418165999999999</c:v>
                </c:pt>
                <c:pt idx="68801">
                  <c:v>12.420615</c:v>
                </c:pt>
                <c:pt idx="68802">
                  <c:v>12.421232</c:v>
                </c:pt>
                <c:pt idx="68803">
                  <c:v>12.421233000000001</c:v>
                </c:pt>
                <c:pt idx="68804">
                  <c:v>12.418233000000001</c:v>
                </c:pt>
                <c:pt idx="68805">
                  <c:v>12.41142</c:v>
                </c:pt>
                <c:pt idx="68806">
                  <c:v>12.413475</c:v>
                </c:pt>
                <c:pt idx="68807">
                  <c:v>12.422307</c:v>
                </c:pt>
                <c:pt idx="68808">
                  <c:v>12.422508000000001</c:v>
                </c:pt>
                <c:pt idx="68809">
                  <c:v>12.414305000000001</c:v>
                </c:pt>
                <c:pt idx="68810">
                  <c:v>12.413748</c:v>
                </c:pt>
                <c:pt idx="68811">
                  <c:v>12.417952</c:v>
                </c:pt>
                <c:pt idx="68812">
                  <c:v>12.420313</c:v>
                </c:pt>
                <c:pt idx="68813">
                  <c:v>12.421616999999999</c:v>
                </c:pt>
                <c:pt idx="68814">
                  <c:v>12.423826</c:v>
                </c:pt>
                <c:pt idx="68815">
                  <c:v>12.422606</c:v>
                </c:pt>
                <c:pt idx="68816">
                  <c:v>12.419012</c:v>
                </c:pt>
                <c:pt idx="68817">
                  <c:v>12.420183</c:v>
                </c:pt>
                <c:pt idx="68818">
                  <c:v>12.416105999999999</c:v>
                </c:pt>
                <c:pt idx="68819">
                  <c:v>12.418476999999999</c:v>
                </c:pt>
                <c:pt idx="68820">
                  <c:v>12.432181</c:v>
                </c:pt>
                <c:pt idx="68821">
                  <c:v>12.424339</c:v>
                </c:pt>
                <c:pt idx="68822">
                  <c:v>12.412718999999999</c:v>
                </c:pt>
                <c:pt idx="68823">
                  <c:v>12.421881000000001</c:v>
                </c:pt>
                <c:pt idx="68824">
                  <c:v>12.428573</c:v>
                </c:pt>
                <c:pt idx="68825">
                  <c:v>12.425273000000001</c:v>
                </c:pt>
                <c:pt idx="68826">
                  <c:v>12.425435999999999</c:v>
                </c:pt>
                <c:pt idx="68827">
                  <c:v>12.424507</c:v>
                </c:pt>
                <c:pt idx="68828">
                  <c:v>12.419305</c:v>
                </c:pt>
                <c:pt idx="68829">
                  <c:v>12.422878000000001</c:v>
                </c:pt>
                <c:pt idx="68830">
                  <c:v>12.429021000000001</c:v>
                </c:pt>
                <c:pt idx="68831">
                  <c:v>12.422613999999999</c:v>
                </c:pt>
                <c:pt idx="68832">
                  <c:v>12.421404000000001</c:v>
                </c:pt>
                <c:pt idx="68833">
                  <c:v>12.428235000000001</c:v>
                </c:pt>
                <c:pt idx="68834">
                  <c:v>12.421206</c:v>
                </c:pt>
                <c:pt idx="68835">
                  <c:v>12.416384000000001</c:v>
                </c:pt>
                <c:pt idx="68836">
                  <c:v>12.429741</c:v>
                </c:pt>
                <c:pt idx="68837">
                  <c:v>12.432226999999999</c:v>
                </c:pt>
                <c:pt idx="68838">
                  <c:v>12.420164</c:v>
                </c:pt>
                <c:pt idx="68839">
                  <c:v>12.430732000000001</c:v>
                </c:pt>
                <c:pt idx="68840">
                  <c:v>12.437073</c:v>
                </c:pt>
                <c:pt idx="68841">
                  <c:v>12.424295000000001</c:v>
                </c:pt>
                <c:pt idx="68842">
                  <c:v>12.434661999999999</c:v>
                </c:pt>
                <c:pt idx="68843">
                  <c:v>12.441267</c:v>
                </c:pt>
                <c:pt idx="68844">
                  <c:v>12.421775999999999</c:v>
                </c:pt>
                <c:pt idx="68845">
                  <c:v>12.425682</c:v>
                </c:pt>
                <c:pt idx="68846">
                  <c:v>12.439121999999999</c:v>
                </c:pt>
                <c:pt idx="68847">
                  <c:v>12.427092</c:v>
                </c:pt>
                <c:pt idx="68848">
                  <c:v>12.423474000000001</c:v>
                </c:pt>
                <c:pt idx="68849">
                  <c:v>12.433869</c:v>
                </c:pt>
                <c:pt idx="68850">
                  <c:v>12.427889</c:v>
                </c:pt>
                <c:pt idx="68851">
                  <c:v>12.423793</c:v>
                </c:pt>
                <c:pt idx="68852">
                  <c:v>12.431009</c:v>
                </c:pt>
                <c:pt idx="68853">
                  <c:v>12.428181</c:v>
                </c:pt>
                <c:pt idx="68854">
                  <c:v>12.429186</c:v>
                </c:pt>
                <c:pt idx="68855">
                  <c:v>12.438803999999999</c:v>
                </c:pt>
                <c:pt idx="68856">
                  <c:v>12.430249999999999</c:v>
                </c:pt>
                <c:pt idx="68857">
                  <c:v>12.415321</c:v>
                </c:pt>
                <c:pt idx="68858">
                  <c:v>12.425139</c:v>
                </c:pt>
                <c:pt idx="68859">
                  <c:v>12.433811</c:v>
                </c:pt>
                <c:pt idx="68860">
                  <c:v>12.420275</c:v>
                </c:pt>
                <c:pt idx="68861">
                  <c:v>12.424783</c:v>
                </c:pt>
                <c:pt idx="68862">
                  <c:v>12.435676000000001</c:v>
                </c:pt>
                <c:pt idx="68863">
                  <c:v>12.426055</c:v>
                </c:pt>
                <c:pt idx="68864">
                  <c:v>12.427910000000001</c:v>
                </c:pt>
                <c:pt idx="68865">
                  <c:v>12.438055</c:v>
                </c:pt>
                <c:pt idx="68866">
                  <c:v>12.431568</c:v>
                </c:pt>
                <c:pt idx="68867">
                  <c:v>12.427643</c:v>
                </c:pt>
                <c:pt idx="68868">
                  <c:v>12.436838</c:v>
                </c:pt>
                <c:pt idx="68869">
                  <c:v>12.429932000000001</c:v>
                </c:pt>
                <c:pt idx="68870">
                  <c:v>12.419373</c:v>
                </c:pt>
                <c:pt idx="68871">
                  <c:v>12.43242</c:v>
                </c:pt>
                <c:pt idx="68872">
                  <c:v>12.435570999999999</c:v>
                </c:pt>
                <c:pt idx="68873">
                  <c:v>12.426170000000001</c:v>
                </c:pt>
                <c:pt idx="68874">
                  <c:v>12.432219</c:v>
                </c:pt>
                <c:pt idx="68875">
                  <c:v>12.437322999999999</c:v>
                </c:pt>
                <c:pt idx="68876">
                  <c:v>12.429145</c:v>
                </c:pt>
                <c:pt idx="68877">
                  <c:v>12.424108</c:v>
                </c:pt>
                <c:pt idx="68878">
                  <c:v>12.428378</c:v>
                </c:pt>
                <c:pt idx="68879">
                  <c:v>12.426798</c:v>
                </c:pt>
                <c:pt idx="68880">
                  <c:v>12.425725999999999</c:v>
                </c:pt>
                <c:pt idx="68881">
                  <c:v>12.437894</c:v>
                </c:pt>
                <c:pt idx="68882">
                  <c:v>12.439036</c:v>
                </c:pt>
                <c:pt idx="68883">
                  <c:v>12.434749</c:v>
                </c:pt>
                <c:pt idx="68884">
                  <c:v>12.440155000000001</c:v>
                </c:pt>
                <c:pt idx="68885">
                  <c:v>12.436401</c:v>
                </c:pt>
                <c:pt idx="68886">
                  <c:v>12.4268</c:v>
                </c:pt>
                <c:pt idx="68887">
                  <c:v>12.432331</c:v>
                </c:pt>
                <c:pt idx="68888">
                  <c:v>12.439064999999999</c:v>
                </c:pt>
                <c:pt idx="68889">
                  <c:v>12.427951999999999</c:v>
                </c:pt>
                <c:pt idx="68890">
                  <c:v>12.427244</c:v>
                </c:pt>
                <c:pt idx="68891">
                  <c:v>12.443398</c:v>
                </c:pt>
                <c:pt idx="68892">
                  <c:v>12.443991</c:v>
                </c:pt>
                <c:pt idx="68893">
                  <c:v>12.435324</c:v>
                </c:pt>
                <c:pt idx="68894">
                  <c:v>12.433555999999999</c:v>
                </c:pt>
                <c:pt idx="68895">
                  <c:v>12.434670000000001</c:v>
                </c:pt>
                <c:pt idx="68896">
                  <c:v>12.432109000000001</c:v>
                </c:pt>
                <c:pt idx="68897">
                  <c:v>12.431056999999999</c:v>
                </c:pt>
                <c:pt idx="68898">
                  <c:v>12.438691</c:v>
                </c:pt>
                <c:pt idx="68899">
                  <c:v>12.438841999999999</c:v>
                </c:pt>
                <c:pt idx="68900">
                  <c:v>12.439188</c:v>
                </c:pt>
                <c:pt idx="68901">
                  <c:v>12.438522000000001</c:v>
                </c:pt>
                <c:pt idx="68902">
                  <c:v>12.430363</c:v>
                </c:pt>
                <c:pt idx="68903">
                  <c:v>12.434257000000001</c:v>
                </c:pt>
                <c:pt idx="68904">
                  <c:v>12.439081</c:v>
                </c:pt>
                <c:pt idx="68905">
                  <c:v>12.433441999999999</c:v>
                </c:pt>
                <c:pt idx="68906">
                  <c:v>12.431177</c:v>
                </c:pt>
                <c:pt idx="68907">
                  <c:v>12.433350000000001</c:v>
                </c:pt>
                <c:pt idx="68908">
                  <c:v>12.433735</c:v>
                </c:pt>
                <c:pt idx="68909">
                  <c:v>12.436590000000001</c:v>
                </c:pt>
                <c:pt idx="68910">
                  <c:v>12.442541</c:v>
                </c:pt>
                <c:pt idx="68911">
                  <c:v>12.436816</c:v>
                </c:pt>
                <c:pt idx="68912">
                  <c:v>12.431051</c:v>
                </c:pt>
                <c:pt idx="68913">
                  <c:v>12.435332000000001</c:v>
                </c:pt>
                <c:pt idx="68914">
                  <c:v>12.433885</c:v>
                </c:pt>
                <c:pt idx="68915">
                  <c:v>12.434956</c:v>
                </c:pt>
                <c:pt idx="68916">
                  <c:v>12.442434</c:v>
                </c:pt>
                <c:pt idx="68917">
                  <c:v>12.44458</c:v>
                </c:pt>
                <c:pt idx="68918">
                  <c:v>12.436226</c:v>
                </c:pt>
                <c:pt idx="68919">
                  <c:v>12.431781000000001</c:v>
                </c:pt>
                <c:pt idx="68920">
                  <c:v>12.444559</c:v>
                </c:pt>
                <c:pt idx="68921">
                  <c:v>12.444673</c:v>
                </c:pt>
                <c:pt idx="68922">
                  <c:v>12.434536</c:v>
                </c:pt>
                <c:pt idx="68923">
                  <c:v>12.436833999999999</c:v>
                </c:pt>
                <c:pt idx="68924">
                  <c:v>12.447252000000001</c:v>
                </c:pt>
                <c:pt idx="68925">
                  <c:v>12.454578</c:v>
                </c:pt>
                <c:pt idx="68926">
                  <c:v>12.446726999999999</c:v>
                </c:pt>
                <c:pt idx="68927">
                  <c:v>12.43643</c:v>
                </c:pt>
                <c:pt idx="68928">
                  <c:v>12.443927</c:v>
                </c:pt>
                <c:pt idx="68929">
                  <c:v>12.456268</c:v>
                </c:pt>
                <c:pt idx="68930">
                  <c:v>12.439517</c:v>
                </c:pt>
                <c:pt idx="68931">
                  <c:v>12.425222</c:v>
                </c:pt>
                <c:pt idx="68932">
                  <c:v>12.444174</c:v>
                </c:pt>
                <c:pt idx="68933">
                  <c:v>12.443155000000001</c:v>
                </c:pt>
                <c:pt idx="68934">
                  <c:v>12.42952</c:v>
                </c:pt>
                <c:pt idx="68935">
                  <c:v>12.439771</c:v>
                </c:pt>
                <c:pt idx="68936">
                  <c:v>12.446128</c:v>
                </c:pt>
                <c:pt idx="68937">
                  <c:v>12.439544</c:v>
                </c:pt>
                <c:pt idx="68938">
                  <c:v>12.441803999999999</c:v>
                </c:pt>
                <c:pt idx="68939">
                  <c:v>12.448224</c:v>
                </c:pt>
                <c:pt idx="68940">
                  <c:v>12.444991999999999</c:v>
                </c:pt>
                <c:pt idx="68941">
                  <c:v>12.445366999999999</c:v>
                </c:pt>
                <c:pt idx="68942">
                  <c:v>12.44664</c:v>
                </c:pt>
                <c:pt idx="68943">
                  <c:v>12.434639000000001</c:v>
                </c:pt>
                <c:pt idx="68944">
                  <c:v>12.435046</c:v>
                </c:pt>
                <c:pt idx="68945">
                  <c:v>12.445520999999999</c:v>
                </c:pt>
                <c:pt idx="68946">
                  <c:v>12.443286000000001</c:v>
                </c:pt>
                <c:pt idx="68947">
                  <c:v>12.444269</c:v>
                </c:pt>
                <c:pt idx="68948">
                  <c:v>12.448103</c:v>
                </c:pt>
                <c:pt idx="68949">
                  <c:v>12.446592000000001</c:v>
                </c:pt>
                <c:pt idx="68950">
                  <c:v>12.442909999999999</c:v>
                </c:pt>
                <c:pt idx="68951">
                  <c:v>12.441115999999999</c:v>
                </c:pt>
                <c:pt idx="68952">
                  <c:v>12.445646</c:v>
                </c:pt>
                <c:pt idx="68953">
                  <c:v>12.446657</c:v>
                </c:pt>
                <c:pt idx="68954">
                  <c:v>12.445353000000001</c:v>
                </c:pt>
                <c:pt idx="68955">
                  <c:v>12.446801000000001</c:v>
                </c:pt>
                <c:pt idx="68956">
                  <c:v>12.443208</c:v>
                </c:pt>
                <c:pt idx="68957">
                  <c:v>12.439057</c:v>
                </c:pt>
                <c:pt idx="68958">
                  <c:v>12.441326</c:v>
                </c:pt>
                <c:pt idx="68959">
                  <c:v>12.447329999999999</c:v>
                </c:pt>
                <c:pt idx="68960">
                  <c:v>12.448038</c:v>
                </c:pt>
                <c:pt idx="68961">
                  <c:v>12.449828999999999</c:v>
                </c:pt>
                <c:pt idx="68962">
                  <c:v>12.449543999999999</c:v>
                </c:pt>
                <c:pt idx="68963">
                  <c:v>12.447836000000001</c:v>
                </c:pt>
                <c:pt idx="68964">
                  <c:v>12.456291999999999</c:v>
                </c:pt>
                <c:pt idx="68965">
                  <c:v>12.451268000000001</c:v>
                </c:pt>
                <c:pt idx="68966">
                  <c:v>12.442748999999999</c:v>
                </c:pt>
                <c:pt idx="68967">
                  <c:v>12.452544</c:v>
                </c:pt>
                <c:pt idx="68968">
                  <c:v>12.450118</c:v>
                </c:pt>
                <c:pt idx="68969">
                  <c:v>12.442119</c:v>
                </c:pt>
                <c:pt idx="68970">
                  <c:v>12.450908999999999</c:v>
                </c:pt>
                <c:pt idx="68971">
                  <c:v>12.455598999999999</c:v>
                </c:pt>
                <c:pt idx="68972">
                  <c:v>12.447963</c:v>
                </c:pt>
                <c:pt idx="68973">
                  <c:v>12.447953</c:v>
                </c:pt>
                <c:pt idx="68974">
                  <c:v>12.447419</c:v>
                </c:pt>
                <c:pt idx="68975">
                  <c:v>12.438508000000001</c:v>
                </c:pt>
                <c:pt idx="68976">
                  <c:v>12.444413000000001</c:v>
                </c:pt>
                <c:pt idx="68977">
                  <c:v>12.450429</c:v>
                </c:pt>
                <c:pt idx="68978">
                  <c:v>12.442233999999999</c:v>
                </c:pt>
                <c:pt idx="68979">
                  <c:v>12.444003</c:v>
                </c:pt>
                <c:pt idx="68980">
                  <c:v>12.452204999999999</c:v>
                </c:pt>
                <c:pt idx="68981">
                  <c:v>12.445925000000001</c:v>
                </c:pt>
                <c:pt idx="68982">
                  <c:v>12.441122</c:v>
                </c:pt>
                <c:pt idx="68983">
                  <c:v>12.457585</c:v>
                </c:pt>
                <c:pt idx="68984">
                  <c:v>12.459175</c:v>
                </c:pt>
                <c:pt idx="68985">
                  <c:v>12.445885000000001</c:v>
                </c:pt>
                <c:pt idx="68986">
                  <c:v>12.454628</c:v>
                </c:pt>
                <c:pt idx="68987">
                  <c:v>12.457889</c:v>
                </c:pt>
                <c:pt idx="68988">
                  <c:v>12.454980000000001</c:v>
                </c:pt>
                <c:pt idx="68989">
                  <c:v>12.465915000000001</c:v>
                </c:pt>
                <c:pt idx="68990">
                  <c:v>12.459458</c:v>
                </c:pt>
                <c:pt idx="68991">
                  <c:v>12.442151000000001</c:v>
                </c:pt>
                <c:pt idx="68992">
                  <c:v>12.447117</c:v>
                </c:pt>
                <c:pt idx="68993">
                  <c:v>12.454895</c:v>
                </c:pt>
                <c:pt idx="68994">
                  <c:v>12.444819000000001</c:v>
                </c:pt>
                <c:pt idx="68995">
                  <c:v>12.442455000000001</c:v>
                </c:pt>
                <c:pt idx="68996">
                  <c:v>12.451673</c:v>
                </c:pt>
                <c:pt idx="68997">
                  <c:v>12.44769</c:v>
                </c:pt>
                <c:pt idx="68998">
                  <c:v>12.444000000000001</c:v>
                </c:pt>
                <c:pt idx="68999">
                  <c:v>12.450514999999999</c:v>
                </c:pt>
                <c:pt idx="69000">
                  <c:v>12.453778</c:v>
                </c:pt>
                <c:pt idx="69001">
                  <c:v>12.45452</c:v>
                </c:pt>
                <c:pt idx="69002">
                  <c:v>12.458747000000001</c:v>
                </c:pt>
                <c:pt idx="69003">
                  <c:v>12.453545</c:v>
                </c:pt>
                <c:pt idx="69004">
                  <c:v>12.445202999999999</c:v>
                </c:pt>
                <c:pt idx="69005">
                  <c:v>12.459697999999999</c:v>
                </c:pt>
                <c:pt idx="69006">
                  <c:v>12.462158000000001</c:v>
                </c:pt>
                <c:pt idx="69007">
                  <c:v>12.447089</c:v>
                </c:pt>
                <c:pt idx="69008">
                  <c:v>12.45599</c:v>
                </c:pt>
                <c:pt idx="69009">
                  <c:v>12.464966</c:v>
                </c:pt>
                <c:pt idx="69010">
                  <c:v>12.452696</c:v>
                </c:pt>
                <c:pt idx="69011">
                  <c:v>12.446728</c:v>
                </c:pt>
                <c:pt idx="69012">
                  <c:v>12.453111</c:v>
                </c:pt>
                <c:pt idx="69013">
                  <c:v>12.448986</c:v>
                </c:pt>
                <c:pt idx="69014">
                  <c:v>12.446628</c:v>
                </c:pt>
                <c:pt idx="69015">
                  <c:v>12.461321999999999</c:v>
                </c:pt>
                <c:pt idx="69016">
                  <c:v>12.460169</c:v>
                </c:pt>
                <c:pt idx="69017">
                  <c:v>12.449116</c:v>
                </c:pt>
                <c:pt idx="69018">
                  <c:v>12.461976999999999</c:v>
                </c:pt>
                <c:pt idx="69019">
                  <c:v>12.468479</c:v>
                </c:pt>
                <c:pt idx="69020">
                  <c:v>12.455152999999999</c:v>
                </c:pt>
                <c:pt idx="69021">
                  <c:v>12.45363</c:v>
                </c:pt>
                <c:pt idx="69022">
                  <c:v>12.459569999999999</c:v>
                </c:pt>
                <c:pt idx="69023">
                  <c:v>12.449766</c:v>
                </c:pt>
                <c:pt idx="69024">
                  <c:v>12.446936000000001</c:v>
                </c:pt>
                <c:pt idx="69025">
                  <c:v>12.454871000000001</c:v>
                </c:pt>
                <c:pt idx="69026">
                  <c:v>12.450608000000001</c:v>
                </c:pt>
                <c:pt idx="69027">
                  <c:v>12.453866</c:v>
                </c:pt>
                <c:pt idx="69028">
                  <c:v>12.463430000000001</c:v>
                </c:pt>
                <c:pt idx="69029">
                  <c:v>12.460979999999999</c:v>
                </c:pt>
                <c:pt idx="69030">
                  <c:v>12.458911000000001</c:v>
                </c:pt>
                <c:pt idx="69031">
                  <c:v>12.459307000000001</c:v>
                </c:pt>
                <c:pt idx="69032">
                  <c:v>12.458404</c:v>
                </c:pt>
                <c:pt idx="69033">
                  <c:v>12.455978999999999</c:v>
                </c:pt>
                <c:pt idx="69034">
                  <c:v>12.460307999999999</c:v>
                </c:pt>
                <c:pt idx="69035">
                  <c:v>12.464147000000001</c:v>
                </c:pt>
                <c:pt idx="69036">
                  <c:v>12.458269</c:v>
                </c:pt>
                <c:pt idx="69037">
                  <c:v>12.465434999999999</c:v>
                </c:pt>
                <c:pt idx="69038">
                  <c:v>12.46397</c:v>
                </c:pt>
                <c:pt idx="69039">
                  <c:v>12.446797</c:v>
                </c:pt>
                <c:pt idx="69040">
                  <c:v>12.449748</c:v>
                </c:pt>
                <c:pt idx="69041">
                  <c:v>12.461403000000001</c:v>
                </c:pt>
                <c:pt idx="69042">
                  <c:v>12.458826999999999</c:v>
                </c:pt>
                <c:pt idx="69043">
                  <c:v>12.455652000000001</c:v>
                </c:pt>
                <c:pt idx="69044">
                  <c:v>12.465945</c:v>
                </c:pt>
                <c:pt idx="69045">
                  <c:v>12.467992000000001</c:v>
                </c:pt>
                <c:pt idx="69046">
                  <c:v>12.463571</c:v>
                </c:pt>
                <c:pt idx="69047">
                  <c:v>12.467504</c:v>
                </c:pt>
                <c:pt idx="69048">
                  <c:v>12.463113999999999</c:v>
                </c:pt>
                <c:pt idx="69049">
                  <c:v>12.461657000000001</c:v>
                </c:pt>
                <c:pt idx="69050">
                  <c:v>12.467104000000001</c:v>
                </c:pt>
                <c:pt idx="69051">
                  <c:v>12.461475999999999</c:v>
                </c:pt>
                <c:pt idx="69052">
                  <c:v>12.456084000000001</c:v>
                </c:pt>
                <c:pt idx="69053">
                  <c:v>12.464536000000001</c:v>
                </c:pt>
                <c:pt idx="69054">
                  <c:v>12.468972000000001</c:v>
                </c:pt>
                <c:pt idx="69055">
                  <c:v>12.453908</c:v>
                </c:pt>
                <c:pt idx="69056">
                  <c:v>12.456235</c:v>
                </c:pt>
                <c:pt idx="69057">
                  <c:v>12.475054999999999</c:v>
                </c:pt>
                <c:pt idx="69058">
                  <c:v>12.46579</c:v>
                </c:pt>
                <c:pt idx="69059">
                  <c:v>12.458681</c:v>
                </c:pt>
                <c:pt idx="69060">
                  <c:v>12.467257999999999</c:v>
                </c:pt>
                <c:pt idx="69061">
                  <c:v>12.461472000000001</c:v>
                </c:pt>
                <c:pt idx="69062">
                  <c:v>12.457604999999999</c:v>
                </c:pt>
                <c:pt idx="69063">
                  <c:v>12.465795</c:v>
                </c:pt>
                <c:pt idx="69064">
                  <c:v>12.461671000000001</c:v>
                </c:pt>
                <c:pt idx="69065">
                  <c:v>12.449999</c:v>
                </c:pt>
                <c:pt idx="69066">
                  <c:v>12.458242</c:v>
                </c:pt>
                <c:pt idx="69067">
                  <c:v>12.462892</c:v>
                </c:pt>
                <c:pt idx="69068">
                  <c:v>12.455285</c:v>
                </c:pt>
                <c:pt idx="69069">
                  <c:v>12.461357</c:v>
                </c:pt>
                <c:pt idx="69070">
                  <c:v>12.469033</c:v>
                </c:pt>
                <c:pt idx="69071">
                  <c:v>12.470022999999999</c:v>
                </c:pt>
                <c:pt idx="69072">
                  <c:v>12.476141</c:v>
                </c:pt>
                <c:pt idx="69073">
                  <c:v>12.475852</c:v>
                </c:pt>
                <c:pt idx="69074">
                  <c:v>12.459884000000001</c:v>
                </c:pt>
                <c:pt idx="69075">
                  <c:v>12.457732</c:v>
                </c:pt>
                <c:pt idx="69076">
                  <c:v>12.472711</c:v>
                </c:pt>
                <c:pt idx="69077">
                  <c:v>12.467221</c:v>
                </c:pt>
                <c:pt idx="69078">
                  <c:v>12.459471000000001</c:v>
                </c:pt>
                <c:pt idx="69079">
                  <c:v>12.470627</c:v>
                </c:pt>
                <c:pt idx="69080">
                  <c:v>12.468756000000001</c:v>
                </c:pt>
                <c:pt idx="69081">
                  <c:v>12.461607000000001</c:v>
                </c:pt>
                <c:pt idx="69082">
                  <c:v>12.472749</c:v>
                </c:pt>
                <c:pt idx="69083">
                  <c:v>12.478971</c:v>
                </c:pt>
                <c:pt idx="69084">
                  <c:v>12.463749</c:v>
                </c:pt>
                <c:pt idx="69085">
                  <c:v>12.460834</c:v>
                </c:pt>
                <c:pt idx="69086">
                  <c:v>12.471223</c:v>
                </c:pt>
                <c:pt idx="69087">
                  <c:v>12.465177000000001</c:v>
                </c:pt>
                <c:pt idx="69088">
                  <c:v>12.462229000000001</c:v>
                </c:pt>
                <c:pt idx="69089">
                  <c:v>12.469186000000001</c:v>
                </c:pt>
                <c:pt idx="69090">
                  <c:v>12.464516</c:v>
                </c:pt>
                <c:pt idx="69091">
                  <c:v>12.465507000000001</c:v>
                </c:pt>
                <c:pt idx="69092">
                  <c:v>12.476329</c:v>
                </c:pt>
                <c:pt idx="69093">
                  <c:v>12.472453</c:v>
                </c:pt>
                <c:pt idx="69094">
                  <c:v>12.462736</c:v>
                </c:pt>
                <c:pt idx="69095">
                  <c:v>12.470874</c:v>
                </c:pt>
                <c:pt idx="69096">
                  <c:v>12.476224</c:v>
                </c:pt>
                <c:pt idx="69097">
                  <c:v>12.460924</c:v>
                </c:pt>
                <c:pt idx="69098">
                  <c:v>12.459412</c:v>
                </c:pt>
                <c:pt idx="69099">
                  <c:v>12.470445</c:v>
                </c:pt>
                <c:pt idx="69100">
                  <c:v>12.470707000000001</c:v>
                </c:pt>
                <c:pt idx="69101">
                  <c:v>12.467613</c:v>
                </c:pt>
                <c:pt idx="69102">
                  <c:v>12.461433</c:v>
                </c:pt>
                <c:pt idx="69103">
                  <c:v>12.460082999999999</c:v>
                </c:pt>
                <c:pt idx="69104">
                  <c:v>12.463958</c:v>
                </c:pt>
                <c:pt idx="69105">
                  <c:v>12.470286</c:v>
                </c:pt>
                <c:pt idx="69106">
                  <c:v>12.476613</c:v>
                </c:pt>
                <c:pt idx="69107">
                  <c:v>12.477387</c:v>
                </c:pt>
                <c:pt idx="69108">
                  <c:v>12.480228</c:v>
                </c:pt>
                <c:pt idx="69109">
                  <c:v>12.473535999999999</c:v>
                </c:pt>
                <c:pt idx="69110">
                  <c:v>12.467295999999999</c:v>
                </c:pt>
                <c:pt idx="69111">
                  <c:v>12.47434</c:v>
                </c:pt>
                <c:pt idx="69112">
                  <c:v>12.47227</c:v>
                </c:pt>
                <c:pt idx="69113">
                  <c:v>12.470592</c:v>
                </c:pt>
                <c:pt idx="69114">
                  <c:v>12.479488999999999</c:v>
                </c:pt>
                <c:pt idx="69115">
                  <c:v>12.47565</c:v>
                </c:pt>
                <c:pt idx="69116">
                  <c:v>12.464157999999999</c:v>
                </c:pt>
                <c:pt idx="69117">
                  <c:v>12.475047</c:v>
                </c:pt>
                <c:pt idx="69118">
                  <c:v>12.484536</c:v>
                </c:pt>
                <c:pt idx="69119">
                  <c:v>12.471822</c:v>
                </c:pt>
                <c:pt idx="69120">
                  <c:v>12.474307</c:v>
                </c:pt>
                <c:pt idx="69121">
                  <c:v>12.475472999999999</c:v>
                </c:pt>
                <c:pt idx="69122">
                  <c:v>12.462827000000001</c:v>
                </c:pt>
                <c:pt idx="69123">
                  <c:v>12.468420999999999</c:v>
                </c:pt>
                <c:pt idx="69124">
                  <c:v>12.478109</c:v>
                </c:pt>
                <c:pt idx="69125">
                  <c:v>12.467582</c:v>
                </c:pt>
                <c:pt idx="69126">
                  <c:v>12.459648</c:v>
                </c:pt>
                <c:pt idx="69127">
                  <c:v>12.468285</c:v>
                </c:pt>
                <c:pt idx="69128">
                  <c:v>12.470810999999999</c:v>
                </c:pt>
                <c:pt idx="69129">
                  <c:v>12.469099</c:v>
                </c:pt>
                <c:pt idx="69130">
                  <c:v>12.476502999999999</c:v>
                </c:pt>
                <c:pt idx="69131">
                  <c:v>12.479406000000001</c:v>
                </c:pt>
                <c:pt idx="69132">
                  <c:v>12.475155000000001</c:v>
                </c:pt>
                <c:pt idx="69133">
                  <c:v>12.472068999999999</c:v>
                </c:pt>
                <c:pt idx="69134">
                  <c:v>12.473668</c:v>
                </c:pt>
                <c:pt idx="69135">
                  <c:v>12.47749</c:v>
                </c:pt>
                <c:pt idx="69136">
                  <c:v>12.478247</c:v>
                </c:pt>
                <c:pt idx="69137">
                  <c:v>12.481631</c:v>
                </c:pt>
                <c:pt idx="69138">
                  <c:v>12.480993</c:v>
                </c:pt>
                <c:pt idx="69139">
                  <c:v>12.477644</c:v>
                </c:pt>
                <c:pt idx="69140">
                  <c:v>12.478794000000001</c:v>
                </c:pt>
                <c:pt idx="69141">
                  <c:v>12.469001</c:v>
                </c:pt>
                <c:pt idx="69142">
                  <c:v>12.468012</c:v>
                </c:pt>
                <c:pt idx="69143">
                  <c:v>12.481348000000001</c:v>
                </c:pt>
                <c:pt idx="69144">
                  <c:v>12.475244</c:v>
                </c:pt>
                <c:pt idx="69145">
                  <c:v>12.46504</c:v>
                </c:pt>
                <c:pt idx="69146">
                  <c:v>12.477134</c:v>
                </c:pt>
                <c:pt idx="69147">
                  <c:v>12.485699</c:v>
                </c:pt>
                <c:pt idx="69148">
                  <c:v>12.475657999999999</c:v>
                </c:pt>
                <c:pt idx="69149">
                  <c:v>12.473694999999999</c:v>
                </c:pt>
                <c:pt idx="69150">
                  <c:v>12.478579</c:v>
                </c:pt>
                <c:pt idx="69151">
                  <c:v>12.478832000000001</c:v>
                </c:pt>
                <c:pt idx="69152">
                  <c:v>12.481662999999999</c:v>
                </c:pt>
                <c:pt idx="69153">
                  <c:v>12.475946</c:v>
                </c:pt>
                <c:pt idx="69154">
                  <c:v>12.470311000000001</c:v>
                </c:pt>
                <c:pt idx="69155">
                  <c:v>12.476497999999999</c:v>
                </c:pt>
                <c:pt idx="69156">
                  <c:v>12.484135</c:v>
                </c:pt>
                <c:pt idx="69157">
                  <c:v>12.486084</c:v>
                </c:pt>
                <c:pt idx="69158">
                  <c:v>12.481913</c:v>
                </c:pt>
                <c:pt idx="69159">
                  <c:v>12.486041999999999</c:v>
                </c:pt>
                <c:pt idx="69160">
                  <c:v>12.484648</c:v>
                </c:pt>
                <c:pt idx="69161">
                  <c:v>12.473207</c:v>
                </c:pt>
                <c:pt idx="69162">
                  <c:v>12.479695</c:v>
                </c:pt>
                <c:pt idx="69163">
                  <c:v>12.485029000000001</c:v>
                </c:pt>
                <c:pt idx="69164">
                  <c:v>12.473938</c:v>
                </c:pt>
                <c:pt idx="69165">
                  <c:v>12.473573999999999</c:v>
                </c:pt>
                <c:pt idx="69166">
                  <c:v>12.481192</c:v>
                </c:pt>
                <c:pt idx="69167">
                  <c:v>12.477719</c:v>
                </c:pt>
                <c:pt idx="69168">
                  <c:v>12.475180999999999</c:v>
                </c:pt>
                <c:pt idx="69169">
                  <c:v>12.483212</c:v>
                </c:pt>
                <c:pt idx="69170">
                  <c:v>12.484199</c:v>
                </c:pt>
                <c:pt idx="69171">
                  <c:v>12.482468000000001</c:v>
                </c:pt>
                <c:pt idx="69172">
                  <c:v>12.481429</c:v>
                </c:pt>
                <c:pt idx="69173">
                  <c:v>12.473350999999999</c:v>
                </c:pt>
                <c:pt idx="69174">
                  <c:v>12.477513</c:v>
                </c:pt>
                <c:pt idx="69175">
                  <c:v>12.490157</c:v>
                </c:pt>
                <c:pt idx="69176">
                  <c:v>12.4825</c:v>
                </c:pt>
                <c:pt idx="69177">
                  <c:v>12.473171000000001</c:v>
                </c:pt>
                <c:pt idx="69178">
                  <c:v>12.486116000000001</c:v>
                </c:pt>
                <c:pt idx="69179">
                  <c:v>12.488158</c:v>
                </c:pt>
                <c:pt idx="69180">
                  <c:v>12.473782999999999</c:v>
                </c:pt>
                <c:pt idx="69181">
                  <c:v>12.486098999999999</c:v>
                </c:pt>
                <c:pt idx="69182">
                  <c:v>12.495906</c:v>
                </c:pt>
                <c:pt idx="69183">
                  <c:v>12.481697</c:v>
                </c:pt>
                <c:pt idx="69184">
                  <c:v>12.482602</c:v>
                </c:pt>
                <c:pt idx="69185">
                  <c:v>12.487306</c:v>
                </c:pt>
                <c:pt idx="69186">
                  <c:v>12.481016</c:v>
                </c:pt>
                <c:pt idx="69187">
                  <c:v>12.481704000000001</c:v>
                </c:pt>
                <c:pt idx="69188">
                  <c:v>12.485887999999999</c:v>
                </c:pt>
                <c:pt idx="69189">
                  <c:v>12.479976000000001</c:v>
                </c:pt>
                <c:pt idx="69190">
                  <c:v>12.484209</c:v>
                </c:pt>
                <c:pt idx="69191">
                  <c:v>12.494952</c:v>
                </c:pt>
                <c:pt idx="69192">
                  <c:v>12.481985999999999</c:v>
                </c:pt>
                <c:pt idx="69193">
                  <c:v>12.478237999999999</c:v>
                </c:pt>
                <c:pt idx="69194">
                  <c:v>12.490494999999999</c:v>
                </c:pt>
                <c:pt idx="69195">
                  <c:v>12.484999999999999</c:v>
                </c:pt>
                <c:pt idx="69196">
                  <c:v>12.476236999999999</c:v>
                </c:pt>
                <c:pt idx="69197">
                  <c:v>12.483468999999999</c:v>
                </c:pt>
                <c:pt idx="69198">
                  <c:v>12.492338999999999</c:v>
                </c:pt>
                <c:pt idx="69199">
                  <c:v>12.489182</c:v>
                </c:pt>
                <c:pt idx="69200">
                  <c:v>12.487795999999999</c:v>
                </c:pt>
                <c:pt idx="69201">
                  <c:v>12.487971999999999</c:v>
                </c:pt>
                <c:pt idx="69202">
                  <c:v>12.484377</c:v>
                </c:pt>
                <c:pt idx="69203">
                  <c:v>12.491168</c:v>
                </c:pt>
                <c:pt idx="69204">
                  <c:v>12.491365</c:v>
                </c:pt>
                <c:pt idx="69205">
                  <c:v>12.480502</c:v>
                </c:pt>
                <c:pt idx="69206">
                  <c:v>12.486242000000001</c:v>
                </c:pt>
                <c:pt idx="69207">
                  <c:v>12.493935</c:v>
                </c:pt>
                <c:pt idx="69208">
                  <c:v>12.486981</c:v>
                </c:pt>
                <c:pt idx="69209">
                  <c:v>12.480259999999999</c:v>
                </c:pt>
                <c:pt idx="69210">
                  <c:v>12.485128</c:v>
                </c:pt>
                <c:pt idx="69211">
                  <c:v>12.487966</c:v>
                </c:pt>
                <c:pt idx="69212">
                  <c:v>12.481686</c:v>
                </c:pt>
                <c:pt idx="69213">
                  <c:v>12.483613999999999</c:v>
                </c:pt>
                <c:pt idx="69214">
                  <c:v>12.490898</c:v>
                </c:pt>
                <c:pt idx="69215">
                  <c:v>12.490923</c:v>
                </c:pt>
                <c:pt idx="69216">
                  <c:v>12.484894000000001</c:v>
                </c:pt>
                <c:pt idx="69217">
                  <c:v>12.482767000000001</c:v>
                </c:pt>
                <c:pt idx="69218">
                  <c:v>12.487418999999999</c:v>
                </c:pt>
                <c:pt idx="69219">
                  <c:v>12.48828</c:v>
                </c:pt>
                <c:pt idx="69220">
                  <c:v>12.487453</c:v>
                </c:pt>
                <c:pt idx="69221">
                  <c:v>12.486069000000001</c:v>
                </c:pt>
                <c:pt idx="69222">
                  <c:v>12.493358000000001</c:v>
                </c:pt>
                <c:pt idx="69223">
                  <c:v>12.502015</c:v>
                </c:pt>
                <c:pt idx="69224">
                  <c:v>12.493021000000001</c:v>
                </c:pt>
                <c:pt idx="69225">
                  <c:v>12.495448</c:v>
                </c:pt>
                <c:pt idx="69226">
                  <c:v>12.501837</c:v>
                </c:pt>
                <c:pt idx="69227">
                  <c:v>12.49042</c:v>
                </c:pt>
                <c:pt idx="69228">
                  <c:v>12.484458999999999</c:v>
                </c:pt>
                <c:pt idx="69229">
                  <c:v>12.492501000000001</c:v>
                </c:pt>
                <c:pt idx="69230">
                  <c:v>12.494085999999999</c:v>
                </c:pt>
                <c:pt idx="69231">
                  <c:v>12.487185</c:v>
                </c:pt>
                <c:pt idx="69232">
                  <c:v>12.495393</c:v>
                </c:pt>
                <c:pt idx="69233">
                  <c:v>12.497451999999999</c:v>
                </c:pt>
                <c:pt idx="69234">
                  <c:v>12.490746</c:v>
                </c:pt>
                <c:pt idx="69235">
                  <c:v>12.500692000000001</c:v>
                </c:pt>
                <c:pt idx="69236">
                  <c:v>12.498063</c:v>
                </c:pt>
                <c:pt idx="69237">
                  <c:v>12.488920999999999</c:v>
                </c:pt>
                <c:pt idx="69238">
                  <c:v>12.495996999999999</c:v>
                </c:pt>
                <c:pt idx="69239">
                  <c:v>12.499345999999999</c:v>
                </c:pt>
                <c:pt idx="69240">
                  <c:v>12.493130000000001</c:v>
                </c:pt>
                <c:pt idx="69241">
                  <c:v>12.491402000000001</c:v>
                </c:pt>
                <c:pt idx="69242">
                  <c:v>12.495768</c:v>
                </c:pt>
                <c:pt idx="69243">
                  <c:v>12.496264</c:v>
                </c:pt>
                <c:pt idx="69244">
                  <c:v>12.497849</c:v>
                </c:pt>
                <c:pt idx="69245">
                  <c:v>12.499154000000001</c:v>
                </c:pt>
                <c:pt idx="69246">
                  <c:v>12.490944000000001</c:v>
                </c:pt>
                <c:pt idx="69247">
                  <c:v>12.487292</c:v>
                </c:pt>
                <c:pt idx="69248">
                  <c:v>12.494122000000001</c:v>
                </c:pt>
                <c:pt idx="69249">
                  <c:v>12.495495999999999</c:v>
                </c:pt>
                <c:pt idx="69250">
                  <c:v>12.487034</c:v>
                </c:pt>
                <c:pt idx="69251">
                  <c:v>12.486001</c:v>
                </c:pt>
                <c:pt idx="69252">
                  <c:v>12.493188999999999</c:v>
                </c:pt>
                <c:pt idx="69253">
                  <c:v>12.491319000000001</c:v>
                </c:pt>
                <c:pt idx="69254">
                  <c:v>12.494196000000001</c:v>
                </c:pt>
                <c:pt idx="69255">
                  <c:v>12.498647999999999</c:v>
                </c:pt>
                <c:pt idx="69256">
                  <c:v>12.489998</c:v>
                </c:pt>
                <c:pt idx="69257">
                  <c:v>12.491764</c:v>
                </c:pt>
                <c:pt idx="69258">
                  <c:v>12.49798</c:v>
                </c:pt>
                <c:pt idx="69259">
                  <c:v>12.486001999999999</c:v>
                </c:pt>
                <c:pt idx="69260">
                  <c:v>12.478685</c:v>
                </c:pt>
                <c:pt idx="69261">
                  <c:v>12.491177</c:v>
                </c:pt>
                <c:pt idx="69262">
                  <c:v>12.499133</c:v>
                </c:pt>
                <c:pt idx="69263">
                  <c:v>12.494529</c:v>
                </c:pt>
                <c:pt idx="69264">
                  <c:v>12.500823</c:v>
                </c:pt>
                <c:pt idx="69265">
                  <c:v>12.501692</c:v>
                </c:pt>
                <c:pt idx="69266">
                  <c:v>12.495081000000001</c:v>
                </c:pt>
                <c:pt idx="69267">
                  <c:v>12.50342</c:v>
                </c:pt>
                <c:pt idx="69268">
                  <c:v>12.501823999999999</c:v>
                </c:pt>
                <c:pt idx="69269">
                  <c:v>12.493684999999999</c:v>
                </c:pt>
                <c:pt idx="69270">
                  <c:v>12.498638</c:v>
                </c:pt>
                <c:pt idx="69271">
                  <c:v>12.50461</c:v>
                </c:pt>
                <c:pt idx="69272">
                  <c:v>12.50267</c:v>
                </c:pt>
                <c:pt idx="69273">
                  <c:v>12.499062</c:v>
                </c:pt>
                <c:pt idx="69274">
                  <c:v>12.500738999999999</c:v>
                </c:pt>
                <c:pt idx="69275">
                  <c:v>12.498385000000001</c:v>
                </c:pt>
                <c:pt idx="69276">
                  <c:v>12.498549000000001</c:v>
                </c:pt>
                <c:pt idx="69277">
                  <c:v>12.495336999999999</c:v>
                </c:pt>
                <c:pt idx="69278">
                  <c:v>12.489651</c:v>
                </c:pt>
                <c:pt idx="69279">
                  <c:v>12.499682999999999</c:v>
                </c:pt>
                <c:pt idx="69280">
                  <c:v>12.504693</c:v>
                </c:pt>
                <c:pt idx="69281">
                  <c:v>12.494584</c:v>
                </c:pt>
                <c:pt idx="69282">
                  <c:v>12.490974</c:v>
                </c:pt>
                <c:pt idx="69283">
                  <c:v>12.500268999999999</c:v>
                </c:pt>
                <c:pt idx="69284">
                  <c:v>12.503717999999999</c:v>
                </c:pt>
                <c:pt idx="69285">
                  <c:v>12.495799999999999</c:v>
                </c:pt>
                <c:pt idx="69286">
                  <c:v>12.49879</c:v>
                </c:pt>
                <c:pt idx="69287">
                  <c:v>12.495494000000001</c:v>
                </c:pt>
                <c:pt idx="69288">
                  <c:v>12.490031</c:v>
                </c:pt>
                <c:pt idx="69289">
                  <c:v>12.500595000000001</c:v>
                </c:pt>
                <c:pt idx="69290">
                  <c:v>12.505388</c:v>
                </c:pt>
                <c:pt idx="69291">
                  <c:v>12.502008</c:v>
                </c:pt>
                <c:pt idx="69292">
                  <c:v>12.502834999999999</c:v>
                </c:pt>
                <c:pt idx="69293">
                  <c:v>12.506491</c:v>
                </c:pt>
                <c:pt idx="69294">
                  <c:v>12.502110999999999</c:v>
                </c:pt>
                <c:pt idx="69295">
                  <c:v>12.502623</c:v>
                </c:pt>
                <c:pt idx="69296">
                  <c:v>12.508606</c:v>
                </c:pt>
                <c:pt idx="69297">
                  <c:v>12.499363000000001</c:v>
                </c:pt>
                <c:pt idx="69298">
                  <c:v>12.495616999999999</c:v>
                </c:pt>
                <c:pt idx="69299">
                  <c:v>12.503871999999999</c:v>
                </c:pt>
                <c:pt idx="69300">
                  <c:v>12.506995999999999</c:v>
                </c:pt>
                <c:pt idx="69301">
                  <c:v>12.504849999999999</c:v>
                </c:pt>
                <c:pt idx="69302">
                  <c:v>12.503209</c:v>
                </c:pt>
                <c:pt idx="69303">
                  <c:v>12.505433999999999</c:v>
                </c:pt>
                <c:pt idx="69304">
                  <c:v>12.506772</c:v>
                </c:pt>
                <c:pt idx="69305">
                  <c:v>12.512472000000001</c:v>
                </c:pt>
                <c:pt idx="69306">
                  <c:v>12.516605</c:v>
                </c:pt>
                <c:pt idx="69307">
                  <c:v>12.509333</c:v>
                </c:pt>
                <c:pt idx="69308">
                  <c:v>12.506752000000001</c:v>
                </c:pt>
                <c:pt idx="69309">
                  <c:v>12.504401</c:v>
                </c:pt>
                <c:pt idx="69310">
                  <c:v>12.497426000000001</c:v>
                </c:pt>
                <c:pt idx="69311">
                  <c:v>12.501147</c:v>
                </c:pt>
                <c:pt idx="69312">
                  <c:v>12.502355</c:v>
                </c:pt>
                <c:pt idx="69313">
                  <c:v>12.499698</c:v>
                </c:pt>
                <c:pt idx="69314">
                  <c:v>12.505203</c:v>
                </c:pt>
                <c:pt idx="69315">
                  <c:v>12.509035000000001</c:v>
                </c:pt>
                <c:pt idx="69316">
                  <c:v>12.502713999999999</c:v>
                </c:pt>
                <c:pt idx="69317">
                  <c:v>12.50426</c:v>
                </c:pt>
                <c:pt idx="69318">
                  <c:v>12.509553</c:v>
                </c:pt>
                <c:pt idx="69319">
                  <c:v>12.499928000000001</c:v>
                </c:pt>
                <c:pt idx="69320">
                  <c:v>12.497817</c:v>
                </c:pt>
                <c:pt idx="69321">
                  <c:v>12.504738</c:v>
                </c:pt>
                <c:pt idx="69322">
                  <c:v>12.500259</c:v>
                </c:pt>
                <c:pt idx="69323">
                  <c:v>12.501263</c:v>
                </c:pt>
                <c:pt idx="69324">
                  <c:v>12.510323</c:v>
                </c:pt>
                <c:pt idx="69325">
                  <c:v>12.509202999999999</c:v>
                </c:pt>
                <c:pt idx="69326">
                  <c:v>12.500247999999999</c:v>
                </c:pt>
                <c:pt idx="69327">
                  <c:v>12.505293999999999</c:v>
                </c:pt>
                <c:pt idx="69328">
                  <c:v>12.518509</c:v>
                </c:pt>
                <c:pt idx="69329">
                  <c:v>12.514989999999999</c:v>
                </c:pt>
                <c:pt idx="69330">
                  <c:v>12.508666</c:v>
                </c:pt>
                <c:pt idx="69331">
                  <c:v>12.508697</c:v>
                </c:pt>
                <c:pt idx="69332">
                  <c:v>12.506434</c:v>
                </c:pt>
                <c:pt idx="69333">
                  <c:v>12.509131</c:v>
                </c:pt>
                <c:pt idx="69334">
                  <c:v>12.509497</c:v>
                </c:pt>
                <c:pt idx="69335">
                  <c:v>12.503292</c:v>
                </c:pt>
                <c:pt idx="69336">
                  <c:v>12.505615000000001</c:v>
                </c:pt>
                <c:pt idx="69337">
                  <c:v>12.516399</c:v>
                </c:pt>
                <c:pt idx="69338">
                  <c:v>12.515473</c:v>
                </c:pt>
                <c:pt idx="69339">
                  <c:v>12.509722</c:v>
                </c:pt>
                <c:pt idx="69340">
                  <c:v>12.511245000000001</c:v>
                </c:pt>
                <c:pt idx="69341">
                  <c:v>12.507538</c:v>
                </c:pt>
                <c:pt idx="69342">
                  <c:v>12.508091</c:v>
                </c:pt>
                <c:pt idx="69343">
                  <c:v>12.511061</c:v>
                </c:pt>
                <c:pt idx="69344">
                  <c:v>12.507573000000001</c:v>
                </c:pt>
                <c:pt idx="69345">
                  <c:v>12.506956000000001</c:v>
                </c:pt>
                <c:pt idx="69346">
                  <c:v>12.514023999999999</c:v>
                </c:pt>
                <c:pt idx="69347">
                  <c:v>12.513639</c:v>
                </c:pt>
                <c:pt idx="69348">
                  <c:v>12.504628</c:v>
                </c:pt>
                <c:pt idx="69349">
                  <c:v>12.511036000000001</c:v>
                </c:pt>
                <c:pt idx="69350">
                  <c:v>12.514956</c:v>
                </c:pt>
                <c:pt idx="69351">
                  <c:v>12.507774</c:v>
                </c:pt>
                <c:pt idx="69352">
                  <c:v>12.515110999999999</c:v>
                </c:pt>
                <c:pt idx="69353">
                  <c:v>12.515128000000001</c:v>
                </c:pt>
                <c:pt idx="69354">
                  <c:v>12.507118999999999</c:v>
                </c:pt>
                <c:pt idx="69355">
                  <c:v>12.512501</c:v>
                </c:pt>
                <c:pt idx="69356">
                  <c:v>12.512441000000001</c:v>
                </c:pt>
                <c:pt idx="69357">
                  <c:v>12.505177</c:v>
                </c:pt>
                <c:pt idx="69358">
                  <c:v>12.506284000000001</c:v>
                </c:pt>
                <c:pt idx="69359">
                  <c:v>12.515929</c:v>
                </c:pt>
                <c:pt idx="69360">
                  <c:v>12.516849000000001</c:v>
                </c:pt>
                <c:pt idx="69361">
                  <c:v>12.513282999999999</c:v>
                </c:pt>
                <c:pt idx="69362">
                  <c:v>12.51628</c:v>
                </c:pt>
                <c:pt idx="69363">
                  <c:v>12.513641</c:v>
                </c:pt>
                <c:pt idx="69364">
                  <c:v>12.507896000000001</c:v>
                </c:pt>
                <c:pt idx="69365">
                  <c:v>12.506833</c:v>
                </c:pt>
                <c:pt idx="69366">
                  <c:v>12.510043</c:v>
                </c:pt>
                <c:pt idx="69367">
                  <c:v>12.517476</c:v>
                </c:pt>
                <c:pt idx="69368">
                  <c:v>12.518470000000001</c:v>
                </c:pt>
                <c:pt idx="69369">
                  <c:v>12.510134000000001</c:v>
                </c:pt>
                <c:pt idx="69370">
                  <c:v>12.506443000000001</c:v>
                </c:pt>
                <c:pt idx="69371">
                  <c:v>12.517315</c:v>
                </c:pt>
                <c:pt idx="69372">
                  <c:v>12.51882</c:v>
                </c:pt>
                <c:pt idx="69373">
                  <c:v>12.505709</c:v>
                </c:pt>
                <c:pt idx="69374">
                  <c:v>12.513407000000001</c:v>
                </c:pt>
                <c:pt idx="69375">
                  <c:v>12.524887</c:v>
                </c:pt>
                <c:pt idx="69376">
                  <c:v>12.520664999999999</c:v>
                </c:pt>
                <c:pt idx="69377">
                  <c:v>12.516406999999999</c:v>
                </c:pt>
                <c:pt idx="69378">
                  <c:v>12.521750000000001</c:v>
                </c:pt>
                <c:pt idx="69379">
                  <c:v>12.523759</c:v>
                </c:pt>
                <c:pt idx="69380">
                  <c:v>12.514118</c:v>
                </c:pt>
                <c:pt idx="69381">
                  <c:v>12.516367000000001</c:v>
                </c:pt>
                <c:pt idx="69382">
                  <c:v>12.521915</c:v>
                </c:pt>
                <c:pt idx="69383">
                  <c:v>12.517239</c:v>
                </c:pt>
                <c:pt idx="69384">
                  <c:v>12.518471999999999</c:v>
                </c:pt>
                <c:pt idx="69385">
                  <c:v>12.518096999999999</c:v>
                </c:pt>
                <c:pt idx="69386">
                  <c:v>12.521297000000001</c:v>
                </c:pt>
                <c:pt idx="69387">
                  <c:v>12.525378999999999</c:v>
                </c:pt>
                <c:pt idx="69388">
                  <c:v>12.516852</c:v>
                </c:pt>
                <c:pt idx="69389">
                  <c:v>12.515018</c:v>
                </c:pt>
                <c:pt idx="69390">
                  <c:v>12.523830999999999</c:v>
                </c:pt>
                <c:pt idx="69391">
                  <c:v>12.521938</c:v>
                </c:pt>
                <c:pt idx="69392">
                  <c:v>12.511448</c:v>
                </c:pt>
                <c:pt idx="69393">
                  <c:v>12.515774</c:v>
                </c:pt>
                <c:pt idx="69394">
                  <c:v>12.521813</c:v>
                </c:pt>
                <c:pt idx="69395">
                  <c:v>12.514549000000001</c:v>
                </c:pt>
                <c:pt idx="69396">
                  <c:v>12.514408</c:v>
                </c:pt>
                <c:pt idx="69397">
                  <c:v>12.522179</c:v>
                </c:pt>
                <c:pt idx="69398">
                  <c:v>12.523495</c:v>
                </c:pt>
                <c:pt idx="69399">
                  <c:v>12.521122</c:v>
                </c:pt>
                <c:pt idx="69400">
                  <c:v>12.518014000000001</c:v>
                </c:pt>
                <c:pt idx="69401">
                  <c:v>12.514920999999999</c:v>
                </c:pt>
                <c:pt idx="69402">
                  <c:v>12.515620999999999</c:v>
                </c:pt>
                <c:pt idx="69403">
                  <c:v>12.521417</c:v>
                </c:pt>
                <c:pt idx="69404">
                  <c:v>12.523069</c:v>
                </c:pt>
                <c:pt idx="69405">
                  <c:v>12.519774999999999</c:v>
                </c:pt>
                <c:pt idx="69406">
                  <c:v>12.520011999999999</c:v>
                </c:pt>
                <c:pt idx="69407">
                  <c:v>12.517251999999999</c:v>
                </c:pt>
                <c:pt idx="69408">
                  <c:v>12.512641</c:v>
                </c:pt>
                <c:pt idx="69409">
                  <c:v>12.516413</c:v>
                </c:pt>
                <c:pt idx="69410">
                  <c:v>12.525376</c:v>
                </c:pt>
                <c:pt idx="69411">
                  <c:v>12.525985</c:v>
                </c:pt>
                <c:pt idx="69412">
                  <c:v>12.517771</c:v>
                </c:pt>
                <c:pt idx="69413">
                  <c:v>12.516489999999999</c:v>
                </c:pt>
                <c:pt idx="69414">
                  <c:v>12.515412</c:v>
                </c:pt>
                <c:pt idx="69415">
                  <c:v>12.517276000000001</c:v>
                </c:pt>
                <c:pt idx="69416">
                  <c:v>12.528592</c:v>
                </c:pt>
                <c:pt idx="69417">
                  <c:v>12.526289</c:v>
                </c:pt>
                <c:pt idx="69418">
                  <c:v>12.519071</c:v>
                </c:pt>
                <c:pt idx="69419">
                  <c:v>12.523987999999999</c:v>
                </c:pt>
                <c:pt idx="69420">
                  <c:v>12.523300000000001</c:v>
                </c:pt>
                <c:pt idx="69421">
                  <c:v>12.509893</c:v>
                </c:pt>
                <c:pt idx="69422">
                  <c:v>12.511638</c:v>
                </c:pt>
                <c:pt idx="69423">
                  <c:v>12.525584</c:v>
                </c:pt>
                <c:pt idx="69424">
                  <c:v>12.527060000000001</c:v>
                </c:pt>
                <c:pt idx="69425">
                  <c:v>12.528292</c:v>
                </c:pt>
                <c:pt idx="69426">
                  <c:v>12.524288</c:v>
                </c:pt>
                <c:pt idx="69427">
                  <c:v>12.515943999999999</c:v>
                </c:pt>
                <c:pt idx="69428">
                  <c:v>12.524564</c:v>
                </c:pt>
                <c:pt idx="69429">
                  <c:v>12.525527</c:v>
                </c:pt>
                <c:pt idx="69430">
                  <c:v>12.523522</c:v>
                </c:pt>
                <c:pt idx="69431">
                  <c:v>12.531628</c:v>
                </c:pt>
                <c:pt idx="69432">
                  <c:v>12.530343999999999</c:v>
                </c:pt>
                <c:pt idx="69433">
                  <c:v>12.519776</c:v>
                </c:pt>
                <c:pt idx="69434">
                  <c:v>12.519375</c:v>
                </c:pt>
                <c:pt idx="69435">
                  <c:v>12.531306000000001</c:v>
                </c:pt>
                <c:pt idx="69436">
                  <c:v>12.531815999999999</c:v>
                </c:pt>
                <c:pt idx="69437">
                  <c:v>12.528753</c:v>
                </c:pt>
                <c:pt idx="69438">
                  <c:v>12.532514000000001</c:v>
                </c:pt>
                <c:pt idx="69439">
                  <c:v>12.526237</c:v>
                </c:pt>
                <c:pt idx="69440">
                  <c:v>12.520413</c:v>
                </c:pt>
                <c:pt idx="69441">
                  <c:v>12.52735</c:v>
                </c:pt>
                <c:pt idx="69442">
                  <c:v>12.53378</c:v>
                </c:pt>
                <c:pt idx="69443">
                  <c:v>12.530976000000001</c:v>
                </c:pt>
                <c:pt idx="69444">
                  <c:v>12.531022999999999</c:v>
                </c:pt>
                <c:pt idx="69445">
                  <c:v>12.526808000000001</c:v>
                </c:pt>
                <c:pt idx="69446">
                  <c:v>12.515238</c:v>
                </c:pt>
                <c:pt idx="69447">
                  <c:v>12.523168999999999</c:v>
                </c:pt>
                <c:pt idx="69448">
                  <c:v>12.533296</c:v>
                </c:pt>
                <c:pt idx="69449">
                  <c:v>12.527153999999999</c:v>
                </c:pt>
                <c:pt idx="69450">
                  <c:v>12.527796</c:v>
                </c:pt>
                <c:pt idx="69451">
                  <c:v>12.52797</c:v>
                </c:pt>
                <c:pt idx="69452">
                  <c:v>12.523982999999999</c:v>
                </c:pt>
                <c:pt idx="69453">
                  <c:v>12.53008</c:v>
                </c:pt>
                <c:pt idx="69454">
                  <c:v>12.535612</c:v>
                </c:pt>
                <c:pt idx="69455">
                  <c:v>12.525081</c:v>
                </c:pt>
                <c:pt idx="69456">
                  <c:v>12.519456999999999</c:v>
                </c:pt>
                <c:pt idx="69457">
                  <c:v>12.531653</c:v>
                </c:pt>
                <c:pt idx="69458">
                  <c:v>12.527433</c:v>
                </c:pt>
                <c:pt idx="69459">
                  <c:v>12.519353000000001</c:v>
                </c:pt>
                <c:pt idx="69460">
                  <c:v>12.528366999999999</c:v>
                </c:pt>
                <c:pt idx="69461">
                  <c:v>12.529476000000001</c:v>
                </c:pt>
                <c:pt idx="69462">
                  <c:v>12.528191</c:v>
                </c:pt>
                <c:pt idx="69463">
                  <c:v>12.534349000000001</c:v>
                </c:pt>
                <c:pt idx="69464">
                  <c:v>12.531613</c:v>
                </c:pt>
                <c:pt idx="69465">
                  <c:v>12.523789000000001</c:v>
                </c:pt>
                <c:pt idx="69466">
                  <c:v>12.527619</c:v>
                </c:pt>
                <c:pt idx="69467">
                  <c:v>12.528385999999999</c:v>
                </c:pt>
                <c:pt idx="69468">
                  <c:v>12.521675999999999</c:v>
                </c:pt>
                <c:pt idx="69469">
                  <c:v>12.529449</c:v>
                </c:pt>
                <c:pt idx="69470">
                  <c:v>12.534219999999999</c:v>
                </c:pt>
                <c:pt idx="69471">
                  <c:v>12.527229</c:v>
                </c:pt>
                <c:pt idx="69472">
                  <c:v>12.533673</c:v>
                </c:pt>
                <c:pt idx="69473">
                  <c:v>12.540986</c:v>
                </c:pt>
                <c:pt idx="69474">
                  <c:v>12.539084000000001</c:v>
                </c:pt>
                <c:pt idx="69475">
                  <c:v>12.543820999999999</c:v>
                </c:pt>
                <c:pt idx="69476">
                  <c:v>12.544072999999999</c:v>
                </c:pt>
                <c:pt idx="69477">
                  <c:v>12.529018000000001</c:v>
                </c:pt>
                <c:pt idx="69478">
                  <c:v>12.523248000000001</c:v>
                </c:pt>
                <c:pt idx="69479">
                  <c:v>12.533102</c:v>
                </c:pt>
                <c:pt idx="69480">
                  <c:v>12.532500000000001</c:v>
                </c:pt>
                <c:pt idx="69481">
                  <c:v>12.529806000000001</c:v>
                </c:pt>
                <c:pt idx="69482">
                  <c:v>12.534134</c:v>
                </c:pt>
                <c:pt idx="69483">
                  <c:v>12.531264</c:v>
                </c:pt>
                <c:pt idx="69484">
                  <c:v>12.534867</c:v>
                </c:pt>
                <c:pt idx="69485">
                  <c:v>12.541766000000001</c:v>
                </c:pt>
                <c:pt idx="69486">
                  <c:v>12.538496</c:v>
                </c:pt>
                <c:pt idx="69487">
                  <c:v>12.533704999999999</c:v>
                </c:pt>
                <c:pt idx="69488">
                  <c:v>12.540126000000001</c:v>
                </c:pt>
                <c:pt idx="69489">
                  <c:v>12.539858000000001</c:v>
                </c:pt>
                <c:pt idx="69490">
                  <c:v>12.525129</c:v>
                </c:pt>
                <c:pt idx="69491">
                  <c:v>12.529885</c:v>
                </c:pt>
                <c:pt idx="69492">
                  <c:v>12.541119</c:v>
                </c:pt>
                <c:pt idx="69493">
                  <c:v>12.534497999999999</c:v>
                </c:pt>
                <c:pt idx="69494">
                  <c:v>12.530352000000001</c:v>
                </c:pt>
                <c:pt idx="69495">
                  <c:v>12.534841999999999</c:v>
                </c:pt>
                <c:pt idx="69496">
                  <c:v>12.542356</c:v>
                </c:pt>
                <c:pt idx="69497">
                  <c:v>12.543991</c:v>
                </c:pt>
                <c:pt idx="69498">
                  <c:v>12.540766</c:v>
                </c:pt>
                <c:pt idx="69499">
                  <c:v>12.533538</c:v>
                </c:pt>
                <c:pt idx="69500">
                  <c:v>12.531392</c:v>
                </c:pt>
                <c:pt idx="69501">
                  <c:v>12.543918</c:v>
                </c:pt>
                <c:pt idx="69502">
                  <c:v>12.544502</c:v>
                </c:pt>
                <c:pt idx="69503">
                  <c:v>12.533077</c:v>
                </c:pt>
                <c:pt idx="69504">
                  <c:v>12.532512000000001</c:v>
                </c:pt>
                <c:pt idx="69505">
                  <c:v>12.536676</c:v>
                </c:pt>
                <c:pt idx="69506">
                  <c:v>12.533947</c:v>
                </c:pt>
                <c:pt idx="69507">
                  <c:v>12.532652000000001</c:v>
                </c:pt>
                <c:pt idx="69508">
                  <c:v>12.537037</c:v>
                </c:pt>
                <c:pt idx="69509">
                  <c:v>12.530167</c:v>
                </c:pt>
                <c:pt idx="69510">
                  <c:v>12.527713</c:v>
                </c:pt>
                <c:pt idx="69511">
                  <c:v>12.539714999999999</c:v>
                </c:pt>
                <c:pt idx="69512">
                  <c:v>12.534613999999999</c:v>
                </c:pt>
                <c:pt idx="69513">
                  <c:v>12.534521</c:v>
                </c:pt>
                <c:pt idx="69514">
                  <c:v>12.548194000000001</c:v>
                </c:pt>
                <c:pt idx="69515">
                  <c:v>12.539835999999999</c:v>
                </c:pt>
                <c:pt idx="69516">
                  <c:v>12.528892000000001</c:v>
                </c:pt>
                <c:pt idx="69517">
                  <c:v>12.540609</c:v>
                </c:pt>
                <c:pt idx="69518">
                  <c:v>12.541449</c:v>
                </c:pt>
                <c:pt idx="69519">
                  <c:v>12.527673</c:v>
                </c:pt>
                <c:pt idx="69520">
                  <c:v>12.539631999999999</c:v>
                </c:pt>
                <c:pt idx="69521">
                  <c:v>12.548354</c:v>
                </c:pt>
                <c:pt idx="69522">
                  <c:v>12.534262999999999</c:v>
                </c:pt>
                <c:pt idx="69523">
                  <c:v>12.536809</c:v>
                </c:pt>
                <c:pt idx="69524">
                  <c:v>12.541816000000001</c:v>
                </c:pt>
                <c:pt idx="69525">
                  <c:v>12.531088</c:v>
                </c:pt>
                <c:pt idx="69526">
                  <c:v>12.529337</c:v>
                </c:pt>
                <c:pt idx="69527">
                  <c:v>12.540018</c:v>
                </c:pt>
                <c:pt idx="69528">
                  <c:v>12.541831999999999</c:v>
                </c:pt>
                <c:pt idx="69529">
                  <c:v>12.536685</c:v>
                </c:pt>
                <c:pt idx="69530">
                  <c:v>12.539643</c:v>
                </c:pt>
                <c:pt idx="69531">
                  <c:v>12.537053999999999</c:v>
                </c:pt>
                <c:pt idx="69532">
                  <c:v>12.539891000000001</c:v>
                </c:pt>
                <c:pt idx="69533">
                  <c:v>12.560874999999999</c:v>
                </c:pt>
                <c:pt idx="69534">
                  <c:v>12.559253</c:v>
                </c:pt>
                <c:pt idx="69535">
                  <c:v>12.544024</c:v>
                </c:pt>
                <c:pt idx="69536">
                  <c:v>12.547257999999999</c:v>
                </c:pt>
                <c:pt idx="69537">
                  <c:v>12.549308999999999</c:v>
                </c:pt>
                <c:pt idx="69538">
                  <c:v>12.543908</c:v>
                </c:pt>
                <c:pt idx="69539">
                  <c:v>12.547635</c:v>
                </c:pt>
                <c:pt idx="69540">
                  <c:v>12.549371000000001</c:v>
                </c:pt>
                <c:pt idx="69541">
                  <c:v>12.539196</c:v>
                </c:pt>
                <c:pt idx="69542">
                  <c:v>12.539989</c:v>
                </c:pt>
                <c:pt idx="69543">
                  <c:v>12.543125</c:v>
                </c:pt>
                <c:pt idx="69544">
                  <c:v>12.533547</c:v>
                </c:pt>
                <c:pt idx="69545">
                  <c:v>12.539284</c:v>
                </c:pt>
                <c:pt idx="69546">
                  <c:v>12.550568999999999</c:v>
                </c:pt>
                <c:pt idx="69547">
                  <c:v>12.542578000000001</c:v>
                </c:pt>
                <c:pt idx="69548">
                  <c:v>12.536272</c:v>
                </c:pt>
                <c:pt idx="69549">
                  <c:v>12.5465</c:v>
                </c:pt>
                <c:pt idx="69550">
                  <c:v>12.550143</c:v>
                </c:pt>
                <c:pt idx="69551">
                  <c:v>12.538511</c:v>
                </c:pt>
                <c:pt idx="69552">
                  <c:v>12.535121</c:v>
                </c:pt>
                <c:pt idx="69553">
                  <c:v>12.539695</c:v>
                </c:pt>
                <c:pt idx="69554">
                  <c:v>12.540452</c:v>
                </c:pt>
                <c:pt idx="69555">
                  <c:v>12.543899</c:v>
                </c:pt>
                <c:pt idx="69556">
                  <c:v>12.545152</c:v>
                </c:pt>
                <c:pt idx="69557">
                  <c:v>12.542862</c:v>
                </c:pt>
                <c:pt idx="69558">
                  <c:v>12.547307</c:v>
                </c:pt>
                <c:pt idx="69559">
                  <c:v>12.552484</c:v>
                </c:pt>
                <c:pt idx="69560">
                  <c:v>12.547656</c:v>
                </c:pt>
                <c:pt idx="69561">
                  <c:v>12.547701</c:v>
                </c:pt>
                <c:pt idx="69562">
                  <c:v>12.555152</c:v>
                </c:pt>
                <c:pt idx="69563">
                  <c:v>12.547539</c:v>
                </c:pt>
                <c:pt idx="69564">
                  <c:v>12.538512000000001</c:v>
                </c:pt>
                <c:pt idx="69565">
                  <c:v>12.545189000000001</c:v>
                </c:pt>
                <c:pt idx="69566">
                  <c:v>12.54571</c:v>
                </c:pt>
                <c:pt idx="69567">
                  <c:v>12.5388</c:v>
                </c:pt>
                <c:pt idx="69568">
                  <c:v>12.539142999999999</c:v>
                </c:pt>
                <c:pt idx="69569">
                  <c:v>12.548781999999999</c:v>
                </c:pt>
                <c:pt idx="69570">
                  <c:v>12.551615</c:v>
                </c:pt>
                <c:pt idx="69571">
                  <c:v>12.547096</c:v>
                </c:pt>
                <c:pt idx="69572">
                  <c:v>12.546602</c:v>
                </c:pt>
                <c:pt idx="69573">
                  <c:v>12.544746</c:v>
                </c:pt>
                <c:pt idx="69574">
                  <c:v>12.548462000000001</c:v>
                </c:pt>
                <c:pt idx="69575">
                  <c:v>12.556922</c:v>
                </c:pt>
                <c:pt idx="69576">
                  <c:v>12.557022999999999</c:v>
                </c:pt>
                <c:pt idx="69577">
                  <c:v>12.548337</c:v>
                </c:pt>
                <c:pt idx="69578">
                  <c:v>12.546163999999999</c:v>
                </c:pt>
                <c:pt idx="69579">
                  <c:v>12.551403000000001</c:v>
                </c:pt>
                <c:pt idx="69580">
                  <c:v>12.543981</c:v>
                </c:pt>
                <c:pt idx="69581">
                  <c:v>12.544408000000001</c:v>
                </c:pt>
                <c:pt idx="69582">
                  <c:v>12.558023</c:v>
                </c:pt>
                <c:pt idx="69583">
                  <c:v>12.554831</c:v>
                </c:pt>
                <c:pt idx="69584">
                  <c:v>12.551266999999999</c:v>
                </c:pt>
                <c:pt idx="69585">
                  <c:v>12.548774</c:v>
                </c:pt>
                <c:pt idx="69586">
                  <c:v>12.540632</c:v>
                </c:pt>
                <c:pt idx="69587">
                  <c:v>12.546977</c:v>
                </c:pt>
                <c:pt idx="69588">
                  <c:v>12.558260000000001</c:v>
                </c:pt>
                <c:pt idx="69589">
                  <c:v>12.555211999999999</c:v>
                </c:pt>
                <c:pt idx="69590">
                  <c:v>12.54819</c:v>
                </c:pt>
                <c:pt idx="69591">
                  <c:v>12.550259</c:v>
                </c:pt>
                <c:pt idx="69592">
                  <c:v>12.548002</c:v>
                </c:pt>
                <c:pt idx="69593">
                  <c:v>12.549599000000001</c:v>
                </c:pt>
                <c:pt idx="69594">
                  <c:v>12.55925</c:v>
                </c:pt>
                <c:pt idx="69595">
                  <c:v>12.550178000000001</c:v>
                </c:pt>
                <c:pt idx="69596">
                  <c:v>12.544286</c:v>
                </c:pt>
                <c:pt idx="69597">
                  <c:v>12.555802999999999</c:v>
                </c:pt>
                <c:pt idx="69598">
                  <c:v>12.555477</c:v>
                </c:pt>
                <c:pt idx="69599">
                  <c:v>12.545339</c:v>
                </c:pt>
                <c:pt idx="69600">
                  <c:v>12.547544</c:v>
                </c:pt>
                <c:pt idx="69601">
                  <c:v>12.551625</c:v>
                </c:pt>
                <c:pt idx="69602">
                  <c:v>12.547665</c:v>
                </c:pt>
                <c:pt idx="69603">
                  <c:v>12.552645</c:v>
                </c:pt>
                <c:pt idx="69604">
                  <c:v>12.554942</c:v>
                </c:pt>
                <c:pt idx="69605">
                  <c:v>12.552602</c:v>
                </c:pt>
                <c:pt idx="69606">
                  <c:v>12.559685999999999</c:v>
                </c:pt>
                <c:pt idx="69607">
                  <c:v>12.557931</c:v>
                </c:pt>
                <c:pt idx="69608">
                  <c:v>12.551873000000001</c:v>
                </c:pt>
                <c:pt idx="69609">
                  <c:v>12.559246999999999</c:v>
                </c:pt>
                <c:pt idx="69610">
                  <c:v>12.564425</c:v>
                </c:pt>
                <c:pt idx="69611">
                  <c:v>12.558668000000001</c:v>
                </c:pt>
                <c:pt idx="69612">
                  <c:v>12.556744999999999</c:v>
                </c:pt>
                <c:pt idx="69613">
                  <c:v>12.557864</c:v>
                </c:pt>
                <c:pt idx="69614">
                  <c:v>12.548506</c:v>
                </c:pt>
                <c:pt idx="69615">
                  <c:v>12.544337000000001</c:v>
                </c:pt>
                <c:pt idx="69616">
                  <c:v>12.557304999999999</c:v>
                </c:pt>
                <c:pt idx="69617">
                  <c:v>12.563419</c:v>
                </c:pt>
                <c:pt idx="69618">
                  <c:v>12.559397000000001</c:v>
                </c:pt>
                <c:pt idx="69619">
                  <c:v>12.559275</c:v>
                </c:pt>
                <c:pt idx="69620">
                  <c:v>12.560409999999999</c:v>
                </c:pt>
                <c:pt idx="69621">
                  <c:v>12.558814</c:v>
                </c:pt>
                <c:pt idx="69622">
                  <c:v>12.562583999999999</c:v>
                </c:pt>
                <c:pt idx="69623">
                  <c:v>12.562690999999999</c:v>
                </c:pt>
                <c:pt idx="69624">
                  <c:v>12.551375</c:v>
                </c:pt>
                <c:pt idx="69625">
                  <c:v>12.558888</c:v>
                </c:pt>
                <c:pt idx="69626">
                  <c:v>12.567226</c:v>
                </c:pt>
                <c:pt idx="69627">
                  <c:v>12.552027000000001</c:v>
                </c:pt>
                <c:pt idx="69628">
                  <c:v>12.550777999999999</c:v>
                </c:pt>
                <c:pt idx="69629">
                  <c:v>12.561621000000001</c:v>
                </c:pt>
                <c:pt idx="69630">
                  <c:v>12.55475</c:v>
                </c:pt>
                <c:pt idx="69631">
                  <c:v>12.550214</c:v>
                </c:pt>
                <c:pt idx="69632">
                  <c:v>12.558063000000001</c:v>
                </c:pt>
                <c:pt idx="69633">
                  <c:v>12.554174</c:v>
                </c:pt>
                <c:pt idx="69634">
                  <c:v>12.547103999999999</c:v>
                </c:pt>
                <c:pt idx="69635">
                  <c:v>12.561916</c:v>
                </c:pt>
                <c:pt idx="69636">
                  <c:v>12.566426</c:v>
                </c:pt>
                <c:pt idx="69637">
                  <c:v>12.553466</c:v>
                </c:pt>
                <c:pt idx="69638">
                  <c:v>12.556917</c:v>
                </c:pt>
                <c:pt idx="69639">
                  <c:v>12.561939000000001</c:v>
                </c:pt>
                <c:pt idx="69640">
                  <c:v>12.555237</c:v>
                </c:pt>
                <c:pt idx="69641">
                  <c:v>12.554086</c:v>
                </c:pt>
                <c:pt idx="69642">
                  <c:v>12.557912</c:v>
                </c:pt>
                <c:pt idx="69643">
                  <c:v>12.555645999999999</c:v>
                </c:pt>
                <c:pt idx="69644">
                  <c:v>12.556874000000001</c:v>
                </c:pt>
                <c:pt idx="69645">
                  <c:v>12.565859</c:v>
                </c:pt>
                <c:pt idx="69646">
                  <c:v>12.562486</c:v>
                </c:pt>
                <c:pt idx="69647">
                  <c:v>12.560382000000001</c:v>
                </c:pt>
                <c:pt idx="69648">
                  <c:v>12.564095999999999</c:v>
                </c:pt>
                <c:pt idx="69649">
                  <c:v>12.550264</c:v>
                </c:pt>
                <c:pt idx="69650">
                  <c:v>12.546605</c:v>
                </c:pt>
                <c:pt idx="69651">
                  <c:v>12.560205</c:v>
                </c:pt>
                <c:pt idx="69652">
                  <c:v>12.564695</c:v>
                </c:pt>
                <c:pt idx="69653">
                  <c:v>12.562127</c:v>
                </c:pt>
                <c:pt idx="69654">
                  <c:v>12.567444</c:v>
                </c:pt>
                <c:pt idx="69655">
                  <c:v>12.571120000000001</c:v>
                </c:pt>
                <c:pt idx="69656">
                  <c:v>12.562150000000001</c:v>
                </c:pt>
                <c:pt idx="69657">
                  <c:v>12.563478999999999</c:v>
                </c:pt>
                <c:pt idx="69658">
                  <c:v>12.568788</c:v>
                </c:pt>
                <c:pt idx="69659">
                  <c:v>12.563655000000001</c:v>
                </c:pt>
                <c:pt idx="69660">
                  <c:v>12.565466000000001</c:v>
                </c:pt>
                <c:pt idx="69661">
                  <c:v>12.568346999999999</c:v>
                </c:pt>
                <c:pt idx="69662">
                  <c:v>12.560563999999999</c:v>
                </c:pt>
                <c:pt idx="69663">
                  <c:v>12.558526000000001</c:v>
                </c:pt>
                <c:pt idx="69664">
                  <c:v>12.568667</c:v>
                </c:pt>
                <c:pt idx="69665">
                  <c:v>12.569983000000001</c:v>
                </c:pt>
                <c:pt idx="69666">
                  <c:v>12.565113</c:v>
                </c:pt>
                <c:pt idx="69667">
                  <c:v>12.563506</c:v>
                </c:pt>
                <c:pt idx="69668">
                  <c:v>12.555375</c:v>
                </c:pt>
                <c:pt idx="69669">
                  <c:v>12.557570999999999</c:v>
                </c:pt>
                <c:pt idx="69670">
                  <c:v>12.566850000000001</c:v>
                </c:pt>
                <c:pt idx="69671">
                  <c:v>12.563395</c:v>
                </c:pt>
                <c:pt idx="69672">
                  <c:v>12.561697000000001</c:v>
                </c:pt>
                <c:pt idx="69673">
                  <c:v>12.564954</c:v>
                </c:pt>
                <c:pt idx="69674">
                  <c:v>12.565643</c:v>
                </c:pt>
                <c:pt idx="69675">
                  <c:v>12.565288000000001</c:v>
                </c:pt>
                <c:pt idx="69676">
                  <c:v>12.565882</c:v>
                </c:pt>
                <c:pt idx="69677">
                  <c:v>12.564361999999999</c:v>
                </c:pt>
                <c:pt idx="69678">
                  <c:v>12.562061999999999</c:v>
                </c:pt>
                <c:pt idx="69679">
                  <c:v>12.570931</c:v>
                </c:pt>
                <c:pt idx="69680">
                  <c:v>12.576166000000001</c:v>
                </c:pt>
                <c:pt idx="69681">
                  <c:v>12.569016</c:v>
                </c:pt>
                <c:pt idx="69682">
                  <c:v>12.565602</c:v>
                </c:pt>
                <c:pt idx="69683">
                  <c:v>12.568901</c:v>
                </c:pt>
                <c:pt idx="69684">
                  <c:v>12.569824000000001</c:v>
                </c:pt>
                <c:pt idx="69685">
                  <c:v>12.570373999999999</c:v>
                </c:pt>
                <c:pt idx="69686">
                  <c:v>12.569041</c:v>
                </c:pt>
                <c:pt idx="69687">
                  <c:v>12.555679</c:v>
                </c:pt>
                <c:pt idx="69688">
                  <c:v>12.554031999999999</c:v>
                </c:pt>
                <c:pt idx="69689">
                  <c:v>12.567513</c:v>
                </c:pt>
                <c:pt idx="69690">
                  <c:v>12.56344</c:v>
                </c:pt>
                <c:pt idx="69691">
                  <c:v>12.562364000000001</c:v>
                </c:pt>
                <c:pt idx="69692">
                  <c:v>12.577247</c:v>
                </c:pt>
                <c:pt idx="69693">
                  <c:v>12.573917</c:v>
                </c:pt>
                <c:pt idx="69694">
                  <c:v>12.561698</c:v>
                </c:pt>
                <c:pt idx="69695">
                  <c:v>12.562934</c:v>
                </c:pt>
                <c:pt idx="69696">
                  <c:v>12.573337</c:v>
                </c:pt>
                <c:pt idx="69697">
                  <c:v>12.577752</c:v>
                </c:pt>
                <c:pt idx="69698">
                  <c:v>12.574165000000001</c:v>
                </c:pt>
                <c:pt idx="69699">
                  <c:v>12.570781</c:v>
                </c:pt>
                <c:pt idx="69700">
                  <c:v>12.572616999999999</c:v>
                </c:pt>
                <c:pt idx="69701">
                  <c:v>12.574947</c:v>
                </c:pt>
                <c:pt idx="69702">
                  <c:v>12.569934999999999</c:v>
                </c:pt>
                <c:pt idx="69703">
                  <c:v>12.565052</c:v>
                </c:pt>
                <c:pt idx="69704">
                  <c:v>12.567712999999999</c:v>
                </c:pt>
                <c:pt idx="69705">
                  <c:v>12.572941</c:v>
                </c:pt>
                <c:pt idx="69706">
                  <c:v>12.576777</c:v>
                </c:pt>
                <c:pt idx="69707">
                  <c:v>12.572165999999999</c:v>
                </c:pt>
                <c:pt idx="69708">
                  <c:v>12.572661</c:v>
                </c:pt>
                <c:pt idx="69709">
                  <c:v>12.576033000000001</c:v>
                </c:pt>
                <c:pt idx="69710">
                  <c:v>12.569546000000001</c:v>
                </c:pt>
                <c:pt idx="69711">
                  <c:v>12.567081</c:v>
                </c:pt>
                <c:pt idx="69712">
                  <c:v>12.565137</c:v>
                </c:pt>
                <c:pt idx="69713">
                  <c:v>12.564083999999999</c:v>
                </c:pt>
                <c:pt idx="69714">
                  <c:v>12.566062000000001</c:v>
                </c:pt>
                <c:pt idx="69715">
                  <c:v>12.56704</c:v>
                </c:pt>
                <c:pt idx="69716">
                  <c:v>12.567786999999999</c:v>
                </c:pt>
                <c:pt idx="69717">
                  <c:v>12.569158</c:v>
                </c:pt>
                <c:pt idx="69718">
                  <c:v>12.577363</c:v>
                </c:pt>
                <c:pt idx="69719">
                  <c:v>12.581443</c:v>
                </c:pt>
                <c:pt idx="69720">
                  <c:v>12.578467</c:v>
                </c:pt>
                <c:pt idx="69721">
                  <c:v>12.575828</c:v>
                </c:pt>
                <c:pt idx="69722">
                  <c:v>12.570615999999999</c:v>
                </c:pt>
                <c:pt idx="69723">
                  <c:v>12.573741</c:v>
                </c:pt>
                <c:pt idx="69724">
                  <c:v>12.582062000000001</c:v>
                </c:pt>
                <c:pt idx="69725">
                  <c:v>12.582193</c:v>
                </c:pt>
                <c:pt idx="69726">
                  <c:v>12.577292</c:v>
                </c:pt>
                <c:pt idx="69727">
                  <c:v>12.577586999999999</c:v>
                </c:pt>
                <c:pt idx="69728">
                  <c:v>12.579116000000001</c:v>
                </c:pt>
                <c:pt idx="69729">
                  <c:v>12.572521</c:v>
                </c:pt>
                <c:pt idx="69730">
                  <c:v>12.573555000000001</c:v>
                </c:pt>
                <c:pt idx="69731">
                  <c:v>12.581277</c:v>
                </c:pt>
                <c:pt idx="69732">
                  <c:v>12.581519999999999</c:v>
                </c:pt>
                <c:pt idx="69733">
                  <c:v>12.57755</c:v>
                </c:pt>
                <c:pt idx="69734">
                  <c:v>12.572697</c:v>
                </c:pt>
                <c:pt idx="69735">
                  <c:v>12.569709</c:v>
                </c:pt>
                <c:pt idx="69736">
                  <c:v>12.566928000000001</c:v>
                </c:pt>
                <c:pt idx="69737">
                  <c:v>12.567942</c:v>
                </c:pt>
                <c:pt idx="69738">
                  <c:v>12.573282000000001</c:v>
                </c:pt>
                <c:pt idx="69739">
                  <c:v>12.572058</c:v>
                </c:pt>
                <c:pt idx="69740">
                  <c:v>12.575104</c:v>
                </c:pt>
                <c:pt idx="69741">
                  <c:v>12.580826</c:v>
                </c:pt>
                <c:pt idx="69742">
                  <c:v>12.579717</c:v>
                </c:pt>
                <c:pt idx="69743">
                  <c:v>12.582566999999999</c:v>
                </c:pt>
                <c:pt idx="69744">
                  <c:v>12.580959</c:v>
                </c:pt>
                <c:pt idx="69745">
                  <c:v>12.573307</c:v>
                </c:pt>
                <c:pt idx="69746">
                  <c:v>12.573736999999999</c:v>
                </c:pt>
                <c:pt idx="69747">
                  <c:v>12.576458000000001</c:v>
                </c:pt>
                <c:pt idx="69748">
                  <c:v>12.568201999999999</c:v>
                </c:pt>
                <c:pt idx="69749">
                  <c:v>12.564572999999999</c:v>
                </c:pt>
                <c:pt idx="69750">
                  <c:v>12.577521000000001</c:v>
                </c:pt>
                <c:pt idx="69751">
                  <c:v>12.578965999999999</c:v>
                </c:pt>
                <c:pt idx="69752">
                  <c:v>12.576551</c:v>
                </c:pt>
                <c:pt idx="69753">
                  <c:v>12.581898000000001</c:v>
                </c:pt>
                <c:pt idx="69754">
                  <c:v>12.579876000000001</c:v>
                </c:pt>
                <c:pt idx="69755">
                  <c:v>12.578011</c:v>
                </c:pt>
                <c:pt idx="69756">
                  <c:v>12.578131000000001</c:v>
                </c:pt>
                <c:pt idx="69757">
                  <c:v>12.578471</c:v>
                </c:pt>
                <c:pt idx="69758">
                  <c:v>12.580676</c:v>
                </c:pt>
                <c:pt idx="69759">
                  <c:v>12.582093</c:v>
                </c:pt>
                <c:pt idx="69760">
                  <c:v>12.578274</c:v>
                </c:pt>
                <c:pt idx="69761">
                  <c:v>12.568085999999999</c:v>
                </c:pt>
                <c:pt idx="69762">
                  <c:v>12.575771</c:v>
                </c:pt>
                <c:pt idx="69763">
                  <c:v>12.587102</c:v>
                </c:pt>
                <c:pt idx="69764">
                  <c:v>12.578398999999999</c:v>
                </c:pt>
                <c:pt idx="69765">
                  <c:v>12.580187</c:v>
                </c:pt>
                <c:pt idx="69766">
                  <c:v>12.587989</c:v>
                </c:pt>
                <c:pt idx="69767">
                  <c:v>12.579197000000001</c:v>
                </c:pt>
                <c:pt idx="69768">
                  <c:v>12.574445000000001</c:v>
                </c:pt>
                <c:pt idx="69769">
                  <c:v>12.586696999999999</c:v>
                </c:pt>
                <c:pt idx="69770">
                  <c:v>12.585414999999999</c:v>
                </c:pt>
                <c:pt idx="69771">
                  <c:v>12.573612000000001</c:v>
                </c:pt>
                <c:pt idx="69772">
                  <c:v>12.580973</c:v>
                </c:pt>
                <c:pt idx="69773">
                  <c:v>12.581664</c:v>
                </c:pt>
                <c:pt idx="69774">
                  <c:v>12.571227</c:v>
                </c:pt>
                <c:pt idx="69775">
                  <c:v>12.580847</c:v>
                </c:pt>
                <c:pt idx="69776">
                  <c:v>12.589243</c:v>
                </c:pt>
                <c:pt idx="69777">
                  <c:v>12.581770000000001</c:v>
                </c:pt>
                <c:pt idx="69778">
                  <c:v>12.584326000000001</c:v>
                </c:pt>
                <c:pt idx="69779">
                  <c:v>12.587630000000001</c:v>
                </c:pt>
                <c:pt idx="69780">
                  <c:v>12.572969000000001</c:v>
                </c:pt>
                <c:pt idx="69781">
                  <c:v>12.577894000000001</c:v>
                </c:pt>
                <c:pt idx="69782">
                  <c:v>12.596038999999999</c:v>
                </c:pt>
                <c:pt idx="69783">
                  <c:v>12.587751000000001</c:v>
                </c:pt>
                <c:pt idx="69784">
                  <c:v>12.583771</c:v>
                </c:pt>
                <c:pt idx="69785">
                  <c:v>12.590037000000001</c:v>
                </c:pt>
                <c:pt idx="69786">
                  <c:v>12.578246</c:v>
                </c:pt>
                <c:pt idx="69787">
                  <c:v>12.573178</c:v>
                </c:pt>
                <c:pt idx="69788">
                  <c:v>12.587222000000001</c:v>
                </c:pt>
                <c:pt idx="69789">
                  <c:v>12.587009</c:v>
                </c:pt>
                <c:pt idx="69790">
                  <c:v>12.575804</c:v>
                </c:pt>
                <c:pt idx="69791">
                  <c:v>12.585046999999999</c:v>
                </c:pt>
                <c:pt idx="69792">
                  <c:v>12.590774</c:v>
                </c:pt>
                <c:pt idx="69793">
                  <c:v>12.581587000000001</c:v>
                </c:pt>
                <c:pt idx="69794">
                  <c:v>12.584733999999999</c:v>
                </c:pt>
                <c:pt idx="69795">
                  <c:v>12.58175</c:v>
                </c:pt>
                <c:pt idx="69796">
                  <c:v>12.57375</c:v>
                </c:pt>
                <c:pt idx="69797">
                  <c:v>12.582541000000001</c:v>
                </c:pt>
                <c:pt idx="69798">
                  <c:v>12.587994999999999</c:v>
                </c:pt>
                <c:pt idx="69799">
                  <c:v>12.580869</c:v>
                </c:pt>
                <c:pt idx="69800">
                  <c:v>12.582483</c:v>
                </c:pt>
                <c:pt idx="69801">
                  <c:v>12.594484</c:v>
                </c:pt>
                <c:pt idx="69802">
                  <c:v>12.588616</c:v>
                </c:pt>
                <c:pt idx="69803">
                  <c:v>12.581867000000001</c:v>
                </c:pt>
                <c:pt idx="69804">
                  <c:v>12.595618</c:v>
                </c:pt>
                <c:pt idx="69805">
                  <c:v>12.59463</c:v>
                </c:pt>
                <c:pt idx="69806">
                  <c:v>12.584068</c:v>
                </c:pt>
                <c:pt idx="69807">
                  <c:v>12.595052000000001</c:v>
                </c:pt>
                <c:pt idx="69808">
                  <c:v>12.598034</c:v>
                </c:pt>
                <c:pt idx="69809">
                  <c:v>12.578733</c:v>
                </c:pt>
                <c:pt idx="69810">
                  <c:v>12.581102</c:v>
                </c:pt>
                <c:pt idx="69811">
                  <c:v>12.598295</c:v>
                </c:pt>
                <c:pt idx="69812">
                  <c:v>12.590726</c:v>
                </c:pt>
                <c:pt idx="69813">
                  <c:v>12.589969999999999</c:v>
                </c:pt>
                <c:pt idx="69814">
                  <c:v>12.601654</c:v>
                </c:pt>
                <c:pt idx="69815">
                  <c:v>12.590792</c:v>
                </c:pt>
                <c:pt idx="69816">
                  <c:v>12.585801999999999</c:v>
                </c:pt>
                <c:pt idx="69817">
                  <c:v>12.597232</c:v>
                </c:pt>
                <c:pt idx="69818">
                  <c:v>12.589975000000001</c:v>
                </c:pt>
                <c:pt idx="69819">
                  <c:v>12.579475</c:v>
                </c:pt>
                <c:pt idx="69820">
                  <c:v>12.589327000000001</c:v>
                </c:pt>
                <c:pt idx="69821">
                  <c:v>12.589763</c:v>
                </c:pt>
                <c:pt idx="69822">
                  <c:v>12.578262</c:v>
                </c:pt>
                <c:pt idx="69823">
                  <c:v>12.585839</c:v>
                </c:pt>
                <c:pt idx="69824">
                  <c:v>12.592457</c:v>
                </c:pt>
                <c:pt idx="69825">
                  <c:v>12.586392999999999</c:v>
                </c:pt>
                <c:pt idx="69826">
                  <c:v>12.593254999999999</c:v>
                </c:pt>
                <c:pt idx="69827">
                  <c:v>12.599192</c:v>
                </c:pt>
                <c:pt idx="69828">
                  <c:v>12.591682</c:v>
                </c:pt>
                <c:pt idx="69829">
                  <c:v>12.590033</c:v>
                </c:pt>
                <c:pt idx="69830">
                  <c:v>12.593783</c:v>
                </c:pt>
                <c:pt idx="69831">
                  <c:v>12.586509</c:v>
                </c:pt>
                <c:pt idx="69832">
                  <c:v>12.58412</c:v>
                </c:pt>
                <c:pt idx="69833">
                  <c:v>12.596648999999999</c:v>
                </c:pt>
                <c:pt idx="69834">
                  <c:v>12.590322</c:v>
                </c:pt>
                <c:pt idx="69835">
                  <c:v>12.579724000000001</c:v>
                </c:pt>
                <c:pt idx="69836">
                  <c:v>12.590965000000001</c:v>
                </c:pt>
                <c:pt idx="69837">
                  <c:v>12.592465000000001</c:v>
                </c:pt>
                <c:pt idx="69838">
                  <c:v>12.581594000000001</c:v>
                </c:pt>
                <c:pt idx="69839">
                  <c:v>12.587175999999999</c:v>
                </c:pt>
                <c:pt idx="69840">
                  <c:v>12.599914999999999</c:v>
                </c:pt>
                <c:pt idx="69841">
                  <c:v>12.592169999999999</c:v>
                </c:pt>
                <c:pt idx="69842">
                  <c:v>12.588119000000001</c:v>
                </c:pt>
                <c:pt idx="69843">
                  <c:v>12.599975000000001</c:v>
                </c:pt>
                <c:pt idx="69844">
                  <c:v>12.598329</c:v>
                </c:pt>
                <c:pt idx="69845">
                  <c:v>12.593703</c:v>
                </c:pt>
                <c:pt idx="69846">
                  <c:v>12.596514000000001</c:v>
                </c:pt>
                <c:pt idx="69847">
                  <c:v>12.593624</c:v>
                </c:pt>
                <c:pt idx="69848">
                  <c:v>12.590706000000001</c:v>
                </c:pt>
                <c:pt idx="69849">
                  <c:v>12.594440000000001</c:v>
                </c:pt>
                <c:pt idx="69850">
                  <c:v>12.593557000000001</c:v>
                </c:pt>
                <c:pt idx="69851">
                  <c:v>12.590131</c:v>
                </c:pt>
                <c:pt idx="69852">
                  <c:v>12.598947000000001</c:v>
                </c:pt>
                <c:pt idx="69853">
                  <c:v>12.602373999999999</c:v>
                </c:pt>
                <c:pt idx="69854">
                  <c:v>12.597670000000001</c:v>
                </c:pt>
                <c:pt idx="69855">
                  <c:v>12.602931999999999</c:v>
                </c:pt>
                <c:pt idx="69856">
                  <c:v>12.598932</c:v>
                </c:pt>
                <c:pt idx="69857">
                  <c:v>12.586147</c:v>
                </c:pt>
                <c:pt idx="69858">
                  <c:v>12.589060999999999</c:v>
                </c:pt>
                <c:pt idx="69859">
                  <c:v>12.595979</c:v>
                </c:pt>
                <c:pt idx="69860">
                  <c:v>12.588049</c:v>
                </c:pt>
                <c:pt idx="69861">
                  <c:v>12.584161</c:v>
                </c:pt>
                <c:pt idx="69862">
                  <c:v>12.601971000000001</c:v>
                </c:pt>
                <c:pt idx="69863">
                  <c:v>12.604578999999999</c:v>
                </c:pt>
                <c:pt idx="69864">
                  <c:v>12.591946</c:v>
                </c:pt>
                <c:pt idx="69865">
                  <c:v>12.607222</c:v>
                </c:pt>
                <c:pt idx="69866">
                  <c:v>12.61375</c:v>
                </c:pt>
                <c:pt idx="69867">
                  <c:v>12.589371999999999</c:v>
                </c:pt>
                <c:pt idx="69868">
                  <c:v>12.585993999999999</c:v>
                </c:pt>
                <c:pt idx="69869">
                  <c:v>12.601463000000001</c:v>
                </c:pt>
                <c:pt idx="69870">
                  <c:v>12.597839</c:v>
                </c:pt>
                <c:pt idx="69871">
                  <c:v>12.595075</c:v>
                </c:pt>
                <c:pt idx="69872">
                  <c:v>12.604302000000001</c:v>
                </c:pt>
                <c:pt idx="69873">
                  <c:v>12.598141</c:v>
                </c:pt>
                <c:pt idx="69874">
                  <c:v>12.593541</c:v>
                </c:pt>
                <c:pt idx="69875">
                  <c:v>12.600288000000001</c:v>
                </c:pt>
                <c:pt idx="69876">
                  <c:v>12.597061999999999</c:v>
                </c:pt>
                <c:pt idx="69877">
                  <c:v>12.599364</c:v>
                </c:pt>
                <c:pt idx="69878">
                  <c:v>12.602668</c:v>
                </c:pt>
                <c:pt idx="69879">
                  <c:v>12.596327</c:v>
                </c:pt>
                <c:pt idx="69880">
                  <c:v>12.595456</c:v>
                </c:pt>
                <c:pt idx="69881">
                  <c:v>12.603102</c:v>
                </c:pt>
                <c:pt idx="69882">
                  <c:v>12.600524</c:v>
                </c:pt>
                <c:pt idx="69883">
                  <c:v>12.584968999999999</c:v>
                </c:pt>
                <c:pt idx="69884">
                  <c:v>12.594803000000001</c:v>
                </c:pt>
                <c:pt idx="69885">
                  <c:v>12.615214999999999</c:v>
                </c:pt>
                <c:pt idx="69886">
                  <c:v>12.607616999999999</c:v>
                </c:pt>
                <c:pt idx="69887">
                  <c:v>12.600393</c:v>
                </c:pt>
                <c:pt idx="69888">
                  <c:v>12.604006999999999</c:v>
                </c:pt>
                <c:pt idx="69889">
                  <c:v>12.602168000000001</c:v>
                </c:pt>
                <c:pt idx="69890">
                  <c:v>12.600671999999999</c:v>
                </c:pt>
                <c:pt idx="69891">
                  <c:v>12.603778999999999</c:v>
                </c:pt>
                <c:pt idx="69892">
                  <c:v>12.600101</c:v>
                </c:pt>
                <c:pt idx="69893">
                  <c:v>12.5998</c:v>
                </c:pt>
                <c:pt idx="69894">
                  <c:v>12.610028</c:v>
                </c:pt>
                <c:pt idx="69895">
                  <c:v>12.600742</c:v>
                </c:pt>
                <c:pt idx="69896">
                  <c:v>12.59088</c:v>
                </c:pt>
                <c:pt idx="69897">
                  <c:v>12.598147000000001</c:v>
                </c:pt>
                <c:pt idx="69898">
                  <c:v>12.600459000000001</c:v>
                </c:pt>
                <c:pt idx="69899">
                  <c:v>12.602099000000001</c:v>
                </c:pt>
                <c:pt idx="69900">
                  <c:v>12.609845999999999</c:v>
                </c:pt>
                <c:pt idx="69901">
                  <c:v>12.610791000000001</c:v>
                </c:pt>
                <c:pt idx="69902">
                  <c:v>12.602131999999999</c:v>
                </c:pt>
                <c:pt idx="69903">
                  <c:v>12.600236000000001</c:v>
                </c:pt>
                <c:pt idx="69904">
                  <c:v>12.601903999999999</c:v>
                </c:pt>
                <c:pt idx="69905">
                  <c:v>12.594192</c:v>
                </c:pt>
                <c:pt idx="69906">
                  <c:v>12.602315000000001</c:v>
                </c:pt>
                <c:pt idx="69907">
                  <c:v>12.611291</c:v>
                </c:pt>
                <c:pt idx="69908">
                  <c:v>12.598803</c:v>
                </c:pt>
                <c:pt idx="69909">
                  <c:v>12.599595000000001</c:v>
                </c:pt>
                <c:pt idx="69910">
                  <c:v>12.606631</c:v>
                </c:pt>
                <c:pt idx="69911">
                  <c:v>12.604891</c:v>
                </c:pt>
                <c:pt idx="69912">
                  <c:v>12.606498999999999</c:v>
                </c:pt>
                <c:pt idx="69913">
                  <c:v>12.615505000000001</c:v>
                </c:pt>
                <c:pt idx="69914">
                  <c:v>12.612387999999999</c:v>
                </c:pt>
                <c:pt idx="69915">
                  <c:v>12.601824000000001</c:v>
                </c:pt>
                <c:pt idx="69916">
                  <c:v>12.605943</c:v>
                </c:pt>
                <c:pt idx="69917">
                  <c:v>12.604696000000001</c:v>
                </c:pt>
                <c:pt idx="69918">
                  <c:v>12.602033</c:v>
                </c:pt>
                <c:pt idx="69919">
                  <c:v>12.610203</c:v>
                </c:pt>
                <c:pt idx="69920">
                  <c:v>12.604379</c:v>
                </c:pt>
                <c:pt idx="69921">
                  <c:v>12.593956</c:v>
                </c:pt>
                <c:pt idx="69922">
                  <c:v>12.603858000000001</c:v>
                </c:pt>
                <c:pt idx="69923">
                  <c:v>12.612144000000001</c:v>
                </c:pt>
                <c:pt idx="69924">
                  <c:v>12.603275999999999</c:v>
                </c:pt>
                <c:pt idx="69925">
                  <c:v>12.602287</c:v>
                </c:pt>
                <c:pt idx="69926">
                  <c:v>12.606722</c:v>
                </c:pt>
                <c:pt idx="69927">
                  <c:v>12.5974</c:v>
                </c:pt>
                <c:pt idx="69928">
                  <c:v>12.597917000000001</c:v>
                </c:pt>
                <c:pt idx="69929">
                  <c:v>12.608041999999999</c:v>
                </c:pt>
                <c:pt idx="69930">
                  <c:v>12.609641</c:v>
                </c:pt>
                <c:pt idx="69931">
                  <c:v>12.610124000000001</c:v>
                </c:pt>
                <c:pt idx="69932">
                  <c:v>12.611974</c:v>
                </c:pt>
                <c:pt idx="69933">
                  <c:v>12.611869</c:v>
                </c:pt>
                <c:pt idx="69934">
                  <c:v>12.605561</c:v>
                </c:pt>
                <c:pt idx="69935">
                  <c:v>12.611572000000001</c:v>
                </c:pt>
                <c:pt idx="69936">
                  <c:v>12.617179</c:v>
                </c:pt>
                <c:pt idx="69937">
                  <c:v>12.60971</c:v>
                </c:pt>
                <c:pt idx="69938">
                  <c:v>12.612774999999999</c:v>
                </c:pt>
                <c:pt idx="69939">
                  <c:v>12.610328000000001</c:v>
                </c:pt>
                <c:pt idx="69940">
                  <c:v>12.60216</c:v>
                </c:pt>
                <c:pt idx="69941">
                  <c:v>12.605513999999999</c:v>
                </c:pt>
                <c:pt idx="69942">
                  <c:v>12.6097</c:v>
                </c:pt>
                <c:pt idx="69943">
                  <c:v>12.606933</c:v>
                </c:pt>
                <c:pt idx="69944">
                  <c:v>12.607212000000001</c:v>
                </c:pt>
                <c:pt idx="69945">
                  <c:v>12.618287</c:v>
                </c:pt>
                <c:pt idx="69946">
                  <c:v>12.617792</c:v>
                </c:pt>
                <c:pt idx="69947">
                  <c:v>12.614887</c:v>
                </c:pt>
                <c:pt idx="69948">
                  <c:v>12.62017</c:v>
                </c:pt>
                <c:pt idx="69949">
                  <c:v>12.611973000000001</c:v>
                </c:pt>
                <c:pt idx="69950">
                  <c:v>12.611115</c:v>
                </c:pt>
                <c:pt idx="69951">
                  <c:v>12.618331</c:v>
                </c:pt>
                <c:pt idx="69952">
                  <c:v>12.611122</c:v>
                </c:pt>
                <c:pt idx="69953">
                  <c:v>12.604564</c:v>
                </c:pt>
                <c:pt idx="69954">
                  <c:v>12.613473000000001</c:v>
                </c:pt>
                <c:pt idx="69955">
                  <c:v>12.618352</c:v>
                </c:pt>
                <c:pt idx="69956">
                  <c:v>12.612761000000001</c:v>
                </c:pt>
                <c:pt idx="69957">
                  <c:v>12.618335999999999</c:v>
                </c:pt>
                <c:pt idx="69958">
                  <c:v>12.619377</c:v>
                </c:pt>
                <c:pt idx="69959">
                  <c:v>12.609026999999999</c:v>
                </c:pt>
                <c:pt idx="69960">
                  <c:v>12.618052</c:v>
                </c:pt>
                <c:pt idx="69961">
                  <c:v>12.622889000000001</c:v>
                </c:pt>
                <c:pt idx="69962">
                  <c:v>12.607499000000001</c:v>
                </c:pt>
                <c:pt idx="69963">
                  <c:v>12.605308000000001</c:v>
                </c:pt>
                <c:pt idx="69964">
                  <c:v>12.612944000000001</c:v>
                </c:pt>
                <c:pt idx="69965">
                  <c:v>12.608644</c:v>
                </c:pt>
                <c:pt idx="69966">
                  <c:v>12.603244999999999</c:v>
                </c:pt>
                <c:pt idx="69967">
                  <c:v>12.610322999999999</c:v>
                </c:pt>
                <c:pt idx="69968">
                  <c:v>12.609526000000001</c:v>
                </c:pt>
                <c:pt idx="69969">
                  <c:v>12.601993999999999</c:v>
                </c:pt>
                <c:pt idx="69970">
                  <c:v>12.606619999999999</c:v>
                </c:pt>
                <c:pt idx="69971">
                  <c:v>12.61158</c:v>
                </c:pt>
                <c:pt idx="69972">
                  <c:v>12.617428</c:v>
                </c:pt>
                <c:pt idx="69973">
                  <c:v>12.626669</c:v>
                </c:pt>
                <c:pt idx="69974">
                  <c:v>12.621261000000001</c:v>
                </c:pt>
                <c:pt idx="69975">
                  <c:v>12.611283</c:v>
                </c:pt>
                <c:pt idx="69976">
                  <c:v>12.618093</c:v>
                </c:pt>
                <c:pt idx="69977">
                  <c:v>12.622726999999999</c:v>
                </c:pt>
                <c:pt idx="69978">
                  <c:v>12.611012000000001</c:v>
                </c:pt>
                <c:pt idx="69979">
                  <c:v>12.611432000000001</c:v>
                </c:pt>
                <c:pt idx="69980">
                  <c:v>12.618041</c:v>
                </c:pt>
                <c:pt idx="69981">
                  <c:v>12.608606</c:v>
                </c:pt>
                <c:pt idx="69982">
                  <c:v>12.615152</c:v>
                </c:pt>
                <c:pt idx="69983">
                  <c:v>12.628223999999999</c:v>
                </c:pt>
                <c:pt idx="69984">
                  <c:v>12.614951</c:v>
                </c:pt>
                <c:pt idx="69985">
                  <c:v>12.608563</c:v>
                </c:pt>
                <c:pt idx="69986">
                  <c:v>12.619524</c:v>
                </c:pt>
                <c:pt idx="69987">
                  <c:v>12.619410999999999</c:v>
                </c:pt>
                <c:pt idx="69988">
                  <c:v>12.617122999999999</c:v>
                </c:pt>
                <c:pt idx="69989">
                  <c:v>12.622322</c:v>
                </c:pt>
                <c:pt idx="69990">
                  <c:v>12.61411</c:v>
                </c:pt>
                <c:pt idx="69991">
                  <c:v>12.609890999999999</c:v>
                </c:pt>
                <c:pt idx="69992">
                  <c:v>12.617202000000001</c:v>
                </c:pt>
                <c:pt idx="69993">
                  <c:v>12.615347</c:v>
                </c:pt>
                <c:pt idx="69994">
                  <c:v>12.617559</c:v>
                </c:pt>
                <c:pt idx="69995">
                  <c:v>12.631563999999999</c:v>
                </c:pt>
                <c:pt idx="69996">
                  <c:v>12.634349</c:v>
                </c:pt>
                <c:pt idx="69997">
                  <c:v>12.615145</c:v>
                </c:pt>
                <c:pt idx="69998">
                  <c:v>12.609705</c:v>
                </c:pt>
                <c:pt idx="69999">
                  <c:v>12.626946999999999</c:v>
                </c:pt>
                <c:pt idx="70000">
                  <c:v>12.626158999999999</c:v>
                </c:pt>
                <c:pt idx="70001">
                  <c:v>12.617597999999999</c:v>
                </c:pt>
                <c:pt idx="70002">
                  <c:v>12.618475</c:v>
                </c:pt>
                <c:pt idx="70003">
                  <c:v>12.619614</c:v>
                </c:pt>
                <c:pt idx="70004">
                  <c:v>12.622159</c:v>
                </c:pt>
                <c:pt idx="70005">
                  <c:v>12.618819</c:v>
                </c:pt>
                <c:pt idx="70006">
                  <c:v>12.610512</c:v>
                </c:pt>
                <c:pt idx="70007">
                  <c:v>12.607532000000001</c:v>
                </c:pt>
                <c:pt idx="70008">
                  <c:v>12.612607000000001</c:v>
                </c:pt>
                <c:pt idx="70009">
                  <c:v>12.621788</c:v>
                </c:pt>
                <c:pt idx="70010">
                  <c:v>12.622916</c:v>
                </c:pt>
                <c:pt idx="70011">
                  <c:v>12.622771</c:v>
                </c:pt>
                <c:pt idx="70012">
                  <c:v>12.623455999999999</c:v>
                </c:pt>
                <c:pt idx="70013">
                  <c:v>12.618968000000001</c:v>
                </c:pt>
                <c:pt idx="70014">
                  <c:v>12.617642999999999</c:v>
                </c:pt>
                <c:pt idx="70015">
                  <c:v>12.622423</c:v>
                </c:pt>
                <c:pt idx="70016">
                  <c:v>12.625524</c:v>
                </c:pt>
                <c:pt idx="70017">
                  <c:v>12.621415000000001</c:v>
                </c:pt>
                <c:pt idx="70018">
                  <c:v>12.620462</c:v>
                </c:pt>
                <c:pt idx="70019">
                  <c:v>12.619702</c:v>
                </c:pt>
                <c:pt idx="70020">
                  <c:v>12.615251000000001</c:v>
                </c:pt>
                <c:pt idx="70021">
                  <c:v>12.624097000000001</c:v>
                </c:pt>
                <c:pt idx="70022">
                  <c:v>12.632849999999999</c:v>
                </c:pt>
                <c:pt idx="70023">
                  <c:v>12.630162</c:v>
                </c:pt>
                <c:pt idx="70024">
                  <c:v>12.626927</c:v>
                </c:pt>
                <c:pt idx="70025">
                  <c:v>12.628755999999999</c:v>
                </c:pt>
                <c:pt idx="70026">
                  <c:v>12.628057</c:v>
                </c:pt>
                <c:pt idx="70027">
                  <c:v>12.620919000000001</c:v>
                </c:pt>
                <c:pt idx="70028">
                  <c:v>12.622733999999999</c:v>
                </c:pt>
                <c:pt idx="70029">
                  <c:v>12.625449</c:v>
                </c:pt>
                <c:pt idx="70030">
                  <c:v>12.625793</c:v>
                </c:pt>
                <c:pt idx="70031">
                  <c:v>12.628513</c:v>
                </c:pt>
                <c:pt idx="70032">
                  <c:v>12.627331999999999</c:v>
                </c:pt>
                <c:pt idx="70033">
                  <c:v>12.633331</c:v>
                </c:pt>
                <c:pt idx="70034">
                  <c:v>12.628387</c:v>
                </c:pt>
                <c:pt idx="70035">
                  <c:v>12.612482999999999</c:v>
                </c:pt>
                <c:pt idx="70036">
                  <c:v>12.615164</c:v>
                </c:pt>
                <c:pt idx="70037">
                  <c:v>12.624969999999999</c:v>
                </c:pt>
                <c:pt idx="70038">
                  <c:v>12.627074</c:v>
                </c:pt>
                <c:pt idx="70039">
                  <c:v>12.625133999999999</c:v>
                </c:pt>
                <c:pt idx="70040">
                  <c:v>12.626567</c:v>
                </c:pt>
                <c:pt idx="70041">
                  <c:v>12.627401000000001</c:v>
                </c:pt>
                <c:pt idx="70042">
                  <c:v>12.626913</c:v>
                </c:pt>
                <c:pt idx="70043">
                  <c:v>12.633917</c:v>
                </c:pt>
                <c:pt idx="70044">
                  <c:v>12.632197</c:v>
                </c:pt>
                <c:pt idx="70045">
                  <c:v>12.62593</c:v>
                </c:pt>
                <c:pt idx="70046">
                  <c:v>12.629446</c:v>
                </c:pt>
                <c:pt idx="70047">
                  <c:v>12.629924000000001</c:v>
                </c:pt>
                <c:pt idx="70048">
                  <c:v>12.621699</c:v>
                </c:pt>
                <c:pt idx="70049">
                  <c:v>12.621104000000001</c:v>
                </c:pt>
                <c:pt idx="70050">
                  <c:v>12.628871</c:v>
                </c:pt>
                <c:pt idx="70051">
                  <c:v>12.623856</c:v>
                </c:pt>
                <c:pt idx="70052">
                  <c:v>12.623556000000001</c:v>
                </c:pt>
                <c:pt idx="70053">
                  <c:v>12.629495</c:v>
                </c:pt>
                <c:pt idx="70054">
                  <c:v>12.618086999999999</c:v>
                </c:pt>
                <c:pt idx="70055">
                  <c:v>12.616258</c:v>
                </c:pt>
                <c:pt idx="70056">
                  <c:v>12.631216</c:v>
                </c:pt>
                <c:pt idx="70057">
                  <c:v>12.63322</c:v>
                </c:pt>
                <c:pt idx="70058">
                  <c:v>12.632091000000001</c:v>
                </c:pt>
                <c:pt idx="70059">
                  <c:v>12.637695000000001</c:v>
                </c:pt>
                <c:pt idx="70060">
                  <c:v>12.634383</c:v>
                </c:pt>
                <c:pt idx="70061">
                  <c:v>12.625016</c:v>
                </c:pt>
                <c:pt idx="70062">
                  <c:v>12.628295</c:v>
                </c:pt>
                <c:pt idx="70063">
                  <c:v>12.624853</c:v>
                </c:pt>
                <c:pt idx="70064">
                  <c:v>12.61539</c:v>
                </c:pt>
                <c:pt idx="70065">
                  <c:v>12.624084</c:v>
                </c:pt>
                <c:pt idx="70066">
                  <c:v>12.633232</c:v>
                </c:pt>
                <c:pt idx="70067">
                  <c:v>12.635065000000001</c:v>
                </c:pt>
                <c:pt idx="70068">
                  <c:v>12.639369</c:v>
                </c:pt>
                <c:pt idx="70069">
                  <c:v>12.639436</c:v>
                </c:pt>
                <c:pt idx="70070">
                  <c:v>12.633978000000001</c:v>
                </c:pt>
                <c:pt idx="70071">
                  <c:v>12.633478999999999</c:v>
                </c:pt>
                <c:pt idx="70072">
                  <c:v>12.635308</c:v>
                </c:pt>
                <c:pt idx="70073">
                  <c:v>12.632345000000001</c:v>
                </c:pt>
                <c:pt idx="70074">
                  <c:v>12.631038</c:v>
                </c:pt>
                <c:pt idx="70075">
                  <c:v>12.635854999999999</c:v>
                </c:pt>
                <c:pt idx="70076">
                  <c:v>12.633376</c:v>
                </c:pt>
                <c:pt idx="70077">
                  <c:v>12.635337</c:v>
                </c:pt>
                <c:pt idx="70078">
                  <c:v>12.637777</c:v>
                </c:pt>
                <c:pt idx="70079">
                  <c:v>12.625982</c:v>
                </c:pt>
                <c:pt idx="70080">
                  <c:v>12.625289</c:v>
                </c:pt>
                <c:pt idx="70081">
                  <c:v>12.639402</c:v>
                </c:pt>
                <c:pt idx="70082">
                  <c:v>12.637924999999999</c:v>
                </c:pt>
                <c:pt idx="70083">
                  <c:v>12.629598</c:v>
                </c:pt>
                <c:pt idx="70084">
                  <c:v>12.638631999999999</c:v>
                </c:pt>
                <c:pt idx="70085">
                  <c:v>12.64317</c:v>
                </c:pt>
                <c:pt idx="70086">
                  <c:v>12.636112000000001</c:v>
                </c:pt>
                <c:pt idx="70087">
                  <c:v>12.640129</c:v>
                </c:pt>
                <c:pt idx="70088">
                  <c:v>12.635565</c:v>
                </c:pt>
                <c:pt idx="70089">
                  <c:v>12.628667</c:v>
                </c:pt>
                <c:pt idx="70090">
                  <c:v>12.638089000000001</c:v>
                </c:pt>
                <c:pt idx="70091">
                  <c:v>12.637214999999999</c:v>
                </c:pt>
                <c:pt idx="70092">
                  <c:v>12.629116</c:v>
                </c:pt>
                <c:pt idx="70093">
                  <c:v>12.636692</c:v>
                </c:pt>
                <c:pt idx="70094">
                  <c:v>12.644639</c:v>
                </c:pt>
                <c:pt idx="70095">
                  <c:v>12.636177</c:v>
                </c:pt>
                <c:pt idx="70096">
                  <c:v>12.636801</c:v>
                </c:pt>
                <c:pt idx="70097">
                  <c:v>12.647577</c:v>
                </c:pt>
                <c:pt idx="70098">
                  <c:v>12.640731000000001</c:v>
                </c:pt>
                <c:pt idx="70099">
                  <c:v>12.630082</c:v>
                </c:pt>
                <c:pt idx="70100">
                  <c:v>12.629047</c:v>
                </c:pt>
                <c:pt idx="70101">
                  <c:v>12.619853000000001</c:v>
                </c:pt>
                <c:pt idx="70102">
                  <c:v>12.617504</c:v>
                </c:pt>
                <c:pt idx="70103">
                  <c:v>12.631323</c:v>
                </c:pt>
                <c:pt idx="70104">
                  <c:v>12.636352</c:v>
                </c:pt>
                <c:pt idx="70105">
                  <c:v>12.627972</c:v>
                </c:pt>
                <c:pt idx="70106">
                  <c:v>12.633157000000001</c:v>
                </c:pt>
                <c:pt idx="70107">
                  <c:v>12.64334</c:v>
                </c:pt>
                <c:pt idx="70108">
                  <c:v>12.63594</c:v>
                </c:pt>
                <c:pt idx="70109">
                  <c:v>12.635484999999999</c:v>
                </c:pt>
                <c:pt idx="70110">
                  <c:v>12.640188</c:v>
                </c:pt>
                <c:pt idx="70111">
                  <c:v>12.635232</c:v>
                </c:pt>
                <c:pt idx="70112">
                  <c:v>12.634252999999999</c:v>
                </c:pt>
                <c:pt idx="70113">
                  <c:v>12.636443</c:v>
                </c:pt>
                <c:pt idx="70114">
                  <c:v>12.633891</c:v>
                </c:pt>
                <c:pt idx="70115">
                  <c:v>12.633039999999999</c:v>
                </c:pt>
                <c:pt idx="70116">
                  <c:v>12.642313</c:v>
                </c:pt>
                <c:pt idx="70117">
                  <c:v>12.637691</c:v>
                </c:pt>
                <c:pt idx="70118">
                  <c:v>12.631688</c:v>
                </c:pt>
                <c:pt idx="70119">
                  <c:v>12.648923999999999</c:v>
                </c:pt>
                <c:pt idx="70120">
                  <c:v>12.650423999999999</c:v>
                </c:pt>
                <c:pt idx="70121">
                  <c:v>12.642151999999999</c:v>
                </c:pt>
                <c:pt idx="70122">
                  <c:v>12.647754000000001</c:v>
                </c:pt>
                <c:pt idx="70123">
                  <c:v>12.645725000000001</c:v>
                </c:pt>
                <c:pt idx="70124">
                  <c:v>12.640930000000001</c:v>
                </c:pt>
                <c:pt idx="70125">
                  <c:v>12.644792000000001</c:v>
                </c:pt>
                <c:pt idx="70126">
                  <c:v>12.639372</c:v>
                </c:pt>
                <c:pt idx="70127">
                  <c:v>12.630070999999999</c:v>
                </c:pt>
                <c:pt idx="70128">
                  <c:v>12.640563</c:v>
                </c:pt>
                <c:pt idx="70129">
                  <c:v>12.643929</c:v>
                </c:pt>
                <c:pt idx="70130">
                  <c:v>12.633330000000001</c:v>
                </c:pt>
                <c:pt idx="70131">
                  <c:v>12.639863</c:v>
                </c:pt>
                <c:pt idx="70132">
                  <c:v>12.643072999999999</c:v>
                </c:pt>
                <c:pt idx="70133">
                  <c:v>12.636184</c:v>
                </c:pt>
                <c:pt idx="70134">
                  <c:v>12.644845999999999</c:v>
                </c:pt>
                <c:pt idx="70135">
                  <c:v>12.653444</c:v>
                </c:pt>
                <c:pt idx="70136">
                  <c:v>12.643497</c:v>
                </c:pt>
                <c:pt idx="70137">
                  <c:v>12.639392000000001</c:v>
                </c:pt>
                <c:pt idx="70138">
                  <c:v>12.645534</c:v>
                </c:pt>
                <c:pt idx="70139">
                  <c:v>12.641287999999999</c:v>
                </c:pt>
                <c:pt idx="70140">
                  <c:v>12.645118999999999</c:v>
                </c:pt>
                <c:pt idx="70141">
                  <c:v>12.65316</c:v>
                </c:pt>
                <c:pt idx="70142">
                  <c:v>12.637575</c:v>
                </c:pt>
                <c:pt idx="70143">
                  <c:v>12.628576000000001</c:v>
                </c:pt>
                <c:pt idx="70144">
                  <c:v>12.641819999999999</c:v>
                </c:pt>
                <c:pt idx="70145">
                  <c:v>12.650245</c:v>
                </c:pt>
                <c:pt idx="70146">
                  <c:v>12.641743</c:v>
                </c:pt>
                <c:pt idx="70147">
                  <c:v>12.640442</c:v>
                </c:pt>
                <c:pt idx="70148">
                  <c:v>12.65137</c:v>
                </c:pt>
                <c:pt idx="70149">
                  <c:v>12.640798</c:v>
                </c:pt>
                <c:pt idx="70150">
                  <c:v>12.633099</c:v>
                </c:pt>
                <c:pt idx="70151">
                  <c:v>12.648211999999999</c:v>
                </c:pt>
                <c:pt idx="70152">
                  <c:v>12.647871</c:v>
                </c:pt>
                <c:pt idx="70153">
                  <c:v>12.640534000000001</c:v>
                </c:pt>
                <c:pt idx="70154">
                  <c:v>12.646143</c:v>
                </c:pt>
                <c:pt idx="70155">
                  <c:v>12.645899</c:v>
                </c:pt>
                <c:pt idx="70156">
                  <c:v>12.640278</c:v>
                </c:pt>
                <c:pt idx="70157">
                  <c:v>12.641919</c:v>
                </c:pt>
                <c:pt idx="70158">
                  <c:v>12.642025</c:v>
                </c:pt>
                <c:pt idx="70159">
                  <c:v>12.641235999999999</c:v>
                </c:pt>
                <c:pt idx="70160">
                  <c:v>12.652253999999999</c:v>
                </c:pt>
                <c:pt idx="70161">
                  <c:v>12.64757</c:v>
                </c:pt>
                <c:pt idx="70162">
                  <c:v>12.638066</c:v>
                </c:pt>
                <c:pt idx="70163">
                  <c:v>12.650845</c:v>
                </c:pt>
                <c:pt idx="70164">
                  <c:v>12.655056999999999</c:v>
                </c:pt>
                <c:pt idx="70165">
                  <c:v>12.647489</c:v>
                </c:pt>
                <c:pt idx="70166">
                  <c:v>12.655777</c:v>
                </c:pt>
                <c:pt idx="70167">
                  <c:v>12.663677</c:v>
                </c:pt>
                <c:pt idx="70168">
                  <c:v>12.645989999999999</c:v>
                </c:pt>
                <c:pt idx="70169">
                  <c:v>12.641311999999999</c:v>
                </c:pt>
                <c:pt idx="70170">
                  <c:v>12.657775000000001</c:v>
                </c:pt>
                <c:pt idx="70171">
                  <c:v>12.645408</c:v>
                </c:pt>
                <c:pt idx="70172">
                  <c:v>12.630843</c:v>
                </c:pt>
                <c:pt idx="70173">
                  <c:v>12.644244</c:v>
                </c:pt>
                <c:pt idx="70174">
                  <c:v>12.645125</c:v>
                </c:pt>
                <c:pt idx="70175">
                  <c:v>12.639654</c:v>
                </c:pt>
                <c:pt idx="70176">
                  <c:v>12.655551000000001</c:v>
                </c:pt>
                <c:pt idx="70177">
                  <c:v>12.659153</c:v>
                </c:pt>
                <c:pt idx="70178">
                  <c:v>12.643932</c:v>
                </c:pt>
                <c:pt idx="70179">
                  <c:v>12.647815</c:v>
                </c:pt>
                <c:pt idx="70180">
                  <c:v>12.657762</c:v>
                </c:pt>
                <c:pt idx="70181">
                  <c:v>12.652537000000001</c:v>
                </c:pt>
                <c:pt idx="70182">
                  <c:v>12.653416</c:v>
                </c:pt>
                <c:pt idx="70183">
                  <c:v>12.655932999999999</c:v>
                </c:pt>
                <c:pt idx="70184">
                  <c:v>12.651215000000001</c:v>
                </c:pt>
                <c:pt idx="70185">
                  <c:v>12.654173</c:v>
                </c:pt>
                <c:pt idx="70186">
                  <c:v>12.657055</c:v>
                </c:pt>
                <c:pt idx="70187">
                  <c:v>12.651183</c:v>
                </c:pt>
                <c:pt idx="70188">
                  <c:v>12.648994999999999</c:v>
                </c:pt>
                <c:pt idx="70189">
                  <c:v>12.658685999999999</c:v>
                </c:pt>
                <c:pt idx="70190">
                  <c:v>12.654209</c:v>
                </c:pt>
                <c:pt idx="70191">
                  <c:v>12.6412</c:v>
                </c:pt>
                <c:pt idx="70192">
                  <c:v>12.652951</c:v>
                </c:pt>
                <c:pt idx="70193">
                  <c:v>12.654987</c:v>
                </c:pt>
                <c:pt idx="70194">
                  <c:v>12.637408000000001</c:v>
                </c:pt>
                <c:pt idx="70195">
                  <c:v>12.641715</c:v>
                </c:pt>
                <c:pt idx="70196">
                  <c:v>12.656993999999999</c:v>
                </c:pt>
                <c:pt idx="70197">
                  <c:v>12.649801999999999</c:v>
                </c:pt>
                <c:pt idx="70198">
                  <c:v>12.640886999999999</c:v>
                </c:pt>
                <c:pt idx="70199">
                  <c:v>12.651913</c:v>
                </c:pt>
                <c:pt idx="70200">
                  <c:v>12.652405999999999</c:v>
                </c:pt>
                <c:pt idx="70201">
                  <c:v>12.648609</c:v>
                </c:pt>
                <c:pt idx="70202">
                  <c:v>12.656404</c:v>
                </c:pt>
                <c:pt idx="70203">
                  <c:v>12.649804</c:v>
                </c:pt>
                <c:pt idx="70204">
                  <c:v>12.646478</c:v>
                </c:pt>
                <c:pt idx="70205">
                  <c:v>12.655061999999999</c:v>
                </c:pt>
                <c:pt idx="70206">
                  <c:v>12.658208</c:v>
                </c:pt>
                <c:pt idx="70207">
                  <c:v>12.660199</c:v>
                </c:pt>
                <c:pt idx="70208">
                  <c:v>12.661035999999999</c:v>
                </c:pt>
                <c:pt idx="70209">
                  <c:v>12.656045000000001</c:v>
                </c:pt>
                <c:pt idx="70210">
                  <c:v>12.651987999999999</c:v>
                </c:pt>
                <c:pt idx="70211">
                  <c:v>12.657572</c:v>
                </c:pt>
                <c:pt idx="70212">
                  <c:v>12.654812</c:v>
                </c:pt>
                <c:pt idx="70213">
                  <c:v>12.641895</c:v>
                </c:pt>
                <c:pt idx="70214">
                  <c:v>12.648073</c:v>
                </c:pt>
                <c:pt idx="70215">
                  <c:v>12.656332000000001</c:v>
                </c:pt>
                <c:pt idx="70216">
                  <c:v>12.648427999999999</c:v>
                </c:pt>
                <c:pt idx="70217">
                  <c:v>12.646622000000001</c:v>
                </c:pt>
                <c:pt idx="70218">
                  <c:v>12.65845</c:v>
                </c:pt>
                <c:pt idx="70219">
                  <c:v>12.667028999999999</c:v>
                </c:pt>
                <c:pt idx="70220">
                  <c:v>12.666126999999999</c:v>
                </c:pt>
                <c:pt idx="70221">
                  <c:v>12.663375</c:v>
                </c:pt>
                <c:pt idx="70222">
                  <c:v>12.651987</c:v>
                </c:pt>
                <c:pt idx="70223">
                  <c:v>12.649177999999999</c:v>
                </c:pt>
                <c:pt idx="70224">
                  <c:v>12.663328</c:v>
                </c:pt>
                <c:pt idx="70225">
                  <c:v>12.661543</c:v>
                </c:pt>
                <c:pt idx="70226">
                  <c:v>12.654629</c:v>
                </c:pt>
                <c:pt idx="70227">
                  <c:v>12.656836</c:v>
                </c:pt>
                <c:pt idx="70228">
                  <c:v>12.655818999999999</c:v>
                </c:pt>
                <c:pt idx="70229">
                  <c:v>12.657578000000001</c:v>
                </c:pt>
                <c:pt idx="70230">
                  <c:v>12.667776999999999</c:v>
                </c:pt>
                <c:pt idx="70231">
                  <c:v>12.671495</c:v>
                </c:pt>
                <c:pt idx="70232">
                  <c:v>12.659364</c:v>
                </c:pt>
                <c:pt idx="70233">
                  <c:v>12.658655</c:v>
                </c:pt>
                <c:pt idx="70234">
                  <c:v>12.667247</c:v>
                </c:pt>
                <c:pt idx="70235">
                  <c:v>12.657054</c:v>
                </c:pt>
                <c:pt idx="70236">
                  <c:v>12.646293</c:v>
                </c:pt>
                <c:pt idx="70237">
                  <c:v>12.648960000000001</c:v>
                </c:pt>
                <c:pt idx="70238">
                  <c:v>12.656917999999999</c:v>
                </c:pt>
                <c:pt idx="70239">
                  <c:v>12.657401999999999</c:v>
                </c:pt>
                <c:pt idx="70240">
                  <c:v>12.658414</c:v>
                </c:pt>
                <c:pt idx="70241">
                  <c:v>12.665843000000001</c:v>
                </c:pt>
                <c:pt idx="70242">
                  <c:v>12.666388</c:v>
                </c:pt>
                <c:pt idx="70243">
                  <c:v>12.665502</c:v>
                </c:pt>
                <c:pt idx="70244">
                  <c:v>12.661305</c:v>
                </c:pt>
                <c:pt idx="70245">
                  <c:v>12.660532999999999</c:v>
                </c:pt>
                <c:pt idx="70246">
                  <c:v>12.669764000000001</c:v>
                </c:pt>
                <c:pt idx="70247">
                  <c:v>12.665501000000001</c:v>
                </c:pt>
                <c:pt idx="70248">
                  <c:v>12.651876</c:v>
                </c:pt>
                <c:pt idx="70249">
                  <c:v>12.650998</c:v>
                </c:pt>
                <c:pt idx="70250">
                  <c:v>12.662715</c:v>
                </c:pt>
                <c:pt idx="70251">
                  <c:v>12.665784</c:v>
                </c:pt>
                <c:pt idx="70252">
                  <c:v>12.658816</c:v>
                </c:pt>
                <c:pt idx="70253">
                  <c:v>12.661002999999999</c:v>
                </c:pt>
                <c:pt idx="70254">
                  <c:v>12.659875</c:v>
                </c:pt>
                <c:pt idx="70255">
                  <c:v>12.654389999999999</c:v>
                </c:pt>
                <c:pt idx="70256">
                  <c:v>12.656942000000001</c:v>
                </c:pt>
                <c:pt idx="70257">
                  <c:v>12.656131999999999</c:v>
                </c:pt>
                <c:pt idx="70258">
                  <c:v>12.648749</c:v>
                </c:pt>
                <c:pt idx="70259">
                  <c:v>12.652212</c:v>
                </c:pt>
                <c:pt idx="70260">
                  <c:v>12.666422000000001</c:v>
                </c:pt>
                <c:pt idx="70261">
                  <c:v>12.669568999999999</c:v>
                </c:pt>
                <c:pt idx="70262">
                  <c:v>12.665689</c:v>
                </c:pt>
                <c:pt idx="70263">
                  <c:v>12.663760999999999</c:v>
                </c:pt>
                <c:pt idx="70264">
                  <c:v>12.657249</c:v>
                </c:pt>
                <c:pt idx="70265">
                  <c:v>12.664059</c:v>
                </c:pt>
                <c:pt idx="70266">
                  <c:v>12.674313</c:v>
                </c:pt>
                <c:pt idx="70267">
                  <c:v>12.668139</c:v>
                </c:pt>
                <c:pt idx="70268">
                  <c:v>12.663786</c:v>
                </c:pt>
                <c:pt idx="70269">
                  <c:v>12.667033</c:v>
                </c:pt>
                <c:pt idx="70270">
                  <c:v>12.668449000000001</c:v>
                </c:pt>
                <c:pt idx="70271">
                  <c:v>12.662281999999999</c:v>
                </c:pt>
                <c:pt idx="70272">
                  <c:v>12.665067000000001</c:v>
                </c:pt>
                <c:pt idx="70273">
                  <c:v>12.668656</c:v>
                </c:pt>
                <c:pt idx="70274">
                  <c:v>12.658899</c:v>
                </c:pt>
                <c:pt idx="70275">
                  <c:v>12.661258</c:v>
                </c:pt>
                <c:pt idx="70276">
                  <c:v>12.671039</c:v>
                </c:pt>
                <c:pt idx="70277">
                  <c:v>12.67</c:v>
                </c:pt>
                <c:pt idx="70278">
                  <c:v>12.66733</c:v>
                </c:pt>
                <c:pt idx="70279">
                  <c:v>12.666591</c:v>
                </c:pt>
                <c:pt idx="70280">
                  <c:v>12.663658</c:v>
                </c:pt>
                <c:pt idx="70281">
                  <c:v>12.664403999999999</c:v>
                </c:pt>
                <c:pt idx="70282">
                  <c:v>12.669207</c:v>
                </c:pt>
                <c:pt idx="70283">
                  <c:v>12.662229999999999</c:v>
                </c:pt>
                <c:pt idx="70284">
                  <c:v>12.656169999999999</c:v>
                </c:pt>
                <c:pt idx="70285">
                  <c:v>12.664132</c:v>
                </c:pt>
                <c:pt idx="70286">
                  <c:v>12.66141</c:v>
                </c:pt>
                <c:pt idx="70287">
                  <c:v>12.654762</c:v>
                </c:pt>
                <c:pt idx="70288">
                  <c:v>12.669340999999999</c:v>
                </c:pt>
                <c:pt idx="70289">
                  <c:v>12.680396</c:v>
                </c:pt>
                <c:pt idx="70290">
                  <c:v>12.668577000000001</c:v>
                </c:pt>
                <c:pt idx="70291">
                  <c:v>12.668312999999999</c:v>
                </c:pt>
                <c:pt idx="70292">
                  <c:v>12.681094999999999</c:v>
                </c:pt>
                <c:pt idx="70293">
                  <c:v>12.669466999999999</c:v>
                </c:pt>
                <c:pt idx="70294">
                  <c:v>12.662613</c:v>
                </c:pt>
                <c:pt idx="70295">
                  <c:v>12.673909</c:v>
                </c:pt>
                <c:pt idx="70296">
                  <c:v>12.671201999999999</c:v>
                </c:pt>
                <c:pt idx="70297">
                  <c:v>12.66582</c:v>
                </c:pt>
                <c:pt idx="70298">
                  <c:v>12.67052</c:v>
                </c:pt>
                <c:pt idx="70299">
                  <c:v>12.676129</c:v>
                </c:pt>
                <c:pt idx="70300">
                  <c:v>12.669053999999999</c:v>
                </c:pt>
                <c:pt idx="70301">
                  <c:v>12.666798</c:v>
                </c:pt>
                <c:pt idx="70302">
                  <c:v>12.678181</c:v>
                </c:pt>
                <c:pt idx="70303">
                  <c:v>12.676576000000001</c:v>
                </c:pt>
                <c:pt idx="70304">
                  <c:v>12.672620999999999</c:v>
                </c:pt>
                <c:pt idx="70305">
                  <c:v>12.673897999999999</c:v>
                </c:pt>
                <c:pt idx="70306">
                  <c:v>12.665594</c:v>
                </c:pt>
                <c:pt idx="70307">
                  <c:v>12.664175</c:v>
                </c:pt>
                <c:pt idx="70308">
                  <c:v>12.669605000000001</c:v>
                </c:pt>
                <c:pt idx="70309">
                  <c:v>12.666585</c:v>
                </c:pt>
                <c:pt idx="70310">
                  <c:v>12.663689</c:v>
                </c:pt>
                <c:pt idx="70311">
                  <c:v>12.670688</c:v>
                </c:pt>
                <c:pt idx="70312">
                  <c:v>12.671165999999999</c:v>
                </c:pt>
                <c:pt idx="70313">
                  <c:v>12.664346</c:v>
                </c:pt>
                <c:pt idx="70314">
                  <c:v>12.673552000000001</c:v>
                </c:pt>
                <c:pt idx="70315">
                  <c:v>12.678027999999999</c:v>
                </c:pt>
                <c:pt idx="70316">
                  <c:v>12.673052999999999</c:v>
                </c:pt>
                <c:pt idx="70317">
                  <c:v>12.676975000000001</c:v>
                </c:pt>
                <c:pt idx="70318">
                  <c:v>12.674129000000001</c:v>
                </c:pt>
                <c:pt idx="70319">
                  <c:v>12.664493</c:v>
                </c:pt>
                <c:pt idx="70320">
                  <c:v>12.665526</c:v>
                </c:pt>
                <c:pt idx="70321">
                  <c:v>12.672094</c:v>
                </c:pt>
                <c:pt idx="70322">
                  <c:v>12.665562</c:v>
                </c:pt>
                <c:pt idx="70323">
                  <c:v>12.662917999999999</c:v>
                </c:pt>
                <c:pt idx="70324">
                  <c:v>12.672293</c:v>
                </c:pt>
                <c:pt idx="70325">
                  <c:v>12.6715</c:v>
                </c:pt>
                <c:pt idx="70326">
                  <c:v>12.674218</c:v>
                </c:pt>
                <c:pt idx="70327">
                  <c:v>12.680745999999999</c:v>
                </c:pt>
                <c:pt idx="70328">
                  <c:v>12.677108</c:v>
                </c:pt>
                <c:pt idx="70329">
                  <c:v>12.676064999999999</c:v>
                </c:pt>
                <c:pt idx="70330">
                  <c:v>12.680491999999999</c:v>
                </c:pt>
                <c:pt idx="70331">
                  <c:v>12.680058000000001</c:v>
                </c:pt>
                <c:pt idx="70332">
                  <c:v>12.671846</c:v>
                </c:pt>
                <c:pt idx="70333">
                  <c:v>12.675102000000001</c:v>
                </c:pt>
                <c:pt idx="70334">
                  <c:v>12.678248999999999</c:v>
                </c:pt>
                <c:pt idx="70335">
                  <c:v>12.664918</c:v>
                </c:pt>
                <c:pt idx="70336">
                  <c:v>12.669776000000001</c:v>
                </c:pt>
                <c:pt idx="70337">
                  <c:v>12.682478</c:v>
                </c:pt>
                <c:pt idx="70338">
                  <c:v>12.675568999999999</c:v>
                </c:pt>
                <c:pt idx="70339">
                  <c:v>12.671124000000001</c:v>
                </c:pt>
                <c:pt idx="70340">
                  <c:v>12.680463</c:v>
                </c:pt>
                <c:pt idx="70341">
                  <c:v>12.682233</c:v>
                </c:pt>
                <c:pt idx="70342">
                  <c:v>12.679741999999999</c:v>
                </c:pt>
                <c:pt idx="70343">
                  <c:v>12.685988</c:v>
                </c:pt>
                <c:pt idx="70344">
                  <c:v>12.676928</c:v>
                </c:pt>
                <c:pt idx="70345">
                  <c:v>12.669192000000001</c:v>
                </c:pt>
                <c:pt idx="70346">
                  <c:v>12.679710999999999</c:v>
                </c:pt>
                <c:pt idx="70347">
                  <c:v>12.670610999999999</c:v>
                </c:pt>
                <c:pt idx="70348">
                  <c:v>12.658942</c:v>
                </c:pt>
                <c:pt idx="70349">
                  <c:v>12.672255</c:v>
                </c:pt>
                <c:pt idx="70350">
                  <c:v>12.683859</c:v>
                </c:pt>
                <c:pt idx="70351">
                  <c:v>12.679532</c:v>
                </c:pt>
                <c:pt idx="70352">
                  <c:v>12.684296</c:v>
                </c:pt>
                <c:pt idx="70353">
                  <c:v>12.691416</c:v>
                </c:pt>
                <c:pt idx="70354">
                  <c:v>12.676353000000001</c:v>
                </c:pt>
                <c:pt idx="70355">
                  <c:v>12.676270000000001</c:v>
                </c:pt>
                <c:pt idx="70356">
                  <c:v>12.694596000000001</c:v>
                </c:pt>
                <c:pt idx="70357">
                  <c:v>12.687001</c:v>
                </c:pt>
                <c:pt idx="70358">
                  <c:v>12.677864</c:v>
                </c:pt>
                <c:pt idx="70359">
                  <c:v>12.687759</c:v>
                </c:pt>
                <c:pt idx="70360">
                  <c:v>12.682368</c:v>
                </c:pt>
                <c:pt idx="70361">
                  <c:v>12.662608000000001</c:v>
                </c:pt>
                <c:pt idx="70362">
                  <c:v>12.669280000000001</c:v>
                </c:pt>
                <c:pt idx="70363">
                  <c:v>12.682760999999999</c:v>
                </c:pt>
                <c:pt idx="70364">
                  <c:v>12.672114000000001</c:v>
                </c:pt>
                <c:pt idx="70365">
                  <c:v>12.669316</c:v>
                </c:pt>
                <c:pt idx="70366">
                  <c:v>12.677568000000001</c:v>
                </c:pt>
                <c:pt idx="70367">
                  <c:v>12.677808000000001</c:v>
                </c:pt>
                <c:pt idx="70368">
                  <c:v>12.680388000000001</c:v>
                </c:pt>
                <c:pt idx="70369">
                  <c:v>12.682829999999999</c:v>
                </c:pt>
                <c:pt idx="70370">
                  <c:v>12.680441</c:v>
                </c:pt>
                <c:pt idx="70371">
                  <c:v>12.682600000000001</c:v>
                </c:pt>
                <c:pt idx="70372">
                  <c:v>12.6897</c:v>
                </c:pt>
                <c:pt idx="70373">
                  <c:v>12.68365</c:v>
                </c:pt>
                <c:pt idx="70374">
                  <c:v>12.674747</c:v>
                </c:pt>
                <c:pt idx="70375">
                  <c:v>12.685929</c:v>
                </c:pt>
                <c:pt idx="70376">
                  <c:v>12.693517</c:v>
                </c:pt>
                <c:pt idx="70377">
                  <c:v>12.686507000000001</c:v>
                </c:pt>
                <c:pt idx="70378">
                  <c:v>12.682757000000001</c:v>
                </c:pt>
                <c:pt idx="70379">
                  <c:v>12.682853</c:v>
                </c:pt>
                <c:pt idx="70380">
                  <c:v>12.680299</c:v>
                </c:pt>
                <c:pt idx="70381">
                  <c:v>12.677424</c:v>
                </c:pt>
                <c:pt idx="70382">
                  <c:v>12.680218</c:v>
                </c:pt>
                <c:pt idx="70383">
                  <c:v>12.681998999999999</c:v>
                </c:pt>
                <c:pt idx="70384">
                  <c:v>12.682828000000001</c:v>
                </c:pt>
                <c:pt idx="70385">
                  <c:v>12.687385000000001</c:v>
                </c:pt>
                <c:pt idx="70386">
                  <c:v>12.685233</c:v>
                </c:pt>
                <c:pt idx="70387">
                  <c:v>12.682028000000001</c:v>
                </c:pt>
                <c:pt idx="70388">
                  <c:v>12.684941</c:v>
                </c:pt>
                <c:pt idx="70389">
                  <c:v>12.680952</c:v>
                </c:pt>
                <c:pt idx="70390">
                  <c:v>12.67679</c:v>
                </c:pt>
                <c:pt idx="70391">
                  <c:v>12.686406</c:v>
                </c:pt>
                <c:pt idx="70392">
                  <c:v>12.694070999999999</c:v>
                </c:pt>
                <c:pt idx="70393">
                  <c:v>12.686658</c:v>
                </c:pt>
                <c:pt idx="70394">
                  <c:v>12.687552</c:v>
                </c:pt>
                <c:pt idx="70395">
                  <c:v>12.692401</c:v>
                </c:pt>
                <c:pt idx="70396">
                  <c:v>12.683881</c:v>
                </c:pt>
                <c:pt idx="70397">
                  <c:v>12.683237</c:v>
                </c:pt>
                <c:pt idx="70398">
                  <c:v>12.691689</c:v>
                </c:pt>
                <c:pt idx="70399">
                  <c:v>12.691262999999999</c:v>
                </c:pt>
                <c:pt idx="70400">
                  <c:v>12.685167</c:v>
                </c:pt>
                <c:pt idx="70401">
                  <c:v>12.687296</c:v>
                </c:pt>
                <c:pt idx="70402">
                  <c:v>12.685551999999999</c:v>
                </c:pt>
                <c:pt idx="70403">
                  <c:v>12.675827999999999</c:v>
                </c:pt>
                <c:pt idx="70404">
                  <c:v>12.680111999999999</c:v>
                </c:pt>
                <c:pt idx="70405">
                  <c:v>12.68506</c:v>
                </c:pt>
                <c:pt idx="70406">
                  <c:v>12.679824999999999</c:v>
                </c:pt>
                <c:pt idx="70407">
                  <c:v>12.67975</c:v>
                </c:pt>
                <c:pt idx="70408">
                  <c:v>12.681417</c:v>
                </c:pt>
                <c:pt idx="70409">
                  <c:v>12.684125</c:v>
                </c:pt>
                <c:pt idx="70410">
                  <c:v>12.692023000000001</c:v>
                </c:pt>
                <c:pt idx="70411">
                  <c:v>12.695767999999999</c:v>
                </c:pt>
                <c:pt idx="70412">
                  <c:v>12.68796</c:v>
                </c:pt>
                <c:pt idx="70413">
                  <c:v>12.684035</c:v>
                </c:pt>
                <c:pt idx="70414">
                  <c:v>12.693438</c:v>
                </c:pt>
                <c:pt idx="70415">
                  <c:v>12.693664999999999</c:v>
                </c:pt>
                <c:pt idx="70416">
                  <c:v>12.689601</c:v>
                </c:pt>
                <c:pt idx="70417">
                  <c:v>12.68904</c:v>
                </c:pt>
                <c:pt idx="70418">
                  <c:v>12.683801000000001</c:v>
                </c:pt>
                <c:pt idx="70419">
                  <c:v>12.691090000000001</c:v>
                </c:pt>
                <c:pt idx="70420">
                  <c:v>12.698881999999999</c:v>
                </c:pt>
                <c:pt idx="70421">
                  <c:v>12.688273000000001</c:v>
                </c:pt>
                <c:pt idx="70422">
                  <c:v>12.684234999999999</c:v>
                </c:pt>
                <c:pt idx="70423">
                  <c:v>12.693415</c:v>
                </c:pt>
                <c:pt idx="70424">
                  <c:v>12.691742</c:v>
                </c:pt>
                <c:pt idx="70425">
                  <c:v>12.682180000000001</c:v>
                </c:pt>
                <c:pt idx="70426">
                  <c:v>12.689712999999999</c:v>
                </c:pt>
                <c:pt idx="70427">
                  <c:v>12.692637</c:v>
                </c:pt>
                <c:pt idx="70428">
                  <c:v>12.677108</c:v>
                </c:pt>
                <c:pt idx="70429">
                  <c:v>12.679468999999999</c:v>
                </c:pt>
                <c:pt idx="70430">
                  <c:v>12.695758</c:v>
                </c:pt>
                <c:pt idx="70431">
                  <c:v>12.701034</c:v>
                </c:pt>
                <c:pt idx="70432">
                  <c:v>12.697818</c:v>
                </c:pt>
                <c:pt idx="70433">
                  <c:v>12.696707999999999</c:v>
                </c:pt>
                <c:pt idx="70434">
                  <c:v>12.692245</c:v>
                </c:pt>
                <c:pt idx="70435">
                  <c:v>12.685168000000001</c:v>
                </c:pt>
                <c:pt idx="70436">
                  <c:v>12.69017</c:v>
                </c:pt>
                <c:pt idx="70437">
                  <c:v>12.694611999999999</c:v>
                </c:pt>
                <c:pt idx="70438">
                  <c:v>12.694013</c:v>
                </c:pt>
                <c:pt idx="70439">
                  <c:v>12.698886999999999</c:v>
                </c:pt>
                <c:pt idx="70440">
                  <c:v>12.698632</c:v>
                </c:pt>
                <c:pt idx="70441">
                  <c:v>12.693528000000001</c:v>
                </c:pt>
                <c:pt idx="70442">
                  <c:v>12.695895999999999</c:v>
                </c:pt>
                <c:pt idx="70443">
                  <c:v>12.702869</c:v>
                </c:pt>
                <c:pt idx="70444">
                  <c:v>12.695596999999999</c:v>
                </c:pt>
                <c:pt idx="70445">
                  <c:v>12.689515</c:v>
                </c:pt>
                <c:pt idx="70446">
                  <c:v>12.698588000000001</c:v>
                </c:pt>
                <c:pt idx="70447">
                  <c:v>12.695714000000001</c:v>
                </c:pt>
                <c:pt idx="70448">
                  <c:v>12.688666</c:v>
                </c:pt>
                <c:pt idx="70449">
                  <c:v>12.691990000000001</c:v>
                </c:pt>
                <c:pt idx="70450">
                  <c:v>12.696145</c:v>
                </c:pt>
                <c:pt idx="70451">
                  <c:v>12.692558</c:v>
                </c:pt>
                <c:pt idx="70452">
                  <c:v>12.688995999999999</c:v>
                </c:pt>
                <c:pt idx="70453">
                  <c:v>12.689168</c:v>
                </c:pt>
                <c:pt idx="70454">
                  <c:v>12.690049</c:v>
                </c:pt>
                <c:pt idx="70455">
                  <c:v>12.697074000000001</c:v>
                </c:pt>
                <c:pt idx="70456">
                  <c:v>12.702199999999999</c:v>
                </c:pt>
                <c:pt idx="70457">
                  <c:v>12.700682</c:v>
                </c:pt>
                <c:pt idx="70458">
                  <c:v>12.69969</c:v>
                </c:pt>
                <c:pt idx="70459">
                  <c:v>12.695376</c:v>
                </c:pt>
                <c:pt idx="70460">
                  <c:v>12.694062000000001</c:v>
                </c:pt>
                <c:pt idx="70461">
                  <c:v>12.697319</c:v>
                </c:pt>
                <c:pt idx="70462">
                  <c:v>12.695029999999999</c:v>
                </c:pt>
                <c:pt idx="70463">
                  <c:v>12.688734</c:v>
                </c:pt>
                <c:pt idx="70464">
                  <c:v>12.690948000000001</c:v>
                </c:pt>
                <c:pt idx="70465">
                  <c:v>12.702766</c:v>
                </c:pt>
                <c:pt idx="70466">
                  <c:v>12.694105</c:v>
                </c:pt>
                <c:pt idx="70467">
                  <c:v>12.685331</c:v>
                </c:pt>
                <c:pt idx="70468">
                  <c:v>12.700703000000001</c:v>
                </c:pt>
                <c:pt idx="70469">
                  <c:v>12.697011</c:v>
                </c:pt>
                <c:pt idx="70470">
                  <c:v>12.690308999999999</c:v>
                </c:pt>
                <c:pt idx="70471">
                  <c:v>12.697627000000001</c:v>
                </c:pt>
                <c:pt idx="70472">
                  <c:v>12.696623000000001</c:v>
                </c:pt>
                <c:pt idx="70473">
                  <c:v>12.693764</c:v>
                </c:pt>
                <c:pt idx="70474">
                  <c:v>12.696823999999999</c:v>
                </c:pt>
                <c:pt idx="70475">
                  <c:v>12.699475</c:v>
                </c:pt>
                <c:pt idx="70476">
                  <c:v>12.701784</c:v>
                </c:pt>
                <c:pt idx="70477">
                  <c:v>12.708663</c:v>
                </c:pt>
                <c:pt idx="70478">
                  <c:v>12.707876000000001</c:v>
                </c:pt>
                <c:pt idx="70479">
                  <c:v>12.69876</c:v>
                </c:pt>
                <c:pt idx="70480">
                  <c:v>12.704131</c:v>
                </c:pt>
                <c:pt idx="70481">
                  <c:v>12.708557000000001</c:v>
                </c:pt>
                <c:pt idx="70482">
                  <c:v>12.69956</c:v>
                </c:pt>
                <c:pt idx="70483">
                  <c:v>12.698244000000001</c:v>
                </c:pt>
                <c:pt idx="70484">
                  <c:v>12.706232999999999</c:v>
                </c:pt>
                <c:pt idx="70485">
                  <c:v>12.705311999999999</c:v>
                </c:pt>
                <c:pt idx="70486">
                  <c:v>12.695532999999999</c:v>
                </c:pt>
                <c:pt idx="70487">
                  <c:v>12.703832999999999</c:v>
                </c:pt>
                <c:pt idx="70488">
                  <c:v>12.711755</c:v>
                </c:pt>
                <c:pt idx="70489">
                  <c:v>12.696801000000001</c:v>
                </c:pt>
                <c:pt idx="70490">
                  <c:v>12.695417000000001</c:v>
                </c:pt>
                <c:pt idx="70491">
                  <c:v>12.701206000000001</c:v>
                </c:pt>
                <c:pt idx="70492">
                  <c:v>12.697751999999999</c:v>
                </c:pt>
                <c:pt idx="70493">
                  <c:v>12.700741000000001</c:v>
                </c:pt>
                <c:pt idx="70494">
                  <c:v>12.704010999999999</c:v>
                </c:pt>
                <c:pt idx="70495">
                  <c:v>12.693751000000001</c:v>
                </c:pt>
                <c:pt idx="70496">
                  <c:v>12.690868999999999</c:v>
                </c:pt>
                <c:pt idx="70497">
                  <c:v>12.708132000000001</c:v>
                </c:pt>
                <c:pt idx="70498">
                  <c:v>12.709408</c:v>
                </c:pt>
                <c:pt idx="70499">
                  <c:v>12.698871</c:v>
                </c:pt>
                <c:pt idx="70500">
                  <c:v>12.705825000000001</c:v>
                </c:pt>
                <c:pt idx="70501">
                  <c:v>12.70431</c:v>
                </c:pt>
                <c:pt idx="70502">
                  <c:v>12.696063000000001</c:v>
                </c:pt>
                <c:pt idx="70503">
                  <c:v>12.706474999999999</c:v>
                </c:pt>
                <c:pt idx="70504">
                  <c:v>12.716150000000001</c:v>
                </c:pt>
                <c:pt idx="70505">
                  <c:v>12.70341</c:v>
                </c:pt>
                <c:pt idx="70506">
                  <c:v>12.698502</c:v>
                </c:pt>
                <c:pt idx="70507">
                  <c:v>12.702693999999999</c:v>
                </c:pt>
                <c:pt idx="70508">
                  <c:v>12.692707</c:v>
                </c:pt>
                <c:pt idx="70509">
                  <c:v>12.701298</c:v>
                </c:pt>
                <c:pt idx="70510">
                  <c:v>12.711936</c:v>
                </c:pt>
                <c:pt idx="70511">
                  <c:v>12.698266</c:v>
                </c:pt>
                <c:pt idx="70512">
                  <c:v>12.697471</c:v>
                </c:pt>
                <c:pt idx="70513">
                  <c:v>12.707245</c:v>
                </c:pt>
                <c:pt idx="70514">
                  <c:v>12.705622999999999</c:v>
                </c:pt>
                <c:pt idx="70515">
                  <c:v>12.699006000000001</c:v>
                </c:pt>
                <c:pt idx="70516">
                  <c:v>12.700381</c:v>
                </c:pt>
                <c:pt idx="70517">
                  <c:v>12.703405</c:v>
                </c:pt>
                <c:pt idx="70518">
                  <c:v>12.704292000000001</c:v>
                </c:pt>
                <c:pt idx="70519">
                  <c:v>12.706764</c:v>
                </c:pt>
                <c:pt idx="70520">
                  <c:v>12.706612</c:v>
                </c:pt>
                <c:pt idx="70521">
                  <c:v>12.706376000000001</c:v>
                </c:pt>
                <c:pt idx="70522">
                  <c:v>12.708313</c:v>
                </c:pt>
                <c:pt idx="70523">
                  <c:v>12.705479</c:v>
                </c:pt>
                <c:pt idx="70524">
                  <c:v>12.705405000000001</c:v>
                </c:pt>
                <c:pt idx="70525">
                  <c:v>12.713011</c:v>
                </c:pt>
                <c:pt idx="70526">
                  <c:v>12.711392</c:v>
                </c:pt>
                <c:pt idx="70527">
                  <c:v>12.69619</c:v>
                </c:pt>
                <c:pt idx="70528">
                  <c:v>12.699463</c:v>
                </c:pt>
                <c:pt idx="70529">
                  <c:v>12.706504000000001</c:v>
                </c:pt>
                <c:pt idx="70530">
                  <c:v>12.697298</c:v>
                </c:pt>
                <c:pt idx="70531">
                  <c:v>12.705344</c:v>
                </c:pt>
                <c:pt idx="70532">
                  <c:v>12.712206</c:v>
                </c:pt>
                <c:pt idx="70533">
                  <c:v>12.70274</c:v>
                </c:pt>
                <c:pt idx="70534">
                  <c:v>12.709989</c:v>
                </c:pt>
                <c:pt idx="70535">
                  <c:v>12.721977000000001</c:v>
                </c:pt>
                <c:pt idx="70536">
                  <c:v>12.720211000000001</c:v>
                </c:pt>
                <c:pt idx="70537">
                  <c:v>12.721304</c:v>
                </c:pt>
                <c:pt idx="70538">
                  <c:v>12.725097999999999</c:v>
                </c:pt>
                <c:pt idx="70539">
                  <c:v>12.714791999999999</c:v>
                </c:pt>
                <c:pt idx="70540">
                  <c:v>12.705563</c:v>
                </c:pt>
                <c:pt idx="70541">
                  <c:v>12.711314</c:v>
                </c:pt>
                <c:pt idx="70542">
                  <c:v>12.708121999999999</c:v>
                </c:pt>
                <c:pt idx="70543">
                  <c:v>12.69768</c:v>
                </c:pt>
                <c:pt idx="70544">
                  <c:v>12.702877000000001</c:v>
                </c:pt>
                <c:pt idx="70545">
                  <c:v>12.711221999999999</c:v>
                </c:pt>
                <c:pt idx="70546">
                  <c:v>12.711596999999999</c:v>
                </c:pt>
                <c:pt idx="70547">
                  <c:v>12.718204999999999</c:v>
                </c:pt>
                <c:pt idx="70548">
                  <c:v>12.721550000000001</c:v>
                </c:pt>
                <c:pt idx="70549">
                  <c:v>12.708067</c:v>
                </c:pt>
                <c:pt idx="70550">
                  <c:v>12.703754</c:v>
                </c:pt>
                <c:pt idx="70551">
                  <c:v>12.712909</c:v>
                </c:pt>
                <c:pt idx="70552">
                  <c:v>12.708605</c:v>
                </c:pt>
                <c:pt idx="70553">
                  <c:v>12.708812</c:v>
                </c:pt>
                <c:pt idx="70554">
                  <c:v>12.712414000000001</c:v>
                </c:pt>
                <c:pt idx="70555">
                  <c:v>12.701065</c:v>
                </c:pt>
                <c:pt idx="70556">
                  <c:v>12.707075</c:v>
                </c:pt>
                <c:pt idx="70557">
                  <c:v>12.721496999999999</c:v>
                </c:pt>
                <c:pt idx="70558">
                  <c:v>12.711338</c:v>
                </c:pt>
                <c:pt idx="70559">
                  <c:v>12.703393</c:v>
                </c:pt>
                <c:pt idx="70560">
                  <c:v>12.71921</c:v>
                </c:pt>
                <c:pt idx="70561">
                  <c:v>12.722915</c:v>
                </c:pt>
                <c:pt idx="70562">
                  <c:v>12.708555</c:v>
                </c:pt>
                <c:pt idx="70563">
                  <c:v>12.712236000000001</c:v>
                </c:pt>
                <c:pt idx="70564">
                  <c:v>12.717426</c:v>
                </c:pt>
                <c:pt idx="70565">
                  <c:v>12.710132</c:v>
                </c:pt>
                <c:pt idx="70566">
                  <c:v>12.713488999999999</c:v>
                </c:pt>
                <c:pt idx="70567">
                  <c:v>12.715607</c:v>
                </c:pt>
                <c:pt idx="70568">
                  <c:v>12.706713000000001</c:v>
                </c:pt>
                <c:pt idx="70569">
                  <c:v>12.710748000000001</c:v>
                </c:pt>
                <c:pt idx="70570">
                  <c:v>12.723045000000001</c:v>
                </c:pt>
                <c:pt idx="70571">
                  <c:v>12.718048</c:v>
                </c:pt>
                <c:pt idx="70572">
                  <c:v>12.714394</c:v>
                </c:pt>
                <c:pt idx="70573">
                  <c:v>12.721742000000001</c:v>
                </c:pt>
                <c:pt idx="70574">
                  <c:v>12.715849</c:v>
                </c:pt>
                <c:pt idx="70575">
                  <c:v>12.716084</c:v>
                </c:pt>
                <c:pt idx="70576">
                  <c:v>12.725638</c:v>
                </c:pt>
                <c:pt idx="70577">
                  <c:v>12.716626</c:v>
                </c:pt>
                <c:pt idx="70578">
                  <c:v>12.708567</c:v>
                </c:pt>
                <c:pt idx="70579">
                  <c:v>12.710554999999999</c:v>
                </c:pt>
                <c:pt idx="70580">
                  <c:v>12.709887</c:v>
                </c:pt>
                <c:pt idx="70581">
                  <c:v>12.708880000000001</c:v>
                </c:pt>
                <c:pt idx="70582">
                  <c:v>12.715154</c:v>
                </c:pt>
                <c:pt idx="70583">
                  <c:v>12.717699</c:v>
                </c:pt>
                <c:pt idx="70584">
                  <c:v>12.711615</c:v>
                </c:pt>
                <c:pt idx="70585">
                  <c:v>12.718695</c:v>
                </c:pt>
                <c:pt idx="70586">
                  <c:v>12.724458</c:v>
                </c:pt>
                <c:pt idx="70587">
                  <c:v>12.715057</c:v>
                </c:pt>
                <c:pt idx="70588">
                  <c:v>12.713139999999999</c:v>
                </c:pt>
                <c:pt idx="70589">
                  <c:v>12.722125</c:v>
                </c:pt>
                <c:pt idx="70590">
                  <c:v>12.721004000000001</c:v>
                </c:pt>
                <c:pt idx="70591">
                  <c:v>12.714162999999999</c:v>
                </c:pt>
                <c:pt idx="70592">
                  <c:v>12.720636000000001</c:v>
                </c:pt>
                <c:pt idx="70593">
                  <c:v>12.718946000000001</c:v>
                </c:pt>
                <c:pt idx="70594">
                  <c:v>12.711971</c:v>
                </c:pt>
                <c:pt idx="70595">
                  <c:v>12.717333999999999</c:v>
                </c:pt>
                <c:pt idx="70596">
                  <c:v>12.718813000000001</c:v>
                </c:pt>
                <c:pt idx="70597">
                  <c:v>12.721971</c:v>
                </c:pt>
                <c:pt idx="70598">
                  <c:v>12.722397000000001</c:v>
                </c:pt>
                <c:pt idx="70599">
                  <c:v>12.714313000000001</c:v>
                </c:pt>
                <c:pt idx="70600">
                  <c:v>12.715833999999999</c:v>
                </c:pt>
                <c:pt idx="70601">
                  <c:v>12.722125999999999</c:v>
                </c:pt>
                <c:pt idx="70602">
                  <c:v>12.723573</c:v>
                </c:pt>
                <c:pt idx="70603">
                  <c:v>12.715714</c:v>
                </c:pt>
                <c:pt idx="70604">
                  <c:v>12.715090999999999</c:v>
                </c:pt>
                <c:pt idx="70605">
                  <c:v>12.718610999999999</c:v>
                </c:pt>
                <c:pt idx="70606">
                  <c:v>12.718095999999999</c:v>
                </c:pt>
                <c:pt idx="70607">
                  <c:v>12.722892</c:v>
                </c:pt>
                <c:pt idx="70608">
                  <c:v>12.721605</c:v>
                </c:pt>
                <c:pt idx="70609">
                  <c:v>12.715490000000001</c:v>
                </c:pt>
                <c:pt idx="70610">
                  <c:v>12.718728</c:v>
                </c:pt>
                <c:pt idx="70611">
                  <c:v>12.724961</c:v>
                </c:pt>
                <c:pt idx="70612">
                  <c:v>12.723818</c:v>
                </c:pt>
                <c:pt idx="70613">
                  <c:v>12.719329999999999</c:v>
                </c:pt>
                <c:pt idx="70614">
                  <c:v>12.725369000000001</c:v>
                </c:pt>
                <c:pt idx="70615">
                  <c:v>12.723495</c:v>
                </c:pt>
                <c:pt idx="70616">
                  <c:v>12.707651</c:v>
                </c:pt>
                <c:pt idx="70617">
                  <c:v>12.713208</c:v>
                </c:pt>
                <c:pt idx="70618">
                  <c:v>12.728171</c:v>
                </c:pt>
                <c:pt idx="70619">
                  <c:v>12.732294</c:v>
                </c:pt>
                <c:pt idx="70620">
                  <c:v>12.737017</c:v>
                </c:pt>
                <c:pt idx="70621">
                  <c:v>12.738861999999999</c:v>
                </c:pt>
                <c:pt idx="70622">
                  <c:v>12.721887000000001</c:v>
                </c:pt>
                <c:pt idx="70623">
                  <c:v>12.716094999999999</c:v>
                </c:pt>
                <c:pt idx="70624">
                  <c:v>12.734864999999999</c:v>
                </c:pt>
                <c:pt idx="70625">
                  <c:v>12.733402999999999</c:v>
                </c:pt>
                <c:pt idx="70626">
                  <c:v>12.719792</c:v>
                </c:pt>
                <c:pt idx="70627">
                  <c:v>12.726264</c:v>
                </c:pt>
                <c:pt idx="70628">
                  <c:v>12.731393000000001</c:v>
                </c:pt>
                <c:pt idx="70629">
                  <c:v>12.72329</c:v>
                </c:pt>
                <c:pt idx="70630">
                  <c:v>12.72339</c:v>
                </c:pt>
                <c:pt idx="70631">
                  <c:v>12.725432</c:v>
                </c:pt>
                <c:pt idx="70632">
                  <c:v>12.714534</c:v>
                </c:pt>
                <c:pt idx="70633">
                  <c:v>12.718330999999999</c:v>
                </c:pt>
                <c:pt idx="70634">
                  <c:v>12.730202</c:v>
                </c:pt>
                <c:pt idx="70635">
                  <c:v>12.723155999999999</c:v>
                </c:pt>
                <c:pt idx="70636">
                  <c:v>12.724588000000001</c:v>
                </c:pt>
                <c:pt idx="70637">
                  <c:v>12.731394999999999</c:v>
                </c:pt>
                <c:pt idx="70638">
                  <c:v>12.724971</c:v>
                </c:pt>
                <c:pt idx="70639">
                  <c:v>12.724404</c:v>
                </c:pt>
                <c:pt idx="70640">
                  <c:v>12.725497000000001</c:v>
                </c:pt>
                <c:pt idx="70641">
                  <c:v>12.719258</c:v>
                </c:pt>
                <c:pt idx="70642">
                  <c:v>12.718619</c:v>
                </c:pt>
                <c:pt idx="70643">
                  <c:v>12.72382</c:v>
                </c:pt>
                <c:pt idx="70644">
                  <c:v>12.726411000000001</c:v>
                </c:pt>
                <c:pt idx="70645">
                  <c:v>12.728106</c:v>
                </c:pt>
                <c:pt idx="70646">
                  <c:v>12.73213</c:v>
                </c:pt>
                <c:pt idx="70647">
                  <c:v>12.729526</c:v>
                </c:pt>
                <c:pt idx="70648">
                  <c:v>12.725578000000001</c:v>
                </c:pt>
                <c:pt idx="70649">
                  <c:v>12.733127</c:v>
                </c:pt>
                <c:pt idx="70650">
                  <c:v>12.736012000000001</c:v>
                </c:pt>
                <c:pt idx="70651">
                  <c:v>12.724403000000001</c:v>
                </c:pt>
                <c:pt idx="70652">
                  <c:v>12.720312</c:v>
                </c:pt>
                <c:pt idx="70653">
                  <c:v>12.728704</c:v>
                </c:pt>
                <c:pt idx="70654">
                  <c:v>12.725687000000001</c:v>
                </c:pt>
                <c:pt idx="70655">
                  <c:v>12.723979999999999</c:v>
                </c:pt>
                <c:pt idx="70656">
                  <c:v>12.732953</c:v>
                </c:pt>
                <c:pt idx="70657">
                  <c:v>12.731529999999999</c:v>
                </c:pt>
                <c:pt idx="70658">
                  <c:v>12.728731</c:v>
                </c:pt>
                <c:pt idx="70659">
                  <c:v>12.730779999999999</c:v>
                </c:pt>
                <c:pt idx="70660">
                  <c:v>12.726986</c:v>
                </c:pt>
                <c:pt idx="70661">
                  <c:v>12.728899</c:v>
                </c:pt>
                <c:pt idx="70662">
                  <c:v>12.731832000000001</c:v>
                </c:pt>
                <c:pt idx="70663">
                  <c:v>12.723632</c:v>
                </c:pt>
                <c:pt idx="70664">
                  <c:v>12.716710000000001</c:v>
                </c:pt>
                <c:pt idx="70665">
                  <c:v>12.723459</c:v>
                </c:pt>
                <c:pt idx="70666">
                  <c:v>12.729934</c:v>
                </c:pt>
                <c:pt idx="70667">
                  <c:v>12.731225999999999</c:v>
                </c:pt>
                <c:pt idx="70668">
                  <c:v>12.738433000000001</c:v>
                </c:pt>
                <c:pt idx="70669">
                  <c:v>12.734294999999999</c:v>
                </c:pt>
                <c:pt idx="70670">
                  <c:v>12.728464000000001</c:v>
                </c:pt>
                <c:pt idx="70671">
                  <c:v>12.734389</c:v>
                </c:pt>
                <c:pt idx="70672">
                  <c:v>12.734011000000001</c:v>
                </c:pt>
                <c:pt idx="70673">
                  <c:v>12.729532000000001</c:v>
                </c:pt>
                <c:pt idx="70674">
                  <c:v>12.73089</c:v>
                </c:pt>
                <c:pt idx="70675">
                  <c:v>12.731036</c:v>
                </c:pt>
                <c:pt idx="70676">
                  <c:v>12.720361</c:v>
                </c:pt>
                <c:pt idx="70677">
                  <c:v>12.719056999999999</c:v>
                </c:pt>
                <c:pt idx="70678">
                  <c:v>12.732417</c:v>
                </c:pt>
                <c:pt idx="70679">
                  <c:v>12.736575</c:v>
                </c:pt>
                <c:pt idx="70680">
                  <c:v>12.736352</c:v>
                </c:pt>
                <c:pt idx="70681">
                  <c:v>12.739716</c:v>
                </c:pt>
                <c:pt idx="70682">
                  <c:v>12.738208999999999</c:v>
                </c:pt>
                <c:pt idx="70683">
                  <c:v>12.737302</c:v>
                </c:pt>
                <c:pt idx="70684">
                  <c:v>12.743327000000001</c:v>
                </c:pt>
                <c:pt idx="70685">
                  <c:v>12.745545</c:v>
                </c:pt>
                <c:pt idx="70686">
                  <c:v>12.734036</c:v>
                </c:pt>
                <c:pt idx="70687">
                  <c:v>12.729075999999999</c:v>
                </c:pt>
                <c:pt idx="70688">
                  <c:v>12.732218</c:v>
                </c:pt>
                <c:pt idx="70689">
                  <c:v>12.727835000000001</c:v>
                </c:pt>
                <c:pt idx="70690">
                  <c:v>12.730606</c:v>
                </c:pt>
                <c:pt idx="70691">
                  <c:v>12.732167</c:v>
                </c:pt>
                <c:pt idx="70692">
                  <c:v>12.727093</c:v>
                </c:pt>
                <c:pt idx="70693">
                  <c:v>12.735196</c:v>
                </c:pt>
                <c:pt idx="70694">
                  <c:v>12.74269</c:v>
                </c:pt>
                <c:pt idx="70695">
                  <c:v>12.736098999999999</c:v>
                </c:pt>
                <c:pt idx="70696">
                  <c:v>12.734028</c:v>
                </c:pt>
                <c:pt idx="70697">
                  <c:v>12.739952000000001</c:v>
                </c:pt>
                <c:pt idx="70698">
                  <c:v>12.734774</c:v>
                </c:pt>
                <c:pt idx="70699">
                  <c:v>12.734904999999999</c:v>
                </c:pt>
                <c:pt idx="70700">
                  <c:v>12.737795</c:v>
                </c:pt>
                <c:pt idx="70701">
                  <c:v>12.725769</c:v>
                </c:pt>
                <c:pt idx="70702">
                  <c:v>12.729609999999999</c:v>
                </c:pt>
                <c:pt idx="70703">
                  <c:v>12.750154</c:v>
                </c:pt>
                <c:pt idx="70704">
                  <c:v>12.746399</c:v>
                </c:pt>
                <c:pt idx="70705">
                  <c:v>12.728522999999999</c:v>
                </c:pt>
                <c:pt idx="70706">
                  <c:v>12.732096</c:v>
                </c:pt>
                <c:pt idx="70707">
                  <c:v>12.739716</c:v>
                </c:pt>
                <c:pt idx="70708">
                  <c:v>12.734182000000001</c:v>
                </c:pt>
                <c:pt idx="70709">
                  <c:v>12.739205999999999</c:v>
                </c:pt>
                <c:pt idx="70710">
                  <c:v>12.742267</c:v>
                </c:pt>
                <c:pt idx="70711">
                  <c:v>12.733307999999999</c:v>
                </c:pt>
                <c:pt idx="70712">
                  <c:v>12.741692</c:v>
                </c:pt>
                <c:pt idx="70713">
                  <c:v>12.747279000000001</c:v>
                </c:pt>
                <c:pt idx="70714">
                  <c:v>12.736337000000001</c:v>
                </c:pt>
                <c:pt idx="70715">
                  <c:v>12.738920999999999</c:v>
                </c:pt>
                <c:pt idx="70716">
                  <c:v>12.751242</c:v>
                </c:pt>
                <c:pt idx="70717">
                  <c:v>12.742236999999999</c:v>
                </c:pt>
                <c:pt idx="70718">
                  <c:v>12.728297</c:v>
                </c:pt>
                <c:pt idx="70719">
                  <c:v>12.735827</c:v>
                </c:pt>
                <c:pt idx="70720">
                  <c:v>12.741044</c:v>
                </c:pt>
                <c:pt idx="70721">
                  <c:v>12.737625</c:v>
                </c:pt>
                <c:pt idx="70722">
                  <c:v>12.73968</c:v>
                </c:pt>
                <c:pt idx="70723">
                  <c:v>12.734964</c:v>
                </c:pt>
                <c:pt idx="70724">
                  <c:v>12.732891</c:v>
                </c:pt>
                <c:pt idx="70725">
                  <c:v>12.741032000000001</c:v>
                </c:pt>
                <c:pt idx="70726">
                  <c:v>12.740726</c:v>
                </c:pt>
                <c:pt idx="70727">
                  <c:v>12.731552000000001</c:v>
                </c:pt>
                <c:pt idx="70728">
                  <c:v>12.734641</c:v>
                </c:pt>
                <c:pt idx="70729">
                  <c:v>12.748058</c:v>
                </c:pt>
                <c:pt idx="70730">
                  <c:v>12.743985</c:v>
                </c:pt>
                <c:pt idx="70731">
                  <c:v>12.739188</c:v>
                </c:pt>
                <c:pt idx="70732">
                  <c:v>12.746294000000001</c:v>
                </c:pt>
                <c:pt idx="70733">
                  <c:v>12.737909</c:v>
                </c:pt>
                <c:pt idx="70734">
                  <c:v>12.731859999999999</c:v>
                </c:pt>
                <c:pt idx="70735">
                  <c:v>12.744241000000001</c:v>
                </c:pt>
                <c:pt idx="70736">
                  <c:v>12.748284</c:v>
                </c:pt>
                <c:pt idx="70737">
                  <c:v>12.737653999999999</c:v>
                </c:pt>
                <c:pt idx="70738">
                  <c:v>12.735846</c:v>
                </c:pt>
                <c:pt idx="70739">
                  <c:v>12.745011999999999</c:v>
                </c:pt>
                <c:pt idx="70740">
                  <c:v>12.744869</c:v>
                </c:pt>
                <c:pt idx="70741">
                  <c:v>12.744336000000001</c:v>
                </c:pt>
                <c:pt idx="70742">
                  <c:v>12.743809000000001</c:v>
                </c:pt>
                <c:pt idx="70743">
                  <c:v>12.740886</c:v>
                </c:pt>
                <c:pt idx="70744">
                  <c:v>12.748737</c:v>
                </c:pt>
                <c:pt idx="70745">
                  <c:v>12.749378</c:v>
                </c:pt>
                <c:pt idx="70746">
                  <c:v>12.736530999999999</c:v>
                </c:pt>
                <c:pt idx="70747">
                  <c:v>12.740631</c:v>
                </c:pt>
                <c:pt idx="70748">
                  <c:v>12.756313</c:v>
                </c:pt>
                <c:pt idx="70749">
                  <c:v>12.739656999999999</c:v>
                </c:pt>
                <c:pt idx="70750">
                  <c:v>12.726838000000001</c:v>
                </c:pt>
                <c:pt idx="70751">
                  <c:v>12.751397000000001</c:v>
                </c:pt>
                <c:pt idx="70752">
                  <c:v>12.759914999999999</c:v>
                </c:pt>
                <c:pt idx="70753">
                  <c:v>12.749153</c:v>
                </c:pt>
                <c:pt idx="70754">
                  <c:v>12.748986</c:v>
                </c:pt>
                <c:pt idx="70755">
                  <c:v>12.750220000000001</c:v>
                </c:pt>
                <c:pt idx="70756">
                  <c:v>12.75104</c:v>
                </c:pt>
                <c:pt idx="70757">
                  <c:v>12.749687</c:v>
                </c:pt>
                <c:pt idx="70758">
                  <c:v>12.742462</c:v>
                </c:pt>
                <c:pt idx="70759">
                  <c:v>12.737774</c:v>
                </c:pt>
                <c:pt idx="70760">
                  <c:v>12.740608999999999</c:v>
                </c:pt>
                <c:pt idx="70761">
                  <c:v>12.743245999999999</c:v>
                </c:pt>
                <c:pt idx="70762">
                  <c:v>12.735741000000001</c:v>
                </c:pt>
                <c:pt idx="70763">
                  <c:v>12.742013999999999</c:v>
                </c:pt>
                <c:pt idx="70764">
                  <c:v>12.754091000000001</c:v>
                </c:pt>
                <c:pt idx="70765">
                  <c:v>12.749783000000001</c:v>
                </c:pt>
                <c:pt idx="70766">
                  <c:v>12.746326</c:v>
                </c:pt>
                <c:pt idx="70767">
                  <c:v>12.745737</c:v>
                </c:pt>
                <c:pt idx="70768">
                  <c:v>12.747133</c:v>
                </c:pt>
                <c:pt idx="70769">
                  <c:v>12.751988000000001</c:v>
                </c:pt>
                <c:pt idx="70770">
                  <c:v>12.754448999999999</c:v>
                </c:pt>
                <c:pt idx="70771">
                  <c:v>12.753766000000001</c:v>
                </c:pt>
                <c:pt idx="70772">
                  <c:v>12.749544</c:v>
                </c:pt>
                <c:pt idx="70773">
                  <c:v>12.747695</c:v>
                </c:pt>
                <c:pt idx="70774">
                  <c:v>12.744052</c:v>
                </c:pt>
                <c:pt idx="70775">
                  <c:v>12.746359</c:v>
                </c:pt>
                <c:pt idx="70776">
                  <c:v>12.75371</c:v>
                </c:pt>
                <c:pt idx="70777">
                  <c:v>12.754153000000001</c:v>
                </c:pt>
                <c:pt idx="70778">
                  <c:v>12.749841</c:v>
                </c:pt>
                <c:pt idx="70779">
                  <c:v>12.748934999999999</c:v>
                </c:pt>
                <c:pt idx="70780">
                  <c:v>12.753423</c:v>
                </c:pt>
                <c:pt idx="70781">
                  <c:v>12.744961999999999</c:v>
                </c:pt>
                <c:pt idx="70782">
                  <c:v>12.738713000000001</c:v>
                </c:pt>
                <c:pt idx="70783">
                  <c:v>12.749741999999999</c:v>
                </c:pt>
                <c:pt idx="70784">
                  <c:v>12.744278</c:v>
                </c:pt>
                <c:pt idx="70785">
                  <c:v>12.739521</c:v>
                </c:pt>
                <c:pt idx="70786">
                  <c:v>12.754378000000001</c:v>
                </c:pt>
                <c:pt idx="70787">
                  <c:v>12.756123000000001</c:v>
                </c:pt>
                <c:pt idx="70788">
                  <c:v>12.744902</c:v>
                </c:pt>
                <c:pt idx="70789">
                  <c:v>12.750196000000001</c:v>
                </c:pt>
                <c:pt idx="70790">
                  <c:v>12.76315</c:v>
                </c:pt>
                <c:pt idx="70791">
                  <c:v>12.753482</c:v>
                </c:pt>
                <c:pt idx="70792">
                  <c:v>12.749407</c:v>
                </c:pt>
                <c:pt idx="70793">
                  <c:v>12.759535</c:v>
                </c:pt>
                <c:pt idx="70794">
                  <c:v>12.756829</c:v>
                </c:pt>
                <c:pt idx="70795">
                  <c:v>12.756964</c:v>
                </c:pt>
                <c:pt idx="70796">
                  <c:v>12.756695000000001</c:v>
                </c:pt>
                <c:pt idx="70797">
                  <c:v>12.748575000000001</c:v>
                </c:pt>
                <c:pt idx="70798">
                  <c:v>12.75409</c:v>
                </c:pt>
                <c:pt idx="70799">
                  <c:v>12.760287</c:v>
                </c:pt>
                <c:pt idx="70800">
                  <c:v>12.750465999999999</c:v>
                </c:pt>
                <c:pt idx="70801">
                  <c:v>12.742134</c:v>
                </c:pt>
                <c:pt idx="70802">
                  <c:v>12.749575999999999</c:v>
                </c:pt>
                <c:pt idx="70803">
                  <c:v>12.755572000000001</c:v>
                </c:pt>
                <c:pt idx="70804">
                  <c:v>12.751267</c:v>
                </c:pt>
                <c:pt idx="70805">
                  <c:v>12.75384</c:v>
                </c:pt>
                <c:pt idx="70806">
                  <c:v>12.754638999999999</c:v>
                </c:pt>
                <c:pt idx="70807">
                  <c:v>12.75122</c:v>
                </c:pt>
                <c:pt idx="70808">
                  <c:v>12.753072</c:v>
                </c:pt>
                <c:pt idx="70809">
                  <c:v>12.756192</c:v>
                </c:pt>
                <c:pt idx="70810">
                  <c:v>12.748695</c:v>
                </c:pt>
                <c:pt idx="70811">
                  <c:v>12.742338999999999</c:v>
                </c:pt>
                <c:pt idx="70812">
                  <c:v>12.750610999999999</c:v>
                </c:pt>
                <c:pt idx="70813">
                  <c:v>12.752610000000001</c:v>
                </c:pt>
                <c:pt idx="70814">
                  <c:v>12.758984</c:v>
                </c:pt>
                <c:pt idx="70815">
                  <c:v>12.769985999999999</c:v>
                </c:pt>
                <c:pt idx="70816">
                  <c:v>12.75873</c:v>
                </c:pt>
                <c:pt idx="70817">
                  <c:v>12.75578</c:v>
                </c:pt>
                <c:pt idx="70818">
                  <c:v>12.770161</c:v>
                </c:pt>
                <c:pt idx="70819">
                  <c:v>12.759596999999999</c:v>
                </c:pt>
                <c:pt idx="70820">
                  <c:v>12.743157</c:v>
                </c:pt>
                <c:pt idx="70821">
                  <c:v>12.757531</c:v>
                </c:pt>
                <c:pt idx="70822">
                  <c:v>12.761937</c:v>
                </c:pt>
                <c:pt idx="70823">
                  <c:v>12.742352</c:v>
                </c:pt>
                <c:pt idx="70824">
                  <c:v>12.751257000000001</c:v>
                </c:pt>
                <c:pt idx="70825">
                  <c:v>12.766923</c:v>
                </c:pt>
                <c:pt idx="70826">
                  <c:v>12.755856</c:v>
                </c:pt>
                <c:pt idx="70827">
                  <c:v>12.756285999999999</c:v>
                </c:pt>
                <c:pt idx="70828">
                  <c:v>12.765067999999999</c:v>
                </c:pt>
                <c:pt idx="70829">
                  <c:v>12.756455000000001</c:v>
                </c:pt>
                <c:pt idx="70830">
                  <c:v>12.754664</c:v>
                </c:pt>
                <c:pt idx="70831">
                  <c:v>12.764063</c:v>
                </c:pt>
                <c:pt idx="70832">
                  <c:v>12.755685</c:v>
                </c:pt>
                <c:pt idx="70833">
                  <c:v>12.747147</c:v>
                </c:pt>
                <c:pt idx="70834">
                  <c:v>12.759675</c:v>
                </c:pt>
                <c:pt idx="70835">
                  <c:v>12.757497000000001</c:v>
                </c:pt>
                <c:pt idx="70836">
                  <c:v>12.752034</c:v>
                </c:pt>
                <c:pt idx="70837">
                  <c:v>12.768027999999999</c:v>
                </c:pt>
                <c:pt idx="70838">
                  <c:v>12.765711</c:v>
                </c:pt>
                <c:pt idx="70839">
                  <c:v>12.750719</c:v>
                </c:pt>
                <c:pt idx="70840">
                  <c:v>12.762366999999999</c:v>
                </c:pt>
                <c:pt idx="70841">
                  <c:v>12.77313</c:v>
                </c:pt>
                <c:pt idx="70842">
                  <c:v>12.754631</c:v>
                </c:pt>
                <c:pt idx="70843">
                  <c:v>12.753745</c:v>
                </c:pt>
                <c:pt idx="70844">
                  <c:v>12.765485</c:v>
                </c:pt>
                <c:pt idx="70845">
                  <c:v>12.746907</c:v>
                </c:pt>
                <c:pt idx="70846">
                  <c:v>12.745936</c:v>
                </c:pt>
                <c:pt idx="70847">
                  <c:v>12.769171999999999</c:v>
                </c:pt>
                <c:pt idx="70848">
                  <c:v>12.76051</c:v>
                </c:pt>
                <c:pt idx="70849">
                  <c:v>12.74901</c:v>
                </c:pt>
                <c:pt idx="70850">
                  <c:v>12.763519000000001</c:v>
                </c:pt>
                <c:pt idx="70851">
                  <c:v>12.766786</c:v>
                </c:pt>
                <c:pt idx="70852">
                  <c:v>12.755655000000001</c:v>
                </c:pt>
                <c:pt idx="70853">
                  <c:v>12.766921</c:v>
                </c:pt>
                <c:pt idx="70854">
                  <c:v>12.774232</c:v>
                </c:pt>
                <c:pt idx="70855">
                  <c:v>12.760687000000001</c:v>
                </c:pt>
                <c:pt idx="70856">
                  <c:v>12.764371000000001</c:v>
                </c:pt>
                <c:pt idx="70857">
                  <c:v>12.769736999999999</c:v>
                </c:pt>
                <c:pt idx="70858">
                  <c:v>12.761628999999999</c:v>
                </c:pt>
                <c:pt idx="70859">
                  <c:v>12.759437999999999</c:v>
                </c:pt>
                <c:pt idx="70860">
                  <c:v>12.763616000000001</c:v>
                </c:pt>
                <c:pt idx="70861">
                  <c:v>12.765236</c:v>
                </c:pt>
                <c:pt idx="70862">
                  <c:v>12.764984999999999</c:v>
                </c:pt>
                <c:pt idx="70863">
                  <c:v>12.767381</c:v>
                </c:pt>
                <c:pt idx="70864">
                  <c:v>12.763728</c:v>
                </c:pt>
                <c:pt idx="70865">
                  <c:v>12.765067</c:v>
                </c:pt>
                <c:pt idx="70866">
                  <c:v>12.767374999999999</c:v>
                </c:pt>
                <c:pt idx="70867">
                  <c:v>12.759665</c:v>
                </c:pt>
                <c:pt idx="70868">
                  <c:v>12.762797000000001</c:v>
                </c:pt>
                <c:pt idx="70869">
                  <c:v>12.768447999999999</c:v>
                </c:pt>
                <c:pt idx="70870">
                  <c:v>12.760356</c:v>
                </c:pt>
                <c:pt idx="70871">
                  <c:v>12.759418999999999</c:v>
                </c:pt>
                <c:pt idx="70872">
                  <c:v>12.767616</c:v>
                </c:pt>
                <c:pt idx="70873">
                  <c:v>12.764524</c:v>
                </c:pt>
                <c:pt idx="70874">
                  <c:v>12.758705000000001</c:v>
                </c:pt>
                <c:pt idx="70875">
                  <c:v>12.766635000000001</c:v>
                </c:pt>
                <c:pt idx="70876">
                  <c:v>12.772843</c:v>
                </c:pt>
                <c:pt idx="70877">
                  <c:v>12.771951</c:v>
                </c:pt>
                <c:pt idx="70878">
                  <c:v>12.772394999999999</c:v>
                </c:pt>
                <c:pt idx="70879">
                  <c:v>12.765257</c:v>
                </c:pt>
                <c:pt idx="70880">
                  <c:v>12.760495000000001</c:v>
                </c:pt>
                <c:pt idx="70881">
                  <c:v>12.765930000000001</c:v>
                </c:pt>
                <c:pt idx="70882">
                  <c:v>12.766328</c:v>
                </c:pt>
                <c:pt idx="70883">
                  <c:v>12.76229</c:v>
                </c:pt>
                <c:pt idx="70884">
                  <c:v>12.761452999999999</c:v>
                </c:pt>
                <c:pt idx="70885">
                  <c:v>12.762606999999999</c:v>
                </c:pt>
                <c:pt idx="70886">
                  <c:v>12.757657</c:v>
                </c:pt>
                <c:pt idx="70887">
                  <c:v>12.757384999999999</c:v>
                </c:pt>
                <c:pt idx="70888">
                  <c:v>12.768999000000001</c:v>
                </c:pt>
                <c:pt idx="70889">
                  <c:v>12.771601</c:v>
                </c:pt>
                <c:pt idx="70890">
                  <c:v>12.766343000000001</c:v>
                </c:pt>
                <c:pt idx="70891">
                  <c:v>12.764179</c:v>
                </c:pt>
                <c:pt idx="70892">
                  <c:v>12.766909999999999</c:v>
                </c:pt>
                <c:pt idx="70893">
                  <c:v>12.767804</c:v>
                </c:pt>
                <c:pt idx="70894">
                  <c:v>12.767001</c:v>
                </c:pt>
                <c:pt idx="70895">
                  <c:v>12.772207999999999</c:v>
                </c:pt>
                <c:pt idx="70896">
                  <c:v>12.770073999999999</c:v>
                </c:pt>
                <c:pt idx="70897">
                  <c:v>12.767416000000001</c:v>
                </c:pt>
                <c:pt idx="70898">
                  <c:v>12.76923</c:v>
                </c:pt>
                <c:pt idx="70899">
                  <c:v>12.768718</c:v>
                </c:pt>
                <c:pt idx="70900">
                  <c:v>12.771407999999999</c:v>
                </c:pt>
                <c:pt idx="70901">
                  <c:v>12.773583</c:v>
                </c:pt>
                <c:pt idx="70902">
                  <c:v>12.774706</c:v>
                </c:pt>
                <c:pt idx="70903">
                  <c:v>12.775668</c:v>
                </c:pt>
                <c:pt idx="70904">
                  <c:v>12.777611</c:v>
                </c:pt>
                <c:pt idx="70905">
                  <c:v>12.775643000000001</c:v>
                </c:pt>
                <c:pt idx="70906">
                  <c:v>12.76369</c:v>
                </c:pt>
                <c:pt idx="70907">
                  <c:v>12.765309</c:v>
                </c:pt>
                <c:pt idx="70908">
                  <c:v>12.770333000000001</c:v>
                </c:pt>
                <c:pt idx="70909">
                  <c:v>12.761773</c:v>
                </c:pt>
                <c:pt idx="70910">
                  <c:v>12.763408999999999</c:v>
                </c:pt>
                <c:pt idx="70911">
                  <c:v>12.772587</c:v>
                </c:pt>
                <c:pt idx="70912">
                  <c:v>12.772638000000001</c:v>
                </c:pt>
                <c:pt idx="70913">
                  <c:v>12.768610000000001</c:v>
                </c:pt>
                <c:pt idx="70914">
                  <c:v>12.773370999999999</c:v>
                </c:pt>
                <c:pt idx="70915">
                  <c:v>12.779506</c:v>
                </c:pt>
                <c:pt idx="70916">
                  <c:v>12.780556000000001</c:v>
                </c:pt>
                <c:pt idx="70917">
                  <c:v>12.778366999999999</c:v>
                </c:pt>
                <c:pt idx="70918">
                  <c:v>12.773241000000001</c:v>
                </c:pt>
                <c:pt idx="70919">
                  <c:v>12.775755999999999</c:v>
                </c:pt>
                <c:pt idx="70920">
                  <c:v>12.776712</c:v>
                </c:pt>
                <c:pt idx="70921">
                  <c:v>12.769772</c:v>
                </c:pt>
                <c:pt idx="70922">
                  <c:v>12.770054</c:v>
                </c:pt>
                <c:pt idx="70923">
                  <c:v>12.775176999999999</c:v>
                </c:pt>
                <c:pt idx="70924">
                  <c:v>12.774679000000001</c:v>
                </c:pt>
                <c:pt idx="70925">
                  <c:v>12.768053</c:v>
                </c:pt>
                <c:pt idx="70926">
                  <c:v>12.771860999999999</c:v>
                </c:pt>
                <c:pt idx="70927">
                  <c:v>12.783538999999999</c:v>
                </c:pt>
                <c:pt idx="70928">
                  <c:v>12.781622</c:v>
                </c:pt>
                <c:pt idx="70929">
                  <c:v>12.774763</c:v>
                </c:pt>
                <c:pt idx="70930">
                  <c:v>12.771559999999999</c:v>
                </c:pt>
                <c:pt idx="70931">
                  <c:v>12.770312000000001</c:v>
                </c:pt>
                <c:pt idx="70932">
                  <c:v>12.767438</c:v>
                </c:pt>
                <c:pt idx="70933">
                  <c:v>12.764870999999999</c:v>
                </c:pt>
                <c:pt idx="70934">
                  <c:v>12.772650000000001</c:v>
                </c:pt>
                <c:pt idx="70935">
                  <c:v>12.773177</c:v>
                </c:pt>
                <c:pt idx="70936">
                  <c:v>12.769966</c:v>
                </c:pt>
                <c:pt idx="70937">
                  <c:v>12.783009</c:v>
                </c:pt>
                <c:pt idx="70938">
                  <c:v>12.785114</c:v>
                </c:pt>
                <c:pt idx="70939">
                  <c:v>12.771561999999999</c:v>
                </c:pt>
                <c:pt idx="70940">
                  <c:v>12.774630999999999</c:v>
                </c:pt>
                <c:pt idx="70941">
                  <c:v>12.779299</c:v>
                </c:pt>
                <c:pt idx="70942">
                  <c:v>12.770064</c:v>
                </c:pt>
                <c:pt idx="70943">
                  <c:v>12.772333</c:v>
                </c:pt>
                <c:pt idx="70944">
                  <c:v>12.777559999999999</c:v>
                </c:pt>
                <c:pt idx="70945">
                  <c:v>12.768687999999999</c:v>
                </c:pt>
                <c:pt idx="70946">
                  <c:v>12.776738999999999</c:v>
                </c:pt>
                <c:pt idx="70947">
                  <c:v>12.781250999999999</c:v>
                </c:pt>
                <c:pt idx="70948">
                  <c:v>12.76844</c:v>
                </c:pt>
                <c:pt idx="70949">
                  <c:v>12.776353</c:v>
                </c:pt>
                <c:pt idx="70950">
                  <c:v>12.78758</c:v>
                </c:pt>
                <c:pt idx="70951">
                  <c:v>12.778912</c:v>
                </c:pt>
                <c:pt idx="70952">
                  <c:v>12.772967</c:v>
                </c:pt>
                <c:pt idx="70953">
                  <c:v>12.779778</c:v>
                </c:pt>
                <c:pt idx="70954">
                  <c:v>12.776773</c:v>
                </c:pt>
                <c:pt idx="70955">
                  <c:v>12.772116</c:v>
                </c:pt>
                <c:pt idx="70956">
                  <c:v>12.778168000000001</c:v>
                </c:pt>
                <c:pt idx="70957">
                  <c:v>12.772562000000001</c:v>
                </c:pt>
                <c:pt idx="70958">
                  <c:v>12.771618</c:v>
                </c:pt>
                <c:pt idx="70959">
                  <c:v>12.787912</c:v>
                </c:pt>
                <c:pt idx="70960">
                  <c:v>12.791827</c:v>
                </c:pt>
                <c:pt idx="70961">
                  <c:v>12.783569999999999</c:v>
                </c:pt>
                <c:pt idx="70962">
                  <c:v>12.781768</c:v>
                </c:pt>
                <c:pt idx="70963">
                  <c:v>12.789433000000001</c:v>
                </c:pt>
                <c:pt idx="70964">
                  <c:v>12.788551999999999</c:v>
                </c:pt>
                <c:pt idx="70965">
                  <c:v>12.785231</c:v>
                </c:pt>
                <c:pt idx="70966">
                  <c:v>12.785519000000001</c:v>
                </c:pt>
                <c:pt idx="70967">
                  <c:v>12.778146</c:v>
                </c:pt>
                <c:pt idx="70968">
                  <c:v>12.777939</c:v>
                </c:pt>
                <c:pt idx="70969">
                  <c:v>12.780627000000001</c:v>
                </c:pt>
                <c:pt idx="70970">
                  <c:v>12.779465999999999</c:v>
                </c:pt>
                <c:pt idx="70971">
                  <c:v>12.780072000000001</c:v>
                </c:pt>
                <c:pt idx="70972">
                  <c:v>12.778548000000001</c:v>
                </c:pt>
                <c:pt idx="70973">
                  <c:v>12.778186</c:v>
                </c:pt>
                <c:pt idx="70974">
                  <c:v>12.782479</c:v>
                </c:pt>
                <c:pt idx="70975">
                  <c:v>12.785945999999999</c:v>
                </c:pt>
                <c:pt idx="70976">
                  <c:v>12.779918</c:v>
                </c:pt>
                <c:pt idx="70977">
                  <c:v>12.775036999999999</c:v>
                </c:pt>
                <c:pt idx="70978">
                  <c:v>12.784382000000001</c:v>
                </c:pt>
                <c:pt idx="70979">
                  <c:v>12.786028999999999</c:v>
                </c:pt>
                <c:pt idx="70980">
                  <c:v>12.776787000000001</c:v>
                </c:pt>
                <c:pt idx="70981">
                  <c:v>12.778485</c:v>
                </c:pt>
                <c:pt idx="70982">
                  <c:v>12.785674999999999</c:v>
                </c:pt>
                <c:pt idx="70983">
                  <c:v>12.785239000000001</c:v>
                </c:pt>
                <c:pt idx="70984">
                  <c:v>12.784292000000001</c:v>
                </c:pt>
                <c:pt idx="70985">
                  <c:v>12.788587</c:v>
                </c:pt>
                <c:pt idx="70986">
                  <c:v>12.781389000000001</c:v>
                </c:pt>
                <c:pt idx="70987">
                  <c:v>12.778677999999999</c:v>
                </c:pt>
                <c:pt idx="70988">
                  <c:v>12.787813999999999</c:v>
                </c:pt>
                <c:pt idx="70989">
                  <c:v>12.781781000000001</c:v>
                </c:pt>
                <c:pt idx="70990">
                  <c:v>12.777201</c:v>
                </c:pt>
                <c:pt idx="70991">
                  <c:v>12.784754</c:v>
                </c:pt>
                <c:pt idx="70992">
                  <c:v>12.784859000000001</c:v>
                </c:pt>
                <c:pt idx="70993">
                  <c:v>12.782674999999999</c:v>
                </c:pt>
                <c:pt idx="70994">
                  <c:v>12.785681</c:v>
                </c:pt>
                <c:pt idx="70995">
                  <c:v>12.7806</c:v>
                </c:pt>
                <c:pt idx="70996">
                  <c:v>12.772278999999999</c:v>
                </c:pt>
                <c:pt idx="70997">
                  <c:v>12.781566</c:v>
                </c:pt>
                <c:pt idx="70998">
                  <c:v>12.794248</c:v>
                </c:pt>
                <c:pt idx="70999">
                  <c:v>12.790407</c:v>
                </c:pt>
                <c:pt idx="71000">
                  <c:v>12.792</c:v>
                </c:pt>
                <c:pt idx="71001">
                  <c:v>12.794521</c:v>
                </c:pt>
                <c:pt idx="71002">
                  <c:v>12.787934</c:v>
                </c:pt>
                <c:pt idx="71003">
                  <c:v>12.790907000000001</c:v>
                </c:pt>
                <c:pt idx="71004">
                  <c:v>12.791994000000001</c:v>
                </c:pt>
                <c:pt idx="71005">
                  <c:v>12.786185</c:v>
                </c:pt>
                <c:pt idx="71006">
                  <c:v>12.790816</c:v>
                </c:pt>
                <c:pt idx="71007">
                  <c:v>12.798965000000001</c:v>
                </c:pt>
                <c:pt idx="71008">
                  <c:v>12.793089</c:v>
                </c:pt>
                <c:pt idx="71009">
                  <c:v>12.786553</c:v>
                </c:pt>
                <c:pt idx="71010">
                  <c:v>12.788710999999999</c:v>
                </c:pt>
                <c:pt idx="71011">
                  <c:v>12.783412</c:v>
                </c:pt>
                <c:pt idx="71012">
                  <c:v>12.785978</c:v>
                </c:pt>
                <c:pt idx="71013">
                  <c:v>12.792394</c:v>
                </c:pt>
                <c:pt idx="71014">
                  <c:v>12.785952999999999</c:v>
                </c:pt>
                <c:pt idx="71015">
                  <c:v>12.783868999999999</c:v>
                </c:pt>
                <c:pt idx="71016">
                  <c:v>12.787667000000001</c:v>
                </c:pt>
                <c:pt idx="71017">
                  <c:v>12.788265000000001</c:v>
                </c:pt>
                <c:pt idx="71018">
                  <c:v>12.787283</c:v>
                </c:pt>
                <c:pt idx="71019">
                  <c:v>12.795165000000001</c:v>
                </c:pt>
                <c:pt idx="71020">
                  <c:v>12.795159999999999</c:v>
                </c:pt>
                <c:pt idx="71021">
                  <c:v>12.783975999999999</c:v>
                </c:pt>
                <c:pt idx="71022">
                  <c:v>12.78904</c:v>
                </c:pt>
                <c:pt idx="71023">
                  <c:v>12.79612</c:v>
                </c:pt>
                <c:pt idx="71024">
                  <c:v>12.79331</c:v>
                </c:pt>
                <c:pt idx="71025">
                  <c:v>12.790940000000001</c:v>
                </c:pt>
                <c:pt idx="71026">
                  <c:v>12.788838</c:v>
                </c:pt>
                <c:pt idx="71027">
                  <c:v>12.784571</c:v>
                </c:pt>
                <c:pt idx="71028">
                  <c:v>12.784457</c:v>
                </c:pt>
                <c:pt idx="71029">
                  <c:v>12.793922999999999</c:v>
                </c:pt>
                <c:pt idx="71030">
                  <c:v>12.793870999999999</c:v>
                </c:pt>
                <c:pt idx="71031">
                  <c:v>12.790329</c:v>
                </c:pt>
                <c:pt idx="71032">
                  <c:v>12.794153</c:v>
                </c:pt>
                <c:pt idx="71033">
                  <c:v>12.792052999999999</c:v>
                </c:pt>
                <c:pt idx="71034">
                  <c:v>12.788398000000001</c:v>
                </c:pt>
                <c:pt idx="71035">
                  <c:v>12.789021</c:v>
                </c:pt>
                <c:pt idx="71036">
                  <c:v>12.787834999999999</c:v>
                </c:pt>
                <c:pt idx="71037">
                  <c:v>12.784144</c:v>
                </c:pt>
                <c:pt idx="71038">
                  <c:v>12.784841</c:v>
                </c:pt>
                <c:pt idx="71039">
                  <c:v>12.787853</c:v>
                </c:pt>
                <c:pt idx="71040">
                  <c:v>12.785297</c:v>
                </c:pt>
                <c:pt idx="71041">
                  <c:v>12.788784</c:v>
                </c:pt>
                <c:pt idx="71042">
                  <c:v>12.799338000000001</c:v>
                </c:pt>
                <c:pt idx="71043">
                  <c:v>12.792911999999999</c:v>
                </c:pt>
                <c:pt idx="71044">
                  <c:v>12.788814</c:v>
                </c:pt>
                <c:pt idx="71045">
                  <c:v>12.794579000000001</c:v>
                </c:pt>
                <c:pt idx="71046">
                  <c:v>12.790151</c:v>
                </c:pt>
                <c:pt idx="71047">
                  <c:v>12.792732000000001</c:v>
                </c:pt>
                <c:pt idx="71048">
                  <c:v>12.802882</c:v>
                </c:pt>
                <c:pt idx="71049">
                  <c:v>12.800981</c:v>
                </c:pt>
                <c:pt idx="71050">
                  <c:v>12.794198</c:v>
                </c:pt>
                <c:pt idx="71051">
                  <c:v>12.800587</c:v>
                </c:pt>
                <c:pt idx="71052">
                  <c:v>12.802452000000001</c:v>
                </c:pt>
                <c:pt idx="71053">
                  <c:v>12.797406000000001</c:v>
                </c:pt>
                <c:pt idx="71054">
                  <c:v>12.801329000000001</c:v>
                </c:pt>
                <c:pt idx="71055">
                  <c:v>12.799621</c:v>
                </c:pt>
                <c:pt idx="71056">
                  <c:v>12.793623</c:v>
                </c:pt>
                <c:pt idx="71057">
                  <c:v>12.78694</c:v>
                </c:pt>
                <c:pt idx="71058">
                  <c:v>12.787523999999999</c:v>
                </c:pt>
                <c:pt idx="71059">
                  <c:v>12.795640000000001</c:v>
                </c:pt>
                <c:pt idx="71060">
                  <c:v>12.7986</c:v>
                </c:pt>
                <c:pt idx="71061">
                  <c:v>12.799745</c:v>
                </c:pt>
                <c:pt idx="71062">
                  <c:v>12.797243</c:v>
                </c:pt>
                <c:pt idx="71063">
                  <c:v>12.79649</c:v>
                </c:pt>
                <c:pt idx="71064">
                  <c:v>12.800743000000001</c:v>
                </c:pt>
                <c:pt idx="71065">
                  <c:v>12.797285</c:v>
                </c:pt>
                <c:pt idx="71066">
                  <c:v>12.794872</c:v>
                </c:pt>
                <c:pt idx="71067">
                  <c:v>12.804319</c:v>
                </c:pt>
                <c:pt idx="71068">
                  <c:v>12.804976999999999</c:v>
                </c:pt>
                <c:pt idx="71069">
                  <c:v>12.790857000000001</c:v>
                </c:pt>
                <c:pt idx="71070">
                  <c:v>12.788777</c:v>
                </c:pt>
                <c:pt idx="71071">
                  <c:v>12.799132999999999</c:v>
                </c:pt>
                <c:pt idx="71072">
                  <c:v>12.798018000000001</c:v>
                </c:pt>
                <c:pt idx="71073">
                  <c:v>12.797561999999999</c:v>
                </c:pt>
                <c:pt idx="71074">
                  <c:v>12.796514999999999</c:v>
                </c:pt>
                <c:pt idx="71075">
                  <c:v>12.790259000000001</c:v>
                </c:pt>
                <c:pt idx="71076">
                  <c:v>12.79579</c:v>
                </c:pt>
                <c:pt idx="71077">
                  <c:v>12.799047</c:v>
                </c:pt>
                <c:pt idx="71078">
                  <c:v>12.792642000000001</c:v>
                </c:pt>
                <c:pt idx="71079">
                  <c:v>12.789324000000001</c:v>
                </c:pt>
                <c:pt idx="71080">
                  <c:v>12.79182</c:v>
                </c:pt>
                <c:pt idx="71081">
                  <c:v>12.793817000000001</c:v>
                </c:pt>
                <c:pt idx="71082">
                  <c:v>12.79753</c:v>
                </c:pt>
                <c:pt idx="71083">
                  <c:v>12.80542</c:v>
                </c:pt>
                <c:pt idx="71084">
                  <c:v>12.806710000000001</c:v>
                </c:pt>
                <c:pt idx="71085">
                  <c:v>12.806564</c:v>
                </c:pt>
                <c:pt idx="71086">
                  <c:v>12.808844000000001</c:v>
                </c:pt>
                <c:pt idx="71087">
                  <c:v>12.805228</c:v>
                </c:pt>
                <c:pt idx="71088">
                  <c:v>12.805846000000001</c:v>
                </c:pt>
                <c:pt idx="71089">
                  <c:v>12.806187</c:v>
                </c:pt>
                <c:pt idx="71090">
                  <c:v>12.798992</c:v>
                </c:pt>
                <c:pt idx="71091">
                  <c:v>12.79449</c:v>
                </c:pt>
                <c:pt idx="71092">
                  <c:v>12.797927</c:v>
                </c:pt>
                <c:pt idx="71093">
                  <c:v>12.803585999999999</c:v>
                </c:pt>
                <c:pt idx="71094">
                  <c:v>12.805182</c:v>
                </c:pt>
                <c:pt idx="71095">
                  <c:v>12.811308</c:v>
                </c:pt>
                <c:pt idx="71096">
                  <c:v>12.811318</c:v>
                </c:pt>
                <c:pt idx="71097">
                  <c:v>12.803107000000001</c:v>
                </c:pt>
                <c:pt idx="71098">
                  <c:v>12.803753</c:v>
                </c:pt>
                <c:pt idx="71099">
                  <c:v>12.803895000000001</c:v>
                </c:pt>
                <c:pt idx="71100">
                  <c:v>12.800262999999999</c:v>
                </c:pt>
                <c:pt idx="71101">
                  <c:v>12.800611</c:v>
                </c:pt>
                <c:pt idx="71102">
                  <c:v>12.802063</c:v>
                </c:pt>
                <c:pt idx="71103">
                  <c:v>12.800363000000001</c:v>
                </c:pt>
                <c:pt idx="71104">
                  <c:v>12.802756</c:v>
                </c:pt>
                <c:pt idx="71105">
                  <c:v>12.80546</c:v>
                </c:pt>
                <c:pt idx="71106">
                  <c:v>12.794846</c:v>
                </c:pt>
                <c:pt idx="71107">
                  <c:v>12.798017</c:v>
                </c:pt>
                <c:pt idx="71108">
                  <c:v>12.808292</c:v>
                </c:pt>
                <c:pt idx="71109">
                  <c:v>12.798052999999999</c:v>
                </c:pt>
                <c:pt idx="71110">
                  <c:v>12.799204</c:v>
                </c:pt>
                <c:pt idx="71111">
                  <c:v>12.811925</c:v>
                </c:pt>
                <c:pt idx="71112">
                  <c:v>12.811178</c:v>
                </c:pt>
                <c:pt idx="71113">
                  <c:v>12.803075</c:v>
                </c:pt>
                <c:pt idx="71114">
                  <c:v>12.804183</c:v>
                </c:pt>
                <c:pt idx="71115">
                  <c:v>12.806103</c:v>
                </c:pt>
                <c:pt idx="71116">
                  <c:v>12.795795</c:v>
                </c:pt>
                <c:pt idx="71117">
                  <c:v>12.795465999999999</c:v>
                </c:pt>
                <c:pt idx="71118">
                  <c:v>12.802521</c:v>
                </c:pt>
                <c:pt idx="71119">
                  <c:v>12.803012000000001</c:v>
                </c:pt>
                <c:pt idx="71120">
                  <c:v>12.805444</c:v>
                </c:pt>
                <c:pt idx="71121">
                  <c:v>12.805730000000001</c:v>
                </c:pt>
                <c:pt idx="71122">
                  <c:v>12.802675000000001</c:v>
                </c:pt>
                <c:pt idx="71123">
                  <c:v>12.805624999999999</c:v>
                </c:pt>
                <c:pt idx="71124">
                  <c:v>12.814826999999999</c:v>
                </c:pt>
                <c:pt idx="71125">
                  <c:v>12.808437</c:v>
                </c:pt>
                <c:pt idx="71126">
                  <c:v>12.803107000000001</c:v>
                </c:pt>
                <c:pt idx="71127">
                  <c:v>12.819532000000001</c:v>
                </c:pt>
                <c:pt idx="71128">
                  <c:v>12.812725</c:v>
                </c:pt>
                <c:pt idx="71129">
                  <c:v>12.797351000000001</c:v>
                </c:pt>
                <c:pt idx="71130">
                  <c:v>12.808287</c:v>
                </c:pt>
                <c:pt idx="71131">
                  <c:v>12.814667999999999</c:v>
                </c:pt>
                <c:pt idx="71132">
                  <c:v>12.814349</c:v>
                </c:pt>
                <c:pt idx="71133">
                  <c:v>12.820428</c:v>
                </c:pt>
                <c:pt idx="71134">
                  <c:v>12.816303</c:v>
                </c:pt>
                <c:pt idx="71135">
                  <c:v>12.803302</c:v>
                </c:pt>
                <c:pt idx="71136">
                  <c:v>12.80538</c:v>
                </c:pt>
                <c:pt idx="71137">
                  <c:v>12.814162</c:v>
                </c:pt>
                <c:pt idx="71138">
                  <c:v>12.805911</c:v>
                </c:pt>
                <c:pt idx="71139">
                  <c:v>12.802084000000001</c:v>
                </c:pt>
                <c:pt idx="71140">
                  <c:v>12.813999000000001</c:v>
                </c:pt>
                <c:pt idx="71141">
                  <c:v>12.810415000000001</c:v>
                </c:pt>
                <c:pt idx="71142">
                  <c:v>12.797869</c:v>
                </c:pt>
                <c:pt idx="71143">
                  <c:v>12.803148999999999</c:v>
                </c:pt>
                <c:pt idx="71144">
                  <c:v>12.80846</c:v>
                </c:pt>
                <c:pt idx="71145">
                  <c:v>12.807746</c:v>
                </c:pt>
                <c:pt idx="71146">
                  <c:v>12.817053</c:v>
                </c:pt>
                <c:pt idx="71147">
                  <c:v>12.815658000000001</c:v>
                </c:pt>
                <c:pt idx="71148">
                  <c:v>12.806338</c:v>
                </c:pt>
                <c:pt idx="71149">
                  <c:v>12.817765</c:v>
                </c:pt>
                <c:pt idx="71150">
                  <c:v>12.817843</c:v>
                </c:pt>
                <c:pt idx="71151">
                  <c:v>12.801511</c:v>
                </c:pt>
                <c:pt idx="71152">
                  <c:v>12.803221000000001</c:v>
                </c:pt>
                <c:pt idx="71153">
                  <c:v>12.81204</c:v>
                </c:pt>
                <c:pt idx="71154">
                  <c:v>12.808453</c:v>
                </c:pt>
                <c:pt idx="71155">
                  <c:v>12.805</c:v>
                </c:pt>
                <c:pt idx="71156">
                  <c:v>12.814453</c:v>
                </c:pt>
                <c:pt idx="71157">
                  <c:v>12.813881</c:v>
                </c:pt>
                <c:pt idx="71158">
                  <c:v>12.806139999999999</c:v>
                </c:pt>
                <c:pt idx="71159">
                  <c:v>12.812652</c:v>
                </c:pt>
                <c:pt idx="71160">
                  <c:v>12.818205000000001</c:v>
                </c:pt>
                <c:pt idx="71161">
                  <c:v>12.814924</c:v>
                </c:pt>
                <c:pt idx="71162">
                  <c:v>12.806824000000001</c:v>
                </c:pt>
                <c:pt idx="71163">
                  <c:v>12.805507</c:v>
                </c:pt>
                <c:pt idx="71164">
                  <c:v>12.811957</c:v>
                </c:pt>
                <c:pt idx="71165">
                  <c:v>12.818630000000001</c:v>
                </c:pt>
                <c:pt idx="71166">
                  <c:v>12.817185</c:v>
                </c:pt>
                <c:pt idx="71167">
                  <c:v>12.804506</c:v>
                </c:pt>
                <c:pt idx="71168">
                  <c:v>12.808458</c:v>
                </c:pt>
                <c:pt idx="71169">
                  <c:v>12.823527</c:v>
                </c:pt>
                <c:pt idx="71170">
                  <c:v>12.823008</c:v>
                </c:pt>
                <c:pt idx="71171">
                  <c:v>12.818365999999999</c:v>
                </c:pt>
                <c:pt idx="71172">
                  <c:v>12.81692</c:v>
                </c:pt>
                <c:pt idx="71173">
                  <c:v>12.817606</c:v>
                </c:pt>
                <c:pt idx="71174">
                  <c:v>12.817193</c:v>
                </c:pt>
                <c:pt idx="71175">
                  <c:v>12.815834000000001</c:v>
                </c:pt>
                <c:pt idx="71176">
                  <c:v>12.811097</c:v>
                </c:pt>
                <c:pt idx="71177">
                  <c:v>12.809341999999999</c:v>
                </c:pt>
                <c:pt idx="71178">
                  <c:v>12.826176</c:v>
                </c:pt>
                <c:pt idx="71179">
                  <c:v>12.83018</c:v>
                </c:pt>
                <c:pt idx="71180">
                  <c:v>12.813867</c:v>
                </c:pt>
                <c:pt idx="71181">
                  <c:v>12.812025999999999</c:v>
                </c:pt>
                <c:pt idx="71182">
                  <c:v>12.81733</c:v>
                </c:pt>
                <c:pt idx="71183">
                  <c:v>12.815308</c:v>
                </c:pt>
                <c:pt idx="71184">
                  <c:v>12.815955000000001</c:v>
                </c:pt>
                <c:pt idx="71185">
                  <c:v>12.822944</c:v>
                </c:pt>
                <c:pt idx="71186">
                  <c:v>12.819991</c:v>
                </c:pt>
                <c:pt idx="71187">
                  <c:v>12.812917000000001</c:v>
                </c:pt>
                <c:pt idx="71188">
                  <c:v>12.819216000000001</c:v>
                </c:pt>
                <c:pt idx="71189">
                  <c:v>12.816509999999999</c:v>
                </c:pt>
                <c:pt idx="71190">
                  <c:v>12.812224000000001</c:v>
                </c:pt>
                <c:pt idx="71191">
                  <c:v>12.824195</c:v>
                </c:pt>
                <c:pt idx="71192">
                  <c:v>12.827704000000001</c:v>
                </c:pt>
                <c:pt idx="71193">
                  <c:v>12.822335000000001</c:v>
                </c:pt>
                <c:pt idx="71194">
                  <c:v>12.821203000000001</c:v>
                </c:pt>
                <c:pt idx="71195">
                  <c:v>12.820383</c:v>
                </c:pt>
                <c:pt idx="71196">
                  <c:v>12.813597</c:v>
                </c:pt>
                <c:pt idx="71197">
                  <c:v>12.816691</c:v>
                </c:pt>
                <c:pt idx="71198">
                  <c:v>12.823733000000001</c:v>
                </c:pt>
                <c:pt idx="71199">
                  <c:v>12.817455000000001</c:v>
                </c:pt>
                <c:pt idx="71200">
                  <c:v>12.815315</c:v>
                </c:pt>
                <c:pt idx="71201">
                  <c:v>12.813939</c:v>
                </c:pt>
                <c:pt idx="71202">
                  <c:v>12.809411000000001</c:v>
                </c:pt>
                <c:pt idx="71203">
                  <c:v>12.815417999999999</c:v>
                </c:pt>
                <c:pt idx="71204">
                  <c:v>12.821377</c:v>
                </c:pt>
                <c:pt idx="71205">
                  <c:v>12.816198999999999</c:v>
                </c:pt>
                <c:pt idx="71206">
                  <c:v>12.813307999999999</c:v>
                </c:pt>
                <c:pt idx="71207">
                  <c:v>12.815500999999999</c:v>
                </c:pt>
                <c:pt idx="71208">
                  <c:v>12.812643</c:v>
                </c:pt>
                <c:pt idx="71209">
                  <c:v>12.816252</c:v>
                </c:pt>
                <c:pt idx="71210">
                  <c:v>12.828472</c:v>
                </c:pt>
                <c:pt idx="71211">
                  <c:v>12.824788</c:v>
                </c:pt>
                <c:pt idx="71212">
                  <c:v>12.816725</c:v>
                </c:pt>
                <c:pt idx="71213">
                  <c:v>12.823102</c:v>
                </c:pt>
                <c:pt idx="71214">
                  <c:v>12.824909</c:v>
                </c:pt>
                <c:pt idx="71215">
                  <c:v>12.819725999999999</c:v>
                </c:pt>
                <c:pt idx="71216">
                  <c:v>12.825590999999999</c:v>
                </c:pt>
                <c:pt idx="71217">
                  <c:v>12.8285</c:v>
                </c:pt>
                <c:pt idx="71218">
                  <c:v>12.818223</c:v>
                </c:pt>
                <c:pt idx="71219">
                  <c:v>12.81954</c:v>
                </c:pt>
                <c:pt idx="71220">
                  <c:v>12.825737999999999</c:v>
                </c:pt>
                <c:pt idx="71221">
                  <c:v>12.815538999999999</c:v>
                </c:pt>
                <c:pt idx="71222">
                  <c:v>12.815365</c:v>
                </c:pt>
                <c:pt idx="71223">
                  <c:v>12.827064999999999</c:v>
                </c:pt>
                <c:pt idx="71224">
                  <c:v>12.824909</c:v>
                </c:pt>
                <c:pt idx="71225">
                  <c:v>12.822687</c:v>
                </c:pt>
                <c:pt idx="71226">
                  <c:v>12.826015</c:v>
                </c:pt>
                <c:pt idx="71227">
                  <c:v>12.821937</c:v>
                </c:pt>
                <c:pt idx="71228">
                  <c:v>12.822341</c:v>
                </c:pt>
                <c:pt idx="71229">
                  <c:v>12.829103999999999</c:v>
                </c:pt>
                <c:pt idx="71230">
                  <c:v>12.825976000000001</c:v>
                </c:pt>
                <c:pt idx="71231">
                  <c:v>12.822768999999999</c:v>
                </c:pt>
                <c:pt idx="71232">
                  <c:v>12.829081</c:v>
                </c:pt>
                <c:pt idx="71233">
                  <c:v>12.829521</c:v>
                </c:pt>
                <c:pt idx="71234">
                  <c:v>12.825305999999999</c:v>
                </c:pt>
                <c:pt idx="71235">
                  <c:v>12.822568</c:v>
                </c:pt>
                <c:pt idx="71236">
                  <c:v>12.819362</c:v>
                </c:pt>
                <c:pt idx="71237">
                  <c:v>12.818825</c:v>
                </c:pt>
                <c:pt idx="71238">
                  <c:v>12.824379</c:v>
                </c:pt>
                <c:pt idx="71239">
                  <c:v>12.833943</c:v>
                </c:pt>
                <c:pt idx="71240">
                  <c:v>12.837251999999999</c:v>
                </c:pt>
                <c:pt idx="71241">
                  <c:v>12.830966</c:v>
                </c:pt>
                <c:pt idx="71242">
                  <c:v>12.824706000000001</c:v>
                </c:pt>
                <c:pt idx="71243">
                  <c:v>12.823669000000001</c:v>
                </c:pt>
                <c:pt idx="71244">
                  <c:v>12.831377</c:v>
                </c:pt>
                <c:pt idx="71245">
                  <c:v>12.834142999999999</c:v>
                </c:pt>
                <c:pt idx="71246">
                  <c:v>12.819749</c:v>
                </c:pt>
                <c:pt idx="71247">
                  <c:v>12.815863999999999</c:v>
                </c:pt>
                <c:pt idx="71248">
                  <c:v>12.825647</c:v>
                </c:pt>
                <c:pt idx="71249">
                  <c:v>12.825531</c:v>
                </c:pt>
                <c:pt idx="71250">
                  <c:v>12.824643999999999</c:v>
                </c:pt>
                <c:pt idx="71251">
                  <c:v>12.834091000000001</c:v>
                </c:pt>
                <c:pt idx="71252">
                  <c:v>12.828815000000001</c:v>
                </c:pt>
                <c:pt idx="71253">
                  <c:v>12.821161</c:v>
                </c:pt>
                <c:pt idx="71254">
                  <c:v>12.836145999999999</c:v>
                </c:pt>
                <c:pt idx="71255">
                  <c:v>12.841082</c:v>
                </c:pt>
                <c:pt idx="71256">
                  <c:v>12.829000000000001</c:v>
                </c:pt>
                <c:pt idx="71257">
                  <c:v>12.826076</c:v>
                </c:pt>
                <c:pt idx="71258">
                  <c:v>12.8301</c:v>
                </c:pt>
                <c:pt idx="71259">
                  <c:v>12.830933</c:v>
                </c:pt>
                <c:pt idx="71260">
                  <c:v>12.82832</c:v>
                </c:pt>
                <c:pt idx="71261">
                  <c:v>12.827973999999999</c:v>
                </c:pt>
                <c:pt idx="71262">
                  <c:v>12.821788</c:v>
                </c:pt>
                <c:pt idx="71263">
                  <c:v>12.821426000000001</c:v>
                </c:pt>
                <c:pt idx="71264">
                  <c:v>12.833448000000001</c:v>
                </c:pt>
                <c:pt idx="71265">
                  <c:v>12.829439000000001</c:v>
                </c:pt>
                <c:pt idx="71266">
                  <c:v>12.822079</c:v>
                </c:pt>
                <c:pt idx="71267">
                  <c:v>12.829089</c:v>
                </c:pt>
                <c:pt idx="71268">
                  <c:v>12.835887</c:v>
                </c:pt>
                <c:pt idx="71269">
                  <c:v>12.832811</c:v>
                </c:pt>
                <c:pt idx="71270">
                  <c:v>12.830358</c:v>
                </c:pt>
                <c:pt idx="71271">
                  <c:v>12.830031999999999</c:v>
                </c:pt>
                <c:pt idx="71272">
                  <c:v>12.821545</c:v>
                </c:pt>
                <c:pt idx="71273">
                  <c:v>12.829855</c:v>
                </c:pt>
                <c:pt idx="71274">
                  <c:v>12.838186</c:v>
                </c:pt>
                <c:pt idx="71275">
                  <c:v>12.827704000000001</c:v>
                </c:pt>
                <c:pt idx="71276">
                  <c:v>12.831125999999999</c:v>
                </c:pt>
                <c:pt idx="71277">
                  <c:v>12.839463</c:v>
                </c:pt>
                <c:pt idx="71278">
                  <c:v>12.840577</c:v>
                </c:pt>
                <c:pt idx="71279">
                  <c:v>12.841298999999999</c:v>
                </c:pt>
                <c:pt idx="71280">
                  <c:v>12.839043</c:v>
                </c:pt>
                <c:pt idx="71281">
                  <c:v>12.834306</c:v>
                </c:pt>
                <c:pt idx="71282">
                  <c:v>12.834851</c:v>
                </c:pt>
                <c:pt idx="71283">
                  <c:v>12.841533</c:v>
                </c:pt>
                <c:pt idx="71284">
                  <c:v>12.83751</c:v>
                </c:pt>
                <c:pt idx="71285">
                  <c:v>12.831154</c:v>
                </c:pt>
                <c:pt idx="71286">
                  <c:v>12.839016000000001</c:v>
                </c:pt>
                <c:pt idx="71287">
                  <c:v>12.841573</c:v>
                </c:pt>
                <c:pt idx="71288">
                  <c:v>12.839717</c:v>
                </c:pt>
                <c:pt idx="71289">
                  <c:v>12.843655999999999</c:v>
                </c:pt>
                <c:pt idx="71290">
                  <c:v>12.835372</c:v>
                </c:pt>
                <c:pt idx="71291">
                  <c:v>12.821211999999999</c:v>
                </c:pt>
                <c:pt idx="71292">
                  <c:v>12.827800999999999</c:v>
                </c:pt>
                <c:pt idx="71293">
                  <c:v>12.837362000000001</c:v>
                </c:pt>
                <c:pt idx="71294">
                  <c:v>12.830420999999999</c:v>
                </c:pt>
                <c:pt idx="71295">
                  <c:v>12.834645</c:v>
                </c:pt>
                <c:pt idx="71296">
                  <c:v>12.840482</c:v>
                </c:pt>
                <c:pt idx="71297">
                  <c:v>12.827038999999999</c:v>
                </c:pt>
                <c:pt idx="71298">
                  <c:v>12.82572</c:v>
                </c:pt>
                <c:pt idx="71299">
                  <c:v>12.834275999999999</c:v>
                </c:pt>
                <c:pt idx="71300">
                  <c:v>12.833581000000001</c:v>
                </c:pt>
                <c:pt idx="71301">
                  <c:v>12.833517000000001</c:v>
                </c:pt>
                <c:pt idx="71302">
                  <c:v>12.842477000000001</c:v>
                </c:pt>
                <c:pt idx="71303">
                  <c:v>12.843977000000001</c:v>
                </c:pt>
                <c:pt idx="71304">
                  <c:v>12.831576999999999</c:v>
                </c:pt>
                <c:pt idx="71305">
                  <c:v>12.830313</c:v>
                </c:pt>
                <c:pt idx="71306">
                  <c:v>12.835796999999999</c:v>
                </c:pt>
                <c:pt idx="71307">
                  <c:v>12.838796</c:v>
                </c:pt>
                <c:pt idx="71308">
                  <c:v>12.84088</c:v>
                </c:pt>
                <c:pt idx="71309">
                  <c:v>12.830571000000001</c:v>
                </c:pt>
                <c:pt idx="71310">
                  <c:v>12.821592000000001</c:v>
                </c:pt>
                <c:pt idx="71311">
                  <c:v>12.827218999999999</c:v>
                </c:pt>
                <c:pt idx="71312">
                  <c:v>12.837322</c:v>
                </c:pt>
                <c:pt idx="71313">
                  <c:v>12.843546999999999</c:v>
                </c:pt>
                <c:pt idx="71314">
                  <c:v>12.84834</c:v>
                </c:pt>
                <c:pt idx="71315">
                  <c:v>12.848361000000001</c:v>
                </c:pt>
                <c:pt idx="71316">
                  <c:v>12.841279</c:v>
                </c:pt>
                <c:pt idx="71317">
                  <c:v>12.842242000000001</c:v>
                </c:pt>
                <c:pt idx="71318">
                  <c:v>12.843957</c:v>
                </c:pt>
                <c:pt idx="71319">
                  <c:v>12.835672000000001</c:v>
                </c:pt>
                <c:pt idx="71320">
                  <c:v>12.833920000000001</c:v>
                </c:pt>
                <c:pt idx="71321">
                  <c:v>12.837597000000001</c:v>
                </c:pt>
                <c:pt idx="71322">
                  <c:v>12.843171999999999</c:v>
                </c:pt>
                <c:pt idx="71323">
                  <c:v>12.84126</c:v>
                </c:pt>
                <c:pt idx="71324">
                  <c:v>12.839223</c:v>
                </c:pt>
                <c:pt idx="71325">
                  <c:v>12.840794000000001</c:v>
                </c:pt>
                <c:pt idx="71326">
                  <c:v>12.835272</c:v>
                </c:pt>
                <c:pt idx="71327">
                  <c:v>12.840382999999999</c:v>
                </c:pt>
                <c:pt idx="71328">
                  <c:v>12.845268000000001</c:v>
                </c:pt>
                <c:pt idx="71329">
                  <c:v>12.841877999999999</c:v>
                </c:pt>
                <c:pt idx="71330">
                  <c:v>12.845586000000001</c:v>
                </c:pt>
                <c:pt idx="71331">
                  <c:v>12.842521</c:v>
                </c:pt>
                <c:pt idx="71332">
                  <c:v>12.834671</c:v>
                </c:pt>
                <c:pt idx="71333">
                  <c:v>12.839978</c:v>
                </c:pt>
                <c:pt idx="71334">
                  <c:v>12.849637</c:v>
                </c:pt>
                <c:pt idx="71335">
                  <c:v>12.847137</c:v>
                </c:pt>
                <c:pt idx="71336">
                  <c:v>12.842503000000001</c:v>
                </c:pt>
                <c:pt idx="71337">
                  <c:v>12.846090999999999</c:v>
                </c:pt>
                <c:pt idx="71338">
                  <c:v>12.844265999999999</c:v>
                </c:pt>
                <c:pt idx="71339">
                  <c:v>12.844253</c:v>
                </c:pt>
                <c:pt idx="71340">
                  <c:v>12.849131</c:v>
                </c:pt>
                <c:pt idx="71341">
                  <c:v>12.843087000000001</c:v>
                </c:pt>
                <c:pt idx="71342">
                  <c:v>12.844792</c:v>
                </c:pt>
                <c:pt idx="71343">
                  <c:v>12.851134</c:v>
                </c:pt>
                <c:pt idx="71344">
                  <c:v>12.842768</c:v>
                </c:pt>
                <c:pt idx="71345">
                  <c:v>12.835772</c:v>
                </c:pt>
                <c:pt idx="71346">
                  <c:v>12.841567</c:v>
                </c:pt>
                <c:pt idx="71347">
                  <c:v>12.843728</c:v>
                </c:pt>
                <c:pt idx="71348">
                  <c:v>12.832507</c:v>
                </c:pt>
                <c:pt idx="71349">
                  <c:v>12.831149</c:v>
                </c:pt>
                <c:pt idx="71350">
                  <c:v>12.839644</c:v>
                </c:pt>
                <c:pt idx="71351">
                  <c:v>12.842657000000001</c:v>
                </c:pt>
                <c:pt idx="71352">
                  <c:v>12.84601</c:v>
                </c:pt>
                <c:pt idx="71353">
                  <c:v>12.847308</c:v>
                </c:pt>
                <c:pt idx="71354">
                  <c:v>12.842032</c:v>
                </c:pt>
                <c:pt idx="71355">
                  <c:v>12.839340999999999</c:v>
                </c:pt>
                <c:pt idx="71356">
                  <c:v>12.847841000000001</c:v>
                </c:pt>
                <c:pt idx="71357">
                  <c:v>12.851493</c:v>
                </c:pt>
                <c:pt idx="71358">
                  <c:v>12.845575999999999</c:v>
                </c:pt>
                <c:pt idx="71359">
                  <c:v>12.854957000000001</c:v>
                </c:pt>
                <c:pt idx="71360">
                  <c:v>12.859309</c:v>
                </c:pt>
                <c:pt idx="71361">
                  <c:v>12.845192000000001</c:v>
                </c:pt>
                <c:pt idx="71362">
                  <c:v>12.844761999999999</c:v>
                </c:pt>
                <c:pt idx="71363">
                  <c:v>12.852732</c:v>
                </c:pt>
                <c:pt idx="71364">
                  <c:v>12.849506</c:v>
                </c:pt>
                <c:pt idx="71365">
                  <c:v>12.846868000000001</c:v>
                </c:pt>
                <c:pt idx="71366">
                  <c:v>12.849387</c:v>
                </c:pt>
                <c:pt idx="71367">
                  <c:v>12.843502000000001</c:v>
                </c:pt>
                <c:pt idx="71368">
                  <c:v>12.841614999999999</c:v>
                </c:pt>
                <c:pt idx="71369">
                  <c:v>12.84895</c:v>
                </c:pt>
                <c:pt idx="71370">
                  <c:v>12.843849000000001</c:v>
                </c:pt>
                <c:pt idx="71371">
                  <c:v>12.842143</c:v>
                </c:pt>
                <c:pt idx="71372">
                  <c:v>12.850550999999999</c:v>
                </c:pt>
                <c:pt idx="71373">
                  <c:v>12.847543999999999</c:v>
                </c:pt>
                <c:pt idx="71374">
                  <c:v>12.839328</c:v>
                </c:pt>
                <c:pt idx="71375">
                  <c:v>12.843793</c:v>
                </c:pt>
                <c:pt idx="71376">
                  <c:v>12.848174999999999</c:v>
                </c:pt>
                <c:pt idx="71377">
                  <c:v>12.841892</c:v>
                </c:pt>
                <c:pt idx="71378">
                  <c:v>12.844588</c:v>
                </c:pt>
                <c:pt idx="71379">
                  <c:v>12.84769</c:v>
                </c:pt>
                <c:pt idx="71380">
                  <c:v>12.848428999999999</c:v>
                </c:pt>
                <c:pt idx="71381">
                  <c:v>12.865375</c:v>
                </c:pt>
                <c:pt idx="71382">
                  <c:v>12.86538</c:v>
                </c:pt>
                <c:pt idx="71383">
                  <c:v>12.849268</c:v>
                </c:pt>
                <c:pt idx="71384">
                  <c:v>12.851884</c:v>
                </c:pt>
                <c:pt idx="71385">
                  <c:v>12.853353</c:v>
                </c:pt>
                <c:pt idx="71386">
                  <c:v>12.845805</c:v>
                </c:pt>
                <c:pt idx="71387">
                  <c:v>12.846683000000001</c:v>
                </c:pt>
                <c:pt idx="71388">
                  <c:v>12.853329</c:v>
                </c:pt>
                <c:pt idx="71389">
                  <c:v>12.853123999999999</c:v>
                </c:pt>
                <c:pt idx="71390">
                  <c:v>12.851794</c:v>
                </c:pt>
                <c:pt idx="71391">
                  <c:v>12.853591</c:v>
                </c:pt>
                <c:pt idx="71392">
                  <c:v>12.848241</c:v>
                </c:pt>
                <c:pt idx="71393">
                  <c:v>12.850830999999999</c:v>
                </c:pt>
                <c:pt idx="71394">
                  <c:v>12.858668</c:v>
                </c:pt>
                <c:pt idx="71395">
                  <c:v>12.853508</c:v>
                </c:pt>
                <c:pt idx="71396">
                  <c:v>12.844974000000001</c:v>
                </c:pt>
                <c:pt idx="71397">
                  <c:v>12.847600999999999</c:v>
                </c:pt>
                <c:pt idx="71398">
                  <c:v>12.852722</c:v>
                </c:pt>
                <c:pt idx="71399">
                  <c:v>12.848547</c:v>
                </c:pt>
                <c:pt idx="71400">
                  <c:v>12.852631000000001</c:v>
                </c:pt>
                <c:pt idx="71401">
                  <c:v>12.854815</c:v>
                </c:pt>
                <c:pt idx="71402">
                  <c:v>12.846539999999999</c:v>
                </c:pt>
                <c:pt idx="71403">
                  <c:v>12.859023000000001</c:v>
                </c:pt>
                <c:pt idx="71404">
                  <c:v>12.872348000000001</c:v>
                </c:pt>
                <c:pt idx="71405">
                  <c:v>12.859069999999999</c:v>
                </c:pt>
                <c:pt idx="71406">
                  <c:v>12.846026</c:v>
                </c:pt>
                <c:pt idx="71407">
                  <c:v>12.851248999999999</c:v>
                </c:pt>
                <c:pt idx="71408">
                  <c:v>12.856382</c:v>
                </c:pt>
                <c:pt idx="71409">
                  <c:v>12.851255</c:v>
                </c:pt>
                <c:pt idx="71410">
                  <c:v>12.848865999999999</c:v>
                </c:pt>
                <c:pt idx="71411">
                  <c:v>12.847788</c:v>
                </c:pt>
                <c:pt idx="71412">
                  <c:v>12.846587</c:v>
                </c:pt>
                <c:pt idx="71413">
                  <c:v>12.853391999999999</c:v>
                </c:pt>
                <c:pt idx="71414">
                  <c:v>12.859439999999999</c:v>
                </c:pt>
                <c:pt idx="71415">
                  <c:v>12.85722</c:v>
                </c:pt>
                <c:pt idx="71416">
                  <c:v>12.856154999999999</c:v>
                </c:pt>
                <c:pt idx="71417">
                  <c:v>12.858784999999999</c:v>
                </c:pt>
                <c:pt idx="71418">
                  <c:v>12.854134</c:v>
                </c:pt>
                <c:pt idx="71419">
                  <c:v>12.853199</c:v>
                </c:pt>
                <c:pt idx="71420">
                  <c:v>12.855881999999999</c:v>
                </c:pt>
                <c:pt idx="71421">
                  <c:v>12.848395999999999</c:v>
                </c:pt>
                <c:pt idx="71422">
                  <c:v>12.853469</c:v>
                </c:pt>
                <c:pt idx="71423">
                  <c:v>12.861084999999999</c:v>
                </c:pt>
                <c:pt idx="71424">
                  <c:v>12.85164</c:v>
                </c:pt>
                <c:pt idx="71425">
                  <c:v>12.849674</c:v>
                </c:pt>
                <c:pt idx="71426">
                  <c:v>12.854307</c:v>
                </c:pt>
                <c:pt idx="71427">
                  <c:v>12.857609</c:v>
                </c:pt>
                <c:pt idx="71428">
                  <c:v>12.858475</c:v>
                </c:pt>
                <c:pt idx="71429">
                  <c:v>12.865639</c:v>
                </c:pt>
                <c:pt idx="71430">
                  <c:v>12.864547</c:v>
                </c:pt>
                <c:pt idx="71431">
                  <c:v>12.850058000000001</c:v>
                </c:pt>
                <c:pt idx="71432">
                  <c:v>12.853584</c:v>
                </c:pt>
                <c:pt idx="71433">
                  <c:v>12.856343000000001</c:v>
                </c:pt>
                <c:pt idx="71434">
                  <c:v>12.851656999999999</c:v>
                </c:pt>
                <c:pt idx="71435">
                  <c:v>12.867846999999999</c:v>
                </c:pt>
                <c:pt idx="71436">
                  <c:v>12.870412</c:v>
                </c:pt>
                <c:pt idx="71437">
                  <c:v>12.854404000000001</c:v>
                </c:pt>
                <c:pt idx="71438">
                  <c:v>12.857139</c:v>
                </c:pt>
                <c:pt idx="71439">
                  <c:v>12.860829000000001</c:v>
                </c:pt>
                <c:pt idx="71440">
                  <c:v>12.853424</c:v>
                </c:pt>
                <c:pt idx="71441">
                  <c:v>12.860986</c:v>
                </c:pt>
                <c:pt idx="71442">
                  <c:v>12.870666999999999</c:v>
                </c:pt>
                <c:pt idx="71443">
                  <c:v>12.854948</c:v>
                </c:pt>
                <c:pt idx="71444">
                  <c:v>12.853683999999999</c:v>
                </c:pt>
                <c:pt idx="71445">
                  <c:v>12.864720999999999</c:v>
                </c:pt>
                <c:pt idx="71446">
                  <c:v>12.856754</c:v>
                </c:pt>
                <c:pt idx="71447">
                  <c:v>12.858758</c:v>
                </c:pt>
                <c:pt idx="71448">
                  <c:v>12.868815</c:v>
                </c:pt>
                <c:pt idx="71449">
                  <c:v>12.857688</c:v>
                </c:pt>
                <c:pt idx="71450">
                  <c:v>12.849743</c:v>
                </c:pt>
                <c:pt idx="71451">
                  <c:v>12.865045</c:v>
                </c:pt>
                <c:pt idx="71452">
                  <c:v>12.870416000000001</c:v>
                </c:pt>
                <c:pt idx="71453">
                  <c:v>12.85571</c:v>
                </c:pt>
                <c:pt idx="71454">
                  <c:v>12.855499999999999</c:v>
                </c:pt>
                <c:pt idx="71455">
                  <c:v>12.862053</c:v>
                </c:pt>
                <c:pt idx="71456">
                  <c:v>12.859496999999999</c:v>
                </c:pt>
                <c:pt idx="71457">
                  <c:v>12.863018</c:v>
                </c:pt>
                <c:pt idx="71458">
                  <c:v>12.866690999999999</c:v>
                </c:pt>
                <c:pt idx="71459">
                  <c:v>12.862272000000001</c:v>
                </c:pt>
                <c:pt idx="71460">
                  <c:v>12.864469</c:v>
                </c:pt>
                <c:pt idx="71461">
                  <c:v>12.871499</c:v>
                </c:pt>
                <c:pt idx="71462">
                  <c:v>12.862003</c:v>
                </c:pt>
                <c:pt idx="71463">
                  <c:v>12.857396</c:v>
                </c:pt>
                <c:pt idx="71464">
                  <c:v>12.864708</c:v>
                </c:pt>
                <c:pt idx="71465">
                  <c:v>12.858955</c:v>
                </c:pt>
                <c:pt idx="71466">
                  <c:v>12.863662</c:v>
                </c:pt>
                <c:pt idx="71467">
                  <c:v>12.874129</c:v>
                </c:pt>
                <c:pt idx="71468">
                  <c:v>12.865285999999999</c:v>
                </c:pt>
                <c:pt idx="71469">
                  <c:v>12.85755</c:v>
                </c:pt>
                <c:pt idx="71470">
                  <c:v>12.858888</c:v>
                </c:pt>
                <c:pt idx="71471">
                  <c:v>12.862552000000001</c:v>
                </c:pt>
                <c:pt idx="71472">
                  <c:v>12.859621000000001</c:v>
                </c:pt>
                <c:pt idx="71473">
                  <c:v>12.860787999999999</c:v>
                </c:pt>
                <c:pt idx="71474">
                  <c:v>12.869617999999999</c:v>
                </c:pt>
                <c:pt idx="71475">
                  <c:v>12.865659000000001</c:v>
                </c:pt>
                <c:pt idx="71476">
                  <c:v>12.865432999999999</c:v>
                </c:pt>
                <c:pt idx="71477">
                  <c:v>12.871639</c:v>
                </c:pt>
                <c:pt idx="71478">
                  <c:v>12.872558</c:v>
                </c:pt>
                <c:pt idx="71479">
                  <c:v>12.869210000000001</c:v>
                </c:pt>
                <c:pt idx="71480">
                  <c:v>12.866597000000001</c:v>
                </c:pt>
                <c:pt idx="71481">
                  <c:v>12.865546</c:v>
                </c:pt>
                <c:pt idx="71482">
                  <c:v>12.862335</c:v>
                </c:pt>
                <c:pt idx="71483">
                  <c:v>12.866301</c:v>
                </c:pt>
                <c:pt idx="71484">
                  <c:v>12.866383000000001</c:v>
                </c:pt>
                <c:pt idx="71485">
                  <c:v>12.864565000000001</c:v>
                </c:pt>
                <c:pt idx="71486">
                  <c:v>12.874547</c:v>
                </c:pt>
                <c:pt idx="71487">
                  <c:v>12.871662000000001</c:v>
                </c:pt>
                <c:pt idx="71488">
                  <c:v>12.866134000000001</c:v>
                </c:pt>
                <c:pt idx="71489">
                  <c:v>12.871312</c:v>
                </c:pt>
                <c:pt idx="71490">
                  <c:v>12.869840999999999</c:v>
                </c:pt>
                <c:pt idx="71491">
                  <c:v>12.864596000000001</c:v>
                </c:pt>
                <c:pt idx="71492">
                  <c:v>12.863612</c:v>
                </c:pt>
                <c:pt idx="71493">
                  <c:v>12.867253</c:v>
                </c:pt>
                <c:pt idx="71494">
                  <c:v>12.863806</c:v>
                </c:pt>
                <c:pt idx="71495">
                  <c:v>12.861229</c:v>
                </c:pt>
                <c:pt idx="71496">
                  <c:v>12.867171000000001</c:v>
                </c:pt>
                <c:pt idx="71497">
                  <c:v>12.864867</c:v>
                </c:pt>
                <c:pt idx="71498">
                  <c:v>12.865098</c:v>
                </c:pt>
                <c:pt idx="71499">
                  <c:v>12.873877</c:v>
                </c:pt>
                <c:pt idx="71500">
                  <c:v>12.87734</c:v>
                </c:pt>
                <c:pt idx="71501">
                  <c:v>12.870436</c:v>
                </c:pt>
                <c:pt idx="71502">
                  <c:v>12.868437</c:v>
                </c:pt>
                <c:pt idx="71503">
                  <c:v>12.871352</c:v>
                </c:pt>
                <c:pt idx="71504">
                  <c:v>12.866591</c:v>
                </c:pt>
                <c:pt idx="71505">
                  <c:v>12.873077</c:v>
                </c:pt>
                <c:pt idx="71506">
                  <c:v>12.874048999999999</c:v>
                </c:pt>
                <c:pt idx="71507">
                  <c:v>12.863104</c:v>
                </c:pt>
                <c:pt idx="71508">
                  <c:v>12.874661</c:v>
                </c:pt>
                <c:pt idx="71509">
                  <c:v>12.879175</c:v>
                </c:pt>
                <c:pt idx="71510">
                  <c:v>12.865501</c:v>
                </c:pt>
                <c:pt idx="71511">
                  <c:v>12.868948</c:v>
                </c:pt>
                <c:pt idx="71512">
                  <c:v>12.882415</c:v>
                </c:pt>
                <c:pt idx="71513">
                  <c:v>12.877027</c:v>
                </c:pt>
                <c:pt idx="71514">
                  <c:v>12.867013</c:v>
                </c:pt>
                <c:pt idx="71515">
                  <c:v>12.872494</c:v>
                </c:pt>
                <c:pt idx="71516">
                  <c:v>12.878902999999999</c:v>
                </c:pt>
                <c:pt idx="71517">
                  <c:v>12.881093</c:v>
                </c:pt>
                <c:pt idx="71518">
                  <c:v>12.877336</c:v>
                </c:pt>
                <c:pt idx="71519">
                  <c:v>12.868878</c:v>
                </c:pt>
                <c:pt idx="71520">
                  <c:v>12.871252999999999</c:v>
                </c:pt>
                <c:pt idx="71521">
                  <c:v>12.873089999999999</c:v>
                </c:pt>
                <c:pt idx="71522">
                  <c:v>12.863117000000001</c:v>
                </c:pt>
                <c:pt idx="71523">
                  <c:v>12.861407</c:v>
                </c:pt>
                <c:pt idx="71524">
                  <c:v>12.875508999999999</c:v>
                </c:pt>
                <c:pt idx="71525">
                  <c:v>12.880266000000001</c:v>
                </c:pt>
                <c:pt idx="71526">
                  <c:v>12.868271999999999</c:v>
                </c:pt>
                <c:pt idx="71527">
                  <c:v>12.871985</c:v>
                </c:pt>
                <c:pt idx="71528">
                  <c:v>12.883096999999999</c:v>
                </c:pt>
                <c:pt idx="71529">
                  <c:v>12.87792</c:v>
                </c:pt>
                <c:pt idx="71530">
                  <c:v>12.873775</c:v>
                </c:pt>
                <c:pt idx="71531">
                  <c:v>12.870827999999999</c:v>
                </c:pt>
                <c:pt idx="71532">
                  <c:v>12.863317</c:v>
                </c:pt>
                <c:pt idx="71533">
                  <c:v>12.866356</c:v>
                </c:pt>
                <c:pt idx="71534">
                  <c:v>12.879329</c:v>
                </c:pt>
                <c:pt idx="71535">
                  <c:v>12.881690000000001</c:v>
                </c:pt>
                <c:pt idx="71536">
                  <c:v>12.871791</c:v>
                </c:pt>
                <c:pt idx="71537">
                  <c:v>12.875425999999999</c:v>
                </c:pt>
                <c:pt idx="71538">
                  <c:v>12.876784000000001</c:v>
                </c:pt>
                <c:pt idx="71539">
                  <c:v>12.869705</c:v>
                </c:pt>
                <c:pt idx="71540">
                  <c:v>12.873056</c:v>
                </c:pt>
                <c:pt idx="71541">
                  <c:v>12.878629999999999</c:v>
                </c:pt>
                <c:pt idx="71542">
                  <c:v>12.881674</c:v>
                </c:pt>
                <c:pt idx="71543">
                  <c:v>12.881902999999999</c:v>
                </c:pt>
                <c:pt idx="71544">
                  <c:v>12.880554999999999</c:v>
                </c:pt>
                <c:pt idx="71545">
                  <c:v>12.876462</c:v>
                </c:pt>
                <c:pt idx="71546">
                  <c:v>12.876264000000001</c:v>
                </c:pt>
                <c:pt idx="71547">
                  <c:v>12.88081</c:v>
                </c:pt>
                <c:pt idx="71548">
                  <c:v>12.875302</c:v>
                </c:pt>
                <c:pt idx="71549">
                  <c:v>12.876852</c:v>
                </c:pt>
                <c:pt idx="71550">
                  <c:v>12.883315</c:v>
                </c:pt>
                <c:pt idx="71551">
                  <c:v>12.87581</c:v>
                </c:pt>
                <c:pt idx="71552">
                  <c:v>12.874233</c:v>
                </c:pt>
                <c:pt idx="71553">
                  <c:v>12.878225</c:v>
                </c:pt>
                <c:pt idx="71554">
                  <c:v>12.875260000000001</c:v>
                </c:pt>
                <c:pt idx="71555">
                  <c:v>12.877554999999999</c:v>
                </c:pt>
                <c:pt idx="71556">
                  <c:v>12.886889</c:v>
                </c:pt>
                <c:pt idx="71557">
                  <c:v>12.881233</c:v>
                </c:pt>
                <c:pt idx="71558">
                  <c:v>12.874758</c:v>
                </c:pt>
                <c:pt idx="71559">
                  <c:v>12.883829</c:v>
                </c:pt>
                <c:pt idx="71560">
                  <c:v>12.880423</c:v>
                </c:pt>
                <c:pt idx="71561">
                  <c:v>12.873756999999999</c:v>
                </c:pt>
                <c:pt idx="71562">
                  <c:v>12.878610999999999</c:v>
                </c:pt>
                <c:pt idx="71563">
                  <c:v>12.878572</c:v>
                </c:pt>
                <c:pt idx="71564">
                  <c:v>12.878348000000001</c:v>
                </c:pt>
                <c:pt idx="71565">
                  <c:v>12.881332</c:v>
                </c:pt>
                <c:pt idx="71566">
                  <c:v>12.881106000000001</c:v>
                </c:pt>
                <c:pt idx="71567">
                  <c:v>12.878251000000001</c:v>
                </c:pt>
                <c:pt idx="71568">
                  <c:v>12.881423</c:v>
                </c:pt>
                <c:pt idx="71569">
                  <c:v>12.884105</c:v>
                </c:pt>
                <c:pt idx="71570">
                  <c:v>12.877369</c:v>
                </c:pt>
                <c:pt idx="71571">
                  <c:v>12.875419000000001</c:v>
                </c:pt>
                <c:pt idx="71572">
                  <c:v>12.880563</c:v>
                </c:pt>
                <c:pt idx="71573">
                  <c:v>12.881945999999999</c:v>
                </c:pt>
                <c:pt idx="71574">
                  <c:v>12.885274000000001</c:v>
                </c:pt>
                <c:pt idx="71575">
                  <c:v>12.886093000000001</c:v>
                </c:pt>
                <c:pt idx="71576">
                  <c:v>12.878792000000001</c:v>
                </c:pt>
                <c:pt idx="71577">
                  <c:v>12.872596</c:v>
                </c:pt>
                <c:pt idx="71578">
                  <c:v>12.87975</c:v>
                </c:pt>
                <c:pt idx="71579">
                  <c:v>12.887302999999999</c:v>
                </c:pt>
                <c:pt idx="71580">
                  <c:v>12.884107999999999</c:v>
                </c:pt>
                <c:pt idx="71581">
                  <c:v>12.885781</c:v>
                </c:pt>
                <c:pt idx="71582">
                  <c:v>12.884263000000001</c:v>
                </c:pt>
                <c:pt idx="71583">
                  <c:v>12.880212999999999</c:v>
                </c:pt>
                <c:pt idx="71584">
                  <c:v>12.885636999999999</c:v>
                </c:pt>
                <c:pt idx="71585">
                  <c:v>12.885495000000001</c:v>
                </c:pt>
                <c:pt idx="71586">
                  <c:v>12.883978000000001</c:v>
                </c:pt>
                <c:pt idx="71587">
                  <c:v>12.88875</c:v>
                </c:pt>
                <c:pt idx="71588">
                  <c:v>12.886784</c:v>
                </c:pt>
                <c:pt idx="71589">
                  <c:v>12.877616</c:v>
                </c:pt>
                <c:pt idx="71590">
                  <c:v>12.880424</c:v>
                </c:pt>
                <c:pt idx="71591">
                  <c:v>12.890396000000001</c:v>
                </c:pt>
                <c:pt idx="71592">
                  <c:v>12.883557</c:v>
                </c:pt>
                <c:pt idx="71593">
                  <c:v>12.883478</c:v>
                </c:pt>
                <c:pt idx="71594">
                  <c:v>12.890637999999999</c:v>
                </c:pt>
                <c:pt idx="71595">
                  <c:v>12.884240999999999</c:v>
                </c:pt>
                <c:pt idx="71596">
                  <c:v>12.886932</c:v>
                </c:pt>
                <c:pt idx="71597">
                  <c:v>12.894883999999999</c:v>
                </c:pt>
                <c:pt idx="71598">
                  <c:v>12.885997</c:v>
                </c:pt>
                <c:pt idx="71599">
                  <c:v>12.879110000000001</c:v>
                </c:pt>
                <c:pt idx="71600">
                  <c:v>12.890347</c:v>
                </c:pt>
                <c:pt idx="71601">
                  <c:v>12.887721000000001</c:v>
                </c:pt>
                <c:pt idx="71602">
                  <c:v>12.874744</c:v>
                </c:pt>
                <c:pt idx="71603">
                  <c:v>12.884703999999999</c:v>
                </c:pt>
                <c:pt idx="71604">
                  <c:v>12.888173</c:v>
                </c:pt>
                <c:pt idx="71605">
                  <c:v>12.876612</c:v>
                </c:pt>
                <c:pt idx="71606">
                  <c:v>12.887420000000001</c:v>
                </c:pt>
                <c:pt idx="71607">
                  <c:v>12.899706999999999</c:v>
                </c:pt>
                <c:pt idx="71608">
                  <c:v>12.889033</c:v>
                </c:pt>
                <c:pt idx="71609">
                  <c:v>12.889162000000001</c:v>
                </c:pt>
                <c:pt idx="71610">
                  <c:v>12.896815</c:v>
                </c:pt>
                <c:pt idx="71611">
                  <c:v>12.884207</c:v>
                </c:pt>
                <c:pt idx="71612">
                  <c:v>12.885897</c:v>
                </c:pt>
                <c:pt idx="71613">
                  <c:v>12.900641</c:v>
                </c:pt>
                <c:pt idx="71614">
                  <c:v>12.886933000000001</c:v>
                </c:pt>
                <c:pt idx="71615">
                  <c:v>12.880336</c:v>
                </c:pt>
                <c:pt idx="71616">
                  <c:v>12.896013</c:v>
                </c:pt>
                <c:pt idx="71617">
                  <c:v>12.896594</c:v>
                </c:pt>
                <c:pt idx="71618">
                  <c:v>12.885407000000001</c:v>
                </c:pt>
                <c:pt idx="71619">
                  <c:v>12.884814</c:v>
                </c:pt>
                <c:pt idx="71620">
                  <c:v>12.88944</c:v>
                </c:pt>
                <c:pt idx="71621">
                  <c:v>12.882764999999999</c:v>
                </c:pt>
                <c:pt idx="71622">
                  <c:v>12.884776</c:v>
                </c:pt>
                <c:pt idx="71623">
                  <c:v>12.891254</c:v>
                </c:pt>
                <c:pt idx="71624">
                  <c:v>12.883667000000001</c:v>
                </c:pt>
                <c:pt idx="71625">
                  <c:v>12.888177000000001</c:v>
                </c:pt>
                <c:pt idx="71626">
                  <c:v>12.891672</c:v>
                </c:pt>
                <c:pt idx="71627">
                  <c:v>12.881948</c:v>
                </c:pt>
                <c:pt idx="71628">
                  <c:v>12.886437000000001</c:v>
                </c:pt>
                <c:pt idx="71629">
                  <c:v>12.893853</c:v>
                </c:pt>
                <c:pt idx="71630">
                  <c:v>12.888722</c:v>
                </c:pt>
                <c:pt idx="71631">
                  <c:v>12.888581</c:v>
                </c:pt>
                <c:pt idx="71632">
                  <c:v>12.900164999999999</c:v>
                </c:pt>
                <c:pt idx="71633">
                  <c:v>12.900092000000001</c:v>
                </c:pt>
                <c:pt idx="71634">
                  <c:v>12.896606999999999</c:v>
                </c:pt>
                <c:pt idx="71635">
                  <c:v>12.900052000000001</c:v>
                </c:pt>
                <c:pt idx="71636">
                  <c:v>12.889264000000001</c:v>
                </c:pt>
                <c:pt idx="71637">
                  <c:v>12.881664000000001</c:v>
                </c:pt>
                <c:pt idx="71638">
                  <c:v>12.889868999999999</c:v>
                </c:pt>
                <c:pt idx="71639">
                  <c:v>12.894294</c:v>
                </c:pt>
                <c:pt idx="71640">
                  <c:v>12.895287</c:v>
                </c:pt>
                <c:pt idx="71641">
                  <c:v>12.897145999999999</c:v>
                </c:pt>
                <c:pt idx="71642">
                  <c:v>12.895263</c:v>
                </c:pt>
                <c:pt idx="71643">
                  <c:v>12.887756</c:v>
                </c:pt>
                <c:pt idx="71644">
                  <c:v>12.890641</c:v>
                </c:pt>
                <c:pt idx="71645">
                  <c:v>12.897073000000001</c:v>
                </c:pt>
                <c:pt idx="71646">
                  <c:v>12.887872</c:v>
                </c:pt>
                <c:pt idx="71647">
                  <c:v>12.889277999999999</c:v>
                </c:pt>
                <c:pt idx="71648">
                  <c:v>12.904696</c:v>
                </c:pt>
                <c:pt idx="71649">
                  <c:v>12.901935999999999</c:v>
                </c:pt>
                <c:pt idx="71650">
                  <c:v>12.890243999999999</c:v>
                </c:pt>
                <c:pt idx="71651">
                  <c:v>12.891508999999999</c:v>
                </c:pt>
                <c:pt idx="71652">
                  <c:v>12.892389</c:v>
                </c:pt>
                <c:pt idx="71653">
                  <c:v>12.88885</c:v>
                </c:pt>
                <c:pt idx="71654">
                  <c:v>12.895686</c:v>
                </c:pt>
                <c:pt idx="71655">
                  <c:v>12.899124</c:v>
                </c:pt>
                <c:pt idx="71656">
                  <c:v>12.892424999999999</c:v>
                </c:pt>
                <c:pt idx="71657">
                  <c:v>12.895929000000001</c:v>
                </c:pt>
                <c:pt idx="71658">
                  <c:v>12.901631999999999</c:v>
                </c:pt>
                <c:pt idx="71659">
                  <c:v>12.896375000000001</c:v>
                </c:pt>
                <c:pt idx="71660">
                  <c:v>12.893119</c:v>
                </c:pt>
                <c:pt idx="71661">
                  <c:v>12.898087</c:v>
                </c:pt>
                <c:pt idx="71662">
                  <c:v>12.893404</c:v>
                </c:pt>
                <c:pt idx="71663">
                  <c:v>12.885569</c:v>
                </c:pt>
                <c:pt idx="71664">
                  <c:v>12.893269999999999</c:v>
                </c:pt>
                <c:pt idx="71665">
                  <c:v>12.896364</c:v>
                </c:pt>
                <c:pt idx="71666">
                  <c:v>12.893373</c:v>
                </c:pt>
                <c:pt idx="71667">
                  <c:v>12.902060000000001</c:v>
                </c:pt>
                <c:pt idx="71668">
                  <c:v>12.904102</c:v>
                </c:pt>
                <c:pt idx="71669">
                  <c:v>12.899715</c:v>
                </c:pt>
                <c:pt idx="71670">
                  <c:v>12.904061</c:v>
                </c:pt>
                <c:pt idx="71671">
                  <c:v>12.908364000000001</c:v>
                </c:pt>
                <c:pt idx="71672">
                  <c:v>12.899297000000001</c:v>
                </c:pt>
                <c:pt idx="71673">
                  <c:v>12.893647</c:v>
                </c:pt>
                <c:pt idx="71674">
                  <c:v>12.899319</c:v>
                </c:pt>
                <c:pt idx="71675">
                  <c:v>12.896163</c:v>
                </c:pt>
                <c:pt idx="71676">
                  <c:v>12.902638</c:v>
                </c:pt>
                <c:pt idx="71677">
                  <c:v>12.911311</c:v>
                </c:pt>
                <c:pt idx="71678">
                  <c:v>12.899240000000001</c:v>
                </c:pt>
                <c:pt idx="71679">
                  <c:v>12.900385999999999</c:v>
                </c:pt>
                <c:pt idx="71680">
                  <c:v>12.914631999999999</c:v>
                </c:pt>
                <c:pt idx="71681">
                  <c:v>12.906090000000001</c:v>
                </c:pt>
                <c:pt idx="71682">
                  <c:v>12.890783000000001</c:v>
                </c:pt>
                <c:pt idx="71683">
                  <c:v>12.897807</c:v>
                </c:pt>
                <c:pt idx="71684">
                  <c:v>12.899787</c:v>
                </c:pt>
                <c:pt idx="71685">
                  <c:v>12.893435</c:v>
                </c:pt>
                <c:pt idx="71686">
                  <c:v>12.905453</c:v>
                </c:pt>
                <c:pt idx="71687">
                  <c:v>12.902949</c:v>
                </c:pt>
                <c:pt idx="71688">
                  <c:v>12.887498000000001</c:v>
                </c:pt>
                <c:pt idx="71689">
                  <c:v>12.893824</c:v>
                </c:pt>
                <c:pt idx="71690">
                  <c:v>12.899581</c:v>
                </c:pt>
                <c:pt idx="71691">
                  <c:v>12.89617</c:v>
                </c:pt>
                <c:pt idx="71692">
                  <c:v>12.90314</c:v>
                </c:pt>
                <c:pt idx="71693">
                  <c:v>12.909401000000001</c:v>
                </c:pt>
                <c:pt idx="71694">
                  <c:v>12.89861</c:v>
                </c:pt>
                <c:pt idx="71695">
                  <c:v>12.900219</c:v>
                </c:pt>
                <c:pt idx="71696">
                  <c:v>12.911305</c:v>
                </c:pt>
                <c:pt idx="71697">
                  <c:v>12.897558999999999</c:v>
                </c:pt>
                <c:pt idx="71698">
                  <c:v>12.892092999999999</c:v>
                </c:pt>
                <c:pt idx="71699">
                  <c:v>12.907282</c:v>
                </c:pt>
                <c:pt idx="71700">
                  <c:v>12.906401000000001</c:v>
                </c:pt>
                <c:pt idx="71701">
                  <c:v>12.896357</c:v>
                </c:pt>
                <c:pt idx="71702">
                  <c:v>12.898369000000001</c:v>
                </c:pt>
                <c:pt idx="71703">
                  <c:v>12.89913</c:v>
                </c:pt>
                <c:pt idx="71704">
                  <c:v>12.893802000000001</c:v>
                </c:pt>
                <c:pt idx="71705">
                  <c:v>12.899407</c:v>
                </c:pt>
                <c:pt idx="71706">
                  <c:v>12.904722</c:v>
                </c:pt>
                <c:pt idx="71707">
                  <c:v>12.898835</c:v>
                </c:pt>
                <c:pt idx="71708">
                  <c:v>12.907086</c:v>
                </c:pt>
                <c:pt idx="71709">
                  <c:v>12.911405</c:v>
                </c:pt>
                <c:pt idx="71710">
                  <c:v>12.901489</c:v>
                </c:pt>
                <c:pt idx="71711">
                  <c:v>12.909148</c:v>
                </c:pt>
                <c:pt idx="71712">
                  <c:v>12.91602</c:v>
                </c:pt>
                <c:pt idx="71713">
                  <c:v>12.904487</c:v>
                </c:pt>
                <c:pt idx="71714">
                  <c:v>12.905099999999999</c:v>
                </c:pt>
                <c:pt idx="71715">
                  <c:v>12.912883000000001</c:v>
                </c:pt>
                <c:pt idx="71716">
                  <c:v>12.898246</c:v>
                </c:pt>
                <c:pt idx="71717">
                  <c:v>12.897190999999999</c:v>
                </c:pt>
                <c:pt idx="71718">
                  <c:v>12.920285</c:v>
                </c:pt>
                <c:pt idx="71719">
                  <c:v>12.909703</c:v>
                </c:pt>
                <c:pt idx="71720">
                  <c:v>12.891617999999999</c:v>
                </c:pt>
                <c:pt idx="71721">
                  <c:v>12.908529</c:v>
                </c:pt>
                <c:pt idx="71722">
                  <c:v>12.916684999999999</c:v>
                </c:pt>
                <c:pt idx="71723">
                  <c:v>12.902635999999999</c:v>
                </c:pt>
                <c:pt idx="71724">
                  <c:v>12.903724</c:v>
                </c:pt>
                <c:pt idx="71725">
                  <c:v>12.912514</c:v>
                </c:pt>
                <c:pt idx="71726">
                  <c:v>12.906345</c:v>
                </c:pt>
                <c:pt idx="71727">
                  <c:v>12.906231</c:v>
                </c:pt>
                <c:pt idx="71728">
                  <c:v>12.902943</c:v>
                </c:pt>
                <c:pt idx="71729">
                  <c:v>12.891686999999999</c:v>
                </c:pt>
                <c:pt idx="71730">
                  <c:v>12.901244999999999</c:v>
                </c:pt>
                <c:pt idx="71731">
                  <c:v>12.91222</c:v>
                </c:pt>
                <c:pt idx="71732">
                  <c:v>12.906249000000001</c:v>
                </c:pt>
                <c:pt idx="71733">
                  <c:v>12.906981999999999</c:v>
                </c:pt>
                <c:pt idx="71734">
                  <c:v>12.912984</c:v>
                </c:pt>
                <c:pt idx="71735">
                  <c:v>12.907788</c:v>
                </c:pt>
                <c:pt idx="71736">
                  <c:v>12.905904</c:v>
                </c:pt>
                <c:pt idx="71737">
                  <c:v>12.916233</c:v>
                </c:pt>
                <c:pt idx="71738">
                  <c:v>12.910541</c:v>
                </c:pt>
                <c:pt idx="71739">
                  <c:v>12.905146</c:v>
                </c:pt>
                <c:pt idx="71740">
                  <c:v>12.916957999999999</c:v>
                </c:pt>
                <c:pt idx="71741">
                  <c:v>12.911951999999999</c:v>
                </c:pt>
                <c:pt idx="71742">
                  <c:v>12.902941</c:v>
                </c:pt>
                <c:pt idx="71743">
                  <c:v>12.909211000000001</c:v>
                </c:pt>
                <c:pt idx="71744">
                  <c:v>12.913955</c:v>
                </c:pt>
                <c:pt idx="71745">
                  <c:v>12.908340000000001</c:v>
                </c:pt>
                <c:pt idx="71746">
                  <c:v>12.904840999999999</c:v>
                </c:pt>
                <c:pt idx="71747">
                  <c:v>12.912974</c:v>
                </c:pt>
                <c:pt idx="71748">
                  <c:v>12.91464</c:v>
                </c:pt>
                <c:pt idx="71749">
                  <c:v>12.908645999999999</c:v>
                </c:pt>
                <c:pt idx="71750">
                  <c:v>12.903862</c:v>
                </c:pt>
                <c:pt idx="71751">
                  <c:v>12.900456</c:v>
                </c:pt>
                <c:pt idx="71752">
                  <c:v>12.912400999999999</c:v>
                </c:pt>
                <c:pt idx="71753">
                  <c:v>12.923714</c:v>
                </c:pt>
                <c:pt idx="71754">
                  <c:v>12.913188</c:v>
                </c:pt>
                <c:pt idx="71755">
                  <c:v>12.911391</c:v>
                </c:pt>
                <c:pt idx="71756">
                  <c:v>12.921896</c:v>
                </c:pt>
                <c:pt idx="71757">
                  <c:v>12.917902</c:v>
                </c:pt>
                <c:pt idx="71758">
                  <c:v>12.911529</c:v>
                </c:pt>
                <c:pt idx="71759">
                  <c:v>12.920638</c:v>
                </c:pt>
                <c:pt idx="71760">
                  <c:v>12.918241</c:v>
                </c:pt>
                <c:pt idx="71761">
                  <c:v>12.905563000000001</c:v>
                </c:pt>
                <c:pt idx="71762">
                  <c:v>12.908477</c:v>
                </c:pt>
                <c:pt idx="71763">
                  <c:v>12.910731</c:v>
                </c:pt>
                <c:pt idx="71764">
                  <c:v>12.906551</c:v>
                </c:pt>
                <c:pt idx="71765">
                  <c:v>12.912725</c:v>
                </c:pt>
                <c:pt idx="71766">
                  <c:v>12.922293</c:v>
                </c:pt>
                <c:pt idx="71767">
                  <c:v>12.917527</c:v>
                </c:pt>
                <c:pt idx="71768">
                  <c:v>12.915400999999999</c:v>
                </c:pt>
                <c:pt idx="71769">
                  <c:v>12.923019</c:v>
                </c:pt>
                <c:pt idx="71770">
                  <c:v>12.912887</c:v>
                </c:pt>
                <c:pt idx="71771">
                  <c:v>12.904438000000001</c:v>
                </c:pt>
                <c:pt idx="71772">
                  <c:v>12.912466</c:v>
                </c:pt>
                <c:pt idx="71773">
                  <c:v>12.911538999999999</c:v>
                </c:pt>
                <c:pt idx="71774">
                  <c:v>12.907692000000001</c:v>
                </c:pt>
                <c:pt idx="71775">
                  <c:v>12.91095</c:v>
                </c:pt>
                <c:pt idx="71776">
                  <c:v>12.91168</c:v>
                </c:pt>
                <c:pt idx="71777">
                  <c:v>12.911856</c:v>
                </c:pt>
                <c:pt idx="71778">
                  <c:v>12.921863999999999</c:v>
                </c:pt>
                <c:pt idx="71779">
                  <c:v>12.927961</c:v>
                </c:pt>
                <c:pt idx="71780">
                  <c:v>12.918295000000001</c:v>
                </c:pt>
                <c:pt idx="71781">
                  <c:v>12.917377999999999</c:v>
                </c:pt>
                <c:pt idx="71782">
                  <c:v>12.921946999999999</c:v>
                </c:pt>
                <c:pt idx="71783">
                  <c:v>12.915113</c:v>
                </c:pt>
                <c:pt idx="71784">
                  <c:v>12.913046</c:v>
                </c:pt>
                <c:pt idx="71785">
                  <c:v>12.917377999999999</c:v>
                </c:pt>
                <c:pt idx="71786">
                  <c:v>12.915748000000001</c:v>
                </c:pt>
                <c:pt idx="71787">
                  <c:v>12.909159000000001</c:v>
                </c:pt>
                <c:pt idx="71788">
                  <c:v>12.912093</c:v>
                </c:pt>
                <c:pt idx="71789">
                  <c:v>12.922489000000001</c:v>
                </c:pt>
                <c:pt idx="71790">
                  <c:v>12.921514</c:v>
                </c:pt>
                <c:pt idx="71791">
                  <c:v>12.92276</c:v>
                </c:pt>
                <c:pt idx="71792">
                  <c:v>12.922162999999999</c:v>
                </c:pt>
                <c:pt idx="71793">
                  <c:v>12.911821</c:v>
                </c:pt>
                <c:pt idx="71794">
                  <c:v>12.917249</c:v>
                </c:pt>
                <c:pt idx="71795">
                  <c:v>12.926728000000001</c:v>
                </c:pt>
                <c:pt idx="71796">
                  <c:v>12.921514999999999</c:v>
                </c:pt>
                <c:pt idx="71797">
                  <c:v>12.916278999999999</c:v>
                </c:pt>
                <c:pt idx="71798">
                  <c:v>12.918589000000001</c:v>
                </c:pt>
                <c:pt idx="71799">
                  <c:v>12.915210999999999</c:v>
                </c:pt>
                <c:pt idx="71800">
                  <c:v>12.916383</c:v>
                </c:pt>
                <c:pt idx="71801">
                  <c:v>12.9244</c:v>
                </c:pt>
                <c:pt idx="71802">
                  <c:v>12.914465999999999</c:v>
                </c:pt>
                <c:pt idx="71803">
                  <c:v>12.908562999999999</c:v>
                </c:pt>
                <c:pt idx="71804">
                  <c:v>12.919574000000001</c:v>
                </c:pt>
                <c:pt idx="71805">
                  <c:v>12.922532</c:v>
                </c:pt>
                <c:pt idx="71806">
                  <c:v>12.921685999999999</c:v>
                </c:pt>
                <c:pt idx="71807">
                  <c:v>12.924818</c:v>
                </c:pt>
                <c:pt idx="71808">
                  <c:v>12.924211</c:v>
                </c:pt>
                <c:pt idx="71809">
                  <c:v>12.919865</c:v>
                </c:pt>
                <c:pt idx="71810">
                  <c:v>12.918982</c:v>
                </c:pt>
                <c:pt idx="71811">
                  <c:v>12.922978000000001</c:v>
                </c:pt>
                <c:pt idx="71812">
                  <c:v>12.922269999999999</c:v>
                </c:pt>
                <c:pt idx="71813">
                  <c:v>12.919480999999999</c:v>
                </c:pt>
                <c:pt idx="71814">
                  <c:v>12.919873000000001</c:v>
                </c:pt>
                <c:pt idx="71815">
                  <c:v>12.915253999999999</c:v>
                </c:pt>
                <c:pt idx="71816">
                  <c:v>12.914401</c:v>
                </c:pt>
                <c:pt idx="71817">
                  <c:v>12.931584000000001</c:v>
                </c:pt>
                <c:pt idx="71818">
                  <c:v>12.939814999999999</c:v>
                </c:pt>
                <c:pt idx="71819">
                  <c:v>12.927946</c:v>
                </c:pt>
                <c:pt idx="71820">
                  <c:v>12.928081000000001</c:v>
                </c:pt>
                <c:pt idx="71821">
                  <c:v>12.931236999999999</c:v>
                </c:pt>
                <c:pt idx="71822">
                  <c:v>12.922902000000001</c:v>
                </c:pt>
                <c:pt idx="71823">
                  <c:v>12.922762000000001</c:v>
                </c:pt>
                <c:pt idx="71824">
                  <c:v>12.919807</c:v>
                </c:pt>
                <c:pt idx="71825">
                  <c:v>12.915691000000001</c:v>
                </c:pt>
                <c:pt idx="71826">
                  <c:v>12.926064999999999</c:v>
                </c:pt>
                <c:pt idx="71827">
                  <c:v>12.927794</c:v>
                </c:pt>
                <c:pt idx="71828">
                  <c:v>12.920286000000001</c:v>
                </c:pt>
                <c:pt idx="71829">
                  <c:v>12.9237</c:v>
                </c:pt>
                <c:pt idx="71830">
                  <c:v>12.930307000000001</c:v>
                </c:pt>
                <c:pt idx="71831">
                  <c:v>12.921255</c:v>
                </c:pt>
                <c:pt idx="71832">
                  <c:v>12.917543999999999</c:v>
                </c:pt>
                <c:pt idx="71833">
                  <c:v>12.928050000000001</c:v>
                </c:pt>
                <c:pt idx="71834">
                  <c:v>12.927571</c:v>
                </c:pt>
                <c:pt idx="71835">
                  <c:v>12.921249</c:v>
                </c:pt>
                <c:pt idx="71836">
                  <c:v>12.92043</c:v>
                </c:pt>
                <c:pt idx="71837">
                  <c:v>12.921761999999999</c:v>
                </c:pt>
                <c:pt idx="71838">
                  <c:v>12.919039</c:v>
                </c:pt>
                <c:pt idx="71839">
                  <c:v>12.921934</c:v>
                </c:pt>
                <c:pt idx="71840">
                  <c:v>12.932517000000001</c:v>
                </c:pt>
                <c:pt idx="71841">
                  <c:v>12.925144</c:v>
                </c:pt>
                <c:pt idx="71842">
                  <c:v>12.920999</c:v>
                </c:pt>
                <c:pt idx="71843">
                  <c:v>12.931646000000001</c:v>
                </c:pt>
                <c:pt idx="71844">
                  <c:v>12.927443999999999</c:v>
                </c:pt>
                <c:pt idx="71845">
                  <c:v>12.922784</c:v>
                </c:pt>
                <c:pt idx="71846">
                  <c:v>12.927441</c:v>
                </c:pt>
                <c:pt idx="71847">
                  <c:v>12.923662999999999</c:v>
                </c:pt>
                <c:pt idx="71848">
                  <c:v>12.921635</c:v>
                </c:pt>
                <c:pt idx="71849">
                  <c:v>12.932781</c:v>
                </c:pt>
                <c:pt idx="71850">
                  <c:v>12.930629</c:v>
                </c:pt>
                <c:pt idx="71851">
                  <c:v>12.920055</c:v>
                </c:pt>
                <c:pt idx="71852">
                  <c:v>12.926690000000001</c:v>
                </c:pt>
                <c:pt idx="71853">
                  <c:v>12.931423000000001</c:v>
                </c:pt>
                <c:pt idx="71854">
                  <c:v>12.929975000000001</c:v>
                </c:pt>
                <c:pt idx="71855">
                  <c:v>12.930989</c:v>
                </c:pt>
                <c:pt idx="71856">
                  <c:v>12.930268999999999</c:v>
                </c:pt>
                <c:pt idx="71857">
                  <c:v>12.926596</c:v>
                </c:pt>
                <c:pt idx="71858">
                  <c:v>12.924910000000001</c:v>
                </c:pt>
                <c:pt idx="71859">
                  <c:v>12.934099</c:v>
                </c:pt>
                <c:pt idx="71860">
                  <c:v>12.930135</c:v>
                </c:pt>
                <c:pt idx="71861">
                  <c:v>12.918979999999999</c:v>
                </c:pt>
                <c:pt idx="71862">
                  <c:v>12.933605</c:v>
                </c:pt>
                <c:pt idx="71863">
                  <c:v>12.942159999999999</c:v>
                </c:pt>
                <c:pt idx="71864">
                  <c:v>12.933168999999999</c:v>
                </c:pt>
                <c:pt idx="71865">
                  <c:v>12.934271000000001</c:v>
                </c:pt>
                <c:pt idx="71866">
                  <c:v>12.935726000000001</c:v>
                </c:pt>
                <c:pt idx="71867">
                  <c:v>12.931953999999999</c:v>
                </c:pt>
                <c:pt idx="71868">
                  <c:v>12.938496000000001</c:v>
                </c:pt>
                <c:pt idx="71869">
                  <c:v>12.935746</c:v>
                </c:pt>
                <c:pt idx="71870">
                  <c:v>12.917069</c:v>
                </c:pt>
                <c:pt idx="71871">
                  <c:v>12.923012999999999</c:v>
                </c:pt>
                <c:pt idx="71872">
                  <c:v>12.93098</c:v>
                </c:pt>
                <c:pt idx="71873">
                  <c:v>12.915806</c:v>
                </c:pt>
                <c:pt idx="71874">
                  <c:v>12.923619</c:v>
                </c:pt>
                <c:pt idx="71875">
                  <c:v>12.94407</c:v>
                </c:pt>
                <c:pt idx="71876">
                  <c:v>12.940294</c:v>
                </c:pt>
                <c:pt idx="71877">
                  <c:v>12.930825</c:v>
                </c:pt>
                <c:pt idx="71878">
                  <c:v>12.933422999999999</c:v>
                </c:pt>
                <c:pt idx="71879">
                  <c:v>12.932674</c:v>
                </c:pt>
                <c:pt idx="71880">
                  <c:v>12.927667</c:v>
                </c:pt>
                <c:pt idx="71881">
                  <c:v>12.940295000000001</c:v>
                </c:pt>
                <c:pt idx="71882">
                  <c:v>12.941369</c:v>
                </c:pt>
                <c:pt idx="71883">
                  <c:v>12.92342</c:v>
                </c:pt>
                <c:pt idx="71884">
                  <c:v>12.925566999999999</c:v>
                </c:pt>
                <c:pt idx="71885">
                  <c:v>12.934172</c:v>
                </c:pt>
                <c:pt idx="71886">
                  <c:v>12.931622000000001</c:v>
                </c:pt>
                <c:pt idx="71887">
                  <c:v>12.929197</c:v>
                </c:pt>
                <c:pt idx="71888">
                  <c:v>12.933783999999999</c:v>
                </c:pt>
                <c:pt idx="71889">
                  <c:v>12.938554999999999</c:v>
                </c:pt>
                <c:pt idx="71890">
                  <c:v>12.936145</c:v>
                </c:pt>
                <c:pt idx="71891">
                  <c:v>12.939657</c:v>
                </c:pt>
                <c:pt idx="71892">
                  <c:v>12.936140999999999</c:v>
                </c:pt>
                <c:pt idx="71893">
                  <c:v>12.930351999999999</c:v>
                </c:pt>
                <c:pt idx="71894">
                  <c:v>12.936450000000001</c:v>
                </c:pt>
                <c:pt idx="71895">
                  <c:v>12.934248999999999</c:v>
                </c:pt>
                <c:pt idx="71896">
                  <c:v>12.931692</c:v>
                </c:pt>
                <c:pt idx="71897">
                  <c:v>12.937329999999999</c:v>
                </c:pt>
                <c:pt idx="71898">
                  <c:v>12.937249</c:v>
                </c:pt>
                <c:pt idx="71899">
                  <c:v>12.934402</c:v>
                </c:pt>
                <c:pt idx="71900">
                  <c:v>12.938514</c:v>
                </c:pt>
                <c:pt idx="71901">
                  <c:v>12.941357</c:v>
                </c:pt>
                <c:pt idx="71902">
                  <c:v>12.936961999999999</c:v>
                </c:pt>
                <c:pt idx="71903">
                  <c:v>12.940154</c:v>
                </c:pt>
                <c:pt idx="71904">
                  <c:v>12.941795000000001</c:v>
                </c:pt>
                <c:pt idx="71905">
                  <c:v>12.937378000000001</c:v>
                </c:pt>
                <c:pt idx="71906">
                  <c:v>12.937908</c:v>
                </c:pt>
                <c:pt idx="71907">
                  <c:v>12.938243</c:v>
                </c:pt>
                <c:pt idx="71908">
                  <c:v>12.938529000000001</c:v>
                </c:pt>
                <c:pt idx="71909">
                  <c:v>12.934049</c:v>
                </c:pt>
                <c:pt idx="71910">
                  <c:v>12.932664000000001</c:v>
                </c:pt>
                <c:pt idx="71911">
                  <c:v>12.935928000000001</c:v>
                </c:pt>
                <c:pt idx="71912">
                  <c:v>12.935172</c:v>
                </c:pt>
                <c:pt idx="71913">
                  <c:v>12.940008000000001</c:v>
                </c:pt>
                <c:pt idx="71914">
                  <c:v>12.940507</c:v>
                </c:pt>
                <c:pt idx="71915">
                  <c:v>12.936472</c:v>
                </c:pt>
                <c:pt idx="71916">
                  <c:v>12.937445</c:v>
                </c:pt>
                <c:pt idx="71917">
                  <c:v>12.937633</c:v>
                </c:pt>
                <c:pt idx="71918">
                  <c:v>12.943519999999999</c:v>
                </c:pt>
                <c:pt idx="71919">
                  <c:v>12.946059</c:v>
                </c:pt>
                <c:pt idx="71920">
                  <c:v>12.935622</c:v>
                </c:pt>
                <c:pt idx="71921">
                  <c:v>12.930872000000001</c:v>
                </c:pt>
                <c:pt idx="71922">
                  <c:v>12.939641</c:v>
                </c:pt>
                <c:pt idx="71923">
                  <c:v>12.945819999999999</c:v>
                </c:pt>
                <c:pt idx="71924">
                  <c:v>12.939546</c:v>
                </c:pt>
                <c:pt idx="71925">
                  <c:v>12.935045000000001</c:v>
                </c:pt>
                <c:pt idx="71926">
                  <c:v>12.945085000000001</c:v>
                </c:pt>
                <c:pt idx="71927">
                  <c:v>12.945612000000001</c:v>
                </c:pt>
                <c:pt idx="71928">
                  <c:v>12.933247</c:v>
                </c:pt>
                <c:pt idx="71929">
                  <c:v>12.938409999999999</c:v>
                </c:pt>
                <c:pt idx="71930">
                  <c:v>12.946336000000001</c:v>
                </c:pt>
                <c:pt idx="71931">
                  <c:v>12.935816000000001</c:v>
                </c:pt>
                <c:pt idx="71932">
                  <c:v>12.930638999999999</c:v>
                </c:pt>
                <c:pt idx="71933">
                  <c:v>12.935537</c:v>
                </c:pt>
                <c:pt idx="71934">
                  <c:v>12.938903</c:v>
                </c:pt>
                <c:pt idx="71935">
                  <c:v>12.949802</c:v>
                </c:pt>
                <c:pt idx="71936">
                  <c:v>12.949429</c:v>
                </c:pt>
                <c:pt idx="71937">
                  <c:v>12.939035000000001</c:v>
                </c:pt>
                <c:pt idx="71938">
                  <c:v>12.943104</c:v>
                </c:pt>
                <c:pt idx="71939">
                  <c:v>12.948631000000001</c:v>
                </c:pt>
                <c:pt idx="71940">
                  <c:v>12.943676999999999</c:v>
                </c:pt>
                <c:pt idx="71941">
                  <c:v>12.945762999999999</c:v>
                </c:pt>
                <c:pt idx="71942">
                  <c:v>12.953353</c:v>
                </c:pt>
                <c:pt idx="71943">
                  <c:v>12.939408</c:v>
                </c:pt>
                <c:pt idx="71944">
                  <c:v>12.927871</c:v>
                </c:pt>
                <c:pt idx="71945">
                  <c:v>12.947361000000001</c:v>
                </c:pt>
                <c:pt idx="71946">
                  <c:v>12.954889</c:v>
                </c:pt>
                <c:pt idx="71947">
                  <c:v>12.941998</c:v>
                </c:pt>
                <c:pt idx="71948">
                  <c:v>12.93967</c:v>
                </c:pt>
                <c:pt idx="71949">
                  <c:v>12.941561999999999</c:v>
                </c:pt>
                <c:pt idx="71950">
                  <c:v>12.943491</c:v>
                </c:pt>
                <c:pt idx="71951">
                  <c:v>12.948795</c:v>
                </c:pt>
                <c:pt idx="71952">
                  <c:v>12.948525999999999</c:v>
                </c:pt>
                <c:pt idx="71953">
                  <c:v>12.940267</c:v>
                </c:pt>
                <c:pt idx="71954">
                  <c:v>12.939689</c:v>
                </c:pt>
                <c:pt idx="71955">
                  <c:v>12.947075</c:v>
                </c:pt>
                <c:pt idx="71956">
                  <c:v>12.944311000000001</c:v>
                </c:pt>
                <c:pt idx="71957">
                  <c:v>12.944981</c:v>
                </c:pt>
                <c:pt idx="71958">
                  <c:v>12.953794</c:v>
                </c:pt>
                <c:pt idx="71959">
                  <c:v>12.950707</c:v>
                </c:pt>
                <c:pt idx="71960">
                  <c:v>12.940483</c:v>
                </c:pt>
                <c:pt idx="71961">
                  <c:v>12.943113</c:v>
                </c:pt>
                <c:pt idx="71962">
                  <c:v>12.949816</c:v>
                </c:pt>
                <c:pt idx="71963">
                  <c:v>12.943308</c:v>
                </c:pt>
                <c:pt idx="71964">
                  <c:v>12.942710999999999</c:v>
                </c:pt>
                <c:pt idx="71965">
                  <c:v>12.942769999999999</c:v>
                </c:pt>
                <c:pt idx="71966">
                  <c:v>12.937891</c:v>
                </c:pt>
                <c:pt idx="71967">
                  <c:v>12.94425</c:v>
                </c:pt>
                <c:pt idx="71968">
                  <c:v>12.949323</c:v>
                </c:pt>
                <c:pt idx="71969">
                  <c:v>12.949676</c:v>
                </c:pt>
                <c:pt idx="71970">
                  <c:v>12.953967</c:v>
                </c:pt>
                <c:pt idx="71971">
                  <c:v>12.955928999999999</c:v>
                </c:pt>
                <c:pt idx="71972">
                  <c:v>12.950898</c:v>
                </c:pt>
                <c:pt idx="71973">
                  <c:v>12.951862</c:v>
                </c:pt>
                <c:pt idx="71974">
                  <c:v>12.956815000000001</c:v>
                </c:pt>
                <c:pt idx="71975">
                  <c:v>12.947046</c:v>
                </c:pt>
                <c:pt idx="71976">
                  <c:v>12.944122999999999</c:v>
                </c:pt>
                <c:pt idx="71977">
                  <c:v>12.953942</c:v>
                </c:pt>
                <c:pt idx="71978">
                  <c:v>12.946106</c:v>
                </c:pt>
                <c:pt idx="71979">
                  <c:v>12.941101</c:v>
                </c:pt>
                <c:pt idx="71980">
                  <c:v>12.954316</c:v>
                </c:pt>
                <c:pt idx="71981">
                  <c:v>12.950492000000001</c:v>
                </c:pt>
                <c:pt idx="71982">
                  <c:v>12.937034000000001</c:v>
                </c:pt>
                <c:pt idx="71983">
                  <c:v>12.945311999999999</c:v>
                </c:pt>
                <c:pt idx="71984">
                  <c:v>12.955976</c:v>
                </c:pt>
                <c:pt idx="71985">
                  <c:v>12.951537999999999</c:v>
                </c:pt>
                <c:pt idx="71986">
                  <c:v>12.953355</c:v>
                </c:pt>
                <c:pt idx="71987">
                  <c:v>12.956322</c:v>
                </c:pt>
                <c:pt idx="71988">
                  <c:v>12.951706</c:v>
                </c:pt>
                <c:pt idx="71989">
                  <c:v>12.954029</c:v>
                </c:pt>
                <c:pt idx="71990">
                  <c:v>12.955002</c:v>
                </c:pt>
                <c:pt idx="71991">
                  <c:v>12.948893</c:v>
                </c:pt>
                <c:pt idx="71992">
                  <c:v>12.952915000000001</c:v>
                </c:pt>
                <c:pt idx="71993">
                  <c:v>12.958335999999999</c:v>
                </c:pt>
                <c:pt idx="71994">
                  <c:v>12.951010999999999</c:v>
                </c:pt>
                <c:pt idx="71995">
                  <c:v>12.947615000000001</c:v>
                </c:pt>
                <c:pt idx="71996">
                  <c:v>12.953074000000001</c:v>
                </c:pt>
                <c:pt idx="71997">
                  <c:v>12.944485999999999</c:v>
                </c:pt>
                <c:pt idx="71998">
                  <c:v>12.939304</c:v>
                </c:pt>
                <c:pt idx="71999">
                  <c:v>12.951169999999999</c:v>
                </c:pt>
                <c:pt idx="72000">
                  <c:v>12.951655000000001</c:v>
                </c:pt>
                <c:pt idx="72001">
                  <c:v>12.945342999999999</c:v>
                </c:pt>
                <c:pt idx="72002">
                  <c:v>12.955973</c:v>
                </c:pt>
                <c:pt idx="72003">
                  <c:v>12.962256</c:v>
                </c:pt>
                <c:pt idx="72004">
                  <c:v>12.947723</c:v>
                </c:pt>
                <c:pt idx="72005">
                  <c:v>12.950502</c:v>
                </c:pt>
                <c:pt idx="72006">
                  <c:v>12.965612</c:v>
                </c:pt>
                <c:pt idx="72007">
                  <c:v>12.950498</c:v>
                </c:pt>
                <c:pt idx="72008">
                  <c:v>12.944027999999999</c:v>
                </c:pt>
                <c:pt idx="72009">
                  <c:v>12.960725</c:v>
                </c:pt>
                <c:pt idx="72010">
                  <c:v>12.960445</c:v>
                </c:pt>
                <c:pt idx="72011">
                  <c:v>12.953561000000001</c:v>
                </c:pt>
                <c:pt idx="72012">
                  <c:v>12.957575</c:v>
                </c:pt>
                <c:pt idx="72013">
                  <c:v>12.959989999999999</c:v>
                </c:pt>
                <c:pt idx="72014">
                  <c:v>12.953099999999999</c:v>
                </c:pt>
                <c:pt idx="72015">
                  <c:v>12.956426</c:v>
                </c:pt>
                <c:pt idx="72016">
                  <c:v>12.962878</c:v>
                </c:pt>
                <c:pt idx="72017">
                  <c:v>12.954470000000001</c:v>
                </c:pt>
                <c:pt idx="72018">
                  <c:v>12.953381</c:v>
                </c:pt>
                <c:pt idx="72019">
                  <c:v>12.956518000000001</c:v>
                </c:pt>
                <c:pt idx="72020">
                  <c:v>12.951298</c:v>
                </c:pt>
                <c:pt idx="72021">
                  <c:v>12.95138</c:v>
                </c:pt>
                <c:pt idx="72022">
                  <c:v>12.953172</c:v>
                </c:pt>
                <c:pt idx="72023">
                  <c:v>12.94975</c:v>
                </c:pt>
                <c:pt idx="72024">
                  <c:v>12.947661</c:v>
                </c:pt>
                <c:pt idx="72025">
                  <c:v>12.958739</c:v>
                </c:pt>
                <c:pt idx="72026">
                  <c:v>12.966378000000001</c:v>
                </c:pt>
                <c:pt idx="72027">
                  <c:v>12.959344</c:v>
                </c:pt>
                <c:pt idx="72028">
                  <c:v>12.957455</c:v>
                </c:pt>
                <c:pt idx="72029">
                  <c:v>12.957404</c:v>
                </c:pt>
                <c:pt idx="72030">
                  <c:v>12.954611</c:v>
                </c:pt>
                <c:pt idx="72031">
                  <c:v>12.959234</c:v>
                </c:pt>
                <c:pt idx="72032">
                  <c:v>12.957789999999999</c:v>
                </c:pt>
                <c:pt idx="72033">
                  <c:v>12.947113999999999</c:v>
                </c:pt>
                <c:pt idx="72034">
                  <c:v>12.952237</c:v>
                </c:pt>
                <c:pt idx="72035">
                  <c:v>12.966392000000001</c:v>
                </c:pt>
                <c:pt idx="72036">
                  <c:v>12.959732000000001</c:v>
                </c:pt>
                <c:pt idx="72037">
                  <c:v>12.956462999999999</c:v>
                </c:pt>
                <c:pt idx="72038">
                  <c:v>12.966051</c:v>
                </c:pt>
                <c:pt idx="72039">
                  <c:v>12.959626</c:v>
                </c:pt>
                <c:pt idx="72040">
                  <c:v>12.957682</c:v>
                </c:pt>
                <c:pt idx="72041">
                  <c:v>12.969427</c:v>
                </c:pt>
                <c:pt idx="72042">
                  <c:v>12.966846</c:v>
                </c:pt>
                <c:pt idx="72043">
                  <c:v>12.954923000000001</c:v>
                </c:pt>
                <c:pt idx="72044">
                  <c:v>12.959659</c:v>
                </c:pt>
                <c:pt idx="72045">
                  <c:v>12.968883999999999</c:v>
                </c:pt>
                <c:pt idx="72046">
                  <c:v>12.962752</c:v>
                </c:pt>
                <c:pt idx="72047">
                  <c:v>12.961007</c:v>
                </c:pt>
                <c:pt idx="72048">
                  <c:v>12.961366999999999</c:v>
                </c:pt>
                <c:pt idx="72049">
                  <c:v>12.953077</c:v>
                </c:pt>
                <c:pt idx="72050">
                  <c:v>12.961644</c:v>
                </c:pt>
                <c:pt idx="72051">
                  <c:v>12.970722</c:v>
                </c:pt>
                <c:pt idx="72052">
                  <c:v>12.962158000000001</c:v>
                </c:pt>
                <c:pt idx="72053">
                  <c:v>12.955943</c:v>
                </c:pt>
                <c:pt idx="72054">
                  <c:v>12.958928</c:v>
                </c:pt>
                <c:pt idx="72055">
                  <c:v>12.959562999999999</c:v>
                </c:pt>
                <c:pt idx="72056">
                  <c:v>12.956797</c:v>
                </c:pt>
                <c:pt idx="72057">
                  <c:v>12.962467999999999</c:v>
                </c:pt>
                <c:pt idx="72058">
                  <c:v>12.964373999999999</c:v>
                </c:pt>
                <c:pt idx="72059">
                  <c:v>12.959994</c:v>
                </c:pt>
                <c:pt idx="72060">
                  <c:v>12.961605</c:v>
                </c:pt>
                <c:pt idx="72061">
                  <c:v>12.965674999999999</c:v>
                </c:pt>
                <c:pt idx="72062">
                  <c:v>12.965949999999999</c:v>
                </c:pt>
                <c:pt idx="72063">
                  <c:v>12.963471999999999</c:v>
                </c:pt>
                <c:pt idx="72064">
                  <c:v>12.962001000000001</c:v>
                </c:pt>
                <c:pt idx="72065">
                  <c:v>12.956144999999999</c:v>
                </c:pt>
                <c:pt idx="72066">
                  <c:v>12.959396999999999</c:v>
                </c:pt>
                <c:pt idx="72067">
                  <c:v>12.967817</c:v>
                </c:pt>
                <c:pt idx="72068">
                  <c:v>12.957226</c:v>
                </c:pt>
                <c:pt idx="72069">
                  <c:v>12.961471</c:v>
                </c:pt>
                <c:pt idx="72070">
                  <c:v>12.976198</c:v>
                </c:pt>
                <c:pt idx="72071">
                  <c:v>12.968916</c:v>
                </c:pt>
                <c:pt idx="72072">
                  <c:v>12.965980999999999</c:v>
                </c:pt>
                <c:pt idx="72073">
                  <c:v>12.972844</c:v>
                </c:pt>
                <c:pt idx="72074">
                  <c:v>12.973691000000001</c:v>
                </c:pt>
                <c:pt idx="72075">
                  <c:v>12.971361</c:v>
                </c:pt>
                <c:pt idx="72076">
                  <c:v>12.970630999999999</c:v>
                </c:pt>
                <c:pt idx="72077">
                  <c:v>12.963702</c:v>
                </c:pt>
                <c:pt idx="72078">
                  <c:v>12.957401000000001</c:v>
                </c:pt>
                <c:pt idx="72079">
                  <c:v>12.973027</c:v>
                </c:pt>
                <c:pt idx="72080">
                  <c:v>12.979627000000001</c:v>
                </c:pt>
                <c:pt idx="72081">
                  <c:v>12.966742</c:v>
                </c:pt>
                <c:pt idx="72082">
                  <c:v>12.967561999999999</c:v>
                </c:pt>
                <c:pt idx="72083">
                  <c:v>12.972803000000001</c:v>
                </c:pt>
                <c:pt idx="72084">
                  <c:v>12.962878999999999</c:v>
                </c:pt>
                <c:pt idx="72085">
                  <c:v>12.95565</c:v>
                </c:pt>
                <c:pt idx="72086">
                  <c:v>12.96313</c:v>
                </c:pt>
                <c:pt idx="72087">
                  <c:v>12.968202</c:v>
                </c:pt>
                <c:pt idx="72088">
                  <c:v>12.964689999999999</c:v>
                </c:pt>
                <c:pt idx="72089">
                  <c:v>12.967421999999999</c:v>
                </c:pt>
                <c:pt idx="72090">
                  <c:v>12.966493</c:v>
                </c:pt>
                <c:pt idx="72091">
                  <c:v>12.958221999999999</c:v>
                </c:pt>
                <c:pt idx="72092">
                  <c:v>12.959097999999999</c:v>
                </c:pt>
                <c:pt idx="72093">
                  <c:v>12.964038</c:v>
                </c:pt>
                <c:pt idx="72094">
                  <c:v>12.966707</c:v>
                </c:pt>
                <c:pt idx="72095">
                  <c:v>12.968584</c:v>
                </c:pt>
                <c:pt idx="72096">
                  <c:v>12.970257999999999</c:v>
                </c:pt>
                <c:pt idx="72097">
                  <c:v>12.970279</c:v>
                </c:pt>
                <c:pt idx="72098">
                  <c:v>12.972492000000001</c:v>
                </c:pt>
                <c:pt idx="72099">
                  <c:v>12.974743</c:v>
                </c:pt>
                <c:pt idx="72100">
                  <c:v>12.970288999999999</c:v>
                </c:pt>
                <c:pt idx="72101">
                  <c:v>12.969189999999999</c:v>
                </c:pt>
                <c:pt idx="72102">
                  <c:v>12.96415</c:v>
                </c:pt>
                <c:pt idx="72103">
                  <c:v>12.958437</c:v>
                </c:pt>
                <c:pt idx="72104">
                  <c:v>12.969067000000001</c:v>
                </c:pt>
                <c:pt idx="72105">
                  <c:v>12.975441999999999</c:v>
                </c:pt>
                <c:pt idx="72106">
                  <c:v>12.964764000000001</c:v>
                </c:pt>
                <c:pt idx="72107">
                  <c:v>12.964136999999999</c:v>
                </c:pt>
                <c:pt idx="72108">
                  <c:v>12.978483000000001</c:v>
                </c:pt>
                <c:pt idx="72109">
                  <c:v>12.978421000000001</c:v>
                </c:pt>
                <c:pt idx="72110">
                  <c:v>12.971773000000001</c:v>
                </c:pt>
                <c:pt idx="72111">
                  <c:v>12.977316</c:v>
                </c:pt>
                <c:pt idx="72112">
                  <c:v>12.976065999999999</c:v>
                </c:pt>
                <c:pt idx="72113">
                  <c:v>12.973846</c:v>
                </c:pt>
                <c:pt idx="72114">
                  <c:v>12.984486</c:v>
                </c:pt>
                <c:pt idx="72115">
                  <c:v>12.980335</c:v>
                </c:pt>
                <c:pt idx="72116">
                  <c:v>12.965711000000001</c:v>
                </c:pt>
                <c:pt idx="72117">
                  <c:v>12.973299000000001</c:v>
                </c:pt>
                <c:pt idx="72118">
                  <c:v>12.979297000000001</c:v>
                </c:pt>
                <c:pt idx="72119">
                  <c:v>12.962752999999999</c:v>
                </c:pt>
                <c:pt idx="72120">
                  <c:v>12.964446000000001</c:v>
                </c:pt>
                <c:pt idx="72121">
                  <c:v>12.973003</c:v>
                </c:pt>
                <c:pt idx="72122">
                  <c:v>12.959270999999999</c:v>
                </c:pt>
                <c:pt idx="72123">
                  <c:v>12.963081000000001</c:v>
                </c:pt>
                <c:pt idx="72124">
                  <c:v>12.975605</c:v>
                </c:pt>
                <c:pt idx="72125">
                  <c:v>12.969791000000001</c:v>
                </c:pt>
                <c:pt idx="72126">
                  <c:v>12.969974000000001</c:v>
                </c:pt>
                <c:pt idx="72127">
                  <c:v>12.977202</c:v>
                </c:pt>
                <c:pt idx="72128">
                  <c:v>12.971428</c:v>
                </c:pt>
                <c:pt idx="72129">
                  <c:v>12.965275999999999</c:v>
                </c:pt>
                <c:pt idx="72130">
                  <c:v>12.977048</c:v>
                </c:pt>
                <c:pt idx="72131">
                  <c:v>12.976671</c:v>
                </c:pt>
                <c:pt idx="72132">
                  <c:v>12.969602</c:v>
                </c:pt>
                <c:pt idx="72133">
                  <c:v>12.978994999999999</c:v>
                </c:pt>
                <c:pt idx="72134">
                  <c:v>12.978584</c:v>
                </c:pt>
                <c:pt idx="72135">
                  <c:v>12.976739</c:v>
                </c:pt>
                <c:pt idx="72136">
                  <c:v>12.981578000000001</c:v>
                </c:pt>
                <c:pt idx="72137">
                  <c:v>12.974133999999999</c:v>
                </c:pt>
                <c:pt idx="72138">
                  <c:v>12.968196000000001</c:v>
                </c:pt>
                <c:pt idx="72139">
                  <c:v>12.975816</c:v>
                </c:pt>
                <c:pt idx="72140">
                  <c:v>12.978481</c:v>
                </c:pt>
                <c:pt idx="72141">
                  <c:v>12.970483</c:v>
                </c:pt>
                <c:pt idx="72142">
                  <c:v>12.972744</c:v>
                </c:pt>
                <c:pt idx="72143">
                  <c:v>12.976834</c:v>
                </c:pt>
                <c:pt idx="72144">
                  <c:v>12.970548000000001</c:v>
                </c:pt>
                <c:pt idx="72145">
                  <c:v>12.975265</c:v>
                </c:pt>
                <c:pt idx="72146">
                  <c:v>12.982521999999999</c:v>
                </c:pt>
                <c:pt idx="72147">
                  <c:v>12.981458999999999</c:v>
                </c:pt>
                <c:pt idx="72148">
                  <c:v>12.982279999999999</c:v>
                </c:pt>
                <c:pt idx="72149">
                  <c:v>12.984940999999999</c:v>
                </c:pt>
                <c:pt idx="72150">
                  <c:v>12.983219</c:v>
                </c:pt>
                <c:pt idx="72151">
                  <c:v>12.981460999999999</c:v>
                </c:pt>
                <c:pt idx="72152">
                  <c:v>12.985248</c:v>
                </c:pt>
                <c:pt idx="72153">
                  <c:v>12.980423</c:v>
                </c:pt>
                <c:pt idx="72154">
                  <c:v>12.975647</c:v>
                </c:pt>
                <c:pt idx="72155">
                  <c:v>12.985861999999999</c:v>
                </c:pt>
                <c:pt idx="72156">
                  <c:v>12.98321</c:v>
                </c:pt>
                <c:pt idx="72157">
                  <c:v>12.973070999999999</c:v>
                </c:pt>
                <c:pt idx="72158">
                  <c:v>12.984977000000001</c:v>
                </c:pt>
                <c:pt idx="72159">
                  <c:v>12.992329</c:v>
                </c:pt>
                <c:pt idx="72160">
                  <c:v>12.978718000000001</c:v>
                </c:pt>
                <c:pt idx="72161">
                  <c:v>12.980513999999999</c:v>
                </c:pt>
                <c:pt idx="72162">
                  <c:v>12.988854</c:v>
                </c:pt>
                <c:pt idx="72163">
                  <c:v>12.978453999999999</c:v>
                </c:pt>
                <c:pt idx="72164">
                  <c:v>12.974303000000001</c:v>
                </c:pt>
                <c:pt idx="72165">
                  <c:v>12.979763999999999</c:v>
                </c:pt>
                <c:pt idx="72166">
                  <c:v>12.980765</c:v>
                </c:pt>
                <c:pt idx="72167">
                  <c:v>12.985946</c:v>
                </c:pt>
                <c:pt idx="72168">
                  <c:v>12.991370999999999</c:v>
                </c:pt>
                <c:pt idx="72169">
                  <c:v>12.986386</c:v>
                </c:pt>
                <c:pt idx="72170">
                  <c:v>12.975305000000001</c:v>
                </c:pt>
                <c:pt idx="72171">
                  <c:v>12.974283</c:v>
                </c:pt>
                <c:pt idx="72172">
                  <c:v>12.97692</c:v>
                </c:pt>
                <c:pt idx="72173">
                  <c:v>12.970905999999999</c:v>
                </c:pt>
                <c:pt idx="72174">
                  <c:v>12.974599</c:v>
                </c:pt>
                <c:pt idx="72175">
                  <c:v>12.984609000000001</c:v>
                </c:pt>
                <c:pt idx="72176">
                  <c:v>12.983396000000001</c:v>
                </c:pt>
                <c:pt idx="72177">
                  <c:v>12.980504</c:v>
                </c:pt>
                <c:pt idx="72178">
                  <c:v>12.978899999999999</c:v>
                </c:pt>
                <c:pt idx="72179">
                  <c:v>12.971268</c:v>
                </c:pt>
                <c:pt idx="72180">
                  <c:v>12.973096</c:v>
                </c:pt>
                <c:pt idx="72181">
                  <c:v>12.984311</c:v>
                </c:pt>
                <c:pt idx="72182">
                  <c:v>12.981664</c:v>
                </c:pt>
                <c:pt idx="72183">
                  <c:v>12.980038</c:v>
                </c:pt>
                <c:pt idx="72184">
                  <c:v>12.995461000000001</c:v>
                </c:pt>
                <c:pt idx="72185">
                  <c:v>12.983866000000001</c:v>
                </c:pt>
                <c:pt idx="72186">
                  <c:v>12.965173</c:v>
                </c:pt>
                <c:pt idx="72187">
                  <c:v>12.98423</c:v>
                </c:pt>
                <c:pt idx="72188">
                  <c:v>12.990544999999999</c:v>
                </c:pt>
                <c:pt idx="72189">
                  <c:v>12.972322</c:v>
                </c:pt>
                <c:pt idx="72190">
                  <c:v>12.971056000000001</c:v>
                </c:pt>
                <c:pt idx="72191">
                  <c:v>12.980905999999999</c:v>
                </c:pt>
                <c:pt idx="72192">
                  <c:v>12.984640000000001</c:v>
                </c:pt>
                <c:pt idx="72193">
                  <c:v>12.990278999999999</c:v>
                </c:pt>
                <c:pt idx="72194">
                  <c:v>12.993539999999999</c:v>
                </c:pt>
                <c:pt idx="72195">
                  <c:v>12.991402000000001</c:v>
                </c:pt>
                <c:pt idx="72196">
                  <c:v>12.998203</c:v>
                </c:pt>
                <c:pt idx="72197">
                  <c:v>12.998552999999999</c:v>
                </c:pt>
                <c:pt idx="72198">
                  <c:v>12.988261</c:v>
                </c:pt>
                <c:pt idx="72199">
                  <c:v>12.991866999999999</c:v>
                </c:pt>
                <c:pt idx="72200">
                  <c:v>12.999973000000001</c:v>
                </c:pt>
                <c:pt idx="72201">
                  <c:v>12.983637999999999</c:v>
                </c:pt>
                <c:pt idx="72202">
                  <c:v>12.965172000000001</c:v>
                </c:pt>
                <c:pt idx="72203">
                  <c:v>12.979824000000001</c:v>
                </c:pt>
                <c:pt idx="72204">
                  <c:v>12.990968000000001</c:v>
                </c:pt>
                <c:pt idx="72205">
                  <c:v>12.979331</c:v>
                </c:pt>
                <c:pt idx="72206">
                  <c:v>12.981393000000001</c:v>
                </c:pt>
                <c:pt idx="72207">
                  <c:v>12.986454999999999</c:v>
                </c:pt>
                <c:pt idx="72208">
                  <c:v>12.982521999999999</c:v>
                </c:pt>
                <c:pt idx="72209">
                  <c:v>12.986307</c:v>
                </c:pt>
                <c:pt idx="72210">
                  <c:v>12.994263</c:v>
                </c:pt>
                <c:pt idx="72211">
                  <c:v>12.992630999999999</c:v>
                </c:pt>
                <c:pt idx="72212">
                  <c:v>12.989674000000001</c:v>
                </c:pt>
                <c:pt idx="72213">
                  <c:v>12.991477</c:v>
                </c:pt>
                <c:pt idx="72214">
                  <c:v>12.981125</c:v>
                </c:pt>
                <c:pt idx="72215">
                  <c:v>12.976697</c:v>
                </c:pt>
                <c:pt idx="72216">
                  <c:v>12.989803999999999</c:v>
                </c:pt>
                <c:pt idx="72217">
                  <c:v>12.988673</c:v>
                </c:pt>
                <c:pt idx="72218">
                  <c:v>12.984273</c:v>
                </c:pt>
                <c:pt idx="72219">
                  <c:v>12.996748999999999</c:v>
                </c:pt>
                <c:pt idx="72220">
                  <c:v>13.001173</c:v>
                </c:pt>
                <c:pt idx="72221">
                  <c:v>12.988977999999999</c:v>
                </c:pt>
                <c:pt idx="72222">
                  <c:v>12.985636</c:v>
                </c:pt>
                <c:pt idx="72223">
                  <c:v>12.987411</c:v>
                </c:pt>
                <c:pt idx="72224">
                  <c:v>12.976019000000001</c:v>
                </c:pt>
                <c:pt idx="72225">
                  <c:v>12.981418</c:v>
                </c:pt>
                <c:pt idx="72226">
                  <c:v>12.990152999999999</c:v>
                </c:pt>
                <c:pt idx="72227">
                  <c:v>12.984597000000001</c:v>
                </c:pt>
                <c:pt idx="72228">
                  <c:v>12.997000999999999</c:v>
                </c:pt>
                <c:pt idx="72229">
                  <c:v>13.005658</c:v>
                </c:pt>
                <c:pt idx="72230">
                  <c:v>12.995509</c:v>
                </c:pt>
                <c:pt idx="72231">
                  <c:v>12.992843000000001</c:v>
                </c:pt>
                <c:pt idx="72232">
                  <c:v>12.995381999999999</c:v>
                </c:pt>
                <c:pt idx="72233">
                  <c:v>12.992905</c:v>
                </c:pt>
                <c:pt idx="72234">
                  <c:v>12.992003</c:v>
                </c:pt>
                <c:pt idx="72235">
                  <c:v>12.995348</c:v>
                </c:pt>
                <c:pt idx="72236">
                  <c:v>12.989004</c:v>
                </c:pt>
                <c:pt idx="72237">
                  <c:v>12.989011</c:v>
                </c:pt>
                <c:pt idx="72238">
                  <c:v>13.004713000000001</c:v>
                </c:pt>
                <c:pt idx="72239">
                  <c:v>13.001326000000001</c:v>
                </c:pt>
                <c:pt idx="72240">
                  <c:v>12.989827</c:v>
                </c:pt>
                <c:pt idx="72241">
                  <c:v>12.994573000000001</c:v>
                </c:pt>
                <c:pt idx="72242">
                  <c:v>13.001135</c:v>
                </c:pt>
                <c:pt idx="72243">
                  <c:v>13.000114</c:v>
                </c:pt>
                <c:pt idx="72244">
                  <c:v>13.002362</c:v>
                </c:pt>
                <c:pt idx="72245">
                  <c:v>13.001552</c:v>
                </c:pt>
                <c:pt idx="72246">
                  <c:v>12.985264000000001</c:v>
                </c:pt>
                <c:pt idx="72247">
                  <c:v>12.985965</c:v>
                </c:pt>
                <c:pt idx="72248">
                  <c:v>12.995352</c:v>
                </c:pt>
                <c:pt idx="72249">
                  <c:v>12.988204</c:v>
                </c:pt>
                <c:pt idx="72250">
                  <c:v>12.990758</c:v>
                </c:pt>
                <c:pt idx="72251">
                  <c:v>12.999547</c:v>
                </c:pt>
                <c:pt idx="72252">
                  <c:v>12.996710999999999</c:v>
                </c:pt>
                <c:pt idx="72253">
                  <c:v>12.993129</c:v>
                </c:pt>
                <c:pt idx="72254">
                  <c:v>12.996601</c:v>
                </c:pt>
                <c:pt idx="72255">
                  <c:v>12.989851</c:v>
                </c:pt>
                <c:pt idx="72256">
                  <c:v>12.977448000000001</c:v>
                </c:pt>
                <c:pt idx="72257">
                  <c:v>12.994262000000001</c:v>
                </c:pt>
                <c:pt idx="72258">
                  <c:v>13.001220999999999</c:v>
                </c:pt>
                <c:pt idx="72259">
                  <c:v>12.985728</c:v>
                </c:pt>
                <c:pt idx="72260">
                  <c:v>12.993589999999999</c:v>
                </c:pt>
                <c:pt idx="72261">
                  <c:v>12.996615</c:v>
                </c:pt>
                <c:pt idx="72262">
                  <c:v>12.988073</c:v>
                </c:pt>
                <c:pt idx="72263">
                  <c:v>12.995646000000001</c:v>
                </c:pt>
                <c:pt idx="72264">
                  <c:v>13.000975</c:v>
                </c:pt>
                <c:pt idx="72265">
                  <c:v>12.995581</c:v>
                </c:pt>
                <c:pt idx="72266">
                  <c:v>12.998837</c:v>
                </c:pt>
                <c:pt idx="72267">
                  <c:v>13.006995999999999</c:v>
                </c:pt>
                <c:pt idx="72268">
                  <c:v>12.996369</c:v>
                </c:pt>
                <c:pt idx="72269">
                  <c:v>12.993219</c:v>
                </c:pt>
                <c:pt idx="72270">
                  <c:v>13.006783</c:v>
                </c:pt>
                <c:pt idx="72271">
                  <c:v>12.999444</c:v>
                </c:pt>
                <c:pt idx="72272">
                  <c:v>12.989722</c:v>
                </c:pt>
                <c:pt idx="72273">
                  <c:v>12.997019999999999</c:v>
                </c:pt>
                <c:pt idx="72274">
                  <c:v>12.995093000000001</c:v>
                </c:pt>
                <c:pt idx="72275">
                  <c:v>12.987055</c:v>
                </c:pt>
                <c:pt idx="72276">
                  <c:v>12.996822999999999</c:v>
                </c:pt>
                <c:pt idx="72277">
                  <c:v>13.003073000000001</c:v>
                </c:pt>
                <c:pt idx="72278">
                  <c:v>12.998737999999999</c:v>
                </c:pt>
                <c:pt idx="72279">
                  <c:v>13.007462</c:v>
                </c:pt>
                <c:pt idx="72280">
                  <c:v>13.005668</c:v>
                </c:pt>
                <c:pt idx="72281">
                  <c:v>12.992903</c:v>
                </c:pt>
                <c:pt idx="72282">
                  <c:v>13.002815</c:v>
                </c:pt>
                <c:pt idx="72283">
                  <c:v>13.007223</c:v>
                </c:pt>
                <c:pt idx="72284">
                  <c:v>12.989827999999999</c:v>
                </c:pt>
                <c:pt idx="72285">
                  <c:v>12.984425999999999</c:v>
                </c:pt>
                <c:pt idx="72286">
                  <c:v>12.997154</c:v>
                </c:pt>
                <c:pt idx="72287">
                  <c:v>13.003154</c:v>
                </c:pt>
                <c:pt idx="72288">
                  <c:v>13.002364999999999</c:v>
                </c:pt>
                <c:pt idx="72289">
                  <c:v>13.004474</c:v>
                </c:pt>
                <c:pt idx="72290">
                  <c:v>12.997833999999999</c:v>
                </c:pt>
                <c:pt idx="72291">
                  <c:v>12.996130000000001</c:v>
                </c:pt>
                <c:pt idx="72292">
                  <c:v>13.005447</c:v>
                </c:pt>
                <c:pt idx="72293">
                  <c:v>13.003377</c:v>
                </c:pt>
                <c:pt idx="72294">
                  <c:v>12.999974</c:v>
                </c:pt>
                <c:pt idx="72295">
                  <c:v>13.007761</c:v>
                </c:pt>
                <c:pt idx="72296">
                  <c:v>13.010757999999999</c:v>
                </c:pt>
                <c:pt idx="72297">
                  <c:v>12.998447000000001</c:v>
                </c:pt>
                <c:pt idx="72298">
                  <c:v>12.994101000000001</c:v>
                </c:pt>
                <c:pt idx="72299">
                  <c:v>13.006519000000001</c:v>
                </c:pt>
                <c:pt idx="72300">
                  <c:v>13.003282</c:v>
                </c:pt>
                <c:pt idx="72301">
                  <c:v>12.994802</c:v>
                </c:pt>
                <c:pt idx="72302">
                  <c:v>13.006615999999999</c:v>
                </c:pt>
                <c:pt idx="72303">
                  <c:v>13.011104</c:v>
                </c:pt>
                <c:pt idx="72304">
                  <c:v>13.003873</c:v>
                </c:pt>
                <c:pt idx="72305">
                  <c:v>13.007054</c:v>
                </c:pt>
                <c:pt idx="72306">
                  <c:v>13.009979</c:v>
                </c:pt>
                <c:pt idx="72307">
                  <c:v>13.004649000000001</c:v>
                </c:pt>
                <c:pt idx="72308">
                  <c:v>13.005226</c:v>
                </c:pt>
                <c:pt idx="72309">
                  <c:v>13.003477999999999</c:v>
                </c:pt>
                <c:pt idx="72310">
                  <c:v>12.996616</c:v>
                </c:pt>
                <c:pt idx="72311">
                  <c:v>13.006035000000001</c:v>
                </c:pt>
                <c:pt idx="72312">
                  <c:v>13.008198</c:v>
                </c:pt>
                <c:pt idx="72313">
                  <c:v>12.998191</c:v>
                </c:pt>
                <c:pt idx="72314">
                  <c:v>13.003676</c:v>
                </c:pt>
                <c:pt idx="72315">
                  <c:v>13.009425</c:v>
                </c:pt>
                <c:pt idx="72316">
                  <c:v>13.002205</c:v>
                </c:pt>
                <c:pt idx="72317">
                  <c:v>13.001386999999999</c:v>
                </c:pt>
                <c:pt idx="72318">
                  <c:v>13.009921</c:v>
                </c:pt>
                <c:pt idx="72319">
                  <c:v>13.011412</c:v>
                </c:pt>
                <c:pt idx="72320">
                  <c:v>13.013194</c:v>
                </c:pt>
                <c:pt idx="72321">
                  <c:v>13.015668</c:v>
                </c:pt>
                <c:pt idx="72322">
                  <c:v>13.006786999999999</c:v>
                </c:pt>
                <c:pt idx="72323">
                  <c:v>13.003136</c:v>
                </c:pt>
                <c:pt idx="72324">
                  <c:v>13.006556</c:v>
                </c:pt>
                <c:pt idx="72325">
                  <c:v>13.010149999999999</c:v>
                </c:pt>
                <c:pt idx="72326">
                  <c:v>13.009947</c:v>
                </c:pt>
                <c:pt idx="72327">
                  <c:v>13.003800999999999</c:v>
                </c:pt>
                <c:pt idx="72328">
                  <c:v>13.006769999999999</c:v>
                </c:pt>
                <c:pt idx="72329">
                  <c:v>13.006319</c:v>
                </c:pt>
                <c:pt idx="72330">
                  <c:v>13.002826000000001</c:v>
                </c:pt>
                <c:pt idx="72331">
                  <c:v>13.006988</c:v>
                </c:pt>
                <c:pt idx="72332">
                  <c:v>13.002791</c:v>
                </c:pt>
                <c:pt idx="72333">
                  <c:v>13.003634999999999</c:v>
                </c:pt>
                <c:pt idx="72334">
                  <c:v>13.009207999999999</c:v>
                </c:pt>
                <c:pt idx="72335">
                  <c:v>13.000075000000001</c:v>
                </c:pt>
                <c:pt idx="72336">
                  <c:v>12.998023999999999</c:v>
                </c:pt>
                <c:pt idx="72337">
                  <c:v>13.012169</c:v>
                </c:pt>
                <c:pt idx="72338">
                  <c:v>13.016457000000001</c:v>
                </c:pt>
                <c:pt idx="72339">
                  <c:v>13.007505999999999</c:v>
                </c:pt>
                <c:pt idx="72340">
                  <c:v>13.008599999999999</c:v>
                </c:pt>
                <c:pt idx="72341">
                  <c:v>13.013961</c:v>
                </c:pt>
                <c:pt idx="72342">
                  <c:v>13.017111</c:v>
                </c:pt>
                <c:pt idx="72343">
                  <c:v>13.018985000000001</c:v>
                </c:pt>
                <c:pt idx="72344">
                  <c:v>13.010089000000001</c:v>
                </c:pt>
                <c:pt idx="72345">
                  <c:v>13.012477000000001</c:v>
                </c:pt>
                <c:pt idx="72346">
                  <c:v>13.020013000000001</c:v>
                </c:pt>
                <c:pt idx="72347">
                  <c:v>13.009694</c:v>
                </c:pt>
                <c:pt idx="72348">
                  <c:v>12.999537</c:v>
                </c:pt>
                <c:pt idx="72349">
                  <c:v>13.00455</c:v>
                </c:pt>
                <c:pt idx="72350">
                  <c:v>13.013664</c:v>
                </c:pt>
                <c:pt idx="72351">
                  <c:v>13.011240000000001</c:v>
                </c:pt>
                <c:pt idx="72352">
                  <c:v>13.01347</c:v>
                </c:pt>
                <c:pt idx="72353">
                  <c:v>13.013449</c:v>
                </c:pt>
                <c:pt idx="72354">
                  <c:v>13.003329000000001</c:v>
                </c:pt>
                <c:pt idx="72355">
                  <c:v>13.007482</c:v>
                </c:pt>
                <c:pt idx="72356">
                  <c:v>13.013427999999999</c:v>
                </c:pt>
                <c:pt idx="72357">
                  <c:v>13.007160000000001</c:v>
                </c:pt>
                <c:pt idx="72358">
                  <c:v>13.005217</c:v>
                </c:pt>
                <c:pt idx="72359">
                  <c:v>13.011659</c:v>
                </c:pt>
                <c:pt idx="72360">
                  <c:v>13.011761</c:v>
                </c:pt>
                <c:pt idx="72361">
                  <c:v>13.009900999999999</c:v>
                </c:pt>
                <c:pt idx="72362">
                  <c:v>13.014115</c:v>
                </c:pt>
                <c:pt idx="72363">
                  <c:v>13.012282000000001</c:v>
                </c:pt>
                <c:pt idx="72364">
                  <c:v>13.010892999999999</c:v>
                </c:pt>
                <c:pt idx="72365">
                  <c:v>13.016508999999999</c:v>
                </c:pt>
                <c:pt idx="72366">
                  <c:v>13.016868000000001</c:v>
                </c:pt>
                <c:pt idx="72367">
                  <c:v>13.01328</c:v>
                </c:pt>
                <c:pt idx="72368">
                  <c:v>13.013335</c:v>
                </c:pt>
                <c:pt idx="72369">
                  <c:v>13.018025</c:v>
                </c:pt>
                <c:pt idx="72370">
                  <c:v>13.015103</c:v>
                </c:pt>
                <c:pt idx="72371">
                  <c:v>13.008546000000001</c:v>
                </c:pt>
                <c:pt idx="72372">
                  <c:v>13.017372</c:v>
                </c:pt>
                <c:pt idx="72373">
                  <c:v>13.021773</c:v>
                </c:pt>
                <c:pt idx="72374">
                  <c:v>13.015183</c:v>
                </c:pt>
                <c:pt idx="72375">
                  <c:v>13.017436</c:v>
                </c:pt>
                <c:pt idx="72376">
                  <c:v>13.021423</c:v>
                </c:pt>
                <c:pt idx="72377">
                  <c:v>13.017644000000001</c:v>
                </c:pt>
                <c:pt idx="72378">
                  <c:v>13.013367000000001</c:v>
                </c:pt>
                <c:pt idx="72379">
                  <c:v>13.018466</c:v>
                </c:pt>
                <c:pt idx="72380">
                  <c:v>13.020422</c:v>
                </c:pt>
                <c:pt idx="72381">
                  <c:v>13.01643</c:v>
                </c:pt>
                <c:pt idx="72382">
                  <c:v>13.0199</c:v>
                </c:pt>
                <c:pt idx="72383">
                  <c:v>13.019507000000001</c:v>
                </c:pt>
                <c:pt idx="72384">
                  <c:v>13.018361000000001</c:v>
                </c:pt>
                <c:pt idx="72385">
                  <c:v>13.018843</c:v>
                </c:pt>
                <c:pt idx="72386">
                  <c:v>13.011049</c:v>
                </c:pt>
                <c:pt idx="72387">
                  <c:v>13.010732000000001</c:v>
                </c:pt>
                <c:pt idx="72388">
                  <c:v>13.023349</c:v>
                </c:pt>
                <c:pt idx="72389">
                  <c:v>13.022197</c:v>
                </c:pt>
                <c:pt idx="72390">
                  <c:v>13.012250999999999</c:v>
                </c:pt>
                <c:pt idx="72391">
                  <c:v>13.018986</c:v>
                </c:pt>
                <c:pt idx="72392">
                  <c:v>13.021117</c:v>
                </c:pt>
                <c:pt idx="72393">
                  <c:v>13.01295</c:v>
                </c:pt>
                <c:pt idx="72394">
                  <c:v>13.019515</c:v>
                </c:pt>
                <c:pt idx="72395">
                  <c:v>13.017481999999999</c:v>
                </c:pt>
                <c:pt idx="72396">
                  <c:v>13.007251</c:v>
                </c:pt>
                <c:pt idx="72397">
                  <c:v>13.017455</c:v>
                </c:pt>
                <c:pt idx="72398">
                  <c:v>13.025048999999999</c:v>
                </c:pt>
                <c:pt idx="72399">
                  <c:v>13.017882999999999</c:v>
                </c:pt>
                <c:pt idx="72400">
                  <c:v>13.014938000000001</c:v>
                </c:pt>
                <c:pt idx="72401">
                  <c:v>13.020711</c:v>
                </c:pt>
                <c:pt idx="72402">
                  <c:v>13.017308</c:v>
                </c:pt>
                <c:pt idx="72403">
                  <c:v>13.013533000000001</c:v>
                </c:pt>
                <c:pt idx="72404">
                  <c:v>13.024139</c:v>
                </c:pt>
                <c:pt idx="72405">
                  <c:v>13.023512</c:v>
                </c:pt>
                <c:pt idx="72406">
                  <c:v>13.018298</c:v>
                </c:pt>
                <c:pt idx="72407">
                  <c:v>13.019615999999999</c:v>
                </c:pt>
                <c:pt idx="72408">
                  <c:v>13.013427</c:v>
                </c:pt>
                <c:pt idx="72409">
                  <c:v>13.015437</c:v>
                </c:pt>
                <c:pt idx="72410">
                  <c:v>13.029442</c:v>
                </c:pt>
                <c:pt idx="72411">
                  <c:v>13.031048</c:v>
                </c:pt>
                <c:pt idx="72412">
                  <c:v>13.022328999999999</c:v>
                </c:pt>
                <c:pt idx="72413">
                  <c:v>13.028337000000001</c:v>
                </c:pt>
                <c:pt idx="72414">
                  <c:v>13.03373</c:v>
                </c:pt>
                <c:pt idx="72415">
                  <c:v>13.020490000000001</c:v>
                </c:pt>
                <c:pt idx="72416">
                  <c:v>13.022022</c:v>
                </c:pt>
                <c:pt idx="72417">
                  <c:v>13.028706</c:v>
                </c:pt>
                <c:pt idx="72418">
                  <c:v>13.019185</c:v>
                </c:pt>
                <c:pt idx="72419">
                  <c:v>13.016848</c:v>
                </c:pt>
                <c:pt idx="72420">
                  <c:v>13.028276999999999</c:v>
                </c:pt>
                <c:pt idx="72421">
                  <c:v>13.02468</c:v>
                </c:pt>
                <c:pt idx="72422">
                  <c:v>13.008592</c:v>
                </c:pt>
                <c:pt idx="72423">
                  <c:v>13.021024000000001</c:v>
                </c:pt>
                <c:pt idx="72424">
                  <c:v>13.033286</c:v>
                </c:pt>
                <c:pt idx="72425">
                  <c:v>13.022046</c:v>
                </c:pt>
                <c:pt idx="72426">
                  <c:v>13.023712</c:v>
                </c:pt>
                <c:pt idx="72427">
                  <c:v>13.026163</c:v>
                </c:pt>
                <c:pt idx="72428">
                  <c:v>13.019513999999999</c:v>
                </c:pt>
                <c:pt idx="72429">
                  <c:v>13.023084000000001</c:v>
                </c:pt>
                <c:pt idx="72430">
                  <c:v>13.026490000000001</c:v>
                </c:pt>
                <c:pt idx="72431">
                  <c:v>13.018922</c:v>
                </c:pt>
                <c:pt idx="72432">
                  <c:v>13.019292</c:v>
                </c:pt>
                <c:pt idx="72433">
                  <c:v>13.03144</c:v>
                </c:pt>
                <c:pt idx="72434">
                  <c:v>13.030364000000001</c:v>
                </c:pt>
                <c:pt idx="72435">
                  <c:v>13.023771999999999</c:v>
                </c:pt>
                <c:pt idx="72436">
                  <c:v>13.024098</c:v>
                </c:pt>
                <c:pt idx="72437">
                  <c:v>13.023543999999999</c:v>
                </c:pt>
                <c:pt idx="72438">
                  <c:v>13.02496</c:v>
                </c:pt>
                <c:pt idx="72439">
                  <c:v>13.025171</c:v>
                </c:pt>
                <c:pt idx="72440">
                  <c:v>13.023084000000001</c:v>
                </c:pt>
                <c:pt idx="72441">
                  <c:v>13.021423</c:v>
                </c:pt>
                <c:pt idx="72442">
                  <c:v>13.022714000000001</c:v>
                </c:pt>
                <c:pt idx="72443">
                  <c:v>13.02746</c:v>
                </c:pt>
                <c:pt idx="72444">
                  <c:v>13.022928</c:v>
                </c:pt>
                <c:pt idx="72445">
                  <c:v>13.023728</c:v>
                </c:pt>
                <c:pt idx="72446">
                  <c:v>13.032128999999999</c:v>
                </c:pt>
                <c:pt idx="72447">
                  <c:v>13.021599</c:v>
                </c:pt>
                <c:pt idx="72448">
                  <c:v>13.017564999999999</c:v>
                </c:pt>
                <c:pt idx="72449">
                  <c:v>13.034364</c:v>
                </c:pt>
                <c:pt idx="72450">
                  <c:v>13.036154</c:v>
                </c:pt>
                <c:pt idx="72451">
                  <c:v>13.026184000000001</c:v>
                </c:pt>
                <c:pt idx="72452">
                  <c:v>13.031961000000001</c:v>
                </c:pt>
                <c:pt idx="72453">
                  <c:v>13.035009000000001</c:v>
                </c:pt>
                <c:pt idx="72454">
                  <c:v>13.024372</c:v>
                </c:pt>
                <c:pt idx="72455">
                  <c:v>13.030920999999999</c:v>
                </c:pt>
                <c:pt idx="72456">
                  <c:v>13.039875</c:v>
                </c:pt>
                <c:pt idx="72457">
                  <c:v>13.029405000000001</c:v>
                </c:pt>
                <c:pt idx="72458">
                  <c:v>13.024984</c:v>
                </c:pt>
                <c:pt idx="72459">
                  <c:v>13.03162</c:v>
                </c:pt>
                <c:pt idx="72460">
                  <c:v>13.026554000000001</c:v>
                </c:pt>
                <c:pt idx="72461">
                  <c:v>13.021323000000001</c:v>
                </c:pt>
                <c:pt idx="72462">
                  <c:v>13.033015000000001</c:v>
                </c:pt>
                <c:pt idx="72463">
                  <c:v>13.03462</c:v>
                </c:pt>
                <c:pt idx="72464">
                  <c:v>13.028784</c:v>
                </c:pt>
                <c:pt idx="72465">
                  <c:v>13.036168999999999</c:v>
                </c:pt>
                <c:pt idx="72466">
                  <c:v>13.031338</c:v>
                </c:pt>
                <c:pt idx="72467">
                  <c:v>13.022219</c:v>
                </c:pt>
                <c:pt idx="72468">
                  <c:v>13.031215</c:v>
                </c:pt>
                <c:pt idx="72469">
                  <c:v>13.032473</c:v>
                </c:pt>
                <c:pt idx="72470">
                  <c:v>13.021326</c:v>
                </c:pt>
                <c:pt idx="72471">
                  <c:v>13.022416</c:v>
                </c:pt>
                <c:pt idx="72472">
                  <c:v>13.031582999999999</c:v>
                </c:pt>
                <c:pt idx="72473">
                  <c:v>13.030768999999999</c:v>
                </c:pt>
                <c:pt idx="72474">
                  <c:v>13.034568999999999</c:v>
                </c:pt>
                <c:pt idx="72475">
                  <c:v>13.042168999999999</c:v>
                </c:pt>
                <c:pt idx="72476">
                  <c:v>13.036783</c:v>
                </c:pt>
                <c:pt idx="72477">
                  <c:v>13.035574</c:v>
                </c:pt>
                <c:pt idx="72478">
                  <c:v>13.041919</c:v>
                </c:pt>
                <c:pt idx="72479">
                  <c:v>13.033858</c:v>
                </c:pt>
                <c:pt idx="72480">
                  <c:v>13.024335000000001</c:v>
                </c:pt>
                <c:pt idx="72481">
                  <c:v>13.034610000000001</c:v>
                </c:pt>
                <c:pt idx="72482">
                  <c:v>13.040649</c:v>
                </c:pt>
                <c:pt idx="72483">
                  <c:v>13.023358</c:v>
                </c:pt>
                <c:pt idx="72484">
                  <c:v>13.027483999999999</c:v>
                </c:pt>
                <c:pt idx="72485">
                  <c:v>13.041427000000001</c:v>
                </c:pt>
                <c:pt idx="72486">
                  <c:v>13.027371</c:v>
                </c:pt>
                <c:pt idx="72487">
                  <c:v>13.03144</c:v>
                </c:pt>
                <c:pt idx="72488">
                  <c:v>13.047699</c:v>
                </c:pt>
                <c:pt idx="72489">
                  <c:v>13.033498</c:v>
                </c:pt>
                <c:pt idx="72490">
                  <c:v>13.028286</c:v>
                </c:pt>
                <c:pt idx="72491">
                  <c:v>13.047499999999999</c:v>
                </c:pt>
                <c:pt idx="72492">
                  <c:v>13.038130000000001</c:v>
                </c:pt>
                <c:pt idx="72493">
                  <c:v>13.021245</c:v>
                </c:pt>
                <c:pt idx="72494">
                  <c:v>13.038930000000001</c:v>
                </c:pt>
                <c:pt idx="72495">
                  <c:v>13.042653</c:v>
                </c:pt>
                <c:pt idx="72496">
                  <c:v>13.02966</c:v>
                </c:pt>
                <c:pt idx="72497">
                  <c:v>13.039777000000001</c:v>
                </c:pt>
                <c:pt idx="72498">
                  <c:v>13.037667000000001</c:v>
                </c:pt>
                <c:pt idx="72499">
                  <c:v>13.023334</c:v>
                </c:pt>
                <c:pt idx="72500">
                  <c:v>13.035315000000001</c:v>
                </c:pt>
                <c:pt idx="72501">
                  <c:v>13.042801000000001</c:v>
                </c:pt>
                <c:pt idx="72502">
                  <c:v>13.028941</c:v>
                </c:pt>
                <c:pt idx="72503">
                  <c:v>13.028079999999999</c:v>
                </c:pt>
                <c:pt idx="72504">
                  <c:v>13.037976</c:v>
                </c:pt>
                <c:pt idx="72505">
                  <c:v>13.034428999999999</c:v>
                </c:pt>
                <c:pt idx="72506">
                  <c:v>13.033412999999999</c:v>
                </c:pt>
                <c:pt idx="72507">
                  <c:v>13.040848</c:v>
                </c:pt>
                <c:pt idx="72508">
                  <c:v>13.041791</c:v>
                </c:pt>
                <c:pt idx="72509">
                  <c:v>13.036064</c:v>
                </c:pt>
                <c:pt idx="72510">
                  <c:v>13.03218</c:v>
                </c:pt>
                <c:pt idx="72511">
                  <c:v>13.034352</c:v>
                </c:pt>
                <c:pt idx="72512">
                  <c:v>13.031694999999999</c:v>
                </c:pt>
                <c:pt idx="72513">
                  <c:v>13.037519</c:v>
                </c:pt>
                <c:pt idx="72514">
                  <c:v>13.043602999999999</c:v>
                </c:pt>
                <c:pt idx="72515">
                  <c:v>13.032556</c:v>
                </c:pt>
                <c:pt idx="72516">
                  <c:v>13.042306</c:v>
                </c:pt>
                <c:pt idx="72517">
                  <c:v>13.054211</c:v>
                </c:pt>
                <c:pt idx="72518">
                  <c:v>13.042759</c:v>
                </c:pt>
                <c:pt idx="72519">
                  <c:v>13.040376</c:v>
                </c:pt>
                <c:pt idx="72520">
                  <c:v>13.045674</c:v>
                </c:pt>
                <c:pt idx="72521">
                  <c:v>13.039111999999999</c:v>
                </c:pt>
                <c:pt idx="72522">
                  <c:v>13.032854</c:v>
                </c:pt>
                <c:pt idx="72523">
                  <c:v>13.039718000000001</c:v>
                </c:pt>
                <c:pt idx="72524">
                  <c:v>13.039901</c:v>
                </c:pt>
                <c:pt idx="72525">
                  <c:v>13.035031999999999</c:v>
                </c:pt>
                <c:pt idx="72526">
                  <c:v>13.042816</c:v>
                </c:pt>
                <c:pt idx="72527">
                  <c:v>13.041829</c:v>
                </c:pt>
                <c:pt idx="72528">
                  <c:v>13.037927</c:v>
                </c:pt>
                <c:pt idx="72529">
                  <c:v>13.045123</c:v>
                </c:pt>
                <c:pt idx="72530">
                  <c:v>13.046277999999999</c:v>
                </c:pt>
                <c:pt idx="72531">
                  <c:v>13.040350999999999</c:v>
                </c:pt>
                <c:pt idx="72532">
                  <c:v>13.042674</c:v>
                </c:pt>
                <c:pt idx="72533">
                  <c:v>13.051629999999999</c:v>
                </c:pt>
                <c:pt idx="72534">
                  <c:v>13.040141999999999</c:v>
                </c:pt>
                <c:pt idx="72535">
                  <c:v>13.029897999999999</c:v>
                </c:pt>
                <c:pt idx="72536">
                  <c:v>13.044447</c:v>
                </c:pt>
                <c:pt idx="72537">
                  <c:v>13.049922</c:v>
                </c:pt>
                <c:pt idx="72538">
                  <c:v>13.041639</c:v>
                </c:pt>
                <c:pt idx="72539">
                  <c:v>13.043206</c:v>
                </c:pt>
                <c:pt idx="72540">
                  <c:v>13.047153</c:v>
                </c:pt>
                <c:pt idx="72541">
                  <c:v>13.044326</c:v>
                </c:pt>
                <c:pt idx="72542">
                  <c:v>13.045369000000001</c:v>
                </c:pt>
                <c:pt idx="72543">
                  <c:v>13.042503</c:v>
                </c:pt>
                <c:pt idx="72544">
                  <c:v>13.031533</c:v>
                </c:pt>
                <c:pt idx="72545">
                  <c:v>13.039828999999999</c:v>
                </c:pt>
                <c:pt idx="72546">
                  <c:v>13.049904</c:v>
                </c:pt>
                <c:pt idx="72547">
                  <c:v>13.041581000000001</c:v>
                </c:pt>
                <c:pt idx="72548">
                  <c:v>13.040089999999999</c:v>
                </c:pt>
                <c:pt idx="72549">
                  <c:v>13.038899000000001</c:v>
                </c:pt>
                <c:pt idx="72550">
                  <c:v>13.031523</c:v>
                </c:pt>
                <c:pt idx="72551">
                  <c:v>13.039418</c:v>
                </c:pt>
                <c:pt idx="72552">
                  <c:v>13.049099999999999</c:v>
                </c:pt>
                <c:pt idx="72553">
                  <c:v>13.041888</c:v>
                </c:pt>
                <c:pt idx="72554">
                  <c:v>13.03824</c:v>
                </c:pt>
                <c:pt idx="72555">
                  <c:v>13.048733</c:v>
                </c:pt>
                <c:pt idx="72556">
                  <c:v>13.052763000000001</c:v>
                </c:pt>
                <c:pt idx="72557">
                  <c:v>13.050765</c:v>
                </c:pt>
                <c:pt idx="72558">
                  <c:v>13.052137999999999</c:v>
                </c:pt>
                <c:pt idx="72559">
                  <c:v>13.050616</c:v>
                </c:pt>
                <c:pt idx="72560">
                  <c:v>13.052322</c:v>
                </c:pt>
                <c:pt idx="72561">
                  <c:v>13.056407999999999</c:v>
                </c:pt>
                <c:pt idx="72562">
                  <c:v>13.053182</c:v>
                </c:pt>
                <c:pt idx="72563">
                  <c:v>13.047247</c:v>
                </c:pt>
                <c:pt idx="72564">
                  <c:v>13.050673</c:v>
                </c:pt>
                <c:pt idx="72565">
                  <c:v>13.053386</c:v>
                </c:pt>
                <c:pt idx="72566">
                  <c:v>13.040633</c:v>
                </c:pt>
                <c:pt idx="72567">
                  <c:v>13.041384000000001</c:v>
                </c:pt>
                <c:pt idx="72568">
                  <c:v>13.051126</c:v>
                </c:pt>
                <c:pt idx="72569">
                  <c:v>13.045491999999999</c:v>
                </c:pt>
                <c:pt idx="72570">
                  <c:v>13.048641</c:v>
                </c:pt>
                <c:pt idx="72571">
                  <c:v>13.052942</c:v>
                </c:pt>
                <c:pt idx="72572">
                  <c:v>13.043084</c:v>
                </c:pt>
                <c:pt idx="72573">
                  <c:v>13.044214</c:v>
                </c:pt>
                <c:pt idx="72574">
                  <c:v>13.052600999999999</c:v>
                </c:pt>
                <c:pt idx="72575">
                  <c:v>13.045806000000001</c:v>
                </c:pt>
                <c:pt idx="72576">
                  <c:v>13.037455</c:v>
                </c:pt>
                <c:pt idx="72577">
                  <c:v>13.048344999999999</c:v>
                </c:pt>
                <c:pt idx="72578">
                  <c:v>13.051074</c:v>
                </c:pt>
                <c:pt idx="72579">
                  <c:v>13.042438000000001</c:v>
                </c:pt>
                <c:pt idx="72580">
                  <c:v>13.049685999999999</c:v>
                </c:pt>
                <c:pt idx="72581">
                  <c:v>13.050618</c:v>
                </c:pt>
                <c:pt idx="72582">
                  <c:v>13.042023</c:v>
                </c:pt>
                <c:pt idx="72583">
                  <c:v>13.047904000000001</c:v>
                </c:pt>
                <c:pt idx="72584">
                  <c:v>13.051501</c:v>
                </c:pt>
                <c:pt idx="72585">
                  <c:v>13.044003999999999</c:v>
                </c:pt>
                <c:pt idx="72586">
                  <c:v>13.047311000000001</c:v>
                </c:pt>
                <c:pt idx="72587">
                  <c:v>13.052965</c:v>
                </c:pt>
                <c:pt idx="72588">
                  <c:v>13.044453000000001</c:v>
                </c:pt>
                <c:pt idx="72589">
                  <c:v>13.054816000000001</c:v>
                </c:pt>
                <c:pt idx="72590">
                  <c:v>13.062685</c:v>
                </c:pt>
                <c:pt idx="72591">
                  <c:v>13.041223</c:v>
                </c:pt>
                <c:pt idx="72592">
                  <c:v>13.043848000000001</c:v>
                </c:pt>
                <c:pt idx="72593">
                  <c:v>13.061964</c:v>
                </c:pt>
                <c:pt idx="72594">
                  <c:v>13.05762</c:v>
                </c:pt>
                <c:pt idx="72595">
                  <c:v>13.049906</c:v>
                </c:pt>
                <c:pt idx="72596">
                  <c:v>13.053019000000001</c:v>
                </c:pt>
                <c:pt idx="72597">
                  <c:v>13.054829</c:v>
                </c:pt>
                <c:pt idx="72598">
                  <c:v>13.055519</c:v>
                </c:pt>
                <c:pt idx="72599">
                  <c:v>13.061139000000001</c:v>
                </c:pt>
                <c:pt idx="72600">
                  <c:v>13.049671</c:v>
                </c:pt>
                <c:pt idx="72601">
                  <c:v>13.040646000000001</c:v>
                </c:pt>
                <c:pt idx="72602">
                  <c:v>13.055215</c:v>
                </c:pt>
                <c:pt idx="72603">
                  <c:v>13.056547</c:v>
                </c:pt>
                <c:pt idx="72604">
                  <c:v>13.047173000000001</c:v>
                </c:pt>
                <c:pt idx="72605">
                  <c:v>13.049008000000001</c:v>
                </c:pt>
                <c:pt idx="72606">
                  <c:v>13.051555</c:v>
                </c:pt>
                <c:pt idx="72607">
                  <c:v>13.049217000000001</c:v>
                </c:pt>
                <c:pt idx="72608">
                  <c:v>13.054575</c:v>
                </c:pt>
                <c:pt idx="72609">
                  <c:v>13.0609</c:v>
                </c:pt>
                <c:pt idx="72610">
                  <c:v>13.052792999999999</c:v>
                </c:pt>
                <c:pt idx="72611">
                  <c:v>13.05233</c:v>
                </c:pt>
                <c:pt idx="72612">
                  <c:v>13.064438000000001</c:v>
                </c:pt>
                <c:pt idx="72613">
                  <c:v>13.059112000000001</c:v>
                </c:pt>
                <c:pt idx="72614">
                  <c:v>13.049821</c:v>
                </c:pt>
                <c:pt idx="72615">
                  <c:v>13.056115</c:v>
                </c:pt>
                <c:pt idx="72616">
                  <c:v>13.058992</c:v>
                </c:pt>
                <c:pt idx="72617">
                  <c:v>13.054385</c:v>
                </c:pt>
                <c:pt idx="72618">
                  <c:v>13.057537999999999</c:v>
                </c:pt>
                <c:pt idx="72619">
                  <c:v>13.058069</c:v>
                </c:pt>
                <c:pt idx="72620">
                  <c:v>13.059583</c:v>
                </c:pt>
                <c:pt idx="72621">
                  <c:v>13.06692</c:v>
                </c:pt>
                <c:pt idx="72622">
                  <c:v>13.058835</c:v>
                </c:pt>
                <c:pt idx="72623">
                  <c:v>13.050208</c:v>
                </c:pt>
                <c:pt idx="72624">
                  <c:v>13.056919000000001</c:v>
                </c:pt>
                <c:pt idx="72625">
                  <c:v>13.058121999999999</c:v>
                </c:pt>
                <c:pt idx="72626">
                  <c:v>13.048203000000001</c:v>
                </c:pt>
                <c:pt idx="72627">
                  <c:v>13.045392</c:v>
                </c:pt>
                <c:pt idx="72628">
                  <c:v>13.054617</c:v>
                </c:pt>
                <c:pt idx="72629">
                  <c:v>13.056177999999999</c:v>
                </c:pt>
                <c:pt idx="72630">
                  <c:v>13.056933000000001</c:v>
                </c:pt>
                <c:pt idx="72631">
                  <c:v>13.062246999999999</c:v>
                </c:pt>
                <c:pt idx="72632">
                  <c:v>13.056516999999999</c:v>
                </c:pt>
                <c:pt idx="72633">
                  <c:v>13.055229000000001</c:v>
                </c:pt>
                <c:pt idx="72634">
                  <c:v>13.059066</c:v>
                </c:pt>
                <c:pt idx="72635">
                  <c:v>13.058244999999999</c:v>
                </c:pt>
                <c:pt idx="72636">
                  <c:v>13.061036</c:v>
                </c:pt>
                <c:pt idx="72637">
                  <c:v>13.059953999999999</c:v>
                </c:pt>
                <c:pt idx="72638">
                  <c:v>13.053259000000001</c:v>
                </c:pt>
                <c:pt idx="72639">
                  <c:v>13.053175</c:v>
                </c:pt>
                <c:pt idx="72640">
                  <c:v>13.061780000000001</c:v>
                </c:pt>
                <c:pt idx="72641">
                  <c:v>13.065828</c:v>
                </c:pt>
                <c:pt idx="72642">
                  <c:v>13.061055</c:v>
                </c:pt>
                <c:pt idx="72643">
                  <c:v>13.060312</c:v>
                </c:pt>
                <c:pt idx="72644">
                  <c:v>13.059786000000001</c:v>
                </c:pt>
                <c:pt idx="72645">
                  <c:v>13.057191</c:v>
                </c:pt>
                <c:pt idx="72646">
                  <c:v>13.058329000000001</c:v>
                </c:pt>
                <c:pt idx="72647">
                  <c:v>13.060803</c:v>
                </c:pt>
                <c:pt idx="72648">
                  <c:v>13.062234</c:v>
                </c:pt>
                <c:pt idx="72649">
                  <c:v>13.063592</c:v>
                </c:pt>
                <c:pt idx="72650">
                  <c:v>13.06781</c:v>
                </c:pt>
                <c:pt idx="72651">
                  <c:v>13.063332000000001</c:v>
                </c:pt>
                <c:pt idx="72652">
                  <c:v>13.05951</c:v>
                </c:pt>
                <c:pt idx="72653">
                  <c:v>13.063604</c:v>
                </c:pt>
                <c:pt idx="72654">
                  <c:v>13.052714</c:v>
                </c:pt>
                <c:pt idx="72655">
                  <c:v>13.050609</c:v>
                </c:pt>
                <c:pt idx="72656">
                  <c:v>13.0654</c:v>
                </c:pt>
                <c:pt idx="72657">
                  <c:v>13.062243</c:v>
                </c:pt>
                <c:pt idx="72658">
                  <c:v>13.061928</c:v>
                </c:pt>
                <c:pt idx="72659">
                  <c:v>13.069443</c:v>
                </c:pt>
                <c:pt idx="72660">
                  <c:v>13.066276999999999</c:v>
                </c:pt>
                <c:pt idx="72661">
                  <c:v>13.059627000000001</c:v>
                </c:pt>
                <c:pt idx="72662">
                  <c:v>13.063665</c:v>
                </c:pt>
                <c:pt idx="72663">
                  <c:v>13.068702</c:v>
                </c:pt>
                <c:pt idx="72664">
                  <c:v>13.05916</c:v>
                </c:pt>
                <c:pt idx="72665">
                  <c:v>13.060181999999999</c:v>
                </c:pt>
                <c:pt idx="72666">
                  <c:v>13.066295</c:v>
                </c:pt>
                <c:pt idx="72667">
                  <c:v>13.057359999999999</c:v>
                </c:pt>
                <c:pt idx="72668">
                  <c:v>13.056723</c:v>
                </c:pt>
                <c:pt idx="72669">
                  <c:v>13.067833</c:v>
                </c:pt>
                <c:pt idx="72670">
                  <c:v>13.066504999999999</c:v>
                </c:pt>
                <c:pt idx="72671">
                  <c:v>13.058548999999999</c:v>
                </c:pt>
                <c:pt idx="72672">
                  <c:v>13.068524999999999</c:v>
                </c:pt>
                <c:pt idx="72673">
                  <c:v>13.070964999999999</c:v>
                </c:pt>
                <c:pt idx="72674">
                  <c:v>13.059945000000001</c:v>
                </c:pt>
                <c:pt idx="72675">
                  <c:v>13.066957</c:v>
                </c:pt>
                <c:pt idx="72676">
                  <c:v>13.067136</c:v>
                </c:pt>
                <c:pt idx="72677">
                  <c:v>13.061888</c:v>
                </c:pt>
                <c:pt idx="72678">
                  <c:v>13.071925</c:v>
                </c:pt>
                <c:pt idx="72679">
                  <c:v>13.068212000000001</c:v>
                </c:pt>
                <c:pt idx="72680">
                  <c:v>13.057672</c:v>
                </c:pt>
                <c:pt idx="72681">
                  <c:v>13.062448</c:v>
                </c:pt>
                <c:pt idx="72682">
                  <c:v>13.072592</c:v>
                </c:pt>
                <c:pt idx="72683">
                  <c:v>13.070489</c:v>
                </c:pt>
                <c:pt idx="72684">
                  <c:v>13.068438</c:v>
                </c:pt>
                <c:pt idx="72685">
                  <c:v>13.075589000000001</c:v>
                </c:pt>
                <c:pt idx="72686">
                  <c:v>13.07456</c:v>
                </c:pt>
                <c:pt idx="72687">
                  <c:v>13.069803</c:v>
                </c:pt>
                <c:pt idx="72688">
                  <c:v>13.069106</c:v>
                </c:pt>
                <c:pt idx="72689">
                  <c:v>13.069125</c:v>
                </c:pt>
                <c:pt idx="72690">
                  <c:v>13.067565999999999</c:v>
                </c:pt>
                <c:pt idx="72691">
                  <c:v>13.067451999999999</c:v>
                </c:pt>
                <c:pt idx="72692">
                  <c:v>13.069209000000001</c:v>
                </c:pt>
                <c:pt idx="72693">
                  <c:v>13.068429999999999</c:v>
                </c:pt>
                <c:pt idx="72694">
                  <c:v>13.070881999999999</c:v>
                </c:pt>
                <c:pt idx="72695">
                  <c:v>13.068462999999999</c:v>
                </c:pt>
                <c:pt idx="72696">
                  <c:v>13.066451000000001</c:v>
                </c:pt>
                <c:pt idx="72697">
                  <c:v>13.073741999999999</c:v>
                </c:pt>
                <c:pt idx="72698">
                  <c:v>13.067119999999999</c:v>
                </c:pt>
                <c:pt idx="72699">
                  <c:v>13.056535</c:v>
                </c:pt>
                <c:pt idx="72700">
                  <c:v>13.062412999999999</c:v>
                </c:pt>
                <c:pt idx="72701">
                  <c:v>13.069928000000001</c:v>
                </c:pt>
                <c:pt idx="72702">
                  <c:v>13.069110999999999</c:v>
                </c:pt>
                <c:pt idx="72703">
                  <c:v>13.069473</c:v>
                </c:pt>
                <c:pt idx="72704">
                  <c:v>13.073529000000001</c:v>
                </c:pt>
                <c:pt idx="72705">
                  <c:v>13.073029999999999</c:v>
                </c:pt>
                <c:pt idx="72706">
                  <c:v>13.073743</c:v>
                </c:pt>
                <c:pt idx="72707">
                  <c:v>13.077143</c:v>
                </c:pt>
                <c:pt idx="72708">
                  <c:v>13.075032</c:v>
                </c:pt>
                <c:pt idx="72709">
                  <c:v>13.074977000000001</c:v>
                </c:pt>
                <c:pt idx="72710">
                  <c:v>13.06992</c:v>
                </c:pt>
                <c:pt idx="72711">
                  <c:v>13.063117</c:v>
                </c:pt>
                <c:pt idx="72712">
                  <c:v>13.069654999999999</c:v>
                </c:pt>
                <c:pt idx="72713">
                  <c:v>13.073475</c:v>
                </c:pt>
                <c:pt idx="72714">
                  <c:v>13.06845</c:v>
                </c:pt>
                <c:pt idx="72715">
                  <c:v>13.066492</c:v>
                </c:pt>
                <c:pt idx="72716">
                  <c:v>13.07042</c:v>
                </c:pt>
                <c:pt idx="72717">
                  <c:v>13.068377999999999</c:v>
                </c:pt>
                <c:pt idx="72718">
                  <c:v>13.066663</c:v>
                </c:pt>
                <c:pt idx="72719">
                  <c:v>13.074318</c:v>
                </c:pt>
                <c:pt idx="72720">
                  <c:v>13.075870999999999</c:v>
                </c:pt>
                <c:pt idx="72721">
                  <c:v>13.071771</c:v>
                </c:pt>
                <c:pt idx="72722">
                  <c:v>13.073480999999999</c:v>
                </c:pt>
                <c:pt idx="72723">
                  <c:v>13.076796</c:v>
                </c:pt>
                <c:pt idx="72724">
                  <c:v>13.074394</c:v>
                </c:pt>
                <c:pt idx="72725">
                  <c:v>13.07882</c:v>
                </c:pt>
                <c:pt idx="72726">
                  <c:v>13.082525</c:v>
                </c:pt>
                <c:pt idx="72727">
                  <c:v>13.072214000000001</c:v>
                </c:pt>
                <c:pt idx="72728">
                  <c:v>13.069978000000001</c:v>
                </c:pt>
                <c:pt idx="72729">
                  <c:v>13.075589000000001</c:v>
                </c:pt>
                <c:pt idx="72730">
                  <c:v>13.071199999999999</c:v>
                </c:pt>
                <c:pt idx="72731">
                  <c:v>13.070674</c:v>
                </c:pt>
                <c:pt idx="72732">
                  <c:v>13.076694</c:v>
                </c:pt>
                <c:pt idx="72733">
                  <c:v>13.076495</c:v>
                </c:pt>
                <c:pt idx="72734">
                  <c:v>13.071109999999999</c:v>
                </c:pt>
                <c:pt idx="72735">
                  <c:v>13.070225000000001</c:v>
                </c:pt>
                <c:pt idx="72736">
                  <c:v>13.06969</c:v>
                </c:pt>
                <c:pt idx="72737">
                  <c:v>13.067055</c:v>
                </c:pt>
                <c:pt idx="72738">
                  <c:v>13.075393</c:v>
                </c:pt>
                <c:pt idx="72739">
                  <c:v>13.07995</c:v>
                </c:pt>
                <c:pt idx="72740">
                  <c:v>13.071904999999999</c:v>
                </c:pt>
                <c:pt idx="72741">
                  <c:v>13.076712000000001</c:v>
                </c:pt>
                <c:pt idx="72742">
                  <c:v>13.088445</c:v>
                </c:pt>
                <c:pt idx="72743">
                  <c:v>13.085613</c:v>
                </c:pt>
                <c:pt idx="72744">
                  <c:v>13.078962000000001</c:v>
                </c:pt>
                <c:pt idx="72745">
                  <c:v>13.081206</c:v>
                </c:pt>
                <c:pt idx="72746">
                  <c:v>13.079318000000001</c:v>
                </c:pt>
                <c:pt idx="72747">
                  <c:v>13.076700000000001</c:v>
                </c:pt>
                <c:pt idx="72748">
                  <c:v>13.077869</c:v>
                </c:pt>
                <c:pt idx="72749">
                  <c:v>13.072082999999999</c:v>
                </c:pt>
                <c:pt idx="72750">
                  <c:v>13.073028000000001</c:v>
                </c:pt>
                <c:pt idx="72751">
                  <c:v>13.08292</c:v>
                </c:pt>
                <c:pt idx="72752">
                  <c:v>13.083660999999999</c:v>
                </c:pt>
                <c:pt idx="72753">
                  <c:v>13.077073</c:v>
                </c:pt>
                <c:pt idx="72754">
                  <c:v>13.080983</c:v>
                </c:pt>
                <c:pt idx="72755">
                  <c:v>13.087068</c:v>
                </c:pt>
                <c:pt idx="72756">
                  <c:v>13.079314999999999</c:v>
                </c:pt>
                <c:pt idx="72757">
                  <c:v>13.080708</c:v>
                </c:pt>
                <c:pt idx="72758">
                  <c:v>13.084497000000001</c:v>
                </c:pt>
                <c:pt idx="72759">
                  <c:v>13.073112999999999</c:v>
                </c:pt>
                <c:pt idx="72760">
                  <c:v>13.076466999999999</c:v>
                </c:pt>
                <c:pt idx="72761">
                  <c:v>13.086103</c:v>
                </c:pt>
                <c:pt idx="72762">
                  <c:v>13.080522999999999</c:v>
                </c:pt>
                <c:pt idx="72763">
                  <c:v>13.075877</c:v>
                </c:pt>
                <c:pt idx="72764">
                  <c:v>13.080056000000001</c:v>
                </c:pt>
                <c:pt idx="72765">
                  <c:v>13.080840999999999</c:v>
                </c:pt>
                <c:pt idx="72766">
                  <c:v>13.077285</c:v>
                </c:pt>
                <c:pt idx="72767">
                  <c:v>13.082359</c:v>
                </c:pt>
                <c:pt idx="72768">
                  <c:v>13.082167999999999</c:v>
                </c:pt>
                <c:pt idx="72769">
                  <c:v>13.077699000000001</c:v>
                </c:pt>
                <c:pt idx="72770">
                  <c:v>13.085413000000001</c:v>
                </c:pt>
                <c:pt idx="72771">
                  <c:v>13.085433999999999</c:v>
                </c:pt>
                <c:pt idx="72772">
                  <c:v>13.078181000000001</c:v>
                </c:pt>
                <c:pt idx="72773">
                  <c:v>13.078189999999999</c:v>
                </c:pt>
                <c:pt idx="72774">
                  <c:v>13.076131</c:v>
                </c:pt>
                <c:pt idx="72775">
                  <c:v>13.070943</c:v>
                </c:pt>
                <c:pt idx="72776">
                  <c:v>13.076086</c:v>
                </c:pt>
                <c:pt idx="72777">
                  <c:v>13.085851</c:v>
                </c:pt>
                <c:pt idx="72778">
                  <c:v>13.081322999999999</c:v>
                </c:pt>
                <c:pt idx="72779">
                  <c:v>13.080234000000001</c:v>
                </c:pt>
                <c:pt idx="72780">
                  <c:v>13.089975000000001</c:v>
                </c:pt>
                <c:pt idx="72781">
                  <c:v>13.087457000000001</c:v>
                </c:pt>
                <c:pt idx="72782">
                  <c:v>13.084472999999999</c:v>
                </c:pt>
                <c:pt idx="72783">
                  <c:v>13.084709999999999</c:v>
                </c:pt>
                <c:pt idx="72784">
                  <c:v>13.082267999999999</c:v>
                </c:pt>
                <c:pt idx="72785">
                  <c:v>13.087440000000001</c:v>
                </c:pt>
                <c:pt idx="72786">
                  <c:v>13.093227000000001</c:v>
                </c:pt>
                <c:pt idx="72787">
                  <c:v>13.087009</c:v>
                </c:pt>
                <c:pt idx="72788">
                  <c:v>13.080605</c:v>
                </c:pt>
                <c:pt idx="72789">
                  <c:v>13.085566</c:v>
                </c:pt>
                <c:pt idx="72790">
                  <c:v>13.080565</c:v>
                </c:pt>
                <c:pt idx="72791">
                  <c:v>13.068732000000001</c:v>
                </c:pt>
                <c:pt idx="72792">
                  <c:v>13.081132999999999</c:v>
                </c:pt>
                <c:pt idx="72793">
                  <c:v>13.087921</c:v>
                </c:pt>
                <c:pt idx="72794">
                  <c:v>13.080073000000001</c:v>
                </c:pt>
                <c:pt idx="72795">
                  <c:v>13.084339999999999</c:v>
                </c:pt>
                <c:pt idx="72796">
                  <c:v>13.085203</c:v>
                </c:pt>
                <c:pt idx="72797">
                  <c:v>13.076352999999999</c:v>
                </c:pt>
                <c:pt idx="72798">
                  <c:v>13.075875</c:v>
                </c:pt>
                <c:pt idx="72799">
                  <c:v>13.08245</c:v>
                </c:pt>
                <c:pt idx="72800">
                  <c:v>13.079933</c:v>
                </c:pt>
                <c:pt idx="72801">
                  <c:v>13.082231999999999</c:v>
                </c:pt>
                <c:pt idx="72802">
                  <c:v>13.094694</c:v>
                </c:pt>
                <c:pt idx="72803">
                  <c:v>13.091222</c:v>
                </c:pt>
                <c:pt idx="72804">
                  <c:v>13.089994000000001</c:v>
                </c:pt>
                <c:pt idx="72805">
                  <c:v>13.099539999999999</c:v>
                </c:pt>
                <c:pt idx="72806">
                  <c:v>13.095658999999999</c:v>
                </c:pt>
                <c:pt idx="72807">
                  <c:v>13.088601000000001</c:v>
                </c:pt>
                <c:pt idx="72808">
                  <c:v>13.093291000000001</c:v>
                </c:pt>
                <c:pt idx="72809">
                  <c:v>13.092867</c:v>
                </c:pt>
                <c:pt idx="72810">
                  <c:v>13.086850999999999</c:v>
                </c:pt>
                <c:pt idx="72811">
                  <c:v>13.098072999999999</c:v>
                </c:pt>
                <c:pt idx="72812">
                  <c:v>13.097438</c:v>
                </c:pt>
                <c:pt idx="72813">
                  <c:v>13.08161</c:v>
                </c:pt>
                <c:pt idx="72814">
                  <c:v>13.091373000000001</c:v>
                </c:pt>
                <c:pt idx="72815">
                  <c:v>13.095331</c:v>
                </c:pt>
                <c:pt idx="72816">
                  <c:v>13.084360999999999</c:v>
                </c:pt>
                <c:pt idx="72817">
                  <c:v>13.090833999999999</c:v>
                </c:pt>
                <c:pt idx="72818">
                  <c:v>13.093434</c:v>
                </c:pt>
                <c:pt idx="72819">
                  <c:v>13.081391</c:v>
                </c:pt>
                <c:pt idx="72820">
                  <c:v>13.083940999999999</c:v>
                </c:pt>
                <c:pt idx="72821">
                  <c:v>13.097310999999999</c:v>
                </c:pt>
                <c:pt idx="72822">
                  <c:v>13.090919</c:v>
                </c:pt>
                <c:pt idx="72823">
                  <c:v>13.083113000000001</c:v>
                </c:pt>
                <c:pt idx="72824">
                  <c:v>13.090778</c:v>
                </c:pt>
                <c:pt idx="72825">
                  <c:v>13.086297</c:v>
                </c:pt>
                <c:pt idx="72826">
                  <c:v>13.084152</c:v>
                </c:pt>
                <c:pt idx="72827">
                  <c:v>13.091418000000001</c:v>
                </c:pt>
                <c:pt idx="72828">
                  <c:v>13.086944000000001</c:v>
                </c:pt>
                <c:pt idx="72829">
                  <c:v>13.084899</c:v>
                </c:pt>
                <c:pt idx="72830">
                  <c:v>13.09308</c:v>
                </c:pt>
                <c:pt idx="72831">
                  <c:v>13.093799000000001</c:v>
                </c:pt>
                <c:pt idx="72832">
                  <c:v>13.084087999999999</c:v>
                </c:pt>
                <c:pt idx="72833">
                  <c:v>13.091162000000001</c:v>
                </c:pt>
                <c:pt idx="72834">
                  <c:v>13.095397</c:v>
                </c:pt>
                <c:pt idx="72835">
                  <c:v>13.078536</c:v>
                </c:pt>
                <c:pt idx="72836">
                  <c:v>13.077343000000001</c:v>
                </c:pt>
                <c:pt idx="72837">
                  <c:v>13.087864</c:v>
                </c:pt>
                <c:pt idx="72838">
                  <c:v>13.0913</c:v>
                </c:pt>
                <c:pt idx="72839">
                  <c:v>13.090918</c:v>
                </c:pt>
                <c:pt idx="72840">
                  <c:v>13.094450999999999</c:v>
                </c:pt>
                <c:pt idx="72841">
                  <c:v>13.096458999999999</c:v>
                </c:pt>
                <c:pt idx="72842">
                  <c:v>13.091710000000001</c:v>
                </c:pt>
                <c:pt idx="72843">
                  <c:v>13.092988</c:v>
                </c:pt>
                <c:pt idx="72844">
                  <c:v>13.092494</c:v>
                </c:pt>
                <c:pt idx="72845">
                  <c:v>13.086240999999999</c:v>
                </c:pt>
                <c:pt idx="72846">
                  <c:v>13.088645</c:v>
                </c:pt>
                <c:pt idx="72847">
                  <c:v>13.094631</c:v>
                </c:pt>
                <c:pt idx="72848">
                  <c:v>13.101001999999999</c:v>
                </c:pt>
                <c:pt idx="72849">
                  <c:v>13.102288</c:v>
                </c:pt>
                <c:pt idx="72850">
                  <c:v>13.098195</c:v>
                </c:pt>
                <c:pt idx="72851">
                  <c:v>13.099106000000001</c:v>
                </c:pt>
                <c:pt idx="72852">
                  <c:v>13.107567</c:v>
                </c:pt>
                <c:pt idx="72853">
                  <c:v>13.110687</c:v>
                </c:pt>
                <c:pt idx="72854">
                  <c:v>13.099105</c:v>
                </c:pt>
                <c:pt idx="72855">
                  <c:v>13.103369000000001</c:v>
                </c:pt>
                <c:pt idx="72856">
                  <c:v>13.109223999999999</c:v>
                </c:pt>
                <c:pt idx="72857">
                  <c:v>13.088516</c:v>
                </c:pt>
                <c:pt idx="72858">
                  <c:v>13.087826</c:v>
                </c:pt>
                <c:pt idx="72859">
                  <c:v>13.102088999999999</c:v>
                </c:pt>
                <c:pt idx="72860">
                  <c:v>13.093366</c:v>
                </c:pt>
                <c:pt idx="72861">
                  <c:v>13.08953</c:v>
                </c:pt>
                <c:pt idx="72862">
                  <c:v>13.098554</c:v>
                </c:pt>
                <c:pt idx="72863">
                  <c:v>13.087403</c:v>
                </c:pt>
                <c:pt idx="72864">
                  <c:v>13.075984</c:v>
                </c:pt>
                <c:pt idx="72865">
                  <c:v>13.093591999999999</c:v>
                </c:pt>
                <c:pt idx="72866">
                  <c:v>13.100061999999999</c:v>
                </c:pt>
                <c:pt idx="72867">
                  <c:v>13.089368</c:v>
                </c:pt>
                <c:pt idx="72868">
                  <c:v>13.098167999999999</c:v>
                </c:pt>
                <c:pt idx="72869">
                  <c:v>13.104373000000001</c:v>
                </c:pt>
                <c:pt idx="72870">
                  <c:v>13.101456000000001</c:v>
                </c:pt>
                <c:pt idx="72871">
                  <c:v>13.106700999999999</c:v>
                </c:pt>
                <c:pt idx="72872">
                  <c:v>13.103248000000001</c:v>
                </c:pt>
                <c:pt idx="72873">
                  <c:v>13.089428</c:v>
                </c:pt>
                <c:pt idx="72874">
                  <c:v>13.096496</c:v>
                </c:pt>
                <c:pt idx="72875">
                  <c:v>13.103823</c:v>
                </c:pt>
                <c:pt idx="72876">
                  <c:v>13.088151999999999</c:v>
                </c:pt>
                <c:pt idx="72877">
                  <c:v>13.087738</c:v>
                </c:pt>
                <c:pt idx="72878">
                  <c:v>13.102414</c:v>
                </c:pt>
                <c:pt idx="72879">
                  <c:v>13.096831999999999</c:v>
                </c:pt>
                <c:pt idx="72880">
                  <c:v>13.091232</c:v>
                </c:pt>
                <c:pt idx="72881">
                  <c:v>13.099049000000001</c:v>
                </c:pt>
                <c:pt idx="72882">
                  <c:v>13.104614</c:v>
                </c:pt>
                <c:pt idx="72883">
                  <c:v>13.106851000000001</c:v>
                </c:pt>
                <c:pt idx="72884">
                  <c:v>13.106695999999999</c:v>
                </c:pt>
                <c:pt idx="72885">
                  <c:v>13.10195</c:v>
                </c:pt>
                <c:pt idx="72886">
                  <c:v>13.100375</c:v>
                </c:pt>
                <c:pt idx="72887">
                  <c:v>13.105613</c:v>
                </c:pt>
                <c:pt idx="72888">
                  <c:v>13.099288</c:v>
                </c:pt>
                <c:pt idx="72889">
                  <c:v>13.094465</c:v>
                </c:pt>
                <c:pt idx="72890">
                  <c:v>13.108971</c:v>
                </c:pt>
                <c:pt idx="72891">
                  <c:v>13.108637999999999</c:v>
                </c:pt>
                <c:pt idx="72892">
                  <c:v>13.101542</c:v>
                </c:pt>
                <c:pt idx="72893">
                  <c:v>13.104717000000001</c:v>
                </c:pt>
                <c:pt idx="72894">
                  <c:v>13.105197</c:v>
                </c:pt>
                <c:pt idx="72895">
                  <c:v>13.106014</c:v>
                </c:pt>
                <c:pt idx="72896">
                  <c:v>13.104328000000001</c:v>
                </c:pt>
                <c:pt idx="72897">
                  <c:v>13.099945999999999</c:v>
                </c:pt>
                <c:pt idx="72898">
                  <c:v>13.096959999999999</c:v>
                </c:pt>
                <c:pt idx="72899">
                  <c:v>13.101528</c:v>
                </c:pt>
                <c:pt idx="72900">
                  <c:v>13.103278</c:v>
                </c:pt>
                <c:pt idx="72901">
                  <c:v>13.096137000000001</c:v>
                </c:pt>
                <c:pt idx="72902">
                  <c:v>13.099936</c:v>
                </c:pt>
                <c:pt idx="72903">
                  <c:v>13.109762</c:v>
                </c:pt>
                <c:pt idx="72904">
                  <c:v>13.110502</c:v>
                </c:pt>
                <c:pt idx="72905">
                  <c:v>13.106178999999999</c:v>
                </c:pt>
                <c:pt idx="72906">
                  <c:v>13.106631</c:v>
                </c:pt>
                <c:pt idx="72907">
                  <c:v>13.105340999999999</c:v>
                </c:pt>
                <c:pt idx="72908">
                  <c:v>13.098281999999999</c:v>
                </c:pt>
                <c:pt idx="72909">
                  <c:v>13.098908</c:v>
                </c:pt>
                <c:pt idx="72910">
                  <c:v>13.100011</c:v>
                </c:pt>
                <c:pt idx="72911">
                  <c:v>13.093953000000001</c:v>
                </c:pt>
                <c:pt idx="72912">
                  <c:v>13.095694999999999</c:v>
                </c:pt>
                <c:pt idx="72913">
                  <c:v>13.100308</c:v>
                </c:pt>
                <c:pt idx="72914">
                  <c:v>13.101796999999999</c:v>
                </c:pt>
                <c:pt idx="72915">
                  <c:v>13.107203</c:v>
                </c:pt>
                <c:pt idx="72916">
                  <c:v>13.113702999999999</c:v>
                </c:pt>
                <c:pt idx="72917">
                  <c:v>13.108725</c:v>
                </c:pt>
                <c:pt idx="72918">
                  <c:v>13.102252999999999</c:v>
                </c:pt>
                <c:pt idx="72919">
                  <c:v>13.107459</c:v>
                </c:pt>
                <c:pt idx="72920">
                  <c:v>13.099895</c:v>
                </c:pt>
                <c:pt idx="72921">
                  <c:v>13.093112</c:v>
                </c:pt>
                <c:pt idx="72922">
                  <c:v>13.107048000000001</c:v>
                </c:pt>
                <c:pt idx="72923">
                  <c:v>13.108116000000001</c:v>
                </c:pt>
                <c:pt idx="72924">
                  <c:v>13.102992</c:v>
                </c:pt>
                <c:pt idx="72925">
                  <c:v>13.113265999999999</c:v>
                </c:pt>
                <c:pt idx="72926">
                  <c:v>13.118596999999999</c:v>
                </c:pt>
                <c:pt idx="72927">
                  <c:v>13.10685</c:v>
                </c:pt>
                <c:pt idx="72928">
                  <c:v>13.105827</c:v>
                </c:pt>
                <c:pt idx="72929">
                  <c:v>13.112007999999999</c:v>
                </c:pt>
                <c:pt idx="72930">
                  <c:v>13.104295</c:v>
                </c:pt>
                <c:pt idx="72931">
                  <c:v>13.108404999999999</c:v>
                </c:pt>
                <c:pt idx="72932">
                  <c:v>13.114936999999999</c:v>
                </c:pt>
                <c:pt idx="72933">
                  <c:v>13.105238999999999</c:v>
                </c:pt>
                <c:pt idx="72934">
                  <c:v>13.110813</c:v>
                </c:pt>
                <c:pt idx="72935">
                  <c:v>13.118359</c:v>
                </c:pt>
                <c:pt idx="72936">
                  <c:v>13.106688999999999</c:v>
                </c:pt>
                <c:pt idx="72937">
                  <c:v>13.106946000000001</c:v>
                </c:pt>
                <c:pt idx="72938">
                  <c:v>13.120842</c:v>
                </c:pt>
                <c:pt idx="72939">
                  <c:v>13.114316000000001</c:v>
                </c:pt>
                <c:pt idx="72940">
                  <c:v>13.102219</c:v>
                </c:pt>
                <c:pt idx="72941">
                  <c:v>13.111461</c:v>
                </c:pt>
                <c:pt idx="72942">
                  <c:v>13.107291</c:v>
                </c:pt>
                <c:pt idx="72943">
                  <c:v>13.101817</c:v>
                </c:pt>
                <c:pt idx="72944">
                  <c:v>13.119462</c:v>
                </c:pt>
                <c:pt idx="72945">
                  <c:v>13.117908999999999</c:v>
                </c:pt>
                <c:pt idx="72946">
                  <c:v>13.102928</c:v>
                </c:pt>
                <c:pt idx="72947">
                  <c:v>13.105428</c:v>
                </c:pt>
                <c:pt idx="72948">
                  <c:v>13.112052</c:v>
                </c:pt>
                <c:pt idx="72949">
                  <c:v>13.111390999999999</c:v>
                </c:pt>
                <c:pt idx="72950">
                  <c:v>13.117843000000001</c:v>
                </c:pt>
                <c:pt idx="72951">
                  <c:v>13.120316000000001</c:v>
                </c:pt>
                <c:pt idx="72952">
                  <c:v>13.106923</c:v>
                </c:pt>
                <c:pt idx="72953">
                  <c:v>13.105383</c:v>
                </c:pt>
                <c:pt idx="72954">
                  <c:v>13.110364000000001</c:v>
                </c:pt>
                <c:pt idx="72955">
                  <c:v>13.107950000000001</c:v>
                </c:pt>
                <c:pt idx="72956">
                  <c:v>13.114409999999999</c:v>
                </c:pt>
                <c:pt idx="72957">
                  <c:v>13.118338</c:v>
                </c:pt>
                <c:pt idx="72958">
                  <c:v>13.111962999999999</c:v>
                </c:pt>
                <c:pt idx="72959">
                  <c:v>13.114838000000001</c:v>
                </c:pt>
                <c:pt idx="72960">
                  <c:v>13.118785000000001</c:v>
                </c:pt>
                <c:pt idx="72961">
                  <c:v>13.104245000000001</c:v>
                </c:pt>
                <c:pt idx="72962">
                  <c:v>13.095611</c:v>
                </c:pt>
                <c:pt idx="72963">
                  <c:v>13.114860999999999</c:v>
                </c:pt>
                <c:pt idx="72964">
                  <c:v>13.116357000000001</c:v>
                </c:pt>
                <c:pt idx="72965">
                  <c:v>13.098998999999999</c:v>
                </c:pt>
                <c:pt idx="72966">
                  <c:v>13.107957000000001</c:v>
                </c:pt>
                <c:pt idx="72967">
                  <c:v>13.120069000000001</c:v>
                </c:pt>
                <c:pt idx="72968">
                  <c:v>13.116391999999999</c:v>
                </c:pt>
                <c:pt idx="72969">
                  <c:v>13.118016000000001</c:v>
                </c:pt>
                <c:pt idx="72970">
                  <c:v>13.116655</c:v>
                </c:pt>
                <c:pt idx="72971">
                  <c:v>13.103044000000001</c:v>
                </c:pt>
                <c:pt idx="72972">
                  <c:v>13.109671000000001</c:v>
                </c:pt>
                <c:pt idx="72973">
                  <c:v>13.121926</c:v>
                </c:pt>
                <c:pt idx="72974">
                  <c:v>13.109157</c:v>
                </c:pt>
                <c:pt idx="72975">
                  <c:v>13.105289000000001</c:v>
                </c:pt>
                <c:pt idx="72976">
                  <c:v>13.116675000000001</c:v>
                </c:pt>
                <c:pt idx="72977">
                  <c:v>13.123053000000001</c:v>
                </c:pt>
                <c:pt idx="72978">
                  <c:v>13.12208</c:v>
                </c:pt>
                <c:pt idx="72979">
                  <c:v>13.115629999999999</c:v>
                </c:pt>
                <c:pt idx="72980">
                  <c:v>13.108421</c:v>
                </c:pt>
                <c:pt idx="72981">
                  <c:v>13.107157000000001</c:v>
                </c:pt>
                <c:pt idx="72982">
                  <c:v>13.119066999999999</c:v>
                </c:pt>
                <c:pt idx="72983">
                  <c:v>13.123685999999999</c:v>
                </c:pt>
                <c:pt idx="72984">
                  <c:v>13.116413</c:v>
                </c:pt>
                <c:pt idx="72985">
                  <c:v>13.122382</c:v>
                </c:pt>
                <c:pt idx="72986">
                  <c:v>13.128066</c:v>
                </c:pt>
                <c:pt idx="72987">
                  <c:v>13.124627</c:v>
                </c:pt>
                <c:pt idx="72988">
                  <c:v>13.119825000000001</c:v>
                </c:pt>
                <c:pt idx="72989">
                  <c:v>13.115812</c:v>
                </c:pt>
                <c:pt idx="72990">
                  <c:v>13.116039000000001</c:v>
                </c:pt>
                <c:pt idx="72991">
                  <c:v>13.121534</c:v>
                </c:pt>
                <c:pt idx="72992">
                  <c:v>13.127693000000001</c:v>
                </c:pt>
                <c:pt idx="72993">
                  <c:v>13.119123999999999</c:v>
                </c:pt>
                <c:pt idx="72994">
                  <c:v>13.114099</c:v>
                </c:pt>
                <c:pt idx="72995">
                  <c:v>13.118899000000001</c:v>
                </c:pt>
                <c:pt idx="72996">
                  <c:v>13.111883000000001</c:v>
                </c:pt>
                <c:pt idx="72997">
                  <c:v>13.113645999999999</c:v>
                </c:pt>
                <c:pt idx="72998">
                  <c:v>13.128328</c:v>
                </c:pt>
                <c:pt idx="72999">
                  <c:v>13.128594</c:v>
                </c:pt>
                <c:pt idx="73000">
                  <c:v>13.121732</c:v>
                </c:pt>
                <c:pt idx="73001">
                  <c:v>13.123392000000001</c:v>
                </c:pt>
                <c:pt idx="73002">
                  <c:v>13.126058</c:v>
                </c:pt>
                <c:pt idx="73003">
                  <c:v>13.118370000000001</c:v>
                </c:pt>
                <c:pt idx="73004">
                  <c:v>13.118254</c:v>
                </c:pt>
                <c:pt idx="73005">
                  <c:v>13.126709</c:v>
                </c:pt>
                <c:pt idx="73006">
                  <c:v>13.122071999999999</c:v>
                </c:pt>
                <c:pt idx="73007">
                  <c:v>13.119185999999999</c:v>
                </c:pt>
                <c:pt idx="73008">
                  <c:v>13.124986</c:v>
                </c:pt>
                <c:pt idx="73009">
                  <c:v>13.119043</c:v>
                </c:pt>
                <c:pt idx="73010">
                  <c:v>13.114462</c:v>
                </c:pt>
                <c:pt idx="73011">
                  <c:v>13.125049000000001</c:v>
                </c:pt>
                <c:pt idx="73012">
                  <c:v>13.120649999999999</c:v>
                </c:pt>
                <c:pt idx="73013">
                  <c:v>13.112126999999999</c:v>
                </c:pt>
                <c:pt idx="73014">
                  <c:v>13.125895999999999</c:v>
                </c:pt>
                <c:pt idx="73015">
                  <c:v>13.125249</c:v>
                </c:pt>
                <c:pt idx="73016">
                  <c:v>13.117334</c:v>
                </c:pt>
                <c:pt idx="73017">
                  <c:v>13.127020999999999</c:v>
                </c:pt>
                <c:pt idx="73018">
                  <c:v>13.123148</c:v>
                </c:pt>
                <c:pt idx="73019">
                  <c:v>13.113897</c:v>
                </c:pt>
                <c:pt idx="73020">
                  <c:v>13.121942000000001</c:v>
                </c:pt>
                <c:pt idx="73021">
                  <c:v>13.124408000000001</c:v>
                </c:pt>
                <c:pt idx="73022">
                  <c:v>13.115648</c:v>
                </c:pt>
                <c:pt idx="73023">
                  <c:v>13.116586</c:v>
                </c:pt>
                <c:pt idx="73024">
                  <c:v>13.125085</c:v>
                </c:pt>
                <c:pt idx="73025">
                  <c:v>13.117023</c:v>
                </c:pt>
                <c:pt idx="73026">
                  <c:v>13.10806</c:v>
                </c:pt>
                <c:pt idx="73027">
                  <c:v>13.114818</c:v>
                </c:pt>
                <c:pt idx="73028">
                  <c:v>13.122571000000001</c:v>
                </c:pt>
                <c:pt idx="73029">
                  <c:v>13.125885</c:v>
                </c:pt>
                <c:pt idx="73030">
                  <c:v>13.125165000000001</c:v>
                </c:pt>
                <c:pt idx="73031">
                  <c:v>13.123675</c:v>
                </c:pt>
                <c:pt idx="73032">
                  <c:v>13.123797</c:v>
                </c:pt>
                <c:pt idx="73033">
                  <c:v>13.128204999999999</c:v>
                </c:pt>
                <c:pt idx="73034">
                  <c:v>13.133902000000001</c:v>
                </c:pt>
                <c:pt idx="73035">
                  <c:v>13.133288</c:v>
                </c:pt>
                <c:pt idx="73036">
                  <c:v>13.132676</c:v>
                </c:pt>
                <c:pt idx="73037">
                  <c:v>13.132016</c:v>
                </c:pt>
                <c:pt idx="73038">
                  <c:v>13.132253</c:v>
                </c:pt>
                <c:pt idx="73039">
                  <c:v>13.131028000000001</c:v>
                </c:pt>
                <c:pt idx="73040">
                  <c:v>13.121528</c:v>
                </c:pt>
                <c:pt idx="73041">
                  <c:v>13.120324</c:v>
                </c:pt>
                <c:pt idx="73042">
                  <c:v>13.129943000000001</c:v>
                </c:pt>
                <c:pt idx="73043">
                  <c:v>13.130172999999999</c:v>
                </c:pt>
                <c:pt idx="73044">
                  <c:v>13.117462</c:v>
                </c:pt>
                <c:pt idx="73045">
                  <c:v>13.123006</c:v>
                </c:pt>
                <c:pt idx="73046">
                  <c:v>13.139829000000001</c:v>
                </c:pt>
                <c:pt idx="73047">
                  <c:v>13.127598000000001</c:v>
                </c:pt>
                <c:pt idx="73048">
                  <c:v>13.117611999999999</c:v>
                </c:pt>
                <c:pt idx="73049">
                  <c:v>13.127421999999999</c:v>
                </c:pt>
                <c:pt idx="73050">
                  <c:v>13.129129000000001</c:v>
                </c:pt>
                <c:pt idx="73051">
                  <c:v>13.128318</c:v>
                </c:pt>
                <c:pt idx="73052">
                  <c:v>13.127072</c:v>
                </c:pt>
                <c:pt idx="73053">
                  <c:v>13.124518</c:v>
                </c:pt>
                <c:pt idx="73054">
                  <c:v>13.125192999999999</c:v>
                </c:pt>
                <c:pt idx="73055">
                  <c:v>13.131615</c:v>
                </c:pt>
                <c:pt idx="73056">
                  <c:v>13.132671</c:v>
                </c:pt>
                <c:pt idx="73057">
                  <c:v>13.129841000000001</c:v>
                </c:pt>
                <c:pt idx="73058">
                  <c:v>13.132336</c:v>
                </c:pt>
                <c:pt idx="73059">
                  <c:v>13.127452</c:v>
                </c:pt>
                <c:pt idx="73060">
                  <c:v>13.121301000000001</c:v>
                </c:pt>
                <c:pt idx="73061">
                  <c:v>13.125025000000001</c:v>
                </c:pt>
                <c:pt idx="73062">
                  <c:v>13.127801</c:v>
                </c:pt>
                <c:pt idx="73063">
                  <c:v>13.125873</c:v>
                </c:pt>
                <c:pt idx="73064">
                  <c:v>13.128137000000001</c:v>
                </c:pt>
                <c:pt idx="73065">
                  <c:v>13.135493</c:v>
                </c:pt>
                <c:pt idx="73066">
                  <c:v>13.132584</c:v>
                </c:pt>
                <c:pt idx="73067">
                  <c:v>13.130045000000001</c:v>
                </c:pt>
                <c:pt idx="73068">
                  <c:v>13.131671000000001</c:v>
                </c:pt>
                <c:pt idx="73069">
                  <c:v>13.123453</c:v>
                </c:pt>
                <c:pt idx="73070">
                  <c:v>13.124155999999999</c:v>
                </c:pt>
                <c:pt idx="73071">
                  <c:v>13.130413000000001</c:v>
                </c:pt>
                <c:pt idx="73072">
                  <c:v>13.124428999999999</c:v>
                </c:pt>
                <c:pt idx="73073">
                  <c:v>13.125598999999999</c:v>
                </c:pt>
                <c:pt idx="73074">
                  <c:v>13.134676000000001</c:v>
                </c:pt>
                <c:pt idx="73075">
                  <c:v>13.136257000000001</c:v>
                </c:pt>
                <c:pt idx="73076">
                  <c:v>13.139685</c:v>
                </c:pt>
                <c:pt idx="73077">
                  <c:v>13.146409</c:v>
                </c:pt>
                <c:pt idx="73078">
                  <c:v>13.140345999999999</c:v>
                </c:pt>
                <c:pt idx="73079">
                  <c:v>13.130155</c:v>
                </c:pt>
                <c:pt idx="73080">
                  <c:v>13.13373</c:v>
                </c:pt>
                <c:pt idx="73081">
                  <c:v>13.133535999999999</c:v>
                </c:pt>
                <c:pt idx="73082">
                  <c:v>13.12696</c:v>
                </c:pt>
                <c:pt idx="73083">
                  <c:v>13.128874</c:v>
                </c:pt>
                <c:pt idx="73084">
                  <c:v>13.134606</c:v>
                </c:pt>
                <c:pt idx="73085">
                  <c:v>13.136168</c:v>
                </c:pt>
                <c:pt idx="73086">
                  <c:v>13.135723</c:v>
                </c:pt>
                <c:pt idx="73087">
                  <c:v>13.139044</c:v>
                </c:pt>
                <c:pt idx="73088">
                  <c:v>13.135871</c:v>
                </c:pt>
                <c:pt idx="73089">
                  <c:v>13.130088000000001</c:v>
                </c:pt>
                <c:pt idx="73090">
                  <c:v>13.135486</c:v>
                </c:pt>
                <c:pt idx="73091">
                  <c:v>13.139896999999999</c:v>
                </c:pt>
                <c:pt idx="73092">
                  <c:v>13.136867000000001</c:v>
                </c:pt>
                <c:pt idx="73093">
                  <c:v>13.130834999999999</c:v>
                </c:pt>
                <c:pt idx="73094">
                  <c:v>13.132218999999999</c:v>
                </c:pt>
                <c:pt idx="73095">
                  <c:v>13.138275</c:v>
                </c:pt>
                <c:pt idx="73096">
                  <c:v>13.136032</c:v>
                </c:pt>
                <c:pt idx="73097">
                  <c:v>13.133922999999999</c:v>
                </c:pt>
                <c:pt idx="73098">
                  <c:v>13.134436000000001</c:v>
                </c:pt>
                <c:pt idx="73099">
                  <c:v>13.137684999999999</c:v>
                </c:pt>
                <c:pt idx="73100">
                  <c:v>13.141921999999999</c:v>
                </c:pt>
                <c:pt idx="73101">
                  <c:v>13.134613999999999</c:v>
                </c:pt>
                <c:pt idx="73102">
                  <c:v>13.128425999999999</c:v>
                </c:pt>
                <c:pt idx="73103">
                  <c:v>13.132501</c:v>
                </c:pt>
                <c:pt idx="73104">
                  <c:v>13.1342</c:v>
                </c:pt>
                <c:pt idx="73105">
                  <c:v>13.129605</c:v>
                </c:pt>
                <c:pt idx="73106">
                  <c:v>13.131919999999999</c:v>
                </c:pt>
                <c:pt idx="73107">
                  <c:v>13.140655000000001</c:v>
                </c:pt>
                <c:pt idx="73108">
                  <c:v>13.136111</c:v>
                </c:pt>
                <c:pt idx="73109">
                  <c:v>13.134243</c:v>
                </c:pt>
                <c:pt idx="73110">
                  <c:v>13.138246000000001</c:v>
                </c:pt>
                <c:pt idx="73111">
                  <c:v>13.136082999999999</c:v>
                </c:pt>
                <c:pt idx="73112">
                  <c:v>13.139908</c:v>
                </c:pt>
                <c:pt idx="73113">
                  <c:v>13.138664</c:v>
                </c:pt>
                <c:pt idx="73114">
                  <c:v>13.132277999999999</c:v>
                </c:pt>
                <c:pt idx="73115">
                  <c:v>13.137141</c:v>
                </c:pt>
                <c:pt idx="73116">
                  <c:v>13.142378000000001</c:v>
                </c:pt>
                <c:pt idx="73117">
                  <c:v>13.134340999999999</c:v>
                </c:pt>
                <c:pt idx="73118">
                  <c:v>13.130570000000001</c:v>
                </c:pt>
                <c:pt idx="73119">
                  <c:v>13.147928</c:v>
                </c:pt>
                <c:pt idx="73120">
                  <c:v>13.151591</c:v>
                </c:pt>
                <c:pt idx="73121">
                  <c:v>13.143663999999999</c:v>
                </c:pt>
                <c:pt idx="73122">
                  <c:v>13.150404999999999</c:v>
                </c:pt>
                <c:pt idx="73123">
                  <c:v>13.149311000000001</c:v>
                </c:pt>
                <c:pt idx="73124">
                  <c:v>13.145775</c:v>
                </c:pt>
                <c:pt idx="73125">
                  <c:v>13.151078999999999</c:v>
                </c:pt>
                <c:pt idx="73126">
                  <c:v>13.146955999999999</c:v>
                </c:pt>
                <c:pt idx="73127">
                  <c:v>13.132550999999999</c:v>
                </c:pt>
                <c:pt idx="73128">
                  <c:v>13.134255</c:v>
                </c:pt>
                <c:pt idx="73129">
                  <c:v>13.142137</c:v>
                </c:pt>
                <c:pt idx="73130">
                  <c:v>13.128053</c:v>
                </c:pt>
                <c:pt idx="73131">
                  <c:v>13.125506</c:v>
                </c:pt>
                <c:pt idx="73132">
                  <c:v>13.135914</c:v>
                </c:pt>
                <c:pt idx="73133">
                  <c:v>13.130493</c:v>
                </c:pt>
                <c:pt idx="73134">
                  <c:v>13.135992999999999</c:v>
                </c:pt>
                <c:pt idx="73135">
                  <c:v>13.149914000000001</c:v>
                </c:pt>
                <c:pt idx="73136">
                  <c:v>13.143138</c:v>
                </c:pt>
                <c:pt idx="73137">
                  <c:v>13.134243</c:v>
                </c:pt>
                <c:pt idx="73138">
                  <c:v>13.145905000000001</c:v>
                </c:pt>
                <c:pt idx="73139">
                  <c:v>13.151839000000001</c:v>
                </c:pt>
                <c:pt idx="73140">
                  <c:v>13.143162999999999</c:v>
                </c:pt>
                <c:pt idx="73141">
                  <c:v>13.145457</c:v>
                </c:pt>
                <c:pt idx="73142">
                  <c:v>13.151049</c:v>
                </c:pt>
                <c:pt idx="73143">
                  <c:v>13.146247000000001</c:v>
                </c:pt>
                <c:pt idx="73144">
                  <c:v>13.144242999999999</c:v>
                </c:pt>
                <c:pt idx="73145">
                  <c:v>13.144871</c:v>
                </c:pt>
                <c:pt idx="73146">
                  <c:v>13.142137</c:v>
                </c:pt>
                <c:pt idx="73147">
                  <c:v>13.141363</c:v>
                </c:pt>
                <c:pt idx="73148">
                  <c:v>13.143303</c:v>
                </c:pt>
                <c:pt idx="73149">
                  <c:v>13.143698000000001</c:v>
                </c:pt>
                <c:pt idx="73150">
                  <c:v>13.145085</c:v>
                </c:pt>
                <c:pt idx="73151">
                  <c:v>13.149747</c:v>
                </c:pt>
                <c:pt idx="73152">
                  <c:v>13.140613999999999</c:v>
                </c:pt>
                <c:pt idx="73153">
                  <c:v>13.135268</c:v>
                </c:pt>
                <c:pt idx="73154">
                  <c:v>13.146461</c:v>
                </c:pt>
                <c:pt idx="73155">
                  <c:v>13.149338999999999</c:v>
                </c:pt>
                <c:pt idx="73156">
                  <c:v>13.142911</c:v>
                </c:pt>
                <c:pt idx="73157">
                  <c:v>13.146483999999999</c:v>
                </c:pt>
                <c:pt idx="73158">
                  <c:v>13.157188</c:v>
                </c:pt>
                <c:pt idx="73159">
                  <c:v>13.148118</c:v>
                </c:pt>
                <c:pt idx="73160">
                  <c:v>13.140753</c:v>
                </c:pt>
                <c:pt idx="73161">
                  <c:v>13.145864</c:v>
                </c:pt>
                <c:pt idx="73162">
                  <c:v>13.141213</c:v>
                </c:pt>
                <c:pt idx="73163">
                  <c:v>13.146095000000001</c:v>
                </c:pt>
                <c:pt idx="73164">
                  <c:v>13.158115</c:v>
                </c:pt>
                <c:pt idx="73165">
                  <c:v>13.150074999999999</c:v>
                </c:pt>
                <c:pt idx="73166">
                  <c:v>13.139184</c:v>
                </c:pt>
                <c:pt idx="73167">
                  <c:v>13.148408999999999</c:v>
                </c:pt>
                <c:pt idx="73168">
                  <c:v>13.150541</c:v>
                </c:pt>
                <c:pt idx="73169">
                  <c:v>13.136013999999999</c:v>
                </c:pt>
                <c:pt idx="73170">
                  <c:v>13.138406</c:v>
                </c:pt>
                <c:pt idx="73171">
                  <c:v>13.146008</c:v>
                </c:pt>
                <c:pt idx="73172">
                  <c:v>13.142818</c:v>
                </c:pt>
                <c:pt idx="73173">
                  <c:v>13.14758</c:v>
                </c:pt>
                <c:pt idx="73174">
                  <c:v>13.149597999999999</c:v>
                </c:pt>
                <c:pt idx="73175">
                  <c:v>13.141071</c:v>
                </c:pt>
                <c:pt idx="73176">
                  <c:v>13.144481000000001</c:v>
                </c:pt>
                <c:pt idx="73177">
                  <c:v>13.15433</c:v>
                </c:pt>
                <c:pt idx="73178">
                  <c:v>13.145956999999999</c:v>
                </c:pt>
                <c:pt idx="73179">
                  <c:v>13.142166</c:v>
                </c:pt>
                <c:pt idx="73180">
                  <c:v>13.157159</c:v>
                </c:pt>
                <c:pt idx="73181">
                  <c:v>13.153119</c:v>
                </c:pt>
                <c:pt idx="73182">
                  <c:v>13.147520999999999</c:v>
                </c:pt>
                <c:pt idx="73183">
                  <c:v>13.160526000000001</c:v>
                </c:pt>
                <c:pt idx="73184">
                  <c:v>13.15723</c:v>
                </c:pt>
                <c:pt idx="73185">
                  <c:v>13.151952</c:v>
                </c:pt>
                <c:pt idx="73186">
                  <c:v>13.163646</c:v>
                </c:pt>
                <c:pt idx="73187">
                  <c:v>13.164289999999999</c:v>
                </c:pt>
                <c:pt idx="73188">
                  <c:v>13.152846</c:v>
                </c:pt>
                <c:pt idx="73189">
                  <c:v>13.148671</c:v>
                </c:pt>
                <c:pt idx="73190">
                  <c:v>13.147353000000001</c:v>
                </c:pt>
                <c:pt idx="73191">
                  <c:v>13.142442000000001</c:v>
                </c:pt>
                <c:pt idx="73192">
                  <c:v>13.147066000000001</c:v>
                </c:pt>
                <c:pt idx="73193">
                  <c:v>13.150403000000001</c:v>
                </c:pt>
                <c:pt idx="73194">
                  <c:v>13.144345</c:v>
                </c:pt>
                <c:pt idx="73195">
                  <c:v>13.148934000000001</c:v>
                </c:pt>
                <c:pt idx="73196">
                  <c:v>13.15719</c:v>
                </c:pt>
                <c:pt idx="73197">
                  <c:v>13.156261000000001</c:v>
                </c:pt>
                <c:pt idx="73198">
                  <c:v>13.153753999999999</c:v>
                </c:pt>
                <c:pt idx="73199">
                  <c:v>13.15682</c:v>
                </c:pt>
                <c:pt idx="73200">
                  <c:v>13.152464</c:v>
                </c:pt>
                <c:pt idx="73201">
                  <c:v>13.142901999999999</c:v>
                </c:pt>
                <c:pt idx="73202">
                  <c:v>13.152251</c:v>
                </c:pt>
                <c:pt idx="73203">
                  <c:v>13.155360999999999</c:v>
                </c:pt>
                <c:pt idx="73204">
                  <c:v>13.148057</c:v>
                </c:pt>
                <c:pt idx="73205">
                  <c:v>13.155493</c:v>
                </c:pt>
                <c:pt idx="73206">
                  <c:v>13.15776</c:v>
                </c:pt>
                <c:pt idx="73207">
                  <c:v>13.154923999999999</c:v>
                </c:pt>
                <c:pt idx="73208">
                  <c:v>13.157311999999999</c:v>
                </c:pt>
                <c:pt idx="73209">
                  <c:v>13.160031</c:v>
                </c:pt>
                <c:pt idx="73210">
                  <c:v>13.158158999999999</c:v>
                </c:pt>
                <c:pt idx="73211">
                  <c:v>13.15544</c:v>
                </c:pt>
                <c:pt idx="73212">
                  <c:v>13.156885000000001</c:v>
                </c:pt>
                <c:pt idx="73213">
                  <c:v>13.153879999999999</c:v>
                </c:pt>
                <c:pt idx="73214">
                  <c:v>13.152516</c:v>
                </c:pt>
                <c:pt idx="73215">
                  <c:v>13.155379</c:v>
                </c:pt>
                <c:pt idx="73216">
                  <c:v>13.151939</c:v>
                </c:pt>
                <c:pt idx="73217">
                  <c:v>13.148668000000001</c:v>
                </c:pt>
                <c:pt idx="73218">
                  <c:v>13.151398</c:v>
                </c:pt>
                <c:pt idx="73219">
                  <c:v>13.15286</c:v>
                </c:pt>
                <c:pt idx="73220">
                  <c:v>13.152274999999999</c:v>
                </c:pt>
                <c:pt idx="73221">
                  <c:v>13.159990000000001</c:v>
                </c:pt>
                <c:pt idx="73222">
                  <c:v>13.159418000000001</c:v>
                </c:pt>
                <c:pt idx="73223">
                  <c:v>13.147538000000001</c:v>
                </c:pt>
                <c:pt idx="73224">
                  <c:v>13.157192</c:v>
                </c:pt>
                <c:pt idx="73225">
                  <c:v>13.163607000000001</c:v>
                </c:pt>
                <c:pt idx="73226">
                  <c:v>13.147118000000001</c:v>
                </c:pt>
                <c:pt idx="73227">
                  <c:v>13.144121999999999</c:v>
                </c:pt>
                <c:pt idx="73228">
                  <c:v>13.157897</c:v>
                </c:pt>
                <c:pt idx="73229">
                  <c:v>13.160425999999999</c:v>
                </c:pt>
                <c:pt idx="73230">
                  <c:v>13.154899</c:v>
                </c:pt>
                <c:pt idx="73231">
                  <c:v>13.16137</c:v>
                </c:pt>
                <c:pt idx="73232">
                  <c:v>13.160273999999999</c:v>
                </c:pt>
                <c:pt idx="73233">
                  <c:v>13.150173000000001</c:v>
                </c:pt>
                <c:pt idx="73234">
                  <c:v>13.155798000000001</c:v>
                </c:pt>
                <c:pt idx="73235">
                  <c:v>13.160394999999999</c:v>
                </c:pt>
                <c:pt idx="73236">
                  <c:v>13.158071</c:v>
                </c:pt>
                <c:pt idx="73237">
                  <c:v>13.157826999999999</c:v>
                </c:pt>
                <c:pt idx="73238">
                  <c:v>13.159715</c:v>
                </c:pt>
                <c:pt idx="73239">
                  <c:v>13.159765</c:v>
                </c:pt>
                <c:pt idx="73240">
                  <c:v>13.15414</c:v>
                </c:pt>
                <c:pt idx="73241">
                  <c:v>13.157095999999999</c:v>
                </c:pt>
                <c:pt idx="73242">
                  <c:v>13.160095999999999</c:v>
                </c:pt>
                <c:pt idx="73243">
                  <c:v>13.15692</c:v>
                </c:pt>
                <c:pt idx="73244">
                  <c:v>13.167586999999999</c:v>
                </c:pt>
                <c:pt idx="73245">
                  <c:v>13.172237000000001</c:v>
                </c:pt>
                <c:pt idx="73246">
                  <c:v>13.166380999999999</c:v>
                </c:pt>
                <c:pt idx="73247">
                  <c:v>13.170954999999999</c:v>
                </c:pt>
                <c:pt idx="73248">
                  <c:v>13.169560000000001</c:v>
                </c:pt>
                <c:pt idx="73249">
                  <c:v>13.161991</c:v>
                </c:pt>
                <c:pt idx="73250">
                  <c:v>13.166033000000001</c:v>
                </c:pt>
                <c:pt idx="73251">
                  <c:v>13.162478999999999</c:v>
                </c:pt>
                <c:pt idx="73252">
                  <c:v>13.152132</c:v>
                </c:pt>
                <c:pt idx="73253">
                  <c:v>13.163716000000001</c:v>
                </c:pt>
                <c:pt idx="73254">
                  <c:v>13.1668</c:v>
                </c:pt>
                <c:pt idx="73255">
                  <c:v>13.151977</c:v>
                </c:pt>
                <c:pt idx="73256">
                  <c:v>13.158170999999999</c:v>
                </c:pt>
                <c:pt idx="73257">
                  <c:v>13.167119</c:v>
                </c:pt>
                <c:pt idx="73258">
                  <c:v>13.163325</c:v>
                </c:pt>
                <c:pt idx="73259">
                  <c:v>13.161896</c:v>
                </c:pt>
                <c:pt idx="73260">
                  <c:v>13.167161999999999</c:v>
                </c:pt>
                <c:pt idx="73261">
                  <c:v>13.167991000000001</c:v>
                </c:pt>
                <c:pt idx="73262">
                  <c:v>13.165391</c:v>
                </c:pt>
                <c:pt idx="73263">
                  <c:v>13.167386</c:v>
                </c:pt>
                <c:pt idx="73264">
                  <c:v>13.15821</c:v>
                </c:pt>
                <c:pt idx="73265">
                  <c:v>13.157090999999999</c:v>
                </c:pt>
                <c:pt idx="73266">
                  <c:v>13.169420000000001</c:v>
                </c:pt>
                <c:pt idx="73267">
                  <c:v>13.160674999999999</c:v>
                </c:pt>
                <c:pt idx="73268">
                  <c:v>13.151821</c:v>
                </c:pt>
                <c:pt idx="73269">
                  <c:v>13.163593000000001</c:v>
                </c:pt>
                <c:pt idx="73270">
                  <c:v>13.166553</c:v>
                </c:pt>
                <c:pt idx="73271">
                  <c:v>13.155427</c:v>
                </c:pt>
                <c:pt idx="73272">
                  <c:v>13.157086</c:v>
                </c:pt>
                <c:pt idx="73273">
                  <c:v>13.1676</c:v>
                </c:pt>
                <c:pt idx="73274">
                  <c:v>13.162118</c:v>
                </c:pt>
                <c:pt idx="73275">
                  <c:v>13.163074999999999</c:v>
                </c:pt>
                <c:pt idx="73276">
                  <c:v>13.167058000000001</c:v>
                </c:pt>
                <c:pt idx="73277">
                  <c:v>13.157831</c:v>
                </c:pt>
                <c:pt idx="73278">
                  <c:v>13.161448</c:v>
                </c:pt>
                <c:pt idx="73279">
                  <c:v>13.168758</c:v>
                </c:pt>
                <c:pt idx="73280">
                  <c:v>13.164581</c:v>
                </c:pt>
                <c:pt idx="73281">
                  <c:v>13.162221000000001</c:v>
                </c:pt>
                <c:pt idx="73282">
                  <c:v>13.171131000000001</c:v>
                </c:pt>
                <c:pt idx="73283">
                  <c:v>13.174567</c:v>
                </c:pt>
                <c:pt idx="73284">
                  <c:v>13.170052</c:v>
                </c:pt>
                <c:pt idx="73285">
                  <c:v>13.174481</c:v>
                </c:pt>
                <c:pt idx="73286">
                  <c:v>13.172318000000001</c:v>
                </c:pt>
                <c:pt idx="73287">
                  <c:v>13.16583</c:v>
                </c:pt>
                <c:pt idx="73288">
                  <c:v>13.168426</c:v>
                </c:pt>
                <c:pt idx="73289">
                  <c:v>13.168003000000001</c:v>
                </c:pt>
                <c:pt idx="73290">
                  <c:v>13.167956999999999</c:v>
                </c:pt>
                <c:pt idx="73291">
                  <c:v>13.172124</c:v>
                </c:pt>
                <c:pt idx="73292">
                  <c:v>13.174256</c:v>
                </c:pt>
                <c:pt idx="73293">
                  <c:v>13.166489</c:v>
                </c:pt>
                <c:pt idx="73294">
                  <c:v>13.1622</c:v>
                </c:pt>
                <c:pt idx="73295">
                  <c:v>13.170199</c:v>
                </c:pt>
                <c:pt idx="73296">
                  <c:v>13.166464</c:v>
                </c:pt>
                <c:pt idx="73297">
                  <c:v>13.160551</c:v>
                </c:pt>
                <c:pt idx="73298">
                  <c:v>13.167787000000001</c:v>
                </c:pt>
                <c:pt idx="73299">
                  <c:v>13.165319</c:v>
                </c:pt>
                <c:pt idx="73300">
                  <c:v>13.164524</c:v>
                </c:pt>
                <c:pt idx="73301">
                  <c:v>13.182248</c:v>
                </c:pt>
                <c:pt idx="73302">
                  <c:v>13.181277</c:v>
                </c:pt>
                <c:pt idx="73303">
                  <c:v>13.167998000000001</c:v>
                </c:pt>
                <c:pt idx="73304">
                  <c:v>13.175017</c:v>
                </c:pt>
                <c:pt idx="73305">
                  <c:v>13.176449</c:v>
                </c:pt>
                <c:pt idx="73306">
                  <c:v>13.165851</c:v>
                </c:pt>
                <c:pt idx="73307">
                  <c:v>13.171098000000001</c:v>
                </c:pt>
                <c:pt idx="73308">
                  <c:v>13.174861999999999</c:v>
                </c:pt>
                <c:pt idx="73309">
                  <c:v>13.163765</c:v>
                </c:pt>
                <c:pt idx="73310">
                  <c:v>13.166836</c:v>
                </c:pt>
                <c:pt idx="73311">
                  <c:v>13.17943</c:v>
                </c:pt>
                <c:pt idx="73312">
                  <c:v>13.176639</c:v>
                </c:pt>
                <c:pt idx="73313">
                  <c:v>13.168794999999999</c:v>
                </c:pt>
                <c:pt idx="73314">
                  <c:v>13.172627</c:v>
                </c:pt>
                <c:pt idx="73315">
                  <c:v>13.175953</c:v>
                </c:pt>
                <c:pt idx="73316">
                  <c:v>13.170965000000001</c:v>
                </c:pt>
                <c:pt idx="73317">
                  <c:v>13.173257</c:v>
                </c:pt>
                <c:pt idx="73318">
                  <c:v>13.168597999999999</c:v>
                </c:pt>
                <c:pt idx="73319">
                  <c:v>13.163023000000001</c:v>
                </c:pt>
                <c:pt idx="73320">
                  <c:v>13.173242</c:v>
                </c:pt>
                <c:pt idx="73321">
                  <c:v>13.173503</c:v>
                </c:pt>
                <c:pt idx="73322">
                  <c:v>13.165094</c:v>
                </c:pt>
                <c:pt idx="73323">
                  <c:v>13.174734000000001</c:v>
                </c:pt>
                <c:pt idx="73324">
                  <c:v>13.182193</c:v>
                </c:pt>
                <c:pt idx="73325">
                  <c:v>13.161269000000001</c:v>
                </c:pt>
                <c:pt idx="73326">
                  <c:v>13.151736</c:v>
                </c:pt>
                <c:pt idx="73327">
                  <c:v>13.170574</c:v>
                </c:pt>
                <c:pt idx="73328">
                  <c:v>13.180165000000001</c:v>
                </c:pt>
                <c:pt idx="73329">
                  <c:v>13.180894</c:v>
                </c:pt>
                <c:pt idx="73330">
                  <c:v>13.181177999999999</c:v>
                </c:pt>
                <c:pt idx="73331">
                  <c:v>13.177936000000001</c:v>
                </c:pt>
                <c:pt idx="73332">
                  <c:v>13.177066</c:v>
                </c:pt>
                <c:pt idx="73333">
                  <c:v>13.180289</c:v>
                </c:pt>
                <c:pt idx="73334">
                  <c:v>13.182957999999999</c:v>
                </c:pt>
                <c:pt idx="73335">
                  <c:v>13.181403</c:v>
                </c:pt>
                <c:pt idx="73336">
                  <c:v>13.178248</c:v>
                </c:pt>
                <c:pt idx="73337">
                  <c:v>13.17632</c:v>
                </c:pt>
                <c:pt idx="73338">
                  <c:v>13.171277999999999</c:v>
                </c:pt>
                <c:pt idx="73339">
                  <c:v>13.175654</c:v>
                </c:pt>
                <c:pt idx="73340">
                  <c:v>13.183749000000001</c:v>
                </c:pt>
                <c:pt idx="73341">
                  <c:v>13.179573</c:v>
                </c:pt>
                <c:pt idx="73342">
                  <c:v>13.173443000000001</c:v>
                </c:pt>
                <c:pt idx="73343">
                  <c:v>13.175174999999999</c:v>
                </c:pt>
                <c:pt idx="73344">
                  <c:v>13.175411</c:v>
                </c:pt>
                <c:pt idx="73345">
                  <c:v>13.171113</c:v>
                </c:pt>
                <c:pt idx="73346">
                  <c:v>13.174433000000001</c:v>
                </c:pt>
                <c:pt idx="73347">
                  <c:v>13.172534000000001</c:v>
                </c:pt>
                <c:pt idx="73348">
                  <c:v>13.168108999999999</c:v>
                </c:pt>
                <c:pt idx="73349">
                  <c:v>13.180778999999999</c:v>
                </c:pt>
                <c:pt idx="73350">
                  <c:v>13.185912</c:v>
                </c:pt>
                <c:pt idx="73351">
                  <c:v>13.174777000000001</c:v>
                </c:pt>
                <c:pt idx="73352">
                  <c:v>13.174459000000001</c:v>
                </c:pt>
                <c:pt idx="73353">
                  <c:v>13.181901999999999</c:v>
                </c:pt>
                <c:pt idx="73354">
                  <c:v>13.177175</c:v>
                </c:pt>
                <c:pt idx="73355">
                  <c:v>13.174619</c:v>
                </c:pt>
                <c:pt idx="73356">
                  <c:v>13.183279000000001</c:v>
                </c:pt>
                <c:pt idx="73357">
                  <c:v>13.178513000000001</c:v>
                </c:pt>
                <c:pt idx="73358">
                  <c:v>13.173912</c:v>
                </c:pt>
                <c:pt idx="73359">
                  <c:v>13.181355</c:v>
                </c:pt>
                <c:pt idx="73360">
                  <c:v>13.175107000000001</c:v>
                </c:pt>
                <c:pt idx="73361">
                  <c:v>13.168547999999999</c:v>
                </c:pt>
                <c:pt idx="73362">
                  <c:v>13.177524999999999</c:v>
                </c:pt>
                <c:pt idx="73363">
                  <c:v>13.179095999999999</c:v>
                </c:pt>
                <c:pt idx="73364">
                  <c:v>13.168888000000001</c:v>
                </c:pt>
                <c:pt idx="73365">
                  <c:v>13.173261999999999</c:v>
                </c:pt>
                <c:pt idx="73366">
                  <c:v>13.186596</c:v>
                </c:pt>
                <c:pt idx="73367">
                  <c:v>13.183947</c:v>
                </c:pt>
                <c:pt idx="73368">
                  <c:v>13.18708</c:v>
                </c:pt>
                <c:pt idx="73369">
                  <c:v>13.198988999999999</c:v>
                </c:pt>
                <c:pt idx="73370">
                  <c:v>13.192087000000001</c:v>
                </c:pt>
                <c:pt idx="73371">
                  <c:v>13.181957000000001</c:v>
                </c:pt>
                <c:pt idx="73372">
                  <c:v>13.188561999999999</c:v>
                </c:pt>
                <c:pt idx="73373">
                  <c:v>13.183824</c:v>
                </c:pt>
                <c:pt idx="73374">
                  <c:v>13.170431000000001</c:v>
                </c:pt>
                <c:pt idx="73375">
                  <c:v>13.180823999999999</c:v>
                </c:pt>
                <c:pt idx="73376">
                  <c:v>13.184122</c:v>
                </c:pt>
                <c:pt idx="73377">
                  <c:v>13.171702</c:v>
                </c:pt>
                <c:pt idx="73378">
                  <c:v>13.182593000000001</c:v>
                </c:pt>
                <c:pt idx="73379">
                  <c:v>13.187344</c:v>
                </c:pt>
                <c:pt idx="73380">
                  <c:v>13.174417999999999</c:v>
                </c:pt>
                <c:pt idx="73381">
                  <c:v>13.183202</c:v>
                </c:pt>
                <c:pt idx="73382">
                  <c:v>13.189942</c:v>
                </c:pt>
                <c:pt idx="73383">
                  <c:v>13.178642999999999</c:v>
                </c:pt>
                <c:pt idx="73384">
                  <c:v>13.177410999999999</c:v>
                </c:pt>
                <c:pt idx="73385">
                  <c:v>13.182202</c:v>
                </c:pt>
                <c:pt idx="73386">
                  <c:v>13.169724</c:v>
                </c:pt>
                <c:pt idx="73387">
                  <c:v>13.171760000000001</c:v>
                </c:pt>
                <c:pt idx="73388">
                  <c:v>13.191445999999999</c:v>
                </c:pt>
                <c:pt idx="73389">
                  <c:v>13.185166000000001</c:v>
                </c:pt>
                <c:pt idx="73390">
                  <c:v>13.177552</c:v>
                </c:pt>
                <c:pt idx="73391">
                  <c:v>13.190289999999999</c:v>
                </c:pt>
                <c:pt idx="73392">
                  <c:v>13.190474</c:v>
                </c:pt>
                <c:pt idx="73393">
                  <c:v>13.181657</c:v>
                </c:pt>
                <c:pt idx="73394">
                  <c:v>13.188583</c:v>
                </c:pt>
                <c:pt idx="73395">
                  <c:v>13.197118</c:v>
                </c:pt>
                <c:pt idx="73396">
                  <c:v>13.191751</c:v>
                </c:pt>
                <c:pt idx="73397">
                  <c:v>13.190436</c:v>
                </c:pt>
                <c:pt idx="73398">
                  <c:v>13.186559000000001</c:v>
                </c:pt>
                <c:pt idx="73399">
                  <c:v>13.179548</c:v>
                </c:pt>
                <c:pt idx="73400">
                  <c:v>13.187789</c:v>
                </c:pt>
                <c:pt idx="73401">
                  <c:v>13.188981</c:v>
                </c:pt>
                <c:pt idx="73402">
                  <c:v>13.182385999999999</c:v>
                </c:pt>
                <c:pt idx="73403">
                  <c:v>13.189138</c:v>
                </c:pt>
                <c:pt idx="73404">
                  <c:v>13.194947000000001</c:v>
                </c:pt>
                <c:pt idx="73405">
                  <c:v>13.188046999999999</c:v>
                </c:pt>
                <c:pt idx="73406">
                  <c:v>13.183145</c:v>
                </c:pt>
                <c:pt idx="73407">
                  <c:v>13.189342</c:v>
                </c:pt>
                <c:pt idx="73408">
                  <c:v>13.186634</c:v>
                </c:pt>
                <c:pt idx="73409">
                  <c:v>13.180292</c:v>
                </c:pt>
                <c:pt idx="73410">
                  <c:v>13.184441</c:v>
                </c:pt>
                <c:pt idx="73411">
                  <c:v>13.182928</c:v>
                </c:pt>
                <c:pt idx="73412">
                  <c:v>13.180069</c:v>
                </c:pt>
                <c:pt idx="73413">
                  <c:v>13.187870999999999</c:v>
                </c:pt>
                <c:pt idx="73414">
                  <c:v>13.191255</c:v>
                </c:pt>
                <c:pt idx="73415">
                  <c:v>13.187466000000001</c:v>
                </c:pt>
                <c:pt idx="73416">
                  <c:v>13.193032000000001</c:v>
                </c:pt>
                <c:pt idx="73417">
                  <c:v>13.194281</c:v>
                </c:pt>
                <c:pt idx="73418">
                  <c:v>13.180653</c:v>
                </c:pt>
                <c:pt idx="73419">
                  <c:v>13.192116</c:v>
                </c:pt>
                <c:pt idx="73420">
                  <c:v>13.209742</c:v>
                </c:pt>
                <c:pt idx="73421">
                  <c:v>13.191052000000001</c:v>
                </c:pt>
                <c:pt idx="73422">
                  <c:v>13.181202000000001</c:v>
                </c:pt>
                <c:pt idx="73423">
                  <c:v>13.191465000000001</c:v>
                </c:pt>
                <c:pt idx="73424">
                  <c:v>13.190989</c:v>
                </c:pt>
                <c:pt idx="73425">
                  <c:v>13.183161</c:v>
                </c:pt>
                <c:pt idx="73426">
                  <c:v>13.186821999999999</c:v>
                </c:pt>
                <c:pt idx="73427">
                  <c:v>13.187115</c:v>
                </c:pt>
                <c:pt idx="73428">
                  <c:v>13.179195</c:v>
                </c:pt>
                <c:pt idx="73429">
                  <c:v>13.186204</c:v>
                </c:pt>
                <c:pt idx="73430">
                  <c:v>13.193811</c:v>
                </c:pt>
                <c:pt idx="73431">
                  <c:v>13.18923</c:v>
                </c:pt>
                <c:pt idx="73432">
                  <c:v>13.191646</c:v>
                </c:pt>
                <c:pt idx="73433">
                  <c:v>13.198378</c:v>
                </c:pt>
                <c:pt idx="73434">
                  <c:v>13.19966</c:v>
                </c:pt>
                <c:pt idx="73435">
                  <c:v>13.193771999999999</c:v>
                </c:pt>
                <c:pt idx="73436">
                  <c:v>13.187749</c:v>
                </c:pt>
                <c:pt idx="73437">
                  <c:v>13.187182999999999</c:v>
                </c:pt>
                <c:pt idx="73438">
                  <c:v>13.1938</c:v>
                </c:pt>
                <c:pt idx="73439">
                  <c:v>13.199934000000001</c:v>
                </c:pt>
                <c:pt idx="73440">
                  <c:v>13.1957</c:v>
                </c:pt>
                <c:pt idx="73441">
                  <c:v>13.198967</c:v>
                </c:pt>
                <c:pt idx="73442">
                  <c:v>13.200089999999999</c:v>
                </c:pt>
                <c:pt idx="73443">
                  <c:v>13.189382</c:v>
                </c:pt>
                <c:pt idx="73444">
                  <c:v>13.189852</c:v>
                </c:pt>
                <c:pt idx="73445">
                  <c:v>13.193065000000001</c:v>
                </c:pt>
                <c:pt idx="73446">
                  <c:v>13.190315</c:v>
                </c:pt>
                <c:pt idx="73447">
                  <c:v>13.193629</c:v>
                </c:pt>
                <c:pt idx="73448">
                  <c:v>13.195192</c:v>
                </c:pt>
                <c:pt idx="73449">
                  <c:v>13.190783</c:v>
                </c:pt>
                <c:pt idx="73450">
                  <c:v>13.188109000000001</c:v>
                </c:pt>
                <c:pt idx="73451">
                  <c:v>13.194519</c:v>
                </c:pt>
                <c:pt idx="73452">
                  <c:v>13.196221</c:v>
                </c:pt>
                <c:pt idx="73453">
                  <c:v>13.188967999999999</c:v>
                </c:pt>
                <c:pt idx="73454">
                  <c:v>13.194974999999999</c:v>
                </c:pt>
                <c:pt idx="73455">
                  <c:v>13.201682</c:v>
                </c:pt>
                <c:pt idx="73456">
                  <c:v>13.192985</c:v>
                </c:pt>
                <c:pt idx="73457">
                  <c:v>13.188015999999999</c:v>
                </c:pt>
                <c:pt idx="73458">
                  <c:v>13.192539</c:v>
                </c:pt>
                <c:pt idx="73459">
                  <c:v>13.194279</c:v>
                </c:pt>
                <c:pt idx="73460">
                  <c:v>13.197165</c:v>
                </c:pt>
                <c:pt idx="73461">
                  <c:v>13.204330000000001</c:v>
                </c:pt>
                <c:pt idx="73462">
                  <c:v>13.197056999999999</c:v>
                </c:pt>
                <c:pt idx="73463">
                  <c:v>13.190129000000001</c:v>
                </c:pt>
                <c:pt idx="73464">
                  <c:v>13.197660000000001</c:v>
                </c:pt>
                <c:pt idx="73465">
                  <c:v>13.195173</c:v>
                </c:pt>
                <c:pt idx="73466">
                  <c:v>13.189954</c:v>
                </c:pt>
                <c:pt idx="73467">
                  <c:v>13.196738</c:v>
                </c:pt>
                <c:pt idx="73468">
                  <c:v>13.201131999999999</c:v>
                </c:pt>
                <c:pt idx="73469">
                  <c:v>13.197452999999999</c:v>
                </c:pt>
                <c:pt idx="73470">
                  <c:v>13.195691</c:v>
                </c:pt>
                <c:pt idx="73471">
                  <c:v>13.200084</c:v>
                </c:pt>
                <c:pt idx="73472">
                  <c:v>13.202296</c:v>
                </c:pt>
                <c:pt idx="73473">
                  <c:v>13.198729</c:v>
                </c:pt>
                <c:pt idx="73474">
                  <c:v>13.195330999999999</c:v>
                </c:pt>
                <c:pt idx="73475">
                  <c:v>13.195615999999999</c:v>
                </c:pt>
                <c:pt idx="73476">
                  <c:v>13.201461999999999</c:v>
                </c:pt>
                <c:pt idx="73477">
                  <c:v>13.210163</c:v>
                </c:pt>
                <c:pt idx="73478">
                  <c:v>13.210305</c:v>
                </c:pt>
                <c:pt idx="73479">
                  <c:v>13.201905999999999</c:v>
                </c:pt>
                <c:pt idx="73480">
                  <c:v>13.208140999999999</c:v>
                </c:pt>
                <c:pt idx="73481">
                  <c:v>13.213653000000001</c:v>
                </c:pt>
                <c:pt idx="73482">
                  <c:v>13.199733999999999</c:v>
                </c:pt>
                <c:pt idx="73483">
                  <c:v>13.196144</c:v>
                </c:pt>
                <c:pt idx="73484">
                  <c:v>13.204609</c:v>
                </c:pt>
                <c:pt idx="73485">
                  <c:v>13.200383</c:v>
                </c:pt>
                <c:pt idx="73486">
                  <c:v>13.194673</c:v>
                </c:pt>
                <c:pt idx="73487">
                  <c:v>13.200752</c:v>
                </c:pt>
                <c:pt idx="73488">
                  <c:v>13.203362</c:v>
                </c:pt>
                <c:pt idx="73489">
                  <c:v>13.198148</c:v>
                </c:pt>
                <c:pt idx="73490">
                  <c:v>13.204497</c:v>
                </c:pt>
                <c:pt idx="73491">
                  <c:v>13.204423</c:v>
                </c:pt>
                <c:pt idx="73492">
                  <c:v>13.196652</c:v>
                </c:pt>
                <c:pt idx="73493">
                  <c:v>13.202229000000001</c:v>
                </c:pt>
                <c:pt idx="73494">
                  <c:v>13.198836999999999</c:v>
                </c:pt>
                <c:pt idx="73495">
                  <c:v>13.191243999999999</c:v>
                </c:pt>
                <c:pt idx="73496">
                  <c:v>13.196224000000001</c:v>
                </c:pt>
                <c:pt idx="73497">
                  <c:v>13.203044999999999</c:v>
                </c:pt>
                <c:pt idx="73498">
                  <c:v>13.201402</c:v>
                </c:pt>
                <c:pt idx="73499">
                  <c:v>13.201544999999999</c:v>
                </c:pt>
                <c:pt idx="73500">
                  <c:v>13.207473999999999</c:v>
                </c:pt>
                <c:pt idx="73501">
                  <c:v>13.199106</c:v>
                </c:pt>
                <c:pt idx="73502">
                  <c:v>13.196144</c:v>
                </c:pt>
                <c:pt idx="73503">
                  <c:v>13.208183999999999</c:v>
                </c:pt>
                <c:pt idx="73504">
                  <c:v>13.201741999999999</c:v>
                </c:pt>
                <c:pt idx="73505">
                  <c:v>13.193624</c:v>
                </c:pt>
                <c:pt idx="73506">
                  <c:v>13.202973</c:v>
                </c:pt>
                <c:pt idx="73507">
                  <c:v>13.20476</c:v>
                </c:pt>
                <c:pt idx="73508">
                  <c:v>13.196626</c:v>
                </c:pt>
                <c:pt idx="73509">
                  <c:v>13.200677000000001</c:v>
                </c:pt>
                <c:pt idx="73510">
                  <c:v>13.208202999999999</c:v>
                </c:pt>
                <c:pt idx="73511">
                  <c:v>13.203844</c:v>
                </c:pt>
                <c:pt idx="73512">
                  <c:v>13.204226</c:v>
                </c:pt>
                <c:pt idx="73513">
                  <c:v>13.206998</c:v>
                </c:pt>
                <c:pt idx="73514">
                  <c:v>13.205261999999999</c:v>
                </c:pt>
                <c:pt idx="73515">
                  <c:v>13.212296</c:v>
                </c:pt>
                <c:pt idx="73516">
                  <c:v>13.215909999999999</c:v>
                </c:pt>
                <c:pt idx="73517">
                  <c:v>13.207039999999999</c:v>
                </c:pt>
                <c:pt idx="73518">
                  <c:v>13.203492000000001</c:v>
                </c:pt>
                <c:pt idx="73519">
                  <c:v>13.208052</c:v>
                </c:pt>
                <c:pt idx="73520">
                  <c:v>13.203074000000001</c:v>
                </c:pt>
                <c:pt idx="73521">
                  <c:v>13.198708999999999</c:v>
                </c:pt>
                <c:pt idx="73522">
                  <c:v>13.207074</c:v>
                </c:pt>
                <c:pt idx="73523">
                  <c:v>13.204896</c:v>
                </c:pt>
                <c:pt idx="73524">
                  <c:v>13.203811999999999</c:v>
                </c:pt>
                <c:pt idx="73525">
                  <c:v>13.213015</c:v>
                </c:pt>
                <c:pt idx="73526">
                  <c:v>13.212469</c:v>
                </c:pt>
                <c:pt idx="73527">
                  <c:v>13.209365999999999</c:v>
                </c:pt>
                <c:pt idx="73528">
                  <c:v>13.213569</c:v>
                </c:pt>
                <c:pt idx="73529">
                  <c:v>13.215083</c:v>
                </c:pt>
                <c:pt idx="73530">
                  <c:v>13.205964</c:v>
                </c:pt>
                <c:pt idx="73531">
                  <c:v>13.208335999999999</c:v>
                </c:pt>
                <c:pt idx="73532">
                  <c:v>13.211255</c:v>
                </c:pt>
                <c:pt idx="73533">
                  <c:v>13.192747000000001</c:v>
                </c:pt>
                <c:pt idx="73534">
                  <c:v>13.19411</c:v>
                </c:pt>
                <c:pt idx="73535">
                  <c:v>13.213464999999999</c:v>
                </c:pt>
                <c:pt idx="73536">
                  <c:v>13.208966999999999</c:v>
                </c:pt>
                <c:pt idx="73537">
                  <c:v>13.205227000000001</c:v>
                </c:pt>
                <c:pt idx="73538">
                  <c:v>13.218699000000001</c:v>
                </c:pt>
                <c:pt idx="73539">
                  <c:v>13.216723999999999</c:v>
                </c:pt>
                <c:pt idx="73540">
                  <c:v>13.209917000000001</c:v>
                </c:pt>
                <c:pt idx="73541">
                  <c:v>13.219877</c:v>
                </c:pt>
                <c:pt idx="73542">
                  <c:v>13.213938000000001</c:v>
                </c:pt>
                <c:pt idx="73543">
                  <c:v>13.197444000000001</c:v>
                </c:pt>
                <c:pt idx="73544">
                  <c:v>13.205927000000001</c:v>
                </c:pt>
                <c:pt idx="73545">
                  <c:v>13.213474</c:v>
                </c:pt>
                <c:pt idx="73546">
                  <c:v>13.208468999999999</c:v>
                </c:pt>
                <c:pt idx="73547">
                  <c:v>13.207521</c:v>
                </c:pt>
                <c:pt idx="73548">
                  <c:v>13.21053</c:v>
                </c:pt>
                <c:pt idx="73549">
                  <c:v>13.214777</c:v>
                </c:pt>
                <c:pt idx="73550">
                  <c:v>13.214213000000001</c:v>
                </c:pt>
                <c:pt idx="73551">
                  <c:v>13.214715</c:v>
                </c:pt>
                <c:pt idx="73552">
                  <c:v>13.212085999999999</c:v>
                </c:pt>
                <c:pt idx="73553">
                  <c:v>13.205840999999999</c:v>
                </c:pt>
                <c:pt idx="73554">
                  <c:v>13.208912</c:v>
                </c:pt>
                <c:pt idx="73555">
                  <c:v>13.207715</c:v>
                </c:pt>
                <c:pt idx="73556">
                  <c:v>13.202556</c:v>
                </c:pt>
                <c:pt idx="73557">
                  <c:v>13.207616</c:v>
                </c:pt>
                <c:pt idx="73558">
                  <c:v>13.213870999999999</c:v>
                </c:pt>
                <c:pt idx="73559">
                  <c:v>13.210845000000001</c:v>
                </c:pt>
                <c:pt idx="73560">
                  <c:v>13.213564999999999</c:v>
                </c:pt>
                <c:pt idx="73561">
                  <c:v>13.225678</c:v>
                </c:pt>
                <c:pt idx="73562">
                  <c:v>13.219605</c:v>
                </c:pt>
                <c:pt idx="73563">
                  <c:v>13.211373</c:v>
                </c:pt>
                <c:pt idx="73564">
                  <c:v>13.215945</c:v>
                </c:pt>
                <c:pt idx="73565">
                  <c:v>13.21543</c:v>
                </c:pt>
                <c:pt idx="73566">
                  <c:v>13.216341999999999</c:v>
                </c:pt>
                <c:pt idx="73567">
                  <c:v>13.221304999999999</c:v>
                </c:pt>
                <c:pt idx="73568">
                  <c:v>13.219817000000001</c:v>
                </c:pt>
                <c:pt idx="73569">
                  <c:v>13.210594</c:v>
                </c:pt>
                <c:pt idx="73570">
                  <c:v>13.213741000000001</c:v>
                </c:pt>
                <c:pt idx="73571">
                  <c:v>13.216405999999999</c:v>
                </c:pt>
                <c:pt idx="73572">
                  <c:v>13.203991</c:v>
                </c:pt>
                <c:pt idx="73573">
                  <c:v>13.208352</c:v>
                </c:pt>
                <c:pt idx="73574">
                  <c:v>13.214888999999999</c:v>
                </c:pt>
                <c:pt idx="73575">
                  <c:v>13.211612000000001</c:v>
                </c:pt>
                <c:pt idx="73576">
                  <c:v>13.223043000000001</c:v>
                </c:pt>
                <c:pt idx="73577">
                  <c:v>13.226573</c:v>
                </c:pt>
                <c:pt idx="73578">
                  <c:v>13.214821000000001</c:v>
                </c:pt>
                <c:pt idx="73579">
                  <c:v>13.214501</c:v>
                </c:pt>
                <c:pt idx="73580">
                  <c:v>13.219203</c:v>
                </c:pt>
                <c:pt idx="73581">
                  <c:v>13.206075</c:v>
                </c:pt>
                <c:pt idx="73582">
                  <c:v>13.200403</c:v>
                </c:pt>
                <c:pt idx="73583">
                  <c:v>13.215589</c:v>
                </c:pt>
                <c:pt idx="73584">
                  <c:v>13.217817999999999</c:v>
                </c:pt>
                <c:pt idx="73585">
                  <c:v>13.211798</c:v>
                </c:pt>
                <c:pt idx="73586">
                  <c:v>13.215059999999999</c:v>
                </c:pt>
                <c:pt idx="73587">
                  <c:v>13.217916000000001</c:v>
                </c:pt>
                <c:pt idx="73588">
                  <c:v>13.220886999999999</c:v>
                </c:pt>
                <c:pt idx="73589">
                  <c:v>13.223345999999999</c:v>
                </c:pt>
                <c:pt idx="73590">
                  <c:v>13.220579000000001</c:v>
                </c:pt>
                <c:pt idx="73591">
                  <c:v>13.217585</c:v>
                </c:pt>
                <c:pt idx="73592">
                  <c:v>13.217464</c:v>
                </c:pt>
                <c:pt idx="73593">
                  <c:v>13.215578000000001</c:v>
                </c:pt>
                <c:pt idx="73594">
                  <c:v>13.210117</c:v>
                </c:pt>
                <c:pt idx="73595">
                  <c:v>13.217599999999999</c:v>
                </c:pt>
                <c:pt idx="73596">
                  <c:v>13.227879</c:v>
                </c:pt>
                <c:pt idx="73597">
                  <c:v>13.222212000000001</c:v>
                </c:pt>
                <c:pt idx="73598">
                  <c:v>13.219601000000001</c:v>
                </c:pt>
                <c:pt idx="73599">
                  <c:v>13.221443000000001</c:v>
                </c:pt>
                <c:pt idx="73600">
                  <c:v>13.215787000000001</c:v>
                </c:pt>
                <c:pt idx="73601">
                  <c:v>13.215736</c:v>
                </c:pt>
                <c:pt idx="73602">
                  <c:v>13.219981000000001</c:v>
                </c:pt>
                <c:pt idx="73603">
                  <c:v>13.210549</c:v>
                </c:pt>
                <c:pt idx="73604">
                  <c:v>13.209300000000001</c:v>
                </c:pt>
                <c:pt idx="73605">
                  <c:v>13.229509</c:v>
                </c:pt>
                <c:pt idx="73606">
                  <c:v>13.229517</c:v>
                </c:pt>
                <c:pt idx="73607">
                  <c:v>13.221703</c:v>
                </c:pt>
                <c:pt idx="73608">
                  <c:v>13.234085</c:v>
                </c:pt>
                <c:pt idx="73609">
                  <c:v>13.228973</c:v>
                </c:pt>
                <c:pt idx="73610">
                  <c:v>13.213590999999999</c:v>
                </c:pt>
                <c:pt idx="73611">
                  <c:v>13.222313</c:v>
                </c:pt>
                <c:pt idx="73612">
                  <c:v>13.230442</c:v>
                </c:pt>
                <c:pt idx="73613">
                  <c:v>13.218226</c:v>
                </c:pt>
                <c:pt idx="73614">
                  <c:v>13.214789</c:v>
                </c:pt>
                <c:pt idx="73615">
                  <c:v>13.225438</c:v>
                </c:pt>
                <c:pt idx="73616">
                  <c:v>13.223451000000001</c:v>
                </c:pt>
                <c:pt idx="73617">
                  <c:v>13.221057</c:v>
                </c:pt>
                <c:pt idx="73618">
                  <c:v>13.228429</c:v>
                </c:pt>
                <c:pt idx="73619">
                  <c:v>13.227651</c:v>
                </c:pt>
                <c:pt idx="73620">
                  <c:v>13.218368</c:v>
                </c:pt>
                <c:pt idx="73621">
                  <c:v>13.214710999999999</c:v>
                </c:pt>
                <c:pt idx="73622">
                  <c:v>13.218869</c:v>
                </c:pt>
                <c:pt idx="73623">
                  <c:v>13.222265</c:v>
                </c:pt>
                <c:pt idx="73624">
                  <c:v>13.226853</c:v>
                </c:pt>
                <c:pt idx="73625">
                  <c:v>13.222409000000001</c:v>
                </c:pt>
                <c:pt idx="73626">
                  <c:v>13.21185</c:v>
                </c:pt>
                <c:pt idx="73627">
                  <c:v>13.226995000000001</c:v>
                </c:pt>
                <c:pt idx="73628">
                  <c:v>13.236511999999999</c:v>
                </c:pt>
                <c:pt idx="73629">
                  <c:v>13.216714</c:v>
                </c:pt>
                <c:pt idx="73630">
                  <c:v>13.211449</c:v>
                </c:pt>
                <c:pt idx="73631">
                  <c:v>13.226433999999999</c:v>
                </c:pt>
                <c:pt idx="73632">
                  <c:v>13.227760999999999</c:v>
                </c:pt>
                <c:pt idx="73633">
                  <c:v>13.217425</c:v>
                </c:pt>
                <c:pt idx="73634">
                  <c:v>13.220236999999999</c:v>
                </c:pt>
                <c:pt idx="73635">
                  <c:v>13.225325</c:v>
                </c:pt>
                <c:pt idx="73636">
                  <c:v>13.222682000000001</c:v>
                </c:pt>
                <c:pt idx="73637">
                  <c:v>13.229327</c:v>
                </c:pt>
                <c:pt idx="73638">
                  <c:v>13.235655</c:v>
                </c:pt>
                <c:pt idx="73639">
                  <c:v>13.232678</c:v>
                </c:pt>
                <c:pt idx="73640">
                  <c:v>13.226545</c:v>
                </c:pt>
                <c:pt idx="73641">
                  <c:v>13.222629</c:v>
                </c:pt>
                <c:pt idx="73642">
                  <c:v>13.224133999999999</c:v>
                </c:pt>
                <c:pt idx="73643">
                  <c:v>13.226629000000001</c:v>
                </c:pt>
                <c:pt idx="73644">
                  <c:v>13.2254</c:v>
                </c:pt>
                <c:pt idx="73645">
                  <c:v>13.221558999999999</c:v>
                </c:pt>
                <c:pt idx="73646">
                  <c:v>13.224724999999999</c:v>
                </c:pt>
                <c:pt idx="73647">
                  <c:v>13.228251</c:v>
                </c:pt>
                <c:pt idx="73648">
                  <c:v>13.224482</c:v>
                </c:pt>
                <c:pt idx="73649">
                  <c:v>13.229214000000001</c:v>
                </c:pt>
                <c:pt idx="73650">
                  <c:v>13.233828000000001</c:v>
                </c:pt>
                <c:pt idx="73651">
                  <c:v>13.229765</c:v>
                </c:pt>
                <c:pt idx="73652">
                  <c:v>13.226336999999999</c:v>
                </c:pt>
                <c:pt idx="73653">
                  <c:v>13.226858999999999</c:v>
                </c:pt>
                <c:pt idx="73654">
                  <c:v>13.234036</c:v>
                </c:pt>
                <c:pt idx="73655">
                  <c:v>13.232211</c:v>
                </c:pt>
                <c:pt idx="73656">
                  <c:v>13.225968999999999</c:v>
                </c:pt>
                <c:pt idx="73657">
                  <c:v>13.229907000000001</c:v>
                </c:pt>
                <c:pt idx="73658">
                  <c:v>13.235166</c:v>
                </c:pt>
                <c:pt idx="73659">
                  <c:v>13.233086</c:v>
                </c:pt>
                <c:pt idx="73660">
                  <c:v>13.228595</c:v>
                </c:pt>
                <c:pt idx="73661">
                  <c:v>13.230857</c:v>
                </c:pt>
                <c:pt idx="73662">
                  <c:v>13.233749</c:v>
                </c:pt>
                <c:pt idx="73663">
                  <c:v>13.229914000000001</c:v>
                </c:pt>
                <c:pt idx="73664">
                  <c:v>13.224924</c:v>
                </c:pt>
                <c:pt idx="73665">
                  <c:v>13.229056999999999</c:v>
                </c:pt>
                <c:pt idx="73666">
                  <c:v>13.232495</c:v>
                </c:pt>
                <c:pt idx="73667">
                  <c:v>13.219984999999999</c:v>
                </c:pt>
                <c:pt idx="73668">
                  <c:v>13.219893000000001</c:v>
                </c:pt>
                <c:pt idx="73669">
                  <c:v>13.237983</c:v>
                </c:pt>
                <c:pt idx="73670">
                  <c:v>13.235276000000001</c:v>
                </c:pt>
                <c:pt idx="73671">
                  <c:v>13.229271000000001</c:v>
                </c:pt>
                <c:pt idx="73672">
                  <c:v>13.237946000000001</c:v>
                </c:pt>
                <c:pt idx="73673">
                  <c:v>13.238808000000001</c:v>
                </c:pt>
                <c:pt idx="73674">
                  <c:v>13.236103</c:v>
                </c:pt>
                <c:pt idx="73675">
                  <c:v>13.24156</c:v>
                </c:pt>
                <c:pt idx="73676">
                  <c:v>13.237886</c:v>
                </c:pt>
                <c:pt idx="73677">
                  <c:v>13.221506</c:v>
                </c:pt>
                <c:pt idx="73678">
                  <c:v>13.225172000000001</c:v>
                </c:pt>
                <c:pt idx="73679">
                  <c:v>13.234779</c:v>
                </c:pt>
                <c:pt idx="73680">
                  <c:v>13.228116</c:v>
                </c:pt>
                <c:pt idx="73681">
                  <c:v>13.228754</c:v>
                </c:pt>
                <c:pt idx="73682">
                  <c:v>13.234539</c:v>
                </c:pt>
                <c:pt idx="73683">
                  <c:v>13.231806000000001</c:v>
                </c:pt>
                <c:pt idx="73684">
                  <c:v>13.231636</c:v>
                </c:pt>
                <c:pt idx="73685">
                  <c:v>13.240187000000001</c:v>
                </c:pt>
                <c:pt idx="73686">
                  <c:v>13.237603</c:v>
                </c:pt>
                <c:pt idx="73687">
                  <c:v>13.234693</c:v>
                </c:pt>
                <c:pt idx="73688">
                  <c:v>13.239788000000001</c:v>
                </c:pt>
                <c:pt idx="73689">
                  <c:v>13.230363000000001</c:v>
                </c:pt>
                <c:pt idx="73690">
                  <c:v>13.225956</c:v>
                </c:pt>
                <c:pt idx="73691">
                  <c:v>13.233385999999999</c:v>
                </c:pt>
                <c:pt idx="73692">
                  <c:v>13.232672000000001</c:v>
                </c:pt>
                <c:pt idx="73693">
                  <c:v>13.235149</c:v>
                </c:pt>
                <c:pt idx="73694">
                  <c:v>13.235754999999999</c:v>
                </c:pt>
                <c:pt idx="73695">
                  <c:v>13.230320000000001</c:v>
                </c:pt>
                <c:pt idx="73696">
                  <c:v>13.228605</c:v>
                </c:pt>
                <c:pt idx="73697">
                  <c:v>13.236458000000001</c:v>
                </c:pt>
                <c:pt idx="73698">
                  <c:v>13.243843</c:v>
                </c:pt>
                <c:pt idx="73699">
                  <c:v>13.235431</c:v>
                </c:pt>
                <c:pt idx="73700">
                  <c:v>13.231139000000001</c:v>
                </c:pt>
                <c:pt idx="73701">
                  <c:v>13.237876999999999</c:v>
                </c:pt>
                <c:pt idx="73702">
                  <c:v>13.237463</c:v>
                </c:pt>
                <c:pt idx="73703">
                  <c:v>13.23188</c:v>
                </c:pt>
                <c:pt idx="73704">
                  <c:v>13.232449000000001</c:v>
                </c:pt>
                <c:pt idx="73705">
                  <c:v>13.238327999999999</c:v>
                </c:pt>
                <c:pt idx="73706">
                  <c:v>13.239368000000001</c:v>
                </c:pt>
                <c:pt idx="73707">
                  <c:v>13.239606999999999</c:v>
                </c:pt>
                <c:pt idx="73708">
                  <c:v>13.238606000000001</c:v>
                </c:pt>
                <c:pt idx="73709">
                  <c:v>13.234294</c:v>
                </c:pt>
                <c:pt idx="73710">
                  <c:v>13.236743000000001</c:v>
                </c:pt>
                <c:pt idx="73711">
                  <c:v>13.240887000000001</c:v>
                </c:pt>
                <c:pt idx="73712">
                  <c:v>13.238505999999999</c:v>
                </c:pt>
                <c:pt idx="73713">
                  <c:v>13.232377</c:v>
                </c:pt>
                <c:pt idx="73714">
                  <c:v>13.2387</c:v>
                </c:pt>
                <c:pt idx="73715">
                  <c:v>13.24422</c:v>
                </c:pt>
                <c:pt idx="73716">
                  <c:v>13.231884000000001</c:v>
                </c:pt>
                <c:pt idx="73717">
                  <c:v>13.234591999999999</c:v>
                </c:pt>
                <c:pt idx="73718">
                  <c:v>13.241580000000001</c:v>
                </c:pt>
                <c:pt idx="73719">
                  <c:v>13.23728</c:v>
                </c:pt>
                <c:pt idx="73720">
                  <c:v>13.243427000000001</c:v>
                </c:pt>
                <c:pt idx="73721">
                  <c:v>13.244071</c:v>
                </c:pt>
                <c:pt idx="73722">
                  <c:v>13.239279</c:v>
                </c:pt>
                <c:pt idx="73723">
                  <c:v>13.245602</c:v>
                </c:pt>
                <c:pt idx="73724">
                  <c:v>13.246478</c:v>
                </c:pt>
                <c:pt idx="73725">
                  <c:v>13.235552</c:v>
                </c:pt>
                <c:pt idx="73726">
                  <c:v>13.235563000000001</c:v>
                </c:pt>
                <c:pt idx="73727">
                  <c:v>13.248989999999999</c:v>
                </c:pt>
                <c:pt idx="73728">
                  <c:v>13.243269</c:v>
                </c:pt>
                <c:pt idx="73729">
                  <c:v>13.234835</c:v>
                </c:pt>
                <c:pt idx="73730">
                  <c:v>13.240205</c:v>
                </c:pt>
                <c:pt idx="73731">
                  <c:v>13.238816</c:v>
                </c:pt>
                <c:pt idx="73732">
                  <c:v>13.239917</c:v>
                </c:pt>
                <c:pt idx="73733">
                  <c:v>13.240997</c:v>
                </c:pt>
                <c:pt idx="73734">
                  <c:v>13.238574</c:v>
                </c:pt>
                <c:pt idx="73735">
                  <c:v>13.24023</c:v>
                </c:pt>
                <c:pt idx="73736">
                  <c:v>13.245176000000001</c:v>
                </c:pt>
                <c:pt idx="73737">
                  <c:v>13.247960000000001</c:v>
                </c:pt>
                <c:pt idx="73738">
                  <c:v>13.236808999999999</c:v>
                </c:pt>
                <c:pt idx="73739">
                  <c:v>13.230304</c:v>
                </c:pt>
                <c:pt idx="73740">
                  <c:v>13.237365</c:v>
                </c:pt>
                <c:pt idx="73741">
                  <c:v>13.240262</c:v>
                </c:pt>
                <c:pt idx="73742">
                  <c:v>13.242926000000001</c:v>
                </c:pt>
                <c:pt idx="73743">
                  <c:v>13.248278000000001</c:v>
                </c:pt>
                <c:pt idx="73744">
                  <c:v>13.244009999999999</c:v>
                </c:pt>
                <c:pt idx="73745">
                  <c:v>13.239462</c:v>
                </c:pt>
                <c:pt idx="73746">
                  <c:v>13.252527000000001</c:v>
                </c:pt>
                <c:pt idx="73747">
                  <c:v>13.253073000000001</c:v>
                </c:pt>
                <c:pt idx="73748">
                  <c:v>13.243625</c:v>
                </c:pt>
                <c:pt idx="73749">
                  <c:v>13.255841999999999</c:v>
                </c:pt>
                <c:pt idx="73750">
                  <c:v>13.250254</c:v>
                </c:pt>
                <c:pt idx="73751">
                  <c:v>13.23455</c:v>
                </c:pt>
                <c:pt idx="73752">
                  <c:v>13.251018999999999</c:v>
                </c:pt>
                <c:pt idx="73753">
                  <c:v>13.258485</c:v>
                </c:pt>
                <c:pt idx="73754">
                  <c:v>13.240332</c:v>
                </c:pt>
                <c:pt idx="73755">
                  <c:v>13.242512</c:v>
                </c:pt>
                <c:pt idx="73756">
                  <c:v>13.257192999999999</c:v>
                </c:pt>
                <c:pt idx="73757">
                  <c:v>13.244109999999999</c:v>
                </c:pt>
                <c:pt idx="73758">
                  <c:v>13.234029</c:v>
                </c:pt>
                <c:pt idx="73759">
                  <c:v>13.246413</c:v>
                </c:pt>
                <c:pt idx="73760">
                  <c:v>13.245809</c:v>
                </c:pt>
                <c:pt idx="73761">
                  <c:v>13.242613</c:v>
                </c:pt>
                <c:pt idx="73762">
                  <c:v>13.246332000000001</c:v>
                </c:pt>
                <c:pt idx="73763">
                  <c:v>13.243883</c:v>
                </c:pt>
                <c:pt idx="73764">
                  <c:v>13.243375</c:v>
                </c:pt>
                <c:pt idx="73765">
                  <c:v>13.244472999999999</c:v>
                </c:pt>
                <c:pt idx="73766">
                  <c:v>13.244552000000001</c:v>
                </c:pt>
                <c:pt idx="73767">
                  <c:v>13.244415</c:v>
                </c:pt>
                <c:pt idx="73768">
                  <c:v>13.249923000000001</c:v>
                </c:pt>
                <c:pt idx="73769">
                  <c:v>13.256221</c:v>
                </c:pt>
                <c:pt idx="73770">
                  <c:v>13.253145999999999</c:v>
                </c:pt>
                <c:pt idx="73771">
                  <c:v>13.254386</c:v>
                </c:pt>
                <c:pt idx="73772">
                  <c:v>13.256994000000001</c:v>
                </c:pt>
                <c:pt idx="73773">
                  <c:v>13.250389999999999</c:v>
                </c:pt>
                <c:pt idx="73774">
                  <c:v>13.245120999999999</c:v>
                </c:pt>
                <c:pt idx="73775">
                  <c:v>13.248374</c:v>
                </c:pt>
                <c:pt idx="73776">
                  <c:v>13.248763</c:v>
                </c:pt>
                <c:pt idx="73777">
                  <c:v>13.241020000000001</c:v>
                </c:pt>
                <c:pt idx="73778">
                  <c:v>13.245096</c:v>
                </c:pt>
                <c:pt idx="73779">
                  <c:v>13.247441999999999</c:v>
                </c:pt>
                <c:pt idx="73780">
                  <c:v>13.246364</c:v>
                </c:pt>
                <c:pt idx="73781">
                  <c:v>13.257118</c:v>
                </c:pt>
                <c:pt idx="73782">
                  <c:v>13.256799000000001</c:v>
                </c:pt>
                <c:pt idx="73783">
                  <c:v>13.247619</c:v>
                </c:pt>
                <c:pt idx="73784">
                  <c:v>13.246115</c:v>
                </c:pt>
                <c:pt idx="73785">
                  <c:v>13.248381</c:v>
                </c:pt>
                <c:pt idx="73786">
                  <c:v>13.244111</c:v>
                </c:pt>
                <c:pt idx="73787">
                  <c:v>13.243672999999999</c:v>
                </c:pt>
                <c:pt idx="73788">
                  <c:v>13.255876000000001</c:v>
                </c:pt>
                <c:pt idx="73789">
                  <c:v>13.253239000000001</c:v>
                </c:pt>
                <c:pt idx="73790">
                  <c:v>13.243907999999999</c:v>
                </c:pt>
                <c:pt idx="73791">
                  <c:v>13.254117000000001</c:v>
                </c:pt>
                <c:pt idx="73792">
                  <c:v>13.25878</c:v>
                </c:pt>
                <c:pt idx="73793">
                  <c:v>13.248707</c:v>
                </c:pt>
                <c:pt idx="73794">
                  <c:v>13.248699</c:v>
                </c:pt>
                <c:pt idx="73795">
                  <c:v>13.251804999999999</c:v>
                </c:pt>
                <c:pt idx="73796">
                  <c:v>13.24586</c:v>
                </c:pt>
                <c:pt idx="73797">
                  <c:v>13.250863000000001</c:v>
                </c:pt>
                <c:pt idx="73798">
                  <c:v>13.257248000000001</c:v>
                </c:pt>
                <c:pt idx="73799">
                  <c:v>13.243881999999999</c:v>
                </c:pt>
                <c:pt idx="73800">
                  <c:v>13.245170999999999</c:v>
                </c:pt>
                <c:pt idx="73801">
                  <c:v>13.259539999999999</c:v>
                </c:pt>
                <c:pt idx="73802">
                  <c:v>13.253638</c:v>
                </c:pt>
                <c:pt idx="73803">
                  <c:v>13.247706000000001</c:v>
                </c:pt>
                <c:pt idx="73804">
                  <c:v>13.255515000000001</c:v>
                </c:pt>
                <c:pt idx="73805">
                  <c:v>13.254939</c:v>
                </c:pt>
                <c:pt idx="73806">
                  <c:v>13.248576999999999</c:v>
                </c:pt>
                <c:pt idx="73807">
                  <c:v>13.260354</c:v>
                </c:pt>
                <c:pt idx="73808">
                  <c:v>13.262388</c:v>
                </c:pt>
                <c:pt idx="73809">
                  <c:v>13.245381999999999</c:v>
                </c:pt>
                <c:pt idx="73810">
                  <c:v>13.255796999999999</c:v>
                </c:pt>
                <c:pt idx="73811">
                  <c:v>13.266492</c:v>
                </c:pt>
                <c:pt idx="73812">
                  <c:v>13.248903</c:v>
                </c:pt>
                <c:pt idx="73813">
                  <c:v>13.246717</c:v>
                </c:pt>
                <c:pt idx="73814">
                  <c:v>13.257453</c:v>
                </c:pt>
                <c:pt idx="73815">
                  <c:v>13.248958999999999</c:v>
                </c:pt>
                <c:pt idx="73816">
                  <c:v>13.249767</c:v>
                </c:pt>
                <c:pt idx="73817">
                  <c:v>13.269156000000001</c:v>
                </c:pt>
                <c:pt idx="73818">
                  <c:v>13.263465999999999</c:v>
                </c:pt>
                <c:pt idx="73819">
                  <c:v>13.252613</c:v>
                </c:pt>
                <c:pt idx="73820">
                  <c:v>13.263152</c:v>
                </c:pt>
                <c:pt idx="73821">
                  <c:v>13.256705</c:v>
                </c:pt>
                <c:pt idx="73822">
                  <c:v>13.244286000000001</c:v>
                </c:pt>
                <c:pt idx="73823">
                  <c:v>13.255005000000001</c:v>
                </c:pt>
                <c:pt idx="73824">
                  <c:v>13.260581</c:v>
                </c:pt>
                <c:pt idx="73825">
                  <c:v>13.252007000000001</c:v>
                </c:pt>
                <c:pt idx="73826">
                  <c:v>13.250704000000001</c:v>
                </c:pt>
                <c:pt idx="73827">
                  <c:v>13.263576</c:v>
                </c:pt>
                <c:pt idx="73828">
                  <c:v>13.267315</c:v>
                </c:pt>
                <c:pt idx="73829">
                  <c:v>13.255927</c:v>
                </c:pt>
                <c:pt idx="73830">
                  <c:v>13.253190999999999</c:v>
                </c:pt>
                <c:pt idx="73831">
                  <c:v>13.260719</c:v>
                </c:pt>
                <c:pt idx="73832">
                  <c:v>13.264097</c:v>
                </c:pt>
                <c:pt idx="73833">
                  <c:v>13.258388</c:v>
                </c:pt>
                <c:pt idx="73834">
                  <c:v>13.257540000000001</c:v>
                </c:pt>
                <c:pt idx="73835">
                  <c:v>13.257469</c:v>
                </c:pt>
                <c:pt idx="73836">
                  <c:v>13.257211</c:v>
                </c:pt>
                <c:pt idx="73837">
                  <c:v>13.263282999999999</c:v>
                </c:pt>
                <c:pt idx="73838">
                  <c:v>13.253887000000001</c:v>
                </c:pt>
                <c:pt idx="73839">
                  <c:v>13.248398999999999</c:v>
                </c:pt>
                <c:pt idx="73840">
                  <c:v>13.262847000000001</c:v>
                </c:pt>
                <c:pt idx="73841">
                  <c:v>13.265090000000001</c:v>
                </c:pt>
                <c:pt idx="73842">
                  <c:v>13.253394</c:v>
                </c:pt>
                <c:pt idx="73843">
                  <c:v>13.254149</c:v>
                </c:pt>
                <c:pt idx="73844">
                  <c:v>13.264442000000001</c:v>
                </c:pt>
                <c:pt idx="73845">
                  <c:v>13.266223999999999</c:v>
                </c:pt>
                <c:pt idx="73846">
                  <c:v>13.264058</c:v>
                </c:pt>
                <c:pt idx="73847">
                  <c:v>13.259505000000001</c:v>
                </c:pt>
                <c:pt idx="73848">
                  <c:v>13.257097</c:v>
                </c:pt>
                <c:pt idx="73849">
                  <c:v>13.266660999999999</c:v>
                </c:pt>
                <c:pt idx="73850">
                  <c:v>13.262252</c:v>
                </c:pt>
                <c:pt idx="73851">
                  <c:v>13.251284</c:v>
                </c:pt>
                <c:pt idx="73852">
                  <c:v>13.259767999999999</c:v>
                </c:pt>
                <c:pt idx="73853">
                  <c:v>13.263771999999999</c:v>
                </c:pt>
                <c:pt idx="73854">
                  <c:v>13.256617</c:v>
                </c:pt>
                <c:pt idx="73855">
                  <c:v>13.260759999999999</c:v>
                </c:pt>
                <c:pt idx="73856">
                  <c:v>13.271533</c:v>
                </c:pt>
                <c:pt idx="73857">
                  <c:v>13.268307</c:v>
                </c:pt>
                <c:pt idx="73858">
                  <c:v>13.264575000000001</c:v>
                </c:pt>
                <c:pt idx="73859">
                  <c:v>13.268967999999999</c:v>
                </c:pt>
                <c:pt idx="73860">
                  <c:v>13.263604000000001</c:v>
                </c:pt>
                <c:pt idx="73861">
                  <c:v>13.261125</c:v>
                </c:pt>
                <c:pt idx="73862">
                  <c:v>13.265724000000001</c:v>
                </c:pt>
                <c:pt idx="73863">
                  <c:v>13.258661</c:v>
                </c:pt>
                <c:pt idx="73864">
                  <c:v>13.251372</c:v>
                </c:pt>
                <c:pt idx="73865">
                  <c:v>13.257517</c:v>
                </c:pt>
                <c:pt idx="73866">
                  <c:v>13.267037</c:v>
                </c:pt>
                <c:pt idx="73867">
                  <c:v>13.267976000000001</c:v>
                </c:pt>
                <c:pt idx="73868">
                  <c:v>13.268530999999999</c:v>
                </c:pt>
                <c:pt idx="73869">
                  <c:v>13.268629000000001</c:v>
                </c:pt>
                <c:pt idx="73870">
                  <c:v>13.264709</c:v>
                </c:pt>
                <c:pt idx="73871">
                  <c:v>13.263569</c:v>
                </c:pt>
                <c:pt idx="73872">
                  <c:v>13.262157999999999</c:v>
                </c:pt>
                <c:pt idx="73873">
                  <c:v>13.262769</c:v>
                </c:pt>
                <c:pt idx="73874">
                  <c:v>13.268703</c:v>
                </c:pt>
                <c:pt idx="73875">
                  <c:v>13.266577</c:v>
                </c:pt>
                <c:pt idx="73876">
                  <c:v>13.259727</c:v>
                </c:pt>
                <c:pt idx="73877">
                  <c:v>13.26394</c:v>
                </c:pt>
                <c:pt idx="73878">
                  <c:v>13.272593000000001</c:v>
                </c:pt>
                <c:pt idx="73879">
                  <c:v>13.268284</c:v>
                </c:pt>
                <c:pt idx="73880">
                  <c:v>13.262478</c:v>
                </c:pt>
                <c:pt idx="73881">
                  <c:v>13.266299999999999</c:v>
                </c:pt>
                <c:pt idx="73882">
                  <c:v>13.264799</c:v>
                </c:pt>
                <c:pt idx="73883">
                  <c:v>13.263619</c:v>
                </c:pt>
                <c:pt idx="73884">
                  <c:v>13.264867000000001</c:v>
                </c:pt>
                <c:pt idx="73885">
                  <c:v>13.263755</c:v>
                </c:pt>
                <c:pt idx="73886">
                  <c:v>13.263646</c:v>
                </c:pt>
                <c:pt idx="73887">
                  <c:v>13.261079000000001</c:v>
                </c:pt>
                <c:pt idx="73888">
                  <c:v>13.264438999999999</c:v>
                </c:pt>
                <c:pt idx="73889">
                  <c:v>13.269862</c:v>
                </c:pt>
                <c:pt idx="73890">
                  <c:v>13.266565</c:v>
                </c:pt>
                <c:pt idx="73891">
                  <c:v>13.263911999999999</c:v>
                </c:pt>
                <c:pt idx="73892">
                  <c:v>13.267652</c:v>
                </c:pt>
                <c:pt idx="73893">
                  <c:v>13.273815000000001</c:v>
                </c:pt>
                <c:pt idx="73894">
                  <c:v>13.271001999999999</c:v>
                </c:pt>
                <c:pt idx="73895">
                  <c:v>13.266121999999999</c:v>
                </c:pt>
                <c:pt idx="73896">
                  <c:v>13.266391</c:v>
                </c:pt>
                <c:pt idx="73897">
                  <c:v>13.268459</c:v>
                </c:pt>
                <c:pt idx="73898">
                  <c:v>13.274701</c:v>
                </c:pt>
                <c:pt idx="73899">
                  <c:v>13.275302999999999</c:v>
                </c:pt>
                <c:pt idx="73900">
                  <c:v>13.269567</c:v>
                </c:pt>
                <c:pt idx="73901">
                  <c:v>13.274984999999999</c:v>
                </c:pt>
                <c:pt idx="73902">
                  <c:v>13.279366</c:v>
                </c:pt>
                <c:pt idx="73903">
                  <c:v>13.272387</c:v>
                </c:pt>
                <c:pt idx="73904">
                  <c:v>13.269382</c:v>
                </c:pt>
                <c:pt idx="73905">
                  <c:v>13.271487</c:v>
                </c:pt>
                <c:pt idx="73906">
                  <c:v>13.271319999999999</c:v>
                </c:pt>
                <c:pt idx="73907">
                  <c:v>13.270865000000001</c:v>
                </c:pt>
                <c:pt idx="73908">
                  <c:v>13.268355</c:v>
                </c:pt>
                <c:pt idx="73909">
                  <c:v>13.265148</c:v>
                </c:pt>
                <c:pt idx="73910">
                  <c:v>13.27087</c:v>
                </c:pt>
                <c:pt idx="73911">
                  <c:v>13.272102</c:v>
                </c:pt>
                <c:pt idx="73912">
                  <c:v>13.271134999999999</c:v>
                </c:pt>
                <c:pt idx="73913">
                  <c:v>13.275028000000001</c:v>
                </c:pt>
                <c:pt idx="73914">
                  <c:v>13.274289</c:v>
                </c:pt>
                <c:pt idx="73915">
                  <c:v>13.273072000000001</c:v>
                </c:pt>
                <c:pt idx="73916">
                  <c:v>13.271559999999999</c:v>
                </c:pt>
                <c:pt idx="73917">
                  <c:v>13.271929999999999</c:v>
                </c:pt>
                <c:pt idx="73918">
                  <c:v>13.272315000000001</c:v>
                </c:pt>
                <c:pt idx="73919">
                  <c:v>13.272508999999999</c:v>
                </c:pt>
                <c:pt idx="73920">
                  <c:v>13.273631</c:v>
                </c:pt>
                <c:pt idx="73921">
                  <c:v>13.268879999999999</c:v>
                </c:pt>
                <c:pt idx="73922">
                  <c:v>13.276241000000001</c:v>
                </c:pt>
                <c:pt idx="73923">
                  <c:v>13.282342999999999</c:v>
                </c:pt>
                <c:pt idx="73924">
                  <c:v>13.269477</c:v>
                </c:pt>
                <c:pt idx="73925">
                  <c:v>13.26627</c:v>
                </c:pt>
                <c:pt idx="73926">
                  <c:v>13.270274000000001</c:v>
                </c:pt>
                <c:pt idx="73927">
                  <c:v>13.267364000000001</c:v>
                </c:pt>
                <c:pt idx="73928">
                  <c:v>13.267516000000001</c:v>
                </c:pt>
                <c:pt idx="73929">
                  <c:v>13.27698</c:v>
                </c:pt>
                <c:pt idx="73930">
                  <c:v>13.283818999999999</c:v>
                </c:pt>
                <c:pt idx="73931">
                  <c:v>13.278634</c:v>
                </c:pt>
                <c:pt idx="73932">
                  <c:v>13.278308000000001</c:v>
                </c:pt>
                <c:pt idx="73933">
                  <c:v>13.276121</c:v>
                </c:pt>
                <c:pt idx="73934">
                  <c:v>13.266783</c:v>
                </c:pt>
                <c:pt idx="73935">
                  <c:v>13.265893999999999</c:v>
                </c:pt>
                <c:pt idx="73936">
                  <c:v>13.274262</c:v>
                </c:pt>
                <c:pt idx="73937">
                  <c:v>13.278079999999999</c:v>
                </c:pt>
                <c:pt idx="73938">
                  <c:v>13.274385000000001</c:v>
                </c:pt>
                <c:pt idx="73939">
                  <c:v>13.280817000000001</c:v>
                </c:pt>
                <c:pt idx="73940">
                  <c:v>13.27955</c:v>
                </c:pt>
                <c:pt idx="73941">
                  <c:v>13.26998</c:v>
                </c:pt>
                <c:pt idx="73942">
                  <c:v>13.275747000000001</c:v>
                </c:pt>
                <c:pt idx="73943">
                  <c:v>13.277101</c:v>
                </c:pt>
                <c:pt idx="73944">
                  <c:v>13.276334</c:v>
                </c:pt>
                <c:pt idx="73945">
                  <c:v>13.284183000000001</c:v>
                </c:pt>
                <c:pt idx="73946">
                  <c:v>13.27782</c:v>
                </c:pt>
                <c:pt idx="73947">
                  <c:v>13.266029</c:v>
                </c:pt>
                <c:pt idx="73948">
                  <c:v>13.271140000000001</c:v>
                </c:pt>
                <c:pt idx="73949">
                  <c:v>13.279194</c:v>
                </c:pt>
                <c:pt idx="73950">
                  <c:v>13.27408</c:v>
                </c:pt>
                <c:pt idx="73951">
                  <c:v>13.273358999999999</c:v>
                </c:pt>
                <c:pt idx="73952">
                  <c:v>13.280652</c:v>
                </c:pt>
                <c:pt idx="73953">
                  <c:v>13.279385</c:v>
                </c:pt>
                <c:pt idx="73954">
                  <c:v>13.283134</c:v>
                </c:pt>
                <c:pt idx="73955">
                  <c:v>13.285622</c:v>
                </c:pt>
                <c:pt idx="73956">
                  <c:v>13.273421000000001</c:v>
                </c:pt>
                <c:pt idx="73957">
                  <c:v>13.275309</c:v>
                </c:pt>
                <c:pt idx="73958">
                  <c:v>13.288869999999999</c:v>
                </c:pt>
                <c:pt idx="73959">
                  <c:v>13.282291000000001</c:v>
                </c:pt>
                <c:pt idx="73960">
                  <c:v>13.273237</c:v>
                </c:pt>
                <c:pt idx="73961">
                  <c:v>13.284913</c:v>
                </c:pt>
                <c:pt idx="73962">
                  <c:v>13.288271999999999</c:v>
                </c:pt>
                <c:pt idx="73963">
                  <c:v>13.278898999999999</c:v>
                </c:pt>
                <c:pt idx="73964">
                  <c:v>13.28199</c:v>
                </c:pt>
                <c:pt idx="73965">
                  <c:v>13.283275</c:v>
                </c:pt>
                <c:pt idx="73966">
                  <c:v>13.278651</c:v>
                </c:pt>
                <c:pt idx="73967">
                  <c:v>13.285396</c:v>
                </c:pt>
                <c:pt idx="73968">
                  <c:v>13.291156000000001</c:v>
                </c:pt>
                <c:pt idx="73969">
                  <c:v>13.281207999999999</c:v>
                </c:pt>
                <c:pt idx="73970">
                  <c:v>13.270272</c:v>
                </c:pt>
                <c:pt idx="73971">
                  <c:v>13.279347</c:v>
                </c:pt>
                <c:pt idx="73972">
                  <c:v>13.282818000000001</c:v>
                </c:pt>
                <c:pt idx="73973">
                  <c:v>13.276377999999999</c:v>
                </c:pt>
                <c:pt idx="73974">
                  <c:v>13.281867999999999</c:v>
                </c:pt>
                <c:pt idx="73975">
                  <c:v>13.281750000000001</c:v>
                </c:pt>
                <c:pt idx="73976">
                  <c:v>13.276289999999999</c:v>
                </c:pt>
                <c:pt idx="73977">
                  <c:v>13.281487</c:v>
                </c:pt>
                <c:pt idx="73978">
                  <c:v>13.289254</c:v>
                </c:pt>
                <c:pt idx="73979">
                  <c:v>13.287571</c:v>
                </c:pt>
                <c:pt idx="73980">
                  <c:v>13.284535999999999</c:v>
                </c:pt>
                <c:pt idx="73981">
                  <c:v>13.289607</c:v>
                </c:pt>
                <c:pt idx="73982">
                  <c:v>13.283136000000001</c:v>
                </c:pt>
                <c:pt idx="73983">
                  <c:v>13.277032999999999</c:v>
                </c:pt>
                <c:pt idx="73984">
                  <c:v>13.282081</c:v>
                </c:pt>
                <c:pt idx="73985">
                  <c:v>13.275105</c:v>
                </c:pt>
                <c:pt idx="73986">
                  <c:v>13.274412</c:v>
                </c:pt>
                <c:pt idx="73987">
                  <c:v>13.283186000000001</c:v>
                </c:pt>
                <c:pt idx="73988">
                  <c:v>13.280518000000001</c:v>
                </c:pt>
                <c:pt idx="73989">
                  <c:v>13.276142999999999</c:v>
                </c:pt>
                <c:pt idx="73990">
                  <c:v>13.286196</c:v>
                </c:pt>
                <c:pt idx="73991">
                  <c:v>13.295203000000001</c:v>
                </c:pt>
                <c:pt idx="73992">
                  <c:v>13.289251999999999</c:v>
                </c:pt>
                <c:pt idx="73993">
                  <c:v>13.285358</c:v>
                </c:pt>
                <c:pt idx="73994">
                  <c:v>13.282855</c:v>
                </c:pt>
                <c:pt idx="73995">
                  <c:v>13.277168</c:v>
                </c:pt>
                <c:pt idx="73996">
                  <c:v>13.280664</c:v>
                </c:pt>
                <c:pt idx="73997">
                  <c:v>13.287516</c:v>
                </c:pt>
                <c:pt idx="73998">
                  <c:v>13.290172</c:v>
                </c:pt>
                <c:pt idx="73999">
                  <c:v>13.287979</c:v>
                </c:pt>
                <c:pt idx="74000">
                  <c:v>13.289406</c:v>
                </c:pt>
                <c:pt idx="74001">
                  <c:v>13.293269</c:v>
                </c:pt>
                <c:pt idx="74002">
                  <c:v>13.292704000000001</c:v>
                </c:pt>
                <c:pt idx="74003">
                  <c:v>13.294385999999999</c:v>
                </c:pt>
                <c:pt idx="74004">
                  <c:v>13.293559</c:v>
                </c:pt>
                <c:pt idx="74005">
                  <c:v>13.287552</c:v>
                </c:pt>
                <c:pt idx="74006">
                  <c:v>13.283716</c:v>
                </c:pt>
                <c:pt idx="74007">
                  <c:v>13.287618999999999</c:v>
                </c:pt>
                <c:pt idx="74008">
                  <c:v>13.289076</c:v>
                </c:pt>
                <c:pt idx="74009">
                  <c:v>13.280621999999999</c:v>
                </c:pt>
                <c:pt idx="74010">
                  <c:v>13.278508</c:v>
                </c:pt>
                <c:pt idx="74011">
                  <c:v>13.284345999999999</c:v>
                </c:pt>
                <c:pt idx="74012">
                  <c:v>13.288719</c:v>
                </c:pt>
                <c:pt idx="74013">
                  <c:v>13.289337</c:v>
                </c:pt>
                <c:pt idx="74014">
                  <c:v>13.284127</c:v>
                </c:pt>
                <c:pt idx="74015">
                  <c:v>13.281857</c:v>
                </c:pt>
                <c:pt idx="74016">
                  <c:v>13.287259000000001</c:v>
                </c:pt>
                <c:pt idx="74017">
                  <c:v>13.290948</c:v>
                </c:pt>
                <c:pt idx="74018">
                  <c:v>13.288043999999999</c:v>
                </c:pt>
                <c:pt idx="74019">
                  <c:v>13.287032</c:v>
                </c:pt>
                <c:pt idx="74020">
                  <c:v>13.290689</c:v>
                </c:pt>
                <c:pt idx="74021">
                  <c:v>13.288475</c:v>
                </c:pt>
                <c:pt idx="74022">
                  <c:v>13.288531000000001</c:v>
                </c:pt>
                <c:pt idx="74023">
                  <c:v>13.288107999999999</c:v>
                </c:pt>
                <c:pt idx="74024">
                  <c:v>13.283633</c:v>
                </c:pt>
                <c:pt idx="74025">
                  <c:v>13.288278999999999</c:v>
                </c:pt>
                <c:pt idx="74026">
                  <c:v>13.292888</c:v>
                </c:pt>
                <c:pt idx="74027">
                  <c:v>13.292683</c:v>
                </c:pt>
                <c:pt idx="74028">
                  <c:v>13.297416</c:v>
                </c:pt>
                <c:pt idx="74029">
                  <c:v>13.30078</c:v>
                </c:pt>
                <c:pt idx="74030">
                  <c:v>13.295999999999999</c:v>
                </c:pt>
                <c:pt idx="74031">
                  <c:v>13.291328999999999</c:v>
                </c:pt>
                <c:pt idx="74032">
                  <c:v>13.290253</c:v>
                </c:pt>
                <c:pt idx="74033">
                  <c:v>13.284748</c:v>
                </c:pt>
                <c:pt idx="74034">
                  <c:v>13.288444</c:v>
                </c:pt>
                <c:pt idx="74035">
                  <c:v>13.3001</c:v>
                </c:pt>
                <c:pt idx="74036">
                  <c:v>13.289020000000001</c:v>
                </c:pt>
                <c:pt idx="74037">
                  <c:v>13.281551</c:v>
                </c:pt>
                <c:pt idx="74038">
                  <c:v>13.29246</c:v>
                </c:pt>
                <c:pt idx="74039">
                  <c:v>13.294285</c:v>
                </c:pt>
                <c:pt idx="74040">
                  <c:v>13.288384000000001</c:v>
                </c:pt>
                <c:pt idx="74041">
                  <c:v>13.290547999999999</c:v>
                </c:pt>
                <c:pt idx="74042">
                  <c:v>13.298909</c:v>
                </c:pt>
                <c:pt idx="74043">
                  <c:v>13.296450999999999</c:v>
                </c:pt>
                <c:pt idx="74044">
                  <c:v>13.294855</c:v>
                </c:pt>
                <c:pt idx="74045">
                  <c:v>13.293132999999999</c:v>
                </c:pt>
                <c:pt idx="74046">
                  <c:v>13.286161</c:v>
                </c:pt>
                <c:pt idx="74047">
                  <c:v>13.291368</c:v>
                </c:pt>
                <c:pt idx="74048">
                  <c:v>13.295266</c:v>
                </c:pt>
                <c:pt idx="74049">
                  <c:v>13.292742000000001</c:v>
                </c:pt>
                <c:pt idx="74050">
                  <c:v>13.293321000000001</c:v>
                </c:pt>
                <c:pt idx="74051">
                  <c:v>13.297647</c:v>
                </c:pt>
                <c:pt idx="74052">
                  <c:v>13.295159</c:v>
                </c:pt>
                <c:pt idx="74053">
                  <c:v>13.287418000000001</c:v>
                </c:pt>
                <c:pt idx="74054">
                  <c:v>13.298368</c:v>
                </c:pt>
                <c:pt idx="74055">
                  <c:v>13.301398000000001</c:v>
                </c:pt>
                <c:pt idx="74056">
                  <c:v>13.290452999999999</c:v>
                </c:pt>
                <c:pt idx="74057">
                  <c:v>13.294523</c:v>
                </c:pt>
                <c:pt idx="74058">
                  <c:v>13.293476999999999</c:v>
                </c:pt>
                <c:pt idx="74059">
                  <c:v>13.286633999999999</c:v>
                </c:pt>
                <c:pt idx="74060">
                  <c:v>13.294911000000001</c:v>
                </c:pt>
                <c:pt idx="74061">
                  <c:v>13.307086999999999</c:v>
                </c:pt>
                <c:pt idx="74062">
                  <c:v>13.308840999999999</c:v>
                </c:pt>
                <c:pt idx="74063">
                  <c:v>13.304717</c:v>
                </c:pt>
                <c:pt idx="74064">
                  <c:v>13.301162</c:v>
                </c:pt>
                <c:pt idx="74065">
                  <c:v>13.297866000000001</c:v>
                </c:pt>
                <c:pt idx="74066">
                  <c:v>13.305595</c:v>
                </c:pt>
                <c:pt idx="74067">
                  <c:v>13.308557</c:v>
                </c:pt>
                <c:pt idx="74068">
                  <c:v>13.293785</c:v>
                </c:pt>
                <c:pt idx="74069">
                  <c:v>13.289432</c:v>
                </c:pt>
                <c:pt idx="74070">
                  <c:v>13.295862</c:v>
                </c:pt>
                <c:pt idx="74071">
                  <c:v>13.29804</c:v>
                </c:pt>
                <c:pt idx="74072">
                  <c:v>13.295942</c:v>
                </c:pt>
                <c:pt idx="74073">
                  <c:v>13.296552</c:v>
                </c:pt>
                <c:pt idx="74074">
                  <c:v>13.299814</c:v>
                </c:pt>
                <c:pt idx="74075">
                  <c:v>13.296217</c:v>
                </c:pt>
                <c:pt idx="74076">
                  <c:v>13.295517</c:v>
                </c:pt>
                <c:pt idx="74077">
                  <c:v>13.295678000000001</c:v>
                </c:pt>
                <c:pt idx="74078">
                  <c:v>13.292437</c:v>
                </c:pt>
                <c:pt idx="74079">
                  <c:v>13.294767</c:v>
                </c:pt>
                <c:pt idx="74080">
                  <c:v>13.296468000000001</c:v>
                </c:pt>
                <c:pt idx="74081">
                  <c:v>13.296791000000001</c:v>
                </c:pt>
                <c:pt idx="74082">
                  <c:v>13.299149999999999</c:v>
                </c:pt>
                <c:pt idx="74083">
                  <c:v>13.307713</c:v>
                </c:pt>
                <c:pt idx="74084">
                  <c:v>13.304461999999999</c:v>
                </c:pt>
                <c:pt idx="74085">
                  <c:v>13.294065</c:v>
                </c:pt>
                <c:pt idx="74086">
                  <c:v>13.304031999999999</c:v>
                </c:pt>
                <c:pt idx="74087">
                  <c:v>13.306616</c:v>
                </c:pt>
                <c:pt idx="74088">
                  <c:v>13.298145</c:v>
                </c:pt>
                <c:pt idx="74089">
                  <c:v>13.306953</c:v>
                </c:pt>
                <c:pt idx="74090">
                  <c:v>13.308172000000001</c:v>
                </c:pt>
                <c:pt idx="74091">
                  <c:v>13.298298000000001</c:v>
                </c:pt>
                <c:pt idx="74092">
                  <c:v>13.304161000000001</c:v>
                </c:pt>
                <c:pt idx="74093">
                  <c:v>13.307644</c:v>
                </c:pt>
                <c:pt idx="74094">
                  <c:v>13.296619</c:v>
                </c:pt>
                <c:pt idx="74095">
                  <c:v>13.293587</c:v>
                </c:pt>
                <c:pt idx="74096">
                  <c:v>13.298382999999999</c:v>
                </c:pt>
                <c:pt idx="74097">
                  <c:v>13.293654999999999</c:v>
                </c:pt>
                <c:pt idx="74098">
                  <c:v>13.292133</c:v>
                </c:pt>
                <c:pt idx="74099">
                  <c:v>13.301883999999999</c:v>
                </c:pt>
                <c:pt idx="74100">
                  <c:v>13.309024000000001</c:v>
                </c:pt>
                <c:pt idx="74101">
                  <c:v>13.306195000000001</c:v>
                </c:pt>
                <c:pt idx="74102">
                  <c:v>13.303713</c:v>
                </c:pt>
                <c:pt idx="74103">
                  <c:v>13.307727999999999</c:v>
                </c:pt>
                <c:pt idx="74104">
                  <c:v>13.309240000000001</c:v>
                </c:pt>
                <c:pt idx="74105">
                  <c:v>13.312127</c:v>
                </c:pt>
                <c:pt idx="74106">
                  <c:v>13.305403999999999</c:v>
                </c:pt>
                <c:pt idx="74107">
                  <c:v>13.295131</c:v>
                </c:pt>
                <c:pt idx="74108">
                  <c:v>13.306482000000001</c:v>
                </c:pt>
                <c:pt idx="74109">
                  <c:v>13.305497000000001</c:v>
                </c:pt>
                <c:pt idx="74110">
                  <c:v>13.293949</c:v>
                </c:pt>
                <c:pt idx="74111">
                  <c:v>13.302277</c:v>
                </c:pt>
                <c:pt idx="74112">
                  <c:v>13.310943</c:v>
                </c:pt>
                <c:pt idx="74113">
                  <c:v>13.311792000000001</c:v>
                </c:pt>
                <c:pt idx="74114">
                  <c:v>13.308282</c:v>
                </c:pt>
                <c:pt idx="74115">
                  <c:v>13.307206000000001</c:v>
                </c:pt>
                <c:pt idx="74116">
                  <c:v>13.308506</c:v>
                </c:pt>
                <c:pt idx="74117">
                  <c:v>13.305301</c:v>
                </c:pt>
                <c:pt idx="74118">
                  <c:v>13.304880000000001</c:v>
                </c:pt>
                <c:pt idx="74119">
                  <c:v>13.304693</c:v>
                </c:pt>
                <c:pt idx="74120">
                  <c:v>13.304716000000001</c:v>
                </c:pt>
                <c:pt idx="74121">
                  <c:v>13.308513</c:v>
                </c:pt>
                <c:pt idx="74122">
                  <c:v>13.30702</c:v>
                </c:pt>
                <c:pt idx="74123">
                  <c:v>13.296215</c:v>
                </c:pt>
                <c:pt idx="74124">
                  <c:v>13.299175999999999</c:v>
                </c:pt>
                <c:pt idx="74125">
                  <c:v>13.317269</c:v>
                </c:pt>
                <c:pt idx="74126">
                  <c:v>13.316841</c:v>
                </c:pt>
                <c:pt idx="74127">
                  <c:v>13.306611999999999</c:v>
                </c:pt>
                <c:pt idx="74128">
                  <c:v>13.302733999999999</c:v>
                </c:pt>
                <c:pt idx="74129">
                  <c:v>13.301285</c:v>
                </c:pt>
                <c:pt idx="74130">
                  <c:v>13.306172999999999</c:v>
                </c:pt>
                <c:pt idx="74131">
                  <c:v>13.309889</c:v>
                </c:pt>
                <c:pt idx="74132">
                  <c:v>13.308555</c:v>
                </c:pt>
                <c:pt idx="74133">
                  <c:v>13.307271999999999</c:v>
                </c:pt>
                <c:pt idx="74134">
                  <c:v>13.312894999999999</c:v>
                </c:pt>
                <c:pt idx="74135">
                  <c:v>13.312481</c:v>
                </c:pt>
                <c:pt idx="74136">
                  <c:v>13.302306</c:v>
                </c:pt>
                <c:pt idx="74137">
                  <c:v>13.309056</c:v>
                </c:pt>
                <c:pt idx="74138">
                  <c:v>13.315982999999999</c:v>
                </c:pt>
                <c:pt idx="74139">
                  <c:v>13.304714000000001</c:v>
                </c:pt>
                <c:pt idx="74140">
                  <c:v>13.299981000000001</c:v>
                </c:pt>
                <c:pt idx="74141">
                  <c:v>13.305180999999999</c:v>
                </c:pt>
                <c:pt idx="74142">
                  <c:v>13.305268</c:v>
                </c:pt>
                <c:pt idx="74143">
                  <c:v>13.299901</c:v>
                </c:pt>
                <c:pt idx="74144">
                  <c:v>13.305261</c:v>
                </c:pt>
                <c:pt idx="74145">
                  <c:v>13.313693000000001</c:v>
                </c:pt>
                <c:pt idx="74146">
                  <c:v>13.314181</c:v>
                </c:pt>
                <c:pt idx="74147">
                  <c:v>13.315072000000001</c:v>
                </c:pt>
                <c:pt idx="74148">
                  <c:v>13.306734000000001</c:v>
                </c:pt>
                <c:pt idx="74149">
                  <c:v>13.30476</c:v>
                </c:pt>
                <c:pt idx="74150">
                  <c:v>13.317992</c:v>
                </c:pt>
                <c:pt idx="74151">
                  <c:v>13.316679000000001</c:v>
                </c:pt>
                <c:pt idx="74152">
                  <c:v>13.3139</c:v>
                </c:pt>
                <c:pt idx="74153">
                  <c:v>13.320938999999999</c:v>
                </c:pt>
                <c:pt idx="74154">
                  <c:v>13.314651</c:v>
                </c:pt>
                <c:pt idx="74155">
                  <c:v>13.303674000000001</c:v>
                </c:pt>
                <c:pt idx="74156">
                  <c:v>13.310047000000001</c:v>
                </c:pt>
                <c:pt idx="74157">
                  <c:v>13.313984</c:v>
                </c:pt>
                <c:pt idx="74158">
                  <c:v>13.305173999999999</c:v>
                </c:pt>
                <c:pt idx="74159">
                  <c:v>13.312188000000001</c:v>
                </c:pt>
                <c:pt idx="74160">
                  <c:v>13.316158</c:v>
                </c:pt>
                <c:pt idx="74161">
                  <c:v>13.308011</c:v>
                </c:pt>
                <c:pt idx="74162">
                  <c:v>13.316632</c:v>
                </c:pt>
                <c:pt idx="74163">
                  <c:v>13.319974</c:v>
                </c:pt>
                <c:pt idx="74164">
                  <c:v>13.307136</c:v>
                </c:pt>
                <c:pt idx="74165">
                  <c:v>13.30986</c:v>
                </c:pt>
                <c:pt idx="74166">
                  <c:v>13.322047</c:v>
                </c:pt>
                <c:pt idx="74167">
                  <c:v>13.315630000000001</c:v>
                </c:pt>
                <c:pt idx="74168">
                  <c:v>13.310967</c:v>
                </c:pt>
                <c:pt idx="74169">
                  <c:v>13.319005000000001</c:v>
                </c:pt>
                <c:pt idx="74170">
                  <c:v>13.309002</c:v>
                </c:pt>
                <c:pt idx="74171">
                  <c:v>13.303628</c:v>
                </c:pt>
                <c:pt idx="74172">
                  <c:v>13.322198</c:v>
                </c:pt>
                <c:pt idx="74173">
                  <c:v>13.322480000000001</c:v>
                </c:pt>
                <c:pt idx="74174">
                  <c:v>13.305135</c:v>
                </c:pt>
                <c:pt idx="74175">
                  <c:v>13.311462000000001</c:v>
                </c:pt>
                <c:pt idx="74176">
                  <c:v>13.321923999999999</c:v>
                </c:pt>
                <c:pt idx="74177">
                  <c:v>13.305882</c:v>
                </c:pt>
                <c:pt idx="74178">
                  <c:v>13.307653999999999</c:v>
                </c:pt>
                <c:pt idx="74179">
                  <c:v>13.323817</c:v>
                </c:pt>
                <c:pt idx="74180">
                  <c:v>13.310487999999999</c:v>
                </c:pt>
                <c:pt idx="74181">
                  <c:v>13.314556</c:v>
                </c:pt>
                <c:pt idx="74182">
                  <c:v>13.333983</c:v>
                </c:pt>
                <c:pt idx="74183">
                  <c:v>13.318042999999999</c:v>
                </c:pt>
                <c:pt idx="74184">
                  <c:v>13.309701</c:v>
                </c:pt>
                <c:pt idx="74185">
                  <c:v>13.32845</c:v>
                </c:pt>
                <c:pt idx="74186">
                  <c:v>13.323176999999999</c:v>
                </c:pt>
                <c:pt idx="74187">
                  <c:v>13.305301</c:v>
                </c:pt>
                <c:pt idx="74188">
                  <c:v>13.320378</c:v>
                </c:pt>
                <c:pt idx="74189">
                  <c:v>13.331901</c:v>
                </c:pt>
                <c:pt idx="74190">
                  <c:v>13.316777</c:v>
                </c:pt>
                <c:pt idx="74191">
                  <c:v>13.317780000000001</c:v>
                </c:pt>
                <c:pt idx="74192">
                  <c:v>13.323194000000001</c:v>
                </c:pt>
                <c:pt idx="74193">
                  <c:v>13.316504999999999</c:v>
                </c:pt>
                <c:pt idx="74194">
                  <c:v>13.319125</c:v>
                </c:pt>
                <c:pt idx="74195">
                  <c:v>13.325288</c:v>
                </c:pt>
                <c:pt idx="74196">
                  <c:v>13.319939</c:v>
                </c:pt>
                <c:pt idx="74197">
                  <c:v>13.317186</c:v>
                </c:pt>
                <c:pt idx="74198">
                  <c:v>13.324909</c:v>
                </c:pt>
                <c:pt idx="74199">
                  <c:v>13.315512999999999</c:v>
                </c:pt>
                <c:pt idx="74200">
                  <c:v>13.309016</c:v>
                </c:pt>
                <c:pt idx="74201">
                  <c:v>13.323707000000001</c:v>
                </c:pt>
                <c:pt idx="74202">
                  <c:v>13.318500999999999</c:v>
                </c:pt>
                <c:pt idx="74203">
                  <c:v>13.306490999999999</c:v>
                </c:pt>
                <c:pt idx="74204">
                  <c:v>13.314855</c:v>
                </c:pt>
                <c:pt idx="74205">
                  <c:v>13.322153999999999</c:v>
                </c:pt>
                <c:pt idx="74206">
                  <c:v>13.313796</c:v>
                </c:pt>
                <c:pt idx="74207">
                  <c:v>13.316425000000001</c:v>
                </c:pt>
                <c:pt idx="74208">
                  <c:v>13.329226</c:v>
                </c:pt>
                <c:pt idx="74209">
                  <c:v>13.319824000000001</c:v>
                </c:pt>
                <c:pt idx="74210">
                  <c:v>13.315182</c:v>
                </c:pt>
                <c:pt idx="74211">
                  <c:v>13.32813</c:v>
                </c:pt>
                <c:pt idx="74212">
                  <c:v>13.323309</c:v>
                </c:pt>
                <c:pt idx="74213">
                  <c:v>13.320719</c:v>
                </c:pt>
                <c:pt idx="74214">
                  <c:v>13.332542</c:v>
                </c:pt>
                <c:pt idx="74215">
                  <c:v>13.324016</c:v>
                </c:pt>
                <c:pt idx="74216">
                  <c:v>13.310336</c:v>
                </c:pt>
                <c:pt idx="74217">
                  <c:v>13.321617</c:v>
                </c:pt>
                <c:pt idx="74218">
                  <c:v>13.325542</c:v>
                </c:pt>
                <c:pt idx="74219">
                  <c:v>13.316335</c:v>
                </c:pt>
                <c:pt idx="74220">
                  <c:v>13.324705</c:v>
                </c:pt>
                <c:pt idx="74221">
                  <c:v>13.328023</c:v>
                </c:pt>
                <c:pt idx="74222">
                  <c:v>13.319988</c:v>
                </c:pt>
                <c:pt idx="74223">
                  <c:v>13.321669999999999</c:v>
                </c:pt>
                <c:pt idx="74224">
                  <c:v>13.322763</c:v>
                </c:pt>
                <c:pt idx="74225">
                  <c:v>13.319685</c:v>
                </c:pt>
                <c:pt idx="74226">
                  <c:v>13.322844</c:v>
                </c:pt>
                <c:pt idx="74227">
                  <c:v>13.328549000000001</c:v>
                </c:pt>
                <c:pt idx="74228">
                  <c:v>13.318820000000001</c:v>
                </c:pt>
                <c:pt idx="74229">
                  <c:v>13.308738</c:v>
                </c:pt>
                <c:pt idx="74230">
                  <c:v>13.326521</c:v>
                </c:pt>
                <c:pt idx="74231">
                  <c:v>13.339444</c:v>
                </c:pt>
                <c:pt idx="74232">
                  <c:v>13.32743</c:v>
                </c:pt>
                <c:pt idx="74233">
                  <c:v>13.321740999999999</c:v>
                </c:pt>
                <c:pt idx="74234">
                  <c:v>13.328412</c:v>
                </c:pt>
                <c:pt idx="74235">
                  <c:v>13.334528000000001</c:v>
                </c:pt>
                <c:pt idx="74236">
                  <c:v>13.331848000000001</c:v>
                </c:pt>
                <c:pt idx="74237">
                  <c:v>13.327128</c:v>
                </c:pt>
                <c:pt idx="74238">
                  <c:v>13.324691</c:v>
                </c:pt>
                <c:pt idx="74239">
                  <c:v>13.321998000000001</c:v>
                </c:pt>
                <c:pt idx="74240">
                  <c:v>13.323024</c:v>
                </c:pt>
                <c:pt idx="74241">
                  <c:v>13.322692999999999</c:v>
                </c:pt>
                <c:pt idx="74242">
                  <c:v>13.325526</c:v>
                </c:pt>
                <c:pt idx="74243">
                  <c:v>13.324895</c:v>
                </c:pt>
                <c:pt idx="74244">
                  <c:v>13.321325999999999</c:v>
                </c:pt>
                <c:pt idx="74245">
                  <c:v>13.328900000000001</c:v>
                </c:pt>
                <c:pt idx="74246">
                  <c:v>13.332649</c:v>
                </c:pt>
                <c:pt idx="74247">
                  <c:v>13.327804</c:v>
                </c:pt>
                <c:pt idx="74248">
                  <c:v>13.323556999999999</c:v>
                </c:pt>
                <c:pt idx="74249">
                  <c:v>13.327399</c:v>
                </c:pt>
                <c:pt idx="74250">
                  <c:v>13.329340999999999</c:v>
                </c:pt>
                <c:pt idx="74251">
                  <c:v>13.321183</c:v>
                </c:pt>
                <c:pt idx="74252">
                  <c:v>13.323746999999999</c:v>
                </c:pt>
                <c:pt idx="74253">
                  <c:v>13.328758000000001</c:v>
                </c:pt>
                <c:pt idx="74254">
                  <c:v>13.323510000000001</c:v>
                </c:pt>
                <c:pt idx="74255">
                  <c:v>13.320876999999999</c:v>
                </c:pt>
                <c:pt idx="74256">
                  <c:v>13.326775</c:v>
                </c:pt>
                <c:pt idx="74257">
                  <c:v>13.334519999999999</c:v>
                </c:pt>
                <c:pt idx="74258">
                  <c:v>13.337126</c:v>
                </c:pt>
                <c:pt idx="74259">
                  <c:v>13.336715</c:v>
                </c:pt>
                <c:pt idx="74260">
                  <c:v>13.333221</c:v>
                </c:pt>
                <c:pt idx="74261">
                  <c:v>13.33278</c:v>
                </c:pt>
                <c:pt idx="74262">
                  <c:v>13.333569000000001</c:v>
                </c:pt>
                <c:pt idx="74263">
                  <c:v>13.328319</c:v>
                </c:pt>
                <c:pt idx="74264">
                  <c:v>13.331125999999999</c:v>
                </c:pt>
                <c:pt idx="74265">
                  <c:v>13.330622</c:v>
                </c:pt>
                <c:pt idx="74266">
                  <c:v>13.323869999999999</c:v>
                </c:pt>
                <c:pt idx="74267">
                  <c:v>13.327014</c:v>
                </c:pt>
                <c:pt idx="74268">
                  <c:v>13.326701</c:v>
                </c:pt>
                <c:pt idx="74269">
                  <c:v>13.326676000000001</c:v>
                </c:pt>
                <c:pt idx="74270">
                  <c:v>13.331154</c:v>
                </c:pt>
                <c:pt idx="74271">
                  <c:v>13.336067</c:v>
                </c:pt>
                <c:pt idx="74272">
                  <c:v>13.335642999999999</c:v>
                </c:pt>
                <c:pt idx="74273">
                  <c:v>13.327623000000001</c:v>
                </c:pt>
                <c:pt idx="74274">
                  <c:v>13.328274</c:v>
                </c:pt>
                <c:pt idx="74275">
                  <c:v>13.336207999999999</c:v>
                </c:pt>
                <c:pt idx="74276">
                  <c:v>13.335295</c:v>
                </c:pt>
                <c:pt idx="74277">
                  <c:v>13.327074</c:v>
                </c:pt>
                <c:pt idx="74278">
                  <c:v>13.331534</c:v>
                </c:pt>
                <c:pt idx="74279">
                  <c:v>13.337486</c:v>
                </c:pt>
                <c:pt idx="74280">
                  <c:v>13.325455</c:v>
                </c:pt>
                <c:pt idx="74281">
                  <c:v>13.323524000000001</c:v>
                </c:pt>
                <c:pt idx="74282">
                  <c:v>13.335385</c:v>
                </c:pt>
                <c:pt idx="74283">
                  <c:v>13.340560999999999</c:v>
                </c:pt>
                <c:pt idx="74284">
                  <c:v>13.339407</c:v>
                </c:pt>
                <c:pt idx="74285">
                  <c:v>13.333565</c:v>
                </c:pt>
                <c:pt idx="74286">
                  <c:v>13.328291</c:v>
                </c:pt>
                <c:pt idx="74287">
                  <c:v>13.327366</c:v>
                </c:pt>
                <c:pt idx="74288">
                  <c:v>13.335497</c:v>
                </c:pt>
                <c:pt idx="74289">
                  <c:v>13.339931999999999</c:v>
                </c:pt>
                <c:pt idx="74290">
                  <c:v>13.330645000000001</c:v>
                </c:pt>
                <c:pt idx="74291">
                  <c:v>13.331989</c:v>
                </c:pt>
                <c:pt idx="74292">
                  <c:v>13.335508000000001</c:v>
                </c:pt>
                <c:pt idx="74293">
                  <c:v>13.328523000000001</c:v>
                </c:pt>
                <c:pt idx="74294">
                  <c:v>13.329238999999999</c:v>
                </c:pt>
                <c:pt idx="74295">
                  <c:v>13.338207000000001</c:v>
                </c:pt>
                <c:pt idx="74296">
                  <c:v>13.337814</c:v>
                </c:pt>
                <c:pt idx="74297">
                  <c:v>13.335369999999999</c:v>
                </c:pt>
                <c:pt idx="74298">
                  <c:v>13.341749</c:v>
                </c:pt>
                <c:pt idx="74299">
                  <c:v>13.335373000000001</c:v>
                </c:pt>
                <c:pt idx="74300">
                  <c:v>13.329841999999999</c:v>
                </c:pt>
                <c:pt idx="74301">
                  <c:v>13.342074</c:v>
                </c:pt>
                <c:pt idx="74302">
                  <c:v>13.339086999999999</c:v>
                </c:pt>
                <c:pt idx="74303">
                  <c:v>13.331958</c:v>
                </c:pt>
                <c:pt idx="74304">
                  <c:v>13.335933000000001</c:v>
                </c:pt>
                <c:pt idx="74305">
                  <c:v>13.333283</c:v>
                </c:pt>
                <c:pt idx="74306">
                  <c:v>13.339701</c:v>
                </c:pt>
                <c:pt idx="74307">
                  <c:v>13.352361999999999</c:v>
                </c:pt>
                <c:pt idx="74308">
                  <c:v>13.348221000000001</c:v>
                </c:pt>
                <c:pt idx="74309">
                  <c:v>13.336202999999999</c:v>
                </c:pt>
                <c:pt idx="74310">
                  <c:v>13.34022</c:v>
                </c:pt>
                <c:pt idx="74311">
                  <c:v>13.340673000000001</c:v>
                </c:pt>
                <c:pt idx="74312">
                  <c:v>13.327938</c:v>
                </c:pt>
                <c:pt idx="74313">
                  <c:v>13.334704</c:v>
                </c:pt>
                <c:pt idx="74314">
                  <c:v>13.342123000000001</c:v>
                </c:pt>
                <c:pt idx="74315">
                  <c:v>13.337073999999999</c:v>
                </c:pt>
                <c:pt idx="74316">
                  <c:v>13.342414</c:v>
                </c:pt>
                <c:pt idx="74317">
                  <c:v>13.342504999999999</c:v>
                </c:pt>
                <c:pt idx="74318">
                  <c:v>13.333961</c:v>
                </c:pt>
                <c:pt idx="74319">
                  <c:v>13.343700999999999</c:v>
                </c:pt>
                <c:pt idx="74320">
                  <c:v>13.353808000000001</c:v>
                </c:pt>
                <c:pt idx="74321">
                  <c:v>13.337033999999999</c:v>
                </c:pt>
                <c:pt idx="74322">
                  <c:v>13.327673000000001</c:v>
                </c:pt>
                <c:pt idx="74323">
                  <c:v>13.337452000000001</c:v>
                </c:pt>
                <c:pt idx="74324">
                  <c:v>13.335644</c:v>
                </c:pt>
                <c:pt idx="74325">
                  <c:v>13.330845</c:v>
                </c:pt>
                <c:pt idx="74326">
                  <c:v>13.335616</c:v>
                </c:pt>
                <c:pt idx="74327">
                  <c:v>13.339990999999999</c:v>
                </c:pt>
                <c:pt idx="74328">
                  <c:v>13.343927000000001</c:v>
                </c:pt>
                <c:pt idx="74329">
                  <c:v>13.347585</c:v>
                </c:pt>
                <c:pt idx="74330">
                  <c:v>13.344284999999999</c:v>
                </c:pt>
                <c:pt idx="74331">
                  <c:v>13.337013000000001</c:v>
                </c:pt>
                <c:pt idx="74332">
                  <c:v>13.346914</c:v>
                </c:pt>
                <c:pt idx="74333">
                  <c:v>13.351197000000001</c:v>
                </c:pt>
                <c:pt idx="74334">
                  <c:v>13.333907</c:v>
                </c:pt>
                <c:pt idx="74335">
                  <c:v>13.335998</c:v>
                </c:pt>
                <c:pt idx="74336">
                  <c:v>13.345862</c:v>
                </c:pt>
                <c:pt idx="74337">
                  <c:v>13.343626</c:v>
                </c:pt>
                <c:pt idx="74338">
                  <c:v>13.342464</c:v>
                </c:pt>
                <c:pt idx="74339">
                  <c:v>13.348872</c:v>
                </c:pt>
                <c:pt idx="74340">
                  <c:v>13.349791</c:v>
                </c:pt>
                <c:pt idx="74341">
                  <c:v>13.338276</c:v>
                </c:pt>
                <c:pt idx="74342">
                  <c:v>13.339005</c:v>
                </c:pt>
                <c:pt idx="74343">
                  <c:v>13.34252</c:v>
                </c:pt>
                <c:pt idx="74344">
                  <c:v>13.335328000000001</c:v>
                </c:pt>
                <c:pt idx="74345">
                  <c:v>13.338934999999999</c:v>
                </c:pt>
                <c:pt idx="74346">
                  <c:v>13.338236999999999</c:v>
                </c:pt>
                <c:pt idx="74347">
                  <c:v>13.341653000000001</c:v>
                </c:pt>
                <c:pt idx="74348">
                  <c:v>13.35712</c:v>
                </c:pt>
                <c:pt idx="74349">
                  <c:v>13.347761</c:v>
                </c:pt>
                <c:pt idx="74350">
                  <c:v>13.330458</c:v>
                </c:pt>
                <c:pt idx="74351">
                  <c:v>13.343488000000001</c:v>
                </c:pt>
                <c:pt idx="74352">
                  <c:v>13.354435</c:v>
                </c:pt>
                <c:pt idx="74353">
                  <c:v>13.334702</c:v>
                </c:pt>
                <c:pt idx="74354">
                  <c:v>13.336027</c:v>
                </c:pt>
                <c:pt idx="74355">
                  <c:v>13.356030000000001</c:v>
                </c:pt>
                <c:pt idx="74356">
                  <c:v>13.349401</c:v>
                </c:pt>
                <c:pt idx="74357">
                  <c:v>13.347986000000001</c:v>
                </c:pt>
                <c:pt idx="74358">
                  <c:v>13.356646</c:v>
                </c:pt>
                <c:pt idx="74359">
                  <c:v>13.352152999999999</c:v>
                </c:pt>
                <c:pt idx="74360">
                  <c:v>13.351466</c:v>
                </c:pt>
                <c:pt idx="74361">
                  <c:v>13.354621</c:v>
                </c:pt>
                <c:pt idx="74362">
                  <c:v>13.351006999999999</c:v>
                </c:pt>
                <c:pt idx="74363">
                  <c:v>13.348623</c:v>
                </c:pt>
                <c:pt idx="74364">
                  <c:v>13.357552999999999</c:v>
                </c:pt>
                <c:pt idx="74365">
                  <c:v>13.347296</c:v>
                </c:pt>
                <c:pt idx="74366">
                  <c:v>13.333503</c:v>
                </c:pt>
                <c:pt idx="74367">
                  <c:v>13.345936</c:v>
                </c:pt>
                <c:pt idx="74368">
                  <c:v>13.349875000000001</c:v>
                </c:pt>
                <c:pt idx="74369">
                  <c:v>13.341749999999999</c:v>
                </c:pt>
                <c:pt idx="74370">
                  <c:v>13.344581</c:v>
                </c:pt>
                <c:pt idx="74371">
                  <c:v>13.345535</c:v>
                </c:pt>
                <c:pt idx="74372">
                  <c:v>13.337742</c:v>
                </c:pt>
                <c:pt idx="74373">
                  <c:v>13.339878000000001</c:v>
                </c:pt>
                <c:pt idx="74374">
                  <c:v>13.345518999999999</c:v>
                </c:pt>
                <c:pt idx="74375">
                  <c:v>13.332698000000001</c:v>
                </c:pt>
                <c:pt idx="74376">
                  <c:v>13.335820999999999</c:v>
                </c:pt>
                <c:pt idx="74377">
                  <c:v>13.355446000000001</c:v>
                </c:pt>
                <c:pt idx="74378">
                  <c:v>13.351557</c:v>
                </c:pt>
                <c:pt idx="74379">
                  <c:v>13.344673</c:v>
                </c:pt>
                <c:pt idx="74380">
                  <c:v>13.35073</c:v>
                </c:pt>
                <c:pt idx="74381">
                  <c:v>13.356957</c:v>
                </c:pt>
                <c:pt idx="74382">
                  <c:v>13.358463</c:v>
                </c:pt>
                <c:pt idx="74383">
                  <c:v>13.361867</c:v>
                </c:pt>
                <c:pt idx="74384">
                  <c:v>13.356655</c:v>
                </c:pt>
                <c:pt idx="74385">
                  <c:v>13.344881000000001</c:v>
                </c:pt>
                <c:pt idx="74386">
                  <c:v>13.355734999999999</c:v>
                </c:pt>
                <c:pt idx="74387">
                  <c:v>13.358629000000001</c:v>
                </c:pt>
                <c:pt idx="74388">
                  <c:v>13.343128999999999</c:v>
                </c:pt>
                <c:pt idx="74389">
                  <c:v>13.346655999999999</c:v>
                </c:pt>
                <c:pt idx="74390">
                  <c:v>13.351642</c:v>
                </c:pt>
                <c:pt idx="74391">
                  <c:v>13.349167</c:v>
                </c:pt>
                <c:pt idx="74392">
                  <c:v>13.35294</c:v>
                </c:pt>
                <c:pt idx="74393">
                  <c:v>13.355553</c:v>
                </c:pt>
                <c:pt idx="74394">
                  <c:v>13.350538</c:v>
                </c:pt>
                <c:pt idx="74395">
                  <c:v>13.353020000000001</c:v>
                </c:pt>
                <c:pt idx="74396">
                  <c:v>13.359211999999999</c:v>
                </c:pt>
                <c:pt idx="74397">
                  <c:v>13.348447999999999</c:v>
                </c:pt>
                <c:pt idx="74398">
                  <c:v>13.346185999999999</c:v>
                </c:pt>
                <c:pt idx="74399">
                  <c:v>13.358193999999999</c:v>
                </c:pt>
                <c:pt idx="74400">
                  <c:v>13.353574999999999</c:v>
                </c:pt>
                <c:pt idx="74401">
                  <c:v>13.345751</c:v>
                </c:pt>
                <c:pt idx="74402">
                  <c:v>13.352342</c:v>
                </c:pt>
                <c:pt idx="74403">
                  <c:v>13.358101</c:v>
                </c:pt>
                <c:pt idx="74404">
                  <c:v>13.351324</c:v>
                </c:pt>
                <c:pt idx="74405">
                  <c:v>13.351743000000001</c:v>
                </c:pt>
                <c:pt idx="74406">
                  <c:v>13.355134</c:v>
                </c:pt>
                <c:pt idx="74407">
                  <c:v>13.344611</c:v>
                </c:pt>
                <c:pt idx="74408">
                  <c:v>13.350201999999999</c:v>
                </c:pt>
                <c:pt idx="74409">
                  <c:v>13.363704</c:v>
                </c:pt>
                <c:pt idx="74410">
                  <c:v>13.356312000000001</c:v>
                </c:pt>
                <c:pt idx="74411">
                  <c:v>13.348292000000001</c:v>
                </c:pt>
                <c:pt idx="74412">
                  <c:v>13.357351</c:v>
                </c:pt>
                <c:pt idx="74413">
                  <c:v>13.361496000000001</c:v>
                </c:pt>
                <c:pt idx="74414">
                  <c:v>13.351756999999999</c:v>
                </c:pt>
                <c:pt idx="74415">
                  <c:v>13.351850000000001</c:v>
                </c:pt>
                <c:pt idx="74416">
                  <c:v>13.352043</c:v>
                </c:pt>
                <c:pt idx="74417">
                  <c:v>13.346261</c:v>
                </c:pt>
                <c:pt idx="74418">
                  <c:v>13.355824999999999</c:v>
                </c:pt>
                <c:pt idx="74419">
                  <c:v>13.36206</c:v>
                </c:pt>
                <c:pt idx="74420">
                  <c:v>13.358032</c:v>
                </c:pt>
                <c:pt idx="74421">
                  <c:v>13.361193999999999</c:v>
                </c:pt>
                <c:pt idx="74422">
                  <c:v>13.3637</c:v>
                </c:pt>
                <c:pt idx="74423">
                  <c:v>13.354056999999999</c:v>
                </c:pt>
                <c:pt idx="74424">
                  <c:v>13.346233</c:v>
                </c:pt>
                <c:pt idx="74425">
                  <c:v>13.35641</c:v>
                </c:pt>
                <c:pt idx="74426">
                  <c:v>13.362466</c:v>
                </c:pt>
                <c:pt idx="74427">
                  <c:v>13.359171</c:v>
                </c:pt>
                <c:pt idx="74428">
                  <c:v>13.358074</c:v>
                </c:pt>
                <c:pt idx="74429">
                  <c:v>13.3567</c:v>
                </c:pt>
                <c:pt idx="74430">
                  <c:v>13.361101</c:v>
                </c:pt>
                <c:pt idx="74431">
                  <c:v>13.36425</c:v>
                </c:pt>
                <c:pt idx="74432">
                  <c:v>13.358753999999999</c:v>
                </c:pt>
                <c:pt idx="74433">
                  <c:v>13.353548999999999</c:v>
                </c:pt>
                <c:pt idx="74434">
                  <c:v>13.353425</c:v>
                </c:pt>
                <c:pt idx="74435">
                  <c:v>13.353275</c:v>
                </c:pt>
                <c:pt idx="74436">
                  <c:v>13.351421</c:v>
                </c:pt>
                <c:pt idx="74437">
                  <c:v>13.357585</c:v>
                </c:pt>
                <c:pt idx="74438">
                  <c:v>13.358499999999999</c:v>
                </c:pt>
                <c:pt idx="74439">
                  <c:v>13.35501</c:v>
                </c:pt>
                <c:pt idx="74440">
                  <c:v>13.364279</c:v>
                </c:pt>
                <c:pt idx="74441">
                  <c:v>13.368579</c:v>
                </c:pt>
                <c:pt idx="74442">
                  <c:v>13.364691000000001</c:v>
                </c:pt>
                <c:pt idx="74443">
                  <c:v>13.361651999999999</c:v>
                </c:pt>
                <c:pt idx="74444">
                  <c:v>13.360745</c:v>
                </c:pt>
                <c:pt idx="74445">
                  <c:v>13.358957</c:v>
                </c:pt>
                <c:pt idx="74446">
                  <c:v>13.353645</c:v>
                </c:pt>
                <c:pt idx="74447">
                  <c:v>13.360567</c:v>
                </c:pt>
                <c:pt idx="74448">
                  <c:v>13.363479</c:v>
                </c:pt>
                <c:pt idx="74449">
                  <c:v>13.357027</c:v>
                </c:pt>
                <c:pt idx="74450">
                  <c:v>13.363511000000001</c:v>
                </c:pt>
                <c:pt idx="74451">
                  <c:v>13.360716999999999</c:v>
                </c:pt>
                <c:pt idx="74452">
                  <c:v>13.351561999999999</c:v>
                </c:pt>
                <c:pt idx="74453">
                  <c:v>13.352865</c:v>
                </c:pt>
                <c:pt idx="74454">
                  <c:v>13.357355</c:v>
                </c:pt>
                <c:pt idx="74455">
                  <c:v>13.360579</c:v>
                </c:pt>
                <c:pt idx="74456">
                  <c:v>13.362776</c:v>
                </c:pt>
                <c:pt idx="74457">
                  <c:v>13.365055</c:v>
                </c:pt>
                <c:pt idx="74458">
                  <c:v>13.362626000000001</c:v>
                </c:pt>
                <c:pt idx="74459">
                  <c:v>13.371244000000001</c:v>
                </c:pt>
                <c:pt idx="74460">
                  <c:v>13.376802</c:v>
                </c:pt>
                <c:pt idx="74461">
                  <c:v>13.363206999999999</c:v>
                </c:pt>
                <c:pt idx="74462">
                  <c:v>13.367943</c:v>
                </c:pt>
                <c:pt idx="74463">
                  <c:v>13.377758</c:v>
                </c:pt>
                <c:pt idx="74464">
                  <c:v>13.368855</c:v>
                </c:pt>
                <c:pt idx="74465">
                  <c:v>13.369448</c:v>
                </c:pt>
                <c:pt idx="74466">
                  <c:v>13.372869</c:v>
                </c:pt>
                <c:pt idx="74467">
                  <c:v>13.361205</c:v>
                </c:pt>
                <c:pt idx="74468">
                  <c:v>13.356040999999999</c:v>
                </c:pt>
                <c:pt idx="74469">
                  <c:v>13.362289000000001</c:v>
                </c:pt>
                <c:pt idx="74470">
                  <c:v>13.358102000000001</c:v>
                </c:pt>
                <c:pt idx="74471">
                  <c:v>13.358408000000001</c:v>
                </c:pt>
                <c:pt idx="74472">
                  <c:v>13.369686</c:v>
                </c:pt>
                <c:pt idx="74473">
                  <c:v>13.362303000000001</c:v>
                </c:pt>
                <c:pt idx="74474">
                  <c:v>13.356303</c:v>
                </c:pt>
                <c:pt idx="74475">
                  <c:v>13.365964</c:v>
                </c:pt>
                <c:pt idx="74476">
                  <c:v>13.363761</c:v>
                </c:pt>
                <c:pt idx="74477">
                  <c:v>13.355021000000001</c:v>
                </c:pt>
                <c:pt idx="74478">
                  <c:v>13.361159000000001</c:v>
                </c:pt>
                <c:pt idx="74479">
                  <c:v>13.365644</c:v>
                </c:pt>
                <c:pt idx="74480">
                  <c:v>13.352691</c:v>
                </c:pt>
                <c:pt idx="74481">
                  <c:v>13.35854</c:v>
                </c:pt>
                <c:pt idx="74482">
                  <c:v>13.373163</c:v>
                </c:pt>
                <c:pt idx="74483">
                  <c:v>13.369452000000001</c:v>
                </c:pt>
                <c:pt idx="74484">
                  <c:v>13.372332999999999</c:v>
                </c:pt>
                <c:pt idx="74485">
                  <c:v>13.370535</c:v>
                </c:pt>
                <c:pt idx="74486">
                  <c:v>13.359833999999999</c:v>
                </c:pt>
                <c:pt idx="74487">
                  <c:v>13.366142999999999</c:v>
                </c:pt>
                <c:pt idx="74488">
                  <c:v>13.377202</c:v>
                </c:pt>
                <c:pt idx="74489">
                  <c:v>13.371387</c:v>
                </c:pt>
                <c:pt idx="74490">
                  <c:v>13.364706999999999</c:v>
                </c:pt>
                <c:pt idx="74491">
                  <c:v>13.374442</c:v>
                </c:pt>
                <c:pt idx="74492">
                  <c:v>13.369325</c:v>
                </c:pt>
                <c:pt idx="74493">
                  <c:v>13.357386999999999</c:v>
                </c:pt>
                <c:pt idx="74494">
                  <c:v>13.36623</c:v>
                </c:pt>
                <c:pt idx="74495">
                  <c:v>13.36872</c:v>
                </c:pt>
                <c:pt idx="74496">
                  <c:v>13.363761</c:v>
                </c:pt>
                <c:pt idx="74497">
                  <c:v>13.37167</c:v>
                </c:pt>
                <c:pt idx="74498">
                  <c:v>13.374453000000001</c:v>
                </c:pt>
                <c:pt idx="74499">
                  <c:v>13.361646</c:v>
                </c:pt>
                <c:pt idx="74500">
                  <c:v>13.364202000000001</c:v>
                </c:pt>
                <c:pt idx="74501">
                  <c:v>13.375918</c:v>
                </c:pt>
                <c:pt idx="74502">
                  <c:v>13.366967000000001</c:v>
                </c:pt>
                <c:pt idx="74503">
                  <c:v>13.365534</c:v>
                </c:pt>
                <c:pt idx="74504">
                  <c:v>13.375731</c:v>
                </c:pt>
                <c:pt idx="74505">
                  <c:v>13.374007000000001</c:v>
                </c:pt>
                <c:pt idx="74506">
                  <c:v>13.371228</c:v>
                </c:pt>
                <c:pt idx="74507">
                  <c:v>13.370711</c:v>
                </c:pt>
                <c:pt idx="74508">
                  <c:v>13.370417</c:v>
                </c:pt>
                <c:pt idx="74509">
                  <c:v>13.371354999999999</c:v>
                </c:pt>
                <c:pt idx="74510">
                  <c:v>13.374376</c:v>
                </c:pt>
                <c:pt idx="74511">
                  <c:v>13.371043</c:v>
                </c:pt>
                <c:pt idx="74512">
                  <c:v>13.364837</c:v>
                </c:pt>
                <c:pt idx="74513">
                  <c:v>13.373243</c:v>
                </c:pt>
                <c:pt idx="74514">
                  <c:v>13.376393</c:v>
                </c:pt>
                <c:pt idx="74515">
                  <c:v>13.370756999999999</c:v>
                </c:pt>
                <c:pt idx="74516">
                  <c:v>13.372202</c:v>
                </c:pt>
                <c:pt idx="74517">
                  <c:v>13.37227</c:v>
                </c:pt>
                <c:pt idx="74518">
                  <c:v>13.372854999999999</c:v>
                </c:pt>
                <c:pt idx="74519">
                  <c:v>13.380709</c:v>
                </c:pt>
                <c:pt idx="74520">
                  <c:v>13.384924</c:v>
                </c:pt>
                <c:pt idx="74521">
                  <c:v>13.374262</c:v>
                </c:pt>
                <c:pt idx="74522">
                  <c:v>13.371631000000001</c:v>
                </c:pt>
                <c:pt idx="74523">
                  <c:v>13.379778999999999</c:v>
                </c:pt>
                <c:pt idx="74524">
                  <c:v>13.368759000000001</c:v>
                </c:pt>
                <c:pt idx="74525">
                  <c:v>13.363595999999999</c:v>
                </c:pt>
                <c:pt idx="74526">
                  <c:v>13.377637999999999</c:v>
                </c:pt>
                <c:pt idx="74527">
                  <c:v>13.376785999999999</c:v>
                </c:pt>
                <c:pt idx="74528">
                  <c:v>13.371608999999999</c:v>
                </c:pt>
                <c:pt idx="74529">
                  <c:v>13.376523000000001</c:v>
                </c:pt>
                <c:pt idx="74530">
                  <c:v>13.375017</c:v>
                </c:pt>
                <c:pt idx="74531">
                  <c:v>13.371389000000001</c:v>
                </c:pt>
                <c:pt idx="74532">
                  <c:v>13.377109000000001</c:v>
                </c:pt>
                <c:pt idx="74533">
                  <c:v>13.373659</c:v>
                </c:pt>
                <c:pt idx="74534">
                  <c:v>13.365207</c:v>
                </c:pt>
                <c:pt idx="74535">
                  <c:v>13.372407000000001</c:v>
                </c:pt>
                <c:pt idx="74536">
                  <c:v>13.375454</c:v>
                </c:pt>
                <c:pt idx="74537">
                  <c:v>13.372506</c:v>
                </c:pt>
                <c:pt idx="74538">
                  <c:v>13.375632</c:v>
                </c:pt>
                <c:pt idx="74539">
                  <c:v>13.374535</c:v>
                </c:pt>
                <c:pt idx="74540">
                  <c:v>13.372915000000001</c:v>
                </c:pt>
                <c:pt idx="74541">
                  <c:v>13.374478</c:v>
                </c:pt>
                <c:pt idx="74542">
                  <c:v>13.378558</c:v>
                </c:pt>
                <c:pt idx="74543">
                  <c:v>13.376200000000001</c:v>
                </c:pt>
                <c:pt idx="74544">
                  <c:v>13.368745000000001</c:v>
                </c:pt>
                <c:pt idx="74545">
                  <c:v>13.372643999999999</c:v>
                </c:pt>
                <c:pt idx="74546">
                  <c:v>13.374774</c:v>
                </c:pt>
                <c:pt idx="74547">
                  <c:v>13.380641000000001</c:v>
                </c:pt>
                <c:pt idx="74548">
                  <c:v>13.394601</c:v>
                </c:pt>
                <c:pt idx="74549">
                  <c:v>13.389238000000001</c:v>
                </c:pt>
                <c:pt idx="74550">
                  <c:v>13.378904</c:v>
                </c:pt>
                <c:pt idx="74551">
                  <c:v>13.386291999999999</c:v>
                </c:pt>
                <c:pt idx="74552">
                  <c:v>13.390919999999999</c:v>
                </c:pt>
                <c:pt idx="74553">
                  <c:v>13.383308</c:v>
                </c:pt>
                <c:pt idx="74554">
                  <c:v>13.381918000000001</c:v>
                </c:pt>
                <c:pt idx="74555">
                  <c:v>13.378628000000001</c:v>
                </c:pt>
                <c:pt idx="74556">
                  <c:v>13.370317</c:v>
                </c:pt>
                <c:pt idx="74557">
                  <c:v>13.376761999999999</c:v>
                </c:pt>
                <c:pt idx="74558">
                  <c:v>13.384083</c:v>
                </c:pt>
                <c:pt idx="74559">
                  <c:v>13.380067</c:v>
                </c:pt>
                <c:pt idx="74560">
                  <c:v>13.373213</c:v>
                </c:pt>
                <c:pt idx="74561">
                  <c:v>13.375925000000001</c:v>
                </c:pt>
                <c:pt idx="74562">
                  <c:v>13.381942</c:v>
                </c:pt>
                <c:pt idx="74563">
                  <c:v>13.377049</c:v>
                </c:pt>
                <c:pt idx="74564">
                  <c:v>13.37819</c:v>
                </c:pt>
                <c:pt idx="74565">
                  <c:v>13.37834</c:v>
                </c:pt>
                <c:pt idx="74566">
                  <c:v>13.373153</c:v>
                </c:pt>
                <c:pt idx="74567">
                  <c:v>13.380796999999999</c:v>
                </c:pt>
                <c:pt idx="74568">
                  <c:v>13.381885</c:v>
                </c:pt>
                <c:pt idx="74569">
                  <c:v>13.377999000000001</c:v>
                </c:pt>
                <c:pt idx="74570">
                  <c:v>13.381779</c:v>
                </c:pt>
                <c:pt idx="74571">
                  <c:v>13.376998</c:v>
                </c:pt>
                <c:pt idx="74572">
                  <c:v>13.369507</c:v>
                </c:pt>
                <c:pt idx="74573">
                  <c:v>13.374378</c:v>
                </c:pt>
                <c:pt idx="74574">
                  <c:v>13.380376999999999</c:v>
                </c:pt>
                <c:pt idx="74575">
                  <c:v>13.380630999999999</c:v>
                </c:pt>
                <c:pt idx="74576">
                  <c:v>13.382979000000001</c:v>
                </c:pt>
                <c:pt idx="74577">
                  <c:v>13.379747999999999</c:v>
                </c:pt>
                <c:pt idx="74578">
                  <c:v>13.375285999999999</c:v>
                </c:pt>
                <c:pt idx="74579">
                  <c:v>13.389143000000001</c:v>
                </c:pt>
                <c:pt idx="74580">
                  <c:v>13.39411</c:v>
                </c:pt>
                <c:pt idx="74581">
                  <c:v>13.379401</c:v>
                </c:pt>
                <c:pt idx="74582">
                  <c:v>13.374741999999999</c:v>
                </c:pt>
                <c:pt idx="74583">
                  <c:v>13.382846000000001</c:v>
                </c:pt>
                <c:pt idx="74584">
                  <c:v>13.386631</c:v>
                </c:pt>
                <c:pt idx="74585">
                  <c:v>13.383105</c:v>
                </c:pt>
                <c:pt idx="74586">
                  <c:v>13.384596999999999</c:v>
                </c:pt>
                <c:pt idx="74587">
                  <c:v>13.385084000000001</c:v>
                </c:pt>
                <c:pt idx="74588">
                  <c:v>13.382367</c:v>
                </c:pt>
                <c:pt idx="74589">
                  <c:v>13.392443999999999</c:v>
                </c:pt>
                <c:pt idx="74590">
                  <c:v>13.397389</c:v>
                </c:pt>
                <c:pt idx="74591">
                  <c:v>13.387835000000001</c:v>
                </c:pt>
                <c:pt idx="74592">
                  <c:v>13.382258</c:v>
                </c:pt>
                <c:pt idx="74593">
                  <c:v>13.38564</c:v>
                </c:pt>
                <c:pt idx="74594">
                  <c:v>13.388669999999999</c:v>
                </c:pt>
                <c:pt idx="74595">
                  <c:v>13.386571</c:v>
                </c:pt>
                <c:pt idx="74596">
                  <c:v>13.385303</c:v>
                </c:pt>
                <c:pt idx="74597">
                  <c:v>13.381857</c:v>
                </c:pt>
                <c:pt idx="74598">
                  <c:v>13.386405</c:v>
                </c:pt>
                <c:pt idx="74599">
                  <c:v>13.395597</c:v>
                </c:pt>
                <c:pt idx="74600">
                  <c:v>13.392321000000001</c:v>
                </c:pt>
                <c:pt idx="74601">
                  <c:v>13.388624</c:v>
                </c:pt>
                <c:pt idx="74602">
                  <c:v>13.390786</c:v>
                </c:pt>
                <c:pt idx="74603">
                  <c:v>13.393622000000001</c:v>
                </c:pt>
                <c:pt idx="74604">
                  <c:v>13.385221</c:v>
                </c:pt>
                <c:pt idx="74605">
                  <c:v>13.377471999999999</c:v>
                </c:pt>
                <c:pt idx="74606">
                  <c:v>13.377622000000001</c:v>
                </c:pt>
                <c:pt idx="74607">
                  <c:v>13.371976999999999</c:v>
                </c:pt>
                <c:pt idx="74608">
                  <c:v>13.374579000000001</c:v>
                </c:pt>
                <c:pt idx="74609">
                  <c:v>13.382647</c:v>
                </c:pt>
                <c:pt idx="74610">
                  <c:v>13.384922</c:v>
                </c:pt>
                <c:pt idx="74611">
                  <c:v>13.393996</c:v>
                </c:pt>
                <c:pt idx="74612">
                  <c:v>13.395163999999999</c:v>
                </c:pt>
                <c:pt idx="74613">
                  <c:v>13.387090000000001</c:v>
                </c:pt>
                <c:pt idx="74614">
                  <c:v>13.395453</c:v>
                </c:pt>
                <c:pt idx="74615">
                  <c:v>13.405061</c:v>
                </c:pt>
                <c:pt idx="74616">
                  <c:v>13.390039</c:v>
                </c:pt>
                <c:pt idx="74617">
                  <c:v>13.376525000000001</c:v>
                </c:pt>
                <c:pt idx="74618">
                  <c:v>13.385857</c:v>
                </c:pt>
                <c:pt idx="74619">
                  <c:v>13.388862</c:v>
                </c:pt>
                <c:pt idx="74620">
                  <c:v>13.389462</c:v>
                </c:pt>
                <c:pt idx="74621">
                  <c:v>13.396746</c:v>
                </c:pt>
                <c:pt idx="74622">
                  <c:v>13.38636</c:v>
                </c:pt>
                <c:pt idx="74623">
                  <c:v>13.380841999999999</c:v>
                </c:pt>
                <c:pt idx="74624">
                  <c:v>13.393369</c:v>
                </c:pt>
                <c:pt idx="74625">
                  <c:v>13.395358999999999</c:v>
                </c:pt>
                <c:pt idx="74626">
                  <c:v>13.389789</c:v>
                </c:pt>
                <c:pt idx="74627">
                  <c:v>13.390133000000001</c:v>
                </c:pt>
                <c:pt idx="74628">
                  <c:v>13.388503</c:v>
                </c:pt>
                <c:pt idx="74629">
                  <c:v>13.381717</c:v>
                </c:pt>
                <c:pt idx="74630">
                  <c:v>13.387397999999999</c:v>
                </c:pt>
                <c:pt idx="74631">
                  <c:v>13.397035000000001</c:v>
                </c:pt>
                <c:pt idx="74632">
                  <c:v>13.390936999999999</c:v>
                </c:pt>
                <c:pt idx="74633">
                  <c:v>13.391178999999999</c:v>
                </c:pt>
                <c:pt idx="74634">
                  <c:v>13.398757</c:v>
                </c:pt>
                <c:pt idx="74635">
                  <c:v>13.394064</c:v>
                </c:pt>
                <c:pt idx="74636">
                  <c:v>13.390641</c:v>
                </c:pt>
                <c:pt idx="74637">
                  <c:v>13.39884</c:v>
                </c:pt>
                <c:pt idx="74638">
                  <c:v>13.398999999999999</c:v>
                </c:pt>
                <c:pt idx="74639">
                  <c:v>13.388232</c:v>
                </c:pt>
                <c:pt idx="74640">
                  <c:v>13.386471999999999</c:v>
                </c:pt>
                <c:pt idx="74641">
                  <c:v>13.385738999999999</c:v>
                </c:pt>
                <c:pt idx="74642">
                  <c:v>13.387782</c:v>
                </c:pt>
                <c:pt idx="74643">
                  <c:v>13.399502</c:v>
                </c:pt>
                <c:pt idx="74644">
                  <c:v>13.400755999999999</c:v>
                </c:pt>
                <c:pt idx="74645">
                  <c:v>13.391631</c:v>
                </c:pt>
                <c:pt idx="74646">
                  <c:v>13.394613</c:v>
                </c:pt>
                <c:pt idx="74647">
                  <c:v>13.400465000000001</c:v>
                </c:pt>
                <c:pt idx="74648">
                  <c:v>13.389219000000001</c:v>
                </c:pt>
                <c:pt idx="74649">
                  <c:v>13.386085</c:v>
                </c:pt>
                <c:pt idx="74650">
                  <c:v>13.397807999999999</c:v>
                </c:pt>
                <c:pt idx="74651">
                  <c:v>13.392963</c:v>
                </c:pt>
                <c:pt idx="74652">
                  <c:v>13.390022</c:v>
                </c:pt>
                <c:pt idx="74653">
                  <c:v>13.398679</c:v>
                </c:pt>
                <c:pt idx="74654">
                  <c:v>13.391722</c:v>
                </c:pt>
                <c:pt idx="74655">
                  <c:v>13.391023000000001</c:v>
                </c:pt>
                <c:pt idx="74656">
                  <c:v>13.408255</c:v>
                </c:pt>
                <c:pt idx="74657">
                  <c:v>13.404729</c:v>
                </c:pt>
                <c:pt idx="74658">
                  <c:v>13.390983</c:v>
                </c:pt>
                <c:pt idx="74659">
                  <c:v>13.400050999999999</c:v>
                </c:pt>
                <c:pt idx="74660">
                  <c:v>13.402806</c:v>
                </c:pt>
                <c:pt idx="74661">
                  <c:v>13.385899999999999</c:v>
                </c:pt>
                <c:pt idx="74662">
                  <c:v>13.389373000000001</c:v>
                </c:pt>
                <c:pt idx="74663">
                  <c:v>13.396152000000001</c:v>
                </c:pt>
                <c:pt idx="74664">
                  <c:v>13.384173000000001</c:v>
                </c:pt>
                <c:pt idx="74665">
                  <c:v>13.384268</c:v>
                </c:pt>
                <c:pt idx="74666">
                  <c:v>13.397341000000001</c:v>
                </c:pt>
                <c:pt idx="74667">
                  <c:v>13.400713</c:v>
                </c:pt>
                <c:pt idx="74668">
                  <c:v>13.393822</c:v>
                </c:pt>
                <c:pt idx="74669">
                  <c:v>13.396504</c:v>
                </c:pt>
                <c:pt idx="74670">
                  <c:v>13.398462</c:v>
                </c:pt>
                <c:pt idx="74671">
                  <c:v>13.394781999999999</c:v>
                </c:pt>
                <c:pt idx="74672">
                  <c:v>13.407876999999999</c:v>
                </c:pt>
                <c:pt idx="74673">
                  <c:v>13.407537</c:v>
                </c:pt>
                <c:pt idx="74674">
                  <c:v>13.398369000000001</c:v>
                </c:pt>
                <c:pt idx="74675">
                  <c:v>13.409012000000001</c:v>
                </c:pt>
                <c:pt idx="74676">
                  <c:v>13.40948</c:v>
                </c:pt>
                <c:pt idx="74677">
                  <c:v>13.399616</c:v>
                </c:pt>
                <c:pt idx="74678">
                  <c:v>13.406916000000001</c:v>
                </c:pt>
                <c:pt idx="74679">
                  <c:v>13.407423</c:v>
                </c:pt>
                <c:pt idx="74680">
                  <c:v>13.390312</c:v>
                </c:pt>
                <c:pt idx="74681">
                  <c:v>13.397582999999999</c:v>
                </c:pt>
                <c:pt idx="74682">
                  <c:v>13.407119</c:v>
                </c:pt>
                <c:pt idx="74683">
                  <c:v>13.392828</c:v>
                </c:pt>
                <c:pt idx="74684">
                  <c:v>13.395058000000001</c:v>
                </c:pt>
                <c:pt idx="74685">
                  <c:v>13.401128</c:v>
                </c:pt>
                <c:pt idx="74686">
                  <c:v>13.393916000000001</c:v>
                </c:pt>
                <c:pt idx="74687">
                  <c:v>13.402436</c:v>
                </c:pt>
                <c:pt idx="74688">
                  <c:v>13.409687</c:v>
                </c:pt>
                <c:pt idx="74689">
                  <c:v>13.399945000000001</c:v>
                </c:pt>
                <c:pt idx="74690">
                  <c:v>13.399449000000001</c:v>
                </c:pt>
                <c:pt idx="74691">
                  <c:v>13.405810000000001</c:v>
                </c:pt>
                <c:pt idx="74692">
                  <c:v>13.392858</c:v>
                </c:pt>
                <c:pt idx="74693">
                  <c:v>13.386177999999999</c:v>
                </c:pt>
                <c:pt idx="74694">
                  <c:v>13.404128</c:v>
                </c:pt>
                <c:pt idx="74695">
                  <c:v>13.407178</c:v>
                </c:pt>
                <c:pt idx="74696">
                  <c:v>13.395913999999999</c:v>
                </c:pt>
                <c:pt idx="74697">
                  <c:v>13.399367</c:v>
                </c:pt>
                <c:pt idx="74698">
                  <c:v>13.406964</c:v>
                </c:pt>
                <c:pt idx="74699">
                  <c:v>13.400508</c:v>
                </c:pt>
                <c:pt idx="74700">
                  <c:v>13.403587</c:v>
                </c:pt>
                <c:pt idx="74701">
                  <c:v>13.412709</c:v>
                </c:pt>
                <c:pt idx="74702">
                  <c:v>13.396267</c:v>
                </c:pt>
                <c:pt idx="74703">
                  <c:v>13.391805</c:v>
                </c:pt>
                <c:pt idx="74704">
                  <c:v>13.404856000000001</c:v>
                </c:pt>
                <c:pt idx="74705">
                  <c:v>13.393827</c:v>
                </c:pt>
                <c:pt idx="74706">
                  <c:v>13.390247</c:v>
                </c:pt>
                <c:pt idx="74707">
                  <c:v>13.411493</c:v>
                </c:pt>
                <c:pt idx="74708">
                  <c:v>13.415963</c:v>
                </c:pt>
                <c:pt idx="74709">
                  <c:v>13.404415999999999</c:v>
                </c:pt>
                <c:pt idx="74710">
                  <c:v>13.406618</c:v>
                </c:pt>
                <c:pt idx="74711">
                  <c:v>13.413378</c:v>
                </c:pt>
                <c:pt idx="74712">
                  <c:v>13.408715000000001</c:v>
                </c:pt>
                <c:pt idx="74713">
                  <c:v>13.408281000000001</c:v>
                </c:pt>
                <c:pt idx="74714">
                  <c:v>13.401953000000001</c:v>
                </c:pt>
                <c:pt idx="74715">
                  <c:v>13.394316999999999</c:v>
                </c:pt>
                <c:pt idx="74716">
                  <c:v>13.409865</c:v>
                </c:pt>
                <c:pt idx="74717">
                  <c:v>13.410157</c:v>
                </c:pt>
                <c:pt idx="74718">
                  <c:v>13.398066</c:v>
                </c:pt>
                <c:pt idx="74719">
                  <c:v>13.406883000000001</c:v>
                </c:pt>
                <c:pt idx="74720">
                  <c:v>13.414723</c:v>
                </c:pt>
                <c:pt idx="74721">
                  <c:v>13.406359999999999</c:v>
                </c:pt>
                <c:pt idx="74722">
                  <c:v>13.398808000000001</c:v>
                </c:pt>
                <c:pt idx="74723">
                  <c:v>13.404450000000001</c:v>
                </c:pt>
                <c:pt idx="74724">
                  <c:v>13.403865</c:v>
                </c:pt>
                <c:pt idx="74725">
                  <c:v>13.401123999999999</c:v>
                </c:pt>
                <c:pt idx="74726">
                  <c:v>13.408595999999999</c:v>
                </c:pt>
                <c:pt idx="74727">
                  <c:v>13.409121000000001</c:v>
                </c:pt>
                <c:pt idx="74728">
                  <c:v>13.410913000000001</c:v>
                </c:pt>
                <c:pt idx="74729">
                  <c:v>13.414132</c:v>
                </c:pt>
                <c:pt idx="74730">
                  <c:v>13.405226000000001</c:v>
                </c:pt>
                <c:pt idx="74731">
                  <c:v>13.403943999999999</c:v>
                </c:pt>
                <c:pt idx="74732">
                  <c:v>13.413406</c:v>
                </c:pt>
                <c:pt idx="74733">
                  <c:v>13.410672999999999</c:v>
                </c:pt>
                <c:pt idx="74734">
                  <c:v>13.400354999999999</c:v>
                </c:pt>
                <c:pt idx="74735">
                  <c:v>13.406903</c:v>
                </c:pt>
                <c:pt idx="74736">
                  <c:v>13.413309999999999</c:v>
                </c:pt>
                <c:pt idx="74737">
                  <c:v>13.401832000000001</c:v>
                </c:pt>
                <c:pt idx="74738">
                  <c:v>13.403992000000001</c:v>
                </c:pt>
                <c:pt idx="74739">
                  <c:v>13.415336999999999</c:v>
                </c:pt>
                <c:pt idx="74740">
                  <c:v>13.407116</c:v>
                </c:pt>
                <c:pt idx="74741">
                  <c:v>13.407886</c:v>
                </c:pt>
                <c:pt idx="74742">
                  <c:v>13.420166999999999</c:v>
                </c:pt>
                <c:pt idx="74743">
                  <c:v>13.411795</c:v>
                </c:pt>
                <c:pt idx="74744">
                  <c:v>13.409136999999999</c:v>
                </c:pt>
                <c:pt idx="74745">
                  <c:v>13.418901999999999</c:v>
                </c:pt>
                <c:pt idx="74746">
                  <c:v>13.407292999999999</c:v>
                </c:pt>
                <c:pt idx="74747">
                  <c:v>13.403494</c:v>
                </c:pt>
                <c:pt idx="74748">
                  <c:v>13.416433</c:v>
                </c:pt>
                <c:pt idx="74749">
                  <c:v>13.414153000000001</c:v>
                </c:pt>
                <c:pt idx="74750">
                  <c:v>13.411902</c:v>
                </c:pt>
                <c:pt idx="74751">
                  <c:v>13.414839000000001</c:v>
                </c:pt>
                <c:pt idx="74752">
                  <c:v>13.409459999999999</c:v>
                </c:pt>
                <c:pt idx="74753">
                  <c:v>13.403657000000001</c:v>
                </c:pt>
                <c:pt idx="74754">
                  <c:v>13.410534999999999</c:v>
                </c:pt>
                <c:pt idx="74755">
                  <c:v>13.421462999999999</c:v>
                </c:pt>
                <c:pt idx="74756">
                  <c:v>13.419934</c:v>
                </c:pt>
                <c:pt idx="74757">
                  <c:v>13.418797</c:v>
                </c:pt>
                <c:pt idx="74758">
                  <c:v>13.410178999999999</c:v>
                </c:pt>
                <c:pt idx="74759">
                  <c:v>13.394173</c:v>
                </c:pt>
                <c:pt idx="74760">
                  <c:v>13.403803</c:v>
                </c:pt>
                <c:pt idx="74761">
                  <c:v>13.420026</c:v>
                </c:pt>
                <c:pt idx="74762">
                  <c:v>13.411719</c:v>
                </c:pt>
                <c:pt idx="74763">
                  <c:v>13.401799</c:v>
                </c:pt>
                <c:pt idx="74764">
                  <c:v>13.411273</c:v>
                </c:pt>
                <c:pt idx="74765">
                  <c:v>13.415449000000001</c:v>
                </c:pt>
                <c:pt idx="74766">
                  <c:v>13.412153999999999</c:v>
                </c:pt>
                <c:pt idx="74767">
                  <c:v>13.419755</c:v>
                </c:pt>
                <c:pt idx="74768">
                  <c:v>13.416864</c:v>
                </c:pt>
                <c:pt idx="74769">
                  <c:v>13.407451</c:v>
                </c:pt>
                <c:pt idx="74770">
                  <c:v>13.412561</c:v>
                </c:pt>
                <c:pt idx="74771">
                  <c:v>13.417857</c:v>
                </c:pt>
                <c:pt idx="74772">
                  <c:v>13.419145</c:v>
                </c:pt>
                <c:pt idx="74773">
                  <c:v>13.420984000000001</c:v>
                </c:pt>
                <c:pt idx="74774">
                  <c:v>13.41921</c:v>
                </c:pt>
                <c:pt idx="74775">
                  <c:v>13.415445999999999</c:v>
                </c:pt>
                <c:pt idx="74776">
                  <c:v>13.416126999999999</c:v>
                </c:pt>
                <c:pt idx="74777">
                  <c:v>13.420820000000001</c:v>
                </c:pt>
                <c:pt idx="74778">
                  <c:v>13.417209</c:v>
                </c:pt>
                <c:pt idx="74779">
                  <c:v>13.413919</c:v>
                </c:pt>
                <c:pt idx="74780">
                  <c:v>13.414526</c:v>
                </c:pt>
                <c:pt idx="74781">
                  <c:v>13.412507</c:v>
                </c:pt>
                <c:pt idx="74782">
                  <c:v>13.417864</c:v>
                </c:pt>
                <c:pt idx="74783">
                  <c:v>13.424218</c:v>
                </c:pt>
                <c:pt idx="74784">
                  <c:v>13.417175</c:v>
                </c:pt>
                <c:pt idx="74785">
                  <c:v>13.409167</c:v>
                </c:pt>
                <c:pt idx="74786">
                  <c:v>13.417496</c:v>
                </c:pt>
                <c:pt idx="74787">
                  <c:v>13.419942000000001</c:v>
                </c:pt>
                <c:pt idx="74788">
                  <c:v>13.411830999999999</c:v>
                </c:pt>
                <c:pt idx="74789">
                  <c:v>13.417208</c:v>
                </c:pt>
                <c:pt idx="74790">
                  <c:v>13.417381000000001</c:v>
                </c:pt>
                <c:pt idx="74791">
                  <c:v>13.409954000000001</c:v>
                </c:pt>
                <c:pt idx="74792">
                  <c:v>13.413857999999999</c:v>
                </c:pt>
                <c:pt idx="74793">
                  <c:v>13.416240999999999</c:v>
                </c:pt>
                <c:pt idx="74794">
                  <c:v>13.411833</c:v>
                </c:pt>
                <c:pt idx="74795">
                  <c:v>13.41672</c:v>
                </c:pt>
                <c:pt idx="74796">
                  <c:v>13.429653999999999</c:v>
                </c:pt>
                <c:pt idx="74797">
                  <c:v>13.425276</c:v>
                </c:pt>
                <c:pt idx="74798">
                  <c:v>13.412967</c:v>
                </c:pt>
                <c:pt idx="74799">
                  <c:v>13.419181</c:v>
                </c:pt>
                <c:pt idx="74800">
                  <c:v>13.424477</c:v>
                </c:pt>
                <c:pt idx="74801">
                  <c:v>13.425812000000001</c:v>
                </c:pt>
                <c:pt idx="74802">
                  <c:v>13.426170000000001</c:v>
                </c:pt>
                <c:pt idx="74803">
                  <c:v>13.419444</c:v>
                </c:pt>
                <c:pt idx="74804">
                  <c:v>13.417384999999999</c:v>
                </c:pt>
                <c:pt idx="74805">
                  <c:v>13.421098000000001</c:v>
                </c:pt>
                <c:pt idx="74806">
                  <c:v>13.419665</c:v>
                </c:pt>
                <c:pt idx="74807">
                  <c:v>13.418595</c:v>
                </c:pt>
                <c:pt idx="74808">
                  <c:v>13.429358000000001</c:v>
                </c:pt>
                <c:pt idx="74809">
                  <c:v>13.428305999999999</c:v>
                </c:pt>
                <c:pt idx="74810">
                  <c:v>13.414217000000001</c:v>
                </c:pt>
                <c:pt idx="74811">
                  <c:v>13.419915</c:v>
                </c:pt>
                <c:pt idx="74812">
                  <c:v>13.424564</c:v>
                </c:pt>
                <c:pt idx="74813">
                  <c:v>13.416793999999999</c:v>
                </c:pt>
                <c:pt idx="74814">
                  <c:v>13.414738</c:v>
                </c:pt>
                <c:pt idx="74815">
                  <c:v>13.419521</c:v>
                </c:pt>
                <c:pt idx="74816">
                  <c:v>13.419931</c:v>
                </c:pt>
                <c:pt idx="74817">
                  <c:v>13.415392000000001</c:v>
                </c:pt>
                <c:pt idx="74818">
                  <c:v>13.424529</c:v>
                </c:pt>
                <c:pt idx="74819">
                  <c:v>13.428198</c:v>
                </c:pt>
                <c:pt idx="74820">
                  <c:v>13.419988999999999</c:v>
                </c:pt>
                <c:pt idx="74821">
                  <c:v>13.429895999999999</c:v>
                </c:pt>
                <c:pt idx="74822">
                  <c:v>13.438143</c:v>
                </c:pt>
                <c:pt idx="74823">
                  <c:v>13.425314</c:v>
                </c:pt>
                <c:pt idx="74824">
                  <c:v>13.421684000000001</c:v>
                </c:pt>
                <c:pt idx="74825">
                  <c:v>13.428944</c:v>
                </c:pt>
                <c:pt idx="74826">
                  <c:v>13.421328000000001</c:v>
                </c:pt>
                <c:pt idx="74827">
                  <c:v>13.412763999999999</c:v>
                </c:pt>
                <c:pt idx="74828">
                  <c:v>13.423584999999999</c:v>
                </c:pt>
                <c:pt idx="74829">
                  <c:v>13.422566</c:v>
                </c:pt>
                <c:pt idx="74830">
                  <c:v>13.409292000000001</c:v>
                </c:pt>
                <c:pt idx="74831">
                  <c:v>13.418772000000001</c:v>
                </c:pt>
                <c:pt idx="74832">
                  <c:v>13.428145000000001</c:v>
                </c:pt>
                <c:pt idx="74833">
                  <c:v>13.421471</c:v>
                </c:pt>
                <c:pt idx="74834">
                  <c:v>13.425958</c:v>
                </c:pt>
                <c:pt idx="74835">
                  <c:v>13.434048000000001</c:v>
                </c:pt>
                <c:pt idx="74836">
                  <c:v>13.426416</c:v>
                </c:pt>
                <c:pt idx="74837">
                  <c:v>13.424626</c:v>
                </c:pt>
                <c:pt idx="74838">
                  <c:v>13.429373999999999</c:v>
                </c:pt>
                <c:pt idx="74839">
                  <c:v>13.420202</c:v>
                </c:pt>
                <c:pt idx="74840">
                  <c:v>13.422720999999999</c:v>
                </c:pt>
                <c:pt idx="74841">
                  <c:v>13.430353</c:v>
                </c:pt>
                <c:pt idx="74842">
                  <c:v>13.420978</c:v>
                </c:pt>
                <c:pt idx="74843">
                  <c:v>13.422807000000001</c:v>
                </c:pt>
                <c:pt idx="74844">
                  <c:v>13.43094</c:v>
                </c:pt>
                <c:pt idx="74845">
                  <c:v>13.428336</c:v>
                </c:pt>
                <c:pt idx="74846">
                  <c:v>13.430883</c:v>
                </c:pt>
                <c:pt idx="74847">
                  <c:v>13.437912000000001</c:v>
                </c:pt>
                <c:pt idx="74848">
                  <c:v>13.434943000000001</c:v>
                </c:pt>
                <c:pt idx="74849">
                  <c:v>13.431805000000001</c:v>
                </c:pt>
                <c:pt idx="74850">
                  <c:v>13.432562000000001</c:v>
                </c:pt>
                <c:pt idx="74851">
                  <c:v>13.421943000000001</c:v>
                </c:pt>
                <c:pt idx="74852">
                  <c:v>13.419644</c:v>
                </c:pt>
                <c:pt idx="74853">
                  <c:v>13.432407</c:v>
                </c:pt>
                <c:pt idx="74854">
                  <c:v>13.433892</c:v>
                </c:pt>
                <c:pt idx="74855">
                  <c:v>13.425758999999999</c:v>
                </c:pt>
                <c:pt idx="74856">
                  <c:v>13.421810000000001</c:v>
                </c:pt>
                <c:pt idx="74857">
                  <c:v>13.428939</c:v>
                </c:pt>
                <c:pt idx="74858">
                  <c:v>13.433954</c:v>
                </c:pt>
                <c:pt idx="74859">
                  <c:v>13.430135</c:v>
                </c:pt>
                <c:pt idx="74860">
                  <c:v>13.431075</c:v>
                </c:pt>
                <c:pt idx="74861">
                  <c:v>13.433680000000001</c:v>
                </c:pt>
                <c:pt idx="74862">
                  <c:v>13.434587000000001</c:v>
                </c:pt>
                <c:pt idx="74863">
                  <c:v>13.42792</c:v>
                </c:pt>
                <c:pt idx="74864">
                  <c:v>13.416912999999999</c:v>
                </c:pt>
                <c:pt idx="74865">
                  <c:v>13.424097</c:v>
                </c:pt>
                <c:pt idx="74866">
                  <c:v>13.438552</c:v>
                </c:pt>
                <c:pt idx="74867">
                  <c:v>13.430740999999999</c:v>
                </c:pt>
                <c:pt idx="74868">
                  <c:v>13.417275999999999</c:v>
                </c:pt>
                <c:pt idx="74869">
                  <c:v>13.427493999999999</c:v>
                </c:pt>
                <c:pt idx="74870">
                  <c:v>13.438922</c:v>
                </c:pt>
                <c:pt idx="74871">
                  <c:v>13.432162</c:v>
                </c:pt>
                <c:pt idx="74872">
                  <c:v>13.42821</c:v>
                </c:pt>
                <c:pt idx="74873">
                  <c:v>13.426644</c:v>
                </c:pt>
                <c:pt idx="74874">
                  <c:v>13.426658</c:v>
                </c:pt>
                <c:pt idx="74875">
                  <c:v>13.430751000000001</c:v>
                </c:pt>
                <c:pt idx="74876">
                  <c:v>13.428687999999999</c:v>
                </c:pt>
                <c:pt idx="74877">
                  <c:v>13.422041</c:v>
                </c:pt>
                <c:pt idx="74878">
                  <c:v>13.427737</c:v>
                </c:pt>
                <c:pt idx="74879">
                  <c:v>13.443891000000001</c:v>
                </c:pt>
                <c:pt idx="74880">
                  <c:v>13.441618</c:v>
                </c:pt>
                <c:pt idx="74881">
                  <c:v>13.430852</c:v>
                </c:pt>
                <c:pt idx="74882">
                  <c:v>13.43525</c:v>
                </c:pt>
                <c:pt idx="74883">
                  <c:v>13.433093</c:v>
                </c:pt>
                <c:pt idx="74884">
                  <c:v>13.431955</c:v>
                </c:pt>
                <c:pt idx="74885">
                  <c:v>13.442098</c:v>
                </c:pt>
                <c:pt idx="74886">
                  <c:v>13.441858</c:v>
                </c:pt>
                <c:pt idx="74887">
                  <c:v>13.435802000000001</c:v>
                </c:pt>
                <c:pt idx="74888">
                  <c:v>13.439488000000001</c:v>
                </c:pt>
                <c:pt idx="74889">
                  <c:v>13.442392999999999</c:v>
                </c:pt>
                <c:pt idx="74890">
                  <c:v>13.440868</c:v>
                </c:pt>
                <c:pt idx="74891">
                  <c:v>13.446649000000001</c:v>
                </c:pt>
                <c:pt idx="74892">
                  <c:v>13.443110000000001</c:v>
                </c:pt>
                <c:pt idx="74893">
                  <c:v>13.431829</c:v>
                </c:pt>
                <c:pt idx="74894">
                  <c:v>13.439819999999999</c:v>
                </c:pt>
                <c:pt idx="74895">
                  <c:v>13.440428000000001</c:v>
                </c:pt>
                <c:pt idx="74896">
                  <c:v>13.426145</c:v>
                </c:pt>
                <c:pt idx="74897">
                  <c:v>13.425108</c:v>
                </c:pt>
                <c:pt idx="74898">
                  <c:v>13.435051</c:v>
                </c:pt>
                <c:pt idx="74899">
                  <c:v>13.435142000000001</c:v>
                </c:pt>
                <c:pt idx="74900">
                  <c:v>13.425470000000001</c:v>
                </c:pt>
                <c:pt idx="74901">
                  <c:v>13.427993000000001</c:v>
                </c:pt>
                <c:pt idx="74902">
                  <c:v>13.432496</c:v>
                </c:pt>
                <c:pt idx="74903">
                  <c:v>13.43093</c:v>
                </c:pt>
                <c:pt idx="74904">
                  <c:v>13.436487</c:v>
                </c:pt>
                <c:pt idx="74905">
                  <c:v>13.438834999999999</c:v>
                </c:pt>
                <c:pt idx="74906">
                  <c:v>13.433859</c:v>
                </c:pt>
                <c:pt idx="74907">
                  <c:v>13.432919</c:v>
                </c:pt>
                <c:pt idx="74908">
                  <c:v>13.435345</c:v>
                </c:pt>
                <c:pt idx="74909">
                  <c:v>13.431784</c:v>
                </c:pt>
                <c:pt idx="74910">
                  <c:v>13.430638</c:v>
                </c:pt>
                <c:pt idx="74911">
                  <c:v>13.436769</c:v>
                </c:pt>
                <c:pt idx="74912">
                  <c:v>13.436626</c:v>
                </c:pt>
                <c:pt idx="74913">
                  <c:v>13.43693</c:v>
                </c:pt>
                <c:pt idx="74914">
                  <c:v>13.442251000000001</c:v>
                </c:pt>
                <c:pt idx="74915">
                  <c:v>13.438599</c:v>
                </c:pt>
                <c:pt idx="74916">
                  <c:v>13.437347000000001</c:v>
                </c:pt>
                <c:pt idx="74917">
                  <c:v>13.441687999999999</c:v>
                </c:pt>
                <c:pt idx="74918">
                  <c:v>13.438376999999999</c:v>
                </c:pt>
                <c:pt idx="74919">
                  <c:v>13.436049000000001</c:v>
                </c:pt>
                <c:pt idx="74920">
                  <c:v>13.442385</c:v>
                </c:pt>
                <c:pt idx="74921">
                  <c:v>13.4407</c:v>
                </c:pt>
                <c:pt idx="74922">
                  <c:v>13.430517999999999</c:v>
                </c:pt>
                <c:pt idx="74923">
                  <c:v>13.438188999999999</c:v>
                </c:pt>
                <c:pt idx="74924">
                  <c:v>13.443932999999999</c:v>
                </c:pt>
                <c:pt idx="74925">
                  <c:v>13.438584000000001</c:v>
                </c:pt>
                <c:pt idx="74926">
                  <c:v>13.447671</c:v>
                </c:pt>
                <c:pt idx="74927">
                  <c:v>13.452616000000001</c:v>
                </c:pt>
                <c:pt idx="74928">
                  <c:v>13.443972</c:v>
                </c:pt>
                <c:pt idx="74929">
                  <c:v>13.444044999999999</c:v>
                </c:pt>
                <c:pt idx="74930">
                  <c:v>13.450761</c:v>
                </c:pt>
                <c:pt idx="74931">
                  <c:v>13.441955</c:v>
                </c:pt>
                <c:pt idx="74932">
                  <c:v>13.437417999999999</c:v>
                </c:pt>
                <c:pt idx="74933">
                  <c:v>13.450901999999999</c:v>
                </c:pt>
                <c:pt idx="74934">
                  <c:v>13.446339999999999</c:v>
                </c:pt>
                <c:pt idx="74935">
                  <c:v>13.434823</c:v>
                </c:pt>
                <c:pt idx="74936">
                  <c:v>13.44285</c:v>
                </c:pt>
                <c:pt idx="74937">
                  <c:v>13.442912</c:v>
                </c:pt>
                <c:pt idx="74938">
                  <c:v>13.435718</c:v>
                </c:pt>
                <c:pt idx="74939">
                  <c:v>13.439982000000001</c:v>
                </c:pt>
                <c:pt idx="74940">
                  <c:v>13.445319</c:v>
                </c:pt>
                <c:pt idx="74941">
                  <c:v>13.443861999999999</c:v>
                </c:pt>
                <c:pt idx="74942">
                  <c:v>13.444701</c:v>
                </c:pt>
                <c:pt idx="74943">
                  <c:v>13.444143</c:v>
                </c:pt>
                <c:pt idx="74944">
                  <c:v>13.43802</c:v>
                </c:pt>
                <c:pt idx="74945">
                  <c:v>13.445118000000001</c:v>
                </c:pt>
                <c:pt idx="74946">
                  <c:v>13.448383</c:v>
                </c:pt>
                <c:pt idx="74947">
                  <c:v>13.437526</c:v>
                </c:pt>
                <c:pt idx="74948">
                  <c:v>13.441431</c:v>
                </c:pt>
                <c:pt idx="74949">
                  <c:v>13.449318999999999</c:v>
                </c:pt>
                <c:pt idx="74950">
                  <c:v>13.445347999999999</c:v>
                </c:pt>
                <c:pt idx="74951">
                  <c:v>13.442373</c:v>
                </c:pt>
                <c:pt idx="74952">
                  <c:v>13.450108</c:v>
                </c:pt>
                <c:pt idx="74953">
                  <c:v>13.449258</c:v>
                </c:pt>
                <c:pt idx="74954">
                  <c:v>13.443902</c:v>
                </c:pt>
                <c:pt idx="74955">
                  <c:v>13.45002</c:v>
                </c:pt>
                <c:pt idx="74956">
                  <c:v>13.446028</c:v>
                </c:pt>
                <c:pt idx="74957">
                  <c:v>13.440375</c:v>
                </c:pt>
                <c:pt idx="74958">
                  <c:v>13.446774</c:v>
                </c:pt>
                <c:pt idx="74959">
                  <c:v>13.446090999999999</c:v>
                </c:pt>
                <c:pt idx="74960">
                  <c:v>13.442334000000001</c:v>
                </c:pt>
                <c:pt idx="74961">
                  <c:v>13.439906000000001</c:v>
                </c:pt>
                <c:pt idx="74962">
                  <c:v>13.442947</c:v>
                </c:pt>
                <c:pt idx="74963">
                  <c:v>13.445513999999999</c:v>
                </c:pt>
                <c:pt idx="74964">
                  <c:v>13.446543999999999</c:v>
                </c:pt>
                <c:pt idx="74965">
                  <c:v>13.450142</c:v>
                </c:pt>
                <c:pt idx="74966">
                  <c:v>13.444813999999999</c:v>
                </c:pt>
                <c:pt idx="74967">
                  <c:v>13.445501999999999</c:v>
                </c:pt>
                <c:pt idx="74968">
                  <c:v>13.451553000000001</c:v>
                </c:pt>
                <c:pt idx="74969">
                  <c:v>13.443225</c:v>
                </c:pt>
                <c:pt idx="74970">
                  <c:v>13.435814000000001</c:v>
                </c:pt>
                <c:pt idx="74971">
                  <c:v>13.439532</c:v>
                </c:pt>
                <c:pt idx="74972">
                  <c:v>13.446152</c:v>
                </c:pt>
                <c:pt idx="74973">
                  <c:v>13.449374000000001</c:v>
                </c:pt>
                <c:pt idx="74974">
                  <c:v>13.448782</c:v>
                </c:pt>
                <c:pt idx="74975">
                  <c:v>13.450422</c:v>
                </c:pt>
                <c:pt idx="74976">
                  <c:v>13.449221</c:v>
                </c:pt>
                <c:pt idx="74977">
                  <c:v>13.451786</c:v>
                </c:pt>
                <c:pt idx="74978">
                  <c:v>13.457744999999999</c:v>
                </c:pt>
                <c:pt idx="74979">
                  <c:v>13.452334</c:v>
                </c:pt>
                <c:pt idx="74980">
                  <c:v>13.443856</c:v>
                </c:pt>
                <c:pt idx="74981">
                  <c:v>13.449819</c:v>
                </c:pt>
                <c:pt idx="74982">
                  <c:v>13.453162000000001</c:v>
                </c:pt>
                <c:pt idx="74983">
                  <c:v>13.44153</c:v>
                </c:pt>
                <c:pt idx="74984">
                  <c:v>13.442384000000001</c:v>
                </c:pt>
                <c:pt idx="74985">
                  <c:v>13.450445999999999</c:v>
                </c:pt>
                <c:pt idx="74986">
                  <c:v>13.452540000000001</c:v>
                </c:pt>
                <c:pt idx="74987">
                  <c:v>13.456250000000001</c:v>
                </c:pt>
                <c:pt idx="74988">
                  <c:v>13.451537</c:v>
                </c:pt>
                <c:pt idx="74989">
                  <c:v>13.449401</c:v>
                </c:pt>
                <c:pt idx="74990">
                  <c:v>13.458451999999999</c:v>
                </c:pt>
                <c:pt idx="74991">
                  <c:v>13.453226000000001</c:v>
                </c:pt>
                <c:pt idx="74992">
                  <c:v>13.441026000000001</c:v>
                </c:pt>
                <c:pt idx="74993">
                  <c:v>13.447226000000001</c:v>
                </c:pt>
                <c:pt idx="74994">
                  <c:v>13.45881</c:v>
                </c:pt>
                <c:pt idx="74995">
                  <c:v>13.456391999999999</c:v>
                </c:pt>
                <c:pt idx="74996">
                  <c:v>13.452581</c:v>
                </c:pt>
                <c:pt idx="74997">
                  <c:v>13.451886999999999</c:v>
                </c:pt>
                <c:pt idx="74998">
                  <c:v>13.451157</c:v>
                </c:pt>
                <c:pt idx="74999">
                  <c:v>13.45706</c:v>
                </c:pt>
                <c:pt idx="75000">
                  <c:v>13.456303999999999</c:v>
                </c:pt>
                <c:pt idx="75001">
                  <c:v>13.449252</c:v>
                </c:pt>
                <c:pt idx="75002">
                  <c:v>13.452111</c:v>
                </c:pt>
                <c:pt idx="75003">
                  <c:v>13.454402</c:v>
                </c:pt>
                <c:pt idx="75004">
                  <c:v>13.451293</c:v>
                </c:pt>
                <c:pt idx="75005">
                  <c:v>13.449971</c:v>
                </c:pt>
                <c:pt idx="75006">
                  <c:v>13.457663999999999</c:v>
                </c:pt>
                <c:pt idx="75007">
                  <c:v>13.45485</c:v>
                </c:pt>
                <c:pt idx="75008">
                  <c:v>13.446515</c:v>
                </c:pt>
                <c:pt idx="75009">
                  <c:v>13.457075</c:v>
                </c:pt>
                <c:pt idx="75010">
                  <c:v>13.457542999999999</c:v>
                </c:pt>
                <c:pt idx="75011">
                  <c:v>13.449116</c:v>
                </c:pt>
                <c:pt idx="75012">
                  <c:v>13.458335999999999</c:v>
                </c:pt>
                <c:pt idx="75013">
                  <c:v>13.464627</c:v>
                </c:pt>
                <c:pt idx="75014">
                  <c:v>13.453351</c:v>
                </c:pt>
                <c:pt idx="75015">
                  <c:v>13.451542</c:v>
                </c:pt>
                <c:pt idx="75016">
                  <c:v>13.4625</c:v>
                </c:pt>
                <c:pt idx="75017">
                  <c:v>13.451923000000001</c:v>
                </c:pt>
                <c:pt idx="75018">
                  <c:v>13.442754000000001</c:v>
                </c:pt>
                <c:pt idx="75019">
                  <c:v>13.454739999999999</c:v>
                </c:pt>
                <c:pt idx="75020">
                  <c:v>13.455534999999999</c:v>
                </c:pt>
                <c:pt idx="75021">
                  <c:v>13.450828</c:v>
                </c:pt>
                <c:pt idx="75022">
                  <c:v>13.455641</c:v>
                </c:pt>
                <c:pt idx="75023">
                  <c:v>13.456595999999999</c:v>
                </c:pt>
                <c:pt idx="75024">
                  <c:v>13.455641</c:v>
                </c:pt>
                <c:pt idx="75025">
                  <c:v>13.463381</c:v>
                </c:pt>
                <c:pt idx="75026">
                  <c:v>13.463694</c:v>
                </c:pt>
                <c:pt idx="75027">
                  <c:v>13.452156</c:v>
                </c:pt>
                <c:pt idx="75028">
                  <c:v>13.456928</c:v>
                </c:pt>
                <c:pt idx="75029">
                  <c:v>13.463761</c:v>
                </c:pt>
                <c:pt idx="75030">
                  <c:v>13.45604</c:v>
                </c:pt>
                <c:pt idx="75031">
                  <c:v>13.46143</c:v>
                </c:pt>
                <c:pt idx="75032">
                  <c:v>13.464136</c:v>
                </c:pt>
                <c:pt idx="75033">
                  <c:v>13.449398</c:v>
                </c:pt>
                <c:pt idx="75034">
                  <c:v>13.448541000000001</c:v>
                </c:pt>
                <c:pt idx="75035">
                  <c:v>13.463829</c:v>
                </c:pt>
                <c:pt idx="75036">
                  <c:v>13.466649</c:v>
                </c:pt>
                <c:pt idx="75037">
                  <c:v>13.460089999999999</c:v>
                </c:pt>
                <c:pt idx="75038">
                  <c:v>13.458975000000001</c:v>
                </c:pt>
                <c:pt idx="75039">
                  <c:v>13.452584999999999</c:v>
                </c:pt>
                <c:pt idx="75040">
                  <c:v>13.452173999999999</c:v>
                </c:pt>
                <c:pt idx="75041">
                  <c:v>13.458071</c:v>
                </c:pt>
                <c:pt idx="75042">
                  <c:v>13.459151</c:v>
                </c:pt>
                <c:pt idx="75043">
                  <c:v>13.465828</c:v>
                </c:pt>
                <c:pt idx="75044">
                  <c:v>13.464015</c:v>
                </c:pt>
                <c:pt idx="75045">
                  <c:v>13.457352</c:v>
                </c:pt>
                <c:pt idx="75046">
                  <c:v>13.460763</c:v>
                </c:pt>
                <c:pt idx="75047">
                  <c:v>13.464689</c:v>
                </c:pt>
                <c:pt idx="75048">
                  <c:v>13.462464000000001</c:v>
                </c:pt>
                <c:pt idx="75049">
                  <c:v>13.454473999999999</c:v>
                </c:pt>
                <c:pt idx="75050">
                  <c:v>13.458942</c:v>
                </c:pt>
                <c:pt idx="75051">
                  <c:v>13.462755</c:v>
                </c:pt>
                <c:pt idx="75052">
                  <c:v>13.456854999999999</c:v>
                </c:pt>
                <c:pt idx="75053">
                  <c:v>13.463398</c:v>
                </c:pt>
                <c:pt idx="75054">
                  <c:v>13.464727</c:v>
                </c:pt>
                <c:pt idx="75055">
                  <c:v>13.455271</c:v>
                </c:pt>
                <c:pt idx="75056">
                  <c:v>13.457971000000001</c:v>
                </c:pt>
                <c:pt idx="75057">
                  <c:v>13.467736</c:v>
                </c:pt>
                <c:pt idx="75058">
                  <c:v>13.465586</c:v>
                </c:pt>
                <c:pt idx="75059">
                  <c:v>13.461079</c:v>
                </c:pt>
                <c:pt idx="75060">
                  <c:v>13.465572999999999</c:v>
                </c:pt>
                <c:pt idx="75061">
                  <c:v>13.459695</c:v>
                </c:pt>
                <c:pt idx="75062">
                  <c:v>13.455238</c:v>
                </c:pt>
                <c:pt idx="75063">
                  <c:v>13.469238000000001</c:v>
                </c:pt>
                <c:pt idx="75064">
                  <c:v>13.474845</c:v>
                </c:pt>
                <c:pt idx="75065">
                  <c:v>13.461261</c:v>
                </c:pt>
                <c:pt idx="75066">
                  <c:v>13.454917999999999</c:v>
                </c:pt>
                <c:pt idx="75067">
                  <c:v>13.465254</c:v>
                </c:pt>
                <c:pt idx="75068">
                  <c:v>13.468603999999999</c:v>
                </c:pt>
                <c:pt idx="75069">
                  <c:v>13.467041</c:v>
                </c:pt>
                <c:pt idx="75070">
                  <c:v>13.471372000000001</c:v>
                </c:pt>
                <c:pt idx="75071">
                  <c:v>13.467306000000001</c:v>
                </c:pt>
                <c:pt idx="75072">
                  <c:v>13.464634</c:v>
                </c:pt>
                <c:pt idx="75073">
                  <c:v>13.467057</c:v>
                </c:pt>
                <c:pt idx="75074">
                  <c:v>13.467294000000001</c:v>
                </c:pt>
                <c:pt idx="75075">
                  <c:v>13.471672999999999</c:v>
                </c:pt>
                <c:pt idx="75076">
                  <c:v>13.469688</c:v>
                </c:pt>
                <c:pt idx="75077">
                  <c:v>13.462374000000001</c:v>
                </c:pt>
                <c:pt idx="75078">
                  <c:v>13.461705</c:v>
                </c:pt>
                <c:pt idx="75079">
                  <c:v>13.468102999999999</c:v>
                </c:pt>
                <c:pt idx="75080">
                  <c:v>13.465457000000001</c:v>
                </c:pt>
                <c:pt idx="75081">
                  <c:v>13.455318999999999</c:v>
                </c:pt>
                <c:pt idx="75082">
                  <c:v>13.462047</c:v>
                </c:pt>
                <c:pt idx="75083">
                  <c:v>13.466692</c:v>
                </c:pt>
                <c:pt idx="75084">
                  <c:v>13.461618</c:v>
                </c:pt>
                <c:pt idx="75085">
                  <c:v>13.465919</c:v>
                </c:pt>
                <c:pt idx="75086">
                  <c:v>13.466443999999999</c:v>
                </c:pt>
                <c:pt idx="75087">
                  <c:v>13.462403999999999</c:v>
                </c:pt>
                <c:pt idx="75088">
                  <c:v>13.466118</c:v>
                </c:pt>
                <c:pt idx="75089">
                  <c:v>13.469466000000001</c:v>
                </c:pt>
                <c:pt idx="75090">
                  <c:v>13.465833</c:v>
                </c:pt>
                <c:pt idx="75091">
                  <c:v>13.466969000000001</c:v>
                </c:pt>
                <c:pt idx="75092">
                  <c:v>13.474417000000001</c:v>
                </c:pt>
                <c:pt idx="75093">
                  <c:v>13.468227000000001</c:v>
                </c:pt>
                <c:pt idx="75094">
                  <c:v>13.467409</c:v>
                </c:pt>
                <c:pt idx="75095">
                  <c:v>13.477663</c:v>
                </c:pt>
                <c:pt idx="75096">
                  <c:v>13.474282000000001</c:v>
                </c:pt>
                <c:pt idx="75097">
                  <c:v>13.464563</c:v>
                </c:pt>
                <c:pt idx="75098">
                  <c:v>13.464188</c:v>
                </c:pt>
                <c:pt idx="75099">
                  <c:v>13.469973</c:v>
                </c:pt>
                <c:pt idx="75100">
                  <c:v>13.467591000000001</c:v>
                </c:pt>
                <c:pt idx="75101">
                  <c:v>13.470637999999999</c:v>
                </c:pt>
                <c:pt idx="75102">
                  <c:v>13.473364999999999</c:v>
                </c:pt>
                <c:pt idx="75103">
                  <c:v>13.460462</c:v>
                </c:pt>
                <c:pt idx="75104">
                  <c:v>13.463103</c:v>
                </c:pt>
                <c:pt idx="75105">
                  <c:v>13.471239000000001</c:v>
                </c:pt>
                <c:pt idx="75106">
                  <c:v>13.470151</c:v>
                </c:pt>
                <c:pt idx="75107">
                  <c:v>13.470984</c:v>
                </c:pt>
                <c:pt idx="75108">
                  <c:v>13.468088</c:v>
                </c:pt>
                <c:pt idx="75109">
                  <c:v>13.46602</c:v>
                </c:pt>
                <c:pt idx="75110">
                  <c:v>13.468484999999999</c:v>
                </c:pt>
                <c:pt idx="75111">
                  <c:v>13.472697</c:v>
                </c:pt>
                <c:pt idx="75112">
                  <c:v>13.476086</c:v>
                </c:pt>
                <c:pt idx="75113">
                  <c:v>13.479714</c:v>
                </c:pt>
                <c:pt idx="75114">
                  <c:v>13.481253000000001</c:v>
                </c:pt>
                <c:pt idx="75115">
                  <c:v>13.476528999999999</c:v>
                </c:pt>
                <c:pt idx="75116">
                  <c:v>13.474328</c:v>
                </c:pt>
                <c:pt idx="75117">
                  <c:v>13.474245</c:v>
                </c:pt>
                <c:pt idx="75118">
                  <c:v>13.473592</c:v>
                </c:pt>
                <c:pt idx="75119">
                  <c:v>13.473285000000001</c:v>
                </c:pt>
                <c:pt idx="75120">
                  <c:v>13.473297000000001</c:v>
                </c:pt>
                <c:pt idx="75121">
                  <c:v>13.473812000000001</c:v>
                </c:pt>
                <c:pt idx="75122">
                  <c:v>13.469533999999999</c:v>
                </c:pt>
                <c:pt idx="75123">
                  <c:v>13.472621999999999</c:v>
                </c:pt>
                <c:pt idx="75124">
                  <c:v>13.479877999999999</c:v>
                </c:pt>
                <c:pt idx="75125">
                  <c:v>13.472833</c:v>
                </c:pt>
                <c:pt idx="75126">
                  <c:v>13.473235000000001</c:v>
                </c:pt>
                <c:pt idx="75127">
                  <c:v>13.483385</c:v>
                </c:pt>
                <c:pt idx="75128">
                  <c:v>13.477599</c:v>
                </c:pt>
                <c:pt idx="75129">
                  <c:v>13.465916</c:v>
                </c:pt>
                <c:pt idx="75130">
                  <c:v>13.471577</c:v>
                </c:pt>
                <c:pt idx="75131">
                  <c:v>13.477197</c:v>
                </c:pt>
                <c:pt idx="75132">
                  <c:v>13.468919</c:v>
                </c:pt>
                <c:pt idx="75133">
                  <c:v>13.473969</c:v>
                </c:pt>
                <c:pt idx="75134">
                  <c:v>13.475414000000001</c:v>
                </c:pt>
                <c:pt idx="75135">
                  <c:v>13.466923</c:v>
                </c:pt>
                <c:pt idx="75136">
                  <c:v>13.479146999999999</c:v>
                </c:pt>
                <c:pt idx="75137">
                  <c:v>13.482481</c:v>
                </c:pt>
                <c:pt idx="75138">
                  <c:v>13.473165</c:v>
                </c:pt>
                <c:pt idx="75139">
                  <c:v>13.476345</c:v>
                </c:pt>
                <c:pt idx="75140">
                  <c:v>13.480861000000001</c:v>
                </c:pt>
                <c:pt idx="75141">
                  <c:v>13.480096</c:v>
                </c:pt>
                <c:pt idx="75142">
                  <c:v>13.484631</c:v>
                </c:pt>
                <c:pt idx="75143">
                  <c:v>13.482229</c:v>
                </c:pt>
                <c:pt idx="75144">
                  <c:v>13.463433</c:v>
                </c:pt>
                <c:pt idx="75145">
                  <c:v>13.467299000000001</c:v>
                </c:pt>
                <c:pt idx="75146">
                  <c:v>13.486356000000001</c:v>
                </c:pt>
                <c:pt idx="75147">
                  <c:v>13.478752</c:v>
                </c:pt>
                <c:pt idx="75148">
                  <c:v>13.466879</c:v>
                </c:pt>
                <c:pt idx="75149">
                  <c:v>13.474351</c:v>
                </c:pt>
                <c:pt idx="75150">
                  <c:v>13.484609000000001</c:v>
                </c:pt>
                <c:pt idx="75151">
                  <c:v>13.478194999999999</c:v>
                </c:pt>
                <c:pt idx="75152">
                  <c:v>13.471147999999999</c:v>
                </c:pt>
                <c:pt idx="75153">
                  <c:v>13.476082</c:v>
                </c:pt>
                <c:pt idx="75154">
                  <c:v>13.471781999999999</c:v>
                </c:pt>
                <c:pt idx="75155">
                  <c:v>13.475852</c:v>
                </c:pt>
                <c:pt idx="75156">
                  <c:v>13.487325</c:v>
                </c:pt>
                <c:pt idx="75157">
                  <c:v>13.475880999999999</c:v>
                </c:pt>
                <c:pt idx="75158">
                  <c:v>13.468968</c:v>
                </c:pt>
                <c:pt idx="75159">
                  <c:v>13.484467</c:v>
                </c:pt>
                <c:pt idx="75160">
                  <c:v>13.485403</c:v>
                </c:pt>
                <c:pt idx="75161">
                  <c:v>13.472583</c:v>
                </c:pt>
                <c:pt idx="75162">
                  <c:v>13.481403</c:v>
                </c:pt>
                <c:pt idx="75163">
                  <c:v>13.489827</c:v>
                </c:pt>
                <c:pt idx="75164">
                  <c:v>13.478930999999999</c:v>
                </c:pt>
                <c:pt idx="75165">
                  <c:v>13.47593</c:v>
                </c:pt>
                <c:pt idx="75166">
                  <c:v>13.476929</c:v>
                </c:pt>
                <c:pt idx="75167">
                  <c:v>13.476369999999999</c:v>
                </c:pt>
                <c:pt idx="75168">
                  <c:v>13.486307999999999</c:v>
                </c:pt>
                <c:pt idx="75169">
                  <c:v>13.488624</c:v>
                </c:pt>
                <c:pt idx="75170">
                  <c:v>13.47466</c:v>
                </c:pt>
                <c:pt idx="75171">
                  <c:v>13.476998999999999</c:v>
                </c:pt>
                <c:pt idx="75172">
                  <c:v>13.490145</c:v>
                </c:pt>
                <c:pt idx="75173">
                  <c:v>13.483601</c:v>
                </c:pt>
                <c:pt idx="75174">
                  <c:v>13.480093999999999</c:v>
                </c:pt>
                <c:pt idx="75175">
                  <c:v>13.485776</c:v>
                </c:pt>
                <c:pt idx="75176">
                  <c:v>13.483013</c:v>
                </c:pt>
                <c:pt idx="75177">
                  <c:v>13.486328</c:v>
                </c:pt>
                <c:pt idx="75178">
                  <c:v>13.492812000000001</c:v>
                </c:pt>
                <c:pt idx="75179">
                  <c:v>13.482359000000001</c:v>
                </c:pt>
                <c:pt idx="75180">
                  <c:v>13.474254999999999</c:v>
                </c:pt>
                <c:pt idx="75181">
                  <c:v>13.483568999999999</c:v>
                </c:pt>
                <c:pt idx="75182">
                  <c:v>13.486971</c:v>
                </c:pt>
                <c:pt idx="75183">
                  <c:v>13.483732</c:v>
                </c:pt>
                <c:pt idx="75184">
                  <c:v>13.487978</c:v>
                </c:pt>
                <c:pt idx="75185">
                  <c:v>13.482792999999999</c:v>
                </c:pt>
                <c:pt idx="75186">
                  <c:v>13.474107999999999</c:v>
                </c:pt>
                <c:pt idx="75187">
                  <c:v>13.482924000000001</c:v>
                </c:pt>
                <c:pt idx="75188">
                  <c:v>13.485675000000001</c:v>
                </c:pt>
                <c:pt idx="75189">
                  <c:v>13.477637</c:v>
                </c:pt>
                <c:pt idx="75190">
                  <c:v>13.482258</c:v>
                </c:pt>
                <c:pt idx="75191">
                  <c:v>13.485866</c:v>
                </c:pt>
                <c:pt idx="75192">
                  <c:v>13.477811000000001</c:v>
                </c:pt>
                <c:pt idx="75193">
                  <c:v>13.476006999999999</c:v>
                </c:pt>
                <c:pt idx="75194">
                  <c:v>13.485298999999999</c:v>
                </c:pt>
                <c:pt idx="75195">
                  <c:v>13.484888</c:v>
                </c:pt>
                <c:pt idx="75196">
                  <c:v>13.480426</c:v>
                </c:pt>
                <c:pt idx="75197">
                  <c:v>13.488355</c:v>
                </c:pt>
                <c:pt idx="75198">
                  <c:v>13.490318</c:v>
                </c:pt>
                <c:pt idx="75199">
                  <c:v>13.487587</c:v>
                </c:pt>
                <c:pt idx="75200">
                  <c:v>13.488493999999999</c:v>
                </c:pt>
                <c:pt idx="75201">
                  <c:v>13.489558000000001</c:v>
                </c:pt>
                <c:pt idx="75202">
                  <c:v>13.491545</c:v>
                </c:pt>
                <c:pt idx="75203">
                  <c:v>13.491904</c:v>
                </c:pt>
                <c:pt idx="75204">
                  <c:v>13.485918</c:v>
                </c:pt>
                <c:pt idx="75205">
                  <c:v>13.482944</c:v>
                </c:pt>
                <c:pt idx="75206">
                  <c:v>13.491839000000001</c:v>
                </c:pt>
                <c:pt idx="75207">
                  <c:v>13.489618999999999</c:v>
                </c:pt>
                <c:pt idx="75208">
                  <c:v>13.482307</c:v>
                </c:pt>
                <c:pt idx="75209">
                  <c:v>13.489691000000001</c:v>
                </c:pt>
                <c:pt idx="75210">
                  <c:v>13.486470000000001</c:v>
                </c:pt>
                <c:pt idx="75211">
                  <c:v>13.473205</c:v>
                </c:pt>
                <c:pt idx="75212">
                  <c:v>13.479659</c:v>
                </c:pt>
                <c:pt idx="75213">
                  <c:v>13.490360000000001</c:v>
                </c:pt>
                <c:pt idx="75214">
                  <c:v>13.489775</c:v>
                </c:pt>
                <c:pt idx="75215">
                  <c:v>13.491996</c:v>
                </c:pt>
                <c:pt idx="75216">
                  <c:v>13.493945</c:v>
                </c:pt>
                <c:pt idx="75217">
                  <c:v>13.48549</c:v>
                </c:pt>
                <c:pt idx="75218">
                  <c:v>13.483884</c:v>
                </c:pt>
                <c:pt idx="75219">
                  <c:v>13.492497999999999</c:v>
                </c:pt>
                <c:pt idx="75220">
                  <c:v>13.485602</c:v>
                </c:pt>
                <c:pt idx="75221">
                  <c:v>13.478615</c:v>
                </c:pt>
                <c:pt idx="75222">
                  <c:v>13.488936000000001</c:v>
                </c:pt>
                <c:pt idx="75223">
                  <c:v>13.495708</c:v>
                </c:pt>
                <c:pt idx="75224">
                  <c:v>13.495208</c:v>
                </c:pt>
                <c:pt idx="75225">
                  <c:v>13.495520000000001</c:v>
                </c:pt>
                <c:pt idx="75226">
                  <c:v>13.497071999999999</c:v>
                </c:pt>
                <c:pt idx="75227">
                  <c:v>13.494517</c:v>
                </c:pt>
                <c:pt idx="75228">
                  <c:v>13.495578</c:v>
                </c:pt>
                <c:pt idx="75229">
                  <c:v>13.493181</c:v>
                </c:pt>
                <c:pt idx="75230">
                  <c:v>13.487653999999999</c:v>
                </c:pt>
                <c:pt idx="75231">
                  <c:v>13.495272999999999</c:v>
                </c:pt>
                <c:pt idx="75232">
                  <c:v>13.494597000000001</c:v>
                </c:pt>
                <c:pt idx="75233">
                  <c:v>13.483976999999999</c:v>
                </c:pt>
                <c:pt idx="75234">
                  <c:v>13.485325</c:v>
                </c:pt>
                <c:pt idx="75235">
                  <c:v>13.499696999999999</c:v>
                </c:pt>
                <c:pt idx="75236">
                  <c:v>13.503716000000001</c:v>
                </c:pt>
                <c:pt idx="75237">
                  <c:v>13.49572</c:v>
                </c:pt>
                <c:pt idx="75238">
                  <c:v>13.49499</c:v>
                </c:pt>
                <c:pt idx="75239">
                  <c:v>13.492972</c:v>
                </c:pt>
                <c:pt idx="75240">
                  <c:v>13.489072</c:v>
                </c:pt>
                <c:pt idx="75241">
                  <c:v>13.495276</c:v>
                </c:pt>
                <c:pt idx="75242">
                  <c:v>13.500106000000001</c:v>
                </c:pt>
                <c:pt idx="75243">
                  <c:v>13.495874000000001</c:v>
                </c:pt>
                <c:pt idx="75244">
                  <c:v>13.488367999999999</c:v>
                </c:pt>
                <c:pt idx="75245">
                  <c:v>13.490259</c:v>
                </c:pt>
                <c:pt idx="75246">
                  <c:v>13.491412</c:v>
                </c:pt>
                <c:pt idx="75247">
                  <c:v>13.491628</c:v>
                </c:pt>
                <c:pt idx="75248">
                  <c:v>13.499838</c:v>
                </c:pt>
                <c:pt idx="75249">
                  <c:v>13.491056</c:v>
                </c:pt>
                <c:pt idx="75250">
                  <c:v>13.481501</c:v>
                </c:pt>
                <c:pt idx="75251">
                  <c:v>13.491980999999999</c:v>
                </c:pt>
                <c:pt idx="75252">
                  <c:v>13.493955</c:v>
                </c:pt>
                <c:pt idx="75253">
                  <c:v>13.49051</c:v>
                </c:pt>
                <c:pt idx="75254">
                  <c:v>13.493062999999999</c:v>
                </c:pt>
                <c:pt idx="75255">
                  <c:v>13.491075</c:v>
                </c:pt>
                <c:pt idx="75256">
                  <c:v>13.485298</c:v>
                </c:pt>
                <c:pt idx="75257">
                  <c:v>13.486959000000001</c:v>
                </c:pt>
                <c:pt idx="75258">
                  <c:v>13.493938</c:v>
                </c:pt>
                <c:pt idx="75259">
                  <c:v>13.497984000000001</c:v>
                </c:pt>
                <c:pt idx="75260">
                  <c:v>13.504937</c:v>
                </c:pt>
                <c:pt idx="75261">
                  <c:v>13.50947</c:v>
                </c:pt>
                <c:pt idx="75262">
                  <c:v>13.506643</c:v>
                </c:pt>
                <c:pt idx="75263">
                  <c:v>13.505374</c:v>
                </c:pt>
                <c:pt idx="75264">
                  <c:v>13.505357</c:v>
                </c:pt>
                <c:pt idx="75265">
                  <c:v>13.495941999999999</c:v>
                </c:pt>
                <c:pt idx="75266">
                  <c:v>13.487133999999999</c:v>
                </c:pt>
                <c:pt idx="75267">
                  <c:v>13.494635000000001</c:v>
                </c:pt>
                <c:pt idx="75268">
                  <c:v>13.499807000000001</c:v>
                </c:pt>
                <c:pt idx="75269">
                  <c:v>13.492454</c:v>
                </c:pt>
                <c:pt idx="75270">
                  <c:v>13.495877</c:v>
                </c:pt>
                <c:pt idx="75271">
                  <c:v>13.498583999999999</c:v>
                </c:pt>
                <c:pt idx="75272">
                  <c:v>13.499086999999999</c:v>
                </c:pt>
                <c:pt idx="75273">
                  <c:v>13.510732000000001</c:v>
                </c:pt>
                <c:pt idx="75274">
                  <c:v>13.506807999999999</c:v>
                </c:pt>
                <c:pt idx="75275">
                  <c:v>13.489841999999999</c:v>
                </c:pt>
                <c:pt idx="75276">
                  <c:v>13.489969</c:v>
                </c:pt>
                <c:pt idx="75277">
                  <c:v>13.496668</c:v>
                </c:pt>
                <c:pt idx="75278">
                  <c:v>13.488731</c:v>
                </c:pt>
                <c:pt idx="75279">
                  <c:v>13.485414</c:v>
                </c:pt>
                <c:pt idx="75280">
                  <c:v>13.496578</c:v>
                </c:pt>
                <c:pt idx="75281">
                  <c:v>13.499494</c:v>
                </c:pt>
                <c:pt idx="75282">
                  <c:v>13.503088999999999</c:v>
                </c:pt>
                <c:pt idx="75283">
                  <c:v>13.510961</c:v>
                </c:pt>
                <c:pt idx="75284">
                  <c:v>13.510203000000001</c:v>
                </c:pt>
                <c:pt idx="75285">
                  <c:v>13.503541</c:v>
                </c:pt>
                <c:pt idx="75286">
                  <c:v>13.50281</c:v>
                </c:pt>
                <c:pt idx="75287">
                  <c:v>13.504099999999999</c:v>
                </c:pt>
                <c:pt idx="75288">
                  <c:v>13.496674000000001</c:v>
                </c:pt>
                <c:pt idx="75289">
                  <c:v>13.500434</c:v>
                </c:pt>
                <c:pt idx="75290">
                  <c:v>13.504545999999999</c:v>
                </c:pt>
                <c:pt idx="75291">
                  <c:v>13.495559</c:v>
                </c:pt>
                <c:pt idx="75292">
                  <c:v>13.501970999999999</c:v>
                </c:pt>
                <c:pt idx="75293">
                  <c:v>13.505841999999999</c:v>
                </c:pt>
                <c:pt idx="75294">
                  <c:v>13.491845</c:v>
                </c:pt>
                <c:pt idx="75295">
                  <c:v>13.49311</c:v>
                </c:pt>
                <c:pt idx="75296">
                  <c:v>13.501967</c:v>
                </c:pt>
                <c:pt idx="75297">
                  <c:v>13.499333</c:v>
                </c:pt>
                <c:pt idx="75298">
                  <c:v>13.496359</c:v>
                </c:pt>
                <c:pt idx="75299">
                  <c:v>13.502056</c:v>
                </c:pt>
                <c:pt idx="75300">
                  <c:v>13.497481000000001</c:v>
                </c:pt>
                <c:pt idx="75301">
                  <c:v>13.49451</c:v>
                </c:pt>
                <c:pt idx="75302">
                  <c:v>13.50845</c:v>
                </c:pt>
                <c:pt idx="75303">
                  <c:v>13.511595</c:v>
                </c:pt>
                <c:pt idx="75304">
                  <c:v>13.509563</c:v>
                </c:pt>
                <c:pt idx="75305">
                  <c:v>13.512835000000001</c:v>
                </c:pt>
                <c:pt idx="75306">
                  <c:v>13.507246</c:v>
                </c:pt>
                <c:pt idx="75307">
                  <c:v>13.504381</c:v>
                </c:pt>
                <c:pt idx="75308">
                  <c:v>13.51346</c:v>
                </c:pt>
                <c:pt idx="75309">
                  <c:v>13.515866000000001</c:v>
                </c:pt>
                <c:pt idx="75310">
                  <c:v>13.506472</c:v>
                </c:pt>
                <c:pt idx="75311">
                  <c:v>13.506501999999999</c:v>
                </c:pt>
                <c:pt idx="75312">
                  <c:v>13.508683</c:v>
                </c:pt>
                <c:pt idx="75313">
                  <c:v>13.496127</c:v>
                </c:pt>
                <c:pt idx="75314">
                  <c:v>13.494804999999999</c:v>
                </c:pt>
                <c:pt idx="75315">
                  <c:v>13.504915</c:v>
                </c:pt>
                <c:pt idx="75316">
                  <c:v>13.502003</c:v>
                </c:pt>
                <c:pt idx="75317">
                  <c:v>13.499634</c:v>
                </c:pt>
                <c:pt idx="75318">
                  <c:v>13.510624</c:v>
                </c:pt>
                <c:pt idx="75319">
                  <c:v>13.510899999999999</c:v>
                </c:pt>
                <c:pt idx="75320">
                  <c:v>13.504284999999999</c:v>
                </c:pt>
                <c:pt idx="75321">
                  <c:v>13.510987</c:v>
                </c:pt>
                <c:pt idx="75322">
                  <c:v>13.503988</c:v>
                </c:pt>
                <c:pt idx="75323">
                  <c:v>13.497842</c:v>
                </c:pt>
                <c:pt idx="75324">
                  <c:v>13.507298</c:v>
                </c:pt>
                <c:pt idx="75325">
                  <c:v>13.501531999999999</c:v>
                </c:pt>
                <c:pt idx="75326">
                  <c:v>13.498193000000001</c:v>
                </c:pt>
                <c:pt idx="75327">
                  <c:v>13.506235</c:v>
                </c:pt>
                <c:pt idx="75328">
                  <c:v>13.508042</c:v>
                </c:pt>
                <c:pt idx="75329">
                  <c:v>13.507417</c:v>
                </c:pt>
                <c:pt idx="75330">
                  <c:v>13.512325000000001</c:v>
                </c:pt>
                <c:pt idx="75331">
                  <c:v>13.513146000000001</c:v>
                </c:pt>
                <c:pt idx="75332">
                  <c:v>13.501151999999999</c:v>
                </c:pt>
                <c:pt idx="75333">
                  <c:v>13.502548000000001</c:v>
                </c:pt>
                <c:pt idx="75334">
                  <c:v>13.510363</c:v>
                </c:pt>
                <c:pt idx="75335">
                  <c:v>13.508039</c:v>
                </c:pt>
                <c:pt idx="75336">
                  <c:v>13.511763</c:v>
                </c:pt>
                <c:pt idx="75337">
                  <c:v>13.508872999999999</c:v>
                </c:pt>
                <c:pt idx="75338">
                  <c:v>13.500904999999999</c:v>
                </c:pt>
                <c:pt idx="75339">
                  <c:v>13.504311</c:v>
                </c:pt>
                <c:pt idx="75340">
                  <c:v>13.512696</c:v>
                </c:pt>
                <c:pt idx="75341">
                  <c:v>13.512677</c:v>
                </c:pt>
                <c:pt idx="75342">
                  <c:v>13.505362999999999</c:v>
                </c:pt>
                <c:pt idx="75343">
                  <c:v>13.51014</c:v>
                </c:pt>
                <c:pt idx="75344">
                  <c:v>13.512475</c:v>
                </c:pt>
                <c:pt idx="75345">
                  <c:v>13.507482</c:v>
                </c:pt>
                <c:pt idx="75346">
                  <c:v>13.512444</c:v>
                </c:pt>
                <c:pt idx="75347">
                  <c:v>13.513494</c:v>
                </c:pt>
                <c:pt idx="75348">
                  <c:v>13.511744</c:v>
                </c:pt>
                <c:pt idx="75349">
                  <c:v>13.517721</c:v>
                </c:pt>
                <c:pt idx="75350">
                  <c:v>13.514257000000001</c:v>
                </c:pt>
                <c:pt idx="75351">
                  <c:v>13.504103000000001</c:v>
                </c:pt>
                <c:pt idx="75352">
                  <c:v>13.511778</c:v>
                </c:pt>
                <c:pt idx="75353">
                  <c:v>13.516175</c:v>
                </c:pt>
                <c:pt idx="75354">
                  <c:v>13.500548</c:v>
                </c:pt>
                <c:pt idx="75355">
                  <c:v>13.510616000000001</c:v>
                </c:pt>
                <c:pt idx="75356">
                  <c:v>13.524353</c:v>
                </c:pt>
                <c:pt idx="75357">
                  <c:v>13.506202999999999</c:v>
                </c:pt>
                <c:pt idx="75358">
                  <c:v>13.501478000000001</c:v>
                </c:pt>
                <c:pt idx="75359">
                  <c:v>13.514046</c:v>
                </c:pt>
                <c:pt idx="75360">
                  <c:v>13.516282</c:v>
                </c:pt>
                <c:pt idx="75361">
                  <c:v>13.51488</c:v>
                </c:pt>
                <c:pt idx="75362">
                  <c:v>13.516109999999999</c:v>
                </c:pt>
                <c:pt idx="75363">
                  <c:v>13.510054</c:v>
                </c:pt>
                <c:pt idx="75364">
                  <c:v>13.510882000000001</c:v>
                </c:pt>
                <c:pt idx="75365">
                  <c:v>13.527058</c:v>
                </c:pt>
                <c:pt idx="75366">
                  <c:v>13.518954000000001</c:v>
                </c:pt>
                <c:pt idx="75367">
                  <c:v>13.506256</c:v>
                </c:pt>
                <c:pt idx="75368">
                  <c:v>13.517443999999999</c:v>
                </c:pt>
                <c:pt idx="75369">
                  <c:v>13.521126000000001</c:v>
                </c:pt>
                <c:pt idx="75370">
                  <c:v>13.514049</c:v>
                </c:pt>
                <c:pt idx="75371">
                  <c:v>13.518556</c:v>
                </c:pt>
                <c:pt idx="75372">
                  <c:v>13.522792000000001</c:v>
                </c:pt>
                <c:pt idx="75373">
                  <c:v>13.513426000000001</c:v>
                </c:pt>
                <c:pt idx="75374">
                  <c:v>13.506954</c:v>
                </c:pt>
                <c:pt idx="75375">
                  <c:v>13.513013000000001</c:v>
                </c:pt>
                <c:pt idx="75376">
                  <c:v>13.517552</c:v>
                </c:pt>
                <c:pt idx="75377">
                  <c:v>13.517550999999999</c:v>
                </c:pt>
                <c:pt idx="75378">
                  <c:v>13.514707</c:v>
                </c:pt>
                <c:pt idx="75379">
                  <c:v>13.503432</c:v>
                </c:pt>
                <c:pt idx="75380">
                  <c:v>13.499753</c:v>
                </c:pt>
                <c:pt idx="75381">
                  <c:v>13.513932</c:v>
                </c:pt>
                <c:pt idx="75382">
                  <c:v>13.521617000000001</c:v>
                </c:pt>
                <c:pt idx="75383">
                  <c:v>13.51507</c:v>
                </c:pt>
                <c:pt idx="75384">
                  <c:v>13.523064</c:v>
                </c:pt>
                <c:pt idx="75385">
                  <c:v>13.529748</c:v>
                </c:pt>
                <c:pt idx="75386">
                  <c:v>13.513564000000001</c:v>
                </c:pt>
                <c:pt idx="75387">
                  <c:v>13.512111000000001</c:v>
                </c:pt>
                <c:pt idx="75388">
                  <c:v>13.521563</c:v>
                </c:pt>
                <c:pt idx="75389">
                  <c:v>13.520572</c:v>
                </c:pt>
                <c:pt idx="75390">
                  <c:v>13.519316</c:v>
                </c:pt>
                <c:pt idx="75391">
                  <c:v>13.521766</c:v>
                </c:pt>
                <c:pt idx="75392">
                  <c:v>13.522795</c:v>
                </c:pt>
                <c:pt idx="75393">
                  <c:v>13.515976999999999</c:v>
                </c:pt>
                <c:pt idx="75394">
                  <c:v>13.516399</c:v>
                </c:pt>
                <c:pt idx="75395">
                  <c:v>13.518549999999999</c:v>
                </c:pt>
                <c:pt idx="75396">
                  <c:v>13.513171</c:v>
                </c:pt>
                <c:pt idx="75397">
                  <c:v>13.521409999999999</c:v>
                </c:pt>
                <c:pt idx="75398">
                  <c:v>13.520808000000001</c:v>
                </c:pt>
                <c:pt idx="75399">
                  <c:v>13.508641000000001</c:v>
                </c:pt>
                <c:pt idx="75400">
                  <c:v>13.517440000000001</c:v>
                </c:pt>
                <c:pt idx="75401">
                  <c:v>13.523624999999999</c:v>
                </c:pt>
                <c:pt idx="75402">
                  <c:v>13.516984000000001</c:v>
                </c:pt>
                <c:pt idx="75403">
                  <c:v>13.516199</c:v>
                </c:pt>
                <c:pt idx="75404">
                  <c:v>13.520759</c:v>
                </c:pt>
                <c:pt idx="75405">
                  <c:v>13.517982</c:v>
                </c:pt>
                <c:pt idx="75406">
                  <c:v>13.515571</c:v>
                </c:pt>
                <c:pt idx="75407">
                  <c:v>13.521307999999999</c:v>
                </c:pt>
                <c:pt idx="75408">
                  <c:v>13.516776999999999</c:v>
                </c:pt>
                <c:pt idx="75409">
                  <c:v>13.515656</c:v>
                </c:pt>
                <c:pt idx="75410">
                  <c:v>13.529604000000001</c:v>
                </c:pt>
                <c:pt idx="75411">
                  <c:v>13.526977</c:v>
                </c:pt>
                <c:pt idx="75412">
                  <c:v>13.513442</c:v>
                </c:pt>
                <c:pt idx="75413">
                  <c:v>13.518789</c:v>
                </c:pt>
                <c:pt idx="75414">
                  <c:v>13.528040000000001</c:v>
                </c:pt>
                <c:pt idx="75415">
                  <c:v>13.525067999999999</c:v>
                </c:pt>
                <c:pt idx="75416">
                  <c:v>13.526870000000001</c:v>
                </c:pt>
                <c:pt idx="75417">
                  <c:v>13.526097999999999</c:v>
                </c:pt>
                <c:pt idx="75418">
                  <c:v>13.516152999999999</c:v>
                </c:pt>
                <c:pt idx="75419">
                  <c:v>13.519742000000001</c:v>
                </c:pt>
                <c:pt idx="75420">
                  <c:v>13.526930999999999</c:v>
                </c:pt>
                <c:pt idx="75421">
                  <c:v>13.525383</c:v>
                </c:pt>
                <c:pt idx="75422">
                  <c:v>13.524587</c:v>
                </c:pt>
                <c:pt idx="75423">
                  <c:v>13.526221</c:v>
                </c:pt>
                <c:pt idx="75424">
                  <c:v>13.521680999999999</c:v>
                </c:pt>
                <c:pt idx="75425">
                  <c:v>13.51939</c:v>
                </c:pt>
                <c:pt idx="75426">
                  <c:v>13.527174</c:v>
                </c:pt>
                <c:pt idx="75427">
                  <c:v>13.524050000000001</c:v>
                </c:pt>
                <c:pt idx="75428">
                  <c:v>13.515093999999999</c:v>
                </c:pt>
                <c:pt idx="75429">
                  <c:v>13.52407</c:v>
                </c:pt>
                <c:pt idx="75430">
                  <c:v>13.533668</c:v>
                </c:pt>
                <c:pt idx="75431">
                  <c:v>13.530637</c:v>
                </c:pt>
                <c:pt idx="75432">
                  <c:v>13.526709</c:v>
                </c:pt>
                <c:pt idx="75433">
                  <c:v>13.524445</c:v>
                </c:pt>
                <c:pt idx="75434">
                  <c:v>13.521519</c:v>
                </c:pt>
                <c:pt idx="75435">
                  <c:v>13.525689</c:v>
                </c:pt>
                <c:pt idx="75436">
                  <c:v>13.526847</c:v>
                </c:pt>
                <c:pt idx="75437">
                  <c:v>13.512238</c:v>
                </c:pt>
                <c:pt idx="75438">
                  <c:v>13.516166999999999</c:v>
                </c:pt>
                <c:pt idx="75439">
                  <c:v>13.529958000000001</c:v>
                </c:pt>
                <c:pt idx="75440">
                  <c:v>13.524241999999999</c:v>
                </c:pt>
                <c:pt idx="75441">
                  <c:v>13.521547</c:v>
                </c:pt>
                <c:pt idx="75442">
                  <c:v>13.526308999999999</c:v>
                </c:pt>
                <c:pt idx="75443">
                  <c:v>13.528180000000001</c:v>
                </c:pt>
                <c:pt idx="75444">
                  <c:v>13.524997000000001</c:v>
                </c:pt>
                <c:pt idx="75445">
                  <c:v>13.521914000000001</c:v>
                </c:pt>
                <c:pt idx="75446">
                  <c:v>13.525608999999999</c:v>
                </c:pt>
                <c:pt idx="75447">
                  <c:v>13.53402</c:v>
                </c:pt>
                <c:pt idx="75448">
                  <c:v>13.541328999999999</c:v>
                </c:pt>
                <c:pt idx="75449">
                  <c:v>13.538591</c:v>
                </c:pt>
                <c:pt idx="75450">
                  <c:v>13.530415</c:v>
                </c:pt>
                <c:pt idx="75451">
                  <c:v>13.530817000000001</c:v>
                </c:pt>
                <c:pt idx="75452">
                  <c:v>13.537431</c:v>
                </c:pt>
                <c:pt idx="75453">
                  <c:v>13.533599000000001</c:v>
                </c:pt>
                <c:pt idx="75454">
                  <c:v>13.529507000000001</c:v>
                </c:pt>
                <c:pt idx="75455">
                  <c:v>13.535971</c:v>
                </c:pt>
                <c:pt idx="75456">
                  <c:v>13.53181</c:v>
                </c:pt>
                <c:pt idx="75457">
                  <c:v>13.525814</c:v>
                </c:pt>
                <c:pt idx="75458">
                  <c:v>13.531878000000001</c:v>
                </c:pt>
                <c:pt idx="75459">
                  <c:v>13.523256</c:v>
                </c:pt>
                <c:pt idx="75460">
                  <c:v>13.517568000000001</c:v>
                </c:pt>
                <c:pt idx="75461">
                  <c:v>13.534551</c:v>
                </c:pt>
                <c:pt idx="75462">
                  <c:v>13.542566000000001</c:v>
                </c:pt>
                <c:pt idx="75463">
                  <c:v>13.533111999999999</c:v>
                </c:pt>
                <c:pt idx="75464">
                  <c:v>13.525876999999999</c:v>
                </c:pt>
                <c:pt idx="75465">
                  <c:v>13.526673000000001</c:v>
                </c:pt>
                <c:pt idx="75466">
                  <c:v>13.524595</c:v>
                </c:pt>
                <c:pt idx="75467">
                  <c:v>13.526403</c:v>
                </c:pt>
                <c:pt idx="75468">
                  <c:v>13.533215</c:v>
                </c:pt>
                <c:pt idx="75469">
                  <c:v>13.534561</c:v>
                </c:pt>
                <c:pt idx="75470">
                  <c:v>13.534606999999999</c:v>
                </c:pt>
                <c:pt idx="75471">
                  <c:v>13.533275</c:v>
                </c:pt>
                <c:pt idx="75472">
                  <c:v>13.530237</c:v>
                </c:pt>
                <c:pt idx="75473">
                  <c:v>13.531661</c:v>
                </c:pt>
                <c:pt idx="75474">
                  <c:v>13.537371</c:v>
                </c:pt>
                <c:pt idx="75475">
                  <c:v>13.531675</c:v>
                </c:pt>
                <c:pt idx="75476">
                  <c:v>13.518300999999999</c:v>
                </c:pt>
                <c:pt idx="75477">
                  <c:v>13.525407</c:v>
                </c:pt>
                <c:pt idx="75478">
                  <c:v>13.530669</c:v>
                </c:pt>
                <c:pt idx="75479">
                  <c:v>13.523793</c:v>
                </c:pt>
                <c:pt idx="75480">
                  <c:v>13.528681000000001</c:v>
                </c:pt>
                <c:pt idx="75481">
                  <c:v>13.523225</c:v>
                </c:pt>
                <c:pt idx="75482">
                  <c:v>13.521455</c:v>
                </c:pt>
                <c:pt idx="75483">
                  <c:v>13.539078</c:v>
                </c:pt>
                <c:pt idx="75484">
                  <c:v>13.536944999999999</c:v>
                </c:pt>
                <c:pt idx="75485">
                  <c:v>13.525441000000001</c:v>
                </c:pt>
                <c:pt idx="75486">
                  <c:v>13.537449000000001</c:v>
                </c:pt>
                <c:pt idx="75487">
                  <c:v>13.545707999999999</c:v>
                </c:pt>
                <c:pt idx="75488">
                  <c:v>13.526781</c:v>
                </c:pt>
                <c:pt idx="75489">
                  <c:v>13.526785</c:v>
                </c:pt>
                <c:pt idx="75490">
                  <c:v>13.549211</c:v>
                </c:pt>
                <c:pt idx="75491">
                  <c:v>13.543983000000001</c:v>
                </c:pt>
                <c:pt idx="75492">
                  <c:v>13.532667</c:v>
                </c:pt>
                <c:pt idx="75493">
                  <c:v>13.538259</c:v>
                </c:pt>
                <c:pt idx="75494">
                  <c:v>13.538643</c:v>
                </c:pt>
                <c:pt idx="75495">
                  <c:v>13.534483</c:v>
                </c:pt>
                <c:pt idx="75496">
                  <c:v>13.540886</c:v>
                </c:pt>
                <c:pt idx="75497">
                  <c:v>13.542384999999999</c:v>
                </c:pt>
                <c:pt idx="75498">
                  <c:v>13.529534</c:v>
                </c:pt>
                <c:pt idx="75499">
                  <c:v>13.536762</c:v>
                </c:pt>
                <c:pt idx="75500">
                  <c:v>13.545590000000001</c:v>
                </c:pt>
                <c:pt idx="75501">
                  <c:v>13.531008</c:v>
                </c:pt>
                <c:pt idx="75502">
                  <c:v>13.535488000000001</c:v>
                </c:pt>
                <c:pt idx="75503">
                  <c:v>13.547383999999999</c:v>
                </c:pt>
                <c:pt idx="75504">
                  <c:v>13.538444999999999</c:v>
                </c:pt>
                <c:pt idx="75505">
                  <c:v>13.535513</c:v>
                </c:pt>
                <c:pt idx="75506">
                  <c:v>13.542801000000001</c:v>
                </c:pt>
                <c:pt idx="75507">
                  <c:v>13.535398000000001</c:v>
                </c:pt>
                <c:pt idx="75508">
                  <c:v>13.526332</c:v>
                </c:pt>
                <c:pt idx="75509">
                  <c:v>13.536908</c:v>
                </c:pt>
                <c:pt idx="75510">
                  <c:v>13.533929000000001</c:v>
                </c:pt>
                <c:pt idx="75511">
                  <c:v>13.524407999999999</c:v>
                </c:pt>
                <c:pt idx="75512">
                  <c:v>13.536472</c:v>
                </c:pt>
                <c:pt idx="75513">
                  <c:v>13.541562000000001</c:v>
                </c:pt>
                <c:pt idx="75514">
                  <c:v>13.536517</c:v>
                </c:pt>
                <c:pt idx="75515">
                  <c:v>13.539429</c:v>
                </c:pt>
                <c:pt idx="75516">
                  <c:v>13.539227</c:v>
                </c:pt>
                <c:pt idx="75517">
                  <c:v>13.534249000000001</c:v>
                </c:pt>
                <c:pt idx="75518">
                  <c:v>13.537767000000001</c:v>
                </c:pt>
                <c:pt idx="75519">
                  <c:v>13.545714</c:v>
                </c:pt>
                <c:pt idx="75520">
                  <c:v>13.536343</c:v>
                </c:pt>
                <c:pt idx="75521">
                  <c:v>13.524158</c:v>
                </c:pt>
                <c:pt idx="75522">
                  <c:v>13.530378000000001</c:v>
                </c:pt>
                <c:pt idx="75523">
                  <c:v>13.537222999999999</c:v>
                </c:pt>
                <c:pt idx="75524">
                  <c:v>13.545002</c:v>
                </c:pt>
                <c:pt idx="75525">
                  <c:v>13.548112</c:v>
                </c:pt>
                <c:pt idx="75526">
                  <c:v>13.539880999999999</c:v>
                </c:pt>
                <c:pt idx="75527">
                  <c:v>13.537867</c:v>
                </c:pt>
                <c:pt idx="75528">
                  <c:v>13.543768999999999</c:v>
                </c:pt>
                <c:pt idx="75529">
                  <c:v>13.53945</c:v>
                </c:pt>
                <c:pt idx="75530">
                  <c:v>13.537334</c:v>
                </c:pt>
                <c:pt idx="75531">
                  <c:v>13.554361999999999</c:v>
                </c:pt>
                <c:pt idx="75532">
                  <c:v>13.554395</c:v>
                </c:pt>
                <c:pt idx="75533">
                  <c:v>13.537502999999999</c:v>
                </c:pt>
                <c:pt idx="75534">
                  <c:v>13.539838</c:v>
                </c:pt>
                <c:pt idx="75535">
                  <c:v>13.549225</c:v>
                </c:pt>
                <c:pt idx="75536">
                  <c:v>13.546143000000001</c:v>
                </c:pt>
                <c:pt idx="75537">
                  <c:v>13.540433</c:v>
                </c:pt>
                <c:pt idx="75538">
                  <c:v>13.545002</c:v>
                </c:pt>
                <c:pt idx="75539">
                  <c:v>13.546462</c:v>
                </c:pt>
                <c:pt idx="75540">
                  <c:v>13.541683000000001</c:v>
                </c:pt>
                <c:pt idx="75541">
                  <c:v>13.550751999999999</c:v>
                </c:pt>
                <c:pt idx="75542">
                  <c:v>13.552873999999999</c:v>
                </c:pt>
                <c:pt idx="75543">
                  <c:v>13.540253</c:v>
                </c:pt>
                <c:pt idx="75544">
                  <c:v>13.539179000000001</c:v>
                </c:pt>
                <c:pt idx="75545">
                  <c:v>13.541631000000001</c:v>
                </c:pt>
                <c:pt idx="75546">
                  <c:v>13.541295</c:v>
                </c:pt>
                <c:pt idx="75547">
                  <c:v>13.543715000000001</c:v>
                </c:pt>
                <c:pt idx="75548">
                  <c:v>13.537602</c:v>
                </c:pt>
                <c:pt idx="75549">
                  <c:v>13.529026</c:v>
                </c:pt>
                <c:pt idx="75550">
                  <c:v>13.539351</c:v>
                </c:pt>
                <c:pt idx="75551">
                  <c:v>13.55082</c:v>
                </c:pt>
                <c:pt idx="75552">
                  <c:v>13.545667999999999</c:v>
                </c:pt>
                <c:pt idx="75553">
                  <c:v>13.547393</c:v>
                </c:pt>
                <c:pt idx="75554">
                  <c:v>13.546391</c:v>
                </c:pt>
                <c:pt idx="75555">
                  <c:v>13.541447</c:v>
                </c:pt>
                <c:pt idx="75556">
                  <c:v>13.547497999999999</c:v>
                </c:pt>
                <c:pt idx="75557">
                  <c:v>13.547197000000001</c:v>
                </c:pt>
                <c:pt idx="75558">
                  <c:v>13.541872</c:v>
                </c:pt>
                <c:pt idx="75559">
                  <c:v>13.542916</c:v>
                </c:pt>
                <c:pt idx="75560">
                  <c:v>13.548323</c:v>
                </c:pt>
                <c:pt idx="75561">
                  <c:v>13.549199</c:v>
                </c:pt>
                <c:pt idx="75562">
                  <c:v>13.543751</c:v>
                </c:pt>
                <c:pt idx="75563">
                  <c:v>13.542584</c:v>
                </c:pt>
                <c:pt idx="75564">
                  <c:v>13.537709</c:v>
                </c:pt>
                <c:pt idx="75565">
                  <c:v>13.538774999999999</c:v>
                </c:pt>
                <c:pt idx="75566">
                  <c:v>13.549675000000001</c:v>
                </c:pt>
                <c:pt idx="75567">
                  <c:v>13.546749999999999</c:v>
                </c:pt>
                <c:pt idx="75568">
                  <c:v>13.542118</c:v>
                </c:pt>
                <c:pt idx="75569">
                  <c:v>13.545247</c:v>
                </c:pt>
                <c:pt idx="75570">
                  <c:v>13.547122</c:v>
                </c:pt>
                <c:pt idx="75571">
                  <c:v>13.548158000000001</c:v>
                </c:pt>
                <c:pt idx="75572">
                  <c:v>13.552455999999999</c:v>
                </c:pt>
                <c:pt idx="75573">
                  <c:v>13.554233999999999</c:v>
                </c:pt>
                <c:pt idx="75574">
                  <c:v>13.551921999999999</c:v>
                </c:pt>
                <c:pt idx="75575">
                  <c:v>13.558284</c:v>
                </c:pt>
                <c:pt idx="75576">
                  <c:v>13.558197</c:v>
                </c:pt>
                <c:pt idx="75577">
                  <c:v>13.547719000000001</c:v>
                </c:pt>
                <c:pt idx="75578">
                  <c:v>13.550560000000001</c:v>
                </c:pt>
                <c:pt idx="75579">
                  <c:v>13.551078</c:v>
                </c:pt>
                <c:pt idx="75580">
                  <c:v>13.540414</c:v>
                </c:pt>
                <c:pt idx="75581">
                  <c:v>13.537091999999999</c:v>
                </c:pt>
                <c:pt idx="75582">
                  <c:v>13.551773000000001</c:v>
                </c:pt>
                <c:pt idx="75583">
                  <c:v>13.560166000000001</c:v>
                </c:pt>
                <c:pt idx="75584">
                  <c:v>13.549606000000001</c:v>
                </c:pt>
                <c:pt idx="75585">
                  <c:v>13.547352999999999</c:v>
                </c:pt>
                <c:pt idx="75586">
                  <c:v>13.544892000000001</c:v>
                </c:pt>
                <c:pt idx="75587">
                  <c:v>13.54138</c:v>
                </c:pt>
                <c:pt idx="75588">
                  <c:v>13.558225999999999</c:v>
                </c:pt>
                <c:pt idx="75589">
                  <c:v>13.560115</c:v>
                </c:pt>
                <c:pt idx="75590">
                  <c:v>13.543310999999999</c:v>
                </c:pt>
                <c:pt idx="75591">
                  <c:v>13.547211000000001</c:v>
                </c:pt>
                <c:pt idx="75592">
                  <c:v>13.559767000000001</c:v>
                </c:pt>
                <c:pt idx="75593">
                  <c:v>13.556651</c:v>
                </c:pt>
                <c:pt idx="75594">
                  <c:v>13.552498999999999</c:v>
                </c:pt>
                <c:pt idx="75595">
                  <c:v>13.558509000000001</c:v>
                </c:pt>
                <c:pt idx="75596">
                  <c:v>13.558747</c:v>
                </c:pt>
                <c:pt idx="75597">
                  <c:v>13.554392</c:v>
                </c:pt>
                <c:pt idx="75598">
                  <c:v>13.553299000000001</c:v>
                </c:pt>
                <c:pt idx="75599">
                  <c:v>13.549611000000001</c:v>
                </c:pt>
                <c:pt idx="75600">
                  <c:v>13.547435</c:v>
                </c:pt>
                <c:pt idx="75601">
                  <c:v>13.553417</c:v>
                </c:pt>
                <c:pt idx="75602">
                  <c:v>13.553938</c:v>
                </c:pt>
                <c:pt idx="75603">
                  <c:v>13.547696999999999</c:v>
                </c:pt>
                <c:pt idx="75604">
                  <c:v>13.555980999999999</c:v>
                </c:pt>
                <c:pt idx="75605">
                  <c:v>13.555724</c:v>
                </c:pt>
                <c:pt idx="75606">
                  <c:v>13.537843000000001</c:v>
                </c:pt>
                <c:pt idx="75607">
                  <c:v>13.542244</c:v>
                </c:pt>
                <c:pt idx="75608">
                  <c:v>13.55542</c:v>
                </c:pt>
                <c:pt idx="75609">
                  <c:v>13.554432</c:v>
                </c:pt>
                <c:pt idx="75610">
                  <c:v>13.550181</c:v>
                </c:pt>
                <c:pt idx="75611">
                  <c:v>13.549844999999999</c:v>
                </c:pt>
                <c:pt idx="75612">
                  <c:v>13.553324</c:v>
                </c:pt>
                <c:pt idx="75613">
                  <c:v>13.550996</c:v>
                </c:pt>
                <c:pt idx="75614">
                  <c:v>13.554034</c:v>
                </c:pt>
                <c:pt idx="75615">
                  <c:v>13.560525999999999</c:v>
                </c:pt>
                <c:pt idx="75616">
                  <c:v>13.561035</c:v>
                </c:pt>
                <c:pt idx="75617">
                  <c:v>13.564788</c:v>
                </c:pt>
                <c:pt idx="75618">
                  <c:v>13.564327</c:v>
                </c:pt>
                <c:pt idx="75619">
                  <c:v>13.555546</c:v>
                </c:pt>
                <c:pt idx="75620">
                  <c:v>13.552007</c:v>
                </c:pt>
                <c:pt idx="75621">
                  <c:v>13.563003999999999</c:v>
                </c:pt>
                <c:pt idx="75622">
                  <c:v>13.564551</c:v>
                </c:pt>
                <c:pt idx="75623">
                  <c:v>13.554852</c:v>
                </c:pt>
                <c:pt idx="75624">
                  <c:v>13.560242000000001</c:v>
                </c:pt>
                <c:pt idx="75625">
                  <c:v>13.558723000000001</c:v>
                </c:pt>
                <c:pt idx="75626">
                  <c:v>13.553962</c:v>
                </c:pt>
                <c:pt idx="75627">
                  <c:v>13.562761</c:v>
                </c:pt>
                <c:pt idx="75628">
                  <c:v>13.556269</c:v>
                </c:pt>
                <c:pt idx="75629">
                  <c:v>13.551323999999999</c:v>
                </c:pt>
                <c:pt idx="75630">
                  <c:v>13.562580000000001</c:v>
                </c:pt>
                <c:pt idx="75631">
                  <c:v>13.562056999999999</c:v>
                </c:pt>
                <c:pt idx="75632">
                  <c:v>13.551121999999999</c:v>
                </c:pt>
                <c:pt idx="75633">
                  <c:v>13.549917000000001</c:v>
                </c:pt>
                <c:pt idx="75634">
                  <c:v>13.552300000000001</c:v>
                </c:pt>
                <c:pt idx="75635">
                  <c:v>13.552614</c:v>
                </c:pt>
                <c:pt idx="75636">
                  <c:v>13.559516</c:v>
                </c:pt>
                <c:pt idx="75637">
                  <c:v>13.562170999999999</c:v>
                </c:pt>
                <c:pt idx="75638">
                  <c:v>13.561598999999999</c:v>
                </c:pt>
                <c:pt idx="75639">
                  <c:v>13.567183999999999</c:v>
                </c:pt>
                <c:pt idx="75640">
                  <c:v>13.564214</c:v>
                </c:pt>
                <c:pt idx="75641">
                  <c:v>13.558984000000001</c:v>
                </c:pt>
                <c:pt idx="75642">
                  <c:v>13.557274</c:v>
                </c:pt>
                <c:pt idx="75643">
                  <c:v>13.554754000000001</c:v>
                </c:pt>
                <c:pt idx="75644">
                  <c:v>13.559165999999999</c:v>
                </c:pt>
                <c:pt idx="75645">
                  <c:v>13.566953</c:v>
                </c:pt>
                <c:pt idx="75646">
                  <c:v>13.568481</c:v>
                </c:pt>
                <c:pt idx="75647">
                  <c:v>13.553303</c:v>
                </c:pt>
                <c:pt idx="75648">
                  <c:v>13.549817000000001</c:v>
                </c:pt>
                <c:pt idx="75649">
                  <c:v>13.564571000000001</c:v>
                </c:pt>
                <c:pt idx="75650">
                  <c:v>13.56406</c:v>
                </c:pt>
                <c:pt idx="75651">
                  <c:v>13.553412</c:v>
                </c:pt>
                <c:pt idx="75652">
                  <c:v>13.557229</c:v>
                </c:pt>
                <c:pt idx="75653">
                  <c:v>13.566701999999999</c:v>
                </c:pt>
                <c:pt idx="75654">
                  <c:v>13.559540999999999</c:v>
                </c:pt>
                <c:pt idx="75655">
                  <c:v>13.554705</c:v>
                </c:pt>
                <c:pt idx="75656">
                  <c:v>13.558909</c:v>
                </c:pt>
                <c:pt idx="75657">
                  <c:v>13.55606</c:v>
                </c:pt>
                <c:pt idx="75658">
                  <c:v>13.565847</c:v>
                </c:pt>
                <c:pt idx="75659">
                  <c:v>13.572937</c:v>
                </c:pt>
                <c:pt idx="75660">
                  <c:v>13.561318</c:v>
                </c:pt>
                <c:pt idx="75661">
                  <c:v>13.561499</c:v>
                </c:pt>
                <c:pt idx="75662">
                  <c:v>13.574094000000001</c:v>
                </c:pt>
                <c:pt idx="75663">
                  <c:v>13.574636999999999</c:v>
                </c:pt>
                <c:pt idx="75664">
                  <c:v>13.560328</c:v>
                </c:pt>
                <c:pt idx="75665">
                  <c:v>13.559369</c:v>
                </c:pt>
                <c:pt idx="75666">
                  <c:v>13.565384999999999</c:v>
                </c:pt>
                <c:pt idx="75667">
                  <c:v>13.561622</c:v>
                </c:pt>
                <c:pt idx="75668">
                  <c:v>13.566174999999999</c:v>
                </c:pt>
                <c:pt idx="75669">
                  <c:v>13.564425999999999</c:v>
                </c:pt>
                <c:pt idx="75670">
                  <c:v>13.555386</c:v>
                </c:pt>
                <c:pt idx="75671">
                  <c:v>13.563765</c:v>
                </c:pt>
                <c:pt idx="75672">
                  <c:v>13.574685000000001</c:v>
                </c:pt>
                <c:pt idx="75673">
                  <c:v>13.567952999999999</c:v>
                </c:pt>
                <c:pt idx="75674">
                  <c:v>13.565581</c:v>
                </c:pt>
                <c:pt idx="75675">
                  <c:v>13.577593</c:v>
                </c:pt>
                <c:pt idx="75676">
                  <c:v>13.566787</c:v>
                </c:pt>
                <c:pt idx="75677">
                  <c:v>13.550025</c:v>
                </c:pt>
                <c:pt idx="75678">
                  <c:v>13.561612999999999</c:v>
                </c:pt>
                <c:pt idx="75679">
                  <c:v>13.562065</c:v>
                </c:pt>
                <c:pt idx="75680">
                  <c:v>13.556971000000001</c:v>
                </c:pt>
                <c:pt idx="75681">
                  <c:v>13.568842</c:v>
                </c:pt>
                <c:pt idx="75682">
                  <c:v>13.565999</c:v>
                </c:pt>
                <c:pt idx="75683">
                  <c:v>13.560872</c:v>
                </c:pt>
                <c:pt idx="75684">
                  <c:v>13.576127</c:v>
                </c:pt>
                <c:pt idx="75685">
                  <c:v>13.576542999999999</c:v>
                </c:pt>
                <c:pt idx="75686">
                  <c:v>13.56034</c:v>
                </c:pt>
                <c:pt idx="75687">
                  <c:v>13.568247</c:v>
                </c:pt>
                <c:pt idx="75688">
                  <c:v>13.574342</c:v>
                </c:pt>
                <c:pt idx="75689">
                  <c:v>13.561798</c:v>
                </c:pt>
                <c:pt idx="75690">
                  <c:v>13.566195</c:v>
                </c:pt>
                <c:pt idx="75691">
                  <c:v>13.573565</c:v>
                </c:pt>
                <c:pt idx="75692">
                  <c:v>13.566794</c:v>
                </c:pt>
                <c:pt idx="75693">
                  <c:v>13.564553999999999</c:v>
                </c:pt>
                <c:pt idx="75694">
                  <c:v>13.568792</c:v>
                </c:pt>
                <c:pt idx="75695">
                  <c:v>13.565329</c:v>
                </c:pt>
                <c:pt idx="75696">
                  <c:v>13.563024</c:v>
                </c:pt>
                <c:pt idx="75697">
                  <c:v>13.572372</c:v>
                </c:pt>
                <c:pt idx="75698">
                  <c:v>13.565315</c:v>
                </c:pt>
                <c:pt idx="75699">
                  <c:v>13.557271</c:v>
                </c:pt>
                <c:pt idx="75700">
                  <c:v>13.571258</c:v>
                </c:pt>
                <c:pt idx="75701">
                  <c:v>13.573264</c:v>
                </c:pt>
                <c:pt idx="75702">
                  <c:v>13.565206</c:v>
                </c:pt>
                <c:pt idx="75703">
                  <c:v>13.572025999999999</c:v>
                </c:pt>
                <c:pt idx="75704">
                  <c:v>13.579663999999999</c:v>
                </c:pt>
                <c:pt idx="75705">
                  <c:v>13.568783</c:v>
                </c:pt>
                <c:pt idx="75706">
                  <c:v>13.569687999999999</c:v>
                </c:pt>
                <c:pt idx="75707">
                  <c:v>13.582867</c:v>
                </c:pt>
                <c:pt idx="75708">
                  <c:v>13.566363000000001</c:v>
                </c:pt>
                <c:pt idx="75709">
                  <c:v>13.561097</c:v>
                </c:pt>
                <c:pt idx="75710">
                  <c:v>13.576893999999999</c:v>
                </c:pt>
                <c:pt idx="75711">
                  <c:v>13.57039</c:v>
                </c:pt>
                <c:pt idx="75712">
                  <c:v>13.565435000000001</c:v>
                </c:pt>
                <c:pt idx="75713">
                  <c:v>13.573445</c:v>
                </c:pt>
                <c:pt idx="75714">
                  <c:v>13.573354999999999</c:v>
                </c:pt>
                <c:pt idx="75715">
                  <c:v>13.568752999999999</c:v>
                </c:pt>
                <c:pt idx="75716">
                  <c:v>13.569926000000001</c:v>
                </c:pt>
                <c:pt idx="75717">
                  <c:v>13.571171</c:v>
                </c:pt>
                <c:pt idx="75718">
                  <c:v>13.57075</c:v>
                </c:pt>
                <c:pt idx="75719">
                  <c:v>13.576998</c:v>
                </c:pt>
                <c:pt idx="75720">
                  <c:v>13.573812</c:v>
                </c:pt>
                <c:pt idx="75721">
                  <c:v>13.564408999999999</c:v>
                </c:pt>
                <c:pt idx="75722">
                  <c:v>13.570966</c:v>
                </c:pt>
                <c:pt idx="75723">
                  <c:v>13.582224</c:v>
                </c:pt>
                <c:pt idx="75724">
                  <c:v>13.578047</c:v>
                </c:pt>
                <c:pt idx="75725">
                  <c:v>13.576615</c:v>
                </c:pt>
                <c:pt idx="75726">
                  <c:v>13.585101999999999</c:v>
                </c:pt>
                <c:pt idx="75727">
                  <c:v>13.578248</c:v>
                </c:pt>
                <c:pt idx="75728">
                  <c:v>13.568832</c:v>
                </c:pt>
                <c:pt idx="75729">
                  <c:v>13.574094000000001</c:v>
                </c:pt>
                <c:pt idx="75730">
                  <c:v>13.56939</c:v>
                </c:pt>
                <c:pt idx="75731">
                  <c:v>13.563312</c:v>
                </c:pt>
                <c:pt idx="75732">
                  <c:v>13.572660000000001</c:v>
                </c:pt>
                <c:pt idx="75733">
                  <c:v>13.573478</c:v>
                </c:pt>
                <c:pt idx="75734">
                  <c:v>13.572203999999999</c:v>
                </c:pt>
                <c:pt idx="75735">
                  <c:v>13.580932000000001</c:v>
                </c:pt>
                <c:pt idx="75736">
                  <c:v>13.580346</c:v>
                </c:pt>
                <c:pt idx="75737">
                  <c:v>13.571448999999999</c:v>
                </c:pt>
                <c:pt idx="75738">
                  <c:v>13.579684</c:v>
                </c:pt>
                <c:pt idx="75739">
                  <c:v>13.582846</c:v>
                </c:pt>
                <c:pt idx="75740">
                  <c:v>13.565778999999999</c:v>
                </c:pt>
                <c:pt idx="75741">
                  <c:v>13.575735999999999</c:v>
                </c:pt>
                <c:pt idx="75742">
                  <c:v>13.588524</c:v>
                </c:pt>
                <c:pt idx="75743">
                  <c:v>13.570415000000001</c:v>
                </c:pt>
                <c:pt idx="75744">
                  <c:v>13.567303000000001</c:v>
                </c:pt>
                <c:pt idx="75745">
                  <c:v>13.581485000000001</c:v>
                </c:pt>
                <c:pt idx="75746">
                  <c:v>13.581963999999999</c:v>
                </c:pt>
                <c:pt idx="75747">
                  <c:v>13.577804</c:v>
                </c:pt>
                <c:pt idx="75748">
                  <c:v>13.579802000000001</c:v>
                </c:pt>
                <c:pt idx="75749">
                  <c:v>13.576824999999999</c:v>
                </c:pt>
                <c:pt idx="75750">
                  <c:v>13.569680999999999</c:v>
                </c:pt>
                <c:pt idx="75751">
                  <c:v>13.570900999999999</c:v>
                </c:pt>
                <c:pt idx="75752">
                  <c:v>13.572914000000001</c:v>
                </c:pt>
                <c:pt idx="75753">
                  <c:v>13.574721</c:v>
                </c:pt>
                <c:pt idx="75754">
                  <c:v>13.577697000000001</c:v>
                </c:pt>
                <c:pt idx="75755">
                  <c:v>13.579948999999999</c:v>
                </c:pt>
                <c:pt idx="75756">
                  <c:v>13.585207</c:v>
                </c:pt>
                <c:pt idx="75757">
                  <c:v>13.586178</c:v>
                </c:pt>
                <c:pt idx="75758">
                  <c:v>13.583761000000001</c:v>
                </c:pt>
                <c:pt idx="75759">
                  <c:v>13.582183000000001</c:v>
                </c:pt>
                <c:pt idx="75760">
                  <c:v>13.58286</c:v>
                </c:pt>
                <c:pt idx="75761">
                  <c:v>13.582065999999999</c:v>
                </c:pt>
                <c:pt idx="75762">
                  <c:v>13.577272000000001</c:v>
                </c:pt>
                <c:pt idx="75763">
                  <c:v>13.576485</c:v>
                </c:pt>
                <c:pt idx="75764">
                  <c:v>13.579375000000001</c:v>
                </c:pt>
                <c:pt idx="75765">
                  <c:v>13.581248</c:v>
                </c:pt>
                <c:pt idx="75766">
                  <c:v>13.577726</c:v>
                </c:pt>
                <c:pt idx="75767">
                  <c:v>13.580088999999999</c:v>
                </c:pt>
                <c:pt idx="75768">
                  <c:v>13.586537999999999</c:v>
                </c:pt>
                <c:pt idx="75769">
                  <c:v>13.579166000000001</c:v>
                </c:pt>
                <c:pt idx="75770">
                  <c:v>13.582380000000001</c:v>
                </c:pt>
                <c:pt idx="75771">
                  <c:v>13.594243000000001</c:v>
                </c:pt>
                <c:pt idx="75772">
                  <c:v>13.586289000000001</c:v>
                </c:pt>
                <c:pt idx="75773">
                  <c:v>13.580000999999999</c:v>
                </c:pt>
                <c:pt idx="75774">
                  <c:v>13.582057000000001</c:v>
                </c:pt>
                <c:pt idx="75775">
                  <c:v>13.57615</c:v>
                </c:pt>
                <c:pt idx="75776">
                  <c:v>13.572398</c:v>
                </c:pt>
                <c:pt idx="75777">
                  <c:v>13.579699</c:v>
                </c:pt>
                <c:pt idx="75778">
                  <c:v>13.586316</c:v>
                </c:pt>
                <c:pt idx="75779">
                  <c:v>13.579723</c:v>
                </c:pt>
                <c:pt idx="75780">
                  <c:v>13.579584000000001</c:v>
                </c:pt>
                <c:pt idx="75781">
                  <c:v>13.584206</c:v>
                </c:pt>
                <c:pt idx="75782">
                  <c:v>13.574641</c:v>
                </c:pt>
                <c:pt idx="75783">
                  <c:v>13.575697999999999</c:v>
                </c:pt>
                <c:pt idx="75784">
                  <c:v>13.586325</c:v>
                </c:pt>
                <c:pt idx="75785">
                  <c:v>13.587861999999999</c:v>
                </c:pt>
                <c:pt idx="75786">
                  <c:v>13.585905</c:v>
                </c:pt>
                <c:pt idx="75787">
                  <c:v>13.586163000000001</c:v>
                </c:pt>
                <c:pt idx="75788">
                  <c:v>13.582295</c:v>
                </c:pt>
                <c:pt idx="75789">
                  <c:v>13.577260000000001</c:v>
                </c:pt>
                <c:pt idx="75790">
                  <c:v>13.589757000000001</c:v>
                </c:pt>
                <c:pt idx="75791">
                  <c:v>13.595962999999999</c:v>
                </c:pt>
                <c:pt idx="75792">
                  <c:v>13.586456999999999</c:v>
                </c:pt>
                <c:pt idx="75793">
                  <c:v>13.592617000000001</c:v>
                </c:pt>
                <c:pt idx="75794">
                  <c:v>13.594044</c:v>
                </c:pt>
                <c:pt idx="75795">
                  <c:v>13.579046999999999</c:v>
                </c:pt>
                <c:pt idx="75796">
                  <c:v>13.580144000000001</c:v>
                </c:pt>
                <c:pt idx="75797">
                  <c:v>13.588718999999999</c:v>
                </c:pt>
                <c:pt idx="75798">
                  <c:v>13.579943</c:v>
                </c:pt>
                <c:pt idx="75799">
                  <c:v>13.580035000000001</c:v>
                </c:pt>
                <c:pt idx="75800">
                  <c:v>13.595063</c:v>
                </c:pt>
                <c:pt idx="75801">
                  <c:v>13.590147999999999</c:v>
                </c:pt>
                <c:pt idx="75802">
                  <c:v>13.580873</c:v>
                </c:pt>
                <c:pt idx="75803">
                  <c:v>13.586732</c:v>
                </c:pt>
                <c:pt idx="75804">
                  <c:v>13.586297</c:v>
                </c:pt>
                <c:pt idx="75805">
                  <c:v>13.581381</c:v>
                </c:pt>
                <c:pt idx="75806">
                  <c:v>13.588787</c:v>
                </c:pt>
                <c:pt idx="75807">
                  <c:v>13.590387</c:v>
                </c:pt>
                <c:pt idx="75808">
                  <c:v>13.57577</c:v>
                </c:pt>
                <c:pt idx="75809">
                  <c:v>13.585392000000001</c:v>
                </c:pt>
                <c:pt idx="75810">
                  <c:v>13.601375000000001</c:v>
                </c:pt>
                <c:pt idx="75811">
                  <c:v>13.584676</c:v>
                </c:pt>
                <c:pt idx="75812">
                  <c:v>13.581246999999999</c:v>
                </c:pt>
                <c:pt idx="75813">
                  <c:v>13.593137</c:v>
                </c:pt>
                <c:pt idx="75814">
                  <c:v>13.587158000000001</c:v>
                </c:pt>
                <c:pt idx="75815">
                  <c:v>13.589427000000001</c:v>
                </c:pt>
                <c:pt idx="75816">
                  <c:v>13.599399</c:v>
                </c:pt>
                <c:pt idx="75817">
                  <c:v>13.586993</c:v>
                </c:pt>
                <c:pt idx="75818">
                  <c:v>13.576886999999999</c:v>
                </c:pt>
                <c:pt idx="75819">
                  <c:v>13.590920000000001</c:v>
                </c:pt>
                <c:pt idx="75820">
                  <c:v>13.585461</c:v>
                </c:pt>
                <c:pt idx="75821">
                  <c:v>13.575288</c:v>
                </c:pt>
                <c:pt idx="75822">
                  <c:v>13.594992</c:v>
                </c:pt>
                <c:pt idx="75823">
                  <c:v>13.598207</c:v>
                </c:pt>
                <c:pt idx="75824">
                  <c:v>13.584085</c:v>
                </c:pt>
                <c:pt idx="75825">
                  <c:v>13.58671</c:v>
                </c:pt>
                <c:pt idx="75826">
                  <c:v>13.596482999999999</c:v>
                </c:pt>
                <c:pt idx="75827">
                  <c:v>13.596</c:v>
                </c:pt>
                <c:pt idx="75828">
                  <c:v>13.592255</c:v>
                </c:pt>
                <c:pt idx="75829">
                  <c:v>13.598687</c:v>
                </c:pt>
                <c:pt idx="75830">
                  <c:v>13.591635999999999</c:v>
                </c:pt>
                <c:pt idx="75831">
                  <c:v>13.582152000000001</c:v>
                </c:pt>
                <c:pt idx="75832">
                  <c:v>13.597538</c:v>
                </c:pt>
                <c:pt idx="75833">
                  <c:v>13.601383999999999</c:v>
                </c:pt>
                <c:pt idx="75834">
                  <c:v>13.586625</c:v>
                </c:pt>
                <c:pt idx="75835">
                  <c:v>13.588789</c:v>
                </c:pt>
                <c:pt idx="75836">
                  <c:v>13.599052</c:v>
                </c:pt>
                <c:pt idx="75837">
                  <c:v>13.588825999999999</c:v>
                </c:pt>
                <c:pt idx="75838">
                  <c:v>13.583358</c:v>
                </c:pt>
                <c:pt idx="75839">
                  <c:v>13.596133999999999</c:v>
                </c:pt>
                <c:pt idx="75840">
                  <c:v>13.592872</c:v>
                </c:pt>
                <c:pt idx="75841">
                  <c:v>13.587433000000001</c:v>
                </c:pt>
                <c:pt idx="75842">
                  <c:v>13.593064</c:v>
                </c:pt>
                <c:pt idx="75843">
                  <c:v>13.590652</c:v>
                </c:pt>
                <c:pt idx="75844">
                  <c:v>13.591614</c:v>
                </c:pt>
                <c:pt idx="75845">
                  <c:v>13.602498000000001</c:v>
                </c:pt>
                <c:pt idx="75846">
                  <c:v>13.602183999999999</c:v>
                </c:pt>
                <c:pt idx="75847">
                  <c:v>13.588813</c:v>
                </c:pt>
                <c:pt idx="75848">
                  <c:v>13.590218999999999</c:v>
                </c:pt>
                <c:pt idx="75849">
                  <c:v>13.597896</c:v>
                </c:pt>
                <c:pt idx="75850">
                  <c:v>13.590467</c:v>
                </c:pt>
                <c:pt idx="75851">
                  <c:v>13.593014</c:v>
                </c:pt>
                <c:pt idx="75852">
                  <c:v>13.595855999999999</c:v>
                </c:pt>
                <c:pt idx="75853">
                  <c:v>13.585861</c:v>
                </c:pt>
                <c:pt idx="75854">
                  <c:v>13.595800000000001</c:v>
                </c:pt>
                <c:pt idx="75855">
                  <c:v>13.606223</c:v>
                </c:pt>
                <c:pt idx="75856">
                  <c:v>13.594365</c:v>
                </c:pt>
                <c:pt idx="75857">
                  <c:v>13.588231</c:v>
                </c:pt>
                <c:pt idx="75858">
                  <c:v>13.596895</c:v>
                </c:pt>
                <c:pt idx="75859">
                  <c:v>13.598621</c:v>
                </c:pt>
                <c:pt idx="75860">
                  <c:v>13.594946999999999</c:v>
                </c:pt>
                <c:pt idx="75861">
                  <c:v>13.597155000000001</c:v>
                </c:pt>
                <c:pt idx="75862">
                  <c:v>13.597061999999999</c:v>
                </c:pt>
                <c:pt idx="75863">
                  <c:v>13.598361000000001</c:v>
                </c:pt>
                <c:pt idx="75864">
                  <c:v>13.598542999999999</c:v>
                </c:pt>
                <c:pt idx="75865">
                  <c:v>13.586467000000001</c:v>
                </c:pt>
                <c:pt idx="75866">
                  <c:v>13.585877</c:v>
                </c:pt>
                <c:pt idx="75867">
                  <c:v>13.596726</c:v>
                </c:pt>
                <c:pt idx="75868">
                  <c:v>13.599132000000001</c:v>
                </c:pt>
                <c:pt idx="75869">
                  <c:v>13.59492</c:v>
                </c:pt>
                <c:pt idx="75870">
                  <c:v>13.599919999999999</c:v>
                </c:pt>
                <c:pt idx="75871">
                  <c:v>13.606462000000001</c:v>
                </c:pt>
                <c:pt idx="75872">
                  <c:v>13.602671000000001</c:v>
                </c:pt>
                <c:pt idx="75873">
                  <c:v>13.602154000000001</c:v>
                </c:pt>
                <c:pt idx="75874">
                  <c:v>13.599367000000001</c:v>
                </c:pt>
                <c:pt idx="75875">
                  <c:v>13.595287000000001</c:v>
                </c:pt>
                <c:pt idx="75876">
                  <c:v>13.603984000000001</c:v>
                </c:pt>
                <c:pt idx="75877">
                  <c:v>13.605346000000001</c:v>
                </c:pt>
                <c:pt idx="75878">
                  <c:v>13.596964</c:v>
                </c:pt>
                <c:pt idx="75879">
                  <c:v>13.597087999999999</c:v>
                </c:pt>
                <c:pt idx="75880">
                  <c:v>13.601739999999999</c:v>
                </c:pt>
                <c:pt idx="75881">
                  <c:v>13.598998999999999</c:v>
                </c:pt>
                <c:pt idx="75882">
                  <c:v>13.598794</c:v>
                </c:pt>
                <c:pt idx="75883">
                  <c:v>13.605442999999999</c:v>
                </c:pt>
                <c:pt idx="75884">
                  <c:v>13.600879000000001</c:v>
                </c:pt>
                <c:pt idx="75885">
                  <c:v>13.597141000000001</c:v>
                </c:pt>
                <c:pt idx="75886">
                  <c:v>13.604678</c:v>
                </c:pt>
                <c:pt idx="75887">
                  <c:v>13.604482000000001</c:v>
                </c:pt>
                <c:pt idx="75888">
                  <c:v>13.595559</c:v>
                </c:pt>
                <c:pt idx="75889">
                  <c:v>13.597053000000001</c:v>
                </c:pt>
                <c:pt idx="75890">
                  <c:v>13.604018999999999</c:v>
                </c:pt>
                <c:pt idx="75891">
                  <c:v>13.598674000000001</c:v>
                </c:pt>
                <c:pt idx="75892">
                  <c:v>13.60045</c:v>
                </c:pt>
                <c:pt idx="75893">
                  <c:v>13.605891</c:v>
                </c:pt>
                <c:pt idx="75894">
                  <c:v>13.601355999999999</c:v>
                </c:pt>
                <c:pt idx="75895">
                  <c:v>13.604405</c:v>
                </c:pt>
                <c:pt idx="75896">
                  <c:v>13.602717</c:v>
                </c:pt>
                <c:pt idx="75897">
                  <c:v>13.595632</c:v>
                </c:pt>
                <c:pt idx="75898">
                  <c:v>13.598056</c:v>
                </c:pt>
                <c:pt idx="75899">
                  <c:v>13.598905999999999</c:v>
                </c:pt>
                <c:pt idx="75900">
                  <c:v>13.593272000000001</c:v>
                </c:pt>
                <c:pt idx="75901">
                  <c:v>13.59038</c:v>
                </c:pt>
                <c:pt idx="75902">
                  <c:v>13.601000000000001</c:v>
                </c:pt>
                <c:pt idx="75903">
                  <c:v>13.606475</c:v>
                </c:pt>
                <c:pt idx="75904">
                  <c:v>13.598671</c:v>
                </c:pt>
                <c:pt idx="75905">
                  <c:v>13.608385999999999</c:v>
                </c:pt>
                <c:pt idx="75906">
                  <c:v>13.622555999999999</c:v>
                </c:pt>
                <c:pt idx="75907">
                  <c:v>13.616688999999999</c:v>
                </c:pt>
                <c:pt idx="75908">
                  <c:v>13.609360000000001</c:v>
                </c:pt>
                <c:pt idx="75909">
                  <c:v>13.612102</c:v>
                </c:pt>
                <c:pt idx="75910">
                  <c:v>13.607856</c:v>
                </c:pt>
                <c:pt idx="75911">
                  <c:v>13.60467</c:v>
                </c:pt>
                <c:pt idx="75912">
                  <c:v>13.610621</c:v>
                </c:pt>
                <c:pt idx="75913">
                  <c:v>13.602223</c:v>
                </c:pt>
                <c:pt idx="75914">
                  <c:v>13.598445</c:v>
                </c:pt>
                <c:pt idx="75915">
                  <c:v>13.614183000000001</c:v>
                </c:pt>
                <c:pt idx="75916">
                  <c:v>13.617366000000001</c:v>
                </c:pt>
                <c:pt idx="75917">
                  <c:v>13.604784</c:v>
                </c:pt>
                <c:pt idx="75918">
                  <c:v>13.602800999999999</c:v>
                </c:pt>
                <c:pt idx="75919">
                  <c:v>13.609748</c:v>
                </c:pt>
                <c:pt idx="75920">
                  <c:v>13.605407</c:v>
                </c:pt>
                <c:pt idx="75921">
                  <c:v>13.604761</c:v>
                </c:pt>
                <c:pt idx="75922">
                  <c:v>13.615391000000001</c:v>
                </c:pt>
                <c:pt idx="75923">
                  <c:v>13.606054</c:v>
                </c:pt>
                <c:pt idx="75924">
                  <c:v>13.600434999999999</c:v>
                </c:pt>
                <c:pt idx="75925">
                  <c:v>13.610761</c:v>
                </c:pt>
                <c:pt idx="75926">
                  <c:v>13.599206000000001</c:v>
                </c:pt>
                <c:pt idx="75927">
                  <c:v>13.59352</c:v>
                </c:pt>
                <c:pt idx="75928">
                  <c:v>13.609655999999999</c:v>
                </c:pt>
                <c:pt idx="75929">
                  <c:v>13.608720999999999</c:v>
                </c:pt>
                <c:pt idx="75930">
                  <c:v>13.596486000000001</c:v>
                </c:pt>
                <c:pt idx="75931">
                  <c:v>13.607668</c:v>
                </c:pt>
                <c:pt idx="75932">
                  <c:v>13.615987000000001</c:v>
                </c:pt>
                <c:pt idx="75933">
                  <c:v>13.60454</c:v>
                </c:pt>
                <c:pt idx="75934">
                  <c:v>13.605209</c:v>
                </c:pt>
                <c:pt idx="75935">
                  <c:v>13.609256</c:v>
                </c:pt>
                <c:pt idx="75936">
                  <c:v>13.603809</c:v>
                </c:pt>
                <c:pt idx="75937">
                  <c:v>13.608737</c:v>
                </c:pt>
                <c:pt idx="75938">
                  <c:v>13.612893</c:v>
                </c:pt>
                <c:pt idx="75939">
                  <c:v>13.601921000000001</c:v>
                </c:pt>
                <c:pt idx="75940">
                  <c:v>13.602667</c:v>
                </c:pt>
                <c:pt idx="75941">
                  <c:v>13.615868000000001</c:v>
                </c:pt>
                <c:pt idx="75942">
                  <c:v>13.606425</c:v>
                </c:pt>
                <c:pt idx="75943">
                  <c:v>13.596014</c:v>
                </c:pt>
                <c:pt idx="75944">
                  <c:v>13.611190000000001</c:v>
                </c:pt>
                <c:pt idx="75945">
                  <c:v>13.615088</c:v>
                </c:pt>
                <c:pt idx="75946">
                  <c:v>13.604965</c:v>
                </c:pt>
                <c:pt idx="75947">
                  <c:v>13.607707</c:v>
                </c:pt>
                <c:pt idx="75948">
                  <c:v>13.613985</c:v>
                </c:pt>
                <c:pt idx="75949">
                  <c:v>13.610291</c:v>
                </c:pt>
                <c:pt idx="75950">
                  <c:v>13.607082999999999</c:v>
                </c:pt>
                <c:pt idx="75951">
                  <c:v>13.612232000000001</c:v>
                </c:pt>
                <c:pt idx="75952">
                  <c:v>13.608898</c:v>
                </c:pt>
                <c:pt idx="75953">
                  <c:v>13.611504</c:v>
                </c:pt>
                <c:pt idx="75954">
                  <c:v>13.621364</c:v>
                </c:pt>
                <c:pt idx="75955">
                  <c:v>13.611238</c:v>
                </c:pt>
                <c:pt idx="75956">
                  <c:v>13.605052000000001</c:v>
                </c:pt>
                <c:pt idx="75957">
                  <c:v>13.617238</c:v>
                </c:pt>
                <c:pt idx="75958">
                  <c:v>13.621511999999999</c:v>
                </c:pt>
                <c:pt idx="75959">
                  <c:v>13.616406</c:v>
                </c:pt>
                <c:pt idx="75960">
                  <c:v>13.614162</c:v>
                </c:pt>
                <c:pt idx="75961">
                  <c:v>13.611095000000001</c:v>
                </c:pt>
                <c:pt idx="75962">
                  <c:v>13.606873999999999</c:v>
                </c:pt>
                <c:pt idx="75963">
                  <c:v>13.615542</c:v>
                </c:pt>
                <c:pt idx="75964">
                  <c:v>13.616192</c:v>
                </c:pt>
                <c:pt idx="75965">
                  <c:v>13.605128000000001</c:v>
                </c:pt>
                <c:pt idx="75966">
                  <c:v>13.609396</c:v>
                </c:pt>
                <c:pt idx="75967">
                  <c:v>13.614238</c:v>
                </c:pt>
                <c:pt idx="75968">
                  <c:v>13.610526999999999</c:v>
                </c:pt>
                <c:pt idx="75969">
                  <c:v>13.612833</c:v>
                </c:pt>
                <c:pt idx="75970">
                  <c:v>13.620498</c:v>
                </c:pt>
                <c:pt idx="75971">
                  <c:v>13.621560000000001</c:v>
                </c:pt>
                <c:pt idx="75972">
                  <c:v>13.616807</c:v>
                </c:pt>
                <c:pt idx="75973">
                  <c:v>13.618385999999999</c:v>
                </c:pt>
                <c:pt idx="75974">
                  <c:v>13.612902</c:v>
                </c:pt>
                <c:pt idx="75975">
                  <c:v>13.605708999999999</c:v>
                </c:pt>
                <c:pt idx="75976">
                  <c:v>13.617139</c:v>
                </c:pt>
                <c:pt idx="75977">
                  <c:v>13.618776</c:v>
                </c:pt>
                <c:pt idx="75978">
                  <c:v>13.609712</c:v>
                </c:pt>
                <c:pt idx="75979">
                  <c:v>13.611751</c:v>
                </c:pt>
                <c:pt idx="75980">
                  <c:v>13.621126</c:v>
                </c:pt>
                <c:pt idx="75981">
                  <c:v>13.619666</c:v>
                </c:pt>
                <c:pt idx="75982">
                  <c:v>13.612204999999999</c:v>
                </c:pt>
                <c:pt idx="75983">
                  <c:v>13.620812000000001</c:v>
                </c:pt>
                <c:pt idx="75984">
                  <c:v>13.621661</c:v>
                </c:pt>
                <c:pt idx="75985">
                  <c:v>13.611711</c:v>
                </c:pt>
                <c:pt idx="75986">
                  <c:v>13.613037</c:v>
                </c:pt>
                <c:pt idx="75987">
                  <c:v>13.616344</c:v>
                </c:pt>
                <c:pt idx="75988">
                  <c:v>13.618342999999999</c:v>
                </c:pt>
                <c:pt idx="75989">
                  <c:v>13.621307</c:v>
                </c:pt>
                <c:pt idx="75990">
                  <c:v>13.62345</c:v>
                </c:pt>
                <c:pt idx="75991">
                  <c:v>13.618498000000001</c:v>
                </c:pt>
                <c:pt idx="75992">
                  <c:v>13.619144</c:v>
                </c:pt>
                <c:pt idx="75993">
                  <c:v>13.624675</c:v>
                </c:pt>
                <c:pt idx="75994">
                  <c:v>13.619263999999999</c:v>
                </c:pt>
                <c:pt idx="75995">
                  <c:v>13.618137000000001</c:v>
                </c:pt>
                <c:pt idx="75996">
                  <c:v>13.619902</c:v>
                </c:pt>
                <c:pt idx="75997">
                  <c:v>13.616447000000001</c:v>
                </c:pt>
                <c:pt idx="75998">
                  <c:v>13.615853</c:v>
                </c:pt>
                <c:pt idx="75999">
                  <c:v>13.616413</c:v>
                </c:pt>
                <c:pt idx="76000">
                  <c:v>13.614617000000001</c:v>
                </c:pt>
                <c:pt idx="76001">
                  <c:v>13.614103999999999</c:v>
                </c:pt>
                <c:pt idx="76002">
                  <c:v>13.622458999999999</c:v>
                </c:pt>
                <c:pt idx="76003">
                  <c:v>13.622201</c:v>
                </c:pt>
                <c:pt idx="76004">
                  <c:v>13.615028000000001</c:v>
                </c:pt>
                <c:pt idx="76005">
                  <c:v>13.622825000000001</c:v>
                </c:pt>
                <c:pt idx="76006">
                  <c:v>13.625105</c:v>
                </c:pt>
                <c:pt idx="76007">
                  <c:v>13.61825</c:v>
                </c:pt>
                <c:pt idx="76008">
                  <c:v>13.620486</c:v>
                </c:pt>
                <c:pt idx="76009">
                  <c:v>13.622242999999999</c:v>
                </c:pt>
                <c:pt idx="76010">
                  <c:v>13.61389</c:v>
                </c:pt>
                <c:pt idx="76011">
                  <c:v>13.618442999999999</c:v>
                </c:pt>
                <c:pt idx="76012">
                  <c:v>13.633065</c:v>
                </c:pt>
                <c:pt idx="76013">
                  <c:v>13.627101</c:v>
                </c:pt>
                <c:pt idx="76014">
                  <c:v>13.626277999999999</c:v>
                </c:pt>
                <c:pt idx="76015">
                  <c:v>13.631498000000001</c:v>
                </c:pt>
                <c:pt idx="76016">
                  <c:v>13.614644</c:v>
                </c:pt>
                <c:pt idx="76017">
                  <c:v>13.613098000000001</c:v>
                </c:pt>
                <c:pt idx="76018">
                  <c:v>13.628406999999999</c:v>
                </c:pt>
                <c:pt idx="76019">
                  <c:v>13.629956999999999</c:v>
                </c:pt>
                <c:pt idx="76020">
                  <c:v>13.622747</c:v>
                </c:pt>
                <c:pt idx="76021">
                  <c:v>13.622998000000001</c:v>
                </c:pt>
                <c:pt idx="76022">
                  <c:v>13.625423</c:v>
                </c:pt>
                <c:pt idx="76023">
                  <c:v>13.619299</c:v>
                </c:pt>
                <c:pt idx="76024">
                  <c:v>13.627041</c:v>
                </c:pt>
                <c:pt idx="76025">
                  <c:v>13.625944</c:v>
                </c:pt>
                <c:pt idx="76026">
                  <c:v>13.609043</c:v>
                </c:pt>
                <c:pt idx="76027">
                  <c:v>13.619899</c:v>
                </c:pt>
                <c:pt idx="76028">
                  <c:v>13.629288000000001</c:v>
                </c:pt>
                <c:pt idx="76029">
                  <c:v>13.619683999999999</c:v>
                </c:pt>
                <c:pt idx="76030">
                  <c:v>13.620359000000001</c:v>
                </c:pt>
                <c:pt idx="76031">
                  <c:v>13.626258999999999</c:v>
                </c:pt>
                <c:pt idx="76032">
                  <c:v>13.628686</c:v>
                </c:pt>
                <c:pt idx="76033">
                  <c:v>13.626885</c:v>
                </c:pt>
                <c:pt idx="76034">
                  <c:v>13.621664000000001</c:v>
                </c:pt>
                <c:pt idx="76035">
                  <c:v>13.616308999999999</c:v>
                </c:pt>
                <c:pt idx="76036">
                  <c:v>13.617387000000001</c:v>
                </c:pt>
                <c:pt idx="76037">
                  <c:v>13.626504000000001</c:v>
                </c:pt>
                <c:pt idx="76038">
                  <c:v>13.629061999999999</c:v>
                </c:pt>
                <c:pt idx="76039">
                  <c:v>13.629841000000001</c:v>
                </c:pt>
                <c:pt idx="76040">
                  <c:v>13.631095999999999</c:v>
                </c:pt>
                <c:pt idx="76041">
                  <c:v>13.630535999999999</c:v>
                </c:pt>
                <c:pt idx="76042">
                  <c:v>13.629904</c:v>
                </c:pt>
                <c:pt idx="76043">
                  <c:v>13.632286000000001</c:v>
                </c:pt>
                <c:pt idx="76044">
                  <c:v>13.630743000000001</c:v>
                </c:pt>
                <c:pt idx="76045">
                  <c:v>13.617022</c:v>
                </c:pt>
                <c:pt idx="76046">
                  <c:v>13.621286</c:v>
                </c:pt>
                <c:pt idx="76047">
                  <c:v>13.631449999999999</c:v>
                </c:pt>
                <c:pt idx="76048">
                  <c:v>13.615346000000001</c:v>
                </c:pt>
                <c:pt idx="76049">
                  <c:v>13.612161</c:v>
                </c:pt>
                <c:pt idx="76050">
                  <c:v>13.628772</c:v>
                </c:pt>
                <c:pt idx="76051">
                  <c:v>13.632481</c:v>
                </c:pt>
                <c:pt idx="76052">
                  <c:v>13.633093000000001</c:v>
                </c:pt>
                <c:pt idx="76053">
                  <c:v>13.638369000000001</c:v>
                </c:pt>
                <c:pt idx="76054">
                  <c:v>13.632934000000001</c:v>
                </c:pt>
                <c:pt idx="76055">
                  <c:v>13.628118000000001</c:v>
                </c:pt>
                <c:pt idx="76056">
                  <c:v>13.636673999999999</c:v>
                </c:pt>
                <c:pt idx="76057">
                  <c:v>13.633697</c:v>
                </c:pt>
                <c:pt idx="76058">
                  <c:v>13.624890000000001</c:v>
                </c:pt>
                <c:pt idx="76059">
                  <c:v>13.628107999999999</c:v>
                </c:pt>
                <c:pt idx="76060">
                  <c:v>13.629353</c:v>
                </c:pt>
                <c:pt idx="76061">
                  <c:v>13.625306</c:v>
                </c:pt>
                <c:pt idx="76062">
                  <c:v>13.628416</c:v>
                </c:pt>
                <c:pt idx="76063">
                  <c:v>13.638394999999999</c:v>
                </c:pt>
                <c:pt idx="76064">
                  <c:v>13.636312</c:v>
                </c:pt>
                <c:pt idx="76065">
                  <c:v>13.629738</c:v>
                </c:pt>
                <c:pt idx="76066">
                  <c:v>13.640124</c:v>
                </c:pt>
                <c:pt idx="76067">
                  <c:v>13.635999999999999</c:v>
                </c:pt>
                <c:pt idx="76068">
                  <c:v>13.620934999999999</c:v>
                </c:pt>
                <c:pt idx="76069">
                  <c:v>13.630329</c:v>
                </c:pt>
                <c:pt idx="76070">
                  <c:v>13.635673000000001</c:v>
                </c:pt>
                <c:pt idx="76071">
                  <c:v>13.622412000000001</c:v>
                </c:pt>
                <c:pt idx="76072">
                  <c:v>13.621268000000001</c:v>
                </c:pt>
                <c:pt idx="76073">
                  <c:v>13.63419</c:v>
                </c:pt>
                <c:pt idx="76074">
                  <c:v>13.630533</c:v>
                </c:pt>
                <c:pt idx="76075">
                  <c:v>13.626689000000001</c:v>
                </c:pt>
                <c:pt idx="76076">
                  <c:v>13.636528999999999</c:v>
                </c:pt>
                <c:pt idx="76077">
                  <c:v>13.632073999999999</c:v>
                </c:pt>
                <c:pt idx="76078">
                  <c:v>13.632421000000001</c:v>
                </c:pt>
                <c:pt idx="76079">
                  <c:v>13.640230000000001</c:v>
                </c:pt>
                <c:pt idx="76080">
                  <c:v>13.635425</c:v>
                </c:pt>
                <c:pt idx="76081">
                  <c:v>13.629023</c:v>
                </c:pt>
                <c:pt idx="76082">
                  <c:v>13.630903999999999</c:v>
                </c:pt>
                <c:pt idx="76083">
                  <c:v>13.632671</c:v>
                </c:pt>
                <c:pt idx="76084">
                  <c:v>13.625761000000001</c:v>
                </c:pt>
                <c:pt idx="76085">
                  <c:v>13.630146999999999</c:v>
                </c:pt>
                <c:pt idx="76086">
                  <c:v>13.634176</c:v>
                </c:pt>
                <c:pt idx="76087">
                  <c:v>13.622116999999999</c:v>
                </c:pt>
                <c:pt idx="76088">
                  <c:v>13.631107999999999</c:v>
                </c:pt>
                <c:pt idx="76089">
                  <c:v>13.647107999999999</c:v>
                </c:pt>
                <c:pt idx="76090">
                  <c:v>13.636952000000001</c:v>
                </c:pt>
                <c:pt idx="76091">
                  <c:v>13.628123</c:v>
                </c:pt>
                <c:pt idx="76092">
                  <c:v>13.640281</c:v>
                </c:pt>
                <c:pt idx="76093">
                  <c:v>13.637231</c:v>
                </c:pt>
                <c:pt idx="76094">
                  <c:v>13.618570999999999</c:v>
                </c:pt>
                <c:pt idx="76095">
                  <c:v>13.630504</c:v>
                </c:pt>
                <c:pt idx="76096">
                  <c:v>13.640261000000001</c:v>
                </c:pt>
                <c:pt idx="76097">
                  <c:v>13.632083</c:v>
                </c:pt>
                <c:pt idx="76098">
                  <c:v>13.637890000000001</c:v>
                </c:pt>
                <c:pt idx="76099">
                  <c:v>13.639184</c:v>
                </c:pt>
                <c:pt idx="76100">
                  <c:v>13.633729000000001</c:v>
                </c:pt>
                <c:pt idx="76101">
                  <c:v>13.639504000000001</c:v>
                </c:pt>
                <c:pt idx="76102">
                  <c:v>13.644347</c:v>
                </c:pt>
                <c:pt idx="76103">
                  <c:v>13.635161999999999</c:v>
                </c:pt>
                <c:pt idx="76104">
                  <c:v>13.633489000000001</c:v>
                </c:pt>
                <c:pt idx="76105">
                  <c:v>13.643509</c:v>
                </c:pt>
                <c:pt idx="76106">
                  <c:v>13.636431</c:v>
                </c:pt>
                <c:pt idx="76107">
                  <c:v>13.633260999999999</c:v>
                </c:pt>
                <c:pt idx="76108">
                  <c:v>13.645079000000001</c:v>
                </c:pt>
                <c:pt idx="76109">
                  <c:v>13.644278</c:v>
                </c:pt>
                <c:pt idx="76110">
                  <c:v>13.63875</c:v>
                </c:pt>
                <c:pt idx="76111">
                  <c:v>13.643249000000001</c:v>
                </c:pt>
                <c:pt idx="76112">
                  <c:v>13.643089</c:v>
                </c:pt>
                <c:pt idx="76113">
                  <c:v>13.62942</c:v>
                </c:pt>
                <c:pt idx="76114">
                  <c:v>13.63425</c:v>
                </c:pt>
                <c:pt idx="76115">
                  <c:v>13.644652000000001</c:v>
                </c:pt>
                <c:pt idx="76116">
                  <c:v>13.627572000000001</c:v>
                </c:pt>
                <c:pt idx="76117">
                  <c:v>13.628954999999999</c:v>
                </c:pt>
                <c:pt idx="76118">
                  <c:v>13.645557999999999</c:v>
                </c:pt>
                <c:pt idx="76119">
                  <c:v>13.637670999999999</c:v>
                </c:pt>
                <c:pt idx="76120">
                  <c:v>13.634893</c:v>
                </c:pt>
                <c:pt idx="76121">
                  <c:v>13.644956000000001</c:v>
                </c:pt>
                <c:pt idx="76122">
                  <c:v>13.639868</c:v>
                </c:pt>
                <c:pt idx="76123">
                  <c:v>13.627262999999999</c:v>
                </c:pt>
                <c:pt idx="76124">
                  <c:v>13.634594</c:v>
                </c:pt>
                <c:pt idx="76125">
                  <c:v>13.645555</c:v>
                </c:pt>
                <c:pt idx="76126">
                  <c:v>13.644674999999999</c:v>
                </c:pt>
                <c:pt idx="76127">
                  <c:v>13.647781</c:v>
                </c:pt>
                <c:pt idx="76128">
                  <c:v>13.642721999999999</c:v>
                </c:pt>
                <c:pt idx="76129">
                  <c:v>13.634801</c:v>
                </c:pt>
                <c:pt idx="76130">
                  <c:v>13.644724</c:v>
                </c:pt>
                <c:pt idx="76131">
                  <c:v>13.647966</c:v>
                </c:pt>
                <c:pt idx="76132">
                  <c:v>13.635961</c:v>
                </c:pt>
                <c:pt idx="76133">
                  <c:v>13.636473000000001</c:v>
                </c:pt>
                <c:pt idx="76134">
                  <c:v>13.645927</c:v>
                </c:pt>
                <c:pt idx="76135">
                  <c:v>13.639443999999999</c:v>
                </c:pt>
                <c:pt idx="76136">
                  <c:v>13.634828000000001</c:v>
                </c:pt>
                <c:pt idx="76137">
                  <c:v>13.640921000000001</c:v>
                </c:pt>
                <c:pt idx="76138">
                  <c:v>13.638949</c:v>
                </c:pt>
                <c:pt idx="76139">
                  <c:v>13.641589</c:v>
                </c:pt>
                <c:pt idx="76140">
                  <c:v>13.646319999999999</c:v>
                </c:pt>
                <c:pt idx="76141">
                  <c:v>13.645775</c:v>
                </c:pt>
                <c:pt idx="76142">
                  <c:v>13.647049000000001</c:v>
                </c:pt>
                <c:pt idx="76143">
                  <c:v>13.646976</c:v>
                </c:pt>
                <c:pt idx="76144">
                  <c:v>13.649748000000001</c:v>
                </c:pt>
                <c:pt idx="76145">
                  <c:v>13.647625</c:v>
                </c:pt>
                <c:pt idx="76146">
                  <c:v>13.644185</c:v>
                </c:pt>
                <c:pt idx="76147">
                  <c:v>13.646516999999999</c:v>
                </c:pt>
                <c:pt idx="76148">
                  <c:v>13.643559</c:v>
                </c:pt>
                <c:pt idx="76149">
                  <c:v>13.646756</c:v>
                </c:pt>
                <c:pt idx="76150">
                  <c:v>13.646815</c:v>
                </c:pt>
                <c:pt idx="76151">
                  <c:v>13.640185000000001</c:v>
                </c:pt>
                <c:pt idx="76152">
                  <c:v>13.645813</c:v>
                </c:pt>
                <c:pt idx="76153">
                  <c:v>13.646779</c:v>
                </c:pt>
                <c:pt idx="76154">
                  <c:v>13.638845</c:v>
                </c:pt>
                <c:pt idx="76155">
                  <c:v>13.642587000000001</c:v>
                </c:pt>
                <c:pt idx="76156">
                  <c:v>13.650361</c:v>
                </c:pt>
                <c:pt idx="76157">
                  <c:v>13.646725999999999</c:v>
                </c:pt>
                <c:pt idx="76158">
                  <c:v>13.643791999999999</c:v>
                </c:pt>
                <c:pt idx="76159">
                  <c:v>13.645312000000001</c:v>
                </c:pt>
                <c:pt idx="76160">
                  <c:v>13.642141000000001</c:v>
                </c:pt>
                <c:pt idx="76161">
                  <c:v>13.646155</c:v>
                </c:pt>
                <c:pt idx="76162">
                  <c:v>13.648364000000001</c:v>
                </c:pt>
                <c:pt idx="76163">
                  <c:v>13.642134</c:v>
                </c:pt>
                <c:pt idx="76164">
                  <c:v>13.643713999999999</c:v>
                </c:pt>
                <c:pt idx="76165">
                  <c:v>13.649653000000001</c:v>
                </c:pt>
                <c:pt idx="76166">
                  <c:v>13.65016</c:v>
                </c:pt>
                <c:pt idx="76167">
                  <c:v>13.647442</c:v>
                </c:pt>
                <c:pt idx="76168">
                  <c:v>13.649730999999999</c:v>
                </c:pt>
                <c:pt idx="76169">
                  <c:v>13.644926</c:v>
                </c:pt>
                <c:pt idx="76170">
                  <c:v>13.637642</c:v>
                </c:pt>
                <c:pt idx="76171">
                  <c:v>13.650175000000001</c:v>
                </c:pt>
                <c:pt idx="76172">
                  <c:v>13.652723999999999</c:v>
                </c:pt>
                <c:pt idx="76173">
                  <c:v>13.639198</c:v>
                </c:pt>
                <c:pt idx="76174">
                  <c:v>13.643656</c:v>
                </c:pt>
                <c:pt idx="76175">
                  <c:v>13.654921</c:v>
                </c:pt>
                <c:pt idx="76176">
                  <c:v>13.650245</c:v>
                </c:pt>
                <c:pt idx="76177">
                  <c:v>13.649694</c:v>
                </c:pt>
                <c:pt idx="76178">
                  <c:v>13.658229</c:v>
                </c:pt>
                <c:pt idx="76179">
                  <c:v>13.646985000000001</c:v>
                </c:pt>
                <c:pt idx="76180">
                  <c:v>13.642875999999999</c:v>
                </c:pt>
                <c:pt idx="76181">
                  <c:v>13.655246</c:v>
                </c:pt>
                <c:pt idx="76182">
                  <c:v>13.647289000000001</c:v>
                </c:pt>
                <c:pt idx="76183">
                  <c:v>13.647008</c:v>
                </c:pt>
                <c:pt idx="76184">
                  <c:v>13.655806</c:v>
                </c:pt>
                <c:pt idx="76185">
                  <c:v>13.642662</c:v>
                </c:pt>
                <c:pt idx="76186">
                  <c:v>13.637888999999999</c:v>
                </c:pt>
                <c:pt idx="76187">
                  <c:v>13.655747</c:v>
                </c:pt>
                <c:pt idx="76188">
                  <c:v>13.66216</c:v>
                </c:pt>
                <c:pt idx="76189">
                  <c:v>13.651464000000001</c:v>
                </c:pt>
                <c:pt idx="76190">
                  <c:v>13.654564000000001</c:v>
                </c:pt>
                <c:pt idx="76191">
                  <c:v>13.660641999999999</c:v>
                </c:pt>
                <c:pt idx="76192">
                  <c:v>13.648778999999999</c:v>
                </c:pt>
                <c:pt idx="76193">
                  <c:v>13.646065999999999</c:v>
                </c:pt>
                <c:pt idx="76194">
                  <c:v>13.651426000000001</c:v>
                </c:pt>
                <c:pt idx="76195">
                  <c:v>13.644855</c:v>
                </c:pt>
                <c:pt idx="76196">
                  <c:v>13.640473999999999</c:v>
                </c:pt>
                <c:pt idx="76197">
                  <c:v>13.651837</c:v>
                </c:pt>
                <c:pt idx="76198">
                  <c:v>13.659127</c:v>
                </c:pt>
                <c:pt idx="76199">
                  <c:v>13.651972000000001</c:v>
                </c:pt>
                <c:pt idx="76200">
                  <c:v>13.652507999999999</c:v>
                </c:pt>
                <c:pt idx="76201">
                  <c:v>13.653302</c:v>
                </c:pt>
                <c:pt idx="76202">
                  <c:v>13.650294000000001</c:v>
                </c:pt>
                <c:pt idx="76203">
                  <c:v>13.658106999999999</c:v>
                </c:pt>
                <c:pt idx="76204">
                  <c:v>13.653428</c:v>
                </c:pt>
                <c:pt idx="76205">
                  <c:v>13.642749</c:v>
                </c:pt>
                <c:pt idx="76206">
                  <c:v>13.649196</c:v>
                </c:pt>
                <c:pt idx="76207">
                  <c:v>13.658538999999999</c:v>
                </c:pt>
                <c:pt idx="76208">
                  <c:v>13.658364000000001</c:v>
                </c:pt>
                <c:pt idx="76209">
                  <c:v>13.656046</c:v>
                </c:pt>
                <c:pt idx="76210">
                  <c:v>13.663404</c:v>
                </c:pt>
                <c:pt idx="76211">
                  <c:v>13.662141</c:v>
                </c:pt>
                <c:pt idx="76212">
                  <c:v>13.659046</c:v>
                </c:pt>
                <c:pt idx="76213">
                  <c:v>13.662203999999999</c:v>
                </c:pt>
                <c:pt idx="76214">
                  <c:v>13.649190000000001</c:v>
                </c:pt>
                <c:pt idx="76215">
                  <c:v>13.645654</c:v>
                </c:pt>
                <c:pt idx="76216">
                  <c:v>13.658912000000001</c:v>
                </c:pt>
                <c:pt idx="76217">
                  <c:v>13.660047</c:v>
                </c:pt>
                <c:pt idx="76218">
                  <c:v>13.652339</c:v>
                </c:pt>
                <c:pt idx="76219">
                  <c:v>13.653594</c:v>
                </c:pt>
                <c:pt idx="76220">
                  <c:v>13.65996</c:v>
                </c:pt>
                <c:pt idx="76221">
                  <c:v>13.661204</c:v>
                </c:pt>
                <c:pt idx="76222">
                  <c:v>13.659060999999999</c:v>
                </c:pt>
                <c:pt idx="76223">
                  <c:v>13.653767999999999</c:v>
                </c:pt>
                <c:pt idx="76224">
                  <c:v>13.655659999999999</c:v>
                </c:pt>
                <c:pt idx="76225">
                  <c:v>13.661390000000001</c:v>
                </c:pt>
                <c:pt idx="76226">
                  <c:v>13.657743999999999</c:v>
                </c:pt>
                <c:pt idx="76227">
                  <c:v>13.655696000000001</c:v>
                </c:pt>
                <c:pt idx="76228">
                  <c:v>13.660289000000001</c:v>
                </c:pt>
                <c:pt idx="76229">
                  <c:v>13.662478</c:v>
                </c:pt>
                <c:pt idx="76230">
                  <c:v>13.658514</c:v>
                </c:pt>
                <c:pt idx="76231">
                  <c:v>13.659371</c:v>
                </c:pt>
                <c:pt idx="76232">
                  <c:v>13.661894</c:v>
                </c:pt>
                <c:pt idx="76233">
                  <c:v>13.65114</c:v>
                </c:pt>
                <c:pt idx="76234">
                  <c:v>13.650225000000001</c:v>
                </c:pt>
                <c:pt idx="76235">
                  <c:v>13.665879</c:v>
                </c:pt>
                <c:pt idx="76236">
                  <c:v>13.662947000000001</c:v>
                </c:pt>
                <c:pt idx="76237">
                  <c:v>13.653592</c:v>
                </c:pt>
                <c:pt idx="76238">
                  <c:v>13.658961</c:v>
                </c:pt>
                <c:pt idx="76239">
                  <c:v>13.659419</c:v>
                </c:pt>
                <c:pt idx="76240">
                  <c:v>13.653663999999999</c:v>
                </c:pt>
                <c:pt idx="76241">
                  <c:v>13.657396</c:v>
                </c:pt>
                <c:pt idx="76242">
                  <c:v>13.660906000000001</c:v>
                </c:pt>
                <c:pt idx="76243">
                  <c:v>13.651975999999999</c:v>
                </c:pt>
                <c:pt idx="76244">
                  <c:v>13.650112</c:v>
                </c:pt>
                <c:pt idx="76245">
                  <c:v>13.654526000000001</c:v>
                </c:pt>
                <c:pt idx="76246">
                  <c:v>13.655858</c:v>
                </c:pt>
                <c:pt idx="76247">
                  <c:v>13.665604999999999</c:v>
                </c:pt>
                <c:pt idx="76248">
                  <c:v>13.669508</c:v>
                </c:pt>
                <c:pt idx="76249">
                  <c:v>13.660586</c:v>
                </c:pt>
                <c:pt idx="76250">
                  <c:v>13.658270999999999</c:v>
                </c:pt>
                <c:pt idx="76251">
                  <c:v>13.667982</c:v>
                </c:pt>
                <c:pt idx="76252">
                  <c:v>13.666777</c:v>
                </c:pt>
                <c:pt idx="76253">
                  <c:v>13.656419</c:v>
                </c:pt>
                <c:pt idx="76254">
                  <c:v>13.664930999999999</c:v>
                </c:pt>
                <c:pt idx="76255">
                  <c:v>13.666304</c:v>
                </c:pt>
                <c:pt idx="76256">
                  <c:v>13.658156999999999</c:v>
                </c:pt>
                <c:pt idx="76257">
                  <c:v>13.662046</c:v>
                </c:pt>
                <c:pt idx="76258">
                  <c:v>13.657821</c:v>
                </c:pt>
                <c:pt idx="76259">
                  <c:v>13.654628000000001</c:v>
                </c:pt>
                <c:pt idx="76260">
                  <c:v>13.664301</c:v>
                </c:pt>
                <c:pt idx="76261">
                  <c:v>13.668803</c:v>
                </c:pt>
                <c:pt idx="76262">
                  <c:v>13.657468</c:v>
                </c:pt>
                <c:pt idx="76263">
                  <c:v>13.658156999999999</c:v>
                </c:pt>
                <c:pt idx="76264">
                  <c:v>13.669676000000001</c:v>
                </c:pt>
                <c:pt idx="76265">
                  <c:v>13.662947000000001</c:v>
                </c:pt>
                <c:pt idx="76266">
                  <c:v>13.66348</c:v>
                </c:pt>
                <c:pt idx="76267">
                  <c:v>13.673207</c:v>
                </c:pt>
                <c:pt idx="76268">
                  <c:v>13.665922</c:v>
                </c:pt>
                <c:pt idx="76269">
                  <c:v>13.659081</c:v>
                </c:pt>
                <c:pt idx="76270">
                  <c:v>13.663715</c:v>
                </c:pt>
                <c:pt idx="76271">
                  <c:v>13.664137</c:v>
                </c:pt>
                <c:pt idx="76272">
                  <c:v>13.660291000000001</c:v>
                </c:pt>
                <c:pt idx="76273">
                  <c:v>13.66882</c:v>
                </c:pt>
                <c:pt idx="76274">
                  <c:v>13.669582</c:v>
                </c:pt>
                <c:pt idx="76275">
                  <c:v>13.657232</c:v>
                </c:pt>
                <c:pt idx="76276">
                  <c:v>13.661609</c:v>
                </c:pt>
                <c:pt idx="76277">
                  <c:v>13.668191</c:v>
                </c:pt>
                <c:pt idx="76278">
                  <c:v>13.668289</c:v>
                </c:pt>
                <c:pt idx="76279">
                  <c:v>13.669539</c:v>
                </c:pt>
                <c:pt idx="76280">
                  <c:v>13.663401</c:v>
                </c:pt>
                <c:pt idx="76281">
                  <c:v>13.653813</c:v>
                </c:pt>
                <c:pt idx="76282">
                  <c:v>13.655735</c:v>
                </c:pt>
                <c:pt idx="76283">
                  <c:v>13.670450000000001</c:v>
                </c:pt>
                <c:pt idx="76284">
                  <c:v>13.672072999999999</c:v>
                </c:pt>
                <c:pt idx="76285">
                  <c:v>13.671301</c:v>
                </c:pt>
                <c:pt idx="76286">
                  <c:v>13.676544</c:v>
                </c:pt>
                <c:pt idx="76287">
                  <c:v>13.664054</c:v>
                </c:pt>
                <c:pt idx="76288">
                  <c:v>13.657322000000001</c:v>
                </c:pt>
                <c:pt idx="76289">
                  <c:v>13.670840999999999</c:v>
                </c:pt>
                <c:pt idx="76290">
                  <c:v>13.674746000000001</c:v>
                </c:pt>
                <c:pt idx="76291">
                  <c:v>13.668055000000001</c:v>
                </c:pt>
                <c:pt idx="76292">
                  <c:v>13.669121000000001</c:v>
                </c:pt>
                <c:pt idx="76293">
                  <c:v>13.672143</c:v>
                </c:pt>
                <c:pt idx="76294">
                  <c:v>13.671373000000001</c:v>
                </c:pt>
                <c:pt idx="76295">
                  <c:v>13.675371</c:v>
                </c:pt>
                <c:pt idx="76296">
                  <c:v>13.672779999999999</c:v>
                </c:pt>
                <c:pt idx="76297">
                  <c:v>13.664332999999999</c:v>
                </c:pt>
                <c:pt idx="76298">
                  <c:v>13.665585</c:v>
                </c:pt>
                <c:pt idx="76299">
                  <c:v>13.666397</c:v>
                </c:pt>
                <c:pt idx="76300">
                  <c:v>13.665760000000001</c:v>
                </c:pt>
                <c:pt idx="76301">
                  <c:v>13.665543</c:v>
                </c:pt>
                <c:pt idx="76302">
                  <c:v>13.667991000000001</c:v>
                </c:pt>
                <c:pt idx="76303">
                  <c:v>13.672984</c:v>
                </c:pt>
                <c:pt idx="76304">
                  <c:v>13.672815999999999</c:v>
                </c:pt>
                <c:pt idx="76305">
                  <c:v>13.672278</c:v>
                </c:pt>
                <c:pt idx="76306">
                  <c:v>13.665131000000001</c:v>
                </c:pt>
                <c:pt idx="76307">
                  <c:v>13.663442999999999</c:v>
                </c:pt>
                <c:pt idx="76308">
                  <c:v>13.672855</c:v>
                </c:pt>
                <c:pt idx="76309">
                  <c:v>13.670691</c:v>
                </c:pt>
                <c:pt idx="76310">
                  <c:v>13.665765</c:v>
                </c:pt>
                <c:pt idx="76311">
                  <c:v>13.671937</c:v>
                </c:pt>
                <c:pt idx="76312">
                  <c:v>13.676069999999999</c:v>
                </c:pt>
                <c:pt idx="76313">
                  <c:v>13.669791999999999</c:v>
                </c:pt>
                <c:pt idx="76314">
                  <c:v>13.673228999999999</c:v>
                </c:pt>
                <c:pt idx="76315">
                  <c:v>13.682471</c:v>
                </c:pt>
                <c:pt idx="76316">
                  <c:v>13.674716</c:v>
                </c:pt>
                <c:pt idx="76317">
                  <c:v>13.672459999999999</c:v>
                </c:pt>
                <c:pt idx="76318">
                  <c:v>13.670503999999999</c:v>
                </c:pt>
                <c:pt idx="76319">
                  <c:v>13.660494999999999</c:v>
                </c:pt>
                <c:pt idx="76320">
                  <c:v>13.669223000000001</c:v>
                </c:pt>
                <c:pt idx="76321">
                  <c:v>13.675162</c:v>
                </c:pt>
                <c:pt idx="76322">
                  <c:v>13.667373</c:v>
                </c:pt>
                <c:pt idx="76323">
                  <c:v>13.671587000000001</c:v>
                </c:pt>
                <c:pt idx="76324">
                  <c:v>13.679126999999999</c:v>
                </c:pt>
                <c:pt idx="76325">
                  <c:v>13.678239</c:v>
                </c:pt>
                <c:pt idx="76326">
                  <c:v>13.680638</c:v>
                </c:pt>
                <c:pt idx="76327">
                  <c:v>13.684710000000001</c:v>
                </c:pt>
                <c:pt idx="76328">
                  <c:v>13.677452000000001</c:v>
                </c:pt>
                <c:pt idx="76329">
                  <c:v>13.675831000000001</c:v>
                </c:pt>
                <c:pt idx="76330">
                  <c:v>13.681997000000001</c:v>
                </c:pt>
                <c:pt idx="76331">
                  <c:v>13.677765000000001</c:v>
                </c:pt>
                <c:pt idx="76332">
                  <c:v>13.677118999999999</c:v>
                </c:pt>
                <c:pt idx="76333">
                  <c:v>13.680073</c:v>
                </c:pt>
                <c:pt idx="76334">
                  <c:v>13.676118000000001</c:v>
                </c:pt>
                <c:pt idx="76335">
                  <c:v>13.6685</c:v>
                </c:pt>
                <c:pt idx="76336">
                  <c:v>13.668695</c:v>
                </c:pt>
                <c:pt idx="76337">
                  <c:v>13.678825</c:v>
                </c:pt>
                <c:pt idx="76338">
                  <c:v>13.672713</c:v>
                </c:pt>
                <c:pt idx="76339">
                  <c:v>13.66961</c:v>
                </c:pt>
                <c:pt idx="76340">
                  <c:v>13.683135</c:v>
                </c:pt>
                <c:pt idx="76341">
                  <c:v>13.676599</c:v>
                </c:pt>
                <c:pt idx="76342">
                  <c:v>13.669241</c:v>
                </c:pt>
                <c:pt idx="76343">
                  <c:v>13.675466999999999</c:v>
                </c:pt>
                <c:pt idx="76344">
                  <c:v>13.671220999999999</c:v>
                </c:pt>
                <c:pt idx="76345">
                  <c:v>13.670961</c:v>
                </c:pt>
                <c:pt idx="76346">
                  <c:v>13.683285</c:v>
                </c:pt>
                <c:pt idx="76347">
                  <c:v>13.675027</c:v>
                </c:pt>
                <c:pt idx="76348">
                  <c:v>13.665153</c:v>
                </c:pt>
                <c:pt idx="76349">
                  <c:v>13.682586000000001</c:v>
                </c:pt>
                <c:pt idx="76350">
                  <c:v>13.680462</c:v>
                </c:pt>
                <c:pt idx="76351">
                  <c:v>13.664445000000001</c:v>
                </c:pt>
                <c:pt idx="76352">
                  <c:v>13.676931</c:v>
                </c:pt>
                <c:pt idx="76353">
                  <c:v>13.684179</c:v>
                </c:pt>
                <c:pt idx="76354">
                  <c:v>13.677515</c:v>
                </c:pt>
                <c:pt idx="76355">
                  <c:v>13.679817999999999</c:v>
                </c:pt>
                <c:pt idx="76356">
                  <c:v>13.683724</c:v>
                </c:pt>
                <c:pt idx="76357">
                  <c:v>13.679968000000001</c:v>
                </c:pt>
                <c:pt idx="76358">
                  <c:v>13.679069999999999</c:v>
                </c:pt>
                <c:pt idx="76359">
                  <c:v>13.689422</c:v>
                </c:pt>
                <c:pt idx="76360">
                  <c:v>13.689211999999999</c:v>
                </c:pt>
                <c:pt idx="76361">
                  <c:v>13.679569000000001</c:v>
                </c:pt>
                <c:pt idx="76362">
                  <c:v>13.678245</c:v>
                </c:pt>
                <c:pt idx="76363">
                  <c:v>13.680683</c:v>
                </c:pt>
                <c:pt idx="76364">
                  <c:v>13.673104</c:v>
                </c:pt>
                <c:pt idx="76365">
                  <c:v>13.667688999999999</c:v>
                </c:pt>
                <c:pt idx="76366">
                  <c:v>13.680707999999999</c:v>
                </c:pt>
                <c:pt idx="76367">
                  <c:v>13.679498000000001</c:v>
                </c:pt>
                <c:pt idx="76368">
                  <c:v>13.676330999999999</c:v>
                </c:pt>
                <c:pt idx="76369">
                  <c:v>13.690961</c:v>
                </c:pt>
                <c:pt idx="76370">
                  <c:v>13.684943000000001</c:v>
                </c:pt>
                <c:pt idx="76371">
                  <c:v>13.674206999999999</c:v>
                </c:pt>
                <c:pt idx="76372">
                  <c:v>13.682370000000001</c:v>
                </c:pt>
                <c:pt idx="76373">
                  <c:v>13.69068</c:v>
                </c:pt>
                <c:pt idx="76374">
                  <c:v>13.681163</c:v>
                </c:pt>
                <c:pt idx="76375">
                  <c:v>13.670394999999999</c:v>
                </c:pt>
                <c:pt idx="76376">
                  <c:v>13.677479999999999</c:v>
                </c:pt>
                <c:pt idx="76377">
                  <c:v>13.680097</c:v>
                </c:pt>
                <c:pt idx="76378">
                  <c:v>13.681051</c:v>
                </c:pt>
                <c:pt idx="76379">
                  <c:v>13.683168999999999</c:v>
                </c:pt>
                <c:pt idx="76380">
                  <c:v>13.683465</c:v>
                </c:pt>
                <c:pt idx="76381">
                  <c:v>13.693527</c:v>
                </c:pt>
                <c:pt idx="76382">
                  <c:v>13.688560000000001</c:v>
                </c:pt>
                <c:pt idx="76383">
                  <c:v>13.675183000000001</c:v>
                </c:pt>
                <c:pt idx="76384">
                  <c:v>13.683206</c:v>
                </c:pt>
                <c:pt idx="76385">
                  <c:v>13.688091999999999</c:v>
                </c:pt>
                <c:pt idx="76386">
                  <c:v>13.678850000000001</c:v>
                </c:pt>
                <c:pt idx="76387">
                  <c:v>13.675131</c:v>
                </c:pt>
                <c:pt idx="76388">
                  <c:v>13.681303</c:v>
                </c:pt>
                <c:pt idx="76389">
                  <c:v>13.675859000000001</c:v>
                </c:pt>
                <c:pt idx="76390">
                  <c:v>13.671427</c:v>
                </c:pt>
                <c:pt idx="76391">
                  <c:v>13.685377000000001</c:v>
                </c:pt>
                <c:pt idx="76392">
                  <c:v>13.691148999999999</c:v>
                </c:pt>
                <c:pt idx="76393">
                  <c:v>13.687931000000001</c:v>
                </c:pt>
                <c:pt idx="76394">
                  <c:v>13.695447</c:v>
                </c:pt>
                <c:pt idx="76395">
                  <c:v>13.697658000000001</c:v>
                </c:pt>
                <c:pt idx="76396">
                  <c:v>13.68782</c:v>
                </c:pt>
                <c:pt idx="76397">
                  <c:v>13.695687</c:v>
                </c:pt>
                <c:pt idx="76398">
                  <c:v>13.700974</c:v>
                </c:pt>
                <c:pt idx="76399">
                  <c:v>13.68281</c:v>
                </c:pt>
                <c:pt idx="76400">
                  <c:v>13.680489</c:v>
                </c:pt>
                <c:pt idx="76401">
                  <c:v>13.688357</c:v>
                </c:pt>
                <c:pt idx="76402">
                  <c:v>13.683624</c:v>
                </c:pt>
                <c:pt idx="76403">
                  <c:v>13.683821999999999</c:v>
                </c:pt>
                <c:pt idx="76404">
                  <c:v>13.687913999999999</c:v>
                </c:pt>
                <c:pt idx="76405">
                  <c:v>13.687345000000001</c:v>
                </c:pt>
                <c:pt idx="76406">
                  <c:v>13.690443</c:v>
                </c:pt>
                <c:pt idx="76407">
                  <c:v>13.69553</c:v>
                </c:pt>
                <c:pt idx="76408">
                  <c:v>13.682155</c:v>
                </c:pt>
                <c:pt idx="76409">
                  <c:v>13.671587000000001</c:v>
                </c:pt>
                <c:pt idx="76410">
                  <c:v>13.686152999999999</c:v>
                </c:pt>
                <c:pt idx="76411">
                  <c:v>13.687036000000001</c:v>
                </c:pt>
                <c:pt idx="76412">
                  <c:v>13.680937</c:v>
                </c:pt>
                <c:pt idx="76413">
                  <c:v>13.687929</c:v>
                </c:pt>
                <c:pt idx="76414">
                  <c:v>13.680762</c:v>
                </c:pt>
                <c:pt idx="76415">
                  <c:v>13.678578</c:v>
                </c:pt>
                <c:pt idx="76416">
                  <c:v>13.696038</c:v>
                </c:pt>
                <c:pt idx="76417">
                  <c:v>13.696032000000001</c:v>
                </c:pt>
                <c:pt idx="76418">
                  <c:v>13.678848</c:v>
                </c:pt>
                <c:pt idx="76419">
                  <c:v>13.682893</c:v>
                </c:pt>
                <c:pt idx="76420">
                  <c:v>13.701466</c:v>
                </c:pt>
                <c:pt idx="76421">
                  <c:v>13.695083</c:v>
                </c:pt>
                <c:pt idx="76422">
                  <c:v>13.685406</c:v>
                </c:pt>
                <c:pt idx="76423">
                  <c:v>13.693011</c:v>
                </c:pt>
                <c:pt idx="76424">
                  <c:v>13.691121000000001</c:v>
                </c:pt>
                <c:pt idx="76425">
                  <c:v>13.689101000000001</c:v>
                </c:pt>
                <c:pt idx="76426">
                  <c:v>13.698822</c:v>
                </c:pt>
                <c:pt idx="76427">
                  <c:v>13.694785</c:v>
                </c:pt>
                <c:pt idx="76428">
                  <c:v>13.685484000000001</c:v>
                </c:pt>
                <c:pt idx="76429">
                  <c:v>13.693239</c:v>
                </c:pt>
                <c:pt idx="76430">
                  <c:v>13.692824</c:v>
                </c:pt>
                <c:pt idx="76431">
                  <c:v>13.678333</c:v>
                </c:pt>
                <c:pt idx="76432">
                  <c:v>13.686017</c:v>
                </c:pt>
                <c:pt idx="76433">
                  <c:v>13.695525999999999</c:v>
                </c:pt>
                <c:pt idx="76434">
                  <c:v>13.68534</c:v>
                </c:pt>
                <c:pt idx="76435">
                  <c:v>13.686184000000001</c:v>
                </c:pt>
                <c:pt idx="76436">
                  <c:v>13.69768</c:v>
                </c:pt>
                <c:pt idx="76437">
                  <c:v>13.69838</c:v>
                </c:pt>
                <c:pt idx="76438">
                  <c:v>13.692087000000001</c:v>
                </c:pt>
                <c:pt idx="76439">
                  <c:v>13.693218999999999</c:v>
                </c:pt>
                <c:pt idx="76440">
                  <c:v>13.694146</c:v>
                </c:pt>
                <c:pt idx="76441">
                  <c:v>13.692275</c:v>
                </c:pt>
                <c:pt idx="76442">
                  <c:v>13.699671</c:v>
                </c:pt>
                <c:pt idx="76443">
                  <c:v>13.695349</c:v>
                </c:pt>
                <c:pt idx="76444">
                  <c:v>13.688461999999999</c:v>
                </c:pt>
                <c:pt idx="76445">
                  <c:v>13.694262999999999</c:v>
                </c:pt>
                <c:pt idx="76446">
                  <c:v>13.693014</c:v>
                </c:pt>
                <c:pt idx="76447">
                  <c:v>13.690526</c:v>
                </c:pt>
                <c:pt idx="76448">
                  <c:v>13.696719999999999</c:v>
                </c:pt>
                <c:pt idx="76449">
                  <c:v>13.695945999999999</c:v>
                </c:pt>
                <c:pt idx="76450">
                  <c:v>13.688573999999999</c:v>
                </c:pt>
                <c:pt idx="76451">
                  <c:v>13.692492</c:v>
                </c:pt>
                <c:pt idx="76452">
                  <c:v>13.696719</c:v>
                </c:pt>
                <c:pt idx="76453">
                  <c:v>13.688205999999999</c:v>
                </c:pt>
                <c:pt idx="76454">
                  <c:v>13.690746000000001</c:v>
                </c:pt>
                <c:pt idx="76455">
                  <c:v>13.696032000000001</c:v>
                </c:pt>
                <c:pt idx="76456">
                  <c:v>13.693526</c:v>
                </c:pt>
                <c:pt idx="76457">
                  <c:v>13.696374</c:v>
                </c:pt>
                <c:pt idx="76458">
                  <c:v>13.69773</c:v>
                </c:pt>
                <c:pt idx="76459">
                  <c:v>13.695285</c:v>
                </c:pt>
                <c:pt idx="76460">
                  <c:v>13.693668000000001</c:v>
                </c:pt>
                <c:pt idx="76461">
                  <c:v>13.700279</c:v>
                </c:pt>
                <c:pt idx="76462">
                  <c:v>13.698724</c:v>
                </c:pt>
                <c:pt idx="76463">
                  <c:v>13.694433999999999</c:v>
                </c:pt>
                <c:pt idx="76464">
                  <c:v>13.707516999999999</c:v>
                </c:pt>
                <c:pt idx="76465">
                  <c:v>13.700651000000001</c:v>
                </c:pt>
                <c:pt idx="76466">
                  <c:v>13.685409999999999</c:v>
                </c:pt>
                <c:pt idx="76467">
                  <c:v>13.699277</c:v>
                </c:pt>
                <c:pt idx="76468">
                  <c:v>13.709502000000001</c:v>
                </c:pt>
                <c:pt idx="76469">
                  <c:v>13.697679000000001</c:v>
                </c:pt>
                <c:pt idx="76470">
                  <c:v>13.693814</c:v>
                </c:pt>
                <c:pt idx="76471">
                  <c:v>13.705788</c:v>
                </c:pt>
                <c:pt idx="76472">
                  <c:v>13.701441000000001</c:v>
                </c:pt>
                <c:pt idx="76473">
                  <c:v>13.68769</c:v>
                </c:pt>
                <c:pt idx="76474">
                  <c:v>13.693678999999999</c:v>
                </c:pt>
                <c:pt idx="76475">
                  <c:v>13.698683000000001</c:v>
                </c:pt>
                <c:pt idx="76476">
                  <c:v>13.693663000000001</c:v>
                </c:pt>
                <c:pt idx="76477">
                  <c:v>13.692913000000001</c:v>
                </c:pt>
                <c:pt idx="76478">
                  <c:v>13.698917</c:v>
                </c:pt>
                <c:pt idx="76479">
                  <c:v>13.699896000000001</c:v>
                </c:pt>
                <c:pt idx="76480">
                  <c:v>13.701250999999999</c:v>
                </c:pt>
                <c:pt idx="76481">
                  <c:v>13.711190999999999</c:v>
                </c:pt>
                <c:pt idx="76482">
                  <c:v>13.706096000000001</c:v>
                </c:pt>
                <c:pt idx="76483">
                  <c:v>13.698425</c:v>
                </c:pt>
                <c:pt idx="76484">
                  <c:v>13.706521</c:v>
                </c:pt>
                <c:pt idx="76485">
                  <c:v>13.708197999999999</c:v>
                </c:pt>
                <c:pt idx="76486">
                  <c:v>13.699522999999999</c:v>
                </c:pt>
                <c:pt idx="76487">
                  <c:v>13.696954</c:v>
                </c:pt>
                <c:pt idx="76488">
                  <c:v>13.700692</c:v>
                </c:pt>
                <c:pt idx="76489">
                  <c:v>13.702302</c:v>
                </c:pt>
                <c:pt idx="76490">
                  <c:v>13.700813999999999</c:v>
                </c:pt>
                <c:pt idx="76491">
                  <c:v>13.695282000000001</c:v>
                </c:pt>
                <c:pt idx="76492">
                  <c:v>13.695299</c:v>
                </c:pt>
                <c:pt idx="76493">
                  <c:v>13.708646</c:v>
                </c:pt>
                <c:pt idx="76494">
                  <c:v>13.709269000000001</c:v>
                </c:pt>
                <c:pt idx="76495">
                  <c:v>13.698046</c:v>
                </c:pt>
                <c:pt idx="76496">
                  <c:v>13.705195</c:v>
                </c:pt>
                <c:pt idx="76497">
                  <c:v>13.713781000000001</c:v>
                </c:pt>
                <c:pt idx="76498">
                  <c:v>13.704613</c:v>
                </c:pt>
                <c:pt idx="76499">
                  <c:v>13.694291</c:v>
                </c:pt>
                <c:pt idx="76500">
                  <c:v>13.695461</c:v>
                </c:pt>
                <c:pt idx="76501">
                  <c:v>13.695226</c:v>
                </c:pt>
                <c:pt idx="76502">
                  <c:v>13.697293999999999</c:v>
                </c:pt>
                <c:pt idx="76503">
                  <c:v>13.709930999999999</c:v>
                </c:pt>
                <c:pt idx="76504">
                  <c:v>13.704788000000001</c:v>
                </c:pt>
                <c:pt idx="76505">
                  <c:v>13.697271000000001</c:v>
                </c:pt>
                <c:pt idx="76506">
                  <c:v>13.710348</c:v>
                </c:pt>
                <c:pt idx="76507">
                  <c:v>13.714594999999999</c:v>
                </c:pt>
                <c:pt idx="76508">
                  <c:v>13.704231999999999</c:v>
                </c:pt>
                <c:pt idx="76509">
                  <c:v>13.700894</c:v>
                </c:pt>
                <c:pt idx="76510">
                  <c:v>13.699164</c:v>
                </c:pt>
                <c:pt idx="76511">
                  <c:v>13.689042000000001</c:v>
                </c:pt>
                <c:pt idx="76512">
                  <c:v>13.695735000000001</c:v>
                </c:pt>
                <c:pt idx="76513">
                  <c:v>13.70898</c:v>
                </c:pt>
                <c:pt idx="76514">
                  <c:v>13.701649</c:v>
                </c:pt>
                <c:pt idx="76515">
                  <c:v>13.702875000000001</c:v>
                </c:pt>
                <c:pt idx="76516">
                  <c:v>13.714891</c:v>
                </c:pt>
                <c:pt idx="76517">
                  <c:v>13.708588000000001</c:v>
                </c:pt>
                <c:pt idx="76518">
                  <c:v>13.702152999999999</c:v>
                </c:pt>
                <c:pt idx="76519">
                  <c:v>13.706054</c:v>
                </c:pt>
                <c:pt idx="76520">
                  <c:v>13.703500999999999</c:v>
                </c:pt>
                <c:pt idx="76521">
                  <c:v>13.695036999999999</c:v>
                </c:pt>
                <c:pt idx="76522">
                  <c:v>13.702700999999999</c:v>
                </c:pt>
                <c:pt idx="76523">
                  <c:v>13.714752000000001</c:v>
                </c:pt>
                <c:pt idx="76524">
                  <c:v>13.710106</c:v>
                </c:pt>
                <c:pt idx="76525">
                  <c:v>13.707036</c:v>
                </c:pt>
                <c:pt idx="76526">
                  <c:v>13.701205</c:v>
                </c:pt>
                <c:pt idx="76527">
                  <c:v>13.702693</c:v>
                </c:pt>
                <c:pt idx="76528">
                  <c:v>13.718334</c:v>
                </c:pt>
                <c:pt idx="76529">
                  <c:v>13.716509</c:v>
                </c:pt>
                <c:pt idx="76530">
                  <c:v>13.706493999999999</c:v>
                </c:pt>
                <c:pt idx="76531">
                  <c:v>13.711335999999999</c:v>
                </c:pt>
                <c:pt idx="76532">
                  <c:v>13.713732</c:v>
                </c:pt>
                <c:pt idx="76533">
                  <c:v>13.698338</c:v>
                </c:pt>
                <c:pt idx="76534">
                  <c:v>13.699654000000001</c:v>
                </c:pt>
                <c:pt idx="76535">
                  <c:v>13.712629</c:v>
                </c:pt>
                <c:pt idx="76536">
                  <c:v>13.704504</c:v>
                </c:pt>
                <c:pt idx="76537">
                  <c:v>13.701034</c:v>
                </c:pt>
                <c:pt idx="76538">
                  <c:v>13.711433</c:v>
                </c:pt>
                <c:pt idx="76539">
                  <c:v>13.711002000000001</c:v>
                </c:pt>
                <c:pt idx="76540">
                  <c:v>13.704216000000001</c:v>
                </c:pt>
                <c:pt idx="76541">
                  <c:v>13.709815000000001</c:v>
                </c:pt>
                <c:pt idx="76542">
                  <c:v>13.718715</c:v>
                </c:pt>
                <c:pt idx="76543">
                  <c:v>13.710027999999999</c:v>
                </c:pt>
                <c:pt idx="76544">
                  <c:v>13.709546</c:v>
                </c:pt>
                <c:pt idx="76545">
                  <c:v>13.718968</c:v>
                </c:pt>
                <c:pt idx="76546">
                  <c:v>13.713301</c:v>
                </c:pt>
                <c:pt idx="76547">
                  <c:v>13.711731</c:v>
                </c:pt>
                <c:pt idx="76548">
                  <c:v>13.721287999999999</c:v>
                </c:pt>
                <c:pt idx="76549">
                  <c:v>13.720371999999999</c:v>
                </c:pt>
                <c:pt idx="76550">
                  <c:v>13.705204999999999</c:v>
                </c:pt>
                <c:pt idx="76551">
                  <c:v>13.703927999999999</c:v>
                </c:pt>
                <c:pt idx="76552">
                  <c:v>13.713759</c:v>
                </c:pt>
                <c:pt idx="76553">
                  <c:v>13.711204</c:v>
                </c:pt>
                <c:pt idx="76554">
                  <c:v>13.714012</c:v>
                </c:pt>
                <c:pt idx="76555">
                  <c:v>13.715045</c:v>
                </c:pt>
                <c:pt idx="76556">
                  <c:v>13.710623</c:v>
                </c:pt>
                <c:pt idx="76557">
                  <c:v>13.716996</c:v>
                </c:pt>
                <c:pt idx="76558">
                  <c:v>13.716495999999999</c:v>
                </c:pt>
                <c:pt idx="76559">
                  <c:v>13.706671</c:v>
                </c:pt>
                <c:pt idx="76560">
                  <c:v>13.706986000000001</c:v>
                </c:pt>
                <c:pt idx="76561">
                  <c:v>13.709159</c:v>
                </c:pt>
                <c:pt idx="76562">
                  <c:v>13.705095999999999</c:v>
                </c:pt>
                <c:pt idx="76563">
                  <c:v>13.710100000000001</c:v>
                </c:pt>
                <c:pt idx="76564">
                  <c:v>13.721831999999999</c:v>
                </c:pt>
                <c:pt idx="76565">
                  <c:v>13.716170999999999</c:v>
                </c:pt>
                <c:pt idx="76566">
                  <c:v>13.711773000000001</c:v>
                </c:pt>
                <c:pt idx="76567">
                  <c:v>13.720610000000001</c:v>
                </c:pt>
                <c:pt idx="76568">
                  <c:v>13.715795999999999</c:v>
                </c:pt>
                <c:pt idx="76569">
                  <c:v>13.711335</c:v>
                </c:pt>
                <c:pt idx="76570">
                  <c:v>13.722462</c:v>
                </c:pt>
                <c:pt idx="76571">
                  <c:v>13.724157</c:v>
                </c:pt>
                <c:pt idx="76572">
                  <c:v>13.709405</c:v>
                </c:pt>
                <c:pt idx="76573">
                  <c:v>13.707558000000001</c:v>
                </c:pt>
                <c:pt idx="76574">
                  <c:v>13.715368</c:v>
                </c:pt>
                <c:pt idx="76575">
                  <c:v>13.707856</c:v>
                </c:pt>
                <c:pt idx="76576">
                  <c:v>13.70519</c:v>
                </c:pt>
                <c:pt idx="76577">
                  <c:v>13.712460999999999</c:v>
                </c:pt>
                <c:pt idx="76578">
                  <c:v>13.713815</c:v>
                </c:pt>
                <c:pt idx="76579">
                  <c:v>13.717309999999999</c:v>
                </c:pt>
                <c:pt idx="76580">
                  <c:v>13.721690000000001</c:v>
                </c:pt>
                <c:pt idx="76581">
                  <c:v>13.719585</c:v>
                </c:pt>
                <c:pt idx="76582">
                  <c:v>13.714559</c:v>
                </c:pt>
                <c:pt idx="76583">
                  <c:v>13.714453000000001</c:v>
                </c:pt>
                <c:pt idx="76584">
                  <c:v>13.709618000000001</c:v>
                </c:pt>
                <c:pt idx="76585">
                  <c:v>13.708007</c:v>
                </c:pt>
                <c:pt idx="76586">
                  <c:v>13.723388999999999</c:v>
                </c:pt>
                <c:pt idx="76587">
                  <c:v>13.722720000000001</c:v>
                </c:pt>
                <c:pt idx="76588">
                  <c:v>13.716787</c:v>
                </c:pt>
                <c:pt idx="76589">
                  <c:v>13.728064</c:v>
                </c:pt>
                <c:pt idx="76590">
                  <c:v>13.727467000000001</c:v>
                </c:pt>
                <c:pt idx="76591">
                  <c:v>13.718705999999999</c:v>
                </c:pt>
                <c:pt idx="76592">
                  <c:v>13.721935999999999</c:v>
                </c:pt>
                <c:pt idx="76593">
                  <c:v>13.724864</c:v>
                </c:pt>
                <c:pt idx="76594">
                  <c:v>13.717738000000001</c:v>
                </c:pt>
                <c:pt idx="76595">
                  <c:v>13.714969</c:v>
                </c:pt>
                <c:pt idx="76596">
                  <c:v>13.715047999999999</c:v>
                </c:pt>
                <c:pt idx="76597">
                  <c:v>13.709327</c:v>
                </c:pt>
                <c:pt idx="76598">
                  <c:v>13.718942999999999</c:v>
                </c:pt>
                <c:pt idx="76599">
                  <c:v>13.732841000000001</c:v>
                </c:pt>
                <c:pt idx="76600">
                  <c:v>13.721926</c:v>
                </c:pt>
                <c:pt idx="76601">
                  <c:v>13.715922000000001</c:v>
                </c:pt>
                <c:pt idx="76602">
                  <c:v>13.725504000000001</c:v>
                </c:pt>
                <c:pt idx="76603">
                  <c:v>13.721754000000001</c:v>
                </c:pt>
                <c:pt idx="76604">
                  <c:v>13.710769000000001</c:v>
                </c:pt>
                <c:pt idx="76605">
                  <c:v>13.71899</c:v>
                </c:pt>
                <c:pt idx="76606">
                  <c:v>13.722141000000001</c:v>
                </c:pt>
                <c:pt idx="76607">
                  <c:v>13.713003</c:v>
                </c:pt>
                <c:pt idx="76608">
                  <c:v>13.722379</c:v>
                </c:pt>
                <c:pt idx="76609">
                  <c:v>13.722419</c:v>
                </c:pt>
                <c:pt idx="76610">
                  <c:v>13.711325</c:v>
                </c:pt>
                <c:pt idx="76611">
                  <c:v>13.721104</c:v>
                </c:pt>
                <c:pt idx="76612">
                  <c:v>13.728337</c:v>
                </c:pt>
                <c:pt idx="76613">
                  <c:v>13.723829</c:v>
                </c:pt>
                <c:pt idx="76614">
                  <c:v>13.729739</c:v>
                </c:pt>
                <c:pt idx="76615">
                  <c:v>13.731975</c:v>
                </c:pt>
                <c:pt idx="76616">
                  <c:v>13.715083</c:v>
                </c:pt>
                <c:pt idx="76617">
                  <c:v>13.709956999999999</c:v>
                </c:pt>
                <c:pt idx="76618">
                  <c:v>13.721325999999999</c:v>
                </c:pt>
                <c:pt idx="76619">
                  <c:v>13.715590000000001</c:v>
                </c:pt>
                <c:pt idx="76620">
                  <c:v>13.713252000000001</c:v>
                </c:pt>
                <c:pt idx="76621">
                  <c:v>13.724049000000001</c:v>
                </c:pt>
                <c:pt idx="76622">
                  <c:v>13.72137</c:v>
                </c:pt>
                <c:pt idx="76623">
                  <c:v>13.710946</c:v>
                </c:pt>
                <c:pt idx="76624">
                  <c:v>13.717320000000001</c:v>
                </c:pt>
                <c:pt idx="76625">
                  <c:v>13.726470000000001</c:v>
                </c:pt>
                <c:pt idx="76626">
                  <c:v>13.722664999999999</c:v>
                </c:pt>
                <c:pt idx="76627">
                  <c:v>13.727221999999999</c:v>
                </c:pt>
                <c:pt idx="76628">
                  <c:v>13.731793</c:v>
                </c:pt>
                <c:pt idx="76629">
                  <c:v>13.723314</c:v>
                </c:pt>
                <c:pt idx="76630">
                  <c:v>13.72687</c:v>
                </c:pt>
                <c:pt idx="76631">
                  <c:v>13.731063000000001</c:v>
                </c:pt>
                <c:pt idx="76632">
                  <c:v>13.725125</c:v>
                </c:pt>
                <c:pt idx="76633">
                  <c:v>13.730119999999999</c:v>
                </c:pt>
                <c:pt idx="76634">
                  <c:v>13.734254999999999</c:v>
                </c:pt>
                <c:pt idx="76635">
                  <c:v>13.725726999999999</c:v>
                </c:pt>
                <c:pt idx="76636">
                  <c:v>13.721674999999999</c:v>
                </c:pt>
                <c:pt idx="76637">
                  <c:v>13.72658</c:v>
                </c:pt>
                <c:pt idx="76638">
                  <c:v>13.723616</c:v>
                </c:pt>
                <c:pt idx="76639">
                  <c:v>13.723675999999999</c:v>
                </c:pt>
                <c:pt idx="76640">
                  <c:v>13.73005</c:v>
                </c:pt>
                <c:pt idx="76641">
                  <c:v>13.723242000000001</c:v>
                </c:pt>
                <c:pt idx="76642">
                  <c:v>13.723973000000001</c:v>
                </c:pt>
                <c:pt idx="76643">
                  <c:v>13.734479</c:v>
                </c:pt>
                <c:pt idx="76644">
                  <c:v>13.725557999999999</c:v>
                </c:pt>
                <c:pt idx="76645">
                  <c:v>13.717499</c:v>
                </c:pt>
                <c:pt idx="76646">
                  <c:v>13.730328</c:v>
                </c:pt>
                <c:pt idx="76647">
                  <c:v>13.739012000000001</c:v>
                </c:pt>
                <c:pt idx="76648">
                  <c:v>13.733587999999999</c:v>
                </c:pt>
                <c:pt idx="76649">
                  <c:v>13.736552</c:v>
                </c:pt>
                <c:pt idx="76650">
                  <c:v>13.735875999999999</c:v>
                </c:pt>
                <c:pt idx="76651">
                  <c:v>13.723027</c:v>
                </c:pt>
                <c:pt idx="76652">
                  <c:v>13.72668</c:v>
                </c:pt>
                <c:pt idx="76653">
                  <c:v>13.73419</c:v>
                </c:pt>
                <c:pt idx="76654">
                  <c:v>13.733724</c:v>
                </c:pt>
                <c:pt idx="76655">
                  <c:v>13.727546999999999</c:v>
                </c:pt>
                <c:pt idx="76656">
                  <c:v>13.724074</c:v>
                </c:pt>
                <c:pt idx="76657">
                  <c:v>13.728744000000001</c:v>
                </c:pt>
                <c:pt idx="76658">
                  <c:v>13.726322</c:v>
                </c:pt>
                <c:pt idx="76659">
                  <c:v>13.722270999999999</c:v>
                </c:pt>
                <c:pt idx="76660">
                  <c:v>13.722284999999999</c:v>
                </c:pt>
                <c:pt idx="76661">
                  <c:v>13.724762999999999</c:v>
                </c:pt>
                <c:pt idx="76662">
                  <c:v>13.729638</c:v>
                </c:pt>
                <c:pt idx="76663">
                  <c:v>13.723905999999999</c:v>
                </c:pt>
                <c:pt idx="76664">
                  <c:v>13.718951000000001</c:v>
                </c:pt>
                <c:pt idx="76665">
                  <c:v>13.725552</c:v>
                </c:pt>
                <c:pt idx="76666">
                  <c:v>13.724761000000001</c:v>
                </c:pt>
                <c:pt idx="76667">
                  <c:v>13.722441999999999</c:v>
                </c:pt>
                <c:pt idx="76668">
                  <c:v>13.731919</c:v>
                </c:pt>
                <c:pt idx="76669">
                  <c:v>13.737240999999999</c:v>
                </c:pt>
                <c:pt idx="76670">
                  <c:v>13.727321</c:v>
                </c:pt>
                <c:pt idx="76671">
                  <c:v>13.728664</c:v>
                </c:pt>
                <c:pt idx="76672">
                  <c:v>13.737691</c:v>
                </c:pt>
                <c:pt idx="76673">
                  <c:v>13.731681</c:v>
                </c:pt>
                <c:pt idx="76674">
                  <c:v>13.732595</c:v>
                </c:pt>
                <c:pt idx="76675">
                  <c:v>13.738144999999999</c:v>
                </c:pt>
                <c:pt idx="76676">
                  <c:v>13.730040000000001</c:v>
                </c:pt>
                <c:pt idx="76677">
                  <c:v>13.728344</c:v>
                </c:pt>
                <c:pt idx="76678">
                  <c:v>13.740494999999999</c:v>
                </c:pt>
                <c:pt idx="76679">
                  <c:v>13.735778</c:v>
                </c:pt>
                <c:pt idx="76680">
                  <c:v>13.723875</c:v>
                </c:pt>
                <c:pt idx="76681">
                  <c:v>13.734384</c:v>
                </c:pt>
                <c:pt idx="76682">
                  <c:v>13.733029999999999</c:v>
                </c:pt>
                <c:pt idx="76683">
                  <c:v>13.723713</c:v>
                </c:pt>
                <c:pt idx="76684">
                  <c:v>13.736610000000001</c:v>
                </c:pt>
                <c:pt idx="76685">
                  <c:v>13.737447</c:v>
                </c:pt>
                <c:pt idx="76686">
                  <c:v>13.724762999999999</c:v>
                </c:pt>
                <c:pt idx="76687">
                  <c:v>13.730499</c:v>
                </c:pt>
                <c:pt idx="76688">
                  <c:v>13.740938</c:v>
                </c:pt>
                <c:pt idx="76689">
                  <c:v>13.734185999999999</c:v>
                </c:pt>
                <c:pt idx="76690">
                  <c:v>13.729512</c:v>
                </c:pt>
                <c:pt idx="76691">
                  <c:v>13.742877999999999</c:v>
                </c:pt>
                <c:pt idx="76692">
                  <c:v>13.742518</c:v>
                </c:pt>
                <c:pt idx="76693">
                  <c:v>13.728248000000001</c:v>
                </c:pt>
                <c:pt idx="76694">
                  <c:v>13.732175</c:v>
                </c:pt>
                <c:pt idx="76695">
                  <c:v>13.750821999999999</c:v>
                </c:pt>
                <c:pt idx="76696">
                  <c:v>13.753880000000001</c:v>
                </c:pt>
                <c:pt idx="76697">
                  <c:v>13.743690000000001</c:v>
                </c:pt>
                <c:pt idx="76698">
                  <c:v>13.738818</c:v>
                </c:pt>
                <c:pt idx="76699">
                  <c:v>13.738659999999999</c:v>
                </c:pt>
                <c:pt idx="76700">
                  <c:v>13.740722</c:v>
                </c:pt>
                <c:pt idx="76701">
                  <c:v>13.738799</c:v>
                </c:pt>
                <c:pt idx="76702">
                  <c:v>13.732135</c:v>
                </c:pt>
                <c:pt idx="76703">
                  <c:v>13.737988</c:v>
                </c:pt>
                <c:pt idx="76704">
                  <c:v>13.738338000000001</c:v>
                </c:pt>
                <c:pt idx="76705">
                  <c:v>13.729025999999999</c:v>
                </c:pt>
                <c:pt idx="76706">
                  <c:v>13.734532</c:v>
                </c:pt>
                <c:pt idx="76707">
                  <c:v>13.737681</c:v>
                </c:pt>
                <c:pt idx="76708">
                  <c:v>13.728013000000001</c:v>
                </c:pt>
                <c:pt idx="76709">
                  <c:v>13.731468</c:v>
                </c:pt>
                <c:pt idx="76710">
                  <c:v>13.740767</c:v>
                </c:pt>
                <c:pt idx="76711">
                  <c:v>13.730333999999999</c:v>
                </c:pt>
                <c:pt idx="76712">
                  <c:v>13.725752999999999</c:v>
                </c:pt>
                <c:pt idx="76713">
                  <c:v>13.745699</c:v>
                </c:pt>
                <c:pt idx="76714">
                  <c:v>13.746765</c:v>
                </c:pt>
                <c:pt idx="76715">
                  <c:v>13.735590999999999</c:v>
                </c:pt>
                <c:pt idx="76716">
                  <c:v>13.737131</c:v>
                </c:pt>
                <c:pt idx="76717">
                  <c:v>13.736238999999999</c:v>
                </c:pt>
                <c:pt idx="76718">
                  <c:v>13.735325</c:v>
                </c:pt>
                <c:pt idx="76719">
                  <c:v>13.742041</c:v>
                </c:pt>
                <c:pt idx="76720">
                  <c:v>13.743625</c:v>
                </c:pt>
                <c:pt idx="76721">
                  <c:v>13.731259</c:v>
                </c:pt>
                <c:pt idx="76722">
                  <c:v>13.734631</c:v>
                </c:pt>
                <c:pt idx="76723">
                  <c:v>13.746408000000001</c:v>
                </c:pt>
                <c:pt idx="76724">
                  <c:v>13.733574000000001</c:v>
                </c:pt>
                <c:pt idx="76725">
                  <c:v>13.732761</c:v>
                </c:pt>
                <c:pt idx="76726">
                  <c:v>13.749434000000001</c:v>
                </c:pt>
                <c:pt idx="76727">
                  <c:v>13.741083</c:v>
                </c:pt>
                <c:pt idx="76728">
                  <c:v>13.730459</c:v>
                </c:pt>
                <c:pt idx="76729">
                  <c:v>13.740944000000001</c:v>
                </c:pt>
                <c:pt idx="76730">
                  <c:v>13.740024999999999</c:v>
                </c:pt>
                <c:pt idx="76731">
                  <c:v>13.729018999999999</c:v>
                </c:pt>
                <c:pt idx="76732">
                  <c:v>13.742539000000001</c:v>
                </c:pt>
                <c:pt idx="76733">
                  <c:v>13.748855000000001</c:v>
                </c:pt>
                <c:pt idx="76734">
                  <c:v>13.734425</c:v>
                </c:pt>
                <c:pt idx="76735">
                  <c:v>13.741569999999999</c:v>
                </c:pt>
                <c:pt idx="76736">
                  <c:v>13.75184</c:v>
                </c:pt>
                <c:pt idx="76737">
                  <c:v>13.747774</c:v>
                </c:pt>
                <c:pt idx="76738">
                  <c:v>13.747653</c:v>
                </c:pt>
                <c:pt idx="76739">
                  <c:v>13.752405</c:v>
                </c:pt>
                <c:pt idx="76740">
                  <c:v>13.749426</c:v>
                </c:pt>
                <c:pt idx="76741">
                  <c:v>13.744120000000001</c:v>
                </c:pt>
                <c:pt idx="76742">
                  <c:v>13.748295000000001</c:v>
                </c:pt>
                <c:pt idx="76743">
                  <c:v>13.738415</c:v>
                </c:pt>
                <c:pt idx="76744">
                  <c:v>13.731239</c:v>
                </c:pt>
                <c:pt idx="76745">
                  <c:v>13.751806</c:v>
                </c:pt>
                <c:pt idx="76746">
                  <c:v>13.755512</c:v>
                </c:pt>
                <c:pt idx="76747">
                  <c:v>13.738359000000001</c:v>
                </c:pt>
                <c:pt idx="76748">
                  <c:v>13.739299000000001</c:v>
                </c:pt>
                <c:pt idx="76749">
                  <c:v>13.748251</c:v>
                </c:pt>
                <c:pt idx="76750">
                  <c:v>13.745637</c:v>
                </c:pt>
                <c:pt idx="76751">
                  <c:v>13.746093</c:v>
                </c:pt>
                <c:pt idx="76752">
                  <c:v>13.752831</c:v>
                </c:pt>
                <c:pt idx="76753">
                  <c:v>13.745338</c:v>
                </c:pt>
                <c:pt idx="76754">
                  <c:v>13.740532999999999</c:v>
                </c:pt>
                <c:pt idx="76755">
                  <c:v>13.743373999999999</c:v>
                </c:pt>
                <c:pt idx="76756">
                  <c:v>13.738076</c:v>
                </c:pt>
                <c:pt idx="76757">
                  <c:v>13.742411000000001</c:v>
                </c:pt>
                <c:pt idx="76758">
                  <c:v>13.748282</c:v>
                </c:pt>
                <c:pt idx="76759">
                  <c:v>13.747113000000001</c:v>
                </c:pt>
                <c:pt idx="76760">
                  <c:v>13.752329</c:v>
                </c:pt>
                <c:pt idx="76761">
                  <c:v>13.755974</c:v>
                </c:pt>
                <c:pt idx="76762">
                  <c:v>13.746661</c:v>
                </c:pt>
                <c:pt idx="76763">
                  <c:v>13.738403</c:v>
                </c:pt>
                <c:pt idx="76764">
                  <c:v>13.747014</c:v>
                </c:pt>
                <c:pt idx="76765">
                  <c:v>13.74361</c:v>
                </c:pt>
                <c:pt idx="76766">
                  <c:v>13.734121</c:v>
                </c:pt>
                <c:pt idx="76767">
                  <c:v>13.746957999999999</c:v>
                </c:pt>
                <c:pt idx="76768">
                  <c:v>13.747882000000001</c:v>
                </c:pt>
                <c:pt idx="76769">
                  <c:v>13.742114000000001</c:v>
                </c:pt>
                <c:pt idx="76770">
                  <c:v>13.751916</c:v>
                </c:pt>
                <c:pt idx="76771">
                  <c:v>13.751248</c:v>
                </c:pt>
                <c:pt idx="76772">
                  <c:v>13.737913000000001</c:v>
                </c:pt>
                <c:pt idx="76773">
                  <c:v>13.738472</c:v>
                </c:pt>
                <c:pt idx="76774">
                  <c:v>13.74962</c:v>
                </c:pt>
                <c:pt idx="76775">
                  <c:v>13.748054</c:v>
                </c:pt>
                <c:pt idx="76776">
                  <c:v>13.748067000000001</c:v>
                </c:pt>
                <c:pt idx="76777">
                  <c:v>13.753059</c:v>
                </c:pt>
                <c:pt idx="76778">
                  <c:v>13.749336</c:v>
                </c:pt>
                <c:pt idx="76779">
                  <c:v>13.750957</c:v>
                </c:pt>
                <c:pt idx="76780">
                  <c:v>13.756095</c:v>
                </c:pt>
                <c:pt idx="76781">
                  <c:v>13.753173</c:v>
                </c:pt>
                <c:pt idx="76782">
                  <c:v>13.74587</c:v>
                </c:pt>
                <c:pt idx="76783">
                  <c:v>13.747833999999999</c:v>
                </c:pt>
                <c:pt idx="76784">
                  <c:v>13.756046</c:v>
                </c:pt>
                <c:pt idx="76785">
                  <c:v>13.752495</c:v>
                </c:pt>
                <c:pt idx="76786">
                  <c:v>13.749301000000001</c:v>
                </c:pt>
                <c:pt idx="76787">
                  <c:v>13.752613</c:v>
                </c:pt>
                <c:pt idx="76788">
                  <c:v>13.750391</c:v>
                </c:pt>
                <c:pt idx="76789">
                  <c:v>13.746292</c:v>
                </c:pt>
                <c:pt idx="76790">
                  <c:v>13.750022</c:v>
                </c:pt>
                <c:pt idx="76791">
                  <c:v>13.756634999999999</c:v>
                </c:pt>
                <c:pt idx="76792">
                  <c:v>13.751329</c:v>
                </c:pt>
                <c:pt idx="76793">
                  <c:v>13.74342</c:v>
                </c:pt>
                <c:pt idx="76794">
                  <c:v>13.74389</c:v>
                </c:pt>
                <c:pt idx="76795">
                  <c:v>13.747329000000001</c:v>
                </c:pt>
                <c:pt idx="76796">
                  <c:v>13.753382999999999</c:v>
                </c:pt>
                <c:pt idx="76797">
                  <c:v>13.751893000000001</c:v>
                </c:pt>
                <c:pt idx="76798">
                  <c:v>13.751169000000001</c:v>
                </c:pt>
                <c:pt idx="76799">
                  <c:v>13.754785999999999</c:v>
                </c:pt>
                <c:pt idx="76800">
                  <c:v>13.75273</c:v>
                </c:pt>
                <c:pt idx="76801">
                  <c:v>13.747115000000001</c:v>
                </c:pt>
                <c:pt idx="76802">
                  <c:v>13.746028000000001</c:v>
                </c:pt>
                <c:pt idx="76803">
                  <c:v>13.759897</c:v>
                </c:pt>
                <c:pt idx="76804">
                  <c:v>13.763949999999999</c:v>
                </c:pt>
                <c:pt idx="76805">
                  <c:v>13.757944</c:v>
                </c:pt>
                <c:pt idx="76806">
                  <c:v>13.76238</c:v>
                </c:pt>
                <c:pt idx="76807">
                  <c:v>13.751896</c:v>
                </c:pt>
                <c:pt idx="76808">
                  <c:v>13.746578</c:v>
                </c:pt>
                <c:pt idx="76809">
                  <c:v>13.764945000000001</c:v>
                </c:pt>
                <c:pt idx="76810">
                  <c:v>13.763496</c:v>
                </c:pt>
                <c:pt idx="76811">
                  <c:v>13.753064999999999</c:v>
                </c:pt>
                <c:pt idx="76812">
                  <c:v>13.763468</c:v>
                </c:pt>
                <c:pt idx="76813">
                  <c:v>13.759195</c:v>
                </c:pt>
                <c:pt idx="76814">
                  <c:v>13.742913</c:v>
                </c:pt>
                <c:pt idx="76815">
                  <c:v>13.755226</c:v>
                </c:pt>
                <c:pt idx="76816">
                  <c:v>13.759209999999999</c:v>
                </c:pt>
                <c:pt idx="76817">
                  <c:v>13.743785000000001</c:v>
                </c:pt>
                <c:pt idx="76818">
                  <c:v>13.752958</c:v>
                </c:pt>
                <c:pt idx="76819">
                  <c:v>13.762447999999999</c:v>
                </c:pt>
                <c:pt idx="76820">
                  <c:v>13.756572</c:v>
                </c:pt>
                <c:pt idx="76821">
                  <c:v>13.759876</c:v>
                </c:pt>
                <c:pt idx="76822">
                  <c:v>13.767369</c:v>
                </c:pt>
                <c:pt idx="76823">
                  <c:v>13.760935999999999</c:v>
                </c:pt>
                <c:pt idx="76824">
                  <c:v>13.753621000000001</c:v>
                </c:pt>
                <c:pt idx="76825">
                  <c:v>13.762570999999999</c:v>
                </c:pt>
                <c:pt idx="76826">
                  <c:v>13.759418999999999</c:v>
                </c:pt>
                <c:pt idx="76827">
                  <c:v>13.747481000000001</c:v>
                </c:pt>
                <c:pt idx="76828">
                  <c:v>13.752546000000001</c:v>
                </c:pt>
                <c:pt idx="76829">
                  <c:v>13.750857</c:v>
                </c:pt>
                <c:pt idx="76830">
                  <c:v>13.745931000000001</c:v>
                </c:pt>
                <c:pt idx="76831">
                  <c:v>13.758578</c:v>
                </c:pt>
                <c:pt idx="76832">
                  <c:v>13.761647</c:v>
                </c:pt>
                <c:pt idx="76833">
                  <c:v>13.752584000000001</c:v>
                </c:pt>
                <c:pt idx="76834">
                  <c:v>13.754554000000001</c:v>
                </c:pt>
                <c:pt idx="76835">
                  <c:v>13.761728</c:v>
                </c:pt>
                <c:pt idx="76836">
                  <c:v>13.754956</c:v>
                </c:pt>
                <c:pt idx="76837">
                  <c:v>13.752426</c:v>
                </c:pt>
                <c:pt idx="76838">
                  <c:v>13.761246999999999</c:v>
                </c:pt>
                <c:pt idx="76839">
                  <c:v>13.762874</c:v>
                </c:pt>
                <c:pt idx="76840">
                  <c:v>13.762428</c:v>
                </c:pt>
                <c:pt idx="76841">
                  <c:v>13.758327</c:v>
                </c:pt>
                <c:pt idx="76842">
                  <c:v>13.751448</c:v>
                </c:pt>
                <c:pt idx="76843">
                  <c:v>13.756845999999999</c:v>
                </c:pt>
                <c:pt idx="76844">
                  <c:v>13.767186000000001</c:v>
                </c:pt>
                <c:pt idx="76845">
                  <c:v>13.762473999999999</c:v>
                </c:pt>
                <c:pt idx="76846">
                  <c:v>13.753949</c:v>
                </c:pt>
                <c:pt idx="76847">
                  <c:v>13.761142</c:v>
                </c:pt>
                <c:pt idx="76848">
                  <c:v>13.765656999999999</c:v>
                </c:pt>
                <c:pt idx="76849">
                  <c:v>13.758074000000001</c:v>
                </c:pt>
                <c:pt idx="76850">
                  <c:v>13.760062</c:v>
                </c:pt>
                <c:pt idx="76851">
                  <c:v>13.761756</c:v>
                </c:pt>
                <c:pt idx="76852">
                  <c:v>13.758167</c:v>
                </c:pt>
                <c:pt idx="76853">
                  <c:v>13.757853000000001</c:v>
                </c:pt>
                <c:pt idx="76854">
                  <c:v>13.760183</c:v>
                </c:pt>
                <c:pt idx="76855">
                  <c:v>13.765885000000001</c:v>
                </c:pt>
                <c:pt idx="76856">
                  <c:v>13.773407000000001</c:v>
                </c:pt>
                <c:pt idx="76857">
                  <c:v>13.771098</c:v>
                </c:pt>
                <c:pt idx="76858">
                  <c:v>13.755558000000001</c:v>
                </c:pt>
                <c:pt idx="76859">
                  <c:v>13.761729000000001</c:v>
                </c:pt>
                <c:pt idx="76860">
                  <c:v>13.777393</c:v>
                </c:pt>
                <c:pt idx="76861">
                  <c:v>13.767859</c:v>
                </c:pt>
                <c:pt idx="76862">
                  <c:v>13.762001</c:v>
                </c:pt>
                <c:pt idx="76863">
                  <c:v>13.765955999999999</c:v>
                </c:pt>
                <c:pt idx="76864">
                  <c:v>13.763528000000001</c:v>
                </c:pt>
                <c:pt idx="76865">
                  <c:v>13.762562000000001</c:v>
                </c:pt>
                <c:pt idx="76866">
                  <c:v>13.76604</c:v>
                </c:pt>
                <c:pt idx="76867">
                  <c:v>13.762562000000001</c:v>
                </c:pt>
                <c:pt idx="76868">
                  <c:v>13.75549</c:v>
                </c:pt>
                <c:pt idx="76869">
                  <c:v>13.763272000000001</c:v>
                </c:pt>
                <c:pt idx="76870">
                  <c:v>13.766121</c:v>
                </c:pt>
                <c:pt idx="76871">
                  <c:v>13.759599</c:v>
                </c:pt>
                <c:pt idx="76872">
                  <c:v>13.765369</c:v>
                </c:pt>
                <c:pt idx="76873">
                  <c:v>13.765522000000001</c:v>
                </c:pt>
                <c:pt idx="76874">
                  <c:v>13.754118</c:v>
                </c:pt>
                <c:pt idx="76875">
                  <c:v>13.752591000000001</c:v>
                </c:pt>
                <c:pt idx="76876">
                  <c:v>13.763462000000001</c:v>
                </c:pt>
                <c:pt idx="76877">
                  <c:v>13.763513</c:v>
                </c:pt>
                <c:pt idx="76878">
                  <c:v>13.759342999999999</c:v>
                </c:pt>
                <c:pt idx="76879">
                  <c:v>13.770206</c:v>
                </c:pt>
                <c:pt idx="76880">
                  <c:v>13.775293</c:v>
                </c:pt>
                <c:pt idx="76881">
                  <c:v>13.776369000000001</c:v>
                </c:pt>
                <c:pt idx="76882">
                  <c:v>13.780756999999999</c:v>
                </c:pt>
                <c:pt idx="76883">
                  <c:v>13.77617</c:v>
                </c:pt>
                <c:pt idx="76884">
                  <c:v>13.769387</c:v>
                </c:pt>
                <c:pt idx="76885">
                  <c:v>13.770852</c:v>
                </c:pt>
                <c:pt idx="76886">
                  <c:v>13.774816</c:v>
                </c:pt>
                <c:pt idx="76887">
                  <c:v>13.765848</c:v>
                </c:pt>
                <c:pt idx="76888">
                  <c:v>13.764021</c:v>
                </c:pt>
                <c:pt idx="76889">
                  <c:v>13.771366</c:v>
                </c:pt>
                <c:pt idx="76890">
                  <c:v>13.762874999999999</c:v>
                </c:pt>
                <c:pt idx="76891">
                  <c:v>13.764695</c:v>
                </c:pt>
                <c:pt idx="76892">
                  <c:v>13.767844999999999</c:v>
                </c:pt>
                <c:pt idx="76893">
                  <c:v>13.753836</c:v>
                </c:pt>
                <c:pt idx="76894">
                  <c:v>13.761979999999999</c:v>
                </c:pt>
                <c:pt idx="76895">
                  <c:v>13.776107</c:v>
                </c:pt>
                <c:pt idx="76896">
                  <c:v>13.769124</c:v>
                </c:pt>
                <c:pt idx="76897">
                  <c:v>13.767697999999999</c:v>
                </c:pt>
                <c:pt idx="76898">
                  <c:v>13.774943</c:v>
                </c:pt>
                <c:pt idx="76899">
                  <c:v>13.766736999999999</c:v>
                </c:pt>
                <c:pt idx="76900">
                  <c:v>13.760204999999999</c:v>
                </c:pt>
                <c:pt idx="76901">
                  <c:v>13.768324</c:v>
                </c:pt>
                <c:pt idx="76902">
                  <c:v>13.763949</c:v>
                </c:pt>
                <c:pt idx="76903">
                  <c:v>13.75648</c:v>
                </c:pt>
                <c:pt idx="76904">
                  <c:v>13.768293999999999</c:v>
                </c:pt>
                <c:pt idx="76905">
                  <c:v>13.778244000000001</c:v>
                </c:pt>
                <c:pt idx="76906">
                  <c:v>13.772917</c:v>
                </c:pt>
                <c:pt idx="76907">
                  <c:v>13.769895</c:v>
                </c:pt>
                <c:pt idx="76908">
                  <c:v>13.776073</c:v>
                </c:pt>
                <c:pt idx="76909">
                  <c:v>13.770802</c:v>
                </c:pt>
                <c:pt idx="76910">
                  <c:v>13.770607999999999</c:v>
                </c:pt>
                <c:pt idx="76911">
                  <c:v>13.781247</c:v>
                </c:pt>
                <c:pt idx="76912">
                  <c:v>13.769921</c:v>
                </c:pt>
                <c:pt idx="76913">
                  <c:v>13.764707</c:v>
                </c:pt>
                <c:pt idx="76914">
                  <c:v>13.779749000000001</c:v>
                </c:pt>
                <c:pt idx="76915">
                  <c:v>13.773082</c:v>
                </c:pt>
                <c:pt idx="76916">
                  <c:v>13.760536999999999</c:v>
                </c:pt>
                <c:pt idx="76917">
                  <c:v>13.773588999999999</c:v>
                </c:pt>
                <c:pt idx="76918">
                  <c:v>13.778003</c:v>
                </c:pt>
                <c:pt idx="76919">
                  <c:v>13.76207</c:v>
                </c:pt>
                <c:pt idx="76920">
                  <c:v>13.768615</c:v>
                </c:pt>
                <c:pt idx="76921">
                  <c:v>13.776923</c:v>
                </c:pt>
                <c:pt idx="76922">
                  <c:v>13.766647000000001</c:v>
                </c:pt>
                <c:pt idx="76923">
                  <c:v>13.775071000000001</c:v>
                </c:pt>
                <c:pt idx="76924">
                  <c:v>13.784356000000001</c:v>
                </c:pt>
                <c:pt idx="76925">
                  <c:v>13.769588000000001</c:v>
                </c:pt>
                <c:pt idx="76926">
                  <c:v>13.764689000000001</c:v>
                </c:pt>
                <c:pt idx="76927">
                  <c:v>13.776476000000001</c:v>
                </c:pt>
                <c:pt idx="76928">
                  <c:v>13.773272</c:v>
                </c:pt>
                <c:pt idx="76929">
                  <c:v>13.763968</c:v>
                </c:pt>
                <c:pt idx="76930">
                  <c:v>13.774164000000001</c:v>
                </c:pt>
                <c:pt idx="76931">
                  <c:v>13.776111</c:v>
                </c:pt>
                <c:pt idx="76932">
                  <c:v>13.770408</c:v>
                </c:pt>
                <c:pt idx="76933">
                  <c:v>13.783439</c:v>
                </c:pt>
                <c:pt idx="76934">
                  <c:v>13.785721000000001</c:v>
                </c:pt>
                <c:pt idx="76935">
                  <c:v>13.771798</c:v>
                </c:pt>
                <c:pt idx="76936">
                  <c:v>13.774074000000001</c:v>
                </c:pt>
                <c:pt idx="76937">
                  <c:v>13.783168</c:v>
                </c:pt>
                <c:pt idx="76938">
                  <c:v>13.771523999999999</c:v>
                </c:pt>
                <c:pt idx="76939">
                  <c:v>13.766125000000001</c:v>
                </c:pt>
                <c:pt idx="76940">
                  <c:v>13.778691</c:v>
                </c:pt>
                <c:pt idx="76941">
                  <c:v>13.772270000000001</c:v>
                </c:pt>
                <c:pt idx="76942">
                  <c:v>13.768993</c:v>
                </c:pt>
                <c:pt idx="76943">
                  <c:v>13.782793</c:v>
                </c:pt>
                <c:pt idx="76944">
                  <c:v>13.779392</c:v>
                </c:pt>
                <c:pt idx="76945">
                  <c:v>13.773935</c:v>
                </c:pt>
                <c:pt idx="76946">
                  <c:v>13.784470000000001</c:v>
                </c:pt>
                <c:pt idx="76947">
                  <c:v>13.792052999999999</c:v>
                </c:pt>
                <c:pt idx="76948">
                  <c:v>13.786114</c:v>
                </c:pt>
                <c:pt idx="76949">
                  <c:v>13.784324</c:v>
                </c:pt>
                <c:pt idx="76950">
                  <c:v>13.785441</c:v>
                </c:pt>
                <c:pt idx="76951">
                  <c:v>13.771728</c:v>
                </c:pt>
                <c:pt idx="76952">
                  <c:v>13.770693</c:v>
                </c:pt>
                <c:pt idx="76953">
                  <c:v>13.782703</c:v>
                </c:pt>
                <c:pt idx="76954">
                  <c:v>13.777709</c:v>
                </c:pt>
                <c:pt idx="76955">
                  <c:v>13.773351</c:v>
                </c:pt>
                <c:pt idx="76956">
                  <c:v>13.781129999999999</c:v>
                </c:pt>
                <c:pt idx="76957">
                  <c:v>13.781722</c:v>
                </c:pt>
                <c:pt idx="76958">
                  <c:v>13.776113</c:v>
                </c:pt>
                <c:pt idx="76959">
                  <c:v>13.780296999999999</c:v>
                </c:pt>
                <c:pt idx="76960">
                  <c:v>13.777269</c:v>
                </c:pt>
                <c:pt idx="76961">
                  <c:v>13.766954</c:v>
                </c:pt>
                <c:pt idx="76962">
                  <c:v>13.778888</c:v>
                </c:pt>
                <c:pt idx="76963">
                  <c:v>13.786368</c:v>
                </c:pt>
                <c:pt idx="76964">
                  <c:v>13.774518</c:v>
                </c:pt>
                <c:pt idx="76965">
                  <c:v>13.777734000000001</c:v>
                </c:pt>
                <c:pt idx="76966">
                  <c:v>13.789576</c:v>
                </c:pt>
                <c:pt idx="76967">
                  <c:v>13.783472</c:v>
                </c:pt>
                <c:pt idx="76968">
                  <c:v>13.773254</c:v>
                </c:pt>
                <c:pt idx="76969">
                  <c:v>13.774649999999999</c:v>
                </c:pt>
                <c:pt idx="76970">
                  <c:v>13.773845</c:v>
                </c:pt>
                <c:pt idx="76971">
                  <c:v>13.777421</c:v>
                </c:pt>
                <c:pt idx="76972">
                  <c:v>13.789407000000001</c:v>
                </c:pt>
                <c:pt idx="76973">
                  <c:v>13.782867</c:v>
                </c:pt>
                <c:pt idx="76974">
                  <c:v>13.772582</c:v>
                </c:pt>
                <c:pt idx="76975">
                  <c:v>13.776749000000001</c:v>
                </c:pt>
                <c:pt idx="76976">
                  <c:v>13.776616000000001</c:v>
                </c:pt>
                <c:pt idx="76977">
                  <c:v>13.773918</c:v>
                </c:pt>
                <c:pt idx="76978">
                  <c:v>13.782368</c:v>
                </c:pt>
                <c:pt idx="76979">
                  <c:v>13.788095999999999</c:v>
                </c:pt>
                <c:pt idx="76980">
                  <c:v>13.778411999999999</c:v>
                </c:pt>
                <c:pt idx="76981">
                  <c:v>13.784041</c:v>
                </c:pt>
                <c:pt idx="76982">
                  <c:v>13.795142999999999</c:v>
                </c:pt>
                <c:pt idx="76983">
                  <c:v>13.781574000000001</c:v>
                </c:pt>
                <c:pt idx="76984">
                  <c:v>13.782124</c:v>
                </c:pt>
                <c:pt idx="76985">
                  <c:v>13.797378</c:v>
                </c:pt>
                <c:pt idx="76986">
                  <c:v>13.793265999999999</c:v>
                </c:pt>
                <c:pt idx="76987">
                  <c:v>13.786792999999999</c:v>
                </c:pt>
                <c:pt idx="76988">
                  <c:v>13.790022</c:v>
                </c:pt>
                <c:pt idx="76989">
                  <c:v>13.788269</c:v>
                </c:pt>
                <c:pt idx="76990">
                  <c:v>13.782709000000001</c:v>
                </c:pt>
                <c:pt idx="76991">
                  <c:v>13.785492</c:v>
                </c:pt>
                <c:pt idx="76992">
                  <c:v>13.78687</c:v>
                </c:pt>
                <c:pt idx="76993">
                  <c:v>13.785774</c:v>
                </c:pt>
                <c:pt idx="76994">
                  <c:v>13.788648999999999</c:v>
                </c:pt>
                <c:pt idx="76995">
                  <c:v>13.784286</c:v>
                </c:pt>
                <c:pt idx="76996">
                  <c:v>13.779474</c:v>
                </c:pt>
                <c:pt idx="76997">
                  <c:v>13.787386</c:v>
                </c:pt>
                <c:pt idx="76998">
                  <c:v>13.791534</c:v>
                </c:pt>
                <c:pt idx="76999">
                  <c:v>13.779441</c:v>
                </c:pt>
                <c:pt idx="77000">
                  <c:v>13.777251</c:v>
                </c:pt>
                <c:pt idx="77001">
                  <c:v>13.789201</c:v>
                </c:pt>
                <c:pt idx="77002">
                  <c:v>13.782246000000001</c:v>
                </c:pt>
                <c:pt idx="77003">
                  <c:v>13.778091999999999</c:v>
                </c:pt>
                <c:pt idx="77004">
                  <c:v>13.790996</c:v>
                </c:pt>
                <c:pt idx="77005">
                  <c:v>13.789567</c:v>
                </c:pt>
                <c:pt idx="77006">
                  <c:v>13.784508000000001</c:v>
                </c:pt>
                <c:pt idx="77007">
                  <c:v>13.793169000000001</c:v>
                </c:pt>
                <c:pt idx="77008">
                  <c:v>13.794339000000001</c:v>
                </c:pt>
                <c:pt idx="77009">
                  <c:v>13.785769999999999</c:v>
                </c:pt>
                <c:pt idx="77010">
                  <c:v>13.791717</c:v>
                </c:pt>
                <c:pt idx="77011">
                  <c:v>13.79241</c:v>
                </c:pt>
                <c:pt idx="77012">
                  <c:v>13.780374</c:v>
                </c:pt>
                <c:pt idx="77013">
                  <c:v>13.787051999999999</c:v>
                </c:pt>
                <c:pt idx="77014">
                  <c:v>13.788558</c:v>
                </c:pt>
                <c:pt idx="77015">
                  <c:v>13.774245000000001</c:v>
                </c:pt>
                <c:pt idx="77016">
                  <c:v>13.778914</c:v>
                </c:pt>
                <c:pt idx="77017">
                  <c:v>13.790611999999999</c:v>
                </c:pt>
                <c:pt idx="77018">
                  <c:v>13.789296</c:v>
                </c:pt>
                <c:pt idx="77019">
                  <c:v>13.789759</c:v>
                </c:pt>
                <c:pt idx="77020">
                  <c:v>13.794091999999999</c:v>
                </c:pt>
                <c:pt idx="77021">
                  <c:v>13.785786</c:v>
                </c:pt>
                <c:pt idx="77022">
                  <c:v>13.783861999999999</c:v>
                </c:pt>
                <c:pt idx="77023">
                  <c:v>13.79663</c:v>
                </c:pt>
                <c:pt idx="77024">
                  <c:v>13.789383000000001</c:v>
                </c:pt>
                <c:pt idx="77025">
                  <c:v>13.780015000000001</c:v>
                </c:pt>
                <c:pt idx="77026">
                  <c:v>13.784280000000001</c:v>
                </c:pt>
                <c:pt idx="77027">
                  <c:v>13.782987</c:v>
                </c:pt>
                <c:pt idx="77028">
                  <c:v>13.792581999999999</c:v>
                </c:pt>
                <c:pt idx="77029">
                  <c:v>13.806787</c:v>
                </c:pt>
                <c:pt idx="77030">
                  <c:v>13.801842000000001</c:v>
                </c:pt>
                <c:pt idx="77031">
                  <c:v>13.790478999999999</c:v>
                </c:pt>
                <c:pt idx="77032">
                  <c:v>13.792389999999999</c:v>
                </c:pt>
                <c:pt idx="77033">
                  <c:v>13.797577</c:v>
                </c:pt>
                <c:pt idx="77034">
                  <c:v>13.793678999999999</c:v>
                </c:pt>
                <c:pt idx="77035">
                  <c:v>13.793181000000001</c:v>
                </c:pt>
                <c:pt idx="77036">
                  <c:v>13.792633</c:v>
                </c:pt>
                <c:pt idx="77037">
                  <c:v>13.79055</c:v>
                </c:pt>
                <c:pt idx="77038">
                  <c:v>13.79759</c:v>
                </c:pt>
                <c:pt idx="77039">
                  <c:v>13.798455000000001</c:v>
                </c:pt>
                <c:pt idx="77040">
                  <c:v>13.788057999999999</c:v>
                </c:pt>
                <c:pt idx="77041">
                  <c:v>13.790296</c:v>
                </c:pt>
                <c:pt idx="77042">
                  <c:v>13.802433000000001</c:v>
                </c:pt>
                <c:pt idx="77043">
                  <c:v>13.793626</c:v>
                </c:pt>
                <c:pt idx="77044">
                  <c:v>13.784594999999999</c:v>
                </c:pt>
                <c:pt idx="77045">
                  <c:v>13.798309</c:v>
                </c:pt>
                <c:pt idx="77046">
                  <c:v>13.795125000000001</c:v>
                </c:pt>
                <c:pt idx="77047">
                  <c:v>13.784331999999999</c:v>
                </c:pt>
                <c:pt idx="77048">
                  <c:v>13.790436</c:v>
                </c:pt>
                <c:pt idx="77049">
                  <c:v>13.7897</c:v>
                </c:pt>
                <c:pt idx="77050">
                  <c:v>13.787466999999999</c:v>
                </c:pt>
                <c:pt idx="77051">
                  <c:v>13.803649999999999</c:v>
                </c:pt>
                <c:pt idx="77052">
                  <c:v>13.808866</c:v>
                </c:pt>
                <c:pt idx="77053">
                  <c:v>13.793002</c:v>
                </c:pt>
                <c:pt idx="77054">
                  <c:v>13.792932</c:v>
                </c:pt>
                <c:pt idx="77055">
                  <c:v>13.801665</c:v>
                </c:pt>
                <c:pt idx="77056">
                  <c:v>13.793737999999999</c:v>
                </c:pt>
                <c:pt idx="77057">
                  <c:v>13.79602</c:v>
                </c:pt>
                <c:pt idx="77058">
                  <c:v>13.803512</c:v>
                </c:pt>
                <c:pt idx="77059">
                  <c:v>13.791505000000001</c:v>
                </c:pt>
                <c:pt idx="77060">
                  <c:v>13.792923999999999</c:v>
                </c:pt>
                <c:pt idx="77061">
                  <c:v>13.799898000000001</c:v>
                </c:pt>
                <c:pt idx="77062">
                  <c:v>13.787653000000001</c:v>
                </c:pt>
                <c:pt idx="77063">
                  <c:v>13.786434</c:v>
                </c:pt>
                <c:pt idx="77064">
                  <c:v>13.802006</c:v>
                </c:pt>
                <c:pt idx="77065">
                  <c:v>13.798120000000001</c:v>
                </c:pt>
                <c:pt idx="77066">
                  <c:v>13.787205</c:v>
                </c:pt>
                <c:pt idx="77067">
                  <c:v>13.793835</c:v>
                </c:pt>
                <c:pt idx="77068">
                  <c:v>13.798261999999999</c:v>
                </c:pt>
                <c:pt idx="77069">
                  <c:v>13.796189999999999</c:v>
                </c:pt>
                <c:pt idx="77070">
                  <c:v>13.796048000000001</c:v>
                </c:pt>
                <c:pt idx="77071">
                  <c:v>13.791383</c:v>
                </c:pt>
                <c:pt idx="77072">
                  <c:v>13.789493999999999</c:v>
                </c:pt>
                <c:pt idx="77073">
                  <c:v>13.796018999999999</c:v>
                </c:pt>
                <c:pt idx="77074">
                  <c:v>13.799721</c:v>
                </c:pt>
                <c:pt idx="77075">
                  <c:v>13.793032999999999</c:v>
                </c:pt>
                <c:pt idx="77076">
                  <c:v>13.796692999999999</c:v>
                </c:pt>
                <c:pt idx="77077">
                  <c:v>13.811961</c:v>
                </c:pt>
                <c:pt idx="77078">
                  <c:v>13.812775999999999</c:v>
                </c:pt>
                <c:pt idx="77079">
                  <c:v>13.804055999999999</c:v>
                </c:pt>
                <c:pt idx="77080">
                  <c:v>13.800981999999999</c:v>
                </c:pt>
                <c:pt idx="77081">
                  <c:v>13.800627</c:v>
                </c:pt>
                <c:pt idx="77082">
                  <c:v>13.796322</c:v>
                </c:pt>
                <c:pt idx="77083">
                  <c:v>13.794948</c:v>
                </c:pt>
                <c:pt idx="77084">
                  <c:v>13.797454999999999</c:v>
                </c:pt>
                <c:pt idx="77085">
                  <c:v>13.794750000000001</c:v>
                </c:pt>
                <c:pt idx="77086">
                  <c:v>13.79843</c:v>
                </c:pt>
                <c:pt idx="77087">
                  <c:v>13.803203</c:v>
                </c:pt>
                <c:pt idx="77088">
                  <c:v>13.799383000000001</c:v>
                </c:pt>
                <c:pt idx="77089">
                  <c:v>13.806395999999999</c:v>
                </c:pt>
                <c:pt idx="77090">
                  <c:v>13.816246</c:v>
                </c:pt>
                <c:pt idx="77091">
                  <c:v>13.8072</c:v>
                </c:pt>
                <c:pt idx="77092">
                  <c:v>13.795527999999999</c:v>
                </c:pt>
                <c:pt idx="77093">
                  <c:v>13.799721999999999</c:v>
                </c:pt>
                <c:pt idx="77094">
                  <c:v>13.800584000000001</c:v>
                </c:pt>
                <c:pt idx="77095">
                  <c:v>13.796422</c:v>
                </c:pt>
                <c:pt idx="77096">
                  <c:v>13.802493</c:v>
                </c:pt>
                <c:pt idx="77097">
                  <c:v>13.800354</c:v>
                </c:pt>
                <c:pt idx="77098">
                  <c:v>13.795208000000001</c:v>
                </c:pt>
                <c:pt idx="77099">
                  <c:v>13.80165</c:v>
                </c:pt>
                <c:pt idx="77100">
                  <c:v>13.798601</c:v>
                </c:pt>
                <c:pt idx="77101">
                  <c:v>13.796882</c:v>
                </c:pt>
                <c:pt idx="77102">
                  <c:v>13.805066999999999</c:v>
                </c:pt>
                <c:pt idx="77103">
                  <c:v>13.806190000000001</c:v>
                </c:pt>
                <c:pt idx="77104">
                  <c:v>13.79956</c:v>
                </c:pt>
                <c:pt idx="77105">
                  <c:v>13.800947000000001</c:v>
                </c:pt>
                <c:pt idx="77106">
                  <c:v>13.804774</c:v>
                </c:pt>
                <c:pt idx="77107">
                  <c:v>13.797755</c:v>
                </c:pt>
                <c:pt idx="77108">
                  <c:v>13.806742</c:v>
                </c:pt>
                <c:pt idx="77109">
                  <c:v>13.816442</c:v>
                </c:pt>
                <c:pt idx="77110">
                  <c:v>13.801958000000001</c:v>
                </c:pt>
                <c:pt idx="77111">
                  <c:v>13.799481</c:v>
                </c:pt>
                <c:pt idx="77112">
                  <c:v>13.808623000000001</c:v>
                </c:pt>
                <c:pt idx="77113">
                  <c:v>13.810748</c:v>
                </c:pt>
                <c:pt idx="77114">
                  <c:v>13.811456</c:v>
                </c:pt>
                <c:pt idx="77115">
                  <c:v>13.81287</c:v>
                </c:pt>
                <c:pt idx="77116">
                  <c:v>13.806255999999999</c:v>
                </c:pt>
                <c:pt idx="77117">
                  <c:v>13.798514000000001</c:v>
                </c:pt>
                <c:pt idx="77118">
                  <c:v>13.803239</c:v>
                </c:pt>
                <c:pt idx="77119">
                  <c:v>13.806347000000001</c:v>
                </c:pt>
                <c:pt idx="77120">
                  <c:v>13.80738</c:v>
                </c:pt>
                <c:pt idx="77121">
                  <c:v>13.807847000000001</c:v>
                </c:pt>
                <c:pt idx="77122">
                  <c:v>13.799431</c:v>
                </c:pt>
                <c:pt idx="77123">
                  <c:v>13.799765000000001</c:v>
                </c:pt>
                <c:pt idx="77124">
                  <c:v>13.810317</c:v>
                </c:pt>
                <c:pt idx="77125">
                  <c:v>13.808353</c:v>
                </c:pt>
                <c:pt idx="77126">
                  <c:v>13.800425000000001</c:v>
                </c:pt>
                <c:pt idx="77127">
                  <c:v>13.802934</c:v>
                </c:pt>
                <c:pt idx="77128">
                  <c:v>13.807719000000001</c:v>
                </c:pt>
                <c:pt idx="77129">
                  <c:v>13.804557000000001</c:v>
                </c:pt>
                <c:pt idx="77130">
                  <c:v>13.810373</c:v>
                </c:pt>
                <c:pt idx="77131">
                  <c:v>13.815009999999999</c:v>
                </c:pt>
                <c:pt idx="77132">
                  <c:v>13.803754</c:v>
                </c:pt>
                <c:pt idx="77133">
                  <c:v>13.808598</c:v>
                </c:pt>
                <c:pt idx="77134">
                  <c:v>13.819036000000001</c:v>
                </c:pt>
                <c:pt idx="77135">
                  <c:v>13.804900999999999</c:v>
                </c:pt>
                <c:pt idx="77136">
                  <c:v>13.79513</c:v>
                </c:pt>
                <c:pt idx="77137">
                  <c:v>13.807264999999999</c:v>
                </c:pt>
                <c:pt idx="77138">
                  <c:v>13.810444</c:v>
                </c:pt>
                <c:pt idx="77139">
                  <c:v>13.805859999999999</c:v>
                </c:pt>
                <c:pt idx="77140">
                  <c:v>13.816523999999999</c:v>
                </c:pt>
                <c:pt idx="77141">
                  <c:v>13.818527</c:v>
                </c:pt>
                <c:pt idx="77142">
                  <c:v>13.809684000000001</c:v>
                </c:pt>
                <c:pt idx="77143">
                  <c:v>13.808161</c:v>
                </c:pt>
                <c:pt idx="77144">
                  <c:v>13.809613000000001</c:v>
                </c:pt>
                <c:pt idx="77145">
                  <c:v>13.809028</c:v>
                </c:pt>
                <c:pt idx="77146">
                  <c:v>13.806552999999999</c:v>
                </c:pt>
                <c:pt idx="77147">
                  <c:v>13.811716000000001</c:v>
                </c:pt>
                <c:pt idx="77148">
                  <c:v>13.814306999999999</c:v>
                </c:pt>
                <c:pt idx="77149">
                  <c:v>13.811029</c:v>
                </c:pt>
                <c:pt idx="77150">
                  <c:v>13.810542999999999</c:v>
                </c:pt>
                <c:pt idx="77151">
                  <c:v>13.810335</c:v>
                </c:pt>
                <c:pt idx="77152">
                  <c:v>13.820964</c:v>
                </c:pt>
                <c:pt idx="77153">
                  <c:v>13.828974000000001</c:v>
                </c:pt>
                <c:pt idx="77154">
                  <c:v>13.814386000000001</c:v>
                </c:pt>
                <c:pt idx="77155">
                  <c:v>13.802445000000001</c:v>
                </c:pt>
                <c:pt idx="77156">
                  <c:v>13.806794</c:v>
                </c:pt>
                <c:pt idx="77157">
                  <c:v>13.812462</c:v>
                </c:pt>
                <c:pt idx="77158">
                  <c:v>13.812389</c:v>
                </c:pt>
                <c:pt idx="77159">
                  <c:v>13.8147</c:v>
                </c:pt>
                <c:pt idx="77160">
                  <c:v>13.812855000000001</c:v>
                </c:pt>
                <c:pt idx="77161">
                  <c:v>13.803077</c:v>
                </c:pt>
                <c:pt idx="77162">
                  <c:v>13.81061</c:v>
                </c:pt>
                <c:pt idx="77163">
                  <c:v>13.822967</c:v>
                </c:pt>
                <c:pt idx="77164">
                  <c:v>13.817008</c:v>
                </c:pt>
                <c:pt idx="77165">
                  <c:v>13.815858</c:v>
                </c:pt>
                <c:pt idx="77166">
                  <c:v>13.817421</c:v>
                </c:pt>
                <c:pt idx="77167">
                  <c:v>13.803430000000001</c:v>
                </c:pt>
                <c:pt idx="77168">
                  <c:v>13.798093</c:v>
                </c:pt>
                <c:pt idx="77169">
                  <c:v>13.815137</c:v>
                </c:pt>
                <c:pt idx="77170">
                  <c:v>13.819998999999999</c:v>
                </c:pt>
                <c:pt idx="77171">
                  <c:v>13.811959</c:v>
                </c:pt>
                <c:pt idx="77172">
                  <c:v>13.814584999999999</c:v>
                </c:pt>
                <c:pt idx="77173">
                  <c:v>13.811982</c:v>
                </c:pt>
                <c:pt idx="77174">
                  <c:v>13.814961</c:v>
                </c:pt>
                <c:pt idx="77175">
                  <c:v>13.825710000000001</c:v>
                </c:pt>
                <c:pt idx="77176">
                  <c:v>13.817069999999999</c:v>
                </c:pt>
                <c:pt idx="77177">
                  <c:v>13.809810000000001</c:v>
                </c:pt>
                <c:pt idx="77178">
                  <c:v>13.818937</c:v>
                </c:pt>
                <c:pt idx="77179">
                  <c:v>13.820714000000001</c:v>
                </c:pt>
                <c:pt idx="77180">
                  <c:v>13.809009</c:v>
                </c:pt>
                <c:pt idx="77181">
                  <c:v>13.814117</c:v>
                </c:pt>
                <c:pt idx="77182">
                  <c:v>13.828873</c:v>
                </c:pt>
                <c:pt idx="77183">
                  <c:v>13.821840999999999</c:v>
                </c:pt>
                <c:pt idx="77184">
                  <c:v>13.812457999999999</c:v>
                </c:pt>
                <c:pt idx="77185">
                  <c:v>13.817715</c:v>
                </c:pt>
                <c:pt idx="77186">
                  <c:v>13.824376000000001</c:v>
                </c:pt>
                <c:pt idx="77187">
                  <c:v>13.818016999999999</c:v>
                </c:pt>
                <c:pt idx="77188">
                  <c:v>13.813896</c:v>
                </c:pt>
                <c:pt idx="77189">
                  <c:v>13.818566000000001</c:v>
                </c:pt>
                <c:pt idx="77190">
                  <c:v>13.811192999999999</c:v>
                </c:pt>
                <c:pt idx="77191">
                  <c:v>13.810121000000001</c:v>
                </c:pt>
                <c:pt idx="77192">
                  <c:v>13.812284</c:v>
                </c:pt>
                <c:pt idx="77193">
                  <c:v>13.804563999999999</c:v>
                </c:pt>
                <c:pt idx="77194">
                  <c:v>13.813743000000001</c:v>
                </c:pt>
                <c:pt idx="77195">
                  <c:v>13.823430999999999</c:v>
                </c:pt>
                <c:pt idx="77196">
                  <c:v>13.818058000000001</c:v>
                </c:pt>
                <c:pt idx="77197">
                  <c:v>13.8195</c:v>
                </c:pt>
                <c:pt idx="77198">
                  <c:v>13.833753</c:v>
                </c:pt>
                <c:pt idx="77199">
                  <c:v>13.8308</c:v>
                </c:pt>
                <c:pt idx="77200">
                  <c:v>13.817906000000001</c:v>
                </c:pt>
                <c:pt idx="77201">
                  <c:v>13.825616999999999</c:v>
                </c:pt>
                <c:pt idx="77202">
                  <c:v>13.825972999999999</c:v>
                </c:pt>
                <c:pt idx="77203">
                  <c:v>13.818828999999999</c:v>
                </c:pt>
                <c:pt idx="77204">
                  <c:v>13.821965000000001</c:v>
                </c:pt>
                <c:pt idx="77205">
                  <c:v>13.820402</c:v>
                </c:pt>
                <c:pt idx="77206">
                  <c:v>13.819563</c:v>
                </c:pt>
                <c:pt idx="77207">
                  <c:v>13.825041000000001</c:v>
                </c:pt>
                <c:pt idx="77208">
                  <c:v>13.821414000000001</c:v>
                </c:pt>
                <c:pt idx="77209">
                  <c:v>13.812633</c:v>
                </c:pt>
                <c:pt idx="77210">
                  <c:v>13.817354</c:v>
                </c:pt>
                <c:pt idx="77211">
                  <c:v>13.824362000000001</c:v>
                </c:pt>
                <c:pt idx="77212">
                  <c:v>13.814746</c:v>
                </c:pt>
                <c:pt idx="77213">
                  <c:v>13.818216</c:v>
                </c:pt>
                <c:pt idx="77214">
                  <c:v>13.831232999999999</c:v>
                </c:pt>
                <c:pt idx="77215">
                  <c:v>13.818765000000001</c:v>
                </c:pt>
                <c:pt idx="77216">
                  <c:v>13.815094</c:v>
                </c:pt>
                <c:pt idx="77217">
                  <c:v>13.828101999999999</c:v>
                </c:pt>
                <c:pt idx="77218">
                  <c:v>13.819580999999999</c:v>
                </c:pt>
                <c:pt idx="77219">
                  <c:v>13.814598</c:v>
                </c:pt>
                <c:pt idx="77220">
                  <c:v>13.831929000000001</c:v>
                </c:pt>
                <c:pt idx="77221">
                  <c:v>13.826072</c:v>
                </c:pt>
                <c:pt idx="77222">
                  <c:v>13.807668</c:v>
                </c:pt>
                <c:pt idx="77223">
                  <c:v>13.825353</c:v>
                </c:pt>
                <c:pt idx="77224">
                  <c:v>13.833489</c:v>
                </c:pt>
                <c:pt idx="77225">
                  <c:v>13.814913000000001</c:v>
                </c:pt>
                <c:pt idx="77226">
                  <c:v>13.817805</c:v>
                </c:pt>
                <c:pt idx="77227">
                  <c:v>13.826039</c:v>
                </c:pt>
                <c:pt idx="77228">
                  <c:v>13.816836</c:v>
                </c:pt>
                <c:pt idx="77229">
                  <c:v>13.814512000000001</c:v>
                </c:pt>
                <c:pt idx="77230">
                  <c:v>13.827425</c:v>
                </c:pt>
                <c:pt idx="77231">
                  <c:v>13.827503</c:v>
                </c:pt>
                <c:pt idx="77232">
                  <c:v>13.819137</c:v>
                </c:pt>
                <c:pt idx="77233">
                  <c:v>13.824375</c:v>
                </c:pt>
                <c:pt idx="77234">
                  <c:v>13.823126</c:v>
                </c:pt>
                <c:pt idx="77235">
                  <c:v>13.823881</c:v>
                </c:pt>
                <c:pt idx="77236">
                  <c:v>13.837441999999999</c:v>
                </c:pt>
                <c:pt idx="77237">
                  <c:v>13.83737</c:v>
                </c:pt>
                <c:pt idx="77238">
                  <c:v>13.827598</c:v>
                </c:pt>
                <c:pt idx="77239">
                  <c:v>13.831987</c:v>
                </c:pt>
                <c:pt idx="77240">
                  <c:v>13.835934999999999</c:v>
                </c:pt>
                <c:pt idx="77241">
                  <c:v>13.81786</c:v>
                </c:pt>
                <c:pt idx="77242">
                  <c:v>13.813356000000001</c:v>
                </c:pt>
                <c:pt idx="77243">
                  <c:v>13.828878</c:v>
                </c:pt>
                <c:pt idx="77244">
                  <c:v>13.830382</c:v>
                </c:pt>
                <c:pt idx="77245">
                  <c:v>13.829799</c:v>
                </c:pt>
                <c:pt idx="77246">
                  <c:v>13.831675000000001</c:v>
                </c:pt>
                <c:pt idx="77247">
                  <c:v>13.828948</c:v>
                </c:pt>
                <c:pt idx="77248">
                  <c:v>13.827923</c:v>
                </c:pt>
                <c:pt idx="77249">
                  <c:v>13.829034</c:v>
                </c:pt>
                <c:pt idx="77250">
                  <c:v>13.830500000000001</c:v>
                </c:pt>
                <c:pt idx="77251">
                  <c:v>13.829720999999999</c:v>
                </c:pt>
                <c:pt idx="77252">
                  <c:v>13.830503</c:v>
                </c:pt>
                <c:pt idx="77253">
                  <c:v>13.828745</c:v>
                </c:pt>
                <c:pt idx="77254">
                  <c:v>13.819718</c:v>
                </c:pt>
                <c:pt idx="77255">
                  <c:v>13.823477</c:v>
                </c:pt>
                <c:pt idx="77256">
                  <c:v>13.833637</c:v>
                </c:pt>
                <c:pt idx="77257">
                  <c:v>13.835495</c:v>
                </c:pt>
                <c:pt idx="77258">
                  <c:v>13.839479000000001</c:v>
                </c:pt>
                <c:pt idx="77259">
                  <c:v>13.836741999999999</c:v>
                </c:pt>
                <c:pt idx="77260">
                  <c:v>13.824555999999999</c:v>
                </c:pt>
                <c:pt idx="77261">
                  <c:v>13.82518</c:v>
                </c:pt>
                <c:pt idx="77262">
                  <c:v>13.834465</c:v>
                </c:pt>
                <c:pt idx="77263">
                  <c:v>13.826565</c:v>
                </c:pt>
                <c:pt idx="77264">
                  <c:v>13.819039999999999</c:v>
                </c:pt>
                <c:pt idx="77265">
                  <c:v>13.828364000000001</c:v>
                </c:pt>
                <c:pt idx="77266">
                  <c:v>13.825532000000001</c:v>
                </c:pt>
                <c:pt idx="77267">
                  <c:v>13.827707999999999</c:v>
                </c:pt>
                <c:pt idx="77268">
                  <c:v>13.839264999999999</c:v>
                </c:pt>
                <c:pt idx="77269">
                  <c:v>13.831683</c:v>
                </c:pt>
                <c:pt idx="77270">
                  <c:v>13.824759999999999</c:v>
                </c:pt>
                <c:pt idx="77271">
                  <c:v>13.831045</c:v>
                </c:pt>
                <c:pt idx="77272">
                  <c:v>13.834027000000001</c:v>
                </c:pt>
                <c:pt idx="77273">
                  <c:v>13.824697</c:v>
                </c:pt>
                <c:pt idx="77274">
                  <c:v>13.825149</c:v>
                </c:pt>
                <c:pt idx="77275">
                  <c:v>13.834253</c:v>
                </c:pt>
                <c:pt idx="77276">
                  <c:v>13.831908</c:v>
                </c:pt>
                <c:pt idx="77277">
                  <c:v>13.830519000000001</c:v>
                </c:pt>
                <c:pt idx="77278">
                  <c:v>13.834553</c:v>
                </c:pt>
                <c:pt idx="77279">
                  <c:v>13.837292</c:v>
                </c:pt>
                <c:pt idx="77280">
                  <c:v>13.834375</c:v>
                </c:pt>
                <c:pt idx="77281">
                  <c:v>13.831002</c:v>
                </c:pt>
                <c:pt idx="77282">
                  <c:v>13.829969</c:v>
                </c:pt>
                <c:pt idx="77283">
                  <c:v>13.827616000000001</c:v>
                </c:pt>
                <c:pt idx="77284">
                  <c:v>13.836527</c:v>
                </c:pt>
                <c:pt idx="77285">
                  <c:v>13.837700999999999</c:v>
                </c:pt>
                <c:pt idx="77286">
                  <c:v>13.828128</c:v>
                </c:pt>
                <c:pt idx="77287">
                  <c:v>13.832798</c:v>
                </c:pt>
                <c:pt idx="77288">
                  <c:v>13.83192</c:v>
                </c:pt>
                <c:pt idx="77289">
                  <c:v>13.826293</c:v>
                </c:pt>
                <c:pt idx="77290">
                  <c:v>13.830982000000001</c:v>
                </c:pt>
                <c:pt idx="77291">
                  <c:v>13.834365</c:v>
                </c:pt>
                <c:pt idx="77292">
                  <c:v>13.833672</c:v>
                </c:pt>
                <c:pt idx="77293">
                  <c:v>13.832694999999999</c:v>
                </c:pt>
                <c:pt idx="77294">
                  <c:v>13.836045</c:v>
                </c:pt>
                <c:pt idx="77295">
                  <c:v>13.836162</c:v>
                </c:pt>
                <c:pt idx="77296">
                  <c:v>13.834149</c:v>
                </c:pt>
                <c:pt idx="77297">
                  <c:v>13.840306</c:v>
                </c:pt>
                <c:pt idx="77298">
                  <c:v>13.844303999999999</c:v>
                </c:pt>
                <c:pt idx="77299">
                  <c:v>13.842589</c:v>
                </c:pt>
                <c:pt idx="77300">
                  <c:v>13.845800000000001</c:v>
                </c:pt>
                <c:pt idx="77301">
                  <c:v>13.845950999999999</c:v>
                </c:pt>
                <c:pt idx="77302">
                  <c:v>13.836509</c:v>
                </c:pt>
                <c:pt idx="77303">
                  <c:v>13.837562999999999</c:v>
                </c:pt>
                <c:pt idx="77304">
                  <c:v>13.841457999999999</c:v>
                </c:pt>
                <c:pt idx="77305">
                  <c:v>13.832910999999999</c:v>
                </c:pt>
                <c:pt idx="77306">
                  <c:v>13.833057999999999</c:v>
                </c:pt>
                <c:pt idx="77307">
                  <c:v>13.835316000000001</c:v>
                </c:pt>
                <c:pt idx="77308">
                  <c:v>13.834008000000001</c:v>
                </c:pt>
                <c:pt idx="77309">
                  <c:v>13.84112</c:v>
                </c:pt>
                <c:pt idx="77310">
                  <c:v>13.841400999999999</c:v>
                </c:pt>
                <c:pt idx="77311">
                  <c:v>13.833717</c:v>
                </c:pt>
                <c:pt idx="77312">
                  <c:v>13.835267</c:v>
                </c:pt>
                <c:pt idx="77313">
                  <c:v>13.838727</c:v>
                </c:pt>
                <c:pt idx="77314">
                  <c:v>13.828647</c:v>
                </c:pt>
                <c:pt idx="77315">
                  <c:v>13.832979999999999</c:v>
                </c:pt>
                <c:pt idx="77316">
                  <c:v>13.85107</c:v>
                </c:pt>
                <c:pt idx="77317">
                  <c:v>13.835998999999999</c:v>
                </c:pt>
                <c:pt idx="77318">
                  <c:v>13.824311</c:v>
                </c:pt>
                <c:pt idx="77319">
                  <c:v>13.846094000000001</c:v>
                </c:pt>
                <c:pt idx="77320">
                  <c:v>13.853235</c:v>
                </c:pt>
                <c:pt idx="77321">
                  <c:v>13.844220999999999</c:v>
                </c:pt>
                <c:pt idx="77322">
                  <c:v>13.846311</c:v>
                </c:pt>
                <c:pt idx="77323">
                  <c:v>13.847932999999999</c:v>
                </c:pt>
                <c:pt idx="77324">
                  <c:v>13.840111</c:v>
                </c:pt>
                <c:pt idx="77325">
                  <c:v>13.843384</c:v>
                </c:pt>
                <c:pt idx="77326">
                  <c:v>13.843045999999999</c:v>
                </c:pt>
                <c:pt idx="77327">
                  <c:v>13.829523999999999</c:v>
                </c:pt>
                <c:pt idx="77328">
                  <c:v>13.837436</c:v>
                </c:pt>
                <c:pt idx="77329">
                  <c:v>13.849107999999999</c:v>
                </c:pt>
                <c:pt idx="77330">
                  <c:v>13.837602</c:v>
                </c:pt>
                <c:pt idx="77331">
                  <c:v>13.835258</c:v>
                </c:pt>
                <c:pt idx="77332">
                  <c:v>13.84441</c:v>
                </c:pt>
                <c:pt idx="77333">
                  <c:v>13.83968</c:v>
                </c:pt>
                <c:pt idx="77334">
                  <c:v>13.831954</c:v>
                </c:pt>
                <c:pt idx="77335">
                  <c:v>13.840082000000001</c:v>
                </c:pt>
                <c:pt idx="77336">
                  <c:v>13.841611</c:v>
                </c:pt>
                <c:pt idx="77337">
                  <c:v>13.833023000000001</c:v>
                </c:pt>
                <c:pt idx="77338">
                  <c:v>13.840125</c:v>
                </c:pt>
                <c:pt idx="77339">
                  <c:v>13.842779</c:v>
                </c:pt>
                <c:pt idx="77340">
                  <c:v>13.834270999999999</c:v>
                </c:pt>
                <c:pt idx="77341">
                  <c:v>13.840506</c:v>
                </c:pt>
                <c:pt idx="77342">
                  <c:v>13.846686</c:v>
                </c:pt>
                <c:pt idx="77343">
                  <c:v>13.840213</c:v>
                </c:pt>
                <c:pt idx="77344">
                  <c:v>13.84469</c:v>
                </c:pt>
                <c:pt idx="77345">
                  <c:v>13.851912</c:v>
                </c:pt>
                <c:pt idx="77346">
                  <c:v>13.843595000000001</c:v>
                </c:pt>
                <c:pt idx="77347">
                  <c:v>13.842404999999999</c:v>
                </c:pt>
                <c:pt idx="77348">
                  <c:v>13.849194000000001</c:v>
                </c:pt>
                <c:pt idx="77349">
                  <c:v>13.843086</c:v>
                </c:pt>
                <c:pt idx="77350">
                  <c:v>13.845940000000001</c:v>
                </c:pt>
                <c:pt idx="77351">
                  <c:v>13.856030000000001</c:v>
                </c:pt>
                <c:pt idx="77352">
                  <c:v>13.847246</c:v>
                </c:pt>
                <c:pt idx="77353">
                  <c:v>13.835399000000001</c:v>
                </c:pt>
                <c:pt idx="77354">
                  <c:v>13.838848</c:v>
                </c:pt>
                <c:pt idx="77355">
                  <c:v>13.846636</c:v>
                </c:pt>
                <c:pt idx="77356">
                  <c:v>13.846257</c:v>
                </c:pt>
                <c:pt idx="77357">
                  <c:v>13.849008</c:v>
                </c:pt>
                <c:pt idx="77358">
                  <c:v>13.845617000000001</c:v>
                </c:pt>
                <c:pt idx="77359">
                  <c:v>13.832833000000001</c:v>
                </c:pt>
                <c:pt idx="77360">
                  <c:v>13.840553999999999</c:v>
                </c:pt>
                <c:pt idx="77361">
                  <c:v>13.853410999999999</c:v>
                </c:pt>
                <c:pt idx="77362">
                  <c:v>13.851383999999999</c:v>
                </c:pt>
                <c:pt idx="77363">
                  <c:v>13.849674</c:v>
                </c:pt>
                <c:pt idx="77364">
                  <c:v>13.850695999999999</c:v>
                </c:pt>
                <c:pt idx="77365">
                  <c:v>13.848611999999999</c:v>
                </c:pt>
                <c:pt idx="77366">
                  <c:v>13.845444000000001</c:v>
                </c:pt>
                <c:pt idx="77367">
                  <c:v>13.844631</c:v>
                </c:pt>
                <c:pt idx="77368">
                  <c:v>13.840873999999999</c:v>
                </c:pt>
                <c:pt idx="77369">
                  <c:v>13.841341999999999</c:v>
                </c:pt>
                <c:pt idx="77370">
                  <c:v>13.851767000000001</c:v>
                </c:pt>
                <c:pt idx="77371">
                  <c:v>13.849460000000001</c:v>
                </c:pt>
                <c:pt idx="77372">
                  <c:v>13.846081</c:v>
                </c:pt>
                <c:pt idx="77373">
                  <c:v>13.853769</c:v>
                </c:pt>
                <c:pt idx="77374">
                  <c:v>13.85019</c:v>
                </c:pt>
                <c:pt idx="77375">
                  <c:v>13.842637</c:v>
                </c:pt>
                <c:pt idx="77376">
                  <c:v>13.850141000000001</c:v>
                </c:pt>
                <c:pt idx="77377">
                  <c:v>13.851179</c:v>
                </c:pt>
                <c:pt idx="77378">
                  <c:v>13.840168</c:v>
                </c:pt>
                <c:pt idx="77379">
                  <c:v>13.845369</c:v>
                </c:pt>
                <c:pt idx="77380">
                  <c:v>13.851392000000001</c:v>
                </c:pt>
                <c:pt idx="77381">
                  <c:v>13.845814000000001</c:v>
                </c:pt>
                <c:pt idx="77382">
                  <c:v>13.845514</c:v>
                </c:pt>
                <c:pt idx="77383">
                  <c:v>13.847018</c:v>
                </c:pt>
                <c:pt idx="77384">
                  <c:v>13.853845</c:v>
                </c:pt>
                <c:pt idx="77385">
                  <c:v>13.855733000000001</c:v>
                </c:pt>
                <c:pt idx="77386">
                  <c:v>13.852862</c:v>
                </c:pt>
                <c:pt idx="77387">
                  <c:v>13.856622</c:v>
                </c:pt>
                <c:pt idx="77388">
                  <c:v>13.854839999999999</c:v>
                </c:pt>
                <c:pt idx="77389">
                  <c:v>13.853498999999999</c:v>
                </c:pt>
                <c:pt idx="77390">
                  <c:v>13.851599</c:v>
                </c:pt>
                <c:pt idx="77391">
                  <c:v>13.852489</c:v>
                </c:pt>
                <c:pt idx="77392">
                  <c:v>13.858264</c:v>
                </c:pt>
                <c:pt idx="77393">
                  <c:v>13.853313999999999</c:v>
                </c:pt>
                <c:pt idx="77394">
                  <c:v>13.851108</c:v>
                </c:pt>
                <c:pt idx="77395">
                  <c:v>13.854369</c:v>
                </c:pt>
                <c:pt idx="77396">
                  <c:v>13.855975000000001</c:v>
                </c:pt>
                <c:pt idx="77397">
                  <c:v>13.856246000000001</c:v>
                </c:pt>
                <c:pt idx="77398">
                  <c:v>13.856097</c:v>
                </c:pt>
                <c:pt idx="77399">
                  <c:v>13.858461</c:v>
                </c:pt>
                <c:pt idx="77400">
                  <c:v>13.858059000000001</c:v>
                </c:pt>
                <c:pt idx="77401">
                  <c:v>13.853107</c:v>
                </c:pt>
                <c:pt idx="77402">
                  <c:v>13.845253</c:v>
                </c:pt>
                <c:pt idx="77403">
                  <c:v>13.841148</c:v>
                </c:pt>
                <c:pt idx="77404">
                  <c:v>13.84811</c:v>
                </c:pt>
                <c:pt idx="77405">
                  <c:v>13.856382</c:v>
                </c:pt>
                <c:pt idx="77406">
                  <c:v>13.858071000000001</c:v>
                </c:pt>
                <c:pt idx="77407">
                  <c:v>13.852306</c:v>
                </c:pt>
                <c:pt idx="77408">
                  <c:v>13.853954</c:v>
                </c:pt>
                <c:pt idx="77409">
                  <c:v>13.861935000000001</c:v>
                </c:pt>
                <c:pt idx="77410">
                  <c:v>13.859325999999999</c:v>
                </c:pt>
                <c:pt idx="77411">
                  <c:v>13.859693999999999</c:v>
                </c:pt>
                <c:pt idx="77412">
                  <c:v>13.856476000000001</c:v>
                </c:pt>
                <c:pt idx="77413">
                  <c:v>13.844491</c:v>
                </c:pt>
                <c:pt idx="77414">
                  <c:v>13.847168</c:v>
                </c:pt>
                <c:pt idx="77415">
                  <c:v>13.85464</c:v>
                </c:pt>
                <c:pt idx="77416">
                  <c:v>13.852249</c:v>
                </c:pt>
                <c:pt idx="77417">
                  <c:v>13.848579000000001</c:v>
                </c:pt>
                <c:pt idx="77418">
                  <c:v>13.853386</c:v>
                </c:pt>
                <c:pt idx="77419">
                  <c:v>13.855929</c:v>
                </c:pt>
                <c:pt idx="77420">
                  <c:v>13.854958</c:v>
                </c:pt>
                <c:pt idx="77421">
                  <c:v>13.859399</c:v>
                </c:pt>
                <c:pt idx="77422">
                  <c:v>13.857106999999999</c:v>
                </c:pt>
                <c:pt idx="77423">
                  <c:v>13.847409000000001</c:v>
                </c:pt>
                <c:pt idx="77424">
                  <c:v>13.845461999999999</c:v>
                </c:pt>
                <c:pt idx="77425">
                  <c:v>13.854597999999999</c:v>
                </c:pt>
                <c:pt idx="77426">
                  <c:v>13.859481000000001</c:v>
                </c:pt>
                <c:pt idx="77427">
                  <c:v>13.858757000000001</c:v>
                </c:pt>
                <c:pt idx="77428">
                  <c:v>13.862228</c:v>
                </c:pt>
                <c:pt idx="77429">
                  <c:v>13.859533000000001</c:v>
                </c:pt>
                <c:pt idx="77430">
                  <c:v>13.856761000000001</c:v>
                </c:pt>
                <c:pt idx="77431">
                  <c:v>13.861295</c:v>
                </c:pt>
                <c:pt idx="77432">
                  <c:v>13.857438999999999</c:v>
                </c:pt>
                <c:pt idx="77433">
                  <c:v>13.856951</c:v>
                </c:pt>
                <c:pt idx="77434">
                  <c:v>13.860957000000001</c:v>
                </c:pt>
                <c:pt idx="77435">
                  <c:v>13.861544</c:v>
                </c:pt>
                <c:pt idx="77436">
                  <c:v>13.870046</c:v>
                </c:pt>
                <c:pt idx="77437">
                  <c:v>13.871463</c:v>
                </c:pt>
                <c:pt idx="77438">
                  <c:v>13.852999000000001</c:v>
                </c:pt>
                <c:pt idx="77439">
                  <c:v>13.846800999999999</c:v>
                </c:pt>
                <c:pt idx="77440">
                  <c:v>13.865853</c:v>
                </c:pt>
                <c:pt idx="77441">
                  <c:v>13.865550000000001</c:v>
                </c:pt>
                <c:pt idx="77442">
                  <c:v>13.851706</c:v>
                </c:pt>
                <c:pt idx="77443">
                  <c:v>13.860212000000001</c:v>
                </c:pt>
                <c:pt idx="77444">
                  <c:v>13.861701</c:v>
                </c:pt>
                <c:pt idx="77445">
                  <c:v>13.851278000000001</c:v>
                </c:pt>
                <c:pt idx="77446">
                  <c:v>13.860306</c:v>
                </c:pt>
                <c:pt idx="77447">
                  <c:v>13.868126</c:v>
                </c:pt>
                <c:pt idx="77448">
                  <c:v>13.859781999999999</c:v>
                </c:pt>
                <c:pt idx="77449">
                  <c:v>13.85905</c:v>
                </c:pt>
                <c:pt idx="77450">
                  <c:v>13.867347000000001</c:v>
                </c:pt>
                <c:pt idx="77451">
                  <c:v>13.862607000000001</c:v>
                </c:pt>
                <c:pt idx="77452">
                  <c:v>13.855878000000001</c:v>
                </c:pt>
                <c:pt idx="77453">
                  <c:v>13.859795999999999</c:v>
                </c:pt>
                <c:pt idx="77454">
                  <c:v>13.851152000000001</c:v>
                </c:pt>
                <c:pt idx="77455">
                  <c:v>13.848157</c:v>
                </c:pt>
                <c:pt idx="77456">
                  <c:v>13.862348000000001</c:v>
                </c:pt>
                <c:pt idx="77457">
                  <c:v>13.864875</c:v>
                </c:pt>
                <c:pt idx="77458">
                  <c:v>13.864034</c:v>
                </c:pt>
                <c:pt idx="77459">
                  <c:v>13.874447999999999</c:v>
                </c:pt>
                <c:pt idx="77460">
                  <c:v>13.871682</c:v>
                </c:pt>
                <c:pt idx="77461">
                  <c:v>13.856593</c:v>
                </c:pt>
                <c:pt idx="77462">
                  <c:v>13.863277999999999</c:v>
                </c:pt>
                <c:pt idx="77463">
                  <c:v>13.867012000000001</c:v>
                </c:pt>
                <c:pt idx="77464">
                  <c:v>13.857229</c:v>
                </c:pt>
                <c:pt idx="77465">
                  <c:v>13.864483</c:v>
                </c:pt>
                <c:pt idx="77466">
                  <c:v>13.864433</c:v>
                </c:pt>
                <c:pt idx="77467">
                  <c:v>13.859609000000001</c:v>
                </c:pt>
                <c:pt idx="77468">
                  <c:v>13.872892999999999</c:v>
                </c:pt>
                <c:pt idx="77469">
                  <c:v>13.875137</c:v>
                </c:pt>
                <c:pt idx="77470">
                  <c:v>13.862862</c:v>
                </c:pt>
                <c:pt idx="77471">
                  <c:v>13.862583000000001</c:v>
                </c:pt>
                <c:pt idx="77472">
                  <c:v>13.875063000000001</c:v>
                </c:pt>
                <c:pt idx="77473">
                  <c:v>13.869236000000001</c:v>
                </c:pt>
                <c:pt idx="77474">
                  <c:v>13.859213</c:v>
                </c:pt>
                <c:pt idx="77475">
                  <c:v>13.868980000000001</c:v>
                </c:pt>
                <c:pt idx="77476">
                  <c:v>13.868512000000001</c:v>
                </c:pt>
                <c:pt idx="77477">
                  <c:v>13.861065</c:v>
                </c:pt>
                <c:pt idx="77478">
                  <c:v>13.864896</c:v>
                </c:pt>
                <c:pt idx="77479">
                  <c:v>13.861532</c:v>
                </c:pt>
                <c:pt idx="77480">
                  <c:v>13.853977</c:v>
                </c:pt>
                <c:pt idx="77481">
                  <c:v>13.862565</c:v>
                </c:pt>
                <c:pt idx="77482">
                  <c:v>13.874893999999999</c:v>
                </c:pt>
                <c:pt idx="77483">
                  <c:v>13.866884000000001</c:v>
                </c:pt>
                <c:pt idx="77484">
                  <c:v>13.863272</c:v>
                </c:pt>
                <c:pt idx="77485">
                  <c:v>13.869535000000001</c:v>
                </c:pt>
                <c:pt idx="77486">
                  <c:v>13.862863000000001</c:v>
                </c:pt>
                <c:pt idx="77487">
                  <c:v>13.860215</c:v>
                </c:pt>
                <c:pt idx="77488">
                  <c:v>13.865765</c:v>
                </c:pt>
                <c:pt idx="77489">
                  <c:v>13.866766</c:v>
                </c:pt>
                <c:pt idx="77490">
                  <c:v>13.861541000000001</c:v>
                </c:pt>
                <c:pt idx="77491">
                  <c:v>13.861618999999999</c:v>
                </c:pt>
                <c:pt idx="77492">
                  <c:v>13.869133</c:v>
                </c:pt>
                <c:pt idx="77493">
                  <c:v>13.871587</c:v>
                </c:pt>
                <c:pt idx="77494">
                  <c:v>13.873144</c:v>
                </c:pt>
                <c:pt idx="77495">
                  <c:v>13.871174999999999</c:v>
                </c:pt>
                <c:pt idx="77496">
                  <c:v>13.865745</c:v>
                </c:pt>
                <c:pt idx="77497">
                  <c:v>13.868701</c:v>
                </c:pt>
                <c:pt idx="77498">
                  <c:v>13.86856</c:v>
                </c:pt>
                <c:pt idx="77499">
                  <c:v>13.861050000000001</c:v>
                </c:pt>
                <c:pt idx="77500">
                  <c:v>13.866246</c:v>
                </c:pt>
                <c:pt idx="77501">
                  <c:v>13.878093</c:v>
                </c:pt>
                <c:pt idx="77502">
                  <c:v>13.87598</c:v>
                </c:pt>
                <c:pt idx="77503">
                  <c:v>13.866669999999999</c:v>
                </c:pt>
                <c:pt idx="77504">
                  <c:v>13.867120999999999</c:v>
                </c:pt>
                <c:pt idx="77505">
                  <c:v>13.872764</c:v>
                </c:pt>
                <c:pt idx="77506">
                  <c:v>13.874890000000001</c:v>
                </c:pt>
                <c:pt idx="77507">
                  <c:v>13.872992</c:v>
                </c:pt>
                <c:pt idx="77508">
                  <c:v>13.869341</c:v>
                </c:pt>
                <c:pt idx="77509">
                  <c:v>13.872064999999999</c:v>
                </c:pt>
                <c:pt idx="77510">
                  <c:v>13.87201</c:v>
                </c:pt>
                <c:pt idx="77511">
                  <c:v>13.863258999999999</c:v>
                </c:pt>
                <c:pt idx="77512">
                  <c:v>13.858320000000001</c:v>
                </c:pt>
                <c:pt idx="77513">
                  <c:v>13.868812</c:v>
                </c:pt>
                <c:pt idx="77514">
                  <c:v>13.880044</c:v>
                </c:pt>
                <c:pt idx="77515">
                  <c:v>13.875821</c:v>
                </c:pt>
                <c:pt idx="77516">
                  <c:v>13.874393</c:v>
                </c:pt>
                <c:pt idx="77517">
                  <c:v>13.878937000000001</c:v>
                </c:pt>
                <c:pt idx="77518">
                  <c:v>13.882054999999999</c:v>
                </c:pt>
                <c:pt idx="77519">
                  <c:v>13.880248</c:v>
                </c:pt>
                <c:pt idx="77520">
                  <c:v>13.872944</c:v>
                </c:pt>
                <c:pt idx="77521">
                  <c:v>13.870912000000001</c:v>
                </c:pt>
                <c:pt idx="77522">
                  <c:v>13.874167</c:v>
                </c:pt>
                <c:pt idx="77523">
                  <c:v>13.878724999999999</c:v>
                </c:pt>
                <c:pt idx="77524">
                  <c:v>13.877890000000001</c:v>
                </c:pt>
                <c:pt idx="77525">
                  <c:v>13.871074</c:v>
                </c:pt>
                <c:pt idx="77526">
                  <c:v>13.870134999999999</c:v>
                </c:pt>
                <c:pt idx="77527">
                  <c:v>13.871829999999999</c:v>
                </c:pt>
                <c:pt idx="77528">
                  <c:v>13.87289</c:v>
                </c:pt>
                <c:pt idx="77529">
                  <c:v>13.876086000000001</c:v>
                </c:pt>
                <c:pt idx="77530">
                  <c:v>13.874613</c:v>
                </c:pt>
                <c:pt idx="77531">
                  <c:v>13.867336999999999</c:v>
                </c:pt>
                <c:pt idx="77532">
                  <c:v>13.866690999999999</c:v>
                </c:pt>
                <c:pt idx="77533">
                  <c:v>13.877124</c:v>
                </c:pt>
                <c:pt idx="77534">
                  <c:v>13.871503000000001</c:v>
                </c:pt>
                <c:pt idx="77535">
                  <c:v>13.868079</c:v>
                </c:pt>
                <c:pt idx="77536">
                  <c:v>13.887805</c:v>
                </c:pt>
                <c:pt idx="77537">
                  <c:v>13.886227</c:v>
                </c:pt>
                <c:pt idx="77538">
                  <c:v>13.874798</c:v>
                </c:pt>
                <c:pt idx="77539">
                  <c:v>13.876789</c:v>
                </c:pt>
                <c:pt idx="77540">
                  <c:v>13.876381</c:v>
                </c:pt>
                <c:pt idx="77541">
                  <c:v>13.872204999999999</c:v>
                </c:pt>
                <c:pt idx="77542">
                  <c:v>13.874141</c:v>
                </c:pt>
                <c:pt idx="77543">
                  <c:v>13.87261</c:v>
                </c:pt>
                <c:pt idx="77544">
                  <c:v>13.865470999999999</c:v>
                </c:pt>
                <c:pt idx="77545">
                  <c:v>13.870806999999999</c:v>
                </c:pt>
                <c:pt idx="77546">
                  <c:v>13.877566</c:v>
                </c:pt>
                <c:pt idx="77547">
                  <c:v>13.873851999999999</c:v>
                </c:pt>
                <c:pt idx="77548">
                  <c:v>13.875216999999999</c:v>
                </c:pt>
                <c:pt idx="77549">
                  <c:v>13.876923</c:v>
                </c:pt>
                <c:pt idx="77550">
                  <c:v>13.876144</c:v>
                </c:pt>
                <c:pt idx="77551">
                  <c:v>13.880839999999999</c:v>
                </c:pt>
                <c:pt idx="77552">
                  <c:v>13.88688</c:v>
                </c:pt>
                <c:pt idx="77553">
                  <c:v>13.878709000000001</c:v>
                </c:pt>
                <c:pt idx="77554">
                  <c:v>13.868698999999999</c:v>
                </c:pt>
                <c:pt idx="77555">
                  <c:v>13.879815000000001</c:v>
                </c:pt>
                <c:pt idx="77556">
                  <c:v>13.884050999999999</c:v>
                </c:pt>
                <c:pt idx="77557">
                  <c:v>13.876301</c:v>
                </c:pt>
                <c:pt idx="77558">
                  <c:v>13.878233</c:v>
                </c:pt>
                <c:pt idx="77559">
                  <c:v>13.876923</c:v>
                </c:pt>
                <c:pt idx="77560">
                  <c:v>13.876719</c:v>
                </c:pt>
                <c:pt idx="77561">
                  <c:v>13.879167000000001</c:v>
                </c:pt>
                <c:pt idx="77562">
                  <c:v>13.876291</c:v>
                </c:pt>
                <c:pt idx="77563">
                  <c:v>13.878288</c:v>
                </c:pt>
                <c:pt idx="77564">
                  <c:v>13.885973</c:v>
                </c:pt>
                <c:pt idx="77565">
                  <c:v>13.883819000000001</c:v>
                </c:pt>
                <c:pt idx="77566">
                  <c:v>13.872631999999999</c:v>
                </c:pt>
                <c:pt idx="77567">
                  <c:v>13.881190999999999</c:v>
                </c:pt>
                <c:pt idx="77568">
                  <c:v>13.888544</c:v>
                </c:pt>
                <c:pt idx="77569">
                  <c:v>13.876333000000001</c:v>
                </c:pt>
                <c:pt idx="77570">
                  <c:v>13.880077999999999</c:v>
                </c:pt>
                <c:pt idx="77571">
                  <c:v>13.883205</c:v>
                </c:pt>
                <c:pt idx="77572">
                  <c:v>13.871529000000001</c:v>
                </c:pt>
                <c:pt idx="77573">
                  <c:v>13.880639</c:v>
                </c:pt>
                <c:pt idx="77574">
                  <c:v>13.896566999999999</c:v>
                </c:pt>
                <c:pt idx="77575">
                  <c:v>13.883070999999999</c:v>
                </c:pt>
                <c:pt idx="77576">
                  <c:v>13.872996000000001</c:v>
                </c:pt>
                <c:pt idx="77577">
                  <c:v>13.890195</c:v>
                </c:pt>
                <c:pt idx="77578">
                  <c:v>13.887048999999999</c:v>
                </c:pt>
                <c:pt idx="77579">
                  <c:v>13.8742</c:v>
                </c:pt>
                <c:pt idx="77580">
                  <c:v>13.886062000000001</c:v>
                </c:pt>
                <c:pt idx="77581">
                  <c:v>13.885471000000001</c:v>
                </c:pt>
                <c:pt idx="77582">
                  <c:v>13.877089</c:v>
                </c:pt>
                <c:pt idx="77583">
                  <c:v>13.885614</c:v>
                </c:pt>
                <c:pt idx="77584">
                  <c:v>13.886765</c:v>
                </c:pt>
                <c:pt idx="77585">
                  <c:v>13.875541</c:v>
                </c:pt>
                <c:pt idx="77586">
                  <c:v>13.878413</c:v>
                </c:pt>
                <c:pt idx="77587">
                  <c:v>13.888407000000001</c:v>
                </c:pt>
                <c:pt idx="77588">
                  <c:v>13.882758000000001</c:v>
                </c:pt>
                <c:pt idx="77589">
                  <c:v>13.887598000000001</c:v>
                </c:pt>
                <c:pt idx="77590">
                  <c:v>13.892291999999999</c:v>
                </c:pt>
                <c:pt idx="77591">
                  <c:v>13.876823</c:v>
                </c:pt>
                <c:pt idx="77592">
                  <c:v>13.876118</c:v>
                </c:pt>
                <c:pt idx="77593">
                  <c:v>13.886925</c:v>
                </c:pt>
                <c:pt idx="77594">
                  <c:v>13.885024</c:v>
                </c:pt>
                <c:pt idx="77595">
                  <c:v>13.876484</c:v>
                </c:pt>
                <c:pt idx="77596">
                  <c:v>13.880877999999999</c:v>
                </c:pt>
                <c:pt idx="77597">
                  <c:v>13.888463</c:v>
                </c:pt>
                <c:pt idx="77598">
                  <c:v>13.885744000000001</c:v>
                </c:pt>
                <c:pt idx="77599">
                  <c:v>13.892842</c:v>
                </c:pt>
                <c:pt idx="77600">
                  <c:v>13.899558000000001</c:v>
                </c:pt>
                <c:pt idx="77601">
                  <c:v>13.897869999999999</c:v>
                </c:pt>
                <c:pt idx="77602">
                  <c:v>13.900677999999999</c:v>
                </c:pt>
                <c:pt idx="77603">
                  <c:v>13.899349000000001</c:v>
                </c:pt>
                <c:pt idx="77604">
                  <c:v>13.890083000000001</c:v>
                </c:pt>
                <c:pt idx="77605">
                  <c:v>13.883074000000001</c:v>
                </c:pt>
                <c:pt idx="77606">
                  <c:v>13.885922000000001</c:v>
                </c:pt>
                <c:pt idx="77607">
                  <c:v>13.880402999999999</c:v>
                </c:pt>
                <c:pt idx="77608">
                  <c:v>13.87609</c:v>
                </c:pt>
                <c:pt idx="77609">
                  <c:v>13.88922</c:v>
                </c:pt>
                <c:pt idx="77610">
                  <c:v>13.884221</c:v>
                </c:pt>
                <c:pt idx="77611">
                  <c:v>13.880025</c:v>
                </c:pt>
                <c:pt idx="77612">
                  <c:v>13.893302</c:v>
                </c:pt>
                <c:pt idx="77613">
                  <c:v>13.892965</c:v>
                </c:pt>
                <c:pt idx="77614">
                  <c:v>13.887252999999999</c:v>
                </c:pt>
                <c:pt idx="77615">
                  <c:v>13.887459</c:v>
                </c:pt>
                <c:pt idx="77616">
                  <c:v>13.887715</c:v>
                </c:pt>
                <c:pt idx="77617">
                  <c:v>13.891836</c:v>
                </c:pt>
                <c:pt idx="77618">
                  <c:v>13.897565999999999</c:v>
                </c:pt>
                <c:pt idx="77619">
                  <c:v>13.894242999999999</c:v>
                </c:pt>
                <c:pt idx="77620">
                  <c:v>13.889267</c:v>
                </c:pt>
                <c:pt idx="77621">
                  <c:v>13.887924999999999</c:v>
                </c:pt>
                <c:pt idx="77622">
                  <c:v>13.88594</c:v>
                </c:pt>
                <c:pt idx="77623">
                  <c:v>13.886647</c:v>
                </c:pt>
                <c:pt idx="77624">
                  <c:v>13.890846</c:v>
                </c:pt>
                <c:pt idx="77625">
                  <c:v>13.893525</c:v>
                </c:pt>
                <c:pt idx="77626">
                  <c:v>13.888323</c:v>
                </c:pt>
                <c:pt idx="77627">
                  <c:v>13.880407999999999</c:v>
                </c:pt>
                <c:pt idx="77628">
                  <c:v>13.885026999999999</c:v>
                </c:pt>
                <c:pt idx="77629">
                  <c:v>13.889999</c:v>
                </c:pt>
                <c:pt idx="77630">
                  <c:v>13.889153</c:v>
                </c:pt>
                <c:pt idx="77631">
                  <c:v>13.89127</c:v>
                </c:pt>
                <c:pt idx="77632">
                  <c:v>13.885688</c:v>
                </c:pt>
                <c:pt idx="77633">
                  <c:v>13.887703</c:v>
                </c:pt>
                <c:pt idx="77634">
                  <c:v>13.893995</c:v>
                </c:pt>
                <c:pt idx="77635">
                  <c:v>13.889497</c:v>
                </c:pt>
                <c:pt idx="77636">
                  <c:v>13.892367999999999</c:v>
                </c:pt>
                <c:pt idx="77637">
                  <c:v>13.897212</c:v>
                </c:pt>
                <c:pt idx="77638">
                  <c:v>13.893286</c:v>
                </c:pt>
                <c:pt idx="77639">
                  <c:v>13.885638999999999</c:v>
                </c:pt>
                <c:pt idx="77640">
                  <c:v>13.887059000000001</c:v>
                </c:pt>
                <c:pt idx="77641">
                  <c:v>13.897178</c:v>
                </c:pt>
                <c:pt idx="77642">
                  <c:v>13.894779</c:v>
                </c:pt>
                <c:pt idx="77643">
                  <c:v>13.897383</c:v>
                </c:pt>
                <c:pt idx="77644">
                  <c:v>13.901363</c:v>
                </c:pt>
                <c:pt idx="77645">
                  <c:v>13.891082000000001</c:v>
                </c:pt>
                <c:pt idx="77646">
                  <c:v>13.891306</c:v>
                </c:pt>
                <c:pt idx="77647">
                  <c:v>13.900157999999999</c:v>
                </c:pt>
                <c:pt idx="77648">
                  <c:v>13.892738</c:v>
                </c:pt>
                <c:pt idx="77649">
                  <c:v>13.889175</c:v>
                </c:pt>
                <c:pt idx="77650">
                  <c:v>13.904214</c:v>
                </c:pt>
                <c:pt idx="77651">
                  <c:v>13.901376000000001</c:v>
                </c:pt>
                <c:pt idx="77652">
                  <c:v>13.894501</c:v>
                </c:pt>
                <c:pt idx="77653">
                  <c:v>13.902834</c:v>
                </c:pt>
                <c:pt idx="77654">
                  <c:v>13.895851</c:v>
                </c:pt>
                <c:pt idx="77655">
                  <c:v>13.884954</c:v>
                </c:pt>
                <c:pt idx="77656">
                  <c:v>13.888173999999999</c:v>
                </c:pt>
                <c:pt idx="77657">
                  <c:v>13.892994</c:v>
                </c:pt>
                <c:pt idx="77658">
                  <c:v>13.892777000000001</c:v>
                </c:pt>
                <c:pt idx="77659">
                  <c:v>13.89629</c:v>
                </c:pt>
                <c:pt idx="77660">
                  <c:v>13.901460999999999</c:v>
                </c:pt>
                <c:pt idx="77661">
                  <c:v>13.894901000000001</c:v>
                </c:pt>
                <c:pt idx="77662">
                  <c:v>13.897226</c:v>
                </c:pt>
                <c:pt idx="77663">
                  <c:v>13.903967</c:v>
                </c:pt>
                <c:pt idx="77664">
                  <c:v>13.894964999999999</c:v>
                </c:pt>
                <c:pt idx="77665">
                  <c:v>13.891931</c:v>
                </c:pt>
                <c:pt idx="77666">
                  <c:v>13.896824000000001</c:v>
                </c:pt>
                <c:pt idx="77667">
                  <c:v>13.897478</c:v>
                </c:pt>
                <c:pt idx="77668">
                  <c:v>13.893853999999999</c:v>
                </c:pt>
                <c:pt idx="77669">
                  <c:v>13.889611</c:v>
                </c:pt>
                <c:pt idx="77670">
                  <c:v>13.8924</c:v>
                </c:pt>
                <c:pt idx="77671">
                  <c:v>13.894261</c:v>
                </c:pt>
                <c:pt idx="77672">
                  <c:v>13.900570999999999</c:v>
                </c:pt>
                <c:pt idx="77673">
                  <c:v>13.904680000000001</c:v>
                </c:pt>
                <c:pt idx="77674">
                  <c:v>13.895110000000001</c:v>
                </c:pt>
                <c:pt idx="77675">
                  <c:v>13.899711999999999</c:v>
                </c:pt>
                <c:pt idx="77676">
                  <c:v>13.911225999999999</c:v>
                </c:pt>
                <c:pt idx="77677">
                  <c:v>13.906247</c:v>
                </c:pt>
                <c:pt idx="77678">
                  <c:v>13.900296000000001</c:v>
                </c:pt>
                <c:pt idx="77679">
                  <c:v>13.903183</c:v>
                </c:pt>
                <c:pt idx="77680">
                  <c:v>13.899076000000001</c:v>
                </c:pt>
                <c:pt idx="77681">
                  <c:v>13.893879</c:v>
                </c:pt>
                <c:pt idx="77682">
                  <c:v>13.902846</c:v>
                </c:pt>
                <c:pt idx="77683">
                  <c:v>13.901999999999999</c:v>
                </c:pt>
                <c:pt idx="77684">
                  <c:v>13.896477000000001</c:v>
                </c:pt>
                <c:pt idx="77685">
                  <c:v>13.904975</c:v>
                </c:pt>
                <c:pt idx="77686">
                  <c:v>13.902927999999999</c:v>
                </c:pt>
                <c:pt idx="77687">
                  <c:v>13.897785000000001</c:v>
                </c:pt>
                <c:pt idx="77688">
                  <c:v>13.902139</c:v>
                </c:pt>
                <c:pt idx="77689">
                  <c:v>13.901680000000001</c:v>
                </c:pt>
                <c:pt idx="77690">
                  <c:v>13.892676</c:v>
                </c:pt>
                <c:pt idx="77691">
                  <c:v>13.894663</c:v>
                </c:pt>
                <c:pt idx="77692">
                  <c:v>13.903719000000001</c:v>
                </c:pt>
                <c:pt idx="77693">
                  <c:v>13.896174999999999</c:v>
                </c:pt>
                <c:pt idx="77694">
                  <c:v>13.888439</c:v>
                </c:pt>
                <c:pt idx="77695">
                  <c:v>13.896869000000001</c:v>
                </c:pt>
                <c:pt idx="77696">
                  <c:v>13.90612</c:v>
                </c:pt>
                <c:pt idx="77697">
                  <c:v>13.909793000000001</c:v>
                </c:pt>
                <c:pt idx="77698">
                  <c:v>13.90517</c:v>
                </c:pt>
                <c:pt idx="77699">
                  <c:v>13.898923999999999</c:v>
                </c:pt>
                <c:pt idx="77700">
                  <c:v>13.904218999999999</c:v>
                </c:pt>
                <c:pt idx="77701">
                  <c:v>13.916091</c:v>
                </c:pt>
                <c:pt idx="77702">
                  <c:v>13.910817</c:v>
                </c:pt>
                <c:pt idx="77703">
                  <c:v>13.897161000000001</c:v>
                </c:pt>
                <c:pt idx="77704">
                  <c:v>13.903150999999999</c:v>
                </c:pt>
                <c:pt idx="77705">
                  <c:v>13.907009</c:v>
                </c:pt>
                <c:pt idx="77706">
                  <c:v>13.902412999999999</c:v>
                </c:pt>
                <c:pt idx="77707">
                  <c:v>13.907482</c:v>
                </c:pt>
                <c:pt idx="77708">
                  <c:v>13.905635999999999</c:v>
                </c:pt>
                <c:pt idx="77709">
                  <c:v>13.896421</c:v>
                </c:pt>
                <c:pt idx="77710">
                  <c:v>13.903779999999999</c:v>
                </c:pt>
                <c:pt idx="77711">
                  <c:v>13.910142</c:v>
                </c:pt>
                <c:pt idx="77712">
                  <c:v>13.896496000000001</c:v>
                </c:pt>
                <c:pt idx="77713">
                  <c:v>13.895541</c:v>
                </c:pt>
                <c:pt idx="77714">
                  <c:v>13.911492000000001</c:v>
                </c:pt>
                <c:pt idx="77715">
                  <c:v>13.911125</c:v>
                </c:pt>
                <c:pt idx="77716">
                  <c:v>13.904322000000001</c:v>
                </c:pt>
                <c:pt idx="77717">
                  <c:v>13.910538000000001</c:v>
                </c:pt>
                <c:pt idx="77718">
                  <c:v>13.909700000000001</c:v>
                </c:pt>
                <c:pt idx="77719">
                  <c:v>13.904389999999999</c:v>
                </c:pt>
                <c:pt idx="77720">
                  <c:v>13.910508999999999</c:v>
                </c:pt>
                <c:pt idx="77721">
                  <c:v>13.910451</c:v>
                </c:pt>
                <c:pt idx="77722">
                  <c:v>13.900391000000001</c:v>
                </c:pt>
                <c:pt idx="77723">
                  <c:v>13.902272</c:v>
                </c:pt>
                <c:pt idx="77724">
                  <c:v>13.907721</c:v>
                </c:pt>
                <c:pt idx="77725">
                  <c:v>13.901038</c:v>
                </c:pt>
                <c:pt idx="77726">
                  <c:v>13.902717000000001</c:v>
                </c:pt>
                <c:pt idx="77727">
                  <c:v>13.906472000000001</c:v>
                </c:pt>
                <c:pt idx="77728">
                  <c:v>13.903544</c:v>
                </c:pt>
                <c:pt idx="77729">
                  <c:v>13.909748</c:v>
                </c:pt>
                <c:pt idx="77730">
                  <c:v>13.908277999999999</c:v>
                </c:pt>
                <c:pt idx="77731">
                  <c:v>13.897645000000001</c:v>
                </c:pt>
                <c:pt idx="77732">
                  <c:v>13.900134</c:v>
                </c:pt>
                <c:pt idx="77733">
                  <c:v>13.909341</c:v>
                </c:pt>
                <c:pt idx="77734">
                  <c:v>13.907118000000001</c:v>
                </c:pt>
                <c:pt idx="77735">
                  <c:v>13.909435999999999</c:v>
                </c:pt>
                <c:pt idx="77736">
                  <c:v>13.917693</c:v>
                </c:pt>
                <c:pt idx="77737">
                  <c:v>13.907802999999999</c:v>
                </c:pt>
                <c:pt idx="77738">
                  <c:v>13.903525</c:v>
                </c:pt>
                <c:pt idx="77739">
                  <c:v>13.91681</c:v>
                </c:pt>
                <c:pt idx="77740">
                  <c:v>13.916638000000001</c:v>
                </c:pt>
                <c:pt idx="77741">
                  <c:v>13.908113</c:v>
                </c:pt>
                <c:pt idx="77742">
                  <c:v>13.911714</c:v>
                </c:pt>
                <c:pt idx="77743">
                  <c:v>13.918039</c:v>
                </c:pt>
                <c:pt idx="77744">
                  <c:v>13.91337</c:v>
                </c:pt>
                <c:pt idx="77745">
                  <c:v>13.910987</c:v>
                </c:pt>
                <c:pt idx="77746">
                  <c:v>13.912031000000001</c:v>
                </c:pt>
                <c:pt idx="77747">
                  <c:v>13.906192000000001</c:v>
                </c:pt>
                <c:pt idx="77748">
                  <c:v>13.912391</c:v>
                </c:pt>
                <c:pt idx="77749">
                  <c:v>13.919612000000001</c:v>
                </c:pt>
                <c:pt idx="77750">
                  <c:v>13.912818</c:v>
                </c:pt>
                <c:pt idx="77751">
                  <c:v>13.909585999999999</c:v>
                </c:pt>
                <c:pt idx="77752">
                  <c:v>13.913722999999999</c:v>
                </c:pt>
                <c:pt idx="77753">
                  <c:v>13.913273999999999</c:v>
                </c:pt>
                <c:pt idx="77754">
                  <c:v>13.906078000000001</c:v>
                </c:pt>
                <c:pt idx="77755">
                  <c:v>13.908894</c:v>
                </c:pt>
                <c:pt idx="77756">
                  <c:v>13.912763</c:v>
                </c:pt>
                <c:pt idx="77757">
                  <c:v>13.906739999999999</c:v>
                </c:pt>
                <c:pt idx="77758">
                  <c:v>13.910648999999999</c:v>
                </c:pt>
                <c:pt idx="77759">
                  <c:v>13.913425</c:v>
                </c:pt>
                <c:pt idx="77760">
                  <c:v>13.910643</c:v>
                </c:pt>
                <c:pt idx="77761">
                  <c:v>13.91056</c:v>
                </c:pt>
                <c:pt idx="77762">
                  <c:v>13.914052</c:v>
                </c:pt>
                <c:pt idx="77763">
                  <c:v>13.91075</c:v>
                </c:pt>
                <c:pt idx="77764">
                  <c:v>13.905552999999999</c:v>
                </c:pt>
                <c:pt idx="77765">
                  <c:v>13.915108999999999</c:v>
                </c:pt>
                <c:pt idx="77766">
                  <c:v>13.916694</c:v>
                </c:pt>
                <c:pt idx="77767">
                  <c:v>13.912288999999999</c:v>
                </c:pt>
                <c:pt idx="77768">
                  <c:v>13.918078</c:v>
                </c:pt>
                <c:pt idx="77769">
                  <c:v>13.914440000000001</c:v>
                </c:pt>
                <c:pt idx="77770">
                  <c:v>13.913925000000001</c:v>
                </c:pt>
                <c:pt idx="77771">
                  <c:v>13.925164000000001</c:v>
                </c:pt>
                <c:pt idx="77772">
                  <c:v>13.92216</c:v>
                </c:pt>
                <c:pt idx="77773">
                  <c:v>13.90508</c:v>
                </c:pt>
                <c:pt idx="77774">
                  <c:v>13.908405999999999</c:v>
                </c:pt>
                <c:pt idx="77775">
                  <c:v>13.923522</c:v>
                </c:pt>
                <c:pt idx="77776">
                  <c:v>13.913205</c:v>
                </c:pt>
                <c:pt idx="77777">
                  <c:v>13.907071999999999</c:v>
                </c:pt>
                <c:pt idx="77778">
                  <c:v>13.911265</c:v>
                </c:pt>
                <c:pt idx="77779">
                  <c:v>13.907195</c:v>
                </c:pt>
                <c:pt idx="77780">
                  <c:v>13.914078</c:v>
                </c:pt>
                <c:pt idx="77781">
                  <c:v>13.918015</c:v>
                </c:pt>
                <c:pt idx="77782">
                  <c:v>13.914948000000001</c:v>
                </c:pt>
                <c:pt idx="77783">
                  <c:v>13.918526999999999</c:v>
                </c:pt>
                <c:pt idx="77784">
                  <c:v>13.923633000000001</c:v>
                </c:pt>
                <c:pt idx="77785">
                  <c:v>13.920921999999999</c:v>
                </c:pt>
                <c:pt idx="77786">
                  <c:v>13.916435</c:v>
                </c:pt>
                <c:pt idx="77787">
                  <c:v>13.919926999999999</c:v>
                </c:pt>
                <c:pt idx="77788">
                  <c:v>13.914051000000001</c:v>
                </c:pt>
                <c:pt idx="77789">
                  <c:v>13.912226</c:v>
                </c:pt>
                <c:pt idx="77790">
                  <c:v>13.924998</c:v>
                </c:pt>
                <c:pt idx="77791">
                  <c:v>13.918841</c:v>
                </c:pt>
                <c:pt idx="77792">
                  <c:v>13.905499000000001</c:v>
                </c:pt>
                <c:pt idx="77793">
                  <c:v>13.909461</c:v>
                </c:pt>
                <c:pt idx="77794">
                  <c:v>13.922212999999999</c:v>
                </c:pt>
                <c:pt idx="77795">
                  <c:v>13.924905000000001</c:v>
                </c:pt>
                <c:pt idx="77796">
                  <c:v>13.919482</c:v>
                </c:pt>
                <c:pt idx="77797">
                  <c:v>13.919309</c:v>
                </c:pt>
                <c:pt idx="77798">
                  <c:v>13.917431000000001</c:v>
                </c:pt>
                <c:pt idx="77799">
                  <c:v>13.920038999999999</c:v>
                </c:pt>
                <c:pt idx="77800">
                  <c:v>13.920752999999999</c:v>
                </c:pt>
                <c:pt idx="77801">
                  <c:v>13.911829000000001</c:v>
                </c:pt>
                <c:pt idx="77802">
                  <c:v>13.917175</c:v>
                </c:pt>
                <c:pt idx="77803">
                  <c:v>13.936635000000001</c:v>
                </c:pt>
                <c:pt idx="77804">
                  <c:v>13.933920000000001</c:v>
                </c:pt>
                <c:pt idx="77805">
                  <c:v>13.912406000000001</c:v>
                </c:pt>
                <c:pt idx="77806">
                  <c:v>13.919891</c:v>
                </c:pt>
                <c:pt idx="77807">
                  <c:v>13.933415</c:v>
                </c:pt>
                <c:pt idx="77808">
                  <c:v>13.920747</c:v>
                </c:pt>
                <c:pt idx="77809">
                  <c:v>13.916430999999999</c:v>
                </c:pt>
                <c:pt idx="77810">
                  <c:v>13.919668</c:v>
                </c:pt>
                <c:pt idx="77811">
                  <c:v>13.920728</c:v>
                </c:pt>
                <c:pt idx="77812">
                  <c:v>13.922534000000001</c:v>
                </c:pt>
                <c:pt idx="77813">
                  <c:v>13.921805000000001</c:v>
                </c:pt>
                <c:pt idx="77814">
                  <c:v>13.922356000000001</c:v>
                </c:pt>
                <c:pt idx="77815">
                  <c:v>13.926100999999999</c:v>
                </c:pt>
                <c:pt idx="77816">
                  <c:v>13.930215</c:v>
                </c:pt>
                <c:pt idx="77817">
                  <c:v>13.9224</c:v>
                </c:pt>
                <c:pt idx="77818">
                  <c:v>13.918227</c:v>
                </c:pt>
                <c:pt idx="77819">
                  <c:v>13.924369</c:v>
                </c:pt>
                <c:pt idx="77820">
                  <c:v>13.919017999999999</c:v>
                </c:pt>
                <c:pt idx="77821">
                  <c:v>13.917381000000001</c:v>
                </c:pt>
                <c:pt idx="77822">
                  <c:v>13.928724000000001</c:v>
                </c:pt>
                <c:pt idx="77823">
                  <c:v>13.931074000000001</c:v>
                </c:pt>
                <c:pt idx="77824">
                  <c:v>13.922675999999999</c:v>
                </c:pt>
                <c:pt idx="77825">
                  <c:v>13.922637999999999</c:v>
                </c:pt>
                <c:pt idx="77826">
                  <c:v>13.922673</c:v>
                </c:pt>
                <c:pt idx="77827">
                  <c:v>13.911803000000001</c:v>
                </c:pt>
                <c:pt idx="77828">
                  <c:v>13.918272</c:v>
                </c:pt>
                <c:pt idx="77829">
                  <c:v>13.926838</c:v>
                </c:pt>
                <c:pt idx="77830">
                  <c:v>13.914819</c:v>
                </c:pt>
                <c:pt idx="77831">
                  <c:v>13.919862</c:v>
                </c:pt>
                <c:pt idx="77832">
                  <c:v>13.929485</c:v>
                </c:pt>
                <c:pt idx="77833">
                  <c:v>13.920737000000001</c:v>
                </c:pt>
                <c:pt idx="77834">
                  <c:v>13.927930999999999</c:v>
                </c:pt>
                <c:pt idx="77835">
                  <c:v>13.941288999999999</c:v>
                </c:pt>
                <c:pt idx="77836">
                  <c:v>13.929326</c:v>
                </c:pt>
                <c:pt idx="77837">
                  <c:v>13.924538</c:v>
                </c:pt>
                <c:pt idx="77838">
                  <c:v>13.937227999999999</c:v>
                </c:pt>
                <c:pt idx="77839">
                  <c:v>13.919549999999999</c:v>
                </c:pt>
                <c:pt idx="77840">
                  <c:v>13.902907000000001</c:v>
                </c:pt>
                <c:pt idx="77841">
                  <c:v>13.921545</c:v>
                </c:pt>
                <c:pt idx="77842">
                  <c:v>13.924068</c:v>
                </c:pt>
                <c:pt idx="77843">
                  <c:v>13.919936999999999</c:v>
                </c:pt>
                <c:pt idx="77844">
                  <c:v>13.937708000000001</c:v>
                </c:pt>
                <c:pt idx="77845">
                  <c:v>13.942582</c:v>
                </c:pt>
                <c:pt idx="77846">
                  <c:v>13.935976999999999</c:v>
                </c:pt>
                <c:pt idx="77847">
                  <c:v>13.937862000000001</c:v>
                </c:pt>
                <c:pt idx="77848">
                  <c:v>13.933588</c:v>
                </c:pt>
                <c:pt idx="77849">
                  <c:v>13.919810999999999</c:v>
                </c:pt>
                <c:pt idx="77850">
                  <c:v>13.926398000000001</c:v>
                </c:pt>
                <c:pt idx="77851">
                  <c:v>13.932824</c:v>
                </c:pt>
                <c:pt idx="77852">
                  <c:v>13.91624</c:v>
                </c:pt>
                <c:pt idx="77853">
                  <c:v>13.920681999999999</c:v>
                </c:pt>
                <c:pt idx="77854">
                  <c:v>13.937338</c:v>
                </c:pt>
                <c:pt idx="77855">
                  <c:v>13.931222</c:v>
                </c:pt>
                <c:pt idx="77856">
                  <c:v>13.924238000000001</c:v>
                </c:pt>
                <c:pt idx="77857">
                  <c:v>13.925815999999999</c:v>
                </c:pt>
                <c:pt idx="77858">
                  <c:v>13.924837</c:v>
                </c:pt>
                <c:pt idx="77859">
                  <c:v>13.923826999999999</c:v>
                </c:pt>
                <c:pt idx="77860">
                  <c:v>13.928848</c:v>
                </c:pt>
                <c:pt idx="77861">
                  <c:v>13.924113</c:v>
                </c:pt>
                <c:pt idx="77862">
                  <c:v>13.917586999999999</c:v>
                </c:pt>
                <c:pt idx="77863">
                  <c:v>13.932751</c:v>
                </c:pt>
                <c:pt idx="77864">
                  <c:v>13.939933</c:v>
                </c:pt>
                <c:pt idx="77865">
                  <c:v>13.929010999999999</c:v>
                </c:pt>
                <c:pt idx="77866">
                  <c:v>13.92557</c:v>
                </c:pt>
                <c:pt idx="77867">
                  <c:v>13.927775</c:v>
                </c:pt>
                <c:pt idx="77868">
                  <c:v>13.926716000000001</c:v>
                </c:pt>
                <c:pt idx="77869">
                  <c:v>13.932729999999999</c:v>
                </c:pt>
                <c:pt idx="77870">
                  <c:v>13.940175</c:v>
                </c:pt>
                <c:pt idx="77871">
                  <c:v>13.930358999999999</c:v>
                </c:pt>
                <c:pt idx="77872">
                  <c:v>13.930148000000001</c:v>
                </c:pt>
                <c:pt idx="77873">
                  <c:v>13.943419</c:v>
                </c:pt>
                <c:pt idx="77874">
                  <c:v>13.937893000000001</c:v>
                </c:pt>
                <c:pt idx="77875">
                  <c:v>13.932712</c:v>
                </c:pt>
                <c:pt idx="77876">
                  <c:v>13.938141999999999</c:v>
                </c:pt>
                <c:pt idx="77877">
                  <c:v>13.934341999999999</c:v>
                </c:pt>
                <c:pt idx="77878">
                  <c:v>13.925931</c:v>
                </c:pt>
                <c:pt idx="77879">
                  <c:v>13.924545</c:v>
                </c:pt>
                <c:pt idx="77880">
                  <c:v>13.925898</c:v>
                </c:pt>
                <c:pt idx="77881">
                  <c:v>13.923287</c:v>
                </c:pt>
                <c:pt idx="77882">
                  <c:v>13.929724</c:v>
                </c:pt>
                <c:pt idx="77883">
                  <c:v>13.934697999999999</c:v>
                </c:pt>
                <c:pt idx="77884">
                  <c:v>13.933137</c:v>
                </c:pt>
                <c:pt idx="77885">
                  <c:v>13.943987</c:v>
                </c:pt>
                <c:pt idx="77886">
                  <c:v>13.948606</c:v>
                </c:pt>
                <c:pt idx="77887">
                  <c:v>13.935211000000001</c:v>
                </c:pt>
                <c:pt idx="77888">
                  <c:v>13.931253999999999</c:v>
                </c:pt>
                <c:pt idx="77889">
                  <c:v>13.941585999999999</c:v>
                </c:pt>
                <c:pt idx="77890">
                  <c:v>13.937504000000001</c:v>
                </c:pt>
                <c:pt idx="77891">
                  <c:v>13.929746</c:v>
                </c:pt>
                <c:pt idx="77892">
                  <c:v>13.938647</c:v>
                </c:pt>
                <c:pt idx="77893">
                  <c:v>13.935110999999999</c:v>
                </c:pt>
                <c:pt idx="77894">
                  <c:v>13.928387000000001</c:v>
                </c:pt>
                <c:pt idx="77895">
                  <c:v>13.936064999999999</c:v>
                </c:pt>
                <c:pt idx="77896">
                  <c:v>13.935504</c:v>
                </c:pt>
                <c:pt idx="77897">
                  <c:v>13.929477</c:v>
                </c:pt>
                <c:pt idx="77898">
                  <c:v>13.934709</c:v>
                </c:pt>
                <c:pt idx="77899">
                  <c:v>13.93665</c:v>
                </c:pt>
                <c:pt idx="77900">
                  <c:v>13.930351999999999</c:v>
                </c:pt>
                <c:pt idx="77901">
                  <c:v>13.941608</c:v>
                </c:pt>
                <c:pt idx="77902">
                  <c:v>13.943569</c:v>
                </c:pt>
                <c:pt idx="77903">
                  <c:v>13.919617000000001</c:v>
                </c:pt>
                <c:pt idx="77904">
                  <c:v>13.924016999999999</c:v>
                </c:pt>
                <c:pt idx="77905">
                  <c:v>13.942138999999999</c:v>
                </c:pt>
                <c:pt idx="77906">
                  <c:v>13.935855</c:v>
                </c:pt>
                <c:pt idx="77907">
                  <c:v>13.932956000000001</c:v>
                </c:pt>
                <c:pt idx="77908">
                  <c:v>13.941708</c:v>
                </c:pt>
                <c:pt idx="77909">
                  <c:v>13.944737999999999</c:v>
                </c:pt>
                <c:pt idx="77910">
                  <c:v>13.944314</c:v>
                </c:pt>
                <c:pt idx="77911">
                  <c:v>13.941753</c:v>
                </c:pt>
                <c:pt idx="77912">
                  <c:v>13.933400000000001</c:v>
                </c:pt>
                <c:pt idx="77913">
                  <c:v>13.929135</c:v>
                </c:pt>
                <c:pt idx="77914">
                  <c:v>13.937521</c:v>
                </c:pt>
                <c:pt idx="77915">
                  <c:v>13.943414000000001</c:v>
                </c:pt>
                <c:pt idx="77916">
                  <c:v>13.944663</c:v>
                </c:pt>
                <c:pt idx="77917">
                  <c:v>13.949574</c:v>
                </c:pt>
                <c:pt idx="77918">
                  <c:v>13.945978999999999</c:v>
                </c:pt>
                <c:pt idx="77919">
                  <c:v>13.931419</c:v>
                </c:pt>
                <c:pt idx="77920">
                  <c:v>13.931327</c:v>
                </c:pt>
                <c:pt idx="77921">
                  <c:v>13.944791</c:v>
                </c:pt>
                <c:pt idx="77922">
                  <c:v>13.939817</c:v>
                </c:pt>
                <c:pt idx="77923">
                  <c:v>13.933551</c:v>
                </c:pt>
                <c:pt idx="77924">
                  <c:v>13.942557000000001</c:v>
                </c:pt>
                <c:pt idx="77925">
                  <c:v>13.936239</c:v>
                </c:pt>
                <c:pt idx="77926">
                  <c:v>13.9268</c:v>
                </c:pt>
                <c:pt idx="77927">
                  <c:v>13.935514</c:v>
                </c:pt>
                <c:pt idx="77928">
                  <c:v>13.942876999999999</c:v>
                </c:pt>
                <c:pt idx="77929">
                  <c:v>13.941076000000001</c:v>
                </c:pt>
                <c:pt idx="77930">
                  <c:v>13.938191</c:v>
                </c:pt>
                <c:pt idx="77931">
                  <c:v>13.937865</c:v>
                </c:pt>
                <c:pt idx="77932">
                  <c:v>13.944103</c:v>
                </c:pt>
                <c:pt idx="77933">
                  <c:v>13.94774</c:v>
                </c:pt>
                <c:pt idx="77934">
                  <c:v>13.943163</c:v>
                </c:pt>
                <c:pt idx="77935">
                  <c:v>13.939609000000001</c:v>
                </c:pt>
                <c:pt idx="77936">
                  <c:v>13.940455</c:v>
                </c:pt>
                <c:pt idx="77937">
                  <c:v>13.939975</c:v>
                </c:pt>
                <c:pt idx="77938">
                  <c:v>13.938084999999999</c:v>
                </c:pt>
                <c:pt idx="77939">
                  <c:v>13.942342999999999</c:v>
                </c:pt>
                <c:pt idx="77940">
                  <c:v>13.945292</c:v>
                </c:pt>
                <c:pt idx="77941">
                  <c:v>13.936539</c:v>
                </c:pt>
                <c:pt idx="77942">
                  <c:v>13.933956</c:v>
                </c:pt>
                <c:pt idx="77943">
                  <c:v>13.948876</c:v>
                </c:pt>
                <c:pt idx="77944">
                  <c:v>13.951343</c:v>
                </c:pt>
                <c:pt idx="77945">
                  <c:v>13.944051999999999</c:v>
                </c:pt>
                <c:pt idx="77946">
                  <c:v>13.951312</c:v>
                </c:pt>
                <c:pt idx="77947">
                  <c:v>13.949887</c:v>
                </c:pt>
                <c:pt idx="77948">
                  <c:v>13.944177</c:v>
                </c:pt>
                <c:pt idx="77949">
                  <c:v>13.951501</c:v>
                </c:pt>
                <c:pt idx="77950">
                  <c:v>13.954027999999999</c:v>
                </c:pt>
                <c:pt idx="77951">
                  <c:v>13.948886999999999</c:v>
                </c:pt>
                <c:pt idx="77952">
                  <c:v>13.950253</c:v>
                </c:pt>
                <c:pt idx="77953">
                  <c:v>13.954681000000001</c:v>
                </c:pt>
                <c:pt idx="77954">
                  <c:v>13.949400000000001</c:v>
                </c:pt>
                <c:pt idx="77955">
                  <c:v>13.949484999999999</c:v>
                </c:pt>
                <c:pt idx="77956">
                  <c:v>13.955487</c:v>
                </c:pt>
                <c:pt idx="77957">
                  <c:v>13.954736</c:v>
                </c:pt>
                <c:pt idx="77958">
                  <c:v>13.948508</c:v>
                </c:pt>
                <c:pt idx="77959">
                  <c:v>13.938195</c:v>
                </c:pt>
                <c:pt idx="77960">
                  <c:v>13.933818</c:v>
                </c:pt>
                <c:pt idx="77961">
                  <c:v>13.936559000000001</c:v>
                </c:pt>
                <c:pt idx="77962">
                  <c:v>13.941228000000001</c:v>
                </c:pt>
                <c:pt idx="77963">
                  <c:v>13.941573</c:v>
                </c:pt>
                <c:pt idx="77964">
                  <c:v>13.938397</c:v>
                </c:pt>
                <c:pt idx="77965">
                  <c:v>13.941858</c:v>
                </c:pt>
                <c:pt idx="77966">
                  <c:v>13.943327</c:v>
                </c:pt>
                <c:pt idx="77967">
                  <c:v>13.937252000000001</c:v>
                </c:pt>
                <c:pt idx="77968">
                  <c:v>13.942952</c:v>
                </c:pt>
                <c:pt idx="77969">
                  <c:v>13.953189999999999</c:v>
                </c:pt>
                <c:pt idx="77970">
                  <c:v>13.953393999999999</c:v>
                </c:pt>
                <c:pt idx="77971">
                  <c:v>13.946113</c:v>
                </c:pt>
                <c:pt idx="77972">
                  <c:v>13.941454</c:v>
                </c:pt>
                <c:pt idx="77973">
                  <c:v>13.942939000000001</c:v>
                </c:pt>
                <c:pt idx="77974">
                  <c:v>13.948760999999999</c:v>
                </c:pt>
                <c:pt idx="77975">
                  <c:v>13.95412</c:v>
                </c:pt>
                <c:pt idx="77976">
                  <c:v>13.943702</c:v>
                </c:pt>
                <c:pt idx="77977">
                  <c:v>13.941303</c:v>
                </c:pt>
                <c:pt idx="77978">
                  <c:v>13.953922</c:v>
                </c:pt>
                <c:pt idx="77979">
                  <c:v>13.948971</c:v>
                </c:pt>
                <c:pt idx="77980">
                  <c:v>13.94651</c:v>
                </c:pt>
                <c:pt idx="77981">
                  <c:v>13.952672</c:v>
                </c:pt>
                <c:pt idx="77982">
                  <c:v>13.9511</c:v>
                </c:pt>
                <c:pt idx="77983">
                  <c:v>13.947996</c:v>
                </c:pt>
                <c:pt idx="77984">
                  <c:v>13.949408</c:v>
                </c:pt>
                <c:pt idx="77985">
                  <c:v>13.955634</c:v>
                </c:pt>
                <c:pt idx="77986">
                  <c:v>13.952482</c:v>
                </c:pt>
                <c:pt idx="77987">
                  <c:v>13.949646</c:v>
                </c:pt>
                <c:pt idx="77988">
                  <c:v>13.948089</c:v>
                </c:pt>
                <c:pt idx="77989">
                  <c:v>13.939189000000001</c:v>
                </c:pt>
                <c:pt idx="77990">
                  <c:v>13.942557000000001</c:v>
                </c:pt>
                <c:pt idx="77991">
                  <c:v>13.952686</c:v>
                </c:pt>
                <c:pt idx="77992">
                  <c:v>13.958577999999999</c:v>
                </c:pt>
                <c:pt idx="77993">
                  <c:v>13.961633000000001</c:v>
                </c:pt>
                <c:pt idx="77994">
                  <c:v>13.96242</c:v>
                </c:pt>
                <c:pt idx="77995">
                  <c:v>13.956728</c:v>
                </c:pt>
                <c:pt idx="77996">
                  <c:v>13.950803000000001</c:v>
                </c:pt>
                <c:pt idx="77997">
                  <c:v>13.962847999999999</c:v>
                </c:pt>
                <c:pt idx="77998">
                  <c:v>13.961702000000001</c:v>
                </c:pt>
                <c:pt idx="77999">
                  <c:v>13.947887</c:v>
                </c:pt>
                <c:pt idx="78000">
                  <c:v>13.958221</c:v>
                </c:pt>
                <c:pt idx="78001">
                  <c:v>13.960917</c:v>
                </c:pt>
                <c:pt idx="78002">
                  <c:v>13.943928</c:v>
                </c:pt>
                <c:pt idx="78003">
                  <c:v>13.947808999999999</c:v>
                </c:pt>
                <c:pt idx="78004">
                  <c:v>13.964394</c:v>
                </c:pt>
                <c:pt idx="78005">
                  <c:v>13.956773999999999</c:v>
                </c:pt>
                <c:pt idx="78006">
                  <c:v>13.948219999999999</c:v>
                </c:pt>
                <c:pt idx="78007">
                  <c:v>13.961603999999999</c:v>
                </c:pt>
                <c:pt idx="78008">
                  <c:v>13.959732000000001</c:v>
                </c:pt>
                <c:pt idx="78009">
                  <c:v>13.945587</c:v>
                </c:pt>
                <c:pt idx="78010">
                  <c:v>13.951942000000001</c:v>
                </c:pt>
                <c:pt idx="78011">
                  <c:v>13.966989</c:v>
                </c:pt>
                <c:pt idx="78012">
                  <c:v>13.967404</c:v>
                </c:pt>
                <c:pt idx="78013">
                  <c:v>13.959432</c:v>
                </c:pt>
                <c:pt idx="78014">
                  <c:v>13.953836000000001</c:v>
                </c:pt>
                <c:pt idx="78015">
                  <c:v>13.957167</c:v>
                </c:pt>
                <c:pt idx="78016">
                  <c:v>13.962489</c:v>
                </c:pt>
                <c:pt idx="78017">
                  <c:v>13.956358</c:v>
                </c:pt>
                <c:pt idx="78018">
                  <c:v>13.949230999999999</c:v>
                </c:pt>
                <c:pt idx="78019">
                  <c:v>13.956505</c:v>
                </c:pt>
                <c:pt idx="78020">
                  <c:v>13.955036</c:v>
                </c:pt>
                <c:pt idx="78021">
                  <c:v>13.942254</c:v>
                </c:pt>
                <c:pt idx="78022">
                  <c:v>13.944929</c:v>
                </c:pt>
                <c:pt idx="78023">
                  <c:v>13.954806</c:v>
                </c:pt>
                <c:pt idx="78024">
                  <c:v>13.950773999999999</c:v>
                </c:pt>
                <c:pt idx="78025">
                  <c:v>13.946073</c:v>
                </c:pt>
                <c:pt idx="78026">
                  <c:v>13.956248</c:v>
                </c:pt>
                <c:pt idx="78027">
                  <c:v>13.959406</c:v>
                </c:pt>
                <c:pt idx="78028">
                  <c:v>13.953643</c:v>
                </c:pt>
                <c:pt idx="78029">
                  <c:v>13.958078</c:v>
                </c:pt>
                <c:pt idx="78030">
                  <c:v>13.95595</c:v>
                </c:pt>
                <c:pt idx="78031">
                  <c:v>13.947347000000001</c:v>
                </c:pt>
                <c:pt idx="78032">
                  <c:v>13.952313999999999</c:v>
                </c:pt>
                <c:pt idx="78033">
                  <c:v>13.961472000000001</c:v>
                </c:pt>
                <c:pt idx="78034">
                  <c:v>13.959250000000001</c:v>
                </c:pt>
                <c:pt idx="78035">
                  <c:v>13.957106</c:v>
                </c:pt>
                <c:pt idx="78036">
                  <c:v>13.958121</c:v>
                </c:pt>
                <c:pt idx="78037">
                  <c:v>13.952486</c:v>
                </c:pt>
                <c:pt idx="78038">
                  <c:v>13.954475</c:v>
                </c:pt>
                <c:pt idx="78039">
                  <c:v>13.960844</c:v>
                </c:pt>
                <c:pt idx="78040">
                  <c:v>13.955742000000001</c:v>
                </c:pt>
                <c:pt idx="78041">
                  <c:v>13.955997</c:v>
                </c:pt>
                <c:pt idx="78042">
                  <c:v>13.96231</c:v>
                </c:pt>
                <c:pt idx="78043">
                  <c:v>13.966039</c:v>
                </c:pt>
                <c:pt idx="78044">
                  <c:v>13.968813000000001</c:v>
                </c:pt>
                <c:pt idx="78045">
                  <c:v>13.970532</c:v>
                </c:pt>
                <c:pt idx="78046">
                  <c:v>13.968399</c:v>
                </c:pt>
                <c:pt idx="78047">
                  <c:v>13.959846000000001</c:v>
                </c:pt>
                <c:pt idx="78048">
                  <c:v>13.962901</c:v>
                </c:pt>
                <c:pt idx="78049">
                  <c:v>13.967503000000001</c:v>
                </c:pt>
                <c:pt idx="78050">
                  <c:v>13.958761000000001</c:v>
                </c:pt>
                <c:pt idx="78051">
                  <c:v>13.957300999999999</c:v>
                </c:pt>
                <c:pt idx="78052">
                  <c:v>13.961204</c:v>
                </c:pt>
                <c:pt idx="78053">
                  <c:v>13.960032</c:v>
                </c:pt>
                <c:pt idx="78054">
                  <c:v>13.962561000000001</c:v>
                </c:pt>
                <c:pt idx="78055">
                  <c:v>13.966151</c:v>
                </c:pt>
                <c:pt idx="78056">
                  <c:v>13.961902</c:v>
                </c:pt>
                <c:pt idx="78057">
                  <c:v>13.963456000000001</c:v>
                </c:pt>
                <c:pt idx="78058">
                  <c:v>13.970133000000001</c:v>
                </c:pt>
                <c:pt idx="78059">
                  <c:v>13.955500000000001</c:v>
                </c:pt>
                <c:pt idx="78060">
                  <c:v>13.951317</c:v>
                </c:pt>
                <c:pt idx="78061">
                  <c:v>13.968800999999999</c:v>
                </c:pt>
                <c:pt idx="78062">
                  <c:v>13.963646000000001</c:v>
                </c:pt>
                <c:pt idx="78063">
                  <c:v>13.956130999999999</c:v>
                </c:pt>
                <c:pt idx="78064">
                  <c:v>13.965788999999999</c:v>
                </c:pt>
                <c:pt idx="78065">
                  <c:v>13.968546999999999</c:v>
                </c:pt>
                <c:pt idx="78066">
                  <c:v>13.964662000000001</c:v>
                </c:pt>
                <c:pt idx="78067">
                  <c:v>13.970770999999999</c:v>
                </c:pt>
                <c:pt idx="78068">
                  <c:v>13.973046999999999</c:v>
                </c:pt>
                <c:pt idx="78069">
                  <c:v>13.960063999999999</c:v>
                </c:pt>
                <c:pt idx="78070">
                  <c:v>13.957974999999999</c:v>
                </c:pt>
                <c:pt idx="78071">
                  <c:v>13.969030999999999</c:v>
                </c:pt>
                <c:pt idx="78072">
                  <c:v>13.97184</c:v>
                </c:pt>
                <c:pt idx="78073">
                  <c:v>13.967304</c:v>
                </c:pt>
                <c:pt idx="78074">
                  <c:v>13.967019000000001</c:v>
                </c:pt>
                <c:pt idx="78075">
                  <c:v>13.963217999999999</c:v>
                </c:pt>
                <c:pt idx="78076">
                  <c:v>13.959035</c:v>
                </c:pt>
                <c:pt idx="78077">
                  <c:v>13.971223999999999</c:v>
                </c:pt>
                <c:pt idx="78078">
                  <c:v>13.971584</c:v>
                </c:pt>
                <c:pt idx="78079">
                  <c:v>13.954492</c:v>
                </c:pt>
                <c:pt idx="78080">
                  <c:v>13.962828999999999</c:v>
                </c:pt>
                <c:pt idx="78081">
                  <c:v>13.974392</c:v>
                </c:pt>
                <c:pt idx="78082">
                  <c:v>13.965579</c:v>
                </c:pt>
                <c:pt idx="78083">
                  <c:v>13.960032999999999</c:v>
                </c:pt>
                <c:pt idx="78084">
                  <c:v>13.965063000000001</c:v>
                </c:pt>
                <c:pt idx="78085">
                  <c:v>13.964867</c:v>
                </c:pt>
                <c:pt idx="78086">
                  <c:v>13.957576</c:v>
                </c:pt>
                <c:pt idx="78087">
                  <c:v>13.962405</c:v>
                </c:pt>
                <c:pt idx="78088">
                  <c:v>13.961287</c:v>
                </c:pt>
                <c:pt idx="78089">
                  <c:v>13.951539</c:v>
                </c:pt>
                <c:pt idx="78090">
                  <c:v>13.963774000000001</c:v>
                </c:pt>
                <c:pt idx="78091">
                  <c:v>13.972094</c:v>
                </c:pt>
                <c:pt idx="78092">
                  <c:v>13.966621</c:v>
                </c:pt>
                <c:pt idx="78093">
                  <c:v>13.973469</c:v>
                </c:pt>
                <c:pt idx="78094">
                  <c:v>13.981228</c:v>
                </c:pt>
                <c:pt idx="78095">
                  <c:v>13.974254999999999</c:v>
                </c:pt>
                <c:pt idx="78096">
                  <c:v>13.969103</c:v>
                </c:pt>
                <c:pt idx="78097">
                  <c:v>13.977028000000001</c:v>
                </c:pt>
                <c:pt idx="78098">
                  <c:v>13.972830999999999</c:v>
                </c:pt>
                <c:pt idx="78099">
                  <c:v>13.966144999999999</c:v>
                </c:pt>
                <c:pt idx="78100">
                  <c:v>13.974019</c:v>
                </c:pt>
                <c:pt idx="78101">
                  <c:v>13.972341</c:v>
                </c:pt>
                <c:pt idx="78102">
                  <c:v>13.969858</c:v>
                </c:pt>
                <c:pt idx="78103">
                  <c:v>13.975585000000001</c:v>
                </c:pt>
                <c:pt idx="78104">
                  <c:v>13.971890999999999</c:v>
                </c:pt>
                <c:pt idx="78105">
                  <c:v>13.969229</c:v>
                </c:pt>
                <c:pt idx="78106">
                  <c:v>13.976622000000001</c:v>
                </c:pt>
                <c:pt idx="78107">
                  <c:v>13.969523000000001</c:v>
                </c:pt>
                <c:pt idx="78108">
                  <c:v>13.956201999999999</c:v>
                </c:pt>
                <c:pt idx="78109">
                  <c:v>13.963295</c:v>
                </c:pt>
                <c:pt idx="78110">
                  <c:v>13.967320000000001</c:v>
                </c:pt>
                <c:pt idx="78111">
                  <c:v>13.959491999999999</c:v>
                </c:pt>
                <c:pt idx="78112">
                  <c:v>13.963239</c:v>
                </c:pt>
                <c:pt idx="78113">
                  <c:v>13.969239</c:v>
                </c:pt>
                <c:pt idx="78114">
                  <c:v>13.966282</c:v>
                </c:pt>
                <c:pt idx="78115">
                  <c:v>13.963794999999999</c:v>
                </c:pt>
                <c:pt idx="78116">
                  <c:v>13.974326</c:v>
                </c:pt>
                <c:pt idx="78117">
                  <c:v>13.984521000000001</c:v>
                </c:pt>
                <c:pt idx="78118">
                  <c:v>13.975080999999999</c:v>
                </c:pt>
                <c:pt idx="78119">
                  <c:v>13.969766999999999</c:v>
                </c:pt>
                <c:pt idx="78120">
                  <c:v>13.973095000000001</c:v>
                </c:pt>
                <c:pt idx="78121">
                  <c:v>13.974344</c:v>
                </c:pt>
                <c:pt idx="78122">
                  <c:v>13.979150000000001</c:v>
                </c:pt>
                <c:pt idx="78123">
                  <c:v>13.984184000000001</c:v>
                </c:pt>
                <c:pt idx="78124">
                  <c:v>13.977646</c:v>
                </c:pt>
                <c:pt idx="78125">
                  <c:v>13.970552</c:v>
                </c:pt>
                <c:pt idx="78126">
                  <c:v>13.974833</c:v>
                </c:pt>
                <c:pt idx="78127">
                  <c:v>13.973267</c:v>
                </c:pt>
                <c:pt idx="78128">
                  <c:v>13.966697999999999</c:v>
                </c:pt>
                <c:pt idx="78129">
                  <c:v>13.971658</c:v>
                </c:pt>
                <c:pt idx="78130">
                  <c:v>13.973841</c:v>
                </c:pt>
                <c:pt idx="78131">
                  <c:v>13.973053999999999</c:v>
                </c:pt>
                <c:pt idx="78132">
                  <c:v>13.979193</c:v>
                </c:pt>
                <c:pt idx="78133">
                  <c:v>13.977843</c:v>
                </c:pt>
                <c:pt idx="78134">
                  <c:v>13.971024999999999</c:v>
                </c:pt>
                <c:pt idx="78135">
                  <c:v>13.970905</c:v>
                </c:pt>
                <c:pt idx="78136">
                  <c:v>13.977228999999999</c:v>
                </c:pt>
                <c:pt idx="78137">
                  <c:v>13.974864</c:v>
                </c:pt>
                <c:pt idx="78138">
                  <c:v>13.968156</c:v>
                </c:pt>
                <c:pt idx="78139">
                  <c:v>13.970848999999999</c:v>
                </c:pt>
                <c:pt idx="78140">
                  <c:v>13.974061000000001</c:v>
                </c:pt>
                <c:pt idx="78141">
                  <c:v>13.98269</c:v>
                </c:pt>
                <c:pt idx="78142">
                  <c:v>13.987304</c:v>
                </c:pt>
                <c:pt idx="78143">
                  <c:v>13.979205</c:v>
                </c:pt>
                <c:pt idx="78144">
                  <c:v>13.978509000000001</c:v>
                </c:pt>
                <c:pt idx="78145">
                  <c:v>13.986967999999999</c:v>
                </c:pt>
                <c:pt idx="78146">
                  <c:v>13.986475</c:v>
                </c:pt>
                <c:pt idx="78147">
                  <c:v>13.975788</c:v>
                </c:pt>
                <c:pt idx="78148">
                  <c:v>13.973461</c:v>
                </c:pt>
                <c:pt idx="78149">
                  <c:v>13.972555</c:v>
                </c:pt>
                <c:pt idx="78150">
                  <c:v>13.968527</c:v>
                </c:pt>
                <c:pt idx="78151">
                  <c:v>13.97902</c:v>
                </c:pt>
                <c:pt idx="78152">
                  <c:v>13.986996</c:v>
                </c:pt>
                <c:pt idx="78153">
                  <c:v>13.981074</c:v>
                </c:pt>
                <c:pt idx="78154">
                  <c:v>13.980615</c:v>
                </c:pt>
                <c:pt idx="78155">
                  <c:v>13.985082</c:v>
                </c:pt>
                <c:pt idx="78156">
                  <c:v>13.978213</c:v>
                </c:pt>
                <c:pt idx="78157">
                  <c:v>13.976611999999999</c:v>
                </c:pt>
                <c:pt idx="78158">
                  <c:v>13.982576</c:v>
                </c:pt>
                <c:pt idx="78159">
                  <c:v>13.974285</c:v>
                </c:pt>
                <c:pt idx="78160">
                  <c:v>13.972617</c:v>
                </c:pt>
                <c:pt idx="78161">
                  <c:v>13.983869</c:v>
                </c:pt>
                <c:pt idx="78162">
                  <c:v>13.984726999999999</c:v>
                </c:pt>
                <c:pt idx="78163">
                  <c:v>13.984892</c:v>
                </c:pt>
                <c:pt idx="78164">
                  <c:v>13.989106</c:v>
                </c:pt>
                <c:pt idx="78165">
                  <c:v>13.987197</c:v>
                </c:pt>
                <c:pt idx="78166">
                  <c:v>13.979531</c:v>
                </c:pt>
                <c:pt idx="78167">
                  <c:v>13.977899000000001</c:v>
                </c:pt>
                <c:pt idx="78168">
                  <c:v>13.981249999999999</c:v>
                </c:pt>
                <c:pt idx="78169">
                  <c:v>13.980803</c:v>
                </c:pt>
                <c:pt idx="78170">
                  <c:v>13.983012</c:v>
                </c:pt>
                <c:pt idx="78171">
                  <c:v>13.977276</c:v>
                </c:pt>
                <c:pt idx="78172">
                  <c:v>13.962755</c:v>
                </c:pt>
                <c:pt idx="78173">
                  <c:v>13.970654</c:v>
                </c:pt>
                <c:pt idx="78174">
                  <c:v>13.986845000000001</c:v>
                </c:pt>
                <c:pt idx="78175">
                  <c:v>13.976243</c:v>
                </c:pt>
                <c:pt idx="78176">
                  <c:v>13.968398000000001</c:v>
                </c:pt>
                <c:pt idx="78177">
                  <c:v>13.984717</c:v>
                </c:pt>
                <c:pt idx="78178">
                  <c:v>13.985455</c:v>
                </c:pt>
                <c:pt idx="78179">
                  <c:v>13.972448</c:v>
                </c:pt>
                <c:pt idx="78180">
                  <c:v>13.979234999999999</c:v>
                </c:pt>
                <c:pt idx="78181">
                  <c:v>13.98719</c:v>
                </c:pt>
                <c:pt idx="78182">
                  <c:v>13.981422999999999</c:v>
                </c:pt>
                <c:pt idx="78183">
                  <c:v>13.981066999999999</c:v>
                </c:pt>
                <c:pt idx="78184">
                  <c:v>13.981308</c:v>
                </c:pt>
                <c:pt idx="78185">
                  <c:v>13.983057000000001</c:v>
                </c:pt>
                <c:pt idx="78186">
                  <c:v>13.988873</c:v>
                </c:pt>
                <c:pt idx="78187">
                  <c:v>13.984049000000001</c:v>
                </c:pt>
                <c:pt idx="78188">
                  <c:v>13.97777</c:v>
                </c:pt>
                <c:pt idx="78189">
                  <c:v>13.984499</c:v>
                </c:pt>
                <c:pt idx="78190">
                  <c:v>13.991077000000001</c:v>
                </c:pt>
                <c:pt idx="78191">
                  <c:v>13.986981999999999</c:v>
                </c:pt>
                <c:pt idx="78192">
                  <c:v>13.986867999999999</c:v>
                </c:pt>
                <c:pt idx="78193">
                  <c:v>13.989063</c:v>
                </c:pt>
                <c:pt idx="78194">
                  <c:v>13.979150000000001</c:v>
                </c:pt>
                <c:pt idx="78195">
                  <c:v>13.975289999999999</c:v>
                </c:pt>
                <c:pt idx="78196">
                  <c:v>13.983427000000001</c:v>
                </c:pt>
                <c:pt idx="78197">
                  <c:v>13.981147</c:v>
                </c:pt>
                <c:pt idx="78198">
                  <c:v>13.973119000000001</c:v>
                </c:pt>
                <c:pt idx="78199">
                  <c:v>13.984510999999999</c:v>
                </c:pt>
                <c:pt idx="78200">
                  <c:v>13.999675999999999</c:v>
                </c:pt>
                <c:pt idx="78201">
                  <c:v>13.992006999999999</c:v>
                </c:pt>
                <c:pt idx="78202">
                  <c:v>13.991277999999999</c:v>
                </c:pt>
                <c:pt idx="78203">
                  <c:v>13.996736</c:v>
                </c:pt>
                <c:pt idx="78204">
                  <c:v>13.990517000000001</c:v>
                </c:pt>
                <c:pt idx="78205">
                  <c:v>13.992065</c:v>
                </c:pt>
                <c:pt idx="78206">
                  <c:v>13.995298</c:v>
                </c:pt>
                <c:pt idx="78207">
                  <c:v>13.990581000000001</c:v>
                </c:pt>
                <c:pt idx="78208">
                  <c:v>13.991084000000001</c:v>
                </c:pt>
                <c:pt idx="78209">
                  <c:v>13.995896</c:v>
                </c:pt>
                <c:pt idx="78210">
                  <c:v>13.986128000000001</c:v>
                </c:pt>
                <c:pt idx="78211">
                  <c:v>13.977380999999999</c:v>
                </c:pt>
                <c:pt idx="78212">
                  <c:v>13.991379999999999</c:v>
                </c:pt>
                <c:pt idx="78213">
                  <c:v>13.991047</c:v>
                </c:pt>
                <c:pt idx="78214">
                  <c:v>13.98176</c:v>
                </c:pt>
                <c:pt idx="78215">
                  <c:v>13.991752</c:v>
                </c:pt>
                <c:pt idx="78216">
                  <c:v>13.992376</c:v>
                </c:pt>
                <c:pt idx="78217">
                  <c:v>13.981655</c:v>
                </c:pt>
                <c:pt idx="78218">
                  <c:v>13.980638000000001</c:v>
                </c:pt>
                <c:pt idx="78219">
                  <c:v>13.986496000000001</c:v>
                </c:pt>
                <c:pt idx="78220">
                  <c:v>13.984871999999999</c:v>
                </c:pt>
                <c:pt idx="78221">
                  <c:v>13.983302999999999</c:v>
                </c:pt>
                <c:pt idx="78222">
                  <c:v>13.988443</c:v>
                </c:pt>
                <c:pt idx="78223">
                  <c:v>13.986355</c:v>
                </c:pt>
                <c:pt idx="78224">
                  <c:v>13.986945</c:v>
                </c:pt>
                <c:pt idx="78225">
                  <c:v>13.994122000000001</c:v>
                </c:pt>
                <c:pt idx="78226">
                  <c:v>13.996062</c:v>
                </c:pt>
                <c:pt idx="78227">
                  <c:v>13.992853</c:v>
                </c:pt>
                <c:pt idx="78228">
                  <c:v>13.994248000000001</c:v>
                </c:pt>
                <c:pt idx="78229">
                  <c:v>13.991702999999999</c:v>
                </c:pt>
                <c:pt idx="78230">
                  <c:v>13.983355</c:v>
                </c:pt>
                <c:pt idx="78231">
                  <c:v>13.993620999999999</c:v>
                </c:pt>
                <c:pt idx="78232">
                  <c:v>13.997951</c:v>
                </c:pt>
                <c:pt idx="78233">
                  <c:v>13.983904000000001</c:v>
                </c:pt>
                <c:pt idx="78234">
                  <c:v>13.987422</c:v>
                </c:pt>
                <c:pt idx="78235">
                  <c:v>13.99719</c:v>
                </c:pt>
                <c:pt idx="78236">
                  <c:v>13.993601999999999</c:v>
                </c:pt>
                <c:pt idx="78237">
                  <c:v>13.987102999999999</c:v>
                </c:pt>
                <c:pt idx="78238">
                  <c:v>13.991747</c:v>
                </c:pt>
                <c:pt idx="78239">
                  <c:v>13.996733000000001</c:v>
                </c:pt>
                <c:pt idx="78240">
                  <c:v>13.990214999999999</c:v>
                </c:pt>
                <c:pt idx="78241">
                  <c:v>13.993968000000001</c:v>
                </c:pt>
                <c:pt idx="78242">
                  <c:v>13.992798000000001</c:v>
                </c:pt>
                <c:pt idx="78243">
                  <c:v>13.981327</c:v>
                </c:pt>
                <c:pt idx="78244">
                  <c:v>13.991301</c:v>
                </c:pt>
                <c:pt idx="78245">
                  <c:v>14.002404</c:v>
                </c:pt>
                <c:pt idx="78246">
                  <c:v>13.997673000000001</c:v>
                </c:pt>
                <c:pt idx="78247">
                  <c:v>13.995697</c:v>
                </c:pt>
                <c:pt idx="78248">
                  <c:v>13.997417</c:v>
                </c:pt>
                <c:pt idx="78249">
                  <c:v>13.989025</c:v>
                </c:pt>
                <c:pt idx="78250">
                  <c:v>13.987855</c:v>
                </c:pt>
                <c:pt idx="78251">
                  <c:v>13.994277</c:v>
                </c:pt>
                <c:pt idx="78252">
                  <c:v>13.988021</c:v>
                </c:pt>
                <c:pt idx="78253">
                  <c:v>13.991491999999999</c:v>
                </c:pt>
                <c:pt idx="78254">
                  <c:v>14.002370000000001</c:v>
                </c:pt>
                <c:pt idx="78255">
                  <c:v>13.994922000000001</c:v>
                </c:pt>
                <c:pt idx="78256">
                  <c:v>13.990176</c:v>
                </c:pt>
                <c:pt idx="78257">
                  <c:v>13.997754</c:v>
                </c:pt>
                <c:pt idx="78258">
                  <c:v>13.996802000000001</c:v>
                </c:pt>
                <c:pt idx="78259">
                  <c:v>13.990574000000001</c:v>
                </c:pt>
                <c:pt idx="78260">
                  <c:v>13.998507</c:v>
                </c:pt>
                <c:pt idx="78261">
                  <c:v>14.001633</c:v>
                </c:pt>
                <c:pt idx="78262">
                  <c:v>13.989604999999999</c:v>
                </c:pt>
                <c:pt idx="78263">
                  <c:v>13.993485</c:v>
                </c:pt>
                <c:pt idx="78264">
                  <c:v>14.000355000000001</c:v>
                </c:pt>
                <c:pt idx="78265">
                  <c:v>13.993728000000001</c:v>
                </c:pt>
                <c:pt idx="78266">
                  <c:v>13.993269</c:v>
                </c:pt>
                <c:pt idx="78267">
                  <c:v>13.996578</c:v>
                </c:pt>
                <c:pt idx="78268">
                  <c:v>13.995103</c:v>
                </c:pt>
                <c:pt idx="78269">
                  <c:v>13.994600999999999</c:v>
                </c:pt>
                <c:pt idx="78270">
                  <c:v>13.998258</c:v>
                </c:pt>
                <c:pt idx="78271">
                  <c:v>14.001149</c:v>
                </c:pt>
                <c:pt idx="78272">
                  <c:v>14.000766</c:v>
                </c:pt>
                <c:pt idx="78273">
                  <c:v>14.004108</c:v>
                </c:pt>
                <c:pt idx="78274">
                  <c:v>14.006017999999999</c:v>
                </c:pt>
                <c:pt idx="78275">
                  <c:v>14.004058000000001</c:v>
                </c:pt>
                <c:pt idx="78276">
                  <c:v>14.000197</c:v>
                </c:pt>
                <c:pt idx="78277">
                  <c:v>13.997538</c:v>
                </c:pt>
                <c:pt idx="78278">
                  <c:v>13.998578</c:v>
                </c:pt>
                <c:pt idx="78279">
                  <c:v>13.998828</c:v>
                </c:pt>
                <c:pt idx="78280">
                  <c:v>13.999603</c:v>
                </c:pt>
                <c:pt idx="78281">
                  <c:v>13.996085000000001</c:v>
                </c:pt>
                <c:pt idx="78282">
                  <c:v>13.996209</c:v>
                </c:pt>
                <c:pt idx="78283">
                  <c:v>14.002869</c:v>
                </c:pt>
                <c:pt idx="78284">
                  <c:v>13.999997</c:v>
                </c:pt>
                <c:pt idx="78285">
                  <c:v>13.998628</c:v>
                </c:pt>
                <c:pt idx="78286">
                  <c:v>14.004649000000001</c:v>
                </c:pt>
                <c:pt idx="78287">
                  <c:v>14.004471000000001</c:v>
                </c:pt>
                <c:pt idx="78288">
                  <c:v>14.000806000000001</c:v>
                </c:pt>
                <c:pt idx="78289">
                  <c:v>14.001771</c:v>
                </c:pt>
                <c:pt idx="78290">
                  <c:v>14.002993999999999</c:v>
                </c:pt>
                <c:pt idx="78291">
                  <c:v>14.000551</c:v>
                </c:pt>
                <c:pt idx="78292">
                  <c:v>14.002818</c:v>
                </c:pt>
                <c:pt idx="78293">
                  <c:v>14.000825000000001</c:v>
                </c:pt>
                <c:pt idx="78294">
                  <c:v>13.996302999999999</c:v>
                </c:pt>
                <c:pt idx="78295">
                  <c:v>14.002756</c:v>
                </c:pt>
                <c:pt idx="78296">
                  <c:v>14.001580000000001</c:v>
                </c:pt>
                <c:pt idx="78297">
                  <c:v>14.001094</c:v>
                </c:pt>
                <c:pt idx="78298">
                  <c:v>14.009553</c:v>
                </c:pt>
                <c:pt idx="78299">
                  <c:v>14.007561000000001</c:v>
                </c:pt>
                <c:pt idx="78300">
                  <c:v>14.00047</c:v>
                </c:pt>
                <c:pt idx="78301">
                  <c:v>13.998707</c:v>
                </c:pt>
                <c:pt idx="78302">
                  <c:v>14.002705000000001</c:v>
                </c:pt>
                <c:pt idx="78303">
                  <c:v>14.001172</c:v>
                </c:pt>
                <c:pt idx="78304">
                  <c:v>13.996207999999999</c:v>
                </c:pt>
                <c:pt idx="78305">
                  <c:v>13.997208000000001</c:v>
                </c:pt>
                <c:pt idx="78306">
                  <c:v>14.002154000000001</c:v>
                </c:pt>
                <c:pt idx="78307">
                  <c:v>14.008775999999999</c:v>
                </c:pt>
                <c:pt idx="78308">
                  <c:v>14.00544</c:v>
                </c:pt>
                <c:pt idx="78309">
                  <c:v>14.001543</c:v>
                </c:pt>
                <c:pt idx="78310">
                  <c:v>14.010486</c:v>
                </c:pt>
                <c:pt idx="78311">
                  <c:v>14.013593999999999</c:v>
                </c:pt>
                <c:pt idx="78312">
                  <c:v>14.007607</c:v>
                </c:pt>
                <c:pt idx="78313">
                  <c:v>14.004861</c:v>
                </c:pt>
                <c:pt idx="78314">
                  <c:v>14.010399</c:v>
                </c:pt>
                <c:pt idx="78315">
                  <c:v>14.007538</c:v>
                </c:pt>
                <c:pt idx="78316">
                  <c:v>13.995856</c:v>
                </c:pt>
                <c:pt idx="78317">
                  <c:v>13.999912</c:v>
                </c:pt>
                <c:pt idx="78318">
                  <c:v>14.002701</c:v>
                </c:pt>
                <c:pt idx="78319">
                  <c:v>13.998823</c:v>
                </c:pt>
                <c:pt idx="78320">
                  <c:v>14.007774</c:v>
                </c:pt>
                <c:pt idx="78321">
                  <c:v>14.010427</c:v>
                </c:pt>
                <c:pt idx="78322">
                  <c:v>13.99912</c:v>
                </c:pt>
                <c:pt idx="78323">
                  <c:v>14.000688</c:v>
                </c:pt>
                <c:pt idx="78324">
                  <c:v>14.01122</c:v>
                </c:pt>
                <c:pt idx="78325">
                  <c:v>14.008037</c:v>
                </c:pt>
                <c:pt idx="78326">
                  <c:v>14.003565999999999</c:v>
                </c:pt>
                <c:pt idx="78327">
                  <c:v>14.007293000000001</c:v>
                </c:pt>
                <c:pt idx="78328">
                  <c:v>14.006341000000001</c:v>
                </c:pt>
                <c:pt idx="78329">
                  <c:v>14.008872999999999</c:v>
                </c:pt>
                <c:pt idx="78330">
                  <c:v>14.012513</c:v>
                </c:pt>
                <c:pt idx="78331">
                  <c:v>14.010109999999999</c:v>
                </c:pt>
                <c:pt idx="78332">
                  <c:v>14.008684000000001</c:v>
                </c:pt>
                <c:pt idx="78333">
                  <c:v>14.007203000000001</c:v>
                </c:pt>
                <c:pt idx="78334">
                  <c:v>14.008798000000001</c:v>
                </c:pt>
                <c:pt idx="78335">
                  <c:v>14.006345</c:v>
                </c:pt>
                <c:pt idx="78336">
                  <c:v>14.008266000000001</c:v>
                </c:pt>
                <c:pt idx="78337">
                  <c:v>14.014552</c:v>
                </c:pt>
                <c:pt idx="78338">
                  <c:v>14.004754999999999</c:v>
                </c:pt>
                <c:pt idx="78339">
                  <c:v>14.007604000000001</c:v>
                </c:pt>
                <c:pt idx="78340">
                  <c:v>14.016731</c:v>
                </c:pt>
                <c:pt idx="78341">
                  <c:v>14.007635000000001</c:v>
                </c:pt>
                <c:pt idx="78342">
                  <c:v>14.002155</c:v>
                </c:pt>
                <c:pt idx="78343">
                  <c:v>14.008041</c:v>
                </c:pt>
                <c:pt idx="78344">
                  <c:v>14.00802</c:v>
                </c:pt>
                <c:pt idx="78345">
                  <c:v>13.999454999999999</c:v>
                </c:pt>
                <c:pt idx="78346">
                  <c:v>14.008213</c:v>
                </c:pt>
                <c:pt idx="78347">
                  <c:v>14.019804000000001</c:v>
                </c:pt>
                <c:pt idx="78348">
                  <c:v>14.012641</c:v>
                </c:pt>
                <c:pt idx="78349">
                  <c:v>14.014488999999999</c:v>
                </c:pt>
                <c:pt idx="78350">
                  <c:v>14.022710999999999</c:v>
                </c:pt>
                <c:pt idx="78351">
                  <c:v>14.018561</c:v>
                </c:pt>
                <c:pt idx="78352">
                  <c:v>14.012865</c:v>
                </c:pt>
                <c:pt idx="78353">
                  <c:v>14.012926999999999</c:v>
                </c:pt>
                <c:pt idx="78354">
                  <c:v>14.014248</c:v>
                </c:pt>
                <c:pt idx="78355">
                  <c:v>14.017583999999999</c:v>
                </c:pt>
                <c:pt idx="78356">
                  <c:v>14.0182</c:v>
                </c:pt>
                <c:pt idx="78357">
                  <c:v>14.014086000000001</c:v>
                </c:pt>
                <c:pt idx="78358">
                  <c:v>14.01976</c:v>
                </c:pt>
                <c:pt idx="78359">
                  <c:v>14.030854</c:v>
                </c:pt>
                <c:pt idx="78360">
                  <c:v>14.025202</c:v>
                </c:pt>
                <c:pt idx="78361">
                  <c:v>14.00563</c:v>
                </c:pt>
                <c:pt idx="78362">
                  <c:v>14.008660000000001</c:v>
                </c:pt>
                <c:pt idx="78363">
                  <c:v>14.021537</c:v>
                </c:pt>
                <c:pt idx="78364">
                  <c:v>14.008613</c:v>
                </c:pt>
                <c:pt idx="78365">
                  <c:v>14.002166000000001</c:v>
                </c:pt>
                <c:pt idx="78366">
                  <c:v>14.011953</c:v>
                </c:pt>
                <c:pt idx="78367">
                  <c:v>14.007116999999999</c:v>
                </c:pt>
                <c:pt idx="78368">
                  <c:v>14.008027999999999</c:v>
                </c:pt>
                <c:pt idx="78369">
                  <c:v>14.020460999999999</c:v>
                </c:pt>
                <c:pt idx="78370">
                  <c:v>14.014974</c:v>
                </c:pt>
                <c:pt idx="78371">
                  <c:v>14.008466</c:v>
                </c:pt>
                <c:pt idx="78372">
                  <c:v>14.018409</c:v>
                </c:pt>
                <c:pt idx="78373">
                  <c:v>14.016042000000001</c:v>
                </c:pt>
                <c:pt idx="78374">
                  <c:v>14.002981</c:v>
                </c:pt>
                <c:pt idx="78375">
                  <c:v>14.011829000000001</c:v>
                </c:pt>
                <c:pt idx="78376">
                  <c:v>14.013700999999999</c:v>
                </c:pt>
                <c:pt idx="78377">
                  <c:v>14.002587999999999</c:v>
                </c:pt>
                <c:pt idx="78378">
                  <c:v>14.015522000000001</c:v>
                </c:pt>
                <c:pt idx="78379">
                  <c:v>14.023543</c:v>
                </c:pt>
                <c:pt idx="78380">
                  <c:v>14.008203999999999</c:v>
                </c:pt>
                <c:pt idx="78381">
                  <c:v>14.006278</c:v>
                </c:pt>
                <c:pt idx="78382">
                  <c:v>14.012772999999999</c:v>
                </c:pt>
                <c:pt idx="78383">
                  <c:v>14.010187</c:v>
                </c:pt>
                <c:pt idx="78384">
                  <c:v>14.015001</c:v>
                </c:pt>
                <c:pt idx="78385">
                  <c:v>14.025047000000001</c:v>
                </c:pt>
                <c:pt idx="78386">
                  <c:v>14.01736</c:v>
                </c:pt>
                <c:pt idx="78387">
                  <c:v>14.012855999999999</c:v>
                </c:pt>
                <c:pt idx="78388">
                  <c:v>14.019655</c:v>
                </c:pt>
                <c:pt idx="78389">
                  <c:v>14.019805</c:v>
                </c:pt>
                <c:pt idx="78390">
                  <c:v>14.019893</c:v>
                </c:pt>
                <c:pt idx="78391">
                  <c:v>14.022532999999999</c:v>
                </c:pt>
                <c:pt idx="78392">
                  <c:v>14.019784</c:v>
                </c:pt>
                <c:pt idx="78393">
                  <c:v>14.013464000000001</c:v>
                </c:pt>
                <c:pt idx="78394">
                  <c:v>14.014982</c:v>
                </c:pt>
                <c:pt idx="78395">
                  <c:v>14.025401</c:v>
                </c:pt>
                <c:pt idx="78396">
                  <c:v>14.023286000000001</c:v>
                </c:pt>
                <c:pt idx="78397">
                  <c:v>14.016679</c:v>
                </c:pt>
                <c:pt idx="78398">
                  <c:v>14.020732000000001</c:v>
                </c:pt>
                <c:pt idx="78399">
                  <c:v>14.020999</c:v>
                </c:pt>
                <c:pt idx="78400">
                  <c:v>14.022551999999999</c:v>
                </c:pt>
                <c:pt idx="78401">
                  <c:v>14.026954999999999</c:v>
                </c:pt>
                <c:pt idx="78402">
                  <c:v>14.022966</c:v>
                </c:pt>
                <c:pt idx="78403">
                  <c:v>14.017716999999999</c:v>
                </c:pt>
                <c:pt idx="78404">
                  <c:v>14.022739</c:v>
                </c:pt>
                <c:pt idx="78405">
                  <c:v>14.020453</c:v>
                </c:pt>
                <c:pt idx="78406">
                  <c:v>14.012352</c:v>
                </c:pt>
                <c:pt idx="78407">
                  <c:v>14.017818</c:v>
                </c:pt>
                <c:pt idx="78408">
                  <c:v>14.018437</c:v>
                </c:pt>
                <c:pt idx="78409">
                  <c:v>14.014189999999999</c:v>
                </c:pt>
                <c:pt idx="78410">
                  <c:v>14.018376</c:v>
                </c:pt>
                <c:pt idx="78411">
                  <c:v>14.022297</c:v>
                </c:pt>
                <c:pt idx="78412">
                  <c:v>14.024392000000001</c:v>
                </c:pt>
                <c:pt idx="78413">
                  <c:v>14.023075</c:v>
                </c:pt>
                <c:pt idx="78414">
                  <c:v>14.021129</c:v>
                </c:pt>
                <c:pt idx="78415">
                  <c:v>14.021008999999999</c:v>
                </c:pt>
                <c:pt idx="78416">
                  <c:v>14.021046</c:v>
                </c:pt>
                <c:pt idx="78417">
                  <c:v>14.023099</c:v>
                </c:pt>
                <c:pt idx="78418">
                  <c:v>14.017742999999999</c:v>
                </c:pt>
                <c:pt idx="78419">
                  <c:v>14.018751</c:v>
                </c:pt>
                <c:pt idx="78420">
                  <c:v>14.027433</c:v>
                </c:pt>
                <c:pt idx="78421">
                  <c:v>14.027666</c:v>
                </c:pt>
                <c:pt idx="78422">
                  <c:v>14.025791999999999</c:v>
                </c:pt>
                <c:pt idx="78423">
                  <c:v>14.026496</c:v>
                </c:pt>
                <c:pt idx="78424">
                  <c:v>14.02905</c:v>
                </c:pt>
                <c:pt idx="78425">
                  <c:v>14.030658000000001</c:v>
                </c:pt>
                <c:pt idx="78426">
                  <c:v>14.027835</c:v>
                </c:pt>
                <c:pt idx="78427">
                  <c:v>14.023860000000001</c:v>
                </c:pt>
                <c:pt idx="78428">
                  <c:v>14.01746</c:v>
                </c:pt>
                <c:pt idx="78429">
                  <c:v>14.016874</c:v>
                </c:pt>
                <c:pt idx="78430">
                  <c:v>14.021609</c:v>
                </c:pt>
                <c:pt idx="78431">
                  <c:v>14.023270999999999</c:v>
                </c:pt>
                <c:pt idx="78432">
                  <c:v>14.026196000000001</c:v>
                </c:pt>
                <c:pt idx="78433">
                  <c:v>14.030996</c:v>
                </c:pt>
                <c:pt idx="78434">
                  <c:v>14.035067</c:v>
                </c:pt>
                <c:pt idx="78435">
                  <c:v>14.035513999999999</c:v>
                </c:pt>
                <c:pt idx="78436">
                  <c:v>14.033878</c:v>
                </c:pt>
                <c:pt idx="78437">
                  <c:v>14.025278</c:v>
                </c:pt>
                <c:pt idx="78438">
                  <c:v>14.015397</c:v>
                </c:pt>
                <c:pt idx="78439">
                  <c:v>14.023555999999999</c:v>
                </c:pt>
                <c:pt idx="78440">
                  <c:v>14.027794</c:v>
                </c:pt>
                <c:pt idx="78441">
                  <c:v>14.020405</c:v>
                </c:pt>
                <c:pt idx="78442">
                  <c:v>14.021193</c:v>
                </c:pt>
                <c:pt idx="78443">
                  <c:v>14.022424000000001</c:v>
                </c:pt>
                <c:pt idx="78444">
                  <c:v>14.02112</c:v>
                </c:pt>
                <c:pt idx="78445">
                  <c:v>14.023073999999999</c:v>
                </c:pt>
                <c:pt idx="78446">
                  <c:v>14.027093000000001</c:v>
                </c:pt>
                <c:pt idx="78447">
                  <c:v>14.025797000000001</c:v>
                </c:pt>
                <c:pt idx="78448">
                  <c:v>14.02286</c:v>
                </c:pt>
                <c:pt idx="78449">
                  <c:v>14.024982</c:v>
                </c:pt>
                <c:pt idx="78450">
                  <c:v>14.023577</c:v>
                </c:pt>
                <c:pt idx="78451">
                  <c:v>14.029120000000001</c:v>
                </c:pt>
                <c:pt idx="78452">
                  <c:v>14.029674</c:v>
                </c:pt>
                <c:pt idx="78453">
                  <c:v>14.016190999999999</c:v>
                </c:pt>
                <c:pt idx="78454">
                  <c:v>14.022914999999999</c:v>
                </c:pt>
                <c:pt idx="78455">
                  <c:v>14.039676</c:v>
                </c:pt>
                <c:pt idx="78456">
                  <c:v>14.034753</c:v>
                </c:pt>
                <c:pt idx="78457">
                  <c:v>14.025942000000001</c:v>
                </c:pt>
                <c:pt idx="78458">
                  <c:v>14.03392</c:v>
                </c:pt>
                <c:pt idx="78459">
                  <c:v>14.040813</c:v>
                </c:pt>
                <c:pt idx="78460">
                  <c:v>14.034682</c:v>
                </c:pt>
                <c:pt idx="78461">
                  <c:v>14.031814000000001</c:v>
                </c:pt>
                <c:pt idx="78462">
                  <c:v>14.03307</c:v>
                </c:pt>
                <c:pt idx="78463">
                  <c:v>14.029017</c:v>
                </c:pt>
                <c:pt idx="78464">
                  <c:v>14.027561</c:v>
                </c:pt>
                <c:pt idx="78465">
                  <c:v>14.034837</c:v>
                </c:pt>
                <c:pt idx="78466">
                  <c:v>14.033244</c:v>
                </c:pt>
                <c:pt idx="78467">
                  <c:v>14.025172</c:v>
                </c:pt>
                <c:pt idx="78468">
                  <c:v>14.03647</c:v>
                </c:pt>
                <c:pt idx="78469">
                  <c:v>14.046279999999999</c:v>
                </c:pt>
                <c:pt idx="78470">
                  <c:v>14.041107</c:v>
                </c:pt>
                <c:pt idx="78471">
                  <c:v>14.035689</c:v>
                </c:pt>
                <c:pt idx="78472">
                  <c:v>14.02788</c:v>
                </c:pt>
                <c:pt idx="78473">
                  <c:v>14.027872</c:v>
                </c:pt>
                <c:pt idx="78474">
                  <c:v>14.033647</c:v>
                </c:pt>
                <c:pt idx="78475">
                  <c:v>14.028635</c:v>
                </c:pt>
                <c:pt idx="78476">
                  <c:v>14.019384000000001</c:v>
                </c:pt>
                <c:pt idx="78477">
                  <c:v>14.02515</c:v>
                </c:pt>
                <c:pt idx="78478">
                  <c:v>14.039210000000001</c:v>
                </c:pt>
                <c:pt idx="78479">
                  <c:v>14.035067</c:v>
                </c:pt>
                <c:pt idx="78480">
                  <c:v>14.028707000000001</c:v>
                </c:pt>
                <c:pt idx="78481">
                  <c:v>14.034983</c:v>
                </c:pt>
                <c:pt idx="78482">
                  <c:v>14.033626</c:v>
                </c:pt>
                <c:pt idx="78483">
                  <c:v>14.026832000000001</c:v>
                </c:pt>
                <c:pt idx="78484">
                  <c:v>14.028010999999999</c:v>
                </c:pt>
                <c:pt idx="78485">
                  <c:v>14.030148000000001</c:v>
                </c:pt>
                <c:pt idx="78486">
                  <c:v>14.030366000000001</c:v>
                </c:pt>
                <c:pt idx="78487">
                  <c:v>14.036966</c:v>
                </c:pt>
                <c:pt idx="78488">
                  <c:v>14.032567</c:v>
                </c:pt>
                <c:pt idx="78489">
                  <c:v>14.024856</c:v>
                </c:pt>
                <c:pt idx="78490">
                  <c:v>14.037553000000001</c:v>
                </c:pt>
                <c:pt idx="78491">
                  <c:v>14.037013</c:v>
                </c:pt>
                <c:pt idx="78492">
                  <c:v>14.027208</c:v>
                </c:pt>
                <c:pt idx="78493">
                  <c:v>14.034718</c:v>
                </c:pt>
                <c:pt idx="78494">
                  <c:v>14.039258</c:v>
                </c:pt>
                <c:pt idx="78495">
                  <c:v>14.038627</c:v>
                </c:pt>
                <c:pt idx="78496">
                  <c:v>14.040448</c:v>
                </c:pt>
                <c:pt idx="78497">
                  <c:v>14.039811</c:v>
                </c:pt>
                <c:pt idx="78498">
                  <c:v>14.032852999999999</c:v>
                </c:pt>
                <c:pt idx="78499">
                  <c:v>14.033229</c:v>
                </c:pt>
                <c:pt idx="78500">
                  <c:v>14.040528999999999</c:v>
                </c:pt>
                <c:pt idx="78501">
                  <c:v>14.02989</c:v>
                </c:pt>
                <c:pt idx="78502">
                  <c:v>14.028695000000001</c:v>
                </c:pt>
                <c:pt idx="78503">
                  <c:v>14.041218000000001</c:v>
                </c:pt>
                <c:pt idx="78504">
                  <c:v>14.037775</c:v>
                </c:pt>
                <c:pt idx="78505">
                  <c:v>14.038938</c:v>
                </c:pt>
                <c:pt idx="78506">
                  <c:v>14.042994999999999</c:v>
                </c:pt>
                <c:pt idx="78507">
                  <c:v>14.036968999999999</c:v>
                </c:pt>
                <c:pt idx="78508">
                  <c:v>14.036365</c:v>
                </c:pt>
                <c:pt idx="78509">
                  <c:v>14.040467</c:v>
                </c:pt>
                <c:pt idx="78510">
                  <c:v>14.037243999999999</c:v>
                </c:pt>
                <c:pt idx="78511">
                  <c:v>14.02946</c:v>
                </c:pt>
                <c:pt idx="78512">
                  <c:v>14.034330000000001</c:v>
                </c:pt>
                <c:pt idx="78513">
                  <c:v>14.038123000000001</c:v>
                </c:pt>
                <c:pt idx="78514">
                  <c:v>14.034713</c:v>
                </c:pt>
                <c:pt idx="78515">
                  <c:v>14.038085000000001</c:v>
                </c:pt>
                <c:pt idx="78516">
                  <c:v>14.038779999999999</c:v>
                </c:pt>
                <c:pt idx="78517">
                  <c:v>14.036009</c:v>
                </c:pt>
                <c:pt idx="78518">
                  <c:v>14.033644000000001</c:v>
                </c:pt>
                <c:pt idx="78519">
                  <c:v>14.036127</c:v>
                </c:pt>
                <c:pt idx="78520">
                  <c:v>14.041344</c:v>
                </c:pt>
                <c:pt idx="78521">
                  <c:v>14.041570999999999</c:v>
                </c:pt>
                <c:pt idx="78522">
                  <c:v>14.044302999999999</c:v>
                </c:pt>
                <c:pt idx="78523">
                  <c:v>14.04063</c:v>
                </c:pt>
                <c:pt idx="78524">
                  <c:v>14.033849</c:v>
                </c:pt>
                <c:pt idx="78525">
                  <c:v>14.038663</c:v>
                </c:pt>
                <c:pt idx="78526">
                  <c:v>14.039286000000001</c:v>
                </c:pt>
                <c:pt idx="78527">
                  <c:v>14.033246999999999</c:v>
                </c:pt>
                <c:pt idx="78528">
                  <c:v>14.039566000000001</c:v>
                </c:pt>
                <c:pt idx="78529">
                  <c:v>14.051729</c:v>
                </c:pt>
                <c:pt idx="78530">
                  <c:v>14.044051</c:v>
                </c:pt>
                <c:pt idx="78531">
                  <c:v>14.037701</c:v>
                </c:pt>
                <c:pt idx="78532">
                  <c:v>14.044691</c:v>
                </c:pt>
                <c:pt idx="78533">
                  <c:v>14.04332</c:v>
                </c:pt>
                <c:pt idx="78534">
                  <c:v>14.043944</c:v>
                </c:pt>
                <c:pt idx="78535">
                  <c:v>14.045776</c:v>
                </c:pt>
                <c:pt idx="78536">
                  <c:v>14.038993</c:v>
                </c:pt>
                <c:pt idx="78537">
                  <c:v>14.036016999999999</c:v>
                </c:pt>
                <c:pt idx="78538">
                  <c:v>14.043635</c:v>
                </c:pt>
                <c:pt idx="78539">
                  <c:v>14.044677999999999</c:v>
                </c:pt>
                <c:pt idx="78540">
                  <c:v>14.037787</c:v>
                </c:pt>
                <c:pt idx="78541">
                  <c:v>14.047286</c:v>
                </c:pt>
                <c:pt idx="78542">
                  <c:v>14.051513</c:v>
                </c:pt>
                <c:pt idx="78543">
                  <c:v>14.039144</c:v>
                </c:pt>
                <c:pt idx="78544">
                  <c:v>14.047914</c:v>
                </c:pt>
                <c:pt idx="78545">
                  <c:v>14.054817</c:v>
                </c:pt>
                <c:pt idx="78546">
                  <c:v>14.044563</c:v>
                </c:pt>
                <c:pt idx="78547">
                  <c:v>14.045823</c:v>
                </c:pt>
                <c:pt idx="78548">
                  <c:v>14.046376</c:v>
                </c:pt>
                <c:pt idx="78549">
                  <c:v>14.033129000000001</c:v>
                </c:pt>
                <c:pt idx="78550">
                  <c:v>14.031637999999999</c:v>
                </c:pt>
                <c:pt idx="78551">
                  <c:v>14.046099999999999</c:v>
                </c:pt>
                <c:pt idx="78552">
                  <c:v>14.046144999999999</c:v>
                </c:pt>
                <c:pt idx="78553">
                  <c:v>14.044729999999999</c:v>
                </c:pt>
                <c:pt idx="78554">
                  <c:v>14.051126999999999</c:v>
                </c:pt>
                <c:pt idx="78555">
                  <c:v>14.046524</c:v>
                </c:pt>
                <c:pt idx="78556">
                  <c:v>14.044741</c:v>
                </c:pt>
                <c:pt idx="78557">
                  <c:v>14.044532</c:v>
                </c:pt>
                <c:pt idx="78558">
                  <c:v>14.040926000000001</c:v>
                </c:pt>
                <c:pt idx="78559">
                  <c:v>14.042797</c:v>
                </c:pt>
                <c:pt idx="78560">
                  <c:v>14.045987</c:v>
                </c:pt>
                <c:pt idx="78561">
                  <c:v>14.047079999999999</c:v>
                </c:pt>
                <c:pt idx="78562">
                  <c:v>14.040485</c:v>
                </c:pt>
                <c:pt idx="78563">
                  <c:v>14.041071000000001</c:v>
                </c:pt>
                <c:pt idx="78564">
                  <c:v>14.051978</c:v>
                </c:pt>
                <c:pt idx="78565">
                  <c:v>14.052296999999999</c:v>
                </c:pt>
                <c:pt idx="78566">
                  <c:v>14.048768000000001</c:v>
                </c:pt>
                <c:pt idx="78567">
                  <c:v>14.053476</c:v>
                </c:pt>
                <c:pt idx="78568">
                  <c:v>14.055014</c:v>
                </c:pt>
                <c:pt idx="78569">
                  <c:v>14.047929999999999</c:v>
                </c:pt>
                <c:pt idx="78570">
                  <c:v>14.048487</c:v>
                </c:pt>
                <c:pt idx="78571">
                  <c:v>14.048698999999999</c:v>
                </c:pt>
                <c:pt idx="78572">
                  <c:v>14.037578</c:v>
                </c:pt>
                <c:pt idx="78573">
                  <c:v>14.045131</c:v>
                </c:pt>
                <c:pt idx="78574">
                  <c:v>14.051655</c:v>
                </c:pt>
                <c:pt idx="78575">
                  <c:v>14.035719</c:v>
                </c:pt>
                <c:pt idx="78576">
                  <c:v>14.041676000000001</c:v>
                </c:pt>
                <c:pt idx="78577">
                  <c:v>14.058901000000001</c:v>
                </c:pt>
                <c:pt idx="78578">
                  <c:v>14.051114</c:v>
                </c:pt>
                <c:pt idx="78579">
                  <c:v>14.0435</c:v>
                </c:pt>
                <c:pt idx="78580">
                  <c:v>14.051299999999999</c:v>
                </c:pt>
                <c:pt idx="78581">
                  <c:v>14.046400999999999</c:v>
                </c:pt>
                <c:pt idx="78582">
                  <c:v>14.043749999999999</c:v>
                </c:pt>
                <c:pt idx="78583">
                  <c:v>14.060280000000001</c:v>
                </c:pt>
                <c:pt idx="78584">
                  <c:v>14.058738999999999</c:v>
                </c:pt>
                <c:pt idx="78585">
                  <c:v>14.04682</c:v>
                </c:pt>
                <c:pt idx="78586">
                  <c:v>14.050081</c:v>
                </c:pt>
                <c:pt idx="78587">
                  <c:v>14.049410999999999</c:v>
                </c:pt>
                <c:pt idx="78588">
                  <c:v>14.045781</c:v>
                </c:pt>
                <c:pt idx="78589">
                  <c:v>14.05578</c:v>
                </c:pt>
                <c:pt idx="78590">
                  <c:v>14.060112999999999</c:v>
                </c:pt>
                <c:pt idx="78591">
                  <c:v>14.046341</c:v>
                </c:pt>
                <c:pt idx="78592">
                  <c:v>14.045318</c:v>
                </c:pt>
                <c:pt idx="78593">
                  <c:v>14.057779999999999</c:v>
                </c:pt>
                <c:pt idx="78594">
                  <c:v>14.048417000000001</c:v>
                </c:pt>
                <c:pt idx="78595">
                  <c:v>14.043537000000001</c:v>
                </c:pt>
                <c:pt idx="78596">
                  <c:v>14.061424000000001</c:v>
                </c:pt>
                <c:pt idx="78597">
                  <c:v>14.059612</c:v>
                </c:pt>
                <c:pt idx="78598">
                  <c:v>14.045175</c:v>
                </c:pt>
                <c:pt idx="78599">
                  <c:v>14.049068</c:v>
                </c:pt>
                <c:pt idx="78600">
                  <c:v>14.052714999999999</c:v>
                </c:pt>
                <c:pt idx="78601">
                  <c:v>14.047915</c:v>
                </c:pt>
                <c:pt idx="78602">
                  <c:v>14.05569</c:v>
                </c:pt>
                <c:pt idx="78603">
                  <c:v>14.058256</c:v>
                </c:pt>
                <c:pt idx="78604">
                  <c:v>14.047489000000001</c:v>
                </c:pt>
                <c:pt idx="78605">
                  <c:v>14.056899</c:v>
                </c:pt>
                <c:pt idx="78606">
                  <c:v>14.064296000000001</c:v>
                </c:pt>
                <c:pt idx="78607">
                  <c:v>14.054281</c:v>
                </c:pt>
                <c:pt idx="78608">
                  <c:v>14.058318999999999</c:v>
                </c:pt>
                <c:pt idx="78609">
                  <c:v>14.067537</c:v>
                </c:pt>
                <c:pt idx="78610">
                  <c:v>14.053881000000001</c:v>
                </c:pt>
                <c:pt idx="78611">
                  <c:v>14.044921</c:v>
                </c:pt>
                <c:pt idx="78612">
                  <c:v>14.060917</c:v>
                </c:pt>
                <c:pt idx="78613">
                  <c:v>14.0542</c:v>
                </c:pt>
                <c:pt idx="78614">
                  <c:v>14.039655</c:v>
                </c:pt>
                <c:pt idx="78615">
                  <c:v>14.059386999999999</c:v>
                </c:pt>
                <c:pt idx="78616">
                  <c:v>14.064415</c:v>
                </c:pt>
                <c:pt idx="78617">
                  <c:v>14.050565000000001</c:v>
                </c:pt>
                <c:pt idx="78618">
                  <c:v>14.057985</c:v>
                </c:pt>
                <c:pt idx="78619">
                  <c:v>14.063107</c:v>
                </c:pt>
                <c:pt idx="78620">
                  <c:v>14.053604999999999</c:v>
                </c:pt>
                <c:pt idx="78621">
                  <c:v>14.054936</c:v>
                </c:pt>
                <c:pt idx="78622">
                  <c:v>14.057320000000001</c:v>
                </c:pt>
                <c:pt idx="78623">
                  <c:v>14.046037999999999</c:v>
                </c:pt>
                <c:pt idx="78624">
                  <c:v>14.046687</c:v>
                </c:pt>
                <c:pt idx="78625">
                  <c:v>14.05588</c:v>
                </c:pt>
                <c:pt idx="78626">
                  <c:v>14.054252999999999</c:v>
                </c:pt>
                <c:pt idx="78627">
                  <c:v>14.063216000000001</c:v>
                </c:pt>
                <c:pt idx="78628">
                  <c:v>14.0732</c:v>
                </c:pt>
                <c:pt idx="78629">
                  <c:v>14.063946</c:v>
                </c:pt>
                <c:pt idx="78630">
                  <c:v>14.054152999999999</c:v>
                </c:pt>
                <c:pt idx="78631">
                  <c:v>14.058392</c:v>
                </c:pt>
                <c:pt idx="78632">
                  <c:v>14.059134999999999</c:v>
                </c:pt>
                <c:pt idx="78633">
                  <c:v>14.04762</c:v>
                </c:pt>
                <c:pt idx="78634">
                  <c:v>14.053456000000001</c:v>
                </c:pt>
                <c:pt idx="78635">
                  <c:v>14.061124</c:v>
                </c:pt>
                <c:pt idx="78636">
                  <c:v>14.047488</c:v>
                </c:pt>
                <c:pt idx="78637">
                  <c:v>14.048107</c:v>
                </c:pt>
                <c:pt idx="78638">
                  <c:v>14.064538000000001</c:v>
                </c:pt>
                <c:pt idx="78639">
                  <c:v>14.067523</c:v>
                </c:pt>
                <c:pt idx="78640">
                  <c:v>14.058059999999999</c:v>
                </c:pt>
                <c:pt idx="78641">
                  <c:v>14.059328000000001</c:v>
                </c:pt>
                <c:pt idx="78642">
                  <c:v>14.064745</c:v>
                </c:pt>
                <c:pt idx="78643">
                  <c:v>14.057582</c:v>
                </c:pt>
                <c:pt idx="78644">
                  <c:v>14.059913999999999</c:v>
                </c:pt>
                <c:pt idx="78645">
                  <c:v>14.06399</c:v>
                </c:pt>
                <c:pt idx="78646">
                  <c:v>14.060471</c:v>
                </c:pt>
                <c:pt idx="78647">
                  <c:v>14.059606</c:v>
                </c:pt>
                <c:pt idx="78648">
                  <c:v>14.058521000000001</c:v>
                </c:pt>
                <c:pt idx="78649">
                  <c:v>14.063415000000001</c:v>
                </c:pt>
                <c:pt idx="78650">
                  <c:v>14.069134999999999</c:v>
                </c:pt>
                <c:pt idx="78651">
                  <c:v>14.06865</c:v>
                </c:pt>
                <c:pt idx="78652">
                  <c:v>14.064493000000001</c:v>
                </c:pt>
                <c:pt idx="78653">
                  <c:v>14.064857999999999</c:v>
                </c:pt>
                <c:pt idx="78654">
                  <c:v>14.067182000000001</c:v>
                </c:pt>
                <c:pt idx="78655">
                  <c:v>14.050151</c:v>
                </c:pt>
                <c:pt idx="78656">
                  <c:v>14.048075000000001</c:v>
                </c:pt>
                <c:pt idx="78657">
                  <c:v>14.064698999999999</c:v>
                </c:pt>
                <c:pt idx="78658">
                  <c:v>14.060775</c:v>
                </c:pt>
                <c:pt idx="78659">
                  <c:v>14.058489</c:v>
                </c:pt>
                <c:pt idx="78660">
                  <c:v>14.072594</c:v>
                </c:pt>
                <c:pt idx="78661">
                  <c:v>14.068856</c:v>
                </c:pt>
                <c:pt idx="78662">
                  <c:v>14.049092999999999</c:v>
                </c:pt>
                <c:pt idx="78663">
                  <c:v>14.055999999999999</c:v>
                </c:pt>
                <c:pt idx="78664">
                  <c:v>14.067036</c:v>
                </c:pt>
                <c:pt idx="78665">
                  <c:v>14.055593</c:v>
                </c:pt>
                <c:pt idx="78666">
                  <c:v>14.064424000000001</c:v>
                </c:pt>
                <c:pt idx="78667">
                  <c:v>14.079442999999999</c:v>
                </c:pt>
                <c:pt idx="78668">
                  <c:v>14.066119</c:v>
                </c:pt>
                <c:pt idx="78669">
                  <c:v>14.05808</c:v>
                </c:pt>
                <c:pt idx="78670">
                  <c:v>14.069815</c:v>
                </c:pt>
                <c:pt idx="78671">
                  <c:v>14.065472</c:v>
                </c:pt>
                <c:pt idx="78672">
                  <c:v>14.058324000000001</c:v>
                </c:pt>
                <c:pt idx="78673">
                  <c:v>14.07395</c:v>
                </c:pt>
                <c:pt idx="78674">
                  <c:v>14.070024999999999</c:v>
                </c:pt>
                <c:pt idx="78675">
                  <c:v>14.055662</c:v>
                </c:pt>
                <c:pt idx="78676">
                  <c:v>14.069769000000001</c:v>
                </c:pt>
                <c:pt idx="78677">
                  <c:v>14.073153</c:v>
                </c:pt>
                <c:pt idx="78678">
                  <c:v>14.059524</c:v>
                </c:pt>
                <c:pt idx="78679">
                  <c:v>14.060480999999999</c:v>
                </c:pt>
                <c:pt idx="78680">
                  <c:v>14.066679000000001</c:v>
                </c:pt>
                <c:pt idx="78681">
                  <c:v>14.063972</c:v>
                </c:pt>
                <c:pt idx="78682">
                  <c:v>14.066993999999999</c:v>
                </c:pt>
                <c:pt idx="78683">
                  <c:v>14.07344</c:v>
                </c:pt>
                <c:pt idx="78684">
                  <c:v>14.058422</c:v>
                </c:pt>
                <c:pt idx="78685">
                  <c:v>14.053367</c:v>
                </c:pt>
                <c:pt idx="78686">
                  <c:v>14.071533000000001</c:v>
                </c:pt>
                <c:pt idx="78687">
                  <c:v>14.069452999999999</c:v>
                </c:pt>
                <c:pt idx="78688">
                  <c:v>14.062887999999999</c:v>
                </c:pt>
                <c:pt idx="78689">
                  <c:v>14.07197</c:v>
                </c:pt>
                <c:pt idx="78690">
                  <c:v>14.072744999999999</c:v>
                </c:pt>
                <c:pt idx="78691">
                  <c:v>14.066152000000001</c:v>
                </c:pt>
                <c:pt idx="78692">
                  <c:v>14.072293999999999</c:v>
                </c:pt>
                <c:pt idx="78693">
                  <c:v>14.074197</c:v>
                </c:pt>
                <c:pt idx="78694">
                  <c:v>14.064285</c:v>
                </c:pt>
                <c:pt idx="78695">
                  <c:v>14.070943</c:v>
                </c:pt>
                <c:pt idx="78696">
                  <c:v>14.074627</c:v>
                </c:pt>
                <c:pt idx="78697">
                  <c:v>14.063525</c:v>
                </c:pt>
                <c:pt idx="78698">
                  <c:v>14.064612</c:v>
                </c:pt>
                <c:pt idx="78699">
                  <c:v>14.069962</c:v>
                </c:pt>
                <c:pt idx="78700">
                  <c:v>14.061389</c:v>
                </c:pt>
                <c:pt idx="78701">
                  <c:v>14.057397</c:v>
                </c:pt>
                <c:pt idx="78702">
                  <c:v>14.071939</c:v>
                </c:pt>
                <c:pt idx="78703">
                  <c:v>14.075248999999999</c:v>
                </c:pt>
                <c:pt idx="78704">
                  <c:v>14.067057999999999</c:v>
                </c:pt>
                <c:pt idx="78705">
                  <c:v>14.075688</c:v>
                </c:pt>
                <c:pt idx="78706">
                  <c:v>14.077762</c:v>
                </c:pt>
                <c:pt idx="78707">
                  <c:v>14.066426999999999</c:v>
                </c:pt>
                <c:pt idx="78708">
                  <c:v>14.069748000000001</c:v>
                </c:pt>
                <c:pt idx="78709">
                  <c:v>14.075832</c:v>
                </c:pt>
                <c:pt idx="78710">
                  <c:v>14.070218000000001</c:v>
                </c:pt>
                <c:pt idx="78711">
                  <c:v>14.066541000000001</c:v>
                </c:pt>
                <c:pt idx="78712">
                  <c:v>14.077883999999999</c:v>
                </c:pt>
                <c:pt idx="78713">
                  <c:v>14.078443</c:v>
                </c:pt>
                <c:pt idx="78714">
                  <c:v>14.070544</c:v>
                </c:pt>
                <c:pt idx="78715">
                  <c:v>14.081229</c:v>
                </c:pt>
                <c:pt idx="78716">
                  <c:v>14.081099999999999</c:v>
                </c:pt>
                <c:pt idx="78717">
                  <c:v>14.071341</c:v>
                </c:pt>
                <c:pt idx="78718">
                  <c:v>14.074415</c:v>
                </c:pt>
                <c:pt idx="78719">
                  <c:v>14.071149</c:v>
                </c:pt>
                <c:pt idx="78720">
                  <c:v>14.059339</c:v>
                </c:pt>
                <c:pt idx="78721">
                  <c:v>14.062239</c:v>
                </c:pt>
                <c:pt idx="78722">
                  <c:v>14.073986</c:v>
                </c:pt>
                <c:pt idx="78723">
                  <c:v>14.070050999999999</c:v>
                </c:pt>
                <c:pt idx="78724">
                  <c:v>14.067996000000001</c:v>
                </c:pt>
                <c:pt idx="78725">
                  <c:v>14.079902000000001</c:v>
                </c:pt>
                <c:pt idx="78726">
                  <c:v>14.080005</c:v>
                </c:pt>
                <c:pt idx="78727">
                  <c:v>14.074804</c:v>
                </c:pt>
                <c:pt idx="78728">
                  <c:v>14.082720999999999</c:v>
                </c:pt>
                <c:pt idx="78729">
                  <c:v>14.084193000000001</c:v>
                </c:pt>
                <c:pt idx="78730">
                  <c:v>14.073005999999999</c:v>
                </c:pt>
                <c:pt idx="78731">
                  <c:v>14.07255</c:v>
                </c:pt>
                <c:pt idx="78732">
                  <c:v>14.073547</c:v>
                </c:pt>
                <c:pt idx="78733">
                  <c:v>14.064776</c:v>
                </c:pt>
                <c:pt idx="78734">
                  <c:v>14.074828999999999</c:v>
                </c:pt>
                <c:pt idx="78735">
                  <c:v>14.082508000000001</c:v>
                </c:pt>
                <c:pt idx="78736">
                  <c:v>14.068189</c:v>
                </c:pt>
                <c:pt idx="78737">
                  <c:v>14.074354</c:v>
                </c:pt>
                <c:pt idx="78738">
                  <c:v>14.089861000000001</c:v>
                </c:pt>
                <c:pt idx="78739">
                  <c:v>14.079453000000001</c:v>
                </c:pt>
                <c:pt idx="78740">
                  <c:v>14.068168</c:v>
                </c:pt>
                <c:pt idx="78741">
                  <c:v>14.074994</c:v>
                </c:pt>
                <c:pt idx="78742">
                  <c:v>14.076214</c:v>
                </c:pt>
                <c:pt idx="78743">
                  <c:v>14.069715</c:v>
                </c:pt>
                <c:pt idx="78744">
                  <c:v>14.071899</c:v>
                </c:pt>
                <c:pt idx="78745">
                  <c:v>14.070936</c:v>
                </c:pt>
                <c:pt idx="78746">
                  <c:v>14.069527000000001</c:v>
                </c:pt>
                <c:pt idx="78747">
                  <c:v>14.079017</c:v>
                </c:pt>
                <c:pt idx="78748">
                  <c:v>14.083985</c:v>
                </c:pt>
                <c:pt idx="78749">
                  <c:v>14.081293000000001</c:v>
                </c:pt>
                <c:pt idx="78750">
                  <c:v>14.084052</c:v>
                </c:pt>
                <c:pt idx="78751">
                  <c:v>14.084820000000001</c:v>
                </c:pt>
                <c:pt idx="78752">
                  <c:v>14.073639</c:v>
                </c:pt>
                <c:pt idx="78753">
                  <c:v>14.078516</c:v>
                </c:pt>
                <c:pt idx="78754">
                  <c:v>14.090669999999999</c:v>
                </c:pt>
                <c:pt idx="78755">
                  <c:v>14.075226000000001</c:v>
                </c:pt>
                <c:pt idx="78756">
                  <c:v>14.073237000000001</c:v>
                </c:pt>
                <c:pt idx="78757">
                  <c:v>14.089451</c:v>
                </c:pt>
                <c:pt idx="78758">
                  <c:v>14.076566</c:v>
                </c:pt>
                <c:pt idx="78759">
                  <c:v>14.065968</c:v>
                </c:pt>
                <c:pt idx="78760">
                  <c:v>14.07751</c:v>
                </c:pt>
                <c:pt idx="78761">
                  <c:v>14.082241</c:v>
                </c:pt>
                <c:pt idx="78762">
                  <c:v>14.078181000000001</c:v>
                </c:pt>
                <c:pt idx="78763">
                  <c:v>14.082138</c:v>
                </c:pt>
                <c:pt idx="78764">
                  <c:v>14.082136</c:v>
                </c:pt>
                <c:pt idx="78765">
                  <c:v>14.070745000000001</c:v>
                </c:pt>
                <c:pt idx="78766">
                  <c:v>14.073460000000001</c:v>
                </c:pt>
                <c:pt idx="78767">
                  <c:v>14.079846</c:v>
                </c:pt>
                <c:pt idx="78768">
                  <c:v>14.075521</c:v>
                </c:pt>
                <c:pt idx="78769">
                  <c:v>14.07837</c:v>
                </c:pt>
                <c:pt idx="78770">
                  <c:v>14.084256999999999</c:v>
                </c:pt>
                <c:pt idx="78771">
                  <c:v>14.079746</c:v>
                </c:pt>
                <c:pt idx="78772">
                  <c:v>14.076053999999999</c:v>
                </c:pt>
                <c:pt idx="78773">
                  <c:v>14.087005</c:v>
                </c:pt>
                <c:pt idx="78774">
                  <c:v>14.088172</c:v>
                </c:pt>
                <c:pt idx="78775">
                  <c:v>14.080495000000001</c:v>
                </c:pt>
                <c:pt idx="78776">
                  <c:v>14.087427999999999</c:v>
                </c:pt>
                <c:pt idx="78777">
                  <c:v>14.086907999999999</c:v>
                </c:pt>
                <c:pt idx="78778">
                  <c:v>14.076195999999999</c:v>
                </c:pt>
                <c:pt idx="78779">
                  <c:v>14.07802</c:v>
                </c:pt>
                <c:pt idx="78780">
                  <c:v>14.083928999999999</c:v>
                </c:pt>
                <c:pt idx="78781">
                  <c:v>14.076572000000001</c:v>
                </c:pt>
                <c:pt idx="78782">
                  <c:v>14.074958000000001</c:v>
                </c:pt>
                <c:pt idx="78783">
                  <c:v>14.089071000000001</c:v>
                </c:pt>
                <c:pt idx="78784">
                  <c:v>14.090092</c:v>
                </c:pt>
                <c:pt idx="78785">
                  <c:v>14.085445999999999</c:v>
                </c:pt>
                <c:pt idx="78786">
                  <c:v>14.087325999999999</c:v>
                </c:pt>
                <c:pt idx="78787">
                  <c:v>14.082113</c:v>
                </c:pt>
                <c:pt idx="78788">
                  <c:v>14.079993</c:v>
                </c:pt>
                <c:pt idx="78789">
                  <c:v>14.082943999999999</c:v>
                </c:pt>
                <c:pt idx="78790">
                  <c:v>14.081651000000001</c:v>
                </c:pt>
                <c:pt idx="78791">
                  <c:v>14.083427</c:v>
                </c:pt>
                <c:pt idx="78792">
                  <c:v>14.087403999999999</c:v>
                </c:pt>
                <c:pt idx="78793">
                  <c:v>14.089043999999999</c:v>
                </c:pt>
                <c:pt idx="78794">
                  <c:v>14.091492000000001</c:v>
                </c:pt>
                <c:pt idx="78795">
                  <c:v>14.095015999999999</c:v>
                </c:pt>
                <c:pt idx="78796">
                  <c:v>14.090773</c:v>
                </c:pt>
                <c:pt idx="78797">
                  <c:v>14.088800000000001</c:v>
                </c:pt>
                <c:pt idx="78798">
                  <c:v>14.093113000000001</c:v>
                </c:pt>
                <c:pt idx="78799">
                  <c:v>14.087033</c:v>
                </c:pt>
                <c:pt idx="78800">
                  <c:v>14.081374</c:v>
                </c:pt>
                <c:pt idx="78801">
                  <c:v>14.086473</c:v>
                </c:pt>
                <c:pt idx="78802">
                  <c:v>14.091424999999999</c:v>
                </c:pt>
                <c:pt idx="78803">
                  <c:v>14.090209</c:v>
                </c:pt>
                <c:pt idx="78804">
                  <c:v>14.086366</c:v>
                </c:pt>
                <c:pt idx="78805">
                  <c:v>14.086201000000001</c:v>
                </c:pt>
                <c:pt idx="78806">
                  <c:v>14.077268</c:v>
                </c:pt>
                <c:pt idx="78807">
                  <c:v>14.072355999999999</c:v>
                </c:pt>
                <c:pt idx="78808">
                  <c:v>14.08888</c:v>
                </c:pt>
                <c:pt idx="78809">
                  <c:v>14.094110000000001</c:v>
                </c:pt>
                <c:pt idx="78810">
                  <c:v>14.085278000000001</c:v>
                </c:pt>
                <c:pt idx="78811">
                  <c:v>14.088047</c:v>
                </c:pt>
                <c:pt idx="78812">
                  <c:v>14.094459000000001</c:v>
                </c:pt>
                <c:pt idx="78813">
                  <c:v>14.090241000000001</c:v>
                </c:pt>
                <c:pt idx="78814">
                  <c:v>14.086957999999999</c:v>
                </c:pt>
                <c:pt idx="78815">
                  <c:v>14.088338</c:v>
                </c:pt>
                <c:pt idx="78816">
                  <c:v>14.080156000000001</c:v>
                </c:pt>
                <c:pt idx="78817">
                  <c:v>14.079107</c:v>
                </c:pt>
                <c:pt idx="78818">
                  <c:v>14.087097999999999</c:v>
                </c:pt>
                <c:pt idx="78819">
                  <c:v>14.081792</c:v>
                </c:pt>
                <c:pt idx="78820">
                  <c:v>14.080812999999999</c:v>
                </c:pt>
                <c:pt idx="78821">
                  <c:v>14.093602000000001</c:v>
                </c:pt>
                <c:pt idx="78822">
                  <c:v>14.100835</c:v>
                </c:pt>
                <c:pt idx="78823">
                  <c:v>14.094792</c:v>
                </c:pt>
                <c:pt idx="78824">
                  <c:v>14.095758</c:v>
                </c:pt>
                <c:pt idx="78825">
                  <c:v>14.099021</c:v>
                </c:pt>
                <c:pt idx="78826">
                  <c:v>14.0929</c:v>
                </c:pt>
                <c:pt idx="78827">
                  <c:v>14.098317</c:v>
                </c:pt>
                <c:pt idx="78828">
                  <c:v>14.091730999999999</c:v>
                </c:pt>
                <c:pt idx="78829">
                  <c:v>14.073684999999999</c:v>
                </c:pt>
                <c:pt idx="78830">
                  <c:v>14.090242999999999</c:v>
                </c:pt>
                <c:pt idx="78831">
                  <c:v>14.101775</c:v>
                </c:pt>
                <c:pt idx="78832">
                  <c:v>14.084804999999999</c:v>
                </c:pt>
                <c:pt idx="78833">
                  <c:v>14.089134</c:v>
                </c:pt>
                <c:pt idx="78834">
                  <c:v>14.104181000000001</c:v>
                </c:pt>
                <c:pt idx="78835">
                  <c:v>14.093703</c:v>
                </c:pt>
                <c:pt idx="78836">
                  <c:v>14.087586</c:v>
                </c:pt>
                <c:pt idx="78837">
                  <c:v>14.099694</c:v>
                </c:pt>
                <c:pt idx="78838">
                  <c:v>14.097818999999999</c:v>
                </c:pt>
                <c:pt idx="78839">
                  <c:v>14.094996999999999</c:v>
                </c:pt>
                <c:pt idx="78840">
                  <c:v>14.096646</c:v>
                </c:pt>
                <c:pt idx="78841">
                  <c:v>14.090180999999999</c:v>
                </c:pt>
                <c:pt idx="78842">
                  <c:v>14.088208</c:v>
                </c:pt>
                <c:pt idx="78843">
                  <c:v>14.091587000000001</c:v>
                </c:pt>
                <c:pt idx="78844">
                  <c:v>14.097476</c:v>
                </c:pt>
                <c:pt idx="78845">
                  <c:v>14.096890999999999</c:v>
                </c:pt>
                <c:pt idx="78846">
                  <c:v>14.094189</c:v>
                </c:pt>
                <c:pt idx="78847">
                  <c:v>14.094536</c:v>
                </c:pt>
                <c:pt idx="78848">
                  <c:v>14.088212</c:v>
                </c:pt>
                <c:pt idx="78849">
                  <c:v>14.087058000000001</c:v>
                </c:pt>
                <c:pt idx="78850">
                  <c:v>14.09198</c:v>
                </c:pt>
                <c:pt idx="78851">
                  <c:v>14.092777999999999</c:v>
                </c:pt>
                <c:pt idx="78852">
                  <c:v>14.091118</c:v>
                </c:pt>
                <c:pt idx="78853">
                  <c:v>14.091234</c:v>
                </c:pt>
                <c:pt idx="78854">
                  <c:v>14.093177000000001</c:v>
                </c:pt>
                <c:pt idx="78855">
                  <c:v>14.089164999999999</c:v>
                </c:pt>
                <c:pt idx="78856">
                  <c:v>14.094908999999999</c:v>
                </c:pt>
                <c:pt idx="78857">
                  <c:v>14.101350999999999</c:v>
                </c:pt>
                <c:pt idx="78858">
                  <c:v>14.090888</c:v>
                </c:pt>
                <c:pt idx="78859">
                  <c:v>14.094972</c:v>
                </c:pt>
                <c:pt idx="78860">
                  <c:v>14.101753</c:v>
                </c:pt>
                <c:pt idx="78861">
                  <c:v>14.096373</c:v>
                </c:pt>
                <c:pt idx="78862">
                  <c:v>14.098204000000001</c:v>
                </c:pt>
                <c:pt idx="78863">
                  <c:v>14.099055</c:v>
                </c:pt>
                <c:pt idx="78864">
                  <c:v>14.089192000000001</c:v>
                </c:pt>
                <c:pt idx="78865">
                  <c:v>14.084588999999999</c:v>
                </c:pt>
                <c:pt idx="78866">
                  <c:v>14.093631</c:v>
                </c:pt>
                <c:pt idx="78867">
                  <c:v>14.092425</c:v>
                </c:pt>
                <c:pt idx="78868">
                  <c:v>14.085526</c:v>
                </c:pt>
                <c:pt idx="78869">
                  <c:v>14.095018</c:v>
                </c:pt>
                <c:pt idx="78870">
                  <c:v>14.103937999999999</c:v>
                </c:pt>
                <c:pt idx="78871">
                  <c:v>14.104153</c:v>
                </c:pt>
                <c:pt idx="78872">
                  <c:v>14.107965999999999</c:v>
                </c:pt>
                <c:pt idx="78873">
                  <c:v>14.112700999999999</c:v>
                </c:pt>
                <c:pt idx="78874">
                  <c:v>14.104671</c:v>
                </c:pt>
                <c:pt idx="78875">
                  <c:v>14.098623999999999</c:v>
                </c:pt>
                <c:pt idx="78876">
                  <c:v>14.100514</c:v>
                </c:pt>
                <c:pt idx="78877">
                  <c:v>14.097391999999999</c:v>
                </c:pt>
                <c:pt idx="78878">
                  <c:v>14.098324</c:v>
                </c:pt>
                <c:pt idx="78879">
                  <c:v>14.096674</c:v>
                </c:pt>
                <c:pt idx="78880">
                  <c:v>14.090953000000001</c:v>
                </c:pt>
                <c:pt idx="78881">
                  <c:v>14.101402</c:v>
                </c:pt>
                <c:pt idx="78882">
                  <c:v>14.108905999999999</c:v>
                </c:pt>
                <c:pt idx="78883">
                  <c:v>14.102917</c:v>
                </c:pt>
                <c:pt idx="78884">
                  <c:v>14.103724</c:v>
                </c:pt>
                <c:pt idx="78885">
                  <c:v>14.110132</c:v>
                </c:pt>
                <c:pt idx="78886">
                  <c:v>14.103643999999999</c:v>
                </c:pt>
                <c:pt idx="78887">
                  <c:v>14.093424000000001</c:v>
                </c:pt>
                <c:pt idx="78888">
                  <c:v>14.09929</c:v>
                </c:pt>
                <c:pt idx="78889">
                  <c:v>14.102596999999999</c:v>
                </c:pt>
                <c:pt idx="78890">
                  <c:v>14.092136</c:v>
                </c:pt>
                <c:pt idx="78891">
                  <c:v>14.092817</c:v>
                </c:pt>
                <c:pt idx="78892">
                  <c:v>14.099897</c:v>
                </c:pt>
                <c:pt idx="78893">
                  <c:v>14.099302</c:v>
                </c:pt>
                <c:pt idx="78894">
                  <c:v>14.097989999999999</c:v>
                </c:pt>
                <c:pt idx="78895">
                  <c:v>14.101456000000001</c:v>
                </c:pt>
                <c:pt idx="78896">
                  <c:v>14.099107999999999</c:v>
                </c:pt>
                <c:pt idx="78897">
                  <c:v>14.099676000000001</c:v>
                </c:pt>
                <c:pt idx="78898">
                  <c:v>14.110973</c:v>
                </c:pt>
                <c:pt idx="78899">
                  <c:v>14.109676</c:v>
                </c:pt>
                <c:pt idx="78900">
                  <c:v>14.10033</c:v>
                </c:pt>
                <c:pt idx="78901">
                  <c:v>14.099174</c:v>
                </c:pt>
                <c:pt idx="78902">
                  <c:v>14.099297999999999</c:v>
                </c:pt>
                <c:pt idx="78903">
                  <c:v>14.101023</c:v>
                </c:pt>
                <c:pt idx="78904">
                  <c:v>14.105064</c:v>
                </c:pt>
                <c:pt idx="78905">
                  <c:v>14.102883</c:v>
                </c:pt>
                <c:pt idx="78906">
                  <c:v>14.097058000000001</c:v>
                </c:pt>
                <c:pt idx="78907">
                  <c:v>14.101585999999999</c:v>
                </c:pt>
                <c:pt idx="78908">
                  <c:v>14.103789000000001</c:v>
                </c:pt>
                <c:pt idx="78909">
                  <c:v>14.097187999999999</c:v>
                </c:pt>
                <c:pt idx="78910">
                  <c:v>14.106285</c:v>
                </c:pt>
                <c:pt idx="78911">
                  <c:v>14.111953</c:v>
                </c:pt>
                <c:pt idx="78912">
                  <c:v>14.101362</c:v>
                </c:pt>
                <c:pt idx="78913">
                  <c:v>14.101228000000001</c:v>
                </c:pt>
                <c:pt idx="78914">
                  <c:v>14.105888999999999</c:v>
                </c:pt>
                <c:pt idx="78915">
                  <c:v>14.104386999999999</c:v>
                </c:pt>
                <c:pt idx="78916">
                  <c:v>14.107195000000001</c:v>
                </c:pt>
                <c:pt idx="78917">
                  <c:v>14.110458</c:v>
                </c:pt>
                <c:pt idx="78918">
                  <c:v>14.10444</c:v>
                </c:pt>
                <c:pt idx="78919">
                  <c:v>14.103320999999999</c:v>
                </c:pt>
                <c:pt idx="78920">
                  <c:v>14.111972</c:v>
                </c:pt>
                <c:pt idx="78921">
                  <c:v>14.10848</c:v>
                </c:pt>
                <c:pt idx="78922">
                  <c:v>14.102957</c:v>
                </c:pt>
                <c:pt idx="78923">
                  <c:v>14.104634000000001</c:v>
                </c:pt>
                <c:pt idx="78924">
                  <c:v>14.104379</c:v>
                </c:pt>
                <c:pt idx="78925">
                  <c:v>14.105387</c:v>
                </c:pt>
                <c:pt idx="78926">
                  <c:v>14.10666</c:v>
                </c:pt>
                <c:pt idx="78927">
                  <c:v>14.107034000000001</c:v>
                </c:pt>
                <c:pt idx="78928">
                  <c:v>14.097034000000001</c:v>
                </c:pt>
                <c:pt idx="78929">
                  <c:v>14.094322</c:v>
                </c:pt>
                <c:pt idx="78930">
                  <c:v>14.112812999999999</c:v>
                </c:pt>
                <c:pt idx="78931">
                  <c:v>14.116638999999999</c:v>
                </c:pt>
                <c:pt idx="78932">
                  <c:v>14.109360000000001</c:v>
                </c:pt>
                <c:pt idx="78933">
                  <c:v>14.112227000000001</c:v>
                </c:pt>
                <c:pt idx="78934">
                  <c:v>14.112353000000001</c:v>
                </c:pt>
                <c:pt idx="78935">
                  <c:v>14.105931</c:v>
                </c:pt>
                <c:pt idx="78936">
                  <c:v>14.110961</c:v>
                </c:pt>
                <c:pt idx="78937">
                  <c:v>14.120248999999999</c:v>
                </c:pt>
                <c:pt idx="78938">
                  <c:v>14.108453000000001</c:v>
                </c:pt>
                <c:pt idx="78939">
                  <c:v>14.104404000000001</c:v>
                </c:pt>
                <c:pt idx="78940">
                  <c:v>14.117543</c:v>
                </c:pt>
                <c:pt idx="78941">
                  <c:v>14.113438</c:v>
                </c:pt>
                <c:pt idx="78942">
                  <c:v>14.109991000000001</c:v>
                </c:pt>
                <c:pt idx="78943">
                  <c:v>14.11741</c:v>
                </c:pt>
                <c:pt idx="78944">
                  <c:v>14.118074</c:v>
                </c:pt>
                <c:pt idx="78945">
                  <c:v>14.113588999999999</c:v>
                </c:pt>
                <c:pt idx="78946">
                  <c:v>14.112996000000001</c:v>
                </c:pt>
                <c:pt idx="78947">
                  <c:v>14.111376</c:v>
                </c:pt>
                <c:pt idx="78948">
                  <c:v>14.104574</c:v>
                </c:pt>
                <c:pt idx="78949">
                  <c:v>14.109171</c:v>
                </c:pt>
                <c:pt idx="78950">
                  <c:v>14.109365</c:v>
                </c:pt>
                <c:pt idx="78951">
                  <c:v>14.098217</c:v>
                </c:pt>
                <c:pt idx="78952">
                  <c:v>14.105661</c:v>
                </c:pt>
                <c:pt idx="78953">
                  <c:v>14.112672999999999</c:v>
                </c:pt>
                <c:pt idx="78954">
                  <c:v>14.105138</c:v>
                </c:pt>
                <c:pt idx="78955">
                  <c:v>14.112848</c:v>
                </c:pt>
                <c:pt idx="78956">
                  <c:v>14.126372999999999</c:v>
                </c:pt>
                <c:pt idx="78957">
                  <c:v>14.114945000000001</c:v>
                </c:pt>
                <c:pt idx="78958">
                  <c:v>14.109146000000001</c:v>
                </c:pt>
                <c:pt idx="78959">
                  <c:v>14.122279000000001</c:v>
                </c:pt>
                <c:pt idx="78960">
                  <c:v>14.116296</c:v>
                </c:pt>
                <c:pt idx="78961">
                  <c:v>14.114720999999999</c:v>
                </c:pt>
                <c:pt idx="78962">
                  <c:v>14.128149000000001</c:v>
                </c:pt>
                <c:pt idx="78963">
                  <c:v>14.119892999999999</c:v>
                </c:pt>
                <c:pt idx="78964">
                  <c:v>14.112121999999999</c:v>
                </c:pt>
                <c:pt idx="78965">
                  <c:v>14.119109</c:v>
                </c:pt>
                <c:pt idx="78966">
                  <c:v>14.112746</c:v>
                </c:pt>
                <c:pt idx="78967">
                  <c:v>14.097110000000001</c:v>
                </c:pt>
                <c:pt idx="78968">
                  <c:v>14.104582000000001</c:v>
                </c:pt>
                <c:pt idx="78969">
                  <c:v>14.121637</c:v>
                </c:pt>
                <c:pt idx="78970">
                  <c:v>14.117604999999999</c:v>
                </c:pt>
                <c:pt idx="78971">
                  <c:v>14.114284</c:v>
                </c:pt>
                <c:pt idx="78972">
                  <c:v>14.119745</c:v>
                </c:pt>
                <c:pt idx="78973">
                  <c:v>14.114331999999999</c:v>
                </c:pt>
                <c:pt idx="78974">
                  <c:v>14.106301</c:v>
                </c:pt>
                <c:pt idx="78975">
                  <c:v>14.110469999999999</c:v>
                </c:pt>
                <c:pt idx="78976">
                  <c:v>14.114155999999999</c:v>
                </c:pt>
                <c:pt idx="78977">
                  <c:v>14.107737999999999</c:v>
                </c:pt>
                <c:pt idx="78978">
                  <c:v>14.109693999999999</c:v>
                </c:pt>
                <c:pt idx="78979">
                  <c:v>14.116004</c:v>
                </c:pt>
                <c:pt idx="78980">
                  <c:v>14.113443999999999</c:v>
                </c:pt>
                <c:pt idx="78981">
                  <c:v>14.116682000000001</c:v>
                </c:pt>
                <c:pt idx="78982">
                  <c:v>14.118487999999999</c:v>
                </c:pt>
                <c:pt idx="78983">
                  <c:v>14.112494</c:v>
                </c:pt>
                <c:pt idx="78984">
                  <c:v>14.113913</c:v>
                </c:pt>
                <c:pt idx="78985">
                  <c:v>14.119223</c:v>
                </c:pt>
                <c:pt idx="78986">
                  <c:v>14.112525</c:v>
                </c:pt>
                <c:pt idx="78987">
                  <c:v>14.106482</c:v>
                </c:pt>
                <c:pt idx="78988">
                  <c:v>14.116351</c:v>
                </c:pt>
                <c:pt idx="78989">
                  <c:v>14.114679000000001</c:v>
                </c:pt>
                <c:pt idx="78990">
                  <c:v>14.102434000000001</c:v>
                </c:pt>
                <c:pt idx="78991">
                  <c:v>14.110355999999999</c:v>
                </c:pt>
                <c:pt idx="78992">
                  <c:v>14.122631999999999</c:v>
                </c:pt>
                <c:pt idx="78993">
                  <c:v>14.125582</c:v>
                </c:pt>
                <c:pt idx="78994">
                  <c:v>14.131771000000001</c:v>
                </c:pt>
                <c:pt idx="78995">
                  <c:v>14.132173999999999</c:v>
                </c:pt>
                <c:pt idx="78996">
                  <c:v>14.119472999999999</c:v>
                </c:pt>
                <c:pt idx="78997">
                  <c:v>14.119160000000001</c:v>
                </c:pt>
                <c:pt idx="78998">
                  <c:v>14.128817</c:v>
                </c:pt>
                <c:pt idx="78999">
                  <c:v>14.120255999999999</c:v>
                </c:pt>
                <c:pt idx="79000">
                  <c:v>14.115410000000001</c:v>
                </c:pt>
                <c:pt idx="79001">
                  <c:v>14.122062</c:v>
                </c:pt>
                <c:pt idx="79002">
                  <c:v>14.115356999999999</c:v>
                </c:pt>
                <c:pt idx="79003">
                  <c:v>14.114805</c:v>
                </c:pt>
                <c:pt idx="79004">
                  <c:v>14.12703</c:v>
                </c:pt>
                <c:pt idx="79005">
                  <c:v>14.122206</c:v>
                </c:pt>
                <c:pt idx="79006">
                  <c:v>14.112859</c:v>
                </c:pt>
                <c:pt idx="79007">
                  <c:v>14.121994000000001</c:v>
                </c:pt>
                <c:pt idx="79008">
                  <c:v>14.127483</c:v>
                </c:pt>
                <c:pt idx="79009">
                  <c:v>14.121161000000001</c:v>
                </c:pt>
                <c:pt idx="79010">
                  <c:v>14.125814</c:v>
                </c:pt>
                <c:pt idx="79011">
                  <c:v>14.12561</c:v>
                </c:pt>
                <c:pt idx="79012">
                  <c:v>14.112147</c:v>
                </c:pt>
                <c:pt idx="79013">
                  <c:v>14.118046</c:v>
                </c:pt>
                <c:pt idx="79014">
                  <c:v>14.124554</c:v>
                </c:pt>
                <c:pt idx="79015">
                  <c:v>14.11342</c:v>
                </c:pt>
                <c:pt idx="79016">
                  <c:v>14.112584999999999</c:v>
                </c:pt>
                <c:pt idx="79017">
                  <c:v>14.126941</c:v>
                </c:pt>
                <c:pt idx="79018">
                  <c:v>14.127784999999999</c:v>
                </c:pt>
                <c:pt idx="79019">
                  <c:v>14.116815000000001</c:v>
                </c:pt>
                <c:pt idx="79020">
                  <c:v>14.123799999999999</c:v>
                </c:pt>
                <c:pt idx="79021">
                  <c:v>14.131418999999999</c:v>
                </c:pt>
                <c:pt idx="79022">
                  <c:v>14.12426</c:v>
                </c:pt>
                <c:pt idx="79023">
                  <c:v>14.122801000000001</c:v>
                </c:pt>
                <c:pt idx="79024">
                  <c:v>14.123894</c:v>
                </c:pt>
                <c:pt idx="79025">
                  <c:v>14.120846999999999</c:v>
                </c:pt>
                <c:pt idx="79026">
                  <c:v>14.122237</c:v>
                </c:pt>
                <c:pt idx="79027">
                  <c:v>14.126338000000001</c:v>
                </c:pt>
                <c:pt idx="79028">
                  <c:v>14.117404000000001</c:v>
                </c:pt>
                <c:pt idx="79029">
                  <c:v>14.113562999999999</c:v>
                </c:pt>
                <c:pt idx="79030">
                  <c:v>14.127285000000001</c:v>
                </c:pt>
                <c:pt idx="79031">
                  <c:v>14.126792</c:v>
                </c:pt>
                <c:pt idx="79032">
                  <c:v>14.122843</c:v>
                </c:pt>
                <c:pt idx="79033">
                  <c:v>14.130777999999999</c:v>
                </c:pt>
                <c:pt idx="79034">
                  <c:v>14.127999000000001</c:v>
                </c:pt>
                <c:pt idx="79035">
                  <c:v>14.122062</c:v>
                </c:pt>
                <c:pt idx="79036">
                  <c:v>14.125928999999999</c:v>
                </c:pt>
                <c:pt idx="79037">
                  <c:v>14.125844000000001</c:v>
                </c:pt>
                <c:pt idx="79038">
                  <c:v>14.118976999999999</c:v>
                </c:pt>
                <c:pt idx="79039">
                  <c:v>14.123813999999999</c:v>
                </c:pt>
                <c:pt idx="79040">
                  <c:v>14.124226999999999</c:v>
                </c:pt>
                <c:pt idx="79041">
                  <c:v>14.115263000000001</c:v>
                </c:pt>
                <c:pt idx="79042">
                  <c:v>14.124651999999999</c:v>
                </c:pt>
                <c:pt idx="79043">
                  <c:v>14.133376999999999</c:v>
                </c:pt>
                <c:pt idx="79044">
                  <c:v>14.128159999999999</c:v>
                </c:pt>
                <c:pt idx="79045">
                  <c:v>14.129519</c:v>
                </c:pt>
                <c:pt idx="79046">
                  <c:v>14.136353</c:v>
                </c:pt>
                <c:pt idx="79047">
                  <c:v>14.132325</c:v>
                </c:pt>
                <c:pt idx="79048">
                  <c:v>14.126181000000001</c:v>
                </c:pt>
                <c:pt idx="79049">
                  <c:v>14.130652</c:v>
                </c:pt>
                <c:pt idx="79050">
                  <c:v>14.126358</c:v>
                </c:pt>
                <c:pt idx="79051">
                  <c:v>14.120703000000001</c:v>
                </c:pt>
                <c:pt idx="79052">
                  <c:v>14.129396</c:v>
                </c:pt>
                <c:pt idx="79053">
                  <c:v>14.127501000000001</c:v>
                </c:pt>
                <c:pt idx="79054">
                  <c:v>14.120811</c:v>
                </c:pt>
                <c:pt idx="79055">
                  <c:v>14.128985999999999</c:v>
                </c:pt>
                <c:pt idx="79056">
                  <c:v>14.134161000000001</c:v>
                </c:pt>
                <c:pt idx="79057">
                  <c:v>14.126935</c:v>
                </c:pt>
                <c:pt idx="79058">
                  <c:v>14.129681</c:v>
                </c:pt>
                <c:pt idx="79059">
                  <c:v>14.135095</c:v>
                </c:pt>
                <c:pt idx="79060">
                  <c:v>14.121181</c:v>
                </c:pt>
                <c:pt idx="79061">
                  <c:v>14.120170999999999</c:v>
                </c:pt>
                <c:pt idx="79062">
                  <c:v>14.131940999999999</c:v>
                </c:pt>
                <c:pt idx="79063">
                  <c:v>14.125118000000001</c:v>
                </c:pt>
                <c:pt idx="79064">
                  <c:v>14.122536</c:v>
                </c:pt>
                <c:pt idx="79065">
                  <c:v>14.12987</c:v>
                </c:pt>
                <c:pt idx="79066">
                  <c:v>14.132514</c:v>
                </c:pt>
                <c:pt idx="79067">
                  <c:v>14.139512</c:v>
                </c:pt>
                <c:pt idx="79068">
                  <c:v>14.146236</c:v>
                </c:pt>
                <c:pt idx="79069">
                  <c:v>14.135382999999999</c:v>
                </c:pt>
                <c:pt idx="79070">
                  <c:v>14.126059</c:v>
                </c:pt>
                <c:pt idx="79071">
                  <c:v>14.136892</c:v>
                </c:pt>
                <c:pt idx="79072">
                  <c:v>14.133243</c:v>
                </c:pt>
                <c:pt idx="79073">
                  <c:v>14.119814</c:v>
                </c:pt>
                <c:pt idx="79074">
                  <c:v>14.127796</c:v>
                </c:pt>
                <c:pt idx="79075">
                  <c:v>14.134652000000001</c:v>
                </c:pt>
                <c:pt idx="79076">
                  <c:v>14.128973</c:v>
                </c:pt>
                <c:pt idx="79077">
                  <c:v>14.131696</c:v>
                </c:pt>
                <c:pt idx="79078">
                  <c:v>14.139383</c:v>
                </c:pt>
                <c:pt idx="79079">
                  <c:v>14.13006</c:v>
                </c:pt>
                <c:pt idx="79080">
                  <c:v>14.123384</c:v>
                </c:pt>
                <c:pt idx="79081">
                  <c:v>14.135573000000001</c:v>
                </c:pt>
                <c:pt idx="79082">
                  <c:v>14.138543</c:v>
                </c:pt>
                <c:pt idx="79083">
                  <c:v>14.136863999999999</c:v>
                </c:pt>
                <c:pt idx="79084">
                  <c:v>14.140043</c:v>
                </c:pt>
                <c:pt idx="79085">
                  <c:v>14.138802</c:v>
                </c:pt>
                <c:pt idx="79086">
                  <c:v>14.143314</c:v>
                </c:pt>
                <c:pt idx="79087">
                  <c:v>14.144278999999999</c:v>
                </c:pt>
                <c:pt idx="79088">
                  <c:v>14.134622999999999</c:v>
                </c:pt>
                <c:pt idx="79089">
                  <c:v>14.132296</c:v>
                </c:pt>
                <c:pt idx="79090">
                  <c:v>14.140154000000001</c:v>
                </c:pt>
                <c:pt idx="79091">
                  <c:v>14.139252000000001</c:v>
                </c:pt>
                <c:pt idx="79092">
                  <c:v>14.130741</c:v>
                </c:pt>
                <c:pt idx="79093">
                  <c:v>14.137155999999999</c:v>
                </c:pt>
                <c:pt idx="79094">
                  <c:v>14.138285</c:v>
                </c:pt>
                <c:pt idx="79095">
                  <c:v>14.126264000000001</c:v>
                </c:pt>
                <c:pt idx="79096">
                  <c:v>14.130682999999999</c:v>
                </c:pt>
                <c:pt idx="79097">
                  <c:v>14.135873</c:v>
                </c:pt>
                <c:pt idx="79098">
                  <c:v>14.128066</c:v>
                </c:pt>
                <c:pt idx="79099">
                  <c:v>14.126333000000001</c:v>
                </c:pt>
                <c:pt idx="79100">
                  <c:v>14.134325</c:v>
                </c:pt>
                <c:pt idx="79101">
                  <c:v>14.131302</c:v>
                </c:pt>
                <c:pt idx="79102">
                  <c:v>14.127629000000001</c:v>
                </c:pt>
                <c:pt idx="79103">
                  <c:v>14.138109999999999</c:v>
                </c:pt>
                <c:pt idx="79104">
                  <c:v>14.138154999999999</c:v>
                </c:pt>
                <c:pt idx="79105">
                  <c:v>14.132080999999999</c:v>
                </c:pt>
                <c:pt idx="79106">
                  <c:v>14.136657</c:v>
                </c:pt>
                <c:pt idx="79107">
                  <c:v>14.136084</c:v>
                </c:pt>
                <c:pt idx="79108">
                  <c:v>14.130732</c:v>
                </c:pt>
                <c:pt idx="79109">
                  <c:v>14.13378</c:v>
                </c:pt>
                <c:pt idx="79110">
                  <c:v>14.14124</c:v>
                </c:pt>
                <c:pt idx="79111">
                  <c:v>14.141131</c:v>
                </c:pt>
                <c:pt idx="79112">
                  <c:v>14.141615</c:v>
                </c:pt>
                <c:pt idx="79113">
                  <c:v>14.142417999999999</c:v>
                </c:pt>
                <c:pt idx="79114">
                  <c:v>14.133894</c:v>
                </c:pt>
                <c:pt idx="79115">
                  <c:v>14.135672</c:v>
                </c:pt>
                <c:pt idx="79116">
                  <c:v>14.142709999999999</c:v>
                </c:pt>
                <c:pt idx="79117">
                  <c:v>14.137683000000001</c:v>
                </c:pt>
                <c:pt idx="79118">
                  <c:v>14.131864999999999</c:v>
                </c:pt>
                <c:pt idx="79119">
                  <c:v>14.135628000000001</c:v>
                </c:pt>
                <c:pt idx="79120">
                  <c:v>14.14307</c:v>
                </c:pt>
                <c:pt idx="79121">
                  <c:v>14.142605</c:v>
                </c:pt>
                <c:pt idx="79122">
                  <c:v>14.143929999999999</c:v>
                </c:pt>
                <c:pt idx="79123">
                  <c:v>14.141679999999999</c:v>
                </c:pt>
                <c:pt idx="79124">
                  <c:v>14.132484</c:v>
                </c:pt>
                <c:pt idx="79125">
                  <c:v>14.143807000000001</c:v>
                </c:pt>
                <c:pt idx="79126">
                  <c:v>14.152169000000001</c:v>
                </c:pt>
                <c:pt idx="79127">
                  <c:v>14.142044</c:v>
                </c:pt>
                <c:pt idx="79128">
                  <c:v>14.142524999999999</c:v>
                </c:pt>
                <c:pt idx="79129">
                  <c:v>14.146621</c:v>
                </c:pt>
                <c:pt idx="79130">
                  <c:v>14.142908</c:v>
                </c:pt>
                <c:pt idx="79131">
                  <c:v>14.143810999999999</c:v>
                </c:pt>
                <c:pt idx="79132">
                  <c:v>14.147194000000001</c:v>
                </c:pt>
                <c:pt idx="79133">
                  <c:v>14.138313999999999</c:v>
                </c:pt>
                <c:pt idx="79134">
                  <c:v>14.13143</c:v>
                </c:pt>
                <c:pt idx="79135">
                  <c:v>14.139414</c:v>
                </c:pt>
                <c:pt idx="79136">
                  <c:v>14.142887</c:v>
                </c:pt>
                <c:pt idx="79137">
                  <c:v>14.139834</c:v>
                </c:pt>
                <c:pt idx="79138">
                  <c:v>14.145372999999999</c:v>
                </c:pt>
                <c:pt idx="79139">
                  <c:v>14.148618000000001</c:v>
                </c:pt>
                <c:pt idx="79140">
                  <c:v>14.137521</c:v>
                </c:pt>
                <c:pt idx="79141">
                  <c:v>14.134216</c:v>
                </c:pt>
                <c:pt idx="79142">
                  <c:v>14.146286999999999</c:v>
                </c:pt>
                <c:pt idx="79143">
                  <c:v>14.142402000000001</c:v>
                </c:pt>
                <c:pt idx="79144">
                  <c:v>14.136964000000001</c:v>
                </c:pt>
                <c:pt idx="79145">
                  <c:v>14.144366</c:v>
                </c:pt>
                <c:pt idx="79146">
                  <c:v>14.138571000000001</c:v>
                </c:pt>
                <c:pt idx="79147">
                  <c:v>14.142552999999999</c:v>
                </c:pt>
                <c:pt idx="79148">
                  <c:v>14.154144000000001</c:v>
                </c:pt>
                <c:pt idx="79149">
                  <c:v>14.14255</c:v>
                </c:pt>
                <c:pt idx="79150">
                  <c:v>14.13494</c:v>
                </c:pt>
                <c:pt idx="79151">
                  <c:v>14.144607000000001</c:v>
                </c:pt>
                <c:pt idx="79152">
                  <c:v>14.147612000000001</c:v>
                </c:pt>
                <c:pt idx="79153">
                  <c:v>14.142791000000001</c:v>
                </c:pt>
                <c:pt idx="79154">
                  <c:v>14.146096</c:v>
                </c:pt>
                <c:pt idx="79155">
                  <c:v>14.148687000000001</c:v>
                </c:pt>
                <c:pt idx="79156">
                  <c:v>14.142127</c:v>
                </c:pt>
                <c:pt idx="79157">
                  <c:v>14.140121000000001</c:v>
                </c:pt>
                <c:pt idx="79158">
                  <c:v>14.146038000000001</c:v>
                </c:pt>
                <c:pt idx="79159">
                  <c:v>14.146017000000001</c:v>
                </c:pt>
                <c:pt idx="79160">
                  <c:v>14.139191</c:v>
                </c:pt>
                <c:pt idx="79161">
                  <c:v>14.146369</c:v>
                </c:pt>
                <c:pt idx="79162">
                  <c:v>14.152376</c:v>
                </c:pt>
                <c:pt idx="79163">
                  <c:v>14.143451000000001</c:v>
                </c:pt>
                <c:pt idx="79164">
                  <c:v>14.145574999999999</c:v>
                </c:pt>
                <c:pt idx="79165">
                  <c:v>14.145941000000001</c:v>
                </c:pt>
                <c:pt idx="79166">
                  <c:v>14.144843</c:v>
                </c:pt>
                <c:pt idx="79167">
                  <c:v>14.153597</c:v>
                </c:pt>
                <c:pt idx="79168">
                  <c:v>14.147570999999999</c:v>
                </c:pt>
                <c:pt idx="79169">
                  <c:v>14.143800000000001</c:v>
                </c:pt>
                <c:pt idx="79170">
                  <c:v>14.153528</c:v>
                </c:pt>
                <c:pt idx="79171">
                  <c:v>14.152611</c:v>
                </c:pt>
                <c:pt idx="79172">
                  <c:v>14.142206</c:v>
                </c:pt>
                <c:pt idx="79173">
                  <c:v>14.143031000000001</c:v>
                </c:pt>
                <c:pt idx="79174">
                  <c:v>14.151925</c:v>
                </c:pt>
                <c:pt idx="79175">
                  <c:v>14.151209</c:v>
                </c:pt>
                <c:pt idx="79176">
                  <c:v>14.148056</c:v>
                </c:pt>
                <c:pt idx="79177">
                  <c:v>14.151600999999999</c:v>
                </c:pt>
                <c:pt idx="79178">
                  <c:v>14.153717</c:v>
                </c:pt>
                <c:pt idx="79179">
                  <c:v>14.151051000000001</c:v>
                </c:pt>
                <c:pt idx="79180">
                  <c:v>14.147102</c:v>
                </c:pt>
                <c:pt idx="79181">
                  <c:v>14.149290000000001</c:v>
                </c:pt>
                <c:pt idx="79182">
                  <c:v>14.149146999999999</c:v>
                </c:pt>
                <c:pt idx="79183">
                  <c:v>14.149236999999999</c:v>
                </c:pt>
                <c:pt idx="79184">
                  <c:v>14.151516000000001</c:v>
                </c:pt>
                <c:pt idx="79185">
                  <c:v>14.145106</c:v>
                </c:pt>
                <c:pt idx="79186">
                  <c:v>14.151377999999999</c:v>
                </c:pt>
                <c:pt idx="79187">
                  <c:v>14.163314</c:v>
                </c:pt>
                <c:pt idx="79188">
                  <c:v>14.154028</c:v>
                </c:pt>
                <c:pt idx="79189">
                  <c:v>14.145030999999999</c:v>
                </c:pt>
                <c:pt idx="79190">
                  <c:v>14.155436</c:v>
                </c:pt>
                <c:pt idx="79191">
                  <c:v>14.163766000000001</c:v>
                </c:pt>
                <c:pt idx="79192">
                  <c:v>14.153591</c:v>
                </c:pt>
                <c:pt idx="79193">
                  <c:v>14.152099</c:v>
                </c:pt>
                <c:pt idx="79194">
                  <c:v>14.155961</c:v>
                </c:pt>
                <c:pt idx="79195">
                  <c:v>14.150911000000001</c:v>
                </c:pt>
                <c:pt idx="79196">
                  <c:v>14.151619</c:v>
                </c:pt>
                <c:pt idx="79197">
                  <c:v>14.145675000000001</c:v>
                </c:pt>
                <c:pt idx="79198">
                  <c:v>14.142795</c:v>
                </c:pt>
                <c:pt idx="79199">
                  <c:v>14.154185</c:v>
                </c:pt>
                <c:pt idx="79200">
                  <c:v>14.151986000000001</c:v>
                </c:pt>
                <c:pt idx="79201">
                  <c:v>14.144105</c:v>
                </c:pt>
                <c:pt idx="79202">
                  <c:v>14.155887999999999</c:v>
                </c:pt>
                <c:pt idx="79203">
                  <c:v>14.162725</c:v>
                </c:pt>
                <c:pt idx="79204">
                  <c:v>14.153845</c:v>
                </c:pt>
                <c:pt idx="79205">
                  <c:v>14.155996</c:v>
                </c:pt>
                <c:pt idx="79206">
                  <c:v>14.152531</c:v>
                </c:pt>
                <c:pt idx="79207">
                  <c:v>14.139353</c:v>
                </c:pt>
                <c:pt idx="79208">
                  <c:v>14.151028999999999</c:v>
                </c:pt>
                <c:pt idx="79209">
                  <c:v>14.158931000000001</c:v>
                </c:pt>
                <c:pt idx="79210">
                  <c:v>14.147618</c:v>
                </c:pt>
                <c:pt idx="79211">
                  <c:v>14.147442</c:v>
                </c:pt>
                <c:pt idx="79212">
                  <c:v>14.157041</c:v>
                </c:pt>
                <c:pt idx="79213">
                  <c:v>14.16137</c:v>
                </c:pt>
                <c:pt idx="79214">
                  <c:v>14.154664</c:v>
                </c:pt>
                <c:pt idx="79215">
                  <c:v>14.153478</c:v>
                </c:pt>
                <c:pt idx="79216">
                  <c:v>14.155763</c:v>
                </c:pt>
                <c:pt idx="79217">
                  <c:v>14.154857</c:v>
                </c:pt>
                <c:pt idx="79218">
                  <c:v>14.159629000000001</c:v>
                </c:pt>
                <c:pt idx="79219">
                  <c:v>14.153250999999999</c:v>
                </c:pt>
                <c:pt idx="79220">
                  <c:v>14.144496</c:v>
                </c:pt>
                <c:pt idx="79221">
                  <c:v>14.152683</c:v>
                </c:pt>
                <c:pt idx="79222">
                  <c:v>14.160285999999999</c:v>
                </c:pt>
                <c:pt idx="79223">
                  <c:v>14.154836</c:v>
                </c:pt>
                <c:pt idx="79224">
                  <c:v>14.149875</c:v>
                </c:pt>
                <c:pt idx="79225">
                  <c:v>14.160513999999999</c:v>
                </c:pt>
                <c:pt idx="79226">
                  <c:v>14.168758</c:v>
                </c:pt>
                <c:pt idx="79227">
                  <c:v>14.167248000000001</c:v>
                </c:pt>
                <c:pt idx="79228">
                  <c:v>14.162319</c:v>
                </c:pt>
                <c:pt idx="79229">
                  <c:v>14.152074000000001</c:v>
                </c:pt>
                <c:pt idx="79230">
                  <c:v>14.156031</c:v>
                </c:pt>
                <c:pt idx="79231">
                  <c:v>14.168711999999999</c:v>
                </c:pt>
                <c:pt idx="79232">
                  <c:v>14.164300000000001</c:v>
                </c:pt>
                <c:pt idx="79233">
                  <c:v>14.157519000000001</c:v>
                </c:pt>
                <c:pt idx="79234">
                  <c:v>14.163914999999999</c:v>
                </c:pt>
                <c:pt idx="79235">
                  <c:v>14.165314</c:v>
                </c:pt>
                <c:pt idx="79236">
                  <c:v>14.159653</c:v>
                </c:pt>
                <c:pt idx="79237">
                  <c:v>14.163563</c:v>
                </c:pt>
                <c:pt idx="79238">
                  <c:v>14.165063</c:v>
                </c:pt>
                <c:pt idx="79239">
                  <c:v>14.159506</c:v>
                </c:pt>
                <c:pt idx="79240">
                  <c:v>14.161872000000001</c:v>
                </c:pt>
                <c:pt idx="79241">
                  <c:v>14.16118</c:v>
                </c:pt>
                <c:pt idx="79242">
                  <c:v>14.150361</c:v>
                </c:pt>
                <c:pt idx="79243">
                  <c:v>14.152761</c:v>
                </c:pt>
                <c:pt idx="79244">
                  <c:v>14.164754</c:v>
                </c:pt>
                <c:pt idx="79245">
                  <c:v>14.159128000000001</c:v>
                </c:pt>
                <c:pt idx="79246">
                  <c:v>14.156426</c:v>
                </c:pt>
                <c:pt idx="79247">
                  <c:v>14.165164000000001</c:v>
                </c:pt>
                <c:pt idx="79248">
                  <c:v>14.162528999999999</c:v>
                </c:pt>
                <c:pt idx="79249">
                  <c:v>14.163204</c:v>
                </c:pt>
                <c:pt idx="79250">
                  <c:v>14.163074</c:v>
                </c:pt>
                <c:pt idx="79251">
                  <c:v>14.154171</c:v>
                </c:pt>
                <c:pt idx="79252">
                  <c:v>14.156297</c:v>
                </c:pt>
                <c:pt idx="79253">
                  <c:v>14.166577</c:v>
                </c:pt>
                <c:pt idx="79254">
                  <c:v>14.168627000000001</c:v>
                </c:pt>
                <c:pt idx="79255">
                  <c:v>14.164192999999999</c:v>
                </c:pt>
                <c:pt idx="79256">
                  <c:v>14.166226</c:v>
                </c:pt>
                <c:pt idx="79257">
                  <c:v>14.167802999999999</c:v>
                </c:pt>
                <c:pt idx="79258">
                  <c:v>14.16146</c:v>
                </c:pt>
                <c:pt idx="79259">
                  <c:v>14.162858</c:v>
                </c:pt>
                <c:pt idx="79260">
                  <c:v>14.164899</c:v>
                </c:pt>
                <c:pt idx="79261">
                  <c:v>14.156598000000001</c:v>
                </c:pt>
                <c:pt idx="79262">
                  <c:v>14.157365</c:v>
                </c:pt>
                <c:pt idx="79263">
                  <c:v>14.163487999999999</c:v>
                </c:pt>
                <c:pt idx="79264">
                  <c:v>14.162046999999999</c:v>
                </c:pt>
                <c:pt idx="79265">
                  <c:v>14.160458999999999</c:v>
                </c:pt>
                <c:pt idx="79266">
                  <c:v>14.16126</c:v>
                </c:pt>
                <c:pt idx="79267">
                  <c:v>14.159793000000001</c:v>
                </c:pt>
                <c:pt idx="79268">
                  <c:v>14.156532</c:v>
                </c:pt>
                <c:pt idx="79269">
                  <c:v>14.159602</c:v>
                </c:pt>
                <c:pt idx="79270">
                  <c:v>14.157192</c:v>
                </c:pt>
                <c:pt idx="79271">
                  <c:v>14.153112999999999</c:v>
                </c:pt>
                <c:pt idx="79272">
                  <c:v>14.161434</c:v>
                </c:pt>
                <c:pt idx="79273">
                  <c:v>14.165742</c:v>
                </c:pt>
                <c:pt idx="79274">
                  <c:v>14.165464</c:v>
                </c:pt>
                <c:pt idx="79275">
                  <c:v>14.170705</c:v>
                </c:pt>
                <c:pt idx="79276">
                  <c:v>14.172218000000001</c:v>
                </c:pt>
                <c:pt idx="79277">
                  <c:v>14.166983999999999</c:v>
                </c:pt>
                <c:pt idx="79278">
                  <c:v>14.17047</c:v>
                </c:pt>
                <c:pt idx="79279">
                  <c:v>14.172542999999999</c:v>
                </c:pt>
                <c:pt idx="79280">
                  <c:v>14.161345000000001</c:v>
                </c:pt>
                <c:pt idx="79281">
                  <c:v>14.164369000000001</c:v>
                </c:pt>
                <c:pt idx="79282">
                  <c:v>14.170396</c:v>
                </c:pt>
                <c:pt idx="79283">
                  <c:v>14.16408</c:v>
                </c:pt>
                <c:pt idx="79284">
                  <c:v>14.16184</c:v>
                </c:pt>
                <c:pt idx="79285">
                  <c:v>14.166040000000001</c:v>
                </c:pt>
                <c:pt idx="79286">
                  <c:v>14.169691</c:v>
                </c:pt>
                <c:pt idx="79287">
                  <c:v>14.163498000000001</c:v>
                </c:pt>
                <c:pt idx="79288">
                  <c:v>14.164847</c:v>
                </c:pt>
                <c:pt idx="79289">
                  <c:v>14.17367</c:v>
                </c:pt>
                <c:pt idx="79290">
                  <c:v>14.165861</c:v>
                </c:pt>
                <c:pt idx="79291">
                  <c:v>14.160995</c:v>
                </c:pt>
                <c:pt idx="79292">
                  <c:v>14.165519</c:v>
                </c:pt>
                <c:pt idx="79293">
                  <c:v>14.164615</c:v>
                </c:pt>
                <c:pt idx="79294">
                  <c:v>14.16259</c:v>
                </c:pt>
                <c:pt idx="79295">
                  <c:v>14.163387999999999</c:v>
                </c:pt>
                <c:pt idx="79296">
                  <c:v>14.165926000000001</c:v>
                </c:pt>
                <c:pt idx="79297">
                  <c:v>14.1709</c:v>
                </c:pt>
                <c:pt idx="79298">
                  <c:v>14.178678</c:v>
                </c:pt>
                <c:pt idx="79299">
                  <c:v>14.170443000000001</c:v>
                </c:pt>
                <c:pt idx="79300">
                  <c:v>14.165663</c:v>
                </c:pt>
                <c:pt idx="79301">
                  <c:v>14.182244000000001</c:v>
                </c:pt>
                <c:pt idx="79302">
                  <c:v>14.177591</c:v>
                </c:pt>
                <c:pt idx="79303">
                  <c:v>14.169646999999999</c:v>
                </c:pt>
                <c:pt idx="79304">
                  <c:v>14.18388</c:v>
                </c:pt>
                <c:pt idx="79305">
                  <c:v>14.176259</c:v>
                </c:pt>
                <c:pt idx="79306">
                  <c:v>14.154769999999999</c:v>
                </c:pt>
                <c:pt idx="79307">
                  <c:v>14.162179</c:v>
                </c:pt>
                <c:pt idx="79308">
                  <c:v>14.174561000000001</c:v>
                </c:pt>
                <c:pt idx="79309">
                  <c:v>14.164345000000001</c:v>
                </c:pt>
                <c:pt idx="79310">
                  <c:v>14.166143</c:v>
                </c:pt>
                <c:pt idx="79311">
                  <c:v>14.177073</c:v>
                </c:pt>
                <c:pt idx="79312">
                  <c:v>14.171006999999999</c:v>
                </c:pt>
                <c:pt idx="79313">
                  <c:v>14.168692</c:v>
                </c:pt>
                <c:pt idx="79314">
                  <c:v>14.175518</c:v>
                </c:pt>
                <c:pt idx="79315">
                  <c:v>14.178224999999999</c:v>
                </c:pt>
                <c:pt idx="79316">
                  <c:v>14.172883000000001</c:v>
                </c:pt>
                <c:pt idx="79317">
                  <c:v>14.173468</c:v>
                </c:pt>
                <c:pt idx="79318">
                  <c:v>14.178812000000001</c:v>
                </c:pt>
                <c:pt idx="79319">
                  <c:v>14.169767</c:v>
                </c:pt>
                <c:pt idx="79320">
                  <c:v>14.166335999999999</c:v>
                </c:pt>
                <c:pt idx="79321">
                  <c:v>14.172819</c:v>
                </c:pt>
                <c:pt idx="79322">
                  <c:v>14.171347000000001</c:v>
                </c:pt>
                <c:pt idx="79323">
                  <c:v>14.168626</c:v>
                </c:pt>
                <c:pt idx="79324">
                  <c:v>14.171334999999999</c:v>
                </c:pt>
                <c:pt idx="79325">
                  <c:v>14.165271000000001</c:v>
                </c:pt>
                <c:pt idx="79326">
                  <c:v>14.162286999999999</c:v>
                </c:pt>
                <c:pt idx="79327">
                  <c:v>14.181735</c:v>
                </c:pt>
                <c:pt idx="79328">
                  <c:v>14.184727000000001</c:v>
                </c:pt>
                <c:pt idx="79329">
                  <c:v>14.167393000000001</c:v>
                </c:pt>
                <c:pt idx="79330">
                  <c:v>14.171268</c:v>
                </c:pt>
                <c:pt idx="79331">
                  <c:v>14.178232</c:v>
                </c:pt>
                <c:pt idx="79332">
                  <c:v>14.177553</c:v>
                </c:pt>
                <c:pt idx="79333">
                  <c:v>14.177554000000001</c:v>
                </c:pt>
                <c:pt idx="79334">
                  <c:v>14.175682999999999</c:v>
                </c:pt>
                <c:pt idx="79335">
                  <c:v>14.178554</c:v>
                </c:pt>
                <c:pt idx="79336">
                  <c:v>14.178616999999999</c:v>
                </c:pt>
                <c:pt idx="79337">
                  <c:v>14.175675</c:v>
                </c:pt>
                <c:pt idx="79338">
                  <c:v>14.178554999999999</c:v>
                </c:pt>
                <c:pt idx="79339">
                  <c:v>14.187227999999999</c:v>
                </c:pt>
                <c:pt idx="79340">
                  <c:v>14.185777</c:v>
                </c:pt>
                <c:pt idx="79341">
                  <c:v>14.167862</c:v>
                </c:pt>
                <c:pt idx="79342">
                  <c:v>14.171713</c:v>
                </c:pt>
                <c:pt idx="79343">
                  <c:v>14.190728999999999</c:v>
                </c:pt>
                <c:pt idx="79344">
                  <c:v>14.183433000000001</c:v>
                </c:pt>
                <c:pt idx="79345">
                  <c:v>14.172094</c:v>
                </c:pt>
                <c:pt idx="79346">
                  <c:v>14.183896000000001</c:v>
                </c:pt>
                <c:pt idx="79347">
                  <c:v>14.185641</c:v>
                </c:pt>
                <c:pt idx="79348">
                  <c:v>14.168982</c:v>
                </c:pt>
                <c:pt idx="79349">
                  <c:v>14.170859999999999</c:v>
                </c:pt>
                <c:pt idx="79350">
                  <c:v>14.182627</c:v>
                </c:pt>
                <c:pt idx="79351">
                  <c:v>14.174393</c:v>
                </c:pt>
                <c:pt idx="79352">
                  <c:v>14.169266</c:v>
                </c:pt>
                <c:pt idx="79353">
                  <c:v>14.177217000000001</c:v>
                </c:pt>
                <c:pt idx="79354">
                  <c:v>14.176871</c:v>
                </c:pt>
                <c:pt idx="79355">
                  <c:v>14.174058</c:v>
                </c:pt>
                <c:pt idx="79356">
                  <c:v>14.178037</c:v>
                </c:pt>
                <c:pt idx="79357">
                  <c:v>14.174051</c:v>
                </c:pt>
                <c:pt idx="79358">
                  <c:v>14.168758</c:v>
                </c:pt>
                <c:pt idx="79359">
                  <c:v>14.182121</c:v>
                </c:pt>
                <c:pt idx="79360">
                  <c:v>14.184222999999999</c:v>
                </c:pt>
                <c:pt idx="79361">
                  <c:v>14.173251</c:v>
                </c:pt>
                <c:pt idx="79362">
                  <c:v>14.178198</c:v>
                </c:pt>
                <c:pt idx="79363">
                  <c:v>14.181438999999999</c:v>
                </c:pt>
                <c:pt idx="79364">
                  <c:v>14.178043000000001</c:v>
                </c:pt>
                <c:pt idx="79365">
                  <c:v>14.182791999999999</c:v>
                </c:pt>
                <c:pt idx="79366">
                  <c:v>14.183911999999999</c:v>
                </c:pt>
                <c:pt idx="79367">
                  <c:v>14.172993</c:v>
                </c:pt>
                <c:pt idx="79368">
                  <c:v>14.170418</c:v>
                </c:pt>
                <c:pt idx="79369">
                  <c:v>14.18333</c:v>
                </c:pt>
                <c:pt idx="79370">
                  <c:v>14.1815</c:v>
                </c:pt>
                <c:pt idx="79371">
                  <c:v>14.174609</c:v>
                </c:pt>
                <c:pt idx="79372">
                  <c:v>14.180410999999999</c:v>
                </c:pt>
                <c:pt idx="79373">
                  <c:v>14.176822</c:v>
                </c:pt>
                <c:pt idx="79374">
                  <c:v>14.174854</c:v>
                </c:pt>
                <c:pt idx="79375">
                  <c:v>14.182399</c:v>
                </c:pt>
                <c:pt idx="79376">
                  <c:v>14.185561</c:v>
                </c:pt>
                <c:pt idx="79377">
                  <c:v>14.186351999999999</c:v>
                </c:pt>
                <c:pt idx="79378">
                  <c:v>14.185703</c:v>
                </c:pt>
                <c:pt idx="79379">
                  <c:v>14.182466</c:v>
                </c:pt>
                <c:pt idx="79380">
                  <c:v>14.182967</c:v>
                </c:pt>
                <c:pt idx="79381">
                  <c:v>14.188793</c:v>
                </c:pt>
                <c:pt idx="79382">
                  <c:v>14.181846999999999</c:v>
                </c:pt>
                <c:pt idx="79383">
                  <c:v>14.174937999999999</c:v>
                </c:pt>
                <c:pt idx="79384">
                  <c:v>14.189747000000001</c:v>
                </c:pt>
                <c:pt idx="79385">
                  <c:v>14.196009999999999</c:v>
                </c:pt>
                <c:pt idx="79386">
                  <c:v>14.189359</c:v>
                </c:pt>
                <c:pt idx="79387">
                  <c:v>14.197490999999999</c:v>
                </c:pt>
                <c:pt idx="79388">
                  <c:v>14.202589</c:v>
                </c:pt>
                <c:pt idx="79389">
                  <c:v>14.184353</c:v>
                </c:pt>
                <c:pt idx="79390">
                  <c:v>14.179164999999999</c:v>
                </c:pt>
                <c:pt idx="79391">
                  <c:v>14.193367</c:v>
                </c:pt>
                <c:pt idx="79392">
                  <c:v>14.186199999999999</c:v>
                </c:pt>
                <c:pt idx="79393">
                  <c:v>14.178651</c:v>
                </c:pt>
                <c:pt idx="79394">
                  <c:v>14.187671999999999</c:v>
                </c:pt>
                <c:pt idx="79395">
                  <c:v>14.181371</c:v>
                </c:pt>
                <c:pt idx="79396">
                  <c:v>14.174998</c:v>
                </c:pt>
                <c:pt idx="79397">
                  <c:v>14.184001</c:v>
                </c:pt>
                <c:pt idx="79398">
                  <c:v>14.186776</c:v>
                </c:pt>
                <c:pt idx="79399">
                  <c:v>14.177519999999999</c:v>
                </c:pt>
                <c:pt idx="79400">
                  <c:v>14.177796000000001</c:v>
                </c:pt>
                <c:pt idx="79401">
                  <c:v>14.18946</c:v>
                </c:pt>
                <c:pt idx="79402">
                  <c:v>14.188461999999999</c:v>
                </c:pt>
                <c:pt idx="79403">
                  <c:v>14.184374999999999</c:v>
                </c:pt>
                <c:pt idx="79404">
                  <c:v>14.186375999999999</c:v>
                </c:pt>
                <c:pt idx="79405">
                  <c:v>14.186406</c:v>
                </c:pt>
                <c:pt idx="79406">
                  <c:v>14.186057999999999</c:v>
                </c:pt>
                <c:pt idx="79407">
                  <c:v>14.188223000000001</c:v>
                </c:pt>
                <c:pt idx="79408">
                  <c:v>14.193422999999999</c:v>
                </c:pt>
                <c:pt idx="79409">
                  <c:v>14.191203</c:v>
                </c:pt>
                <c:pt idx="79410">
                  <c:v>14.193641</c:v>
                </c:pt>
                <c:pt idx="79411">
                  <c:v>14.198629</c:v>
                </c:pt>
                <c:pt idx="79412">
                  <c:v>14.187543</c:v>
                </c:pt>
                <c:pt idx="79413">
                  <c:v>14.186578000000001</c:v>
                </c:pt>
                <c:pt idx="79414">
                  <c:v>14.189311999999999</c:v>
                </c:pt>
                <c:pt idx="79415">
                  <c:v>14.17774</c:v>
                </c:pt>
                <c:pt idx="79416">
                  <c:v>14.178886</c:v>
                </c:pt>
                <c:pt idx="79417">
                  <c:v>14.184943000000001</c:v>
                </c:pt>
                <c:pt idx="79418">
                  <c:v>14.182579</c:v>
                </c:pt>
                <c:pt idx="79419">
                  <c:v>14.186968</c:v>
                </c:pt>
                <c:pt idx="79420">
                  <c:v>14.195315000000001</c:v>
                </c:pt>
                <c:pt idx="79421">
                  <c:v>14.190403999999999</c:v>
                </c:pt>
                <c:pt idx="79422">
                  <c:v>14.182314999999999</c:v>
                </c:pt>
                <c:pt idx="79423">
                  <c:v>14.188637</c:v>
                </c:pt>
                <c:pt idx="79424">
                  <c:v>14.189876</c:v>
                </c:pt>
                <c:pt idx="79425">
                  <c:v>14.187336</c:v>
                </c:pt>
                <c:pt idx="79426">
                  <c:v>14.195627</c:v>
                </c:pt>
                <c:pt idx="79427">
                  <c:v>14.196222000000001</c:v>
                </c:pt>
                <c:pt idx="79428">
                  <c:v>14.193816999999999</c:v>
                </c:pt>
                <c:pt idx="79429">
                  <c:v>14.197171000000001</c:v>
                </c:pt>
                <c:pt idx="79430">
                  <c:v>14.190144999999999</c:v>
                </c:pt>
                <c:pt idx="79431">
                  <c:v>14.179392</c:v>
                </c:pt>
                <c:pt idx="79432">
                  <c:v>14.190390000000001</c:v>
                </c:pt>
                <c:pt idx="79433">
                  <c:v>14.197789</c:v>
                </c:pt>
                <c:pt idx="79434">
                  <c:v>14.184426999999999</c:v>
                </c:pt>
                <c:pt idx="79435">
                  <c:v>14.186298000000001</c:v>
                </c:pt>
                <c:pt idx="79436">
                  <c:v>14.196804</c:v>
                </c:pt>
                <c:pt idx="79437">
                  <c:v>14.195313000000001</c:v>
                </c:pt>
                <c:pt idx="79438">
                  <c:v>14.190807</c:v>
                </c:pt>
                <c:pt idx="79439">
                  <c:v>14.189071</c:v>
                </c:pt>
                <c:pt idx="79440">
                  <c:v>14.192310000000001</c:v>
                </c:pt>
                <c:pt idx="79441">
                  <c:v>14.193218999999999</c:v>
                </c:pt>
                <c:pt idx="79442">
                  <c:v>14.191782</c:v>
                </c:pt>
                <c:pt idx="79443">
                  <c:v>14.189824</c:v>
                </c:pt>
                <c:pt idx="79444">
                  <c:v>14.190263</c:v>
                </c:pt>
                <c:pt idx="79445">
                  <c:v>14.199192999999999</c:v>
                </c:pt>
                <c:pt idx="79446">
                  <c:v>14.197881000000001</c:v>
                </c:pt>
                <c:pt idx="79447">
                  <c:v>14.192885</c:v>
                </c:pt>
                <c:pt idx="79448">
                  <c:v>14.202382999999999</c:v>
                </c:pt>
                <c:pt idx="79449">
                  <c:v>14.204742</c:v>
                </c:pt>
                <c:pt idx="79450">
                  <c:v>14.194584000000001</c:v>
                </c:pt>
                <c:pt idx="79451">
                  <c:v>14.192959999999999</c:v>
                </c:pt>
                <c:pt idx="79452">
                  <c:v>14.200120999999999</c:v>
                </c:pt>
                <c:pt idx="79453">
                  <c:v>14.196439</c:v>
                </c:pt>
                <c:pt idx="79454">
                  <c:v>14.193968999999999</c:v>
                </c:pt>
                <c:pt idx="79455">
                  <c:v>14.194613</c:v>
                </c:pt>
                <c:pt idx="79456">
                  <c:v>14.189025000000001</c:v>
                </c:pt>
                <c:pt idx="79457">
                  <c:v>14.193452000000001</c:v>
                </c:pt>
                <c:pt idx="79458">
                  <c:v>14.20191</c:v>
                </c:pt>
                <c:pt idx="79459">
                  <c:v>14.198051</c:v>
                </c:pt>
                <c:pt idx="79460">
                  <c:v>14.191564</c:v>
                </c:pt>
                <c:pt idx="79461">
                  <c:v>14.195538000000001</c:v>
                </c:pt>
                <c:pt idx="79462">
                  <c:v>14.205584</c:v>
                </c:pt>
                <c:pt idx="79463">
                  <c:v>14.200877</c:v>
                </c:pt>
                <c:pt idx="79464">
                  <c:v>14.195275000000001</c:v>
                </c:pt>
                <c:pt idx="79465">
                  <c:v>14.196014</c:v>
                </c:pt>
                <c:pt idx="79466">
                  <c:v>14.190372999999999</c:v>
                </c:pt>
                <c:pt idx="79467">
                  <c:v>14.196433000000001</c:v>
                </c:pt>
                <c:pt idx="79468">
                  <c:v>14.208339</c:v>
                </c:pt>
                <c:pt idx="79469">
                  <c:v>14.208542</c:v>
                </c:pt>
                <c:pt idx="79470">
                  <c:v>14.202199</c:v>
                </c:pt>
                <c:pt idx="79471">
                  <c:v>14.202418</c:v>
                </c:pt>
                <c:pt idx="79472">
                  <c:v>14.197709</c:v>
                </c:pt>
                <c:pt idx="79473">
                  <c:v>14.188815999999999</c:v>
                </c:pt>
                <c:pt idx="79474">
                  <c:v>14.19674</c:v>
                </c:pt>
                <c:pt idx="79475">
                  <c:v>14.193986000000001</c:v>
                </c:pt>
                <c:pt idx="79476">
                  <c:v>14.182131999999999</c:v>
                </c:pt>
                <c:pt idx="79477">
                  <c:v>14.192895</c:v>
                </c:pt>
                <c:pt idx="79478">
                  <c:v>14.202923999999999</c:v>
                </c:pt>
                <c:pt idx="79479">
                  <c:v>14.195302</c:v>
                </c:pt>
                <c:pt idx="79480">
                  <c:v>14.195219</c:v>
                </c:pt>
                <c:pt idx="79481">
                  <c:v>14.200376</c:v>
                </c:pt>
                <c:pt idx="79482">
                  <c:v>14.194387000000001</c:v>
                </c:pt>
                <c:pt idx="79483">
                  <c:v>14.197715000000001</c:v>
                </c:pt>
                <c:pt idx="79484">
                  <c:v>14.206244999999999</c:v>
                </c:pt>
                <c:pt idx="79485">
                  <c:v>14.198957999999999</c:v>
                </c:pt>
                <c:pt idx="79486">
                  <c:v>14.196586999999999</c:v>
                </c:pt>
                <c:pt idx="79487">
                  <c:v>14.199175</c:v>
                </c:pt>
                <c:pt idx="79488">
                  <c:v>14.194032</c:v>
                </c:pt>
                <c:pt idx="79489">
                  <c:v>14.195487</c:v>
                </c:pt>
                <c:pt idx="79490">
                  <c:v>14.204539</c:v>
                </c:pt>
                <c:pt idx="79491">
                  <c:v>14.202972000000001</c:v>
                </c:pt>
                <c:pt idx="79492">
                  <c:v>14.195919999999999</c:v>
                </c:pt>
                <c:pt idx="79493">
                  <c:v>14.202985999999999</c:v>
                </c:pt>
                <c:pt idx="79494">
                  <c:v>14.207114000000001</c:v>
                </c:pt>
                <c:pt idx="79495">
                  <c:v>14.197704999999999</c:v>
                </c:pt>
                <c:pt idx="79496">
                  <c:v>14.20426</c:v>
                </c:pt>
                <c:pt idx="79497">
                  <c:v>14.207196</c:v>
                </c:pt>
                <c:pt idx="79498">
                  <c:v>14.198372000000001</c:v>
                </c:pt>
                <c:pt idx="79499">
                  <c:v>14.208838999999999</c:v>
                </c:pt>
                <c:pt idx="79500">
                  <c:v>14.214727999999999</c:v>
                </c:pt>
                <c:pt idx="79501">
                  <c:v>14.200105000000001</c:v>
                </c:pt>
                <c:pt idx="79502">
                  <c:v>14.198611</c:v>
                </c:pt>
                <c:pt idx="79503">
                  <c:v>14.208456999999999</c:v>
                </c:pt>
                <c:pt idx="79504">
                  <c:v>14.199334</c:v>
                </c:pt>
                <c:pt idx="79505">
                  <c:v>14.194193</c:v>
                </c:pt>
                <c:pt idx="79506">
                  <c:v>14.202204999999999</c:v>
                </c:pt>
                <c:pt idx="79507">
                  <c:v>14.201718</c:v>
                </c:pt>
                <c:pt idx="79508">
                  <c:v>14.204668</c:v>
                </c:pt>
                <c:pt idx="79509">
                  <c:v>14.207426</c:v>
                </c:pt>
                <c:pt idx="79510">
                  <c:v>14.204700000000001</c:v>
                </c:pt>
                <c:pt idx="79511">
                  <c:v>14.209951</c:v>
                </c:pt>
                <c:pt idx="79512">
                  <c:v>14.216312</c:v>
                </c:pt>
                <c:pt idx="79513">
                  <c:v>14.205736</c:v>
                </c:pt>
                <c:pt idx="79514">
                  <c:v>14.190619</c:v>
                </c:pt>
                <c:pt idx="79515">
                  <c:v>14.201665999999999</c:v>
                </c:pt>
                <c:pt idx="79516">
                  <c:v>14.215571000000001</c:v>
                </c:pt>
                <c:pt idx="79517">
                  <c:v>14.204940000000001</c:v>
                </c:pt>
                <c:pt idx="79518">
                  <c:v>14.198577</c:v>
                </c:pt>
                <c:pt idx="79519">
                  <c:v>14.202328</c:v>
                </c:pt>
                <c:pt idx="79520">
                  <c:v>14.201805</c:v>
                </c:pt>
                <c:pt idx="79521">
                  <c:v>14.200723</c:v>
                </c:pt>
                <c:pt idx="79522">
                  <c:v>14.204117999999999</c:v>
                </c:pt>
                <c:pt idx="79523">
                  <c:v>14.211812999999999</c:v>
                </c:pt>
                <c:pt idx="79524">
                  <c:v>14.219174000000001</c:v>
                </c:pt>
                <c:pt idx="79525">
                  <c:v>14.220190000000001</c:v>
                </c:pt>
                <c:pt idx="79526">
                  <c:v>14.208689</c:v>
                </c:pt>
                <c:pt idx="79527">
                  <c:v>14.204912</c:v>
                </c:pt>
                <c:pt idx="79528">
                  <c:v>14.218450000000001</c:v>
                </c:pt>
                <c:pt idx="79529">
                  <c:v>14.211442</c:v>
                </c:pt>
                <c:pt idx="79530">
                  <c:v>14.19842</c:v>
                </c:pt>
                <c:pt idx="79531">
                  <c:v>14.20729</c:v>
                </c:pt>
                <c:pt idx="79532">
                  <c:v>14.214454999999999</c:v>
                </c:pt>
                <c:pt idx="79533">
                  <c:v>14.211394</c:v>
                </c:pt>
                <c:pt idx="79534">
                  <c:v>14.206325</c:v>
                </c:pt>
                <c:pt idx="79535">
                  <c:v>14.204604</c:v>
                </c:pt>
                <c:pt idx="79536">
                  <c:v>14.20322</c:v>
                </c:pt>
                <c:pt idx="79537">
                  <c:v>14.208213000000001</c:v>
                </c:pt>
                <c:pt idx="79538">
                  <c:v>14.21274</c:v>
                </c:pt>
                <c:pt idx="79539">
                  <c:v>14.205703</c:v>
                </c:pt>
                <c:pt idx="79540">
                  <c:v>14.205333</c:v>
                </c:pt>
                <c:pt idx="79541">
                  <c:v>14.213861</c:v>
                </c:pt>
                <c:pt idx="79542">
                  <c:v>14.212519</c:v>
                </c:pt>
                <c:pt idx="79543">
                  <c:v>14.202128999999999</c:v>
                </c:pt>
                <c:pt idx="79544">
                  <c:v>14.206391999999999</c:v>
                </c:pt>
                <c:pt idx="79545">
                  <c:v>14.213711</c:v>
                </c:pt>
                <c:pt idx="79546">
                  <c:v>14.205634</c:v>
                </c:pt>
                <c:pt idx="79547">
                  <c:v>14.204302999999999</c:v>
                </c:pt>
                <c:pt idx="79548">
                  <c:v>14.204610000000001</c:v>
                </c:pt>
                <c:pt idx="79549">
                  <c:v>14.206134</c:v>
                </c:pt>
                <c:pt idx="79550">
                  <c:v>14.218598999999999</c:v>
                </c:pt>
                <c:pt idx="79551">
                  <c:v>14.217363000000001</c:v>
                </c:pt>
                <c:pt idx="79552">
                  <c:v>14.207108</c:v>
                </c:pt>
                <c:pt idx="79553">
                  <c:v>14.212047</c:v>
                </c:pt>
                <c:pt idx="79554">
                  <c:v>14.222155000000001</c:v>
                </c:pt>
                <c:pt idx="79555">
                  <c:v>14.211563</c:v>
                </c:pt>
                <c:pt idx="79556">
                  <c:v>14.201394000000001</c:v>
                </c:pt>
                <c:pt idx="79557">
                  <c:v>14.217867999999999</c:v>
                </c:pt>
                <c:pt idx="79558">
                  <c:v>14.220217999999999</c:v>
                </c:pt>
                <c:pt idx="79559">
                  <c:v>14.206970999999999</c:v>
                </c:pt>
                <c:pt idx="79560">
                  <c:v>14.207682</c:v>
                </c:pt>
                <c:pt idx="79561">
                  <c:v>14.211802</c:v>
                </c:pt>
                <c:pt idx="79562">
                  <c:v>14.21485</c:v>
                </c:pt>
                <c:pt idx="79563">
                  <c:v>14.214848999999999</c:v>
                </c:pt>
                <c:pt idx="79564">
                  <c:v>14.208098</c:v>
                </c:pt>
                <c:pt idx="79565">
                  <c:v>14.208862</c:v>
                </c:pt>
                <c:pt idx="79566">
                  <c:v>14.227271999999999</c:v>
                </c:pt>
                <c:pt idx="79567">
                  <c:v>14.228571000000001</c:v>
                </c:pt>
                <c:pt idx="79568">
                  <c:v>14.208447</c:v>
                </c:pt>
                <c:pt idx="79569">
                  <c:v>14.212673000000001</c:v>
                </c:pt>
                <c:pt idx="79570">
                  <c:v>14.221942</c:v>
                </c:pt>
                <c:pt idx="79571">
                  <c:v>14.210419999999999</c:v>
                </c:pt>
                <c:pt idx="79572">
                  <c:v>14.21344</c:v>
                </c:pt>
                <c:pt idx="79573">
                  <c:v>14.224551</c:v>
                </c:pt>
                <c:pt idx="79574">
                  <c:v>14.215484999999999</c:v>
                </c:pt>
                <c:pt idx="79575">
                  <c:v>14.208909</c:v>
                </c:pt>
                <c:pt idx="79576">
                  <c:v>14.216828</c:v>
                </c:pt>
                <c:pt idx="79577">
                  <c:v>14.212611000000001</c:v>
                </c:pt>
                <c:pt idx="79578">
                  <c:v>14.205306</c:v>
                </c:pt>
                <c:pt idx="79579">
                  <c:v>14.217102000000001</c:v>
                </c:pt>
                <c:pt idx="79580">
                  <c:v>14.211902</c:v>
                </c:pt>
                <c:pt idx="79581">
                  <c:v>14.200631</c:v>
                </c:pt>
                <c:pt idx="79582">
                  <c:v>14.218064</c:v>
                </c:pt>
                <c:pt idx="79583">
                  <c:v>14.224842000000001</c:v>
                </c:pt>
                <c:pt idx="79584">
                  <c:v>14.213407999999999</c:v>
                </c:pt>
                <c:pt idx="79585">
                  <c:v>14.213873</c:v>
                </c:pt>
                <c:pt idx="79586">
                  <c:v>14.221163000000001</c:v>
                </c:pt>
                <c:pt idx="79587">
                  <c:v>14.218906</c:v>
                </c:pt>
                <c:pt idx="79588">
                  <c:v>14.216386999999999</c:v>
                </c:pt>
                <c:pt idx="79589">
                  <c:v>14.223618</c:v>
                </c:pt>
                <c:pt idx="79590">
                  <c:v>14.221835</c:v>
                </c:pt>
                <c:pt idx="79591">
                  <c:v>14.221572</c:v>
                </c:pt>
                <c:pt idx="79592">
                  <c:v>14.21997</c:v>
                </c:pt>
                <c:pt idx="79593">
                  <c:v>14.212615</c:v>
                </c:pt>
                <c:pt idx="79594">
                  <c:v>14.218715</c:v>
                </c:pt>
                <c:pt idx="79595">
                  <c:v>14.224546</c:v>
                </c:pt>
                <c:pt idx="79596">
                  <c:v>14.224418</c:v>
                </c:pt>
                <c:pt idx="79597">
                  <c:v>14.221448000000001</c:v>
                </c:pt>
                <c:pt idx="79598">
                  <c:v>14.220195</c:v>
                </c:pt>
                <c:pt idx="79599">
                  <c:v>14.215223</c:v>
                </c:pt>
                <c:pt idx="79600">
                  <c:v>14.206106999999999</c:v>
                </c:pt>
                <c:pt idx="79601">
                  <c:v>14.220492</c:v>
                </c:pt>
                <c:pt idx="79602">
                  <c:v>14.232936</c:v>
                </c:pt>
                <c:pt idx="79603">
                  <c:v>14.221306999999999</c:v>
                </c:pt>
                <c:pt idx="79604">
                  <c:v>14.216397000000001</c:v>
                </c:pt>
                <c:pt idx="79605">
                  <c:v>14.221164</c:v>
                </c:pt>
                <c:pt idx="79606">
                  <c:v>14.220682999999999</c:v>
                </c:pt>
                <c:pt idx="79607">
                  <c:v>14.217843999999999</c:v>
                </c:pt>
                <c:pt idx="79608">
                  <c:v>14.222448</c:v>
                </c:pt>
                <c:pt idx="79609">
                  <c:v>14.218083</c:v>
                </c:pt>
                <c:pt idx="79610">
                  <c:v>14.211223</c:v>
                </c:pt>
                <c:pt idx="79611">
                  <c:v>14.21983</c:v>
                </c:pt>
                <c:pt idx="79612">
                  <c:v>14.219711</c:v>
                </c:pt>
                <c:pt idx="79613">
                  <c:v>14.215244</c:v>
                </c:pt>
                <c:pt idx="79614">
                  <c:v>14.221880000000001</c:v>
                </c:pt>
                <c:pt idx="79615">
                  <c:v>14.224999</c:v>
                </c:pt>
                <c:pt idx="79616">
                  <c:v>14.225144</c:v>
                </c:pt>
                <c:pt idx="79617">
                  <c:v>14.23235</c:v>
                </c:pt>
                <c:pt idx="79618">
                  <c:v>14.23461</c:v>
                </c:pt>
                <c:pt idx="79619">
                  <c:v>14.224935</c:v>
                </c:pt>
                <c:pt idx="79620">
                  <c:v>14.223893</c:v>
                </c:pt>
                <c:pt idx="79621">
                  <c:v>14.229022000000001</c:v>
                </c:pt>
                <c:pt idx="79622">
                  <c:v>14.224052</c:v>
                </c:pt>
                <c:pt idx="79623">
                  <c:v>14.218337</c:v>
                </c:pt>
                <c:pt idx="79624">
                  <c:v>14.223891</c:v>
                </c:pt>
                <c:pt idx="79625">
                  <c:v>14.222360999999999</c:v>
                </c:pt>
                <c:pt idx="79626">
                  <c:v>14.212116</c:v>
                </c:pt>
                <c:pt idx="79627">
                  <c:v>14.225823999999999</c:v>
                </c:pt>
                <c:pt idx="79628">
                  <c:v>14.232509</c:v>
                </c:pt>
                <c:pt idx="79629">
                  <c:v>14.214829</c:v>
                </c:pt>
                <c:pt idx="79630">
                  <c:v>14.22486</c:v>
                </c:pt>
                <c:pt idx="79631">
                  <c:v>14.236098999999999</c:v>
                </c:pt>
                <c:pt idx="79632">
                  <c:v>14.222173</c:v>
                </c:pt>
                <c:pt idx="79633">
                  <c:v>14.222204</c:v>
                </c:pt>
                <c:pt idx="79634">
                  <c:v>14.226996</c:v>
                </c:pt>
                <c:pt idx="79635">
                  <c:v>14.223924</c:v>
                </c:pt>
                <c:pt idx="79636">
                  <c:v>14.222942</c:v>
                </c:pt>
                <c:pt idx="79637">
                  <c:v>14.225997</c:v>
                </c:pt>
                <c:pt idx="79638">
                  <c:v>14.22139</c:v>
                </c:pt>
                <c:pt idx="79639">
                  <c:v>14.216929</c:v>
                </c:pt>
                <c:pt idx="79640">
                  <c:v>14.227178</c:v>
                </c:pt>
                <c:pt idx="79641">
                  <c:v>14.226213</c:v>
                </c:pt>
                <c:pt idx="79642">
                  <c:v>14.217687</c:v>
                </c:pt>
                <c:pt idx="79643">
                  <c:v>14.227829</c:v>
                </c:pt>
                <c:pt idx="79644">
                  <c:v>14.231747</c:v>
                </c:pt>
                <c:pt idx="79645">
                  <c:v>14.224475999999999</c:v>
                </c:pt>
                <c:pt idx="79646">
                  <c:v>14.229996999999999</c:v>
                </c:pt>
                <c:pt idx="79647">
                  <c:v>14.236802000000001</c:v>
                </c:pt>
                <c:pt idx="79648">
                  <c:v>14.221325999999999</c:v>
                </c:pt>
                <c:pt idx="79649">
                  <c:v>14.219187</c:v>
                </c:pt>
                <c:pt idx="79650">
                  <c:v>14.237052</c:v>
                </c:pt>
                <c:pt idx="79651">
                  <c:v>14.229466</c:v>
                </c:pt>
                <c:pt idx="79652">
                  <c:v>14.221990999999999</c:v>
                </c:pt>
                <c:pt idx="79653">
                  <c:v>14.232284999999999</c:v>
                </c:pt>
                <c:pt idx="79654">
                  <c:v>14.226641000000001</c:v>
                </c:pt>
                <c:pt idx="79655">
                  <c:v>14.220105999999999</c:v>
                </c:pt>
                <c:pt idx="79656">
                  <c:v>14.228113</c:v>
                </c:pt>
                <c:pt idx="79657">
                  <c:v>14.227171999999999</c:v>
                </c:pt>
                <c:pt idx="79658">
                  <c:v>14.221404</c:v>
                </c:pt>
                <c:pt idx="79659">
                  <c:v>14.235711</c:v>
                </c:pt>
                <c:pt idx="79660">
                  <c:v>14.239775</c:v>
                </c:pt>
                <c:pt idx="79661">
                  <c:v>14.221029</c:v>
                </c:pt>
                <c:pt idx="79662">
                  <c:v>14.227784</c:v>
                </c:pt>
                <c:pt idx="79663">
                  <c:v>14.240290999999999</c:v>
                </c:pt>
                <c:pt idx="79664">
                  <c:v>14.230618</c:v>
                </c:pt>
                <c:pt idx="79665">
                  <c:v>14.231657999999999</c:v>
                </c:pt>
                <c:pt idx="79666">
                  <c:v>14.241482</c:v>
                </c:pt>
                <c:pt idx="79667">
                  <c:v>14.235199</c:v>
                </c:pt>
                <c:pt idx="79668">
                  <c:v>14.225550999999999</c:v>
                </c:pt>
                <c:pt idx="79669">
                  <c:v>14.234719999999999</c:v>
                </c:pt>
                <c:pt idx="79670">
                  <c:v>14.234495000000001</c:v>
                </c:pt>
                <c:pt idx="79671">
                  <c:v>14.22209</c:v>
                </c:pt>
                <c:pt idx="79672">
                  <c:v>14.230005</c:v>
                </c:pt>
                <c:pt idx="79673">
                  <c:v>14.231472</c:v>
                </c:pt>
                <c:pt idx="79674">
                  <c:v>14.220183</c:v>
                </c:pt>
                <c:pt idx="79675">
                  <c:v>14.230347999999999</c:v>
                </c:pt>
                <c:pt idx="79676">
                  <c:v>14.241509000000001</c:v>
                </c:pt>
                <c:pt idx="79677">
                  <c:v>14.235242</c:v>
                </c:pt>
                <c:pt idx="79678">
                  <c:v>14.239418000000001</c:v>
                </c:pt>
                <c:pt idx="79679">
                  <c:v>14.246781</c:v>
                </c:pt>
                <c:pt idx="79680">
                  <c:v>14.230318</c:v>
                </c:pt>
                <c:pt idx="79681">
                  <c:v>14.223838000000001</c:v>
                </c:pt>
                <c:pt idx="79682">
                  <c:v>14.234057999999999</c:v>
                </c:pt>
                <c:pt idx="79683">
                  <c:v>14.226756999999999</c:v>
                </c:pt>
                <c:pt idx="79684">
                  <c:v>14.226207</c:v>
                </c:pt>
                <c:pt idx="79685">
                  <c:v>14.235944999999999</c:v>
                </c:pt>
                <c:pt idx="79686">
                  <c:v>14.229025999999999</c:v>
                </c:pt>
                <c:pt idx="79687">
                  <c:v>14.226721</c:v>
                </c:pt>
                <c:pt idx="79688">
                  <c:v>14.237761000000001</c:v>
                </c:pt>
                <c:pt idx="79689">
                  <c:v>14.234705999999999</c:v>
                </c:pt>
                <c:pt idx="79690">
                  <c:v>14.230059000000001</c:v>
                </c:pt>
                <c:pt idx="79691">
                  <c:v>14.244512</c:v>
                </c:pt>
                <c:pt idx="79692">
                  <c:v>14.239459999999999</c:v>
                </c:pt>
                <c:pt idx="79693">
                  <c:v>14.221731</c:v>
                </c:pt>
                <c:pt idx="79694">
                  <c:v>14.23563</c:v>
                </c:pt>
                <c:pt idx="79695">
                  <c:v>14.240432</c:v>
                </c:pt>
                <c:pt idx="79696">
                  <c:v>14.223922</c:v>
                </c:pt>
                <c:pt idx="79697">
                  <c:v>14.23272</c:v>
                </c:pt>
                <c:pt idx="79698">
                  <c:v>14.245596000000001</c:v>
                </c:pt>
                <c:pt idx="79699">
                  <c:v>14.233701</c:v>
                </c:pt>
                <c:pt idx="79700">
                  <c:v>14.231052999999999</c:v>
                </c:pt>
                <c:pt idx="79701">
                  <c:v>14.245461000000001</c:v>
                </c:pt>
                <c:pt idx="79702">
                  <c:v>14.239798</c:v>
                </c:pt>
                <c:pt idx="79703">
                  <c:v>14.235025</c:v>
                </c:pt>
                <c:pt idx="79704">
                  <c:v>14.246461999999999</c:v>
                </c:pt>
                <c:pt idx="79705">
                  <c:v>14.240966</c:v>
                </c:pt>
                <c:pt idx="79706">
                  <c:v>14.230422000000001</c:v>
                </c:pt>
                <c:pt idx="79707">
                  <c:v>14.237446</c:v>
                </c:pt>
                <c:pt idx="79708">
                  <c:v>14.242369999999999</c:v>
                </c:pt>
                <c:pt idx="79709">
                  <c:v>14.231759</c:v>
                </c:pt>
                <c:pt idx="79710">
                  <c:v>14.227455000000001</c:v>
                </c:pt>
                <c:pt idx="79711">
                  <c:v>14.238367</c:v>
                </c:pt>
                <c:pt idx="79712">
                  <c:v>14.234500000000001</c:v>
                </c:pt>
                <c:pt idx="79713">
                  <c:v>14.229759</c:v>
                </c:pt>
                <c:pt idx="79714">
                  <c:v>14.241555</c:v>
                </c:pt>
                <c:pt idx="79715">
                  <c:v>14.240741</c:v>
                </c:pt>
                <c:pt idx="79716">
                  <c:v>14.236784</c:v>
                </c:pt>
                <c:pt idx="79717">
                  <c:v>14.245031000000001</c:v>
                </c:pt>
                <c:pt idx="79718">
                  <c:v>14.241761</c:v>
                </c:pt>
                <c:pt idx="79719">
                  <c:v>14.231949999999999</c:v>
                </c:pt>
                <c:pt idx="79720">
                  <c:v>14.243347</c:v>
                </c:pt>
                <c:pt idx="79721">
                  <c:v>14.250322000000001</c:v>
                </c:pt>
                <c:pt idx="79722">
                  <c:v>14.236509</c:v>
                </c:pt>
                <c:pt idx="79723">
                  <c:v>14.239516</c:v>
                </c:pt>
                <c:pt idx="79724">
                  <c:v>14.251386999999999</c:v>
                </c:pt>
                <c:pt idx="79725">
                  <c:v>14.243596</c:v>
                </c:pt>
                <c:pt idx="79726">
                  <c:v>14.236860999999999</c:v>
                </c:pt>
                <c:pt idx="79727">
                  <c:v>14.239877999999999</c:v>
                </c:pt>
                <c:pt idx="79728">
                  <c:v>14.235132999999999</c:v>
                </c:pt>
                <c:pt idx="79729">
                  <c:v>14.230921</c:v>
                </c:pt>
                <c:pt idx="79730">
                  <c:v>14.242922</c:v>
                </c:pt>
                <c:pt idx="79731">
                  <c:v>14.24691</c:v>
                </c:pt>
                <c:pt idx="79732">
                  <c:v>14.236506</c:v>
                </c:pt>
                <c:pt idx="79733">
                  <c:v>14.238702999999999</c:v>
                </c:pt>
                <c:pt idx="79734">
                  <c:v>14.237007999999999</c:v>
                </c:pt>
                <c:pt idx="79735">
                  <c:v>14.233656</c:v>
                </c:pt>
                <c:pt idx="79736">
                  <c:v>14.245263</c:v>
                </c:pt>
                <c:pt idx="79737">
                  <c:v>14.248263</c:v>
                </c:pt>
                <c:pt idx="79738">
                  <c:v>14.245995000000001</c:v>
                </c:pt>
                <c:pt idx="79739">
                  <c:v>14.251730999999999</c:v>
                </c:pt>
                <c:pt idx="79740">
                  <c:v>14.246452</c:v>
                </c:pt>
                <c:pt idx="79741">
                  <c:v>14.235127</c:v>
                </c:pt>
                <c:pt idx="79742">
                  <c:v>14.244944</c:v>
                </c:pt>
                <c:pt idx="79743">
                  <c:v>14.254227</c:v>
                </c:pt>
                <c:pt idx="79744">
                  <c:v>14.238647</c:v>
                </c:pt>
                <c:pt idx="79745">
                  <c:v>14.238351</c:v>
                </c:pt>
                <c:pt idx="79746">
                  <c:v>14.251981000000001</c:v>
                </c:pt>
                <c:pt idx="79747">
                  <c:v>14.243542</c:v>
                </c:pt>
                <c:pt idx="79748">
                  <c:v>14.233257</c:v>
                </c:pt>
                <c:pt idx="79749">
                  <c:v>14.241407000000001</c:v>
                </c:pt>
                <c:pt idx="79750">
                  <c:v>14.245037</c:v>
                </c:pt>
                <c:pt idx="79751">
                  <c:v>14.236003</c:v>
                </c:pt>
                <c:pt idx="79752">
                  <c:v>14.243093</c:v>
                </c:pt>
                <c:pt idx="79753">
                  <c:v>14.254524999999999</c:v>
                </c:pt>
                <c:pt idx="79754">
                  <c:v>14.245626</c:v>
                </c:pt>
                <c:pt idx="79755">
                  <c:v>14.243092000000001</c:v>
                </c:pt>
                <c:pt idx="79756">
                  <c:v>14.253956000000001</c:v>
                </c:pt>
                <c:pt idx="79757">
                  <c:v>14.251182999999999</c:v>
                </c:pt>
                <c:pt idx="79758">
                  <c:v>14.241004</c:v>
                </c:pt>
                <c:pt idx="79759">
                  <c:v>14.248601000000001</c:v>
                </c:pt>
                <c:pt idx="79760">
                  <c:v>14.250562</c:v>
                </c:pt>
                <c:pt idx="79761">
                  <c:v>14.238187</c:v>
                </c:pt>
                <c:pt idx="79762">
                  <c:v>14.242421</c:v>
                </c:pt>
                <c:pt idx="79763">
                  <c:v>14.248744</c:v>
                </c:pt>
                <c:pt idx="79764">
                  <c:v>14.246467000000001</c:v>
                </c:pt>
                <c:pt idx="79765">
                  <c:v>14.2515</c:v>
                </c:pt>
                <c:pt idx="79766">
                  <c:v>14.248514</c:v>
                </c:pt>
                <c:pt idx="79767">
                  <c:v>14.242293999999999</c:v>
                </c:pt>
                <c:pt idx="79768">
                  <c:v>14.247801000000001</c:v>
                </c:pt>
                <c:pt idx="79769">
                  <c:v>14.247002</c:v>
                </c:pt>
                <c:pt idx="79770">
                  <c:v>14.237118000000001</c:v>
                </c:pt>
                <c:pt idx="79771">
                  <c:v>14.239974999999999</c:v>
                </c:pt>
                <c:pt idx="79772">
                  <c:v>14.252367</c:v>
                </c:pt>
                <c:pt idx="79773">
                  <c:v>14.248823</c:v>
                </c:pt>
                <c:pt idx="79774">
                  <c:v>14.247873999999999</c:v>
                </c:pt>
                <c:pt idx="79775">
                  <c:v>14.255770999999999</c:v>
                </c:pt>
                <c:pt idx="79776">
                  <c:v>14.246689</c:v>
                </c:pt>
                <c:pt idx="79777">
                  <c:v>14.238631</c:v>
                </c:pt>
                <c:pt idx="79778">
                  <c:v>14.248783</c:v>
                </c:pt>
                <c:pt idx="79779">
                  <c:v>14.255333</c:v>
                </c:pt>
                <c:pt idx="79780">
                  <c:v>14.250889000000001</c:v>
                </c:pt>
                <c:pt idx="79781">
                  <c:v>14.251132999999999</c:v>
                </c:pt>
                <c:pt idx="79782">
                  <c:v>14.252838000000001</c:v>
                </c:pt>
                <c:pt idx="79783">
                  <c:v>14.250635000000001</c:v>
                </c:pt>
                <c:pt idx="79784">
                  <c:v>14.255750000000001</c:v>
                </c:pt>
                <c:pt idx="79785">
                  <c:v>14.254358</c:v>
                </c:pt>
                <c:pt idx="79786">
                  <c:v>14.250787000000001</c:v>
                </c:pt>
                <c:pt idx="79787">
                  <c:v>14.254792999999999</c:v>
                </c:pt>
                <c:pt idx="79788">
                  <c:v>14.249625</c:v>
                </c:pt>
                <c:pt idx="79789">
                  <c:v>14.241479</c:v>
                </c:pt>
                <c:pt idx="79790">
                  <c:v>14.244377999999999</c:v>
                </c:pt>
                <c:pt idx="79791">
                  <c:v>14.2521</c:v>
                </c:pt>
                <c:pt idx="79792">
                  <c:v>14.250404</c:v>
                </c:pt>
                <c:pt idx="79793">
                  <c:v>14.247914</c:v>
                </c:pt>
                <c:pt idx="79794">
                  <c:v>14.252385</c:v>
                </c:pt>
                <c:pt idx="79795">
                  <c:v>14.246428999999999</c:v>
                </c:pt>
                <c:pt idx="79796">
                  <c:v>14.241898000000001</c:v>
                </c:pt>
                <c:pt idx="79797">
                  <c:v>14.253418</c:v>
                </c:pt>
                <c:pt idx="79798">
                  <c:v>14.259964</c:v>
                </c:pt>
                <c:pt idx="79799">
                  <c:v>14.256607000000001</c:v>
                </c:pt>
                <c:pt idx="79800">
                  <c:v>14.258067</c:v>
                </c:pt>
                <c:pt idx="79801">
                  <c:v>14.259781</c:v>
                </c:pt>
                <c:pt idx="79802">
                  <c:v>14.250826999999999</c:v>
                </c:pt>
                <c:pt idx="79803">
                  <c:v>14.254374</c:v>
                </c:pt>
                <c:pt idx="79804">
                  <c:v>14.264594000000001</c:v>
                </c:pt>
                <c:pt idx="79805">
                  <c:v>14.252148</c:v>
                </c:pt>
                <c:pt idx="79806">
                  <c:v>14.246092000000001</c:v>
                </c:pt>
                <c:pt idx="79807">
                  <c:v>14.262337</c:v>
                </c:pt>
                <c:pt idx="79808">
                  <c:v>14.263839000000001</c:v>
                </c:pt>
                <c:pt idx="79809">
                  <c:v>14.247565</c:v>
                </c:pt>
                <c:pt idx="79810">
                  <c:v>14.249739</c:v>
                </c:pt>
                <c:pt idx="79811">
                  <c:v>14.257167000000001</c:v>
                </c:pt>
                <c:pt idx="79812">
                  <c:v>14.249196</c:v>
                </c:pt>
                <c:pt idx="79813">
                  <c:v>14.256557000000001</c:v>
                </c:pt>
                <c:pt idx="79814">
                  <c:v>14.265938999999999</c:v>
                </c:pt>
                <c:pt idx="79815">
                  <c:v>14.254766999999999</c:v>
                </c:pt>
                <c:pt idx="79816">
                  <c:v>14.250241000000001</c:v>
                </c:pt>
                <c:pt idx="79817">
                  <c:v>14.253126</c:v>
                </c:pt>
                <c:pt idx="79818">
                  <c:v>14.248046</c:v>
                </c:pt>
                <c:pt idx="79819">
                  <c:v>14.248081000000001</c:v>
                </c:pt>
                <c:pt idx="79820">
                  <c:v>14.254166</c:v>
                </c:pt>
                <c:pt idx="79821">
                  <c:v>14.252705000000001</c:v>
                </c:pt>
                <c:pt idx="79822">
                  <c:v>14.250394</c:v>
                </c:pt>
                <c:pt idx="79823">
                  <c:v>14.260891000000001</c:v>
                </c:pt>
                <c:pt idx="79824">
                  <c:v>14.269166</c:v>
                </c:pt>
                <c:pt idx="79825">
                  <c:v>14.266213</c:v>
                </c:pt>
                <c:pt idx="79826">
                  <c:v>14.262819</c:v>
                </c:pt>
                <c:pt idx="79827">
                  <c:v>14.261298</c:v>
                </c:pt>
                <c:pt idx="79828">
                  <c:v>14.260616000000001</c:v>
                </c:pt>
                <c:pt idx="79829">
                  <c:v>14.262041999999999</c:v>
                </c:pt>
                <c:pt idx="79830">
                  <c:v>14.262803</c:v>
                </c:pt>
                <c:pt idx="79831">
                  <c:v>14.253310000000001</c:v>
                </c:pt>
                <c:pt idx="79832">
                  <c:v>14.253587</c:v>
                </c:pt>
                <c:pt idx="79833">
                  <c:v>14.268945</c:v>
                </c:pt>
                <c:pt idx="79834">
                  <c:v>14.262651</c:v>
                </c:pt>
                <c:pt idx="79835">
                  <c:v>14.250926</c:v>
                </c:pt>
                <c:pt idx="79836">
                  <c:v>14.256005999999999</c:v>
                </c:pt>
                <c:pt idx="79837">
                  <c:v>14.259501</c:v>
                </c:pt>
                <c:pt idx="79838">
                  <c:v>14.259167</c:v>
                </c:pt>
                <c:pt idx="79839">
                  <c:v>14.259098</c:v>
                </c:pt>
                <c:pt idx="79840">
                  <c:v>14.259104000000001</c:v>
                </c:pt>
                <c:pt idx="79841">
                  <c:v>14.255020999999999</c:v>
                </c:pt>
                <c:pt idx="79842">
                  <c:v>14.254375</c:v>
                </c:pt>
                <c:pt idx="79843">
                  <c:v>14.256626000000001</c:v>
                </c:pt>
                <c:pt idx="79844">
                  <c:v>14.251939999999999</c:v>
                </c:pt>
                <c:pt idx="79845">
                  <c:v>14.258817000000001</c:v>
                </c:pt>
                <c:pt idx="79846">
                  <c:v>14.261955</c:v>
                </c:pt>
                <c:pt idx="79847">
                  <c:v>14.250041</c:v>
                </c:pt>
                <c:pt idx="79848">
                  <c:v>14.252637999999999</c:v>
                </c:pt>
                <c:pt idx="79849">
                  <c:v>14.264286</c:v>
                </c:pt>
                <c:pt idx="79850">
                  <c:v>14.263836</c:v>
                </c:pt>
                <c:pt idx="79851">
                  <c:v>14.259161000000001</c:v>
                </c:pt>
                <c:pt idx="79852">
                  <c:v>14.262112</c:v>
                </c:pt>
                <c:pt idx="79853">
                  <c:v>14.259123000000001</c:v>
                </c:pt>
                <c:pt idx="79854">
                  <c:v>14.251379</c:v>
                </c:pt>
                <c:pt idx="79855">
                  <c:v>14.258228000000001</c:v>
                </c:pt>
                <c:pt idx="79856">
                  <c:v>14.26111</c:v>
                </c:pt>
                <c:pt idx="79857">
                  <c:v>14.26201</c:v>
                </c:pt>
                <c:pt idx="79858">
                  <c:v>14.270764</c:v>
                </c:pt>
                <c:pt idx="79859">
                  <c:v>14.269249</c:v>
                </c:pt>
                <c:pt idx="79860">
                  <c:v>14.262831</c:v>
                </c:pt>
                <c:pt idx="79861">
                  <c:v>14.269043999999999</c:v>
                </c:pt>
                <c:pt idx="79862">
                  <c:v>14.275753999999999</c:v>
                </c:pt>
                <c:pt idx="79863">
                  <c:v>14.266598</c:v>
                </c:pt>
                <c:pt idx="79864">
                  <c:v>14.261113999999999</c:v>
                </c:pt>
                <c:pt idx="79865">
                  <c:v>14.266342</c:v>
                </c:pt>
                <c:pt idx="79866">
                  <c:v>14.261467</c:v>
                </c:pt>
                <c:pt idx="79867">
                  <c:v>14.260102</c:v>
                </c:pt>
                <c:pt idx="79868">
                  <c:v>14.26784</c:v>
                </c:pt>
                <c:pt idx="79869">
                  <c:v>14.264033</c:v>
                </c:pt>
                <c:pt idx="79870">
                  <c:v>14.261685999999999</c:v>
                </c:pt>
                <c:pt idx="79871">
                  <c:v>14.268287000000001</c:v>
                </c:pt>
                <c:pt idx="79872">
                  <c:v>14.264597</c:v>
                </c:pt>
                <c:pt idx="79873">
                  <c:v>14.254785</c:v>
                </c:pt>
                <c:pt idx="79874">
                  <c:v>14.266121</c:v>
                </c:pt>
                <c:pt idx="79875">
                  <c:v>14.273607999999999</c:v>
                </c:pt>
                <c:pt idx="79876">
                  <c:v>14.260845</c:v>
                </c:pt>
                <c:pt idx="79877">
                  <c:v>14.266914999999999</c:v>
                </c:pt>
                <c:pt idx="79878">
                  <c:v>14.277278000000001</c:v>
                </c:pt>
                <c:pt idx="79879">
                  <c:v>14.265426</c:v>
                </c:pt>
                <c:pt idx="79880">
                  <c:v>14.256838</c:v>
                </c:pt>
                <c:pt idx="79881">
                  <c:v>14.261172999999999</c:v>
                </c:pt>
                <c:pt idx="79882">
                  <c:v>14.260478000000001</c:v>
                </c:pt>
                <c:pt idx="79883">
                  <c:v>14.260294999999999</c:v>
                </c:pt>
                <c:pt idx="79884">
                  <c:v>14.270218</c:v>
                </c:pt>
                <c:pt idx="79885">
                  <c:v>14.268965</c:v>
                </c:pt>
                <c:pt idx="79886">
                  <c:v>14.26371</c:v>
                </c:pt>
                <c:pt idx="79887">
                  <c:v>14.274181</c:v>
                </c:pt>
                <c:pt idx="79888">
                  <c:v>14.276313999999999</c:v>
                </c:pt>
                <c:pt idx="79889">
                  <c:v>14.266783999999999</c:v>
                </c:pt>
                <c:pt idx="79890">
                  <c:v>14.266757999999999</c:v>
                </c:pt>
                <c:pt idx="79891">
                  <c:v>14.273287</c:v>
                </c:pt>
                <c:pt idx="79892">
                  <c:v>14.26768</c:v>
                </c:pt>
                <c:pt idx="79893">
                  <c:v>14.2582</c:v>
                </c:pt>
                <c:pt idx="79894">
                  <c:v>14.261575000000001</c:v>
                </c:pt>
                <c:pt idx="79895">
                  <c:v>14.261965</c:v>
                </c:pt>
                <c:pt idx="79896">
                  <c:v>14.261293</c:v>
                </c:pt>
                <c:pt idx="79897">
                  <c:v>14.265869</c:v>
                </c:pt>
                <c:pt idx="79898">
                  <c:v>14.268616</c:v>
                </c:pt>
                <c:pt idx="79899">
                  <c:v>14.274186</c:v>
                </c:pt>
                <c:pt idx="79900">
                  <c:v>14.278233999999999</c:v>
                </c:pt>
                <c:pt idx="79901">
                  <c:v>14.270977</c:v>
                </c:pt>
                <c:pt idx="79902">
                  <c:v>14.263189000000001</c:v>
                </c:pt>
                <c:pt idx="79903">
                  <c:v>14.273281000000001</c:v>
                </c:pt>
                <c:pt idx="79904">
                  <c:v>14.276642000000001</c:v>
                </c:pt>
                <c:pt idx="79905">
                  <c:v>14.261566</c:v>
                </c:pt>
                <c:pt idx="79906">
                  <c:v>14.265027</c:v>
                </c:pt>
                <c:pt idx="79907">
                  <c:v>14.272487999999999</c:v>
                </c:pt>
                <c:pt idx="79908">
                  <c:v>14.261411000000001</c:v>
                </c:pt>
                <c:pt idx="79909">
                  <c:v>14.264495999999999</c:v>
                </c:pt>
                <c:pt idx="79910">
                  <c:v>14.2784</c:v>
                </c:pt>
                <c:pt idx="79911">
                  <c:v>14.280436999999999</c:v>
                </c:pt>
                <c:pt idx="79912">
                  <c:v>14.278679</c:v>
                </c:pt>
                <c:pt idx="79913">
                  <c:v>14.276263999999999</c:v>
                </c:pt>
                <c:pt idx="79914">
                  <c:v>14.266057999999999</c:v>
                </c:pt>
                <c:pt idx="79915">
                  <c:v>14.260820000000001</c:v>
                </c:pt>
                <c:pt idx="79916">
                  <c:v>14.26965</c:v>
                </c:pt>
                <c:pt idx="79917">
                  <c:v>14.264602999999999</c:v>
                </c:pt>
                <c:pt idx="79918">
                  <c:v>14.259755999999999</c:v>
                </c:pt>
                <c:pt idx="79919">
                  <c:v>14.277514</c:v>
                </c:pt>
                <c:pt idx="79920">
                  <c:v>14.285072</c:v>
                </c:pt>
                <c:pt idx="79921">
                  <c:v>14.280367</c:v>
                </c:pt>
                <c:pt idx="79922">
                  <c:v>14.28674</c:v>
                </c:pt>
                <c:pt idx="79923">
                  <c:v>14.283963999999999</c:v>
                </c:pt>
                <c:pt idx="79924">
                  <c:v>14.273459000000001</c:v>
                </c:pt>
                <c:pt idx="79925">
                  <c:v>14.289555999999999</c:v>
                </c:pt>
                <c:pt idx="79926">
                  <c:v>14.293066</c:v>
                </c:pt>
                <c:pt idx="79927">
                  <c:v>14.263643</c:v>
                </c:pt>
                <c:pt idx="79928">
                  <c:v>14.265547</c:v>
                </c:pt>
                <c:pt idx="79929">
                  <c:v>14.277646000000001</c:v>
                </c:pt>
                <c:pt idx="79930">
                  <c:v>14.261182</c:v>
                </c:pt>
                <c:pt idx="79931">
                  <c:v>14.262517000000001</c:v>
                </c:pt>
                <c:pt idx="79932">
                  <c:v>14.279780000000001</c:v>
                </c:pt>
                <c:pt idx="79933">
                  <c:v>14.271766</c:v>
                </c:pt>
                <c:pt idx="79934">
                  <c:v>14.261277</c:v>
                </c:pt>
                <c:pt idx="79935">
                  <c:v>14.270868999999999</c:v>
                </c:pt>
                <c:pt idx="79936">
                  <c:v>14.272359</c:v>
                </c:pt>
                <c:pt idx="79937">
                  <c:v>14.269193</c:v>
                </c:pt>
                <c:pt idx="79938">
                  <c:v>14.276794000000001</c:v>
                </c:pt>
                <c:pt idx="79939">
                  <c:v>14.27247</c:v>
                </c:pt>
                <c:pt idx="79940">
                  <c:v>14.269126999999999</c:v>
                </c:pt>
                <c:pt idx="79941">
                  <c:v>14.277595</c:v>
                </c:pt>
                <c:pt idx="79942">
                  <c:v>14.274837</c:v>
                </c:pt>
                <c:pt idx="79943">
                  <c:v>14.272842000000001</c:v>
                </c:pt>
                <c:pt idx="79944">
                  <c:v>14.289008000000001</c:v>
                </c:pt>
                <c:pt idx="79945">
                  <c:v>14.299004999999999</c:v>
                </c:pt>
                <c:pt idx="79946">
                  <c:v>14.28406</c:v>
                </c:pt>
                <c:pt idx="79947">
                  <c:v>14.276163</c:v>
                </c:pt>
                <c:pt idx="79948">
                  <c:v>14.282658</c:v>
                </c:pt>
                <c:pt idx="79949">
                  <c:v>14.278665</c:v>
                </c:pt>
                <c:pt idx="79950">
                  <c:v>14.272601999999999</c:v>
                </c:pt>
                <c:pt idx="79951">
                  <c:v>14.276406</c:v>
                </c:pt>
                <c:pt idx="79952">
                  <c:v>14.279282</c:v>
                </c:pt>
                <c:pt idx="79953">
                  <c:v>14.280920999999999</c:v>
                </c:pt>
                <c:pt idx="79954">
                  <c:v>14.284230000000001</c:v>
                </c:pt>
                <c:pt idx="79955">
                  <c:v>14.279406</c:v>
                </c:pt>
                <c:pt idx="79956">
                  <c:v>14.266009</c:v>
                </c:pt>
                <c:pt idx="79957">
                  <c:v>14.270580000000001</c:v>
                </c:pt>
                <c:pt idx="79958">
                  <c:v>14.285038</c:v>
                </c:pt>
                <c:pt idx="79959">
                  <c:v>14.281328</c:v>
                </c:pt>
                <c:pt idx="79960">
                  <c:v>14.27741</c:v>
                </c:pt>
                <c:pt idx="79961">
                  <c:v>14.281109000000001</c:v>
                </c:pt>
                <c:pt idx="79962">
                  <c:v>14.277314000000001</c:v>
                </c:pt>
                <c:pt idx="79963">
                  <c:v>14.274691000000001</c:v>
                </c:pt>
                <c:pt idx="79964">
                  <c:v>14.278316999999999</c:v>
                </c:pt>
                <c:pt idx="79965">
                  <c:v>14.278738000000001</c:v>
                </c:pt>
                <c:pt idx="79966">
                  <c:v>14.275066000000001</c:v>
                </c:pt>
                <c:pt idx="79967">
                  <c:v>14.277782</c:v>
                </c:pt>
                <c:pt idx="79968">
                  <c:v>14.279318</c:v>
                </c:pt>
                <c:pt idx="79969">
                  <c:v>14.277749</c:v>
                </c:pt>
                <c:pt idx="79970">
                  <c:v>14.284008</c:v>
                </c:pt>
                <c:pt idx="79971">
                  <c:v>14.286244</c:v>
                </c:pt>
                <c:pt idx="79972">
                  <c:v>14.284848</c:v>
                </c:pt>
                <c:pt idx="79973">
                  <c:v>14.286243000000001</c:v>
                </c:pt>
                <c:pt idx="79974">
                  <c:v>14.287383999999999</c:v>
                </c:pt>
                <c:pt idx="79975">
                  <c:v>14.280922</c:v>
                </c:pt>
                <c:pt idx="79976">
                  <c:v>14.274139</c:v>
                </c:pt>
                <c:pt idx="79977">
                  <c:v>14.281624000000001</c:v>
                </c:pt>
                <c:pt idx="79978">
                  <c:v>14.280049</c:v>
                </c:pt>
                <c:pt idx="79979">
                  <c:v>14.276918</c:v>
                </c:pt>
                <c:pt idx="79980">
                  <c:v>14.28979</c:v>
                </c:pt>
                <c:pt idx="79981">
                  <c:v>14.289929000000001</c:v>
                </c:pt>
                <c:pt idx="79982">
                  <c:v>14.279775000000001</c:v>
                </c:pt>
                <c:pt idx="79983">
                  <c:v>14.283286</c:v>
                </c:pt>
                <c:pt idx="79984">
                  <c:v>14.284592</c:v>
                </c:pt>
                <c:pt idx="79985">
                  <c:v>14.276424</c:v>
                </c:pt>
                <c:pt idx="79986">
                  <c:v>14.284984</c:v>
                </c:pt>
                <c:pt idx="79987">
                  <c:v>14.297153</c:v>
                </c:pt>
                <c:pt idx="79988">
                  <c:v>14.286652999999999</c:v>
                </c:pt>
                <c:pt idx="79989">
                  <c:v>14.284561999999999</c:v>
                </c:pt>
                <c:pt idx="79990">
                  <c:v>14.292479999999999</c:v>
                </c:pt>
                <c:pt idx="79991">
                  <c:v>14.28566</c:v>
                </c:pt>
                <c:pt idx="79992">
                  <c:v>14.286782000000001</c:v>
                </c:pt>
                <c:pt idx="79993">
                  <c:v>14.294776000000001</c:v>
                </c:pt>
                <c:pt idx="79994">
                  <c:v>14.286298</c:v>
                </c:pt>
                <c:pt idx="79995">
                  <c:v>14.282315000000001</c:v>
                </c:pt>
                <c:pt idx="79996">
                  <c:v>14.291118000000001</c:v>
                </c:pt>
                <c:pt idx="79997">
                  <c:v>14.286816</c:v>
                </c:pt>
                <c:pt idx="79998">
                  <c:v>14.27777</c:v>
                </c:pt>
                <c:pt idx="79999">
                  <c:v>14.283184</c:v>
                </c:pt>
                <c:pt idx="80000">
                  <c:v>14.280721</c:v>
                </c:pt>
                <c:pt idx="80001">
                  <c:v>14.274221000000001</c:v>
                </c:pt>
                <c:pt idx="80002">
                  <c:v>14.285614000000001</c:v>
                </c:pt>
                <c:pt idx="80003">
                  <c:v>14.288297</c:v>
                </c:pt>
                <c:pt idx="80004">
                  <c:v>14.276733999999999</c:v>
                </c:pt>
                <c:pt idx="80005">
                  <c:v>14.282835</c:v>
                </c:pt>
                <c:pt idx="80006">
                  <c:v>14.296149</c:v>
                </c:pt>
                <c:pt idx="80007">
                  <c:v>14.287182</c:v>
                </c:pt>
                <c:pt idx="80008">
                  <c:v>14.281859000000001</c:v>
                </c:pt>
                <c:pt idx="80009">
                  <c:v>14.291558999999999</c:v>
                </c:pt>
                <c:pt idx="80010">
                  <c:v>14.284089</c:v>
                </c:pt>
                <c:pt idx="80011">
                  <c:v>14.28256</c:v>
                </c:pt>
                <c:pt idx="80012">
                  <c:v>14.292036</c:v>
                </c:pt>
                <c:pt idx="80013">
                  <c:v>14.288254</c:v>
                </c:pt>
                <c:pt idx="80014">
                  <c:v>14.287058</c:v>
                </c:pt>
                <c:pt idx="80015">
                  <c:v>14.288722</c:v>
                </c:pt>
                <c:pt idx="80016">
                  <c:v>14.284867</c:v>
                </c:pt>
                <c:pt idx="80017">
                  <c:v>14.285999</c:v>
                </c:pt>
                <c:pt idx="80018">
                  <c:v>14.294247</c:v>
                </c:pt>
                <c:pt idx="80019">
                  <c:v>14.29011</c:v>
                </c:pt>
                <c:pt idx="80020">
                  <c:v>14.284317</c:v>
                </c:pt>
                <c:pt idx="80021">
                  <c:v>14.300303</c:v>
                </c:pt>
                <c:pt idx="80022">
                  <c:v>14.301553</c:v>
                </c:pt>
                <c:pt idx="80023">
                  <c:v>14.28858</c:v>
                </c:pt>
                <c:pt idx="80024">
                  <c:v>14.28781</c:v>
                </c:pt>
                <c:pt idx="80025">
                  <c:v>14.28463</c:v>
                </c:pt>
                <c:pt idx="80026">
                  <c:v>14.286433000000001</c:v>
                </c:pt>
                <c:pt idx="80027">
                  <c:v>14.292989</c:v>
                </c:pt>
                <c:pt idx="80028">
                  <c:v>14.293704999999999</c:v>
                </c:pt>
                <c:pt idx="80029">
                  <c:v>14.288776</c:v>
                </c:pt>
                <c:pt idx="80030">
                  <c:v>14.287602</c:v>
                </c:pt>
                <c:pt idx="80031">
                  <c:v>14.294601999999999</c:v>
                </c:pt>
                <c:pt idx="80032">
                  <c:v>14.290597999999999</c:v>
                </c:pt>
                <c:pt idx="80033">
                  <c:v>14.289562999999999</c:v>
                </c:pt>
                <c:pt idx="80034">
                  <c:v>14.298028</c:v>
                </c:pt>
                <c:pt idx="80035">
                  <c:v>14.296355</c:v>
                </c:pt>
                <c:pt idx="80036">
                  <c:v>14.297917</c:v>
                </c:pt>
                <c:pt idx="80037">
                  <c:v>14.302023</c:v>
                </c:pt>
                <c:pt idx="80038">
                  <c:v>14.295510999999999</c:v>
                </c:pt>
                <c:pt idx="80039">
                  <c:v>14.283194999999999</c:v>
                </c:pt>
                <c:pt idx="80040">
                  <c:v>14.286232999999999</c:v>
                </c:pt>
                <c:pt idx="80041">
                  <c:v>14.290751</c:v>
                </c:pt>
                <c:pt idx="80042">
                  <c:v>14.284459999999999</c:v>
                </c:pt>
                <c:pt idx="80043">
                  <c:v>14.291534</c:v>
                </c:pt>
                <c:pt idx="80044">
                  <c:v>14.294843</c:v>
                </c:pt>
                <c:pt idx="80045">
                  <c:v>14.283295000000001</c:v>
                </c:pt>
                <c:pt idx="80046">
                  <c:v>14.286006</c:v>
                </c:pt>
                <c:pt idx="80047">
                  <c:v>14.296324</c:v>
                </c:pt>
                <c:pt idx="80048">
                  <c:v>14.296227</c:v>
                </c:pt>
                <c:pt idx="80049">
                  <c:v>14.291121</c:v>
                </c:pt>
                <c:pt idx="80050">
                  <c:v>14.296775</c:v>
                </c:pt>
                <c:pt idx="80051">
                  <c:v>14.299936000000001</c:v>
                </c:pt>
                <c:pt idx="80052">
                  <c:v>14.296322</c:v>
                </c:pt>
                <c:pt idx="80053">
                  <c:v>14.299809</c:v>
                </c:pt>
                <c:pt idx="80054">
                  <c:v>14.29649</c:v>
                </c:pt>
                <c:pt idx="80055">
                  <c:v>14.2951</c:v>
                </c:pt>
                <c:pt idx="80056">
                  <c:v>14.305189</c:v>
                </c:pt>
                <c:pt idx="80057">
                  <c:v>14.306787</c:v>
                </c:pt>
                <c:pt idx="80058">
                  <c:v>14.295883999999999</c:v>
                </c:pt>
                <c:pt idx="80059">
                  <c:v>14.289076</c:v>
                </c:pt>
                <c:pt idx="80060">
                  <c:v>14.292858000000001</c:v>
                </c:pt>
                <c:pt idx="80061">
                  <c:v>14.287888000000001</c:v>
                </c:pt>
                <c:pt idx="80062">
                  <c:v>14.285411</c:v>
                </c:pt>
                <c:pt idx="80063">
                  <c:v>14.293913</c:v>
                </c:pt>
                <c:pt idx="80064">
                  <c:v>14.296325</c:v>
                </c:pt>
                <c:pt idx="80065">
                  <c:v>14.296594000000001</c:v>
                </c:pt>
                <c:pt idx="80066">
                  <c:v>14.296768</c:v>
                </c:pt>
                <c:pt idx="80067">
                  <c:v>14.29881</c:v>
                </c:pt>
                <c:pt idx="80068">
                  <c:v>14.300749</c:v>
                </c:pt>
                <c:pt idx="80069">
                  <c:v>14.302236000000001</c:v>
                </c:pt>
                <c:pt idx="80070">
                  <c:v>14.298508</c:v>
                </c:pt>
                <c:pt idx="80071">
                  <c:v>14.291467000000001</c:v>
                </c:pt>
                <c:pt idx="80072">
                  <c:v>14.299515</c:v>
                </c:pt>
                <c:pt idx="80073">
                  <c:v>14.303452999999999</c:v>
                </c:pt>
                <c:pt idx="80074">
                  <c:v>14.298579999999999</c:v>
                </c:pt>
                <c:pt idx="80075">
                  <c:v>14.299821</c:v>
                </c:pt>
                <c:pt idx="80076">
                  <c:v>14.295439</c:v>
                </c:pt>
                <c:pt idx="80077">
                  <c:v>14.293089999999999</c:v>
                </c:pt>
                <c:pt idx="80078">
                  <c:v>14.298482</c:v>
                </c:pt>
                <c:pt idx="80079">
                  <c:v>14.300235000000001</c:v>
                </c:pt>
                <c:pt idx="80080">
                  <c:v>14.297998</c:v>
                </c:pt>
                <c:pt idx="80081">
                  <c:v>14.297135000000001</c:v>
                </c:pt>
                <c:pt idx="80082">
                  <c:v>14.300442</c:v>
                </c:pt>
                <c:pt idx="80083">
                  <c:v>14.300461</c:v>
                </c:pt>
                <c:pt idx="80084">
                  <c:v>14.306355</c:v>
                </c:pt>
                <c:pt idx="80085">
                  <c:v>14.308778999999999</c:v>
                </c:pt>
                <c:pt idx="80086">
                  <c:v>14.295127000000001</c:v>
                </c:pt>
                <c:pt idx="80087">
                  <c:v>14.293395</c:v>
                </c:pt>
                <c:pt idx="80088">
                  <c:v>14.297591000000001</c:v>
                </c:pt>
                <c:pt idx="80089">
                  <c:v>14.298059</c:v>
                </c:pt>
                <c:pt idx="80090">
                  <c:v>14.299891000000001</c:v>
                </c:pt>
                <c:pt idx="80091">
                  <c:v>14.305376000000001</c:v>
                </c:pt>
                <c:pt idx="80092">
                  <c:v>14.313808999999999</c:v>
                </c:pt>
                <c:pt idx="80093">
                  <c:v>14.311199</c:v>
                </c:pt>
                <c:pt idx="80094">
                  <c:v>14.305528000000001</c:v>
                </c:pt>
                <c:pt idx="80095">
                  <c:v>14.302301</c:v>
                </c:pt>
                <c:pt idx="80096">
                  <c:v>14.298201000000001</c:v>
                </c:pt>
                <c:pt idx="80097">
                  <c:v>14.303599</c:v>
                </c:pt>
                <c:pt idx="80098">
                  <c:v>14.305467999999999</c:v>
                </c:pt>
                <c:pt idx="80099">
                  <c:v>14.300273000000001</c:v>
                </c:pt>
                <c:pt idx="80100">
                  <c:v>14.302604000000001</c:v>
                </c:pt>
                <c:pt idx="80101">
                  <c:v>14.310117999999999</c:v>
                </c:pt>
                <c:pt idx="80102">
                  <c:v>14.307376</c:v>
                </c:pt>
                <c:pt idx="80103">
                  <c:v>14.301479</c:v>
                </c:pt>
                <c:pt idx="80104">
                  <c:v>14.303606</c:v>
                </c:pt>
                <c:pt idx="80105">
                  <c:v>14.299623</c:v>
                </c:pt>
                <c:pt idx="80106">
                  <c:v>14.299567</c:v>
                </c:pt>
                <c:pt idx="80107">
                  <c:v>14.306576</c:v>
                </c:pt>
                <c:pt idx="80108">
                  <c:v>14.301325</c:v>
                </c:pt>
                <c:pt idx="80109">
                  <c:v>14.298867</c:v>
                </c:pt>
                <c:pt idx="80110">
                  <c:v>14.301691999999999</c:v>
                </c:pt>
                <c:pt idx="80111">
                  <c:v>14.299588</c:v>
                </c:pt>
                <c:pt idx="80112">
                  <c:v>14.299825999999999</c:v>
                </c:pt>
                <c:pt idx="80113">
                  <c:v>14.306578999999999</c:v>
                </c:pt>
                <c:pt idx="80114">
                  <c:v>14.309018</c:v>
                </c:pt>
                <c:pt idx="80115">
                  <c:v>14.297545</c:v>
                </c:pt>
                <c:pt idx="80116">
                  <c:v>14.298147</c:v>
                </c:pt>
                <c:pt idx="80117">
                  <c:v>14.313015</c:v>
                </c:pt>
                <c:pt idx="80118">
                  <c:v>14.312363</c:v>
                </c:pt>
                <c:pt idx="80119">
                  <c:v>14.298829</c:v>
                </c:pt>
                <c:pt idx="80120">
                  <c:v>14.298626000000001</c:v>
                </c:pt>
                <c:pt idx="80121">
                  <c:v>14.305584</c:v>
                </c:pt>
                <c:pt idx="80122">
                  <c:v>14.303509999999999</c:v>
                </c:pt>
                <c:pt idx="80123">
                  <c:v>14.308576</c:v>
                </c:pt>
                <c:pt idx="80124">
                  <c:v>14.305998000000001</c:v>
                </c:pt>
                <c:pt idx="80125">
                  <c:v>14.296746000000001</c:v>
                </c:pt>
                <c:pt idx="80126">
                  <c:v>14.307043999999999</c:v>
                </c:pt>
                <c:pt idx="80127">
                  <c:v>14.310995</c:v>
                </c:pt>
                <c:pt idx="80128">
                  <c:v>14.30813</c:v>
                </c:pt>
                <c:pt idx="80129">
                  <c:v>14.316151</c:v>
                </c:pt>
                <c:pt idx="80130">
                  <c:v>14.318458</c:v>
                </c:pt>
                <c:pt idx="80131">
                  <c:v>14.312559</c:v>
                </c:pt>
                <c:pt idx="80132">
                  <c:v>14.311273</c:v>
                </c:pt>
                <c:pt idx="80133">
                  <c:v>14.311909999999999</c:v>
                </c:pt>
                <c:pt idx="80134">
                  <c:v>14.304288</c:v>
                </c:pt>
                <c:pt idx="80135">
                  <c:v>14.304022</c:v>
                </c:pt>
                <c:pt idx="80136">
                  <c:v>14.311697000000001</c:v>
                </c:pt>
                <c:pt idx="80137">
                  <c:v>14.301296000000001</c:v>
                </c:pt>
                <c:pt idx="80138">
                  <c:v>14.298118000000001</c:v>
                </c:pt>
                <c:pt idx="80139">
                  <c:v>14.311753</c:v>
                </c:pt>
                <c:pt idx="80140">
                  <c:v>14.313583</c:v>
                </c:pt>
                <c:pt idx="80141">
                  <c:v>14.30958</c:v>
                </c:pt>
                <c:pt idx="80142">
                  <c:v>14.311408</c:v>
                </c:pt>
                <c:pt idx="80143">
                  <c:v>14.312162000000001</c:v>
                </c:pt>
                <c:pt idx="80144">
                  <c:v>14.308807</c:v>
                </c:pt>
                <c:pt idx="80145">
                  <c:v>14.315301</c:v>
                </c:pt>
                <c:pt idx="80146">
                  <c:v>14.315156999999999</c:v>
                </c:pt>
                <c:pt idx="80147">
                  <c:v>14.301734</c:v>
                </c:pt>
                <c:pt idx="80148">
                  <c:v>14.304636</c:v>
                </c:pt>
                <c:pt idx="80149">
                  <c:v>14.312473000000001</c:v>
                </c:pt>
                <c:pt idx="80150">
                  <c:v>14.314753</c:v>
                </c:pt>
                <c:pt idx="80151">
                  <c:v>14.320236</c:v>
                </c:pt>
                <c:pt idx="80152">
                  <c:v>14.322227</c:v>
                </c:pt>
                <c:pt idx="80153">
                  <c:v>14.312158</c:v>
                </c:pt>
                <c:pt idx="80154">
                  <c:v>14.308382</c:v>
                </c:pt>
                <c:pt idx="80155">
                  <c:v>14.321002</c:v>
                </c:pt>
                <c:pt idx="80156">
                  <c:v>14.315187999999999</c:v>
                </c:pt>
                <c:pt idx="80157">
                  <c:v>14.302809999999999</c:v>
                </c:pt>
                <c:pt idx="80158">
                  <c:v>14.311284000000001</c:v>
                </c:pt>
                <c:pt idx="80159">
                  <c:v>14.313294000000001</c:v>
                </c:pt>
                <c:pt idx="80160">
                  <c:v>14.305735</c:v>
                </c:pt>
                <c:pt idx="80161">
                  <c:v>14.306476</c:v>
                </c:pt>
                <c:pt idx="80162">
                  <c:v>14.308596</c:v>
                </c:pt>
                <c:pt idx="80163">
                  <c:v>14.306260999999999</c:v>
                </c:pt>
                <c:pt idx="80164">
                  <c:v>14.307596999999999</c:v>
                </c:pt>
                <c:pt idx="80165">
                  <c:v>14.309462999999999</c:v>
                </c:pt>
                <c:pt idx="80166">
                  <c:v>14.309818999999999</c:v>
                </c:pt>
                <c:pt idx="80167">
                  <c:v>14.320955</c:v>
                </c:pt>
                <c:pt idx="80168">
                  <c:v>14.326185000000001</c:v>
                </c:pt>
                <c:pt idx="80169">
                  <c:v>14.316344000000001</c:v>
                </c:pt>
                <c:pt idx="80170">
                  <c:v>14.315414000000001</c:v>
                </c:pt>
                <c:pt idx="80171">
                  <c:v>14.3215</c:v>
                </c:pt>
                <c:pt idx="80172">
                  <c:v>14.320774</c:v>
                </c:pt>
                <c:pt idx="80173">
                  <c:v>14.312291</c:v>
                </c:pt>
                <c:pt idx="80174">
                  <c:v>14.311061</c:v>
                </c:pt>
                <c:pt idx="80175">
                  <c:v>14.317311999999999</c:v>
                </c:pt>
                <c:pt idx="80176">
                  <c:v>14.315526</c:v>
                </c:pt>
                <c:pt idx="80177">
                  <c:v>14.321134000000001</c:v>
                </c:pt>
                <c:pt idx="80178">
                  <c:v>14.327090999999999</c:v>
                </c:pt>
                <c:pt idx="80179">
                  <c:v>14.321266</c:v>
                </c:pt>
                <c:pt idx="80180">
                  <c:v>14.316037</c:v>
                </c:pt>
                <c:pt idx="80181">
                  <c:v>14.315225</c:v>
                </c:pt>
                <c:pt idx="80182">
                  <c:v>14.318842999999999</c:v>
                </c:pt>
                <c:pt idx="80183">
                  <c:v>14.322713</c:v>
                </c:pt>
                <c:pt idx="80184">
                  <c:v>14.325414</c:v>
                </c:pt>
                <c:pt idx="80185">
                  <c:v>14.317178</c:v>
                </c:pt>
                <c:pt idx="80186">
                  <c:v>14.304456999999999</c:v>
                </c:pt>
                <c:pt idx="80187">
                  <c:v>14.30782</c:v>
                </c:pt>
                <c:pt idx="80188">
                  <c:v>14.313656</c:v>
                </c:pt>
                <c:pt idx="80189">
                  <c:v>14.318530000000001</c:v>
                </c:pt>
                <c:pt idx="80190">
                  <c:v>14.32128</c:v>
                </c:pt>
                <c:pt idx="80191">
                  <c:v>14.314125000000001</c:v>
                </c:pt>
                <c:pt idx="80192">
                  <c:v>14.314178</c:v>
                </c:pt>
                <c:pt idx="80193">
                  <c:v>14.319156</c:v>
                </c:pt>
                <c:pt idx="80194">
                  <c:v>14.318997</c:v>
                </c:pt>
                <c:pt idx="80195">
                  <c:v>14.318073</c:v>
                </c:pt>
                <c:pt idx="80196">
                  <c:v>14.320482999999999</c:v>
                </c:pt>
                <c:pt idx="80197">
                  <c:v>14.314033999999999</c:v>
                </c:pt>
                <c:pt idx="80198">
                  <c:v>14.302605</c:v>
                </c:pt>
                <c:pt idx="80199">
                  <c:v>14.313848</c:v>
                </c:pt>
                <c:pt idx="80200">
                  <c:v>14.322746</c:v>
                </c:pt>
                <c:pt idx="80201">
                  <c:v>14.310499</c:v>
                </c:pt>
                <c:pt idx="80202">
                  <c:v>14.311242</c:v>
                </c:pt>
                <c:pt idx="80203">
                  <c:v>14.321692000000001</c:v>
                </c:pt>
                <c:pt idx="80204">
                  <c:v>14.321491</c:v>
                </c:pt>
                <c:pt idx="80205">
                  <c:v>14.317608999999999</c:v>
                </c:pt>
                <c:pt idx="80206">
                  <c:v>14.320285</c:v>
                </c:pt>
                <c:pt idx="80207">
                  <c:v>14.321630000000001</c:v>
                </c:pt>
                <c:pt idx="80208">
                  <c:v>14.321479999999999</c:v>
                </c:pt>
                <c:pt idx="80209">
                  <c:v>14.325157000000001</c:v>
                </c:pt>
                <c:pt idx="80210">
                  <c:v>14.318161</c:v>
                </c:pt>
                <c:pt idx="80211">
                  <c:v>14.310731000000001</c:v>
                </c:pt>
                <c:pt idx="80212">
                  <c:v>14.323391000000001</c:v>
                </c:pt>
                <c:pt idx="80213">
                  <c:v>14.327518</c:v>
                </c:pt>
                <c:pt idx="80214">
                  <c:v>14.315770000000001</c:v>
                </c:pt>
                <c:pt idx="80215">
                  <c:v>14.320826</c:v>
                </c:pt>
                <c:pt idx="80216">
                  <c:v>14.330882000000001</c:v>
                </c:pt>
                <c:pt idx="80217">
                  <c:v>14.325434</c:v>
                </c:pt>
                <c:pt idx="80218">
                  <c:v>14.326943999999999</c:v>
                </c:pt>
                <c:pt idx="80219">
                  <c:v>14.32931</c:v>
                </c:pt>
                <c:pt idx="80220">
                  <c:v>14.321704</c:v>
                </c:pt>
                <c:pt idx="80221">
                  <c:v>14.327152</c:v>
                </c:pt>
                <c:pt idx="80222">
                  <c:v>14.327465999999999</c:v>
                </c:pt>
                <c:pt idx="80223">
                  <c:v>14.315977999999999</c:v>
                </c:pt>
                <c:pt idx="80224">
                  <c:v>14.320283999999999</c:v>
                </c:pt>
                <c:pt idx="80225">
                  <c:v>14.329995</c:v>
                </c:pt>
                <c:pt idx="80226">
                  <c:v>14.327455</c:v>
                </c:pt>
                <c:pt idx="80227">
                  <c:v>14.323414</c:v>
                </c:pt>
                <c:pt idx="80228">
                  <c:v>14.329314</c:v>
                </c:pt>
                <c:pt idx="80229">
                  <c:v>14.328094999999999</c:v>
                </c:pt>
                <c:pt idx="80230">
                  <c:v>14.322775</c:v>
                </c:pt>
                <c:pt idx="80231">
                  <c:v>14.332751999999999</c:v>
                </c:pt>
                <c:pt idx="80232">
                  <c:v>14.329382000000001</c:v>
                </c:pt>
                <c:pt idx="80233">
                  <c:v>14.315283000000001</c:v>
                </c:pt>
                <c:pt idx="80234">
                  <c:v>14.321222000000001</c:v>
                </c:pt>
                <c:pt idx="80235">
                  <c:v>14.328656000000001</c:v>
                </c:pt>
                <c:pt idx="80236">
                  <c:v>14.321051000000001</c:v>
                </c:pt>
                <c:pt idx="80237">
                  <c:v>14.3161</c:v>
                </c:pt>
                <c:pt idx="80238">
                  <c:v>14.327228</c:v>
                </c:pt>
                <c:pt idx="80239">
                  <c:v>14.331390000000001</c:v>
                </c:pt>
                <c:pt idx="80240">
                  <c:v>14.324049</c:v>
                </c:pt>
                <c:pt idx="80241">
                  <c:v>14.325074000000001</c:v>
                </c:pt>
                <c:pt idx="80242">
                  <c:v>14.322868</c:v>
                </c:pt>
                <c:pt idx="80243">
                  <c:v>14.324132000000001</c:v>
                </c:pt>
                <c:pt idx="80244">
                  <c:v>14.331198000000001</c:v>
                </c:pt>
                <c:pt idx="80245">
                  <c:v>14.317086</c:v>
                </c:pt>
                <c:pt idx="80246">
                  <c:v>14.308357000000001</c:v>
                </c:pt>
                <c:pt idx="80247">
                  <c:v>14.324044000000001</c:v>
                </c:pt>
                <c:pt idx="80248">
                  <c:v>14.338338</c:v>
                </c:pt>
                <c:pt idx="80249">
                  <c:v>14.338435</c:v>
                </c:pt>
                <c:pt idx="80250">
                  <c:v>14.336071</c:v>
                </c:pt>
                <c:pt idx="80251">
                  <c:v>14.334152</c:v>
                </c:pt>
                <c:pt idx="80252">
                  <c:v>14.326705</c:v>
                </c:pt>
                <c:pt idx="80253">
                  <c:v>14.331241</c:v>
                </c:pt>
                <c:pt idx="80254">
                  <c:v>14.338262</c:v>
                </c:pt>
                <c:pt idx="80255">
                  <c:v>14.330977000000001</c:v>
                </c:pt>
                <c:pt idx="80256">
                  <c:v>14.326495</c:v>
                </c:pt>
                <c:pt idx="80257">
                  <c:v>14.331496</c:v>
                </c:pt>
                <c:pt idx="80258">
                  <c:v>14.331754</c:v>
                </c:pt>
                <c:pt idx="80259">
                  <c:v>14.322462</c:v>
                </c:pt>
                <c:pt idx="80260">
                  <c:v>14.329923000000001</c:v>
                </c:pt>
                <c:pt idx="80261">
                  <c:v>14.342803999999999</c:v>
                </c:pt>
                <c:pt idx="80262">
                  <c:v>14.333916</c:v>
                </c:pt>
                <c:pt idx="80263">
                  <c:v>14.329439000000001</c:v>
                </c:pt>
                <c:pt idx="80264">
                  <c:v>14.330279000000001</c:v>
                </c:pt>
                <c:pt idx="80265">
                  <c:v>14.326482</c:v>
                </c:pt>
                <c:pt idx="80266">
                  <c:v>14.33257</c:v>
                </c:pt>
                <c:pt idx="80267">
                  <c:v>14.334006</c:v>
                </c:pt>
                <c:pt idx="80268">
                  <c:v>14.323295</c:v>
                </c:pt>
                <c:pt idx="80269">
                  <c:v>14.325416000000001</c:v>
                </c:pt>
                <c:pt idx="80270">
                  <c:v>14.333126999999999</c:v>
                </c:pt>
                <c:pt idx="80271">
                  <c:v>14.323596999999999</c:v>
                </c:pt>
                <c:pt idx="80272">
                  <c:v>14.324438000000001</c:v>
                </c:pt>
                <c:pt idx="80273">
                  <c:v>14.338328000000001</c:v>
                </c:pt>
                <c:pt idx="80274">
                  <c:v>14.327309</c:v>
                </c:pt>
                <c:pt idx="80275">
                  <c:v>14.320453000000001</c:v>
                </c:pt>
                <c:pt idx="80276">
                  <c:v>14.337778999999999</c:v>
                </c:pt>
                <c:pt idx="80277">
                  <c:v>14.337498999999999</c:v>
                </c:pt>
                <c:pt idx="80278">
                  <c:v>14.320793</c:v>
                </c:pt>
                <c:pt idx="80279">
                  <c:v>14.32807</c:v>
                </c:pt>
                <c:pt idx="80280">
                  <c:v>14.341815</c:v>
                </c:pt>
                <c:pt idx="80281">
                  <c:v>14.329663999999999</c:v>
                </c:pt>
                <c:pt idx="80282">
                  <c:v>14.326143</c:v>
                </c:pt>
                <c:pt idx="80283">
                  <c:v>14.334581</c:v>
                </c:pt>
                <c:pt idx="80284">
                  <c:v>14.328132</c:v>
                </c:pt>
                <c:pt idx="80285">
                  <c:v>14.329945</c:v>
                </c:pt>
                <c:pt idx="80286">
                  <c:v>14.340350000000001</c:v>
                </c:pt>
                <c:pt idx="80287">
                  <c:v>14.33536</c:v>
                </c:pt>
                <c:pt idx="80288">
                  <c:v>14.327216999999999</c:v>
                </c:pt>
                <c:pt idx="80289">
                  <c:v>14.337838</c:v>
                </c:pt>
                <c:pt idx="80290">
                  <c:v>14.343506</c:v>
                </c:pt>
                <c:pt idx="80291">
                  <c:v>14.333254</c:v>
                </c:pt>
                <c:pt idx="80292">
                  <c:v>14.336123000000001</c:v>
                </c:pt>
                <c:pt idx="80293">
                  <c:v>14.331253</c:v>
                </c:pt>
                <c:pt idx="80294">
                  <c:v>14.319431</c:v>
                </c:pt>
                <c:pt idx="80295">
                  <c:v>14.335073</c:v>
                </c:pt>
                <c:pt idx="80296">
                  <c:v>14.343683</c:v>
                </c:pt>
                <c:pt idx="80297">
                  <c:v>14.330409</c:v>
                </c:pt>
                <c:pt idx="80298">
                  <c:v>14.32916</c:v>
                </c:pt>
                <c:pt idx="80299">
                  <c:v>14.337005</c:v>
                </c:pt>
                <c:pt idx="80300">
                  <c:v>14.334125</c:v>
                </c:pt>
                <c:pt idx="80301">
                  <c:v>14.336857</c:v>
                </c:pt>
                <c:pt idx="80302">
                  <c:v>14.344659999999999</c:v>
                </c:pt>
                <c:pt idx="80303">
                  <c:v>14.335379</c:v>
                </c:pt>
                <c:pt idx="80304">
                  <c:v>14.333783</c:v>
                </c:pt>
                <c:pt idx="80305">
                  <c:v>14.342541000000001</c:v>
                </c:pt>
                <c:pt idx="80306">
                  <c:v>14.340427999999999</c:v>
                </c:pt>
                <c:pt idx="80307">
                  <c:v>14.336743</c:v>
                </c:pt>
                <c:pt idx="80308">
                  <c:v>14.339410000000001</c:v>
                </c:pt>
                <c:pt idx="80309">
                  <c:v>14.338262</c:v>
                </c:pt>
                <c:pt idx="80310">
                  <c:v>14.331104</c:v>
                </c:pt>
                <c:pt idx="80311">
                  <c:v>14.337733</c:v>
                </c:pt>
                <c:pt idx="80312">
                  <c:v>14.344810000000001</c:v>
                </c:pt>
                <c:pt idx="80313">
                  <c:v>14.330818000000001</c:v>
                </c:pt>
                <c:pt idx="80314">
                  <c:v>14.327213</c:v>
                </c:pt>
                <c:pt idx="80315">
                  <c:v>14.339192000000001</c:v>
                </c:pt>
                <c:pt idx="80316">
                  <c:v>14.339758</c:v>
                </c:pt>
                <c:pt idx="80317">
                  <c:v>14.334406</c:v>
                </c:pt>
                <c:pt idx="80318">
                  <c:v>14.343692000000001</c:v>
                </c:pt>
                <c:pt idx="80319">
                  <c:v>14.349339000000001</c:v>
                </c:pt>
                <c:pt idx="80320">
                  <c:v>14.342370000000001</c:v>
                </c:pt>
                <c:pt idx="80321">
                  <c:v>14.343524</c:v>
                </c:pt>
                <c:pt idx="80322">
                  <c:v>14.341023</c:v>
                </c:pt>
                <c:pt idx="80323">
                  <c:v>14.338031000000001</c:v>
                </c:pt>
                <c:pt idx="80324">
                  <c:v>14.349294</c:v>
                </c:pt>
                <c:pt idx="80325">
                  <c:v>14.350217000000001</c:v>
                </c:pt>
                <c:pt idx="80326">
                  <c:v>14.34479</c:v>
                </c:pt>
                <c:pt idx="80327">
                  <c:v>14.345079999999999</c:v>
                </c:pt>
                <c:pt idx="80328">
                  <c:v>14.342726000000001</c:v>
                </c:pt>
                <c:pt idx="80329">
                  <c:v>14.34125</c:v>
                </c:pt>
                <c:pt idx="80330">
                  <c:v>14.346114999999999</c:v>
                </c:pt>
                <c:pt idx="80331">
                  <c:v>14.347407</c:v>
                </c:pt>
                <c:pt idx="80332">
                  <c:v>14.333252999999999</c:v>
                </c:pt>
                <c:pt idx="80333">
                  <c:v>14.332594</c:v>
                </c:pt>
                <c:pt idx="80334">
                  <c:v>14.351134</c:v>
                </c:pt>
                <c:pt idx="80335">
                  <c:v>14.343529999999999</c:v>
                </c:pt>
                <c:pt idx="80336">
                  <c:v>14.330878</c:v>
                </c:pt>
                <c:pt idx="80337">
                  <c:v>14.34552</c:v>
                </c:pt>
                <c:pt idx="80338">
                  <c:v>14.351917</c:v>
                </c:pt>
                <c:pt idx="80339">
                  <c:v>14.337999</c:v>
                </c:pt>
                <c:pt idx="80340">
                  <c:v>14.339069</c:v>
                </c:pt>
                <c:pt idx="80341">
                  <c:v>14.343855</c:v>
                </c:pt>
                <c:pt idx="80342">
                  <c:v>14.333589999999999</c:v>
                </c:pt>
                <c:pt idx="80343">
                  <c:v>14.337277</c:v>
                </c:pt>
                <c:pt idx="80344">
                  <c:v>14.342746999999999</c:v>
                </c:pt>
                <c:pt idx="80345">
                  <c:v>14.335958</c:v>
                </c:pt>
                <c:pt idx="80346">
                  <c:v>14.342205</c:v>
                </c:pt>
                <c:pt idx="80347">
                  <c:v>14.351577000000001</c:v>
                </c:pt>
                <c:pt idx="80348">
                  <c:v>14.346393000000001</c:v>
                </c:pt>
                <c:pt idx="80349">
                  <c:v>14.343234000000001</c:v>
                </c:pt>
                <c:pt idx="80350">
                  <c:v>14.352231</c:v>
                </c:pt>
                <c:pt idx="80351">
                  <c:v>14.34742</c:v>
                </c:pt>
                <c:pt idx="80352">
                  <c:v>14.334993000000001</c:v>
                </c:pt>
                <c:pt idx="80353">
                  <c:v>14.343864999999999</c:v>
                </c:pt>
                <c:pt idx="80354">
                  <c:v>14.344624</c:v>
                </c:pt>
                <c:pt idx="80355">
                  <c:v>14.337180999999999</c:v>
                </c:pt>
                <c:pt idx="80356">
                  <c:v>14.338716</c:v>
                </c:pt>
                <c:pt idx="80357">
                  <c:v>14.337698</c:v>
                </c:pt>
                <c:pt idx="80358">
                  <c:v>14.342288</c:v>
                </c:pt>
                <c:pt idx="80359">
                  <c:v>14.352726000000001</c:v>
                </c:pt>
                <c:pt idx="80360">
                  <c:v>14.352701</c:v>
                </c:pt>
                <c:pt idx="80361">
                  <c:v>14.339995999999999</c:v>
                </c:pt>
                <c:pt idx="80362">
                  <c:v>14.341006999999999</c:v>
                </c:pt>
                <c:pt idx="80363">
                  <c:v>14.355988</c:v>
                </c:pt>
                <c:pt idx="80364">
                  <c:v>14.351822</c:v>
                </c:pt>
                <c:pt idx="80365">
                  <c:v>14.348934</c:v>
                </c:pt>
                <c:pt idx="80366">
                  <c:v>14.357250000000001</c:v>
                </c:pt>
                <c:pt idx="80367">
                  <c:v>14.350428000000001</c:v>
                </c:pt>
                <c:pt idx="80368">
                  <c:v>14.343788999999999</c:v>
                </c:pt>
                <c:pt idx="80369">
                  <c:v>14.349424000000001</c:v>
                </c:pt>
                <c:pt idx="80370">
                  <c:v>14.349933999999999</c:v>
                </c:pt>
                <c:pt idx="80371">
                  <c:v>14.340816999999999</c:v>
                </c:pt>
                <c:pt idx="80372">
                  <c:v>14.346776</c:v>
                </c:pt>
                <c:pt idx="80373">
                  <c:v>14.354466</c:v>
                </c:pt>
                <c:pt idx="80374">
                  <c:v>14.343315</c:v>
                </c:pt>
                <c:pt idx="80375">
                  <c:v>14.343026</c:v>
                </c:pt>
                <c:pt idx="80376">
                  <c:v>14.348887</c:v>
                </c:pt>
                <c:pt idx="80377">
                  <c:v>14.343066</c:v>
                </c:pt>
                <c:pt idx="80378">
                  <c:v>14.344052</c:v>
                </c:pt>
                <c:pt idx="80379">
                  <c:v>14.352679999999999</c:v>
                </c:pt>
                <c:pt idx="80380">
                  <c:v>14.348214</c:v>
                </c:pt>
                <c:pt idx="80381">
                  <c:v>14.341297000000001</c:v>
                </c:pt>
                <c:pt idx="80382">
                  <c:v>14.349933999999999</c:v>
                </c:pt>
                <c:pt idx="80383">
                  <c:v>14.354785</c:v>
                </c:pt>
                <c:pt idx="80384">
                  <c:v>14.349667999999999</c:v>
                </c:pt>
                <c:pt idx="80385">
                  <c:v>14.349631</c:v>
                </c:pt>
                <c:pt idx="80386">
                  <c:v>14.352076</c:v>
                </c:pt>
                <c:pt idx="80387">
                  <c:v>14.352594</c:v>
                </c:pt>
                <c:pt idx="80388">
                  <c:v>14.350637000000001</c:v>
                </c:pt>
                <c:pt idx="80389">
                  <c:v>14.348663</c:v>
                </c:pt>
                <c:pt idx="80390">
                  <c:v>14.348697</c:v>
                </c:pt>
                <c:pt idx="80391">
                  <c:v>14.354718999999999</c:v>
                </c:pt>
                <c:pt idx="80392">
                  <c:v>14.355656</c:v>
                </c:pt>
                <c:pt idx="80393">
                  <c:v>14.343278</c:v>
                </c:pt>
                <c:pt idx="80394">
                  <c:v>14.3446</c:v>
                </c:pt>
                <c:pt idx="80395">
                  <c:v>14.355340999999999</c:v>
                </c:pt>
                <c:pt idx="80396">
                  <c:v>14.351818</c:v>
                </c:pt>
                <c:pt idx="80397">
                  <c:v>14.355696999999999</c:v>
                </c:pt>
                <c:pt idx="80398">
                  <c:v>14.361133000000001</c:v>
                </c:pt>
                <c:pt idx="80399">
                  <c:v>14.349797000000001</c:v>
                </c:pt>
                <c:pt idx="80400">
                  <c:v>14.348705000000001</c:v>
                </c:pt>
                <c:pt idx="80401">
                  <c:v>14.361186999999999</c:v>
                </c:pt>
                <c:pt idx="80402">
                  <c:v>14.354649</c:v>
                </c:pt>
                <c:pt idx="80403">
                  <c:v>14.341481</c:v>
                </c:pt>
                <c:pt idx="80404">
                  <c:v>14.354569</c:v>
                </c:pt>
                <c:pt idx="80405">
                  <c:v>14.362422</c:v>
                </c:pt>
                <c:pt idx="80406">
                  <c:v>14.354798000000001</c:v>
                </c:pt>
                <c:pt idx="80407">
                  <c:v>14.357091</c:v>
                </c:pt>
                <c:pt idx="80408">
                  <c:v>14.354165999999999</c:v>
                </c:pt>
                <c:pt idx="80409">
                  <c:v>14.347996999999999</c:v>
                </c:pt>
                <c:pt idx="80410">
                  <c:v>14.354949</c:v>
                </c:pt>
                <c:pt idx="80411">
                  <c:v>14.359416</c:v>
                </c:pt>
                <c:pt idx="80412">
                  <c:v>14.352681</c:v>
                </c:pt>
                <c:pt idx="80413">
                  <c:v>14.349188</c:v>
                </c:pt>
                <c:pt idx="80414">
                  <c:v>14.353497000000001</c:v>
                </c:pt>
                <c:pt idx="80415">
                  <c:v>14.348547</c:v>
                </c:pt>
                <c:pt idx="80416">
                  <c:v>14.348013</c:v>
                </c:pt>
                <c:pt idx="80417">
                  <c:v>14.358152</c:v>
                </c:pt>
                <c:pt idx="80418">
                  <c:v>14.356733999999999</c:v>
                </c:pt>
                <c:pt idx="80419">
                  <c:v>14.352518999999999</c:v>
                </c:pt>
                <c:pt idx="80420">
                  <c:v>14.357948</c:v>
                </c:pt>
                <c:pt idx="80421">
                  <c:v>14.362742000000001</c:v>
                </c:pt>
                <c:pt idx="80422">
                  <c:v>14.358632999999999</c:v>
                </c:pt>
                <c:pt idx="80423">
                  <c:v>14.355613999999999</c:v>
                </c:pt>
                <c:pt idx="80424">
                  <c:v>14.355903</c:v>
                </c:pt>
                <c:pt idx="80425">
                  <c:v>14.352043999999999</c:v>
                </c:pt>
                <c:pt idx="80426">
                  <c:v>14.356513</c:v>
                </c:pt>
                <c:pt idx="80427">
                  <c:v>14.361485</c:v>
                </c:pt>
                <c:pt idx="80428">
                  <c:v>14.359161</c:v>
                </c:pt>
                <c:pt idx="80429">
                  <c:v>14.363238000000001</c:v>
                </c:pt>
                <c:pt idx="80430">
                  <c:v>14.365057</c:v>
                </c:pt>
                <c:pt idx="80431">
                  <c:v>14.35974</c:v>
                </c:pt>
                <c:pt idx="80432">
                  <c:v>14.35632</c:v>
                </c:pt>
                <c:pt idx="80433">
                  <c:v>14.3589</c:v>
                </c:pt>
                <c:pt idx="80434">
                  <c:v>14.357822000000001</c:v>
                </c:pt>
                <c:pt idx="80435">
                  <c:v>14.35642</c:v>
                </c:pt>
                <c:pt idx="80436">
                  <c:v>14.362730000000001</c:v>
                </c:pt>
                <c:pt idx="80437">
                  <c:v>14.357483999999999</c:v>
                </c:pt>
                <c:pt idx="80438">
                  <c:v>14.354789999999999</c:v>
                </c:pt>
                <c:pt idx="80439">
                  <c:v>14.365218</c:v>
                </c:pt>
                <c:pt idx="80440">
                  <c:v>14.365373999999999</c:v>
                </c:pt>
                <c:pt idx="80441">
                  <c:v>14.360557999999999</c:v>
                </c:pt>
                <c:pt idx="80442">
                  <c:v>14.360139</c:v>
                </c:pt>
                <c:pt idx="80443">
                  <c:v>14.353612999999999</c:v>
                </c:pt>
                <c:pt idx="80444">
                  <c:v>14.345660000000001</c:v>
                </c:pt>
                <c:pt idx="80445">
                  <c:v>14.356788</c:v>
                </c:pt>
                <c:pt idx="80446">
                  <c:v>14.363446</c:v>
                </c:pt>
                <c:pt idx="80447">
                  <c:v>14.355028000000001</c:v>
                </c:pt>
                <c:pt idx="80448">
                  <c:v>14.362867</c:v>
                </c:pt>
                <c:pt idx="80449">
                  <c:v>14.369579999999999</c:v>
                </c:pt>
                <c:pt idx="80450">
                  <c:v>14.364166000000001</c:v>
                </c:pt>
                <c:pt idx="80451">
                  <c:v>14.369229000000001</c:v>
                </c:pt>
                <c:pt idx="80452">
                  <c:v>14.372052</c:v>
                </c:pt>
                <c:pt idx="80453">
                  <c:v>14.353934000000001</c:v>
                </c:pt>
                <c:pt idx="80454">
                  <c:v>14.346325</c:v>
                </c:pt>
                <c:pt idx="80455">
                  <c:v>14.363479</c:v>
                </c:pt>
                <c:pt idx="80456">
                  <c:v>14.361748</c:v>
                </c:pt>
                <c:pt idx="80457">
                  <c:v>14.348606999999999</c:v>
                </c:pt>
                <c:pt idx="80458">
                  <c:v>14.362653999999999</c:v>
                </c:pt>
                <c:pt idx="80459">
                  <c:v>14.367418000000001</c:v>
                </c:pt>
                <c:pt idx="80460">
                  <c:v>14.359204999999999</c:v>
                </c:pt>
                <c:pt idx="80461">
                  <c:v>14.371024</c:v>
                </c:pt>
                <c:pt idx="80462">
                  <c:v>14.374684</c:v>
                </c:pt>
                <c:pt idx="80463">
                  <c:v>14.358942000000001</c:v>
                </c:pt>
                <c:pt idx="80464">
                  <c:v>14.359054</c:v>
                </c:pt>
                <c:pt idx="80465">
                  <c:v>14.367207000000001</c:v>
                </c:pt>
                <c:pt idx="80466">
                  <c:v>14.356209</c:v>
                </c:pt>
                <c:pt idx="80467">
                  <c:v>14.356464000000001</c:v>
                </c:pt>
                <c:pt idx="80468">
                  <c:v>14.368395</c:v>
                </c:pt>
                <c:pt idx="80469">
                  <c:v>14.361019000000001</c:v>
                </c:pt>
                <c:pt idx="80470">
                  <c:v>14.365587</c:v>
                </c:pt>
                <c:pt idx="80471">
                  <c:v>14.374639</c:v>
                </c:pt>
                <c:pt idx="80472">
                  <c:v>14.366858000000001</c:v>
                </c:pt>
                <c:pt idx="80473">
                  <c:v>14.370072</c:v>
                </c:pt>
                <c:pt idx="80474">
                  <c:v>14.379642</c:v>
                </c:pt>
                <c:pt idx="80475">
                  <c:v>14.370604999999999</c:v>
                </c:pt>
                <c:pt idx="80476">
                  <c:v>14.357403</c:v>
                </c:pt>
                <c:pt idx="80477">
                  <c:v>14.370393999999999</c:v>
                </c:pt>
                <c:pt idx="80478">
                  <c:v>14.374293</c:v>
                </c:pt>
                <c:pt idx="80479">
                  <c:v>14.354203</c:v>
                </c:pt>
                <c:pt idx="80480">
                  <c:v>14.362553</c:v>
                </c:pt>
                <c:pt idx="80481">
                  <c:v>14.373875999999999</c:v>
                </c:pt>
                <c:pt idx="80482">
                  <c:v>14.359469000000001</c:v>
                </c:pt>
                <c:pt idx="80483">
                  <c:v>14.361499999999999</c:v>
                </c:pt>
                <c:pt idx="80484">
                  <c:v>14.370955</c:v>
                </c:pt>
                <c:pt idx="80485">
                  <c:v>14.368709000000001</c:v>
                </c:pt>
                <c:pt idx="80486">
                  <c:v>14.364995</c:v>
                </c:pt>
                <c:pt idx="80487">
                  <c:v>14.364409999999999</c:v>
                </c:pt>
                <c:pt idx="80488">
                  <c:v>14.361012000000001</c:v>
                </c:pt>
                <c:pt idx="80489">
                  <c:v>14.360937</c:v>
                </c:pt>
                <c:pt idx="80490">
                  <c:v>14.369294999999999</c:v>
                </c:pt>
                <c:pt idx="80491">
                  <c:v>14.361981</c:v>
                </c:pt>
                <c:pt idx="80492">
                  <c:v>14.353247</c:v>
                </c:pt>
                <c:pt idx="80493">
                  <c:v>14.364985000000001</c:v>
                </c:pt>
                <c:pt idx="80494">
                  <c:v>14.376268</c:v>
                </c:pt>
                <c:pt idx="80495">
                  <c:v>14.380604999999999</c:v>
                </c:pt>
                <c:pt idx="80496">
                  <c:v>14.385956</c:v>
                </c:pt>
                <c:pt idx="80497">
                  <c:v>14.380915999999999</c:v>
                </c:pt>
                <c:pt idx="80498">
                  <c:v>14.366256</c:v>
                </c:pt>
                <c:pt idx="80499">
                  <c:v>14.373576</c:v>
                </c:pt>
                <c:pt idx="80500">
                  <c:v>14.381126</c:v>
                </c:pt>
                <c:pt idx="80501">
                  <c:v>14.36007</c:v>
                </c:pt>
                <c:pt idx="80502">
                  <c:v>14.355852000000001</c:v>
                </c:pt>
                <c:pt idx="80503">
                  <c:v>14.369975</c:v>
                </c:pt>
                <c:pt idx="80504">
                  <c:v>14.365926999999999</c:v>
                </c:pt>
                <c:pt idx="80505">
                  <c:v>14.357967</c:v>
                </c:pt>
                <c:pt idx="80506">
                  <c:v>14.368232000000001</c:v>
                </c:pt>
                <c:pt idx="80507">
                  <c:v>14.374351000000001</c:v>
                </c:pt>
                <c:pt idx="80508">
                  <c:v>14.367292000000001</c:v>
                </c:pt>
                <c:pt idx="80509">
                  <c:v>14.371041</c:v>
                </c:pt>
                <c:pt idx="80510">
                  <c:v>14.372274000000001</c:v>
                </c:pt>
                <c:pt idx="80511">
                  <c:v>14.368869</c:v>
                </c:pt>
                <c:pt idx="80512">
                  <c:v>14.381176999999999</c:v>
                </c:pt>
                <c:pt idx="80513">
                  <c:v>14.385262000000001</c:v>
                </c:pt>
                <c:pt idx="80514">
                  <c:v>14.375349999999999</c:v>
                </c:pt>
                <c:pt idx="80515">
                  <c:v>14.371881</c:v>
                </c:pt>
                <c:pt idx="80516">
                  <c:v>14.375989000000001</c:v>
                </c:pt>
                <c:pt idx="80517">
                  <c:v>14.370243</c:v>
                </c:pt>
                <c:pt idx="80518">
                  <c:v>14.364329</c:v>
                </c:pt>
                <c:pt idx="80519">
                  <c:v>14.373950000000001</c:v>
                </c:pt>
                <c:pt idx="80520">
                  <c:v>14.373989</c:v>
                </c:pt>
                <c:pt idx="80521">
                  <c:v>14.368561</c:v>
                </c:pt>
                <c:pt idx="80522">
                  <c:v>14.373706</c:v>
                </c:pt>
                <c:pt idx="80523">
                  <c:v>14.376344</c:v>
                </c:pt>
                <c:pt idx="80524">
                  <c:v>14.376308999999999</c:v>
                </c:pt>
                <c:pt idx="80525">
                  <c:v>14.375584</c:v>
                </c:pt>
                <c:pt idx="80526">
                  <c:v>14.371980000000001</c:v>
                </c:pt>
                <c:pt idx="80527">
                  <c:v>14.367513000000001</c:v>
                </c:pt>
                <c:pt idx="80528">
                  <c:v>14.375579</c:v>
                </c:pt>
                <c:pt idx="80529">
                  <c:v>14.376912000000001</c:v>
                </c:pt>
                <c:pt idx="80530">
                  <c:v>14.361090000000001</c:v>
                </c:pt>
                <c:pt idx="80531">
                  <c:v>14.364542999999999</c:v>
                </c:pt>
                <c:pt idx="80532">
                  <c:v>14.374891999999999</c:v>
                </c:pt>
                <c:pt idx="80533">
                  <c:v>14.373967</c:v>
                </c:pt>
                <c:pt idx="80534">
                  <c:v>14.375631</c:v>
                </c:pt>
                <c:pt idx="80535">
                  <c:v>14.377370000000001</c:v>
                </c:pt>
                <c:pt idx="80536">
                  <c:v>14.372195</c:v>
                </c:pt>
                <c:pt idx="80537">
                  <c:v>14.368622</c:v>
                </c:pt>
                <c:pt idx="80538">
                  <c:v>14.377535999999999</c:v>
                </c:pt>
                <c:pt idx="80539">
                  <c:v>14.378885</c:v>
                </c:pt>
                <c:pt idx="80540">
                  <c:v>14.370936</c:v>
                </c:pt>
                <c:pt idx="80541">
                  <c:v>14.373538999999999</c:v>
                </c:pt>
                <c:pt idx="80542">
                  <c:v>14.370177999999999</c:v>
                </c:pt>
                <c:pt idx="80543">
                  <c:v>14.368434000000001</c:v>
                </c:pt>
                <c:pt idx="80544">
                  <c:v>14.380037</c:v>
                </c:pt>
                <c:pt idx="80545">
                  <c:v>14.380682999999999</c:v>
                </c:pt>
                <c:pt idx="80546">
                  <c:v>14.376690999999999</c:v>
                </c:pt>
                <c:pt idx="80547">
                  <c:v>14.378252</c:v>
                </c:pt>
                <c:pt idx="80548">
                  <c:v>14.373314000000001</c:v>
                </c:pt>
                <c:pt idx="80549">
                  <c:v>14.368264999999999</c:v>
                </c:pt>
                <c:pt idx="80550">
                  <c:v>14.379953</c:v>
                </c:pt>
                <c:pt idx="80551">
                  <c:v>14.385218999999999</c:v>
                </c:pt>
                <c:pt idx="80552">
                  <c:v>14.375909999999999</c:v>
                </c:pt>
                <c:pt idx="80553">
                  <c:v>14.384103</c:v>
                </c:pt>
                <c:pt idx="80554">
                  <c:v>14.392556000000001</c:v>
                </c:pt>
                <c:pt idx="80555">
                  <c:v>14.385826</c:v>
                </c:pt>
                <c:pt idx="80556">
                  <c:v>14.382586999999999</c:v>
                </c:pt>
                <c:pt idx="80557">
                  <c:v>14.381778000000001</c:v>
                </c:pt>
                <c:pt idx="80558">
                  <c:v>14.380818</c:v>
                </c:pt>
                <c:pt idx="80559">
                  <c:v>14.384318</c:v>
                </c:pt>
                <c:pt idx="80560">
                  <c:v>14.389187</c:v>
                </c:pt>
                <c:pt idx="80561">
                  <c:v>14.386925</c:v>
                </c:pt>
                <c:pt idx="80562">
                  <c:v>14.38612</c:v>
                </c:pt>
                <c:pt idx="80563">
                  <c:v>14.38674</c:v>
                </c:pt>
                <c:pt idx="80564">
                  <c:v>14.377032</c:v>
                </c:pt>
                <c:pt idx="80565">
                  <c:v>14.369835</c:v>
                </c:pt>
                <c:pt idx="80566">
                  <c:v>14.376144</c:v>
                </c:pt>
                <c:pt idx="80567">
                  <c:v>14.383222999999999</c:v>
                </c:pt>
                <c:pt idx="80568">
                  <c:v>14.379339</c:v>
                </c:pt>
                <c:pt idx="80569">
                  <c:v>14.371138999999999</c:v>
                </c:pt>
                <c:pt idx="80570">
                  <c:v>14.374687</c:v>
                </c:pt>
                <c:pt idx="80571">
                  <c:v>14.380896999999999</c:v>
                </c:pt>
                <c:pt idx="80572">
                  <c:v>14.380941999999999</c:v>
                </c:pt>
                <c:pt idx="80573">
                  <c:v>14.381841</c:v>
                </c:pt>
                <c:pt idx="80574">
                  <c:v>14.380224999999999</c:v>
                </c:pt>
                <c:pt idx="80575">
                  <c:v>14.382243000000001</c:v>
                </c:pt>
                <c:pt idx="80576">
                  <c:v>14.389037999999999</c:v>
                </c:pt>
                <c:pt idx="80577">
                  <c:v>14.386108999999999</c:v>
                </c:pt>
                <c:pt idx="80578">
                  <c:v>14.372272000000001</c:v>
                </c:pt>
                <c:pt idx="80579">
                  <c:v>14.370153999999999</c:v>
                </c:pt>
                <c:pt idx="80580">
                  <c:v>14.384961000000001</c:v>
                </c:pt>
                <c:pt idx="80581">
                  <c:v>14.386257000000001</c:v>
                </c:pt>
                <c:pt idx="80582">
                  <c:v>14.379293000000001</c:v>
                </c:pt>
                <c:pt idx="80583">
                  <c:v>14.383749</c:v>
                </c:pt>
                <c:pt idx="80584">
                  <c:v>14.382913</c:v>
                </c:pt>
                <c:pt idx="80585">
                  <c:v>14.376415</c:v>
                </c:pt>
                <c:pt idx="80586">
                  <c:v>14.376162000000001</c:v>
                </c:pt>
                <c:pt idx="80587">
                  <c:v>14.378121</c:v>
                </c:pt>
                <c:pt idx="80588">
                  <c:v>14.382987</c:v>
                </c:pt>
                <c:pt idx="80589">
                  <c:v>14.386895000000001</c:v>
                </c:pt>
                <c:pt idx="80590">
                  <c:v>14.381413999999999</c:v>
                </c:pt>
                <c:pt idx="80591">
                  <c:v>14.378736999999999</c:v>
                </c:pt>
                <c:pt idx="80592">
                  <c:v>14.392212000000001</c:v>
                </c:pt>
                <c:pt idx="80593">
                  <c:v>14.393725999999999</c:v>
                </c:pt>
                <c:pt idx="80594">
                  <c:v>14.386355999999999</c:v>
                </c:pt>
                <c:pt idx="80595">
                  <c:v>14.392245000000001</c:v>
                </c:pt>
                <c:pt idx="80596">
                  <c:v>14.387696999999999</c:v>
                </c:pt>
                <c:pt idx="80597">
                  <c:v>14.382185</c:v>
                </c:pt>
                <c:pt idx="80598">
                  <c:v>14.393783000000001</c:v>
                </c:pt>
                <c:pt idx="80599">
                  <c:v>14.392778</c:v>
                </c:pt>
                <c:pt idx="80600">
                  <c:v>14.379585000000001</c:v>
                </c:pt>
                <c:pt idx="80601">
                  <c:v>14.389388</c:v>
                </c:pt>
                <c:pt idx="80602">
                  <c:v>14.400271999999999</c:v>
                </c:pt>
                <c:pt idx="80603">
                  <c:v>14.383049</c:v>
                </c:pt>
                <c:pt idx="80604">
                  <c:v>14.379531</c:v>
                </c:pt>
                <c:pt idx="80605">
                  <c:v>14.392512</c:v>
                </c:pt>
                <c:pt idx="80606">
                  <c:v>14.387981999999999</c:v>
                </c:pt>
                <c:pt idx="80607">
                  <c:v>14.386139</c:v>
                </c:pt>
                <c:pt idx="80608">
                  <c:v>14.391757</c:v>
                </c:pt>
                <c:pt idx="80609">
                  <c:v>14.389958</c:v>
                </c:pt>
                <c:pt idx="80610">
                  <c:v>14.383856</c:v>
                </c:pt>
                <c:pt idx="80611">
                  <c:v>14.384745000000001</c:v>
                </c:pt>
                <c:pt idx="80612">
                  <c:v>14.385738</c:v>
                </c:pt>
                <c:pt idx="80613">
                  <c:v>14.381316999999999</c:v>
                </c:pt>
                <c:pt idx="80614">
                  <c:v>14.389037999999999</c:v>
                </c:pt>
                <c:pt idx="80615">
                  <c:v>14.393340999999999</c:v>
                </c:pt>
                <c:pt idx="80616">
                  <c:v>14.386276000000001</c:v>
                </c:pt>
                <c:pt idx="80617">
                  <c:v>14.391399</c:v>
                </c:pt>
                <c:pt idx="80618">
                  <c:v>14.398263999999999</c:v>
                </c:pt>
                <c:pt idx="80619">
                  <c:v>14.395744000000001</c:v>
                </c:pt>
                <c:pt idx="80620">
                  <c:v>14.398611000000001</c:v>
                </c:pt>
                <c:pt idx="80621">
                  <c:v>14.396516</c:v>
                </c:pt>
                <c:pt idx="80622">
                  <c:v>14.381563</c:v>
                </c:pt>
                <c:pt idx="80623">
                  <c:v>14.380065999999999</c:v>
                </c:pt>
                <c:pt idx="80624">
                  <c:v>14.396108999999999</c:v>
                </c:pt>
                <c:pt idx="80625">
                  <c:v>14.389517</c:v>
                </c:pt>
                <c:pt idx="80626">
                  <c:v>14.381797000000001</c:v>
                </c:pt>
                <c:pt idx="80627">
                  <c:v>14.396606999999999</c:v>
                </c:pt>
                <c:pt idx="80628">
                  <c:v>14.390242000000001</c:v>
                </c:pt>
                <c:pt idx="80629">
                  <c:v>14.377817</c:v>
                </c:pt>
                <c:pt idx="80630">
                  <c:v>14.388873</c:v>
                </c:pt>
                <c:pt idx="80631">
                  <c:v>14.395568000000001</c:v>
                </c:pt>
                <c:pt idx="80632">
                  <c:v>14.395445</c:v>
                </c:pt>
                <c:pt idx="80633">
                  <c:v>14.400187000000001</c:v>
                </c:pt>
                <c:pt idx="80634">
                  <c:v>14.390475</c:v>
                </c:pt>
                <c:pt idx="80635">
                  <c:v>14.376621999999999</c:v>
                </c:pt>
                <c:pt idx="80636">
                  <c:v>14.39</c:v>
                </c:pt>
                <c:pt idx="80637">
                  <c:v>14.397467000000001</c:v>
                </c:pt>
                <c:pt idx="80638">
                  <c:v>14.382013000000001</c:v>
                </c:pt>
                <c:pt idx="80639">
                  <c:v>14.382725000000001</c:v>
                </c:pt>
                <c:pt idx="80640">
                  <c:v>14.390767</c:v>
                </c:pt>
                <c:pt idx="80641">
                  <c:v>14.389445</c:v>
                </c:pt>
                <c:pt idx="80642">
                  <c:v>14.390812</c:v>
                </c:pt>
                <c:pt idx="80643">
                  <c:v>14.395982</c:v>
                </c:pt>
                <c:pt idx="80644">
                  <c:v>14.392339</c:v>
                </c:pt>
                <c:pt idx="80645">
                  <c:v>14.386336</c:v>
                </c:pt>
                <c:pt idx="80646">
                  <c:v>14.392458</c:v>
                </c:pt>
                <c:pt idx="80647">
                  <c:v>14.394401999999999</c:v>
                </c:pt>
                <c:pt idx="80648">
                  <c:v>14.391019</c:v>
                </c:pt>
                <c:pt idx="80649">
                  <c:v>14.391779</c:v>
                </c:pt>
                <c:pt idx="80650">
                  <c:v>14.392621999999999</c:v>
                </c:pt>
                <c:pt idx="80651">
                  <c:v>14.394685000000001</c:v>
                </c:pt>
                <c:pt idx="80652">
                  <c:v>14.397233999999999</c:v>
                </c:pt>
                <c:pt idx="80653">
                  <c:v>14.401688999999999</c:v>
                </c:pt>
                <c:pt idx="80654">
                  <c:v>14.396948</c:v>
                </c:pt>
                <c:pt idx="80655">
                  <c:v>14.391273</c:v>
                </c:pt>
                <c:pt idx="80656">
                  <c:v>14.397751</c:v>
                </c:pt>
                <c:pt idx="80657">
                  <c:v>14.39906</c:v>
                </c:pt>
                <c:pt idx="80658">
                  <c:v>14.400453000000001</c:v>
                </c:pt>
                <c:pt idx="80659">
                  <c:v>14.401437</c:v>
                </c:pt>
                <c:pt idx="80660">
                  <c:v>14.394447</c:v>
                </c:pt>
                <c:pt idx="80661">
                  <c:v>14.400041</c:v>
                </c:pt>
                <c:pt idx="80662">
                  <c:v>14.413475</c:v>
                </c:pt>
                <c:pt idx="80663">
                  <c:v>14.410142</c:v>
                </c:pt>
                <c:pt idx="80664">
                  <c:v>14.395759999999999</c:v>
                </c:pt>
                <c:pt idx="80665">
                  <c:v>14.397213000000001</c:v>
                </c:pt>
                <c:pt idx="80666">
                  <c:v>14.400012</c:v>
                </c:pt>
                <c:pt idx="80667">
                  <c:v>14.395844</c:v>
                </c:pt>
                <c:pt idx="80668">
                  <c:v>14.400729</c:v>
                </c:pt>
                <c:pt idx="80669">
                  <c:v>14.397254</c:v>
                </c:pt>
                <c:pt idx="80670">
                  <c:v>14.387560000000001</c:v>
                </c:pt>
                <c:pt idx="80671">
                  <c:v>14.392037999999999</c:v>
                </c:pt>
                <c:pt idx="80672">
                  <c:v>14.396756</c:v>
                </c:pt>
                <c:pt idx="80673">
                  <c:v>14.390888</c:v>
                </c:pt>
                <c:pt idx="80674">
                  <c:v>14.392269000000001</c:v>
                </c:pt>
                <c:pt idx="80675">
                  <c:v>14.399539000000001</c:v>
                </c:pt>
                <c:pt idx="80676">
                  <c:v>14.391906000000001</c:v>
                </c:pt>
                <c:pt idx="80677">
                  <c:v>14.390067</c:v>
                </c:pt>
                <c:pt idx="80678">
                  <c:v>14.403373</c:v>
                </c:pt>
                <c:pt idx="80679">
                  <c:v>14.404926</c:v>
                </c:pt>
                <c:pt idx="80680">
                  <c:v>14.400805</c:v>
                </c:pt>
                <c:pt idx="80681">
                  <c:v>14.401672</c:v>
                </c:pt>
                <c:pt idx="80682">
                  <c:v>14.401475</c:v>
                </c:pt>
                <c:pt idx="80683">
                  <c:v>14.399841</c:v>
                </c:pt>
                <c:pt idx="80684">
                  <c:v>14.399683</c:v>
                </c:pt>
                <c:pt idx="80685">
                  <c:v>14.399915</c:v>
                </c:pt>
                <c:pt idx="80686">
                  <c:v>14.395355</c:v>
                </c:pt>
                <c:pt idx="80687">
                  <c:v>14.398002999999999</c:v>
                </c:pt>
                <c:pt idx="80688">
                  <c:v>14.402951</c:v>
                </c:pt>
                <c:pt idx="80689">
                  <c:v>14.401365999999999</c:v>
                </c:pt>
                <c:pt idx="80690">
                  <c:v>14.407249999999999</c:v>
                </c:pt>
                <c:pt idx="80691">
                  <c:v>14.410546</c:v>
                </c:pt>
                <c:pt idx="80692">
                  <c:v>14.403682999999999</c:v>
                </c:pt>
                <c:pt idx="80693">
                  <c:v>14.39672</c:v>
                </c:pt>
                <c:pt idx="80694">
                  <c:v>14.395909</c:v>
                </c:pt>
                <c:pt idx="80695">
                  <c:v>14.395405999999999</c:v>
                </c:pt>
                <c:pt idx="80696">
                  <c:v>14.390712000000001</c:v>
                </c:pt>
                <c:pt idx="80697">
                  <c:v>14.396687</c:v>
                </c:pt>
                <c:pt idx="80698">
                  <c:v>14.401244</c:v>
                </c:pt>
                <c:pt idx="80699">
                  <c:v>14.399913</c:v>
                </c:pt>
                <c:pt idx="80700">
                  <c:v>14.406950999999999</c:v>
                </c:pt>
                <c:pt idx="80701">
                  <c:v>14.403912999999999</c:v>
                </c:pt>
                <c:pt idx="80702">
                  <c:v>14.400366</c:v>
                </c:pt>
                <c:pt idx="80703">
                  <c:v>14.411707</c:v>
                </c:pt>
                <c:pt idx="80704">
                  <c:v>14.414875</c:v>
                </c:pt>
                <c:pt idx="80705">
                  <c:v>14.410100999999999</c:v>
                </c:pt>
                <c:pt idx="80706">
                  <c:v>14.411764</c:v>
                </c:pt>
                <c:pt idx="80707">
                  <c:v>14.409826000000001</c:v>
                </c:pt>
                <c:pt idx="80708">
                  <c:v>14.404114</c:v>
                </c:pt>
                <c:pt idx="80709">
                  <c:v>14.409088000000001</c:v>
                </c:pt>
                <c:pt idx="80710">
                  <c:v>14.409606</c:v>
                </c:pt>
                <c:pt idx="80711">
                  <c:v>14.395852</c:v>
                </c:pt>
                <c:pt idx="80712">
                  <c:v>14.397456</c:v>
                </c:pt>
                <c:pt idx="80713">
                  <c:v>14.409344000000001</c:v>
                </c:pt>
                <c:pt idx="80714">
                  <c:v>14.403751</c:v>
                </c:pt>
                <c:pt idx="80715">
                  <c:v>14.397031999999999</c:v>
                </c:pt>
                <c:pt idx="80716">
                  <c:v>14.404652</c:v>
                </c:pt>
                <c:pt idx="80717">
                  <c:v>14.404717</c:v>
                </c:pt>
                <c:pt idx="80718">
                  <c:v>14.398144</c:v>
                </c:pt>
                <c:pt idx="80719">
                  <c:v>14.405521999999999</c:v>
                </c:pt>
                <c:pt idx="80720">
                  <c:v>14.404442</c:v>
                </c:pt>
                <c:pt idx="80721">
                  <c:v>14.396106</c:v>
                </c:pt>
                <c:pt idx="80722">
                  <c:v>14.413449</c:v>
                </c:pt>
                <c:pt idx="80723">
                  <c:v>14.420461</c:v>
                </c:pt>
                <c:pt idx="80724">
                  <c:v>14.401341</c:v>
                </c:pt>
                <c:pt idx="80725">
                  <c:v>14.404878</c:v>
                </c:pt>
                <c:pt idx="80726">
                  <c:v>14.416378</c:v>
                </c:pt>
                <c:pt idx="80727">
                  <c:v>14.406343</c:v>
                </c:pt>
                <c:pt idx="80728">
                  <c:v>14.404586</c:v>
                </c:pt>
                <c:pt idx="80729">
                  <c:v>14.409324</c:v>
                </c:pt>
                <c:pt idx="80730">
                  <c:v>14.400508</c:v>
                </c:pt>
                <c:pt idx="80731">
                  <c:v>14.405514999999999</c:v>
                </c:pt>
                <c:pt idx="80732">
                  <c:v>14.418248999999999</c:v>
                </c:pt>
                <c:pt idx="80733">
                  <c:v>14.408431999999999</c:v>
                </c:pt>
                <c:pt idx="80734">
                  <c:v>14.402784</c:v>
                </c:pt>
                <c:pt idx="80735">
                  <c:v>14.410266</c:v>
                </c:pt>
                <c:pt idx="80736">
                  <c:v>14.404605999999999</c:v>
                </c:pt>
                <c:pt idx="80737">
                  <c:v>14.395754999999999</c:v>
                </c:pt>
                <c:pt idx="80738">
                  <c:v>14.404887</c:v>
                </c:pt>
                <c:pt idx="80739">
                  <c:v>14.414721999999999</c:v>
                </c:pt>
                <c:pt idx="80740">
                  <c:v>14.406757000000001</c:v>
                </c:pt>
                <c:pt idx="80741">
                  <c:v>14.411135</c:v>
                </c:pt>
                <c:pt idx="80742">
                  <c:v>14.421480000000001</c:v>
                </c:pt>
                <c:pt idx="80743">
                  <c:v>14.410593</c:v>
                </c:pt>
                <c:pt idx="80744">
                  <c:v>14.407253000000001</c:v>
                </c:pt>
                <c:pt idx="80745">
                  <c:v>14.411004999999999</c:v>
                </c:pt>
                <c:pt idx="80746">
                  <c:v>14.408631</c:v>
                </c:pt>
                <c:pt idx="80747">
                  <c:v>14.415785</c:v>
                </c:pt>
                <c:pt idx="80748">
                  <c:v>14.425347</c:v>
                </c:pt>
                <c:pt idx="80749">
                  <c:v>14.414361</c:v>
                </c:pt>
                <c:pt idx="80750">
                  <c:v>14.399495</c:v>
                </c:pt>
                <c:pt idx="80751">
                  <c:v>14.408794</c:v>
                </c:pt>
                <c:pt idx="80752">
                  <c:v>14.413732</c:v>
                </c:pt>
                <c:pt idx="80753">
                  <c:v>14.407356999999999</c:v>
                </c:pt>
                <c:pt idx="80754">
                  <c:v>14.410107</c:v>
                </c:pt>
                <c:pt idx="80755">
                  <c:v>14.406138</c:v>
                </c:pt>
                <c:pt idx="80756">
                  <c:v>14.401102</c:v>
                </c:pt>
                <c:pt idx="80757">
                  <c:v>14.411220999999999</c:v>
                </c:pt>
                <c:pt idx="80758">
                  <c:v>14.415338</c:v>
                </c:pt>
                <c:pt idx="80759">
                  <c:v>14.408198000000001</c:v>
                </c:pt>
                <c:pt idx="80760">
                  <c:v>14.416254</c:v>
                </c:pt>
                <c:pt idx="80761">
                  <c:v>14.424735</c:v>
                </c:pt>
                <c:pt idx="80762">
                  <c:v>14.410124</c:v>
                </c:pt>
                <c:pt idx="80763">
                  <c:v>14.410288</c:v>
                </c:pt>
                <c:pt idx="80764">
                  <c:v>14.418327</c:v>
                </c:pt>
                <c:pt idx="80765">
                  <c:v>14.414035</c:v>
                </c:pt>
                <c:pt idx="80766">
                  <c:v>14.416861000000001</c:v>
                </c:pt>
                <c:pt idx="80767">
                  <c:v>14.417429</c:v>
                </c:pt>
                <c:pt idx="80768">
                  <c:v>14.411030999999999</c:v>
                </c:pt>
                <c:pt idx="80769">
                  <c:v>14.407905</c:v>
                </c:pt>
                <c:pt idx="80770">
                  <c:v>14.414818</c:v>
                </c:pt>
                <c:pt idx="80771">
                  <c:v>14.417120000000001</c:v>
                </c:pt>
                <c:pt idx="80772">
                  <c:v>14.410920000000001</c:v>
                </c:pt>
                <c:pt idx="80773">
                  <c:v>14.415354000000001</c:v>
                </c:pt>
                <c:pt idx="80774">
                  <c:v>14.415215</c:v>
                </c:pt>
                <c:pt idx="80775">
                  <c:v>14.410805999999999</c:v>
                </c:pt>
                <c:pt idx="80776">
                  <c:v>14.415912000000001</c:v>
                </c:pt>
                <c:pt idx="80777">
                  <c:v>14.41587</c:v>
                </c:pt>
                <c:pt idx="80778">
                  <c:v>14.407662</c:v>
                </c:pt>
                <c:pt idx="80779">
                  <c:v>14.408440000000001</c:v>
                </c:pt>
                <c:pt idx="80780">
                  <c:v>14.419625999999999</c:v>
                </c:pt>
                <c:pt idx="80781">
                  <c:v>14.420533000000001</c:v>
                </c:pt>
                <c:pt idx="80782">
                  <c:v>14.421396</c:v>
                </c:pt>
                <c:pt idx="80783">
                  <c:v>14.426019999999999</c:v>
                </c:pt>
                <c:pt idx="80784">
                  <c:v>14.421417999999999</c:v>
                </c:pt>
                <c:pt idx="80785">
                  <c:v>14.421434</c:v>
                </c:pt>
                <c:pt idx="80786">
                  <c:v>14.425212</c:v>
                </c:pt>
                <c:pt idx="80787">
                  <c:v>14.425461</c:v>
                </c:pt>
                <c:pt idx="80788">
                  <c:v>14.419121000000001</c:v>
                </c:pt>
                <c:pt idx="80789">
                  <c:v>14.41756</c:v>
                </c:pt>
                <c:pt idx="80790">
                  <c:v>14.424383000000001</c:v>
                </c:pt>
                <c:pt idx="80791">
                  <c:v>14.414037</c:v>
                </c:pt>
                <c:pt idx="80792">
                  <c:v>14.407329000000001</c:v>
                </c:pt>
                <c:pt idx="80793">
                  <c:v>14.418001</c:v>
                </c:pt>
                <c:pt idx="80794">
                  <c:v>14.419943999999999</c:v>
                </c:pt>
                <c:pt idx="80795">
                  <c:v>14.418531</c:v>
                </c:pt>
                <c:pt idx="80796">
                  <c:v>14.417586</c:v>
                </c:pt>
                <c:pt idx="80797">
                  <c:v>14.413859</c:v>
                </c:pt>
                <c:pt idx="80798">
                  <c:v>14.413760999999999</c:v>
                </c:pt>
                <c:pt idx="80799">
                  <c:v>14.417215000000001</c:v>
                </c:pt>
                <c:pt idx="80800">
                  <c:v>14.417688</c:v>
                </c:pt>
                <c:pt idx="80801">
                  <c:v>14.417732000000001</c:v>
                </c:pt>
                <c:pt idx="80802">
                  <c:v>14.424092999999999</c:v>
                </c:pt>
                <c:pt idx="80803">
                  <c:v>14.417001000000001</c:v>
                </c:pt>
                <c:pt idx="80804">
                  <c:v>14.409468</c:v>
                </c:pt>
                <c:pt idx="80805">
                  <c:v>14.428231</c:v>
                </c:pt>
                <c:pt idx="80806">
                  <c:v>14.429276</c:v>
                </c:pt>
                <c:pt idx="80807">
                  <c:v>14.413781</c:v>
                </c:pt>
                <c:pt idx="80808">
                  <c:v>14.421348</c:v>
                </c:pt>
                <c:pt idx="80809">
                  <c:v>14.427424999999999</c:v>
                </c:pt>
                <c:pt idx="80810">
                  <c:v>14.417771</c:v>
                </c:pt>
                <c:pt idx="80811">
                  <c:v>14.42221</c:v>
                </c:pt>
                <c:pt idx="80812">
                  <c:v>14.433534999999999</c:v>
                </c:pt>
                <c:pt idx="80813">
                  <c:v>14.420394999999999</c:v>
                </c:pt>
                <c:pt idx="80814">
                  <c:v>14.415846</c:v>
                </c:pt>
                <c:pt idx="80815">
                  <c:v>14.425115999999999</c:v>
                </c:pt>
                <c:pt idx="80816">
                  <c:v>14.412502</c:v>
                </c:pt>
                <c:pt idx="80817">
                  <c:v>14.404241000000001</c:v>
                </c:pt>
                <c:pt idx="80818">
                  <c:v>14.417748</c:v>
                </c:pt>
                <c:pt idx="80819">
                  <c:v>14.422706</c:v>
                </c:pt>
                <c:pt idx="80820">
                  <c:v>14.412879999999999</c:v>
                </c:pt>
                <c:pt idx="80821">
                  <c:v>14.415241</c:v>
                </c:pt>
                <c:pt idx="80822">
                  <c:v>14.427303999999999</c:v>
                </c:pt>
                <c:pt idx="80823">
                  <c:v>14.426996000000001</c:v>
                </c:pt>
                <c:pt idx="80824">
                  <c:v>14.428725</c:v>
                </c:pt>
                <c:pt idx="80825">
                  <c:v>14.430146000000001</c:v>
                </c:pt>
                <c:pt idx="80826">
                  <c:v>14.423508999999999</c:v>
                </c:pt>
                <c:pt idx="80827">
                  <c:v>14.428746</c:v>
                </c:pt>
                <c:pt idx="80828">
                  <c:v>14.436164</c:v>
                </c:pt>
                <c:pt idx="80829">
                  <c:v>14.429664000000001</c:v>
                </c:pt>
                <c:pt idx="80830">
                  <c:v>14.425287000000001</c:v>
                </c:pt>
                <c:pt idx="80831">
                  <c:v>14.429087000000001</c:v>
                </c:pt>
                <c:pt idx="80832">
                  <c:v>14.425295</c:v>
                </c:pt>
                <c:pt idx="80833">
                  <c:v>14.423206</c:v>
                </c:pt>
                <c:pt idx="80834">
                  <c:v>14.432672</c:v>
                </c:pt>
                <c:pt idx="80835">
                  <c:v>14.426359</c:v>
                </c:pt>
                <c:pt idx="80836">
                  <c:v>14.418638</c:v>
                </c:pt>
                <c:pt idx="80837">
                  <c:v>14.428957</c:v>
                </c:pt>
                <c:pt idx="80838">
                  <c:v>14.428890000000001</c:v>
                </c:pt>
                <c:pt idx="80839">
                  <c:v>14.420893</c:v>
                </c:pt>
                <c:pt idx="80840">
                  <c:v>14.425611</c:v>
                </c:pt>
                <c:pt idx="80841">
                  <c:v>14.430986000000001</c:v>
                </c:pt>
                <c:pt idx="80842">
                  <c:v>14.421651000000001</c:v>
                </c:pt>
                <c:pt idx="80843">
                  <c:v>14.421239</c:v>
                </c:pt>
                <c:pt idx="80844">
                  <c:v>14.433223999999999</c:v>
                </c:pt>
                <c:pt idx="80845">
                  <c:v>14.431122</c:v>
                </c:pt>
                <c:pt idx="80846">
                  <c:v>14.426245</c:v>
                </c:pt>
                <c:pt idx="80847">
                  <c:v>14.427267000000001</c:v>
                </c:pt>
                <c:pt idx="80848">
                  <c:v>14.427555</c:v>
                </c:pt>
                <c:pt idx="80849">
                  <c:v>14.427032000000001</c:v>
                </c:pt>
                <c:pt idx="80850">
                  <c:v>14.427583</c:v>
                </c:pt>
                <c:pt idx="80851">
                  <c:v>14.426973</c:v>
                </c:pt>
                <c:pt idx="80852">
                  <c:v>14.419706</c:v>
                </c:pt>
                <c:pt idx="80853">
                  <c:v>14.426387</c:v>
                </c:pt>
                <c:pt idx="80854">
                  <c:v>14.438029</c:v>
                </c:pt>
                <c:pt idx="80855">
                  <c:v>14.434058</c:v>
                </c:pt>
                <c:pt idx="80856">
                  <c:v>14.429081999999999</c:v>
                </c:pt>
                <c:pt idx="80857">
                  <c:v>14.426007</c:v>
                </c:pt>
                <c:pt idx="80858">
                  <c:v>14.419093</c:v>
                </c:pt>
                <c:pt idx="80859">
                  <c:v>14.418699</c:v>
                </c:pt>
                <c:pt idx="80860">
                  <c:v>14.427834000000001</c:v>
                </c:pt>
                <c:pt idx="80861">
                  <c:v>14.430484</c:v>
                </c:pt>
                <c:pt idx="80862">
                  <c:v>14.421955000000001</c:v>
                </c:pt>
                <c:pt idx="80863">
                  <c:v>14.425706999999999</c:v>
                </c:pt>
                <c:pt idx="80864">
                  <c:v>14.431746</c:v>
                </c:pt>
                <c:pt idx="80865">
                  <c:v>14.425375000000001</c:v>
                </c:pt>
                <c:pt idx="80866">
                  <c:v>14.426778000000001</c:v>
                </c:pt>
                <c:pt idx="80867">
                  <c:v>14.434775999999999</c:v>
                </c:pt>
                <c:pt idx="80868">
                  <c:v>14.432864</c:v>
                </c:pt>
                <c:pt idx="80869">
                  <c:v>14.427168</c:v>
                </c:pt>
                <c:pt idx="80870">
                  <c:v>14.426958000000001</c:v>
                </c:pt>
                <c:pt idx="80871">
                  <c:v>14.426373</c:v>
                </c:pt>
                <c:pt idx="80872">
                  <c:v>14.4316</c:v>
                </c:pt>
                <c:pt idx="80873">
                  <c:v>14.440426</c:v>
                </c:pt>
                <c:pt idx="80874">
                  <c:v>14.432883</c:v>
                </c:pt>
                <c:pt idx="80875">
                  <c:v>14.431003</c:v>
                </c:pt>
                <c:pt idx="80876">
                  <c:v>14.44699</c:v>
                </c:pt>
                <c:pt idx="80877">
                  <c:v>14.446923</c:v>
                </c:pt>
                <c:pt idx="80878">
                  <c:v>14.434454000000001</c:v>
                </c:pt>
                <c:pt idx="80879">
                  <c:v>14.437017000000001</c:v>
                </c:pt>
                <c:pt idx="80880">
                  <c:v>14.44055</c:v>
                </c:pt>
                <c:pt idx="80881">
                  <c:v>14.428972</c:v>
                </c:pt>
                <c:pt idx="80882">
                  <c:v>14.426938</c:v>
                </c:pt>
                <c:pt idx="80883">
                  <c:v>14.433388000000001</c:v>
                </c:pt>
                <c:pt idx="80884">
                  <c:v>14.427683</c:v>
                </c:pt>
                <c:pt idx="80885">
                  <c:v>14.432650000000001</c:v>
                </c:pt>
                <c:pt idx="80886">
                  <c:v>14.442489999999999</c:v>
                </c:pt>
                <c:pt idx="80887">
                  <c:v>14.437289</c:v>
                </c:pt>
                <c:pt idx="80888">
                  <c:v>14.436287</c:v>
                </c:pt>
                <c:pt idx="80889">
                  <c:v>14.439458999999999</c:v>
                </c:pt>
                <c:pt idx="80890">
                  <c:v>14.432471</c:v>
                </c:pt>
                <c:pt idx="80891">
                  <c:v>14.427294</c:v>
                </c:pt>
                <c:pt idx="80892">
                  <c:v>14.436467</c:v>
                </c:pt>
                <c:pt idx="80893">
                  <c:v>14.443049999999999</c:v>
                </c:pt>
                <c:pt idx="80894">
                  <c:v>14.432686</c:v>
                </c:pt>
                <c:pt idx="80895">
                  <c:v>14.428063999999999</c:v>
                </c:pt>
                <c:pt idx="80896">
                  <c:v>14.432866000000001</c:v>
                </c:pt>
                <c:pt idx="80897">
                  <c:v>14.435404999999999</c:v>
                </c:pt>
                <c:pt idx="80898">
                  <c:v>14.437086000000001</c:v>
                </c:pt>
                <c:pt idx="80899">
                  <c:v>14.436888</c:v>
                </c:pt>
                <c:pt idx="80900">
                  <c:v>14.432003</c:v>
                </c:pt>
                <c:pt idx="80901">
                  <c:v>14.432389000000001</c:v>
                </c:pt>
                <c:pt idx="80902">
                  <c:v>14.441122</c:v>
                </c:pt>
                <c:pt idx="80903">
                  <c:v>14.434347000000001</c:v>
                </c:pt>
                <c:pt idx="80904">
                  <c:v>14.425345</c:v>
                </c:pt>
                <c:pt idx="80905">
                  <c:v>14.435034999999999</c:v>
                </c:pt>
                <c:pt idx="80906">
                  <c:v>14.434599</c:v>
                </c:pt>
                <c:pt idx="80907">
                  <c:v>14.427905000000001</c:v>
                </c:pt>
                <c:pt idx="80908">
                  <c:v>14.434761999999999</c:v>
                </c:pt>
                <c:pt idx="80909">
                  <c:v>14.439667999999999</c:v>
                </c:pt>
                <c:pt idx="80910">
                  <c:v>14.438444</c:v>
                </c:pt>
                <c:pt idx="80911">
                  <c:v>14.443612</c:v>
                </c:pt>
                <c:pt idx="80912">
                  <c:v>14.444526</c:v>
                </c:pt>
                <c:pt idx="80913">
                  <c:v>14.43308</c:v>
                </c:pt>
                <c:pt idx="80914">
                  <c:v>14.436168</c:v>
                </c:pt>
                <c:pt idx="80915">
                  <c:v>14.440875999999999</c:v>
                </c:pt>
                <c:pt idx="80916">
                  <c:v>14.431400999999999</c:v>
                </c:pt>
                <c:pt idx="80917">
                  <c:v>14.437058</c:v>
                </c:pt>
                <c:pt idx="80918">
                  <c:v>14.442874</c:v>
                </c:pt>
                <c:pt idx="80919">
                  <c:v>14.43235</c:v>
                </c:pt>
                <c:pt idx="80920">
                  <c:v>14.433873</c:v>
                </c:pt>
                <c:pt idx="80921">
                  <c:v>14.445441000000001</c:v>
                </c:pt>
                <c:pt idx="80922">
                  <c:v>14.441414999999999</c:v>
                </c:pt>
                <c:pt idx="80923">
                  <c:v>14.431068</c:v>
                </c:pt>
                <c:pt idx="80924">
                  <c:v>14.440251999999999</c:v>
                </c:pt>
                <c:pt idx="80925">
                  <c:v>14.449728</c:v>
                </c:pt>
                <c:pt idx="80926">
                  <c:v>14.443132</c:v>
                </c:pt>
                <c:pt idx="80927">
                  <c:v>14.4405</c:v>
                </c:pt>
                <c:pt idx="80928">
                  <c:v>14.443873999999999</c:v>
                </c:pt>
                <c:pt idx="80929">
                  <c:v>14.440963</c:v>
                </c:pt>
                <c:pt idx="80930">
                  <c:v>14.438243999999999</c:v>
                </c:pt>
                <c:pt idx="80931">
                  <c:v>14.443225999999999</c:v>
                </c:pt>
                <c:pt idx="80932">
                  <c:v>14.443958</c:v>
                </c:pt>
                <c:pt idx="80933">
                  <c:v>14.438283999999999</c:v>
                </c:pt>
                <c:pt idx="80934">
                  <c:v>14.436951000000001</c:v>
                </c:pt>
                <c:pt idx="80935">
                  <c:v>14.435867</c:v>
                </c:pt>
                <c:pt idx="80936">
                  <c:v>14.440477</c:v>
                </c:pt>
                <c:pt idx="80937">
                  <c:v>14.444849</c:v>
                </c:pt>
                <c:pt idx="80938">
                  <c:v>14.439038</c:v>
                </c:pt>
                <c:pt idx="80939">
                  <c:v>14.442228</c:v>
                </c:pt>
                <c:pt idx="80940">
                  <c:v>14.448544999999999</c:v>
                </c:pt>
                <c:pt idx="80941">
                  <c:v>14.442841</c:v>
                </c:pt>
                <c:pt idx="80942">
                  <c:v>14.435934</c:v>
                </c:pt>
                <c:pt idx="80943">
                  <c:v>14.443486</c:v>
                </c:pt>
                <c:pt idx="80944">
                  <c:v>14.447509</c:v>
                </c:pt>
                <c:pt idx="80945">
                  <c:v>14.440863</c:v>
                </c:pt>
                <c:pt idx="80946">
                  <c:v>14.448562000000001</c:v>
                </c:pt>
                <c:pt idx="80947">
                  <c:v>14.445739</c:v>
                </c:pt>
                <c:pt idx="80948">
                  <c:v>14.435502</c:v>
                </c:pt>
                <c:pt idx="80949">
                  <c:v>14.442990999999999</c:v>
                </c:pt>
                <c:pt idx="80950">
                  <c:v>14.444862000000001</c:v>
                </c:pt>
                <c:pt idx="80951">
                  <c:v>14.443166</c:v>
                </c:pt>
                <c:pt idx="80952">
                  <c:v>14.451181</c:v>
                </c:pt>
                <c:pt idx="80953">
                  <c:v>14.451288</c:v>
                </c:pt>
                <c:pt idx="80954">
                  <c:v>14.440471000000001</c:v>
                </c:pt>
                <c:pt idx="80955">
                  <c:v>14.439064999999999</c:v>
                </c:pt>
                <c:pt idx="80956">
                  <c:v>14.446645</c:v>
                </c:pt>
                <c:pt idx="80957">
                  <c:v>14.444952000000001</c:v>
                </c:pt>
                <c:pt idx="80958">
                  <c:v>14.445987000000001</c:v>
                </c:pt>
                <c:pt idx="80959">
                  <c:v>14.455082000000001</c:v>
                </c:pt>
                <c:pt idx="80960">
                  <c:v>14.451245</c:v>
                </c:pt>
                <c:pt idx="80961">
                  <c:v>14.448522000000001</c:v>
                </c:pt>
                <c:pt idx="80962">
                  <c:v>14.454818</c:v>
                </c:pt>
                <c:pt idx="80963">
                  <c:v>14.451098</c:v>
                </c:pt>
                <c:pt idx="80964">
                  <c:v>14.443747</c:v>
                </c:pt>
                <c:pt idx="80965">
                  <c:v>14.449982</c:v>
                </c:pt>
                <c:pt idx="80966">
                  <c:v>14.454917999999999</c:v>
                </c:pt>
                <c:pt idx="80967">
                  <c:v>14.445677</c:v>
                </c:pt>
                <c:pt idx="80968">
                  <c:v>14.44566</c:v>
                </c:pt>
                <c:pt idx="80969">
                  <c:v>14.448897000000001</c:v>
                </c:pt>
                <c:pt idx="80970">
                  <c:v>14.443116</c:v>
                </c:pt>
                <c:pt idx="80971">
                  <c:v>14.444922</c:v>
                </c:pt>
                <c:pt idx="80972">
                  <c:v>14.452804</c:v>
                </c:pt>
                <c:pt idx="80973">
                  <c:v>14.451753999999999</c:v>
                </c:pt>
                <c:pt idx="80974">
                  <c:v>14.447566999999999</c:v>
                </c:pt>
                <c:pt idx="80975">
                  <c:v>14.453213</c:v>
                </c:pt>
                <c:pt idx="80976">
                  <c:v>14.452624999999999</c:v>
                </c:pt>
                <c:pt idx="80977">
                  <c:v>14.443830999999999</c:v>
                </c:pt>
                <c:pt idx="80978">
                  <c:v>14.445459</c:v>
                </c:pt>
                <c:pt idx="80979">
                  <c:v>14.447483</c:v>
                </c:pt>
                <c:pt idx="80980">
                  <c:v>14.443158</c:v>
                </c:pt>
                <c:pt idx="80981">
                  <c:v>14.446759999999999</c:v>
                </c:pt>
                <c:pt idx="80982">
                  <c:v>14.451965</c:v>
                </c:pt>
                <c:pt idx="80983">
                  <c:v>14.445740000000001</c:v>
                </c:pt>
                <c:pt idx="80984">
                  <c:v>14.440810000000001</c:v>
                </c:pt>
                <c:pt idx="80985">
                  <c:v>14.450452</c:v>
                </c:pt>
                <c:pt idx="80986">
                  <c:v>14.455260000000001</c:v>
                </c:pt>
                <c:pt idx="80987">
                  <c:v>14.455780000000001</c:v>
                </c:pt>
                <c:pt idx="80988">
                  <c:v>14.457876000000001</c:v>
                </c:pt>
                <c:pt idx="80989">
                  <c:v>14.447406000000001</c:v>
                </c:pt>
                <c:pt idx="80990">
                  <c:v>14.442323</c:v>
                </c:pt>
                <c:pt idx="80991">
                  <c:v>14.451521</c:v>
                </c:pt>
                <c:pt idx="80992">
                  <c:v>14.447895000000001</c:v>
                </c:pt>
                <c:pt idx="80993">
                  <c:v>14.442163000000001</c:v>
                </c:pt>
                <c:pt idx="80994">
                  <c:v>14.45208</c:v>
                </c:pt>
                <c:pt idx="80995">
                  <c:v>14.459607</c:v>
                </c:pt>
                <c:pt idx="80996">
                  <c:v>14.455233</c:v>
                </c:pt>
                <c:pt idx="80997">
                  <c:v>14.457742</c:v>
                </c:pt>
                <c:pt idx="80998">
                  <c:v>14.464067999999999</c:v>
                </c:pt>
                <c:pt idx="80999">
                  <c:v>14.458607000000001</c:v>
                </c:pt>
                <c:pt idx="81000">
                  <c:v>14.455265000000001</c:v>
                </c:pt>
                <c:pt idx="81001">
                  <c:v>14.455292</c:v>
                </c:pt>
                <c:pt idx="81002">
                  <c:v>14.452356999999999</c:v>
                </c:pt>
                <c:pt idx="81003">
                  <c:v>14.451510000000001</c:v>
                </c:pt>
                <c:pt idx="81004">
                  <c:v>14.454134</c:v>
                </c:pt>
                <c:pt idx="81005">
                  <c:v>14.455477999999999</c:v>
                </c:pt>
                <c:pt idx="81006">
                  <c:v>14.452176</c:v>
                </c:pt>
                <c:pt idx="81007">
                  <c:v>14.453611</c:v>
                </c:pt>
                <c:pt idx="81008">
                  <c:v>14.452994</c:v>
                </c:pt>
                <c:pt idx="81009">
                  <c:v>14.450799</c:v>
                </c:pt>
                <c:pt idx="81010">
                  <c:v>14.454571</c:v>
                </c:pt>
                <c:pt idx="81011">
                  <c:v>14.453092</c:v>
                </c:pt>
                <c:pt idx="81012">
                  <c:v>14.452076</c:v>
                </c:pt>
                <c:pt idx="81013">
                  <c:v>14.459253</c:v>
                </c:pt>
                <c:pt idx="81014">
                  <c:v>14.45978</c:v>
                </c:pt>
                <c:pt idx="81015">
                  <c:v>14.44782</c:v>
                </c:pt>
                <c:pt idx="81016">
                  <c:v>14.445492</c:v>
                </c:pt>
                <c:pt idx="81017">
                  <c:v>14.459213999999999</c:v>
                </c:pt>
                <c:pt idx="81018">
                  <c:v>14.453687</c:v>
                </c:pt>
                <c:pt idx="81019">
                  <c:v>14.441627</c:v>
                </c:pt>
                <c:pt idx="81020">
                  <c:v>14.454504999999999</c:v>
                </c:pt>
                <c:pt idx="81021">
                  <c:v>14.463839</c:v>
                </c:pt>
                <c:pt idx="81022">
                  <c:v>14.458375999999999</c:v>
                </c:pt>
                <c:pt idx="81023">
                  <c:v>14.457553000000001</c:v>
                </c:pt>
                <c:pt idx="81024">
                  <c:v>14.460699</c:v>
                </c:pt>
                <c:pt idx="81025">
                  <c:v>14.449020000000001</c:v>
                </c:pt>
                <c:pt idx="81026">
                  <c:v>14.443899999999999</c:v>
                </c:pt>
                <c:pt idx="81027">
                  <c:v>14.459528000000001</c:v>
                </c:pt>
                <c:pt idx="81028">
                  <c:v>14.461036</c:v>
                </c:pt>
                <c:pt idx="81029">
                  <c:v>14.456944</c:v>
                </c:pt>
                <c:pt idx="81030">
                  <c:v>14.460461</c:v>
                </c:pt>
                <c:pt idx="81031">
                  <c:v>14.458152999999999</c:v>
                </c:pt>
                <c:pt idx="81032">
                  <c:v>14.460838000000001</c:v>
                </c:pt>
                <c:pt idx="81033">
                  <c:v>14.46672</c:v>
                </c:pt>
                <c:pt idx="81034">
                  <c:v>14.464926</c:v>
                </c:pt>
                <c:pt idx="81035">
                  <c:v>14.462666</c:v>
                </c:pt>
                <c:pt idx="81036">
                  <c:v>14.468947999999999</c:v>
                </c:pt>
                <c:pt idx="81037">
                  <c:v>14.467827</c:v>
                </c:pt>
                <c:pt idx="81038">
                  <c:v>14.448164999999999</c:v>
                </c:pt>
                <c:pt idx="81039">
                  <c:v>14.451026000000001</c:v>
                </c:pt>
                <c:pt idx="81040">
                  <c:v>14.467116000000001</c:v>
                </c:pt>
                <c:pt idx="81041">
                  <c:v>14.461460000000001</c:v>
                </c:pt>
                <c:pt idx="81042">
                  <c:v>14.462011</c:v>
                </c:pt>
                <c:pt idx="81043">
                  <c:v>14.469347000000001</c:v>
                </c:pt>
                <c:pt idx="81044">
                  <c:v>14.456369</c:v>
                </c:pt>
                <c:pt idx="81045">
                  <c:v>14.448959</c:v>
                </c:pt>
                <c:pt idx="81046">
                  <c:v>14.462863</c:v>
                </c:pt>
                <c:pt idx="81047">
                  <c:v>14.462842</c:v>
                </c:pt>
                <c:pt idx="81048">
                  <c:v>14.452062</c:v>
                </c:pt>
                <c:pt idx="81049">
                  <c:v>14.458065</c:v>
                </c:pt>
                <c:pt idx="81050">
                  <c:v>14.462709</c:v>
                </c:pt>
                <c:pt idx="81051">
                  <c:v>14.458536</c:v>
                </c:pt>
                <c:pt idx="81052">
                  <c:v>14.459026</c:v>
                </c:pt>
                <c:pt idx="81053">
                  <c:v>14.460232</c:v>
                </c:pt>
                <c:pt idx="81054">
                  <c:v>14.456051</c:v>
                </c:pt>
                <c:pt idx="81055">
                  <c:v>14.45393</c:v>
                </c:pt>
                <c:pt idx="81056">
                  <c:v>14.463327</c:v>
                </c:pt>
                <c:pt idx="81057">
                  <c:v>14.465014999999999</c:v>
                </c:pt>
                <c:pt idx="81058">
                  <c:v>14.457685</c:v>
                </c:pt>
                <c:pt idx="81059">
                  <c:v>14.462069</c:v>
                </c:pt>
                <c:pt idx="81060">
                  <c:v>14.465011000000001</c:v>
                </c:pt>
                <c:pt idx="81061">
                  <c:v>14.465764999999999</c:v>
                </c:pt>
                <c:pt idx="81062">
                  <c:v>14.468356999999999</c:v>
                </c:pt>
                <c:pt idx="81063">
                  <c:v>14.458679</c:v>
                </c:pt>
                <c:pt idx="81064">
                  <c:v>14.452069</c:v>
                </c:pt>
                <c:pt idx="81065">
                  <c:v>14.464124</c:v>
                </c:pt>
                <c:pt idx="81066">
                  <c:v>14.469669</c:v>
                </c:pt>
                <c:pt idx="81067">
                  <c:v>14.457299000000001</c:v>
                </c:pt>
                <c:pt idx="81068">
                  <c:v>14.462308</c:v>
                </c:pt>
                <c:pt idx="81069">
                  <c:v>14.472365999999999</c:v>
                </c:pt>
                <c:pt idx="81070">
                  <c:v>14.463374</c:v>
                </c:pt>
                <c:pt idx="81071">
                  <c:v>14.462567</c:v>
                </c:pt>
                <c:pt idx="81072">
                  <c:v>14.467371</c:v>
                </c:pt>
                <c:pt idx="81073">
                  <c:v>14.46111</c:v>
                </c:pt>
                <c:pt idx="81074">
                  <c:v>14.459322999999999</c:v>
                </c:pt>
                <c:pt idx="81075">
                  <c:v>14.466288</c:v>
                </c:pt>
                <c:pt idx="81076">
                  <c:v>14.463293999999999</c:v>
                </c:pt>
                <c:pt idx="81077">
                  <c:v>14.459847</c:v>
                </c:pt>
                <c:pt idx="81078">
                  <c:v>14.474427</c:v>
                </c:pt>
                <c:pt idx="81079">
                  <c:v>14.47101</c:v>
                </c:pt>
                <c:pt idx="81080">
                  <c:v>14.461433</c:v>
                </c:pt>
                <c:pt idx="81081">
                  <c:v>14.472868</c:v>
                </c:pt>
                <c:pt idx="81082">
                  <c:v>14.4716</c:v>
                </c:pt>
                <c:pt idx="81083">
                  <c:v>14.465036</c:v>
                </c:pt>
                <c:pt idx="81084">
                  <c:v>14.467556999999999</c:v>
                </c:pt>
                <c:pt idx="81085">
                  <c:v>14.467654</c:v>
                </c:pt>
                <c:pt idx="81086">
                  <c:v>14.466001</c:v>
                </c:pt>
                <c:pt idx="81087">
                  <c:v>14.47054</c:v>
                </c:pt>
                <c:pt idx="81088">
                  <c:v>14.472707</c:v>
                </c:pt>
                <c:pt idx="81089">
                  <c:v>14.462154999999999</c:v>
                </c:pt>
                <c:pt idx="81090">
                  <c:v>14.463767000000001</c:v>
                </c:pt>
                <c:pt idx="81091">
                  <c:v>14.4712</c:v>
                </c:pt>
                <c:pt idx="81092">
                  <c:v>14.465611000000001</c:v>
                </c:pt>
                <c:pt idx="81093">
                  <c:v>14.465309</c:v>
                </c:pt>
                <c:pt idx="81094">
                  <c:v>14.46833</c:v>
                </c:pt>
                <c:pt idx="81095">
                  <c:v>14.468152999999999</c:v>
                </c:pt>
                <c:pt idx="81096">
                  <c:v>14.468434999999999</c:v>
                </c:pt>
                <c:pt idx="81097">
                  <c:v>14.474724</c:v>
                </c:pt>
                <c:pt idx="81098">
                  <c:v>14.472594000000001</c:v>
                </c:pt>
                <c:pt idx="81099">
                  <c:v>14.457414</c:v>
                </c:pt>
                <c:pt idx="81100">
                  <c:v>14.464700000000001</c:v>
                </c:pt>
                <c:pt idx="81101">
                  <c:v>14.475199999999999</c:v>
                </c:pt>
                <c:pt idx="81102">
                  <c:v>14.465669999999999</c:v>
                </c:pt>
                <c:pt idx="81103">
                  <c:v>14.464192000000001</c:v>
                </c:pt>
                <c:pt idx="81104">
                  <c:v>14.470547</c:v>
                </c:pt>
                <c:pt idx="81105">
                  <c:v>14.471284000000001</c:v>
                </c:pt>
                <c:pt idx="81106">
                  <c:v>14.477471</c:v>
                </c:pt>
                <c:pt idx="81107">
                  <c:v>14.480703999999999</c:v>
                </c:pt>
                <c:pt idx="81108">
                  <c:v>14.467708</c:v>
                </c:pt>
                <c:pt idx="81109">
                  <c:v>14.465393000000001</c:v>
                </c:pt>
                <c:pt idx="81110">
                  <c:v>14.474570999999999</c:v>
                </c:pt>
                <c:pt idx="81111">
                  <c:v>14.469402000000001</c:v>
                </c:pt>
                <c:pt idx="81112">
                  <c:v>14.469442000000001</c:v>
                </c:pt>
                <c:pt idx="81113">
                  <c:v>14.475663000000001</c:v>
                </c:pt>
                <c:pt idx="81114">
                  <c:v>14.468916999999999</c:v>
                </c:pt>
                <c:pt idx="81115">
                  <c:v>14.465260000000001</c:v>
                </c:pt>
                <c:pt idx="81116">
                  <c:v>14.468197</c:v>
                </c:pt>
                <c:pt idx="81117">
                  <c:v>14.475320999999999</c:v>
                </c:pt>
                <c:pt idx="81118">
                  <c:v>14.482013</c:v>
                </c:pt>
                <c:pt idx="81119">
                  <c:v>14.483442999999999</c:v>
                </c:pt>
                <c:pt idx="81120">
                  <c:v>14.476599999999999</c:v>
                </c:pt>
                <c:pt idx="81121">
                  <c:v>14.467196</c:v>
                </c:pt>
                <c:pt idx="81122">
                  <c:v>14.472255000000001</c:v>
                </c:pt>
                <c:pt idx="81123">
                  <c:v>14.477513</c:v>
                </c:pt>
                <c:pt idx="81124">
                  <c:v>14.471270000000001</c:v>
                </c:pt>
                <c:pt idx="81125">
                  <c:v>14.470205</c:v>
                </c:pt>
                <c:pt idx="81126">
                  <c:v>14.478659</c:v>
                </c:pt>
                <c:pt idx="81127">
                  <c:v>14.478021</c:v>
                </c:pt>
                <c:pt idx="81128">
                  <c:v>14.470815999999999</c:v>
                </c:pt>
                <c:pt idx="81129">
                  <c:v>14.475698</c:v>
                </c:pt>
                <c:pt idx="81130">
                  <c:v>14.475073999999999</c:v>
                </c:pt>
                <c:pt idx="81131">
                  <c:v>14.468368</c:v>
                </c:pt>
                <c:pt idx="81132">
                  <c:v>14.47635</c:v>
                </c:pt>
                <c:pt idx="81133">
                  <c:v>14.476566999999999</c:v>
                </c:pt>
                <c:pt idx="81134">
                  <c:v>14.470245999999999</c:v>
                </c:pt>
                <c:pt idx="81135">
                  <c:v>14.476910999999999</c:v>
                </c:pt>
                <c:pt idx="81136">
                  <c:v>14.473915</c:v>
                </c:pt>
                <c:pt idx="81137">
                  <c:v>14.463069000000001</c:v>
                </c:pt>
                <c:pt idx="81138">
                  <c:v>14.470583</c:v>
                </c:pt>
                <c:pt idx="81139">
                  <c:v>14.478070000000001</c:v>
                </c:pt>
                <c:pt idx="81140">
                  <c:v>14.472880999999999</c:v>
                </c:pt>
                <c:pt idx="81141">
                  <c:v>14.481463</c:v>
                </c:pt>
                <c:pt idx="81142">
                  <c:v>14.485863</c:v>
                </c:pt>
                <c:pt idx="81143">
                  <c:v>14.473936</c:v>
                </c:pt>
                <c:pt idx="81144">
                  <c:v>14.477235</c:v>
                </c:pt>
                <c:pt idx="81145">
                  <c:v>14.485580000000001</c:v>
                </c:pt>
                <c:pt idx="81146">
                  <c:v>14.483764000000001</c:v>
                </c:pt>
                <c:pt idx="81147">
                  <c:v>14.482863</c:v>
                </c:pt>
                <c:pt idx="81148">
                  <c:v>14.480743</c:v>
                </c:pt>
                <c:pt idx="81149">
                  <c:v>14.472733</c:v>
                </c:pt>
                <c:pt idx="81150">
                  <c:v>14.473915</c:v>
                </c:pt>
                <c:pt idx="81151">
                  <c:v>14.481367000000001</c:v>
                </c:pt>
                <c:pt idx="81152">
                  <c:v>14.472431</c:v>
                </c:pt>
                <c:pt idx="81153">
                  <c:v>14.465648</c:v>
                </c:pt>
                <c:pt idx="81154">
                  <c:v>14.478429</c:v>
                </c:pt>
                <c:pt idx="81155">
                  <c:v>14.480999000000001</c:v>
                </c:pt>
                <c:pt idx="81156">
                  <c:v>14.477785000000001</c:v>
                </c:pt>
                <c:pt idx="81157">
                  <c:v>14.482177999999999</c:v>
                </c:pt>
                <c:pt idx="81158">
                  <c:v>14.482239999999999</c:v>
                </c:pt>
                <c:pt idx="81159">
                  <c:v>14.478453</c:v>
                </c:pt>
                <c:pt idx="81160">
                  <c:v>14.477418</c:v>
                </c:pt>
                <c:pt idx="81161">
                  <c:v>14.481629</c:v>
                </c:pt>
                <c:pt idx="81162">
                  <c:v>14.476781000000001</c:v>
                </c:pt>
                <c:pt idx="81163">
                  <c:v>14.475612</c:v>
                </c:pt>
                <c:pt idx="81164">
                  <c:v>14.490500000000001</c:v>
                </c:pt>
                <c:pt idx="81165">
                  <c:v>14.489943999999999</c:v>
                </c:pt>
                <c:pt idx="81166">
                  <c:v>14.483264999999999</c:v>
                </c:pt>
                <c:pt idx="81167">
                  <c:v>14.487988</c:v>
                </c:pt>
                <c:pt idx="81168">
                  <c:v>14.487717999999999</c:v>
                </c:pt>
                <c:pt idx="81169">
                  <c:v>14.480645000000001</c:v>
                </c:pt>
                <c:pt idx="81170">
                  <c:v>14.482818999999999</c:v>
                </c:pt>
                <c:pt idx="81171">
                  <c:v>14.484230999999999</c:v>
                </c:pt>
                <c:pt idx="81172">
                  <c:v>14.472403</c:v>
                </c:pt>
                <c:pt idx="81173">
                  <c:v>14.48001</c:v>
                </c:pt>
                <c:pt idx="81174">
                  <c:v>14.491345000000001</c:v>
                </c:pt>
                <c:pt idx="81175">
                  <c:v>14.4763</c:v>
                </c:pt>
                <c:pt idx="81176">
                  <c:v>14.469859</c:v>
                </c:pt>
                <c:pt idx="81177">
                  <c:v>14.480128000000001</c:v>
                </c:pt>
                <c:pt idx="81178">
                  <c:v>14.484031</c:v>
                </c:pt>
                <c:pt idx="81179">
                  <c:v>14.48536</c:v>
                </c:pt>
                <c:pt idx="81180">
                  <c:v>14.485642</c:v>
                </c:pt>
                <c:pt idx="81181">
                  <c:v>14.47598</c:v>
                </c:pt>
                <c:pt idx="81182">
                  <c:v>14.472225999999999</c:v>
                </c:pt>
                <c:pt idx="81183">
                  <c:v>14.484203000000001</c:v>
                </c:pt>
                <c:pt idx="81184">
                  <c:v>14.486732999999999</c:v>
                </c:pt>
                <c:pt idx="81185">
                  <c:v>14.478303</c:v>
                </c:pt>
                <c:pt idx="81186">
                  <c:v>14.479900000000001</c:v>
                </c:pt>
                <c:pt idx="81187">
                  <c:v>14.480639999999999</c:v>
                </c:pt>
                <c:pt idx="81188">
                  <c:v>14.481699000000001</c:v>
                </c:pt>
                <c:pt idx="81189">
                  <c:v>14.492379</c:v>
                </c:pt>
                <c:pt idx="81190">
                  <c:v>14.49315</c:v>
                </c:pt>
                <c:pt idx="81191">
                  <c:v>14.480048</c:v>
                </c:pt>
                <c:pt idx="81192">
                  <c:v>14.482385000000001</c:v>
                </c:pt>
                <c:pt idx="81193">
                  <c:v>14.49319</c:v>
                </c:pt>
                <c:pt idx="81194">
                  <c:v>14.485609999999999</c:v>
                </c:pt>
                <c:pt idx="81195">
                  <c:v>14.488574</c:v>
                </c:pt>
                <c:pt idx="81196">
                  <c:v>14.494547000000001</c:v>
                </c:pt>
                <c:pt idx="81197">
                  <c:v>14.473647</c:v>
                </c:pt>
                <c:pt idx="81198">
                  <c:v>14.473307999999999</c:v>
                </c:pt>
                <c:pt idx="81199">
                  <c:v>14.493321999999999</c:v>
                </c:pt>
                <c:pt idx="81200">
                  <c:v>14.486488</c:v>
                </c:pt>
                <c:pt idx="81201">
                  <c:v>14.477099000000001</c:v>
                </c:pt>
                <c:pt idx="81202">
                  <c:v>14.489694999999999</c:v>
                </c:pt>
                <c:pt idx="81203">
                  <c:v>14.489829</c:v>
                </c:pt>
                <c:pt idx="81204">
                  <c:v>14.479725</c:v>
                </c:pt>
                <c:pt idx="81205">
                  <c:v>14.487730000000001</c:v>
                </c:pt>
                <c:pt idx="81206">
                  <c:v>14.485260999999999</c:v>
                </c:pt>
                <c:pt idx="81207">
                  <c:v>14.474876</c:v>
                </c:pt>
                <c:pt idx="81208">
                  <c:v>14.484707</c:v>
                </c:pt>
                <c:pt idx="81209">
                  <c:v>14.492445</c:v>
                </c:pt>
                <c:pt idx="81210">
                  <c:v>14.487664000000001</c:v>
                </c:pt>
                <c:pt idx="81211">
                  <c:v>14.489110999999999</c:v>
                </c:pt>
                <c:pt idx="81212">
                  <c:v>14.491929000000001</c:v>
                </c:pt>
                <c:pt idx="81213">
                  <c:v>14.479418000000001</c:v>
                </c:pt>
                <c:pt idx="81214">
                  <c:v>14.478338000000001</c:v>
                </c:pt>
                <c:pt idx="81215">
                  <c:v>14.495671</c:v>
                </c:pt>
                <c:pt idx="81216">
                  <c:v>14.485716</c:v>
                </c:pt>
                <c:pt idx="81217">
                  <c:v>14.476445</c:v>
                </c:pt>
                <c:pt idx="81218">
                  <c:v>14.497449</c:v>
                </c:pt>
                <c:pt idx="81219">
                  <c:v>14.503606</c:v>
                </c:pt>
                <c:pt idx="81220">
                  <c:v>14.495723999999999</c:v>
                </c:pt>
                <c:pt idx="81221">
                  <c:v>14.496446000000001</c:v>
                </c:pt>
                <c:pt idx="81222">
                  <c:v>14.494035999999999</c:v>
                </c:pt>
                <c:pt idx="81223">
                  <c:v>14.49128</c:v>
                </c:pt>
                <c:pt idx="81224">
                  <c:v>14.499637</c:v>
                </c:pt>
                <c:pt idx="81225">
                  <c:v>14.497147999999999</c:v>
                </c:pt>
                <c:pt idx="81226">
                  <c:v>14.485249</c:v>
                </c:pt>
                <c:pt idx="81227">
                  <c:v>14.492155</c:v>
                </c:pt>
                <c:pt idx="81228">
                  <c:v>14.498847</c:v>
                </c:pt>
                <c:pt idx="81229">
                  <c:v>14.490968000000001</c:v>
                </c:pt>
                <c:pt idx="81230">
                  <c:v>14.487614000000001</c:v>
                </c:pt>
                <c:pt idx="81231">
                  <c:v>14.494971</c:v>
                </c:pt>
                <c:pt idx="81232">
                  <c:v>14.496270000000001</c:v>
                </c:pt>
                <c:pt idx="81233">
                  <c:v>14.486286</c:v>
                </c:pt>
                <c:pt idx="81234">
                  <c:v>14.486696999999999</c:v>
                </c:pt>
                <c:pt idx="81235">
                  <c:v>14.489212</c:v>
                </c:pt>
                <c:pt idx="81236">
                  <c:v>14.486115</c:v>
                </c:pt>
                <c:pt idx="81237">
                  <c:v>14.494723</c:v>
                </c:pt>
                <c:pt idx="81238">
                  <c:v>14.497235999999999</c:v>
                </c:pt>
                <c:pt idx="81239">
                  <c:v>14.487633000000001</c:v>
                </c:pt>
                <c:pt idx="81240">
                  <c:v>14.490138</c:v>
                </c:pt>
                <c:pt idx="81241">
                  <c:v>14.496345</c:v>
                </c:pt>
                <c:pt idx="81242">
                  <c:v>14.490553</c:v>
                </c:pt>
                <c:pt idx="81243">
                  <c:v>14.486838000000001</c:v>
                </c:pt>
                <c:pt idx="81244">
                  <c:v>14.492312</c:v>
                </c:pt>
                <c:pt idx="81245">
                  <c:v>14.489739999999999</c:v>
                </c:pt>
                <c:pt idx="81246">
                  <c:v>14.488813</c:v>
                </c:pt>
                <c:pt idx="81247">
                  <c:v>14.499864000000001</c:v>
                </c:pt>
                <c:pt idx="81248">
                  <c:v>14.496907999999999</c:v>
                </c:pt>
                <c:pt idx="81249">
                  <c:v>14.491636</c:v>
                </c:pt>
                <c:pt idx="81250">
                  <c:v>14.499051</c:v>
                </c:pt>
                <c:pt idx="81251">
                  <c:v>14.499886</c:v>
                </c:pt>
                <c:pt idx="81252">
                  <c:v>14.493283</c:v>
                </c:pt>
                <c:pt idx="81253">
                  <c:v>14.494740999999999</c:v>
                </c:pt>
                <c:pt idx="81254">
                  <c:v>14.499965</c:v>
                </c:pt>
                <c:pt idx="81255">
                  <c:v>14.49624</c:v>
                </c:pt>
                <c:pt idx="81256">
                  <c:v>14.497992999999999</c:v>
                </c:pt>
                <c:pt idx="81257">
                  <c:v>14.496228</c:v>
                </c:pt>
                <c:pt idx="81258">
                  <c:v>14.487627</c:v>
                </c:pt>
                <c:pt idx="81259">
                  <c:v>14.491966</c:v>
                </c:pt>
                <c:pt idx="81260">
                  <c:v>14.494478000000001</c:v>
                </c:pt>
                <c:pt idx="81261">
                  <c:v>14.493494999999999</c:v>
                </c:pt>
                <c:pt idx="81262">
                  <c:v>14.493554</c:v>
                </c:pt>
                <c:pt idx="81263">
                  <c:v>14.493403000000001</c:v>
                </c:pt>
                <c:pt idx="81264">
                  <c:v>14.493817</c:v>
                </c:pt>
                <c:pt idx="81265">
                  <c:v>14.492599</c:v>
                </c:pt>
                <c:pt idx="81266">
                  <c:v>14.496115</c:v>
                </c:pt>
                <c:pt idx="81267">
                  <c:v>14.497196000000001</c:v>
                </c:pt>
                <c:pt idx="81268">
                  <c:v>14.49657</c:v>
                </c:pt>
                <c:pt idx="81269">
                  <c:v>14.501092999999999</c:v>
                </c:pt>
                <c:pt idx="81270">
                  <c:v>14.496859000000001</c:v>
                </c:pt>
                <c:pt idx="81271">
                  <c:v>14.489658</c:v>
                </c:pt>
                <c:pt idx="81272">
                  <c:v>14.491501</c:v>
                </c:pt>
                <c:pt idx="81273">
                  <c:v>14.504986000000001</c:v>
                </c:pt>
                <c:pt idx="81274">
                  <c:v>14.507355</c:v>
                </c:pt>
                <c:pt idx="81275">
                  <c:v>14.494873999999999</c:v>
                </c:pt>
                <c:pt idx="81276">
                  <c:v>14.496134</c:v>
                </c:pt>
                <c:pt idx="81277">
                  <c:v>14.499665999999999</c:v>
                </c:pt>
                <c:pt idx="81278">
                  <c:v>14.499644</c:v>
                </c:pt>
                <c:pt idx="81279">
                  <c:v>14.500895999999999</c:v>
                </c:pt>
                <c:pt idx="81280">
                  <c:v>14.49489</c:v>
                </c:pt>
                <c:pt idx="81281">
                  <c:v>14.495633</c:v>
                </c:pt>
                <c:pt idx="81282">
                  <c:v>14.502907</c:v>
                </c:pt>
                <c:pt idx="81283">
                  <c:v>14.500242999999999</c:v>
                </c:pt>
                <c:pt idx="81284">
                  <c:v>14.491099</c:v>
                </c:pt>
                <c:pt idx="81285">
                  <c:v>14.496865</c:v>
                </c:pt>
                <c:pt idx="81286">
                  <c:v>14.505641000000001</c:v>
                </c:pt>
                <c:pt idx="81287">
                  <c:v>14.501636</c:v>
                </c:pt>
                <c:pt idx="81288">
                  <c:v>14.504181000000001</c:v>
                </c:pt>
                <c:pt idx="81289">
                  <c:v>14.502706</c:v>
                </c:pt>
                <c:pt idx="81290">
                  <c:v>14.49667</c:v>
                </c:pt>
                <c:pt idx="81291">
                  <c:v>14.504495</c:v>
                </c:pt>
                <c:pt idx="81292">
                  <c:v>14.504726</c:v>
                </c:pt>
                <c:pt idx="81293">
                  <c:v>14.50001</c:v>
                </c:pt>
                <c:pt idx="81294">
                  <c:v>14.505439000000001</c:v>
                </c:pt>
                <c:pt idx="81295">
                  <c:v>14.504123</c:v>
                </c:pt>
                <c:pt idx="81296">
                  <c:v>14.493558999999999</c:v>
                </c:pt>
                <c:pt idx="81297">
                  <c:v>14.497714999999999</c:v>
                </c:pt>
                <c:pt idx="81298">
                  <c:v>14.503761000000001</c:v>
                </c:pt>
                <c:pt idx="81299">
                  <c:v>14.497315</c:v>
                </c:pt>
                <c:pt idx="81300">
                  <c:v>14.506757</c:v>
                </c:pt>
                <c:pt idx="81301">
                  <c:v>14.517465</c:v>
                </c:pt>
                <c:pt idx="81302">
                  <c:v>14.506095999999999</c:v>
                </c:pt>
                <c:pt idx="81303">
                  <c:v>14.498438999999999</c:v>
                </c:pt>
                <c:pt idx="81304">
                  <c:v>14.501528</c:v>
                </c:pt>
                <c:pt idx="81305">
                  <c:v>14.503823000000001</c:v>
                </c:pt>
                <c:pt idx="81306">
                  <c:v>14.507679</c:v>
                </c:pt>
                <c:pt idx="81307">
                  <c:v>14.509755999999999</c:v>
                </c:pt>
                <c:pt idx="81308">
                  <c:v>14.500928</c:v>
                </c:pt>
                <c:pt idx="81309">
                  <c:v>14.498189</c:v>
                </c:pt>
                <c:pt idx="81310">
                  <c:v>14.509353000000001</c:v>
                </c:pt>
                <c:pt idx="81311">
                  <c:v>14.504873</c:v>
                </c:pt>
                <c:pt idx="81312">
                  <c:v>14.494642000000001</c:v>
                </c:pt>
                <c:pt idx="81313">
                  <c:v>14.504961</c:v>
                </c:pt>
                <c:pt idx="81314">
                  <c:v>14.513890999999999</c:v>
                </c:pt>
                <c:pt idx="81315">
                  <c:v>14.508917</c:v>
                </c:pt>
                <c:pt idx="81316">
                  <c:v>14.510914</c:v>
                </c:pt>
                <c:pt idx="81317">
                  <c:v>14.516263</c:v>
                </c:pt>
                <c:pt idx="81318">
                  <c:v>14.506316999999999</c:v>
                </c:pt>
                <c:pt idx="81319">
                  <c:v>14.503053</c:v>
                </c:pt>
                <c:pt idx="81320">
                  <c:v>14.508532000000001</c:v>
                </c:pt>
                <c:pt idx="81321">
                  <c:v>14.501588</c:v>
                </c:pt>
                <c:pt idx="81322">
                  <c:v>14.499492999999999</c:v>
                </c:pt>
                <c:pt idx="81323">
                  <c:v>14.505319</c:v>
                </c:pt>
                <c:pt idx="81324">
                  <c:v>14.508651</c:v>
                </c:pt>
                <c:pt idx="81325">
                  <c:v>14.505385</c:v>
                </c:pt>
                <c:pt idx="81326">
                  <c:v>14.497849</c:v>
                </c:pt>
                <c:pt idx="81327">
                  <c:v>14.502894</c:v>
                </c:pt>
                <c:pt idx="81328">
                  <c:v>14.508141999999999</c:v>
                </c:pt>
                <c:pt idx="81329">
                  <c:v>14.510608</c:v>
                </c:pt>
                <c:pt idx="81330">
                  <c:v>14.513624999999999</c:v>
                </c:pt>
                <c:pt idx="81331">
                  <c:v>14.505081000000001</c:v>
                </c:pt>
                <c:pt idx="81332">
                  <c:v>14.506071</c:v>
                </c:pt>
                <c:pt idx="81333">
                  <c:v>14.511385000000001</c:v>
                </c:pt>
                <c:pt idx="81334">
                  <c:v>14.505402</c:v>
                </c:pt>
                <c:pt idx="81335">
                  <c:v>14.512485</c:v>
                </c:pt>
                <c:pt idx="81336">
                  <c:v>14.522238</c:v>
                </c:pt>
                <c:pt idx="81337">
                  <c:v>14.51078</c:v>
                </c:pt>
                <c:pt idx="81338">
                  <c:v>14.502438</c:v>
                </c:pt>
                <c:pt idx="81339">
                  <c:v>14.510505</c:v>
                </c:pt>
                <c:pt idx="81340">
                  <c:v>14.506971999999999</c:v>
                </c:pt>
                <c:pt idx="81341">
                  <c:v>14.500381000000001</c:v>
                </c:pt>
                <c:pt idx="81342">
                  <c:v>14.510759</c:v>
                </c:pt>
                <c:pt idx="81343">
                  <c:v>14.514182</c:v>
                </c:pt>
                <c:pt idx="81344">
                  <c:v>14.506774</c:v>
                </c:pt>
                <c:pt idx="81345">
                  <c:v>14.505649999999999</c:v>
                </c:pt>
                <c:pt idx="81346">
                  <c:v>14.508711999999999</c:v>
                </c:pt>
                <c:pt idx="81347">
                  <c:v>14.506572999999999</c:v>
                </c:pt>
                <c:pt idx="81348">
                  <c:v>14.508392000000001</c:v>
                </c:pt>
                <c:pt idx="81349">
                  <c:v>14.519259</c:v>
                </c:pt>
                <c:pt idx="81350">
                  <c:v>14.513972000000001</c:v>
                </c:pt>
                <c:pt idx="81351">
                  <c:v>14.506513</c:v>
                </c:pt>
                <c:pt idx="81352">
                  <c:v>14.511848000000001</c:v>
                </c:pt>
                <c:pt idx="81353">
                  <c:v>14.509872</c:v>
                </c:pt>
                <c:pt idx="81354">
                  <c:v>14.505739</c:v>
                </c:pt>
                <c:pt idx="81355">
                  <c:v>14.50548</c:v>
                </c:pt>
                <c:pt idx="81356">
                  <c:v>14.507771</c:v>
                </c:pt>
                <c:pt idx="81357">
                  <c:v>14.513411</c:v>
                </c:pt>
                <c:pt idx="81358">
                  <c:v>14.521748000000001</c:v>
                </c:pt>
                <c:pt idx="81359">
                  <c:v>14.522809000000001</c:v>
                </c:pt>
                <c:pt idx="81360">
                  <c:v>14.511675</c:v>
                </c:pt>
                <c:pt idx="81361">
                  <c:v>14.514533999999999</c:v>
                </c:pt>
                <c:pt idx="81362">
                  <c:v>14.520148000000001</c:v>
                </c:pt>
                <c:pt idx="81363">
                  <c:v>14.512062999999999</c:v>
                </c:pt>
                <c:pt idx="81364">
                  <c:v>14.512788</c:v>
                </c:pt>
                <c:pt idx="81365">
                  <c:v>14.518375000000001</c:v>
                </c:pt>
                <c:pt idx="81366">
                  <c:v>14.514232</c:v>
                </c:pt>
                <c:pt idx="81367">
                  <c:v>14.511559999999999</c:v>
                </c:pt>
                <c:pt idx="81368">
                  <c:v>14.517537000000001</c:v>
                </c:pt>
                <c:pt idx="81369">
                  <c:v>14.516408</c:v>
                </c:pt>
                <c:pt idx="81370">
                  <c:v>14.515948</c:v>
                </c:pt>
                <c:pt idx="81371">
                  <c:v>14.524373000000001</c:v>
                </c:pt>
                <c:pt idx="81372">
                  <c:v>14.514554</c:v>
                </c:pt>
                <c:pt idx="81373">
                  <c:v>14.508203</c:v>
                </c:pt>
                <c:pt idx="81374">
                  <c:v>14.521811</c:v>
                </c:pt>
                <c:pt idx="81375">
                  <c:v>14.519527</c:v>
                </c:pt>
                <c:pt idx="81376">
                  <c:v>14.513820000000001</c:v>
                </c:pt>
                <c:pt idx="81377">
                  <c:v>14.521331</c:v>
                </c:pt>
                <c:pt idx="81378">
                  <c:v>14.518848</c:v>
                </c:pt>
                <c:pt idx="81379">
                  <c:v>14.509785000000001</c:v>
                </c:pt>
                <c:pt idx="81380">
                  <c:v>14.513045</c:v>
                </c:pt>
                <c:pt idx="81381">
                  <c:v>14.517355</c:v>
                </c:pt>
                <c:pt idx="81382">
                  <c:v>14.510624</c:v>
                </c:pt>
                <c:pt idx="81383">
                  <c:v>14.509154000000001</c:v>
                </c:pt>
                <c:pt idx="81384">
                  <c:v>14.514336</c:v>
                </c:pt>
                <c:pt idx="81385">
                  <c:v>14.511967</c:v>
                </c:pt>
                <c:pt idx="81386">
                  <c:v>14.510002</c:v>
                </c:pt>
                <c:pt idx="81387">
                  <c:v>14.51277</c:v>
                </c:pt>
                <c:pt idx="81388">
                  <c:v>14.515943</c:v>
                </c:pt>
                <c:pt idx="81389">
                  <c:v>14.516386000000001</c:v>
                </c:pt>
                <c:pt idx="81390">
                  <c:v>14.519238</c:v>
                </c:pt>
                <c:pt idx="81391">
                  <c:v>14.520588</c:v>
                </c:pt>
                <c:pt idx="81392">
                  <c:v>14.512430999999999</c:v>
                </c:pt>
                <c:pt idx="81393">
                  <c:v>14.514296</c:v>
                </c:pt>
                <c:pt idx="81394">
                  <c:v>14.523317</c:v>
                </c:pt>
                <c:pt idx="81395">
                  <c:v>14.520018</c:v>
                </c:pt>
                <c:pt idx="81396">
                  <c:v>14.515103999999999</c:v>
                </c:pt>
                <c:pt idx="81397">
                  <c:v>14.515686000000001</c:v>
                </c:pt>
                <c:pt idx="81398">
                  <c:v>14.517308</c:v>
                </c:pt>
                <c:pt idx="81399">
                  <c:v>14.523147</c:v>
                </c:pt>
                <c:pt idx="81400">
                  <c:v>14.52736</c:v>
                </c:pt>
                <c:pt idx="81401">
                  <c:v>14.522335999999999</c:v>
                </c:pt>
                <c:pt idx="81402">
                  <c:v>14.518421999999999</c:v>
                </c:pt>
                <c:pt idx="81403">
                  <c:v>14.523602</c:v>
                </c:pt>
                <c:pt idx="81404">
                  <c:v>14.525848</c:v>
                </c:pt>
                <c:pt idx="81405">
                  <c:v>14.524039999999999</c:v>
                </c:pt>
                <c:pt idx="81406">
                  <c:v>14.521668</c:v>
                </c:pt>
                <c:pt idx="81407">
                  <c:v>14.517151</c:v>
                </c:pt>
                <c:pt idx="81408">
                  <c:v>14.513467</c:v>
                </c:pt>
                <c:pt idx="81409">
                  <c:v>14.517715000000001</c:v>
                </c:pt>
                <c:pt idx="81410">
                  <c:v>14.522278</c:v>
                </c:pt>
                <c:pt idx="81411">
                  <c:v>14.514324</c:v>
                </c:pt>
                <c:pt idx="81412">
                  <c:v>14.518763</c:v>
                </c:pt>
                <c:pt idx="81413">
                  <c:v>14.533319000000001</c:v>
                </c:pt>
                <c:pt idx="81414">
                  <c:v>14.528466999999999</c:v>
                </c:pt>
                <c:pt idx="81415">
                  <c:v>14.520275</c:v>
                </c:pt>
                <c:pt idx="81416">
                  <c:v>14.521404</c:v>
                </c:pt>
                <c:pt idx="81417">
                  <c:v>14.520384</c:v>
                </c:pt>
                <c:pt idx="81418">
                  <c:v>14.519311999999999</c:v>
                </c:pt>
                <c:pt idx="81419">
                  <c:v>14.523631</c:v>
                </c:pt>
                <c:pt idx="81420">
                  <c:v>14.521575</c:v>
                </c:pt>
                <c:pt idx="81421">
                  <c:v>14.515309999999999</c:v>
                </c:pt>
                <c:pt idx="81422">
                  <c:v>14.524074000000001</c:v>
                </c:pt>
                <c:pt idx="81423">
                  <c:v>14.528593000000001</c:v>
                </c:pt>
                <c:pt idx="81424">
                  <c:v>14.520853000000001</c:v>
                </c:pt>
                <c:pt idx="81425">
                  <c:v>14.523922000000001</c:v>
                </c:pt>
                <c:pt idx="81426">
                  <c:v>14.523644000000001</c:v>
                </c:pt>
                <c:pt idx="81427">
                  <c:v>14.518481</c:v>
                </c:pt>
                <c:pt idx="81428">
                  <c:v>14.524001</c:v>
                </c:pt>
                <c:pt idx="81429">
                  <c:v>14.530466000000001</c:v>
                </c:pt>
                <c:pt idx="81430">
                  <c:v>14.521269</c:v>
                </c:pt>
                <c:pt idx="81431">
                  <c:v>14.514469999999999</c:v>
                </c:pt>
                <c:pt idx="81432">
                  <c:v>14.523918999999999</c:v>
                </c:pt>
                <c:pt idx="81433">
                  <c:v>14.521786000000001</c:v>
                </c:pt>
                <c:pt idx="81434">
                  <c:v>14.519045</c:v>
                </c:pt>
                <c:pt idx="81435">
                  <c:v>14.529707999999999</c:v>
                </c:pt>
                <c:pt idx="81436">
                  <c:v>14.528803</c:v>
                </c:pt>
                <c:pt idx="81437">
                  <c:v>14.529572999999999</c:v>
                </c:pt>
                <c:pt idx="81438">
                  <c:v>14.538365000000001</c:v>
                </c:pt>
                <c:pt idx="81439">
                  <c:v>14.534789999999999</c:v>
                </c:pt>
                <c:pt idx="81440">
                  <c:v>14.524656999999999</c:v>
                </c:pt>
                <c:pt idx="81441">
                  <c:v>14.524893</c:v>
                </c:pt>
                <c:pt idx="81442">
                  <c:v>14.528549</c:v>
                </c:pt>
                <c:pt idx="81443">
                  <c:v>14.528333999999999</c:v>
                </c:pt>
                <c:pt idx="81444">
                  <c:v>14.529375999999999</c:v>
                </c:pt>
                <c:pt idx="81445">
                  <c:v>14.522633000000001</c:v>
                </c:pt>
                <c:pt idx="81446">
                  <c:v>14.517385000000001</c:v>
                </c:pt>
                <c:pt idx="81447">
                  <c:v>14.529895</c:v>
                </c:pt>
                <c:pt idx="81448">
                  <c:v>14.532140999999999</c:v>
                </c:pt>
                <c:pt idx="81449">
                  <c:v>14.519221</c:v>
                </c:pt>
                <c:pt idx="81450">
                  <c:v>14.521182</c:v>
                </c:pt>
                <c:pt idx="81451">
                  <c:v>14.531089</c:v>
                </c:pt>
                <c:pt idx="81452">
                  <c:v>14.527596000000001</c:v>
                </c:pt>
                <c:pt idx="81453">
                  <c:v>14.524343999999999</c:v>
                </c:pt>
                <c:pt idx="81454">
                  <c:v>14.531314</c:v>
                </c:pt>
                <c:pt idx="81455">
                  <c:v>14.526819</c:v>
                </c:pt>
                <c:pt idx="81456">
                  <c:v>14.521712000000001</c:v>
                </c:pt>
                <c:pt idx="81457">
                  <c:v>14.529605</c:v>
                </c:pt>
                <c:pt idx="81458">
                  <c:v>14.527317999999999</c:v>
                </c:pt>
                <c:pt idx="81459">
                  <c:v>14.521876000000001</c:v>
                </c:pt>
                <c:pt idx="81460">
                  <c:v>14.529652</c:v>
                </c:pt>
                <c:pt idx="81461">
                  <c:v>14.536379</c:v>
                </c:pt>
                <c:pt idx="81462">
                  <c:v>14.534834</c:v>
                </c:pt>
                <c:pt idx="81463">
                  <c:v>14.541726000000001</c:v>
                </c:pt>
                <c:pt idx="81464">
                  <c:v>14.541861000000001</c:v>
                </c:pt>
                <c:pt idx="81465">
                  <c:v>14.523317</c:v>
                </c:pt>
                <c:pt idx="81466">
                  <c:v>14.527047</c:v>
                </c:pt>
                <c:pt idx="81467">
                  <c:v>14.536651000000001</c:v>
                </c:pt>
                <c:pt idx="81468">
                  <c:v>14.524664</c:v>
                </c:pt>
                <c:pt idx="81469">
                  <c:v>14.524324</c:v>
                </c:pt>
                <c:pt idx="81470">
                  <c:v>14.537229</c:v>
                </c:pt>
                <c:pt idx="81471">
                  <c:v>14.535475</c:v>
                </c:pt>
                <c:pt idx="81472">
                  <c:v>14.524691000000001</c:v>
                </c:pt>
                <c:pt idx="81473">
                  <c:v>14.530144999999999</c:v>
                </c:pt>
                <c:pt idx="81474">
                  <c:v>14.534276999999999</c:v>
                </c:pt>
                <c:pt idx="81475">
                  <c:v>14.525902</c:v>
                </c:pt>
                <c:pt idx="81476">
                  <c:v>14.527557</c:v>
                </c:pt>
                <c:pt idx="81477">
                  <c:v>14.533459000000001</c:v>
                </c:pt>
                <c:pt idx="81478">
                  <c:v>14.534196</c:v>
                </c:pt>
                <c:pt idx="81479">
                  <c:v>14.531345999999999</c:v>
                </c:pt>
                <c:pt idx="81480">
                  <c:v>14.524568</c:v>
                </c:pt>
                <c:pt idx="81481">
                  <c:v>14.526565</c:v>
                </c:pt>
                <c:pt idx="81482">
                  <c:v>14.541053</c:v>
                </c:pt>
                <c:pt idx="81483">
                  <c:v>14.544997</c:v>
                </c:pt>
                <c:pt idx="81484">
                  <c:v>14.53482</c:v>
                </c:pt>
                <c:pt idx="81485">
                  <c:v>14.535057999999999</c:v>
                </c:pt>
                <c:pt idx="81486">
                  <c:v>14.543957000000001</c:v>
                </c:pt>
                <c:pt idx="81487">
                  <c:v>14.538423999999999</c:v>
                </c:pt>
                <c:pt idx="81488">
                  <c:v>14.532641999999999</c:v>
                </c:pt>
                <c:pt idx="81489">
                  <c:v>14.533715000000001</c:v>
                </c:pt>
                <c:pt idx="81490">
                  <c:v>14.529339</c:v>
                </c:pt>
                <c:pt idx="81491">
                  <c:v>14.524732</c:v>
                </c:pt>
                <c:pt idx="81492">
                  <c:v>14.528168000000001</c:v>
                </c:pt>
                <c:pt idx="81493">
                  <c:v>14.535962</c:v>
                </c:pt>
                <c:pt idx="81494">
                  <c:v>14.533032</c:v>
                </c:pt>
                <c:pt idx="81495">
                  <c:v>14.534725999999999</c:v>
                </c:pt>
                <c:pt idx="81496">
                  <c:v>14.540682</c:v>
                </c:pt>
                <c:pt idx="81497">
                  <c:v>14.533118999999999</c:v>
                </c:pt>
                <c:pt idx="81498">
                  <c:v>14.539937</c:v>
                </c:pt>
                <c:pt idx="81499">
                  <c:v>14.548722</c:v>
                </c:pt>
                <c:pt idx="81500">
                  <c:v>14.540528</c:v>
                </c:pt>
                <c:pt idx="81501">
                  <c:v>14.536317</c:v>
                </c:pt>
                <c:pt idx="81502">
                  <c:v>14.535968</c:v>
                </c:pt>
                <c:pt idx="81503">
                  <c:v>14.532434</c:v>
                </c:pt>
                <c:pt idx="81504">
                  <c:v>14.533568000000001</c:v>
                </c:pt>
                <c:pt idx="81505">
                  <c:v>14.542589</c:v>
                </c:pt>
                <c:pt idx="81506">
                  <c:v>14.54148</c:v>
                </c:pt>
                <c:pt idx="81507">
                  <c:v>14.531065</c:v>
                </c:pt>
                <c:pt idx="81508">
                  <c:v>14.536424999999999</c:v>
                </c:pt>
                <c:pt idx="81509">
                  <c:v>14.534704</c:v>
                </c:pt>
                <c:pt idx="81510">
                  <c:v>14.526795999999999</c:v>
                </c:pt>
                <c:pt idx="81511">
                  <c:v>14.537291</c:v>
                </c:pt>
                <c:pt idx="81512">
                  <c:v>14.543374</c:v>
                </c:pt>
                <c:pt idx="81513">
                  <c:v>14.538316999999999</c:v>
                </c:pt>
                <c:pt idx="81514">
                  <c:v>14.540964000000001</c:v>
                </c:pt>
                <c:pt idx="81515">
                  <c:v>14.544001</c:v>
                </c:pt>
                <c:pt idx="81516">
                  <c:v>14.531927</c:v>
                </c:pt>
                <c:pt idx="81517">
                  <c:v>14.536625000000001</c:v>
                </c:pt>
                <c:pt idx="81518">
                  <c:v>14.546573</c:v>
                </c:pt>
                <c:pt idx="81519">
                  <c:v>14.532152</c:v>
                </c:pt>
                <c:pt idx="81520">
                  <c:v>14.534319</c:v>
                </c:pt>
                <c:pt idx="81521">
                  <c:v>14.547677999999999</c:v>
                </c:pt>
                <c:pt idx="81522">
                  <c:v>14.540399000000001</c:v>
                </c:pt>
                <c:pt idx="81523">
                  <c:v>14.533160000000001</c:v>
                </c:pt>
                <c:pt idx="81524">
                  <c:v>14.542327999999999</c:v>
                </c:pt>
                <c:pt idx="81525">
                  <c:v>14.546623</c:v>
                </c:pt>
                <c:pt idx="81526">
                  <c:v>14.538886</c:v>
                </c:pt>
                <c:pt idx="81527">
                  <c:v>14.542408</c:v>
                </c:pt>
                <c:pt idx="81528">
                  <c:v>14.540896999999999</c:v>
                </c:pt>
                <c:pt idx="81529">
                  <c:v>14.529387</c:v>
                </c:pt>
                <c:pt idx="81530">
                  <c:v>14.534419</c:v>
                </c:pt>
                <c:pt idx="81531">
                  <c:v>14.538315000000001</c:v>
                </c:pt>
                <c:pt idx="81532">
                  <c:v>14.533817000000001</c:v>
                </c:pt>
                <c:pt idx="81533">
                  <c:v>14.542566000000001</c:v>
                </c:pt>
                <c:pt idx="81534">
                  <c:v>14.548672</c:v>
                </c:pt>
                <c:pt idx="81535">
                  <c:v>14.539567999999999</c:v>
                </c:pt>
                <c:pt idx="81536">
                  <c:v>14.537167</c:v>
                </c:pt>
                <c:pt idx="81537">
                  <c:v>14.542218999999999</c:v>
                </c:pt>
                <c:pt idx="81538">
                  <c:v>14.536993000000001</c:v>
                </c:pt>
                <c:pt idx="81539">
                  <c:v>14.536903000000001</c:v>
                </c:pt>
                <c:pt idx="81540">
                  <c:v>14.552792</c:v>
                </c:pt>
                <c:pt idx="81541">
                  <c:v>14.551708</c:v>
                </c:pt>
                <c:pt idx="81542">
                  <c:v>14.543279999999999</c:v>
                </c:pt>
                <c:pt idx="81543">
                  <c:v>14.547250999999999</c:v>
                </c:pt>
                <c:pt idx="81544">
                  <c:v>14.550523</c:v>
                </c:pt>
                <c:pt idx="81545">
                  <c:v>14.552092999999999</c:v>
                </c:pt>
                <c:pt idx="81546">
                  <c:v>14.557449</c:v>
                </c:pt>
                <c:pt idx="81547">
                  <c:v>14.556094999999999</c:v>
                </c:pt>
                <c:pt idx="81548">
                  <c:v>14.540959000000001</c:v>
                </c:pt>
                <c:pt idx="81549">
                  <c:v>14.539082000000001</c:v>
                </c:pt>
                <c:pt idx="81550">
                  <c:v>14.548238</c:v>
                </c:pt>
                <c:pt idx="81551">
                  <c:v>14.543434</c:v>
                </c:pt>
                <c:pt idx="81552">
                  <c:v>14.539052999999999</c:v>
                </c:pt>
                <c:pt idx="81553">
                  <c:v>14.544896</c:v>
                </c:pt>
                <c:pt idx="81554">
                  <c:v>14.545436</c:v>
                </c:pt>
                <c:pt idx="81555">
                  <c:v>14.540543</c:v>
                </c:pt>
                <c:pt idx="81556">
                  <c:v>14.545367000000001</c:v>
                </c:pt>
                <c:pt idx="81557">
                  <c:v>14.548854</c:v>
                </c:pt>
                <c:pt idx="81558">
                  <c:v>14.542907</c:v>
                </c:pt>
                <c:pt idx="81559">
                  <c:v>14.545971</c:v>
                </c:pt>
                <c:pt idx="81560">
                  <c:v>14.542524999999999</c:v>
                </c:pt>
                <c:pt idx="81561">
                  <c:v>14.534879</c:v>
                </c:pt>
                <c:pt idx="81562">
                  <c:v>14.544536000000001</c:v>
                </c:pt>
                <c:pt idx="81563">
                  <c:v>14.548133999999999</c:v>
                </c:pt>
                <c:pt idx="81564">
                  <c:v>14.541423999999999</c:v>
                </c:pt>
                <c:pt idx="81565">
                  <c:v>14.546222</c:v>
                </c:pt>
                <c:pt idx="81566">
                  <c:v>14.553502</c:v>
                </c:pt>
                <c:pt idx="81567">
                  <c:v>14.547946</c:v>
                </c:pt>
                <c:pt idx="81568">
                  <c:v>14.544371999999999</c:v>
                </c:pt>
                <c:pt idx="81569">
                  <c:v>14.552168999999999</c:v>
                </c:pt>
                <c:pt idx="81570">
                  <c:v>14.554584999999999</c:v>
                </c:pt>
                <c:pt idx="81571">
                  <c:v>14.553013</c:v>
                </c:pt>
                <c:pt idx="81572">
                  <c:v>14.555631</c:v>
                </c:pt>
                <c:pt idx="81573">
                  <c:v>14.546939</c:v>
                </c:pt>
                <c:pt idx="81574">
                  <c:v>14.544413</c:v>
                </c:pt>
                <c:pt idx="81575">
                  <c:v>14.558595</c:v>
                </c:pt>
                <c:pt idx="81576">
                  <c:v>14.552460999999999</c:v>
                </c:pt>
                <c:pt idx="81577">
                  <c:v>14.534458000000001</c:v>
                </c:pt>
                <c:pt idx="81578">
                  <c:v>14.546878</c:v>
                </c:pt>
                <c:pt idx="81579">
                  <c:v>14.552701000000001</c:v>
                </c:pt>
                <c:pt idx="81580">
                  <c:v>14.532999</c:v>
                </c:pt>
                <c:pt idx="81581">
                  <c:v>14.546258</c:v>
                </c:pt>
                <c:pt idx="81582">
                  <c:v>14.564237</c:v>
                </c:pt>
                <c:pt idx="81583">
                  <c:v>14.552773</c:v>
                </c:pt>
                <c:pt idx="81584">
                  <c:v>14.554231</c:v>
                </c:pt>
                <c:pt idx="81585">
                  <c:v>14.560673</c:v>
                </c:pt>
                <c:pt idx="81586">
                  <c:v>14.546003000000001</c:v>
                </c:pt>
                <c:pt idx="81587">
                  <c:v>14.536918999999999</c:v>
                </c:pt>
                <c:pt idx="81588">
                  <c:v>14.549156</c:v>
                </c:pt>
                <c:pt idx="81589">
                  <c:v>14.548144000000001</c:v>
                </c:pt>
                <c:pt idx="81590">
                  <c:v>14.540998999999999</c:v>
                </c:pt>
                <c:pt idx="81591">
                  <c:v>14.554326</c:v>
                </c:pt>
                <c:pt idx="81592">
                  <c:v>14.557747000000001</c:v>
                </c:pt>
                <c:pt idx="81593">
                  <c:v>14.550649</c:v>
                </c:pt>
                <c:pt idx="81594">
                  <c:v>14.552811999999999</c:v>
                </c:pt>
                <c:pt idx="81595">
                  <c:v>14.553767000000001</c:v>
                </c:pt>
                <c:pt idx="81596">
                  <c:v>14.545812</c:v>
                </c:pt>
                <c:pt idx="81597">
                  <c:v>14.550081</c:v>
                </c:pt>
                <c:pt idx="81598">
                  <c:v>14.561472999999999</c:v>
                </c:pt>
                <c:pt idx="81599">
                  <c:v>14.54499</c:v>
                </c:pt>
                <c:pt idx="81600">
                  <c:v>14.538577999999999</c:v>
                </c:pt>
                <c:pt idx="81601">
                  <c:v>14.561665</c:v>
                </c:pt>
                <c:pt idx="81602">
                  <c:v>14.558142</c:v>
                </c:pt>
                <c:pt idx="81603">
                  <c:v>14.546682000000001</c:v>
                </c:pt>
                <c:pt idx="81604">
                  <c:v>14.559747</c:v>
                </c:pt>
                <c:pt idx="81605">
                  <c:v>14.566521</c:v>
                </c:pt>
                <c:pt idx="81606">
                  <c:v>14.553974</c:v>
                </c:pt>
                <c:pt idx="81607">
                  <c:v>14.549678</c:v>
                </c:pt>
                <c:pt idx="81608">
                  <c:v>14.556487000000001</c:v>
                </c:pt>
                <c:pt idx="81609">
                  <c:v>14.549723</c:v>
                </c:pt>
                <c:pt idx="81610">
                  <c:v>14.546405999999999</c:v>
                </c:pt>
                <c:pt idx="81611">
                  <c:v>14.552925999999999</c:v>
                </c:pt>
                <c:pt idx="81612">
                  <c:v>14.547357</c:v>
                </c:pt>
                <c:pt idx="81613">
                  <c:v>14.550727</c:v>
                </c:pt>
                <c:pt idx="81614">
                  <c:v>14.565573000000001</c:v>
                </c:pt>
                <c:pt idx="81615">
                  <c:v>14.560101</c:v>
                </c:pt>
                <c:pt idx="81616">
                  <c:v>14.553801999999999</c:v>
                </c:pt>
                <c:pt idx="81617">
                  <c:v>14.562149</c:v>
                </c:pt>
                <c:pt idx="81618">
                  <c:v>14.561582</c:v>
                </c:pt>
                <c:pt idx="81619">
                  <c:v>14.553196</c:v>
                </c:pt>
                <c:pt idx="81620">
                  <c:v>14.556392000000001</c:v>
                </c:pt>
                <c:pt idx="81621">
                  <c:v>14.556621</c:v>
                </c:pt>
                <c:pt idx="81622">
                  <c:v>14.5534</c:v>
                </c:pt>
                <c:pt idx="81623">
                  <c:v>14.565299</c:v>
                </c:pt>
                <c:pt idx="81624">
                  <c:v>14.563898999999999</c:v>
                </c:pt>
                <c:pt idx="81625">
                  <c:v>14.543773</c:v>
                </c:pt>
                <c:pt idx="81626">
                  <c:v>14.545418</c:v>
                </c:pt>
                <c:pt idx="81627">
                  <c:v>14.561362000000001</c:v>
                </c:pt>
                <c:pt idx="81628">
                  <c:v>14.557779999999999</c:v>
                </c:pt>
                <c:pt idx="81629">
                  <c:v>14.552586</c:v>
                </c:pt>
                <c:pt idx="81630">
                  <c:v>14.560509</c:v>
                </c:pt>
                <c:pt idx="81631">
                  <c:v>14.556554999999999</c:v>
                </c:pt>
                <c:pt idx="81632">
                  <c:v>14.554729</c:v>
                </c:pt>
                <c:pt idx="81633">
                  <c:v>14.566781000000001</c:v>
                </c:pt>
                <c:pt idx="81634">
                  <c:v>14.564496999999999</c:v>
                </c:pt>
                <c:pt idx="81635">
                  <c:v>14.553051999999999</c:v>
                </c:pt>
                <c:pt idx="81636">
                  <c:v>14.554864</c:v>
                </c:pt>
                <c:pt idx="81637">
                  <c:v>14.558845</c:v>
                </c:pt>
                <c:pt idx="81638">
                  <c:v>14.554330999999999</c:v>
                </c:pt>
                <c:pt idx="81639">
                  <c:v>14.557235</c:v>
                </c:pt>
                <c:pt idx="81640">
                  <c:v>14.563736</c:v>
                </c:pt>
                <c:pt idx="81641">
                  <c:v>14.558667</c:v>
                </c:pt>
                <c:pt idx="81642">
                  <c:v>14.557912999999999</c:v>
                </c:pt>
                <c:pt idx="81643">
                  <c:v>14.56049</c:v>
                </c:pt>
                <c:pt idx="81644">
                  <c:v>14.557703</c:v>
                </c:pt>
                <c:pt idx="81645">
                  <c:v>14.559925</c:v>
                </c:pt>
                <c:pt idx="81646">
                  <c:v>14.562760000000001</c:v>
                </c:pt>
                <c:pt idx="81647">
                  <c:v>14.555628</c:v>
                </c:pt>
                <c:pt idx="81648">
                  <c:v>14.550732999999999</c:v>
                </c:pt>
                <c:pt idx="81649">
                  <c:v>14.562455999999999</c:v>
                </c:pt>
                <c:pt idx="81650">
                  <c:v>14.565668000000001</c:v>
                </c:pt>
                <c:pt idx="81651">
                  <c:v>14.558586999999999</c:v>
                </c:pt>
                <c:pt idx="81652">
                  <c:v>14.56195</c:v>
                </c:pt>
                <c:pt idx="81653">
                  <c:v>14.566212999999999</c:v>
                </c:pt>
                <c:pt idx="81654">
                  <c:v>14.571585000000001</c:v>
                </c:pt>
                <c:pt idx="81655">
                  <c:v>14.573516</c:v>
                </c:pt>
                <c:pt idx="81656">
                  <c:v>14.562326000000001</c:v>
                </c:pt>
                <c:pt idx="81657">
                  <c:v>14.557607000000001</c:v>
                </c:pt>
                <c:pt idx="81658">
                  <c:v>14.565754</c:v>
                </c:pt>
                <c:pt idx="81659">
                  <c:v>14.569553000000001</c:v>
                </c:pt>
                <c:pt idx="81660">
                  <c:v>14.563459999999999</c:v>
                </c:pt>
                <c:pt idx="81661">
                  <c:v>14.560198</c:v>
                </c:pt>
                <c:pt idx="81662">
                  <c:v>14.563091</c:v>
                </c:pt>
                <c:pt idx="81663">
                  <c:v>14.562366000000001</c:v>
                </c:pt>
                <c:pt idx="81664">
                  <c:v>14.562531</c:v>
                </c:pt>
                <c:pt idx="81665">
                  <c:v>14.563317</c:v>
                </c:pt>
                <c:pt idx="81666">
                  <c:v>14.560973000000001</c:v>
                </c:pt>
                <c:pt idx="81667">
                  <c:v>14.564633000000001</c:v>
                </c:pt>
                <c:pt idx="81668">
                  <c:v>14.569023</c:v>
                </c:pt>
                <c:pt idx="81669">
                  <c:v>14.563865</c:v>
                </c:pt>
                <c:pt idx="81670">
                  <c:v>14.555300000000001</c:v>
                </c:pt>
                <c:pt idx="81671">
                  <c:v>14.560337000000001</c:v>
                </c:pt>
                <c:pt idx="81672">
                  <c:v>14.567581000000001</c:v>
                </c:pt>
                <c:pt idx="81673">
                  <c:v>14.56085</c:v>
                </c:pt>
                <c:pt idx="81674">
                  <c:v>14.563554</c:v>
                </c:pt>
                <c:pt idx="81675">
                  <c:v>14.570722</c:v>
                </c:pt>
                <c:pt idx="81676">
                  <c:v>14.567170000000001</c:v>
                </c:pt>
                <c:pt idx="81677">
                  <c:v>14.564946000000001</c:v>
                </c:pt>
                <c:pt idx="81678">
                  <c:v>14.568932999999999</c:v>
                </c:pt>
                <c:pt idx="81679">
                  <c:v>14.567206000000001</c:v>
                </c:pt>
                <c:pt idx="81680">
                  <c:v>14.562602</c:v>
                </c:pt>
                <c:pt idx="81681">
                  <c:v>14.564569000000001</c:v>
                </c:pt>
                <c:pt idx="81682">
                  <c:v>14.562564999999999</c:v>
                </c:pt>
                <c:pt idx="81683">
                  <c:v>14.564330999999999</c:v>
                </c:pt>
                <c:pt idx="81684">
                  <c:v>14.565424999999999</c:v>
                </c:pt>
                <c:pt idx="81685">
                  <c:v>14.558965000000001</c:v>
                </c:pt>
                <c:pt idx="81686">
                  <c:v>14.564023000000001</c:v>
                </c:pt>
                <c:pt idx="81687">
                  <c:v>14.572277</c:v>
                </c:pt>
                <c:pt idx="81688">
                  <c:v>14.571134000000001</c:v>
                </c:pt>
                <c:pt idx="81689">
                  <c:v>14.560950999999999</c:v>
                </c:pt>
                <c:pt idx="81690">
                  <c:v>14.560885000000001</c:v>
                </c:pt>
                <c:pt idx="81691">
                  <c:v>14.574832000000001</c:v>
                </c:pt>
                <c:pt idx="81692">
                  <c:v>14.572654999999999</c:v>
                </c:pt>
                <c:pt idx="81693">
                  <c:v>14.568493</c:v>
                </c:pt>
                <c:pt idx="81694">
                  <c:v>14.571797</c:v>
                </c:pt>
                <c:pt idx="81695">
                  <c:v>14.566371999999999</c:v>
                </c:pt>
                <c:pt idx="81696">
                  <c:v>14.566312999999999</c:v>
                </c:pt>
                <c:pt idx="81697">
                  <c:v>14.570249</c:v>
                </c:pt>
                <c:pt idx="81698">
                  <c:v>14.569452999999999</c:v>
                </c:pt>
                <c:pt idx="81699">
                  <c:v>14.570712</c:v>
                </c:pt>
                <c:pt idx="81700">
                  <c:v>14.568678</c:v>
                </c:pt>
                <c:pt idx="81701">
                  <c:v>14.560423999999999</c:v>
                </c:pt>
                <c:pt idx="81702">
                  <c:v>14.562832</c:v>
                </c:pt>
                <c:pt idx="81703">
                  <c:v>14.579082</c:v>
                </c:pt>
                <c:pt idx="81704">
                  <c:v>14.576879999999999</c:v>
                </c:pt>
                <c:pt idx="81705">
                  <c:v>14.562595999999999</c:v>
                </c:pt>
                <c:pt idx="81706">
                  <c:v>14.570466</c:v>
                </c:pt>
                <c:pt idx="81707">
                  <c:v>14.578094</c:v>
                </c:pt>
                <c:pt idx="81708">
                  <c:v>14.574082000000001</c:v>
                </c:pt>
                <c:pt idx="81709">
                  <c:v>14.577869</c:v>
                </c:pt>
                <c:pt idx="81710">
                  <c:v>14.579658</c:v>
                </c:pt>
                <c:pt idx="81711">
                  <c:v>14.571968999999999</c:v>
                </c:pt>
                <c:pt idx="81712">
                  <c:v>14.578581</c:v>
                </c:pt>
                <c:pt idx="81713">
                  <c:v>14.583562000000001</c:v>
                </c:pt>
                <c:pt idx="81714">
                  <c:v>14.567277000000001</c:v>
                </c:pt>
                <c:pt idx="81715">
                  <c:v>14.565134</c:v>
                </c:pt>
                <c:pt idx="81716">
                  <c:v>14.5722</c:v>
                </c:pt>
                <c:pt idx="81717">
                  <c:v>14.565994</c:v>
                </c:pt>
                <c:pt idx="81718">
                  <c:v>14.566692</c:v>
                </c:pt>
                <c:pt idx="81719">
                  <c:v>14.574906</c:v>
                </c:pt>
                <c:pt idx="81720">
                  <c:v>14.575403</c:v>
                </c:pt>
                <c:pt idx="81721">
                  <c:v>14.573537</c:v>
                </c:pt>
                <c:pt idx="81722">
                  <c:v>14.575414</c:v>
                </c:pt>
                <c:pt idx="81723">
                  <c:v>14.567704000000001</c:v>
                </c:pt>
                <c:pt idx="81724">
                  <c:v>14.561367000000001</c:v>
                </c:pt>
                <c:pt idx="81725">
                  <c:v>14.573002000000001</c:v>
                </c:pt>
                <c:pt idx="81726">
                  <c:v>14.572431</c:v>
                </c:pt>
                <c:pt idx="81727">
                  <c:v>14.564005</c:v>
                </c:pt>
                <c:pt idx="81728">
                  <c:v>14.573596</c:v>
                </c:pt>
                <c:pt idx="81729">
                  <c:v>14.583872</c:v>
                </c:pt>
                <c:pt idx="81730">
                  <c:v>14.582319</c:v>
                </c:pt>
                <c:pt idx="81731">
                  <c:v>14.577400000000001</c:v>
                </c:pt>
                <c:pt idx="81732">
                  <c:v>14.57713</c:v>
                </c:pt>
                <c:pt idx="81733">
                  <c:v>14.578768999999999</c:v>
                </c:pt>
                <c:pt idx="81734">
                  <c:v>14.580859</c:v>
                </c:pt>
                <c:pt idx="81735">
                  <c:v>14.577213</c:v>
                </c:pt>
                <c:pt idx="81736">
                  <c:v>14.565576999999999</c:v>
                </c:pt>
                <c:pt idx="81737">
                  <c:v>14.569578</c:v>
                </c:pt>
                <c:pt idx="81738">
                  <c:v>14.576344000000001</c:v>
                </c:pt>
                <c:pt idx="81739">
                  <c:v>14.572139999999999</c:v>
                </c:pt>
                <c:pt idx="81740">
                  <c:v>14.578193000000001</c:v>
                </c:pt>
                <c:pt idx="81741">
                  <c:v>14.58611</c:v>
                </c:pt>
                <c:pt idx="81742">
                  <c:v>14.582820999999999</c:v>
                </c:pt>
                <c:pt idx="81743">
                  <c:v>14.578611</c:v>
                </c:pt>
                <c:pt idx="81744">
                  <c:v>14.580916</c:v>
                </c:pt>
                <c:pt idx="81745">
                  <c:v>14.580608</c:v>
                </c:pt>
                <c:pt idx="81746">
                  <c:v>14.572773</c:v>
                </c:pt>
                <c:pt idx="81747">
                  <c:v>14.571672</c:v>
                </c:pt>
                <c:pt idx="81748">
                  <c:v>14.573445</c:v>
                </c:pt>
                <c:pt idx="81749">
                  <c:v>14.571339999999999</c:v>
                </c:pt>
                <c:pt idx="81750">
                  <c:v>14.576528</c:v>
                </c:pt>
                <c:pt idx="81751">
                  <c:v>14.576352999999999</c:v>
                </c:pt>
                <c:pt idx="81752">
                  <c:v>14.569791</c:v>
                </c:pt>
                <c:pt idx="81753">
                  <c:v>14.574655</c:v>
                </c:pt>
                <c:pt idx="81754">
                  <c:v>14.584555</c:v>
                </c:pt>
                <c:pt idx="81755">
                  <c:v>14.577355000000001</c:v>
                </c:pt>
                <c:pt idx="81756">
                  <c:v>14.571602</c:v>
                </c:pt>
                <c:pt idx="81757">
                  <c:v>14.579533</c:v>
                </c:pt>
                <c:pt idx="81758">
                  <c:v>14.574287999999999</c:v>
                </c:pt>
                <c:pt idx="81759">
                  <c:v>14.575934</c:v>
                </c:pt>
                <c:pt idx="81760">
                  <c:v>14.591082</c:v>
                </c:pt>
                <c:pt idx="81761">
                  <c:v>14.586734</c:v>
                </c:pt>
                <c:pt idx="81762">
                  <c:v>14.580166</c:v>
                </c:pt>
                <c:pt idx="81763">
                  <c:v>14.585459</c:v>
                </c:pt>
                <c:pt idx="81764">
                  <c:v>14.580287999999999</c:v>
                </c:pt>
                <c:pt idx="81765">
                  <c:v>14.570729999999999</c:v>
                </c:pt>
                <c:pt idx="81766">
                  <c:v>14.578051</c:v>
                </c:pt>
                <c:pt idx="81767">
                  <c:v>14.584923</c:v>
                </c:pt>
                <c:pt idx="81768">
                  <c:v>14.577470999999999</c:v>
                </c:pt>
                <c:pt idx="81769">
                  <c:v>14.577012</c:v>
                </c:pt>
                <c:pt idx="81770">
                  <c:v>14.578773</c:v>
                </c:pt>
                <c:pt idx="81771">
                  <c:v>14.572934999999999</c:v>
                </c:pt>
                <c:pt idx="81772">
                  <c:v>14.577590000000001</c:v>
                </c:pt>
                <c:pt idx="81773">
                  <c:v>14.586551</c:v>
                </c:pt>
                <c:pt idx="81774">
                  <c:v>14.584892</c:v>
                </c:pt>
                <c:pt idx="81775">
                  <c:v>14.588445</c:v>
                </c:pt>
                <c:pt idx="81776">
                  <c:v>14.595307999999999</c:v>
                </c:pt>
                <c:pt idx="81777">
                  <c:v>14.577593999999999</c:v>
                </c:pt>
                <c:pt idx="81778">
                  <c:v>14.568574</c:v>
                </c:pt>
                <c:pt idx="81779">
                  <c:v>14.588006</c:v>
                </c:pt>
                <c:pt idx="81780">
                  <c:v>14.588991</c:v>
                </c:pt>
                <c:pt idx="81781">
                  <c:v>14.583451</c:v>
                </c:pt>
                <c:pt idx="81782">
                  <c:v>14.591232</c:v>
                </c:pt>
                <c:pt idx="81783">
                  <c:v>14.586544</c:v>
                </c:pt>
                <c:pt idx="81784">
                  <c:v>14.578033</c:v>
                </c:pt>
                <c:pt idx="81785">
                  <c:v>14.581918999999999</c:v>
                </c:pt>
                <c:pt idx="81786">
                  <c:v>14.583247</c:v>
                </c:pt>
                <c:pt idx="81787">
                  <c:v>14.581445</c:v>
                </c:pt>
                <c:pt idx="81788">
                  <c:v>14.590104</c:v>
                </c:pt>
                <c:pt idx="81789">
                  <c:v>14.592295999999999</c:v>
                </c:pt>
                <c:pt idx="81790">
                  <c:v>14.584773</c:v>
                </c:pt>
                <c:pt idx="81791">
                  <c:v>14.588747</c:v>
                </c:pt>
                <c:pt idx="81792">
                  <c:v>14.587256</c:v>
                </c:pt>
                <c:pt idx="81793">
                  <c:v>14.575438</c:v>
                </c:pt>
                <c:pt idx="81794">
                  <c:v>14.575343999999999</c:v>
                </c:pt>
                <c:pt idx="81795">
                  <c:v>14.583919</c:v>
                </c:pt>
                <c:pt idx="81796">
                  <c:v>14.585559999999999</c:v>
                </c:pt>
                <c:pt idx="81797">
                  <c:v>14.583076</c:v>
                </c:pt>
                <c:pt idx="81798">
                  <c:v>14.587616000000001</c:v>
                </c:pt>
                <c:pt idx="81799">
                  <c:v>14.580721</c:v>
                </c:pt>
                <c:pt idx="81800">
                  <c:v>14.572469</c:v>
                </c:pt>
                <c:pt idx="81801">
                  <c:v>14.586800999999999</c:v>
                </c:pt>
                <c:pt idx="81802">
                  <c:v>14.593665</c:v>
                </c:pt>
                <c:pt idx="81803">
                  <c:v>14.589907</c:v>
                </c:pt>
                <c:pt idx="81804">
                  <c:v>14.592855</c:v>
                </c:pt>
                <c:pt idx="81805">
                  <c:v>14.589320000000001</c:v>
                </c:pt>
                <c:pt idx="81806">
                  <c:v>14.582070999999999</c:v>
                </c:pt>
                <c:pt idx="81807">
                  <c:v>14.586263000000001</c:v>
                </c:pt>
                <c:pt idx="81808">
                  <c:v>14.591131000000001</c:v>
                </c:pt>
                <c:pt idx="81809">
                  <c:v>14.579344000000001</c:v>
                </c:pt>
                <c:pt idx="81810">
                  <c:v>14.576276999999999</c:v>
                </c:pt>
                <c:pt idx="81811">
                  <c:v>14.585312</c:v>
                </c:pt>
                <c:pt idx="81812">
                  <c:v>14.583691</c:v>
                </c:pt>
                <c:pt idx="81813">
                  <c:v>14.594476</c:v>
                </c:pt>
                <c:pt idx="81814">
                  <c:v>14.604463000000001</c:v>
                </c:pt>
                <c:pt idx="81815">
                  <c:v>14.592596</c:v>
                </c:pt>
                <c:pt idx="81816">
                  <c:v>14.586062</c:v>
                </c:pt>
                <c:pt idx="81817">
                  <c:v>14.595039</c:v>
                </c:pt>
                <c:pt idx="81818">
                  <c:v>14.598177</c:v>
                </c:pt>
                <c:pt idx="81819">
                  <c:v>14.588474</c:v>
                </c:pt>
                <c:pt idx="81820">
                  <c:v>14.591538999999999</c:v>
                </c:pt>
                <c:pt idx="81821">
                  <c:v>14.590261999999999</c:v>
                </c:pt>
                <c:pt idx="81822">
                  <c:v>14.576439000000001</c:v>
                </c:pt>
                <c:pt idx="81823">
                  <c:v>14.584872000000001</c:v>
                </c:pt>
                <c:pt idx="81824">
                  <c:v>14.601587</c:v>
                </c:pt>
                <c:pt idx="81825">
                  <c:v>14.599204</c:v>
                </c:pt>
                <c:pt idx="81826">
                  <c:v>14.587424</c:v>
                </c:pt>
                <c:pt idx="81827">
                  <c:v>14.589461999999999</c:v>
                </c:pt>
                <c:pt idx="81828">
                  <c:v>14.591913999999999</c:v>
                </c:pt>
                <c:pt idx="81829">
                  <c:v>14.586138</c:v>
                </c:pt>
                <c:pt idx="81830">
                  <c:v>14.591716</c:v>
                </c:pt>
                <c:pt idx="81831">
                  <c:v>14.592355</c:v>
                </c:pt>
                <c:pt idx="81832">
                  <c:v>14.588622000000001</c:v>
                </c:pt>
                <c:pt idx="81833">
                  <c:v>14.592345</c:v>
                </c:pt>
                <c:pt idx="81834">
                  <c:v>14.592245</c:v>
                </c:pt>
                <c:pt idx="81835">
                  <c:v>14.587165000000001</c:v>
                </c:pt>
                <c:pt idx="81836">
                  <c:v>14.587562</c:v>
                </c:pt>
                <c:pt idx="81837">
                  <c:v>14.593819</c:v>
                </c:pt>
                <c:pt idx="81838">
                  <c:v>14.591831000000001</c:v>
                </c:pt>
                <c:pt idx="81839">
                  <c:v>14.592089</c:v>
                </c:pt>
                <c:pt idx="81840">
                  <c:v>14.594965999999999</c:v>
                </c:pt>
                <c:pt idx="81841">
                  <c:v>14.590422999999999</c:v>
                </c:pt>
                <c:pt idx="81842">
                  <c:v>14.594792999999999</c:v>
                </c:pt>
                <c:pt idx="81843">
                  <c:v>14.595285000000001</c:v>
                </c:pt>
                <c:pt idx="81844">
                  <c:v>14.585587</c:v>
                </c:pt>
                <c:pt idx="81845">
                  <c:v>14.591179</c:v>
                </c:pt>
                <c:pt idx="81846">
                  <c:v>14.601978000000001</c:v>
                </c:pt>
                <c:pt idx="81847">
                  <c:v>14.596064</c:v>
                </c:pt>
                <c:pt idx="81848">
                  <c:v>14.583168000000001</c:v>
                </c:pt>
                <c:pt idx="81849">
                  <c:v>14.583873000000001</c:v>
                </c:pt>
                <c:pt idx="81850">
                  <c:v>14.591468000000001</c:v>
                </c:pt>
                <c:pt idx="81851">
                  <c:v>14.594561000000001</c:v>
                </c:pt>
                <c:pt idx="81852">
                  <c:v>14.600467</c:v>
                </c:pt>
                <c:pt idx="81853">
                  <c:v>14.593306999999999</c:v>
                </c:pt>
                <c:pt idx="81854">
                  <c:v>14.587526</c:v>
                </c:pt>
                <c:pt idx="81855">
                  <c:v>14.602767999999999</c:v>
                </c:pt>
                <c:pt idx="81856">
                  <c:v>14.608923000000001</c:v>
                </c:pt>
                <c:pt idx="81857">
                  <c:v>14.596645000000001</c:v>
                </c:pt>
                <c:pt idx="81858">
                  <c:v>14.589812999999999</c:v>
                </c:pt>
                <c:pt idx="81859">
                  <c:v>14.594269000000001</c:v>
                </c:pt>
                <c:pt idx="81860">
                  <c:v>14.591865</c:v>
                </c:pt>
                <c:pt idx="81861">
                  <c:v>14.595515000000001</c:v>
                </c:pt>
                <c:pt idx="81862">
                  <c:v>14.608293</c:v>
                </c:pt>
                <c:pt idx="81863">
                  <c:v>14.600502000000001</c:v>
                </c:pt>
                <c:pt idx="81864">
                  <c:v>14.593526000000001</c:v>
                </c:pt>
                <c:pt idx="81865">
                  <c:v>14.599796</c:v>
                </c:pt>
                <c:pt idx="81866">
                  <c:v>14.597106</c:v>
                </c:pt>
                <c:pt idx="81867">
                  <c:v>14.596984000000001</c:v>
                </c:pt>
                <c:pt idx="81868">
                  <c:v>14.605499</c:v>
                </c:pt>
                <c:pt idx="81869">
                  <c:v>14.601960999999999</c:v>
                </c:pt>
                <c:pt idx="81870">
                  <c:v>14.592307</c:v>
                </c:pt>
                <c:pt idx="81871">
                  <c:v>14.60102</c:v>
                </c:pt>
                <c:pt idx="81872">
                  <c:v>14.601664</c:v>
                </c:pt>
                <c:pt idx="81873">
                  <c:v>14.588474</c:v>
                </c:pt>
                <c:pt idx="81874">
                  <c:v>14.599128</c:v>
                </c:pt>
                <c:pt idx="81875">
                  <c:v>14.602645000000001</c:v>
                </c:pt>
                <c:pt idx="81876">
                  <c:v>14.589064</c:v>
                </c:pt>
                <c:pt idx="81877">
                  <c:v>14.594545999999999</c:v>
                </c:pt>
                <c:pt idx="81878">
                  <c:v>14.601687999999999</c:v>
                </c:pt>
                <c:pt idx="81879">
                  <c:v>14.599057</c:v>
                </c:pt>
                <c:pt idx="81880">
                  <c:v>14.602129</c:v>
                </c:pt>
                <c:pt idx="81881">
                  <c:v>14.602283</c:v>
                </c:pt>
                <c:pt idx="81882">
                  <c:v>14.59099</c:v>
                </c:pt>
                <c:pt idx="81883">
                  <c:v>14.592684999999999</c:v>
                </c:pt>
                <c:pt idx="81884">
                  <c:v>14.603671</c:v>
                </c:pt>
                <c:pt idx="81885">
                  <c:v>14.592352999999999</c:v>
                </c:pt>
                <c:pt idx="81886">
                  <c:v>14.593064</c:v>
                </c:pt>
                <c:pt idx="81887">
                  <c:v>14.609775000000001</c:v>
                </c:pt>
                <c:pt idx="81888">
                  <c:v>14.607179</c:v>
                </c:pt>
                <c:pt idx="81889">
                  <c:v>14.601269</c:v>
                </c:pt>
                <c:pt idx="81890">
                  <c:v>14.606487</c:v>
                </c:pt>
                <c:pt idx="81891">
                  <c:v>14.603641</c:v>
                </c:pt>
                <c:pt idx="81892">
                  <c:v>14.589888</c:v>
                </c:pt>
                <c:pt idx="81893">
                  <c:v>14.593619</c:v>
                </c:pt>
                <c:pt idx="81894">
                  <c:v>14.602404999999999</c:v>
                </c:pt>
                <c:pt idx="81895">
                  <c:v>14.597101</c:v>
                </c:pt>
                <c:pt idx="81896">
                  <c:v>14.600434999999999</c:v>
                </c:pt>
                <c:pt idx="81897">
                  <c:v>14.605308000000001</c:v>
                </c:pt>
                <c:pt idx="81898">
                  <c:v>14.599145999999999</c:v>
                </c:pt>
                <c:pt idx="81899">
                  <c:v>14.603755</c:v>
                </c:pt>
                <c:pt idx="81900">
                  <c:v>14.612447</c:v>
                </c:pt>
                <c:pt idx="81901">
                  <c:v>14.610764</c:v>
                </c:pt>
                <c:pt idx="81902">
                  <c:v>14.616539</c:v>
                </c:pt>
                <c:pt idx="81903">
                  <c:v>14.615444</c:v>
                </c:pt>
                <c:pt idx="81904">
                  <c:v>14.591559999999999</c:v>
                </c:pt>
                <c:pt idx="81905">
                  <c:v>14.583484</c:v>
                </c:pt>
                <c:pt idx="81906">
                  <c:v>14.601599</c:v>
                </c:pt>
                <c:pt idx="81907">
                  <c:v>14.605089</c:v>
                </c:pt>
                <c:pt idx="81908">
                  <c:v>14.598352</c:v>
                </c:pt>
                <c:pt idx="81909">
                  <c:v>14.607495</c:v>
                </c:pt>
                <c:pt idx="81910">
                  <c:v>14.615947999999999</c:v>
                </c:pt>
                <c:pt idx="81911">
                  <c:v>14.614542</c:v>
                </c:pt>
                <c:pt idx="81912">
                  <c:v>14.616084000000001</c:v>
                </c:pt>
                <c:pt idx="81913">
                  <c:v>14.608601999999999</c:v>
                </c:pt>
                <c:pt idx="81914">
                  <c:v>14.597562</c:v>
                </c:pt>
                <c:pt idx="81915">
                  <c:v>14.608700000000001</c:v>
                </c:pt>
                <c:pt idx="81916">
                  <c:v>14.609857</c:v>
                </c:pt>
                <c:pt idx="81917">
                  <c:v>14.591967</c:v>
                </c:pt>
                <c:pt idx="81918">
                  <c:v>14.599303000000001</c:v>
                </c:pt>
                <c:pt idx="81919">
                  <c:v>14.612956000000001</c:v>
                </c:pt>
                <c:pt idx="81920">
                  <c:v>14.604157000000001</c:v>
                </c:pt>
                <c:pt idx="81921">
                  <c:v>14.598954000000001</c:v>
                </c:pt>
                <c:pt idx="81922">
                  <c:v>14.606085</c:v>
                </c:pt>
                <c:pt idx="81923">
                  <c:v>14.609287999999999</c:v>
                </c:pt>
                <c:pt idx="81924">
                  <c:v>14.6051</c:v>
                </c:pt>
                <c:pt idx="81925">
                  <c:v>14.612928</c:v>
                </c:pt>
                <c:pt idx="81926">
                  <c:v>14.613751000000001</c:v>
                </c:pt>
                <c:pt idx="81927">
                  <c:v>14.59956</c:v>
                </c:pt>
                <c:pt idx="81928">
                  <c:v>14.607296</c:v>
                </c:pt>
                <c:pt idx="81929">
                  <c:v>14.612494999999999</c:v>
                </c:pt>
                <c:pt idx="81930">
                  <c:v>14.602213000000001</c:v>
                </c:pt>
                <c:pt idx="81931">
                  <c:v>14.606363999999999</c:v>
                </c:pt>
                <c:pt idx="81932">
                  <c:v>14.613599000000001</c:v>
                </c:pt>
                <c:pt idx="81933">
                  <c:v>14.604758</c:v>
                </c:pt>
                <c:pt idx="81934">
                  <c:v>14.602377000000001</c:v>
                </c:pt>
                <c:pt idx="81935">
                  <c:v>14.611348</c:v>
                </c:pt>
                <c:pt idx="81936">
                  <c:v>14.600960000000001</c:v>
                </c:pt>
                <c:pt idx="81937">
                  <c:v>14.596857999999999</c:v>
                </c:pt>
                <c:pt idx="81938">
                  <c:v>14.611427000000001</c:v>
                </c:pt>
                <c:pt idx="81939">
                  <c:v>14.606997</c:v>
                </c:pt>
                <c:pt idx="81940">
                  <c:v>14.604010000000001</c:v>
                </c:pt>
                <c:pt idx="81941">
                  <c:v>14.610569</c:v>
                </c:pt>
                <c:pt idx="81942">
                  <c:v>14.605741</c:v>
                </c:pt>
                <c:pt idx="81943">
                  <c:v>14.607658000000001</c:v>
                </c:pt>
                <c:pt idx="81944">
                  <c:v>14.620656</c:v>
                </c:pt>
                <c:pt idx="81945">
                  <c:v>14.619459000000001</c:v>
                </c:pt>
                <c:pt idx="81946">
                  <c:v>14.607851999999999</c:v>
                </c:pt>
                <c:pt idx="81947">
                  <c:v>14.612099000000001</c:v>
                </c:pt>
                <c:pt idx="81948">
                  <c:v>14.615900999999999</c:v>
                </c:pt>
                <c:pt idx="81949">
                  <c:v>14.610742</c:v>
                </c:pt>
                <c:pt idx="81950">
                  <c:v>14.616918999999999</c:v>
                </c:pt>
                <c:pt idx="81951">
                  <c:v>14.619712</c:v>
                </c:pt>
                <c:pt idx="81952">
                  <c:v>14.612247</c:v>
                </c:pt>
                <c:pt idx="81953">
                  <c:v>14.61327</c:v>
                </c:pt>
                <c:pt idx="81954">
                  <c:v>14.618004000000001</c:v>
                </c:pt>
                <c:pt idx="81955">
                  <c:v>14.609695</c:v>
                </c:pt>
                <c:pt idx="81956">
                  <c:v>14.603460999999999</c:v>
                </c:pt>
                <c:pt idx="81957">
                  <c:v>14.61379</c:v>
                </c:pt>
                <c:pt idx="81958">
                  <c:v>14.610441</c:v>
                </c:pt>
                <c:pt idx="81959">
                  <c:v>14.600835999999999</c:v>
                </c:pt>
                <c:pt idx="81960">
                  <c:v>14.612895</c:v>
                </c:pt>
                <c:pt idx="81961">
                  <c:v>14.617482000000001</c:v>
                </c:pt>
                <c:pt idx="81962">
                  <c:v>14.609202</c:v>
                </c:pt>
                <c:pt idx="81963">
                  <c:v>14.613324</c:v>
                </c:pt>
                <c:pt idx="81964">
                  <c:v>14.62167</c:v>
                </c:pt>
                <c:pt idx="81965">
                  <c:v>14.618747000000001</c:v>
                </c:pt>
                <c:pt idx="81966">
                  <c:v>14.613576999999999</c:v>
                </c:pt>
                <c:pt idx="81967">
                  <c:v>14.611036</c:v>
                </c:pt>
                <c:pt idx="81968">
                  <c:v>14.604391</c:v>
                </c:pt>
                <c:pt idx="81969">
                  <c:v>14.610097</c:v>
                </c:pt>
                <c:pt idx="81970">
                  <c:v>14.624539</c:v>
                </c:pt>
                <c:pt idx="81971">
                  <c:v>14.618159</c:v>
                </c:pt>
                <c:pt idx="81972">
                  <c:v>14.610640999999999</c:v>
                </c:pt>
                <c:pt idx="81973">
                  <c:v>14.624682</c:v>
                </c:pt>
                <c:pt idx="81974">
                  <c:v>14.623400999999999</c:v>
                </c:pt>
                <c:pt idx="81975">
                  <c:v>14.602385</c:v>
                </c:pt>
                <c:pt idx="81976">
                  <c:v>14.607754</c:v>
                </c:pt>
                <c:pt idx="81977">
                  <c:v>14.616441</c:v>
                </c:pt>
                <c:pt idx="81978">
                  <c:v>14.602092000000001</c:v>
                </c:pt>
                <c:pt idx="81979">
                  <c:v>14.606287</c:v>
                </c:pt>
                <c:pt idx="81980">
                  <c:v>14.622451</c:v>
                </c:pt>
                <c:pt idx="81981">
                  <c:v>14.613747999999999</c:v>
                </c:pt>
                <c:pt idx="81982">
                  <c:v>14.609315</c:v>
                </c:pt>
                <c:pt idx="81983">
                  <c:v>14.624466</c:v>
                </c:pt>
                <c:pt idx="81984">
                  <c:v>14.62552</c:v>
                </c:pt>
                <c:pt idx="81985">
                  <c:v>14.617887</c:v>
                </c:pt>
                <c:pt idx="81986">
                  <c:v>14.623124000000001</c:v>
                </c:pt>
                <c:pt idx="81987">
                  <c:v>14.619198000000001</c:v>
                </c:pt>
                <c:pt idx="81988">
                  <c:v>14.615086</c:v>
                </c:pt>
                <c:pt idx="81989">
                  <c:v>14.628609000000001</c:v>
                </c:pt>
                <c:pt idx="81990">
                  <c:v>14.625151000000001</c:v>
                </c:pt>
                <c:pt idx="81991">
                  <c:v>14.614706</c:v>
                </c:pt>
                <c:pt idx="81992">
                  <c:v>14.621255</c:v>
                </c:pt>
                <c:pt idx="81993">
                  <c:v>14.621828000000001</c:v>
                </c:pt>
                <c:pt idx="81994">
                  <c:v>14.613726</c:v>
                </c:pt>
                <c:pt idx="81995">
                  <c:v>14.615831</c:v>
                </c:pt>
                <c:pt idx="81996">
                  <c:v>14.622733999999999</c:v>
                </c:pt>
                <c:pt idx="81997">
                  <c:v>14.618005999999999</c:v>
                </c:pt>
                <c:pt idx="81998">
                  <c:v>14.617603000000001</c:v>
                </c:pt>
                <c:pt idx="81999">
                  <c:v>14.619528000000001</c:v>
                </c:pt>
                <c:pt idx="82000">
                  <c:v>14.613246999999999</c:v>
                </c:pt>
                <c:pt idx="82001">
                  <c:v>14.614734</c:v>
                </c:pt>
                <c:pt idx="82002">
                  <c:v>14.619467999999999</c:v>
                </c:pt>
                <c:pt idx="82003">
                  <c:v>14.617165</c:v>
                </c:pt>
                <c:pt idx="82004">
                  <c:v>14.612837000000001</c:v>
                </c:pt>
                <c:pt idx="82005">
                  <c:v>14.615728000000001</c:v>
                </c:pt>
                <c:pt idx="82006">
                  <c:v>14.622868</c:v>
                </c:pt>
                <c:pt idx="82007">
                  <c:v>14.622909999999999</c:v>
                </c:pt>
                <c:pt idx="82008">
                  <c:v>14.624434000000001</c:v>
                </c:pt>
                <c:pt idx="82009">
                  <c:v>14.622547000000001</c:v>
                </c:pt>
                <c:pt idx="82010">
                  <c:v>14.617455</c:v>
                </c:pt>
                <c:pt idx="82011">
                  <c:v>14.622413999999999</c:v>
                </c:pt>
                <c:pt idx="82012">
                  <c:v>14.622544</c:v>
                </c:pt>
                <c:pt idx="82013">
                  <c:v>14.617925</c:v>
                </c:pt>
                <c:pt idx="82014">
                  <c:v>14.61856</c:v>
                </c:pt>
                <c:pt idx="82015">
                  <c:v>14.621867</c:v>
                </c:pt>
                <c:pt idx="82016">
                  <c:v>14.617649</c:v>
                </c:pt>
                <c:pt idx="82017">
                  <c:v>14.611381</c:v>
                </c:pt>
                <c:pt idx="82018">
                  <c:v>14.621968000000001</c:v>
                </c:pt>
                <c:pt idx="82019">
                  <c:v>14.62655</c:v>
                </c:pt>
                <c:pt idx="82020">
                  <c:v>14.622687000000001</c:v>
                </c:pt>
                <c:pt idx="82021">
                  <c:v>14.629445</c:v>
                </c:pt>
                <c:pt idx="82022">
                  <c:v>14.630969</c:v>
                </c:pt>
                <c:pt idx="82023">
                  <c:v>14.624021000000001</c:v>
                </c:pt>
                <c:pt idx="82024">
                  <c:v>14.624898</c:v>
                </c:pt>
                <c:pt idx="82025">
                  <c:v>14.625558</c:v>
                </c:pt>
                <c:pt idx="82026">
                  <c:v>14.614315</c:v>
                </c:pt>
                <c:pt idx="82027">
                  <c:v>14.614414999999999</c:v>
                </c:pt>
                <c:pt idx="82028">
                  <c:v>14.628499</c:v>
                </c:pt>
                <c:pt idx="82029">
                  <c:v>14.620842</c:v>
                </c:pt>
                <c:pt idx="82030">
                  <c:v>14.617464999999999</c:v>
                </c:pt>
                <c:pt idx="82031">
                  <c:v>14.635336000000001</c:v>
                </c:pt>
                <c:pt idx="82032">
                  <c:v>14.637256000000001</c:v>
                </c:pt>
                <c:pt idx="82033">
                  <c:v>14.628576000000001</c:v>
                </c:pt>
                <c:pt idx="82034">
                  <c:v>14.627465000000001</c:v>
                </c:pt>
                <c:pt idx="82035">
                  <c:v>14.628942</c:v>
                </c:pt>
                <c:pt idx="82036">
                  <c:v>14.630675999999999</c:v>
                </c:pt>
                <c:pt idx="82037">
                  <c:v>14.635374000000001</c:v>
                </c:pt>
                <c:pt idx="82038">
                  <c:v>14.630905</c:v>
                </c:pt>
                <c:pt idx="82039">
                  <c:v>14.618237000000001</c:v>
                </c:pt>
                <c:pt idx="82040">
                  <c:v>14.621173000000001</c:v>
                </c:pt>
                <c:pt idx="82041">
                  <c:v>14.625688999999999</c:v>
                </c:pt>
                <c:pt idx="82042">
                  <c:v>14.621912999999999</c:v>
                </c:pt>
                <c:pt idx="82043">
                  <c:v>14.626588999999999</c:v>
                </c:pt>
                <c:pt idx="82044">
                  <c:v>14.632624</c:v>
                </c:pt>
                <c:pt idx="82045">
                  <c:v>14.625992</c:v>
                </c:pt>
                <c:pt idx="82046">
                  <c:v>14.620789</c:v>
                </c:pt>
                <c:pt idx="82047">
                  <c:v>14.630652</c:v>
                </c:pt>
                <c:pt idx="82048">
                  <c:v>14.626891000000001</c:v>
                </c:pt>
                <c:pt idx="82049">
                  <c:v>14.614338</c:v>
                </c:pt>
                <c:pt idx="82050">
                  <c:v>14.622788999999999</c:v>
                </c:pt>
                <c:pt idx="82051">
                  <c:v>14.624845000000001</c:v>
                </c:pt>
                <c:pt idx="82052">
                  <c:v>14.619554000000001</c:v>
                </c:pt>
                <c:pt idx="82053">
                  <c:v>14.627564</c:v>
                </c:pt>
                <c:pt idx="82054">
                  <c:v>14.632618000000001</c:v>
                </c:pt>
                <c:pt idx="82055">
                  <c:v>14.626934</c:v>
                </c:pt>
                <c:pt idx="82056">
                  <c:v>14.626023</c:v>
                </c:pt>
                <c:pt idx="82057">
                  <c:v>14.632516000000001</c:v>
                </c:pt>
                <c:pt idx="82058">
                  <c:v>14.625627</c:v>
                </c:pt>
                <c:pt idx="82059">
                  <c:v>14.620804</c:v>
                </c:pt>
                <c:pt idx="82060">
                  <c:v>14.629797</c:v>
                </c:pt>
                <c:pt idx="82061">
                  <c:v>14.631897</c:v>
                </c:pt>
                <c:pt idx="82062">
                  <c:v>14.631985999999999</c:v>
                </c:pt>
                <c:pt idx="82063">
                  <c:v>14.636021</c:v>
                </c:pt>
                <c:pt idx="82064">
                  <c:v>14.634449</c:v>
                </c:pt>
                <c:pt idx="82065">
                  <c:v>14.626306</c:v>
                </c:pt>
                <c:pt idx="82066">
                  <c:v>14.629181000000001</c:v>
                </c:pt>
                <c:pt idx="82067">
                  <c:v>14.635389</c:v>
                </c:pt>
                <c:pt idx="82068">
                  <c:v>14.629481999999999</c:v>
                </c:pt>
                <c:pt idx="82069">
                  <c:v>14.63097</c:v>
                </c:pt>
                <c:pt idx="82070">
                  <c:v>14.633706999999999</c:v>
                </c:pt>
                <c:pt idx="82071">
                  <c:v>14.628788</c:v>
                </c:pt>
                <c:pt idx="82072">
                  <c:v>14.634695000000001</c:v>
                </c:pt>
                <c:pt idx="82073">
                  <c:v>14.638036</c:v>
                </c:pt>
                <c:pt idx="82074">
                  <c:v>14.629103000000001</c:v>
                </c:pt>
                <c:pt idx="82075">
                  <c:v>14.625534999999999</c:v>
                </c:pt>
                <c:pt idx="82076">
                  <c:v>14.635135</c:v>
                </c:pt>
                <c:pt idx="82077">
                  <c:v>14.637441000000001</c:v>
                </c:pt>
                <c:pt idx="82078">
                  <c:v>14.631797000000001</c:v>
                </c:pt>
                <c:pt idx="82079">
                  <c:v>14.637822</c:v>
                </c:pt>
                <c:pt idx="82080">
                  <c:v>14.634707000000001</c:v>
                </c:pt>
                <c:pt idx="82081">
                  <c:v>14.626749</c:v>
                </c:pt>
                <c:pt idx="82082">
                  <c:v>14.630146</c:v>
                </c:pt>
                <c:pt idx="82083">
                  <c:v>14.63053</c:v>
                </c:pt>
                <c:pt idx="82084">
                  <c:v>14.628240999999999</c:v>
                </c:pt>
                <c:pt idx="82085">
                  <c:v>14.63002</c:v>
                </c:pt>
                <c:pt idx="82086">
                  <c:v>14.632141000000001</c:v>
                </c:pt>
                <c:pt idx="82087">
                  <c:v>14.630951</c:v>
                </c:pt>
                <c:pt idx="82088">
                  <c:v>14.638812</c:v>
                </c:pt>
                <c:pt idx="82089">
                  <c:v>14.648954</c:v>
                </c:pt>
                <c:pt idx="82090">
                  <c:v>14.64326</c:v>
                </c:pt>
                <c:pt idx="82091">
                  <c:v>14.640098</c:v>
                </c:pt>
                <c:pt idx="82092">
                  <c:v>14.638605</c:v>
                </c:pt>
                <c:pt idx="82093">
                  <c:v>14.63294</c:v>
                </c:pt>
                <c:pt idx="82094">
                  <c:v>14.635687000000001</c:v>
                </c:pt>
                <c:pt idx="82095">
                  <c:v>14.640027999999999</c:v>
                </c:pt>
                <c:pt idx="82096">
                  <c:v>14.637433</c:v>
                </c:pt>
                <c:pt idx="82097">
                  <c:v>14.630523999999999</c:v>
                </c:pt>
                <c:pt idx="82098">
                  <c:v>14.634537999999999</c:v>
                </c:pt>
                <c:pt idx="82099">
                  <c:v>14.638845999999999</c:v>
                </c:pt>
                <c:pt idx="82100">
                  <c:v>14.629562</c:v>
                </c:pt>
                <c:pt idx="82101">
                  <c:v>14.630316000000001</c:v>
                </c:pt>
                <c:pt idx="82102">
                  <c:v>14.637888</c:v>
                </c:pt>
                <c:pt idx="82103">
                  <c:v>14.637665</c:v>
                </c:pt>
                <c:pt idx="82104">
                  <c:v>14.635702999999999</c:v>
                </c:pt>
                <c:pt idx="82105">
                  <c:v>14.634429000000001</c:v>
                </c:pt>
                <c:pt idx="82106">
                  <c:v>14.634069999999999</c:v>
                </c:pt>
                <c:pt idx="82107">
                  <c:v>14.633851999999999</c:v>
                </c:pt>
                <c:pt idx="82108">
                  <c:v>14.639639000000001</c:v>
                </c:pt>
                <c:pt idx="82109">
                  <c:v>14.640962</c:v>
                </c:pt>
                <c:pt idx="82110">
                  <c:v>14.634926</c:v>
                </c:pt>
                <c:pt idx="82111">
                  <c:v>14.641304</c:v>
                </c:pt>
                <c:pt idx="82112">
                  <c:v>14.642343</c:v>
                </c:pt>
                <c:pt idx="82113">
                  <c:v>14.632797</c:v>
                </c:pt>
                <c:pt idx="82114">
                  <c:v>14.637646999999999</c:v>
                </c:pt>
                <c:pt idx="82115">
                  <c:v>14.642569</c:v>
                </c:pt>
                <c:pt idx="82116">
                  <c:v>14.631816000000001</c:v>
                </c:pt>
                <c:pt idx="82117">
                  <c:v>14.631967</c:v>
                </c:pt>
                <c:pt idx="82118">
                  <c:v>14.64756</c:v>
                </c:pt>
                <c:pt idx="82119">
                  <c:v>14.639824000000001</c:v>
                </c:pt>
                <c:pt idx="82120">
                  <c:v>14.628363</c:v>
                </c:pt>
                <c:pt idx="82121">
                  <c:v>14.643777999999999</c:v>
                </c:pt>
                <c:pt idx="82122">
                  <c:v>14.649918</c:v>
                </c:pt>
                <c:pt idx="82123">
                  <c:v>14.637874999999999</c:v>
                </c:pt>
                <c:pt idx="82124">
                  <c:v>14.63288</c:v>
                </c:pt>
                <c:pt idx="82125">
                  <c:v>14.635149</c:v>
                </c:pt>
                <c:pt idx="82126">
                  <c:v>14.63387</c:v>
                </c:pt>
                <c:pt idx="82127">
                  <c:v>14.634223</c:v>
                </c:pt>
                <c:pt idx="82128">
                  <c:v>14.635899</c:v>
                </c:pt>
                <c:pt idx="82129">
                  <c:v>14.631968000000001</c:v>
                </c:pt>
                <c:pt idx="82130">
                  <c:v>14.637779999999999</c:v>
                </c:pt>
                <c:pt idx="82131">
                  <c:v>14.651301999999999</c:v>
                </c:pt>
                <c:pt idx="82132">
                  <c:v>14.652716</c:v>
                </c:pt>
                <c:pt idx="82133">
                  <c:v>14.650729999999999</c:v>
                </c:pt>
                <c:pt idx="82134">
                  <c:v>14.651755</c:v>
                </c:pt>
                <c:pt idx="82135">
                  <c:v>14.655658000000001</c:v>
                </c:pt>
                <c:pt idx="82136">
                  <c:v>14.651005</c:v>
                </c:pt>
                <c:pt idx="82137">
                  <c:v>14.643279</c:v>
                </c:pt>
                <c:pt idx="82138">
                  <c:v>14.643483</c:v>
                </c:pt>
                <c:pt idx="82139">
                  <c:v>14.644323</c:v>
                </c:pt>
                <c:pt idx="82140">
                  <c:v>14.648448999999999</c:v>
                </c:pt>
                <c:pt idx="82141">
                  <c:v>14.643302</c:v>
                </c:pt>
                <c:pt idx="82142">
                  <c:v>14.637247</c:v>
                </c:pt>
                <c:pt idx="82143">
                  <c:v>14.645702</c:v>
                </c:pt>
                <c:pt idx="82144">
                  <c:v>14.646101</c:v>
                </c:pt>
                <c:pt idx="82145">
                  <c:v>14.64012</c:v>
                </c:pt>
                <c:pt idx="82146">
                  <c:v>14.64481</c:v>
                </c:pt>
                <c:pt idx="82147">
                  <c:v>14.651417</c:v>
                </c:pt>
                <c:pt idx="82148">
                  <c:v>14.644164</c:v>
                </c:pt>
                <c:pt idx="82149">
                  <c:v>14.635579</c:v>
                </c:pt>
                <c:pt idx="82150">
                  <c:v>14.636352</c:v>
                </c:pt>
                <c:pt idx="82151">
                  <c:v>14.636106</c:v>
                </c:pt>
                <c:pt idx="82152">
                  <c:v>14.640402999999999</c:v>
                </c:pt>
                <c:pt idx="82153">
                  <c:v>14.643439000000001</c:v>
                </c:pt>
                <c:pt idx="82154">
                  <c:v>14.636665000000001</c:v>
                </c:pt>
                <c:pt idx="82155">
                  <c:v>14.638805</c:v>
                </c:pt>
                <c:pt idx="82156">
                  <c:v>14.649393</c:v>
                </c:pt>
                <c:pt idx="82157">
                  <c:v>14.650765</c:v>
                </c:pt>
                <c:pt idx="82158">
                  <c:v>14.642369</c:v>
                </c:pt>
                <c:pt idx="82159">
                  <c:v>14.642958</c:v>
                </c:pt>
                <c:pt idx="82160">
                  <c:v>14.647689</c:v>
                </c:pt>
                <c:pt idx="82161">
                  <c:v>14.645951</c:v>
                </c:pt>
                <c:pt idx="82162">
                  <c:v>14.651059</c:v>
                </c:pt>
                <c:pt idx="82163">
                  <c:v>14.648179000000001</c:v>
                </c:pt>
                <c:pt idx="82164">
                  <c:v>14.640093</c:v>
                </c:pt>
                <c:pt idx="82165">
                  <c:v>14.647216</c:v>
                </c:pt>
                <c:pt idx="82166">
                  <c:v>14.648376000000001</c:v>
                </c:pt>
                <c:pt idx="82167">
                  <c:v>14.636642</c:v>
                </c:pt>
                <c:pt idx="82168">
                  <c:v>14.638826</c:v>
                </c:pt>
                <c:pt idx="82169">
                  <c:v>14.653238</c:v>
                </c:pt>
                <c:pt idx="82170">
                  <c:v>14.653356</c:v>
                </c:pt>
                <c:pt idx="82171">
                  <c:v>14.644648</c:v>
                </c:pt>
                <c:pt idx="82172">
                  <c:v>14.647641999999999</c:v>
                </c:pt>
                <c:pt idx="82173">
                  <c:v>14.647589</c:v>
                </c:pt>
                <c:pt idx="82174">
                  <c:v>14.646146</c:v>
                </c:pt>
                <c:pt idx="82175">
                  <c:v>14.650912999999999</c:v>
                </c:pt>
                <c:pt idx="82176">
                  <c:v>14.653748</c:v>
                </c:pt>
                <c:pt idx="82177">
                  <c:v>14.655073</c:v>
                </c:pt>
                <c:pt idx="82178">
                  <c:v>14.656655000000001</c:v>
                </c:pt>
                <c:pt idx="82179">
                  <c:v>14.653238999999999</c:v>
                </c:pt>
                <c:pt idx="82180">
                  <c:v>14.643214</c:v>
                </c:pt>
                <c:pt idx="82181">
                  <c:v>14.649118</c:v>
                </c:pt>
                <c:pt idx="82182">
                  <c:v>14.657564000000001</c:v>
                </c:pt>
                <c:pt idx="82183">
                  <c:v>14.646081000000001</c:v>
                </c:pt>
                <c:pt idx="82184">
                  <c:v>14.644772</c:v>
                </c:pt>
                <c:pt idx="82185">
                  <c:v>14.654185999999999</c:v>
                </c:pt>
                <c:pt idx="82186">
                  <c:v>14.644311</c:v>
                </c:pt>
                <c:pt idx="82187">
                  <c:v>14.638102999999999</c:v>
                </c:pt>
                <c:pt idx="82188">
                  <c:v>14.652761</c:v>
                </c:pt>
                <c:pt idx="82189">
                  <c:v>14.655934</c:v>
                </c:pt>
                <c:pt idx="82190">
                  <c:v>14.644672999999999</c:v>
                </c:pt>
                <c:pt idx="82191">
                  <c:v>14.648032000000001</c:v>
                </c:pt>
                <c:pt idx="82192">
                  <c:v>14.652571</c:v>
                </c:pt>
                <c:pt idx="82193">
                  <c:v>14.648016999999999</c:v>
                </c:pt>
                <c:pt idx="82194">
                  <c:v>14.66014</c:v>
                </c:pt>
                <c:pt idx="82195">
                  <c:v>14.662421</c:v>
                </c:pt>
                <c:pt idx="82196">
                  <c:v>14.653343</c:v>
                </c:pt>
                <c:pt idx="82197">
                  <c:v>14.655384</c:v>
                </c:pt>
                <c:pt idx="82198">
                  <c:v>14.650950999999999</c:v>
                </c:pt>
                <c:pt idx="82199">
                  <c:v>14.645244999999999</c:v>
                </c:pt>
                <c:pt idx="82200">
                  <c:v>14.653032</c:v>
                </c:pt>
                <c:pt idx="82201">
                  <c:v>14.659532</c:v>
                </c:pt>
                <c:pt idx="82202">
                  <c:v>14.650299</c:v>
                </c:pt>
                <c:pt idx="82203">
                  <c:v>14.650636</c:v>
                </c:pt>
                <c:pt idx="82204">
                  <c:v>14.661196</c:v>
                </c:pt>
                <c:pt idx="82205">
                  <c:v>14.656089</c:v>
                </c:pt>
                <c:pt idx="82206">
                  <c:v>14.653381</c:v>
                </c:pt>
                <c:pt idx="82207">
                  <c:v>14.654298000000001</c:v>
                </c:pt>
                <c:pt idx="82208">
                  <c:v>14.647705</c:v>
                </c:pt>
                <c:pt idx="82209">
                  <c:v>14.646860999999999</c:v>
                </c:pt>
                <c:pt idx="82210">
                  <c:v>14.657614000000001</c:v>
                </c:pt>
                <c:pt idx="82211">
                  <c:v>14.660456</c:v>
                </c:pt>
                <c:pt idx="82212">
                  <c:v>14.645946</c:v>
                </c:pt>
                <c:pt idx="82213">
                  <c:v>14.650410000000001</c:v>
                </c:pt>
                <c:pt idx="82214">
                  <c:v>14.665874000000001</c:v>
                </c:pt>
                <c:pt idx="82215">
                  <c:v>14.657992</c:v>
                </c:pt>
                <c:pt idx="82216">
                  <c:v>14.656938</c:v>
                </c:pt>
                <c:pt idx="82217">
                  <c:v>14.661379</c:v>
                </c:pt>
                <c:pt idx="82218">
                  <c:v>14.652075</c:v>
                </c:pt>
                <c:pt idx="82219">
                  <c:v>14.651664</c:v>
                </c:pt>
                <c:pt idx="82220">
                  <c:v>14.658639000000001</c:v>
                </c:pt>
                <c:pt idx="82221">
                  <c:v>14.651891000000001</c:v>
                </c:pt>
                <c:pt idx="82222">
                  <c:v>14.64724</c:v>
                </c:pt>
                <c:pt idx="82223">
                  <c:v>14.660812</c:v>
                </c:pt>
                <c:pt idx="82224">
                  <c:v>14.661662</c:v>
                </c:pt>
                <c:pt idx="82225">
                  <c:v>14.648609</c:v>
                </c:pt>
                <c:pt idx="82226">
                  <c:v>14.654315</c:v>
                </c:pt>
                <c:pt idx="82227">
                  <c:v>14.660933</c:v>
                </c:pt>
                <c:pt idx="82228">
                  <c:v>14.653302</c:v>
                </c:pt>
                <c:pt idx="82229">
                  <c:v>14.651757999999999</c:v>
                </c:pt>
                <c:pt idx="82230">
                  <c:v>14.656202</c:v>
                </c:pt>
                <c:pt idx="82231">
                  <c:v>14.652927999999999</c:v>
                </c:pt>
                <c:pt idx="82232">
                  <c:v>14.656704</c:v>
                </c:pt>
                <c:pt idx="82233">
                  <c:v>14.668778</c:v>
                </c:pt>
                <c:pt idx="82234">
                  <c:v>14.65948</c:v>
                </c:pt>
                <c:pt idx="82235">
                  <c:v>14.653779999999999</c:v>
                </c:pt>
                <c:pt idx="82236">
                  <c:v>14.670021</c:v>
                </c:pt>
                <c:pt idx="82237">
                  <c:v>14.665157000000001</c:v>
                </c:pt>
                <c:pt idx="82238">
                  <c:v>14.653688000000001</c:v>
                </c:pt>
                <c:pt idx="82239">
                  <c:v>14.668901999999999</c:v>
                </c:pt>
                <c:pt idx="82240">
                  <c:v>14.669022999999999</c:v>
                </c:pt>
                <c:pt idx="82241">
                  <c:v>14.650054000000001</c:v>
                </c:pt>
                <c:pt idx="82242">
                  <c:v>14.658448</c:v>
                </c:pt>
                <c:pt idx="82243">
                  <c:v>14.666859000000001</c:v>
                </c:pt>
                <c:pt idx="82244">
                  <c:v>14.653335</c:v>
                </c:pt>
                <c:pt idx="82245">
                  <c:v>14.661708000000001</c:v>
                </c:pt>
                <c:pt idx="82246">
                  <c:v>14.672591000000001</c:v>
                </c:pt>
                <c:pt idx="82247">
                  <c:v>14.657726</c:v>
                </c:pt>
                <c:pt idx="82248">
                  <c:v>14.655250000000001</c:v>
                </c:pt>
                <c:pt idx="82249">
                  <c:v>14.667465</c:v>
                </c:pt>
                <c:pt idx="82250">
                  <c:v>14.659454999999999</c:v>
                </c:pt>
                <c:pt idx="82251">
                  <c:v>14.646644999999999</c:v>
                </c:pt>
                <c:pt idx="82252">
                  <c:v>14.659226</c:v>
                </c:pt>
                <c:pt idx="82253">
                  <c:v>14.664307000000001</c:v>
                </c:pt>
                <c:pt idx="82254">
                  <c:v>14.65166</c:v>
                </c:pt>
                <c:pt idx="82255">
                  <c:v>14.659454999999999</c:v>
                </c:pt>
                <c:pt idx="82256">
                  <c:v>14.667180999999999</c:v>
                </c:pt>
                <c:pt idx="82257">
                  <c:v>14.65676</c:v>
                </c:pt>
                <c:pt idx="82258">
                  <c:v>14.663296000000001</c:v>
                </c:pt>
                <c:pt idx="82259">
                  <c:v>14.67258</c:v>
                </c:pt>
                <c:pt idx="82260">
                  <c:v>14.656556</c:v>
                </c:pt>
                <c:pt idx="82261">
                  <c:v>14.654947999999999</c:v>
                </c:pt>
                <c:pt idx="82262">
                  <c:v>14.672578</c:v>
                </c:pt>
                <c:pt idx="82263">
                  <c:v>14.658723</c:v>
                </c:pt>
                <c:pt idx="82264">
                  <c:v>14.648858000000001</c:v>
                </c:pt>
                <c:pt idx="82265">
                  <c:v>14.671383000000001</c:v>
                </c:pt>
                <c:pt idx="82266">
                  <c:v>14.670021</c:v>
                </c:pt>
                <c:pt idx="82267">
                  <c:v>14.660256</c:v>
                </c:pt>
                <c:pt idx="82268">
                  <c:v>14.667825000000001</c:v>
                </c:pt>
                <c:pt idx="82269">
                  <c:v>14.665979999999999</c:v>
                </c:pt>
                <c:pt idx="82270">
                  <c:v>14.658708000000001</c:v>
                </c:pt>
                <c:pt idx="82271">
                  <c:v>14.665222999999999</c:v>
                </c:pt>
                <c:pt idx="82272">
                  <c:v>14.669961000000001</c:v>
                </c:pt>
                <c:pt idx="82273">
                  <c:v>14.659818</c:v>
                </c:pt>
                <c:pt idx="82274">
                  <c:v>14.662419</c:v>
                </c:pt>
                <c:pt idx="82275">
                  <c:v>14.674231000000001</c:v>
                </c:pt>
                <c:pt idx="82276">
                  <c:v>14.670588</c:v>
                </c:pt>
                <c:pt idx="82277">
                  <c:v>14.669263000000001</c:v>
                </c:pt>
                <c:pt idx="82278">
                  <c:v>14.672499</c:v>
                </c:pt>
                <c:pt idx="82279">
                  <c:v>14.665317999999999</c:v>
                </c:pt>
                <c:pt idx="82280">
                  <c:v>14.658245000000001</c:v>
                </c:pt>
                <c:pt idx="82281">
                  <c:v>14.665490999999999</c:v>
                </c:pt>
                <c:pt idx="82282">
                  <c:v>14.671968</c:v>
                </c:pt>
                <c:pt idx="82283">
                  <c:v>14.665984</c:v>
                </c:pt>
                <c:pt idx="82284">
                  <c:v>14.667436</c:v>
                </c:pt>
                <c:pt idx="82285">
                  <c:v>14.665086000000001</c:v>
                </c:pt>
                <c:pt idx="82286">
                  <c:v>14.659875</c:v>
                </c:pt>
                <c:pt idx="82287">
                  <c:v>14.669299000000001</c:v>
                </c:pt>
                <c:pt idx="82288">
                  <c:v>14.675055</c:v>
                </c:pt>
                <c:pt idx="82289">
                  <c:v>14.666916000000001</c:v>
                </c:pt>
                <c:pt idx="82290">
                  <c:v>14.664903000000001</c:v>
                </c:pt>
                <c:pt idx="82291">
                  <c:v>14.673361999999999</c:v>
                </c:pt>
                <c:pt idx="82292">
                  <c:v>14.666313000000001</c:v>
                </c:pt>
                <c:pt idx="82293">
                  <c:v>14.655704</c:v>
                </c:pt>
                <c:pt idx="82294">
                  <c:v>14.660512000000001</c:v>
                </c:pt>
                <c:pt idx="82295">
                  <c:v>14.660691</c:v>
                </c:pt>
                <c:pt idx="82296">
                  <c:v>14.664180999999999</c:v>
                </c:pt>
                <c:pt idx="82297">
                  <c:v>14.676561</c:v>
                </c:pt>
                <c:pt idx="82298">
                  <c:v>14.673786</c:v>
                </c:pt>
                <c:pt idx="82299">
                  <c:v>14.670199</c:v>
                </c:pt>
                <c:pt idx="82300">
                  <c:v>14.678882</c:v>
                </c:pt>
                <c:pt idx="82301">
                  <c:v>14.677676</c:v>
                </c:pt>
                <c:pt idx="82302">
                  <c:v>14.667296</c:v>
                </c:pt>
                <c:pt idx="82303">
                  <c:v>14.669549</c:v>
                </c:pt>
                <c:pt idx="82304">
                  <c:v>14.675527000000001</c:v>
                </c:pt>
                <c:pt idx="82305">
                  <c:v>14.673942</c:v>
                </c:pt>
                <c:pt idx="82306">
                  <c:v>14.675872</c:v>
                </c:pt>
                <c:pt idx="82307">
                  <c:v>14.672409</c:v>
                </c:pt>
                <c:pt idx="82308">
                  <c:v>14.669062</c:v>
                </c:pt>
                <c:pt idx="82309">
                  <c:v>14.677466000000001</c:v>
                </c:pt>
                <c:pt idx="82310">
                  <c:v>14.678248999999999</c:v>
                </c:pt>
                <c:pt idx="82311">
                  <c:v>14.674607</c:v>
                </c:pt>
                <c:pt idx="82312">
                  <c:v>14.674462</c:v>
                </c:pt>
                <c:pt idx="82313">
                  <c:v>14.675822999999999</c:v>
                </c:pt>
                <c:pt idx="82314">
                  <c:v>14.670567</c:v>
                </c:pt>
                <c:pt idx="82315">
                  <c:v>14.666842000000001</c:v>
                </c:pt>
                <c:pt idx="82316">
                  <c:v>14.676009000000001</c:v>
                </c:pt>
                <c:pt idx="82317">
                  <c:v>14.675119</c:v>
                </c:pt>
                <c:pt idx="82318">
                  <c:v>14.668393</c:v>
                </c:pt>
                <c:pt idx="82319">
                  <c:v>14.672217</c:v>
                </c:pt>
                <c:pt idx="82320">
                  <c:v>14.675022</c:v>
                </c:pt>
                <c:pt idx="82321">
                  <c:v>14.671286</c:v>
                </c:pt>
                <c:pt idx="82322">
                  <c:v>14.664994</c:v>
                </c:pt>
                <c:pt idx="82323">
                  <c:v>14.664682000000001</c:v>
                </c:pt>
                <c:pt idx="82324">
                  <c:v>14.666001</c:v>
                </c:pt>
                <c:pt idx="82325">
                  <c:v>14.674101</c:v>
                </c:pt>
                <c:pt idx="82326">
                  <c:v>14.680154999999999</c:v>
                </c:pt>
                <c:pt idx="82327">
                  <c:v>14.670386000000001</c:v>
                </c:pt>
                <c:pt idx="82328">
                  <c:v>14.673261999999999</c:v>
                </c:pt>
                <c:pt idx="82329">
                  <c:v>14.680505</c:v>
                </c:pt>
                <c:pt idx="82330">
                  <c:v>14.668186</c:v>
                </c:pt>
                <c:pt idx="82331">
                  <c:v>14.667095</c:v>
                </c:pt>
                <c:pt idx="82332">
                  <c:v>14.677194</c:v>
                </c:pt>
                <c:pt idx="82333">
                  <c:v>14.669269</c:v>
                </c:pt>
                <c:pt idx="82334">
                  <c:v>14.66215</c:v>
                </c:pt>
                <c:pt idx="82335">
                  <c:v>14.670646</c:v>
                </c:pt>
                <c:pt idx="82336">
                  <c:v>14.674678999999999</c:v>
                </c:pt>
                <c:pt idx="82337">
                  <c:v>14.67712</c:v>
                </c:pt>
                <c:pt idx="82338">
                  <c:v>14.684628999999999</c:v>
                </c:pt>
                <c:pt idx="82339">
                  <c:v>14.678013999999999</c:v>
                </c:pt>
                <c:pt idx="82340">
                  <c:v>14.671585</c:v>
                </c:pt>
                <c:pt idx="82341">
                  <c:v>14.680927000000001</c:v>
                </c:pt>
                <c:pt idx="82342">
                  <c:v>14.679587</c:v>
                </c:pt>
                <c:pt idx="82343">
                  <c:v>14.666975000000001</c:v>
                </c:pt>
                <c:pt idx="82344">
                  <c:v>14.672988999999999</c:v>
                </c:pt>
                <c:pt idx="82345">
                  <c:v>14.686855</c:v>
                </c:pt>
                <c:pt idx="82346">
                  <c:v>14.680415</c:v>
                </c:pt>
                <c:pt idx="82347">
                  <c:v>14.673037000000001</c:v>
                </c:pt>
                <c:pt idx="82348">
                  <c:v>14.676859</c:v>
                </c:pt>
                <c:pt idx="82349">
                  <c:v>14.675789</c:v>
                </c:pt>
                <c:pt idx="82350">
                  <c:v>14.679793999999999</c:v>
                </c:pt>
                <c:pt idx="82351">
                  <c:v>14.685967</c:v>
                </c:pt>
                <c:pt idx="82352">
                  <c:v>14.679017999999999</c:v>
                </c:pt>
                <c:pt idx="82353">
                  <c:v>14.675655000000001</c:v>
                </c:pt>
                <c:pt idx="82354">
                  <c:v>14.680453</c:v>
                </c:pt>
                <c:pt idx="82355">
                  <c:v>14.678463000000001</c:v>
                </c:pt>
                <c:pt idx="82356">
                  <c:v>14.667099</c:v>
                </c:pt>
                <c:pt idx="82357">
                  <c:v>14.670764</c:v>
                </c:pt>
                <c:pt idx="82358">
                  <c:v>14.681146</c:v>
                </c:pt>
                <c:pt idx="82359">
                  <c:v>14.676907</c:v>
                </c:pt>
                <c:pt idx="82360">
                  <c:v>14.677795</c:v>
                </c:pt>
                <c:pt idx="82361">
                  <c:v>14.684238000000001</c:v>
                </c:pt>
                <c:pt idx="82362">
                  <c:v>14.682270000000001</c:v>
                </c:pt>
                <c:pt idx="82363">
                  <c:v>14.67981</c:v>
                </c:pt>
                <c:pt idx="82364">
                  <c:v>14.684207000000001</c:v>
                </c:pt>
                <c:pt idx="82365">
                  <c:v>14.684543</c:v>
                </c:pt>
                <c:pt idx="82366">
                  <c:v>14.680552</c:v>
                </c:pt>
                <c:pt idx="82367">
                  <c:v>14.688912</c:v>
                </c:pt>
                <c:pt idx="82368">
                  <c:v>14.686966</c:v>
                </c:pt>
                <c:pt idx="82369">
                  <c:v>14.674782</c:v>
                </c:pt>
                <c:pt idx="82370">
                  <c:v>14.680011</c:v>
                </c:pt>
                <c:pt idx="82371">
                  <c:v>14.682805999999999</c:v>
                </c:pt>
                <c:pt idx="82372">
                  <c:v>14.676601</c:v>
                </c:pt>
                <c:pt idx="82373">
                  <c:v>14.680980999999999</c:v>
                </c:pt>
                <c:pt idx="82374">
                  <c:v>14.684528999999999</c:v>
                </c:pt>
                <c:pt idx="82375">
                  <c:v>14.679821</c:v>
                </c:pt>
                <c:pt idx="82376">
                  <c:v>14.684962000000001</c:v>
                </c:pt>
                <c:pt idx="82377">
                  <c:v>14.68779</c:v>
                </c:pt>
                <c:pt idx="82378">
                  <c:v>14.674427</c:v>
                </c:pt>
                <c:pt idx="82379">
                  <c:v>14.679888</c:v>
                </c:pt>
                <c:pt idx="82380">
                  <c:v>14.686035</c:v>
                </c:pt>
                <c:pt idx="82381">
                  <c:v>14.671903</c:v>
                </c:pt>
                <c:pt idx="82382">
                  <c:v>14.680828</c:v>
                </c:pt>
                <c:pt idx="82383">
                  <c:v>14.689622</c:v>
                </c:pt>
                <c:pt idx="82384">
                  <c:v>14.682229</c:v>
                </c:pt>
                <c:pt idx="82385">
                  <c:v>14.681293999999999</c:v>
                </c:pt>
                <c:pt idx="82386">
                  <c:v>14.683839000000001</c:v>
                </c:pt>
                <c:pt idx="82387">
                  <c:v>14.688271</c:v>
                </c:pt>
                <c:pt idx="82388">
                  <c:v>14.691644</c:v>
                </c:pt>
                <c:pt idx="82389">
                  <c:v>14.691291</c:v>
                </c:pt>
                <c:pt idx="82390">
                  <c:v>14.679876999999999</c:v>
                </c:pt>
                <c:pt idx="82391">
                  <c:v>14.671608000000001</c:v>
                </c:pt>
                <c:pt idx="82392">
                  <c:v>14.685333999999999</c:v>
                </c:pt>
                <c:pt idx="82393">
                  <c:v>14.690158</c:v>
                </c:pt>
                <c:pt idx="82394">
                  <c:v>14.678609</c:v>
                </c:pt>
                <c:pt idx="82395">
                  <c:v>14.677275</c:v>
                </c:pt>
                <c:pt idx="82396">
                  <c:v>14.686647000000001</c:v>
                </c:pt>
                <c:pt idx="82397">
                  <c:v>14.68845</c:v>
                </c:pt>
                <c:pt idx="82398">
                  <c:v>14.683334</c:v>
                </c:pt>
                <c:pt idx="82399">
                  <c:v>14.687263</c:v>
                </c:pt>
                <c:pt idx="82400">
                  <c:v>14.692812999999999</c:v>
                </c:pt>
                <c:pt idx="82401">
                  <c:v>14.6906</c:v>
                </c:pt>
                <c:pt idx="82402">
                  <c:v>14.687924000000001</c:v>
                </c:pt>
                <c:pt idx="82403">
                  <c:v>14.687918</c:v>
                </c:pt>
                <c:pt idx="82404">
                  <c:v>14.690218</c:v>
                </c:pt>
                <c:pt idx="82405">
                  <c:v>14.687552</c:v>
                </c:pt>
                <c:pt idx="82406">
                  <c:v>14.682948</c:v>
                </c:pt>
                <c:pt idx="82407">
                  <c:v>14.683137</c:v>
                </c:pt>
                <c:pt idx="82408">
                  <c:v>14.687009</c:v>
                </c:pt>
                <c:pt idx="82409">
                  <c:v>14.687191</c:v>
                </c:pt>
                <c:pt idx="82410">
                  <c:v>14.685568</c:v>
                </c:pt>
                <c:pt idx="82411">
                  <c:v>14.694509999999999</c:v>
                </c:pt>
                <c:pt idx="82412">
                  <c:v>14.693434</c:v>
                </c:pt>
                <c:pt idx="82413">
                  <c:v>14.685423999999999</c:v>
                </c:pt>
                <c:pt idx="82414">
                  <c:v>14.691905</c:v>
                </c:pt>
                <c:pt idx="82415">
                  <c:v>14.688084</c:v>
                </c:pt>
                <c:pt idx="82416">
                  <c:v>14.67573</c:v>
                </c:pt>
                <c:pt idx="82417">
                  <c:v>14.678637</c:v>
                </c:pt>
                <c:pt idx="82418">
                  <c:v>14.688037</c:v>
                </c:pt>
                <c:pt idx="82419">
                  <c:v>14.690007</c:v>
                </c:pt>
                <c:pt idx="82420">
                  <c:v>14.687397000000001</c:v>
                </c:pt>
                <c:pt idx="82421">
                  <c:v>14.687136000000001</c:v>
                </c:pt>
                <c:pt idx="82422">
                  <c:v>14.688808</c:v>
                </c:pt>
                <c:pt idx="82423">
                  <c:v>14.695382</c:v>
                </c:pt>
                <c:pt idx="82424">
                  <c:v>14.700576999999999</c:v>
                </c:pt>
                <c:pt idx="82425">
                  <c:v>14.690664</c:v>
                </c:pt>
                <c:pt idx="82426">
                  <c:v>14.685758</c:v>
                </c:pt>
                <c:pt idx="82427">
                  <c:v>14.697316000000001</c:v>
                </c:pt>
                <c:pt idx="82428">
                  <c:v>14.70304</c:v>
                </c:pt>
                <c:pt idx="82429">
                  <c:v>14.694773</c:v>
                </c:pt>
                <c:pt idx="82430">
                  <c:v>14.694924</c:v>
                </c:pt>
                <c:pt idx="82431">
                  <c:v>14.693396</c:v>
                </c:pt>
                <c:pt idx="82432">
                  <c:v>14.683118</c:v>
                </c:pt>
                <c:pt idx="82433">
                  <c:v>14.697915</c:v>
                </c:pt>
                <c:pt idx="82434">
                  <c:v>14.704867999999999</c:v>
                </c:pt>
                <c:pt idx="82435">
                  <c:v>14.687046</c:v>
                </c:pt>
                <c:pt idx="82436">
                  <c:v>14.693702</c:v>
                </c:pt>
                <c:pt idx="82437">
                  <c:v>14.707397</c:v>
                </c:pt>
                <c:pt idx="82438">
                  <c:v>14.692894000000001</c:v>
                </c:pt>
                <c:pt idx="82439">
                  <c:v>14.678357</c:v>
                </c:pt>
                <c:pt idx="82440">
                  <c:v>14.688511999999999</c:v>
                </c:pt>
                <c:pt idx="82441">
                  <c:v>14.691677</c:v>
                </c:pt>
                <c:pt idx="82442">
                  <c:v>14.680998000000001</c:v>
                </c:pt>
                <c:pt idx="82443">
                  <c:v>14.686336000000001</c:v>
                </c:pt>
                <c:pt idx="82444">
                  <c:v>14.690956</c:v>
                </c:pt>
                <c:pt idx="82445">
                  <c:v>14.684623</c:v>
                </c:pt>
                <c:pt idx="82446">
                  <c:v>14.689852999999999</c:v>
                </c:pt>
                <c:pt idx="82447">
                  <c:v>14.698579000000001</c:v>
                </c:pt>
                <c:pt idx="82448">
                  <c:v>14.694197000000001</c:v>
                </c:pt>
                <c:pt idx="82449">
                  <c:v>14.694654</c:v>
                </c:pt>
                <c:pt idx="82450">
                  <c:v>14.703465</c:v>
                </c:pt>
                <c:pt idx="82451">
                  <c:v>14.692269</c:v>
                </c:pt>
                <c:pt idx="82452">
                  <c:v>14.685826</c:v>
                </c:pt>
                <c:pt idx="82453">
                  <c:v>14.698769</c:v>
                </c:pt>
                <c:pt idx="82454">
                  <c:v>14.691658</c:v>
                </c:pt>
                <c:pt idx="82455">
                  <c:v>14.685076</c:v>
                </c:pt>
                <c:pt idx="82456">
                  <c:v>14.695206000000001</c:v>
                </c:pt>
                <c:pt idx="82457">
                  <c:v>14.695546999999999</c:v>
                </c:pt>
                <c:pt idx="82458">
                  <c:v>14.69096</c:v>
                </c:pt>
                <c:pt idx="82459">
                  <c:v>14.693529</c:v>
                </c:pt>
                <c:pt idx="82460">
                  <c:v>14.700847</c:v>
                </c:pt>
                <c:pt idx="82461">
                  <c:v>14.696153000000001</c:v>
                </c:pt>
                <c:pt idx="82462">
                  <c:v>14.694651</c:v>
                </c:pt>
                <c:pt idx="82463">
                  <c:v>14.704174999999999</c:v>
                </c:pt>
                <c:pt idx="82464">
                  <c:v>14.701643000000001</c:v>
                </c:pt>
                <c:pt idx="82465">
                  <c:v>14.699242999999999</c:v>
                </c:pt>
                <c:pt idx="82466">
                  <c:v>14.700225</c:v>
                </c:pt>
                <c:pt idx="82467">
                  <c:v>14.694087</c:v>
                </c:pt>
                <c:pt idx="82468">
                  <c:v>14.694419</c:v>
                </c:pt>
                <c:pt idx="82469">
                  <c:v>14.703787999999999</c:v>
                </c:pt>
                <c:pt idx="82470">
                  <c:v>14.700699999999999</c:v>
                </c:pt>
                <c:pt idx="82471">
                  <c:v>14.694461</c:v>
                </c:pt>
                <c:pt idx="82472">
                  <c:v>14.704719000000001</c:v>
                </c:pt>
                <c:pt idx="82473">
                  <c:v>14.704089</c:v>
                </c:pt>
                <c:pt idx="82474">
                  <c:v>14.692360000000001</c:v>
                </c:pt>
                <c:pt idx="82475">
                  <c:v>14.698409</c:v>
                </c:pt>
                <c:pt idx="82476">
                  <c:v>14.704488</c:v>
                </c:pt>
                <c:pt idx="82477">
                  <c:v>14.698907999999999</c:v>
                </c:pt>
                <c:pt idx="82478">
                  <c:v>14.695387</c:v>
                </c:pt>
                <c:pt idx="82479">
                  <c:v>14.695966</c:v>
                </c:pt>
                <c:pt idx="82480">
                  <c:v>14.691585</c:v>
                </c:pt>
                <c:pt idx="82481">
                  <c:v>14.689698999999999</c:v>
                </c:pt>
                <c:pt idx="82482">
                  <c:v>14.69693</c:v>
                </c:pt>
                <c:pt idx="82483">
                  <c:v>14.697918</c:v>
                </c:pt>
                <c:pt idx="82484">
                  <c:v>14.699825000000001</c:v>
                </c:pt>
                <c:pt idx="82485">
                  <c:v>14.710305999999999</c:v>
                </c:pt>
                <c:pt idx="82486">
                  <c:v>14.705914</c:v>
                </c:pt>
                <c:pt idx="82487">
                  <c:v>14.692273</c:v>
                </c:pt>
                <c:pt idx="82488">
                  <c:v>14.697120999999999</c:v>
                </c:pt>
                <c:pt idx="82489">
                  <c:v>14.70027</c:v>
                </c:pt>
                <c:pt idx="82490">
                  <c:v>14.695741999999999</c:v>
                </c:pt>
                <c:pt idx="82491">
                  <c:v>14.706474</c:v>
                </c:pt>
                <c:pt idx="82492">
                  <c:v>14.712607999999999</c:v>
                </c:pt>
                <c:pt idx="82493">
                  <c:v>14.704466</c:v>
                </c:pt>
                <c:pt idx="82494">
                  <c:v>14.702025000000001</c:v>
                </c:pt>
                <c:pt idx="82495">
                  <c:v>14.699534</c:v>
                </c:pt>
                <c:pt idx="82496">
                  <c:v>14.698611</c:v>
                </c:pt>
                <c:pt idx="82497">
                  <c:v>14.708593</c:v>
                </c:pt>
                <c:pt idx="82498">
                  <c:v>14.707406000000001</c:v>
                </c:pt>
                <c:pt idx="82499">
                  <c:v>14.701326</c:v>
                </c:pt>
                <c:pt idx="82500">
                  <c:v>14.71176</c:v>
                </c:pt>
                <c:pt idx="82501">
                  <c:v>14.712659</c:v>
                </c:pt>
                <c:pt idx="82502">
                  <c:v>14.695978</c:v>
                </c:pt>
                <c:pt idx="82503">
                  <c:v>14.696554000000001</c:v>
                </c:pt>
                <c:pt idx="82504">
                  <c:v>14.711805</c:v>
                </c:pt>
                <c:pt idx="82505">
                  <c:v>14.706134</c:v>
                </c:pt>
                <c:pt idx="82506">
                  <c:v>14.696543</c:v>
                </c:pt>
                <c:pt idx="82507">
                  <c:v>14.702614000000001</c:v>
                </c:pt>
                <c:pt idx="82508">
                  <c:v>14.705384</c:v>
                </c:pt>
                <c:pt idx="82509">
                  <c:v>14.704245</c:v>
                </c:pt>
                <c:pt idx="82510">
                  <c:v>14.708088999999999</c:v>
                </c:pt>
                <c:pt idx="82511">
                  <c:v>14.708914999999999</c:v>
                </c:pt>
                <c:pt idx="82512">
                  <c:v>14.706113</c:v>
                </c:pt>
                <c:pt idx="82513">
                  <c:v>14.711729999999999</c:v>
                </c:pt>
                <c:pt idx="82514">
                  <c:v>14.708195</c:v>
                </c:pt>
                <c:pt idx="82515">
                  <c:v>14.695465</c:v>
                </c:pt>
                <c:pt idx="82516">
                  <c:v>14.703759</c:v>
                </c:pt>
                <c:pt idx="82517">
                  <c:v>14.706004</c:v>
                </c:pt>
                <c:pt idx="82518">
                  <c:v>14.696004</c:v>
                </c:pt>
                <c:pt idx="82519">
                  <c:v>14.704264</c:v>
                </c:pt>
                <c:pt idx="82520">
                  <c:v>14.712766</c:v>
                </c:pt>
                <c:pt idx="82521">
                  <c:v>14.707647</c:v>
                </c:pt>
                <c:pt idx="82522">
                  <c:v>14.698119</c:v>
                </c:pt>
                <c:pt idx="82523">
                  <c:v>14.703810000000001</c:v>
                </c:pt>
                <c:pt idx="82524">
                  <c:v>14.711701</c:v>
                </c:pt>
                <c:pt idx="82525">
                  <c:v>14.700615000000001</c:v>
                </c:pt>
                <c:pt idx="82526">
                  <c:v>14.699894</c:v>
                </c:pt>
                <c:pt idx="82527">
                  <c:v>14.710214000000001</c:v>
                </c:pt>
                <c:pt idx="82528">
                  <c:v>14.709439</c:v>
                </c:pt>
                <c:pt idx="82529">
                  <c:v>14.706075999999999</c:v>
                </c:pt>
                <c:pt idx="82530">
                  <c:v>14.705591999999999</c:v>
                </c:pt>
                <c:pt idx="82531">
                  <c:v>14.697882999999999</c:v>
                </c:pt>
                <c:pt idx="82532">
                  <c:v>14.698475999999999</c:v>
                </c:pt>
                <c:pt idx="82533">
                  <c:v>14.716456000000001</c:v>
                </c:pt>
                <c:pt idx="82534">
                  <c:v>14.715370999999999</c:v>
                </c:pt>
                <c:pt idx="82535">
                  <c:v>14.708014</c:v>
                </c:pt>
                <c:pt idx="82536">
                  <c:v>14.721475</c:v>
                </c:pt>
                <c:pt idx="82537">
                  <c:v>14.718173</c:v>
                </c:pt>
                <c:pt idx="82538">
                  <c:v>14.703239</c:v>
                </c:pt>
                <c:pt idx="82539">
                  <c:v>14.711379000000001</c:v>
                </c:pt>
                <c:pt idx="82540">
                  <c:v>14.723815</c:v>
                </c:pt>
                <c:pt idx="82541">
                  <c:v>14.715028</c:v>
                </c:pt>
                <c:pt idx="82542">
                  <c:v>14.707176</c:v>
                </c:pt>
                <c:pt idx="82543">
                  <c:v>14.712337</c:v>
                </c:pt>
                <c:pt idx="82544">
                  <c:v>14.706809</c:v>
                </c:pt>
                <c:pt idx="82545">
                  <c:v>14.707523999999999</c:v>
                </c:pt>
                <c:pt idx="82546">
                  <c:v>14.714537</c:v>
                </c:pt>
                <c:pt idx="82547">
                  <c:v>14.709102</c:v>
                </c:pt>
                <c:pt idx="82548">
                  <c:v>14.711252</c:v>
                </c:pt>
                <c:pt idx="82549">
                  <c:v>14.716206</c:v>
                </c:pt>
                <c:pt idx="82550">
                  <c:v>14.709035</c:v>
                </c:pt>
                <c:pt idx="82551">
                  <c:v>14.708354</c:v>
                </c:pt>
                <c:pt idx="82552">
                  <c:v>14.717846</c:v>
                </c:pt>
                <c:pt idx="82553">
                  <c:v>14.707375000000001</c:v>
                </c:pt>
                <c:pt idx="82554">
                  <c:v>14.696463</c:v>
                </c:pt>
                <c:pt idx="82555">
                  <c:v>14.712412</c:v>
                </c:pt>
                <c:pt idx="82556">
                  <c:v>14.714361999999999</c:v>
                </c:pt>
                <c:pt idx="82557">
                  <c:v>14.704957</c:v>
                </c:pt>
                <c:pt idx="82558">
                  <c:v>14.709702999999999</c:v>
                </c:pt>
                <c:pt idx="82559">
                  <c:v>14.711304</c:v>
                </c:pt>
                <c:pt idx="82560">
                  <c:v>14.714993</c:v>
                </c:pt>
                <c:pt idx="82561">
                  <c:v>14.719564999999999</c:v>
                </c:pt>
                <c:pt idx="82562">
                  <c:v>14.714688000000001</c:v>
                </c:pt>
                <c:pt idx="82563">
                  <c:v>14.708220000000001</c:v>
                </c:pt>
                <c:pt idx="82564">
                  <c:v>14.709314000000001</c:v>
                </c:pt>
                <c:pt idx="82565">
                  <c:v>14.711812999999999</c:v>
                </c:pt>
                <c:pt idx="82566">
                  <c:v>14.704155</c:v>
                </c:pt>
                <c:pt idx="82567">
                  <c:v>14.710865999999999</c:v>
                </c:pt>
                <c:pt idx="82568">
                  <c:v>14.722894</c:v>
                </c:pt>
                <c:pt idx="82569">
                  <c:v>14.716677000000001</c:v>
                </c:pt>
                <c:pt idx="82570">
                  <c:v>14.711786</c:v>
                </c:pt>
                <c:pt idx="82571">
                  <c:v>14.719716999999999</c:v>
                </c:pt>
                <c:pt idx="82572">
                  <c:v>14.720053999999999</c:v>
                </c:pt>
                <c:pt idx="82573">
                  <c:v>14.706182</c:v>
                </c:pt>
                <c:pt idx="82574">
                  <c:v>14.712546</c:v>
                </c:pt>
                <c:pt idx="82575">
                  <c:v>14.725524</c:v>
                </c:pt>
                <c:pt idx="82576">
                  <c:v>14.708931</c:v>
                </c:pt>
                <c:pt idx="82577">
                  <c:v>14.706483</c:v>
                </c:pt>
                <c:pt idx="82578">
                  <c:v>14.716922</c:v>
                </c:pt>
                <c:pt idx="82579">
                  <c:v>14.711297999999999</c:v>
                </c:pt>
                <c:pt idx="82580">
                  <c:v>14.716885</c:v>
                </c:pt>
                <c:pt idx="82581">
                  <c:v>14.724392</c:v>
                </c:pt>
                <c:pt idx="82582">
                  <c:v>14.720190000000001</c:v>
                </c:pt>
                <c:pt idx="82583">
                  <c:v>14.718518</c:v>
                </c:pt>
                <c:pt idx="82584">
                  <c:v>14.719623</c:v>
                </c:pt>
                <c:pt idx="82585">
                  <c:v>14.715776999999999</c:v>
                </c:pt>
                <c:pt idx="82586">
                  <c:v>14.716081000000001</c:v>
                </c:pt>
                <c:pt idx="82587">
                  <c:v>14.721655999999999</c:v>
                </c:pt>
                <c:pt idx="82588">
                  <c:v>14.713582000000001</c:v>
                </c:pt>
                <c:pt idx="82589">
                  <c:v>14.709201</c:v>
                </c:pt>
                <c:pt idx="82590">
                  <c:v>14.722842</c:v>
                </c:pt>
                <c:pt idx="82591">
                  <c:v>14.728497000000001</c:v>
                </c:pt>
                <c:pt idx="82592">
                  <c:v>14.713699</c:v>
                </c:pt>
                <c:pt idx="82593">
                  <c:v>14.70818</c:v>
                </c:pt>
                <c:pt idx="82594">
                  <c:v>14.721299</c:v>
                </c:pt>
                <c:pt idx="82595">
                  <c:v>14.719742</c:v>
                </c:pt>
                <c:pt idx="82596">
                  <c:v>14.715363999999999</c:v>
                </c:pt>
                <c:pt idx="82597">
                  <c:v>14.724333</c:v>
                </c:pt>
                <c:pt idx="82598">
                  <c:v>14.718211999999999</c:v>
                </c:pt>
                <c:pt idx="82599">
                  <c:v>14.709586</c:v>
                </c:pt>
                <c:pt idx="82600">
                  <c:v>14.712215</c:v>
                </c:pt>
                <c:pt idx="82601">
                  <c:v>14.714308000000001</c:v>
                </c:pt>
                <c:pt idx="82602">
                  <c:v>14.7172</c:v>
                </c:pt>
                <c:pt idx="82603">
                  <c:v>14.723532000000001</c:v>
                </c:pt>
                <c:pt idx="82604">
                  <c:v>14.727912</c:v>
                </c:pt>
                <c:pt idx="82605">
                  <c:v>14.718856000000001</c:v>
                </c:pt>
                <c:pt idx="82606">
                  <c:v>14.715267000000001</c:v>
                </c:pt>
                <c:pt idx="82607">
                  <c:v>14.724262</c:v>
                </c:pt>
                <c:pt idx="82608">
                  <c:v>14.721396</c:v>
                </c:pt>
                <c:pt idx="82609">
                  <c:v>14.721261</c:v>
                </c:pt>
                <c:pt idx="82610">
                  <c:v>14.723625</c:v>
                </c:pt>
                <c:pt idx="82611">
                  <c:v>14.713504</c:v>
                </c:pt>
                <c:pt idx="82612">
                  <c:v>14.716625000000001</c:v>
                </c:pt>
                <c:pt idx="82613">
                  <c:v>14.731436</c:v>
                </c:pt>
                <c:pt idx="82614">
                  <c:v>14.724302</c:v>
                </c:pt>
                <c:pt idx="82615">
                  <c:v>14.711850999999999</c:v>
                </c:pt>
                <c:pt idx="82616">
                  <c:v>14.729958</c:v>
                </c:pt>
                <c:pt idx="82617">
                  <c:v>14.740653999999999</c:v>
                </c:pt>
                <c:pt idx="82618">
                  <c:v>14.725268</c:v>
                </c:pt>
                <c:pt idx="82619">
                  <c:v>14.722516000000001</c:v>
                </c:pt>
                <c:pt idx="82620">
                  <c:v>14.728156</c:v>
                </c:pt>
                <c:pt idx="82621">
                  <c:v>14.728489</c:v>
                </c:pt>
                <c:pt idx="82622">
                  <c:v>14.728676</c:v>
                </c:pt>
                <c:pt idx="82623">
                  <c:v>14.725194999999999</c:v>
                </c:pt>
                <c:pt idx="82624">
                  <c:v>14.715719999999999</c:v>
                </c:pt>
                <c:pt idx="82625">
                  <c:v>14.717945</c:v>
                </c:pt>
                <c:pt idx="82626">
                  <c:v>14.726811</c:v>
                </c:pt>
                <c:pt idx="82627">
                  <c:v>14.715055</c:v>
                </c:pt>
                <c:pt idx="82628">
                  <c:v>14.709854</c:v>
                </c:pt>
                <c:pt idx="82629">
                  <c:v>14.723108999999999</c:v>
                </c:pt>
                <c:pt idx="82630">
                  <c:v>14.721225</c:v>
                </c:pt>
                <c:pt idx="82631">
                  <c:v>14.718534999999999</c:v>
                </c:pt>
                <c:pt idx="82632">
                  <c:v>14.727294000000001</c:v>
                </c:pt>
                <c:pt idx="82633">
                  <c:v>14.729177999999999</c:v>
                </c:pt>
                <c:pt idx="82634">
                  <c:v>14.723896999999999</c:v>
                </c:pt>
                <c:pt idx="82635">
                  <c:v>14.727499</c:v>
                </c:pt>
                <c:pt idx="82636">
                  <c:v>14.73076</c:v>
                </c:pt>
                <c:pt idx="82637">
                  <c:v>14.721754000000001</c:v>
                </c:pt>
                <c:pt idx="82638">
                  <c:v>14.723037</c:v>
                </c:pt>
                <c:pt idx="82639">
                  <c:v>14.725365999999999</c:v>
                </c:pt>
                <c:pt idx="82640">
                  <c:v>14.720093</c:v>
                </c:pt>
                <c:pt idx="82641">
                  <c:v>14.726599999999999</c:v>
                </c:pt>
                <c:pt idx="82642">
                  <c:v>14.727987000000001</c:v>
                </c:pt>
                <c:pt idx="82643">
                  <c:v>14.719016</c:v>
                </c:pt>
                <c:pt idx="82644">
                  <c:v>14.724818000000001</c:v>
                </c:pt>
                <c:pt idx="82645">
                  <c:v>14.738759</c:v>
                </c:pt>
                <c:pt idx="82646">
                  <c:v>14.731221</c:v>
                </c:pt>
                <c:pt idx="82647">
                  <c:v>14.719602</c:v>
                </c:pt>
                <c:pt idx="82648">
                  <c:v>14.729896</c:v>
                </c:pt>
                <c:pt idx="82649">
                  <c:v>14.73066</c:v>
                </c:pt>
                <c:pt idx="82650">
                  <c:v>14.721693999999999</c:v>
                </c:pt>
                <c:pt idx="82651">
                  <c:v>14.73241</c:v>
                </c:pt>
                <c:pt idx="82652">
                  <c:v>14.734209999999999</c:v>
                </c:pt>
                <c:pt idx="82653">
                  <c:v>14.718963</c:v>
                </c:pt>
                <c:pt idx="82654">
                  <c:v>14.721193</c:v>
                </c:pt>
                <c:pt idx="82655">
                  <c:v>14.732984</c:v>
                </c:pt>
                <c:pt idx="82656">
                  <c:v>14.730242000000001</c:v>
                </c:pt>
                <c:pt idx="82657">
                  <c:v>14.727793999999999</c:v>
                </c:pt>
                <c:pt idx="82658">
                  <c:v>14.731503</c:v>
                </c:pt>
                <c:pt idx="82659">
                  <c:v>14.724829</c:v>
                </c:pt>
                <c:pt idx="82660">
                  <c:v>14.736451000000001</c:v>
                </c:pt>
                <c:pt idx="82661">
                  <c:v>14.748991</c:v>
                </c:pt>
                <c:pt idx="82662">
                  <c:v>14.728192</c:v>
                </c:pt>
                <c:pt idx="82663">
                  <c:v>14.721869999999999</c:v>
                </c:pt>
                <c:pt idx="82664">
                  <c:v>14.739159000000001</c:v>
                </c:pt>
                <c:pt idx="82665">
                  <c:v>14.738490000000001</c:v>
                </c:pt>
                <c:pt idx="82666">
                  <c:v>14.728031</c:v>
                </c:pt>
                <c:pt idx="82667">
                  <c:v>14.732714</c:v>
                </c:pt>
                <c:pt idx="82668">
                  <c:v>14.733323</c:v>
                </c:pt>
                <c:pt idx="82669">
                  <c:v>14.726710000000001</c:v>
                </c:pt>
                <c:pt idx="82670">
                  <c:v>14.734083999999999</c:v>
                </c:pt>
                <c:pt idx="82671">
                  <c:v>14.737171999999999</c:v>
                </c:pt>
                <c:pt idx="82672">
                  <c:v>14.728654000000001</c:v>
                </c:pt>
                <c:pt idx="82673">
                  <c:v>14.726164000000001</c:v>
                </c:pt>
                <c:pt idx="82674">
                  <c:v>14.730584</c:v>
                </c:pt>
                <c:pt idx="82675">
                  <c:v>14.729892</c:v>
                </c:pt>
                <c:pt idx="82676">
                  <c:v>14.724895</c:v>
                </c:pt>
                <c:pt idx="82677">
                  <c:v>14.73019</c:v>
                </c:pt>
                <c:pt idx="82678">
                  <c:v>14.737895999999999</c:v>
                </c:pt>
                <c:pt idx="82679">
                  <c:v>14.741548999999999</c:v>
                </c:pt>
                <c:pt idx="82680">
                  <c:v>14.738593</c:v>
                </c:pt>
                <c:pt idx="82681">
                  <c:v>14.731702</c:v>
                </c:pt>
                <c:pt idx="82682">
                  <c:v>14.733314</c:v>
                </c:pt>
                <c:pt idx="82683">
                  <c:v>14.736492</c:v>
                </c:pt>
                <c:pt idx="82684">
                  <c:v>14.729773</c:v>
                </c:pt>
                <c:pt idx="82685">
                  <c:v>14.721646</c:v>
                </c:pt>
                <c:pt idx="82686">
                  <c:v>14.726289</c:v>
                </c:pt>
                <c:pt idx="82687">
                  <c:v>14.731436</c:v>
                </c:pt>
                <c:pt idx="82688">
                  <c:v>14.72831</c:v>
                </c:pt>
                <c:pt idx="82689">
                  <c:v>14.731490000000001</c:v>
                </c:pt>
                <c:pt idx="82690">
                  <c:v>14.732338</c:v>
                </c:pt>
                <c:pt idx="82691">
                  <c:v>14.730029999999999</c:v>
                </c:pt>
                <c:pt idx="82692">
                  <c:v>14.736459</c:v>
                </c:pt>
                <c:pt idx="82693">
                  <c:v>14.737182000000001</c:v>
                </c:pt>
                <c:pt idx="82694">
                  <c:v>14.732779000000001</c:v>
                </c:pt>
                <c:pt idx="82695">
                  <c:v>14.738106999999999</c:v>
                </c:pt>
                <c:pt idx="82696">
                  <c:v>14.742120999999999</c:v>
                </c:pt>
                <c:pt idx="82697">
                  <c:v>14.733052000000001</c:v>
                </c:pt>
                <c:pt idx="82698">
                  <c:v>14.726241999999999</c:v>
                </c:pt>
                <c:pt idx="82699">
                  <c:v>14.740099000000001</c:v>
                </c:pt>
                <c:pt idx="82700">
                  <c:v>14.744204</c:v>
                </c:pt>
                <c:pt idx="82701">
                  <c:v>14.731508</c:v>
                </c:pt>
                <c:pt idx="82702">
                  <c:v>14.733376</c:v>
                </c:pt>
                <c:pt idx="82703">
                  <c:v>14.736015999999999</c:v>
                </c:pt>
                <c:pt idx="82704">
                  <c:v>14.736819000000001</c:v>
                </c:pt>
                <c:pt idx="82705">
                  <c:v>14.744966</c:v>
                </c:pt>
                <c:pt idx="82706">
                  <c:v>14.743269</c:v>
                </c:pt>
                <c:pt idx="82707">
                  <c:v>14.732009</c:v>
                </c:pt>
                <c:pt idx="82708">
                  <c:v>14.734677</c:v>
                </c:pt>
                <c:pt idx="82709">
                  <c:v>14.740643</c:v>
                </c:pt>
                <c:pt idx="82710">
                  <c:v>14.732137</c:v>
                </c:pt>
                <c:pt idx="82711">
                  <c:v>14.733259</c:v>
                </c:pt>
                <c:pt idx="82712">
                  <c:v>14.739343999999999</c:v>
                </c:pt>
                <c:pt idx="82713">
                  <c:v>14.735434</c:v>
                </c:pt>
                <c:pt idx="82714">
                  <c:v>14.736394000000001</c:v>
                </c:pt>
                <c:pt idx="82715">
                  <c:v>14.741693</c:v>
                </c:pt>
                <c:pt idx="82716">
                  <c:v>14.739938</c:v>
                </c:pt>
                <c:pt idx="82717">
                  <c:v>14.732627000000001</c:v>
                </c:pt>
                <c:pt idx="82718">
                  <c:v>14.736475</c:v>
                </c:pt>
                <c:pt idx="82719">
                  <c:v>14.736608</c:v>
                </c:pt>
                <c:pt idx="82720">
                  <c:v>14.73115</c:v>
                </c:pt>
                <c:pt idx="82721">
                  <c:v>14.743418</c:v>
                </c:pt>
                <c:pt idx="82722">
                  <c:v>14.74926</c:v>
                </c:pt>
                <c:pt idx="82723">
                  <c:v>14.741572</c:v>
                </c:pt>
                <c:pt idx="82724">
                  <c:v>14.747976</c:v>
                </c:pt>
                <c:pt idx="82725">
                  <c:v>14.757052</c:v>
                </c:pt>
                <c:pt idx="82726">
                  <c:v>14.741414000000001</c:v>
                </c:pt>
                <c:pt idx="82727">
                  <c:v>14.730335999999999</c:v>
                </c:pt>
                <c:pt idx="82728">
                  <c:v>14.7475</c:v>
                </c:pt>
                <c:pt idx="82729">
                  <c:v>14.749114000000001</c:v>
                </c:pt>
                <c:pt idx="82730">
                  <c:v>14.740602000000001</c:v>
                </c:pt>
                <c:pt idx="82731">
                  <c:v>14.753003</c:v>
                </c:pt>
                <c:pt idx="82732">
                  <c:v>14.752055</c:v>
                </c:pt>
                <c:pt idx="82733">
                  <c:v>14.739784999999999</c:v>
                </c:pt>
                <c:pt idx="82734">
                  <c:v>14.742907000000001</c:v>
                </c:pt>
                <c:pt idx="82735">
                  <c:v>14.742082999999999</c:v>
                </c:pt>
                <c:pt idx="82736">
                  <c:v>14.735338</c:v>
                </c:pt>
                <c:pt idx="82737">
                  <c:v>14.738239999999999</c:v>
                </c:pt>
                <c:pt idx="82738">
                  <c:v>14.743069</c:v>
                </c:pt>
                <c:pt idx="82739">
                  <c:v>14.742374999999999</c:v>
                </c:pt>
                <c:pt idx="82740">
                  <c:v>14.745635999999999</c:v>
                </c:pt>
                <c:pt idx="82741">
                  <c:v>14.747132000000001</c:v>
                </c:pt>
                <c:pt idx="82742">
                  <c:v>14.735758000000001</c:v>
                </c:pt>
                <c:pt idx="82743">
                  <c:v>14.734438000000001</c:v>
                </c:pt>
                <c:pt idx="82744">
                  <c:v>14.747557</c:v>
                </c:pt>
                <c:pt idx="82745">
                  <c:v>14.752280000000001</c:v>
                </c:pt>
                <c:pt idx="82746">
                  <c:v>14.744275999999999</c:v>
                </c:pt>
                <c:pt idx="82747">
                  <c:v>14.744930999999999</c:v>
                </c:pt>
                <c:pt idx="82748">
                  <c:v>14.750142</c:v>
                </c:pt>
                <c:pt idx="82749">
                  <c:v>14.738780999999999</c:v>
                </c:pt>
                <c:pt idx="82750">
                  <c:v>14.740613</c:v>
                </c:pt>
                <c:pt idx="82751">
                  <c:v>14.749976</c:v>
                </c:pt>
                <c:pt idx="82752">
                  <c:v>14.741557999999999</c:v>
                </c:pt>
                <c:pt idx="82753">
                  <c:v>14.745832999999999</c:v>
                </c:pt>
                <c:pt idx="82754">
                  <c:v>14.752986</c:v>
                </c:pt>
                <c:pt idx="82755">
                  <c:v>14.742143</c:v>
                </c:pt>
                <c:pt idx="82756">
                  <c:v>14.738987</c:v>
                </c:pt>
                <c:pt idx="82757">
                  <c:v>14.746267</c:v>
                </c:pt>
                <c:pt idx="82758">
                  <c:v>14.743441000000001</c:v>
                </c:pt>
                <c:pt idx="82759">
                  <c:v>14.738334</c:v>
                </c:pt>
                <c:pt idx="82760">
                  <c:v>14.742430000000001</c:v>
                </c:pt>
                <c:pt idx="82761">
                  <c:v>14.738339</c:v>
                </c:pt>
                <c:pt idx="82762">
                  <c:v>14.734332999999999</c:v>
                </c:pt>
                <c:pt idx="82763">
                  <c:v>14.747837000000001</c:v>
                </c:pt>
                <c:pt idx="82764">
                  <c:v>14.753909</c:v>
                </c:pt>
                <c:pt idx="82765">
                  <c:v>14.748829000000001</c:v>
                </c:pt>
                <c:pt idx="82766">
                  <c:v>14.749810999999999</c:v>
                </c:pt>
                <c:pt idx="82767">
                  <c:v>14.747654000000001</c:v>
                </c:pt>
                <c:pt idx="82768">
                  <c:v>14.738308999999999</c:v>
                </c:pt>
                <c:pt idx="82769">
                  <c:v>14.739223000000001</c:v>
                </c:pt>
                <c:pt idx="82770">
                  <c:v>14.751251999999999</c:v>
                </c:pt>
                <c:pt idx="82771">
                  <c:v>14.744999999999999</c:v>
                </c:pt>
                <c:pt idx="82772">
                  <c:v>14.738002</c:v>
                </c:pt>
                <c:pt idx="82773">
                  <c:v>14.749727</c:v>
                </c:pt>
                <c:pt idx="82774">
                  <c:v>14.750075000000001</c:v>
                </c:pt>
                <c:pt idx="82775">
                  <c:v>14.742599</c:v>
                </c:pt>
                <c:pt idx="82776">
                  <c:v>14.747284000000001</c:v>
                </c:pt>
                <c:pt idx="82777">
                  <c:v>14.754674</c:v>
                </c:pt>
                <c:pt idx="82778">
                  <c:v>14.751912000000001</c:v>
                </c:pt>
                <c:pt idx="82779">
                  <c:v>14.749301000000001</c:v>
                </c:pt>
                <c:pt idx="82780">
                  <c:v>14.753845999999999</c:v>
                </c:pt>
                <c:pt idx="82781">
                  <c:v>14.751833</c:v>
                </c:pt>
                <c:pt idx="82782">
                  <c:v>14.749181999999999</c:v>
                </c:pt>
                <c:pt idx="82783">
                  <c:v>14.750901000000001</c:v>
                </c:pt>
                <c:pt idx="82784">
                  <c:v>14.747348000000001</c:v>
                </c:pt>
                <c:pt idx="82785">
                  <c:v>14.743143999999999</c:v>
                </c:pt>
                <c:pt idx="82786">
                  <c:v>14.742483999999999</c:v>
                </c:pt>
                <c:pt idx="82787">
                  <c:v>14.749411</c:v>
                </c:pt>
                <c:pt idx="82788">
                  <c:v>14.755240000000001</c:v>
                </c:pt>
                <c:pt idx="82789">
                  <c:v>14.756263000000001</c:v>
                </c:pt>
                <c:pt idx="82790">
                  <c:v>14.756114999999999</c:v>
                </c:pt>
                <c:pt idx="82791">
                  <c:v>14.754564</c:v>
                </c:pt>
                <c:pt idx="82792">
                  <c:v>14.757349</c:v>
                </c:pt>
                <c:pt idx="82793">
                  <c:v>14.751084000000001</c:v>
                </c:pt>
                <c:pt idx="82794">
                  <c:v>14.743731</c:v>
                </c:pt>
                <c:pt idx="82795">
                  <c:v>14.752701999999999</c:v>
                </c:pt>
                <c:pt idx="82796">
                  <c:v>14.753429000000001</c:v>
                </c:pt>
                <c:pt idx="82797">
                  <c:v>14.739176</c:v>
                </c:pt>
                <c:pt idx="82798">
                  <c:v>14.739865</c:v>
                </c:pt>
                <c:pt idx="82799">
                  <c:v>14.755604</c:v>
                </c:pt>
                <c:pt idx="82800">
                  <c:v>14.760770000000001</c:v>
                </c:pt>
                <c:pt idx="82801">
                  <c:v>14.756608</c:v>
                </c:pt>
                <c:pt idx="82802">
                  <c:v>14.756949000000001</c:v>
                </c:pt>
                <c:pt idx="82803">
                  <c:v>14.757688</c:v>
                </c:pt>
                <c:pt idx="82804">
                  <c:v>14.765579000000001</c:v>
                </c:pt>
                <c:pt idx="82805">
                  <c:v>14.769693999999999</c:v>
                </c:pt>
                <c:pt idx="82806">
                  <c:v>14.757365999999999</c:v>
                </c:pt>
                <c:pt idx="82807">
                  <c:v>14.752793</c:v>
                </c:pt>
                <c:pt idx="82808">
                  <c:v>14.763221</c:v>
                </c:pt>
                <c:pt idx="82809">
                  <c:v>14.764746000000001</c:v>
                </c:pt>
                <c:pt idx="82810">
                  <c:v>14.749207</c:v>
                </c:pt>
                <c:pt idx="82811">
                  <c:v>14.746270000000001</c:v>
                </c:pt>
                <c:pt idx="82812">
                  <c:v>14.755291</c:v>
                </c:pt>
                <c:pt idx="82813">
                  <c:v>14.752784</c:v>
                </c:pt>
                <c:pt idx="82814">
                  <c:v>14.75282</c:v>
                </c:pt>
                <c:pt idx="82815">
                  <c:v>14.754955000000001</c:v>
                </c:pt>
                <c:pt idx="82816">
                  <c:v>14.750289</c:v>
                </c:pt>
                <c:pt idx="82817">
                  <c:v>14.755957</c:v>
                </c:pt>
                <c:pt idx="82818">
                  <c:v>14.762127</c:v>
                </c:pt>
                <c:pt idx="82819">
                  <c:v>14.752114000000001</c:v>
                </c:pt>
                <c:pt idx="82820">
                  <c:v>14.750019999999999</c:v>
                </c:pt>
                <c:pt idx="82821">
                  <c:v>14.758641000000001</c:v>
                </c:pt>
                <c:pt idx="82822">
                  <c:v>14.748025</c:v>
                </c:pt>
                <c:pt idx="82823">
                  <c:v>14.743093999999999</c:v>
                </c:pt>
                <c:pt idx="82824">
                  <c:v>14.761419999999999</c:v>
                </c:pt>
                <c:pt idx="82825">
                  <c:v>14.760472999999999</c:v>
                </c:pt>
                <c:pt idx="82826">
                  <c:v>14.755959000000001</c:v>
                </c:pt>
                <c:pt idx="82827">
                  <c:v>14.766914999999999</c:v>
                </c:pt>
                <c:pt idx="82828">
                  <c:v>14.763287</c:v>
                </c:pt>
                <c:pt idx="82829">
                  <c:v>14.755592</c:v>
                </c:pt>
                <c:pt idx="82830">
                  <c:v>14.761594000000001</c:v>
                </c:pt>
                <c:pt idx="82831">
                  <c:v>14.761543</c:v>
                </c:pt>
                <c:pt idx="82832">
                  <c:v>14.749280000000001</c:v>
                </c:pt>
                <c:pt idx="82833">
                  <c:v>14.753085</c:v>
                </c:pt>
                <c:pt idx="82834">
                  <c:v>14.758644</c:v>
                </c:pt>
                <c:pt idx="82835">
                  <c:v>14.749579000000001</c:v>
                </c:pt>
                <c:pt idx="82836">
                  <c:v>14.751954</c:v>
                </c:pt>
                <c:pt idx="82837">
                  <c:v>14.756992</c:v>
                </c:pt>
                <c:pt idx="82838">
                  <c:v>14.755493</c:v>
                </c:pt>
                <c:pt idx="82839">
                  <c:v>14.754981000000001</c:v>
                </c:pt>
                <c:pt idx="82840">
                  <c:v>14.757792999999999</c:v>
                </c:pt>
                <c:pt idx="82841">
                  <c:v>14.762422000000001</c:v>
                </c:pt>
                <c:pt idx="82842">
                  <c:v>14.764969000000001</c:v>
                </c:pt>
                <c:pt idx="82843">
                  <c:v>14.769493000000001</c:v>
                </c:pt>
                <c:pt idx="82844">
                  <c:v>14.762255</c:v>
                </c:pt>
                <c:pt idx="82845">
                  <c:v>14.748101999999999</c:v>
                </c:pt>
                <c:pt idx="82846">
                  <c:v>14.755570000000001</c:v>
                </c:pt>
                <c:pt idx="82847">
                  <c:v>14.765575999999999</c:v>
                </c:pt>
                <c:pt idx="82848">
                  <c:v>14.759149000000001</c:v>
                </c:pt>
                <c:pt idx="82849">
                  <c:v>14.757111</c:v>
                </c:pt>
                <c:pt idx="82850">
                  <c:v>14.764893000000001</c:v>
                </c:pt>
                <c:pt idx="82851">
                  <c:v>14.761645</c:v>
                </c:pt>
                <c:pt idx="82852">
                  <c:v>14.758775</c:v>
                </c:pt>
                <c:pt idx="82853">
                  <c:v>14.767571999999999</c:v>
                </c:pt>
                <c:pt idx="82854">
                  <c:v>14.763934000000001</c:v>
                </c:pt>
                <c:pt idx="82855">
                  <c:v>14.761962</c:v>
                </c:pt>
                <c:pt idx="82856">
                  <c:v>14.768969</c:v>
                </c:pt>
                <c:pt idx="82857">
                  <c:v>14.759404999999999</c:v>
                </c:pt>
                <c:pt idx="82858">
                  <c:v>14.745481</c:v>
                </c:pt>
                <c:pt idx="82859">
                  <c:v>14.749890000000001</c:v>
                </c:pt>
                <c:pt idx="82860">
                  <c:v>14.765651</c:v>
                </c:pt>
                <c:pt idx="82861">
                  <c:v>14.767006</c:v>
                </c:pt>
                <c:pt idx="82862">
                  <c:v>14.757082</c:v>
                </c:pt>
                <c:pt idx="82863">
                  <c:v>14.759899000000001</c:v>
                </c:pt>
                <c:pt idx="82864">
                  <c:v>14.76835</c:v>
                </c:pt>
                <c:pt idx="82865">
                  <c:v>14.773077000000001</c:v>
                </c:pt>
                <c:pt idx="82866">
                  <c:v>14.767747999999999</c:v>
                </c:pt>
                <c:pt idx="82867">
                  <c:v>14.76066</c:v>
                </c:pt>
                <c:pt idx="82868">
                  <c:v>14.770860000000001</c:v>
                </c:pt>
                <c:pt idx="82869">
                  <c:v>14.777920999999999</c:v>
                </c:pt>
                <c:pt idx="82870">
                  <c:v>14.769295</c:v>
                </c:pt>
                <c:pt idx="82871">
                  <c:v>14.764211</c:v>
                </c:pt>
                <c:pt idx="82872">
                  <c:v>14.770642</c:v>
                </c:pt>
                <c:pt idx="82873">
                  <c:v>14.76882</c:v>
                </c:pt>
                <c:pt idx="82874">
                  <c:v>14.768644999999999</c:v>
                </c:pt>
                <c:pt idx="82875">
                  <c:v>14.778476</c:v>
                </c:pt>
                <c:pt idx="82876">
                  <c:v>14.768943999999999</c:v>
                </c:pt>
                <c:pt idx="82877">
                  <c:v>14.762866000000001</c:v>
                </c:pt>
                <c:pt idx="82878">
                  <c:v>14.779387</c:v>
                </c:pt>
                <c:pt idx="82879">
                  <c:v>14.77604</c:v>
                </c:pt>
                <c:pt idx="82880">
                  <c:v>14.75745</c:v>
                </c:pt>
                <c:pt idx="82881">
                  <c:v>14.75933</c:v>
                </c:pt>
                <c:pt idx="82882">
                  <c:v>14.766976</c:v>
                </c:pt>
                <c:pt idx="82883">
                  <c:v>14.765796999999999</c:v>
                </c:pt>
                <c:pt idx="82884">
                  <c:v>14.770322</c:v>
                </c:pt>
                <c:pt idx="82885">
                  <c:v>14.769577</c:v>
                </c:pt>
                <c:pt idx="82886">
                  <c:v>14.759607000000001</c:v>
                </c:pt>
                <c:pt idx="82887">
                  <c:v>14.766306</c:v>
                </c:pt>
                <c:pt idx="82888">
                  <c:v>14.772823000000001</c:v>
                </c:pt>
                <c:pt idx="82889">
                  <c:v>14.769671000000001</c:v>
                </c:pt>
                <c:pt idx="82890">
                  <c:v>14.768162</c:v>
                </c:pt>
                <c:pt idx="82891">
                  <c:v>14.761329999999999</c:v>
                </c:pt>
                <c:pt idx="82892">
                  <c:v>14.756938</c:v>
                </c:pt>
                <c:pt idx="82893">
                  <c:v>14.763582</c:v>
                </c:pt>
                <c:pt idx="82894">
                  <c:v>14.774305</c:v>
                </c:pt>
                <c:pt idx="82895">
                  <c:v>14.770835</c:v>
                </c:pt>
                <c:pt idx="82896">
                  <c:v>14.765763</c:v>
                </c:pt>
                <c:pt idx="82897">
                  <c:v>14.770583</c:v>
                </c:pt>
                <c:pt idx="82898">
                  <c:v>14.767149</c:v>
                </c:pt>
                <c:pt idx="82899">
                  <c:v>14.761627000000001</c:v>
                </c:pt>
                <c:pt idx="82900">
                  <c:v>14.76385</c:v>
                </c:pt>
                <c:pt idx="82901">
                  <c:v>14.765746999999999</c:v>
                </c:pt>
                <c:pt idx="82902">
                  <c:v>14.765034999999999</c:v>
                </c:pt>
                <c:pt idx="82903">
                  <c:v>14.765433</c:v>
                </c:pt>
                <c:pt idx="82904">
                  <c:v>14.764119000000001</c:v>
                </c:pt>
                <c:pt idx="82905">
                  <c:v>14.756842000000001</c:v>
                </c:pt>
                <c:pt idx="82906">
                  <c:v>14.766919</c:v>
                </c:pt>
                <c:pt idx="82907">
                  <c:v>14.783208</c:v>
                </c:pt>
                <c:pt idx="82908">
                  <c:v>14.773842</c:v>
                </c:pt>
                <c:pt idx="82909">
                  <c:v>14.76385</c:v>
                </c:pt>
                <c:pt idx="82910">
                  <c:v>14.769458</c:v>
                </c:pt>
                <c:pt idx="82911">
                  <c:v>14.773452000000001</c:v>
                </c:pt>
                <c:pt idx="82912">
                  <c:v>14.771359</c:v>
                </c:pt>
                <c:pt idx="82913">
                  <c:v>14.773269000000001</c:v>
                </c:pt>
                <c:pt idx="82914">
                  <c:v>14.781791</c:v>
                </c:pt>
                <c:pt idx="82915">
                  <c:v>14.78097</c:v>
                </c:pt>
                <c:pt idx="82916">
                  <c:v>14.775302</c:v>
                </c:pt>
                <c:pt idx="82917">
                  <c:v>14.771989</c:v>
                </c:pt>
                <c:pt idx="82918">
                  <c:v>14.763431000000001</c:v>
                </c:pt>
                <c:pt idx="82919">
                  <c:v>14.768419</c:v>
                </c:pt>
                <c:pt idx="82920">
                  <c:v>14.776111999999999</c:v>
                </c:pt>
                <c:pt idx="82921">
                  <c:v>14.767124000000001</c:v>
                </c:pt>
                <c:pt idx="82922">
                  <c:v>14.764811</c:v>
                </c:pt>
                <c:pt idx="82923">
                  <c:v>14.773386</c:v>
                </c:pt>
                <c:pt idx="82924">
                  <c:v>14.778343</c:v>
                </c:pt>
                <c:pt idx="82925">
                  <c:v>14.778032</c:v>
                </c:pt>
                <c:pt idx="82926">
                  <c:v>14.779513</c:v>
                </c:pt>
                <c:pt idx="82927">
                  <c:v>14.773546</c:v>
                </c:pt>
                <c:pt idx="82928">
                  <c:v>14.765641</c:v>
                </c:pt>
                <c:pt idx="82929">
                  <c:v>14.770749</c:v>
                </c:pt>
                <c:pt idx="82930">
                  <c:v>14.773952</c:v>
                </c:pt>
                <c:pt idx="82931">
                  <c:v>14.77755</c:v>
                </c:pt>
                <c:pt idx="82932">
                  <c:v>14.780901999999999</c:v>
                </c:pt>
                <c:pt idx="82933">
                  <c:v>14.776871</c:v>
                </c:pt>
                <c:pt idx="82934">
                  <c:v>14.770804999999999</c:v>
                </c:pt>
                <c:pt idx="82935">
                  <c:v>14.767806</c:v>
                </c:pt>
                <c:pt idx="82936">
                  <c:v>14.774103999999999</c:v>
                </c:pt>
                <c:pt idx="82937">
                  <c:v>14.77891</c:v>
                </c:pt>
                <c:pt idx="82938">
                  <c:v>14.782947</c:v>
                </c:pt>
                <c:pt idx="82939">
                  <c:v>14.788639</c:v>
                </c:pt>
                <c:pt idx="82940">
                  <c:v>14.782387999999999</c:v>
                </c:pt>
                <c:pt idx="82941">
                  <c:v>14.778066000000001</c:v>
                </c:pt>
                <c:pt idx="82942">
                  <c:v>14.782092</c:v>
                </c:pt>
                <c:pt idx="82943">
                  <c:v>14.776884000000001</c:v>
                </c:pt>
                <c:pt idx="82944">
                  <c:v>14.770581999999999</c:v>
                </c:pt>
                <c:pt idx="82945">
                  <c:v>14.774965999999999</c:v>
                </c:pt>
                <c:pt idx="82946">
                  <c:v>14.77239</c:v>
                </c:pt>
                <c:pt idx="82947">
                  <c:v>14.768056</c:v>
                </c:pt>
                <c:pt idx="82948">
                  <c:v>14.77988</c:v>
                </c:pt>
                <c:pt idx="82949">
                  <c:v>14.785695</c:v>
                </c:pt>
                <c:pt idx="82950">
                  <c:v>14.779836</c:v>
                </c:pt>
                <c:pt idx="82951">
                  <c:v>14.786191000000001</c:v>
                </c:pt>
                <c:pt idx="82952">
                  <c:v>14.789695999999999</c:v>
                </c:pt>
                <c:pt idx="82953">
                  <c:v>14.776593999999999</c:v>
                </c:pt>
                <c:pt idx="82954">
                  <c:v>14.773394</c:v>
                </c:pt>
                <c:pt idx="82955">
                  <c:v>14.780082</c:v>
                </c:pt>
                <c:pt idx="82956">
                  <c:v>14.776493</c:v>
                </c:pt>
                <c:pt idx="82957">
                  <c:v>14.775411</c:v>
                </c:pt>
                <c:pt idx="82958">
                  <c:v>14.780984</c:v>
                </c:pt>
                <c:pt idx="82959">
                  <c:v>14.776661000000001</c:v>
                </c:pt>
                <c:pt idx="82960">
                  <c:v>14.779572999999999</c:v>
                </c:pt>
                <c:pt idx="82961">
                  <c:v>14.787565000000001</c:v>
                </c:pt>
                <c:pt idx="82962">
                  <c:v>14.776645</c:v>
                </c:pt>
                <c:pt idx="82963">
                  <c:v>14.769491</c:v>
                </c:pt>
                <c:pt idx="82964">
                  <c:v>14.780671999999999</c:v>
                </c:pt>
                <c:pt idx="82965">
                  <c:v>14.785838</c:v>
                </c:pt>
                <c:pt idx="82966">
                  <c:v>14.775738</c:v>
                </c:pt>
                <c:pt idx="82967">
                  <c:v>14.772729999999999</c:v>
                </c:pt>
                <c:pt idx="82968">
                  <c:v>14.770813</c:v>
                </c:pt>
                <c:pt idx="82969">
                  <c:v>14.763024</c:v>
                </c:pt>
                <c:pt idx="82970">
                  <c:v>14.778025</c:v>
                </c:pt>
                <c:pt idx="82971">
                  <c:v>14.794172</c:v>
                </c:pt>
                <c:pt idx="82972">
                  <c:v>14.783472</c:v>
                </c:pt>
                <c:pt idx="82973">
                  <c:v>14.77894</c:v>
                </c:pt>
                <c:pt idx="82974">
                  <c:v>14.789376000000001</c:v>
                </c:pt>
                <c:pt idx="82975">
                  <c:v>14.789287</c:v>
                </c:pt>
                <c:pt idx="82976">
                  <c:v>14.784836</c:v>
                </c:pt>
                <c:pt idx="82977">
                  <c:v>14.787879999999999</c:v>
                </c:pt>
                <c:pt idx="82978">
                  <c:v>14.77976</c:v>
                </c:pt>
                <c:pt idx="82979">
                  <c:v>14.770486999999999</c:v>
                </c:pt>
                <c:pt idx="82980">
                  <c:v>14.780964000000001</c:v>
                </c:pt>
                <c:pt idx="82981">
                  <c:v>14.785607000000001</c:v>
                </c:pt>
                <c:pt idx="82982">
                  <c:v>14.778962999999999</c:v>
                </c:pt>
                <c:pt idx="82983">
                  <c:v>14.781057000000001</c:v>
                </c:pt>
                <c:pt idx="82984">
                  <c:v>14.781154000000001</c:v>
                </c:pt>
                <c:pt idx="82985">
                  <c:v>14.77683</c:v>
                </c:pt>
                <c:pt idx="82986">
                  <c:v>14.785961</c:v>
                </c:pt>
                <c:pt idx="82987">
                  <c:v>14.794178</c:v>
                </c:pt>
                <c:pt idx="82988">
                  <c:v>14.78233</c:v>
                </c:pt>
                <c:pt idx="82989">
                  <c:v>14.779608</c:v>
                </c:pt>
                <c:pt idx="82990">
                  <c:v>14.790236</c:v>
                </c:pt>
                <c:pt idx="82991">
                  <c:v>14.787637</c:v>
                </c:pt>
                <c:pt idx="82992">
                  <c:v>14.781062</c:v>
                </c:pt>
                <c:pt idx="82993">
                  <c:v>14.777466</c:v>
                </c:pt>
                <c:pt idx="82994">
                  <c:v>14.782684</c:v>
                </c:pt>
                <c:pt idx="82995">
                  <c:v>14.796711</c:v>
                </c:pt>
                <c:pt idx="82996">
                  <c:v>14.795639</c:v>
                </c:pt>
                <c:pt idx="82997">
                  <c:v>14.784284</c:v>
                </c:pt>
                <c:pt idx="82998">
                  <c:v>14.783378000000001</c:v>
                </c:pt>
                <c:pt idx="82999">
                  <c:v>14.792090999999999</c:v>
                </c:pt>
                <c:pt idx="83000">
                  <c:v>14.787715</c:v>
                </c:pt>
                <c:pt idx="83001">
                  <c:v>14.777791000000001</c:v>
                </c:pt>
                <c:pt idx="83002">
                  <c:v>14.785921999999999</c:v>
                </c:pt>
                <c:pt idx="83003">
                  <c:v>14.7851</c:v>
                </c:pt>
                <c:pt idx="83004">
                  <c:v>14.779242999999999</c:v>
                </c:pt>
                <c:pt idx="83005">
                  <c:v>14.793616</c:v>
                </c:pt>
                <c:pt idx="83006">
                  <c:v>14.798114999999999</c:v>
                </c:pt>
                <c:pt idx="83007">
                  <c:v>14.781257</c:v>
                </c:pt>
                <c:pt idx="83008">
                  <c:v>14.782435</c:v>
                </c:pt>
                <c:pt idx="83009">
                  <c:v>14.798088999999999</c:v>
                </c:pt>
                <c:pt idx="83010">
                  <c:v>14.782162</c:v>
                </c:pt>
                <c:pt idx="83011">
                  <c:v>14.772563999999999</c:v>
                </c:pt>
                <c:pt idx="83012">
                  <c:v>14.790383</c:v>
                </c:pt>
                <c:pt idx="83013">
                  <c:v>14.787982</c:v>
                </c:pt>
                <c:pt idx="83014">
                  <c:v>14.788076</c:v>
                </c:pt>
                <c:pt idx="83015">
                  <c:v>14.798633000000001</c:v>
                </c:pt>
                <c:pt idx="83016">
                  <c:v>14.786241</c:v>
                </c:pt>
                <c:pt idx="83017">
                  <c:v>14.778187000000001</c:v>
                </c:pt>
                <c:pt idx="83018">
                  <c:v>14.791763</c:v>
                </c:pt>
                <c:pt idx="83019">
                  <c:v>14.789221</c:v>
                </c:pt>
                <c:pt idx="83020">
                  <c:v>14.774157000000001</c:v>
                </c:pt>
                <c:pt idx="83021">
                  <c:v>14.787512</c:v>
                </c:pt>
                <c:pt idx="83022">
                  <c:v>14.803048</c:v>
                </c:pt>
                <c:pt idx="83023">
                  <c:v>14.792489</c:v>
                </c:pt>
                <c:pt idx="83024">
                  <c:v>14.794435</c:v>
                </c:pt>
                <c:pt idx="83025">
                  <c:v>14.795645</c:v>
                </c:pt>
                <c:pt idx="83026">
                  <c:v>14.781997</c:v>
                </c:pt>
                <c:pt idx="83027">
                  <c:v>14.787991999999999</c:v>
                </c:pt>
                <c:pt idx="83028">
                  <c:v>14.798017</c:v>
                </c:pt>
                <c:pt idx="83029">
                  <c:v>14.789574999999999</c:v>
                </c:pt>
                <c:pt idx="83030">
                  <c:v>14.791002000000001</c:v>
                </c:pt>
                <c:pt idx="83031">
                  <c:v>14.799775</c:v>
                </c:pt>
                <c:pt idx="83032">
                  <c:v>14.786586</c:v>
                </c:pt>
                <c:pt idx="83033">
                  <c:v>14.778347</c:v>
                </c:pt>
                <c:pt idx="83034">
                  <c:v>14.795104</c:v>
                </c:pt>
                <c:pt idx="83035">
                  <c:v>14.794962999999999</c:v>
                </c:pt>
                <c:pt idx="83036">
                  <c:v>14.784215</c:v>
                </c:pt>
                <c:pt idx="83037">
                  <c:v>14.80078</c:v>
                </c:pt>
                <c:pt idx="83038">
                  <c:v>14.812806</c:v>
                </c:pt>
                <c:pt idx="83039">
                  <c:v>14.798282</c:v>
                </c:pt>
                <c:pt idx="83040">
                  <c:v>14.789094</c:v>
                </c:pt>
                <c:pt idx="83041">
                  <c:v>14.789745</c:v>
                </c:pt>
                <c:pt idx="83042">
                  <c:v>14.784174999999999</c:v>
                </c:pt>
                <c:pt idx="83043">
                  <c:v>14.786234</c:v>
                </c:pt>
                <c:pt idx="83044">
                  <c:v>14.7925</c:v>
                </c:pt>
                <c:pt idx="83045">
                  <c:v>14.789277</c:v>
                </c:pt>
                <c:pt idx="83046">
                  <c:v>14.794383</c:v>
                </c:pt>
                <c:pt idx="83047">
                  <c:v>14.796951</c:v>
                </c:pt>
                <c:pt idx="83048">
                  <c:v>14.786011999999999</c:v>
                </c:pt>
                <c:pt idx="83049">
                  <c:v>14.785254999999999</c:v>
                </c:pt>
                <c:pt idx="83050">
                  <c:v>14.795926</c:v>
                </c:pt>
                <c:pt idx="83051">
                  <c:v>14.794373</c:v>
                </c:pt>
                <c:pt idx="83052">
                  <c:v>14.784420000000001</c:v>
                </c:pt>
                <c:pt idx="83053">
                  <c:v>14.79034</c:v>
                </c:pt>
                <c:pt idx="83054">
                  <c:v>14.796633999999999</c:v>
                </c:pt>
                <c:pt idx="83055">
                  <c:v>14.791565</c:v>
                </c:pt>
                <c:pt idx="83056">
                  <c:v>14.78853</c:v>
                </c:pt>
                <c:pt idx="83057">
                  <c:v>14.793165999999999</c:v>
                </c:pt>
                <c:pt idx="83058">
                  <c:v>14.804964</c:v>
                </c:pt>
                <c:pt idx="83059">
                  <c:v>14.810734</c:v>
                </c:pt>
                <c:pt idx="83060">
                  <c:v>14.806353</c:v>
                </c:pt>
                <c:pt idx="83061">
                  <c:v>14.797776000000001</c:v>
                </c:pt>
                <c:pt idx="83062">
                  <c:v>14.797021000000001</c:v>
                </c:pt>
                <c:pt idx="83063">
                  <c:v>14.802921</c:v>
                </c:pt>
                <c:pt idx="83064">
                  <c:v>14.796471</c:v>
                </c:pt>
                <c:pt idx="83065">
                  <c:v>14.794126</c:v>
                </c:pt>
                <c:pt idx="83066">
                  <c:v>14.803205999999999</c:v>
                </c:pt>
                <c:pt idx="83067">
                  <c:v>14.799459000000001</c:v>
                </c:pt>
                <c:pt idx="83068">
                  <c:v>14.794449</c:v>
                </c:pt>
                <c:pt idx="83069">
                  <c:v>14.799647999999999</c:v>
                </c:pt>
                <c:pt idx="83070">
                  <c:v>14.800401000000001</c:v>
                </c:pt>
                <c:pt idx="83071">
                  <c:v>14.793032</c:v>
                </c:pt>
                <c:pt idx="83072">
                  <c:v>14.798705999999999</c:v>
                </c:pt>
                <c:pt idx="83073">
                  <c:v>14.80711</c:v>
                </c:pt>
                <c:pt idx="83074">
                  <c:v>14.800803</c:v>
                </c:pt>
                <c:pt idx="83075">
                  <c:v>14.797726000000001</c:v>
                </c:pt>
                <c:pt idx="83076">
                  <c:v>14.796727000000001</c:v>
                </c:pt>
                <c:pt idx="83077">
                  <c:v>14.790775999999999</c:v>
                </c:pt>
                <c:pt idx="83078">
                  <c:v>14.794898</c:v>
                </c:pt>
                <c:pt idx="83079">
                  <c:v>14.802322999999999</c:v>
                </c:pt>
                <c:pt idx="83080">
                  <c:v>14.799042</c:v>
                </c:pt>
                <c:pt idx="83081">
                  <c:v>14.795999</c:v>
                </c:pt>
                <c:pt idx="83082">
                  <c:v>14.806528</c:v>
                </c:pt>
                <c:pt idx="83083">
                  <c:v>14.807575</c:v>
                </c:pt>
                <c:pt idx="83084">
                  <c:v>14.797938</c:v>
                </c:pt>
                <c:pt idx="83085">
                  <c:v>14.801829</c:v>
                </c:pt>
                <c:pt idx="83086">
                  <c:v>14.801777</c:v>
                </c:pt>
                <c:pt idx="83087">
                  <c:v>14.797983</c:v>
                </c:pt>
                <c:pt idx="83088">
                  <c:v>14.799913</c:v>
                </c:pt>
                <c:pt idx="83089">
                  <c:v>14.797143</c:v>
                </c:pt>
                <c:pt idx="83090">
                  <c:v>14.795809999999999</c:v>
                </c:pt>
                <c:pt idx="83091">
                  <c:v>14.798207</c:v>
                </c:pt>
                <c:pt idx="83092">
                  <c:v>14.800140000000001</c:v>
                </c:pt>
                <c:pt idx="83093">
                  <c:v>14.798952999999999</c:v>
                </c:pt>
                <c:pt idx="83094">
                  <c:v>14.799002</c:v>
                </c:pt>
                <c:pt idx="83095">
                  <c:v>14.801905</c:v>
                </c:pt>
                <c:pt idx="83096">
                  <c:v>14.797508000000001</c:v>
                </c:pt>
                <c:pt idx="83097">
                  <c:v>14.797817999999999</c:v>
                </c:pt>
                <c:pt idx="83098">
                  <c:v>14.806493</c:v>
                </c:pt>
                <c:pt idx="83099">
                  <c:v>14.807359</c:v>
                </c:pt>
                <c:pt idx="83100">
                  <c:v>14.798199</c:v>
                </c:pt>
                <c:pt idx="83101">
                  <c:v>14.795754000000001</c:v>
                </c:pt>
                <c:pt idx="83102">
                  <c:v>14.801278999999999</c:v>
                </c:pt>
                <c:pt idx="83103">
                  <c:v>14.799113</c:v>
                </c:pt>
                <c:pt idx="83104">
                  <c:v>14.808342</c:v>
                </c:pt>
                <c:pt idx="83105">
                  <c:v>14.820081999999999</c:v>
                </c:pt>
                <c:pt idx="83106">
                  <c:v>14.808249</c:v>
                </c:pt>
                <c:pt idx="83107">
                  <c:v>14.803159000000001</c:v>
                </c:pt>
                <c:pt idx="83108">
                  <c:v>14.81151</c:v>
                </c:pt>
                <c:pt idx="83109">
                  <c:v>14.809822</c:v>
                </c:pt>
                <c:pt idx="83110">
                  <c:v>14.803362</c:v>
                </c:pt>
                <c:pt idx="83111">
                  <c:v>14.803611</c:v>
                </c:pt>
                <c:pt idx="83112">
                  <c:v>14.802924000000001</c:v>
                </c:pt>
                <c:pt idx="83113">
                  <c:v>14.796537000000001</c:v>
                </c:pt>
                <c:pt idx="83114">
                  <c:v>14.800734</c:v>
                </c:pt>
                <c:pt idx="83115">
                  <c:v>14.801918000000001</c:v>
                </c:pt>
                <c:pt idx="83116">
                  <c:v>14.795282</c:v>
                </c:pt>
                <c:pt idx="83117">
                  <c:v>14.804061000000001</c:v>
                </c:pt>
                <c:pt idx="83118">
                  <c:v>14.807850999999999</c:v>
                </c:pt>
                <c:pt idx="83119">
                  <c:v>14.799967000000001</c:v>
                </c:pt>
                <c:pt idx="83120">
                  <c:v>14.807468</c:v>
                </c:pt>
                <c:pt idx="83121">
                  <c:v>14.818419</c:v>
                </c:pt>
                <c:pt idx="83122">
                  <c:v>14.810726000000001</c:v>
                </c:pt>
                <c:pt idx="83123">
                  <c:v>14.807337</c:v>
                </c:pt>
                <c:pt idx="83124">
                  <c:v>14.815528</c:v>
                </c:pt>
                <c:pt idx="83125">
                  <c:v>14.808157</c:v>
                </c:pt>
                <c:pt idx="83126">
                  <c:v>14.804872</c:v>
                </c:pt>
                <c:pt idx="83127">
                  <c:v>14.812279999999999</c:v>
                </c:pt>
                <c:pt idx="83128">
                  <c:v>14.810746</c:v>
                </c:pt>
                <c:pt idx="83129">
                  <c:v>14.810985000000001</c:v>
                </c:pt>
                <c:pt idx="83130">
                  <c:v>14.811392</c:v>
                </c:pt>
                <c:pt idx="83131">
                  <c:v>14.809032</c:v>
                </c:pt>
                <c:pt idx="83132">
                  <c:v>14.80752</c:v>
                </c:pt>
                <c:pt idx="83133">
                  <c:v>14.8028</c:v>
                </c:pt>
                <c:pt idx="83134">
                  <c:v>14.80087</c:v>
                </c:pt>
                <c:pt idx="83135">
                  <c:v>14.801030000000001</c:v>
                </c:pt>
                <c:pt idx="83136">
                  <c:v>14.804421</c:v>
                </c:pt>
                <c:pt idx="83137">
                  <c:v>14.806255999999999</c:v>
                </c:pt>
                <c:pt idx="83138">
                  <c:v>14.802057</c:v>
                </c:pt>
                <c:pt idx="83139">
                  <c:v>14.802327</c:v>
                </c:pt>
                <c:pt idx="83140">
                  <c:v>14.804745</c:v>
                </c:pt>
                <c:pt idx="83141">
                  <c:v>14.802538</c:v>
                </c:pt>
                <c:pt idx="83142">
                  <c:v>14.806046</c:v>
                </c:pt>
                <c:pt idx="83143">
                  <c:v>14.819184</c:v>
                </c:pt>
                <c:pt idx="83144">
                  <c:v>14.821044000000001</c:v>
                </c:pt>
                <c:pt idx="83145">
                  <c:v>14.816148</c:v>
                </c:pt>
                <c:pt idx="83146">
                  <c:v>14.822017000000001</c:v>
                </c:pt>
                <c:pt idx="83147">
                  <c:v>14.819345999999999</c:v>
                </c:pt>
                <c:pt idx="83148">
                  <c:v>14.810955999999999</c:v>
                </c:pt>
                <c:pt idx="83149">
                  <c:v>14.815880999999999</c:v>
                </c:pt>
                <c:pt idx="83150">
                  <c:v>14.817693</c:v>
                </c:pt>
                <c:pt idx="83151">
                  <c:v>14.805440000000001</c:v>
                </c:pt>
                <c:pt idx="83152">
                  <c:v>14.802483000000001</c:v>
                </c:pt>
                <c:pt idx="83153">
                  <c:v>14.813038000000001</c:v>
                </c:pt>
                <c:pt idx="83154">
                  <c:v>14.809753000000001</c:v>
                </c:pt>
                <c:pt idx="83155">
                  <c:v>14.806175</c:v>
                </c:pt>
                <c:pt idx="83156">
                  <c:v>14.817195999999999</c:v>
                </c:pt>
                <c:pt idx="83157">
                  <c:v>14.820226999999999</c:v>
                </c:pt>
                <c:pt idx="83158">
                  <c:v>14.817194000000001</c:v>
                </c:pt>
                <c:pt idx="83159">
                  <c:v>14.816813</c:v>
                </c:pt>
                <c:pt idx="83160">
                  <c:v>14.811781999999999</c:v>
                </c:pt>
                <c:pt idx="83161">
                  <c:v>14.808211999999999</c:v>
                </c:pt>
                <c:pt idx="83162">
                  <c:v>14.81326</c:v>
                </c:pt>
                <c:pt idx="83163">
                  <c:v>14.817686999999999</c:v>
                </c:pt>
                <c:pt idx="83164">
                  <c:v>14.814854</c:v>
                </c:pt>
                <c:pt idx="83165">
                  <c:v>14.817771</c:v>
                </c:pt>
                <c:pt idx="83166">
                  <c:v>14.823418999999999</c:v>
                </c:pt>
                <c:pt idx="83167">
                  <c:v>14.816749</c:v>
                </c:pt>
                <c:pt idx="83168">
                  <c:v>14.811474</c:v>
                </c:pt>
                <c:pt idx="83169">
                  <c:v>14.811465</c:v>
                </c:pt>
                <c:pt idx="83170">
                  <c:v>14.812201999999999</c:v>
                </c:pt>
                <c:pt idx="83171">
                  <c:v>14.815351</c:v>
                </c:pt>
                <c:pt idx="83172">
                  <c:v>14.814920000000001</c:v>
                </c:pt>
                <c:pt idx="83173">
                  <c:v>14.809919000000001</c:v>
                </c:pt>
                <c:pt idx="83174">
                  <c:v>14.805899</c:v>
                </c:pt>
                <c:pt idx="83175">
                  <c:v>14.813497</c:v>
                </c:pt>
                <c:pt idx="83176">
                  <c:v>14.818728999999999</c:v>
                </c:pt>
                <c:pt idx="83177">
                  <c:v>14.811018000000001</c:v>
                </c:pt>
                <c:pt idx="83178">
                  <c:v>14.813696</c:v>
                </c:pt>
                <c:pt idx="83179">
                  <c:v>14.822744</c:v>
                </c:pt>
                <c:pt idx="83180">
                  <c:v>14.816309</c:v>
                </c:pt>
                <c:pt idx="83181">
                  <c:v>14.807584</c:v>
                </c:pt>
                <c:pt idx="83182">
                  <c:v>14.809726</c:v>
                </c:pt>
                <c:pt idx="83183">
                  <c:v>14.809614</c:v>
                </c:pt>
                <c:pt idx="83184">
                  <c:v>14.809313</c:v>
                </c:pt>
                <c:pt idx="83185">
                  <c:v>14.815203</c:v>
                </c:pt>
                <c:pt idx="83186">
                  <c:v>14.810829999999999</c:v>
                </c:pt>
                <c:pt idx="83187">
                  <c:v>14.808906</c:v>
                </c:pt>
                <c:pt idx="83188">
                  <c:v>14.820608999999999</c:v>
                </c:pt>
                <c:pt idx="83189">
                  <c:v>14.822049</c:v>
                </c:pt>
                <c:pt idx="83190">
                  <c:v>14.817265000000001</c:v>
                </c:pt>
                <c:pt idx="83191">
                  <c:v>14.817545000000001</c:v>
                </c:pt>
                <c:pt idx="83192">
                  <c:v>14.816367</c:v>
                </c:pt>
                <c:pt idx="83193">
                  <c:v>14.813624000000001</c:v>
                </c:pt>
                <c:pt idx="83194">
                  <c:v>14.819292000000001</c:v>
                </c:pt>
                <c:pt idx="83195">
                  <c:v>14.825364</c:v>
                </c:pt>
                <c:pt idx="83196">
                  <c:v>14.816682</c:v>
                </c:pt>
                <c:pt idx="83197">
                  <c:v>14.820327000000001</c:v>
                </c:pt>
                <c:pt idx="83198">
                  <c:v>14.831636</c:v>
                </c:pt>
                <c:pt idx="83199">
                  <c:v>14.822808999999999</c:v>
                </c:pt>
                <c:pt idx="83200">
                  <c:v>14.817095999999999</c:v>
                </c:pt>
                <c:pt idx="83201">
                  <c:v>14.822641000000001</c:v>
                </c:pt>
                <c:pt idx="83202">
                  <c:v>14.819547999999999</c:v>
                </c:pt>
                <c:pt idx="83203">
                  <c:v>14.816238</c:v>
                </c:pt>
                <c:pt idx="83204">
                  <c:v>14.821211999999999</c:v>
                </c:pt>
                <c:pt idx="83205">
                  <c:v>14.822466</c:v>
                </c:pt>
                <c:pt idx="83206">
                  <c:v>14.819929</c:v>
                </c:pt>
                <c:pt idx="83207">
                  <c:v>14.824662</c:v>
                </c:pt>
                <c:pt idx="83208">
                  <c:v>14.826974999999999</c:v>
                </c:pt>
                <c:pt idx="83209">
                  <c:v>14.825305</c:v>
                </c:pt>
                <c:pt idx="83210">
                  <c:v>14.824083</c:v>
                </c:pt>
                <c:pt idx="83211">
                  <c:v>14.823026</c:v>
                </c:pt>
                <c:pt idx="83212">
                  <c:v>14.819616999999999</c:v>
                </c:pt>
                <c:pt idx="83213">
                  <c:v>14.813476</c:v>
                </c:pt>
                <c:pt idx="83214">
                  <c:v>14.813060999999999</c:v>
                </c:pt>
                <c:pt idx="83215">
                  <c:v>14.814220000000001</c:v>
                </c:pt>
                <c:pt idx="83216">
                  <c:v>14.819156</c:v>
                </c:pt>
                <c:pt idx="83217">
                  <c:v>14.827904</c:v>
                </c:pt>
                <c:pt idx="83218">
                  <c:v>14.81995</c:v>
                </c:pt>
                <c:pt idx="83219">
                  <c:v>14.815538</c:v>
                </c:pt>
                <c:pt idx="83220">
                  <c:v>14.823244000000001</c:v>
                </c:pt>
                <c:pt idx="83221">
                  <c:v>14.821984</c:v>
                </c:pt>
                <c:pt idx="83222">
                  <c:v>14.826715</c:v>
                </c:pt>
                <c:pt idx="83223">
                  <c:v>14.833878</c:v>
                </c:pt>
                <c:pt idx="83224">
                  <c:v>14.823668</c:v>
                </c:pt>
                <c:pt idx="83225">
                  <c:v>14.815187</c:v>
                </c:pt>
                <c:pt idx="83226">
                  <c:v>14.825267</c:v>
                </c:pt>
                <c:pt idx="83227">
                  <c:v>14.830505</c:v>
                </c:pt>
                <c:pt idx="83228">
                  <c:v>14.822641000000001</c:v>
                </c:pt>
                <c:pt idx="83229">
                  <c:v>14.825078</c:v>
                </c:pt>
                <c:pt idx="83230">
                  <c:v>14.829446000000001</c:v>
                </c:pt>
                <c:pt idx="83231">
                  <c:v>14.826805999999999</c:v>
                </c:pt>
                <c:pt idx="83232">
                  <c:v>14.828913</c:v>
                </c:pt>
                <c:pt idx="83233">
                  <c:v>14.826158</c:v>
                </c:pt>
                <c:pt idx="83234">
                  <c:v>14.818967000000001</c:v>
                </c:pt>
                <c:pt idx="83235">
                  <c:v>14.817008</c:v>
                </c:pt>
                <c:pt idx="83236">
                  <c:v>14.824373</c:v>
                </c:pt>
                <c:pt idx="83237">
                  <c:v>14.825013999999999</c:v>
                </c:pt>
                <c:pt idx="83238">
                  <c:v>14.817219</c:v>
                </c:pt>
                <c:pt idx="83239">
                  <c:v>14.825671</c:v>
                </c:pt>
                <c:pt idx="83240">
                  <c:v>14.833731</c:v>
                </c:pt>
                <c:pt idx="83241">
                  <c:v>14.829385</c:v>
                </c:pt>
                <c:pt idx="83242">
                  <c:v>14.827256</c:v>
                </c:pt>
                <c:pt idx="83243">
                  <c:v>14.829492999999999</c:v>
                </c:pt>
                <c:pt idx="83244">
                  <c:v>14.828760000000001</c:v>
                </c:pt>
                <c:pt idx="83245">
                  <c:v>14.825545999999999</c:v>
                </c:pt>
                <c:pt idx="83246">
                  <c:v>14.827926</c:v>
                </c:pt>
                <c:pt idx="83247">
                  <c:v>14.826544999999999</c:v>
                </c:pt>
                <c:pt idx="83248">
                  <c:v>14.822562</c:v>
                </c:pt>
                <c:pt idx="83249">
                  <c:v>14.825811</c:v>
                </c:pt>
                <c:pt idx="83250">
                  <c:v>14.824684</c:v>
                </c:pt>
                <c:pt idx="83251">
                  <c:v>14.823389000000001</c:v>
                </c:pt>
                <c:pt idx="83252">
                  <c:v>14.827807999999999</c:v>
                </c:pt>
                <c:pt idx="83253">
                  <c:v>14.834218</c:v>
                </c:pt>
                <c:pt idx="83254">
                  <c:v>14.836823000000001</c:v>
                </c:pt>
                <c:pt idx="83255">
                  <c:v>14.828436999999999</c:v>
                </c:pt>
                <c:pt idx="83256">
                  <c:v>14.825112000000001</c:v>
                </c:pt>
                <c:pt idx="83257">
                  <c:v>14.832473</c:v>
                </c:pt>
                <c:pt idx="83258">
                  <c:v>14.833133</c:v>
                </c:pt>
                <c:pt idx="83259">
                  <c:v>14.826703</c:v>
                </c:pt>
                <c:pt idx="83260">
                  <c:v>14.826162</c:v>
                </c:pt>
                <c:pt idx="83261">
                  <c:v>14.828531</c:v>
                </c:pt>
                <c:pt idx="83262">
                  <c:v>14.828291</c:v>
                </c:pt>
                <c:pt idx="83263">
                  <c:v>14.825563000000001</c:v>
                </c:pt>
                <c:pt idx="83264">
                  <c:v>14.822443</c:v>
                </c:pt>
                <c:pt idx="83265">
                  <c:v>14.830552000000001</c:v>
                </c:pt>
                <c:pt idx="83266">
                  <c:v>14.832910999999999</c:v>
                </c:pt>
                <c:pt idx="83267">
                  <c:v>14.821869</c:v>
                </c:pt>
                <c:pt idx="83268">
                  <c:v>14.829261000000001</c:v>
                </c:pt>
                <c:pt idx="83269">
                  <c:v>14.838661</c:v>
                </c:pt>
                <c:pt idx="83270">
                  <c:v>14.837533000000001</c:v>
                </c:pt>
                <c:pt idx="83271">
                  <c:v>14.841094999999999</c:v>
                </c:pt>
                <c:pt idx="83272">
                  <c:v>14.837792</c:v>
                </c:pt>
                <c:pt idx="83273">
                  <c:v>14.828166</c:v>
                </c:pt>
                <c:pt idx="83274">
                  <c:v>14.831961</c:v>
                </c:pt>
                <c:pt idx="83275">
                  <c:v>14.839228</c:v>
                </c:pt>
                <c:pt idx="83276">
                  <c:v>14.830802</c:v>
                </c:pt>
                <c:pt idx="83277">
                  <c:v>14.825563000000001</c:v>
                </c:pt>
                <c:pt idx="83278">
                  <c:v>14.836263000000001</c:v>
                </c:pt>
                <c:pt idx="83279">
                  <c:v>14.833205</c:v>
                </c:pt>
                <c:pt idx="83280">
                  <c:v>14.827335</c:v>
                </c:pt>
                <c:pt idx="83281">
                  <c:v>14.834547000000001</c:v>
                </c:pt>
                <c:pt idx="83282">
                  <c:v>14.830849000000001</c:v>
                </c:pt>
                <c:pt idx="83283">
                  <c:v>14.82653</c:v>
                </c:pt>
                <c:pt idx="83284">
                  <c:v>14.836455000000001</c:v>
                </c:pt>
                <c:pt idx="83285">
                  <c:v>14.836387</c:v>
                </c:pt>
                <c:pt idx="83286">
                  <c:v>14.826188999999999</c:v>
                </c:pt>
                <c:pt idx="83287">
                  <c:v>14.834296999999999</c:v>
                </c:pt>
                <c:pt idx="83288">
                  <c:v>14.840890999999999</c:v>
                </c:pt>
                <c:pt idx="83289">
                  <c:v>14.833572</c:v>
                </c:pt>
                <c:pt idx="83290">
                  <c:v>14.839943</c:v>
                </c:pt>
                <c:pt idx="83291">
                  <c:v>14.838282</c:v>
                </c:pt>
                <c:pt idx="83292">
                  <c:v>14.827226</c:v>
                </c:pt>
                <c:pt idx="83293">
                  <c:v>14.838756</c:v>
                </c:pt>
                <c:pt idx="83294">
                  <c:v>14.847776</c:v>
                </c:pt>
                <c:pt idx="83295">
                  <c:v>14.832967999999999</c:v>
                </c:pt>
                <c:pt idx="83296">
                  <c:v>14.828504000000001</c:v>
                </c:pt>
                <c:pt idx="83297">
                  <c:v>14.8431</c:v>
                </c:pt>
                <c:pt idx="83298">
                  <c:v>14.834857</c:v>
                </c:pt>
                <c:pt idx="83299">
                  <c:v>14.825388</c:v>
                </c:pt>
                <c:pt idx="83300">
                  <c:v>14.839062999999999</c:v>
                </c:pt>
                <c:pt idx="83301">
                  <c:v>14.833742000000001</c:v>
                </c:pt>
                <c:pt idx="83302">
                  <c:v>14.824509000000001</c:v>
                </c:pt>
                <c:pt idx="83303">
                  <c:v>14.838155</c:v>
                </c:pt>
                <c:pt idx="83304">
                  <c:v>14.844268</c:v>
                </c:pt>
                <c:pt idx="83305">
                  <c:v>14.836238</c:v>
                </c:pt>
                <c:pt idx="83306">
                  <c:v>14.83258</c:v>
                </c:pt>
                <c:pt idx="83307">
                  <c:v>14.837859</c:v>
                </c:pt>
                <c:pt idx="83308">
                  <c:v>14.836499999999999</c:v>
                </c:pt>
                <c:pt idx="83309">
                  <c:v>14.830608</c:v>
                </c:pt>
                <c:pt idx="83310">
                  <c:v>14.832388999999999</c:v>
                </c:pt>
                <c:pt idx="83311">
                  <c:v>14.832496000000001</c:v>
                </c:pt>
                <c:pt idx="83312">
                  <c:v>14.837377</c:v>
                </c:pt>
                <c:pt idx="83313">
                  <c:v>14.845798</c:v>
                </c:pt>
                <c:pt idx="83314">
                  <c:v>14.846532</c:v>
                </c:pt>
                <c:pt idx="83315">
                  <c:v>14.844058</c:v>
                </c:pt>
                <c:pt idx="83316">
                  <c:v>14.842095</c:v>
                </c:pt>
                <c:pt idx="83317">
                  <c:v>14.836736999999999</c:v>
                </c:pt>
                <c:pt idx="83318">
                  <c:v>14.832618999999999</c:v>
                </c:pt>
                <c:pt idx="83319">
                  <c:v>14.841108999999999</c:v>
                </c:pt>
                <c:pt idx="83320">
                  <c:v>14.841832</c:v>
                </c:pt>
                <c:pt idx="83321">
                  <c:v>14.834847999999999</c:v>
                </c:pt>
                <c:pt idx="83322">
                  <c:v>14.842615</c:v>
                </c:pt>
                <c:pt idx="83323">
                  <c:v>14.842406</c:v>
                </c:pt>
                <c:pt idx="83324">
                  <c:v>14.835725999999999</c:v>
                </c:pt>
                <c:pt idx="83325">
                  <c:v>14.842575999999999</c:v>
                </c:pt>
                <c:pt idx="83326">
                  <c:v>14.845822999999999</c:v>
                </c:pt>
                <c:pt idx="83327">
                  <c:v>14.836263000000001</c:v>
                </c:pt>
                <c:pt idx="83328">
                  <c:v>14.833323</c:v>
                </c:pt>
                <c:pt idx="83329">
                  <c:v>14.841680999999999</c:v>
                </c:pt>
                <c:pt idx="83330">
                  <c:v>14.840559000000001</c:v>
                </c:pt>
                <c:pt idx="83331">
                  <c:v>14.836639</c:v>
                </c:pt>
                <c:pt idx="83332">
                  <c:v>14.841284</c:v>
                </c:pt>
                <c:pt idx="83333">
                  <c:v>14.841241999999999</c:v>
                </c:pt>
                <c:pt idx="83334">
                  <c:v>14.845556999999999</c:v>
                </c:pt>
                <c:pt idx="83335">
                  <c:v>14.851112000000001</c:v>
                </c:pt>
                <c:pt idx="83336">
                  <c:v>14.841924000000001</c:v>
                </c:pt>
                <c:pt idx="83337">
                  <c:v>14.837883</c:v>
                </c:pt>
                <c:pt idx="83338">
                  <c:v>14.845701</c:v>
                </c:pt>
                <c:pt idx="83339">
                  <c:v>14.842745000000001</c:v>
                </c:pt>
                <c:pt idx="83340">
                  <c:v>14.834510999999999</c:v>
                </c:pt>
                <c:pt idx="83341">
                  <c:v>14.840991000000001</c:v>
                </c:pt>
                <c:pt idx="83342">
                  <c:v>14.845044</c:v>
                </c:pt>
                <c:pt idx="83343">
                  <c:v>14.837553</c:v>
                </c:pt>
                <c:pt idx="83344">
                  <c:v>14.838355</c:v>
                </c:pt>
                <c:pt idx="83345">
                  <c:v>14.84615</c:v>
                </c:pt>
                <c:pt idx="83346">
                  <c:v>14.845058999999999</c:v>
                </c:pt>
                <c:pt idx="83347">
                  <c:v>14.841701</c:v>
                </c:pt>
                <c:pt idx="83348">
                  <c:v>14.848466</c:v>
                </c:pt>
                <c:pt idx="83349">
                  <c:v>14.850174000000001</c:v>
                </c:pt>
                <c:pt idx="83350">
                  <c:v>14.840954</c:v>
                </c:pt>
                <c:pt idx="83351">
                  <c:v>14.845433</c:v>
                </c:pt>
                <c:pt idx="83352">
                  <c:v>14.848649999999999</c:v>
                </c:pt>
                <c:pt idx="83353">
                  <c:v>14.843291000000001</c:v>
                </c:pt>
                <c:pt idx="83354">
                  <c:v>14.845585</c:v>
                </c:pt>
                <c:pt idx="83355">
                  <c:v>14.841869000000001</c:v>
                </c:pt>
                <c:pt idx="83356">
                  <c:v>14.836852</c:v>
                </c:pt>
                <c:pt idx="83357">
                  <c:v>14.841532000000001</c:v>
                </c:pt>
                <c:pt idx="83358">
                  <c:v>14.85112</c:v>
                </c:pt>
                <c:pt idx="83359">
                  <c:v>14.852071</c:v>
                </c:pt>
                <c:pt idx="83360">
                  <c:v>14.844431999999999</c:v>
                </c:pt>
                <c:pt idx="83361">
                  <c:v>14.840823</c:v>
                </c:pt>
                <c:pt idx="83362">
                  <c:v>14.833577999999999</c:v>
                </c:pt>
                <c:pt idx="83363">
                  <c:v>14.837400000000001</c:v>
                </c:pt>
                <c:pt idx="83364">
                  <c:v>14.851908</c:v>
                </c:pt>
                <c:pt idx="83365">
                  <c:v>14.853287999999999</c:v>
                </c:pt>
                <c:pt idx="83366">
                  <c:v>14.846218</c:v>
                </c:pt>
                <c:pt idx="83367">
                  <c:v>14.84845</c:v>
                </c:pt>
                <c:pt idx="83368">
                  <c:v>14.855115</c:v>
                </c:pt>
                <c:pt idx="83369">
                  <c:v>14.854056</c:v>
                </c:pt>
                <c:pt idx="83370">
                  <c:v>14.852028000000001</c:v>
                </c:pt>
                <c:pt idx="83371">
                  <c:v>14.85332</c:v>
                </c:pt>
                <c:pt idx="83372">
                  <c:v>14.857015000000001</c:v>
                </c:pt>
                <c:pt idx="83373">
                  <c:v>14.859836</c:v>
                </c:pt>
                <c:pt idx="83374">
                  <c:v>14.846632</c:v>
                </c:pt>
                <c:pt idx="83375">
                  <c:v>14.839480999999999</c:v>
                </c:pt>
                <c:pt idx="83376">
                  <c:v>14.852862999999999</c:v>
                </c:pt>
                <c:pt idx="83377">
                  <c:v>14.85445</c:v>
                </c:pt>
                <c:pt idx="83378">
                  <c:v>14.848077999999999</c:v>
                </c:pt>
                <c:pt idx="83379">
                  <c:v>14.853959</c:v>
                </c:pt>
                <c:pt idx="83380">
                  <c:v>14.858760999999999</c:v>
                </c:pt>
                <c:pt idx="83381">
                  <c:v>14.849047000000001</c:v>
                </c:pt>
                <c:pt idx="83382">
                  <c:v>14.853083</c:v>
                </c:pt>
                <c:pt idx="83383">
                  <c:v>14.859757999999999</c:v>
                </c:pt>
                <c:pt idx="83384">
                  <c:v>14.846541</c:v>
                </c:pt>
                <c:pt idx="83385">
                  <c:v>14.848108</c:v>
                </c:pt>
                <c:pt idx="83386">
                  <c:v>14.851846999999999</c:v>
                </c:pt>
                <c:pt idx="83387">
                  <c:v>14.844156</c:v>
                </c:pt>
                <c:pt idx="83388">
                  <c:v>14.848727</c:v>
                </c:pt>
                <c:pt idx="83389">
                  <c:v>14.851546000000001</c:v>
                </c:pt>
                <c:pt idx="83390">
                  <c:v>14.844015000000001</c:v>
                </c:pt>
                <c:pt idx="83391">
                  <c:v>14.842832</c:v>
                </c:pt>
                <c:pt idx="83392">
                  <c:v>14.852703999999999</c:v>
                </c:pt>
                <c:pt idx="83393">
                  <c:v>14.854879</c:v>
                </c:pt>
                <c:pt idx="83394">
                  <c:v>14.848777999999999</c:v>
                </c:pt>
                <c:pt idx="83395">
                  <c:v>14.852399999999999</c:v>
                </c:pt>
                <c:pt idx="83396">
                  <c:v>14.846952999999999</c:v>
                </c:pt>
                <c:pt idx="83397">
                  <c:v>14.840021999999999</c:v>
                </c:pt>
                <c:pt idx="83398">
                  <c:v>14.852195</c:v>
                </c:pt>
                <c:pt idx="83399">
                  <c:v>14.855822</c:v>
                </c:pt>
                <c:pt idx="83400">
                  <c:v>14.847877</c:v>
                </c:pt>
                <c:pt idx="83401">
                  <c:v>14.850130999999999</c:v>
                </c:pt>
                <c:pt idx="83402">
                  <c:v>14.852755</c:v>
                </c:pt>
                <c:pt idx="83403">
                  <c:v>14.843427</c:v>
                </c:pt>
                <c:pt idx="83404">
                  <c:v>14.849695000000001</c:v>
                </c:pt>
                <c:pt idx="83405">
                  <c:v>14.862864</c:v>
                </c:pt>
                <c:pt idx="83406">
                  <c:v>14.857211</c:v>
                </c:pt>
                <c:pt idx="83407">
                  <c:v>14.855915</c:v>
                </c:pt>
                <c:pt idx="83408">
                  <c:v>14.854911</c:v>
                </c:pt>
                <c:pt idx="83409">
                  <c:v>14.849783</c:v>
                </c:pt>
                <c:pt idx="83410">
                  <c:v>14.854819000000001</c:v>
                </c:pt>
                <c:pt idx="83411">
                  <c:v>14.857715000000001</c:v>
                </c:pt>
                <c:pt idx="83412">
                  <c:v>14.847670000000001</c:v>
                </c:pt>
                <c:pt idx="83413">
                  <c:v>14.84347</c:v>
                </c:pt>
                <c:pt idx="83414">
                  <c:v>14.860312</c:v>
                </c:pt>
                <c:pt idx="83415">
                  <c:v>14.867661999999999</c:v>
                </c:pt>
                <c:pt idx="83416">
                  <c:v>14.858639999999999</c:v>
                </c:pt>
                <c:pt idx="83417">
                  <c:v>14.860714</c:v>
                </c:pt>
                <c:pt idx="83418">
                  <c:v>14.865603999999999</c:v>
                </c:pt>
                <c:pt idx="83419">
                  <c:v>14.862328</c:v>
                </c:pt>
                <c:pt idx="83420">
                  <c:v>14.85858</c:v>
                </c:pt>
                <c:pt idx="83421">
                  <c:v>14.859843</c:v>
                </c:pt>
                <c:pt idx="83422">
                  <c:v>14.858013</c:v>
                </c:pt>
                <c:pt idx="83423">
                  <c:v>14.850266</c:v>
                </c:pt>
                <c:pt idx="83424">
                  <c:v>14.856646</c:v>
                </c:pt>
                <c:pt idx="83425">
                  <c:v>14.857416000000001</c:v>
                </c:pt>
                <c:pt idx="83426">
                  <c:v>14.845985000000001</c:v>
                </c:pt>
                <c:pt idx="83427">
                  <c:v>14.854564</c:v>
                </c:pt>
                <c:pt idx="83428">
                  <c:v>14.862743</c:v>
                </c:pt>
                <c:pt idx="83429">
                  <c:v>14.854084</c:v>
                </c:pt>
                <c:pt idx="83430">
                  <c:v>14.849957</c:v>
                </c:pt>
                <c:pt idx="83431">
                  <c:v>14.854990000000001</c:v>
                </c:pt>
                <c:pt idx="83432">
                  <c:v>14.857036000000001</c:v>
                </c:pt>
                <c:pt idx="83433">
                  <c:v>14.857036000000001</c:v>
                </c:pt>
                <c:pt idx="83434">
                  <c:v>14.861392</c:v>
                </c:pt>
                <c:pt idx="83435">
                  <c:v>14.857908999999999</c:v>
                </c:pt>
                <c:pt idx="83436">
                  <c:v>14.860875999999999</c:v>
                </c:pt>
                <c:pt idx="83437">
                  <c:v>14.866674</c:v>
                </c:pt>
                <c:pt idx="83438">
                  <c:v>14.859819999999999</c:v>
                </c:pt>
                <c:pt idx="83439">
                  <c:v>14.863483</c:v>
                </c:pt>
                <c:pt idx="83440">
                  <c:v>14.866935</c:v>
                </c:pt>
                <c:pt idx="83441">
                  <c:v>14.862643</c:v>
                </c:pt>
                <c:pt idx="83442">
                  <c:v>14.858463</c:v>
                </c:pt>
                <c:pt idx="83443">
                  <c:v>14.853946000000001</c:v>
                </c:pt>
                <c:pt idx="83444">
                  <c:v>14.855365000000001</c:v>
                </c:pt>
                <c:pt idx="83445">
                  <c:v>14.854570000000001</c:v>
                </c:pt>
                <c:pt idx="83446">
                  <c:v>14.855952</c:v>
                </c:pt>
                <c:pt idx="83447">
                  <c:v>14.855763</c:v>
                </c:pt>
                <c:pt idx="83448">
                  <c:v>14.852752000000001</c:v>
                </c:pt>
                <c:pt idx="83449">
                  <c:v>14.863416000000001</c:v>
                </c:pt>
                <c:pt idx="83450">
                  <c:v>14.868299</c:v>
                </c:pt>
                <c:pt idx="83451">
                  <c:v>14.858449999999999</c:v>
                </c:pt>
                <c:pt idx="83452">
                  <c:v>14.854013</c:v>
                </c:pt>
                <c:pt idx="83453">
                  <c:v>14.862208000000001</c:v>
                </c:pt>
                <c:pt idx="83454">
                  <c:v>14.867531</c:v>
                </c:pt>
                <c:pt idx="83455">
                  <c:v>14.869624</c:v>
                </c:pt>
                <c:pt idx="83456">
                  <c:v>14.871074</c:v>
                </c:pt>
                <c:pt idx="83457">
                  <c:v>14.861382000000001</c:v>
                </c:pt>
                <c:pt idx="83458">
                  <c:v>14.859881</c:v>
                </c:pt>
                <c:pt idx="83459">
                  <c:v>14.864303</c:v>
                </c:pt>
                <c:pt idx="83460">
                  <c:v>14.859518</c:v>
                </c:pt>
                <c:pt idx="83461">
                  <c:v>14.860204</c:v>
                </c:pt>
                <c:pt idx="83462">
                  <c:v>14.864729000000001</c:v>
                </c:pt>
                <c:pt idx="83463">
                  <c:v>14.864182</c:v>
                </c:pt>
                <c:pt idx="83464">
                  <c:v>14.860493</c:v>
                </c:pt>
                <c:pt idx="83465">
                  <c:v>14.862162</c:v>
                </c:pt>
                <c:pt idx="83466">
                  <c:v>14.864267999999999</c:v>
                </c:pt>
                <c:pt idx="83467">
                  <c:v>14.860813</c:v>
                </c:pt>
                <c:pt idx="83468">
                  <c:v>14.859707999999999</c:v>
                </c:pt>
                <c:pt idx="83469">
                  <c:v>14.854303</c:v>
                </c:pt>
                <c:pt idx="83470">
                  <c:v>14.856153000000001</c:v>
                </c:pt>
                <c:pt idx="83471">
                  <c:v>14.867938000000001</c:v>
                </c:pt>
                <c:pt idx="83472">
                  <c:v>14.867114000000001</c:v>
                </c:pt>
                <c:pt idx="83473">
                  <c:v>14.863462</c:v>
                </c:pt>
                <c:pt idx="83474">
                  <c:v>14.866638999999999</c:v>
                </c:pt>
                <c:pt idx="83475">
                  <c:v>14.86964</c:v>
                </c:pt>
                <c:pt idx="83476">
                  <c:v>14.866107</c:v>
                </c:pt>
                <c:pt idx="83477">
                  <c:v>14.861364999999999</c:v>
                </c:pt>
                <c:pt idx="83478">
                  <c:v>14.871517000000001</c:v>
                </c:pt>
                <c:pt idx="83479">
                  <c:v>14.875567</c:v>
                </c:pt>
                <c:pt idx="83480">
                  <c:v>14.867432000000001</c:v>
                </c:pt>
                <c:pt idx="83481">
                  <c:v>14.870571999999999</c:v>
                </c:pt>
                <c:pt idx="83482">
                  <c:v>14.870156</c:v>
                </c:pt>
                <c:pt idx="83483">
                  <c:v>14.859393000000001</c:v>
                </c:pt>
                <c:pt idx="83484">
                  <c:v>14.862712</c:v>
                </c:pt>
                <c:pt idx="83485">
                  <c:v>14.874528</c:v>
                </c:pt>
                <c:pt idx="83486">
                  <c:v>14.8683</c:v>
                </c:pt>
                <c:pt idx="83487">
                  <c:v>14.863524999999999</c:v>
                </c:pt>
                <c:pt idx="83488">
                  <c:v>14.875067</c:v>
                </c:pt>
                <c:pt idx="83489">
                  <c:v>14.866980999999999</c:v>
                </c:pt>
                <c:pt idx="83490">
                  <c:v>14.857456000000001</c:v>
                </c:pt>
                <c:pt idx="83491">
                  <c:v>14.872774</c:v>
                </c:pt>
                <c:pt idx="83492">
                  <c:v>14.873289</c:v>
                </c:pt>
                <c:pt idx="83493">
                  <c:v>14.857455</c:v>
                </c:pt>
                <c:pt idx="83494">
                  <c:v>14.862119</c:v>
                </c:pt>
                <c:pt idx="83495">
                  <c:v>14.872484999999999</c:v>
                </c:pt>
                <c:pt idx="83496">
                  <c:v>14.861516</c:v>
                </c:pt>
                <c:pt idx="83497">
                  <c:v>14.858834999999999</c:v>
                </c:pt>
                <c:pt idx="83498">
                  <c:v>14.877354</c:v>
                </c:pt>
                <c:pt idx="83499">
                  <c:v>14.878854</c:v>
                </c:pt>
                <c:pt idx="83500">
                  <c:v>14.868933999999999</c:v>
                </c:pt>
                <c:pt idx="83501">
                  <c:v>14.872293000000001</c:v>
                </c:pt>
                <c:pt idx="83502">
                  <c:v>14.872074</c:v>
                </c:pt>
                <c:pt idx="83503">
                  <c:v>14.864359</c:v>
                </c:pt>
                <c:pt idx="83504">
                  <c:v>14.867383999999999</c:v>
                </c:pt>
                <c:pt idx="83505">
                  <c:v>14.869126</c:v>
                </c:pt>
                <c:pt idx="83506">
                  <c:v>14.861793</c:v>
                </c:pt>
                <c:pt idx="83507">
                  <c:v>14.87266</c:v>
                </c:pt>
                <c:pt idx="83508">
                  <c:v>14.879333000000001</c:v>
                </c:pt>
                <c:pt idx="83509">
                  <c:v>14.865181</c:v>
                </c:pt>
                <c:pt idx="83510">
                  <c:v>14.869934000000001</c:v>
                </c:pt>
                <c:pt idx="83511">
                  <c:v>14.880055</c:v>
                </c:pt>
                <c:pt idx="83512">
                  <c:v>14.874333</c:v>
                </c:pt>
                <c:pt idx="83513">
                  <c:v>14.872479</c:v>
                </c:pt>
                <c:pt idx="83514">
                  <c:v>14.874691</c:v>
                </c:pt>
                <c:pt idx="83515">
                  <c:v>14.866360999999999</c:v>
                </c:pt>
                <c:pt idx="83516">
                  <c:v>14.864439000000001</c:v>
                </c:pt>
                <c:pt idx="83517">
                  <c:v>14.87599</c:v>
                </c:pt>
                <c:pt idx="83518">
                  <c:v>14.874993</c:v>
                </c:pt>
                <c:pt idx="83519">
                  <c:v>14.875491</c:v>
                </c:pt>
                <c:pt idx="83520">
                  <c:v>14.878078</c:v>
                </c:pt>
                <c:pt idx="83521">
                  <c:v>14.869299</c:v>
                </c:pt>
                <c:pt idx="83522">
                  <c:v>14.870965</c:v>
                </c:pt>
                <c:pt idx="83523">
                  <c:v>14.874546</c:v>
                </c:pt>
                <c:pt idx="83524">
                  <c:v>14.8698</c:v>
                </c:pt>
                <c:pt idx="83525">
                  <c:v>14.867528</c:v>
                </c:pt>
                <c:pt idx="83526">
                  <c:v>14.870524</c:v>
                </c:pt>
                <c:pt idx="83527">
                  <c:v>14.877793</c:v>
                </c:pt>
                <c:pt idx="83528">
                  <c:v>14.872747</c:v>
                </c:pt>
                <c:pt idx="83529">
                  <c:v>14.869861</c:v>
                </c:pt>
                <c:pt idx="83530">
                  <c:v>14.874442999999999</c:v>
                </c:pt>
                <c:pt idx="83531">
                  <c:v>14.869355000000001</c:v>
                </c:pt>
                <c:pt idx="83532">
                  <c:v>14.86899</c:v>
                </c:pt>
                <c:pt idx="83533">
                  <c:v>14.877084</c:v>
                </c:pt>
                <c:pt idx="83534">
                  <c:v>14.877355</c:v>
                </c:pt>
                <c:pt idx="83535">
                  <c:v>14.873073</c:v>
                </c:pt>
                <c:pt idx="83536">
                  <c:v>14.879249</c:v>
                </c:pt>
                <c:pt idx="83537">
                  <c:v>14.882941000000001</c:v>
                </c:pt>
                <c:pt idx="83538">
                  <c:v>14.870343</c:v>
                </c:pt>
                <c:pt idx="83539">
                  <c:v>14.874098</c:v>
                </c:pt>
                <c:pt idx="83540">
                  <c:v>14.886198</c:v>
                </c:pt>
                <c:pt idx="83541">
                  <c:v>14.875984000000001</c:v>
                </c:pt>
                <c:pt idx="83542">
                  <c:v>14.871309999999999</c:v>
                </c:pt>
                <c:pt idx="83543">
                  <c:v>14.882621</c:v>
                </c:pt>
                <c:pt idx="83544">
                  <c:v>14.883582000000001</c:v>
                </c:pt>
                <c:pt idx="83545">
                  <c:v>14.876714</c:v>
                </c:pt>
                <c:pt idx="83546">
                  <c:v>14.880625999999999</c:v>
                </c:pt>
                <c:pt idx="83547">
                  <c:v>14.876749</c:v>
                </c:pt>
                <c:pt idx="83548">
                  <c:v>14.86969</c:v>
                </c:pt>
                <c:pt idx="83549">
                  <c:v>14.880983000000001</c:v>
                </c:pt>
                <c:pt idx="83550">
                  <c:v>14.883012000000001</c:v>
                </c:pt>
                <c:pt idx="83551">
                  <c:v>14.874362</c:v>
                </c:pt>
                <c:pt idx="83552">
                  <c:v>14.876172</c:v>
                </c:pt>
                <c:pt idx="83553">
                  <c:v>14.877978000000001</c:v>
                </c:pt>
                <c:pt idx="83554">
                  <c:v>14.870461000000001</c:v>
                </c:pt>
                <c:pt idx="83555">
                  <c:v>14.865740000000001</c:v>
                </c:pt>
                <c:pt idx="83556">
                  <c:v>14.874606999999999</c:v>
                </c:pt>
                <c:pt idx="83557">
                  <c:v>14.88162</c:v>
                </c:pt>
                <c:pt idx="83558">
                  <c:v>14.88246</c:v>
                </c:pt>
                <c:pt idx="83559">
                  <c:v>14.884555000000001</c:v>
                </c:pt>
                <c:pt idx="83560">
                  <c:v>14.886302000000001</c:v>
                </c:pt>
                <c:pt idx="83561">
                  <c:v>14.885769</c:v>
                </c:pt>
                <c:pt idx="83562">
                  <c:v>14.884319</c:v>
                </c:pt>
                <c:pt idx="83563">
                  <c:v>14.883369</c:v>
                </c:pt>
                <c:pt idx="83564">
                  <c:v>14.880540999999999</c:v>
                </c:pt>
                <c:pt idx="83565">
                  <c:v>14.881861000000001</c:v>
                </c:pt>
                <c:pt idx="83566">
                  <c:v>14.879424</c:v>
                </c:pt>
                <c:pt idx="83567">
                  <c:v>14.872127000000001</c:v>
                </c:pt>
                <c:pt idx="83568">
                  <c:v>14.883072</c:v>
                </c:pt>
                <c:pt idx="83569">
                  <c:v>14.888496</c:v>
                </c:pt>
                <c:pt idx="83570">
                  <c:v>14.878479</c:v>
                </c:pt>
                <c:pt idx="83571">
                  <c:v>14.883419999999999</c:v>
                </c:pt>
                <c:pt idx="83572">
                  <c:v>14.883046</c:v>
                </c:pt>
                <c:pt idx="83573">
                  <c:v>14.873305</c:v>
                </c:pt>
                <c:pt idx="83574">
                  <c:v>14.880454</c:v>
                </c:pt>
                <c:pt idx="83575">
                  <c:v>14.886060000000001</c:v>
                </c:pt>
                <c:pt idx="83576">
                  <c:v>14.876533</c:v>
                </c:pt>
                <c:pt idx="83577">
                  <c:v>14.874561</c:v>
                </c:pt>
                <c:pt idx="83578">
                  <c:v>14.882758000000001</c:v>
                </c:pt>
                <c:pt idx="83579">
                  <c:v>14.876305</c:v>
                </c:pt>
                <c:pt idx="83580">
                  <c:v>14.875754000000001</c:v>
                </c:pt>
                <c:pt idx="83581">
                  <c:v>14.891118000000001</c:v>
                </c:pt>
                <c:pt idx="83582">
                  <c:v>14.889934999999999</c:v>
                </c:pt>
                <c:pt idx="83583">
                  <c:v>14.881923</c:v>
                </c:pt>
                <c:pt idx="83584">
                  <c:v>14.884819999999999</c:v>
                </c:pt>
                <c:pt idx="83585">
                  <c:v>14.888324000000001</c:v>
                </c:pt>
                <c:pt idx="83586">
                  <c:v>14.885211999999999</c:v>
                </c:pt>
                <c:pt idx="83587">
                  <c:v>14.886086000000001</c:v>
                </c:pt>
                <c:pt idx="83588">
                  <c:v>14.886062000000001</c:v>
                </c:pt>
                <c:pt idx="83589">
                  <c:v>14.87233</c:v>
                </c:pt>
                <c:pt idx="83590">
                  <c:v>14.879854</c:v>
                </c:pt>
                <c:pt idx="83591">
                  <c:v>14.895733</c:v>
                </c:pt>
                <c:pt idx="83592">
                  <c:v>14.880979999999999</c:v>
                </c:pt>
                <c:pt idx="83593">
                  <c:v>14.874499999999999</c:v>
                </c:pt>
                <c:pt idx="83594">
                  <c:v>14.886231</c:v>
                </c:pt>
                <c:pt idx="83595">
                  <c:v>14.888992999999999</c:v>
                </c:pt>
                <c:pt idx="83596">
                  <c:v>14.886808</c:v>
                </c:pt>
                <c:pt idx="83597">
                  <c:v>14.890893999999999</c:v>
                </c:pt>
                <c:pt idx="83598">
                  <c:v>14.891133</c:v>
                </c:pt>
                <c:pt idx="83599">
                  <c:v>14.886758</c:v>
                </c:pt>
                <c:pt idx="83600">
                  <c:v>14.886179</c:v>
                </c:pt>
                <c:pt idx="83601">
                  <c:v>14.879973</c:v>
                </c:pt>
                <c:pt idx="83602">
                  <c:v>14.876948000000001</c:v>
                </c:pt>
                <c:pt idx="83603">
                  <c:v>14.886645</c:v>
                </c:pt>
                <c:pt idx="83604">
                  <c:v>14.890618</c:v>
                </c:pt>
                <c:pt idx="83605">
                  <c:v>14.883891999999999</c:v>
                </c:pt>
                <c:pt idx="83606">
                  <c:v>14.883642</c:v>
                </c:pt>
                <c:pt idx="83607">
                  <c:v>14.893656</c:v>
                </c:pt>
                <c:pt idx="83608">
                  <c:v>14.89321</c:v>
                </c:pt>
                <c:pt idx="83609">
                  <c:v>14.889886000000001</c:v>
                </c:pt>
                <c:pt idx="83610">
                  <c:v>14.895709</c:v>
                </c:pt>
                <c:pt idx="83611">
                  <c:v>14.888551</c:v>
                </c:pt>
                <c:pt idx="83612">
                  <c:v>14.880013</c:v>
                </c:pt>
                <c:pt idx="83613">
                  <c:v>14.884784</c:v>
                </c:pt>
                <c:pt idx="83614">
                  <c:v>14.883486</c:v>
                </c:pt>
                <c:pt idx="83615">
                  <c:v>14.878479</c:v>
                </c:pt>
                <c:pt idx="83616">
                  <c:v>14.884503</c:v>
                </c:pt>
                <c:pt idx="83617">
                  <c:v>14.892067000000001</c:v>
                </c:pt>
                <c:pt idx="83618">
                  <c:v>14.883127</c:v>
                </c:pt>
                <c:pt idx="83619">
                  <c:v>14.884855999999999</c:v>
                </c:pt>
                <c:pt idx="83620">
                  <c:v>14.898851000000001</c:v>
                </c:pt>
                <c:pt idx="83621">
                  <c:v>14.890438</c:v>
                </c:pt>
                <c:pt idx="83622">
                  <c:v>14.887266</c:v>
                </c:pt>
                <c:pt idx="83623">
                  <c:v>14.899806</c:v>
                </c:pt>
                <c:pt idx="83624">
                  <c:v>14.898529999999999</c:v>
                </c:pt>
                <c:pt idx="83625">
                  <c:v>14.891991000000001</c:v>
                </c:pt>
                <c:pt idx="83626">
                  <c:v>14.893844</c:v>
                </c:pt>
                <c:pt idx="83627">
                  <c:v>14.892580000000001</c:v>
                </c:pt>
                <c:pt idx="83628">
                  <c:v>14.884911000000001</c:v>
                </c:pt>
                <c:pt idx="83629">
                  <c:v>14.889293</c:v>
                </c:pt>
                <c:pt idx="83630">
                  <c:v>14.893160999999999</c:v>
                </c:pt>
                <c:pt idx="83631">
                  <c:v>14.887297</c:v>
                </c:pt>
                <c:pt idx="83632">
                  <c:v>14.891605</c:v>
                </c:pt>
                <c:pt idx="83633">
                  <c:v>14.88903</c:v>
                </c:pt>
                <c:pt idx="83634">
                  <c:v>14.884162999999999</c:v>
                </c:pt>
                <c:pt idx="83635">
                  <c:v>14.896115999999999</c:v>
                </c:pt>
                <c:pt idx="83636">
                  <c:v>14.90217</c:v>
                </c:pt>
                <c:pt idx="83637">
                  <c:v>14.890544999999999</c:v>
                </c:pt>
                <c:pt idx="83638">
                  <c:v>14.886117</c:v>
                </c:pt>
                <c:pt idx="83639">
                  <c:v>14.899150000000001</c:v>
                </c:pt>
                <c:pt idx="83640">
                  <c:v>14.896013</c:v>
                </c:pt>
                <c:pt idx="83641">
                  <c:v>14.885260000000001</c:v>
                </c:pt>
                <c:pt idx="83642">
                  <c:v>14.891265000000001</c:v>
                </c:pt>
                <c:pt idx="83643">
                  <c:v>14.892552999999999</c:v>
                </c:pt>
                <c:pt idx="83644">
                  <c:v>14.891503999999999</c:v>
                </c:pt>
                <c:pt idx="83645">
                  <c:v>14.895344</c:v>
                </c:pt>
                <c:pt idx="83646">
                  <c:v>14.895915</c:v>
                </c:pt>
                <c:pt idx="83647">
                  <c:v>14.895144</c:v>
                </c:pt>
                <c:pt idx="83648">
                  <c:v>14.898042</c:v>
                </c:pt>
                <c:pt idx="83649">
                  <c:v>14.898939</c:v>
                </c:pt>
                <c:pt idx="83650">
                  <c:v>14.888032000000001</c:v>
                </c:pt>
                <c:pt idx="83651">
                  <c:v>14.890912</c:v>
                </c:pt>
                <c:pt idx="83652">
                  <c:v>14.904092</c:v>
                </c:pt>
                <c:pt idx="83653">
                  <c:v>14.899367</c:v>
                </c:pt>
                <c:pt idx="83654">
                  <c:v>14.896910999999999</c:v>
                </c:pt>
                <c:pt idx="83655">
                  <c:v>14.902089</c:v>
                </c:pt>
                <c:pt idx="83656">
                  <c:v>14.897462000000001</c:v>
                </c:pt>
                <c:pt idx="83657">
                  <c:v>14.889119000000001</c:v>
                </c:pt>
                <c:pt idx="83658">
                  <c:v>14.892493999999999</c:v>
                </c:pt>
                <c:pt idx="83659">
                  <c:v>14.897178</c:v>
                </c:pt>
                <c:pt idx="83660">
                  <c:v>14.888222000000001</c:v>
                </c:pt>
                <c:pt idx="83661">
                  <c:v>14.885502000000001</c:v>
                </c:pt>
                <c:pt idx="83662">
                  <c:v>14.895159</c:v>
                </c:pt>
                <c:pt idx="83663">
                  <c:v>14.899118</c:v>
                </c:pt>
                <c:pt idx="83664">
                  <c:v>14.893739999999999</c:v>
                </c:pt>
                <c:pt idx="83665">
                  <c:v>14.896925</c:v>
                </c:pt>
                <c:pt idx="83666">
                  <c:v>14.902543</c:v>
                </c:pt>
                <c:pt idx="83667">
                  <c:v>14.894285</c:v>
                </c:pt>
                <c:pt idx="83668">
                  <c:v>14.893757000000001</c:v>
                </c:pt>
                <c:pt idx="83669">
                  <c:v>14.898585000000001</c:v>
                </c:pt>
                <c:pt idx="83670">
                  <c:v>14.900233</c:v>
                </c:pt>
                <c:pt idx="83671">
                  <c:v>14.901078</c:v>
                </c:pt>
                <c:pt idx="83672">
                  <c:v>14.89514</c:v>
                </c:pt>
                <c:pt idx="83673">
                  <c:v>14.897314</c:v>
                </c:pt>
                <c:pt idx="83674">
                  <c:v>14.900651</c:v>
                </c:pt>
                <c:pt idx="83675">
                  <c:v>14.891916999999999</c:v>
                </c:pt>
                <c:pt idx="83676">
                  <c:v>14.892835</c:v>
                </c:pt>
                <c:pt idx="83677">
                  <c:v>14.900762</c:v>
                </c:pt>
                <c:pt idx="83678">
                  <c:v>14.897523</c:v>
                </c:pt>
                <c:pt idx="83679">
                  <c:v>14.891272000000001</c:v>
                </c:pt>
                <c:pt idx="83680">
                  <c:v>14.897657000000001</c:v>
                </c:pt>
                <c:pt idx="83681">
                  <c:v>14.906624000000001</c:v>
                </c:pt>
                <c:pt idx="83682">
                  <c:v>14.906542999999999</c:v>
                </c:pt>
                <c:pt idx="83683">
                  <c:v>14.905436999999999</c:v>
                </c:pt>
                <c:pt idx="83684">
                  <c:v>14.900224</c:v>
                </c:pt>
                <c:pt idx="83685">
                  <c:v>14.896420000000001</c:v>
                </c:pt>
                <c:pt idx="83686">
                  <c:v>14.905127</c:v>
                </c:pt>
                <c:pt idx="83687">
                  <c:v>14.909654</c:v>
                </c:pt>
                <c:pt idx="83688">
                  <c:v>14.900391000000001</c:v>
                </c:pt>
                <c:pt idx="83689">
                  <c:v>14.894940999999999</c:v>
                </c:pt>
                <c:pt idx="83690">
                  <c:v>14.901365</c:v>
                </c:pt>
                <c:pt idx="83691">
                  <c:v>14.904237</c:v>
                </c:pt>
                <c:pt idx="83692">
                  <c:v>14.907299999999999</c:v>
                </c:pt>
                <c:pt idx="83693">
                  <c:v>14.907664</c:v>
                </c:pt>
                <c:pt idx="83694">
                  <c:v>14.895562999999999</c:v>
                </c:pt>
                <c:pt idx="83695">
                  <c:v>14.89833</c:v>
                </c:pt>
                <c:pt idx="83696">
                  <c:v>14.910971</c:v>
                </c:pt>
                <c:pt idx="83697">
                  <c:v>14.908696000000001</c:v>
                </c:pt>
                <c:pt idx="83698">
                  <c:v>14.900024</c:v>
                </c:pt>
                <c:pt idx="83699">
                  <c:v>14.898693</c:v>
                </c:pt>
                <c:pt idx="83700">
                  <c:v>14.903165</c:v>
                </c:pt>
                <c:pt idx="83701">
                  <c:v>14.900575</c:v>
                </c:pt>
                <c:pt idx="83702">
                  <c:v>14.897819</c:v>
                </c:pt>
                <c:pt idx="83703">
                  <c:v>14.892654</c:v>
                </c:pt>
                <c:pt idx="83704">
                  <c:v>14.891137000000001</c:v>
                </c:pt>
                <c:pt idx="83705">
                  <c:v>14.90985</c:v>
                </c:pt>
                <c:pt idx="83706">
                  <c:v>14.913259999999999</c:v>
                </c:pt>
                <c:pt idx="83707">
                  <c:v>14.90151</c:v>
                </c:pt>
                <c:pt idx="83708">
                  <c:v>14.908053000000001</c:v>
                </c:pt>
                <c:pt idx="83709">
                  <c:v>14.915729000000001</c:v>
                </c:pt>
                <c:pt idx="83710">
                  <c:v>14.906603</c:v>
                </c:pt>
                <c:pt idx="83711">
                  <c:v>14.898776</c:v>
                </c:pt>
                <c:pt idx="83712">
                  <c:v>14.904468</c:v>
                </c:pt>
                <c:pt idx="83713">
                  <c:v>14.905851</c:v>
                </c:pt>
                <c:pt idx="83714">
                  <c:v>14.907463</c:v>
                </c:pt>
                <c:pt idx="83715">
                  <c:v>14.911863</c:v>
                </c:pt>
                <c:pt idx="83716">
                  <c:v>14.904055</c:v>
                </c:pt>
                <c:pt idx="83717">
                  <c:v>14.901700999999999</c:v>
                </c:pt>
                <c:pt idx="83718">
                  <c:v>14.906287000000001</c:v>
                </c:pt>
                <c:pt idx="83719">
                  <c:v>14.907223</c:v>
                </c:pt>
                <c:pt idx="83720">
                  <c:v>14.905153</c:v>
                </c:pt>
                <c:pt idx="83721">
                  <c:v>14.904083</c:v>
                </c:pt>
                <c:pt idx="83722">
                  <c:v>14.907755</c:v>
                </c:pt>
                <c:pt idx="83723">
                  <c:v>14.905825</c:v>
                </c:pt>
                <c:pt idx="83724">
                  <c:v>14.902182</c:v>
                </c:pt>
                <c:pt idx="83725">
                  <c:v>14.900657000000001</c:v>
                </c:pt>
                <c:pt idx="83726">
                  <c:v>14.895704</c:v>
                </c:pt>
                <c:pt idx="83727">
                  <c:v>14.902298</c:v>
                </c:pt>
                <c:pt idx="83728">
                  <c:v>14.908811999999999</c:v>
                </c:pt>
                <c:pt idx="83729">
                  <c:v>14.907415</c:v>
                </c:pt>
                <c:pt idx="83730">
                  <c:v>14.91065</c:v>
                </c:pt>
                <c:pt idx="83731">
                  <c:v>14.911521</c:v>
                </c:pt>
                <c:pt idx="83732">
                  <c:v>14.909922</c:v>
                </c:pt>
                <c:pt idx="83733">
                  <c:v>14.913292</c:v>
                </c:pt>
                <c:pt idx="83734">
                  <c:v>14.919285</c:v>
                </c:pt>
                <c:pt idx="83735">
                  <c:v>14.914013000000001</c:v>
                </c:pt>
                <c:pt idx="83736">
                  <c:v>14.908053000000001</c:v>
                </c:pt>
                <c:pt idx="83737">
                  <c:v>14.914662</c:v>
                </c:pt>
                <c:pt idx="83738">
                  <c:v>14.906784</c:v>
                </c:pt>
                <c:pt idx="83739">
                  <c:v>14.898698</c:v>
                </c:pt>
                <c:pt idx="83740">
                  <c:v>14.908488</c:v>
                </c:pt>
                <c:pt idx="83741">
                  <c:v>14.907142</c:v>
                </c:pt>
                <c:pt idx="83742">
                  <c:v>14.900543000000001</c:v>
                </c:pt>
                <c:pt idx="83743">
                  <c:v>14.911527</c:v>
                </c:pt>
                <c:pt idx="83744">
                  <c:v>14.919890000000001</c:v>
                </c:pt>
                <c:pt idx="83745">
                  <c:v>14.906866000000001</c:v>
                </c:pt>
                <c:pt idx="83746">
                  <c:v>14.904479</c:v>
                </c:pt>
                <c:pt idx="83747">
                  <c:v>14.915526</c:v>
                </c:pt>
                <c:pt idx="83748">
                  <c:v>14.911239</c:v>
                </c:pt>
                <c:pt idx="83749">
                  <c:v>14.907745</c:v>
                </c:pt>
                <c:pt idx="83750">
                  <c:v>14.913335</c:v>
                </c:pt>
                <c:pt idx="83751">
                  <c:v>14.914859</c:v>
                </c:pt>
                <c:pt idx="83752">
                  <c:v>14.910252</c:v>
                </c:pt>
                <c:pt idx="83753">
                  <c:v>14.913023000000001</c:v>
                </c:pt>
                <c:pt idx="83754">
                  <c:v>14.916389000000001</c:v>
                </c:pt>
                <c:pt idx="83755">
                  <c:v>14.908512999999999</c:v>
                </c:pt>
                <c:pt idx="83756">
                  <c:v>14.911338000000001</c:v>
                </c:pt>
                <c:pt idx="83757">
                  <c:v>14.91348</c:v>
                </c:pt>
                <c:pt idx="83758">
                  <c:v>14.907657</c:v>
                </c:pt>
                <c:pt idx="83759">
                  <c:v>14.913062</c:v>
                </c:pt>
                <c:pt idx="83760">
                  <c:v>14.912770999999999</c:v>
                </c:pt>
                <c:pt idx="83761">
                  <c:v>14.905652</c:v>
                </c:pt>
                <c:pt idx="83762">
                  <c:v>14.910037000000001</c:v>
                </c:pt>
                <c:pt idx="83763">
                  <c:v>14.916252999999999</c:v>
                </c:pt>
                <c:pt idx="83764">
                  <c:v>14.91207</c:v>
                </c:pt>
                <c:pt idx="83765">
                  <c:v>14.907731</c:v>
                </c:pt>
                <c:pt idx="83766">
                  <c:v>14.917778</c:v>
                </c:pt>
                <c:pt idx="83767">
                  <c:v>14.919411</c:v>
                </c:pt>
                <c:pt idx="83768">
                  <c:v>14.916320000000001</c:v>
                </c:pt>
                <c:pt idx="83769">
                  <c:v>14.924051</c:v>
                </c:pt>
                <c:pt idx="83770">
                  <c:v>14.919743</c:v>
                </c:pt>
                <c:pt idx="83771">
                  <c:v>14.911607999999999</c:v>
                </c:pt>
                <c:pt idx="83772">
                  <c:v>14.910372000000001</c:v>
                </c:pt>
                <c:pt idx="83773">
                  <c:v>14.911381</c:v>
                </c:pt>
                <c:pt idx="83774">
                  <c:v>14.914536999999999</c:v>
                </c:pt>
                <c:pt idx="83775">
                  <c:v>14.922279</c:v>
                </c:pt>
                <c:pt idx="83776">
                  <c:v>14.921213</c:v>
                </c:pt>
                <c:pt idx="83777">
                  <c:v>14.908424</c:v>
                </c:pt>
                <c:pt idx="83778">
                  <c:v>14.911886000000001</c:v>
                </c:pt>
                <c:pt idx="83779">
                  <c:v>14.915765</c:v>
                </c:pt>
                <c:pt idx="83780">
                  <c:v>14.908238000000001</c:v>
                </c:pt>
                <c:pt idx="83781">
                  <c:v>14.918984999999999</c:v>
                </c:pt>
                <c:pt idx="83782">
                  <c:v>14.926326</c:v>
                </c:pt>
                <c:pt idx="83783">
                  <c:v>14.911479999999999</c:v>
                </c:pt>
                <c:pt idx="83784">
                  <c:v>14.907019999999999</c:v>
                </c:pt>
                <c:pt idx="83785">
                  <c:v>14.918381</c:v>
                </c:pt>
                <c:pt idx="83786">
                  <c:v>14.913672</c:v>
                </c:pt>
                <c:pt idx="83787">
                  <c:v>14.903171</c:v>
                </c:pt>
                <c:pt idx="83788">
                  <c:v>14.914790999999999</c:v>
                </c:pt>
                <c:pt idx="83789">
                  <c:v>14.919757000000001</c:v>
                </c:pt>
                <c:pt idx="83790">
                  <c:v>14.914828999999999</c:v>
                </c:pt>
                <c:pt idx="83791">
                  <c:v>14.920472999999999</c:v>
                </c:pt>
                <c:pt idx="83792">
                  <c:v>14.919919</c:v>
                </c:pt>
                <c:pt idx="83793">
                  <c:v>14.919112999999999</c:v>
                </c:pt>
                <c:pt idx="83794">
                  <c:v>14.926413</c:v>
                </c:pt>
                <c:pt idx="83795">
                  <c:v>14.923793999999999</c:v>
                </c:pt>
                <c:pt idx="83796">
                  <c:v>14.914949999999999</c:v>
                </c:pt>
                <c:pt idx="83797">
                  <c:v>14.920973999999999</c:v>
                </c:pt>
                <c:pt idx="83798">
                  <c:v>14.931191999999999</c:v>
                </c:pt>
                <c:pt idx="83799">
                  <c:v>14.920838</c:v>
                </c:pt>
                <c:pt idx="83800">
                  <c:v>14.914769</c:v>
                </c:pt>
                <c:pt idx="83801">
                  <c:v>14.920287999999999</c:v>
                </c:pt>
                <c:pt idx="83802">
                  <c:v>14.921329999999999</c:v>
                </c:pt>
                <c:pt idx="83803">
                  <c:v>14.925342000000001</c:v>
                </c:pt>
                <c:pt idx="83804">
                  <c:v>14.928483</c:v>
                </c:pt>
                <c:pt idx="83805">
                  <c:v>14.919563999999999</c:v>
                </c:pt>
                <c:pt idx="83806">
                  <c:v>14.915630999999999</c:v>
                </c:pt>
                <c:pt idx="83807">
                  <c:v>14.926292999999999</c:v>
                </c:pt>
                <c:pt idx="83808">
                  <c:v>14.924571</c:v>
                </c:pt>
                <c:pt idx="83809">
                  <c:v>14.913106000000001</c:v>
                </c:pt>
                <c:pt idx="83810">
                  <c:v>14.918568</c:v>
                </c:pt>
                <c:pt idx="83811">
                  <c:v>14.926208000000001</c:v>
                </c:pt>
                <c:pt idx="83812">
                  <c:v>14.923211999999999</c:v>
                </c:pt>
                <c:pt idx="83813">
                  <c:v>14.918238000000001</c:v>
                </c:pt>
                <c:pt idx="83814">
                  <c:v>14.919753999999999</c:v>
                </c:pt>
                <c:pt idx="83815">
                  <c:v>14.927256</c:v>
                </c:pt>
                <c:pt idx="83816">
                  <c:v>14.925528</c:v>
                </c:pt>
                <c:pt idx="83817">
                  <c:v>14.927864</c:v>
                </c:pt>
                <c:pt idx="83818">
                  <c:v>14.931537000000001</c:v>
                </c:pt>
                <c:pt idx="83819">
                  <c:v>14.924159</c:v>
                </c:pt>
                <c:pt idx="83820">
                  <c:v>14.923164</c:v>
                </c:pt>
                <c:pt idx="83821">
                  <c:v>14.921621</c:v>
                </c:pt>
                <c:pt idx="83822">
                  <c:v>14.919403000000001</c:v>
                </c:pt>
                <c:pt idx="83823">
                  <c:v>14.920541</c:v>
                </c:pt>
                <c:pt idx="83824">
                  <c:v>14.916617</c:v>
                </c:pt>
                <c:pt idx="83825">
                  <c:v>14.917607</c:v>
                </c:pt>
                <c:pt idx="83826">
                  <c:v>14.923992999999999</c:v>
                </c:pt>
                <c:pt idx="83827">
                  <c:v>14.923268999999999</c:v>
                </c:pt>
                <c:pt idx="83828">
                  <c:v>14.920203000000001</c:v>
                </c:pt>
                <c:pt idx="83829">
                  <c:v>14.922141</c:v>
                </c:pt>
                <c:pt idx="83830">
                  <c:v>14.927011</c:v>
                </c:pt>
                <c:pt idx="83831">
                  <c:v>14.924825</c:v>
                </c:pt>
                <c:pt idx="83832">
                  <c:v>14.922072</c:v>
                </c:pt>
                <c:pt idx="83833">
                  <c:v>14.919654</c:v>
                </c:pt>
                <c:pt idx="83834">
                  <c:v>14.916869999999999</c:v>
                </c:pt>
                <c:pt idx="83835">
                  <c:v>14.924994</c:v>
                </c:pt>
                <c:pt idx="83836">
                  <c:v>14.928843000000001</c:v>
                </c:pt>
                <c:pt idx="83837">
                  <c:v>14.921014</c:v>
                </c:pt>
                <c:pt idx="83838">
                  <c:v>14.918059</c:v>
                </c:pt>
                <c:pt idx="83839">
                  <c:v>14.927511000000001</c:v>
                </c:pt>
                <c:pt idx="83840">
                  <c:v>14.930758000000001</c:v>
                </c:pt>
                <c:pt idx="83841">
                  <c:v>14.927250000000001</c:v>
                </c:pt>
                <c:pt idx="83842">
                  <c:v>14.929106000000001</c:v>
                </c:pt>
                <c:pt idx="83843">
                  <c:v>14.928055000000001</c:v>
                </c:pt>
                <c:pt idx="83844">
                  <c:v>14.930792</c:v>
                </c:pt>
                <c:pt idx="83845">
                  <c:v>14.932346000000001</c:v>
                </c:pt>
                <c:pt idx="83846">
                  <c:v>14.926208000000001</c:v>
                </c:pt>
                <c:pt idx="83847">
                  <c:v>14.92022</c:v>
                </c:pt>
                <c:pt idx="83848">
                  <c:v>14.915604999999999</c:v>
                </c:pt>
                <c:pt idx="83849">
                  <c:v>14.918186</c:v>
                </c:pt>
                <c:pt idx="83850">
                  <c:v>14.924858</c:v>
                </c:pt>
                <c:pt idx="83851">
                  <c:v>14.928374</c:v>
                </c:pt>
                <c:pt idx="83852">
                  <c:v>14.925283</c:v>
                </c:pt>
                <c:pt idx="83853">
                  <c:v>14.926168000000001</c:v>
                </c:pt>
                <c:pt idx="83854">
                  <c:v>14.937719</c:v>
                </c:pt>
                <c:pt idx="83855">
                  <c:v>14.936038999999999</c:v>
                </c:pt>
                <c:pt idx="83856">
                  <c:v>14.931754</c:v>
                </c:pt>
                <c:pt idx="83857">
                  <c:v>14.941656</c:v>
                </c:pt>
                <c:pt idx="83858">
                  <c:v>14.943524999999999</c:v>
                </c:pt>
                <c:pt idx="83859">
                  <c:v>14.929002000000001</c:v>
                </c:pt>
                <c:pt idx="83860">
                  <c:v>14.925132</c:v>
                </c:pt>
                <c:pt idx="83861">
                  <c:v>14.936959999999999</c:v>
                </c:pt>
                <c:pt idx="83862">
                  <c:v>14.932572</c:v>
                </c:pt>
                <c:pt idx="83863">
                  <c:v>14.925867999999999</c:v>
                </c:pt>
                <c:pt idx="83864">
                  <c:v>14.936068000000001</c:v>
                </c:pt>
                <c:pt idx="83865">
                  <c:v>14.934222999999999</c:v>
                </c:pt>
                <c:pt idx="83866">
                  <c:v>14.918372</c:v>
                </c:pt>
                <c:pt idx="83867">
                  <c:v>14.920337999999999</c:v>
                </c:pt>
                <c:pt idx="83868">
                  <c:v>14.935247</c:v>
                </c:pt>
                <c:pt idx="83869">
                  <c:v>14.931940000000001</c:v>
                </c:pt>
                <c:pt idx="83870">
                  <c:v>14.927514</c:v>
                </c:pt>
                <c:pt idx="83871">
                  <c:v>14.935523</c:v>
                </c:pt>
                <c:pt idx="83872">
                  <c:v>14.922256000000001</c:v>
                </c:pt>
                <c:pt idx="83873">
                  <c:v>14.9153</c:v>
                </c:pt>
                <c:pt idx="83874">
                  <c:v>14.938113</c:v>
                </c:pt>
                <c:pt idx="83875">
                  <c:v>14.940621999999999</c:v>
                </c:pt>
                <c:pt idx="83876">
                  <c:v>14.930334999999999</c:v>
                </c:pt>
                <c:pt idx="83877">
                  <c:v>14.937733</c:v>
                </c:pt>
                <c:pt idx="83878">
                  <c:v>14.938616</c:v>
                </c:pt>
                <c:pt idx="83879">
                  <c:v>14.92268</c:v>
                </c:pt>
                <c:pt idx="83880">
                  <c:v>14.919905</c:v>
                </c:pt>
                <c:pt idx="83881">
                  <c:v>14.932515</c:v>
                </c:pt>
                <c:pt idx="83882">
                  <c:v>14.928777</c:v>
                </c:pt>
                <c:pt idx="83883">
                  <c:v>14.927398</c:v>
                </c:pt>
                <c:pt idx="83884">
                  <c:v>14.936953000000001</c:v>
                </c:pt>
                <c:pt idx="83885">
                  <c:v>14.930935</c:v>
                </c:pt>
                <c:pt idx="83886">
                  <c:v>14.930221</c:v>
                </c:pt>
                <c:pt idx="83887">
                  <c:v>14.939814999999999</c:v>
                </c:pt>
                <c:pt idx="83888">
                  <c:v>14.936287999999999</c:v>
                </c:pt>
                <c:pt idx="83889">
                  <c:v>14.929608</c:v>
                </c:pt>
                <c:pt idx="83890">
                  <c:v>14.936169</c:v>
                </c:pt>
                <c:pt idx="83891">
                  <c:v>14.937656</c:v>
                </c:pt>
                <c:pt idx="83892">
                  <c:v>14.928960999999999</c:v>
                </c:pt>
                <c:pt idx="83893">
                  <c:v>14.939095</c:v>
                </c:pt>
                <c:pt idx="83894">
                  <c:v>14.947350999999999</c:v>
                </c:pt>
                <c:pt idx="83895">
                  <c:v>14.930998000000001</c:v>
                </c:pt>
                <c:pt idx="83896">
                  <c:v>14.926030000000001</c:v>
                </c:pt>
                <c:pt idx="83897">
                  <c:v>14.941673</c:v>
                </c:pt>
                <c:pt idx="83898">
                  <c:v>14.942565</c:v>
                </c:pt>
                <c:pt idx="83899">
                  <c:v>14.932893999999999</c:v>
                </c:pt>
                <c:pt idx="83900">
                  <c:v>14.939640000000001</c:v>
                </c:pt>
                <c:pt idx="83901">
                  <c:v>14.938084</c:v>
                </c:pt>
                <c:pt idx="83902">
                  <c:v>14.928477000000001</c:v>
                </c:pt>
                <c:pt idx="83903">
                  <c:v>14.940545999999999</c:v>
                </c:pt>
                <c:pt idx="83904">
                  <c:v>14.942496</c:v>
                </c:pt>
                <c:pt idx="83905">
                  <c:v>14.929601999999999</c:v>
                </c:pt>
                <c:pt idx="83906">
                  <c:v>14.934618</c:v>
                </c:pt>
                <c:pt idx="83907">
                  <c:v>14.941041999999999</c:v>
                </c:pt>
                <c:pt idx="83908">
                  <c:v>14.938264</c:v>
                </c:pt>
                <c:pt idx="83909">
                  <c:v>14.940469999999999</c:v>
                </c:pt>
                <c:pt idx="83910">
                  <c:v>14.938193</c:v>
                </c:pt>
                <c:pt idx="83911">
                  <c:v>14.926966</c:v>
                </c:pt>
                <c:pt idx="83912">
                  <c:v>14.932492999999999</c:v>
                </c:pt>
                <c:pt idx="83913">
                  <c:v>14.945378</c:v>
                </c:pt>
                <c:pt idx="83914">
                  <c:v>14.936723000000001</c:v>
                </c:pt>
                <c:pt idx="83915">
                  <c:v>14.935304</c:v>
                </c:pt>
                <c:pt idx="83916">
                  <c:v>14.946094</c:v>
                </c:pt>
                <c:pt idx="83917">
                  <c:v>14.940633</c:v>
                </c:pt>
                <c:pt idx="83918">
                  <c:v>14.935600000000001</c:v>
                </c:pt>
                <c:pt idx="83919">
                  <c:v>14.943144999999999</c:v>
                </c:pt>
                <c:pt idx="83920">
                  <c:v>14.944190000000001</c:v>
                </c:pt>
                <c:pt idx="83921">
                  <c:v>14.933216</c:v>
                </c:pt>
                <c:pt idx="83922">
                  <c:v>14.937099999999999</c:v>
                </c:pt>
                <c:pt idx="83923">
                  <c:v>14.947943</c:v>
                </c:pt>
                <c:pt idx="83924">
                  <c:v>14.940184</c:v>
                </c:pt>
                <c:pt idx="83925">
                  <c:v>14.937628999999999</c:v>
                </c:pt>
                <c:pt idx="83926">
                  <c:v>14.949062</c:v>
                </c:pt>
                <c:pt idx="83927">
                  <c:v>14.946821999999999</c:v>
                </c:pt>
                <c:pt idx="83928">
                  <c:v>14.93777</c:v>
                </c:pt>
                <c:pt idx="83929">
                  <c:v>14.949370999999999</c:v>
                </c:pt>
                <c:pt idx="83930">
                  <c:v>14.947349000000001</c:v>
                </c:pt>
                <c:pt idx="83931">
                  <c:v>14.930185</c:v>
                </c:pt>
                <c:pt idx="83932">
                  <c:v>14.934004</c:v>
                </c:pt>
                <c:pt idx="83933">
                  <c:v>14.93548</c:v>
                </c:pt>
                <c:pt idx="83934">
                  <c:v>14.937564999999999</c:v>
                </c:pt>
                <c:pt idx="83935">
                  <c:v>14.953103</c:v>
                </c:pt>
                <c:pt idx="83936">
                  <c:v>14.946194</c:v>
                </c:pt>
                <c:pt idx="83937">
                  <c:v>14.934911</c:v>
                </c:pt>
                <c:pt idx="83938">
                  <c:v>14.945793</c:v>
                </c:pt>
                <c:pt idx="83939">
                  <c:v>14.94849</c:v>
                </c:pt>
                <c:pt idx="83940">
                  <c:v>14.940602</c:v>
                </c:pt>
                <c:pt idx="83941">
                  <c:v>14.938639999999999</c:v>
                </c:pt>
                <c:pt idx="83942">
                  <c:v>14.940277999999999</c:v>
                </c:pt>
                <c:pt idx="83943">
                  <c:v>14.936332</c:v>
                </c:pt>
                <c:pt idx="83944">
                  <c:v>14.937480000000001</c:v>
                </c:pt>
                <c:pt idx="83945">
                  <c:v>14.94253</c:v>
                </c:pt>
                <c:pt idx="83946">
                  <c:v>14.941692</c:v>
                </c:pt>
                <c:pt idx="83947">
                  <c:v>14.949035</c:v>
                </c:pt>
                <c:pt idx="83948">
                  <c:v>14.954337000000001</c:v>
                </c:pt>
                <c:pt idx="83949">
                  <c:v>14.942451</c:v>
                </c:pt>
                <c:pt idx="83950">
                  <c:v>14.939266999999999</c:v>
                </c:pt>
                <c:pt idx="83951">
                  <c:v>14.955163000000001</c:v>
                </c:pt>
                <c:pt idx="83952">
                  <c:v>14.947896999999999</c:v>
                </c:pt>
                <c:pt idx="83953">
                  <c:v>14.929942</c:v>
                </c:pt>
                <c:pt idx="83954">
                  <c:v>14.941659</c:v>
                </c:pt>
                <c:pt idx="83955">
                  <c:v>14.944986</c:v>
                </c:pt>
                <c:pt idx="83956">
                  <c:v>14.934753000000001</c:v>
                </c:pt>
                <c:pt idx="83957">
                  <c:v>14.944171000000001</c:v>
                </c:pt>
                <c:pt idx="83958">
                  <c:v>14.949128</c:v>
                </c:pt>
                <c:pt idx="83959">
                  <c:v>14.947699999999999</c:v>
                </c:pt>
                <c:pt idx="83960">
                  <c:v>14.953849</c:v>
                </c:pt>
                <c:pt idx="83961">
                  <c:v>14.959146</c:v>
                </c:pt>
                <c:pt idx="83962">
                  <c:v>14.951165</c:v>
                </c:pt>
                <c:pt idx="83963">
                  <c:v>14.946581999999999</c:v>
                </c:pt>
                <c:pt idx="83964">
                  <c:v>14.956177</c:v>
                </c:pt>
                <c:pt idx="83965">
                  <c:v>14.954185000000001</c:v>
                </c:pt>
                <c:pt idx="83966">
                  <c:v>14.950597</c:v>
                </c:pt>
                <c:pt idx="83967">
                  <c:v>14.952935999999999</c:v>
                </c:pt>
                <c:pt idx="83968">
                  <c:v>14.942777</c:v>
                </c:pt>
                <c:pt idx="83969">
                  <c:v>14.941321</c:v>
                </c:pt>
                <c:pt idx="83970">
                  <c:v>14.956338000000001</c:v>
                </c:pt>
                <c:pt idx="83971">
                  <c:v>14.956435000000001</c:v>
                </c:pt>
                <c:pt idx="83972">
                  <c:v>14.947018</c:v>
                </c:pt>
                <c:pt idx="83973">
                  <c:v>14.951242000000001</c:v>
                </c:pt>
                <c:pt idx="83974">
                  <c:v>14.951629000000001</c:v>
                </c:pt>
                <c:pt idx="83975">
                  <c:v>14.944345999999999</c:v>
                </c:pt>
                <c:pt idx="83976">
                  <c:v>14.947352</c:v>
                </c:pt>
                <c:pt idx="83977">
                  <c:v>14.947148</c:v>
                </c:pt>
                <c:pt idx="83978">
                  <c:v>14.941172999999999</c:v>
                </c:pt>
                <c:pt idx="83979">
                  <c:v>14.944381</c:v>
                </c:pt>
                <c:pt idx="83980">
                  <c:v>14.943599000000001</c:v>
                </c:pt>
                <c:pt idx="83981">
                  <c:v>14.945247</c:v>
                </c:pt>
                <c:pt idx="83982">
                  <c:v>14.955492</c:v>
                </c:pt>
                <c:pt idx="83983">
                  <c:v>14.950651000000001</c:v>
                </c:pt>
                <c:pt idx="83984">
                  <c:v>14.934229999999999</c:v>
                </c:pt>
                <c:pt idx="83985">
                  <c:v>14.933273</c:v>
                </c:pt>
                <c:pt idx="83986">
                  <c:v>14.954649</c:v>
                </c:pt>
                <c:pt idx="83987">
                  <c:v>14.961954</c:v>
                </c:pt>
                <c:pt idx="83988">
                  <c:v>14.949909999999999</c:v>
                </c:pt>
                <c:pt idx="83989">
                  <c:v>14.950303</c:v>
                </c:pt>
                <c:pt idx="83990">
                  <c:v>14.957637999999999</c:v>
                </c:pt>
                <c:pt idx="83991">
                  <c:v>14.959153000000001</c:v>
                </c:pt>
                <c:pt idx="83992">
                  <c:v>14.957473</c:v>
                </c:pt>
                <c:pt idx="83993">
                  <c:v>14.948428</c:v>
                </c:pt>
                <c:pt idx="83994">
                  <c:v>14.939227000000001</c:v>
                </c:pt>
                <c:pt idx="83995">
                  <c:v>14.947737</c:v>
                </c:pt>
                <c:pt idx="83996">
                  <c:v>14.95363</c:v>
                </c:pt>
                <c:pt idx="83997">
                  <c:v>14.944157000000001</c:v>
                </c:pt>
                <c:pt idx="83998">
                  <c:v>14.951021000000001</c:v>
                </c:pt>
                <c:pt idx="83999">
                  <c:v>14.960411000000001</c:v>
                </c:pt>
                <c:pt idx="84000">
                  <c:v>14.949685000000001</c:v>
                </c:pt>
                <c:pt idx="84001">
                  <c:v>14.943045</c:v>
                </c:pt>
                <c:pt idx="84002">
                  <c:v>14.948708999999999</c:v>
                </c:pt>
                <c:pt idx="84003">
                  <c:v>14.949452000000001</c:v>
                </c:pt>
                <c:pt idx="84004">
                  <c:v>14.941803</c:v>
                </c:pt>
                <c:pt idx="84005">
                  <c:v>14.954739</c:v>
                </c:pt>
                <c:pt idx="84006">
                  <c:v>14.964072</c:v>
                </c:pt>
                <c:pt idx="84007">
                  <c:v>14.948637</c:v>
                </c:pt>
                <c:pt idx="84008">
                  <c:v>14.953111</c:v>
                </c:pt>
                <c:pt idx="84009">
                  <c:v>14.966456000000001</c:v>
                </c:pt>
                <c:pt idx="84010">
                  <c:v>14.960429</c:v>
                </c:pt>
                <c:pt idx="84011">
                  <c:v>14.952120000000001</c:v>
                </c:pt>
                <c:pt idx="84012">
                  <c:v>14.958534</c:v>
                </c:pt>
                <c:pt idx="84013">
                  <c:v>14.958780000000001</c:v>
                </c:pt>
                <c:pt idx="84014">
                  <c:v>14.950374999999999</c:v>
                </c:pt>
                <c:pt idx="84015">
                  <c:v>14.957863</c:v>
                </c:pt>
                <c:pt idx="84016">
                  <c:v>14.957455</c:v>
                </c:pt>
                <c:pt idx="84017">
                  <c:v>14.946377</c:v>
                </c:pt>
                <c:pt idx="84018">
                  <c:v>14.954605000000001</c:v>
                </c:pt>
                <c:pt idx="84019">
                  <c:v>14.96036</c:v>
                </c:pt>
                <c:pt idx="84020">
                  <c:v>14.950438</c:v>
                </c:pt>
                <c:pt idx="84021">
                  <c:v>14.949175</c:v>
                </c:pt>
                <c:pt idx="84022">
                  <c:v>14.959782000000001</c:v>
                </c:pt>
                <c:pt idx="84023">
                  <c:v>14.954958</c:v>
                </c:pt>
                <c:pt idx="84024">
                  <c:v>14.952007</c:v>
                </c:pt>
                <c:pt idx="84025">
                  <c:v>14.966734000000001</c:v>
                </c:pt>
                <c:pt idx="84026">
                  <c:v>14.965952</c:v>
                </c:pt>
                <c:pt idx="84027">
                  <c:v>14.958259</c:v>
                </c:pt>
                <c:pt idx="84028">
                  <c:v>14.958886</c:v>
                </c:pt>
                <c:pt idx="84029">
                  <c:v>14.95565</c:v>
                </c:pt>
                <c:pt idx="84030">
                  <c:v>14.952842</c:v>
                </c:pt>
                <c:pt idx="84031">
                  <c:v>14.956132</c:v>
                </c:pt>
                <c:pt idx="84032">
                  <c:v>14.958290999999999</c:v>
                </c:pt>
                <c:pt idx="84033">
                  <c:v>14.952346</c:v>
                </c:pt>
                <c:pt idx="84034">
                  <c:v>14.953802</c:v>
                </c:pt>
                <c:pt idx="84035">
                  <c:v>14.961855999999999</c:v>
                </c:pt>
                <c:pt idx="84036">
                  <c:v>14.956636</c:v>
                </c:pt>
                <c:pt idx="84037">
                  <c:v>14.955208000000001</c:v>
                </c:pt>
                <c:pt idx="84038">
                  <c:v>14.962094</c:v>
                </c:pt>
                <c:pt idx="84039">
                  <c:v>14.96134</c:v>
                </c:pt>
                <c:pt idx="84040">
                  <c:v>14.95627</c:v>
                </c:pt>
                <c:pt idx="84041">
                  <c:v>14.958347</c:v>
                </c:pt>
                <c:pt idx="84042">
                  <c:v>14.963846</c:v>
                </c:pt>
                <c:pt idx="84043">
                  <c:v>14.964517000000001</c:v>
                </c:pt>
                <c:pt idx="84044">
                  <c:v>14.964886999999999</c:v>
                </c:pt>
                <c:pt idx="84045">
                  <c:v>14.960438</c:v>
                </c:pt>
                <c:pt idx="84046">
                  <c:v>14.95607</c:v>
                </c:pt>
                <c:pt idx="84047">
                  <c:v>14.964522000000001</c:v>
                </c:pt>
                <c:pt idx="84048">
                  <c:v>14.962858000000001</c:v>
                </c:pt>
                <c:pt idx="84049">
                  <c:v>14.953246</c:v>
                </c:pt>
                <c:pt idx="84050">
                  <c:v>14.959832</c:v>
                </c:pt>
                <c:pt idx="84051">
                  <c:v>14.964262</c:v>
                </c:pt>
                <c:pt idx="84052">
                  <c:v>14.954126</c:v>
                </c:pt>
                <c:pt idx="84053">
                  <c:v>14.953981000000001</c:v>
                </c:pt>
                <c:pt idx="84054">
                  <c:v>14.967654</c:v>
                </c:pt>
                <c:pt idx="84055">
                  <c:v>14.966545</c:v>
                </c:pt>
                <c:pt idx="84056">
                  <c:v>14.960124</c:v>
                </c:pt>
                <c:pt idx="84057">
                  <c:v>14.963502</c:v>
                </c:pt>
                <c:pt idx="84058">
                  <c:v>14.959085</c:v>
                </c:pt>
                <c:pt idx="84059">
                  <c:v>14.954663</c:v>
                </c:pt>
                <c:pt idx="84060">
                  <c:v>14.962016</c:v>
                </c:pt>
                <c:pt idx="84061">
                  <c:v>14.969609</c:v>
                </c:pt>
                <c:pt idx="84062">
                  <c:v>14.970741</c:v>
                </c:pt>
                <c:pt idx="84063">
                  <c:v>14.968481000000001</c:v>
                </c:pt>
                <c:pt idx="84064">
                  <c:v>14.966498</c:v>
                </c:pt>
                <c:pt idx="84065">
                  <c:v>14.965579999999999</c:v>
                </c:pt>
                <c:pt idx="84066">
                  <c:v>14.973041</c:v>
                </c:pt>
                <c:pt idx="84067">
                  <c:v>14.973240000000001</c:v>
                </c:pt>
                <c:pt idx="84068">
                  <c:v>14.965624</c:v>
                </c:pt>
                <c:pt idx="84069">
                  <c:v>14.971114</c:v>
                </c:pt>
                <c:pt idx="84070">
                  <c:v>14.972414000000001</c:v>
                </c:pt>
                <c:pt idx="84071">
                  <c:v>14.965754</c:v>
                </c:pt>
                <c:pt idx="84072">
                  <c:v>14.964035000000001</c:v>
                </c:pt>
                <c:pt idx="84073">
                  <c:v>14.962731</c:v>
                </c:pt>
                <c:pt idx="84074">
                  <c:v>14.961880000000001</c:v>
                </c:pt>
                <c:pt idx="84075">
                  <c:v>14.963013</c:v>
                </c:pt>
                <c:pt idx="84076">
                  <c:v>14.967401000000001</c:v>
                </c:pt>
                <c:pt idx="84077">
                  <c:v>14.958817</c:v>
                </c:pt>
                <c:pt idx="84078">
                  <c:v>14.954788000000001</c:v>
                </c:pt>
                <c:pt idx="84079">
                  <c:v>14.975519999999999</c:v>
                </c:pt>
                <c:pt idx="84080">
                  <c:v>14.971938</c:v>
                </c:pt>
                <c:pt idx="84081">
                  <c:v>14.954264</c:v>
                </c:pt>
                <c:pt idx="84082">
                  <c:v>14.962097</c:v>
                </c:pt>
                <c:pt idx="84083">
                  <c:v>14.968147999999999</c:v>
                </c:pt>
                <c:pt idx="84084">
                  <c:v>14.964217</c:v>
                </c:pt>
                <c:pt idx="84085">
                  <c:v>14.966953999999999</c:v>
                </c:pt>
                <c:pt idx="84086">
                  <c:v>14.972143000000001</c:v>
                </c:pt>
                <c:pt idx="84087">
                  <c:v>14.966734000000001</c:v>
                </c:pt>
                <c:pt idx="84088">
                  <c:v>14.966714</c:v>
                </c:pt>
                <c:pt idx="84089">
                  <c:v>14.970326</c:v>
                </c:pt>
                <c:pt idx="84090">
                  <c:v>14.961137000000001</c:v>
                </c:pt>
                <c:pt idx="84091">
                  <c:v>14.956733</c:v>
                </c:pt>
                <c:pt idx="84092">
                  <c:v>14.966187</c:v>
                </c:pt>
                <c:pt idx="84093">
                  <c:v>14.971374000000001</c:v>
                </c:pt>
                <c:pt idx="84094">
                  <c:v>14.966766</c:v>
                </c:pt>
                <c:pt idx="84095">
                  <c:v>14.970132</c:v>
                </c:pt>
                <c:pt idx="84096">
                  <c:v>14.971420999999999</c:v>
                </c:pt>
                <c:pt idx="84097">
                  <c:v>14.959519999999999</c:v>
                </c:pt>
                <c:pt idx="84098">
                  <c:v>14.962915000000001</c:v>
                </c:pt>
                <c:pt idx="84099">
                  <c:v>14.969393999999999</c:v>
                </c:pt>
                <c:pt idx="84100">
                  <c:v>14.960188</c:v>
                </c:pt>
                <c:pt idx="84101">
                  <c:v>14.966392000000001</c:v>
                </c:pt>
                <c:pt idx="84102">
                  <c:v>14.973013999999999</c:v>
                </c:pt>
                <c:pt idx="84103">
                  <c:v>14.966832999999999</c:v>
                </c:pt>
                <c:pt idx="84104">
                  <c:v>14.970086</c:v>
                </c:pt>
                <c:pt idx="84105">
                  <c:v>14.976317</c:v>
                </c:pt>
                <c:pt idx="84106">
                  <c:v>14.973322</c:v>
                </c:pt>
                <c:pt idx="84107">
                  <c:v>14.971482999999999</c:v>
                </c:pt>
                <c:pt idx="84108">
                  <c:v>14.974297999999999</c:v>
                </c:pt>
                <c:pt idx="84109">
                  <c:v>14.971584999999999</c:v>
                </c:pt>
                <c:pt idx="84110">
                  <c:v>14.971648999999999</c:v>
                </c:pt>
                <c:pt idx="84111">
                  <c:v>14.973081000000001</c:v>
                </c:pt>
                <c:pt idx="84112">
                  <c:v>14.967397</c:v>
                </c:pt>
                <c:pt idx="84113">
                  <c:v>14.968404</c:v>
                </c:pt>
                <c:pt idx="84114">
                  <c:v>14.973333</c:v>
                </c:pt>
                <c:pt idx="84115">
                  <c:v>14.971042000000001</c:v>
                </c:pt>
                <c:pt idx="84116">
                  <c:v>14.968356</c:v>
                </c:pt>
                <c:pt idx="84117">
                  <c:v>14.972367</c:v>
                </c:pt>
                <c:pt idx="84118">
                  <c:v>14.97076</c:v>
                </c:pt>
                <c:pt idx="84119">
                  <c:v>14.962719999999999</c:v>
                </c:pt>
                <c:pt idx="84120">
                  <c:v>14.972746000000001</c:v>
                </c:pt>
                <c:pt idx="84121">
                  <c:v>14.982492000000001</c:v>
                </c:pt>
                <c:pt idx="84122">
                  <c:v>14.971095</c:v>
                </c:pt>
                <c:pt idx="84123">
                  <c:v>14.966651000000001</c:v>
                </c:pt>
                <c:pt idx="84124">
                  <c:v>14.976927</c:v>
                </c:pt>
                <c:pt idx="84125">
                  <c:v>14.981584</c:v>
                </c:pt>
                <c:pt idx="84126">
                  <c:v>14.976537</c:v>
                </c:pt>
                <c:pt idx="84127">
                  <c:v>14.982025</c:v>
                </c:pt>
                <c:pt idx="84128">
                  <c:v>14.983700000000001</c:v>
                </c:pt>
                <c:pt idx="84129">
                  <c:v>14.970977</c:v>
                </c:pt>
                <c:pt idx="84130">
                  <c:v>14.971309</c:v>
                </c:pt>
                <c:pt idx="84131">
                  <c:v>14.977389000000001</c:v>
                </c:pt>
                <c:pt idx="84132">
                  <c:v>14.979734000000001</c:v>
                </c:pt>
                <c:pt idx="84133">
                  <c:v>14.976774000000001</c:v>
                </c:pt>
                <c:pt idx="84134">
                  <c:v>14.972657</c:v>
                </c:pt>
                <c:pt idx="84135">
                  <c:v>14.978070000000001</c:v>
                </c:pt>
                <c:pt idx="84136">
                  <c:v>14.979611999999999</c:v>
                </c:pt>
                <c:pt idx="84137">
                  <c:v>14.976959000000001</c:v>
                </c:pt>
                <c:pt idx="84138">
                  <c:v>14.977862999999999</c:v>
                </c:pt>
                <c:pt idx="84139">
                  <c:v>14.978417</c:v>
                </c:pt>
                <c:pt idx="84140">
                  <c:v>14.973713</c:v>
                </c:pt>
                <c:pt idx="84141">
                  <c:v>14.964726000000001</c:v>
                </c:pt>
                <c:pt idx="84142">
                  <c:v>14.969911</c:v>
                </c:pt>
                <c:pt idx="84143">
                  <c:v>14.973879</c:v>
                </c:pt>
                <c:pt idx="84144">
                  <c:v>14.968572999999999</c:v>
                </c:pt>
                <c:pt idx="84145">
                  <c:v>14.971806000000001</c:v>
                </c:pt>
                <c:pt idx="84146">
                  <c:v>14.977695000000001</c:v>
                </c:pt>
                <c:pt idx="84147">
                  <c:v>14.980249000000001</c:v>
                </c:pt>
                <c:pt idx="84148">
                  <c:v>14.975012</c:v>
                </c:pt>
                <c:pt idx="84149">
                  <c:v>14.97949</c:v>
                </c:pt>
                <c:pt idx="84150">
                  <c:v>14.988033</c:v>
                </c:pt>
                <c:pt idx="84151">
                  <c:v>14.976706</c:v>
                </c:pt>
                <c:pt idx="84152">
                  <c:v>14.973442</c:v>
                </c:pt>
                <c:pt idx="84153">
                  <c:v>14.982994</c:v>
                </c:pt>
                <c:pt idx="84154">
                  <c:v>14.977233999999999</c:v>
                </c:pt>
                <c:pt idx="84155">
                  <c:v>14.968952</c:v>
                </c:pt>
                <c:pt idx="84156">
                  <c:v>14.975479999999999</c:v>
                </c:pt>
                <c:pt idx="84157">
                  <c:v>14.979908999999999</c:v>
                </c:pt>
                <c:pt idx="84158">
                  <c:v>14.976576</c:v>
                </c:pt>
                <c:pt idx="84159">
                  <c:v>14.981157</c:v>
                </c:pt>
                <c:pt idx="84160">
                  <c:v>14.984593</c:v>
                </c:pt>
                <c:pt idx="84161">
                  <c:v>14.979801999999999</c:v>
                </c:pt>
                <c:pt idx="84162">
                  <c:v>14.984166999999999</c:v>
                </c:pt>
                <c:pt idx="84163">
                  <c:v>14.983701</c:v>
                </c:pt>
                <c:pt idx="84164">
                  <c:v>14.97275</c:v>
                </c:pt>
                <c:pt idx="84165">
                  <c:v>14.975728</c:v>
                </c:pt>
                <c:pt idx="84166">
                  <c:v>14.982149</c:v>
                </c:pt>
                <c:pt idx="84167">
                  <c:v>14.972807</c:v>
                </c:pt>
                <c:pt idx="84168">
                  <c:v>14.972727000000001</c:v>
                </c:pt>
                <c:pt idx="84169">
                  <c:v>14.989222</c:v>
                </c:pt>
                <c:pt idx="84170">
                  <c:v>14.989807000000001</c:v>
                </c:pt>
                <c:pt idx="84171">
                  <c:v>14.985578</c:v>
                </c:pt>
                <c:pt idx="84172">
                  <c:v>14.991564</c:v>
                </c:pt>
                <c:pt idx="84173">
                  <c:v>14.988224000000001</c:v>
                </c:pt>
                <c:pt idx="84174">
                  <c:v>14.978395000000001</c:v>
                </c:pt>
                <c:pt idx="84175">
                  <c:v>14.979239</c:v>
                </c:pt>
                <c:pt idx="84176">
                  <c:v>14.984752</c:v>
                </c:pt>
                <c:pt idx="84177">
                  <c:v>14.977014</c:v>
                </c:pt>
                <c:pt idx="84178">
                  <c:v>14.973554</c:v>
                </c:pt>
                <c:pt idx="84179">
                  <c:v>14.981534</c:v>
                </c:pt>
                <c:pt idx="84180">
                  <c:v>14.97739</c:v>
                </c:pt>
                <c:pt idx="84181">
                  <c:v>14.983783000000001</c:v>
                </c:pt>
                <c:pt idx="84182">
                  <c:v>14.997801000000001</c:v>
                </c:pt>
                <c:pt idx="84183">
                  <c:v>14.98917</c:v>
                </c:pt>
                <c:pt idx="84184">
                  <c:v>14.982262</c:v>
                </c:pt>
                <c:pt idx="84185">
                  <c:v>14.986454999999999</c:v>
                </c:pt>
                <c:pt idx="84186">
                  <c:v>14.985963</c:v>
                </c:pt>
                <c:pt idx="84187">
                  <c:v>14.980689999999999</c:v>
                </c:pt>
                <c:pt idx="84188">
                  <c:v>14.979340000000001</c:v>
                </c:pt>
                <c:pt idx="84189">
                  <c:v>14.981142</c:v>
                </c:pt>
                <c:pt idx="84190">
                  <c:v>14.979834</c:v>
                </c:pt>
                <c:pt idx="84191">
                  <c:v>14.988747999999999</c:v>
                </c:pt>
                <c:pt idx="84192">
                  <c:v>14.995831000000001</c:v>
                </c:pt>
                <c:pt idx="84193">
                  <c:v>14.991474999999999</c:v>
                </c:pt>
                <c:pt idx="84194">
                  <c:v>14.990478</c:v>
                </c:pt>
                <c:pt idx="84195">
                  <c:v>14.989189</c:v>
                </c:pt>
                <c:pt idx="84196">
                  <c:v>14.986725</c:v>
                </c:pt>
                <c:pt idx="84197">
                  <c:v>14.985502</c:v>
                </c:pt>
                <c:pt idx="84198">
                  <c:v>14.984776</c:v>
                </c:pt>
                <c:pt idx="84199">
                  <c:v>14.973333</c:v>
                </c:pt>
                <c:pt idx="84200">
                  <c:v>14.970718</c:v>
                </c:pt>
                <c:pt idx="84201">
                  <c:v>14.98512</c:v>
                </c:pt>
                <c:pt idx="84202">
                  <c:v>14.984171999999999</c:v>
                </c:pt>
                <c:pt idx="84203">
                  <c:v>14.982205</c:v>
                </c:pt>
                <c:pt idx="84204">
                  <c:v>14.99207</c:v>
                </c:pt>
                <c:pt idx="84205">
                  <c:v>14.989483999999999</c:v>
                </c:pt>
                <c:pt idx="84206">
                  <c:v>14.985865</c:v>
                </c:pt>
                <c:pt idx="84207">
                  <c:v>14.995528999999999</c:v>
                </c:pt>
                <c:pt idx="84208">
                  <c:v>14.992721</c:v>
                </c:pt>
                <c:pt idx="84209">
                  <c:v>14.977966</c:v>
                </c:pt>
                <c:pt idx="84210">
                  <c:v>14.985248</c:v>
                </c:pt>
                <c:pt idx="84211">
                  <c:v>14.992972</c:v>
                </c:pt>
                <c:pt idx="84212">
                  <c:v>14.982215999999999</c:v>
                </c:pt>
                <c:pt idx="84213">
                  <c:v>14.981840999999999</c:v>
                </c:pt>
                <c:pt idx="84214">
                  <c:v>14.984845</c:v>
                </c:pt>
                <c:pt idx="84215">
                  <c:v>14.983034</c:v>
                </c:pt>
                <c:pt idx="84216">
                  <c:v>14.989108999999999</c:v>
                </c:pt>
                <c:pt idx="84217">
                  <c:v>14.997541999999999</c:v>
                </c:pt>
                <c:pt idx="84218">
                  <c:v>14.998158999999999</c:v>
                </c:pt>
                <c:pt idx="84219">
                  <c:v>14.992569</c:v>
                </c:pt>
                <c:pt idx="84220">
                  <c:v>14.995583</c:v>
                </c:pt>
                <c:pt idx="84221">
                  <c:v>14.993767999999999</c:v>
                </c:pt>
                <c:pt idx="84222">
                  <c:v>14.983378</c:v>
                </c:pt>
                <c:pt idx="84223">
                  <c:v>14.987095999999999</c:v>
                </c:pt>
                <c:pt idx="84224">
                  <c:v>14.987911</c:v>
                </c:pt>
                <c:pt idx="84225">
                  <c:v>14.982963</c:v>
                </c:pt>
                <c:pt idx="84226">
                  <c:v>14.985958</c:v>
                </c:pt>
                <c:pt idx="84227">
                  <c:v>14.985177999999999</c:v>
                </c:pt>
                <c:pt idx="84228">
                  <c:v>14.983093999999999</c:v>
                </c:pt>
                <c:pt idx="84229">
                  <c:v>14.995378000000001</c:v>
                </c:pt>
                <c:pt idx="84230">
                  <c:v>15.000938</c:v>
                </c:pt>
                <c:pt idx="84231">
                  <c:v>14.988657999999999</c:v>
                </c:pt>
                <c:pt idx="84232">
                  <c:v>14.989964000000001</c:v>
                </c:pt>
                <c:pt idx="84233">
                  <c:v>15.005558000000001</c:v>
                </c:pt>
                <c:pt idx="84234">
                  <c:v>15.001784000000001</c:v>
                </c:pt>
                <c:pt idx="84235">
                  <c:v>14.991721999999999</c:v>
                </c:pt>
                <c:pt idx="84236">
                  <c:v>14.997572999999999</c:v>
                </c:pt>
                <c:pt idx="84237">
                  <c:v>14.99709</c:v>
                </c:pt>
                <c:pt idx="84238">
                  <c:v>14.989528</c:v>
                </c:pt>
                <c:pt idx="84239">
                  <c:v>14.994775000000001</c:v>
                </c:pt>
                <c:pt idx="84240">
                  <c:v>14.99165</c:v>
                </c:pt>
                <c:pt idx="84241">
                  <c:v>14.982858</c:v>
                </c:pt>
                <c:pt idx="84242">
                  <c:v>14.994628000000001</c:v>
                </c:pt>
                <c:pt idx="84243">
                  <c:v>14.994400000000001</c:v>
                </c:pt>
                <c:pt idx="84244">
                  <c:v>14.984468</c:v>
                </c:pt>
                <c:pt idx="84245">
                  <c:v>14.998269000000001</c:v>
                </c:pt>
                <c:pt idx="84246">
                  <c:v>15.003772</c:v>
                </c:pt>
                <c:pt idx="84247">
                  <c:v>14.989908</c:v>
                </c:pt>
                <c:pt idx="84248">
                  <c:v>14.989328</c:v>
                </c:pt>
                <c:pt idx="84249">
                  <c:v>14.993646</c:v>
                </c:pt>
                <c:pt idx="84250">
                  <c:v>14.986693000000001</c:v>
                </c:pt>
                <c:pt idx="84251">
                  <c:v>14.983533</c:v>
                </c:pt>
                <c:pt idx="84252">
                  <c:v>14.990602000000001</c:v>
                </c:pt>
                <c:pt idx="84253">
                  <c:v>14.994299</c:v>
                </c:pt>
                <c:pt idx="84254">
                  <c:v>15.001402000000001</c:v>
                </c:pt>
                <c:pt idx="84255">
                  <c:v>15.006245</c:v>
                </c:pt>
                <c:pt idx="84256">
                  <c:v>14.997453</c:v>
                </c:pt>
                <c:pt idx="84257">
                  <c:v>15.001533</c:v>
                </c:pt>
                <c:pt idx="84258">
                  <c:v>15.011564999999999</c:v>
                </c:pt>
                <c:pt idx="84259">
                  <c:v>14.997398</c:v>
                </c:pt>
                <c:pt idx="84260">
                  <c:v>14.98204</c:v>
                </c:pt>
                <c:pt idx="84261">
                  <c:v>14.995374</c:v>
                </c:pt>
                <c:pt idx="84262">
                  <c:v>15.003765</c:v>
                </c:pt>
                <c:pt idx="84263">
                  <c:v>14.990459</c:v>
                </c:pt>
                <c:pt idx="84264">
                  <c:v>14.990780000000001</c:v>
                </c:pt>
                <c:pt idx="84265">
                  <c:v>15.001768999999999</c:v>
                </c:pt>
                <c:pt idx="84266">
                  <c:v>14.996387</c:v>
                </c:pt>
                <c:pt idx="84267">
                  <c:v>14.990379000000001</c:v>
                </c:pt>
                <c:pt idx="84268">
                  <c:v>14.998332</c:v>
                </c:pt>
                <c:pt idx="84269">
                  <c:v>14.999631000000001</c:v>
                </c:pt>
                <c:pt idx="84270">
                  <c:v>14.996084</c:v>
                </c:pt>
                <c:pt idx="84271">
                  <c:v>15.001469</c:v>
                </c:pt>
                <c:pt idx="84272">
                  <c:v>14.993674</c:v>
                </c:pt>
                <c:pt idx="84273">
                  <c:v>14.985369</c:v>
                </c:pt>
                <c:pt idx="84274">
                  <c:v>15.004356</c:v>
                </c:pt>
                <c:pt idx="84275">
                  <c:v>15.006398000000001</c:v>
                </c:pt>
                <c:pt idx="84276">
                  <c:v>14.990410000000001</c:v>
                </c:pt>
                <c:pt idx="84277">
                  <c:v>14.996390999999999</c:v>
                </c:pt>
                <c:pt idx="84278">
                  <c:v>15.00531</c:v>
                </c:pt>
                <c:pt idx="84279">
                  <c:v>15.000645</c:v>
                </c:pt>
                <c:pt idx="84280">
                  <c:v>14.998359000000001</c:v>
                </c:pt>
                <c:pt idx="84281">
                  <c:v>15.002103999999999</c:v>
                </c:pt>
                <c:pt idx="84282">
                  <c:v>14.999312</c:v>
                </c:pt>
                <c:pt idx="84283">
                  <c:v>14.995131000000001</c:v>
                </c:pt>
                <c:pt idx="84284">
                  <c:v>14.998217</c:v>
                </c:pt>
                <c:pt idx="84285">
                  <c:v>14.995514</c:v>
                </c:pt>
                <c:pt idx="84286">
                  <c:v>14.994535000000001</c:v>
                </c:pt>
                <c:pt idx="84287">
                  <c:v>14.998087</c:v>
                </c:pt>
                <c:pt idx="84288">
                  <c:v>14.996922</c:v>
                </c:pt>
                <c:pt idx="84289">
                  <c:v>14.999136999999999</c:v>
                </c:pt>
                <c:pt idx="84290">
                  <c:v>15.006755</c:v>
                </c:pt>
                <c:pt idx="84291">
                  <c:v>15.007247</c:v>
                </c:pt>
                <c:pt idx="84292">
                  <c:v>14.999900999999999</c:v>
                </c:pt>
                <c:pt idx="84293">
                  <c:v>15.006365000000001</c:v>
                </c:pt>
                <c:pt idx="84294">
                  <c:v>15.009682</c:v>
                </c:pt>
                <c:pt idx="84295">
                  <c:v>14.993016000000001</c:v>
                </c:pt>
                <c:pt idx="84296">
                  <c:v>14.994441</c:v>
                </c:pt>
                <c:pt idx="84297">
                  <c:v>15.006527999999999</c:v>
                </c:pt>
                <c:pt idx="84298">
                  <c:v>14.999314</c:v>
                </c:pt>
                <c:pt idx="84299">
                  <c:v>14.99813</c:v>
                </c:pt>
                <c:pt idx="84300">
                  <c:v>15.008616</c:v>
                </c:pt>
                <c:pt idx="84301">
                  <c:v>15.00081</c:v>
                </c:pt>
                <c:pt idx="84302">
                  <c:v>14.991524</c:v>
                </c:pt>
                <c:pt idx="84303">
                  <c:v>15.007225</c:v>
                </c:pt>
                <c:pt idx="84304">
                  <c:v>15.008412999999999</c:v>
                </c:pt>
                <c:pt idx="84305">
                  <c:v>14.996221999999999</c:v>
                </c:pt>
                <c:pt idx="84306">
                  <c:v>15.004918</c:v>
                </c:pt>
                <c:pt idx="84307">
                  <c:v>15.010808000000001</c:v>
                </c:pt>
                <c:pt idx="84308">
                  <c:v>15.009919999999999</c:v>
                </c:pt>
                <c:pt idx="84309">
                  <c:v>15.011699999999999</c:v>
                </c:pt>
                <c:pt idx="84310">
                  <c:v>15.006807</c:v>
                </c:pt>
                <c:pt idx="84311">
                  <c:v>15.000572999999999</c:v>
                </c:pt>
                <c:pt idx="84312">
                  <c:v>15.001935</c:v>
                </c:pt>
                <c:pt idx="84313">
                  <c:v>15.00454</c:v>
                </c:pt>
                <c:pt idx="84314">
                  <c:v>15.000044000000001</c:v>
                </c:pt>
                <c:pt idx="84315">
                  <c:v>15.006392999999999</c:v>
                </c:pt>
                <c:pt idx="84316">
                  <c:v>15.010597000000001</c:v>
                </c:pt>
                <c:pt idx="84317">
                  <c:v>15.000494</c:v>
                </c:pt>
                <c:pt idx="84318">
                  <c:v>15.003147</c:v>
                </c:pt>
                <c:pt idx="84319">
                  <c:v>15.008267</c:v>
                </c:pt>
                <c:pt idx="84320">
                  <c:v>15.000501</c:v>
                </c:pt>
                <c:pt idx="84321">
                  <c:v>14.998087</c:v>
                </c:pt>
                <c:pt idx="84322">
                  <c:v>15.011207000000001</c:v>
                </c:pt>
                <c:pt idx="84323">
                  <c:v>15.017049</c:v>
                </c:pt>
                <c:pt idx="84324">
                  <c:v>15.005868</c:v>
                </c:pt>
                <c:pt idx="84325">
                  <c:v>15.004375</c:v>
                </c:pt>
                <c:pt idx="84326">
                  <c:v>15.008787999999999</c:v>
                </c:pt>
                <c:pt idx="84327">
                  <c:v>15.008628</c:v>
                </c:pt>
                <c:pt idx="84328">
                  <c:v>15.012254</c:v>
                </c:pt>
                <c:pt idx="84329">
                  <c:v>15.008698000000001</c:v>
                </c:pt>
                <c:pt idx="84330">
                  <c:v>15.000384</c:v>
                </c:pt>
                <c:pt idx="84331">
                  <c:v>15.001792999999999</c:v>
                </c:pt>
                <c:pt idx="84332">
                  <c:v>15.007377</c:v>
                </c:pt>
                <c:pt idx="84333">
                  <c:v>15.009941</c:v>
                </c:pt>
                <c:pt idx="84334">
                  <c:v>15.008870999999999</c:v>
                </c:pt>
                <c:pt idx="84335">
                  <c:v>15.013286000000001</c:v>
                </c:pt>
                <c:pt idx="84336">
                  <c:v>15.016396</c:v>
                </c:pt>
                <c:pt idx="84337">
                  <c:v>15.014195000000001</c:v>
                </c:pt>
                <c:pt idx="84338">
                  <c:v>15.012255</c:v>
                </c:pt>
                <c:pt idx="84339">
                  <c:v>15.009963000000001</c:v>
                </c:pt>
                <c:pt idx="84340">
                  <c:v>15.01197</c:v>
                </c:pt>
                <c:pt idx="84341">
                  <c:v>15.020593</c:v>
                </c:pt>
                <c:pt idx="84342">
                  <c:v>15.020318</c:v>
                </c:pt>
                <c:pt idx="84343">
                  <c:v>15.009836</c:v>
                </c:pt>
                <c:pt idx="84344">
                  <c:v>15.015772</c:v>
                </c:pt>
                <c:pt idx="84345">
                  <c:v>15.017477</c:v>
                </c:pt>
                <c:pt idx="84346">
                  <c:v>15.000629</c:v>
                </c:pt>
                <c:pt idx="84347">
                  <c:v>15.002382000000001</c:v>
                </c:pt>
                <c:pt idx="84348">
                  <c:v>15.008374</c:v>
                </c:pt>
                <c:pt idx="84349">
                  <c:v>14.998502999999999</c:v>
                </c:pt>
                <c:pt idx="84350">
                  <c:v>14.999656999999999</c:v>
                </c:pt>
                <c:pt idx="84351">
                  <c:v>15.007666</c:v>
                </c:pt>
                <c:pt idx="84352">
                  <c:v>15.011706</c:v>
                </c:pt>
                <c:pt idx="84353">
                  <c:v>15.013907</c:v>
                </c:pt>
                <c:pt idx="84354">
                  <c:v>15.015693000000001</c:v>
                </c:pt>
                <c:pt idx="84355">
                  <c:v>15.013115000000001</c:v>
                </c:pt>
                <c:pt idx="84356">
                  <c:v>15.007591</c:v>
                </c:pt>
                <c:pt idx="84357">
                  <c:v>15.008162</c:v>
                </c:pt>
                <c:pt idx="84358">
                  <c:v>15.010467999999999</c:v>
                </c:pt>
                <c:pt idx="84359">
                  <c:v>15.007099999999999</c:v>
                </c:pt>
                <c:pt idx="84360">
                  <c:v>15.000313</c:v>
                </c:pt>
                <c:pt idx="84361">
                  <c:v>15.00671</c:v>
                </c:pt>
                <c:pt idx="84362">
                  <c:v>15.019686</c:v>
                </c:pt>
                <c:pt idx="84363">
                  <c:v>15.019009</c:v>
                </c:pt>
                <c:pt idx="84364">
                  <c:v>15.018511999999999</c:v>
                </c:pt>
                <c:pt idx="84365">
                  <c:v>15.023508</c:v>
                </c:pt>
                <c:pt idx="84366">
                  <c:v>15.023804999999999</c:v>
                </c:pt>
                <c:pt idx="84367">
                  <c:v>15.017666</c:v>
                </c:pt>
                <c:pt idx="84368">
                  <c:v>15.008635</c:v>
                </c:pt>
                <c:pt idx="84369">
                  <c:v>15.008290000000001</c:v>
                </c:pt>
                <c:pt idx="84370">
                  <c:v>15.015196</c:v>
                </c:pt>
                <c:pt idx="84371">
                  <c:v>15.016925000000001</c:v>
                </c:pt>
                <c:pt idx="84372">
                  <c:v>15.016540000000001</c:v>
                </c:pt>
                <c:pt idx="84373">
                  <c:v>15.017970999999999</c:v>
                </c:pt>
                <c:pt idx="84374">
                  <c:v>15.014856</c:v>
                </c:pt>
                <c:pt idx="84375">
                  <c:v>15.009921</c:v>
                </c:pt>
                <c:pt idx="84376">
                  <c:v>15.017091000000001</c:v>
                </c:pt>
                <c:pt idx="84377">
                  <c:v>15.021648000000001</c:v>
                </c:pt>
                <c:pt idx="84378">
                  <c:v>15.014384</c:v>
                </c:pt>
                <c:pt idx="84379">
                  <c:v>15.020436999999999</c:v>
                </c:pt>
                <c:pt idx="84380">
                  <c:v>15.024717000000001</c:v>
                </c:pt>
                <c:pt idx="84381">
                  <c:v>15.013992</c:v>
                </c:pt>
                <c:pt idx="84382">
                  <c:v>15.009814</c:v>
                </c:pt>
                <c:pt idx="84383">
                  <c:v>15.015309999999999</c:v>
                </c:pt>
                <c:pt idx="84384">
                  <c:v>15.012769</c:v>
                </c:pt>
                <c:pt idx="84385">
                  <c:v>15.008654</c:v>
                </c:pt>
                <c:pt idx="84386">
                  <c:v>15.014929</c:v>
                </c:pt>
                <c:pt idx="84387">
                  <c:v>15.012034999999999</c:v>
                </c:pt>
                <c:pt idx="84388">
                  <c:v>15.009026</c:v>
                </c:pt>
                <c:pt idx="84389">
                  <c:v>15.021057000000001</c:v>
                </c:pt>
                <c:pt idx="84390">
                  <c:v>15.018981</c:v>
                </c:pt>
                <c:pt idx="84391">
                  <c:v>15.014473000000001</c:v>
                </c:pt>
                <c:pt idx="84392">
                  <c:v>15.024630999999999</c:v>
                </c:pt>
                <c:pt idx="84393">
                  <c:v>15.025561</c:v>
                </c:pt>
                <c:pt idx="84394">
                  <c:v>15.014829000000001</c:v>
                </c:pt>
                <c:pt idx="84395">
                  <c:v>15.015307</c:v>
                </c:pt>
                <c:pt idx="84396">
                  <c:v>15.021813</c:v>
                </c:pt>
                <c:pt idx="84397">
                  <c:v>15.015358000000001</c:v>
                </c:pt>
                <c:pt idx="84398">
                  <c:v>15.015169999999999</c:v>
                </c:pt>
                <c:pt idx="84399">
                  <c:v>15.022506999999999</c:v>
                </c:pt>
                <c:pt idx="84400">
                  <c:v>15.017053000000001</c:v>
                </c:pt>
                <c:pt idx="84401">
                  <c:v>15.020832</c:v>
                </c:pt>
                <c:pt idx="84402">
                  <c:v>15.024862000000001</c:v>
                </c:pt>
                <c:pt idx="84403">
                  <c:v>15.016135999999999</c:v>
                </c:pt>
                <c:pt idx="84404">
                  <c:v>15.017550999999999</c:v>
                </c:pt>
                <c:pt idx="84405">
                  <c:v>15.02426</c:v>
                </c:pt>
                <c:pt idx="84406">
                  <c:v>15.021767000000001</c:v>
                </c:pt>
                <c:pt idx="84407">
                  <c:v>15.022244000000001</c:v>
                </c:pt>
                <c:pt idx="84408">
                  <c:v>15.025876</c:v>
                </c:pt>
                <c:pt idx="84409">
                  <c:v>15.016953000000001</c:v>
                </c:pt>
                <c:pt idx="84410">
                  <c:v>15.011430000000001</c:v>
                </c:pt>
                <c:pt idx="84411">
                  <c:v>15.021603000000001</c:v>
                </c:pt>
                <c:pt idx="84412">
                  <c:v>15.022796</c:v>
                </c:pt>
                <c:pt idx="84413">
                  <c:v>15.015852000000001</c:v>
                </c:pt>
                <c:pt idx="84414">
                  <c:v>15.017331</c:v>
                </c:pt>
                <c:pt idx="84415">
                  <c:v>15.023387</c:v>
                </c:pt>
                <c:pt idx="84416">
                  <c:v>15.021188</c:v>
                </c:pt>
                <c:pt idx="84417">
                  <c:v>15.020225</c:v>
                </c:pt>
                <c:pt idx="84418">
                  <c:v>15.030963</c:v>
                </c:pt>
                <c:pt idx="84419">
                  <c:v>15.030754</c:v>
                </c:pt>
                <c:pt idx="84420">
                  <c:v>15.021891999999999</c:v>
                </c:pt>
                <c:pt idx="84421">
                  <c:v>15.022619000000001</c:v>
                </c:pt>
                <c:pt idx="84422">
                  <c:v>15.021191</c:v>
                </c:pt>
                <c:pt idx="84423">
                  <c:v>15.015907</c:v>
                </c:pt>
                <c:pt idx="84424">
                  <c:v>15.019762999999999</c:v>
                </c:pt>
                <c:pt idx="84425">
                  <c:v>15.025181999999999</c:v>
                </c:pt>
                <c:pt idx="84426">
                  <c:v>15.023529999999999</c:v>
                </c:pt>
                <c:pt idx="84427">
                  <c:v>15.028815</c:v>
                </c:pt>
                <c:pt idx="84428">
                  <c:v>15.037191</c:v>
                </c:pt>
                <c:pt idx="84429">
                  <c:v>15.030872</c:v>
                </c:pt>
                <c:pt idx="84430">
                  <c:v>15.023747</c:v>
                </c:pt>
                <c:pt idx="84431">
                  <c:v>15.024165999999999</c:v>
                </c:pt>
                <c:pt idx="84432">
                  <c:v>15.024520000000001</c:v>
                </c:pt>
                <c:pt idx="84433">
                  <c:v>15.025237000000001</c:v>
                </c:pt>
                <c:pt idx="84434">
                  <c:v>15.028162999999999</c:v>
                </c:pt>
                <c:pt idx="84435">
                  <c:v>15.028629</c:v>
                </c:pt>
                <c:pt idx="84436">
                  <c:v>15.023254</c:v>
                </c:pt>
                <c:pt idx="84437">
                  <c:v>15.027926000000001</c:v>
                </c:pt>
                <c:pt idx="84438">
                  <c:v>15.029938</c:v>
                </c:pt>
                <c:pt idx="84439">
                  <c:v>15.024775</c:v>
                </c:pt>
                <c:pt idx="84440">
                  <c:v>15.031665</c:v>
                </c:pt>
                <c:pt idx="84441">
                  <c:v>15.032258000000001</c:v>
                </c:pt>
                <c:pt idx="84442">
                  <c:v>15.020936000000001</c:v>
                </c:pt>
                <c:pt idx="84443">
                  <c:v>15.020123999999999</c:v>
                </c:pt>
                <c:pt idx="84444">
                  <c:v>15.028562000000001</c:v>
                </c:pt>
                <c:pt idx="84445">
                  <c:v>15.030576999999999</c:v>
                </c:pt>
                <c:pt idx="84446">
                  <c:v>15.023616000000001</c:v>
                </c:pt>
                <c:pt idx="84447">
                  <c:v>15.023168999999999</c:v>
                </c:pt>
                <c:pt idx="84448">
                  <c:v>15.024445999999999</c:v>
                </c:pt>
                <c:pt idx="84449">
                  <c:v>15.024298999999999</c:v>
                </c:pt>
                <c:pt idx="84450">
                  <c:v>15.032016</c:v>
                </c:pt>
                <c:pt idx="84451">
                  <c:v>15.030616999999999</c:v>
                </c:pt>
                <c:pt idx="84452">
                  <c:v>15.024421999999999</c:v>
                </c:pt>
                <c:pt idx="84453">
                  <c:v>15.026641</c:v>
                </c:pt>
                <c:pt idx="84454">
                  <c:v>15.031090000000001</c:v>
                </c:pt>
                <c:pt idx="84455">
                  <c:v>15.03004</c:v>
                </c:pt>
                <c:pt idx="84456">
                  <c:v>15.025479000000001</c:v>
                </c:pt>
                <c:pt idx="84457">
                  <c:v>15.02802</c:v>
                </c:pt>
                <c:pt idx="84458">
                  <c:v>15.024552999999999</c:v>
                </c:pt>
                <c:pt idx="84459">
                  <c:v>15.025650000000001</c:v>
                </c:pt>
                <c:pt idx="84460">
                  <c:v>15.029961999999999</c:v>
                </c:pt>
                <c:pt idx="84461">
                  <c:v>15.025709000000001</c:v>
                </c:pt>
                <c:pt idx="84462">
                  <c:v>15.034722</c:v>
                </c:pt>
                <c:pt idx="84463">
                  <c:v>15.038093</c:v>
                </c:pt>
                <c:pt idx="84464">
                  <c:v>15.025826</c:v>
                </c:pt>
                <c:pt idx="84465">
                  <c:v>15.024889999999999</c:v>
                </c:pt>
                <c:pt idx="84466">
                  <c:v>15.034833000000001</c:v>
                </c:pt>
                <c:pt idx="84467">
                  <c:v>15.037323000000001</c:v>
                </c:pt>
                <c:pt idx="84468">
                  <c:v>15.030799999999999</c:v>
                </c:pt>
                <c:pt idx="84469">
                  <c:v>15.031779</c:v>
                </c:pt>
                <c:pt idx="84470">
                  <c:v>15.035532999999999</c:v>
                </c:pt>
                <c:pt idx="84471">
                  <c:v>15.032332</c:v>
                </c:pt>
                <c:pt idx="84472">
                  <c:v>15.027908</c:v>
                </c:pt>
                <c:pt idx="84473">
                  <c:v>15.027806</c:v>
                </c:pt>
                <c:pt idx="84474">
                  <c:v>15.032114999999999</c:v>
                </c:pt>
                <c:pt idx="84475">
                  <c:v>15.035957</c:v>
                </c:pt>
                <c:pt idx="84476">
                  <c:v>15.032261999999999</c:v>
                </c:pt>
                <c:pt idx="84477">
                  <c:v>15.024182</c:v>
                </c:pt>
                <c:pt idx="84478">
                  <c:v>15.026877000000001</c:v>
                </c:pt>
                <c:pt idx="84479">
                  <c:v>15.039227</c:v>
                </c:pt>
                <c:pt idx="84480">
                  <c:v>15.03449</c:v>
                </c:pt>
                <c:pt idx="84481">
                  <c:v>15.029070000000001</c:v>
                </c:pt>
                <c:pt idx="84482">
                  <c:v>15.037307999999999</c:v>
                </c:pt>
                <c:pt idx="84483">
                  <c:v>15.034015</c:v>
                </c:pt>
                <c:pt idx="84484">
                  <c:v>15.028978</c:v>
                </c:pt>
                <c:pt idx="84485">
                  <c:v>15.031542</c:v>
                </c:pt>
                <c:pt idx="84486">
                  <c:v>15.028015</c:v>
                </c:pt>
                <c:pt idx="84487">
                  <c:v>15.028169999999999</c:v>
                </c:pt>
                <c:pt idx="84488">
                  <c:v>15.039277</c:v>
                </c:pt>
                <c:pt idx="84489">
                  <c:v>15.041554</c:v>
                </c:pt>
                <c:pt idx="84490">
                  <c:v>15.033716</c:v>
                </c:pt>
                <c:pt idx="84491">
                  <c:v>15.034008</c:v>
                </c:pt>
                <c:pt idx="84492">
                  <c:v>15.029911999999999</c:v>
                </c:pt>
                <c:pt idx="84493">
                  <c:v>15.024884</c:v>
                </c:pt>
                <c:pt idx="84494">
                  <c:v>15.031580999999999</c:v>
                </c:pt>
                <c:pt idx="84495">
                  <c:v>15.030958</c:v>
                </c:pt>
                <c:pt idx="84496">
                  <c:v>15.029073</c:v>
                </c:pt>
                <c:pt idx="84497">
                  <c:v>15.038068000000001</c:v>
                </c:pt>
                <c:pt idx="84498">
                  <c:v>15.044387</c:v>
                </c:pt>
                <c:pt idx="84499">
                  <c:v>15.036441999999999</c:v>
                </c:pt>
                <c:pt idx="84500">
                  <c:v>15.031307</c:v>
                </c:pt>
                <c:pt idx="84501">
                  <c:v>15.040642</c:v>
                </c:pt>
                <c:pt idx="84502">
                  <c:v>15.039569999999999</c:v>
                </c:pt>
                <c:pt idx="84503">
                  <c:v>15.036597</c:v>
                </c:pt>
                <c:pt idx="84504">
                  <c:v>15.044639</c:v>
                </c:pt>
                <c:pt idx="84505">
                  <c:v>15.047553000000001</c:v>
                </c:pt>
                <c:pt idx="84506">
                  <c:v>15.043481</c:v>
                </c:pt>
                <c:pt idx="84507">
                  <c:v>15.037604</c:v>
                </c:pt>
                <c:pt idx="84508">
                  <c:v>15.036212000000001</c:v>
                </c:pt>
                <c:pt idx="84509">
                  <c:v>15.035765</c:v>
                </c:pt>
                <c:pt idx="84510">
                  <c:v>15.039044000000001</c:v>
                </c:pt>
                <c:pt idx="84511">
                  <c:v>15.044321999999999</c:v>
                </c:pt>
                <c:pt idx="84512">
                  <c:v>15.040267</c:v>
                </c:pt>
                <c:pt idx="84513">
                  <c:v>15.043571999999999</c:v>
                </c:pt>
                <c:pt idx="84514">
                  <c:v>15.044335</c:v>
                </c:pt>
                <c:pt idx="84515">
                  <c:v>15.031824</c:v>
                </c:pt>
                <c:pt idx="84516">
                  <c:v>15.035651</c:v>
                </c:pt>
                <c:pt idx="84517">
                  <c:v>15.044501</c:v>
                </c:pt>
                <c:pt idx="84518">
                  <c:v>15.038951000000001</c:v>
                </c:pt>
                <c:pt idx="84519">
                  <c:v>15.028876</c:v>
                </c:pt>
                <c:pt idx="84520">
                  <c:v>15.030312</c:v>
                </c:pt>
                <c:pt idx="84521">
                  <c:v>15.039019</c:v>
                </c:pt>
                <c:pt idx="84522">
                  <c:v>15.041566</c:v>
                </c:pt>
                <c:pt idx="84523">
                  <c:v>15.042567</c:v>
                </c:pt>
                <c:pt idx="84524">
                  <c:v>15.043498</c:v>
                </c:pt>
                <c:pt idx="84525">
                  <c:v>15.042477999999999</c:v>
                </c:pt>
                <c:pt idx="84526">
                  <c:v>15.040319999999999</c:v>
                </c:pt>
                <c:pt idx="84527">
                  <c:v>15.042159</c:v>
                </c:pt>
                <c:pt idx="84528">
                  <c:v>15.043326</c:v>
                </c:pt>
                <c:pt idx="84529">
                  <c:v>15.040041</c:v>
                </c:pt>
                <c:pt idx="84530">
                  <c:v>15.04279</c:v>
                </c:pt>
                <c:pt idx="84531">
                  <c:v>15.035757</c:v>
                </c:pt>
                <c:pt idx="84532">
                  <c:v>15.026419000000001</c:v>
                </c:pt>
                <c:pt idx="84533">
                  <c:v>15.037734</c:v>
                </c:pt>
                <c:pt idx="84534">
                  <c:v>15.040756999999999</c:v>
                </c:pt>
                <c:pt idx="84535">
                  <c:v>15.034725999999999</c:v>
                </c:pt>
                <c:pt idx="84536">
                  <c:v>15.042539</c:v>
                </c:pt>
                <c:pt idx="84537">
                  <c:v>15.051283</c:v>
                </c:pt>
                <c:pt idx="84538">
                  <c:v>15.045733</c:v>
                </c:pt>
                <c:pt idx="84539">
                  <c:v>15.040899</c:v>
                </c:pt>
                <c:pt idx="84540">
                  <c:v>15.043407999999999</c:v>
                </c:pt>
                <c:pt idx="84541">
                  <c:v>15.034435</c:v>
                </c:pt>
                <c:pt idx="84542">
                  <c:v>15.034084</c:v>
                </c:pt>
                <c:pt idx="84543">
                  <c:v>15.04491</c:v>
                </c:pt>
                <c:pt idx="84544">
                  <c:v>15.041413</c:v>
                </c:pt>
                <c:pt idx="84545">
                  <c:v>15.040634000000001</c:v>
                </c:pt>
                <c:pt idx="84546">
                  <c:v>15.052448</c:v>
                </c:pt>
                <c:pt idx="84547">
                  <c:v>15.055887999999999</c:v>
                </c:pt>
                <c:pt idx="84548">
                  <c:v>15.045999999999999</c:v>
                </c:pt>
                <c:pt idx="84549">
                  <c:v>15.04654</c:v>
                </c:pt>
                <c:pt idx="84550">
                  <c:v>15.050705000000001</c:v>
                </c:pt>
                <c:pt idx="84551">
                  <c:v>15.043262</c:v>
                </c:pt>
                <c:pt idx="84552">
                  <c:v>15.047271</c:v>
                </c:pt>
                <c:pt idx="84553">
                  <c:v>15.045411</c:v>
                </c:pt>
                <c:pt idx="84554">
                  <c:v>15.032477999999999</c:v>
                </c:pt>
                <c:pt idx="84555">
                  <c:v>15.040698000000001</c:v>
                </c:pt>
                <c:pt idx="84556">
                  <c:v>15.047997000000001</c:v>
                </c:pt>
                <c:pt idx="84557">
                  <c:v>15.042494</c:v>
                </c:pt>
                <c:pt idx="84558">
                  <c:v>15.044187000000001</c:v>
                </c:pt>
                <c:pt idx="84559">
                  <c:v>15.050058999999999</c:v>
                </c:pt>
                <c:pt idx="84560">
                  <c:v>15.048477999999999</c:v>
                </c:pt>
                <c:pt idx="84561">
                  <c:v>15.049403999999999</c:v>
                </c:pt>
                <c:pt idx="84562">
                  <c:v>15.052502</c:v>
                </c:pt>
                <c:pt idx="84563">
                  <c:v>15.043657</c:v>
                </c:pt>
                <c:pt idx="84564">
                  <c:v>15.046271000000001</c:v>
                </c:pt>
                <c:pt idx="84565">
                  <c:v>15.056953</c:v>
                </c:pt>
                <c:pt idx="84566">
                  <c:v>15.043317999999999</c:v>
                </c:pt>
                <c:pt idx="84567">
                  <c:v>15.035664000000001</c:v>
                </c:pt>
                <c:pt idx="84568">
                  <c:v>15.047385999999999</c:v>
                </c:pt>
                <c:pt idx="84569">
                  <c:v>15.049604</c:v>
                </c:pt>
                <c:pt idx="84570">
                  <c:v>15.047908</c:v>
                </c:pt>
                <c:pt idx="84571">
                  <c:v>15.052519</c:v>
                </c:pt>
                <c:pt idx="84572">
                  <c:v>15.0466</c:v>
                </c:pt>
                <c:pt idx="84573">
                  <c:v>15.041067</c:v>
                </c:pt>
                <c:pt idx="84574">
                  <c:v>15.056787999999999</c:v>
                </c:pt>
                <c:pt idx="84575">
                  <c:v>15.063597</c:v>
                </c:pt>
                <c:pt idx="84576">
                  <c:v>15.051332</c:v>
                </c:pt>
                <c:pt idx="84577">
                  <c:v>15.045667999999999</c:v>
                </c:pt>
                <c:pt idx="84578">
                  <c:v>15.046846</c:v>
                </c:pt>
                <c:pt idx="84579">
                  <c:v>15.042182</c:v>
                </c:pt>
                <c:pt idx="84580">
                  <c:v>15.039186000000001</c:v>
                </c:pt>
                <c:pt idx="84581">
                  <c:v>15.049344</c:v>
                </c:pt>
                <c:pt idx="84582">
                  <c:v>15.050863</c:v>
                </c:pt>
                <c:pt idx="84583">
                  <c:v>15.040587</c:v>
                </c:pt>
                <c:pt idx="84584">
                  <c:v>15.044662000000001</c:v>
                </c:pt>
                <c:pt idx="84585">
                  <c:v>15.050846999999999</c:v>
                </c:pt>
                <c:pt idx="84586">
                  <c:v>15.050178000000001</c:v>
                </c:pt>
                <c:pt idx="84587">
                  <c:v>15.058138</c:v>
                </c:pt>
                <c:pt idx="84588">
                  <c:v>15.062894</c:v>
                </c:pt>
                <c:pt idx="84589">
                  <c:v>15.049713000000001</c:v>
                </c:pt>
                <c:pt idx="84590">
                  <c:v>15.046279999999999</c:v>
                </c:pt>
                <c:pt idx="84591">
                  <c:v>15.058515</c:v>
                </c:pt>
                <c:pt idx="84592">
                  <c:v>15.047242000000001</c:v>
                </c:pt>
                <c:pt idx="84593">
                  <c:v>15.040392000000001</c:v>
                </c:pt>
                <c:pt idx="84594">
                  <c:v>15.05772</c:v>
                </c:pt>
                <c:pt idx="84595">
                  <c:v>15.049003000000001</c:v>
                </c:pt>
                <c:pt idx="84596">
                  <c:v>15.042926</c:v>
                </c:pt>
                <c:pt idx="84597">
                  <c:v>15.05832</c:v>
                </c:pt>
                <c:pt idx="84598">
                  <c:v>15.052013000000001</c:v>
                </c:pt>
                <c:pt idx="84599">
                  <c:v>15.044897000000001</c:v>
                </c:pt>
                <c:pt idx="84600">
                  <c:v>15.057569000000001</c:v>
                </c:pt>
                <c:pt idx="84601">
                  <c:v>15.060464</c:v>
                </c:pt>
                <c:pt idx="84602">
                  <c:v>15.050879999999999</c:v>
                </c:pt>
                <c:pt idx="84603">
                  <c:v>15.053571</c:v>
                </c:pt>
                <c:pt idx="84604">
                  <c:v>15.055481</c:v>
                </c:pt>
                <c:pt idx="84605">
                  <c:v>15.055453999999999</c:v>
                </c:pt>
                <c:pt idx="84606">
                  <c:v>15.056190000000001</c:v>
                </c:pt>
                <c:pt idx="84607">
                  <c:v>15.046108</c:v>
                </c:pt>
                <c:pt idx="84608">
                  <c:v>15.045365</c:v>
                </c:pt>
                <c:pt idx="84609">
                  <c:v>15.056751</c:v>
                </c:pt>
                <c:pt idx="84610">
                  <c:v>15.062870999999999</c:v>
                </c:pt>
                <c:pt idx="84611">
                  <c:v>15.059504</c:v>
                </c:pt>
                <c:pt idx="84612">
                  <c:v>15.053172</c:v>
                </c:pt>
                <c:pt idx="84613">
                  <c:v>15.0563</c:v>
                </c:pt>
                <c:pt idx="84614">
                  <c:v>15.05749</c:v>
                </c:pt>
                <c:pt idx="84615">
                  <c:v>15.052858000000001</c:v>
                </c:pt>
                <c:pt idx="84616">
                  <c:v>15.056744999999999</c:v>
                </c:pt>
                <c:pt idx="84617">
                  <c:v>15.059582000000001</c:v>
                </c:pt>
                <c:pt idx="84618">
                  <c:v>15.052462999999999</c:v>
                </c:pt>
                <c:pt idx="84619">
                  <c:v>15.046268</c:v>
                </c:pt>
                <c:pt idx="84620">
                  <c:v>15.050597</c:v>
                </c:pt>
                <c:pt idx="84621">
                  <c:v>15.054658</c:v>
                </c:pt>
                <c:pt idx="84622">
                  <c:v>15.053205</c:v>
                </c:pt>
                <c:pt idx="84623">
                  <c:v>15.061119</c:v>
                </c:pt>
                <c:pt idx="84624">
                  <c:v>15.059403</c:v>
                </c:pt>
                <c:pt idx="84625">
                  <c:v>15.050615000000001</c:v>
                </c:pt>
                <c:pt idx="84626">
                  <c:v>15.057427000000001</c:v>
                </c:pt>
                <c:pt idx="84627">
                  <c:v>15.057232000000001</c:v>
                </c:pt>
                <c:pt idx="84628">
                  <c:v>15.051901000000001</c:v>
                </c:pt>
                <c:pt idx="84629">
                  <c:v>15.059006</c:v>
                </c:pt>
                <c:pt idx="84630">
                  <c:v>15.059502999999999</c:v>
                </c:pt>
                <c:pt idx="84631">
                  <c:v>15.049236000000001</c:v>
                </c:pt>
                <c:pt idx="84632">
                  <c:v>15.055515</c:v>
                </c:pt>
                <c:pt idx="84633">
                  <c:v>15.069645</c:v>
                </c:pt>
                <c:pt idx="84634">
                  <c:v>15.068688</c:v>
                </c:pt>
                <c:pt idx="84635">
                  <c:v>15.066978000000001</c:v>
                </c:pt>
                <c:pt idx="84636">
                  <c:v>15.067436000000001</c:v>
                </c:pt>
                <c:pt idx="84637">
                  <c:v>15.062567</c:v>
                </c:pt>
                <c:pt idx="84638">
                  <c:v>15.062124000000001</c:v>
                </c:pt>
                <c:pt idx="84639">
                  <c:v>15.061467</c:v>
                </c:pt>
                <c:pt idx="84640">
                  <c:v>15.05963</c:v>
                </c:pt>
                <c:pt idx="84641">
                  <c:v>15.056183000000001</c:v>
                </c:pt>
                <c:pt idx="84642">
                  <c:v>15.056615000000001</c:v>
                </c:pt>
                <c:pt idx="84643">
                  <c:v>15.059805000000001</c:v>
                </c:pt>
                <c:pt idx="84644">
                  <c:v>15.054223</c:v>
                </c:pt>
                <c:pt idx="84645">
                  <c:v>15.057833</c:v>
                </c:pt>
                <c:pt idx="84646">
                  <c:v>15.069087</c:v>
                </c:pt>
                <c:pt idx="84647">
                  <c:v>15.064396</c:v>
                </c:pt>
                <c:pt idx="84648">
                  <c:v>15.052434999999999</c:v>
                </c:pt>
                <c:pt idx="84649">
                  <c:v>15.049939</c:v>
                </c:pt>
                <c:pt idx="84650">
                  <c:v>15.054065</c:v>
                </c:pt>
                <c:pt idx="84651">
                  <c:v>15.057758</c:v>
                </c:pt>
                <c:pt idx="84652">
                  <c:v>15.062798000000001</c:v>
                </c:pt>
                <c:pt idx="84653">
                  <c:v>15.060794</c:v>
                </c:pt>
                <c:pt idx="84654">
                  <c:v>15.061207</c:v>
                </c:pt>
                <c:pt idx="84655">
                  <c:v>15.068343</c:v>
                </c:pt>
                <c:pt idx="84656">
                  <c:v>15.065268</c:v>
                </c:pt>
                <c:pt idx="84657">
                  <c:v>15.065355</c:v>
                </c:pt>
                <c:pt idx="84658">
                  <c:v>15.068999</c:v>
                </c:pt>
                <c:pt idx="84659">
                  <c:v>15.065677000000001</c:v>
                </c:pt>
                <c:pt idx="84660">
                  <c:v>15.06343</c:v>
                </c:pt>
                <c:pt idx="84661">
                  <c:v>15.061388000000001</c:v>
                </c:pt>
                <c:pt idx="84662">
                  <c:v>15.062765000000001</c:v>
                </c:pt>
                <c:pt idx="84663">
                  <c:v>15.061794000000001</c:v>
                </c:pt>
                <c:pt idx="84664">
                  <c:v>15.061184000000001</c:v>
                </c:pt>
                <c:pt idx="84665">
                  <c:v>15.061222000000001</c:v>
                </c:pt>
                <c:pt idx="84666">
                  <c:v>15.057779999999999</c:v>
                </c:pt>
                <c:pt idx="84667">
                  <c:v>15.060752000000001</c:v>
                </c:pt>
                <c:pt idx="84668">
                  <c:v>15.063575999999999</c:v>
                </c:pt>
                <c:pt idx="84669">
                  <c:v>15.060509</c:v>
                </c:pt>
                <c:pt idx="84670">
                  <c:v>15.061699000000001</c:v>
                </c:pt>
                <c:pt idx="84671">
                  <c:v>15.068951999999999</c:v>
                </c:pt>
                <c:pt idx="84672">
                  <c:v>15.070223</c:v>
                </c:pt>
                <c:pt idx="84673">
                  <c:v>15.063800000000001</c:v>
                </c:pt>
                <c:pt idx="84674">
                  <c:v>15.067786999999999</c:v>
                </c:pt>
                <c:pt idx="84675">
                  <c:v>15.067345</c:v>
                </c:pt>
                <c:pt idx="84676">
                  <c:v>15.058967000000001</c:v>
                </c:pt>
                <c:pt idx="84677">
                  <c:v>15.06635</c:v>
                </c:pt>
                <c:pt idx="84678">
                  <c:v>15.066566999999999</c:v>
                </c:pt>
                <c:pt idx="84679">
                  <c:v>15.060275000000001</c:v>
                </c:pt>
                <c:pt idx="84680">
                  <c:v>15.065224000000001</c:v>
                </c:pt>
                <c:pt idx="84681">
                  <c:v>15.068815000000001</c:v>
                </c:pt>
                <c:pt idx="84682">
                  <c:v>15.070318</c:v>
                </c:pt>
                <c:pt idx="84683">
                  <c:v>15.072469</c:v>
                </c:pt>
                <c:pt idx="84684">
                  <c:v>15.068451</c:v>
                </c:pt>
                <c:pt idx="84685">
                  <c:v>15.058697</c:v>
                </c:pt>
                <c:pt idx="84686">
                  <c:v>15.064957</c:v>
                </c:pt>
                <c:pt idx="84687">
                  <c:v>15.073824999999999</c:v>
                </c:pt>
                <c:pt idx="84688">
                  <c:v>15.064736999999999</c:v>
                </c:pt>
                <c:pt idx="84689">
                  <c:v>15.067054000000001</c:v>
                </c:pt>
                <c:pt idx="84690">
                  <c:v>15.073202</c:v>
                </c:pt>
                <c:pt idx="84691">
                  <c:v>15.062828</c:v>
                </c:pt>
                <c:pt idx="84692">
                  <c:v>15.058864</c:v>
                </c:pt>
                <c:pt idx="84693">
                  <c:v>15.065962000000001</c:v>
                </c:pt>
                <c:pt idx="84694">
                  <c:v>15.068073999999999</c:v>
                </c:pt>
                <c:pt idx="84695">
                  <c:v>15.067348000000001</c:v>
                </c:pt>
                <c:pt idx="84696">
                  <c:v>15.076076</c:v>
                </c:pt>
                <c:pt idx="84697">
                  <c:v>15.078094999999999</c:v>
                </c:pt>
                <c:pt idx="84698">
                  <c:v>15.073781</c:v>
                </c:pt>
                <c:pt idx="84699">
                  <c:v>15.075766</c:v>
                </c:pt>
                <c:pt idx="84700">
                  <c:v>15.069781000000001</c:v>
                </c:pt>
                <c:pt idx="84701">
                  <c:v>15.062844</c:v>
                </c:pt>
                <c:pt idx="84702">
                  <c:v>15.064527999999999</c:v>
                </c:pt>
                <c:pt idx="84703">
                  <c:v>15.062628999999999</c:v>
                </c:pt>
                <c:pt idx="84704">
                  <c:v>15.062108</c:v>
                </c:pt>
                <c:pt idx="84705">
                  <c:v>15.070937000000001</c:v>
                </c:pt>
                <c:pt idx="84706">
                  <c:v>15.073653</c:v>
                </c:pt>
                <c:pt idx="84707">
                  <c:v>15.069601</c:v>
                </c:pt>
                <c:pt idx="84708">
                  <c:v>15.074014999999999</c:v>
                </c:pt>
                <c:pt idx="84709">
                  <c:v>15.073668</c:v>
                </c:pt>
                <c:pt idx="84710">
                  <c:v>15.063688000000001</c:v>
                </c:pt>
                <c:pt idx="84711">
                  <c:v>15.070240999999999</c:v>
                </c:pt>
                <c:pt idx="84712">
                  <c:v>15.076995</c:v>
                </c:pt>
                <c:pt idx="84713">
                  <c:v>15.068815000000001</c:v>
                </c:pt>
                <c:pt idx="84714">
                  <c:v>15.069004</c:v>
                </c:pt>
                <c:pt idx="84715">
                  <c:v>15.076105</c:v>
                </c:pt>
                <c:pt idx="84716">
                  <c:v>15.074574999999999</c:v>
                </c:pt>
                <c:pt idx="84717">
                  <c:v>15.066731000000001</c:v>
                </c:pt>
                <c:pt idx="84718">
                  <c:v>15.079355</c:v>
                </c:pt>
                <c:pt idx="84719">
                  <c:v>15.087808000000001</c:v>
                </c:pt>
                <c:pt idx="84720">
                  <c:v>15.075827</c:v>
                </c:pt>
                <c:pt idx="84721">
                  <c:v>15.076437</c:v>
                </c:pt>
                <c:pt idx="84722">
                  <c:v>15.078465</c:v>
                </c:pt>
                <c:pt idx="84723">
                  <c:v>15.073288</c:v>
                </c:pt>
                <c:pt idx="84724">
                  <c:v>15.07169</c:v>
                </c:pt>
                <c:pt idx="84725">
                  <c:v>15.076698</c:v>
                </c:pt>
                <c:pt idx="84726">
                  <c:v>15.075156</c:v>
                </c:pt>
                <c:pt idx="84727">
                  <c:v>15.067073000000001</c:v>
                </c:pt>
                <c:pt idx="84728">
                  <c:v>15.071728</c:v>
                </c:pt>
                <c:pt idx="84729">
                  <c:v>15.070869</c:v>
                </c:pt>
                <c:pt idx="84730">
                  <c:v>15.067793</c:v>
                </c:pt>
                <c:pt idx="84731">
                  <c:v>15.076813</c:v>
                </c:pt>
                <c:pt idx="84732">
                  <c:v>15.075855000000001</c:v>
                </c:pt>
                <c:pt idx="84733">
                  <c:v>15.073472000000001</c:v>
                </c:pt>
                <c:pt idx="84734">
                  <c:v>15.078690999999999</c:v>
                </c:pt>
                <c:pt idx="84735">
                  <c:v>15.075809</c:v>
                </c:pt>
                <c:pt idx="84736">
                  <c:v>15.063744</c:v>
                </c:pt>
                <c:pt idx="84737">
                  <c:v>15.067278999999999</c:v>
                </c:pt>
                <c:pt idx="84738">
                  <c:v>15.080981</c:v>
                </c:pt>
                <c:pt idx="84739">
                  <c:v>15.074842</c:v>
                </c:pt>
                <c:pt idx="84740">
                  <c:v>15.073428</c:v>
                </c:pt>
                <c:pt idx="84741">
                  <c:v>15.084336</c:v>
                </c:pt>
                <c:pt idx="84742">
                  <c:v>15.078303999999999</c:v>
                </c:pt>
                <c:pt idx="84743">
                  <c:v>15.073760999999999</c:v>
                </c:pt>
                <c:pt idx="84744">
                  <c:v>15.084184</c:v>
                </c:pt>
                <c:pt idx="84745">
                  <c:v>15.084574999999999</c:v>
                </c:pt>
                <c:pt idx="84746">
                  <c:v>15.070993</c:v>
                </c:pt>
                <c:pt idx="84747">
                  <c:v>15.070608999999999</c:v>
                </c:pt>
                <c:pt idx="84748">
                  <c:v>15.075100000000001</c:v>
                </c:pt>
                <c:pt idx="84749">
                  <c:v>15.068841000000001</c:v>
                </c:pt>
                <c:pt idx="84750">
                  <c:v>15.075184999999999</c:v>
                </c:pt>
                <c:pt idx="84751">
                  <c:v>15.081906</c:v>
                </c:pt>
                <c:pt idx="84752">
                  <c:v>15.074133</c:v>
                </c:pt>
                <c:pt idx="84753">
                  <c:v>15.078324</c:v>
                </c:pt>
                <c:pt idx="84754">
                  <c:v>15.089022999999999</c:v>
                </c:pt>
                <c:pt idx="84755">
                  <c:v>15.082777999999999</c:v>
                </c:pt>
                <c:pt idx="84756">
                  <c:v>15.074882000000001</c:v>
                </c:pt>
                <c:pt idx="84757">
                  <c:v>15.081488</c:v>
                </c:pt>
                <c:pt idx="84758">
                  <c:v>15.078733</c:v>
                </c:pt>
                <c:pt idx="84759">
                  <c:v>15.071482</c:v>
                </c:pt>
                <c:pt idx="84760">
                  <c:v>15.078637000000001</c:v>
                </c:pt>
                <c:pt idx="84761">
                  <c:v>15.07808</c:v>
                </c:pt>
                <c:pt idx="84762">
                  <c:v>15.077479</c:v>
                </c:pt>
                <c:pt idx="84763">
                  <c:v>15.087338000000001</c:v>
                </c:pt>
                <c:pt idx="84764">
                  <c:v>15.087472999999999</c:v>
                </c:pt>
                <c:pt idx="84765">
                  <c:v>15.076407</c:v>
                </c:pt>
                <c:pt idx="84766">
                  <c:v>15.072473</c:v>
                </c:pt>
                <c:pt idx="84767">
                  <c:v>15.077843</c:v>
                </c:pt>
                <c:pt idx="84768">
                  <c:v>15.076876</c:v>
                </c:pt>
                <c:pt idx="84769">
                  <c:v>15.080997999999999</c:v>
                </c:pt>
                <c:pt idx="84770">
                  <c:v>15.086786999999999</c:v>
                </c:pt>
                <c:pt idx="84771">
                  <c:v>15.078443</c:v>
                </c:pt>
                <c:pt idx="84772">
                  <c:v>15.077728</c:v>
                </c:pt>
                <c:pt idx="84773">
                  <c:v>15.083994000000001</c:v>
                </c:pt>
                <c:pt idx="84774">
                  <c:v>15.081357000000001</c:v>
                </c:pt>
                <c:pt idx="84775">
                  <c:v>15.078339</c:v>
                </c:pt>
                <c:pt idx="84776">
                  <c:v>15.087365</c:v>
                </c:pt>
                <c:pt idx="84777">
                  <c:v>15.089549</c:v>
                </c:pt>
                <c:pt idx="84778">
                  <c:v>15.080166</c:v>
                </c:pt>
                <c:pt idx="84779">
                  <c:v>15.090382999999999</c:v>
                </c:pt>
                <c:pt idx="84780">
                  <c:v>15.091894999999999</c:v>
                </c:pt>
                <c:pt idx="84781">
                  <c:v>15.076091999999999</c:v>
                </c:pt>
                <c:pt idx="84782">
                  <c:v>15.086728000000001</c:v>
                </c:pt>
                <c:pt idx="84783">
                  <c:v>15.097037</c:v>
                </c:pt>
                <c:pt idx="84784">
                  <c:v>15.084533</c:v>
                </c:pt>
                <c:pt idx="84785">
                  <c:v>15.083031999999999</c:v>
                </c:pt>
                <c:pt idx="84786">
                  <c:v>15.088817000000001</c:v>
                </c:pt>
                <c:pt idx="84787">
                  <c:v>15.080505</c:v>
                </c:pt>
                <c:pt idx="84788">
                  <c:v>15.075602999999999</c:v>
                </c:pt>
                <c:pt idx="84789">
                  <c:v>15.082787</c:v>
                </c:pt>
                <c:pt idx="84790">
                  <c:v>15.080088</c:v>
                </c:pt>
                <c:pt idx="84791">
                  <c:v>15.080361999999999</c:v>
                </c:pt>
                <c:pt idx="84792">
                  <c:v>15.089314999999999</c:v>
                </c:pt>
                <c:pt idx="84793">
                  <c:v>15.084002999999999</c:v>
                </c:pt>
                <c:pt idx="84794">
                  <c:v>15.080897999999999</c:v>
                </c:pt>
                <c:pt idx="84795">
                  <c:v>15.087063000000001</c:v>
                </c:pt>
                <c:pt idx="84796">
                  <c:v>15.087374000000001</c:v>
                </c:pt>
                <c:pt idx="84797">
                  <c:v>15.083784</c:v>
                </c:pt>
                <c:pt idx="84798">
                  <c:v>15.092331</c:v>
                </c:pt>
                <c:pt idx="84799">
                  <c:v>15.095349000000001</c:v>
                </c:pt>
                <c:pt idx="84800">
                  <c:v>15.079532</c:v>
                </c:pt>
                <c:pt idx="84801">
                  <c:v>15.085148</c:v>
                </c:pt>
                <c:pt idx="84802">
                  <c:v>15.097595</c:v>
                </c:pt>
                <c:pt idx="84803">
                  <c:v>15.082475000000001</c:v>
                </c:pt>
                <c:pt idx="84804">
                  <c:v>15.076554</c:v>
                </c:pt>
                <c:pt idx="84805">
                  <c:v>15.088983000000001</c:v>
                </c:pt>
                <c:pt idx="84806">
                  <c:v>15.083658</c:v>
                </c:pt>
                <c:pt idx="84807">
                  <c:v>15.078004</c:v>
                </c:pt>
                <c:pt idx="84808">
                  <c:v>15.092795000000001</c:v>
                </c:pt>
                <c:pt idx="84809">
                  <c:v>15.092551</c:v>
                </c:pt>
                <c:pt idx="84810">
                  <c:v>15.079874999999999</c:v>
                </c:pt>
                <c:pt idx="84811">
                  <c:v>15.084353</c:v>
                </c:pt>
                <c:pt idx="84812">
                  <c:v>15.084569</c:v>
                </c:pt>
                <c:pt idx="84813">
                  <c:v>15.076618</c:v>
                </c:pt>
                <c:pt idx="84814">
                  <c:v>15.082368000000001</c:v>
                </c:pt>
                <c:pt idx="84815">
                  <c:v>15.091621999999999</c:v>
                </c:pt>
                <c:pt idx="84816">
                  <c:v>15.088452</c:v>
                </c:pt>
                <c:pt idx="84817">
                  <c:v>15.086137000000001</c:v>
                </c:pt>
                <c:pt idx="84818">
                  <c:v>15.094191</c:v>
                </c:pt>
                <c:pt idx="84819">
                  <c:v>15.090502000000001</c:v>
                </c:pt>
                <c:pt idx="84820">
                  <c:v>15.085246</c:v>
                </c:pt>
                <c:pt idx="84821">
                  <c:v>15.097390000000001</c:v>
                </c:pt>
                <c:pt idx="84822">
                  <c:v>15.096431000000001</c:v>
                </c:pt>
                <c:pt idx="84823">
                  <c:v>15.085070999999999</c:v>
                </c:pt>
                <c:pt idx="84824">
                  <c:v>15.088303</c:v>
                </c:pt>
                <c:pt idx="84825">
                  <c:v>15.092124999999999</c:v>
                </c:pt>
                <c:pt idx="84826">
                  <c:v>15.087873</c:v>
                </c:pt>
                <c:pt idx="84827">
                  <c:v>15.094948</c:v>
                </c:pt>
                <c:pt idx="84828">
                  <c:v>15.102022</c:v>
                </c:pt>
                <c:pt idx="84829">
                  <c:v>15.088773</c:v>
                </c:pt>
                <c:pt idx="84830">
                  <c:v>15.088781000000001</c:v>
                </c:pt>
                <c:pt idx="84831">
                  <c:v>15.100338000000001</c:v>
                </c:pt>
                <c:pt idx="84832">
                  <c:v>15.090857</c:v>
                </c:pt>
                <c:pt idx="84833">
                  <c:v>15.086202</c:v>
                </c:pt>
                <c:pt idx="84834">
                  <c:v>15.093318</c:v>
                </c:pt>
                <c:pt idx="84835">
                  <c:v>15.088227</c:v>
                </c:pt>
                <c:pt idx="84836">
                  <c:v>15.085632</c:v>
                </c:pt>
                <c:pt idx="84837">
                  <c:v>15.092934</c:v>
                </c:pt>
                <c:pt idx="84838">
                  <c:v>15.089943999999999</c:v>
                </c:pt>
                <c:pt idx="84839">
                  <c:v>15.092791</c:v>
                </c:pt>
                <c:pt idx="84840">
                  <c:v>15.107177999999999</c:v>
                </c:pt>
                <c:pt idx="84841">
                  <c:v>15.093747</c:v>
                </c:pt>
                <c:pt idx="84842">
                  <c:v>15.082604</c:v>
                </c:pt>
                <c:pt idx="84843">
                  <c:v>15.098328</c:v>
                </c:pt>
                <c:pt idx="84844">
                  <c:v>15.098763999999999</c:v>
                </c:pt>
                <c:pt idx="84845">
                  <c:v>15.090612999999999</c:v>
                </c:pt>
                <c:pt idx="84846">
                  <c:v>15.095482000000001</c:v>
                </c:pt>
                <c:pt idx="84847">
                  <c:v>15.101445999999999</c:v>
                </c:pt>
                <c:pt idx="84848">
                  <c:v>15.095996</c:v>
                </c:pt>
                <c:pt idx="84849">
                  <c:v>15.086675</c:v>
                </c:pt>
                <c:pt idx="84850">
                  <c:v>15.087023</c:v>
                </c:pt>
                <c:pt idx="84851">
                  <c:v>15.084455</c:v>
                </c:pt>
                <c:pt idx="84852">
                  <c:v>15.087757999999999</c:v>
                </c:pt>
                <c:pt idx="84853">
                  <c:v>15.10492</c:v>
                </c:pt>
                <c:pt idx="84854">
                  <c:v>15.105840000000001</c:v>
                </c:pt>
                <c:pt idx="84855">
                  <c:v>15.096824</c:v>
                </c:pt>
                <c:pt idx="84856">
                  <c:v>15.101020999999999</c:v>
                </c:pt>
                <c:pt idx="84857">
                  <c:v>15.103899</c:v>
                </c:pt>
                <c:pt idx="84858">
                  <c:v>15.093646</c:v>
                </c:pt>
                <c:pt idx="84859">
                  <c:v>15.093908000000001</c:v>
                </c:pt>
                <c:pt idx="84860">
                  <c:v>15.097127</c:v>
                </c:pt>
                <c:pt idx="84861">
                  <c:v>15.087645</c:v>
                </c:pt>
                <c:pt idx="84862">
                  <c:v>15.096669</c:v>
                </c:pt>
                <c:pt idx="84863">
                  <c:v>15.109477</c:v>
                </c:pt>
                <c:pt idx="84864">
                  <c:v>15.102188999999999</c:v>
                </c:pt>
                <c:pt idx="84865">
                  <c:v>15.100682000000001</c:v>
                </c:pt>
                <c:pt idx="84866">
                  <c:v>15.103598</c:v>
                </c:pt>
                <c:pt idx="84867">
                  <c:v>15.097651000000001</c:v>
                </c:pt>
                <c:pt idx="84868">
                  <c:v>15.093468</c:v>
                </c:pt>
                <c:pt idx="84869">
                  <c:v>15.099569000000001</c:v>
                </c:pt>
                <c:pt idx="84870">
                  <c:v>15.096246000000001</c:v>
                </c:pt>
                <c:pt idx="84871">
                  <c:v>15.086746</c:v>
                </c:pt>
                <c:pt idx="84872">
                  <c:v>15.096511</c:v>
                </c:pt>
                <c:pt idx="84873">
                  <c:v>15.094996</c:v>
                </c:pt>
                <c:pt idx="84874">
                  <c:v>15.082341</c:v>
                </c:pt>
                <c:pt idx="84875">
                  <c:v>15.092917999999999</c:v>
                </c:pt>
                <c:pt idx="84876">
                  <c:v>15.099719</c:v>
                </c:pt>
                <c:pt idx="84877">
                  <c:v>15.088945000000001</c:v>
                </c:pt>
                <c:pt idx="84878">
                  <c:v>15.096137000000001</c:v>
                </c:pt>
                <c:pt idx="84879">
                  <c:v>15.1112</c:v>
                </c:pt>
                <c:pt idx="84880">
                  <c:v>15.102052</c:v>
                </c:pt>
                <c:pt idx="84881">
                  <c:v>15.095936</c:v>
                </c:pt>
                <c:pt idx="84882">
                  <c:v>15.112313</c:v>
                </c:pt>
                <c:pt idx="84883">
                  <c:v>15.116015000000001</c:v>
                </c:pt>
                <c:pt idx="84884">
                  <c:v>15.102096</c:v>
                </c:pt>
                <c:pt idx="84885">
                  <c:v>15.098364999999999</c:v>
                </c:pt>
                <c:pt idx="84886">
                  <c:v>15.106047999999999</c:v>
                </c:pt>
                <c:pt idx="84887">
                  <c:v>15.101205</c:v>
                </c:pt>
                <c:pt idx="84888">
                  <c:v>15.099224</c:v>
                </c:pt>
                <c:pt idx="84889">
                  <c:v>15.105159</c:v>
                </c:pt>
                <c:pt idx="84890">
                  <c:v>15.094847</c:v>
                </c:pt>
                <c:pt idx="84891">
                  <c:v>15.093598</c:v>
                </c:pt>
                <c:pt idx="84892">
                  <c:v>15.099425</c:v>
                </c:pt>
                <c:pt idx="84893">
                  <c:v>15.093204999999999</c:v>
                </c:pt>
                <c:pt idx="84894">
                  <c:v>15.101729000000001</c:v>
                </c:pt>
                <c:pt idx="84895">
                  <c:v>15.108924999999999</c:v>
                </c:pt>
                <c:pt idx="84896">
                  <c:v>15.092847000000001</c:v>
                </c:pt>
                <c:pt idx="84897">
                  <c:v>15.089603</c:v>
                </c:pt>
                <c:pt idx="84898">
                  <c:v>15.104953</c:v>
                </c:pt>
                <c:pt idx="84899">
                  <c:v>15.101939</c:v>
                </c:pt>
                <c:pt idx="84900">
                  <c:v>15.091084</c:v>
                </c:pt>
                <c:pt idx="84901">
                  <c:v>15.104169000000001</c:v>
                </c:pt>
                <c:pt idx="84902">
                  <c:v>15.105385999999999</c:v>
                </c:pt>
                <c:pt idx="84903">
                  <c:v>15.092750000000001</c:v>
                </c:pt>
                <c:pt idx="84904">
                  <c:v>15.112651</c:v>
                </c:pt>
                <c:pt idx="84905">
                  <c:v>15.122367000000001</c:v>
                </c:pt>
                <c:pt idx="84906">
                  <c:v>15.102880000000001</c:v>
                </c:pt>
                <c:pt idx="84907">
                  <c:v>15.108076000000001</c:v>
                </c:pt>
                <c:pt idx="84908">
                  <c:v>15.119445000000001</c:v>
                </c:pt>
                <c:pt idx="84909">
                  <c:v>15.100918999999999</c:v>
                </c:pt>
                <c:pt idx="84910">
                  <c:v>15.097669</c:v>
                </c:pt>
                <c:pt idx="84911">
                  <c:v>15.112344</c:v>
                </c:pt>
                <c:pt idx="84912">
                  <c:v>15.093899</c:v>
                </c:pt>
                <c:pt idx="84913">
                  <c:v>15.086829</c:v>
                </c:pt>
                <c:pt idx="84914">
                  <c:v>15.111575</c:v>
                </c:pt>
                <c:pt idx="84915">
                  <c:v>15.107215999999999</c:v>
                </c:pt>
                <c:pt idx="84916">
                  <c:v>15.095746</c:v>
                </c:pt>
                <c:pt idx="84917">
                  <c:v>15.11312</c:v>
                </c:pt>
                <c:pt idx="84918">
                  <c:v>15.115418999999999</c:v>
                </c:pt>
                <c:pt idx="84919">
                  <c:v>15.095188</c:v>
                </c:pt>
                <c:pt idx="84920">
                  <c:v>15.099410000000001</c:v>
                </c:pt>
                <c:pt idx="84921">
                  <c:v>15.111736000000001</c:v>
                </c:pt>
                <c:pt idx="84922">
                  <c:v>15.100498</c:v>
                </c:pt>
                <c:pt idx="84923">
                  <c:v>15.101115999999999</c:v>
                </c:pt>
                <c:pt idx="84924">
                  <c:v>15.111746999999999</c:v>
                </c:pt>
                <c:pt idx="84925">
                  <c:v>15.106325</c:v>
                </c:pt>
                <c:pt idx="84926">
                  <c:v>15.107620000000001</c:v>
                </c:pt>
                <c:pt idx="84927">
                  <c:v>15.117400999999999</c:v>
                </c:pt>
                <c:pt idx="84928">
                  <c:v>15.11262</c:v>
                </c:pt>
                <c:pt idx="84929">
                  <c:v>15.102342999999999</c:v>
                </c:pt>
                <c:pt idx="84930">
                  <c:v>15.108943999999999</c:v>
                </c:pt>
                <c:pt idx="84931">
                  <c:v>15.117336</c:v>
                </c:pt>
                <c:pt idx="84932">
                  <c:v>15.109213</c:v>
                </c:pt>
                <c:pt idx="84933">
                  <c:v>15.105881999999999</c:v>
                </c:pt>
                <c:pt idx="84934">
                  <c:v>15.108205999999999</c:v>
                </c:pt>
                <c:pt idx="84935">
                  <c:v>15.10224</c:v>
                </c:pt>
                <c:pt idx="84936">
                  <c:v>15.101861</c:v>
                </c:pt>
                <c:pt idx="84937">
                  <c:v>15.102501</c:v>
                </c:pt>
                <c:pt idx="84938">
                  <c:v>15.099970000000001</c:v>
                </c:pt>
                <c:pt idx="84939">
                  <c:v>15.107060000000001</c:v>
                </c:pt>
                <c:pt idx="84940">
                  <c:v>15.110594000000001</c:v>
                </c:pt>
                <c:pt idx="84941">
                  <c:v>15.102736999999999</c:v>
                </c:pt>
                <c:pt idx="84942">
                  <c:v>15.105535</c:v>
                </c:pt>
                <c:pt idx="84943">
                  <c:v>15.119210000000001</c:v>
                </c:pt>
                <c:pt idx="84944">
                  <c:v>15.116046000000001</c:v>
                </c:pt>
                <c:pt idx="84945">
                  <c:v>15.109318999999999</c:v>
                </c:pt>
                <c:pt idx="84946">
                  <c:v>15.112237</c:v>
                </c:pt>
                <c:pt idx="84947">
                  <c:v>15.109289</c:v>
                </c:pt>
                <c:pt idx="84948">
                  <c:v>15.108256000000001</c:v>
                </c:pt>
                <c:pt idx="84949">
                  <c:v>15.118907999999999</c:v>
                </c:pt>
                <c:pt idx="84950">
                  <c:v>15.11964</c:v>
                </c:pt>
                <c:pt idx="84951">
                  <c:v>15.114508000000001</c:v>
                </c:pt>
                <c:pt idx="84952">
                  <c:v>15.125565</c:v>
                </c:pt>
                <c:pt idx="84953">
                  <c:v>15.122731</c:v>
                </c:pt>
                <c:pt idx="84954">
                  <c:v>15.107379</c:v>
                </c:pt>
                <c:pt idx="84955">
                  <c:v>15.108496000000001</c:v>
                </c:pt>
                <c:pt idx="84956">
                  <c:v>15.108798999999999</c:v>
                </c:pt>
                <c:pt idx="84957">
                  <c:v>15.10042</c:v>
                </c:pt>
                <c:pt idx="84958">
                  <c:v>15.102147</c:v>
                </c:pt>
                <c:pt idx="84959">
                  <c:v>15.113417</c:v>
                </c:pt>
                <c:pt idx="84960">
                  <c:v>15.12246</c:v>
                </c:pt>
                <c:pt idx="84961">
                  <c:v>15.119020000000001</c:v>
                </c:pt>
                <c:pt idx="84962">
                  <c:v>15.110999</c:v>
                </c:pt>
                <c:pt idx="84963">
                  <c:v>15.110446</c:v>
                </c:pt>
                <c:pt idx="84964">
                  <c:v>15.115449</c:v>
                </c:pt>
                <c:pt idx="84965">
                  <c:v>15.116567</c:v>
                </c:pt>
                <c:pt idx="84966">
                  <c:v>15.108250999999999</c:v>
                </c:pt>
                <c:pt idx="84967">
                  <c:v>15.10826</c:v>
                </c:pt>
                <c:pt idx="84968">
                  <c:v>15.113481</c:v>
                </c:pt>
                <c:pt idx="84969">
                  <c:v>15.112121999999999</c:v>
                </c:pt>
                <c:pt idx="84970">
                  <c:v>15.112444999999999</c:v>
                </c:pt>
                <c:pt idx="84971">
                  <c:v>15.115254999999999</c:v>
                </c:pt>
                <c:pt idx="84972">
                  <c:v>15.115459</c:v>
                </c:pt>
                <c:pt idx="84973">
                  <c:v>15.111224999999999</c:v>
                </c:pt>
                <c:pt idx="84974">
                  <c:v>15.116104</c:v>
                </c:pt>
                <c:pt idx="84975">
                  <c:v>15.116671999999999</c:v>
                </c:pt>
                <c:pt idx="84976">
                  <c:v>15.105487999999999</c:v>
                </c:pt>
                <c:pt idx="84977">
                  <c:v>15.111701</c:v>
                </c:pt>
                <c:pt idx="84978">
                  <c:v>15.117921000000001</c:v>
                </c:pt>
                <c:pt idx="84979">
                  <c:v>15.110640999999999</c:v>
                </c:pt>
                <c:pt idx="84980">
                  <c:v>15.114053999999999</c:v>
                </c:pt>
                <c:pt idx="84981">
                  <c:v>15.120877999999999</c:v>
                </c:pt>
                <c:pt idx="84982">
                  <c:v>15.116434</c:v>
                </c:pt>
                <c:pt idx="84983">
                  <c:v>15.114765</c:v>
                </c:pt>
                <c:pt idx="84984">
                  <c:v>15.125235</c:v>
                </c:pt>
                <c:pt idx="84985">
                  <c:v>15.120513000000001</c:v>
                </c:pt>
                <c:pt idx="84986">
                  <c:v>15.106616000000001</c:v>
                </c:pt>
                <c:pt idx="84987">
                  <c:v>15.115157999999999</c:v>
                </c:pt>
                <c:pt idx="84988">
                  <c:v>15.123775999999999</c:v>
                </c:pt>
                <c:pt idx="84989">
                  <c:v>15.120749</c:v>
                </c:pt>
                <c:pt idx="84990">
                  <c:v>15.121934</c:v>
                </c:pt>
                <c:pt idx="84991">
                  <c:v>15.124442999999999</c:v>
                </c:pt>
                <c:pt idx="84992">
                  <c:v>15.125684</c:v>
                </c:pt>
                <c:pt idx="84993">
                  <c:v>15.124485</c:v>
                </c:pt>
                <c:pt idx="84994">
                  <c:v>15.118764000000001</c:v>
                </c:pt>
                <c:pt idx="84995">
                  <c:v>15.116201</c:v>
                </c:pt>
                <c:pt idx="84996">
                  <c:v>15.121453000000001</c:v>
                </c:pt>
                <c:pt idx="84997">
                  <c:v>15.121460000000001</c:v>
                </c:pt>
                <c:pt idx="84998">
                  <c:v>15.112232000000001</c:v>
                </c:pt>
                <c:pt idx="84999">
                  <c:v>15.10904</c:v>
                </c:pt>
                <c:pt idx="85000">
                  <c:v>15.111957</c:v>
                </c:pt>
                <c:pt idx="85001">
                  <c:v>15.121702000000001</c:v>
                </c:pt>
                <c:pt idx="85002">
                  <c:v>15.126802</c:v>
                </c:pt>
                <c:pt idx="85003">
                  <c:v>15.125164</c:v>
                </c:pt>
                <c:pt idx="85004">
                  <c:v>15.121559</c:v>
                </c:pt>
                <c:pt idx="85005">
                  <c:v>15.116918999999999</c:v>
                </c:pt>
                <c:pt idx="85006">
                  <c:v>15.122337</c:v>
                </c:pt>
                <c:pt idx="85007">
                  <c:v>15.120635999999999</c:v>
                </c:pt>
                <c:pt idx="85008">
                  <c:v>15.107830999999999</c:v>
                </c:pt>
                <c:pt idx="85009">
                  <c:v>15.111696999999999</c:v>
                </c:pt>
                <c:pt idx="85010">
                  <c:v>15.118783000000001</c:v>
                </c:pt>
                <c:pt idx="85011">
                  <c:v>15.119327</c:v>
                </c:pt>
                <c:pt idx="85012">
                  <c:v>15.129053000000001</c:v>
                </c:pt>
                <c:pt idx="85013">
                  <c:v>15.131306</c:v>
                </c:pt>
                <c:pt idx="85014">
                  <c:v>15.120609</c:v>
                </c:pt>
                <c:pt idx="85015">
                  <c:v>15.123289</c:v>
                </c:pt>
                <c:pt idx="85016">
                  <c:v>15.131511</c:v>
                </c:pt>
                <c:pt idx="85017">
                  <c:v>15.120227</c:v>
                </c:pt>
                <c:pt idx="85018">
                  <c:v>15.111117</c:v>
                </c:pt>
                <c:pt idx="85019">
                  <c:v>15.11755</c:v>
                </c:pt>
                <c:pt idx="85020">
                  <c:v>15.114564</c:v>
                </c:pt>
                <c:pt idx="85021">
                  <c:v>15.113332</c:v>
                </c:pt>
                <c:pt idx="85022">
                  <c:v>15.124594</c:v>
                </c:pt>
                <c:pt idx="85023">
                  <c:v>15.127585</c:v>
                </c:pt>
                <c:pt idx="85024">
                  <c:v>15.123411000000001</c:v>
                </c:pt>
                <c:pt idx="85025">
                  <c:v>15.127032</c:v>
                </c:pt>
                <c:pt idx="85026">
                  <c:v>15.132699000000001</c:v>
                </c:pt>
                <c:pt idx="85027">
                  <c:v>15.130903</c:v>
                </c:pt>
                <c:pt idx="85028">
                  <c:v>15.129716</c:v>
                </c:pt>
                <c:pt idx="85029">
                  <c:v>15.124731000000001</c:v>
                </c:pt>
                <c:pt idx="85030">
                  <c:v>15.120551000000001</c:v>
                </c:pt>
                <c:pt idx="85031">
                  <c:v>15.128798</c:v>
                </c:pt>
                <c:pt idx="85032">
                  <c:v>15.128353000000001</c:v>
                </c:pt>
                <c:pt idx="85033">
                  <c:v>15.125299</c:v>
                </c:pt>
                <c:pt idx="85034">
                  <c:v>15.131273999999999</c:v>
                </c:pt>
                <c:pt idx="85035">
                  <c:v>15.130653000000001</c:v>
                </c:pt>
                <c:pt idx="85036">
                  <c:v>15.127172</c:v>
                </c:pt>
                <c:pt idx="85037">
                  <c:v>15.127122999999999</c:v>
                </c:pt>
                <c:pt idx="85038">
                  <c:v>15.129013</c:v>
                </c:pt>
                <c:pt idx="85039">
                  <c:v>15.124224</c:v>
                </c:pt>
                <c:pt idx="85040">
                  <c:v>15.120285000000001</c:v>
                </c:pt>
                <c:pt idx="85041">
                  <c:v>15.121760999999999</c:v>
                </c:pt>
                <c:pt idx="85042">
                  <c:v>15.120809</c:v>
                </c:pt>
                <c:pt idx="85043">
                  <c:v>15.123943000000001</c:v>
                </c:pt>
                <c:pt idx="85044">
                  <c:v>15.125310000000001</c:v>
                </c:pt>
                <c:pt idx="85045">
                  <c:v>15.124817999999999</c:v>
                </c:pt>
                <c:pt idx="85046">
                  <c:v>15.126208999999999</c:v>
                </c:pt>
                <c:pt idx="85047">
                  <c:v>15.124696999999999</c:v>
                </c:pt>
                <c:pt idx="85048">
                  <c:v>15.126878</c:v>
                </c:pt>
                <c:pt idx="85049">
                  <c:v>15.126493999999999</c:v>
                </c:pt>
                <c:pt idx="85050">
                  <c:v>15.12537</c:v>
                </c:pt>
                <c:pt idx="85051">
                  <c:v>15.129842</c:v>
                </c:pt>
                <c:pt idx="85052">
                  <c:v>15.130113</c:v>
                </c:pt>
                <c:pt idx="85053">
                  <c:v>15.127293999999999</c:v>
                </c:pt>
                <c:pt idx="85054">
                  <c:v>15.127684</c:v>
                </c:pt>
                <c:pt idx="85055">
                  <c:v>15.127482000000001</c:v>
                </c:pt>
                <c:pt idx="85056">
                  <c:v>15.128304</c:v>
                </c:pt>
                <c:pt idx="85057">
                  <c:v>15.134449999999999</c:v>
                </c:pt>
                <c:pt idx="85058">
                  <c:v>15.128591</c:v>
                </c:pt>
                <c:pt idx="85059">
                  <c:v>15.116896000000001</c:v>
                </c:pt>
                <c:pt idx="85060">
                  <c:v>15.12687</c:v>
                </c:pt>
                <c:pt idx="85061">
                  <c:v>15.133304000000001</c:v>
                </c:pt>
                <c:pt idx="85062">
                  <c:v>15.126967</c:v>
                </c:pt>
                <c:pt idx="85063">
                  <c:v>15.129607999999999</c:v>
                </c:pt>
                <c:pt idx="85064">
                  <c:v>15.126525000000001</c:v>
                </c:pt>
                <c:pt idx="85065">
                  <c:v>15.121573</c:v>
                </c:pt>
                <c:pt idx="85066">
                  <c:v>15.127651999999999</c:v>
                </c:pt>
                <c:pt idx="85067">
                  <c:v>15.134292</c:v>
                </c:pt>
                <c:pt idx="85068">
                  <c:v>15.131506999999999</c:v>
                </c:pt>
                <c:pt idx="85069">
                  <c:v>15.130929</c:v>
                </c:pt>
                <c:pt idx="85070">
                  <c:v>15.137418</c:v>
                </c:pt>
                <c:pt idx="85071">
                  <c:v>15.136488</c:v>
                </c:pt>
                <c:pt idx="85072">
                  <c:v>15.140342</c:v>
                </c:pt>
                <c:pt idx="85073">
                  <c:v>15.142485000000001</c:v>
                </c:pt>
                <c:pt idx="85074">
                  <c:v>15.132709</c:v>
                </c:pt>
                <c:pt idx="85075">
                  <c:v>15.130837</c:v>
                </c:pt>
                <c:pt idx="85076">
                  <c:v>15.13706</c:v>
                </c:pt>
                <c:pt idx="85077">
                  <c:v>15.14072</c:v>
                </c:pt>
                <c:pt idx="85078">
                  <c:v>15.133074000000001</c:v>
                </c:pt>
                <c:pt idx="85079">
                  <c:v>15.125449</c:v>
                </c:pt>
                <c:pt idx="85080">
                  <c:v>15.128204999999999</c:v>
                </c:pt>
                <c:pt idx="85081">
                  <c:v>15.130228000000001</c:v>
                </c:pt>
                <c:pt idx="85082">
                  <c:v>15.132432</c:v>
                </c:pt>
                <c:pt idx="85083">
                  <c:v>15.129918</c:v>
                </c:pt>
                <c:pt idx="85084">
                  <c:v>15.127086</c:v>
                </c:pt>
                <c:pt idx="85085">
                  <c:v>15.131520999999999</c:v>
                </c:pt>
                <c:pt idx="85086">
                  <c:v>15.131275</c:v>
                </c:pt>
                <c:pt idx="85087">
                  <c:v>15.1256</c:v>
                </c:pt>
                <c:pt idx="85088">
                  <c:v>15.128501999999999</c:v>
                </c:pt>
                <c:pt idx="85089">
                  <c:v>15.137295</c:v>
                </c:pt>
                <c:pt idx="85090">
                  <c:v>15.13602</c:v>
                </c:pt>
                <c:pt idx="85091">
                  <c:v>15.138484</c:v>
                </c:pt>
                <c:pt idx="85092">
                  <c:v>15.146881</c:v>
                </c:pt>
                <c:pt idx="85093">
                  <c:v>15.139627000000001</c:v>
                </c:pt>
                <c:pt idx="85094">
                  <c:v>15.133755000000001</c:v>
                </c:pt>
                <c:pt idx="85095">
                  <c:v>15.139302000000001</c:v>
                </c:pt>
                <c:pt idx="85096">
                  <c:v>15.130334</c:v>
                </c:pt>
                <c:pt idx="85097">
                  <c:v>15.122168</c:v>
                </c:pt>
                <c:pt idx="85098">
                  <c:v>15.137731</c:v>
                </c:pt>
                <c:pt idx="85099">
                  <c:v>15.144684</c:v>
                </c:pt>
                <c:pt idx="85100">
                  <c:v>15.13036</c:v>
                </c:pt>
                <c:pt idx="85101">
                  <c:v>15.130328</c:v>
                </c:pt>
                <c:pt idx="85102">
                  <c:v>15.139366000000001</c:v>
                </c:pt>
                <c:pt idx="85103">
                  <c:v>15.131959999999999</c:v>
                </c:pt>
                <c:pt idx="85104">
                  <c:v>15.127992000000001</c:v>
                </c:pt>
                <c:pt idx="85105">
                  <c:v>15.138899</c:v>
                </c:pt>
                <c:pt idx="85106">
                  <c:v>15.139051</c:v>
                </c:pt>
                <c:pt idx="85107">
                  <c:v>15.128596999999999</c:v>
                </c:pt>
                <c:pt idx="85108">
                  <c:v>15.133811</c:v>
                </c:pt>
                <c:pt idx="85109">
                  <c:v>15.138042</c:v>
                </c:pt>
                <c:pt idx="85110">
                  <c:v>15.132927</c:v>
                </c:pt>
                <c:pt idx="85111">
                  <c:v>15.146694999999999</c:v>
                </c:pt>
                <c:pt idx="85112">
                  <c:v>15.150625</c:v>
                </c:pt>
                <c:pt idx="85113">
                  <c:v>15.135453</c:v>
                </c:pt>
                <c:pt idx="85114">
                  <c:v>15.142149</c:v>
                </c:pt>
                <c:pt idx="85115">
                  <c:v>15.149969</c:v>
                </c:pt>
                <c:pt idx="85116">
                  <c:v>15.140596</c:v>
                </c:pt>
                <c:pt idx="85117">
                  <c:v>15.141063000000001</c:v>
                </c:pt>
                <c:pt idx="85118">
                  <c:v>15.147494999999999</c:v>
                </c:pt>
                <c:pt idx="85119">
                  <c:v>15.138699000000001</c:v>
                </c:pt>
                <c:pt idx="85120">
                  <c:v>15.132744000000001</c:v>
                </c:pt>
                <c:pt idx="85121">
                  <c:v>15.143421999999999</c:v>
                </c:pt>
                <c:pt idx="85122">
                  <c:v>15.144333</c:v>
                </c:pt>
                <c:pt idx="85123">
                  <c:v>15.139079000000001</c:v>
                </c:pt>
                <c:pt idx="85124">
                  <c:v>15.144112</c:v>
                </c:pt>
                <c:pt idx="85125">
                  <c:v>15.143841999999999</c:v>
                </c:pt>
                <c:pt idx="85126">
                  <c:v>15.139264000000001</c:v>
                </c:pt>
                <c:pt idx="85127">
                  <c:v>15.146634000000001</c:v>
                </c:pt>
                <c:pt idx="85128">
                  <c:v>15.145137999999999</c:v>
                </c:pt>
                <c:pt idx="85129">
                  <c:v>15.127497</c:v>
                </c:pt>
                <c:pt idx="85130">
                  <c:v>15.132973</c:v>
                </c:pt>
                <c:pt idx="85131">
                  <c:v>15.145996999999999</c:v>
                </c:pt>
                <c:pt idx="85132">
                  <c:v>15.135453999999999</c:v>
                </c:pt>
                <c:pt idx="85133">
                  <c:v>15.138081</c:v>
                </c:pt>
                <c:pt idx="85134">
                  <c:v>15.148121</c:v>
                </c:pt>
                <c:pt idx="85135">
                  <c:v>15.138012</c:v>
                </c:pt>
                <c:pt idx="85136">
                  <c:v>15.140339000000001</c:v>
                </c:pt>
                <c:pt idx="85137">
                  <c:v>15.155400999999999</c:v>
                </c:pt>
                <c:pt idx="85138">
                  <c:v>15.147898</c:v>
                </c:pt>
                <c:pt idx="85139">
                  <c:v>15.134156000000001</c:v>
                </c:pt>
                <c:pt idx="85140">
                  <c:v>15.14395</c:v>
                </c:pt>
                <c:pt idx="85141">
                  <c:v>15.145844</c:v>
                </c:pt>
                <c:pt idx="85142">
                  <c:v>15.132294999999999</c:v>
                </c:pt>
                <c:pt idx="85143">
                  <c:v>15.137964999999999</c:v>
                </c:pt>
                <c:pt idx="85144">
                  <c:v>15.141724</c:v>
                </c:pt>
                <c:pt idx="85145">
                  <c:v>15.131708</c:v>
                </c:pt>
                <c:pt idx="85146">
                  <c:v>15.142523000000001</c:v>
                </c:pt>
                <c:pt idx="85147">
                  <c:v>15.151596</c:v>
                </c:pt>
                <c:pt idx="85148">
                  <c:v>15.140440999999999</c:v>
                </c:pt>
                <c:pt idx="85149">
                  <c:v>15.144316</c:v>
                </c:pt>
                <c:pt idx="85150">
                  <c:v>15.153938</c:v>
                </c:pt>
                <c:pt idx="85151">
                  <c:v>15.141247</c:v>
                </c:pt>
                <c:pt idx="85152">
                  <c:v>15.134532999999999</c:v>
                </c:pt>
                <c:pt idx="85153">
                  <c:v>15.146468</c:v>
                </c:pt>
                <c:pt idx="85154">
                  <c:v>15.143948</c:v>
                </c:pt>
                <c:pt idx="85155">
                  <c:v>15.140616</c:v>
                </c:pt>
                <c:pt idx="85156">
                  <c:v>15.149908</c:v>
                </c:pt>
                <c:pt idx="85157">
                  <c:v>15.151145</c:v>
                </c:pt>
                <c:pt idx="85158">
                  <c:v>15.151208</c:v>
                </c:pt>
                <c:pt idx="85159">
                  <c:v>15.156859000000001</c:v>
                </c:pt>
                <c:pt idx="85160">
                  <c:v>15.153600000000001</c:v>
                </c:pt>
                <c:pt idx="85161">
                  <c:v>15.140647</c:v>
                </c:pt>
                <c:pt idx="85162">
                  <c:v>15.146521</c:v>
                </c:pt>
                <c:pt idx="85163">
                  <c:v>15.159793000000001</c:v>
                </c:pt>
                <c:pt idx="85164">
                  <c:v>15.149476999999999</c:v>
                </c:pt>
                <c:pt idx="85165">
                  <c:v>15.137928</c:v>
                </c:pt>
                <c:pt idx="85166">
                  <c:v>15.142039</c:v>
                </c:pt>
                <c:pt idx="85167">
                  <c:v>15.148235</c:v>
                </c:pt>
                <c:pt idx="85168">
                  <c:v>15.147351</c:v>
                </c:pt>
                <c:pt idx="85169">
                  <c:v>15.147835000000001</c:v>
                </c:pt>
                <c:pt idx="85170">
                  <c:v>15.147881</c:v>
                </c:pt>
                <c:pt idx="85171">
                  <c:v>15.139723</c:v>
                </c:pt>
                <c:pt idx="85172">
                  <c:v>15.144584</c:v>
                </c:pt>
                <c:pt idx="85173">
                  <c:v>15.152213</c:v>
                </c:pt>
                <c:pt idx="85174">
                  <c:v>15.145429</c:v>
                </c:pt>
                <c:pt idx="85175">
                  <c:v>15.143686000000001</c:v>
                </c:pt>
                <c:pt idx="85176">
                  <c:v>15.145735999999999</c:v>
                </c:pt>
                <c:pt idx="85177">
                  <c:v>15.144786</c:v>
                </c:pt>
                <c:pt idx="85178">
                  <c:v>15.144558</c:v>
                </c:pt>
                <c:pt idx="85179">
                  <c:v>15.147078</c:v>
                </c:pt>
                <c:pt idx="85180">
                  <c:v>15.143138</c:v>
                </c:pt>
                <c:pt idx="85181">
                  <c:v>15.143647</c:v>
                </c:pt>
                <c:pt idx="85182">
                  <c:v>15.160435</c:v>
                </c:pt>
                <c:pt idx="85183">
                  <c:v>15.162568</c:v>
                </c:pt>
                <c:pt idx="85184">
                  <c:v>15.154959</c:v>
                </c:pt>
                <c:pt idx="85185">
                  <c:v>15.156682999999999</c:v>
                </c:pt>
                <c:pt idx="85186">
                  <c:v>15.149746</c:v>
                </c:pt>
                <c:pt idx="85187">
                  <c:v>15.143326999999999</c:v>
                </c:pt>
                <c:pt idx="85188">
                  <c:v>15.151593999999999</c:v>
                </c:pt>
                <c:pt idx="85189">
                  <c:v>15.158071</c:v>
                </c:pt>
                <c:pt idx="85190">
                  <c:v>15.148593999999999</c:v>
                </c:pt>
                <c:pt idx="85191">
                  <c:v>15.149292000000001</c:v>
                </c:pt>
                <c:pt idx="85192">
                  <c:v>15.161134000000001</c:v>
                </c:pt>
                <c:pt idx="85193">
                  <c:v>15.148427999999999</c:v>
                </c:pt>
                <c:pt idx="85194">
                  <c:v>15.141059</c:v>
                </c:pt>
                <c:pt idx="85195">
                  <c:v>15.159777999999999</c:v>
                </c:pt>
                <c:pt idx="85196">
                  <c:v>15.162375000000001</c:v>
                </c:pt>
                <c:pt idx="85197">
                  <c:v>15.151522999999999</c:v>
                </c:pt>
                <c:pt idx="85198">
                  <c:v>15.154508999999999</c:v>
                </c:pt>
                <c:pt idx="85199">
                  <c:v>15.154724999999999</c:v>
                </c:pt>
                <c:pt idx="85200">
                  <c:v>15.144866</c:v>
                </c:pt>
                <c:pt idx="85201">
                  <c:v>15.149304000000001</c:v>
                </c:pt>
                <c:pt idx="85202">
                  <c:v>15.149259000000001</c:v>
                </c:pt>
                <c:pt idx="85203">
                  <c:v>15.139265</c:v>
                </c:pt>
                <c:pt idx="85204">
                  <c:v>15.153026000000001</c:v>
                </c:pt>
                <c:pt idx="85205">
                  <c:v>15.161670000000001</c:v>
                </c:pt>
                <c:pt idx="85206">
                  <c:v>15.155077</c:v>
                </c:pt>
                <c:pt idx="85207">
                  <c:v>15.158503</c:v>
                </c:pt>
                <c:pt idx="85208">
                  <c:v>15.162242000000001</c:v>
                </c:pt>
                <c:pt idx="85209">
                  <c:v>15.155932999999999</c:v>
                </c:pt>
                <c:pt idx="85210">
                  <c:v>15.148338000000001</c:v>
                </c:pt>
                <c:pt idx="85211">
                  <c:v>15.150508</c:v>
                </c:pt>
                <c:pt idx="85212">
                  <c:v>15.150289000000001</c:v>
                </c:pt>
                <c:pt idx="85213">
                  <c:v>15.147658</c:v>
                </c:pt>
                <c:pt idx="85214">
                  <c:v>15.153926</c:v>
                </c:pt>
                <c:pt idx="85215">
                  <c:v>15.155265</c:v>
                </c:pt>
                <c:pt idx="85216">
                  <c:v>15.153904000000001</c:v>
                </c:pt>
                <c:pt idx="85217">
                  <c:v>15.159655000000001</c:v>
                </c:pt>
                <c:pt idx="85218">
                  <c:v>15.162577000000001</c:v>
                </c:pt>
                <c:pt idx="85219">
                  <c:v>15.155809</c:v>
                </c:pt>
                <c:pt idx="85220">
                  <c:v>15.152778</c:v>
                </c:pt>
                <c:pt idx="85221">
                  <c:v>15.157463</c:v>
                </c:pt>
                <c:pt idx="85222">
                  <c:v>15.148087</c:v>
                </c:pt>
                <c:pt idx="85223">
                  <c:v>15.146703</c:v>
                </c:pt>
                <c:pt idx="85224">
                  <c:v>15.160030000000001</c:v>
                </c:pt>
                <c:pt idx="85225">
                  <c:v>15.152438999999999</c:v>
                </c:pt>
                <c:pt idx="85226">
                  <c:v>15.147328999999999</c:v>
                </c:pt>
                <c:pt idx="85227">
                  <c:v>15.163333</c:v>
                </c:pt>
                <c:pt idx="85228">
                  <c:v>15.164664999999999</c:v>
                </c:pt>
                <c:pt idx="85229">
                  <c:v>15.151078999999999</c:v>
                </c:pt>
                <c:pt idx="85230">
                  <c:v>15.158766</c:v>
                </c:pt>
                <c:pt idx="85231">
                  <c:v>15.170083</c:v>
                </c:pt>
                <c:pt idx="85232">
                  <c:v>15.156909000000001</c:v>
                </c:pt>
                <c:pt idx="85233">
                  <c:v>15.15518</c:v>
                </c:pt>
                <c:pt idx="85234">
                  <c:v>15.166344</c:v>
                </c:pt>
                <c:pt idx="85235">
                  <c:v>15.159991</c:v>
                </c:pt>
                <c:pt idx="85236">
                  <c:v>15.156357</c:v>
                </c:pt>
                <c:pt idx="85237">
                  <c:v>15.160629999999999</c:v>
                </c:pt>
                <c:pt idx="85238">
                  <c:v>15.158714</c:v>
                </c:pt>
                <c:pt idx="85239">
                  <c:v>15.157427999999999</c:v>
                </c:pt>
                <c:pt idx="85240">
                  <c:v>15.162655000000001</c:v>
                </c:pt>
                <c:pt idx="85241">
                  <c:v>15.165354000000001</c:v>
                </c:pt>
                <c:pt idx="85242">
                  <c:v>15.162032999999999</c:v>
                </c:pt>
                <c:pt idx="85243">
                  <c:v>15.164171</c:v>
                </c:pt>
                <c:pt idx="85244">
                  <c:v>15.162955999999999</c:v>
                </c:pt>
                <c:pt idx="85245">
                  <c:v>15.15878</c:v>
                </c:pt>
                <c:pt idx="85246">
                  <c:v>15.164706000000001</c:v>
                </c:pt>
                <c:pt idx="85247">
                  <c:v>15.16235</c:v>
                </c:pt>
                <c:pt idx="85248">
                  <c:v>15.156783000000001</c:v>
                </c:pt>
                <c:pt idx="85249">
                  <c:v>15.160258000000001</c:v>
                </c:pt>
                <c:pt idx="85250">
                  <c:v>15.161853000000001</c:v>
                </c:pt>
                <c:pt idx="85251">
                  <c:v>15.155146</c:v>
                </c:pt>
                <c:pt idx="85252">
                  <c:v>15.152535</c:v>
                </c:pt>
                <c:pt idx="85253">
                  <c:v>15.16038</c:v>
                </c:pt>
                <c:pt idx="85254">
                  <c:v>15.159559</c:v>
                </c:pt>
                <c:pt idx="85255">
                  <c:v>15.158170999999999</c:v>
                </c:pt>
                <c:pt idx="85256">
                  <c:v>15.162777</c:v>
                </c:pt>
                <c:pt idx="85257">
                  <c:v>15.161095</c:v>
                </c:pt>
                <c:pt idx="85258">
                  <c:v>15.160641</c:v>
                </c:pt>
                <c:pt idx="85259">
                  <c:v>15.165463000000001</c:v>
                </c:pt>
                <c:pt idx="85260">
                  <c:v>15.164935</c:v>
                </c:pt>
                <c:pt idx="85261">
                  <c:v>15.158801</c:v>
                </c:pt>
                <c:pt idx="85262">
                  <c:v>15.165355</c:v>
                </c:pt>
                <c:pt idx="85263">
                  <c:v>15.172286</c:v>
                </c:pt>
                <c:pt idx="85264">
                  <c:v>15.157548999999999</c:v>
                </c:pt>
                <c:pt idx="85265">
                  <c:v>15.155988000000001</c:v>
                </c:pt>
                <c:pt idx="85266">
                  <c:v>15.172615</c:v>
                </c:pt>
                <c:pt idx="85267">
                  <c:v>15.172095000000001</c:v>
                </c:pt>
                <c:pt idx="85268">
                  <c:v>15.164695999999999</c:v>
                </c:pt>
                <c:pt idx="85269">
                  <c:v>15.165495</c:v>
                </c:pt>
                <c:pt idx="85270">
                  <c:v>15.164073</c:v>
                </c:pt>
                <c:pt idx="85271">
                  <c:v>15.16526</c:v>
                </c:pt>
                <c:pt idx="85272">
                  <c:v>15.175238</c:v>
                </c:pt>
                <c:pt idx="85273">
                  <c:v>15.166371</c:v>
                </c:pt>
                <c:pt idx="85274">
                  <c:v>15.155626</c:v>
                </c:pt>
                <c:pt idx="85275">
                  <c:v>15.167802</c:v>
                </c:pt>
                <c:pt idx="85276">
                  <c:v>15.163016000000001</c:v>
                </c:pt>
                <c:pt idx="85277">
                  <c:v>15.155668</c:v>
                </c:pt>
                <c:pt idx="85278">
                  <c:v>15.167294</c:v>
                </c:pt>
                <c:pt idx="85279">
                  <c:v>15.167885999999999</c:v>
                </c:pt>
                <c:pt idx="85280">
                  <c:v>15.157166999999999</c:v>
                </c:pt>
                <c:pt idx="85281">
                  <c:v>15.154705</c:v>
                </c:pt>
                <c:pt idx="85282">
                  <c:v>15.169955</c:v>
                </c:pt>
                <c:pt idx="85283">
                  <c:v>15.178512</c:v>
                </c:pt>
                <c:pt idx="85284">
                  <c:v>15.170325</c:v>
                </c:pt>
                <c:pt idx="85285">
                  <c:v>15.170133</c:v>
                </c:pt>
                <c:pt idx="85286">
                  <c:v>15.172756</c:v>
                </c:pt>
                <c:pt idx="85287">
                  <c:v>15.169943</c:v>
                </c:pt>
                <c:pt idx="85288">
                  <c:v>15.165055000000001</c:v>
                </c:pt>
                <c:pt idx="85289">
                  <c:v>15.164076</c:v>
                </c:pt>
                <c:pt idx="85290">
                  <c:v>15.165227</c:v>
                </c:pt>
                <c:pt idx="85291">
                  <c:v>15.165616</c:v>
                </c:pt>
                <c:pt idx="85292">
                  <c:v>15.171065</c:v>
                </c:pt>
                <c:pt idx="85293">
                  <c:v>15.168519999999999</c:v>
                </c:pt>
                <c:pt idx="85294">
                  <c:v>15.165348</c:v>
                </c:pt>
                <c:pt idx="85295">
                  <c:v>15.173586999999999</c:v>
                </c:pt>
                <c:pt idx="85296">
                  <c:v>15.174488</c:v>
                </c:pt>
                <c:pt idx="85297">
                  <c:v>15.165473</c:v>
                </c:pt>
                <c:pt idx="85298">
                  <c:v>15.167776999999999</c:v>
                </c:pt>
                <c:pt idx="85299">
                  <c:v>15.172896</c:v>
                </c:pt>
                <c:pt idx="85300">
                  <c:v>15.164317</c:v>
                </c:pt>
                <c:pt idx="85301">
                  <c:v>15.163349999999999</c:v>
                </c:pt>
                <c:pt idx="85302">
                  <c:v>15.166974</c:v>
                </c:pt>
                <c:pt idx="85303">
                  <c:v>15.161593999999999</c:v>
                </c:pt>
                <c:pt idx="85304">
                  <c:v>15.169670999999999</c:v>
                </c:pt>
                <c:pt idx="85305">
                  <c:v>15.179098</c:v>
                </c:pt>
                <c:pt idx="85306">
                  <c:v>15.176612</c:v>
                </c:pt>
                <c:pt idx="85307">
                  <c:v>15.175992000000001</c:v>
                </c:pt>
                <c:pt idx="85308">
                  <c:v>15.175433999999999</c:v>
                </c:pt>
                <c:pt idx="85309">
                  <c:v>15.172109000000001</c:v>
                </c:pt>
                <c:pt idx="85310">
                  <c:v>15.167901000000001</c:v>
                </c:pt>
                <c:pt idx="85311">
                  <c:v>15.168573</c:v>
                </c:pt>
                <c:pt idx="85312">
                  <c:v>15.167854</c:v>
                </c:pt>
                <c:pt idx="85313">
                  <c:v>15.162743000000001</c:v>
                </c:pt>
                <c:pt idx="85314">
                  <c:v>15.168307</c:v>
                </c:pt>
                <c:pt idx="85315">
                  <c:v>15.173619</c:v>
                </c:pt>
                <c:pt idx="85316">
                  <c:v>15.170998000000001</c:v>
                </c:pt>
                <c:pt idx="85317">
                  <c:v>15.172230000000001</c:v>
                </c:pt>
                <c:pt idx="85318">
                  <c:v>15.175240000000001</c:v>
                </c:pt>
                <c:pt idx="85319">
                  <c:v>15.172060999999999</c:v>
                </c:pt>
                <c:pt idx="85320">
                  <c:v>15.164902</c:v>
                </c:pt>
                <c:pt idx="85321">
                  <c:v>15.170579999999999</c:v>
                </c:pt>
                <c:pt idx="85322">
                  <c:v>15.174296999999999</c:v>
                </c:pt>
                <c:pt idx="85323">
                  <c:v>15.170349999999999</c:v>
                </c:pt>
                <c:pt idx="85324">
                  <c:v>15.17285</c:v>
                </c:pt>
                <c:pt idx="85325">
                  <c:v>15.169771000000001</c:v>
                </c:pt>
                <c:pt idx="85326">
                  <c:v>15.175708999999999</c:v>
                </c:pt>
                <c:pt idx="85327">
                  <c:v>15.187156</c:v>
                </c:pt>
                <c:pt idx="85328">
                  <c:v>15.180935</c:v>
                </c:pt>
                <c:pt idx="85329">
                  <c:v>15.173966999999999</c:v>
                </c:pt>
                <c:pt idx="85330">
                  <c:v>15.179874</c:v>
                </c:pt>
                <c:pt idx="85331">
                  <c:v>15.184380000000001</c:v>
                </c:pt>
                <c:pt idx="85332">
                  <c:v>15.172535</c:v>
                </c:pt>
                <c:pt idx="85333">
                  <c:v>15.168786000000001</c:v>
                </c:pt>
                <c:pt idx="85334">
                  <c:v>15.177424999999999</c:v>
                </c:pt>
                <c:pt idx="85335">
                  <c:v>15.172434000000001</c:v>
                </c:pt>
                <c:pt idx="85336">
                  <c:v>15.174564999999999</c:v>
                </c:pt>
                <c:pt idx="85337">
                  <c:v>15.17873</c:v>
                </c:pt>
                <c:pt idx="85338">
                  <c:v>15.170505</c:v>
                </c:pt>
                <c:pt idx="85339">
                  <c:v>15.176508</c:v>
                </c:pt>
                <c:pt idx="85340">
                  <c:v>15.190032</c:v>
                </c:pt>
                <c:pt idx="85341">
                  <c:v>15.181179999999999</c:v>
                </c:pt>
                <c:pt idx="85342">
                  <c:v>15.169985</c:v>
                </c:pt>
                <c:pt idx="85343">
                  <c:v>15.179323999999999</c:v>
                </c:pt>
                <c:pt idx="85344">
                  <c:v>15.178025</c:v>
                </c:pt>
                <c:pt idx="85345">
                  <c:v>15.164859999999999</c:v>
                </c:pt>
                <c:pt idx="85346">
                  <c:v>15.16785</c:v>
                </c:pt>
                <c:pt idx="85347">
                  <c:v>15.174464</c:v>
                </c:pt>
                <c:pt idx="85348">
                  <c:v>15.176938</c:v>
                </c:pt>
                <c:pt idx="85349">
                  <c:v>15.18131</c:v>
                </c:pt>
                <c:pt idx="85350">
                  <c:v>15.181134999999999</c:v>
                </c:pt>
                <c:pt idx="85351">
                  <c:v>15.177659999999999</c:v>
                </c:pt>
                <c:pt idx="85352">
                  <c:v>15.180149999999999</c:v>
                </c:pt>
                <c:pt idx="85353">
                  <c:v>15.182342</c:v>
                </c:pt>
                <c:pt idx="85354">
                  <c:v>15.179962</c:v>
                </c:pt>
                <c:pt idx="85355">
                  <c:v>15.185479000000001</c:v>
                </c:pt>
                <c:pt idx="85356">
                  <c:v>15.183491</c:v>
                </c:pt>
                <c:pt idx="85357">
                  <c:v>15.175723</c:v>
                </c:pt>
                <c:pt idx="85358">
                  <c:v>15.179480999999999</c:v>
                </c:pt>
                <c:pt idx="85359">
                  <c:v>15.177391999999999</c:v>
                </c:pt>
                <c:pt idx="85360">
                  <c:v>15.175278</c:v>
                </c:pt>
                <c:pt idx="85361">
                  <c:v>15.175427000000001</c:v>
                </c:pt>
                <c:pt idx="85362">
                  <c:v>15.170731999999999</c:v>
                </c:pt>
                <c:pt idx="85363">
                  <c:v>15.171977999999999</c:v>
                </c:pt>
                <c:pt idx="85364">
                  <c:v>15.175741</c:v>
                </c:pt>
                <c:pt idx="85365">
                  <c:v>15.177652</c:v>
                </c:pt>
                <c:pt idx="85366">
                  <c:v>15.178091999999999</c:v>
                </c:pt>
                <c:pt idx="85367">
                  <c:v>15.181398</c:v>
                </c:pt>
                <c:pt idx="85368">
                  <c:v>15.186256999999999</c:v>
                </c:pt>
                <c:pt idx="85369">
                  <c:v>15.182097000000001</c:v>
                </c:pt>
                <c:pt idx="85370">
                  <c:v>15.180037</c:v>
                </c:pt>
                <c:pt idx="85371">
                  <c:v>15.180854999999999</c:v>
                </c:pt>
                <c:pt idx="85372">
                  <c:v>15.177921</c:v>
                </c:pt>
                <c:pt idx="85373">
                  <c:v>15.178171000000001</c:v>
                </c:pt>
                <c:pt idx="85374">
                  <c:v>15.177854999999999</c:v>
                </c:pt>
                <c:pt idx="85375">
                  <c:v>15.179418</c:v>
                </c:pt>
                <c:pt idx="85376">
                  <c:v>15.181183000000001</c:v>
                </c:pt>
                <c:pt idx="85377">
                  <c:v>15.184751</c:v>
                </c:pt>
                <c:pt idx="85378">
                  <c:v>15.190077</c:v>
                </c:pt>
                <c:pt idx="85379">
                  <c:v>15.185499</c:v>
                </c:pt>
                <c:pt idx="85380">
                  <c:v>15.182727</c:v>
                </c:pt>
                <c:pt idx="85381">
                  <c:v>15.190855000000001</c:v>
                </c:pt>
                <c:pt idx="85382">
                  <c:v>15.188954000000001</c:v>
                </c:pt>
                <c:pt idx="85383">
                  <c:v>15.179067999999999</c:v>
                </c:pt>
                <c:pt idx="85384">
                  <c:v>15.186576000000001</c:v>
                </c:pt>
                <c:pt idx="85385">
                  <c:v>15.187236</c:v>
                </c:pt>
                <c:pt idx="85386">
                  <c:v>15.17629</c:v>
                </c:pt>
                <c:pt idx="85387">
                  <c:v>15.186082000000001</c:v>
                </c:pt>
                <c:pt idx="85388">
                  <c:v>15.187486</c:v>
                </c:pt>
                <c:pt idx="85389">
                  <c:v>15.176905</c:v>
                </c:pt>
                <c:pt idx="85390">
                  <c:v>15.185648</c:v>
                </c:pt>
                <c:pt idx="85391">
                  <c:v>15.191874</c:v>
                </c:pt>
                <c:pt idx="85392">
                  <c:v>15.178648000000001</c:v>
                </c:pt>
                <c:pt idx="85393">
                  <c:v>15.178977</c:v>
                </c:pt>
                <c:pt idx="85394">
                  <c:v>15.197224</c:v>
                </c:pt>
                <c:pt idx="85395">
                  <c:v>15.193149</c:v>
                </c:pt>
                <c:pt idx="85396">
                  <c:v>15.175663</c:v>
                </c:pt>
                <c:pt idx="85397">
                  <c:v>15.180104</c:v>
                </c:pt>
                <c:pt idx="85398">
                  <c:v>15.185504</c:v>
                </c:pt>
                <c:pt idx="85399">
                  <c:v>15.178483999999999</c:v>
                </c:pt>
                <c:pt idx="85400">
                  <c:v>15.178709</c:v>
                </c:pt>
                <c:pt idx="85401">
                  <c:v>15.185097000000001</c:v>
                </c:pt>
                <c:pt idx="85402">
                  <c:v>15.189899</c:v>
                </c:pt>
                <c:pt idx="85403">
                  <c:v>15.192532</c:v>
                </c:pt>
                <c:pt idx="85404">
                  <c:v>15.188685</c:v>
                </c:pt>
                <c:pt idx="85405">
                  <c:v>15.181322</c:v>
                </c:pt>
                <c:pt idx="85406">
                  <c:v>15.190958</c:v>
                </c:pt>
                <c:pt idx="85407">
                  <c:v>15.201651</c:v>
                </c:pt>
                <c:pt idx="85408">
                  <c:v>15.194176000000001</c:v>
                </c:pt>
                <c:pt idx="85409">
                  <c:v>15.190137999999999</c:v>
                </c:pt>
                <c:pt idx="85410">
                  <c:v>15.18756</c:v>
                </c:pt>
                <c:pt idx="85411">
                  <c:v>15.186522</c:v>
                </c:pt>
                <c:pt idx="85412">
                  <c:v>15.190772000000001</c:v>
                </c:pt>
                <c:pt idx="85413">
                  <c:v>15.191628</c:v>
                </c:pt>
                <c:pt idx="85414">
                  <c:v>15.194946</c:v>
                </c:pt>
                <c:pt idx="85415">
                  <c:v>15.197448</c:v>
                </c:pt>
                <c:pt idx="85416">
                  <c:v>15.194692</c:v>
                </c:pt>
                <c:pt idx="85417">
                  <c:v>15.19131</c:v>
                </c:pt>
                <c:pt idx="85418">
                  <c:v>15.186171999999999</c:v>
                </c:pt>
                <c:pt idx="85419">
                  <c:v>15.184226000000001</c:v>
                </c:pt>
                <c:pt idx="85420">
                  <c:v>15.182919999999999</c:v>
                </c:pt>
                <c:pt idx="85421">
                  <c:v>15.179500000000001</c:v>
                </c:pt>
                <c:pt idx="85422">
                  <c:v>15.180266</c:v>
                </c:pt>
                <c:pt idx="85423">
                  <c:v>15.185679</c:v>
                </c:pt>
                <c:pt idx="85424">
                  <c:v>15.185847000000001</c:v>
                </c:pt>
                <c:pt idx="85425">
                  <c:v>15.180713000000001</c:v>
                </c:pt>
                <c:pt idx="85426">
                  <c:v>15.183956</c:v>
                </c:pt>
                <c:pt idx="85427">
                  <c:v>15.192301</c:v>
                </c:pt>
                <c:pt idx="85428">
                  <c:v>15.199578000000001</c:v>
                </c:pt>
                <c:pt idx="85429">
                  <c:v>15.200405999999999</c:v>
                </c:pt>
                <c:pt idx="85430">
                  <c:v>15.193382</c:v>
                </c:pt>
                <c:pt idx="85431">
                  <c:v>15.195346000000001</c:v>
                </c:pt>
                <c:pt idx="85432">
                  <c:v>15.199884000000001</c:v>
                </c:pt>
                <c:pt idx="85433">
                  <c:v>15.189764</c:v>
                </c:pt>
                <c:pt idx="85434">
                  <c:v>15.186885</c:v>
                </c:pt>
                <c:pt idx="85435">
                  <c:v>15.196595</c:v>
                </c:pt>
                <c:pt idx="85436">
                  <c:v>15.194645</c:v>
                </c:pt>
                <c:pt idx="85437">
                  <c:v>15.183698</c:v>
                </c:pt>
                <c:pt idx="85438">
                  <c:v>15.190244</c:v>
                </c:pt>
                <c:pt idx="85439">
                  <c:v>15.191666</c:v>
                </c:pt>
                <c:pt idx="85440">
                  <c:v>15.176773000000001</c:v>
                </c:pt>
                <c:pt idx="85441">
                  <c:v>15.183054</c:v>
                </c:pt>
                <c:pt idx="85442">
                  <c:v>15.198764000000001</c:v>
                </c:pt>
                <c:pt idx="85443">
                  <c:v>15.197912000000001</c:v>
                </c:pt>
                <c:pt idx="85444">
                  <c:v>15.196422999999999</c:v>
                </c:pt>
                <c:pt idx="85445">
                  <c:v>15.195596</c:v>
                </c:pt>
                <c:pt idx="85446">
                  <c:v>15.185916000000001</c:v>
                </c:pt>
                <c:pt idx="85447">
                  <c:v>15.187310999999999</c:v>
                </c:pt>
                <c:pt idx="85448">
                  <c:v>15.200177</c:v>
                </c:pt>
                <c:pt idx="85449">
                  <c:v>15.189503</c:v>
                </c:pt>
                <c:pt idx="85450">
                  <c:v>15.180027000000001</c:v>
                </c:pt>
                <c:pt idx="85451">
                  <c:v>15.201961000000001</c:v>
                </c:pt>
                <c:pt idx="85452">
                  <c:v>15.207936</c:v>
                </c:pt>
                <c:pt idx="85453">
                  <c:v>15.198378999999999</c:v>
                </c:pt>
                <c:pt idx="85454">
                  <c:v>15.205432</c:v>
                </c:pt>
                <c:pt idx="85455">
                  <c:v>15.205442</c:v>
                </c:pt>
                <c:pt idx="85456">
                  <c:v>15.199299999999999</c:v>
                </c:pt>
                <c:pt idx="85457">
                  <c:v>15.208446</c:v>
                </c:pt>
                <c:pt idx="85458">
                  <c:v>15.203593</c:v>
                </c:pt>
                <c:pt idx="85459">
                  <c:v>15.180408999999999</c:v>
                </c:pt>
                <c:pt idx="85460">
                  <c:v>15.187009</c:v>
                </c:pt>
                <c:pt idx="85461">
                  <c:v>15.200834</c:v>
                </c:pt>
                <c:pt idx="85462">
                  <c:v>15.188321</c:v>
                </c:pt>
                <c:pt idx="85463">
                  <c:v>15.188176</c:v>
                </c:pt>
                <c:pt idx="85464">
                  <c:v>15.200462999999999</c:v>
                </c:pt>
                <c:pt idx="85465">
                  <c:v>15.198312</c:v>
                </c:pt>
                <c:pt idx="85466">
                  <c:v>15.192477999999999</c:v>
                </c:pt>
                <c:pt idx="85467">
                  <c:v>15.194103999999999</c:v>
                </c:pt>
                <c:pt idx="85468">
                  <c:v>15.194440999999999</c:v>
                </c:pt>
                <c:pt idx="85469">
                  <c:v>15.192174</c:v>
                </c:pt>
                <c:pt idx="85470">
                  <c:v>15.199342</c:v>
                </c:pt>
                <c:pt idx="85471">
                  <c:v>15.197272999999999</c:v>
                </c:pt>
                <c:pt idx="85472">
                  <c:v>15.186908000000001</c:v>
                </c:pt>
                <c:pt idx="85473">
                  <c:v>15.191670999999999</c:v>
                </c:pt>
                <c:pt idx="85474">
                  <c:v>15.198247</c:v>
                </c:pt>
                <c:pt idx="85475">
                  <c:v>15.19758</c:v>
                </c:pt>
                <c:pt idx="85476">
                  <c:v>15.20214</c:v>
                </c:pt>
                <c:pt idx="85477">
                  <c:v>15.206619999999999</c:v>
                </c:pt>
                <c:pt idx="85478">
                  <c:v>15.202412000000001</c:v>
                </c:pt>
                <c:pt idx="85479">
                  <c:v>15.200286</c:v>
                </c:pt>
                <c:pt idx="85480">
                  <c:v>15.203685999999999</c:v>
                </c:pt>
                <c:pt idx="85481">
                  <c:v>15.196494</c:v>
                </c:pt>
                <c:pt idx="85482">
                  <c:v>15.19369</c:v>
                </c:pt>
                <c:pt idx="85483">
                  <c:v>15.200194</c:v>
                </c:pt>
                <c:pt idx="85484">
                  <c:v>15.195086999999999</c:v>
                </c:pt>
                <c:pt idx="85485">
                  <c:v>15.192094000000001</c:v>
                </c:pt>
                <c:pt idx="85486">
                  <c:v>15.202356</c:v>
                </c:pt>
                <c:pt idx="85487">
                  <c:v>15.202057</c:v>
                </c:pt>
                <c:pt idx="85488">
                  <c:v>15.193987</c:v>
                </c:pt>
                <c:pt idx="85489">
                  <c:v>15.203531</c:v>
                </c:pt>
                <c:pt idx="85490">
                  <c:v>15.212126</c:v>
                </c:pt>
                <c:pt idx="85491">
                  <c:v>15.202531</c:v>
                </c:pt>
                <c:pt idx="85492">
                  <c:v>15.203954</c:v>
                </c:pt>
                <c:pt idx="85493">
                  <c:v>15.212462</c:v>
                </c:pt>
                <c:pt idx="85494">
                  <c:v>15.206467999999999</c:v>
                </c:pt>
                <c:pt idx="85495">
                  <c:v>15.202018000000001</c:v>
                </c:pt>
                <c:pt idx="85496">
                  <c:v>15.207744999999999</c:v>
                </c:pt>
                <c:pt idx="85497">
                  <c:v>15.209578</c:v>
                </c:pt>
                <c:pt idx="85498">
                  <c:v>15.201195</c:v>
                </c:pt>
                <c:pt idx="85499">
                  <c:v>15.202525</c:v>
                </c:pt>
                <c:pt idx="85500">
                  <c:v>15.200353</c:v>
                </c:pt>
                <c:pt idx="85501">
                  <c:v>15.189023000000001</c:v>
                </c:pt>
                <c:pt idx="85502">
                  <c:v>15.199441999999999</c:v>
                </c:pt>
                <c:pt idx="85503">
                  <c:v>15.207563</c:v>
                </c:pt>
                <c:pt idx="85504">
                  <c:v>15.202458999999999</c:v>
                </c:pt>
                <c:pt idx="85505">
                  <c:v>15.202076</c:v>
                </c:pt>
                <c:pt idx="85506">
                  <c:v>15.199317000000001</c:v>
                </c:pt>
                <c:pt idx="85507">
                  <c:v>15.197725999999999</c:v>
                </c:pt>
                <c:pt idx="85508">
                  <c:v>15.203051</c:v>
                </c:pt>
                <c:pt idx="85509">
                  <c:v>15.205798</c:v>
                </c:pt>
                <c:pt idx="85510">
                  <c:v>15.197877</c:v>
                </c:pt>
                <c:pt idx="85511">
                  <c:v>15.198321999999999</c:v>
                </c:pt>
                <c:pt idx="85512">
                  <c:v>15.206086000000001</c:v>
                </c:pt>
                <c:pt idx="85513">
                  <c:v>15.204307</c:v>
                </c:pt>
                <c:pt idx="85514">
                  <c:v>15.210998999999999</c:v>
                </c:pt>
                <c:pt idx="85515">
                  <c:v>15.214679</c:v>
                </c:pt>
                <c:pt idx="85516">
                  <c:v>15.202444</c:v>
                </c:pt>
                <c:pt idx="85517">
                  <c:v>15.202094000000001</c:v>
                </c:pt>
                <c:pt idx="85518">
                  <c:v>15.211791</c:v>
                </c:pt>
                <c:pt idx="85519">
                  <c:v>15.209887999999999</c:v>
                </c:pt>
                <c:pt idx="85520">
                  <c:v>15.203562</c:v>
                </c:pt>
                <c:pt idx="85521">
                  <c:v>15.207883000000001</c:v>
                </c:pt>
                <c:pt idx="85522">
                  <c:v>15.210604999999999</c:v>
                </c:pt>
                <c:pt idx="85523">
                  <c:v>15.210933000000001</c:v>
                </c:pt>
                <c:pt idx="85524">
                  <c:v>15.215976</c:v>
                </c:pt>
                <c:pt idx="85525">
                  <c:v>15.211182000000001</c:v>
                </c:pt>
                <c:pt idx="85526">
                  <c:v>15.204364</c:v>
                </c:pt>
                <c:pt idx="85527">
                  <c:v>15.204571</c:v>
                </c:pt>
                <c:pt idx="85528">
                  <c:v>15.205285</c:v>
                </c:pt>
                <c:pt idx="85529">
                  <c:v>15.203663000000001</c:v>
                </c:pt>
                <c:pt idx="85530">
                  <c:v>15.204803</c:v>
                </c:pt>
                <c:pt idx="85531">
                  <c:v>15.207521</c:v>
                </c:pt>
                <c:pt idx="85532">
                  <c:v>15.203049</c:v>
                </c:pt>
                <c:pt idx="85533">
                  <c:v>15.203142</c:v>
                </c:pt>
                <c:pt idx="85534">
                  <c:v>15.208615</c:v>
                </c:pt>
                <c:pt idx="85535">
                  <c:v>15.204839</c:v>
                </c:pt>
                <c:pt idx="85536">
                  <c:v>15.201886999999999</c:v>
                </c:pt>
                <c:pt idx="85537">
                  <c:v>15.208406999999999</c:v>
                </c:pt>
                <c:pt idx="85538">
                  <c:v>15.214295999999999</c:v>
                </c:pt>
                <c:pt idx="85539">
                  <c:v>15.214414</c:v>
                </c:pt>
                <c:pt idx="85540">
                  <c:v>15.215857</c:v>
                </c:pt>
                <c:pt idx="85541">
                  <c:v>15.211758</c:v>
                </c:pt>
                <c:pt idx="85542">
                  <c:v>15.201696</c:v>
                </c:pt>
                <c:pt idx="85543">
                  <c:v>15.205776</c:v>
                </c:pt>
                <c:pt idx="85544">
                  <c:v>15.209588999999999</c:v>
                </c:pt>
                <c:pt idx="85545">
                  <c:v>15.206476</c:v>
                </c:pt>
                <c:pt idx="85546">
                  <c:v>15.212287</c:v>
                </c:pt>
                <c:pt idx="85547">
                  <c:v>15.211129</c:v>
                </c:pt>
                <c:pt idx="85548">
                  <c:v>15.20452</c:v>
                </c:pt>
                <c:pt idx="85549">
                  <c:v>15.209469</c:v>
                </c:pt>
                <c:pt idx="85550">
                  <c:v>15.217048999999999</c:v>
                </c:pt>
                <c:pt idx="85551">
                  <c:v>15.217689999999999</c:v>
                </c:pt>
                <c:pt idx="85552">
                  <c:v>15.217938999999999</c:v>
                </c:pt>
                <c:pt idx="85553">
                  <c:v>15.219512999999999</c:v>
                </c:pt>
                <c:pt idx="85554">
                  <c:v>15.208076999999999</c:v>
                </c:pt>
                <c:pt idx="85555">
                  <c:v>15.206123</c:v>
                </c:pt>
                <c:pt idx="85556">
                  <c:v>15.221375</c:v>
                </c:pt>
                <c:pt idx="85557">
                  <c:v>15.215621000000001</c:v>
                </c:pt>
                <c:pt idx="85558">
                  <c:v>15.207224</c:v>
                </c:pt>
                <c:pt idx="85559">
                  <c:v>15.215964</c:v>
                </c:pt>
                <c:pt idx="85560">
                  <c:v>15.217522000000001</c:v>
                </c:pt>
                <c:pt idx="85561">
                  <c:v>15.214668</c:v>
                </c:pt>
                <c:pt idx="85562">
                  <c:v>15.223114000000001</c:v>
                </c:pt>
                <c:pt idx="85563">
                  <c:v>15.223935000000001</c:v>
                </c:pt>
                <c:pt idx="85564">
                  <c:v>15.207692</c:v>
                </c:pt>
                <c:pt idx="85565">
                  <c:v>15.205118000000001</c:v>
                </c:pt>
                <c:pt idx="85566">
                  <c:v>15.207318000000001</c:v>
                </c:pt>
                <c:pt idx="85567">
                  <c:v>15.201869</c:v>
                </c:pt>
                <c:pt idx="85568">
                  <c:v>15.210556</c:v>
                </c:pt>
                <c:pt idx="85569">
                  <c:v>15.219151999999999</c:v>
                </c:pt>
                <c:pt idx="85570">
                  <c:v>15.211994000000001</c:v>
                </c:pt>
                <c:pt idx="85571">
                  <c:v>15.210947000000001</c:v>
                </c:pt>
                <c:pt idx="85572">
                  <c:v>15.218112</c:v>
                </c:pt>
                <c:pt idx="85573">
                  <c:v>15.209485000000001</c:v>
                </c:pt>
                <c:pt idx="85574">
                  <c:v>15.200987</c:v>
                </c:pt>
                <c:pt idx="85575">
                  <c:v>15.217439000000001</c:v>
                </c:pt>
                <c:pt idx="85576">
                  <c:v>15.223098</c:v>
                </c:pt>
                <c:pt idx="85577">
                  <c:v>15.213983000000001</c:v>
                </c:pt>
                <c:pt idx="85578">
                  <c:v>15.221781</c:v>
                </c:pt>
                <c:pt idx="85579">
                  <c:v>15.221802</c:v>
                </c:pt>
                <c:pt idx="85580">
                  <c:v>15.209292</c:v>
                </c:pt>
                <c:pt idx="85581">
                  <c:v>15.215975</c:v>
                </c:pt>
                <c:pt idx="85582">
                  <c:v>15.228339999999999</c:v>
                </c:pt>
                <c:pt idx="85583">
                  <c:v>15.214055</c:v>
                </c:pt>
                <c:pt idx="85584">
                  <c:v>15.204115</c:v>
                </c:pt>
                <c:pt idx="85585">
                  <c:v>15.220298</c:v>
                </c:pt>
                <c:pt idx="85586">
                  <c:v>15.219916</c:v>
                </c:pt>
                <c:pt idx="85587">
                  <c:v>15.213539000000001</c:v>
                </c:pt>
                <c:pt idx="85588">
                  <c:v>15.221489</c:v>
                </c:pt>
                <c:pt idx="85589">
                  <c:v>15.213357999999999</c:v>
                </c:pt>
                <c:pt idx="85590">
                  <c:v>15.206910000000001</c:v>
                </c:pt>
                <c:pt idx="85591">
                  <c:v>15.217174</c:v>
                </c:pt>
                <c:pt idx="85592">
                  <c:v>15.213298999999999</c:v>
                </c:pt>
                <c:pt idx="85593">
                  <c:v>15.208959999999999</c:v>
                </c:pt>
                <c:pt idx="85594">
                  <c:v>15.224755999999999</c:v>
                </c:pt>
                <c:pt idx="85595">
                  <c:v>15.227592</c:v>
                </c:pt>
                <c:pt idx="85596">
                  <c:v>15.215377999999999</c:v>
                </c:pt>
                <c:pt idx="85597">
                  <c:v>15.22001</c:v>
                </c:pt>
                <c:pt idx="85598">
                  <c:v>15.22592</c:v>
                </c:pt>
                <c:pt idx="85599">
                  <c:v>15.22275</c:v>
                </c:pt>
                <c:pt idx="85600">
                  <c:v>15.225367</c:v>
                </c:pt>
                <c:pt idx="85601">
                  <c:v>15.225424</c:v>
                </c:pt>
                <c:pt idx="85602">
                  <c:v>15.215991000000001</c:v>
                </c:pt>
                <c:pt idx="85603">
                  <c:v>15.211008</c:v>
                </c:pt>
                <c:pt idx="85604">
                  <c:v>15.220288</c:v>
                </c:pt>
                <c:pt idx="85605">
                  <c:v>15.224289000000001</c:v>
                </c:pt>
                <c:pt idx="85606">
                  <c:v>15.222369</c:v>
                </c:pt>
                <c:pt idx="85607">
                  <c:v>15.226990000000001</c:v>
                </c:pt>
                <c:pt idx="85608">
                  <c:v>15.218073</c:v>
                </c:pt>
                <c:pt idx="85609">
                  <c:v>15.210473</c:v>
                </c:pt>
                <c:pt idx="85610">
                  <c:v>15.224283</c:v>
                </c:pt>
                <c:pt idx="85611">
                  <c:v>15.222419</c:v>
                </c:pt>
                <c:pt idx="85612">
                  <c:v>15.208341000000001</c:v>
                </c:pt>
                <c:pt idx="85613">
                  <c:v>15.221121999999999</c:v>
                </c:pt>
                <c:pt idx="85614">
                  <c:v>15.232523</c:v>
                </c:pt>
                <c:pt idx="85615">
                  <c:v>15.215564000000001</c:v>
                </c:pt>
                <c:pt idx="85616">
                  <c:v>15.215491999999999</c:v>
                </c:pt>
                <c:pt idx="85617">
                  <c:v>15.230679</c:v>
                </c:pt>
                <c:pt idx="85618">
                  <c:v>15.222829000000001</c:v>
                </c:pt>
                <c:pt idx="85619">
                  <c:v>15.222550999999999</c:v>
                </c:pt>
                <c:pt idx="85620">
                  <c:v>15.23</c:v>
                </c:pt>
                <c:pt idx="85621">
                  <c:v>15.22458</c:v>
                </c:pt>
                <c:pt idx="85622">
                  <c:v>15.223356000000001</c:v>
                </c:pt>
                <c:pt idx="85623">
                  <c:v>15.224748</c:v>
                </c:pt>
                <c:pt idx="85624">
                  <c:v>15.225647</c:v>
                </c:pt>
                <c:pt idx="85625">
                  <c:v>15.225733999999999</c:v>
                </c:pt>
                <c:pt idx="85626">
                  <c:v>15.225553</c:v>
                </c:pt>
                <c:pt idx="85627">
                  <c:v>15.21813</c:v>
                </c:pt>
                <c:pt idx="85628">
                  <c:v>15.207689</c:v>
                </c:pt>
                <c:pt idx="85629">
                  <c:v>15.220795000000001</c:v>
                </c:pt>
                <c:pt idx="85630">
                  <c:v>15.231033999999999</c:v>
                </c:pt>
                <c:pt idx="85631">
                  <c:v>15.222984</c:v>
                </c:pt>
                <c:pt idx="85632">
                  <c:v>15.221254</c:v>
                </c:pt>
                <c:pt idx="85633">
                  <c:v>15.227414</c:v>
                </c:pt>
                <c:pt idx="85634">
                  <c:v>15.229107000000001</c:v>
                </c:pt>
                <c:pt idx="85635">
                  <c:v>15.225698</c:v>
                </c:pt>
                <c:pt idx="85636">
                  <c:v>15.229518000000001</c:v>
                </c:pt>
                <c:pt idx="85637">
                  <c:v>15.228213</c:v>
                </c:pt>
                <c:pt idx="85638">
                  <c:v>15.224921999999999</c:v>
                </c:pt>
                <c:pt idx="85639">
                  <c:v>15.229725999999999</c:v>
                </c:pt>
                <c:pt idx="85640">
                  <c:v>15.224216999999999</c:v>
                </c:pt>
                <c:pt idx="85641">
                  <c:v>15.220026000000001</c:v>
                </c:pt>
                <c:pt idx="85642">
                  <c:v>15.226938000000001</c:v>
                </c:pt>
                <c:pt idx="85643">
                  <c:v>15.229900000000001</c:v>
                </c:pt>
                <c:pt idx="85644">
                  <c:v>15.227228</c:v>
                </c:pt>
                <c:pt idx="85645">
                  <c:v>15.224558</c:v>
                </c:pt>
                <c:pt idx="85646">
                  <c:v>15.226722000000001</c:v>
                </c:pt>
                <c:pt idx="85647">
                  <c:v>15.224492</c:v>
                </c:pt>
                <c:pt idx="85648">
                  <c:v>15.224564000000001</c:v>
                </c:pt>
                <c:pt idx="85649">
                  <c:v>15.225254</c:v>
                </c:pt>
                <c:pt idx="85650">
                  <c:v>15.224132000000001</c:v>
                </c:pt>
                <c:pt idx="85651">
                  <c:v>15.228081</c:v>
                </c:pt>
                <c:pt idx="85652">
                  <c:v>15.224988</c:v>
                </c:pt>
                <c:pt idx="85653">
                  <c:v>15.225390000000001</c:v>
                </c:pt>
                <c:pt idx="85654">
                  <c:v>15.231503</c:v>
                </c:pt>
                <c:pt idx="85655">
                  <c:v>15.229715000000001</c:v>
                </c:pt>
                <c:pt idx="85656">
                  <c:v>15.229013999999999</c:v>
                </c:pt>
                <c:pt idx="85657">
                  <c:v>15.233378</c:v>
                </c:pt>
                <c:pt idx="85658">
                  <c:v>15.238275</c:v>
                </c:pt>
                <c:pt idx="85659">
                  <c:v>15.236383</c:v>
                </c:pt>
                <c:pt idx="85660">
                  <c:v>15.235481</c:v>
                </c:pt>
                <c:pt idx="85661">
                  <c:v>15.239355</c:v>
                </c:pt>
                <c:pt idx="85662">
                  <c:v>15.238021</c:v>
                </c:pt>
                <c:pt idx="85663">
                  <c:v>15.230091</c:v>
                </c:pt>
                <c:pt idx="85664">
                  <c:v>15.22738</c:v>
                </c:pt>
                <c:pt idx="85665">
                  <c:v>15.234503999999999</c:v>
                </c:pt>
                <c:pt idx="85666">
                  <c:v>15.227592</c:v>
                </c:pt>
                <c:pt idx="85667">
                  <c:v>15.215418</c:v>
                </c:pt>
                <c:pt idx="85668">
                  <c:v>15.228126</c:v>
                </c:pt>
                <c:pt idx="85669">
                  <c:v>15.235078</c:v>
                </c:pt>
                <c:pt idx="85670">
                  <c:v>15.222657</c:v>
                </c:pt>
                <c:pt idx="85671">
                  <c:v>15.224729999999999</c:v>
                </c:pt>
                <c:pt idx="85672">
                  <c:v>15.236625</c:v>
                </c:pt>
                <c:pt idx="85673">
                  <c:v>15.239632</c:v>
                </c:pt>
                <c:pt idx="85674">
                  <c:v>15.236916000000001</c:v>
                </c:pt>
                <c:pt idx="85675">
                  <c:v>15.231142999999999</c:v>
                </c:pt>
                <c:pt idx="85676">
                  <c:v>15.221788999999999</c:v>
                </c:pt>
                <c:pt idx="85677">
                  <c:v>15.222937</c:v>
                </c:pt>
                <c:pt idx="85678">
                  <c:v>15.233477000000001</c:v>
                </c:pt>
                <c:pt idx="85679">
                  <c:v>15.232167</c:v>
                </c:pt>
                <c:pt idx="85680">
                  <c:v>15.226818</c:v>
                </c:pt>
                <c:pt idx="85681">
                  <c:v>15.230681000000001</c:v>
                </c:pt>
                <c:pt idx="85682">
                  <c:v>15.232531</c:v>
                </c:pt>
                <c:pt idx="85683">
                  <c:v>15.228839000000001</c:v>
                </c:pt>
                <c:pt idx="85684">
                  <c:v>15.233938</c:v>
                </c:pt>
                <c:pt idx="85685">
                  <c:v>15.243979</c:v>
                </c:pt>
                <c:pt idx="85686">
                  <c:v>15.242255999999999</c:v>
                </c:pt>
                <c:pt idx="85687">
                  <c:v>15.237315000000001</c:v>
                </c:pt>
                <c:pt idx="85688">
                  <c:v>15.232582000000001</c:v>
                </c:pt>
                <c:pt idx="85689">
                  <c:v>15.227778000000001</c:v>
                </c:pt>
                <c:pt idx="85690">
                  <c:v>15.233017</c:v>
                </c:pt>
                <c:pt idx="85691">
                  <c:v>15.235016999999999</c:v>
                </c:pt>
                <c:pt idx="85692">
                  <c:v>15.23053</c:v>
                </c:pt>
                <c:pt idx="85693">
                  <c:v>15.229386999999999</c:v>
                </c:pt>
                <c:pt idx="85694">
                  <c:v>15.235652999999999</c:v>
                </c:pt>
                <c:pt idx="85695">
                  <c:v>15.241384999999999</c:v>
                </c:pt>
                <c:pt idx="85696">
                  <c:v>15.236008</c:v>
                </c:pt>
                <c:pt idx="85697">
                  <c:v>15.236165</c:v>
                </c:pt>
                <c:pt idx="85698">
                  <c:v>15.240043999999999</c:v>
                </c:pt>
                <c:pt idx="85699">
                  <c:v>15.242682</c:v>
                </c:pt>
                <c:pt idx="85700">
                  <c:v>15.244095</c:v>
                </c:pt>
                <c:pt idx="85701">
                  <c:v>15.235685999999999</c:v>
                </c:pt>
                <c:pt idx="85702">
                  <c:v>15.232265999999999</c:v>
                </c:pt>
                <c:pt idx="85703">
                  <c:v>15.237784</c:v>
                </c:pt>
                <c:pt idx="85704">
                  <c:v>15.237868000000001</c:v>
                </c:pt>
                <c:pt idx="85705">
                  <c:v>15.232939999999999</c:v>
                </c:pt>
                <c:pt idx="85706">
                  <c:v>15.235336999999999</c:v>
                </c:pt>
                <c:pt idx="85707">
                  <c:v>15.243824999999999</c:v>
                </c:pt>
                <c:pt idx="85708">
                  <c:v>15.236348</c:v>
                </c:pt>
                <c:pt idx="85709">
                  <c:v>15.230615999999999</c:v>
                </c:pt>
                <c:pt idx="85710">
                  <c:v>15.240425999999999</c:v>
                </c:pt>
                <c:pt idx="85711">
                  <c:v>15.240907999999999</c:v>
                </c:pt>
                <c:pt idx="85712">
                  <c:v>15.233593000000001</c:v>
                </c:pt>
                <c:pt idx="85713">
                  <c:v>15.231382999999999</c:v>
                </c:pt>
                <c:pt idx="85714">
                  <c:v>15.237009</c:v>
                </c:pt>
                <c:pt idx="85715">
                  <c:v>15.237287999999999</c:v>
                </c:pt>
                <c:pt idx="85716">
                  <c:v>15.230853</c:v>
                </c:pt>
                <c:pt idx="85717">
                  <c:v>15.236153</c:v>
                </c:pt>
                <c:pt idx="85718">
                  <c:v>15.243117</c:v>
                </c:pt>
                <c:pt idx="85719">
                  <c:v>15.2468</c:v>
                </c:pt>
                <c:pt idx="85720">
                  <c:v>15.246005</c:v>
                </c:pt>
                <c:pt idx="85721">
                  <c:v>15.239229999999999</c:v>
                </c:pt>
                <c:pt idx="85722">
                  <c:v>15.241611000000001</c:v>
                </c:pt>
                <c:pt idx="85723">
                  <c:v>15.25102</c:v>
                </c:pt>
                <c:pt idx="85724">
                  <c:v>15.25018</c:v>
                </c:pt>
                <c:pt idx="85725">
                  <c:v>15.241095</c:v>
                </c:pt>
                <c:pt idx="85726">
                  <c:v>15.240952</c:v>
                </c:pt>
                <c:pt idx="85727">
                  <c:v>15.239761</c:v>
                </c:pt>
                <c:pt idx="85728">
                  <c:v>15.234563</c:v>
                </c:pt>
                <c:pt idx="85729">
                  <c:v>15.242528999999999</c:v>
                </c:pt>
                <c:pt idx="85730">
                  <c:v>15.244267000000001</c:v>
                </c:pt>
                <c:pt idx="85731">
                  <c:v>15.239038000000001</c:v>
                </c:pt>
                <c:pt idx="85732">
                  <c:v>15.242412</c:v>
                </c:pt>
                <c:pt idx="85733">
                  <c:v>15.242205</c:v>
                </c:pt>
                <c:pt idx="85734">
                  <c:v>15.239506</c:v>
                </c:pt>
                <c:pt idx="85735">
                  <c:v>15.23907</c:v>
                </c:pt>
                <c:pt idx="85736">
                  <c:v>15.240043999999999</c:v>
                </c:pt>
                <c:pt idx="85737">
                  <c:v>15.241652</c:v>
                </c:pt>
                <c:pt idx="85738">
                  <c:v>15.242388999999999</c:v>
                </c:pt>
                <c:pt idx="85739">
                  <c:v>15.238591</c:v>
                </c:pt>
                <c:pt idx="85740">
                  <c:v>15.232112000000001</c:v>
                </c:pt>
                <c:pt idx="85741">
                  <c:v>15.238721</c:v>
                </c:pt>
                <c:pt idx="85742">
                  <c:v>15.249328</c:v>
                </c:pt>
                <c:pt idx="85743">
                  <c:v>15.246501</c:v>
                </c:pt>
                <c:pt idx="85744">
                  <c:v>15.239018</c:v>
                </c:pt>
                <c:pt idx="85745">
                  <c:v>15.243544999999999</c:v>
                </c:pt>
                <c:pt idx="85746">
                  <c:v>15.248797</c:v>
                </c:pt>
                <c:pt idx="85747">
                  <c:v>15.240330999999999</c:v>
                </c:pt>
                <c:pt idx="85748">
                  <c:v>15.243304</c:v>
                </c:pt>
                <c:pt idx="85749">
                  <c:v>15.245257000000001</c:v>
                </c:pt>
                <c:pt idx="85750">
                  <c:v>15.235917000000001</c:v>
                </c:pt>
                <c:pt idx="85751">
                  <c:v>15.24282</c:v>
                </c:pt>
                <c:pt idx="85752">
                  <c:v>15.244522999999999</c:v>
                </c:pt>
                <c:pt idx="85753">
                  <c:v>15.240239000000001</c:v>
                </c:pt>
                <c:pt idx="85754">
                  <c:v>15.247109</c:v>
                </c:pt>
                <c:pt idx="85755">
                  <c:v>15.252236999999999</c:v>
                </c:pt>
                <c:pt idx="85756">
                  <c:v>15.246057</c:v>
                </c:pt>
                <c:pt idx="85757">
                  <c:v>15.241149999999999</c:v>
                </c:pt>
                <c:pt idx="85758">
                  <c:v>15.252238999999999</c:v>
                </c:pt>
                <c:pt idx="85759">
                  <c:v>15.251505999999999</c:v>
                </c:pt>
                <c:pt idx="85760">
                  <c:v>15.245949</c:v>
                </c:pt>
                <c:pt idx="85761">
                  <c:v>15.253651</c:v>
                </c:pt>
                <c:pt idx="85762">
                  <c:v>15.246833000000001</c:v>
                </c:pt>
                <c:pt idx="85763">
                  <c:v>15.238939</c:v>
                </c:pt>
                <c:pt idx="85764">
                  <c:v>15.242589000000001</c:v>
                </c:pt>
                <c:pt idx="85765">
                  <c:v>15.242194</c:v>
                </c:pt>
                <c:pt idx="85766">
                  <c:v>15.242602</c:v>
                </c:pt>
                <c:pt idx="85767">
                  <c:v>15.246288</c:v>
                </c:pt>
                <c:pt idx="85768">
                  <c:v>15.248436999999999</c:v>
                </c:pt>
                <c:pt idx="85769">
                  <c:v>15.245797</c:v>
                </c:pt>
                <c:pt idx="85770">
                  <c:v>15.247949999999999</c:v>
                </c:pt>
                <c:pt idx="85771">
                  <c:v>15.250234000000001</c:v>
                </c:pt>
                <c:pt idx="85772">
                  <c:v>15.246191</c:v>
                </c:pt>
                <c:pt idx="85773">
                  <c:v>15.248926000000001</c:v>
                </c:pt>
                <c:pt idx="85774">
                  <c:v>15.248436999999999</c:v>
                </c:pt>
                <c:pt idx="85775">
                  <c:v>15.243577</c:v>
                </c:pt>
                <c:pt idx="85776">
                  <c:v>15.241833</c:v>
                </c:pt>
                <c:pt idx="85777">
                  <c:v>15.242782999999999</c:v>
                </c:pt>
                <c:pt idx="85778">
                  <c:v>15.245189999999999</c:v>
                </c:pt>
                <c:pt idx="85779">
                  <c:v>15.245144</c:v>
                </c:pt>
                <c:pt idx="85780">
                  <c:v>15.252049</c:v>
                </c:pt>
                <c:pt idx="85781">
                  <c:v>15.259104000000001</c:v>
                </c:pt>
                <c:pt idx="85782">
                  <c:v>15.257666</c:v>
                </c:pt>
                <c:pt idx="85783">
                  <c:v>15.258533</c:v>
                </c:pt>
                <c:pt idx="85784">
                  <c:v>15.256549</c:v>
                </c:pt>
                <c:pt idx="85785">
                  <c:v>15.250055</c:v>
                </c:pt>
                <c:pt idx="85786">
                  <c:v>15.247838</c:v>
                </c:pt>
                <c:pt idx="85787">
                  <c:v>15.250301</c:v>
                </c:pt>
                <c:pt idx="85788">
                  <c:v>15.249274</c:v>
                </c:pt>
                <c:pt idx="85789">
                  <c:v>15.248392000000001</c:v>
                </c:pt>
                <c:pt idx="85790">
                  <c:v>15.257166</c:v>
                </c:pt>
                <c:pt idx="85791">
                  <c:v>15.254782000000001</c:v>
                </c:pt>
                <c:pt idx="85792">
                  <c:v>15.24493</c:v>
                </c:pt>
                <c:pt idx="85793">
                  <c:v>15.255027999999999</c:v>
                </c:pt>
                <c:pt idx="85794">
                  <c:v>15.265449</c:v>
                </c:pt>
                <c:pt idx="85795">
                  <c:v>15.255609</c:v>
                </c:pt>
                <c:pt idx="85796">
                  <c:v>15.249779</c:v>
                </c:pt>
                <c:pt idx="85797">
                  <c:v>15.258772</c:v>
                </c:pt>
                <c:pt idx="85798">
                  <c:v>15.254306</c:v>
                </c:pt>
                <c:pt idx="85799">
                  <c:v>15.245706</c:v>
                </c:pt>
                <c:pt idx="85800">
                  <c:v>15.253033</c:v>
                </c:pt>
                <c:pt idx="85801">
                  <c:v>15.256857</c:v>
                </c:pt>
                <c:pt idx="85802">
                  <c:v>15.251301</c:v>
                </c:pt>
                <c:pt idx="85803">
                  <c:v>15.251296999999999</c:v>
                </c:pt>
                <c:pt idx="85804">
                  <c:v>15.254455</c:v>
                </c:pt>
                <c:pt idx="85805">
                  <c:v>15.250875000000001</c:v>
                </c:pt>
                <c:pt idx="85806">
                  <c:v>15.255063</c:v>
                </c:pt>
                <c:pt idx="85807">
                  <c:v>15.265829999999999</c:v>
                </c:pt>
                <c:pt idx="85808">
                  <c:v>15.257002999999999</c:v>
                </c:pt>
                <c:pt idx="85809">
                  <c:v>15.254553</c:v>
                </c:pt>
                <c:pt idx="85810">
                  <c:v>15.263306</c:v>
                </c:pt>
                <c:pt idx="85811">
                  <c:v>15.252338</c:v>
                </c:pt>
                <c:pt idx="85812">
                  <c:v>15.246508</c:v>
                </c:pt>
                <c:pt idx="85813">
                  <c:v>15.253091</c:v>
                </c:pt>
                <c:pt idx="85814">
                  <c:v>15.251397000000001</c:v>
                </c:pt>
                <c:pt idx="85815">
                  <c:v>15.249031</c:v>
                </c:pt>
                <c:pt idx="85816">
                  <c:v>15.252822</c:v>
                </c:pt>
                <c:pt idx="85817">
                  <c:v>15.252746</c:v>
                </c:pt>
                <c:pt idx="85818">
                  <c:v>15.247320999999999</c:v>
                </c:pt>
                <c:pt idx="85819">
                  <c:v>15.253021</c:v>
                </c:pt>
                <c:pt idx="85820">
                  <c:v>15.253252</c:v>
                </c:pt>
                <c:pt idx="85821">
                  <c:v>15.244483000000001</c:v>
                </c:pt>
                <c:pt idx="85822">
                  <c:v>15.258459999999999</c:v>
                </c:pt>
                <c:pt idx="85823">
                  <c:v>15.265273000000001</c:v>
                </c:pt>
                <c:pt idx="85824">
                  <c:v>15.252879</c:v>
                </c:pt>
                <c:pt idx="85825">
                  <c:v>15.252338999999999</c:v>
                </c:pt>
                <c:pt idx="85826">
                  <c:v>15.255179</c:v>
                </c:pt>
                <c:pt idx="85827">
                  <c:v>15.252058999999999</c:v>
                </c:pt>
                <c:pt idx="85828">
                  <c:v>15.260490000000001</c:v>
                </c:pt>
                <c:pt idx="85829">
                  <c:v>15.267884</c:v>
                </c:pt>
                <c:pt idx="85830">
                  <c:v>15.25568</c:v>
                </c:pt>
                <c:pt idx="85831">
                  <c:v>15.257585000000001</c:v>
                </c:pt>
                <c:pt idx="85832">
                  <c:v>15.271684</c:v>
                </c:pt>
                <c:pt idx="85833">
                  <c:v>15.264396</c:v>
                </c:pt>
                <c:pt idx="85834">
                  <c:v>15.260925</c:v>
                </c:pt>
                <c:pt idx="85835">
                  <c:v>15.264059</c:v>
                </c:pt>
                <c:pt idx="85836">
                  <c:v>15.255891999999999</c:v>
                </c:pt>
                <c:pt idx="85837">
                  <c:v>15.252452999999999</c:v>
                </c:pt>
                <c:pt idx="85838">
                  <c:v>15.257929000000001</c:v>
                </c:pt>
                <c:pt idx="85839">
                  <c:v>15.258689</c:v>
                </c:pt>
                <c:pt idx="85840">
                  <c:v>15.254521</c:v>
                </c:pt>
                <c:pt idx="85841">
                  <c:v>15.263349</c:v>
                </c:pt>
                <c:pt idx="85842">
                  <c:v>15.269638</c:v>
                </c:pt>
                <c:pt idx="85843">
                  <c:v>15.257087</c:v>
                </c:pt>
                <c:pt idx="85844">
                  <c:v>15.254495</c:v>
                </c:pt>
                <c:pt idx="85845">
                  <c:v>15.263342</c:v>
                </c:pt>
                <c:pt idx="85846">
                  <c:v>15.261339</c:v>
                </c:pt>
                <c:pt idx="85847">
                  <c:v>15.254334999999999</c:v>
                </c:pt>
                <c:pt idx="85848">
                  <c:v>15.255680999999999</c:v>
                </c:pt>
                <c:pt idx="85849">
                  <c:v>15.255896999999999</c:v>
                </c:pt>
                <c:pt idx="85850">
                  <c:v>15.252451000000001</c:v>
                </c:pt>
                <c:pt idx="85851">
                  <c:v>15.261981</c:v>
                </c:pt>
                <c:pt idx="85852">
                  <c:v>15.273018</c:v>
                </c:pt>
                <c:pt idx="85853">
                  <c:v>15.268321</c:v>
                </c:pt>
                <c:pt idx="85854">
                  <c:v>15.260516000000001</c:v>
                </c:pt>
                <c:pt idx="85855">
                  <c:v>15.26465</c:v>
                </c:pt>
                <c:pt idx="85856">
                  <c:v>15.263831</c:v>
                </c:pt>
                <c:pt idx="85857">
                  <c:v>15.256214999999999</c:v>
                </c:pt>
                <c:pt idx="85858">
                  <c:v>15.260422</c:v>
                </c:pt>
                <c:pt idx="85859">
                  <c:v>15.259320000000001</c:v>
                </c:pt>
                <c:pt idx="85860">
                  <c:v>15.253363</c:v>
                </c:pt>
                <c:pt idx="85861">
                  <c:v>15.260662999999999</c:v>
                </c:pt>
                <c:pt idx="85862">
                  <c:v>15.260718000000001</c:v>
                </c:pt>
                <c:pt idx="85863">
                  <c:v>15.259752000000001</c:v>
                </c:pt>
                <c:pt idx="85864">
                  <c:v>15.26892</c:v>
                </c:pt>
                <c:pt idx="85865">
                  <c:v>15.269005</c:v>
                </c:pt>
                <c:pt idx="85866">
                  <c:v>15.263662999999999</c:v>
                </c:pt>
                <c:pt idx="85867">
                  <c:v>15.267642</c:v>
                </c:pt>
                <c:pt idx="85868">
                  <c:v>15.267132999999999</c:v>
                </c:pt>
                <c:pt idx="85869">
                  <c:v>15.258257</c:v>
                </c:pt>
                <c:pt idx="85870">
                  <c:v>15.261403</c:v>
                </c:pt>
                <c:pt idx="85871">
                  <c:v>15.264507</c:v>
                </c:pt>
                <c:pt idx="85872">
                  <c:v>15.259922</c:v>
                </c:pt>
                <c:pt idx="85873">
                  <c:v>15.266389</c:v>
                </c:pt>
                <c:pt idx="85874">
                  <c:v>15.274414999999999</c:v>
                </c:pt>
                <c:pt idx="85875">
                  <c:v>15.267018999999999</c:v>
                </c:pt>
                <c:pt idx="85876">
                  <c:v>15.263546</c:v>
                </c:pt>
                <c:pt idx="85877">
                  <c:v>15.273720000000001</c:v>
                </c:pt>
                <c:pt idx="85878">
                  <c:v>15.268841999999999</c:v>
                </c:pt>
                <c:pt idx="85879">
                  <c:v>15.256819</c:v>
                </c:pt>
                <c:pt idx="85880">
                  <c:v>15.273126</c:v>
                </c:pt>
                <c:pt idx="85881">
                  <c:v>15.278207</c:v>
                </c:pt>
                <c:pt idx="85882">
                  <c:v>15.260092999999999</c:v>
                </c:pt>
                <c:pt idx="85883">
                  <c:v>15.263842</c:v>
                </c:pt>
                <c:pt idx="85884">
                  <c:v>15.270474</c:v>
                </c:pt>
                <c:pt idx="85885">
                  <c:v>15.260869</c:v>
                </c:pt>
                <c:pt idx="85886">
                  <c:v>15.261907000000001</c:v>
                </c:pt>
                <c:pt idx="85887">
                  <c:v>15.265771000000001</c:v>
                </c:pt>
                <c:pt idx="85888">
                  <c:v>15.260577</c:v>
                </c:pt>
                <c:pt idx="85889">
                  <c:v>15.26496</c:v>
                </c:pt>
                <c:pt idx="85890">
                  <c:v>15.272684999999999</c:v>
                </c:pt>
                <c:pt idx="85891">
                  <c:v>15.2646</c:v>
                </c:pt>
                <c:pt idx="85892">
                  <c:v>15.264996</c:v>
                </c:pt>
                <c:pt idx="85893">
                  <c:v>15.276035</c:v>
                </c:pt>
                <c:pt idx="85894">
                  <c:v>15.268724000000001</c:v>
                </c:pt>
                <c:pt idx="85895">
                  <c:v>15.263843</c:v>
                </c:pt>
                <c:pt idx="85896">
                  <c:v>15.274839999999999</c:v>
                </c:pt>
                <c:pt idx="85897">
                  <c:v>15.271582</c:v>
                </c:pt>
                <c:pt idx="85898">
                  <c:v>15.256741</c:v>
                </c:pt>
                <c:pt idx="85899">
                  <c:v>15.262048</c:v>
                </c:pt>
                <c:pt idx="85900">
                  <c:v>15.271261000000001</c:v>
                </c:pt>
                <c:pt idx="85901">
                  <c:v>15.26103</c:v>
                </c:pt>
                <c:pt idx="85902">
                  <c:v>15.265566</c:v>
                </c:pt>
                <c:pt idx="85903">
                  <c:v>15.278383</c:v>
                </c:pt>
                <c:pt idx="85904">
                  <c:v>15.269579999999999</c:v>
                </c:pt>
                <c:pt idx="85905">
                  <c:v>15.268288</c:v>
                </c:pt>
                <c:pt idx="85906">
                  <c:v>15.277632000000001</c:v>
                </c:pt>
                <c:pt idx="85907">
                  <c:v>15.273351</c:v>
                </c:pt>
                <c:pt idx="85908">
                  <c:v>15.269361999999999</c:v>
                </c:pt>
                <c:pt idx="85909">
                  <c:v>15.27637</c:v>
                </c:pt>
                <c:pt idx="85910">
                  <c:v>15.275003999999999</c:v>
                </c:pt>
                <c:pt idx="85911">
                  <c:v>15.270614</c:v>
                </c:pt>
                <c:pt idx="85912">
                  <c:v>15.27703</c:v>
                </c:pt>
                <c:pt idx="85913">
                  <c:v>15.272351</c:v>
                </c:pt>
                <c:pt idx="85914">
                  <c:v>15.26942</c:v>
                </c:pt>
                <c:pt idx="85915">
                  <c:v>15.28206</c:v>
                </c:pt>
                <c:pt idx="85916">
                  <c:v>15.277900000000001</c:v>
                </c:pt>
                <c:pt idx="85917">
                  <c:v>15.269435</c:v>
                </c:pt>
                <c:pt idx="85918">
                  <c:v>15.281427000000001</c:v>
                </c:pt>
                <c:pt idx="85919">
                  <c:v>15.280146</c:v>
                </c:pt>
                <c:pt idx="85920">
                  <c:v>15.265431</c:v>
                </c:pt>
                <c:pt idx="85921">
                  <c:v>15.273419000000001</c:v>
                </c:pt>
                <c:pt idx="85922">
                  <c:v>15.275803</c:v>
                </c:pt>
                <c:pt idx="85923">
                  <c:v>15.265874</c:v>
                </c:pt>
                <c:pt idx="85924">
                  <c:v>15.279762</c:v>
                </c:pt>
                <c:pt idx="85925">
                  <c:v>15.278826</c:v>
                </c:pt>
                <c:pt idx="85926">
                  <c:v>15.258691000000001</c:v>
                </c:pt>
                <c:pt idx="85927">
                  <c:v>15.265692</c:v>
                </c:pt>
                <c:pt idx="85928">
                  <c:v>15.279515999999999</c:v>
                </c:pt>
                <c:pt idx="85929">
                  <c:v>15.276871999999999</c:v>
                </c:pt>
                <c:pt idx="85930">
                  <c:v>15.269852999999999</c:v>
                </c:pt>
                <c:pt idx="85931">
                  <c:v>15.272515</c:v>
                </c:pt>
                <c:pt idx="85932">
                  <c:v>15.280123</c:v>
                </c:pt>
                <c:pt idx="85933">
                  <c:v>15.278826</c:v>
                </c:pt>
                <c:pt idx="85934">
                  <c:v>15.272389</c:v>
                </c:pt>
                <c:pt idx="85935">
                  <c:v>15.266708</c:v>
                </c:pt>
                <c:pt idx="85936">
                  <c:v>15.266505</c:v>
                </c:pt>
                <c:pt idx="85937">
                  <c:v>15.273483000000001</c:v>
                </c:pt>
                <c:pt idx="85938">
                  <c:v>15.277035</c:v>
                </c:pt>
                <c:pt idx="85939">
                  <c:v>15.274486</c:v>
                </c:pt>
                <c:pt idx="85940">
                  <c:v>15.27089</c:v>
                </c:pt>
                <c:pt idx="85941">
                  <c:v>15.274354000000001</c:v>
                </c:pt>
                <c:pt idx="85942">
                  <c:v>15.281917</c:v>
                </c:pt>
                <c:pt idx="85943">
                  <c:v>15.281739999999999</c:v>
                </c:pt>
                <c:pt idx="85944">
                  <c:v>15.278655000000001</c:v>
                </c:pt>
                <c:pt idx="85945">
                  <c:v>15.273686</c:v>
                </c:pt>
                <c:pt idx="85946">
                  <c:v>15.274324999999999</c:v>
                </c:pt>
                <c:pt idx="85947">
                  <c:v>15.278404</c:v>
                </c:pt>
                <c:pt idx="85948">
                  <c:v>15.269548</c:v>
                </c:pt>
                <c:pt idx="85949">
                  <c:v>15.268293</c:v>
                </c:pt>
                <c:pt idx="85950">
                  <c:v>15.278257</c:v>
                </c:pt>
                <c:pt idx="85951">
                  <c:v>15.279978</c:v>
                </c:pt>
                <c:pt idx="85952">
                  <c:v>15.275214</c:v>
                </c:pt>
                <c:pt idx="85953">
                  <c:v>15.277047</c:v>
                </c:pt>
                <c:pt idx="85954">
                  <c:v>15.282596</c:v>
                </c:pt>
                <c:pt idx="85955">
                  <c:v>15.28885</c:v>
                </c:pt>
                <c:pt idx="85956">
                  <c:v>15.289717</c:v>
                </c:pt>
                <c:pt idx="85957">
                  <c:v>15.277691000000001</c:v>
                </c:pt>
                <c:pt idx="85958">
                  <c:v>15.274331</c:v>
                </c:pt>
                <c:pt idx="85959">
                  <c:v>15.281076000000001</c:v>
                </c:pt>
                <c:pt idx="85960">
                  <c:v>15.280697</c:v>
                </c:pt>
                <c:pt idx="85961">
                  <c:v>15.276168999999999</c:v>
                </c:pt>
                <c:pt idx="85962">
                  <c:v>15.270491</c:v>
                </c:pt>
                <c:pt idx="85963">
                  <c:v>15.281195</c:v>
                </c:pt>
                <c:pt idx="85964">
                  <c:v>15.282724</c:v>
                </c:pt>
                <c:pt idx="85965">
                  <c:v>15.267804</c:v>
                </c:pt>
                <c:pt idx="85966">
                  <c:v>15.277613000000001</c:v>
                </c:pt>
                <c:pt idx="85967">
                  <c:v>15.286224000000001</c:v>
                </c:pt>
                <c:pt idx="85968">
                  <c:v>15.280445</c:v>
                </c:pt>
                <c:pt idx="85969">
                  <c:v>15.288785000000001</c:v>
                </c:pt>
                <c:pt idx="85970">
                  <c:v>15.291763</c:v>
                </c:pt>
                <c:pt idx="85971">
                  <c:v>15.276823</c:v>
                </c:pt>
                <c:pt idx="85972">
                  <c:v>15.279862</c:v>
                </c:pt>
                <c:pt idx="85973">
                  <c:v>15.290658000000001</c:v>
                </c:pt>
                <c:pt idx="85974">
                  <c:v>15.276960000000001</c:v>
                </c:pt>
                <c:pt idx="85975">
                  <c:v>15.275926</c:v>
                </c:pt>
                <c:pt idx="85976">
                  <c:v>15.290054</c:v>
                </c:pt>
                <c:pt idx="85977">
                  <c:v>15.281411</c:v>
                </c:pt>
                <c:pt idx="85978">
                  <c:v>15.277124000000001</c:v>
                </c:pt>
                <c:pt idx="85979">
                  <c:v>15.287466999999999</c:v>
                </c:pt>
                <c:pt idx="85980">
                  <c:v>15.284782999999999</c:v>
                </c:pt>
                <c:pt idx="85981">
                  <c:v>15.281458000000001</c:v>
                </c:pt>
                <c:pt idx="85982">
                  <c:v>15.291347</c:v>
                </c:pt>
                <c:pt idx="85983">
                  <c:v>15.287458000000001</c:v>
                </c:pt>
                <c:pt idx="85984">
                  <c:v>15.276249</c:v>
                </c:pt>
                <c:pt idx="85985">
                  <c:v>15.287393</c:v>
                </c:pt>
                <c:pt idx="85986">
                  <c:v>15.290528</c:v>
                </c:pt>
                <c:pt idx="85987">
                  <c:v>15.27459</c:v>
                </c:pt>
                <c:pt idx="85988">
                  <c:v>15.283372</c:v>
                </c:pt>
                <c:pt idx="85989">
                  <c:v>15.296694</c:v>
                </c:pt>
                <c:pt idx="85990">
                  <c:v>15.28781</c:v>
                </c:pt>
                <c:pt idx="85991">
                  <c:v>15.281056</c:v>
                </c:pt>
                <c:pt idx="85992">
                  <c:v>15.290430000000001</c:v>
                </c:pt>
                <c:pt idx="85993">
                  <c:v>15.288646999999999</c:v>
                </c:pt>
                <c:pt idx="85994">
                  <c:v>15.277365</c:v>
                </c:pt>
                <c:pt idx="85995">
                  <c:v>15.288709000000001</c:v>
                </c:pt>
                <c:pt idx="85996">
                  <c:v>15.290081000000001</c:v>
                </c:pt>
                <c:pt idx="85997">
                  <c:v>15.276329</c:v>
                </c:pt>
                <c:pt idx="85998">
                  <c:v>15.290290000000001</c:v>
                </c:pt>
                <c:pt idx="85999">
                  <c:v>15.300996</c:v>
                </c:pt>
                <c:pt idx="86000">
                  <c:v>15.285758</c:v>
                </c:pt>
                <c:pt idx="86001">
                  <c:v>15.281777</c:v>
                </c:pt>
                <c:pt idx="86002">
                  <c:v>15.288136</c:v>
                </c:pt>
                <c:pt idx="86003">
                  <c:v>15.279439999999999</c:v>
                </c:pt>
                <c:pt idx="86004">
                  <c:v>15.274404000000001</c:v>
                </c:pt>
                <c:pt idx="86005">
                  <c:v>15.288263000000001</c:v>
                </c:pt>
                <c:pt idx="86006">
                  <c:v>15.285287</c:v>
                </c:pt>
                <c:pt idx="86007">
                  <c:v>15.273213999999999</c:v>
                </c:pt>
                <c:pt idx="86008">
                  <c:v>15.277279999999999</c:v>
                </c:pt>
                <c:pt idx="86009">
                  <c:v>15.280999</c:v>
                </c:pt>
                <c:pt idx="86010">
                  <c:v>15.28579</c:v>
                </c:pt>
                <c:pt idx="86011">
                  <c:v>15.29167</c:v>
                </c:pt>
                <c:pt idx="86012">
                  <c:v>15.287036000000001</c:v>
                </c:pt>
                <c:pt idx="86013">
                  <c:v>15.281834</c:v>
                </c:pt>
                <c:pt idx="86014">
                  <c:v>15.295029</c:v>
                </c:pt>
                <c:pt idx="86015">
                  <c:v>15.303224999999999</c:v>
                </c:pt>
                <c:pt idx="86016">
                  <c:v>15.287998999999999</c:v>
                </c:pt>
                <c:pt idx="86017">
                  <c:v>15.289011</c:v>
                </c:pt>
                <c:pt idx="86018">
                  <c:v>15.302659999999999</c:v>
                </c:pt>
                <c:pt idx="86019">
                  <c:v>15.294689</c:v>
                </c:pt>
                <c:pt idx="86020">
                  <c:v>15.286424</c:v>
                </c:pt>
                <c:pt idx="86021">
                  <c:v>15.295248000000001</c:v>
                </c:pt>
                <c:pt idx="86022">
                  <c:v>15.289797</c:v>
                </c:pt>
                <c:pt idx="86023">
                  <c:v>15.274509</c:v>
                </c:pt>
                <c:pt idx="86024">
                  <c:v>15.28853</c:v>
                </c:pt>
                <c:pt idx="86025">
                  <c:v>15.298403</c:v>
                </c:pt>
                <c:pt idx="86026">
                  <c:v>15.281442</c:v>
                </c:pt>
                <c:pt idx="86027">
                  <c:v>15.280549000000001</c:v>
                </c:pt>
                <c:pt idx="86028">
                  <c:v>15.292286000000001</c:v>
                </c:pt>
                <c:pt idx="86029">
                  <c:v>15.292588</c:v>
                </c:pt>
                <c:pt idx="86030">
                  <c:v>15.289982</c:v>
                </c:pt>
                <c:pt idx="86031">
                  <c:v>15.293793000000001</c:v>
                </c:pt>
                <c:pt idx="86032">
                  <c:v>15.290756999999999</c:v>
                </c:pt>
                <c:pt idx="86033">
                  <c:v>15.284903</c:v>
                </c:pt>
                <c:pt idx="86034">
                  <c:v>15.292661000000001</c:v>
                </c:pt>
                <c:pt idx="86035">
                  <c:v>15.291005999999999</c:v>
                </c:pt>
                <c:pt idx="86036">
                  <c:v>15.287167999999999</c:v>
                </c:pt>
                <c:pt idx="86037">
                  <c:v>15.301442</c:v>
                </c:pt>
                <c:pt idx="86038">
                  <c:v>15.300053</c:v>
                </c:pt>
                <c:pt idx="86039">
                  <c:v>15.289444</c:v>
                </c:pt>
                <c:pt idx="86040">
                  <c:v>15.292228</c:v>
                </c:pt>
                <c:pt idx="86041">
                  <c:v>15.295761000000001</c:v>
                </c:pt>
                <c:pt idx="86042">
                  <c:v>15.290735</c:v>
                </c:pt>
                <c:pt idx="86043">
                  <c:v>15.29289</c:v>
                </c:pt>
                <c:pt idx="86044">
                  <c:v>15.297511999999999</c:v>
                </c:pt>
                <c:pt idx="86045">
                  <c:v>15.290138000000001</c:v>
                </c:pt>
                <c:pt idx="86046">
                  <c:v>15.292964</c:v>
                </c:pt>
                <c:pt idx="86047">
                  <c:v>15.295939000000001</c:v>
                </c:pt>
                <c:pt idx="86048">
                  <c:v>15.289657999999999</c:v>
                </c:pt>
                <c:pt idx="86049">
                  <c:v>15.296935</c:v>
                </c:pt>
                <c:pt idx="86050">
                  <c:v>15.298437</c:v>
                </c:pt>
                <c:pt idx="86051">
                  <c:v>15.287789</c:v>
                </c:pt>
                <c:pt idx="86052">
                  <c:v>15.290782999999999</c:v>
                </c:pt>
                <c:pt idx="86053">
                  <c:v>15.294765</c:v>
                </c:pt>
                <c:pt idx="86054">
                  <c:v>15.285674</c:v>
                </c:pt>
                <c:pt idx="86055">
                  <c:v>15.289569</c:v>
                </c:pt>
                <c:pt idx="86056">
                  <c:v>15.301914</c:v>
                </c:pt>
                <c:pt idx="86057">
                  <c:v>15.294445</c:v>
                </c:pt>
                <c:pt idx="86058">
                  <c:v>15.290751999999999</c:v>
                </c:pt>
                <c:pt idx="86059">
                  <c:v>15.303895000000001</c:v>
                </c:pt>
                <c:pt idx="86060">
                  <c:v>15.299765000000001</c:v>
                </c:pt>
                <c:pt idx="86061">
                  <c:v>15.291817</c:v>
                </c:pt>
                <c:pt idx="86062">
                  <c:v>15.301442</c:v>
                </c:pt>
                <c:pt idx="86063">
                  <c:v>15.304577999999999</c:v>
                </c:pt>
                <c:pt idx="86064">
                  <c:v>15.294833000000001</c:v>
                </c:pt>
                <c:pt idx="86065">
                  <c:v>15.296054</c:v>
                </c:pt>
                <c:pt idx="86066">
                  <c:v>15.305075</c:v>
                </c:pt>
                <c:pt idx="86067">
                  <c:v>15.297090000000001</c:v>
                </c:pt>
                <c:pt idx="86068">
                  <c:v>15.293327</c:v>
                </c:pt>
                <c:pt idx="86069">
                  <c:v>15.298304999999999</c:v>
                </c:pt>
                <c:pt idx="86070">
                  <c:v>15.289153000000001</c:v>
                </c:pt>
                <c:pt idx="86071">
                  <c:v>15.288973</c:v>
                </c:pt>
                <c:pt idx="86072">
                  <c:v>15.299039</c:v>
                </c:pt>
                <c:pt idx="86073">
                  <c:v>15.295546999999999</c:v>
                </c:pt>
                <c:pt idx="86074">
                  <c:v>15.293022000000001</c:v>
                </c:pt>
                <c:pt idx="86075">
                  <c:v>15.304318</c:v>
                </c:pt>
                <c:pt idx="86076">
                  <c:v>15.304976999999999</c:v>
                </c:pt>
                <c:pt idx="86077">
                  <c:v>15.293282</c:v>
                </c:pt>
                <c:pt idx="86078">
                  <c:v>15.303027</c:v>
                </c:pt>
                <c:pt idx="86079">
                  <c:v>15.312262</c:v>
                </c:pt>
                <c:pt idx="86080">
                  <c:v>15.300279</c:v>
                </c:pt>
                <c:pt idx="86081">
                  <c:v>15.300526</c:v>
                </c:pt>
                <c:pt idx="86082">
                  <c:v>15.309234</c:v>
                </c:pt>
                <c:pt idx="86083">
                  <c:v>15.298055</c:v>
                </c:pt>
                <c:pt idx="86084">
                  <c:v>15.289807</c:v>
                </c:pt>
                <c:pt idx="86085">
                  <c:v>15.302118999999999</c:v>
                </c:pt>
                <c:pt idx="86086">
                  <c:v>15.303051999999999</c:v>
                </c:pt>
                <c:pt idx="86087">
                  <c:v>15.296039</c:v>
                </c:pt>
                <c:pt idx="86088">
                  <c:v>15.301302</c:v>
                </c:pt>
                <c:pt idx="86089">
                  <c:v>15.301494</c:v>
                </c:pt>
                <c:pt idx="86090">
                  <c:v>15.302742</c:v>
                </c:pt>
                <c:pt idx="86091">
                  <c:v>15.306642</c:v>
                </c:pt>
                <c:pt idx="86092">
                  <c:v>15.300591000000001</c:v>
                </c:pt>
                <c:pt idx="86093">
                  <c:v>15.296733</c:v>
                </c:pt>
                <c:pt idx="86094">
                  <c:v>15.301208000000001</c:v>
                </c:pt>
                <c:pt idx="86095">
                  <c:v>15.305635000000001</c:v>
                </c:pt>
                <c:pt idx="86096">
                  <c:v>15.295344999999999</c:v>
                </c:pt>
                <c:pt idx="86097">
                  <c:v>15.295045999999999</c:v>
                </c:pt>
                <c:pt idx="86098">
                  <c:v>15.310513</c:v>
                </c:pt>
                <c:pt idx="86099">
                  <c:v>15.302904</c:v>
                </c:pt>
                <c:pt idx="86100">
                  <c:v>15.295344999999999</c:v>
                </c:pt>
                <c:pt idx="86101">
                  <c:v>15.30669</c:v>
                </c:pt>
                <c:pt idx="86102">
                  <c:v>15.305076</c:v>
                </c:pt>
                <c:pt idx="86103">
                  <c:v>15.298681</c:v>
                </c:pt>
                <c:pt idx="86104">
                  <c:v>15.308242</c:v>
                </c:pt>
                <c:pt idx="86105">
                  <c:v>15.306622000000001</c:v>
                </c:pt>
                <c:pt idx="86106">
                  <c:v>15.290056999999999</c:v>
                </c:pt>
                <c:pt idx="86107">
                  <c:v>15.300629000000001</c:v>
                </c:pt>
                <c:pt idx="86108">
                  <c:v>15.311427</c:v>
                </c:pt>
                <c:pt idx="86109">
                  <c:v>15.294699</c:v>
                </c:pt>
                <c:pt idx="86110">
                  <c:v>15.297669000000001</c:v>
                </c:pt>
                <c:pt idx="86111">
                  <c:v>15.310622</c:v>
                </c:pt>
                <c:pt idx="86112">
                  <c:v>15.305801000000001</c:v>
                </c:pt>
                <c:pt idx="86113">
                  <c:v>15.304838</c:v>
                </c:pt>
                <c:pt idx="86114">
                  <c:v>15.312080999999999</c:v>
                </c:pt>
                <c:pt idx="86115">
                  <c:v>15.307473999999999</c:v>
                </c:pt>
                <c:pt idx="86116">
                  <c:v>15.299472</c:v>
                </c:pt>
                <c:pt idx="86117">
                  <c:v>15.306701</c:v>
                </c:pt>
                <c:pt idx="86118">
                  <c:v>15.302451</c:v>
                </c:pt>
                <c:pt idx="86119">
                  <c:v>15.293478</c:v>
                </c:pt>
                <c:pt idx="86120">
                  <c:v>15.312640999999999</c:v>
                </c:pt>
                <c:pt idx="86121">
                  <c:v>15.320849000000001</c:v>
                </c:pt>
                <c:pt idx="86122">
                  <c:v>15.310411999999999</c:v>
                </c:pt>
                <c:pt idx="86123">
                  <c:v>15.313008</c:v>
                </c:pt>
                <c:pt idx="86124">
                  <c:v>15.314244</c:v>
                </c:pt>
                <c:pt idx="86125">
                  <c:v>15.309411000000001</c:v>
                </c:pt>
                <c:pt idx="86126">
                  <c:v>15.314048</c:v>
                </c:pt>
                <c:pt idx="86127">
                  <c:v>15.317212</c:v>
                </c:pt>
                <c:pt idx="86128">
                  <c:v>15.306758</c:v>
                </c:pt>
                <c:pt idx="86129">
                  <c:v>15.308676999999999</c:v>
                </c:pt>
                <c:pt idx="86130">
                  <c:v>15.314379000000001</c:v>
                </c:pt>
                <c:pt idx="86131">
                  <c:v>15.301313</c:v>
                </c:pt>
                <c:pt idx="86132">
                  <c:v>15.296868999999999</c:v>
                </c:pt>
                <c:pt idx="86133">
                  <c:v>15.307691</c:v>
                </c:pt>
                <c:pt idx="86134">
                  <c:v>15.306632</c:v>
                </c:pt>
                <c:pt idx="86135">
                  <c:v>15.303940000000001</c:v>
                </c:pt>
                <c:pt idx="86136">
                  <c:v>15.314712999999999</c:v>
                </c:pt>
                <c:pt idx="86137">
                  <c:v>15.315924000000001</c:v>
                </c:pt>
                <c:pt idx="86138">
                  <c:v>15.308762</c:v>
                </c:pt>
                <c:pt idx="86139">
                  <c:v>15.311392</c:v>
                </c:pt>
                <c:pt idx="86140">
                  <c:v>15.310038</c:v>
                </c:pt>
                <c:pt idx="86141">
                  <c:v>15.307409</c:v>
                </c:pt>
                <c:pt idx="86142">
                  <c:v>15.312397000000001</c:v>
                </c:pt>
                <c:pt idx="86143">
                  <c:v>15.311928999999999</c:v>
                </c:pt>
                <c:pt idx="86144">
                  <c:v>15.314045999999999</c:v>
                </c:pt>
                <c:pt idx="86145">
                  <c:v>15.3217</c:v>
                </c:pt>
                <c:pt idx="86146">
                  <c:v>15.32199</c:v>
                </c:pt>
                <c:pt idx="86147">
                  <c:v>15.312590999999999</c:v>
                </c:pt>
                <c:pt idx="86148">
                  <c:v>15.307786999999999</c:v>
                </c:pt>
                <c:pt idx="86149">
                  <c:v>15.312236</c:v>
                </c:pt>
                <c:pt idx="86150">
                  <c:v>15.308152</c:v>
                </c:pt>
                <c:pt idx="86151">
                  <c:v>15.309818</c:v>
                </c:pt>
                <c:pt idx="86152">
                  <c:v>15.311538000000001</c:v>
                </c:pt>
                <c:pt idx="86153">
                  <c:v>15.300058</c:v>
                </c:pt>
                <c:pt idx="86154">
                  <c:v>15.300947000000001</c:v>
                </c:pt>
                <c:pt idx="86155">
                  <c:v>15.307430999999999</c:v>
                </c:pt>
                <c:pt idx="86156">
                  <c:v>15.310131</c:v>
                </c:pt>
                <c:pt idx="86157">
                  <c:v>15.309376</c:v>
                </c:pt>
                <c:pt idx="86158">
                  <c:v>15.305061</c:v>
                </c:pt>
                <c:pt idx="86159">
                  <c:v>15.308396</c:v>
                </c:pt>
                <c:pt idx="86160">
                  <c:v>15.311534</c:v>
                </c:pt>
                <c:pt idx="86161">
                  <c:v>15.312148000000001</c:v>
                </c:pt>
                <c:pt idx="86162">
                  <c:v>15.315351</c:v>
                </c:pt>
                <c:pt idx="86163">
                  <c:v>15.314633000000001</c:v>
                </c:pt>
                <c:pt idx="86164">
                  <c:v>15.308192</c:v>
                </c:pt>
                <c:pt idx="86165">
                  <c:v>15.308026</c:v>
                </c:pt>
                <c:pt idx="86166">
                  <c:v>15.314802999999999</c:v>
                </c:pt>
                <c:pt idx="86167">
                  <c:v>15.307817</c:v>
                </c:pt>
                <c:pt idx="86168">
                  <c:v>15.309900000000001</c:v>
                </c:pt>
                <c:pt idx="86169">
                  <c:v>15.322698000000001</c:v>
                </c:pt>
                <c:pt idx="86170">
                  <c:v>15.319789</c:v>
                </c:pt>
                <c:pt idx="86171">
                  <c:v>15.312609999999999</c:v>
                </c:pt>
                <c:pt idx="86172">
                  <c:v>15.310207999999999</c:v>
                </c:pt>
                <c:pt idx="86173">
                  <c:v>15.313234</c:v>
                </c:pt>
                <c:pt idx="86174">
                  <c:v>15.319115999999999</c:v>
                </c:pt>
                <c:pt idx="86175">
                  <c:v>15.315222</c:v>
                </c:pt>
                <c:pt idx="86176">
                  <c:v>15.303909000000001</c:v>
                </c:pt>
                <c:pt idx="86177">
                  <c:v>15.304491000000001</c:v>
                </c:pt>
                <c:pt idx="86178">
                  <c:v>15.320245</c:v>
                </c:pt>
                <c:pt idx="86179">
                  <c:v>15.319875</c:v>
                </c:pt>
                <c:pt idx="86180">
                  <c:v>15.312723</c:v>
                </c:pt>
                <c:pt idx="86181">
                  <c:v>15.325749999999999</c:v>
                </c:pt>
                <c:pt idx="86182">
                  <c:v>15.327111</c:v>
                </c:pt>
                <c:pt idx="86183">
                  <c:v>15.31697</c:v>
                </c:pt>
                <c:pt idx="86184">
                  <c:v>15.321351</c:v>
                </c:pt>
                <c:pt idx="86185">
                  <c:v>15.322509</c:v>
                </c:pt>
                <c:pt idx="86186">
                  <c:v>15.31561</c:v>
                </c:pt>
                <c:pt idx="86187">
                  <c:v>15.317448000000001</c:v>
                </c:pt>
                <c:pt idx="86188">
                  <c:v>15.31996</c:v>
                </c:pt>
                <c:pt idx="86189">
                  <c:v>15.316744</c:v>
                </c:pt>
                <c:pt idx="86190">
                  <c:v>15.319827999999999</c:v>
                </c:pt>
                <c:pt idx="86191">
                  <c:v>15.319808</c:v>
                </c:pt>
                <c:pt idx="86192">
                  <c:v>15.314513</c:v>
                </c:pt>
                <c:pt idx="86193">
                  <c:v>15.32297</c:v>
                </c:pt>
                <c:pt idx="86194">
                  <c:v>15.329426</c:v>
                </c:pt>
                <c:pt idx="86195">
                  <c:v>15.318034000000001</c:v>
                </c:pt>
                <c:pt idx="86196">
                  <c:v>15.314132000000001</c:v>
                </c:pt>
                <c:pt idx="86197">
                  <c:v>15.323038</c:v>
                </c:pt>
                <c:pt idx="86198">
                  <c:v>15.318205000000001</c:v>
                </c:pt>
                <c:pt idx="86199">
                  <c:v>15.311552000000001</c:v>
                </c:pt>
                <c:pt idx="86200">
                  <c:v>15.318588</c:v>
                </c:pt>
                <c:pt idx="86201">
                  <c:v>15.318216</c:v>
                </c:pt>
                <c:pt idx="86202">
                  <c:v>15.313644</c:v>
                </c:pt>
                <c:pt idx="86203">
                  <c:v>15.318220999999999</c:v>
                </c:pt>
                <c:pt idx="86204">
                  <c:v>15.321047</c:v>
                </c:pt>
                <c:pt idx="86205">
                  <c:v>15.319132</c:v>
                </c:pt>
                <c:pt idx="86206">
                  <c:v>15.319604</c:v>
                </c:pt>
                <c:pt idx="86207">
                  <c:v>15.324624999999999</c:v>
                </c:pt>
                <c:pt idx="86208">
                  <c:v>15.324863000000001</c:v>
                </c:pt>
                <c:pt idx="86209">
                  <c:v>15.318320999999999</c:v>
                </c:pt>
                <c:pt idx="86210">
                  <c:v>15.318182</c:v>
                </c:pt>
                <c:pt idx="86211">
                  <c:v>15.317147</c:v>
                </c:pt>
                <c:pt idx="86212">
                  <c:v>15.319521999999999</c:v>
                </c:pt>
                <c:pt idx="86213">
                  <c:v>15.325506000000001</c:v>
                </c:pt>
                <c:pt idx="86214">
                  <c:v>15.314892</c:v>
                </c:pt>
                <c:pt idx="86215">
                  <c:v>15.305923</c:v>
                </c:pt>
                <c:pt idx="86216">
                  <c:v>15.316846999999999</c:v>
                </c:pt>
                <c:pt idx="86217">
                  <c:v>15.329808999999999</c:v>
                </c:pt>
                <c:pt idx="86218">
                  <c:v>15.329613999999999</c:v>
                </c:pt>
                <c:pt idx="86219">
                  <c:v>15.324020000000001</c:v>
                </c:pt>
                <c:pt idx="86220">
                  <c:v>15.318908</c:v>
                </c:pt>
                <c:pt idx="86221">
                  <c:v>15.318545</c:v>
                </c:pt>
                <c:pt idx="86222">
                  <c:v>15.328882999999999</c:v>
                </c:pt>
                <c:pt idx="86223">
                  <c:v>15.331</c:v>
                </c:pt>
                <c:pt idx="86224">
                  <c:v>15.322876000000001</c:v>
                </c:pt>
                <c:pt idx="86225">
                  <c:v>15.320164</c:v>
                </c:pt>
                <c:pt idx="86226">
                  <c:v>15.323798999999999</c:v>
                </c:pt>
                <c:pt idx="86227">
                  <c:v>15.328362</c:v>
                </c:pt>
                <c:pt idx="86228">
                  <c:v>15.321052</c:v>
                </c:pt>
                <c:pt idx="86229">
                  <c:v>15.320539</c:v>
                </c:pt>
                <c:pt idx="86230">
                  <c:v>15.330695</c:v>
                </c:pt>
                <c:pt idx="86231">
                  <c:v>15.32654</c:v>
                </c:pt>
                <c:pt idx="86232">
                  <c:v>15.322819000000001</c:v>
                </c:pt>
                <c:pt idx="86233">
                  <c:v>15.327893</c:v>
                </c:pt>
                <c:pt idx="86234">
                  <c:v>15.327902</c:v>
                </c:pt>
                <c:pt idx="86235">
                  <c:v>15.324389999999999</c:v>
                </c:pt>
                <c:pt idx="86236">
                  <c:v>15.323962</c:v>
                </c:pt>
                <c:pt idx="86237">
                  <c:v>15.321992</c:v>
                </c:pt>
                <c:pt idx="86238">
                  <c:v>15.321054</c:v>
                </c:pt>
                <c:pt idx="86239">
                  <c:v>15.325144999999999</c:v>
                </c:pt>
                <c:pt idx="86240">
                  <c:v>15.322877</c:v>
                </c:pt>
                <c:pt idx="86241">
                  <c:v>15.324013000000001</c:v>
                </c:pt>
                <c:pt idx="86242">
                  <c:v>15.333511</c:v>
                </c:pt>
                <c:pt idx="86243">
                  <c:v>15.330947999999999</c:v>
                </c:pt>
                <c:pt idx="86244">
                  <c:v>15.32668</c:v>
                </c:pt>
                <c:pt idx="86245">
                  <c:v>15.333729</c:v>
                </c:pt>
                <c:pt idx="86246">
                  <c:v>15.334149999999999</c:v>
                </c:pt>
                <c:pt idx="86247">
                  <c:v>15.323485</c:v>
                </c:pt>
                <c:pt idx="86248">
                  <c:v>15.319874</c:v>
                </c:pt>
                <c:pt idx="86249">
                  <c:v>15.325317</c:v>
                </c:pt>
                <c:pt idx="86250">
                  <c:v>15.325589000000001</c:v>
                </c:pt>
                <c:pt idx="86251">
                  <c:v>15.326936</c:v>
                </c:pt>
                <c:pt idx="86252">
                  <c:v>15.326200999999999</c:v>
                </c:pt>
                <c:pt idx="86253">
                  <c:v>15.323513999999999</c:v>
                </c:pt>
                <c:pt idx="86254">
                  <c:v>15.326383999999999</c:v>
                </c:pt>
                <c:pt idx="86255">
                  <c:v>15.32278</c:v>
                </c:pt>
                <c:pt idx="86256">
                  <c:v>15.32441</c:v>
                </c:pt>
                <c:pt idx="86257">
                  <c:v>15.327159</c:v>
                </c:pt>
                <c:pt idx="86258">
                  <c:v>15.321775000000001</c:v>
                </c:pt>
                <c:pt idx="86259">
                  <c:v>15.324126</c:v>
                </c:pt>
                <c:pt idx="86260">
                  <c:v>15.329912999999999</c:v>
                </c:pt>
                <c:pt idx="86261">
                  <c:v>15.340769999999999</c:v>
                </c:pt>
                <c:pt idx="86262">
                  <c:v>15.341969000000001</c:v>
                </c:pt>
                <c:pt idx="86263">
                  <c:v>15.329726000000001</c:v>
                </c:pt>
                <c:pt idx="86264">
                  <c:v>15.338417</c:v>
                </c:pt>
                <c:pt idx="86265">
                  <c:v>15.349819</c:v>
                </c:pt>
                <c:pt idx="86266">
                  <c:v>15.337432</c:v>
                </c:pt>
                <c:pt idx="86267">
                  <c:v>15.328569999999999</c:v>
                </c:pt>
                <c:pt idx="86268">
                  <c:v>15.329862</c:v>
                </c:pt>
                <c:pt idx="86269">
                  <c:v>15.325279999999999</c:v>
                </c:pt>
                <c:pt idx="86270">
                  <c:v>15.328578</c:v>
                </c:pt>
                <c:pt idx="86271">
                  <c:v>15.339128000000001</c:v>
                </c:pt>
                <c:pt idx="86272">
                  <c:v>15.325892</c:v>
                </c:pt>
                <c:pt idx="86273">
                  <c:v>15.320608</c:v>
                </c:pt>
                <c:pt idx="86274">
                  <c:v>15.340216</c:v>
                </c:pt>
                <c:pt idx="86275">
                  <c:v>15.337835</c:v>
                </c:pt>
                <c:pt idx="86276">
                  <c:v>15.324313999999999</c:v>
                </c:pt>
                <c:pt idx="86277">
                  <c:v>15.333135</c:v>
                </c:pt>
                <c:pt idx="86278">
                  <c:v>15.339753999999999</c:v>
                </c:pt>
                <c:pt idx="86279">
                  <c:v>15.323836</c:v>
                </c:pt>
                <c:pt idx="86280">
                  <c:v>15.323508</c:v>
                </c:pt>
                <c:pt idx="86281">
                  <c:v>15.337482</c:v>
                </c:pt>
                <c:pt idx="86282">
                  <c:v>15.331447000000001</c:v>
                </c:pt>
                <c:pt idx="86283">
                  <c:v>15.333289000000001</c:v>
                </c:pt>
                <c:pt idx="86284">
                  <c:v>15.338967</c:v>
                </c:pt>
                <c:pt idx="86285">
                  <c:v>15.329993</c:v>
                </c:pt>
                <c:pt idx="86286">
                  <c:v>15.336360000000001</c:v>
                </c:pt>
                <c:pt idx="86287">
                  <c:v>15.34088</c:v>
                </c:pt>
                <c:pt idx="86288">
                  <c:v>15.328938000000001</c:v>
                </c:pt>
                <c:pt idx="86289">
                  <c:v>15.329528</c:v>
                </c:pt>
                <c:pt idx="86290">
                  <c:v>15.339668</c:v>
                </c:pt>
                <c:pt idx="86291">
                  <c:v>15.333557000000001</c:v>
                </c:pt>
                <c:pt idx="86292">
                  <c:v>15.325296</c:v>
                </c:pt>
                <c:pt idx="86293">
                  <c:v>15.336898</c:v>
                </c:pt>
                <c:pt idx="86294">
                  <c:v>15.339014000000001</c:v>
                </c:pt>
                <c:pt idx="86295">
                  <c:v>15.329803999999999</c:v>
                </c:pt>
                <c:pt idx="86296">
                  <c:v>15.335514999999999</c:v>
                </c:pt>
                <c:pt idx="86297">
                  <c:v>15.340037000000001</c:v>
                </c:pt>
                <c:pt idx="86298">
                  <c:v>15.334579</c:v>
                </c:pt>
                <c:pt idx="86299">
                  <c:v>15.328374</c:v>
                </c:pt>
                <c:pt idx="86300">
                  <c:v>15.330825000000001</c:v>
                </c:pt>
                <c:pt idx="86301">
                  <c:v>15.331948000000001</c:v>
                </c:pt>
                <c:pt idx="86302">
                  <c:v>15.333636</c:v>
                </c:pt>
                <c:pt idx="86303">
                  <c:v>15.338652</c:v>
                </c:pt>
                <c:pt idx="86304">
                  <c:v>15.328260999999999</c:v>
                </c:pt>
                <c:pt idx="86305">
                  <c:v>15.329204000000001</c:v>
                </c:pt>
                <c:pt idx="86306">
                  <c:v>15.344298</c:v>
                </c:pt>
                <c:pt idx="86307">
                  <c:v>15.344213999999999</c:v>
                </c:pt>
                <c:pt idx="86308">
                  <c:v>15.333653999999999</c:v>
                </c:pt>
                <c:pt idx="86309">
                  <c:v>15.336660999999999</c:v>
                </c:pt>
                <c:pt idx="86310">
                  <c:v>15.344919000000001</c:v>
                </c:pt>
                <c:pt idx="86311">
                  <c:v>15.338395999999999</c:v>
                </c:pt>
                <c:pt idx="86312">
                  <c:v>15.341060000000001</c:v>
                </c:pt>
                <c:pt idx="86313">
                  <c:v>15.349421</c:v>
                </c:pt>
                <c:pt idx="86314">
                  <c:v>15.340607</c:v>
                </c:pt>
                <c:pt idx="86315">
                  <c:v>15.333811000000001</c:v>
                </c:pt>
                <c:pt idx="86316">
                  <c:v>15.340768000000001</c:v>
                </c:pt>
                <c:pt idx="86317">
                  <c:v>15.346257</c:v>
                </c:pt>
                <c:pt idx="86318">
                  <c:v>15.340145</c:v>
                </c:pt>
                <c:pt idx="86319">
                  <c:v>15.333320000000001</c:v>
                </c:pt>
                <c:pt idx="86320">
                  <c:v>15.332863</c:v>
                </c:pt>
                <c:pt idx="86321">
                  <c:v>15.336812</c:v>
                </c:pt>
                <c:pt idx="86322">
                  <c:v>15.339155999999999</c:v>
                </c:pt>
                <c:pt idx="86323">
                  <c:v>15.329393</c:v>
                </c:pt>
                <c:pt idx="86324">
                  <c:v>15.331208</c:v>
                </c:pt>
                <c:pt idx="86325">
                  <c:v>15.343359</c:v>
                </c:pt>
                <c:pt idx="86326">
                  <c:v>15.341601000000001</c:v>
                </c:pt>
                <c:pt idx="86327">
                  <c:v>15.343448</c:v>
                </c:pt>
                <c:pt idx="86328">
                  <c:v>15.348369</c:v>
                </c:pt>
                <c:pt idx="86329">
                  <c:v>15.35061</c:v>
                </c:pt>
                <c:pt idx="86330">
                  <c:v>15.351672000000001</c:v>
                </c:pt>
                <c:pt idx="86331">
                  <c:v>15.338972</c:v>
                </c:pt>
                <c:pt idx="86332">
                  <c:v>15.328722000000001</c:v>
                </c:pt>
                <c:pt idx="86333">
                  <c:v>15.337081</c:v>
                </c:pt>
                <c:pt idx="86334">
                  <c:v>15.347016999999999</c:v>
                </c:pt>
                <c:pt idx="86335">
                  <c:v>15.34244</c:v>
                </c:pt>
                <c:pt idx="86336">
                  <c:v>15.338989</c:v>
                </c:pt>
                <c:pt idx="86337">
                  <c:v>15.347835999999999</c:v>
                </c:pt>
                <c:pt idx="86338">
                  <c:v>15.34501</c:v>
                </c:pt>
                <c:pt idx="86339">
                  <c:v>15.338279999999999</c:v>
                </c:pt>
                <c:pt idx="86340">
                  <c:v>15.345458000000001</c:v>
                </c:pt>
                <c:pt idx="86341">
                  <c:v>15.349247999999999</c:v>
                </c:pt>
                <c:pt idx="86342">
                  <c:v>15.341288</c:v>
                </c:pt>
                <c:pt idx="86343">
                  <c:v>15.339767</c:v>
                </c:pt>
                <c:pt idx="86344">
                  <c:v>15.347884000000001</c:v>
                </c:pt>
                <c:pt idx="86345">
                  <c:v>15.343814999999999</c:v>
                </c:pt>
                <c:pt idx="86346">
                  <c:v>15.333911000000001</c:v>
                </c:pt>
                <c:pt idx="86347">
                  <c:v>15.337182</c:v>
                </c:pt>
                <c:pt idx="86348">
                  <c:v>15.339748</c:v>
                </c:pt>
                <c:pt idx="86349">
                  <c:v>15.339511</c:v>
                </c:pt>
                <c:pt idx="86350">
                  <c:v>15.343362000000001</c:v>
                </c:pt>
                <c:pt idx="86351">
                  <c:v>15.345003</c:v>
                </c:pt>
                <c:pt idx="86352">
                  <c:v>15.351687999999999</c:v>
                </c:pt>
                <c:pt idx="86353">
                  <c:v>15.355603</c:v>
                </c:pt>
                <c:pt idx="86354">
                  <c:v>15.347312000000001</c:v>
                </c:pt>
                <c:pt idx="86355">
                  <c:v>15.340225</c:v>
                </c:pt>
                <c:pt idx="86356">
                  <c:v>15.348935000000001</c:v>
                </c:pt>
                <c:pt idx="86357">
                  <c:v>15.355677</c:v>
                </c:pt>
                <c:pt idx="86358">
                  <c:v>15.345389000000001</c:v>
                </c:pt>
                <c:pt idx="86359">
                  <c:v>15.345052000000001</c:v>
                </c:pt>
                <c:pt idx="86360">
                  <c:v>15.352112999999999</c:v>
                </c:pt>
                <c:pt idx="86361">
                  <c:v>15.346662</c:v>
                </c:pt>
                <c:pt idx="86362">
                  <c:v>15.341313</c:v>
                </c:pt>
                <c:pt idx="86363">
                  <c:v>15.349178999999999</c:v>
                </c:pt>
                <c:pt idx="86364">
                  <c:v>15.349342</c:v>
                </c:pt>
                <c:pt idx="86365">
                  <c:v>15.338836000000001</c:v>
                </c:pt>
                <c:pt idx="86366">
                  <c:v>15.346410000000001</c:v>
                </c:pt>
                <c:pt idx="86367">
                  <c:v>15.354054</c:v>
                </c:pt>
                <c:pt idx="86368">
                  <c:v>15.340230999999999</c:v>
                </c:pt>
                <c:pt idx="86369">
                  <c:v>15.341084</c:v>
                </c:pt>
                <c:pt idx="86370">
                  <c:v>15.352410000000001</c:v>
                </c:pt>
                <c:pt idx="86371">
                  <c:v>15.345616</c:v>
                </c:pt>
                <c:pt idx="86372">
                  <c:v>15.345292000000001</c:v>
                </c:pt>
                <c:pt idx="86373">
                  <c:v>15.354213</c:v>
                </c:pt>
                <c:pt idx="86374">
                  <c:v>15.342864000000001</c:v>
                </c:pt>
                <c:pt idx="86375">
                  <c:v>15.334486</c:v>
                </c:pt>
                <c:pt idx="86376">
                  <c:v>15.349349</c:v>
                </c:pt>
                <c:pt idx="86377">
                  <c:v>15.352268</c:v>
                </c:pt>
                <c:pt idx="86378">
                  <c:v>15.348625</c:v>
                </c:pt>
                <c:pt idx="86379">
                  <c:v>15.352819999999999</c:v>
                </c:pt>
                <c:pt idx="86380">
                  <c:v>15.349874</c:v>
                </c:pt>
                <c:pt idx="86381">
                  <c:v>15.348326999999999</c:v>
                </c:pt>
                <c:pt idx="86382">
                  <c:v>15.351291</c:v>
                </c:pt>
                <c:pt idx="86383">
                  <c:v>15.346271</c:v>
                </c:pt>
                <c:pt idx="86384">
                  <c:v>15.337415</c:v>
                </c:pt>
                <c:pt idx="86385">
                  <c:v>15.343653</c:v>
                </c:pt>
                <c:pt idx="86386">
                  <c:v>15.351186</c:v>
                </c:pt>
                <c:pt idx="86387">
                  <c:v>15.349130000000001</c:v>
                </c:pt>
                <c:pt idx="86388">
                  <c:v>15.358466999999999</c:v>
                </c:pt>
                <c:pt idx="86389">
                  <c:v>15.356059</c:v>
                </c:pt>
                <c:pt idx="86390">
                  <c:v>15.341867000000001</c:v>
                </c:pt>
                <c:pt idx="86391">
                  <c:v>15.350472999999999</c:v>
                </c:pt>
                <c:pt idx="86392">
                  <c:v>15.355936</c:v>
                </c:pt>
                <c:pt idx="86393">
                  <c:v>15.346781999999999</c:v>
                </c:pt>
                <c:pt idx="86394">
                  <c:v>15.3508</c:v>
                </c:pt>
                <c:pt idx="86395">
                  <c:v>15.363431</c:v>
                </c:pt>
                <c:pt idx="86396">
                  <c:v>15.36712</c:v>
                </c:pt>
                <c:pt idx="86397">
                  <c:v>15.362348000000001</c:v>
                </c:pt>
                <c:pt idx="86398">
                  <c:v>15.358477000000001</c:v>
                </c:pt>
                <c:pt idx="86399">
                  <c:v>15.355854000000001</c:v>
                </c:pt>
                <c:pt idx="86400">
                  <c:v>15.354996</c:v>
                </c:pt>
                <c:pt idx="86401">
                  <c:v>15.355559</c:v>
                </c:pt>
                <c:pt idx="86402">
                  <c:v>15.350894</c:v>
                </c:pt>
                <c:pt idx="86403">
                  <c:v>15.349019999999999</c:v>
                </c:pt>
                <c:pt idx="86404">
                  <c:v>15.355632</c:v>
                </c:pt>
                <c:pt idx="86405">
                  <c:v>15.361249000000001</c:v>
                </c:pt>
                <c:pt idx="86406">
                  <c:v>15.356391</c:v>
                </c:pt>
                <c:pt idx="86407">
                  <c:v>15.353464000000001</c:v>
                </c:pt>
                <c:pt idx="86408">
                  <c:v>15.353788</c:v>
                </c:pt>
                <c:pt idx="86409">
                  <c:v>15.348819000000001</c:v>
                </c:pt>
                <c:pt idx="86410">
                  <c:v>15.351945000000001</c:v>
                </c:pt>
                <c:pt idx="86411">
                  <c:v>15.352288</c:v>
                </c:pt>
                <c:pt idx="86412">
                  <c:v>15.350927</c:v>
                </c:pt>
                <c:pt idx="86413">
                  <c:v>15.359029</c:v>
                </c:pt>
                <c:pt idx="86414">
                  <c:v>15.35291</c:v>
                </c:pt>
                <c:pt idx="86415">
                  <c:v>15.346750999999999</c:v>
                </c:pt>
                <c:pt idx="86416">
                  <c:v>15.354647</c:v>
                </c:pt>
                <c:pt idx="86417">
                  <c:v>15.359871</c:v>
                </c:pt>
                <c:pt idx="86418">
                  <c:v>15.356505</c:v>
                </c:pt>
                <c:pt idx="86419">
                  <c:v>15.350087</c:v>
                </c:pt>
                <c:pt idx="86420">
                  <c:v>15.354272999999999</c:v>
                </c:pt>
                <c:pt idx="86421">
                  <c:v>15.360471</c:v>
                </c:pt>
                <c:pt idx="86422">
                  <c:v>15.360201999999999</c:v>
                </c:pt>
                <c:pt idx="86423">
                  <c:v>15.355855</c:v>
                </c:pt>
                <c:pt idx="86424">
                  <c:v>15.349773000000001</c:v>
                </c:pt>
                <c:pt idx="86425">
                  <c:v>15.352036999999999</c:v>
                </c:pt>
                <c:pt idx="86426">
                  <c:v>15.357673999999999</c:v>
                </c:pt>
                <c:pt idx="86427">
                  <c:v>15.355603</c:v>
                </c:pt>
                <c:pt idx="86428">
                  <c:v>15.346216999999999</c:v>
                </c:pt>
                <c:pt idx="86429">
                  <c:v>15.354630999999999</c:v>
                </c:pt>
                <c:pt idx="86430">
                  <c:v>15.366408</c:v>
                </c:pt>
                <c:pt idx="86431">
                  <c:v>15.361611</c:v>
                </c:pt>
                <c:pt idx="86432">
                  <c:v>15.364554</c:v>
                </c:pt>
                <c:pt idx="86433">
                  <c:v>15.367644</c:v>
                </c:pt>
                <c:pt idx="86434">
                  <c:v>15.358328</c:v>
                </c:pt>
                <c:pt idx="86435">
                  <c:v>15.352496</c:v>
                </c:pt>
                <c:pt idx="86436">
                  <c:v>15.357208</c:v>
                </c:pt>
                <c:pt idx="86437">
                  <c:v>15.362325999999999</c:v>
                </c:pt>
                <c:pt idx="86438">
                  <c:v>15.355134</c:v>
                </c:pt>
                <c:pt idx="86439">
                  <c:v>15.356951</c:v>
                </c:pt>
                <c:pt idx="86440">
                  <c:v>15.358756</c:v>
                </c:pt>
                <c:pt idx="86441">
                  <c:v>15.354495999999999</c:v>
                </c:pt>
                <c:pt idx="86442">
                  <c:v>15.364846999999999</c:v>
                </c:pt>
                <c:pt idx="86443">
                  <c:v>15.369622</c:v>
                </c:pt>
                <c:pt idx="86444">
                  <c:v>15.364898999999999</c:v>
                </c:pt>
                <c:pt idx="86445">
                  <c:v>15.361955</c:v>
                </c:pt>
                <c:pt idx="86446">
                  <c:v>15.355157</c:v>
                </c:pt>
                <c:pt idx="86447">
                  <c:v>15.352323</c:v>
                </c:pt>
                <c:pt idx="86448">
                  <c:v>15.355661</c:v>
                </c:pt>
                <c:pt idx="86449">
                  <c:v>15.359005</c:v>
                </c:pt>
                <c:pt idx="86450">
                  <c:v>15.358615</c:v>
                </c:pt>
                <c:pt idx="86451">
                  <c:v>15.361954000000001</c:v>
                </c:pt>
                <c:pt idx="86452">
                  <c:v>15.366688</c:v>
                </c:pt>
                <c:pt idx="86453">
                  <c:v>15.360143000000001</c:v>
                </c:pt>
                <c:pt idx="86454">
                  <c:v>15.361349000000001</c:v>
                </c:pt>
                <c:pt idx="86455">
                  <c:v>15.36373</c:v>
                </c:pt>
                <c:pt idx="86456">
                  <c:v>15.356964</c:v>
                </c:pt>
                <c:pt idx="86457">
                  <c:v>15.358057000000001</c:v>
                </c:pt>
                <c:pt idx="86458">
                  <c:v>15.364815</c:v>
                </c:pt>
                <c:pt idx="86459">
                  <c:v>15.361375000000001</c:v>
                </c:pt>
                <c:pt idx="86460">
                  <c:v>15.355453000000001</c:v>
                </c:pt>
                <c:pt idx="86461">
                  <c:v>15.362463</c:v>
                </c:pt>
                <c:pt idx="86462">
                  <c:v>15.36759</c:v>
                </c:pt>
                <c:pt idx="86463">
                  <c:v>15.365637</c:v>
                </c:pt>
                <c:pt idx="86464">
                  <c:v>15.368205</c:v>
                </c:pt>
                <c:pt idx="86465">
                  <c:v>15.365052</c:v>
                </c:pt>
                <c:pt idx="86466">
                  <c:v>15.364896</c:v>
                </c:pt>
                <c:pt idx="86467">
                  <c:v>15.371993</c:v>
                </c:pt>
                <c:pt idx="86468">
                  <c:v>15.367357999999999</c:v>
                </c:pt>
                <c:pt idx="86469">
                  <c:v>15.35862</c:v>
                </c:pt>
                <c:pt idx="86470">
                  <c:v>15.361387000000001</c:v>
                </c:pt>
                <c:pt idx="86471">
                  <c:v>15.365771000000001</c:v>
                </c:pt>
                <c:pt idx="86472">
                  <c:v>15.356180999999999</c:v>
                </c:pt>
                <c:pt idx="86473">
                  <c:v>15.360467999999999</c:v>
                </c:pt>
                <c:pt idx="86474">
                  <c:v>15.375024</c:v>
                </c:pt>
                <c:pt idx="86475">
                  <c:v>15.361484000000001</c:v>
                </c:pt>
                <c:pt idx="86476">
                  <c:v>15.359133999999999</c:v>
                </c:pt>
                <c:pt idx="86477">
                  <c:v>15.373875</c:v>
                </c:pt>
                <c:pt idx="86478">
                  <c:v>15.367024000000001</c:v>
                </c:pt>
                <c:pt idx="86479">
                  <c:v>15.366671</c:v>
                </c:pt>
                <c:pt idx="86480">
                  <c:v>15.380896999999999</c:v>
                </c:pt>
                <c:pt idx="86481">
                  <c:v>15.371554</c:v>
                </c:pt>
                <c:pt idx="86482">
                  <c:v>15.361117</c:v>
                </c:pt>
                <c:pt idx="86483">
                  <c:v>15.373070999999999</c:v>
                </c:pt>
                <c:pt idx="86484">
                  <c:v>15.370044999999999</c:v>
                </c:pt>
                <c:pt idx="86485">
                  <c:v>15.357328000000001</c:v>
                </c:pt>
                <c:pt idx="86486">
                  <c:v>15.365166</c:v>
                </c:pt>
                <c:pt idx="86487">
                  <c:v>15.368494</c:v>
                </c:pt>
                <c:pt idx="86488">
                  <c:v>15.361487</c:v>
                </c:pt>
                <c:pt idx="86489">
                  <c:v>15.365352</c:v>
                </c:pt>
                <c:pt idx="86490">
                  <c:v>15.372142</c:v>
                </c:pt>
                <c:pt idx="86491">
                  <c:v>15.368664000000001</c:v>
                </c:pt>
                <c:pt idx="86492">
                  <c:v>15.361568999999999</c:v>
                </c:pt>
                <c:pt idx="86493">
                  <c:v>15.361577</c:v>
                </c:pt>
                <c:pt idx="86494">
                  <c:v>15.362795999999999</c:v>
                </c:pt>
                <c:pt idx="86495">
                  <c:v>15.367336</c:v>
                </c:pt>
                <c:pt idx="86496">
                  <c:v>15.370473</c:v>
                </c:pt>
                <c:pt idx="86497">
                  <c:v>15.364001</c:v>
                </c:pt>
                <c:pt idx="86498">
                  <c:v>15.367877999999999</c:v>
                </c:pt>
                <c:pt idx="86499">
                  <c:v>15.3688</c:v>
                </c:pt>
                <c:pt idx="86500">
                  <c:v>15.363515</c:v>
                </c:pt>
                <c:pt idx="86501">
                  <c:v>15.370889</c:v>
                </c:pt>
                <c:pt idx="86502">
                  <c:v>15.377886999999999</c:v>
                </c:pt>
                <c:pt idx="86503">
                  <c:v>15.377233</c:v>
                </c:pt>
                <c:pt idx="86504">
                  <c:v>15.368919</c:v>
                </c:pt>
                <c:pt idx="86505">
                  <c:v>15.365386000000001</c:v>
                </c:pt>
                <c:pt idx="86506">
                  <c:v>15.366220999999999</c:v>
                </c:pt>
                <c:pt idx="86507">
                  <c:v>15.36782</c:v>
                </c:pt>
                <c:pt idx="86508">
                  <c:v>15.374036</c:v>
                </c:pt>
                <c:pt idx="86509">
                  <c:v>15.370422</c:v>
                </c:pt>
                <c:pt idx="86510">
                  <c:v>15.364584000000001</c:v>
                </c:pt>
                <c:pt idx="86511">
                  <c:v>15.368852</c:v>
                </c:pt>
                <c:pt idx="86512">
                  <c:v>15.375405000000001</c:v>
                </c:pt>
                <c:pt idx="86513">
                  <c:v>15.375458</c:v>
                </c:pt>
                <c:pt idx="86514">
                  <c:v>15.374356000000001</c:v>
                </c:pt>
                <c:pt idx="86515">
                  <c:v>15.378754000000001</c:v>
                </c:pt>
                <c:pt idx="86516">
                  <c:v>15.370906</c:v>
                </c:pt>
                <c:pt idx="86517">
                  <c:v>15.364129999999999</c:v>
                </c:pt>
                <c:pt idx="86518">
                  <c:v>15.377252</c:v>
                </c:pt>
                <c:pt idx="86519">
                  <c:v>15.376131000000001</c:v>
                </c:pt>
                <c:pt idx="86520">
                  <c:v>15.363986000000001</c:v>
                </c:pt>
                <c:pt idx="86521">
                  <c:v>15.370958</c:v>
                </c:pt>
                <c:pt idx="86522">
                  <c:v>15.377777</c:v>
                </c:pt>
                <c:pt idx="86523">
                  <c:v>15.375908000000001</c:v>
                </c:pt>
                <c:pt idx="86524">
                  <c:v>15.378494</c:v>
                </c:pt>
                <c:pt idx="86525">
                  <c:v>15.378417000000001</c:v>
                </c:pt>
                <c:pt idx="86526">
                  <c:v>15.374298</c:v>
                </c:pt>
                <c:pt idx="86527">
                  <c:v>15.378401999999999</c:v>
                </c:pt>
                <c:pt idx="86528">
                  <c:v>15.375651</c:v>
                </c:pt>
                <c:pt idx="86529">
                  <c:v>15.366588</c:v>
                </c:pt>
                <c:pt idx="86530">
                  <c:v>15.373036000000001</c:v>
                </c:pt>
                <c:pt idx="86531">
                  <c:v>15.379130999999999</c:v>
                </c:pt>
                <c:pt idx="86532">
                  <c:v>15.371225000000001</c:v>
                </c:pt>
                <c:pt idx="86533">
                  <c:v>15.37472</c:v>
                </c:pt>
                <c:pt idx="86534">
                  <c:v>15.38686</c:v>
                </c:pt>
                <c:pt idx="86535">
                  <c:v>15.380197000000001</c:v>
                </c:pt>
                <c:pt idx="86536">
                  <c:v>15.370862000000001</c:v>
                </c:pt>
                <c:pt idx="86537">
                  <c:v>15.377459999999999</c:v>
                </c:pt>
                <c:pt idx="86538">
                  <c:v>15.375043</c:v>
                </c:pt>
                <c:pt idx="86539">
                  <c:v>15.365335999999999</c:v>
                </c:pt>
                <c:pt idx="86540">
                  <c:v>15.373961</c:v>
                </c:pt>
                <c:pt idx="86541">
                  <c:v>15.378181</c:v>
                </c:pt>
                <c:pt idx="86542">
                  <c:v>15.374539</c:v>
                </c:pt>
                <c:pt idx="86543">
                  <c:v>15.377929999999999</c:v>
                </c:pt>
                <c:pt idx="86544">
                  <c:v>15.380247000000001</c:v>
                </c:pt>
                <c:pt idx="86545">
                  <c:v>15.374734999999999</c:v>
                </c:pt>
                <c:pt idx="86546">
                  <c:v>15.372233</c:v>
                </c:pt>
                <c:pt idx="86547">
                  <c:v>15.373388</c:v>
                </c:pt>
                <c:pt idx="86548">
                  <c:v>15.368906000000001</c:v>
                </c:pt>
                <c:pt idx="86549">
                  <c:v>15.37195</c:v>
                </c:pt>
                <c:pt idx="86550">
                  <c:v>15.382097999999999</c:v>
                </c:pt>
                <c:pt idx="86551">
                  <c:v>15.380089</c:v>
                </c:pt>
                <c:pt idx="86552">
                  <c:v>15.374152</c:v>
                </c:pt>
                <c:pt idx="86553">
                  <c:v>15.374476</c:v>
                </c:pt>
                <c:pt idx="86554">
                  <c:v>15.381732</c:v>
                </c:pt>
                <c:pt idx="86555">
                  <c:v>15.380022</c:v>
                </c:pt>
                <c:pt idx="86556">
                  <c:v>15.375484</c:v>
                </c:pt>
                <c:pt idx="86557">
                  <c:v>15.380722</c:v>
                </c:pt>
                <c:pt idx="86558">
                  <c:v>15.380852000000001</c:v>
                </c:pt>
                <c:pt idx="86559">
                  <c:v>15.381365000000001</c:v>
                </c:pt>
                <c:pt idx="86560">
                  <c:v>15.381411</c:v>
                </c:pt>
                <c:pt idx="86561">
                  <c:v>15.376066</c:v>
                </c:pt>
                <c:pt idx="86562">
                  <c:v>15.37832</c:v>
                </c:pt>
                <c:pt idx="86563">
                  <c:v>15.378607000000001</c:v>
                </c:pt>
                <c:pt idx="86564">
                  <c:v>15.377860999999999</c:v>
                </c:pt>
                <c:pt idx="86565">
                  <c:v>15.382308</c:v>
                </c:pt>
                <c:pt idx="86566">
                  <c:v>15.384791999999999</c:v>
                </c:pt>
                <c:pt idx="86567">
                  <c:v>15.381995</c:v>
                </c:pt>
                <c:pt idx="86568">
                  <c:v>15.379025</c:v>
                </c:pt>
                <c:pt idx="86569">
                  <c:v>15.382546</c:v>
                </c:pt>
                <c:pt idx="86570">
                  <c:v>15.37754</c:v>
                </c:pt>
                <c:pt idx="86571">
                  <c:v>15.371079</c:v>
                </c:pt>
                <c:pt idx="86572">
                  <c:v>15.378569000000001</c:v>
                </c:pt>
                <c:pt idx="86573">
                  <c:v>15.384884</c:v>
                </c:pt>
                <c:pt idx="86574">
                  <c:v>15.386111</c:v>
                </c:pt>
                <c:pt idx="86575">
                  <c:v>15.383753</c:v>
                </c:pt>
                <c:pt idx="86576">
                  <c:v>15.378773000000001</c:v>
                </c:pt>
                <c:pt idx="86577">
                  <c:v>15.373265</c:v>
                </c:pt>
                <c:pt idx="86578">
                  <c:v>15.381233</c:v>
                </c:pt>
                <c:pt idx="86579">
                  <c:v>15.392818</c:v>
                </c:pt>
                <c:pt idx="86580">
                  <c:v>15.390731000000001</c:v>
                </c:pt>
                <c:pt idx="86581">
                  <c:v>15.389868</c:v>
                </c:pt>
                <c:pt idx="86582">
                  <c:v>15.393280000000001</c:v>
                </c:pt>
                <c:pt idx="86583">
                  <c:v>15.387676000000001</c:v>
                </c:pt>
                <c:pt idx="86584">
                  <c:v>15.381076</c:v>
                </c:pt>
                <c:pt idx="86585">
                  <c:v>15.386177</c:v>
                </c:pt>
                <c:pt idx="86586">
                  <c:v>15.390027</c:v>
                </c:pt>
                <c:pt idx="86587">
                  <c:v>15.387259</c:v>
                </c:pt>
                <c:pt idx="86588">
                  <c:v>15.391828</c:v>
                </c:pt>
                <c:pt idx="86589">
                  <c:v>15.386388999999999</c:v>
                </c:pt>
                <c:pt idx="86590">
                  <c:v>15.376595</c:v>
                </c:pt>
                <c:pt idx="86591">
                  <c:v>15.386063999999999</c:v>
                </c:pt>
                <c:pt idx="86592">
                  <c:v>15.390083000000001</c:v>
                </c:pt>
                <c:pt idx="86593">
                  <c:v>15.384247</c:v>
                </c:pt>
                <c:pt idx="86594">
                  <c:v>15.385322</c:v>
                </c:pt>
                <c:pt idx="86595">
                  <c:v>15.38749</c:v>
                </c:pt>
                <c:pt idx="86596">
                  <c:v>15.378081999999999</c:v>
                </c:pt>
                <c:pt idx="86597">
                  <c:v>15.373841000000001</c:v>
                </c:pt>
                <c:pt idx="86598">
                  <c:v>15.384846</c:v>
                </c:pt>
                <c:pt idx="86599">
                  <c:v>15.385275999999999</c:v>
                </c:pt>
                <c:pt idx="86600">
                  <c:v>15.386172</c:v>
                </c:pt>
                <c:pt idx="86601">
                  <c:v>15.391999</c:v>
                </c:pt>
                <c:pt idx="86602">
                  <c:v>15.385578000000001</c:v>
                </c:pt>
                <c:pt idx="86603">
                  <c:v>15.385011</c:v>
                </c:pt>
                <c:pt idx="86604">
                  <c:v>15.389341</c:v>
                </c:pt>
                <c:pt idx="86605">
                  <c:v>15.390095000000001</c:v>
                </c:pt>
                <c:pt idx="86606">
                  <c:v>15.388172000000001</c:v>
                </c:pt>
                <c:pt idx="86607">
                  <c:v>15.382967000000001</c:v>
                </c:pt>
                <c:pt idx="86608">
                  <c:v>15.387267</c:v>
                </c:pt>
                <c:pt idx="86609">
                  <c:v>15.393675999999999</c:v>
                </c:pt>
                <c:pt idx="86610">
                  <c:v>15.395080999999999</c:v>
                </c:pt>
                <c:pt idx="86611">
                  <c:v>15.385745999999999</c:v>
                </c:pt>
                <c:pt idx="86612">
                  <c:v>15.377484000000001</c:v>
                </c:pt>
                <c:pt idx="86613">
                  <c:v>15.390748</c:v>
                </c:pt>
                <c:pt idx="86614">
                  <c:v>15.396553000000001</c:v>
                </c:pt>
                <c:pt idx="86615">
                  <c:v>15.378919</c:v>
                </c:pt>
                <c:pt idx="86616">
                  <c:v>15.371357</c:v>
                </c:pt>
                <c:pt idx="86617">
                  <c:v>15.38578</c:v>
                </c:pt>
                <c:pt idx="86618">
                  <c:v>15.386691000000001</c:v>
                </c:pt>
                <c:pt idx="86619">
                  <c:v>15.376925</c:v>
                </c:pt>
                <c:pt idx="86620">
                  <c:v>15.385374000000001</c:v>
                </c:pt>
                <c:pt idx="86621">
                  <c:v>15.391456</c:v>
                </c:pt>
                <c:pt idx="86622">
                  <c:v>15.395251</c:v>
                </c:pt>
                <c:pt idx="86623">
                  <c:v>15.404555</c:v>
                </c:pt>
                <c:pt idx="86624">
                  <c:v>15.396231</c:v>
                </c:pt>
                <c:pt idx="86625">
                  <c:v>15.382933</c:v>
                </c:pt>
                <c:pt idx="86626">
                  <c:v>15.38857</c:v>
                </c:pt>
                <c:pt idx="86627">
                  <c:v>15.399663</c:v>
                </c:pt>
                <c:pt idx="86628">
                  <c:v>15.391078</c:v>
                </c:pt>
                <c:pt idx="86629">
                  <c:v>15.381895</c:v>
                </c:pt>
                <c:pt idx="86630">
                  <c:v>15.392939</c:v>
                </c:pt>
                <c:pt idx="86631">
                  <c:v>15.393894</c:v>
                </c:pt>
                <c:pt idx="86632">
                  <c:v>15.390013</c:v>
                </c:pt>
                <c:pt idx="86633">
                  <c:v>15.393402</c:v>
                </c:pt>
                <c:pt idx="86634">
                  <c:v>15.387907999999999</c:v>
                </c:pt>
                <c:pt idx="86635">
                  <c:v>15.389513000000001</c:v>
                </c:pt>
                <c:pt idx="86636">
                  <c:v>15.39939</c:v>
                </c:pt>
                <c:pt idx="86637">
                  <c:v>15.400131999999999</c:v>
                </c:pt>
                <c:pt idx="86638">
                  <c:v>15.39573</c:v>
                </c:pt>
                <c:pt idx="86639">
                  <c:v>15.396269999999999</c:v>
                </c:pt>
                <c:pt idx="86640">
                  <c:v>15.390980000000001</c:v>
                </c:pt>
                <c:pt idx="86641">
                  <c:v>15.382375</c:v>
                </c:pt>
                <c:pt idx="86642">
                  <c:v>15.392213</c:v>
                </c:pt>
                <c:pt idx="86643">
                  <c:v>15.393915</c:v>
                </c:pt>
                <c:pt idx="86644">
                  <c:v>15.383896</c:v>
                </c:pt>
                <c:pt idx="86645">
                  <c:v>15.390257</c:v>
                </c:pt>
                <c:pt idx="86646">
                  <c:v>15.397746</c:v>
                </c:pt>
                <c:pt idx="86647">
                  <c:v>15.397508999999999</c:v>
                </c:pt>
                <c:pt idx="86648">
                  <c:v>15.399718999999999</c:v>
                </c:pt>
                <c:pt idx="86649">
                  <c:v>15.400084</c:v>
                </c:pt>
                <c:pt idx="86650">
                  <c:v>15.387077</c:v>
                </c:pt>
                <c:pt idx="86651">
                  <c:v>15.385683999999999</c:v>
                </c:pt>
                <c:pt idx="86652">
                  <c:v>15.403727</c:v>
                </c:pt>
                <c:pt idx="86653">
                  <c:v>15.396903</c:v>
                </c:pt>
                <c:pt idx="86654">
                  <c:v>15.381484</c:v>
                </c:pt>
                <c:pt idx="86655">
                  <c:v>15.390133000000001</c:v>
                </c:pt>
                <c:pt idx="86656">
                  <c:v>15.394088999999999</c:v>
                </c:pt>
                <c:pt idx="86657">
                  <c:v>15.393126000000001</c:v>
                </c:pt>
                <c:pt idx="86658">
                  <c:v>15.402380000000001</c:v>
                </c:pt>
                <c:pt idx="86659">
                  <c:v>15.397716000000001</c:v>
                </c:pt>
                <c:pt idx="86660">
                  <c:v>15.386193</c:v>
                </c:pt>
                <c:pt idx="86661">
                  <c:v>15.401196000000001</c:v>
                </c:pt>
                <c:pt idx="86662">
                  <c:v>15.404954999999999</c:v>
                </c:pt>
                <c:pt idx="86663">
                  <c:v>15.383962</c:v>
                </c:pt>
                <c:pt idx="86664">
                  <c:v>15.394161</c:v>
                </c:pt>
                <c:pt idx="86665">
                  <c:v>15.405484</c:v>
                </c:pt>
                <c:pt idx="86666">
                  <c:v>15.39264</c:v>
                </c:pt>
                <c:pt idx="86667">
                  <c:v>15.396178000000001</c:v>
                </c:pt>
                <c:pt idx="86668">
                  <c:v>15.407242</c:v>
                </c:pt>
                <c:pt idx="86669">
                  <c:v>15.402075</c:v>
                </c:pt>
                <c:pt idx="86670">
                  <c:v>15.398075</c:v>
                </c:pt>
                <c:pt idx="86671">
                  <c:v>15.408137999999999</c:v>
                </c:pt>
                <c:pt idx="86672">
                  <c:v>15.403933</c:v>
                </c:pt>
                <c:pt idx="86673">
                  <c:v>15.391603</c:v>
                </c:pt>
                <c:pt idx="86674">
                  <c:v>15.396680999999999</c:v>
                </c:pt>
                <c:pt idx="86675">
                  <c:v>15.400287000000001</c:v>
                </c:pt>
                <c:pt idx="86676">
                  <c:v>15.400104000000001</c:v>
                </c:pt>
                <c:pt idx="86677">
                  <c:v>15.402426999999999</c:v>
                </c:pt>
                <c:pt idx="86678">
                  <c:v>15.399035</c:v>
                </c:pt>
                <c:pt idx="86679">
                  <c:v>15.393255</c:v>
                </c:pt>
                <c:pt idx="86680">
                  <c:v>15.398383000000001</c:v>
                </c:pt>
                <c:pt idx="86681">
                  <c:v>15.40531</c:v>
                </c:pt>
                <c:pt idx="86682">
                  <c:v>15.394174</c:v>
                </c:pt>
                <c:pt idx="86683">
                  <c:v>15.393058</c:v>
                </c:pt>
                <c:pt idx="86684">
                  <c:v>15.403432</c:v>
                </c:pt>
                <c:pt idx="86685">
                  <c:v>15.390760999999999</c:v>
                </c:pt>
                <c:pt idx="86686">
                  <c:v>15.392068</c:v>
                </c:pt>
                <c:pt idx="86687">
                  <c:v>15.410968</c:v>
                </c:pt>
                <c:pt idx="86688">
                  <c:v>15.405697999999999</c:v>
                </c:pt>
                <c:pt idx="86689">
                  <c:v>15.394621000000001</c:v>
                </c:pt>
                <c:pt idx="86690">
                  <c:v>15.397342999999999</c:v>
                </c:pt>
                <c:pt idx="86691">
                  <c:v>15.401702</c:v>
                </c:pt>
                <c:pt idx="86692">
                  <c:v>15.397309999999999</c:v>
                </c:pt>
                <c:pt idx="86693">
                  <c:v>15.395479</c:v>
                </c:pt>
                <c:pt idx="86694">
                  <c:v>15.401467999999999</c:v>
                </c:pt>
                <c:pt idx="86695">
                  <c:v>15.402072</c:v>
                </c:pt>
                <c:pt idx="86696">
                  <c:v>15.3987</c:v>
                </c:pt>
                <c:pt idx="86697">
                  <c:v>15.403278999999999</c:v>
                </c:pt>
                <c:pt idx="86698">
                  <c:v>15.408662</c:v>
                </c:pt>
                <c:pt idx="86699">
                  <c:v>15.400411</c:v>
                </c:pt>
                <c:pt idx="86700">
                  <c:v>15.399459</c:v>
                </c:pt>
                <c:pt idx="86701">
                  <c:v>15.40715</c:v>
                </c:pt>
                <c:pt idx="86702">
                  <c:v>15.397933999999999</c:v>
                </c:pt>
                <c:pt idx="86703">
                  <c:v>15.394518</c:v>
                </c:pt>
                <c:pt idx="86704">
                  <c:v>15.402438999999999</c:v>
                </c:pt>
                <c:pt idx="86705">
                  <c:v>15.408117000000001</c:v>
                </c:pt>
                <c:pt idx="86706">
                  <c:v>15.412034</c:v>
                </c:pt>
                <c:pt idx="86707">
                  <c:v>15.404279000000001</c:v>
                </c:pt>
                <c:pt idx="86708">
                  <c:v>15.398581</c:v>
                </c:pt>
                <c:pt idx="86709">
                  <c:v>15.410961</c:v>
                </c:pt>
                <c:pt idx="86710">
                  <c:v>15.422043</c:v>
                </c:pt>
                <c:pt idx="86711">
                  <c:v>15.415824000000001</c:v>
                </c:pt>
                <c:pt idx="86712">
                  <c:v>15.409610000000001</c:v>
                </c:pt>
                <c:pt idx="86713">
                  <c:v>15.410434</c:v>
                </c:pt>
                <c:pt idx="86714">
                  <c:v>15.407117</c:v>
                </c:pt>
                <c:pt idx="86715">
                  <c:v>15.410589999999999</c:v>
                </c:pt>
                <c:pt idx="86716">
                  <c:v>15.411651000000001</c:v>
                </c:pt>
                <c:pt idx="86717">
                  <c:v>15.402400999999999</c:v>
                </c:pt>
                <c:pt idx="86718">
                  <c:v>15.403574000000001</c:v>
                </c:pt>
                <c:pt idx="86719">
                  <c:v>15.409511999999999</c:v>
                </c:pt>
                <c:pt idx="86720">
                  <c:v>15.409988</c:v>
                </c:pt>
                <c:pt idx="86721">
                  <c:v>15.404222000000001</c:v>
                </c:pt>
                <c:pt idx="86722">
                  <c:v>15.404102</c:v>
                </c:pt>
                <c:pt idx="86723">
                  <c:v>15.406021000000001</c:v>
                </c:pt>
                <c:pt idx="86724">
                  <c:v>15.3993</c:v>
                </c:pt>
                <c:pt idx="86725">
                  <c:v>15.408314000000001</c:v>
                </c:pt>
                <c:pt idx="86726">
                  <c:v>15.415357999999999</c:v>
                </c:pt>
                <c:pt idx="86727">
                  <c:v>15.398097999999999</c:v>
                </c:pt>
                <c:pt idx="86728">
                  <c:v>15.396420000000001</c:v>
                </c:pt>
                <c:pt idx="86729">
                  <c:v>15.412001</c:v>
                </c:pt>
                <c:pt idx="86730">
                  <c:v>15.411872000000001</c:v>
                </c:pt>
                <c:pt idx="86731">
                  <c:v>15.405502</c:v>
                </c:pt>
                <c:pt idx="86732">
                  <c:v>15.409153999999999</c:v>
                </c:pt>
                <c:pt idx="86733">
                  <c:v>15.407088</c:v>
                </c:pt>
                <c:pt idx="86734">
                  <c:v>15.405255</c:v>
                </c:pt>
                <c:pt idx="86735">
                  <c:v>15.415940000000001</c:v>
                </c:pt>
                <c:pt idx="86736">
                  <c:v>15.413793999999999</c:v>
                </c:pt>
                <c:pt idx="86737">
                  <c:v>15.406639</c:v>
                </c:pt>
                <c:pt idx="86738">
                  <c:v>15.409941999999999</c:v>
                </c:pt>
                <c:pt idx="86739">
                  <c:v>15.401766</c:v>
                </c:pt>
                <c:pt idx="86740">
                  <c:v>15.393333</c:v>
                </c:pt>
                <c:pt idx="86741">
                  <c:v>15.404142</c:v>
                </c:pt>
                <c:pt idx="86742">
                  <c:v>15.410581000000001</c:v>
                </c:pt>
                <c:pt idx="86743">
                  <c:v>15.401108000000001</c:v>
                </c:pt>
                <c:pt idx="86744">
                  <c:v>15.406822</c:v>
                </c:pt>
                <c:pt idx="86745">
                  <c:v>15.417382999999999</c:v>
                </c:pt>
                <c:pt idx="86746">
                  <c:v>15.408721999999999</c:v>
                </c:pt>
                <c:pt idx="86747">
                  <c:v>15.406235000000001</c:v>
                </c:pt>
                <c:pt idx="86748">
                  <c:v>15.414204</c:v>
                </c:pt>
                <c:pt idx="86749">
                  <c:v>15.414491999999999</c:v>
                </c:pt>
                <c:pt idx="86750">
                  <c:v>15.418523</c:v>
                </c:pt>
                <c:pt idx="86751">
                  <c:v>15.423216</c:v>
                </c:pt>
                <c:pt idx="86752">
                  <c:v>15.414512</c:v>
                </c:pt>
                <c:pt idx="86753">
                  <c:v>15.403658</c:v>
                </c:pt>
                <c:pt idx="86754">
                  <c:v>15.403650000000001</c:v>
                </c:pt>
                <c:pt idx="86755">
                  <c:v>15.406452</c:v>
                </c:pt>
                <c:pt idx="86756">
                  <c:v>15.41075</c:v>
                </c:pt>
                <c:pt idx="86757">
                  <c:v>15.416759000000001</c:v>
                </c:pt>
                <c:pt idx="86758">
                  <c:v>15.411928</c:v>
                </c:pt>
                <c:pt idx="86759">
                  <c:v>15.408213</c:v>
                </c:pt>
                <c:pt idx="86760">
                  <c:v>15.410643</c:v>
                </c:pt>
                <c:pt idx="86761">
                  <c:v>15.406758</c:v>
                </c:pt>
                <c:pt idx="86762">
                  <c:v>15.401319000000001</c:v>
                </c:pt>
                <c:pt idx="86763">
                  <c:v>15.406485999999999</c:v>
                </c:pt>
                <c:pt idx="86764">
                  <c:v>15.416509</c:v>
                </c:pt>
                <c:pt idx="86765">
                  <c:v>15.412877999999999</c:v>
                </c:pt>
                <c:pt idx="86766">
                  <c:v>15.410764</c:v>
                </c:pt>
                <c:pt idx="86767">
                  <c:v>15.415931</c:v>
                </c:pt>
                <c:pt idx="86768">
                  <c:v>15.416231</c:v>
                </c:pt>
                <c:pt idx="86769">
                  <c:v>15.420952</c:v>
                </c:pt>
                <c:pt idx="86770">
                  <c:v>15.423322000000001</c:v>
                </c:pt>
                <c:pt idx="86771">
                  <c:v>15.417859</c:v>
                </c:pt>
                <c:pt idx="86772">
                  <c:v>15.412549</c:v>
                </c:pt>
                <c:pt idx="86773">
                  <c:v>15.412788000000001</c:v>
                </c:pt>
                <c:pt idx="86774">
                  <c:v>15.419269999999999</c:v>
                </c:pt>
                <c:pt idx="86775">
                  <c:v>15.418749999999999</c:v>
                </c:pt>
                <c:pt idx="86776">
                  <c:v>15.417054</c:v>
                </c:pt>
                <c:pt idx="86777">
                  <c:v>15.418298</c:v>
                </c:pt>
                <c:pt idx="86778">
                  <c:v>15.414987</c:v>
                </c:pt>
                <c:pt idx="86779">
                  <c:v>15.414159</c:v>
                </c:pt>
                <c:pt idx="86780">
                  <c:v>15.415203999999999</c:v>
                </c:pt>
                <c:pt idx="86781">
                  <c:v>15.417479</c:v>
                </c:pt>
                <c:pt idx="86782">
                  <c:v>15.417723000000001</c:v>
                </c:pt>
                <c:pt idx="86783">
                  <c:v>15.414826</c:v>
                </c:pt>
                <c:pt idx="86784">
                  <c:v>15.418685999999999</c:v>
                </c:pt>
                <c:pt idx="86785">
                  <c:v>15.425361000000001</c:v>
                </c:pt>
                <c:pt idx="86786">
                  <c:v>15.424906999999999</c:v>
                </c:pt>
                <c:pt idx="86787">
                  <c:v>15.417319000000001</c:v>
                </c:pt>
                <c:pt idx="86788">
                  <c:v>15.421855000000001</c:v>
                </c:pt>
                <c:pt idx="86789">
                  <c:v>15.423892</c:v>
                </c:pt>
                <c:pt idx="86790">
                  <c:v>15.413091</c:v>
                </c:pt>
                <c:pt idx="86791">
                  <c:v>15.414963999999999</c:v>
                </c:pt>
                <c:pt idx="86792">
                  <c:v>15.419926</c:v>
                </c:pt>
                <c:pt idx="86793">
                  <c:v>15.415429</c:v>
                </c:pt>
                <c:pt idx="86794">
                  <c:v>15.417728</c:v>
                </c:pt>
                <c:pt idx="86795">
                  <c:v>15.424575000000001</c:v>
                </c:pt>
                <c:pt idx="86796">
                  <c:v>15.419123000000001</c:v>
                </c:pt>
                <c:pt idx="86797">
                  <c:v>15.411099</c:v>
                </c:pt>
                <c:pt idx="86798">
                  <c:v>15.417465</c:v>
                </c:pt>
                <c:pt idx="86799">
                  <c:v>15.41962</c:v>
                </c:pt>
                <c:pt idx="86800">
                  <c:v>15.413594</c:v>
                </c:pt>
                <c:pt idx="86801">
                  <c:v>15.414165000000001</c:v>
                </c:pt>
                <c:pt idx="86802">
                  <c:v>15.415513000000001</c:v>
                </c:pt>
                <c:pt idx="86803">
                  <c:v>15.413728000000001</c:v>
                </c:pt>
                <c:pt idx="86804">
                  <c:v>15.414438000000001</c:v>
                </c:pt>
                <c:pt idx="86805">
                  <c:v>15.419385999999999</c:v>
                </c:pt>
                <c:pt idx="86806">
                  <c:v>15.416168000000001</c:v>
                </c:pt>
                <c:pt idx="86807">
                  <c:v>15.413880000000001</c:v>
                </c:pt>
                <c:pt idx="86808">
                  <c:v>15.428819000000001</c:v>
                </c:pt>
                <c:pt idx="86809">
                  <c:v>15.432786999999999</c:v>
                </c:pt>
                <c:pt idx="86810">
                  <c:v>15.429125000000001</c:v>
                </c:pt>
                <c:pt idx="86811">
                  <c:v>15.431381999999999</c:v>
                </c:pt>
                <c:pt idx="86812">
                  <c:v>15.420985</c:v>
                </c:pt>
                <c:pt idx="86813">
                  <c:v>15.414509000000001</c:v>
                </c:pt>
                <c:pt idx="86814">
                  <c:v>15.422357999999999</c:v>
                </c:pt>
                <c:pt idx="86815">
                  <c:v>15.423075000000001</c:v>
                </c:pt>
                <c:pt idx="86816">
                  <c:v>15.419046</c:v>
                </c:pt>
                <c:pt idx="86817">
                  <c:v>15.424618000000001</c:v>
                </c:pt>
                <c:pt idx="86818">
                  <c:v>15.431366000000001</c:v>
                </c:pt>
                <c:pt idx="86819">
                  <c:v>15.425890000000001</c:v>
                </c:pt>
                <c:pt idx="86820">
                  <c:v>15.423904</c:v>
                </c:pt>
                <c:pt idx="86821">
                  <c:v>15.425082</c:v>
                </c:pt>
                <c:pt idx="86822">
                  <c:v>15.418469999999999</c:v>
                </c:pt>
                <c:pt idx="86823">
                  <c:v>15.417553</c:v>
                </c:pt>
                <c:pt idx="86824">
                  <c:v>15.420064999999999</c:v>
                </c:pt>
                <c:pt idx="86825">
                  <c:v>15.409549999999999</c:v>
                </c:pt>
                <c:pt idx="86826">
                  <c:v>15.403312</c:v>
                </c:pt>
                <c:pt idx="86827">
                  <c:v>15.424359000000001</c:v>
                </c:pt>
                <c:pt idx="86828">
                  <c:v>15.432487</c:v>
                </c:pt>
                <c:pt idx="86829">
                  <c:v>15.416782</c:v>
                </c:pt>
                <c:pt idx="86830">
                  <c:v>15.428542</c:v>
                </c:pt>
                <c:pt idx="86831">
                  <c:v>15.442551999999999</c:v>
                </c:pt>
                <c:pt idx="86832">
                  <c:v>15.430766999999999</c:v>
                </c:pt>
                <c:pt idx="86833">
                  <c:v>15.429398000000001</c:v>
                </c:pt>
                <c:pt idx="86834">
                  <c:v>15.433141000000001</c:v>
                </c:pt>
                <c:pt idx="86835">
                  <c:v>15.419385999999999</c:v>
                </c:pt>
                <c:pt idx="86836">
                  <c:v>15.419188</c:v>
                </c:pt>
                <c:pt idx="86837">
                  <c:v>15.436871999999999</c:v>
                </c:pt>
                <c:pt idx="86838">
                  <c:v>15.431317999999999</c:v>
                </c:pt>
                <c:pt idx="86839">
                  <c:v>15.419582999999999</c:v>
                </c:pt>
                <c:pt idx="86840">
                  <c:v>15.429754000000001</c:v>
                </c:pt>
                <c:pt idx="86841">
                  <c:v>15.431851</c:v>
                </c:pt>
                <c:pt idx="86842">
                  <c:v>15.424879000000001</c:v>
                </c:pt>
                <c:pt idx="86843">
                  <c:v>15.423028</c:v>
                </c:pt>
                <c:pt idx="86844">
                  <c:v>15.424258</c:v>
                </c:pt>
                <c:pt idx="86845">
                  <c:v>15.430611000000001</c:v>
                </c:pt>
                <c:pt idx="86846">
                  <c:v>15.431642</c:v>
                </c:pt>
                <c:pt idx="86847">
                  <c:v>15.423892</c:v>
                </c:pt>
                <c:pt idx="86848">
                  <c:v>15.420023</c:v>
                </c:pt>
                <c:pt idx="86849">
                  <c:v>15.429258000000001</c:v>
                </c:pt>
                <c:pt idx="86850">
                  <c:v>15.430512</c:v>
                </c:pt>
                <c:pt idx="86851">
                  <c:v>15.420349999999999</c:v>
                </c:pt>
                <c:pt idx="86852">
                  <c:v>15.427732000000001</c:v>
                </c:pt>
                <c:pt idx="86853">
                  <c:v>15.438326</c:v>
                </c:pt>
                <c:pt idx="86854">
                  <c:v>15.432041</c:v>
                </c:pt>
                <c:pt idx="86855">
                  <c:v>15.422756</c:v>
                </c:pt>
                <c:pt idx="86856">
                  <c:v>15.426079</c:v>
                </c:pt>
                <c:pt idx="86857">
                  <c:v>15.430476000000001</c:v>
                </c:pt>
                <c:pt idx="86858">
                  <c:v>15.422211000000001</c:v>
                </c:pt>
                <c:pt idx="86859">
                  <c:v>15.424003000000001</c:v>
                </c:pt>
                <c:pt idx="86860">
                  <c:v>15.425686000000001</c:v>
                </c:pt>
                <c:pt idx="86861">
                  <c:v>15.415677000000001</c:v>
                </c:pt>
                <c:pt idx="86862">
                  <c:v>15.422703</c:v>
                </c:pt>
                <c:pt idx="86863">
                  <c:v>15.430536</c:v>
                </c:pt>
                <c:pt idx="86864">
                  <c:v>15.424521</c:v>
                </c:pt>
                <c:pt idx="86865">
                  <c:v>15.427994999999999</c:v>
                </c:pt>
                <c:pt idx="86866">
                  <c:v>15.437284999999999</c:v>
                </c:pt>
                <c:pt idx="86867">
                  <c:v>15.436589</c:v>
                </c:pt>
                <c:pt idx="86868">
                  <c:v>15.436513</c:v>
                </c:pt>
                <c:pt idx="86869">
                  <c:v>15.440414000000001</c:v>
                </c:pt>
                <c:pt idx="86870">
                  <c:v>15.431087</c:v>
                </c:pt>
                <c:pt idx="86871">
                  <c:v>15.430719</c:v>
                </c:pt>
                <c:pt idx="86872">
                  <c:v>15.444099</c:v>
                </c:pt>
                <c:pt idx="86873">
                  <c:v>15.438075</c:v>
                </c:pt>
                <c:pt idx="86874">
                  <c:v>15.42695</c:v>
                </c:pt>
                <c:pt idx="86875">
                  <c:v>15.433287</c:v>
                </c:pt>
                <c:pt idx="86876">
                  <c:v>15.436735000000001</c:v>
                </c:pt>
                <c:pt idx="86877">
                  <c:v>15.428737</c:v>
                </c:pt>
                <c:pt idx="86878">
                  <c:v>15.43285</c:v>
                </c:pt>
                <c:pt idx="86879">
                  <c:v>15.437915</c:v>
                </c:pt>
                <c:pt idx="86880">
                  <c:v>15.428848</c:v>
                </c:pt>
                <c:pt idx="86881">
                  <c:v>15.432043</c:v>
                </c:pt>
                <c:pt idx="86882">
                  <c:v>15.435387</c:v>
                </c:pt>
                <c:pt idx="86883">
                  <c:v>15.424312</c:v>
                </c:pt>
                <c:pt idx="86884">
                  <c:v>15.425566999999999</c:v>
                </c:pt>
                <c:pt idx="86885">
                  <c:v>15.431742</c:v>
                </c:pt>
                <c:pt idx="86886">
                  <c:v>15.426777</c:v>
                </c:pt>
                <c:pt idx="86887">
                  <c:v>15.424300000000001</c:v>
                </c:pt>
                <c:pt idx="86888">
                  <c:v>15.433935</c:v>
                </c:pt>
                <c:pt idx="86889">
                  <c:v>15.437184999999999</c:v>
                </c:pt>
                <c:pt idx="86890">
                  <c:v>15.428947000000001</c:v>
                </c:pt>
                <c:pt idx="86891">
                  <c:v>15.433217000000001</c:v>
                </c:pt>
                <c:pt idx="86892">
                  <c:v>15.439712</c:v>
                </c:pt>
                <c:pt idx="86893">
                  <c:v>15.433718000000001</c:v>
                </c:pt>
                <c:pt idx="86894">
                  <c:v>15.436821999999999</c:v>
                </c:pt>
                <c:pt idx="86895">
                  <c:v>15.442054000000001</c:v>
                </c:pt>
                <c:pt idx="86896">
                  <c:v>15.435218000000001</c:v>
                </c:pt>
                <c:pt idx="86897">
                  <c:v>15.431158999999999</c:v>
                </c:pt>
                <c:pt idx="86898">
                  <c:v>15.437290000000001</c:v>
                </c:pt>
                <c:pt idx="86899">
                  <c:v>15.435423999999999</c:v>
                </c:pt>
                <c:pt idx="86900">
                  <c:v>15.433574</c:v>
                </c:pt>
                <c:pt idx="86901">
                  <c:v>15.445788</c:v>
                </c:pt>
                <c:pt idx="86902">
                  <c:v>15.442864999999999</c:v>
                </c:pt>
                <c:pt idx="86903">
                  <c:v>15.429321</c:v>
                </c:pt>
                <c:pt idx="86904">
                  <c:v>15.435646</c:v>
                </c:pt>
                <c:pt idx="86905">
                  <c:v>15.439982000000001</c:v>
                </c:pt>
                <c:pt idx="86906">
                  <c:v>15.431152000000001</c:v>
                </c:pt>
                <c:pt idx="86907">
                  <c:v>15.432703999999999</c:v>
                </c:pt>
                <c:pt idx="86908">
                  <c:v>15.438596</c:v>
                </c:pt>
                <c:pt idx="86909">
                  <c:v>15.433959</c:v>
                </c:pt>
                <c:pt idx="86910">
                  <c:v>15.434896999999999</c:v>
                </c:pt>
                <c:pt idx="86911">
                  <c:v>15.440814</c:v>
                </c:pt>
                <c:pt idx="86912">
                  <c:v>15.43628</c:v>
                </c:pt>
                <c:pt idx="86913">
                  <c:v>15.432776</c:v>
                </c:pt>
                <c:pt idx="86914">
                  <c:v>15.440982</c:v>
                </c:pt>
                <c:pt idx="86915">
                  <c:v>15.449310000000001</c:v>
                </c:pt>
                <c:pt idx="86916">
                  <c:v>15.442335</c:v>
                </c:pt>
                <c:pt idx="86917">
                  <c:v>15.437659999999999</c:v>
                </c:pt>
                <c:pt idx="86918">
                  <c:v>15.442030000000001</c:v>
                </c:pt>
                <c:pt idx="86919">
                  <c:v>15.436147</c:v>
                </c:pt>
                <c:pt idx="86920">
                  <c:v>15.437794999999999</c:v>
                </c:pt>
                <c:pt idx="86921">
                  <c:v>15.449928</c:v>
                </c:pt>
                <c:pt idx="86922">
                  <c:v>15.449258</c:v>
                </c:pt>
                <c:pt idx="86923">
                  <c:v>15.440713000000001</c:v>
                </c:pt>
                <c:pt idx="86924">
                  <c:v>15.437255</c:v>
                </c:pt>
                <c:pt idx="86925">
                  <c:v>15.438677999999999</c:v>
                </c:pt>
                <c:pt idx="86926">
                  <c:v>15.440677000000001</c:v>
                </c:pt>
                <c:pt idx="86927">
                  <c:v>15.440232999999999</c:v>
                </c:pt>
                <c:pt idx="86928">
                  <c:v>15.436458</c:v>
                </c:pt>
                <c:pt idx="86929">
                  <c:v>15.430422</c:v>
                </c:pt>
                <c:pt idx="86930">
                  <c:v>15.436541999999999</c:v>
                </c:pt>
                <c:pt idx="86931">
                  <c:v>15.442402</c:v>
                </c:pt>
                <c:pt idx="86932">
                  <c:v>15.435263000000001</c:v>
                </c:pt>
                <c:pt idx="86933">
                  <c:v>15.437999</c:v>
                </c:pt>
                <c:pt idx="86934">
                  <c:v>15.442780000000001</c:v>
                </c:pt>
                <c:pt idx="86935">
                  <c:v>15.436358</c:v>
                </c:pt>
                <c:pt idx="86936">
                  <c:v>15.438711</c:v>
                </c:pt>
                <c:pt idx="86937">
                  <c:v>15.447651</c:v>
                </c:pt>
                <c:pt idx="86938">
                  <c:v>15.443645</c:v>
                </c:pt>
                <c:pt idx="86939">
                  <c:v>15.439584999999999</c:v>
                </c:pt>
                <c:pt idx="86940">
                  <c:v>15.448105999999999</c:v>
                </c:pt>
                <c:pt idx="86941">
                  <c:v>15.44946</c:v>
                </c:pt>
                <c:pt idx="86942">
                  <c:v>15.442798</c:v>
                </c:pt>
                <c:pt idx="86943">
                  <c:v>15.44092</c:v>
                </c:pt>
                <c:pt idx="86944">
                  <c:v>15.444319</c:v>
                </c:pt>
                <c:pt idx="86945">
                  <c:v>15.446985</c:v>
                </c:pt>
                <c:pt idx="86946">
                  <c:v>15.441344000000001</c:v>
                </c:pt>
                <c:pt idx="86947">
                  <c:v>15.441184</c:v>
                </c:pt>
                <c:pt idx="86948">
                  <c:v>15.447079</c:v>
                </c:pt>
                <c:pt idx="86949">
                  <c:v>15.446937999999999</c:v>
                </c:pt>
                <c:pt idx="86950">
                  <c:v>15.444221000000001</c:v>
                </c:pt>
                <c:pt idx="86951">
                  <c:v>15.444269</c:v>
                </c:pt>
                <c:pt idx="86952">
                  <c:v>15.449001000000001</c:v>
                </c:pt>
                <c:pt idx="86953">
                  <c:v>15.445266</c:v>
                </c:pt>
                <c:pt idx="86954">
                  <c:v>15.439926</c:v>
                </c:pt>
                <c:pt idx="86955">
                  <c:v>15.442568</c:v>
                </c:pt>
                <c:pt idx="86956">
                  <c:v>15.440968</c:v>
                </c:pt>
                <c:pt idx="86957">
                  <c:v>15.441943</c:v>
                </c:pt>
                <c:pt idx="86958">
                  <c:v>15.450151</c:v>
                </c:pt>
                <c:pt idx="86959">
                  <c:v>15.451231</c:v>
                </c:pt>
                <c:pt idx="86960">
                  <c:v>15.442334000000001</c:v>
                </c:pt>
                <c:pt idx="86961">
                  <c:v>15.447963</c:v>
                </c:pt>
                <c:pt idx="86962">
                  <c:v>15.453271000000001</c:v>
                </c:pt>
                <c:pt idx="86963">
                  <c:v>15.445015</c:v>
                </c:pt>
                <c:pt idx="86964">
                  <c:v>15.450875</c:v>
                </c:pt>
                <c:pt idx="86965">
                  <c:v>15.450272</c:v>
                </c:pt>
                <c:pt idx="86966">
                  <c:v>15.441437000000001</c:v>
                </c:pt>
                <c:pt idx="86967">
                  <c:v>15.450663</c:v>
                </c:pt>
                <c:pt idx="86968">
                  <c:v>15.454079999999999</c:v>
                </c:pt>
                <c:pt idx="86969">
                  <c:v>15.448444</c:v>
                </c:pt>
                <c:pt idx="86970">
                  <c:v>15.447272</c:v>
                </c:pt>
                <c:pt idx="86971">
                  <c:v>15.444858999999999</c:v>
                </c:pt>
                <c:pt idx="86972">
                  <c:v>15.442708</c:v>
                </c:pt>
                <c:pt idx="86973">
                  <c:v>15.443671999999999</c:v>
                </c:pt>
                <c:pt idx="86974">
                  <c:v>15.451449</c:v>
                </c:pt>
                <c:pt idx="86975">
                  <c:v>15.448741</c:v>
                </c:pt>
                <c:pt idx="86976">
                  <c:v>15.438204000000001</c:v>
                </c:pt>
                <c:pt idx="86977">
                  <c:v>15.441977</c:v>
                </c:pt>
                <c:pt idx="86978">
                  <c:v>15.451273</c:v>
                </c:pt>
                <c:pt idx="86979">
                  <c:v>15.456246</c:v>
                </c:pt>
                <c:pt idx="86980">
                  <c:v>15.453675</c:v>
                </c:pt>
                <c:pt idx="86981">
                  <c:v>15.451079999999999</c:v>
                </c:pt>
                <c:pt idx="86982">
                  <c:v>15.449479</c:v>
                </c:pt>
                <c:pt idx="86983">
                  <c:v>15.453288000000001</c:v>
                </c:pt>
                <c:pt idx="86984">
                  <c:v>15.456607999999999</c:v>
                </c:pt>
                <c:pt idx="86985">
                  <c:v>15.445798</c:v>
                </c:pt>
                <c:pt idx="86986">
                  <c:v>15.44605</c:v>
                </c:pt>
                <c:pt idx="86987">
                  <c:v>15.457198</c:v>
                </c:pt>
                <c:pt idx="86988">
                  <c:v>15.452068000000001</c:v>
                </c:pt>
                <c:pt idx="86989">
                  <c:v>15.442634999999999</c:v>
                </c:pt>
                <c:pt idx="86990">
                  <c:v>15.450203999999999</c:v>
                </c:pt>
                <c:pt idx="86991">
                  <c:v>15.460433999999999</c:v>
                </c:pt>
                <c:pt idx="86992">
                  <c:v>15.451596</c:v>
                </c:pt>
                <c:pt idx="86993">
                  <c:v>15.44595</c:v>
                </c:pt>
                <c:pt idx="86994">
                  <c:v>15.453792</c:v>
                </c:pt>
                <c:pt idx="86995">
                  <c:v>15.453402000000001</c:v>
                </c:pt>
                <c:pt idx="86996">
                  <c:v>15.449645</c:v>
                </c:pt>
                <c:pt idx="86997">
                  <c:v>15.447290000000001</c:v>
                </c:pt>
                <c:pt idx="86998">
                  <c:v>15.444535</c:v>
                </c:pt>
                <c:pt idx="86999">
                  <c:v>15.452381000000001</c:v>
                </c:pt>
                <c:pt idx="87000">
                  <c:v>15.460995</c:v>
                </c:pt>
                <c:pt idx="87001">
                  <c:v>15.456654</c:v>
                </c:pt>
                <c:pt idx="87002">
                  <c:v>15.452533000000001</c:v>
                </c:pt>
                <c:pt idx="87003">
                  <c:v>15.460689</c:v>
                </c:pt>
                <c:pt idx="87004">
                  <c:v>15.458603</c:v>
                </c:pt>
                <c:pt idx="87005">
                  <c:v>15.446434</c:v>
                </c:pt>
                <c:pt idx="87006">
                  <c:v>15.456303</c:v>
                </c:pt>
                <c:pt idx="87007">
                  <c:v>15.466452</c:v>
                </c:pt>
                <c:pt idx="87008">
                  <c:v>15.456467</c:v>
                </c:pt>
                <c:pt idx="87009">
                  <c:v>15.449630000000001</c:v>
                </c:pt>
                <c:pt idx="87010">
                  <c:v>15.452889000000001</c:v>
                </c:pt>
                <c:pt idx="87011">
                  <c:v>15.449311</c:v>
                </c:pt>
                <c:pt idx="87012">
                  <c:v>15.446313</c:v>
                </c:pt>
                <c:pt idx="87013">
                  <c:v>15.455439</c:v>
                </c:pt>
                <c:pt idx="87014">
                  <c:v>15.452882000000001</c:v>
                </c:pt>
                <c:pt idx="87015">
                  <c:v>15.444411000000001</c:v>
                </c:pt>
                <c:pt idx="87016">
                  <c:v>15.449524</c:v>
                </c:pt>
                <c:pt idx="87017">
                  <c:v>15.456518000000001</c:v>
                </c:pt>
                <c:pt idx="87018">
                  <c:v>15.462199999999999</c:v>
                </c:pt>
                <c:pt idx="87019">
                  <c:v>15.462815000000001</c:v>
                </c:pt>
                <c:pt idx="87020">
                  <c:v>15.460464999999999</c:v>
                </c:pt>
                <c:pt idx="87021">
                  <c:v>15.463569</c:v>
                </c:pt>
                <c:pt idx="87022">
                  <c:v>15.469542000000001</c:v>
                </c:pt>
                <c:pt idx="87023">
                  <c:v>15.461887000000001</c:v>
                </c:pt>
                <c:pt idx="87024">
                  <c:v>15.447863</c:v>
                </c:pt>
                <c:pt idx="87025">
                  <c:v>15.455258000000001</c:v>
                </c:pt>
                <c:pt idx="87026">
                  <c:v>15.462127000000001</c:v>
                </c:pt>
                <c:pt idx="87027">
                  <c:v>15.456353999999999</c:v>
                </c:pt>
                <c:pt idx="87028">
                  <c:v>15.45721</c:v>
                </c:pt>
                <c:pt idx="87029">
                  <c:v>15.460699</c:v>
                </c:pt>
                <c:pt idx="87030">
                  <c:v>15.460925</c:v>
                </c:pt>
                <c:pt idx="87031">
                  <c:v>15.455572999999999</c:v>
                </c:pt>
                <c:pt idx="87032">
                  <c:v>15.455753</c:v>
                </c:pt>
                <c:pt idx="87033">
                  <c:v>15.457552</c:v>
                </c:pt>
                <c:pt idx="87034">
                  <c:v>15.452864999999999</c:v>
                </c:pt>
                <c:pt idx="87035">
                  <c:v>15.456433000000001</c:v>
                </c:pt>
                <c:pt idx="87036">
                  <c:v>15.454908</c:v>
                </c:pt>
                <c:pt idx="87037">
                  <c:v>15.449534</c:v>
                </c:pt>
                <c:pt idx="87038">
                  <c:v>15.458098</c:v>
                </c:pt>
                <c:pt idx="87039">
                  <c:v>15.457694</c:v>
                </c:pt>
                <c:pt idx="87040">
                  <c:v>15.453377</c:v>
                </c:pt>
                <c:pt idx="87041">
                  <c:v>15.466022000000001</c:v>
                </c:pt>
                <c:pt idx="87042">
                  <c:v>15.474539</c:v>
                </c:pt>
                <c:pt idx="87043">
                  <c:v>15.465666000000001</c:v>
                </c:pt>
                <c:pt idx="87044">
                  <c:v>15.459402000000001</c:v>
                </c:pt>
                <c:pt idx="87045">
                  <c:v>15.461846</c:v>
                </c:pt>
                <c:pt idx="87046">
                  <c:v>15.457281999999999</c:v>
                </c:pt>
                <c:pt idx="87047">
                  <c:v>15.452089000000001</c:v>
                </c:pt>
                <c:pt idx="87048">
                  <c:v>15.459057</c:v>
                </c:pt>
                <c:pt idx="87049">
                  <c:v>15.463098</c:v>
                </c:pt>
                <c:pt idx="87050">
                  <c:v>15.456467</c:v>
                </c:pt>
                <c:pt idx="87051">
                  <c:v>15.461053</c:v>
                </c:pt>
                <c:pt idx="87052">
                  <c:v>15.470929999999999</c:v>
                </c:pt>
                <c:pt idx="87053">
                  <c:v>15.466965</c:v>
                </c:pt>
                <c:pt idx="87054">
                  <c:v>15.464248</c:v>
                </c:pt>
                <c:pt idx="87055">
                  <c:v>15.461429000000001</c:v>
                </c:pt>
                <c:pt idx="87056">
                  <c:v>15.456642</c:v>
                </c:pt>
                <c:pt idx="87057">
                  <c:v>15.464943999999999</c:v>
                </c:pt>
                <c:pt idx="87058">
                  <c:v>15.463126000000001</c:v>
                </c:pt>
                <c:pt idx="87059">
                  <c:v>15.450388</c:v>
                </c:pt>
                <c:pt idx="87060">
                  <c:v>15.459078</c:v>
                </c:pt>
                <c:pt idx="87061">
                  <c:v>15.468244</c:v>
                </c:pt>
                <c:pt idx="87062">
                  <c:v>15.455830000000001</c:v>
                </c:pt>
                <c:pt idx="87063">
                  <c:v>15.451734</c:v>
                </c:pt>
                <c:pt idx="87064">
                  <c:v>15.464494</c:v>
                </c:pt>
                <c:pt idx="87065">
                  <c:v>15.469616</c:v>
                </c:pt>
                <c:pt idx="87066">
                  <c:v>15.464561</c:v>
                </c:pt>
                <c:pt idx="87067">
                  <c:v>15.462415</c:v>
                </c:pt>
                <c:pt idx="87068">
                  <c:v>15.464676000000001</c:v>
                </c:pt>
                <c:pt idx="87069">
                  <c:v>15.46569</c:v>
                </c:pt>
                <c:pt idx="87070">
                  <c:v>15.459403999999999</c:v>
                </c:pt>
                <c:pt idx="87071">
                  <c:v>15.456447000000001</c:v>
                </c:pt>
                <c:pt idx="87072">
                  <c:v>15.458048</c:v>
                </c:pt>
                <c:pt idx="87073">
                  <c:v>15.463016</c:v>
                </c:pt>
                <c:pt idx="87074">
                  <c:v>15.471406999999999</c:v>
                </c:pt>
                <c:pt idx="87075">
                  <c:v>15.464582999999999</c:v>
                </c:pt>
                <c:pt idx="87076">
                  <c:v>15.464544</c:v>
                </c:pt>
                <c:pt idx="87077">
                  <c:v>15.476563000000001</c:v>
                </c:pt>
                <c:pt idx="87078">
                  <c:v>15.464883</c:v>
                </c:pt>
                <c:pt idx="87079">
                  <c:v>15.457103</c:v>
                </c:pt>
                <c:pt idx="87080">
                  <c:v>15.473444000000001</c:v>
                </c:pt>
                <c:pt idx="87081">
                  <c:v>15.469747999999999</c:v>
                </c:pt>
                <c:pt idx="87082">
                  <c:v>15.451587</c:v>
                </c:pt>
                <c:pt idx="87083">
                  <c:v>15.464442999999999</c:v>
                </c:pt>
                <c:pt idx="87084">
                  <c:v>15.480544999999999</c:v>
                </c:pt>
                <c:pt idx="87085">
                  <c:v>15.469367</c:v>
                </c:pt>
                <c:pt idx="87086">
                  <c:v>15.46594</c:v>
                </c:pt>
                <c:pt idx="87087">
                  <c:v>15.473699999999999</c:v>
                </c:pt>
                <c:pt idx="87088">
                  <c:v>15.469469999999999</c:v>
                </c:pt>
                <c:pt idx="87089">
                  <c:v>15.468109</c:v>
                </c:pt>
                <c:pt idx="87090">
                  <c:v>15.472149999999999</c:v>
                </c:pt>
                <c:pt idx="87091">
                  <c:v>15.469595999999999</c:v>
                </c:pt>
                <c:pt idx="87092">
                  <c:v>15.466638</c:v>
                </c:pt>
                <c:pt idx="87093">
                  <c:v>15.468245</c:v>
                </c:pt>
                <c:pt idx="87094">
                  <c:v>15.464672999999999</c:v>
                </c:pt>
                <c:pt idx="87095">
                  <c:v>15.461289000000001</c:v>
                </c:pt>
                <c:pt idx="87096">
                  <c:v>15.469942</c:v>
                </c:pt>
                <c:pt idx="87097">
                  <c:v>15.463933000000001</c:v>
                </c:pt>
                <c:pt idx="87098">
                  <c:v>15.457800000000001</c:v>
                </c:pt>
                <c:pt idx="87099">
                  <c:v>15.476838000000001</c:v>
                </c:pt>
                <c:pt idx="87100">
                  <c:v>15.481002999999999</c:v>
                </c:pt>
                <c:pt idx="87101">
                  <c:v>15.468166</c:v>
                </c:pt>
                <c:pt idx="87102">
                  <c:v>15.468640000000001</c:v>
                </c:pt>
                <c:pt idx="87103">
                  <c:v>15.475858000000001</c:v>
                </c:pt>
                <c:pt idx="87104">
                  <c:v>15.473297000000001</c:v>
                </c:pt>
                <c:pt idx="87105">
                  <c:v>15.469605</c:v>
                </c:pt>
                <c:pt idx="87106">
                  <c:v>15.476141</c:v>
                </c:pt>
                <c:pt idx="87107">
                  <c:v>15.474923</c:v>
                </c:pt>
                <c:pt idx="87108">
                  <c:v>15.473932</c:v>
                </c:pt>
                <c:pt idx="87109">
                  <c:v>15.478484</c:v>
                </c:pt>
                <c:pt idx="87110">
                  <c:v>15.475815000000001</c:v>
                </c:pt>
                <c:pt idx="87111">
                  <c:v>15.477173000000001</c:v>
                </c:pt>
                <c:pt idx="87112">
                  <c:v>15.478501</c:v>
                </c:pt>
                <c:pt idx="87113">
                  <c:v>15.472237</c:v>
                </c:pt>
                <c:pt idx="87114">
                  <c:v>15.466372</c:v>
                </c:pt>
                <c:pt idx="87115">
                  <c:v>15.472759</c:v>
                </c:pt>
                <c:pt idx="87116">
                  <c:v>15.473456000000001</c:v>
                </c:pt>
                <c:pt idx="87117">
                  <c:v>15.457801</c:v>
                </c:pt>
                <c:pt idx="87118">
                  <c:v>15.459389</c:v>
                </c:pt>
                <c:pt idx="87119">
                  <c:v>15.466611</c:v>
                </c:pt>
                <c:pt idx="87120">
                  <c:v>15.464487999999999</c:v>
                </c:pt>
                <c:pt idx="87121">
                  <c:v>15.472932999999999</c:v>
                </c:pt>
                <c:pt idx="87122">
                  <c:v>15.481311</c:v>
                </c:pt>
                <c:pt idx="87123">
                  <c:v>15.47528</c:v>
                </c:pt>
                <c:pt idx="87124">
                  <c:v>15.464573</c:v>
                </c:pt>
                <c:pt idx="87125">
                  <c:v>15.470784999999999</c:v>
                </c:pt>
                <c:pt idx="87126">
                  <c:v>15.479862000000001</c:v>
                </c:pt>
                <c:pt idx="87127">
                  <c:v>15.475571</c:v>
                </c:pt>
                <c:pt idx="87128">
                  <c:v>15.477414</c:v>
                </c:pt>
                <c:pt idx="87129">
                  <c:v>15.477594</c:v>
                </c:pt>
                <c:pt idx="87130">
                  <c:v>15.470504999999999</c:v>
                </c:pt>
                <c:pt idx="87131">
                  <c:v>15.467555000000001</c:v>
                </c:pt>
                <c:pt idx="87132">
                  <c:v>15.465978</c:v>
                </c:pt>
                <c:pt idx="87133">
                  <c:v>15.468939000000001</c:v>
                </c:pt>
                <c:pt idx="87134">
                  <c:v>15.476469</c:v>
                </c:pt>
                <c:pt idx="87135">
                  <c:v>15.480002000000001</c:v>
                </c:pt>
                <c:pt idx="87136">
                  <c:v>15.475711</c:v>
                </c:pt>
                <c:pt idx="87137">
                  <c:v>15.476773</c:v>
                </c:pt>
                <c:pt idx="87138">
                  <c:v>15.481692000000001</c:v>
                </c:pt>
                <c:pt idx="87139">
                  <c:v>15.473221000000001</c:v>
                </c:pt>
                <c:pt idx="87140">
                  <c:v>15.469512999999999</c:v>
                </c:pt>
                <c:pt idx="87141">
                  <c:v>15.4779</c:v>
                </c:pt>
                <c:pt idx="87142">
                  <c:v>15.478781</c:v>
                </c:pt>
                <c:pt idx="87143">
                  <c:v>15.471473</c:v>
                </c:pt>
                <c:pt idx="87144">
                  <c:v>15.469068999999999</c:v>
                </c:pt>
                <c:pt idx="87145">
                  <c:v>15.470947000000001</c:v>
                </c:pt>
                <c:pt idx="87146">
                  <c:v>15.472143000000001</c:v>
                </c:pt>
                <c:pt idx="87147">
                  <c:v>15.483679</c:v>
                </c:pt>
                <c:pt idx="87148">
                  <c:v>15.487114999999999</c:v>
                </c:pt>
                <c:pt idx="87149">
                  <c:v>15.474742000000001</c:v>
                </c:pt>
                <c:pt idx="87150">
                  <c:v>15.481525</c:v>
                </c:pt>
                <c:pt idx="87151">
                  <c:v>15.493755</c:v>
                </c:pt>
                <c:pt idx="87152">
                  <c:v>15.482157000000001</c:v>
                </c:pt>
                <c:pt idx="87153">
                  <c:v>15.473846</c:v>
                </c:pt>
                <c:pt idx="87154">
                  <c:v>15.479251</c:v>
                </c:pt>
                <c:pt idx="87155">
                  <c:v>15.474205</c:v>
                </c:pt>
                <c:pt idx="87156">
                  <c:v>15.470563</c:v>
                </c:pt>
                <c:pt idx="87157">
                  <c:v>15.481577</c:v>
                </c:pt>
                <c:pt idx="87158">
                  <c:v>15.480952</c:v>
                </c:pt>
                <c:pt idx="87159">
                  <c:v>15.475631999999999</c:v>
                </c:pt>
                <c:pt idx="87160">
                  <c:v>15.48096</c:v>
                </c:pt>
                <c:pt idx="87161">
                  <c:v>15.481807</c:v>
                </c:pt>
                <c:pt idx="87162">
                  <c:v>15.482474</c:v>
                </c:pt>
                <c:pt idx="87163">
                  <c:v>15.483515000000001</c:v>
                </c:pt>
                <c:pt idx="87164">
                  <c:v>15.480862</c:v>
                </c:pt>
                <c:pt idx="87165">
                  <c:v>15.478138</c:v>
                </c:pt>
                <c:pt idx="87166">
                  <c:v>15.480275000000001</c:v>
                </c:pt>
                <c:pt idx="87167">
                  <c:v>15.486787</c:v>
                </c:pt>
                <c:pt idx="87168">
                  <c:v>15.477997</c:v>
                </c:pt>
                <c:pt idx="87169">
                  <c:v>15.471598</c:v>
                </c:pt>
                <c:pt idx="87170">
                  <c:v>15.485225</c:v>
                </c:pt>
                <c:pt idx="87171">
                  <c:v>15.484915000000001</c:v>
                </c:pt>
                <c:pt idx="87172">
                  <c:v>15.474954</c:v>
                </c:pt>
                <c:pt idx="87173">
                  <c:v>15.482713</c:v>
                </c:pt>
                <c:pt idx="87174">
                  <c:v>15.488759999999999</c:v>
                </c:pt>
                <c:pt idx="87175">
                  <c:v>15.478842</c:v>
                </c:pt>
                <c:pt idx="87176">
                  <c:v>15.482718999999999</c:v>
                </c:pt>
                <c:pt idx="87177">
                  <c:v>15.486394000000001</c:v>
                </c:pt>
                <c:pt idx="87178">
                  <c:v>15.471384</c:v>
                </c:pt>
                <c:pt idx="87179">
                  <c:v>15.47561</c:v>
                </c:pt>
                <c:pt idx="87180">
                  <c:v>15.486712000000001</c:v>
                </c:pt>
                <c:pt idx="87181">
                  <c:v>15.478645999999999</c:v>
                </c:pt>
                <c:pt idx="87182">
                  <c:v>15.479162000000001</c:v>
                </c:pt>
                <c:pt idx="87183">
                  <c:v>15.483339000000001</c:v>
                </c:pt>
                <c:pt idx="87184">
                  <c:v>15.478369000000001</c:v>
                </c:pt>
                <c:pt idx="87185">
                  <c:v>15.479889</c:v>
                </c:pt>
                <c:pt idx="87186">
                  <c:v>15.490121</c:v>
                </c:pt>
                <c:pt idx="87187">
                  <c:v>15.487285</c:v>
                </c:pt>
                <c:pt idx="87188">
                  <c:v>15.481424000000001</c:v>
                </c:pt>
                <c:pt idx="87189">
                  <c:v>15.491156</c:v>
                </c:pt>
                <c:pt idx="87190">
                  <c:v>15.488308</c:v>
                </c:pt>
                <c:pt idx="87191">
                  <c:v>15.485037</c:v>
                </c:pt>
                <c:pt idx="87192">
                  <c:v>15.492747</c:v>
                </c:pt>
                <c:pt idx="87193">
                  <c:v>15.489418000000001</c:v>
                </c:pt>
                <c:pt idx="87194">
                  <c:v>15.480349</c:v>
                </c:pt>
                <c:pt idx="87195">
                  <c:v>15.479354000000001</c:v>
                </c:pt>
                <c:pt idx="87196">
                  <c:v>15.491918999999999</c:v>
                </c:pt>
                <c:pt idx="87197">
                  <c:v>15.486917</c:v>
                </c:pt>
                <c:pt idx="87198">
                  <c:v>15.472268</c:v>
                </c:pt>
                <c:pt idx="87199">
                  <c:v>15.486922</c:v>
                </c:pt>
                <c:pt idx="87200">
                  <c:v>15.494776999999999</c:v>
                </c:pt>
                <c:pt idx="87201">
                  <c:v>15.483124</c:v>
                </c:pt>
                <c:pt idx="87202">
                  <c:v>15.481733999999999</c:v>
                </c:pt>
                <c:pt idx="87203">
                  <c:v>15.486437</c:v>
                </c:pt>
                <c:pt idx="87204">
                  <c:v>15.48251</c:v>
                </c:pt>
                <c:pt idx="87205">
                  <c:v>15.482172</c:v>
                </c:pt>
                <c:pt idx="87206">
                  <c:v>15.489141999999999</c:v>
                </c:pt>
                <c:pt idx="87207">
                  <c:v>15.486602</c:v>
                </c:pt>
                <c:pt idx="87208">
                  <c:v>15.490107</c:v>
                </c:pt>
                <c:pt idx="87209">
                  <c:v>15.493512000000001</c:v>
                </c:pt>
                <c:pt idx="87210">
                  <c:v>15.482684000000001</c:v>
                </c:pt>
                <c:pt idx="87211">
                  <c:v>15.486996</c:v>
                </c:pt>
                <c:pt idx="87212">
                  <c:v>15.494441</c:v>
                </c:pt>
                <c:pt idx="87213">
                  <c:v>15.487401999999999</c:v>
                </c:pt>
                <c:pt idx="87214">
                  <c:v>15.483108</c:v>
                </c:pt>
                <c:pt idx="87215">
                  <c:v>15.489807000000001</c:v>
                </c:pt>
                <c:pt idx="87216">
                  <c:v>15.491816</c:v>
                </c:pt>
                <c:pt idx="87217">
                  <c:v>15.481798</c:v>
                </c:pt>
                <c:pt idx="87218">
                  <c:v>15.488951999999999</c:v>
                </c:pt>
                <c:pt idx="87219">
                  <c:v>15.501103000000001</c:v>
                </c:pt>
                <c:pt idx="87220">
                  <c:v>15.495098</c:v>
                </c:pt>
                <c:pt idx="87221">
                  <c:v>15.490449999999999</c:v>
                </c:pt>
                <c:pt idx="87222">
                  <c:v>15.497778</c:v>
                </c:pt>
                <c:pt idx="87223">
                  <c:v>15.500163000000001</c:v>
                </c:pt>
                <c:pt idx="87224">
                  <c:v>15.491390000000001</c:v>
                </c:pt>
                <c:pt idx="87225">
                  <c:v>15.491657</c:v>
                </c:pt>
                <c:pt idx="87226">
                  <c:v>15.491885</c:v>
                </c:pt>
                <c:pt idx="87227">
                  <c:v>15.487487</c:v>
                </c:pt>
                <c:pt idx="87228">
                  <c:v>15.497244999999999</c:v>
                </c:pt>
                <c:pt idx="87229">
                  <c:v>15.493634999999999</c:v>
                </c:pt>
                <c:pt idx="87230">
                  <c:v>15.481069</c:v>
                </c:pt>
                <c:pt idx="87231">
                  <c:v>15.487423</c:v>
                </c:pt>
                <c:pt idx="87232">
                  <c:v>15.491097999999999</c:v>
                </c:pt>
                <c:pt idx="87233">
                  <c:v>15.49066</c:v>
                </c:pt>
                <c:pt idx="87234">
                  <c:v>15.499083000000001</c:v>
                </c:pt>
                <c:pt idx="87235">
                  <c:v>15.49823</c:v>
                </c:pt>
                <c:pt idx="87236">
                  <c:v>15.488770000000001</c:v>
                </c:pt>
                <c:pt idx="87237">
                  <c:v>15.492485</c:v>
                </c:pt>
                <c:pt idx="87238">
                  <c:v>15.492896999999999</c:v>
                </c:pt>
                <c:pt idx="87239">
                  <c:v>15.480149000000001</c:v>
                </c:pt>
                <c:pt idx="87240">
                  <c:v>15.486027999999999</c:v>
                </c:pt>
                <c:pt idx="87241">
                  <c:v>15.497051000000001</c:v>
                </c:pt>
                <c:pt idx="87242">
                  <c:v>15.488580000000001</c:v>
                </c:pt>
                <c:pt idx="87243">
                  <c:v>15.481635000000001</c:v>
                </c:pt>
                <c:pt idx="87244">
                  <c:v>15.488032</c:v>
                </c:pt>
                <c:pt idx="87245">
                  <c:v>15.495777</c:v>
                </c:pt>
                <c:pt idx="87246">
                  <c:v>15.49371</c:v>
                </c:pt>
                <c:pt idx="87247">
                  <c:v>15.494983</c:v>
                </c:pt>
                <c:pt idx="87248">
                  <c:v>15.499025</c:v>
                </c:pt>
                <c:pt idx="87249">
                  <c:v>15.493728000000001</c:v>
                </c:pt>
                <c:pt idx="87250">
                  <c:v>15.495837</c:v>
                </c:pt>
                <c:pt idx="87251">
                  <c:v>15.500852999999999</c:v>
                </c:pt>
                <c:pt idx="87252">
                  <c:v>15.496382000000001</c:v>
                </c:pt>
                <c:pt idx="87253">
                  <c:v>15.495069000000001</c:v>
                </c:pt>
                <c:pt idx="87254">
                  <c:v>15.501294</c:v>
                </c:pt>
                <c:pt idx="87255">
                  <c:v>15.501564999999999</c:v>
                </c:pt>
                <c:pt idx="87256">
                  <c:v>15.495039</c:v>
                </c:pt>
                <c:pt idx="87257">
                  <c:v>15.499440999999999</c:v>
                </c:pt>
                <c:pt idx="87258">
                  <c:v>15.498808</c:v>
                </c:pt>
                <c:pt idx="87259">
                  <c:v>15.488772000000001</c:v>
                </c:pt>
                <c:pt idx="87260">
                  <c:v>15.495874000000001</c:v>
                </c:pt>
                <c:pt idx="87261">
                  <c:v>15.496395</c:v>
                </c:pt>
                <c:pt idx="87262">
                  <c:v>15.481846000000001</c:v>
                </c:pt>
                <c:pt idx="87263">
                  <c:v>15.488642</c:v>
                </c:pt>
                <c:pt idx="87264">
                  <c:v>15.501602</c:v>
                </c:pt>
                <c:pt idx="87265">
                  <c:v>15.496262</c:v>
                </c:pt>
                <c:pt idx="87266">
                  <c:v>15.49122</c:v>
                </c:pt>
                <c:pt idx="87267">
                  <c:v>15.497996000000001</c:v>
                </c:pt>
                <c:pt idx="87268">
                  <c:v>15.495965999999999</c:v>
                </c:pt>
                <c:pt idx="87269">
                  <c:v>15.494052</c:v>
                </c:pt>
                <c:pt idx="87270">
                  <c:v>15.504481999999999</c:v>
                </c:pt>
                <c:pt idx="87271">
                  <c:v>15.49832</c:v>
                </c:pt>
                <c:pt idx="87272">
                  <c:v>15.488042</c:v>
                </c:pt>
                <c:pt idx="87273">
                  <c:v>15.498225</c:v>
                </c:pt>
                <c:pt idx="87274">
                  <c:v>15.504339</c:v>
                </c:pt>
                <c:pt idx="87275">
                  <c:v>15.493429000000001</c:v>
                </c:pt>
                <c:pt idx="87276">
                  <c:v>15.495841</c:v>
                </c:pt>
                <c:pt idx="87277">
                  <c:v>15.507599000000001</c:v>
                </c:pt>
                <c:pt idx="87278">
                  <c:v>15.500234000000001</c:v>
                </c:pt>
                <c:pt idx="87279">
                  <c:v>15.496969</c:v>
                </c:pt>
                <c:pt idx="87280">
                  <c:v>15.503716000000001</c:v>
                </c:pt>
                <c:pt idx="87281">
                  <c:v>15.500259</c:v>
                </c:pt>
                <c:pt idx="87282">
                  <c:v>15.500152999999999</c:v>
                </c:pt>
                <c:pt idx="87283">
                  <c:v>15.505443</c:v>
                </c:pt>
                <c:pt idx="87284">
                  <c:v>15.501739000000001</c:v>
                </c:pt>
                <c:pt idx="87285">
                  <c:v>15.493313000000001</c:v>
                </c:pt>
                <c:pt idx="87286">
                  <c:v>15.500361</c:v>
                </c:pt>
                <c:pt idx="87287">
                  <c:v>15.502803999999999</c:v>
                </c:pt>
                <c:pt idx="87288">
                  <c:v>15.489907000000001</c:v>
                </c:pt>
                <c:pt idx="87289">
                  <c:v>15.503539</c:v>
                </c:pt>
                <c:pt idx="87290">
                  <c:v>15.518364</c:v>
                </c:pt>
                <c:pt idx="87291">
                  <c:v>15.504061999999999</c:v>
                </c:pt>
                <c:pt idx="87292">
                  <c:v>15.500310000000001</c:v>
                </c:pt>
                <c:pt idx="87293">
                  <c:v>15.510434999999999</c:v>
                </c:pt>
                <c:pt idx="87294">
                  <c:v>15.50248</c:v>
                </c:pt>
                <c:pt idx="87295">
                  <c:v>15.493739</c:v>
                </c:pt>
                <c:pt idx="87296">
                  <c:v>15.510785</c:v>
                </c:pt>
                <c:pt idx="87297">
                  <c:v>15.514481999999999</c:v>
                </c:pt>
                <c:pt idx="87298">
                  <c:v>15.501861999999999</c:v>
                </c:pt>
                <c:pt idx="87299">
                  <c:v>15.50501</c:v>
                </c:pt>
                <c:pt idx="87300">
                  <c:v>15.501556000000001</c:v>
                </c:pt>
                <c:pt idx="87301">
                  <c:v>15.49638</c:v>
                </c:pt>
                <c:pt idx="87302">
                  <c:v>15.501262000000001</c:v>
                </c:pt>
                <c:pt idx="87303">
                  <c:v>15.496935000000001</c:v>
                </c:pt>
                <c:pt idx="87304">
                  <c:v>15.499172</c:v>
                </c:pt>
                <c:pt idx="87305">
                  <c:v>15.510465999999999</c:v>
                </c:pt>
                <c:pt idx="87306">
                  <c:v>15.500379000000001</c:v>
                </c:pt>
                <c:pt idx="87307">
                  <c:v>15.486770999999999</c:v>
                </c:pt>
                <c:pt idx="87308">
                  <c:v>15.503304999999999</c:v>
                </c:pt>
                <c:pt idx="87309">
                  <c:v>15.510338000000001</c:v>
                </c:pt>
                <c:pt idx="87310">
                  <c:v>15.493982000000001</c:v>
                </c:pt>
                <c:pt idx="87311">
                  <c:v>15.501735</c:v>
                </c:pt>
                <c:pt idx="87312">
                  <c:v>15.510265</c:v>
                </c:pt>
                <c:pt idx="87313">
                  <c:v>15.495201</c:v>
                </c:pt>
                <c:pt idx="87314">
                  <c:v>15.492311000000001</c:v>
                </c:pt>
                <c:pt idx="87315">
                  <c:v>15.509710999999999</c:v>
                </c:pt>
                <c:pt idx="87316">
                  <c:v>15.515044</c:v>
                </c:pt>
                <c:pt idx="87317">
                  <c:v>15.505076000000001</c:v>
                </c:pt>
                <c:pt idx="87318">
                  <c:v>15.507892999999999</c:v>
                </c:pt>
                <c:pt idx="87319">
                  <c:v>15.513408999999999</c:v>
                </c:pt>
                <c:pt idx="87320">
                  <c:v>15.508749</c:v>
                </c:pt>
                <c:pt idx="87321">
                  <c:v>15.513339999999999</c:v>
                </c:pt>
                <c:pt idx="87322">
                  <c:v>15.509981</c:v>
                </c:pt>
                <c:pt idx="87323">
                  <c:v>15.496245999999999</c:v>
                </c:pt>
                <c:pt idx="87324">
                  <c:v>15.502571</c:v>
                </c:pt>
                <c:pt idx="87325">
                  <c:v>15.515585</c:v>
                </c:pt>
                <c:pt idx="87326">
                  <c:v>15.509758</c:v>
                </c:pt>
                <c:pt idx="87327">
                  <c:v>15.497565</c:v>
                </c:pt>
                <c:pt idx="87328">
                  <c:v>15.507287</c:v>
                </c:pt>
                <c:pt idx="87329">
                  <c:v>15.51352</c:v>
                </c:pt>
                <c:pt idx="87330">
                  <c:v>15.503897</c:v>
                </c:pt>
                <c:pt idx="87331">
                  <c:v>15.513121999999999</c:v>
                </c:pt>
                <c:pt idx="87332">
                  <c:v>15.517605</c:v>
                </c:pt>
                <c:pt idx="87333">
                  <c:v>15.506247</c:v>
                </c:pt>
                <c:pt idx="87334">
                  <c:v>15.508189</c:v>
                </c:pt>
                <c:pt idx="87335">
                  <c:v>15.514016</c:v>
                </c:pt>
                <c:pt idx="87336">
                  <c:v>15.505758</c:v>
                </c:pt>
                <c:pt idx="87337">
                  <c:v>15.504061999999999</c:v>
                </c:pt>
                <c:pt idx="87338">
                  <c:v>15.510847</c:v>
                </c:pt>
                <c:pt idx="87339">
                  <c:v>15.503036</c:v>
                </c:pt>
                <c:pt idx="87340">
                  <c:v>15.508258</c:v>
                </c:pt>
                <c:pt idx="87341">
                  <c:v>15.522209</c:v>
                </c:pt>
                <c:pt idx="87342">
                  <c:v>15.513427999999999</c:v>
                </c:pt>
                <c:pt idx="87343">
                  <c:v>15.511215999999999</c:v>
                </c:pt>
                <c:pt idx="87344">
                  <c:v>15.518995</c:v>
                </c:pt>
                <c:pt idx="87345">
                  <c:v>15.518371</c:v>
                </c:pt>
                <c:pt idx="87346">
                  <c:v>15.511034</c:v>
                </c:pt>
                <c:pt idx="87347">
                  <c:v>15.508228000000001</c:v>
                </c:pt>
                <c:pt idx="87348">
                  <c:v>15.50446</c:v>
                </c:pt>
                <c:pt idx="87349">
                  <c:v>15.497695999999999</c:v>
                </c:pt>
                <c:pt idx="87350">
                  <c:v>15.504891000000001</c:v>
                </c:pt>
                <c:pt idx="87351">
                  <c:v>15.508412999999999</c:v>
                </c:pt>
                <c:pt idx="87352">
                  <c:v>15.501201</c:v>
                </c:pt>
                <c:pt idx="87353">
                  <c:v>15.503043999999999</c:v>
                </c:pt>
                <c:pt idx="87354">
                  <c:v>15.507692</c:v>
                </c:pt>
                <c:pt idx="87355">
                  <c:v>15.508975</c:v>
                </c:pt>
                <c:pt idx="87356">
                  <c:v>15.514898000000001</c:v>
                </c:pt>
                <c:pt idx="87357">
                  <c:v>15.519857</c:v>
                </c:pt>
                <c:pt idx="87358">
                  <c:v>15.512926999999999</c:v>
                </c:pt>
                <c:pt idx="87359">
                  <c:v>15.514849999999999</c:v>
                </c:pt>
                <c:pt idx="87360">
                  <c:v>15.520308999999999</c:v>
                </c:pt>
                <c:pt idx="87361">
                  <c:v>15.504407</c:v>
                </c:pt>
                <c:pt idx="87362">
                  <c:v>15.507284</c:v>
                </c:pt>
                <c:pt idx="87363">
                  <c:v>15.521526</c:v>
                </c:pt>
                <c:pt idx="87364">
                  <c:v>15.509002000000001</c:v>
                </c:pt>
                <c:pt idx="87365">
                  <c:v>15.509584</c:v>
                </c:pt>
                <c:pt idx="87366">
                  <c:v>15.519992999999999</c:v>
                </c:pt>
                <c:pt idx="87367">
                  <c:v>15.514056999999999</c:v>
                </c:pt>
                <c:pt idx="87368">
                  <c:v>15.509983</c:v>
                </c:pt>
                <c:pt idx="87369">
                  <c:v>15.517633</c:v>
                </c:pt>
                <c:pt idx="87370">
                  <c:v>15.522219</c:v>
                </c:pt>
                <c:pt idx="87371">
                  <c:v>15.514449000000001</c:v>
                </c:pt>
                <c:pt idx="87372">
                  <c:v>15.511899</c:v>
                </c:pt>
                <c:pt idx="87373">
                  <c:v>15.511945000000001</c:v>
                </c:pt>
                <c:pt idx="87374">
                  <c:v>15.502153</c:v>
                </c:pt>
                <c:pt idx="87375">
                  <c:v>15.50409</c:v>
                </c:pt>
                <c:pt idx="87376">
                  <c:v>15.522019999999999</c:v>
                </c:pt>
                <c:pt idx="87377">
                  <c:v>15.520948000000001</c:v>
                </c:pt>
                <c:pt idx="87378">
                  <c:v>15.508906</c:v>
                </c:pt>
                <c:pt idx="87379">
                  <c:v>15.518777</c:v>
                </c:pt>
                <c:pt idx="87380">
                  <c:v>15.529971</c:v>
                </c:pt>
                <c:pt idx="87381">
                  <c:v>15.529172000000001</c:v>
                </c:pt>
                <c:pt idx="87382">
                  <c:v>15.530001</c:v>
                </c:pt>
                <c:pt idx="87383">
                  <c:v>15.518884999999999</c:v>
                </c:pt>
                <c:pt idx="87384">
                  <c:v>15.504659999999999</c:v>
                </c:pt>
                <c:pt idx="87385">
                  <c:v>15.513937</c:v>
                </c:pt>
                <c:pt idx="87386">
                  <c:v>15.525805999999999</c:v>
                </c:pt>
                <c:pt idx="87387">
                  <c:v>15.517079000000001</c:v>
                </c:pt>
                <c:pt idx="87388">
                  <c:v>15.514730999999999</c:v>
                </c:pt>
                <c:pt idx="87389">
                  <c:v>15.522435</c:v>
                </c:pt>
                <c:pt idx="87390">
                  <c:v>15.51202</c:v>
                </c:pt>
                <c:pt idx="87391">
                  <c:v>15.506473</c:v>
                </c:pt>
                <c:pt idx="87392">
                  <c:v>15.520910000000001</c:v>
                </c:pt>
                <c:pt idx="87393">
                  <c:v>15.516341000000001</c:v>
                </c:pt>
                <c:pt idx="87394">
                  <c:v>15.50475</c:v>
                </c:pt>
                <c:pt idx="87395">
                  <c:v>15.515146</c:v>
                </c:pt>
                <c:pt idx="87396">
                  <c:v>15.522411</c:v>
                </c:pt>
                <c:pt idx="87397">
                  <c:v>15.518420000000001</c:v>
                </c:pt>
                <c:pt idx="87398">
                  <c:v>15.522881</c:v>
                </c:pt>
                <c:pt idx="87399">
                  <c:v>15.520823</c:v>
                </c:pt>
                <c:pt idx="87400">
                  <c:v>15.513159999999999</c:v>
                </c:pt>
                <c:pt idx="87401">
                  <c:v>15.519373999999999</c:v>
                </c:pt>
                <c:pt idx="87402">
                  <c:v>15.520807</c:v>
                </c:pt>
                <c:pt idx="87403">
                  <c:v>15.51458</c:v>
                </c:pt>
                <c:pt idx="87404">
                  <c:v>15.524489000000001</c:v>
                </c:pt>
                <c:pt idx="87405">
                  <c:v>15.529911999999999</c:v>
                </c:pt>
                <c:pt idx="87406">
                  <c:v>15.518663999999999</c:v>
                </c:pt>
                <c:pt idx="87407">
                  <c:v>15.518267</c:v>
                </c:pt>
                <c:pt idx="87408">
                  <c:v>15.528817</c:v>
                </c:pt>
                <c:pt idx="87409">
                  <c:v>15.525615</c:v>
                </c:pt>
                <c:pt idx="87410">
                  <c:v>15.518488</c:v>
                </c:pt>
                <c:pt idx="87411">
                  <c:v>15.520972</c:v>
                </c:pt>
                <c:pt idx="87412">
                  <c:v>15.517632000000001</c:v>
                </c:pt>
                <c:pt idx="87413">
                  <c:v>15.514369</c:v>
                </c:pt>
                <c:pt idx="87414">
                  <c:v>15.517484</c:v>
                </c:pt>
                <c:pt idx="87415">
                  <c:v>15.512268000000001</c:v>
                </c:pt>
                <c:pt idx="87416">
                  <c:v>15.514215</c:v>
                </c:pt>
                <c:pt idx="87417">
                  <c:v>15.528043</c:v>
                </c:pt>
                <c:pt idx="87418">
                  <c:v>15.530343</c:v>
                </c:pt>
                <c:pt idx="87419">
                  <c:v>15.523234</c:v>
                </c:pt>
                <c:pt idx="87420">
                  <c:v>15.523809</c:v>
                </c:pt>
                <c:pt idx="87421">
                  <c:v>15.529949999999999</c:v>
                </c:pt>
                <c:pt idx="87422">
                  <c:v>15.521094</c:v>
                </c:pt>
                <c:pt idx="87423">
                  <c:v>15.517563000000001</c:v>
                </c:pt>
                <c:pt idx="87424">
                  <c:v>15.529271</c:v>
                </c:pt>
                <c:pt idx="87425">
                  <c:v>15.530125</c:v>
                </c:pt>
                <c:pt idx="87426">
                  <c:v>15.526263999999999</c:v>
                </c:pt>
                <c:pt idx="87427">
                  <c:v>15.534602</c:v>
                </c:pt>
                <c:pt idx="87428">
                  <c:v>15.535679</c:v>
                </c:pt>
                <c:pt idx="87429">
                  <c:v>15.519764</c:v>
                </c:pt>
                <c:pt idx="87430">
                  <c:v>15.523237999999999</c:v>
                </c:pt>
                <c:pt idx="87431">
                  <c:v>15.531981</c:v>
                </c:pt>
                <c:pt idx="87432">
                  <c:v>15.518715</c:v>
                </c:pt>
                <c:pt idx="87433">
                  <c:v>15.519069999999999</c:v>
                </c:pt>
                <c:pt idx="87434">
                  <c:v>15.530491</c:v>
                </c:pt>
                <c:pt idx="87435">
                  <c:v>15.525219</c:v>
                </c:pt>
                <c:pt idx="87436">
                  <c:v>15.521644999999999</c:v>
                </c:pt>
                <c:pt idx="87437">
                  <c:v>15.527341</c:v>
                </c:pt>
                <c:pt idx="87438">
                  <c:v>15.52614</c:v>
                </c:pt>
                <c:pt idx="87439">
                  <c:v>15.52399</c:v>
                </c:pt>
                <c:pt idx="87440">
                  <c:v>15.532666000000001</c:v>
                </c:pt>
                <c:pt idx="87441">
                  <c:v>15.527996999999999</c:v>
                </c:pt>
                <c:pt idx="87442">
                  <c:v>15.516087000000001</c:v>
                </c:pt>
                <c:pt idx="87443">
                  <c:v>15.524671</c:v>
                </c:pt>
                <c:pt idx="87444">
                  <c:v>15.527683</c:v>
                </c:pt>
                <c:pt idx="87445">
                  <c:v>15.521323000000001</c:v>
                </c:pt>
                <c:pt idx="87446">
                  <c:v>15.526472</c:v>
                </c:pt>
                <c:pt idx="87447">
                  <c:v>15.527977</c:v>
                </c:pt>
                <c:pt idx="87448">
                  <c:v>15.521267999999999</c:v>
                </c:pt>
                <c:pt idx="87449">
                  <c:v>15.522470999999999</c:v>
                </c:pt>
                <c:pt idx="87450">
                  <c:v>15.528257</c:v>
                </c:pt>
                <c:pt idx="87451">
                  <c:v>15.522216</c:v>
                </c:pt>
                <c:pt idx="87452">
                  <c:v>15.522259</c:v>
                </c:pt>
                <c:pt idx="87453">
                  <c:v>15.535485</c:v>
                </c:pt>
                <c:pt idx="87454">
                  <c:v>15.529045999999999</c:v>
                </c:pt>
                <c:pt idx="87455">
                  <c:v>15.520177</c:v>
                </c:pt>
                <c:pt idx="87456">
                  <c:v>15.535867</c:v>
                </c:pt>
                <c:pt idx="87457">
                  <c:v>15.542464000000001</c:v>
                </c:pt>
                <c:pt idx="87458">
                  <c:v>15.523766</c:v>
                </c:pt>
                <c:pt idx="87459">
                  <c:v>15.518305</c:v>
                </c:pt>
                <c:pt idx="87460">
                  <c:v>15.530053000000001</c:v>
                </c:pt>
                <c:pt idx="87461">
                  <c:v>15.527127999999999</c:v>
                </c:pt>
                <c:pt idx="87462">
                  <c:v>15.527115</c:v>
                </c:pt>
                <c:pt idx="87463">
                  <c:v>15.532291000000001</c:v>
                </c:pt>
                <c:pt idx="87464">
                  <c:v>15.527409</c:v>
                </c:pt>
                <c:pt idx="87465">
                  <c:v>15.534408000000001</c:v>
                </c:pt>
                <c:pt idx="87466">
                  <c:v>15.538648999999999</c:v>
                </c:pt>
                <c:pt idx="87467">
                  <c:v>15.526565</c:v>
                </c:pt>
                <c:pt idx="87468">
                  <c:v>15.523558</c:v>
                </c:pt>
                <c:pt idx="87469">
                  <c:v>15.534644</c:v>
                </c:pt>
                <c:pt idx="87470">
                  <c:v>15.540203</c:v>
                </c:pt>
                <c:pt idx="87471">
                  <c:v>15.534781000000001</c:v>
                </c:pt>
                <c:pt idx="87472">
                  <c:v>15.534656</c:v>
                </c:pt>
                <c:pt idx="87473">
                  <c:v>15.532819999999999</c:v>
                </c:pt>
                <c:pt idx="87474">
                  <c:v>15.531416</c:v>
                </c:pt>
                <c:pt idx="87475">
                  <c:v>15.534655000000001</c:v>
                </c:pt>
                <c:pt idx="87476">
                  <c:v>15.527085</c:v>
                </c:pt>
                <c:pt idx="87477">
                  <c:v>15.523944</c:v>
                </c:pt>
                <c:pt idx="87478">
                  <c:v>15.534098999999999</c:v>
                </c:pt>
                <c:pt idx="87479">
                  <c:v>15.536619999999999</c:v>
                </c:pt>
                <c:pt idx="87480">
                  <c:v>15.532816</c:v>
                </c:pt>
                <c:pt idx="87481">
                  <c:v>15.534535999999999</c:v>
                </c:pt>
                <c:pt idx="87482">
                  <c:v>15.537597999999999</c:v>
                </c:pt>
                <c:pt idx="87483">
                  <c:v>15.53431</c:v>
                </c:pt>
                <c:pt idx="87484">
                  <c:v>15.533156999999999</c:v>
                </c:pt>
                <c:pt idx="87485">
                  <c:v>15.531877</c:v>
                </c:pt>
                <c:pt idx="87486">
                  <c:v>15.523113</c:v>
                </c:pt>
                <c:pt idx="87487">
                  <c:v>15.527888000000001</c:v>
                </c:pt>
                <c:pt idx="87488">
                  <c:v>15.5411</c:v>
                </c:pt>
                <c:pt idx="87489">
                  <c:v>15.535830000000001</c:v>
                </c:pt>
                <c:pt idx="87490">
                  <c:v>15.529285</c:v>
                </c:pt>
                <c:pt idx="87491">
                  <c:v>15.53805</c:v>
                </c:pt>
                <c:pt idx="87492">
                  <c:v>15.536773999999999</c:v>
                </c:pt>
                <c:pt idx="87493">
                  <c:v>15.527184</c:v>
                </c:pt>
                <c:pt idx="87494">
                  <c:v>15.530730999999999</c:v>
                </c:pt>
                <c:pt idx="87495">
                  <c:v>15.528872</c:v>
                </c:pt>
                <c:pt idx="87496">
                  <c:v>15.52802</c:v>
                </c:pt>
                <c:pt idx="87497">
                  <c:v>15.538544</c:v>
                </c:pt>
                <c:pt idx="87498">
                  <c:v>15.539773</c:v>
                </c:pt>
                <c:pt idx="87499">
                  <c:v>15.536160000000001</c:v>
                </c:pt>
                <c:pt idx="87500">
                  <c:v>15.540937</c:v>
                </c:pt>
                <c:pt idx="87501">
                  <c:v>15.546886000000001</c:v>
                </c:pt>
                <c:pt idx="87502">
                  <c:v>15.533662</c:v>
                </c:pt>
                <c:pt idx="87503">
                  <c:v>15.528658</c:v>
                </c:pt>
                <c:pt idx="87504">
                  <c:v>15.546390000000001</c:v>
                </c:pt>
                <c:pt idx="87505">
                  <c:v>15.546336999999999</c:v>
                </c:pt>
                <c:pt idx="87506">
                  <c:v>15.54086</c:v>
                </c:pt>
                <c:pt idx="87507">
                  <c:v>15.543435000000001</c:v>
                </c:pt>
                <c:pt idx="87508">
                  <c:v>15.538611</c:v>
                </c:pt>
                <c:pt idx="87509">
                  <c:v>15.540483</c:v>
                </c:pt>
                <c:pt idx="87510">
                  <c:v>15.544318000000001</c:v>
                </c:pt>
                <c:pt idx="87511">
                  <c:v>15.537124</c:v>
                </c:pt>
                <c:pt idx="87512">
                  <c:v>15.534148999999999</c:v>
                </c:pt>
                <c:pt idx="87513">
                  <c:v>15.543195000000001</c:v>
                </c:pt>
                <c:pt idx="87514">
                  <c:v>15.546469999999999</c:v>
                </c:pt>
                <c:pt idx="87515">
                  <c:v>15.53444</c:v>
                </c:pt>
                <c:pt idx="87516">
                  <c:v>15.533530000000001</c:v>
                </c:pt>
                <c:pt idx="87517">
                  <c:v>15.535603999999999</c:v>
                </c:pt>
                <c:pt idx="87518">
                  <c:v>15.527908</c:v>
                </c:pt>
                <c:pt idx="87519">
                  <c:v>15.533346999999999</c:v>
                </c:pt>
                <c:pt idx="87520">
                  <c:v>15.542341</c:v>
                </c:pt>
                <c:pt idx="87521">
                  <c:v>15.539066</c:v>
                </c:pt>
                <c:pt idx="87522">
                  <c:v>15.540569</c:v>
                </c:pt>
                <c:pt idx="87523">
                  <c:v>15.544157999999999</c:v>
                </c:pt>
                <c:pt idx="87524">
                  <c:v>15.532069</c:v>
                </c:pt>
                <c:pt idx="87525">
                  <c:v>15.527939</c:v>
                </c:pt>
                <c:pt idx="87526">
                  <c:v>15.546633999999999</c:v>
                </c:pt>
                <c:pt idx="87527">
                  <c:v>15.549901999999999</c:v>
                </c:pt>
                <c:pt idx="87528">
                  <c:v>15.541952</c:v>
                </c:pt>
                <c:pt idx="87529">
                  <c:v>15.543924000000001</c:v>
                </c:pt>
                <c:pt idx="87530">
                  <c:v>15.543505</c:v>
                </c:pt>
                <c:pt idx="87531">
                  <c:v>15.539142999999999</c:v>
                </c:pt>
                <c:pt idx="87532">
                  <c:v>15.543531</c:v>
                </c:pt>
                <c:pt idx="87533">
                  <c:v>15.546141</c:v>
                </c:pt>
                <c:pt idx="87534">
                  <c:v>15.534706999999999</c:v>
                </c:pt>
                <c:pt idx="87535">
                  <c:v>15.535088</c:v>
                </c:pt>
                <c:pt idx="87536">
                  <c:v>15.547929999999999</c:v>
                </c:pt>
                <c:pt idx="87537">
                  <c:v>15.547839</c:v>
                </c:pt>
                <c:pt idx="87538">
                  <c:v>15.544917</c:v>
                </c:pt>
                <c:pt idx="87539">
                  <c:v>15.542928</c:v>
                </c:pt>
                <c:pt idx="87540">
                  <c:v>15.538396000000001</c:v>
                </c:pt>
                <c:pt idx="87541">
                  <c:v>15.539937999999999</c:v>
                </c:pt>
                <c:pt idx="87542">
                  <c:v>15.53978</c:v>
                </c:pt>
                <c:pt idx="87543">
                  <c:v>15.533692</c:v>
                </c:pt>
                <c:pt idx="87544">
                  <c:v>15.533811</c:v>
                </c:pt>
                <c:pt idx="87545">
                  <c:v>15.542929000000001</c:v>
                </c:pt>
                <c:pt idx="87546">
                  <c:v>15.53973</c:v>
                </c:pt>
                <c:pt idx="87547">
                  <c:v>15.536566000000001</c:v>
                </c:pt>
                <c:pt idx="87548">
                  <c:v>15.553064000000001</c:v>
                </c:pt>
                <c:pt idx="87549">
                  <c:v>15.556915999999999</c:v>
                </c:pt>
                <c:pt idx="87550">
                  <c:v>15.543991999999999</c:v>
                </c:pt>
                <c:pt idx="87551">
                  <c:v>15.541729999999999</c:v>
                </c:pt>
                <c:pt idx="87552">
                  <c:v>15.548002</c:v>
                </c:pt>
                <c:pt idx="87553">
                  <c:v>15.554138</c:v>
                </c:pt>
                <c:pt idx="87554">
                  <c:v>15.551994000000001</c:v>
                </c:pt>
                <c:pt idx="87555">
                  <c:v>15.543834</c:v>
                </c:pt>
                <c:pt idx="87556">
                  <c:v>15.537751</c:v>
                </c:pt>
                <c:pt idx="87557">
                  <c:v>15.541788</c:v>
                </c:pt>
                <c:pt idx="87558">
                  <c:v>15.544611</c:v>
                </c:pt>
                <c:pt idx="87559">
                  <c:v>15.537246</c:v>
                </c:pt>
                <c:pt idx="87560">
                  <c:v>15.543685</c:v>
                </c:pt>
                <c:pt idx="87561">
                  <c:v>15.556471</c:v>
                </c:pt>
                <c:pt idx="87562">
                  <c:v>15.546673</c:v>
                </c:pt>
                <c:pt idx="87563">
                  <c:v>15.535080000000001</c:v>
                </c:pt>
                <c:pt idx="87564">
                  <c:v>15.543696000000001</c:v>
                </c:pt>
                <c:pt idx="87565">
                  <c:v>15.545025000000001</c:v>
                </c:pt>
                <c:pt idx="87566">
                  <c:v>15.534839</c:v>
                </c:pt>
                <c:pt idx="87567">
                  <c:v>15.546531</c:v>
                </c:pt>
                <c:pt idx="87568">
                  <c:v>15.554233</c:v>
                </c:pt>
                <c:pt idx="87569">
                  <c:v>15.540656</c:v>
                </c:pt>
                <c:pt idx="87570">
                  <c:v>15.548762</c:v>
                </c:pt>
                <c:pt idx="87571">
                  <c:v>15.562519</c:v>
                </c:pt>
                <c:pt idx="87572">
                  <c:v>15.559716999999999</c:v>
                </c:pt>
                <c:pt idx="87573">
                  <c:v>15.558699000000001</c:v>
                </c:pt>
                <c:pt idx="87574">
                  <c:v>15.557520999999999</c:v>
                </c:pt>
                <c:pt idx="87575">
                  <c:v>15.547271</c:v>
                </c:pt>
                <c:pt idx="87576">
                  <c:v>15.547482</c:v>
                </c:pt>
                <c:pt idx="87577">
                  <c:v>15.559182</c:v>
                </c:pt>
                <c:pt idx="87578">
                  <c:v>15.548985</c:v>
                </c:pt>
                <c:pt idx="87579">
                  <c:v>15.537454</c:v>
                </c:pt>
                <c:pt idx="87580">
                  <c:v>15.550371</c:v>
                </c:pt>
                <c:pt idx="87581">
                  <c:v>15.550200999999999</c:v>
                </c:pt>
                <c:pt idx="87582">
                  <c:v>15.542937999999999</c:v>
                </c:pt>
                <c:pt idx="87583">
                  <c:v>15.548704000000001</c:v>
                </c:pt>
                <c:pt idx="87584">
                  <c:v>15.546583999999999</c:v>
                </c:pt>
                <c:pt idx="87585">
                  <c:v>15.538202</c:v>
                </c:pt>
                <c:pt idx="87586">
                  <c:v>15.544878000000001</c:v>
                </c:pt>
                <c:pt idx="87587">
                  <c:v>15.556369</c:v>
                </c:pt>
                <c:pt idx="87588">
                  <c:v>15.552712</c:v>
                </c:pt>
                <c:pt idx="87589">
                  <c:v>15.552396999999999</c:v>
                </c:pt>
                <c:pt idx="87590">
                  <c:v>15.553753</c:v>
                </c:pt>
                <c:pt idx="87591">
                  <c:v>15.547955</c:v>
                </c:pt>
                <c:pt idx="87592">
                  <c:v>15.550435</c:v>
                </c:pt>
                <c:pt idx="87593">
                  <c:v>15.553227</c:v>
                </c:pt>
                <c:pt idx="87594">
                  <c:v>15.551323</c:v>
                </c:pt>
                <c:pt idx="87595">
                  <c:v>15.553056</c:v>
                </c:pt>
                <c:pt idx="87596">
                  <c:v>15.554480999999999</c:v>
                </c:pt>
                <c:pt idx="87597">
                  <c:v>15.548012999999999</c:v>
                </c:pt>
                <c:pt idx="87598">
                  <c:v>15.543462999999999</c:v>
                </c:pt>
                <c:pt idx="87599">
                  <c:v>15.553406000000001</c:v>
                </c:pt>
                <c:pt idx="87600">
                  <c:v>15.550449</c:v>
                </c:pt>
                <c:pt idx="87601">
                  <c:v>15.536769</c:v>
                </c:pt>
                <c:pt idx="87602">
                  <c:v>15.550986999999999</c:v>
                </c:pt>
                <c:pt idx="87603">
                  <c:v>15.564635000000001</c:v>
                </c:pt>
                <c:pt idx="87604">
                  <c:v>15.555431</c:v>
                </c:pt>
                <c:pt idx="87605">
                  <c:v>15.555092999999999</c:v>
                </c:pt>
                <c:pt idx="87606">
                  <c:v>15.560399</c:v>
                </c:pt>
                <c:pt idx="87607">
                  <c:v>15.550913</c:v>
                </c:pt>
                <c:pt idx="87608">
                  <c:v>15.547689999999999</c:v>
                </c:pt>
                <c:pt idx="87609">
                  <c:v>15.554997</c:v>
                </c:pt>
                <c:pt idx="87610">
                  <c:v>15.552237</c:v>
                </c:pt>
                <c:pt idx="87611">
                  <c:v>15.556037999999999</c:v>
                </c:pt>
                <c:pt idx="87612">
                  <c:v>15.562033</c:v>
                </c:pt>
                <c:pt idx="87613">
                  <c:v>15.554152999999999</c:v>
                </c:pt>
                <c:pt idx="87614">
                  <c:v>15.553829</c:v>
                </c:pt>
                <c:pt idx="87615">
                  <c:v>15.561503999999999</c:v>
                </c:pt>
                <c:pt idx="87616">
                  <c:v>15.563349000000001</c:v>
                </c:pt>
                <c:pt idx="87617">
                  <c:v>15.558196000000001</c:v>
                </c:pt>
                <c:pt idx="87618">
                  <c:v>15.555866999999999</c:v>
                </c:pt>
                <c:pt idx="87619">
                  <c:v>15.557758</c:v>
                </c:pt>
                <c:pt idx="87620">
                  <c:v>15.552875</c:v>
                </c:pt>
                <c:pt idx="87621">
                  <c:v>15.551762</c:v>
                </c:pt>
                <c:pt idx="87622">
                  <c:v>15.553675999999999</c:v>
                </c:pt>
                <c:pt idx="87623">
                  <c:v>15.550502</c:v>
                </c:pt>
                <c:pt idx="87624">
                  <c:v>15.552064</c:v>
                </c:pt>
                <c:pt idx="87625">
                  <c:v>15.559041000000001</c:v>
                </c:pt>
                <c:pt idx="87626">
                  <c:v>15.557748999999999</c:v>
                </c:pt>
                <c:pt idx="87627">
                  <c:v>15.549969000000001</c:v>
                </c:pt>
                <c:pt idx="87628">
                  <c:v>15.554836999999999</c:v>
                </c:pt>
                <c:pt idx="87629">
                  <c:v>15.564683</c:v>
                </c:pt>
                <c:pt idx="87630">
                  <c:v>15.562340000000001</c:v>
                </c:pt>
                <c:pt idx="87631">
                  <c:v>15.559891</c:v>
                </c:pt>
                <c:pt idx="87632">
                  <c:v>15.559328000000001</c:v>
                </c:pt>
                <c:pt idx="87633">
                  <c:v>15.554608999999999</c:v>
                </c:pt>
                <c:pt idx="87634">
                  <c:v>15.555763000000001</c:v>
                </c:pt>
                <c:pt idx="87635">
                  <c:v>15.561368</c:v>
                </c:pt>
                <c:pt idx="87636">
                  <c:v>15.561356</c:v>
                </c:pt>
                <c:pt idx="87637">
                  <c:v>15.558885</c:v>
                </c:pt>
                <c:pt idx="87638">
                  <c:v>15.564304999999999</c:v>
                </c:pt>
                <c:pt idx="87639">
                  <c:v>15.561489</c:v>
                </c:pt>
                <c:pt idx="87640">
                  <c:v>15.555517999999999</c:v>
                </c:pt>
                <c:pt idx="87641">
                  <c:v>15.566841999999999</c:v>
                </c:pt>
                <c:pt idx="87642">
                  <c:v>15.566049</c:v>
                </c:pt>
                <c:pt idx="87643">
                  <c:v>15.551023000000001</c:v>
                </c:pt>
                <c:pt idx="87644">
                  <c:v>15.554866000000001</c:v>
                </c:pt>
                <c:pt idx="87645">
                  <c:v>15.564458999999999</c:v>
                </c:pt>
                <c:pt idx="87646">
                  <c:v>15.559106</c:v>
                </c:pt>
                <c:pt idx="87647">
                  <c:v>15.55523</c:v>
                </c:pt>
                <c:pt idx="87648">
                  <c:v>15.561546</c:v>
                </c:pt>
                <c:pt idx="87649">
                  <c:v>15.563051</c:v>
                </c:pt>
                <c:pt idx="87650">
                  <c:v>15.563851</c:v>
                </c:pt>
                <c:pt idx="87651">
                  <c:v>15.566946</c:v>
                </c:pt>
                <c:pt idx="87652">
                  <c:v>15.562934</c:v>
                </c:pt>
                <c:pt idx="87653">
                  <c:v>15.556331999999999</c:v>
                </c:pt>
                <c:pt idx="87654">
                  <c:v>15.555880999999999</c:v>
                </c:pt>
                <c:pt idx="87655">
                  <c:v>15.562061999999999</c:v>
                </c:pt>
                <c:pt idx="87656">
                  <c:v>15.565764</c:v>
                </c:pt>
                <c:pt idx="87657">
                  <c:v>15.56344</c:v>
                </c:pt>
                <c:pt idx="87658">
                  <c:v>15.559418000000001</c:v>
                </c:pt>
                <c:pt idx="87659">
                  <c:v>15.56198</c:v>
                </c:pt>
                <c:pt idx="87660">
                  <c:v>15.571262000000001</c:v>
                </c:pt>
                <c:pt idx="87661">
                  <c:v>15.562562</c:v>
                </c:pt>
                <c:pt idx="87662">
                  <c:v>15.547897000000001</c:v>
                </c:pt>
                <c:pt idx="87663">
                  <c:v>15.553373000000001</c:v>
                </c:pt>
                <c:pt idx="87664">
                  <c:v>15.559393</c:v>
                </c:pt>
                <c:pt idx="87665">
                  <c:v>15.560278</c:v>
                </c:pt>
                <c:pt idx="87666">
                  <c:v>15.562841000000001</c:v>
                </c:pt>
                <c:pt idx="87667">
                  <c:v>15.567095999999999</c:v>
                </c:pt>
                <c:pt idx="87668">
                  <c:v>15.565695</c:v>
                </c:pt>
                <c:pt idx="87669">
                  <c:v>15.564371</c:v>
                </c:pt>
                <c:pt idx="87670">
                  <c:v>15.571897999999999</c:v>
                </c:pt>
                <c:pt idx="87671">
                  <c:v>15.564565999999999</c:v>
                </c:pt>
                <c:pt idx="87672">
                  <c:v>15.55992</c:v>
                </c:pt>
                <c:pt idx="87673">
                  <c:v>15.574733999999999</c:v>
                </c:pt>
                <c:pt idx="87674">
                  <c:v>15.573194000000001</c:v>
                </c:pt>
                <c:pt idx="87675">
                  <c:v>15.566093</c:v>
                </c:pt>
                <c:pt idx="87676">
                  <c:v>15.572025</c:v>
                </c:pt>
                <c:pt idx="87677">
                  <c:v>15.5716</c:v>
                </c:pt>
                <c:pt idx="87678">
                  <c:v>15.561165000000001</c:v>
                </c:pt>
                <c:pt idx="87679">
                  <c:v>15.565204</c:v>
                </c:pt>
                <c:pt idx="87680">
                  <c:v>15.571118999999999</c:v>
                </c:pt>
                <c:pt idx="87681">
                  <c:v>15.559913</c:v>
                </c:pt>
                <c:pt idx="87682">
                  <c:v>15.558826</c:v>
                </c:pt>
                <c:pt idx="87683">
                  <c:v>15.566661</c:v>
                </c:pt>
                <c:pt idx="87684">
                  <c:v>15.565846000000001</c:v>
                </c:pt>
                <c:pt idx="87685">
                  <c:v>15.571616000000001</c:v>
                </c:pt>
                <c:pt idx="87686">
                  <c:v>15.580802</c:v>
                </c:pt>
                <c:pt idx="87687">
                  <c:v>15.570510000000001</c:v>
                </c:pt>
                <c:pt idx="87688">
                  <c:v>15.561911</c:v>
                </c:pt>
                <c:pt idx="87689">
                  <c:v>15.57189</c:v>
                </c:pt>
                <c:pt idx="87690">
                  <c:v>15.562564</c:v>
                </c:pt>
                <c:pt idx="87691">
                  <c:v>15.548437</c:v>
                </c:pt>
                <c:pt idx="87692">
                  <c:v>15.563917999999999</c:v>
                </c:pt>
                <c:pt idx="87693">
                  <c:v>15.572549</c:v>
                </c:pt>
                <c:pt idx="87694">
                  <c:v>15.569331999999999</c:v>
                </c:pt>
                <c:pt idx="87695">
                  <c:v>15.573544</c:v>
                </c:pt>
                <c:pt idx="87696">
                  <c:v>15.571014</c:v>
                </c:pt>
                <c:pt idx="87697">
                  <c:v>15.562443999999999</c:v>
                </c:pt>
                <c:pt idx="87698">
                  <c:v>15.567225000000001</c:v>
                </c:pt>
                <c:pt idx="87699">
                  <c:v>15.576184</c:v>
                </c:pt>
                <c:pt idx="87700">
                  <c:v>15.569895000000001</c:v>
                </c:pt>
                <c:pt idx="87701">
                  <c:v>15.570513999999999</c:v>
                </c:pt>
                <c:pt idx="87702">
                  <c:v>15.577595000000001</c:v>
                </c:pt>
                <c:pt idx="87703">
                  <c:v>15.568619999999999</c:v>
                </c:pt>
                <c:pt idx="87704">
                  <c:v>15.566172999999999</c:v>
                </c:pt>
                <c:pt idx="87705">
                  <c:v>15.573200999999999</c:v>
                </c:pt>
                <c:pt idx="87706">
                  <c:v>15.569817</c:v>
                </c:pt>
                <c:pt idx="87707">
                  <c:v>15.566329</c:v>
                </c:pt>
                <c:pt idx="87708">
                  <c:v>15.570987000000001</c:v>
                </c:pt>
                <c:pt idx="87709">
                  <c:v>15.568587000000001</c:v>
                </c:pt>
                <c:pt idx="87710">
                  <c:v>15.560533</c:v>
                </c:pt>
                <c:pt idx="87711">
                  <c:v>15.571851000000001</c:v>
                </c:pt>
                <c:pt idx="87712">
                  <c:v>15.574906</c:v>
                </c:pt>
                <c:pt idx="87713">
                  <c:v>15.559475000000001</c:v>
                </c:pt>
                <c:pt idx="87714">
                  <c:v>15.568073</c:v>
                </c:pt>
                <c:pt idx="87715">
                  <c:v>15.579668</c:v>
                </c:pt>
                <c:pt idx="87716">
                  <c:v>15.572177</c:v>
                </c:pt>
                <c:pt idx="87717">
                  <c:v>15.571446999999999</c:v>
                </c:pt>
                <c:pt idx="87718">
                  <c:v>15.578897</c:v>
                </c:pt>
                <c:pt idx="87719">
                  <c:v>15.573950999999999</c:v>
                </c:pt>
                <c:pt idx="87720">
                  <c:v>15.574869</c:v>
                </c:pt>
                <c:pt idx="87721">
                  <c:v>15.588405</c:v>
                </c:pt>
                <c:pt idx="87722">
                  <c:v>15.577360000000001</c:v>
                </c:pt>
                <c:pt idx="87723">
                  <c:v>15.570353000000001</c:v>
                </c:pt>
                <c:pt idx="87724">
                  <c:v>15.583634999999999</c:v>
                </c:pt>
                <c:pt idx="87725">
                  <c:v>15.576739</c:v>
                </c:pt>
                <c:pt idx="87726">
                  <c:v>15.567201000000001</c:v>
                </c:pt>
                <c:pt idx="87727">
                  <c:v>15.573966</c:v>
                </c:pt>
                <c:pt idx="87728">
                  <c:v>15.577958000000001</c:v>
                </c:pt>
                <c:pt idx="87729">
                  <c:v>15.572262</c:v>
                </c:pt>
                <c:pt idx="87730">
                  <c:v>15.572732</c:v>
                </c:pt>
                <c:pt idx="87731">
                  <c:v>15.575485</c:v>
                </c:pt>
                <c:pt idx="87732">
                  <c:v>15.570475</c:v>
                </c:pt>
                <c:pt idx="87733">
                  <c:v>15.577875000000001</c:v>
                </c:pt>
                <c:pt idx="87734">
                  <c:v>15.580218</c:v>
                </c:pt>
                <c:pt idx="87735">
                  <c:v>15.563435</c:v>
                </c:pt>
                <c:pt idx="87736">
                  <c:v>15.569508000000001</c:v>
                </c:pt>
                <c:pt idx="87737">
                  <c:v>15.585267999999999</c:v>
                </c:pt>
                <c:pt idx="87738">
                  <c:v>15.581595</c:v>
                </c:pt>
                <c:pt idx="87739">
                  <c:v>15.573724</c:v>
                </c:pt>
                <c:pt idx="87740">
                  <c:v>15.575184</c:v>
                </c:pt>
                <c:pt idx="87741">
                  <c:v>15.579648000000001</c:v>
                </c:pt>
                <c:pt idx="87742">
                  <c:v>15.571588</c:v>
                </c:pt>
                <c:pt idx="87743">
                  <c:v>15.566921000000001</c:v>
                </c:pt>
                <c:pt idx="87744">
                  <c:v>15.573089</c:v>
                </c:pt>
                <c:pt idx="87745">
                  <c:v>15.574522999999999</c:v>
                </c:pt>
                <c:pt idx="87746">
                  <c:v>15.576508</c:v>
                </c:pt>
                <c:pt idx="87747">
                  <c:v>15.579291</c:v>
                </c:pt>
                <c:pt idx="87748">
                  <c:v>15.570736</c:v>
                </c:pt>
                <c:pt idx="87749">
                  <c:v>15.574197</c:v>
                </c:pt>
                <c:pt idx="87750">
                  <c:v>15.589053</c:v>
                </c:pt>
                <c:pt idx="87751">
                  <c:v>15.579946</c:v>
                </c:pt>
                <c:pt idx="87752">
                  <c:v>15.567221999999999</c:v>
                </c:pt>
                <c:pt idx="87753">
                  <c:v>15.579245</c:v>
                </c:pt>
                <c:pt idx="87754">
                  <c:v>15.582131</c:v>
                </c:pt>
                <c:pt idx="87755">
                  <c:v>15.574745999999999</c:v>
                </c:pt>
                <c:pt idx="87756">
                  <c:v>15.580007</c:v>
                </c:pt>
                <c:pt idx="87757">
                  <c:v>15.579043</c:v>
                </c:pt>
                <c:pt idx="87758">
                  <c:v>15.574139000000001</c:v>
                </c:pt>
                <c:pt idx="87759">
                  <c:v>15.581682000000001</c:v>
                </c:pt>
                <c:pt idx="87760">
                  <c:v>15.584631999999999</c:v>
                </c:pt>
                <c:pt idx="87761">
                  <c:v>15.571315</c:v>
                </c:pt>
                <c:pt idx="87762">
                  <c:v>15.569929</c:v>
                </c:pt>
                <c:pt idx="87763">
                  <c:v>15.582022</c:v>
                </c:pt>
                <c:pt idx="87764">
                  <c:v>15.57888</c:v>
                </c:pt>
                <c:pt idx="87765">
                  <c:v>15.57808</c:v>
                </c:pt>
                <c:pt idx="87766">
                  <c:v>15.583364</c:v>
                </c:pt>
                <c:pt idx="87767">
                  <c:v>15.577297</c:v>
                </c:pt>
                <c:pt idx="87768">
                  <c:v>15.577681999999999</c:v>
                </c:pt>
                <c:pt idx="87769">
                  <c:v>15.58226</c:v>
                </c:pt>
                <c:pt idx="87770">
                  <c:v>15.578932999999999</c:v>
                </c:pt>
                <c:pt idx="87771">
                  <c:v>15.581258999999999</c:v>
                </c:pt>
                <c:pt idx="87772">
                  <c:v>15.591676</c:v>
                </c:pt>
                <c:pt idx="87773">
                  <c:v>15.591809</c:v>
                </c:pt>
                <c:pt idx="87774">
                  <c:v>15.581436999999999</c:v>
                </c:pt>
                <c:pt idx="87775">
                  <c:v>15.578709999999999</c:v>
                </c:pt>
                <c:pt idx="87776">
                  <c:v>15.581006</c:v>
                </c:pt>
                <c:pt idx="87777">
                  <c:v>15.579872</c:v>
                </c:pt>
                <c:pt idx="87778">
                  <c:v>15.579172</c:v>
                </c:pt>
                <c:pt idx="87779">
                  <c:v>15.578638</c:v>
                </c:pt>
                <c:pt idx="87780">
                  <c:v>15.578053000000001</c:v>
                </c:pt>
                <c:pt idx="87781">
                  <c:v>15.577275999999999</c:v>
                </c:pt>
                <c:pt idx="87782">
                  <c:v>15.585122999999999</c:v>
                </c:pt>
                <c:pt idx="87783">
                  <c:v>15.595948</c:v>
                </c:pt>
                <c:pt idx="87784">
                  <c:v>15.593726</c:v>
                </c:pt>
                <c:pt idx="87785">
                  <c:v>15.586805</c:v>
                </c:pt>
                <c:pt idx="87786">
                  <c:v>15.588406000000001</c:v>
                </c:pt>
                <c:pt idx="87787">
                  <c:v>15.594412999999999</c:v>
                </c:pt>
                <c:pt idx="87788">
                  <c:v>15.587933</c:v>
                </c:pt>
                <c:pt idx="87789">
                  <c:v>15.580413999999999</c:v>
                </c:pt>
                <c:pt idx="87790">
                  <c:v>15.585895000000001</c:v>
                </c:pt>
                <c:pt idx="87791">
                  <c:v>15.590448</c:v>
                </c:pt>
                <c:pt idx="87792">
                  <c:v>15.585741000000001</c:v>
                </c:pt>
                <c:pt idx="87793">
                  <c:v>15.579954000000001</c:v>
                </c:pt>
                <c:pt idx="87794">
                  <c:v>15.588037999999999</c:v>
                </c:pt>
                <c:pt idx="87795">
                  <c:v>15.590415999999999</c:v>
                </c:pt>
                <c:pt idx="87796">
                  <c:v>15.578571999999999</c:v>
                </c:pt>
                <c:pt idx="87797">
                  <c:v>15.580726</c:v>
                </c:pt>
                <c:pt idx="87798">
                  <c:v>15.589108</c:v>
                </c:pt>
                <c:pt idx="87799">
                  <c:v>15.588086000000001</c:v>
                </c:pt>
                <c:pt idx="87800">
                  <c:v>15.580136</c:v>
                </c:pt>
                <c:pt idx="87801">
                  <c:v>15.576692</c:v>
                </c:pt>
                <c:pt idx="87802">
                  <c:v>15.579801</c:v>
                </c:pt>
                <c:pt idx="87803">
                  <c:v>15.579523</c:v>
                </c:pt>
                <c:pt idx="87804">
                  <c:v>15.583016000000001</c:v>
                </c:pt>
                <c:pt idx="87805">
                  <c:v>15.589914</c:v>
                </c:pt>
                <c:pt idx="87806">
                  <c:v>15.590581999999999</c:v>
                </c:pt>
                <c:pt idx="87807">
                  <c:v>15.591481999999999</c:v>
                </c:pt>
                <c:pt idx="87808">
                  <c:v>15.591167</c:v>
                </c:pt>
                <c:pt idx="87809">
                  <c:v>15.585844</c:v>
                </c:pt>
                <c:pt idx="87810">
                  <c:v>15.585274</c:v>
                </c:pt>
                <c:pt idx="87811">
                  <c:v>15.591030999999999</c:v>
                </c:pt>
                <c:pt idx="87812">
                  <c:v>15.587149</c:v>
                </c:pt>
                <c:pt idx="87813">
                  <c:v>15.582314999999999</c:v>
                </c:pt>
                <c:pt idx="87814">
                  <c:v>15.585940000000001</c:v>
                </c:pt>
                <c:pt idx="87815">
                  <c:v>15.582530999999999</c:v>
                </c:pt>
                <c:pt idx="87816">
                  <c:v>15.585065999999999</c:v>
                </c:pt>
                <c:pt idx="87817">
                  <c:v>15.59585</c:v>
                </c:pt>
                <c:pt idx="87818">
                  <c:v>15.591526</c:v>
                </c:pt>
                <c:pt idx="87819">
                  <c:v>15.588361000000001</c:v>
                </c:pt>
                <c:pt idx="87820">
                  <c:v>15.594034000000001</c:v>
                </c:pt>
                <c:pt idx="87821">
                  <c:v>15.591034000000001</c:v>
                </c:pt>
                <c:pt idx="87822">
                  <c:v>15.586663</c:v>
                </c:pt>
                <c:pt idx="87823">
                  <c:v>15.596291000000001</c:v>
                </c:pt>
                <c:pt idx="87824">
                  <c:v>15.595947000000001</c:v>
                </c:pt>
                <c:pt idx="87825">
                  <c:v>15.580166</c:v>
                </c:pt>
                <c:pt idx="87826">
                  <c:v>15.586779</c:v>
                </c:pt>
                <c:pt idx="87827">
                  <c:v>15.591839</c:v>
                </c:pt>
                <c:pt idx="87828">
                  <c:v>15.582476</c:v>
                </c:pt>
                <c:pt idx="87829">
                  <c:v>15.588210999999999</c:v>
                </c:pt>
                <c:pt idx="87830">
                  <c:v>15.587999999999999</c:v>
                </c:pt>
                <c:pt idx="87831">
                  <c:v>15.582409999999999</c:v>
                </c:pt>
                <c:pt idx="87832">
                  <c:v>15.593048</c:v>
                </c:pt>
                <c:pt idx="87833">
                  <c:v>15.597201999999999</c:v>
                </c:pt>
                <c:pt idx="87834">
                  <c:v>15.589115</c:v>
                </c:pt>
                <c:pt idx="87835">
                  <c:v>15.591307</c:v>
                </c:pt>
                <c:pt idx="87836">
                  <c:v>15.599667</c:v>
                </c:pt>
                <c:pt idx="87837">
                  <c:v>15.59253</c:v>
                </c:pt>
                <c:pt idx="87838">
                  <c:v>15.589181999999999</c:v>
                </c:pt>
                <c:pt idx="87839">
                  <c:v>15.599482999999999</c:v>
                </c:pt>
                <c:pt idx="87840">
                  <c:v>15.599216</c:v>
                </c:pt>
                <c:pt idx="87841">
                  <c:v>15.595109000000001</c:v>
                </c:pt>
                <c:pt idx="87842">
                  <c:v>15.600156999999999</c:v>
                </c:pt>
                <c:pt idx="87843">
                  <c:v>15.598803999999999</c:v>
                </c:pt>
                <c:pt idx="87844">
                  <c:v>15.587935</c:v>
                </c:pt>
                <c:pt idx="87845">
                  <c:v>15.59226</c:v>
                </c:pt>
                <c:pt idx="87846">
                  <c:v>15.600565</c:v>
                </c:pt>
                <c:pt idx="87847">
                  <c:v>15.596356999999999</c:v>
                </c:pt>
                <c:pt idx="87848">
                  <c:v>15.600949</c:v>
                </c:pt>
                <c:pt idx="87849">
                  <c:v>15.598637999999999</c:v>
                </c:pt>
                <c:pt idx="87850">
                  <c:v>15.584891000000001</c:v>
                </c:pt>
                <c:pt idx="87851">
                  <c:v>15.59137</c:v>
                </c:pt>
                <c:pt idx="87852">
                  <c:v>15.597451</c:v>
                </c:pt>
                <c:pt idx="87853">
                  <c:v>15.585756999999999</c:v>
                </c:pt>
                <c:pt idx="87854">
                  <c:v>15.584659</c:v>
                </c:pt>
                <c:pt idx="87855">
                  <c:v>15.598547999999999</c:v>
                </c:pt>
                <c:pt idx="87856">
                  <c:v>15.596869999999999</c:v>
                </c:pt>
                <c:pt idx="87857">
                  <c:v>15.589346000000001</c:v>
                </c:pt>
                <c:pt idx="87858">
                  <c:v>15.598839999999999</c:v>
                </c:pt>
                <c:pt idx="87859">
                  <c:v>15.594550999999999</c:v>
                </c:pt>
                <c:pt idx="87860">
                  <c:v>15.587543999999999</c:v>
                </c:pt>
                <c:pt idx="87861">
                  <c:v>15.601447</c:v>
                </c:pt>
                <c:pt idx="87862">
                  <c:v>15.605902</c:v>
                </c:pt>
                <c:pt idx="87863">
                  <c:v>15.596652000000001</c:v>
                </c:pt>
                <c:pt idx="87864">
                  <c:v>15.593321</c:v>
                </c:pt>
                <c:pt idx="87865">
                  <c:v>15.594267</c:v>
                </c:pt>
                <c:pt idx="87866">
                  <c:v>15.587842</c:v>
                </c:pt>
                <c:pt idx="87867">
                  <c:v>15.590515</c:v>
                </c:pt>
                <c:pt idx="87868">
                  <c:v>15.601941</c:v>
                </c:pt>
                <c:pt idx="87869">
                  <c:v>15.60191</c:v>
                </c:pt>
                <c:pt idx="87870">
                  <c:v>15.5992</c:v>
                </c:pt>
                <c:pt idx="87871">
                  <c:v>15.598405</c:v>
                </c:pt>
                <c:pt idx="87872">
                  <c:v>15.599162</c:v>
                </c:pt>
                <c:pt idx="87873">
                  <c:v>15.605117</c:v>
                </c:pt>
                <c:pt idx="87874">
                  <c:v>15.606225999999999</c:v>
                </c:pt>
                <c:pt idx="87875">
                  <c:v>15.600914</c:v>
                </c:pt>
                <c:pt idx="87876">
                  <c:v>15.595604</c:v>
                </c:pt>
                <c:pt idx="87877">
                  <c:v>15.594612</c:v>
                </c:pt>
                <c:pt idx="87878">
                  <c:v>15.595238999999999</c:v>
                </c:pt>
                <c:pt idx="87879">
                  <c:v>15.595848</c:v>
                </c:pt>
                <c:pt idx="87880">
                  <c:v>15.604145000000001</c:v>
                </c:pt>
                <c:pt idx="87881">
                  <c:v>15.610116</c:v>
                </c:pt>
                <c:pt idx="87882">
                  <c:v>15.60971</c:v>
                </c:pt>
                <c:pt idx="87883">
                  <c:v>15.610188000000001</c:v>
                </c:pt>
                <c:pt idx="87884">
                  <c:v>15.606047</c:v>
                </c:pt>
                <c:pt idx="87885">
                  <c:v>15.598979999999999</c:v>
                </c:pt>
                <c:pt idx="87886">
                  <c:v>15.601948</c:v>
                </c:pt>
                <c:pt idx="87887">
                  <c:v>15.608179</c:v>
                </c:pt>
                <c:pt idx="87888">
                  <c:v>15.597555</c:v>
                </c:pt>
                <c:pt idx="87889">
                  <c:v>15.594034000000001</c:v>
                </c:pt>
                <c:pt idx="87890">
                  <c:v>15.605786999999999</c:v>
                </c:pt>
                <c:pt idx="87891">
                  <c:v>15.601716</c:v>
                </c:pt>
                <c:pt idx="87892">
                  <c:v>15.601108999999999</c:v>
                </c:pt>
                <c:pt idx="87893">
                  <c:v>15.60591</c:v>
                </c:pt>
                <c:pt idx="87894">
                  <c:v>15.599254999999999</c:v>
                </c:pt>
                <c:pt idx="87895">
                  <c:v>15.599652000000001</c:v>
                </c:pt>
                <c:pt idx="87896">
                  <c:v>15.606571000000001</c:v>
                </c:pt>
                <c:pt idx="87897">
                  <c:v>15.605119999999999</c:v>
                </c:pt>
                <c:pt idx="87898">
                  <c:v>15.598553000000001</c:v>
                </c:pt>
                <c:pt idx="87899">
                  <c:v>15.600332</c:v>
                </c:pt>
                <c:pt idx="87900">
                  <c:v>15.601713</c:v>
                </c:pt>
                <c:pt idx="87901">
                  <c:v>15.597155000000001</c:v>
                </c:pt>
                <c:pt idx="87902">
                  <c:v>15.598534000000001</c:v>
                </c:pt>
                <c:pt idx="87903">
                  <c:v>15.596374000000001</c:v>
                </c:pt>
                <c:pt idx="87904">
                  <c:v>15.596412000000001</c:v>
                </c:pt>
                <c:pt idx="87905">
                  <c:v>15.603178</c:v>
                </c:pt>
                <c:pt idx="87906">
                  <c:v>15.603282</c:v>
                </c:pt>
                <c:pt idx="87907">
                  <c:v>15.60009</c:v>
                </c:pt>
                <c:pt idx="87908">
                  <c:v>15.599175000000001</c:v>
                </c:pt>
                <c:pt idx="87909">
                  <c:v>15.604340000000001</c:v>
                </c:pt>
                <c:pt idx="87910">
                  <c:v>15.603903000000001</c:v>
                </c:pt>
                <c:pt idx="87911">
                  <c:v>15.599069</c:v>
                </c:pt>
                <c:pt idx="87912">
                  <c:v>15.602361</c:v>
                </c:pt>
                <c:pt idx="87913">
                  <c:v>15.603115000000001</c:v>
                </c:pt>
                <c:pt idx="87914">
                  <c:v>15.607709</c:v>
                </c:pt>
                <c:pt idx="87915">
                  <c:v>15.606373</c:v>
                </c:pt>
                <c:pt idx="87916">
                  <c:v>15.603600999999999</c:v>
                </c:pt>
                <c:pt idx="87917">
                  <c:v>15.609197999999999</c:v>
                </c:pt>
                <c:pt idx="87918">
                  <c:v>15.608031</c:v>
                </c:pt>
                <c:pt idx="87919">
                  <c:v>15.607203</c:v>
                </c:pt>
                <c:pt idx="87920">
                  <c:v>15.605230000000001</c:v>
                </c:pt>
                <c:pt idx="87921">
                  <c:v>15.601438</c:v>
                </c:pt>
                <c:pt idx="87922">
                  <c:v>15.599809</c:v>
                </c:pt>
                <c:pt idx="87923">
                  <c:v>15.602864</c:v>
                </c:pt>
                <c:pt idx="87924">
                  <c:v>15.609443000000001</c:v>
                </c:pt>
                <c:pt idx="87925">
                  <c:v>15.603379</c:v>
                </c:pt>
                <c:pt idx="87926">
                  <c:v>15.599613</c:v>
                </c:pt>
                <c:pt idx="87927">
                  <c:v>15.608561999999999</c:v>
                </c:pt>
                <c:pt idx="87928">
                  <c:v>15.614207</c:v>
                </c:pt>
                <c:pt idx="87929">
                  <c:v>15.614573</c:v>
                </c:pt>
                <c:pt idx="87930">
                  <c:v>15.614856</c:v>
                </c:pt>
                <c:pt idx="87931">
                  <c:v>15.614046</c:v>
                </c:pt>
                <c:pt idx="87932">
                  <c:v>15.601784</c:v>
                </c:pt>
                <c:pt idx="87933">
                  <c:v>15.595525</c:v>
                </c:pt>
                <c:pt idx="87934">
                  <c:v>15.610234999999999</c:v>
                </c:pt>
                <c:pt idx="87935">
                  <c:v>15.611197000000001</c:v>
                </c:pt>
                <c:pt idx="87936">
                  <c:v>15.601552</c:v>
                </c:pt>
                <c:pt idx="87937">
                  <c:v>15.602887000000001</c:v>
                </c:pt>
                <c:pt idx="87938">
                  <c:v>15.605568999999999</c:v>
                </c:pt>
                <c:pt idx="87939">
                  <c:v>15.60707</c:v>
                </c:pt>
                <c:pt idx="87940">
                  <c:v>15.613162000000001</c:v>
                </c:pt>
                <c:pt idx="87941">
                  <c:v>15.615828</c:v>
                </c:pt>
                <c:pt idx="87942">
                  <c:v>15.606699000000001</c:v>
                </c:pt>
                <c:pt idx="87943">
                  <c:v>15.606344999999999</c:v>
                </c:pt>
                <c:pt idx="87944">
                  <c:v>15.614625999999999</c:v>
                </c:pt>
                <c:pt idx="87945">
                  <c:v>15.617400999999999</c:v>
                </c:pt>
                <c:pt idx="87946">
                  <c:v>15.620417</c:v>
                </c:pt>
                <c:pt idx="87947">
                  <c:v>15.618805</c:v>
                </c:pt>
                <c:pt idx="87948">
                  <c:v>15.615068000000001</c:v>
                </c:pt>
                <c:pt idx="87949">
                  <c:v>15.61286</c:v>
                </c:pt>
                <c:pt idx="87950">
                  <c:v>15.616960000000001</c:v>
                </c:pt>
                <c:pt idx="87951">
                  <c:v>15.622191000000001</c:v>
                </c:pt>
                <c:pt idx="87952">
                  <c:v>15.615705</c:v>
                </c:pt>
                <c:pt idx="87953">
                  <c:v>15.614886</c:v>
                </c:pt>
                <c:pt idx="87954">
                  <c:v>15.611814000000001</c:v>
                </c:pt>
                <c:pt idx="87955">
                  <c:v>15.604760000000001</c:v>
                </c:pt>
                <c:pt idx="87956">
                  <c:v>15.610258999999999</c:v>
                </c:pt>
                <c:pt idx="87957">
                  <c:v>15.614283</c:v>
                </c:pt>
                <c:pt idx="87958">
                  <c:v>15.610248</c:v>
                </c:pt>
                <c:pt idx="87959">
                  <c:v>15.612263</c:v>
                </c:pt>
                <c:pt idx="87960">
                  <c:v>15.611337000000001</c:v>
                </c:pt>
                <c:pt idx="87961">
                  <c:v>15.602323</c:v>
                </c:pt>
                <c:pt idx="87962">
                  <c:v>15.613132</c:v>
                </c:pt>
                <c:pt idx="87963">
                  <c:v>15.623862000000001</c:v>
                </c:pt>
                <c:pt idx="87964">
                  <c:v>15.609992</c:v>
                </c:pt>
                <c:pt idx="87965">
                  <c:v>15.607037</c:v>
                </c:pt>
                <c:pt idx="87966">
                  <c:v>15.619336000000001</c:v>
                </c:pt>
                <c:pt idx="87967">
                  <c:v>15.618081999999999</c:v>
                </c:pt>
                <c:pt idx="87968">
                  <c:v>15.609137</c:v>
                </c:pt>
                <c:pt idx="87969">
                  <c:v>15.612555</c:v>
                </c:pt>
                <c:pt idx="87970">
                  <c:v>15.618744</c:v>
                </c:pt>
                <c:pt idx="87971">
                  <c:v>15.612157</c:v>
                </c:pt>
                <c:pt idx="87972">
                  <c:v>15.609704000000001</c:v>
                </c:pt>
                <c:pt idx="87973">
                  <c:v>15.614205999999999</c:v>
                </c:pt>
                <c:pt idx="87974">
                  <c:v>15.614174</c:v>
                </c:pt>
                <c:pt idx="87975">
                  <c:v>15.617521999999999</c:v>
                </c:pt>
                <c:pt idx="87976">
                  <c:v>15.612939000000001</c:v>
                </c:pt>
                <c:pt idx="87977">
                  <c:v>15.601521</c:v>
                </c:pt>
                <c:pt idx="87978">
                  <c:v>15.613837999999999</c:v>
                </c:pt>
                <c:pt idx="87979">
                  <c:v>15.624247</c:v>
                </c:pt>
                <c:pt idx="87980">
                  <c:v>15.614489000000001</c:v>
                </c:pt>
                <c:pt idx="87981">
                  <c:v>15.612239000000001</c:v>
                </c:pt>
                <c:pt idx="87982">
                  <c:v>15.615853</c:v>
                </c:pt>
                <c:pt idx="87983">
                  <c:v>15.608269999999999</c:v>
                </c:pt>
                <c:pt idx="87984">
                  <c:v>15.608625</c:v>
                </c:pt>
                <c:pt idx="87985">
                  <c:v>15.620960999999999</c:v>
                </c:pt>
                <c:pt idx="87986">
                  <c:v>15.614686000000001</c:v>
                </c:pt>
                <c:pt idx="87987">
                  <c:v>15.607077</c:v>
                </c:pt>
                <c:pt idx="87988">
                  <c:v>15.616968</c:v>
                </c:pt>
                <c:pt idx="87989">
                  <c:v>15.626616</c:v>
                </c:pt>
                <c:pt idx="87990">
                  <c:v>15.627803</c:v>
                </c:pt>
                <c:pt idx="87991">
                  <c:v>15.625888</c:v>
                </c:pt>
                <c:pt idx="87992">
                  <c:v>15.624374</c:v>
                </c:pt>
                <c:pt idx="87993">
                  <c:v>15.616566000000001</c:v>
                </c:pt>
                <c:pt idx="87994">
                  <c:v>15.616928</c:v>
                </c:pt>
                <c:pt idx="87995">
                  <c:v>15.625301</c:v>
                </c:pt>
                <c:pt idx="87996">
                  <c:v>15.620729000000001</c:v>
                </c:pt>
                <c:pt idx="87997">
                  <c:v>15.6219</c:v>
                </c:pt>
                <c:pt idx="87998">
                  <c:v>15.621658</c:v>
                </c:pt>
                <c:pt idx="87999">
                  <c:v>15.608397999999999</c:v>
                </c:pt>
                <c:pt idx="88000">
                  <c:v>15.608791</c:v>
                </c:pt>
                <c:pt idx="88001">
                  <c:v>15.621352</c:v>
                </c:pt>
                <c:pt idx="88002">
                  <c:v>15.620725999999999</c:v>
                </c:pt>
                <c:pt idx="88003">
                  <c:v>15.612399</c:v>
                </c:pt>
                <c:pt idx="88004">
                  <c:v>15.620517</c:v>
                </c:pt>
                <c:pt idx="88005">
                  <c:v>15.622997</c:v>
                </c:pt>
                <c:pt idx="88006">
                  <c:v>15.617906</c:v>
                </c:pt>
                <c:pt idx="88007">
                  <c:v>15.629799</c:v>
                </c:pt>
                <c:pt idx="88008">
                  <c:v>15.628787000000001</c:v>
                </c:pt>
                <c:pt idx="88009">
                  <c:v>15.616236000000001</c:v>
                </c:pt>
                <c:pt idx="88010">
                  <c:v>15.618795</c:v>
                </c:pt>
                <c:pt idx="88011">
                  <c:v>15.618955</c:v>
                </c:pt>
                <c:pt idx="88012">
                  <c:v>15.614879</c:v>
                </c:pt>
                <c:pt idx="88013">
                  <c:v>15.623455</c:v>
                </c:pt>
                <c:pt idx="88014">
                  <c:v>15.632550999999999</c:v>
                </c:pt>
                <c:pt idx="88015">
                  <c:v>15.627732</c:v>
                </c:pt>
                <c:pt idx="88016">
                  <c:v>15.627038000000001</c:v>
                </c:pt>
                <c:pt idx="88017">
                  <c:v>15.632025000000001</c:v>
                </c:pt>
                <c:pt idx="88018">
                  <c:v>15.623483</c:v>
                </c:pt>
                <c:pt idx="88019">
                  <c:v>15.620784</c:v>
                </c:pt>
                <c:pt idx="88020">
                  <c:v>15.624784</c:v>
                </c:pt>
                <c:pt idx="88021">
                  <c:v>15.620384</c:v>
                </c:pt>
                <c:pt idx="88022">
                  <c:v>15.61895</c:v>
                </c:pt>
                <c:pt idx="88023">
                  <c:v>15.621866000000001</c:v>
                </c:pt>
                <c:pt idx="88024">
                  <c:v>15.623956</c:v>
                </c:pt>
                <c:pt idx="88025">
                  <c:v>15.619478000000001</c:v>
                </c:pt>
                <c:pt idx="88026">
                  <c:v>15.624955999999999</c:v>
                </c:pt>
                <c:pt idx="88027">
                  <c:v>15.630388999999999</c:v>
                </c:pt>
                <c:pt idx="88028">
                  <c:v>15.622347</c:v>
                </c:pt>
                <c:pt idx="88029">
                  <c:v>15.626239</c:v>
                </c:pt>
                <c:pt idx="88030">
                  <c:v>15.626954</c:v>
                </c:pt>
                <c:pt idx="88031">
                  <c:v>15.618551999999999</c:v>
                </c:pt>
                <c:pt idx="88032">
                  <c:v>15.62102</c:v>
                </c:pt>
                <c:pt idx="88033">
                  <c:v>15.625759</c:v>
                </c:pt>
                <c:pt idx="88034">
                  <c:v>15.624281999999999</c:v>
                </c:pt>
                <c:pt idx="88035">
                  <c:v>15.623402</c:v>
                </c:pt>
                <c:pt idx="88036">
                  <c:v>15.625182000000001</c:v>
                </c:pt>
                <c:pt idx="88037">
                  <c:v>15.617016</c:v>
                </c:pt>
                <c:pt idx="88038">
                  <c:v>15.611679000000001</c:v>
                </c:pt>
                <c:pt idx="88039">
                  <c:v>15.624967</c:v>
                </c:pt>
                <c:pt idx="88040">
                  <c:v>15.633900000000001</c:v>
                </c:pt>
                <c:pt idx="88041">
                  <c:v>15.63133</c:v>
                </c:pt>
                <c:pt idx="88042">
                  <c:v>15.627981</c:v>
                </c:pt>
                <c:pt idx="88043">
                  <c:v>15.624896</c:v>
                </c:pt>
                <c:pt idx="88044">
                  <c:v>15.616491999999999</c:v>
                </c:pt>
                <c:pt idx="88045">
                  <c:v>15.616719</c:v>
                </c:pt>
                <c:pt idx="88046">
                  <c:v>15.627207</c:v>
                </c:pt>
                <c:pt idx="88047">
                  <c:v>15.62567</c:v>
                </c:pt>
                <c:pt idx="88048">
                  <c:v>15.631665999999999</c:v>
                </c:pt>
                <c:pt idx="88049">
                  <c:v>15.639547</c:v>
                </c:pt>
                <c:pt idx="88050">
                  <c:v>15.630578</c:v>
                </c:pt>
                <c:pt idx="88051">
                  <c:v>15.625247</c:v>
                </c:pt>
                <c:pt idx="88052">
                  <c:v>15.628057999999999</c:v>
                </c:pt>
                <c:pt idx="88053">
                  <c:v>15.629534</c:v>
                </c:pt>
                <c:pt idx="88054">
                  <c:v>15.629714999999999</c:v>
                </c:pt>
                <c:pt idx="88055">
                  <c:v>15.631936</c:v>
                </c:pt>
                <c:pt idx="88056">
                  <c:v>15.629576999999999</c:v>
                </c:pt>
                <c:pt idx="88057">
                  <c:v>15.626336999999999</c:v>
                </c:pt>
                <c:pt idx="88058">
                  <c:v>15.635325999999999</c:v>
                </c:pt>
                <c:pt idx="88059">
                  <c:v>15.636196999999999</c:v>
                </c:pt>
                <c:pt idx="88060">
                  <c:v>15.624268000000001</c:v>
                </c:pt>
                <c:pt idx="88061">
                  <c:v>15.62401</c:v>
                </c:pt>
                <c:pt idx="88062">
                  <c:v>15.627556999999999</c:v>
                </c:pt>
                <c:pt idx="88063">
                  <c:v>15.629873</c:v>
                </c:pt>
                <c:pt idx="88064">
                  <c:v>15.638963</c:v>
                </c:pt>
                <c:pt idx="88065">
                  <c:v>15.635292</c:v>
                </c:pt>
                <c:pt idx="88066">
                  <c:v>15.618134</c:v>
                </c:pt>
                <c:pt idx="88067">
                  <c:v>15.62294</c:v>
                </c:pt>
                <c:pt idx="88068">
                  <c:v>15.640234</c:v>
                </c:pt>
                <c:pt idx="88069">
                  <c:v>15.631105</c:v>
                </c:pt>
                <c:pt idx="88070">
                  <c:v>15.623589000000001</c:v>
                </c:pt>
                <c:pt idx="88071">
                  <c:v>15.634948</c:v>
                </c:pt>
                <c:pt idx="88072">
                  <c:v>15.631816000000001</c:v>
                </c:pt>
                <c:pt idx="88073">
                  <c:v>15.622178999999999</c:v>
                </c:pt>
                <c:pt idx="88074">
                  <c:v>15.631973</c:v>
                </c:pt>
                <c:pt idx="88075">
                  <c:v>15.641645</c:v>
                </c:pt>
                <c:pt idx="88076">
                  <c:v>15.628596999999999</c:v>
                </c:pt>
                <c:pt idx="88077">
                  <c:v>15.624174</c:v>
                </c:pt>
                <c:pt idx="88078">
                  <c:v>15.634262</c:v>
                </c:pt>
                <c:pt idx="88079">
                  <c:v>15.631435</c:v>
                </c:pt>
                <c:pt idx="88080">
                  <c:v>15.631826999999999</c:v>
                </c:pt>
                <c:pt idx="88081">
                  <c:v>15.632493</c:v>
                </c:pt>
                <c:pt idx="88082">
                  <c:v>15.622738</c:v>
                </c:pt>
                <c:pt idx="88083">
                  <c:v>15.625800999999999</c:v>
                </c:pt>
                <c:pt idx="88084">
                  <c:v>15.636391</c:v>
                </c:pt>
                <c:pt idx="88085">
                  <c:v>15.636862000000001</c:v>
                </c:pt>
                <c:pt idx="88086">
                  <c:v>15.633774000000001</c:v>
                </c:pt>
                <c:pt idx="88087">
                  <c:v>15.636547999999999</c:v>
                </c:pt>
                <c:pt idx="88088">
                  <c:v>15.634935</c:v>
                </c:pt>
                <c:pt idx="88089">
                  <c:v>15.63462</c:v>
                </c:pt>
                <c:pt idx="88090">
                  <c:v>15.643374</c:v>
                </c:pt>
                <c:pt idx="88091">
                  <c:v>15.634713</c:v>
                </c:pt>
                <c:pt idx="88092">
                  <c:v>15.629446</c:v>
                </c:pt>
                <c:pt idx="88093">
                  <c:v>15.645377999999999</c:v>
                </c:pt>
                <c:pt idx="88094">
                  <c:v>15.644888</c:v>
                </c:pt>
                <c:pt idx="88095">
                  <c:v>15.634255</c:v>
                </c:pt>
                <c:pt idx="88096">
                  <c:v>15.639051</c:v>
                </c:pt>
                <c:pt idx="88097">
                  <c:v>15.642083</c:v>
                </c:pt>
                <c:pt idx="88098">
                  <c:v>15.633869000000001</c:v>
                </c:pt>
                <c:pt idx="88099">
                  <c:v>15.639047</c:v>
                </c:pt>
                <c:pt idx="88100">
                  <c:v>15.646067</c:v>
                </c:pt>
                <c:pt idx="88101">
                  <c:v>15.632743</c:v>
                </c:pt>
                <c:pt idx="88102">
                  <c:v>15.632728</c:v>
                </c:pt>
                <c:pt idx="88103">
                  <c:v>15.641655999999999</c:v>
                </c:pt>
                <c:pt idx="88104">
                  <c:v>15.63383</c:v>
                </c:pt>
                <c:pt idx="88105">
                  <c:v>15.629951</c:v>
                </c:pt>
                <c:pt idx="88106">
                  <c:v>15.631964999999999</c:v>
                </c:pt>
                <c:pt idx="88107">
                  <c:v>15.626376</c:v>
                </c:pt>
                <c:pt idx="88108">
                  <c:v>15.626628999999999</c:v>
                </c:pt>
                <c:pt idx="88109">
                  <c:v>15.639976000000001</c:v>
                </c:pt>
                <c:pt idx="88110">
                  <c:v>15.638902</c:v>
                </c:pt>
                <c:pt idx="88111">
                  <c:v>15.635453</c:v>
                </c:pt>
                <c:pt idx="88112">
                  <c:v>15.64733</c:v>
                </c:pt>
                <c:pt idx="88113">
                  <c:v>15.644269</c:v>
                </c:pt>
                <c:pt idx="88114">
                  <c:v>15.636381999999999</c:v>
                </c:pt>
                <c:pt idx="88115">
                  <c:v>15.641534</c:v>
                </c:pt>
                <c:pt idx="88116">
                  <c:v>15.645246999999999</c:v>
                </c:pt>
                <c:pt idx="88117">
                  <c:v>15.640534000000001</c:v>
                </c:pt>
                <c:pt idx="88118">
                  <c:v>15.639528</c:v>
                </c:pt>
                <c:pt idx="88119">
                  <c:v>15.641667999999999</c:v>
                </c:pt>
                <c:pt idx="88120">
                  <c:v>15.633319</c:v>
                </c:pt>
                <c:pt idx="88121">
                  <c:v>15.635256</c:v>
                </c:pt>
                <c:pt idx="88122">
                  <c:v>15.647227000000001</c:v>
                </c:pt>
                <c:pt idx="88123">
                  <c:v>15.637978</c:v>
                </c:pt>
                <c:pt idx="88124">
                  <c:v>15.634117</c:v>
                </c:pt>
                <c:pt idx="88125">
                  <c:v>15.645227</c:v>
                </c:pt>
                <c:pt idx="88126">
                  <c:v>15.637899000000001</c:v>
                </c:pt>
                <c:pt idx="88127">
                  <c:v>15.634466</c:v>
                </c:pt>
                <c:pt idx="88128">
                  <c:v>15.64845</c:v>
                </c:pt>
                <c:pt idx="88129">
                  <c:v>15.644767</c:v>
                </c:pt>
                <c:pt idx="88130">
                  <c:v>15.630639</c:v>
                </c:pt>
                <c:pt idx="88131">
                  <c:v>15.637345</c:v>
                </c:pt>
                <c:pt idx="88132">
                  <c:v>15.641805</c:v>
                </c:pt>
                <c:pt idx="88133">
                  <c:v>15.630772</c:v>
                </c:pt>
                <c:pt idx="88134">
                  <c:v>15.631568</c:v>
                </c:pt>
                <c:pt idx="88135">
                  <c:v>15.639721</c:v>
                </c:pt>
                <c:pt idx="88136">
                  <c:v>15.644254</c:v>
                </c:pt>
                <c:pt idx="88137">
                  <c:v>15.650281</c:v>
                </c:pt>
                <c:pt idx="88138">
                  <c:v>15.654153000000001</c:v>
                </c:pt>
                <c:pt idx="88139">
                  <c:v>15.650273</c:v>
                </c:pt>
                <c:pt idx="88140">
                  <c:v>15.650164999999999</c:v>
                </c:pt>
                <c:pt idx="88141">
                  <c:v>15.65274</c:v>
                </c:pt>
                <c:pt idx="88142">
                  <c:v>15.635638999999999</c:v>
                </c:pt>
                <c:pt idx="88143">
                  <c:v>15.6313</c:v>
                </c:pt>
                <c:pt idx="88144">
                  <c:v>15.650964</c:v>
                </c:pt>
                <c:pt idx="88145">
                  <c:v>15.645246</c:v>
                </c:pt>
                <c:pt idx="88146">
                  <c:v>15.629395000000001</c:v>
                </c:pt>
                <c:pt idx="88147">
                  <c:v>15.641247999999999</c:v>
                </c:pt>
                <c:pt idx="88148">
                  <c:v>15.651987</c:v>
                </c:pt>
                <c:pt idx="88149">
                  <c:v>15.645289999999999</c:v>
                </c:pt>
                <c:pt idx="88150">
                  <c:v>15.645301999999999</c:v>
                </c:pt>
                <c:pt idx="88151">
                  <c:v>15.646616</c:v>
                </c:pt>
                <c:pt idx="88152">
                  <c:v>15.639151</c:v>
                </c:pt>
                <c:pt idx="88153">
                  <c:v>15.643122999999999</c:v>
                </c:pt>
                <c:pt idx="88154">
                  <c:v>15.647582</c:v>
                </c:pt>
                <c:pt idx="88155">
                  <c:v>15.637748</c:v>
                </c:pt>
                <c:pt idx="88156">
                  <c:v>15.640478999999999</c:v>
                </c:pt>
                <c:pt idx="88157">
                  <c:v>15.650532999999999</c:v>
                </c:pt>
                <c:pt idx="88158">
                  <c:v>15.651427999999999</c:v>
                </c:pt>
                <c:pt idx="88159">
                  <c:v>15.651655</c:v>
                </c:pt>
                <c:pt idx="88160">
                  <c:v>15.656475</c:v>
                </c:pt>
                <c:pt idx="88161">
                  <c:v>15.651581999999999</c:v>
                </c:pt>
                <c:pt idx="88162">
                  <c:v>15.643418</c:v>
                </c:pt>
                <c:pt idx="88163">
                  <c:v>15.651669999999999</c:v>
                </c:pt>
                <c:pt idx="88164">
                  <c:v>15.64723</c:v>
                </c:pt>
                <c:pt idx="88165">
                  <c:v>15.632904</c:v>
                </c:pt>
                <c:pt idx="88166">
                  <c:v>15.639574</c:v>
                </c:pt>
                <c:pt idx="88167">
                  <c:v>15.644682</c:v>
                </c:pt>
                <c:pt idx="88168">
                  <c:v>15.638038</c:v>
                </c:pt>
                <c:pt idx="88169">
                  <c:v>15.64639</c:v>
                </c:pt>
                <c:pt idx="88170">
                  <c:v>15.658166</c:v>
                </c:pt>
                <c:pt idx="88171">
                  <c:v>15.642367999999999</c:v>
                </c:pt>
                <c:pt idx="88172">
                  <c:v>15.632682000000001</c:v>
                </c:pt>
                <c:pt idx="88173">
                  <c:v>15.650074999999999</c:v>
                </c:pt>
                <c:pt idx="88174">
                  <c:v>15.656000000000001</c:v>
                </c:pt>
                <c:pt idx="88175">
                  <c:v>15.653772999999999</c:v>
                </c:pt>
                <c:pt idx="88176">
                  <c:v>15.653316</c:v>
                </c:pt>
                <c:pt idx="88177">
                  <c:v>15.646221000000001</c:v>
                </c:pt>
                <c:pt idx="88178">
                  <c:v>15.647387</c:v>
                </c:pt>
                <c:pt idx="88179">
                  <c:v>15.652137</c:v>
                </c:pt>
                <c:pt idx="88180">
                  <c:v>15.643784</c:v>
                </c:pt>
                <c:pt idx="88181">
                  <c:v>15.637489</c:v>
                </c:pt>
                <c:pt idx="88182">
                  <c:v>15.649797</c:v>
                </c:pt>
                <c:pt idx="88183">
                  <c:v>15.65882</c:v>
                </c:pt>
                <c:pt idx="88184">
                  <c:v>15.651712</c:v>
                </c:pt>
                <c:pt idx="88185">
                  <c:v>15.653183</c:v>
                </c:pt>
                <c:pt idx="88186">
                  <c:v>15.658018999999999</c:v>
                </c:pt>
                <c:pt idx="88187">
                  <c:v>15.647321</c:v>
                </c:pt>
                <c:pt idx="88188">
                  <c:v>15.640065999999999</c:v>
                </c:pt>
                <c:pt idx="88189">
                  <c:v>15.647031</c:v>
                </c:pt>
                <c:pt idx="88190">
                  <c:v>15.64655</c:v>
                </c:pt>
                <c:pt idx="88191">
                  <c:v>15.640123000000001</c:v>
                </c:pt>
                <c:pt idx="88192">
                  <c:v>15.653591</c:v>
                </c:pt>
                <c:pt idx="88193">
                  <c:v>15.659041999999999</c:v>
                </c:pt>
                <c:pt idx="88194">
                  <c:v>15.650962</c:v>
                </c:pt>
                <c:pt idx="88195">
                  <c:v>15.661282</c:v>
                </c:pt>
                <c:pt idx="88196">
                  <c:v>15.663850999999999</c:v>
                </c:pt>
                <c:pt idx="88197">
                  <c:v>15.6555</c:v>
                </c:pt>
                <c:pt idx="88198">
                  <c:v>15.655449000000001</c:v>
                </c:pt>
                <c:pt idx="88199">
                  <c:v>15.660769</c:v>
                </c:pt>
                <c:pt idx="88200">
                  <c:v>15.661355</c:v>
                </c:pt>
                <c:pt idx="88201">
                  <c:v>15.6534</c:v>
                </c:pt>
                <c:pt idx="88202">
                  <c:v>15.653295999999999</c:v>
                </c:pt>
                <c:pt idx="88203">
                  <c:v>15.653262</c:v>
                </c:pt>
                <c:pt idx="88204">
                  <c:v>15.65113</c:v>
                </c:pt>
                <c:pt idx="88205">
                  <c:v>15.651778</c:v>
                </c:pt>
                <c:pt idx="88206">
                  <c:v>15.644542</c:v>
                </c:pt>
                <c:pt idx="88207">
                  <c:v>15.643971000000001</c:v>
                </c:pt>
                <c:pt idx="88208">
                  <c:v>15.652193</c:v>
                </c:pt>
                <c:pt idx="88209">
                  <c:v>15.655614</c:v>
                </c:pt>
                <c:pt idx="88210">
                  <c:v>15.652545999999999</c:v>
                </c:pt>
                <c:pt idx="88211">
                  <c:v>15.653359</c:v>
                </c:pt>
                <c:pt idx="88212">
                  <c:v>15.657214</c:v>
                </c:pt>
                <c:pt idx="88213">
                  <c:v>15.6546</c:v>
                </c:pt>
                <c:pt idx="88214">
                  <c:v>15.658733</c:v>
                </c:pt>
                <c:pt idx="88215">
                  <c:v>15.656589</c:v>
                </c:pt>
                <c:pt idx="88216">
                  <c:v>15.645206</c:v>
                </c:pt>
                <c:pt idx="88217">
                  <c:v>15.651811</c:v>
                </c:pt>
                <c:pt idx="88218">
                  <c:v>15.656198</c:v>
                </c:pt>
                <c:pt idx="88219">
                  <c:v>15.650207</c:v>
                </c:pt>
                <c:pt idx="88220">
                  <c:v>15.652262</c:v>
                </c:pt>
                <c:pt idx="88221">
                  <c:v>15.662017000000001</c:v>
                </c:pt>
                <c:pt idx="88222">
                  <c:v>15.666475</c:v>
                </c:pt>
                <c:pt idx="88223">
                  <c:v>15.661835999999999</c:v>
                </c:pt>
                <c:pt idx="88224">
                  <c:v>15.661733999999999</c:v>
                </c:pt>
                <c:pt idx="88225">
                  <c:v>15.658659</c:v>
                </c:pt>
                <c:pt idx="88226">
                  <c:v>15.656884</c:v>
                </c:pt>
                <c:pt idx="88227">
                  <c:v>15.662746</c:v>
                </c:pt>
                <c:pt idx="88228">
                  <c:v>15.660542</c:v>
                </c:pt>
                <c:pt idx="88229">
                  <c:v>15.659635</c:v>
                </c:pt>
                <c:pt idx="88230">
                  <c:v>15.661992</c:v>
                </c:pt>
                <c:pt idx="88231">
                  <c:v>15.656886</c:v>
                </c:pt>
                <c:pt idx="88232">
                  <c:v>15.651408</c:v>
                </c:pt>
                <c:pt idx="88233">
                  <c:v>15.656889</c:v>
                </c:pt>
                <c:pt idx="88234">
                  <c:v>15.662720999999999</c:v>
                </c:pt>
                <c:pt idx="88235">
                  <c:v>15.663869</c:v>
                </c:pt>
                <c:pt idx="88236">
                  <c:v>15.669430999999999</c:v>
                </c:pt>
                <c:pt idx="88237">
                  <c:v>15.661314000000001</c:v>
                </c:pt>
                <c:pt idx="88238">
                  <c:v>15.648429</c:v>
                </c:pt>
                <c:pt idx="88239">
                  <c:v>15.659575</c:v>
                </c:pt>
                <c:pt idx="88240">
                  <c:v>15.666459</c:v>
                </c:pt>
                <c:pt idx="88241">
                  <c:v>15.658239999999999</c:v>
                </c:pt>
                <c:pt idx="88242">
                  <c:v>15.662175</c:v>
                </c:pt>
                <c:pt idx="88243">
                  <c:v>15.665342000000001</c:v>
                </c:pt>
                <c:pt idx="88244">
                  <c:v>15.651714</c:v>
                </c:pt>
                <c:pt idx="88245">
                  <c:v>15.648351999999999</c:v>
                </c:pt>
                <c:pt idx="88246">
                  <c:v>15.663392</c:v>
                </c:pt>
                <c:pt idx="88247">
                  <c:v>15.661452000000001</c:v>
                </c:pt>
                <c:pt idx="88248">
                  <c:v>15.65743</c:v>
                </c:pt>
                <c:pt idx="88249">
                  <c:v>15.66677</c:v>
                </c:pt>
                <c:pt idx="88250">
                  <c:v>15.659458000000001</c:v>
                </c:pt>
                <c:pt idx="88251">
                  <c:v>15.651573000000001</c:v>
                </c:pt>
                <c:pt idx="88252">
                  <c:v>15.659193999999999</c:v>
                </c:pt>
                <c:pt idx="88253">
                  <c:v>15.663220000000001</c:v>
                </c:pt>
                <c:pt idx="88254">
                  <c:v>15.660076</c:v>
                </c:pt>
                <c:pt idx="88255">
                  <c:v>15.663453000000001</c:v>
                </c:pt>
                <c:pt idx="88256">
                  <c:v>15.663520999999999</c:v>
                </c:pt>
                <c:pt idx="88257">
                  <c:v>15.651906</c:v>
                </c:pt>
                <c:pt idx="88258">
                  <c:v>15.658956</c:v>
                </c:pt>
                <c:pt idx="88259">
                  <c:v>15.670785</c:v>
                </c:pt>
                <c:pt idx="88260">
                  <c:v>15.659033000000001</c:v>
                </c:pt>
                <c:pt idx="88261">
                  <c:v>15.656336</c:v>
                </c:pt>
                <c:pt idx="88262">
                  <c:v>15.665160999999999</c:v>
                </c:pt>
                <c:pt idx="88263">
                  <c:v>15.660985999999999</c:v>
                </c:pt>
                <c:pt idx="88264">
                  <c:v>15.652903</c:v>
                </c:pt>
                <c:pt idx="88265">
                  <c:v>15.658874000000001</c:v>
                </c:pt>
                <c:pt idx="88266">
                  <c:v>15.666608999999999</c:v>
                </c:pt>
                <c:pt idx="88267">
                  <c:v>15.664668000000001</c:v>
                </c:pt>
                <c:pt idx="88268">
                  <c:v>15.669378</c:v>
                </c:pt>
                <c:pt idx="88269">
                  <c:v>15.666212</c:v>
                </c:pt>
                <c:pt idx="88270">
                  <c:v>15.659344000000001</c:v>
                </c:pt>
                <c:pt idx="88271">
                  <c:v>15.669371999999999</c:v>
                </c:pt>
                <c:pt idx="88272">
                  <c:v>15.673335</c:v>
                </c:pt>
                <c:pt idx="88273">
                  <c:v>15.666104000000001</c:v>
                </c:pt>
                <c:pt idx="88274">
                  <c:v>15.666394</c:v>
                </c:pt>
                <c:pt idx="88275">
                  <c:v>15.674860000000001</c:v>
                </c:pt>
                <c:pt idx="88276">
                  <c:v>15.669575</c:v>
                </c:pt>
                <c:pt idx="88277">
                  <c:v>15.660954</c:v>
                </c:pt>
                <c:pt idx="88278">
                  <c:v>15.665362</c:v>
                </c:pt>
                <c:pt idx="88279">
                  <c:v>15.663608</c:v>
                </c:pt>
                <c:pt idx="88280">
                  <c:v>15.661987999999999</c:v>
                </c:pt>
                <c:pt idx="88281">
                  <c:v>15.671346</c:v>
                </c:pt>
                <c:pt idx="88282">
                  <c:v>15.669530999999999</c:v>
                </c:pt>
                <c:pt idx="88283">
                  <c:v>15.661272</c:v>
                </c:pt>
                <c:pt idx="88284">
                  <c:v>15.666378</c:v>
                </c:pt>
                <c:pt idx="88285">
                  <c:v>15.666938999999999</c:v>
                </c:pt>
                <c:pt idx="88286">
                  <c:v>15.657386000000001</c:v>
                </c:pt>
                <c:pt idx="88287">
                  <c:v>15.671006</c:v>
                </c:pt>
                <c:pt idx="88288">
                  <c:v>15.68066</c:v>
                </c:pt>
                <c:pt idx="88289">
                  <c:v>15.659371</c:v>
                </c:pt>
                <c:pt idx="88290">
                  <c:v>15.661515</c:v>
                </c:pt>
                <c:pt idx="88291">
                  <c:v>15.679762999999999</c:v>
                </c:pt>
                <c:pt idx="88292">
                  <c:v>15.66807</c:v>
                </c:pt>
                <c:pt idx="88293">
                  <c:v>15.657508999999999</c:v>
                </c:pt>
                <c:pt idx="88294">
                  <c:v>15.666230000000001</c:v>
                </c:pt>
                <c:pt idx="88295">
                  <c:v>15.668079000000001</c:v>
                </c:pt>
                <c:pt idx="88296">
                  <c:v>15.662428999999999</c:v>
                </c:pt>
                <c:pt idx="88297">
                  <c:v>15.666435</c:v>
                </c:pt>
                <c:pt idx="88298">
                  <c:v>15.670586</c:v>
                </c:pt>
                <c:pt idx="88299">
                  <c:v>15.664709</c:v>
                </c:pt>
                <c:pt idx="88300">
                  <c:v>15.665174</c:v>
                </c:pt>
                <c:pt idx="88301">
                  <c:v>15.671523000000001</c:v>
                </c:pt>
                <c:pt idx="88302">
                  <c:v>15.672866000000001</c:v>
                </c:pt>
                <c:pt idx="88303">
                  <c:v>15.668378000000001</c:v>
                </c:pt>
                <c:pt idx="88304">
                  <c:v>15.666959</c:v>
                </c:pt>
                <c:pt idx="88305">
                  <c:v>15.668001</c:v>
                </c:pt>
                <c:pt idx="88306">
                  <c:v>15.667192999999999</c:v>
                </c:pt>
                <c:pt idx="88307">
                  <c:v>15.671863</c:v>
                </c:pt>
                <c:pt idx="88308">
                  <c:v>15.677336</c:v>
                </c:pt>
                <c:pt idx="88309">
                  <c:v>15.679573</c:v>
                </c:pt>
                <c:pt idx="88310">
                  <c:v>15.682013</c:v>
                </c:pt>
                <c:pt idx="88311">
                  <c:v>15.679970000000001</c:v>
                </c:pt>
                <c:pt idx="88312">
                  <c:v>15.679251000000001</c:v>
                </c:pt>
                <c:pt idx="88313">
                  <c:v>15.679383</c:v>
                </c:pt>
                <c:pt idx="88314">
                  <c:v>15.671146</c:v>
                </c:pt>
                <c:pt idx="88315">
                  <c:v>15.664073</c:v>
                </c:pt>
                <c:pt idx="88316">
                  <c:v>15.671958999999999</c:v>
                </c:pt>
                <c:pt idx="88317">
                  <c:v>15.673959</c:v>
                </c:pt>
                <c:pt idx="88318">
                  <c:v>15.659439000000001</c:v>
                </c:pt>
                <c:pt idx="88319">
                  <c:v>15.662969</c:v>
                </c:pt>
                <c:pt idx="88320">
                  <c:v>15.671901</c:v>
                </c:pt>
                <c:pt idx="88321">
                  <c:v>15.665554</c:v>
                </c:pt>
                <c:pt idx="88322">
                  <c:v>15.675186</c:v>
                </c:pt>
                <c:pt idx="88323">
                  <c:v>15.685662000000001</c:v>
                </c:pt>
                <c:pt idx="88324">
                  <c:v>15.669072999999999</c:v>
                </c:pt>
                <c:pt idx="88325">
                  <c:v>15.660382</c:v>
                </c:pt>
                <c:pt idx="88326">
                  <c:v>15.678696</c:v>
                </c:pt>
                <c:pt idx="88327">
                  <c:v>15.676627</c:v>
                </c:pt>
                <c:pt idx="88328">
                  <c:v>15.661171</c:v>
                </c:pt>
                <c:pt idx="88329">
                  <c:v>15.676617</c:v>
                </c:pt>
                <c:pt idx="88330">
                  <c:v>15.682245999999999</c:v>
                </c:pt>
                <c:pt idx="88331">
                  <c:v>15.669115</c:v>
                </c:pt>
                <c:pt idx="88332">
                  <c:v>15.676220000000001</c:v>
                </c:pt>
                <c:pt idx="88333">
                  <c:v>15.683083999999999</c:v>
                </c:pt>
                <c:pt idx="88334">
                  <c:v>15.675359</c:v>
                </c:pt>
                <c:pt idx="88335">
                  <c:v>15.673482</c:v>
                </c:pt>
                <c:pt idx="88336">
                  <c:v>15.680033999999999</c:v>
                </c:pt>
                <c:pt idx="88337">
                  <c:v>15.675418000000001</c:v>
                </c:pt>
                <c:pt idx="88338">
                  <c:v>15.668602</c:v>
                </c:pt>
                <c:pt idx="88339">
                  <c:v>15.675792</c:v>
                </c:pt>
                <c:pt idx="88340">
                  <c:v>15.674671</c:v>
                </c:pt>
                <c:pt idx="88341">
                  <c:v>15.672122999999999</c:v>
                </c:pt>
                <c:pt idx="88342">
                  <c:v>15.679679</c:v>
                </c:pt>
                <c:pt idx="88343">
                  <c:v>15.678839999999999</c:v>
                </c:pt>
                <c:pt idx="88344">
                  <c:v>15.673088999999999</c:v>
                </c:pt>
                <c:pt idx="88345">
                  <c:v>15.677782000000001</c:v>
                </c:pt>
                <c:pt idx="88346">
                  <c:v>15.680493</c:v>
                </c:pt>
                <c:pt idx="88347">
                  <c:v>15.669695000000001</c:v>
                </c:pt>
                <c:pt idx="88348">
                  <c:v>15.669816000000001</c:v>
                </c:pt>
                <c:pt idx="88349">
                  <c:v>15.681995000000001</c:v>
                </c:pt>
                <c:pt idx="88350">
                  <c:v>15.683026999999999</c:v>
                </c:pt>
                <c:pt idx="88351">
                  <c:v>15.681962</c:v>
                </c:pt>
                <c:pt idx="88352">
                  <c:v>15.686245</c:v>
                </c:pt>
                <c:pt idx="88353">
                  <c:v>15.681374999999999</c:v>
                </c:pt>
                <c:pt idx="88354">
                  <c:v>15.672145</c:v>
                </c:pt>
                <c:pt idx="88355">
                  <c:v>15.675087</c:v>
                </c:pt>
                <c:pt idx="88356">
                  <c:v>15.682976</c:v>
                </c:pt>
                <c:pt idx="88357">
                  <c:v>15.678644</c:v>
                </c:pt>
                <c:pt idx="88358">
                  <c:v>15.6762</c:v>
                </c:pt>
                <c:pt idx="88359">
                  <c:v>15.677519999999999</c:v>
                </c:pt>
                <c:pt idx="88360">
                  <c:v>15.673707</c:v>
                </c:pt>
                <c:pt idx="88361">
                  <c:v>15.677739000000001</c:v>
                </c:pt>
                <c:pt idx="88362">
                  <c:v>15.676660999999999</c:v>
                </c:pt>
                <c:pt idx="88363">
                  <c:v>15.670036</c:v>
                </c:pt>
                <c:pt idx="88364">
                  <c:v>15.676240999999999</c:v>
                </c:pt>
                <c:pt idx="88365">
                  <c:v>15.684158</c:v>
                </c:pt>
                <c:pt idx="88366">
                  <c:v>15.680821</c:v>
                </c:pt>
                <c:pt idx="88367">
                  <c:v>15.682147000000001</c:v>
                </c:pt>
                <c:pt idx="88368">
                  <c:v>15.695902</c:v>
                </c:pt>
                <c:pt idx="88369">
                  <c:v>15.689864</c:v>
                </c:pt>
                <c:pt idx="88370">
                  <c:v>15.679095999999999</c:v>
                </c:pt>
                <c:pt idx="88371">
                  <c:v>15.690567</c:v>
                </c:pt>
                <c:pt idx="88372">
                  <c:v>15.687122</c:v>
                </c:pt>
                <c:pt idx="88373">
                  <c:v>15.676921</c:v>
                </c:pt>
                <c:pt idx="88374">
                  <c:v>15.686019</c:v>
                </c:pt>
                <c:pt idx="88375">
                  <c:v>15.686603</c:v>
                </c:pt>
                <c:pt idx="88376">
                  <c:v>15.676138999999999</c:v>
                </c:pt>
                <c:pt idx="88377">
                  <c:v>15.682388</c:v>
                </c:pt>
                <c:pt idx="88378">
                  <c:v>15.690045</c:v>
                </c:pt>
                <c:pt idx="88379">
                  <c:v>15.678663</c:v>
                </c:pt>
                <c:pt idx="88380">
                  <c:v>15.678338999999999</c:v>
                </c:pt>
                <c:pt idx="88381">
                  <c:v>15.688622000000001</c:v>
                </c:pt>
                <c:pt idx="88382">
                  <c:v>15.683522999999999</c:v>
                </c:pt>
                <c:pt idx="88383">
                  <c:v>15.678823</c:v>
                </c:pt>
                <c:pt idx="88384">
                  <c:v>15.684391</c:v>
                </c:pt>
                <c:pt idx="88385">
                  <c:v>15.685534000000001</c:v>
                </c:pt>
                <c:pt idx="88386">
                  <c:v>15.679917</c:v>
                </c:pt>
                <c:pt idx="88387">
                  <c:v>15.681298999999999</c:v>
                </c:pt>
                <c:pt idx="88388">
                  <c:v>15.683712999999999</c:v>
                </c:pt>
                <c:pt idx="88389">
                  <c:v>15.677661000000001</c:v>
                </c:pt>
                <c:pt idx="88390">
                  <c:v>15.683346999999999</c:v>
                </c:pt>
                <c:pt idx="88391">
                  <c:v>15.690948000000001</c:v>
                </c:pt>
                <c:pt idx="88392">
                  <c:v>15.682626000000001</c:v>
                </c:pt>
                <c:pt idx="88393">
                  <c:v>15.686323</c:v>
                </c:pt>
                <c:pt idx="88394">
                  <c:v>15.697276</c:v>
                </c:pt>
                <c:pt idx="88395">
                  <c:v>15.686033</c:v>
                </c:pt>
                <c:pt idx="88396">
                  <c:v>15.677099</c:v>
                </c:pt>
                <c:pt idx="88397">
                  <c:v>15.690633</c:v>
                </c:pt>
                <c:pt idx="88398">
                  <c:v>15.687059</c:v>
                </c:pt>
                <c:pt idx="88399">
                  <c:v>15.676392999999999</c:v>
                </c:pt>
                <c:pt idx="88400">
                  <c:v>15.684887</c:v>
                </c:pt>
                <c:pt idx="88401">
                  <c:v>15.680301999999999</c:v>
                </c:pt>
                <c:pt idx="88402">
                  <c:v>15.676895999999999</c:v>
                </c:pt>
                <c:pt idx="88403">
                  <c:v>15.688117</c:v>
                </c:pt>
                <c:pt idx="88404">
                  <c:v>15.686673000000001</c:v>
                </c:pt>
                <c:pt idx="88405">
                  <c:v>15.681312</c:v>
                </c:pt>
                <c:pt idx="88406">
                  <c:v>15.686358</c:v>
                </c:pt>
                <c:pt idx="88407">
                  <c:v>15.689798</c:v>
                </c:pt>
                <c:pt idx="88408">
                  <c:v>15.68046</c:v>
                </c:pt>
                <c:pt idx="88409">
                  <c:v>15.682767999999999</c:v>
                </c:pt>
                <c:pt idx="88410">
                  <c:v>15.696092999999999</c:v>
                </c:pt>
                <c:pt idx="88411">
                  <c:v>15.691867</c:v>
                </c:pt>
                <c:pt idx="88412">
                  <c:v>15.691744999999999</c:v>
                </c:pt>
                <c:pt idx="88413">
                  <c:v>15.695145</c:v>
                </c:pt>
                <c:pt idx="88414">
                  <c:v>15.686667</c:v>
                </c:pt>
                <c:pt idx="88415">
                  <c:v>15.691981</c:v>
                </c:pt>
                <c:pt idx="88416">
                  <c:v>15.707737</c:v>
                </c:pt>
                <c:pt idx="88417">
                  <c:v>15.696567999999999</c:v>
                </c:pt>
                <c:pt idx="88418">
                  <c:v>15.67554</c:v>
                </c:pt>
                <c:pt idx="88419">
                  <c:v>15.690293</c:v>
                </c:pt>
                <c:pt idx="88420">
                  <c:v>15.699959</c:v>
                </c:pt>
                <c:pt idx="88421">
                  <c:v>15.680994999999999</c:v>
                </c:pt>
                <c:pt idx="88422">
                  <c:v>15.681524</c:v>
                </c:pt>
                <c:pt idx="88423">
                  <c:v>15.687972</c:v>
                </c:pt>
                <c:pt idx="88424">
                  <c:v>15.680071999999999</c:v>
                </c:pt>
                <c:pt idx="88425">
                  <c:v>15.685205</c:v>
                </c:pt>
                <c:pt idx="88426">
                  <c:v>15.696201</c:v>
                </c:pt>
                <c:pt idx="88427">
                  <c:v>15.690315999999999</c:v>
                </c:pt>
                <c:pt idx="88428">
                  <c:v>15.683503999999999</c:v>
                </c:pt>
                <c:pt idx="88429">
                  <c:v>15.69458</c:v>
                </c:pt>
                <c:pt idx="88430">
                  <c:v>15.693854</c:v>
                </c:pt>
                <c:pt idx="88431">
                  <c:v>15.681125</c:v>
                </c:pt>
                <c:pt idx="88432">
                  <c:v>15.690837</c:v>
                </c:pt>
                <c:pt idx="88433">
                  <c:v>15.696984</c:v>
                </c:pt>
                <c:pt idx="88434">
                  <c:v>15.686733</c:v>
                </c:pt>
                <c:pt idx="88435">
                  <c:v>15.689145</c:v>
                </c:pt>
                <c:pt idx="88436">
                  <c:v>15.697903</c:v>
                </c:pt>
                <c:pt idx="88437">
                  <c:v>15.685574000000001</c:v>
                </c:pt>
                <c:pt idx="88438">
                  <c:v>15.677103000000001</c:v>
                </c:pt>
                <c:pt idx="88439">
                  <c:v>15.694770999999999</c:v>
                </c:pt>
                <c:pt idx="88440">
                  <c:v>15.699434999999999</c:v>
                </c:pt>
                <c:pt idx="88441">
                  <c:v>15.695008</c:v>
                </c:pt>
                <c:pt idx="88442">
                  <c:v>15.704057000000001</c:v>
                </c:pt>
                <c:pt idx="88443">
                  <c:v>15.701955999999999</c:v>
                </c:pt>
                <c:pt idx="88444">
                  <c:v>15.695909</c:v>
                </c:pt>
                <c:pt idx="88445">
                  <c:v>15.703889</c:v>
                </c:pt>
                <c:pt idx="88446">
                  <c:v>15.703802</c:v>
                </c:pt>
                <c:pt idx="88447">
                  <c:v>15.692188</c:v>
                </c:pt>
                <c:pt idx="88448">
                  <c:v>15.696785</c:v>
                </c:pt>
                <c:pt idx="88449">
                  <c:v>15.699369000000001</c:v>
                </c:pt>
                <c:pt idx="88450">
                  <c:v>15.687618000000001</c:v>
                </c:pt>
                <c:pt idx="88451">
                  <c:v>15.697918</c:v>
                </c:pt>
                <c:pt idx="88452">
                  <c:v>15.702849000000001</c:v>
                </c:pt>
                <c:pt idx="88453">
                  <c:v>15.685938</c:v>
                </c:pt>
                <c:pt idx="88454">
                  <c:v>15.690339</c:v>
                </c:pt>
                <c:pt idx="88455">
                  <c:v>15.703115</c:v>
                </c:pt>
                <c:pt idx="88456">
                  <c:v>15.69519</c:v>
                </c:pt>
                <c:pt idx="88457">
                  <c:v>15.686938</c:v>
                </c:pt>
                <c:pt idx="88458">
                  <c:v>15.699484999999999</c:v>
                </c:pt>
                <c:pt idx="88459">
                  <c:v>15.703692999999999</c:v>
                </c:pt>
                <c:pt idx="88460">
                  <c:v>15.690576999999999</c:v>
                </c:pt>
                <c:pt idx="88461">
                  <c:v>15.6874</c:v>
                </c:pt>
                <c:pt idx="88462">
                  <c:v>15.688115</c:v>
                </c:pt>
                <c:pt idx="88463">
                  <c:v>15.689646</c:v>
                </c:pt>
                <c:pt idx="88464">
                  <c:v>15.693892</c:v>
                </c:pt>
                <c:pt idx="88465">
                  <c:v>15.693650999999999</c:v>
                </c:pt>
                <c:pt idx="88466">
                  <c:v>15.696068</c:v>
                </c:pt>
                <c:pt idx="88467">
                  <c:v>15.697964000000001</c:v>
                </c:pt>
                <c:pt idx="88468">
                  <c:v>15.69753</c:v>
                </c:pt>
                <c:pt idx="88469">
                  <c:v>15.692527</c:v>
                </c:pt>
                <c:pt idx="88470">
                  <c:v>15.690491</c:v>
                </c:pt>
                <c:pt idx="88471">
                  <c:v>15.697172999999999</c:v>
                </c:pt>
                <c:pt idx="88472">
                  <c:v>15.69656</c:v>
                </c:pt>
                <c:pt idx="88473">
                  <c:v>15.698401</c:v>
                </c:pt>
                <c:pt idx="88474">
                  <c:v>15.704055</c:v>
                </c:pt>
                <c:pt idx="88475">
                  <c:v>15.699941000000001</c:v>
                </c:pt>
                <c:pt idx="88476">
                  <c:v>15.696712</c:v>
                </c:pt>
                <c:pt idx="88477">
                  <c:v>15.699406</c:v>
                </c:pt>
                <c:pt idx="88478">
                  <c:v>15.697418000000001</c:v>
                </c:pt>
                <c:pt idx="88479">
                  <c:v>15.691958</c:v>
                </c:pt>
                <c:pt idx="88480">
                  <c:v>15.698328999999999</c:v>
                </c:pt>
                <c:pt idx="88481">
                  <c:v>15.70574</c:v>
                </c:pt>
                <c:pt idx="88482">
                  <c:v>15.700366000000001</c:v>
                </c:pt>
                <c:pt idx="88483">
                  <c:v>15.699451</c:v>
                </c:pt>
                <c:pt idx="88484">
                  <c:v>15.698631000000001</c:v>
                </c:pt>
                <c:pt idx="88485">
                  <c:v>15.694438</c:v>
                </c:pt>
                <c:pt idx="88486">
                  <c:v>15.698392</c:v>
                </c:pt>
                <c:pt idx="88487">
                  <c:v>15.703892</c:v>
                </c:pt>
                <c:pt idx="88488">
                  <c:v>15.703245000000001</c:v>
                </c:pt>
                <c:pt idx="88489">
                  <c:v>15.704852000000001</c:v>
                </c:pt>
                <c:pt idx="88490">
                  <c:v>15.709114</c:v>
                </c:pt>
                <c:pt idx="88491">
                  <c:v>15.702249999999999</c:v>
                </c:pt>
                <c:pt idx="88492">
                  <c:v>15.699206</c:v>
                </c:pt>
                <c:pt idx="88493">
                  <c:v>15.704347</c:v>
                </c:pt>
                <c:pt idx="88494">
                  <c:v>15.702235</c:v>
                </c:pt>
                <c:pt idx="88495">
                  <c:v>15.704723</c:v>
                </c:pt>
                <c:pt idx="88496">
                  <c:v>15.711672</c:v>
                </c:pt>
                <c:pt idx="88497">
                  <c:v>15.707875</c:v>
                </c:pt>
                <c:pt idx="88498">
                  <c:v>15.702531</c:v>
                </c:pt>
                <c:pt idx="88499">
                  <c:v>15.71195</c:v>
                </c:pt>
                <c:pt idx="88500">
                  <c:v>15.714929</c:v>
                </c:pt>
                <c:pt idx="88501">
                  <c:v>15.696949999999999</c:v>
                </c:pt>
                <c:pt idx="88502">
                  <c:v>15.693872000000001</c:v>
                </c:pt>
                <c:pt idx="88503">
                  <c:v>15.706647999999999</c:v>
                </c:pt>
                <c:pt idx="88504">
                  <c:v>15.702766</c:v>
                </c:pt>
                <c:pt idx="88505">
                  <c:v>15.695565999999999</c:v>
                </c:pt>
                <c:pt idx="88506">
                  <c:v>15.697915999999999</c:v>
                </c:pt>
                <c:pt idx="88507">
                  <c:v>15.700639000000001</c:v>
                </c:pt>
                <c:pt idx="88508">
                  <c:v>15.698283999999999</c:v>
                </c:pt>
                <c:pt idx="88509">
                  <c:v>15.698427000000001</c:v>
                </c:pt>
                <c:pt idx="88510">
                  <c:v>15.701364999999999</c:v>
                </c:pt>
                <c:pt idx="88511">
                  <c:v>15.698828000000001</c:v>
                </c:pt>
                <c:pt idx="88512">
                  <c:v>15.699208</c:v>
                </c:pt>
                <c:pt idx="88513">
                  <c:v>15.700246</c:v>
                </c:pt>
                <c:pt idx="88514">
                  <c:v>15.69716</c:v>
                </c:pt>
                <c:pt idx="88515">
                  <c:v>15.701435999999999</c:v>
                </c:pt>
                <c:pt idx="88516">
                  <c:v>15.710471999999999</c:v>
                </c:pt>
                <c:pt idx="88517">
                  <c:v>15.714233999999999</c:v>
                </c:pt>
                <c:pt idx="88518">
                  <c:v>15.709129000000001</c:v>
                </c:pt>
                <c:pt idx="88519">
                  <c:v>15.712804999999999</c:v>
                </c:pt>
                <c:pt idx="88520">
                  <c:v>15.720962999999999</c:v>
                </c:pt>
                <c:pt idx="88521">
                  <c:v>15.714601</c:v>
                </c:pt>
                <c:pt idx="88522">
                  <c:v>15.707459</c:v>
                </c:pt>
                <c:pt idx="88523">
                  <c:v>15.707881</c:v>
                </c:pt>
                <c:pt idx="88524">
                  <c:v>15.713666999999999</c:v>
                </c:pt>
                <c:pt idx="88525">
                  <c:v>15.712839000000001</c:v>
                </c:pt>
                <c:pt idx="88526">
                  <c:v>15.703101</c:v>
                </c:pt>
                <c:pt idx="88527">
                  <c:v>15.705902</c:v>
                </c:pt>
                <c:pt idx="88528">
                  <c:v>15.713452999999999</c:v>
                </c:pt>
                <c:pt idx="88529">
                  <c:v>15.709282</c:v>
                </c:pt>
                <c:pt idx="88530">
                  <c:v>15.701656</c:v>
                </c:pt>
                <c:pt idx="88531">
                  <c:v>15.70617</c:v>
                </c:pt>
                <c:pt idx="88532">
                  <c:v>15.714370000000001</c:v>
                </c:pt>
                <c:pt idx="88533">
                  <c:v>15.705279000000001</c:v>
                </c:pt>
                <c:pt idx="88534">
                  <c:v>15.704670999999999</c:v>
                </c:pt>
                <c:pt idx="88535">
                  <c:v>15.712002</c:v>
                </c:pt>
                <c:pt idx="88536">
                  <c:v>15.706963</c:v>
                </c:pt>
                <c:pt idx="88537">
                  <c:v>15.712287999999999</c:v>
                </c:pt>
                <c:pt idx="88538">
                  <c:v>15.724519000000001</c:v>
                </c:pt>
                <c:pt idx="88539">
                  <c:v>15.715032000000001</c:v>
                </c:pt>
                <c:pt idx="88540">
                  <c:v>15.6999</c:v>
                </c:pt>
                <c:pt idx="88541">
                  <c:v>15.711872</c:v>
                </c:pt>
                <c:pt idx="88542">
                  <c:v>15.719428000000001</c:v>
                </c:pt>
                <c:pt idx="88543">
                  <c:v>15.705424000000001</c:v>
                </c:pt>
                <c:pt idx="88544">
                  <c:v>15.709761</c:v>
                </c:pt>
                <c:pt idx="88545">
                  <c:v>15.716571</c:v>
                </c:pt>
                <c:pt idx="88546">
                  <c:v>15.706996999999999</c:v>
                </c:pt>
                <c:pt idx="88547">
                  <c:v>15.707022</c:v>
                </c:pt>
                <c:pt idx="88548">
                  <c:v>15.715144</c:v>
                </c:pt>
                <c:pt idx="88549">
                  <c:v>15.708780000000001</c:v>
                </c:pt>
                <c:pt idx="88550">
                  <c:v>15.702809</c:v>
                </c:pt>
                <c:pt idx="88551">
                  <c:v>15.711384000000001</c:v>
                </c:pt>
                <c:pt idx="88552">
                  <c:v>15.707376</c:v>
                </c:pt>
                <c:pt idx="88553">
                  <c:v>15.699558</c:v>
                </c:pt>
                <c:pt idx="88554">
                  <c:v>15.710016</c:v>
                </c:pt>
                <c:pt idx="88555">
                  <c:v>15.712877000000001</c:v>
                </c:pt>
                <c:pt idx="88556">
                  <c:v>15.706901999999999</c:v>
                </c:pt>
                <c:pt idx="88557">
                  <c:v>15.710575</c:v>
                </c:pt>
                <c:pt idx="88558">
                  <c:v>15.711257</c:v>
                </c:pt>
                <c:pt idx="88559">
                  <c:v>15.704409999999999</c:v>
                </c:pt>
                <c:pt idx="88560">
                  <c:v>15.713150000000001</c:v>
                </c:pt>
                <c:pt idx="88561">
                  <c:v>15.719787</c:v>
                </c:pt>
                <c:pt idx="88562">
                  <c:v>15.702555</c:v>
                </c:pt>
                <c:pt idx="88563">
                  <c:v>15.701432</c:v>
                </c:pt>
                <c:pt idx="88564">
                  <c:v>15.717539</c:v>
                </c:pt>
                <c:pt idx="88565">
                  <c:v>15.711563999999999</c:v>
                </c:pt>
                <c:pt idx="88566">
                  <c:v>15.707463000000001</c:v>
                </c:pt>
                <c:pt idx="88567">
                  <c:v>15.720466</c:v>
                </c:pt>
                <c:pt idx="88568">
                  <c:v>15.719733</c:v>
                </c:pt>
                <c:pt idx="88569">
                  <c:v>15.709448</c:v>
                </c:pt>
                <c:pt idx="88570">
                  <c:v>15.715619</c:v>
                </c:pt>
                <c:pt idx="88571">
                  <c:v>15.719033</c:v>
                </c:pt>
                <c:pt idx="88572">
                  <c:v>15.706139</c:v>
                </c:pt>
                <c:pt idx="88573">
                  <c:v>15.711669000000001</c:v>
                </c:pt>
                <c:pt idx="88574">
                  <c:v>15.721285</c:v>
                </c:pt>
                <c:pt idx="88575">
                  <c:v>15.708850999999999</c:v>
                </c:pt>
                <c:pt idx="88576">
                  <c:v>15.706099999999999</c:v>
                </c:pt>
                <c:pt idx="88577">
                  <c:v>15.722108</c:v>
                </c:pt>
                <c:pt idx="88578">
                  <c:v>15.725250000000001</c:v>
                </c:pt>
                <c:pt idx="88579">
                  <c:v>15.714243</c:v>
                </c:pt>
                <c:pt idx="88580">
                  <c:v>15.720088000000001</c:v>
                </c:pt>
                <c:pt idx="88581">
                  <c:v>15.729480000000001</c:v>
                </c:pt>
                <c:pt idx="88582">
                  <c:v>15.717181999999999</c:v>
                </c:pt>
                <c:pt idx="88583">
                  <c:v>15.712783</c:v>
                </c:pt>
                <c:pt idx="88584">
                  <c:v>15.71977</c:v>
                </c:pt>
                <c:pt idx="88585">
                  <c:v>15.716222</c:v>
                </c:pt>
                <c:pt idx="88586">
                  <c:v>15.719644000000001</c:v>
                </c:pt>
                <c:pt idx="88587">
                  <c:v>15.729381999999999</c:v>
                </c:pt>
                <c:pt idx="88588">
                  <c:v>15.71819</c:v>
                </c:pt>
                <c:pt idx="88589">
                  <c:v>15.707146</c:v>
                </c:pt>
                <c:pt idx="88590">
                  <c:v>15.718961999999999</c:v>
                </c:pt>
                <c:pt idx="88591">
                  <c:v>15.720841</c:v>
                </c:pt>
                <c:pt idx="88592">
                  <c:v>15.713934</c:v>
                </c:pt>
                <c:pt idx="88593">
                  <c:v>15.717668</c:v>
                </c:pt>
                <c:pt idx="88594">
                  <c:v>15.713877</c:v>
                </c:pt>
                <c:pt idx="88595">
                  <c:v>15.707820999999999</c:v>
                </c:pt>
                <c:pt idx="88596">
                  <c:v>15.719708000000001</c:v>
                </c:pt>
                <c:pt idx="88597">
                  <c:v>15.725593999999999</c:v>
                </c:pt>
                <c:pt idx="88598">
                  <c:v>15.709478000000001</c:v>
                </c:pt>
                <c:pt idx="88599">
                  <c:v>15.707789999999999</c:v>
                </c:pt>
                <c:pt idx="88600">
                  <c:v>15.726191</c:v>
                </c:pt>
                <c:pt idx="88601">
                  <c:v>15.728553</c:v>
                </c:pt>
                <c:pt idx="88602">
                  <c:v>15.723447999999999</c:v>
                </c:pt>
                <c:pt idx="88603">
                  <c:v>15.723941</c:v>
                </c:pt>
                <c:pt idx="88604">
                  <c:v>15.720288999999999</c:v>
                </c:pt>
                <c:pt idx="88605">
                  <c:v>15.725137999999999</c:v>
                </c:pt>
                <c:pt idx="88606">
                  <c:v>15.728491999999999</c:v>
                </c:pt>
                <c:pt idx="88607">
                  <c:v>15.718921</c:v>
                </c:pt>
                <c:pt idx="88608">
                  <c:v>15.716308</c:v>
                </c:pt>
                <c:pt idx="88609">
                  <c:v>15.720684</c:v>
                </c:pt>
                <c:pt idx="88610">
                  <c:v>15.720746999999999</c:v>
                </c:pt>
                <c:pt idx="88611">
                  <c:v>15.717957999999999</c:v>
                </c:pt>
                <c:pt idx="88612">
                  <c:v>15.718403</c:v>
                </c:pt>
                <c:pt idx="88613">
                  <c:v>15.719506000000001</c:v>
                </c:pt>
                <c:pt idx="88614">
                  <c:v>15.725168999999999</c:v>
                </c:pt>
                <c:pt idx="88615">
                  <c:v>15.732545999999999</c:v>
                </c:pt>
                <c:pt idx="88616">
                  <c:v>15.725922000000001</c:v>
                </c:pt>
                <c:pt idx="88617">
                  <c:v>15.719277999999999</c:v>
                </c:pt>
                <c:pt idx="88618">
                  <c:v>15.717739</c:v>
                </c:pt>
                <c:pt idx="88619">
                  <c:v>15.715966999999999</c:v>
                </c:pt>
                <c:pt idx="88620">
                  <c:v>15.714003999999999</c:v>
                </c:pt>
                <c:pt idx="88621">
                  <c:v>15.715657999999999</c:v>
                </c:pt>
                <c:pt idx="88622">
                  <c:v>15.72471</c:v>
                </c:pt>
                <c:pt idx="88623">
                  <c:v>15.722219000000001</c:v>
                </c:pt>
                <c:pt idx="88624">
                  <c:v>15.723763999999999</c:v>
                </c:pt>
                <c:pt idx="88625">
                  <c:v>15.740316</c:v>
                </c:pt>
                <c:pt idx="88626">
                  <c:v>15.731854</c:v>
                </c:pt>
                <c:pt idx="88627">
                  <c:v>15.715878</c:v>
                </c:pt>
                <c:pt idx="88628">
                  <c:v>15.723144</c:v>
                </c:pt>
                <c:pt idx="88629">
                  <c:v>15.729573</c:v>
                </c:pt>
                <c:pt idx="88630">
                  <c:v>15.721244</c:v>
                </c:pt>
                <c:pt idx="88631">
                  <c:v>15.714746</c:v>
                </c:pt>
                <c:pt idx="88632">
                  <c:v>15.721731999999999</c:v>
                </c:pt>
                <c:pt idx="88633">
                  <c:v>15.721776</c:v>
                </c:pt>
                <c:pt idx="88634">
                  <c:v>15.719946</c:v>
                </c:pt>
                <c:pt idx="88635">
                  <c:v>15.732163999999999</c:v>
                </c:pt>
                <c:pt idx="88636">
                  <c:v>15.733271</c:v>
                </c:pt>
                <c:pt idx="88637">
                  <c:v>15.722194999999999</c:v>
                </c:pt>
                <c:pt idx="88638">
                  <c:v>15.725607</c:v>
                </c:pt>
                <c:pt idx="88639">
                  <c:v>15.731289</c:v>
                </c:pt>
                <c:pt idx="88640">
                  <c:v>15.721532</c:v>
                </c:pt>
                <c:pt idx="88641">
                  <c:v>15.725045</c:v>
                </c:pt>
                <c:pt idx="88642">
                  <c:v>15.734531</c:v>
                </c:pt>
                <c:pt idx="88643">
                  <c:v>15.721845999999999</c:v>
                </c:pt>
                <c:pt idx="88644">
                  <c:v>15.719764</c:v>
                </c:pt>
                <c:pt idx="88645">
                  <c:v>15.732402</c:v>
                </c:pt>
                <c:pt idx="88646">
                  <c:v>15.728076</c:v>
                </c:pt>
                <c:pt idx="88647">
                  <c:v>15.726108999999999</c:v>
                </c:pt>
                <c:pt idx="88648">
                  <c:v>15.737888999999999</c:v>
                </c:pt>
                <c:pt idx="88649">
                  <c:v>15.731983</c:v>
                </c:pt>
                <c:pt idx="88650">
                  <c:v>15.717795000000001</c:v>
                </c:pt>
                <c:pt idx="88651">
                  <c:v>15.722033</c:v>
                </c:pt>
                <c:pt idx="88652">
                  <c:v>15.721484</c:v>
                </c:pt>
                <c:pt idx="88653">
                  <c:v>15.720466999999999</c:v>
                </c:pt>
                <c:pt idx="88654">
                  <c:v>15.730256000000001</c:v>
                </c:pt>
                <c:pt idx="88655">
                  <c:v>15.727748</c:v>
                </c:pt>
                <c:pt idx="88656">
                  <c:v>15.729054</c:v>
                </c:pt>
                <c:pt idx="88657">
                  <c:v>15.739609</c:v>
                </c:pt>
                <c:pt idx="88658">
                  <c:v>15.731510999999999</c:v>
                </c:pt>
                <c:pt idx="88659">
                  <c:v>15.718626</c:v>
                </c:pt>
                <c:pt idx="88660">
                  <c:v>15.730460000000001</c:v>
                </c:pt>
                <c:pt idx="88661">
                  <c:v>15.740442</c:v>
                </c:pt>
                <c:pt idx="88662">
                  <c:v>15.726850000000001</c:v>
                </c:pt>
                <c:pt idx="88663">
                  <c:v>15.727966</c:v>
                </c:pt>
                <c:pt idx="88664">
                  <c:v>15.735569999999999</c:v>
                </c:pt>
                <c:pt idx="88665">
                  <c:v>15.726616999999999</c:v>
                </c:pt>
                <c:pt idx="88666">
                  <c:v>15.725814</c:v>
                </c:pt>
                <c:pt idx="88667">
                  <c:v>15.730501</c:v>
                </c:pt>
                <c:pt idx="88668">
                  <c:v>15.728384999999999</c:v>
                </c:pt>
                <c:pt idx="88669">
                  <c:v>15.730606</c:v>
                </c:pt>
                <c:pt idx="88670">
                  <c:v>15.739977</c:v>
                </c:pt>
                <c:pt idx="88671">
                  <c:v>15.735377</c:v>
                </c:pt>
                <c:pt idx="88672">
                  <c:v>15.72171</c:v>
                </c:pt>
                <c:pt idx="88673">
                  <c:v>15.733568999999999</c:v>
                </c:pt>
                <c:pt idx="88674">
                  <c:v>15.739875</c:v>
                </c:pt>
                <c:pt idx="88675">
                  <c:v>15.723309</c:v>
                </c:pt>
                <c:pt idx="88676">
                  <c:v>15.727966</c:v>
                </c:pt>
                <c:pt idx="88677">
                  <c:v>15.735637000000001</c:v>
                </c:pt>
                <c:pt idx="88678">
                  <c:v>15.723236999999999</c:v>
                </c:pt>
                <c:pt idx="88679">
                  <c:v>15.723037</c:v>
                </c:pt>
                <c:pt idx="88680">
                  <c:v>15.731978</c:v>
                </c:pt>
                <c:pt idx="88681">
                  <c:v>15.727266</c:v>
                </c:pt>
                <c:pt idx="88682">
                  <c:v>15.72781</c:v>
                </c:pt>
                <c:pt idx="88683">
                  <c:v>15.739741</c:v>
                </c:pt>
                <c:pt idx="88684">
                  <c:v>15.739494000000001</c:v>
                </c:pt>
                <c:pt idx="88685">
                  <c:v>15.740823000000001</c:v>
                </c:pt>
                <c:pt idx="88686">
                  <c:v>15.750774</c:v>
                </c:pt>
                <c:pt idx="88687">
                  <c:v>15.746199000000001</c:v>
                </c:pt>
                <c:pt idx="88688">
                  <c:v>15.738727000000001</c:v>
                </c:pt>
                <c:pt idx="88689">
                  <c:v>15.740992</c:v>
                </c:pt>
                <c:pt idx="88690">
                  <c:v>15.737</c:v>
                </c:pt>
                <c:pt idx="88691">
                  <c:v>15.729395999999999</c:v>
                </c:pt>
                <c:pt idx="88692">
                  <c:v>15.738562999999999</c:v>
                </c:pt>
                <c:pt idx="88693">
                  <c:v>15.746463</c:v>
                </c:pt>
                <c:pt idx="88694">
                  <c:v>15.726827999999999</c:v>
                </c:pt>
                <c:pt idx="88695">
                  <c:v>15.721672999999999</c:v>
                </c:pt>
                <c:pt idx="88696">
                  <c:v>15.739801</c:v>
                </c:pt>
                <c:pt idx="88697">
                  <c:v>15.739057000000001</c:v>
                </c:pt>
                <c:pt idx="88698">
                  <c:v>15.735026</c:v>
                </c:pt>
                <c:pt idx="88699">
                  <c:v>15.740600000000001</c:v>
                </c:pt>
                <c:pt idx="88700">
                  <c:v>15.736348</c:v>
                </c:pt>
                <c:pt idx="88701">
                  <c:v>15.725991</c:v>
                </c:pt>
                <c:pt idx="88702">
                  <c:v>15.728600999999999</c:v>
                </c:pt>
                <c:pt idx="88703">
                  <c:v>15.733897000000001</c:v>
                </c:pt>
                <c:pt idx="88704">
                  <c:v>15.733192000000001</c:v>
                </c:pt>
                <c:pt idx="88705">
                  <c:v>15.743562000000001</c:v>
                </c:pt>
                <c:pt idx="88706">
                  <c:v>15.740135</c:v>
                </c:pt>
                <c:pt idx="88707">
                  <c:v>15.725979000000001</c:v>
                </c:pt>
                <c:pt idx="88708">
                  <c:v>15.742342000000001</c:v>
                </c:pt>
                <c:pt idx="88709">
                  <c:v>15.753444</c:v>
                </c:pt>
                <c:pt idx="88710">
                  <c:v>15.735398</c:v>
                </c:pt>
                <c:pt idx="88711">
                  <c:v>15.732608000000001</c:v>
                </c:pt>
                <c:pt idx="88712">
                  <c:v>15.746817999999999</c:v>
                </c:pt>
                <c:pt idx="88713">
                  <c:v>15.739140000000001</c:v>
                </c:pt>
                <c:pt idx="88714">
                  <c:v>15.727688000000001</c:v>
                </c:pt>
                <c:pt idx="88715">
                  <c:v>15.737549</c:v>
                </c:pt>
                <c:pt idx="88716">
                  <c:v>15.740729999999999</c:v>
                </c:pt>
                <c:pt idx="88717">
                  <c:v>15.734411</c:v>
                </c:pt>
                <c:pt idx="88718">
                  <c:v>15.732081000000001</c:v>
                </c:pt>
                <c:pt idx="88719">
                  <c:v>15.737634</c:v>
                </c:pt>
                <c:pt idx="88720">
                  <c:v>15.739201</c:v>
                </c:pt>
                <c:pt idx="88721">
                  <c:v>15.730988</c:v>
                </c:pt>
                <c:pt idx="88722">
                  <c:v>15.736183</c:v>
                </c:pt>
                <c:pt idx="88723">
                  <c:v>15.743867</c:v>
                </c:pt>
                <c:pt idx="88724">
                  <c:v>15.740705</c:v>
                </c:pt>
                <c:pt idx="88725">
                  <c:v>15.740482999999999</c:v>
                </c:pt>
                <c:pt idx="88726">
                  <c:v>15.741234</c:v>
                </c:pt>
                <c:pt idx="88727">
                  <c:v>15.739696</c:v>
                </c:pt>
                <c:pt idx="88728">
                  <c:v>15.738478000000001</c:v>
                </c:pt>
                <c:pt idx="88729">
                  <c:v>15.737641</c:v>
                </c:pt>
                <c:pt idx="88730">
                  <c:v>15.735564</c:v>
                </c:pt>
                <c:pt idx="88731">
                  <c:v>15.737259</c:v>
                </c:pt>
                <c:pt idx="88732">
                  <c:v>15.738863</c:v>
                </c:pt>
                <c:pt idx="88733">
                  <c:v>15.736261000000001</c:v>
                </c:pt>
                <c:pt idx="88734">
                  <c:v>15.750185999999999</c:v>
                </c:pt>
                <c:pt idx="88735">
                  <c:v>15.757472999999999</c:v>
                </c:pt>
                <c:pt idx="88736">
                  <c:v>15.740017</c:v>
                </c:pt>
                <c:pt idx="88737">
                  <c:v>15.740733000000001</c:v>
                </c:pt>
                <c:pt idx="88738">
                  <c:v>15.751288000000001</c:v>
                </c:pt>
                <c:pt idx="88739">
                  <c:v>15.74264</c:v>
                </c:pt>
                <c:pt idx="88740">
                  <c:v>15.73936</c:v>
                </c:pt>
                <c:pt idx="88741">
                  <c:v>15.748158999999999</c:v>
                </c:pt>
                <c:pt idx="88742">
                  <c:v>15.743232000000001</c:v>
                </c:pt>
                <c:pt idx="88743">
                  <c:v>15.738667</c:v>
                </c:pt>
                <c:pt idx="88744">
                  <c:v>15.749874999999999</c:v>
                </c:pt>
                <c:pt idx="88745">
                  <c:v>15.745253999999999</c:v>
                </c:pt>
                <c:pt idx="88746">
                  <c:v>15.73762</c:v>
                </c:pt>
                <c:pt idx="88747">
                  <c:v>15.745595</c:v>
                </c:pt>
                <c:pt idx="88748">
                  <c:v>15.745137</c:v>
                </c:pt>
                <c:pt idx="88749">
                  <c:v>15.743143</c:v>
                </c:pt>
                <c:pt idx="88750">
                  <c:v>15.749480999999999</c:v>
                </c:pt>
                <c:pt idx="88751">
                  <c:v>15.751493999999999</c:v>
                </c:pt>
                <c:pt idx="88752">
                  <c:v>15.743804000000001</c:v>
                </c:pt>
                <c:pt idx="88753">
                  <c:v>15.739478999999999</c:v>
                </c:pt>
                <c:pt idx="88754">
                  <c:v>15.744007</c:v>
                </c:pt>
                <c:pt idx="88755">
                  <c:v>15.740292</c:v>
                </c:pt>
                <c:pt idx="88756">
                  <c:v>15.741822000000001</c:v>
                </c:pt>
                <c:pt idx="88757">
                  <c:v>15.752697</c:v>
                </c:pt>
                <c:pt idx="88758">
                  <c:v>15.747019</c:v>
                </c:pt>
                <c:pt idx="88759">
                  <c:v>15.740004000000001</c:v>
                </c:pt>
                <c:pt idx="88760">
                  <c:v>15.743834</c:v>
                </c:pt>
                <c:pt idx="88761">
                  <c:v>15.745122</c:v>
                </c:pt>
                <c:pt idx="88762">
                  <c:v>15.739682999999999</c:v>
                </c:pt>
                <c:pt idx="88763">
                  <c:v>15.745507</c:v>
                </c:pt>
                <c:pt idx="88764">
                  <c:v>15.751488</c:v>
                </c:pt>
                <c:pt idx="88765">
                  <c:v>15.734416</c:v>
                </c:pt>
                <c:pt idx="88766">
                  <c:v>15.737228</c:v>
                </c:pt>
                <c:pt idx="88767">
                  <c:v>15.756085000000001</c:v>
                </c:pt>
                <c:pt idx="88768">
                  <c:v>15.750133</c:v>
                </c:pt>
                <c:pt idx="88769">
                  <c:v>15.745957000000001</c:v>
                </c:pt>
                <c:pt idx="88770">
                  <c:v>15.75714</c:v>
                </c:pt>
                <c:pt idx="88771">
                  <c:v>15.755879999999999</c:v>
                </c:pt>
                <c:pt idx="88772">
                  <c:v>15.743869</c:v>
                </c:pt>
                <c:pt idx="88773">
                  <c:v>15.751583</c:v>
                </c:pt>
                <c:pt idx="88774">
                  <c:v>15.758196999999999</c:v>
                </c:pt>
                <c:pt idx="88775">
                  <c:v>15.751474</c:v>
                </c:pt>
                <c:pt idx="88776">
                  <c:v>15.756463</c:v>
                </c:pt>
                <c:pt idx="88777">
                  <c:v>15.752606999999999</c:v>
                </c:pt>
                <c:pt idx="88778">
                  <c:v>15.741178</c:v>
                </c:pt>
                <c:pt idx="88779">
                  <c:v>15.752393</c:v>
                </c:pt>
                <c:pt idx="88780">
                  <c:v>15.759005</c:v>
                </c:pt>
                <c:pt idx="88781">
                  <c:v>15.743553</c:v>
                </c:pt>
                <c:pt idx="88782">
                  <c:v>15.742259000000001</c:v>
                </c:pt>
                <c:pt idx="88783">
                  <c:v>15.75517</c:v>
                </c:pt>
                <c:pt idx="88784">
                  <c:v>15.744597000000001</c:v>
                </c:pt>
                <c:pt idx="88785">
                  <c:v>15.735968</c:v>
                </c:pt>
                <c:pt idx="88786">
                  <c:v>15.748775</c:v>
                </c:pt>
                <c:pt idx="88787">
                  <c:v>15.747491999999999</c:v>
                </c:pt>
                <c:pt idx="88788">
                  <c:v>15.744337</c:v>
                </c:pt>
                <c:pt idx="88789">
                  <c:v>15.756644</c:v>
                </c:pt>
                <c:pt idx="88790">
                  <c:v>15.761416000000001</c:v>
                </c:pt>
                <c:pt idx="88791">
                  <c:v>15.751412999999999</c:v>
                </c:pt>
                <c:pt idx="88792">
                  <c:v>15.748993</c:v>
                </c:pt>
                <c:pt idx="88793">
                  <c:v>15.755538</c:v>
                </c:pt>
                <c:pt idx="88794">
                  <c:v>15.749487</c:v>
                </c:pt>
                <c:pt idx="88795">
                  <c:v>15.749480999999999</c:v>
                </c:pt>
                <c:pt idx="88796">
                  <c:v>15.754483</c:v>
                </c:pt>
                <c:pt idx="88797">
                  <c:v>15.742476</c:v>
                </c:pt>
                <c:pt idx="88798">
                  <c:v>15.740479000000001</c:v>
                </c:pt>
                <c:pt idx="88799">
                  <c:v>15.753646</c:v>
                </c:pt>
                <c:pt idx="88800">
                  <c:v>15.752802000000001</c:v>
                </c:pt>
                <c:pt idx="88801">
                  <c:v>15.743544</c:v>
                </c:pt>
                <c:pt idx="88802">
                  <c:v>15.752783000000001</c:v>
                </c:pt>
                <c:pt idx="88803">
                  <c:v>15.757166</c:v>
                </c:pt>
                <c:pt idx="88804">
                  <c:v>15.745585999999999</c:v>
                </c:pt>
                <c:pt idx="88805">
                  <c:v>15.751333000000001</c:v>
                </c:pt>
                <c:pt idx="88806">
                  <c:v>15.754530000000001</c:v>
                </c:pt>
                <c:pt idx="88807">
                  <c:v>15.750076999999999</c:v>
                </c:pt>
                <c:pt idx="88808">
                  <c:v>15.764509</c:v>
                </c:pt>
                <c:pt idx="88809">
                  <c:v>15.767946999999999</c:v>
                </c:pt>
                <c:pt idx="88810">
                  <c:v>15.757491</c:v>
                </c:pt>
                <c:pt idx="88811">
                  <c:v>15.759729</c:v>
                </c:pt>
                <c:pt idx="88812">
                  <c:v>15.763920000000001</c:v>
                </c:pt>
                <c:pt idx="88813">
                  <c:v>15.755276</c:v>
                </c:pt>
                <c:pt idx="88814">
                  <c:v>15.751353999999999</c:v>
                </c:pt>
                <c:pt idx="88815">
                  <c:v>15.761082999999999</c:v>
                </c:pt>
                <c:pt idx="88816">
                  <c:v>15.759442999999999</c:v>
                </c:pt>
                <c:pt idx="88817">
                  <c:v>15.752227</c:v>
                </c:pt>
                <c:pt idx="88818">
                  <c:v>15.754864</c:v>
                </c:pt>
                <c:pt idx="88819">
                  <c:v>15.755784999999999</c:v>
                </c:pt>
                <c:pt idx="88820">
                  <c:v>15.754296999999999</c:v>
                </c:pt>
                <c:pt idx="88821">
                  <c:v>15.757091000000001</c:v>
                </c:pt>
                <c:pt idx="88822">
                  <c:v>15.757144</c:v>
                </c:pt>
                <c:pt idx="88823">
                  <c:v>15.746983999999999</c:v>
                </c:pt>
                <c:pt idx="88824">
                  <c:v>15.752948</c:v>
                </c:pt>
                <c:pt idx="88825">
                  <c:v>15.766189000000001</c:v>
                </c:pt>
                <c:pt idx="88826">
                  <c:v>15.754659999999999</c:v>
                </c:pt>
                <c:pt idx="88827">
                  <c:v>15.752458000000001</c:v>
                </c:pt>
                <c:pt idx="88828">
                  <c:v>15.764246</c:v>
                </c:pt>
                <c:pt idx="88829">
                  <c:v>15.756747000000001</c:v>
                </c:pt>
                <c:pt idx="88830">
                  <c:v>15.754504000000001</c:v>
                </c:pt>
                <c:pt idx="88831">
                  <c:v>15.763851000000001</c:v>
                </c:pt>
                <c:pt idx="88832">
                  <c:v>15.756855</c:v>
                </c:pt>
                <c:pt idx="88833">
                  <c:v>15.749476</c:v>
                </c:pt>
                <c:pt idx="88834">
                  <c:v>15.762029999999999</c:v>
                </c:pt>
                <c:pt idx="88835">
                  <c:v>15.767367</c:v>
                </c:pt>
                <c:pt idx="88836">
                  <c:v>15.759648</c:v>
                </c:pt>
                <c:pt idx="88837">
                  <c:v>15.761824000000001</c:v>
                </c:pt>
                <c:pt idx="88838">
                  <c:v>15.760521000000001</c:v>
                </c:pt>
                <c:pt idx="88839">
                  <c:v>15.752723</c:v>
                </c:pt>
                <c:pt idx="88840">
                  <c:v>15.755483999999999</c:v>
                </c:pt>
                <c:pt idx="88841">
                  <c:v>15.760448</c:v>
                </c:pt>
                <c:pt idx="88842">
                  <c:v>15.751792</c:v>
                </c:pt>
                <c:pt idx="88843">
                  <c:v>15.747398</c:v>
                </c:pt>
                <c:pt idx="88844">
                  <c:v>15.759898</c:v>
                </c:pt>
                <c:pt idx="88845">
                  <c:v>15.759283999999999</c:v>
                </c:pt>
                <c:pt idx="88846">
                  <c:v>15.757088</c:v>
                </c:pt>
                <c:pt idx="88847">
                  <c:v>15.769302</c:v>
                </c:pt>
                <c:pt idx="88848">
                  <c:v>15.766271</c:v>
                </c:pt>
                <c:pt idx="88849">
                  <c:v>15.758274999999999</c:v>
                </c:pt>
                <c:pt idx="88850">
                  <c:v>15.763438000000001</c:v>
                </c:pt>
                <c:pt idx="88851">
                  <c:v>15.766268999999999</c:v>
                </c:pt>
                <c:pt idx="88852">
                  <c:v>15.761384</c:v>
                </c:pt>
                <c:pt idx="88853">
                  <c:v>15.761488</c:v>
                </c:pt>
                <c:pt idx="88854">
                  <c:v>15.767664999999999</c:v>
                </c:pt>
                <c:pt idx="88855">
                  <c:v>15.763308</c:v>
                </c:pt>
                <c:pt idx="88856">
                  <c:v>15.764167</c:v>
                </c:pt>
                <c:pt idx="88857">
                  <c:v>15.768746</c:v>
                </c:pt>
                <c:pt idx="88858">
                  <c:v>15.760391</c:v>
                </c:pt>
                <c:pt idx="88859">
                  <c:v>15.762900999999999</c:v>
                </c:pt>
                <c:pt idx="88860">
                  <c:v>15.775021000000001</c:v>
                </c:pt>
                <c:pt idx="88861">
                  <c:v>15.768806</c:v>
                </c:pt>
                <c:pt idx="88862">
                  <c:v>15.760744000000001</c:v>
                </c:pt>
                <c:pt idx="88863">
                  <c:v>15.771915999999999</c:v>
                </c:pt>
                <c:pt idx="88864">
                  <c:v>15.76634</c:v>
                </c:pt>
                <c:pt idx="88865">
                  <c:v>15.742435</c:v>
                </c:pt>
                <c:pt idx="88866">
                  <c:v>15.751576</c:v>
                </c:pt>
                <c:pt idx="88867">
                  <c:v>15.764791000000001</c:v>
                </c:pt>
                <c:pt idx="88868">
                  <c:v>15.754441999999999</c:v>
                </c:pt>
                <c:pt idx="88869">
                  <c:v>15.759739</c:v>
                </c:pt>
                <c:pt idx="88870">
                  <c:v>15.773241000000001</c:v>
                </c:pt>
                <c:pt idx="88871">
                  <c:v>15.771632</c:v>
                </c:pt>
                <c:pt idx="88872">
                  <c:v>15.764404000000001</c:v>
                </c:pt>
                <c:pt idx="88873">
                  <c:v>15.768276999999999</c:v>
                </c:pt>
                <c:pt idx="88874">
                  <c:v>15.771188</c:v>
                </c:pt>
                <c:pt idx="88875">
                  <c:v>15.764335000000001</c:v>
                </c:pt>
                <c:pt idx="88876">
                  <c:v>15.764446</c:v>
                </c:pt>
                <c:pt idx="88877">
                  <c:v>15.764643</c:v>
                </c:pt>
                <c:pt idx="88878">
                  <c:v>15.761238000000001</c:v>
                </c:pt>
                <c:pt idx="88879">
                  <c:v>15.766399</c:v>
                </c:pt>
                <c:pt idx="88880">
                  <c:v>15.767633</c:v>
                </c:pt>
                <c:pt idx="88881">
                  <c:v>15.759285999999999</c:v>
                </c:pt>
                <c:pt idx="88882">
                  <c:v>15.761087</c:v>
                </c:pt>
                <c:pt idx="88883">
                  <c:v>15.769505000000001</c:v>
                </c:pt>
                <c:pt idx="88884">
                  <c:v>15.761227999999999</c:v>
                </c:pt>
                <c:pt idx="88885">
                  <c:v>15.754503</c:v>
                </c:pt>
                <c:pt idx="88886">
                  <c:v>15.76539</c:v>
                </c:pt>
                <c:pt idx="88887">
                  <c:v>15.768064000000001</c:v>
                </c:pt>
                <c:pt idx="88888">
                  <c:v>15.765064000000001</c:v>
                </c:pt>
                <c:pt idx="88889">
                  <c:v>15.768641000000001</c:v>
                </c:pt>
                <c:pt idx="88890">
                  <c:v>15.771079</c:v>
                </c:pt>
                <c:pt idx="88891">
                  <c:v>15.766565</c:v>
                </c:pt>
                <c:pt idx="88892">
                  <c:v>15.765205</c:v>
                </c:pt>
                <c:pt idx="88893">
                  <c:v>15.776757999999999</c:v>
                </c:pt>
                <c:pt idx="88894">
                  <c:v>15.776128</c:v>
                </c:pt>
                <c:pt idx="88895">
                  <c:v>15.767552</c:v>
                </c:pt>
                <c:pt idx="88896">
                  <c:v>15.768611999999999</c:v>
                </c:pt>
                <c:pt idx="88897">
                  <c:v>15.767929000000001</c:v>
                </c:pt>
                <c:pt idx="88898">
                  <c:v>15.770422</c:v>
                </c:pt>
                <c:pt idx="88899">
                  <c:v>15.770885</c:v>
                </c:pt>
                <c:pt idx="88900">
                  <c:v>15.763506</c:v>
                </c:pt>
                <c:pt idx="88901">
                  <c:v>15.765815</c:v>
                </c:pt>
                <c:pt idx="88902">
                  <c:v>15.776818</c:v>
                </c:pt>
                <c:pt idx="88903">
                  <c:v>15.773732000000001</c:v>
                </c:pt>
                <c:pt idx="88904">
                  <c:v>15.760930999999999</c:v>
                </c:pt>
                <c:pt idx="88905">
                  <c:v>15.768363000000001</c:v>
                </c:pt>
                <c:pt idx="88906">
                  <c:v>15.769563</c:v>
                </c:pt>
                <c:pt idx="88907">
                  <c:v>15.759152</c:v>
                </c:pt>
                <c:pt idx="88908">
                  <c:v>15.770647</c:v>
                </c:pt>
                <c:pt idx="88909">
                  <c:v>15.773999</c:v>
                </c:pt>
                <c:pt idx="88910">
                  <c:v>15.763348000000001</c:v>
                </c:pt>
                <c:pt idx="88911">
                  <c:v>15.770747</c:v>
                </c:pt>
                <c:pt idx="88912">
                  <c:v>15.778333999999999</c:v>
                </c:pt>
                <c:pt idx="88913">
                  <c:v>15.766698999999999</c:v>
                </c:pt>
                <c:pt idx="88914">
                  <c:v>15.765675999999999</c:v>
                </c:pt>
                <c:pt idx="88915">
                  <c:v>15.777850000000001</c:v>
                </c:pt>
                <c:pt idx="88916">
                  <c:v>15.769321</c:v>
                </c:pt>
                <c:pt idx="88917">
                  <c:v>15.763461</c:v>
                </c:pt>
                <c:pt idx="88918">
                  <c:v>15.779745</c:v>
                </c:pt>
                <c:pt idx="88919">
                  <c:v>15.784208</c:v>
                </c:pt>
                <c:pt idx="88920">
                  <c:v>15.773909</c:v>
                </c:pt>
                <c:pt idx="88921">
                  <c:v>15.772042000000001</c:v>
                </c:pt>
                <c:pt idx="88922">
                  <c:v>15.776339999999999</c:v>
                </c:pt>
                <c:pt idx="88923">
                  <c:v>15.771653000000001</c:v>
                </c:pt>
                <c:pt idx="88924">
                  <c:v>15.771518</c:v>
                </c:pt>
                <c:pt idx="88925">
                  <c:v>15.776411</c:v>
                </c:pt>
                <c:pt idx="88926">
                  <c:v>15.767894</c:v>
                </c:pt>
                <c:pt idx="88927">
                  <c:v>15.771165999999999</c:v>
                </c:pt>
                <c:pt idx="88928">
                  <c:v>15.779125000000001</c:v>
                </c:pt>
                <c:pt idx="88929">
                  <c:v>15.770341999999999</c:v>
                </c:pt>
                <c:pt idx="88930">
                  <c:v>15.770958</c:v>
                </c:pt>
                <c:pt idx="88931">
                  <c:v>15.780331</c:v>
                </c:pt>
                <c:pt idx="88932">
                  <c:v>15.779399</c:v>
                </c:pt>
                <c:pt idx="88933">
                  <c:v>15.774372</c:v>
                </c:pt>
                <c:pt idx="88934">
                  <c:v>15.778218000000001</c:v>
                </c:pt>
                <c:pt idx="88935">
                  <c:v>15.781931</c:v>
                </c:pt>
                <c:pt idx="88936">
                  <c:v>15.781295999999999</c:v>
                </c:pt>
                <c:pt idx="88937">
                  <c:v>15.780813999999999</c:v>
                </c:pt>
                <c:pt idx="88938">
                  <c:v>15.770498</c:v>
                </c:pt>
                <c:pt idx="88939">
                  <c:v>15.766076</c:v>
                </c:pt>
                <c:pt idx="88940">
                  <c:v>15.777067000000001</c:v>
                </c:pt>
                <c:pt idx="88941">
                  <c:v>15.781420000000001</c:v>
                </c:pt>
                <c:pt idx="88942">
                  <c:v>15.777809</c:v>
                </c:pt>
                <c:pt idx="88943">
                  <c:v>15.776916999999999</c:v>
                </c:pt>
                <c:pt idx="88944">
                  <c:v>15.78003</c:v>
                </c:pt>
                <c:pt idx="88945">
                  <c:v>15.773072000000001</c:v>
                </c:pt>
                <c:pt idx="88946">
                  <c:v>15.764647</c:v>
                </c:pt>
                <c:pt idx="88947">
                  <c:v>15.77101</c:v>
                </c:pt>
                <c:pt idx="88948">
                  <c:v>15.776513</c:v>
                </c:pt>
                <c:pt idx="88949">
                  <c:v>15.778637</c:v>
                </c:pt>
                <c:pt idx="88950">
                  <c:v>15.780984999999999</c:v>
                </c:pt>
                <c:pt idx="88951">
                  <c:v>15.777414</c:v>
                </c:pt>
                <c:pt idx="88952">
                  <c:v>15.775599</c:v>
                </c:pt>
                <c:pt idx="88953">
                  <c:v>15.785963000000001</c:v>
                </c:pt>
                <c:pt idx="88954">
                  <c:v>15.789227</c:v>
                </c:pt>
                <c:pt idx="88955">
                  <c:v>15.776146000000001</c:v>
                </c:pt>
                <c:pt idx="88956">
                  <c:v>15.781484000000001</c:v>
                </c:pt>
                <c:pt idx="88957">
                  <c:v>15.794407</c:v>
                </c:pt>
                <c:pt idx="88958">
                  <c:v>15.780950000000001</c:v>
                </c:pt>
                <c:pt idx="88959">
                  <c:v>15.772149000000001</c:v>
                </c:pt>
                <c:pt idx="88960">
                  <c:v>15.775221999999999</c:v>
                </c:pt>
                <c:pt idx="88961">
                  <c:v>15.774487000000001</c:v>
                </c:pt>
                <c:pt idx="88962">
                  <c:v>15.781283</c:v>
                </c:pt>
                <c:pt idx="88963">
                  <c:v>15.788135</c:v>
                </c:pt>
                <c:pt idx="88964">
                  <c:v>15.779271</c:v>
                </c:pt>
                <c:pt idx="88965">
                  <c:v>15.772791</c:v>
                </c:pt>
                <c:pt idx="88966">
                  <c:v>15.779719</c:v>
                </c:pt>
                <c:pt idx="88967">
                  <c:v>15.776572</c:v>
                </c:pt>
                <c:pt idx="88968">
                  <c:v>15.776548</c:v>
                </c:pt>
                <c:pt idx="88969">
                  <c:v>15.788988</c:v>
                </c:pt>
                <c:pt idx="88970">
                  <c:v>15.779835</c:v>
                </c:pt>
                <c:pt idx="88971">
                  <c:v>15.770778999999999</c:v>
                </c:pt>
                <c:pt idx="88972">
                  <c:v>15.777150000000001</c:v>
                </c:pt>
                <c:pt idx="88973">
                  <c:v>15.778734</c:v>
                </c:pt>
                <c:pt idx="88974">
                  <c:v>15.778810999999999</c:v>
                </c:pt>
                <c:pt idx="88975">
                  <c:v>15.784922999999999</c:v>
                </c:pt>
                <c:pt idx="88976">
                  <c:v>15.786507</c:v>
                </c:pt>
                <c:pt idx="88977">
                  <c:v>15.775247999999999</c:v>
                </c:pt>
                <c:pt idx="88978">
                  <c:v>15.773823</c:v>
                </c:pt>
                <c:pt idx="88979">
                  <c:v>15.786054999999999</c:v>
                </c:pt>
                <c:pt idx="88980">
                  <c:v>15.790244</c:v>
                </c:pt>
                <c:pt idx="88981">
                  <c:v>15.792835999999999</c:v>
                </c:pt>
                <c:pt idx="88982">
                  <c:v>15.793001</c:v>
                </c:pt>
                <c:pt idx="88983">
                  <c:v>15.783977999999999</c:v>
                </c:pt>
                <c:pt idx="88984">
                  <c:v>15.780422</c:v>
                </c:pt>
                <c:pt idx="88985">
                  <c:v>15.789322</c:v>
                </c:pt>
                <c:pt idx="88986">
                  <c:v>15.789797999999999</c:v>
                </c:pt>
                <c:pt idx="88987">
                  <c:v>15.778293</c:v>
                </c:pt>
                <c:pt idx="88988">
                  <c:v>15.784414</c:v>
                </c:pt>
                <c:pt idx="88989">
                  <c:v>15.788715</c:v>
                </c:pt>
                <c:pt idx="88990">
                  <c:v>15.774718999999999</c:v>
                </c:pt>
                <c:pt idx="88991">
                  <c:v>15.775696</c:v>
                </c:pt>
                <c:pt idx="88992">
                  <c:v>15.782393000000001</c:v>
                </c:pt>
                <c:pt idx="88993">
                  <c:v>15.781961000000001</c:v>
                </c:pt>
                <c:pt idx="88994">
                  <c:v>15.782299999999999</c:v>
                </c:pt>
                <c:pt idx="88995">
                  <c:v>15.786022000000001</c:v>
                </c:pt>
                <c:pt idx="88996">
                  <c:v>15.787932</c:v>
                </c:pt>
                <c:pt idx="88997">
                  <c:v>15.789923</c:v>
                </c:pt>
                <c:pt idx="88998">
                  <c:v>15.792851000000001</c:v>
                </c:pt>
                <c:pt idx="88999">
                  <c:v>15.783163999999999</c:v>
                </c:pt>
                <c:pt idx="89000">
                  <c:v>15.786441</c:v>
                </c:pt>
                <c:pt idx="89001">
                  <c:v>15.799369</c:v>
                </c:pt>
                <c:pt idx="89002">
                  <c:v>15.784423</c:v>
                </c:pt>
                <c:pt idx="89003">
                  <c:v>15.775221999999999</c:v>
                </c:pt>
                <c:pt idx="89004">
                  <c:v>15.789065000000001</c:v>
                </c:pt>
                <c:pt idx="89005">
                  <c:v>15.794572000000001</c:v>
                </c:pt>
                <c:pt idx="89006">
                  <c:v>15.791617</c:v>
                </c:pt>
                <c:pt idx="89007">
                  <c:v>15.792182</c:v>
                </c:pt>
                <c:pt idx="89008">
                  <c:v>15.78833</c:v>
                </c:pt>
                <c:pt idx="89009">
                  <c:v>15.783901</c:v>
                </c:pt>
                <c:pt idx="89010">
                  <c:v>15.786365999999999</c:v>
                </c:pt>
                <c:pt idx="89011">
                  <c:v>15.783134</c:v>
                </c:pt>
                <c:pt idx="89012">
                  <c:v>15.780378000000001</c:v>
                </c:pt>
                <c:pt idx="89013">
                  <c:v>15.789478000000001</c:v>
                </c:pt>
                <c:pt idx="89014">
                  <c:v>15.788887000000001</c:v>
                </c:pt>
                <c:pt idx="89015">
                  <c:v>15.779059</c:v>
                </c:pt>
                <c:pt idx="89016">
                  <c:v>15.779968999999999</c:v>
                </c:pt>
                <c:pt idx="89017">
                  <c:v>15.7903</c:v>
                </c:pt>
                <c:pt idx="89018">
                  <c:v>15.794117</c:v>
                </c:pt>
                <c:pt idx="89019">
                  <c:v>15.794047000000001</c:v>
                </c:pt>
                <c:pt idx="89020">
                  <c:v>15.797796</c:v>
                </c:pt>
                <c:pt idx="89021">
                  <c:v>15.790933000000001</c:v>
                </c:pt>
                <c:pt idx="89022">
                  <c:v>15.785341000000001</c:v>
                </c:pt>
                <c:pt idx="89023">
                  <c:v>15.791509</c:v>
                </c:pt>
                <c:pt idx="89024">
                  <c:v>15.789626999999999</c:v>
                </c:pt>
                <c:pt idx="89025">
                  <c:v>15.781948</c:v>
                </c:pt>
                <c:pt idx="89026">
                  <c:v>15.785945999999999</c:v>
                </c:pt>
                <c:pt idx="89027">
                  <c:v>15.796951</c:v>
                </c:pt>
                <c:pt idx="89028">
                  <c:v>15.795769</c:v>
                </c:pt>
                <c:pt idx="89029">
                  <c:v>15.792903000000001</c:v>
                </c:pt>
                <c:pt idx="89030">
                  <c:v>15.797176</c:v>
                </c:pt>
                <c:pt idx="89031">
                  <c:v>15.79393</c:v>
                </c:pt>
                <c:pt idx="89032">
                  <c:v>15.790322</c:v>
                </c:pt>
                <c:pt idx="89033">
                  <c:v>15.790062000000001</c:v>
                </c:pt>
                <c:pt idx="89034">
                  <c:v>15.788847000000001</c:v>
                </c:pt>
                <c:pt idx="89035">
                  <c:v>15.789669999999999</c:v>
                </c:pt>
                <c:pt idx="89036">
                  <c:v>15.786566000000001</c:v>
                </c:pt>
                <c:pt idx="89037">
                  <c:v>15.785405000000001</c:v>
                </c:pt>
                <c:pt idx="89038">
                  <c:v>15.786671</c:v>
                </c:pt>
                <c:pt idx="89039">
                  <c:v>15.789504000000001</c:v>
                </c:pt>
                <c:pt idx="89040">
                  <c:v>15.791297</c:v>
                </c:pt>
                <c:pt idx="89041">
                  <c:v>15.792673000000001</c:v>
                </c:pt>
                <c:pt idx="89042">
                  <c:v>15.804007</c:v>
                </c:pt>
                <c:pt idx="89043">
                  <c:v>15.803432000000001</c:v>
                </c:pt>
                <c:pt idx="89044">
                  <c:v>15.790281</c:v>
                </c:pt>
                <c:pt idx="89045">
                  <c:v>15.791930000000001</c:v>
                </c:pt>
                <c:pt idx="89046">
                  <c:v>15.799778</c:v>
                </c:pt>
                <c:pt idx="89047">
                  <c:v>15.794444</c:v>
                </c:pt>
                <c:pt idx="89048">
                  <c:v>15.787651</c:v>
                </c:pt>
                <c:pt idx="89049">
                  <c:v>15.797457</c:v>
                </c:pt>
                <c:pt idx="89050">
                  <c:v>15.802828999999999</c:v>
                </c:pt>
                <c:pt idx="89051">
                  <c:v>15.797437</c:v>
                </c:pt>
                <c:pt idx="89052">
                  <c:v>15.798755999999999</c:v>
                </c:pt>
                <c:pt idx="89053">
                  <c:v>15.801864</c:v>
                </c:pt>
                <c:pt idx="89054">
                  <c:v>15.79856</c:v>
                </c:pt>
                <c:pt idx="89055">
                  <c:v>15.793616999999999</c:v>
                </c:pt>
                <c:pt idx="89056">
                  <c:v>15.791229</c:v>
                </c:pt>
                <c:pt idx="89057">
                  <c:v>15.790936</c:v>
                </c:pt>
                <c:pt idx="89058">
                  <c:v>15.793006999999999</c:v>
                </c:pt>
                <c:pt idx="89059">
                  <c:v>15.793863</c:v>
                </c:pt>
                <c:pt idx="89060">
                  <c:v>15.790232</c:v>
                </c:pt>
                <c:pt idx="89061">
                  <c:v>15.794102000000001</c:v>
                </c:pt>
                <c:pt idx="89062">
                  <c:v>15.801964999999999</c:v>
                </c:pt>
                <c:pt idx="89063">
                  <c:v>15.800041999999999</c:v>
                </c:pt>
                <c:pt idx="89064">
                  <c:v>15.797966000000001</c:v>
                </c:pt>
                <c:pt idx="89065">
                  <c:v>15.802218999999999</c:v>
                </c:pt>
                <c:pt idx="89066">
                  <c:v>15.801156000000001</c:v>
                </c:pt>
                <c:pt idx="89067">
                  <c:v>15.792747</c:v>
                </c:pt>
                <c:pt idx="89068">
                  <c:v>15.795387</c:v>
                </c:pt>
                <c:pt idx="89069">
                  <c:v>15.796696000000001</c:v>
                </c:pt>
                <c:pt idx="89070">
                  <c:v>15.786346999999999</c:v>
                </c:pt>
                <c:pt idx="89071">
                  <c:v>15.793433</c:v>
                </c:pt>
                <c:pt idx="89072">
                  <c:v>15.804133999999999</c:v>
                </c:pt>
                <c:pt idx="89073">
                  <c:v>15.80026</c:v>
                </c:pt>
                <c:pt idx="89074">
                  <c:v>15.796246</c:v>
                </c:pt>
                <c:pt idx="89075">
                  <c:v>15.795370999999999</c:v>
                </c:pt>
                <c:pt idx="89076">
                  <c:v>15.796956</c:v>
                </c:pt>
                <c:pt idx="89077">
                  <c:v>15.793011999999999</c:v>
                </c:pt>
                <c:pt idx="89078">
                  <c:v>15.796487000000001</c:v>
                </c:pt>
                <c:pt idx="89079">
                  <c:v>15.8049</c:v>
                </c:pt>
                <c:pt idx="89080">
                  <c:v>15.793663</c:v>
                </c:pt>
                <c:pt idx="89081">
                  <c:v>15.793494000000001</c:v>
                </c:pt>
                <c:pt idx="89082">
                  <c:v>15.809116</c:v>
                </c:pt>
                <c:pt idx="89083">
                  <c:v>15.808999999999999</c:v>
                </c:pt>
                <c:pt idx="89084">
                  <c:v>15.802580000000001</c:v>
                </c:pt>
                <c:pt idx="89085">
                  <c:v>15.800723</c:v>
                </c:pt>
                <c:pt idx="89086">
                  <c:v>15.795438000000001</c:v>
                </c:pt>
                <c:pt idx="89087">
                  <c:v>15.798643</c:v>
                </c:pt>
                <c:pt idx="89088">
                  <c:v>15.809521</c:v>
                </c:pt>
                <c:pt idx="89089">
                  <c:v>15.798874</c:v>
                </c:pt>
                <c:pt idx="89090">
                  <c:v>15.790464</c:v>
                </c:pt>
                <c:pt idx="89091">
                  <c:v>15.801989000000001</c:v>
                </c:pt>
                <c:pt idx="89092">
                  <c:v>15.798249</c:v>
                </c:pt>
                <c:pt idx="89093">
                  <c:v>15.793601000000001</c:v>
                </c:pt>
                <c:pt idx="89094">
                  <c:v>15.804437</c:v>
                </c:pt>
                <c:pt idx="89095">
                  <c:v>15.807366999999999</c:v>
                </c:pt>
                <c:pt idx="89096">
                  <c:v>15.802232999999999</c:v>
                </c:pt>
                <c:pt idx="89097">
                  <c:v>15.802104</c:v>
                </c:pt>
                <c:pt idx="89098">
                  <c:v>15.803133000000001</c:v>
                </c:pt>
                <c:pt idx="89099">
                  <c:v>15.797019000000001</c:v>
                </c:pt>
                <c:pt idx="89100">
                  <c:v>15.803621</c:v>
                </c:pt>
                <c:pt idx="89101">
                  <c:v>15.815415</c:v>
                </c:pt>
                <c:pt idx="89102">
                  <c:v>15.81282</c:v>
                </c:pt>
                <c:pt idx="89103">
                  <c:v>15.813174</c:v>
                </c:pt>
                <c:pt idx="89104">
                  <c:v>15.811901000000001</c:v>
                </c:pt>
                <c:pt idx="89105">
                  <c:v>15.803925</c:v>
                </c:pt>
                <c:pt idx="89106">
                  <c:v>15.799538</c:v>
                </c:pt>
                <c:pt idx="89107">
                  <c:v>15.800659</c:v>
                </c:pt>
                <c:pt idx="89108">
                  <c:v>15.802352000000001</c:v>
                </c:pt>
                <c:pt idx="89109">
                  <c:v>15.80002</c:v>
                </c:pt>
                <c:pt idx="89110">
                  <c:v>15.805987999999999</c:v>
                </c:pt>
                <c:pt idx="89111">
                  <c:v>15.808923999999999</c:v>
                </c:pt>
                <c:pt idx="89112">
                  <c:v>15.801771</c:v>
                </c:pt>
                <c:pt idx="89113">
                  <c:v>15.805270999999999</c:v>
                </c:pt>
                <c:pt idx="89114">
                  <c:v>15.809237</c:v>
                </c:pt>
                <c:pt idx="89115">
                  <c:v>15.808323</c:v>
                </c:pt>
                <c:pt idx="89116">
                  <c:v>15.805961</c:v>
                </c:pt>
                <c:pt idx="89117">
                  <c:v>15.802351</c:v>
                </c:pt>
                <c:pt idx="89118">
                  <c:v>15.798970000000001</c:v>
                </c:pt>
                <c:pt idx="89119">
                  <c:v>15.799874000000001</c:v>
                </c:pt>
                <c:pt idx="89120">
                  <c:v>15.807283</c:v>
                </c:pt>
                <c:pt idx="89121">
                  <c:v>15.800378</c:v>
                </c:pt>
                <c:pt idx="89122">
                  <c:v>15.796562</c:v>
                </c:pt>
                <c:pt idx="89123">
                  <c:v>15.811199999999999</c:v>
                </c:pt>
                <c:pt idx="89124">
                  <c:v>15.804173</c:v>
                </c:pt>
                <c:pt idx="89125">
                  <c:v>15.796870999999999</c:v>
                </c:pt>
                <c:pt idx="89126">
                  <c:v>15.816922</c:v>
                </c:pt>
                <c:pt idx="89127">
                  <c:v>15.820468999999999</c:v>
                </c:pt>
                <c:pt idx="89128">
                  <c:v>15.807888</c:v>
                </c:pt>
                <c:pt idx="89129">
                  <c:v>15.811448</c:v>
                </c:pt>
                <c:pt idx="89130">
                  <c:v>15.814393000000001</c:v>
                </c:pt>
                <c:pt idx="89131">
                  <c:v>15.803803</c:v>
                </c:pt>
                <c:pt idx="89132">
                  <c:v>15.808524</c:v>
                </c:pt>
                <c:pt idx="89133">
                  <c:v>15.817024999999999</c:v>
                </c:pt>
                <c:pt idx="89134">
                  <c:v>15.808192999999999</c:v>
                </c:pt>
                <c:pt idx="89135">
                  <c:v>15.803519</c:v>
                </c:pt>
                <c:pt idx="89136">
                  <c:v>15.806402</c:v>
                </c:pt>
                <c:pt idx="89137">
                  <c:v>15.805891000000001</c:v>
                </c:pt>
                <c:pt idx="89138">
                  <c:v>15.809252000000001</c:v>
                </c:pt>
                <c:pt idx="89139">
                  <c:v>15.816858</c:v>
                </c:pt>
                <c:pt idx="89140">
                  <c:v>15.809619</c:v>
                </c:pt>
                <c:pt idx="89141">
                  <c:v>15.803307999999999</c:v>
                </c:pt>
                <c:pt idx="89142">
                  <c:v>15.811569</c:v>
                </c:pt>
                <c:pt idx="89143">
                  <c:v>15.804202999999999</c:v>
                </c:pt>
                <c:pt idx="89144">
                  <c:v>15.797915</c:v>
                </c:pt>
                <c:pt idx="89145">
                  <c:v>15.810884</c:v>
                </c:pt>
                <c:pt idx="89146">
                  <c:v>15.807796</c:v>
                </c:pt>
                <c:pt idx="89147">
                  <c:v>15.799065000000001</c:v>
                </c:pt>
                <c:pt idx="89148">
                  <c:v>15.810117999999999</c:v>
                </c:pt>
                <c:pt idx="89149">
                  <c:v>15.81889</c:v>
                </c:pt>
                <c:pt idx="89150">
                  <c:v>15.811344999999999</c:v>
                </c:pt>
                <c:pt idx="89151">
                  <c:v>15.808248000000001</c:v>
                </c:pt>
                <c:pt idx="89152">
                  <c:v>15.815789000000001</c:v>
                </c:pt>
                <c:pt idx="89153">
                  <c:v>15.816462</c:v>
                </c:pt>
                <c:pt idx="89154">
                  <c:v>15.812428000000001</c:v>
                </c:pt>
                <c:pt idx="89155">
                  <c:v>15.813159000000001</c:v>
                </c:pt>
                <c:pt idx="89156">
                  <c:v>15.813367</c:v>
                </c:pt>
                <c:pt idx="89157">
                  <c:v>15.810169</c:v>
                </c:pt>
                <c:pt idx="89158">
                  <c:v>15.810093</c:v>
                </c:pt>
                <c:pt idx="89159">
                  <c:v>15.812378000000001</c:v>
                </c:pt>
                <c:pt idx="89160">
                  <c:v>15.805006000000001</c:v>
                </c:pt>
                <c:pt idx="89161">
                  <c:v>15.808714999999999</c:v>
                </c:pt>
                <c:pt idx="89162">
                  <c:v>15.822986999999999</c:v>
                </c:pt>
                <c:pt idx="89163">
                  <c:v>15.817496</c:v>
                </c:pt>
                <c:pt idx="89164">
                  <c:v>15.812479</c:v>
                </c:pt>
                <c:pt idx="89165">
                  <c:v>15.816197000000001</c:v>
                </c:pt>
                <c:pt idx="89166">
                  <c:v>15.811392</c:v>
                </c:pt>
                <c:pt idx="89167">
                  <c:v>15.807786</c:v>
                </c:pt>
                <c:pt idx="89168">
                  <c:v>15.812029000000001</c:v>
                </c:pt>
                <c:pt idx="89169">
                  <c:v>15.812632000000001</c:v>
                </c:pt>
                <c:pt idx="89170">
                  <c:v>15.807772</c:v>
                </c:pt>
                <c:pt idx="89171">
                  <c:v>15.813950999999999</c:v>
                </c:pt>
                <c:pt idx="89172">
                  <c:v>15.817636</c:v>
                </c:pt>
                <c:pt idx="89173">
                  <c:v>15.811047</c:v>
                </c:pt>
                <c:pt idx="89174">
                  <c:v>15.822493</c:v>
                </c:pt>
                <c:pt idx="89175">
                  <c:v>15.830572999999999</c:v>
                </c:pt>
                <c:pt idx="89176">
                  <c:v>15.817</c:v>
                </c:pt>
                <c:pt idx="89177">
                  <c:v>15.80986</c:v>
                </c:pt>
                <c:pt idx="89178">
                  <c:v>15.816095000000001</c:v>
                </c:pt>
                <c:pt idx="89179">
                  <c:v>15.812506000000001</c:v>
                </c:pt>
                <c:pt idx="89180">
                  <c:v>15.806796</c:v>
                </c:pt>
                <c:pt idx="89181">
                  <c:v>15.819248</c:v>
                </c:pt>
                <c:pt idx="89182">
                  <c:v>15.818731</c:v>
                </c:pt>
                <c:pt idx="89183">
                  <c:v>15.807089</c:v>
                </c:pt>
                <c:pt idx="89184">
                  <c:v>15.817817</c:v>
                </c:pt>
                <c:pt idx="89185">
                  <c:v>15.821156999999999</c:v>
                </c:pt>
                <c:pt idx="89186">
                  <c:v>15.809386999999999</c:v>
                </c:pt>
                <c:pt idx="89187">
                  <c:v>15.811908000000001</c:v>
                </c:pt>
                <c:pt idx="89188">
                  <c:v>15.820921</c:v>
                </c:pt>
                <c:pt idx="89189">
                  <c:v>15.819397</c:v>
                </c:pt>
                <c:pt idx="89190">
                  <c:v>15.817520999999999</c:v>
                </c:pt>
                <c:pt idx="89191">
                  <c:v>15.822251</c:v>
                </c:pt>
                <c:pt idx="89192">
                  <c:v>15.819234</c:v>
                </c:pt>
                <c:pt idx="89193">
                  <c:v>15.818975999999999</c:v>
                </c:pt>
                <c:pt idx="89194">
                  <c:v>15.825412</c:v>
                </c:pt>
                <c:pt idx="89195">
                  <c:v>15.819077999999999</c:v>
                </c:pt>
                <c:pt idx="89196">
                  <c:v>15.810993</c:v>
                </c:pt>
                <c:pt idx="89197">
                  <c:v>15.816535999999999</c:v>
                </c:pt>
                <c:pt idx="89198">
                  <c:v>15.818954</c:v>
                </c:pt>
                <c:pt idx="89199">
                  <c:v>15.813051</c:v>
                </c:pt>
                <c:pt idx="89200">
                  <c:v>15.818151</c:v>
                </c:pt>
                <c:pt idx="89201">
                  <c:v>15.822286999999999</c:v>
                </c:pt>
                <c:pt idx="89202">
                  <c:v>15.812616999999999</c:v>
                </c:pt>
                <c:pt idx="89203">
                  <c:v>15.820206000000001</c:v>
                </c:pt>
                <c:pt idx="89204">
                  <c:v>15.829101</c:v>
                </c:pt>
                <c:pt idx="89205">
                  <c:v>15.820472000000001</c:v>
                </c:pt>
                <c:pt idx="89206">
                  <c:v>15.822931000000001</c:v>
                </c:pt>
                <c:pt idx="89207">
                  <c:v>15.825568000000001</c:v>
                </c:pt>
                <c:pt idx="89208">
                  <c:v>15.819065999999999</c:v>
                </c:pt>
                <c:pt idx="89209">
                  <c:v>15.822096999999999</c:v>
                </c:pt>
                <c:pt idx="89210">
                  <c:v>15.83094</c:v>
                </c:pt>
                <c:pt idx="89211">
                  <c:v>15.822177999999999</c:v>
                </c:pt>
                <c:pt idx="89212">
                  <c:v>15.813715999999999</c:v>
                </c:pt>
                <c:pt idx="89213">
                  <c:v>15.825434</c:v>
                </c:pt>
                <c:pt idx="89214">
                  <c:v>15.825004</c:v>
                </c:pt>
                <c:pt idx="89215">
                  <c:v>15.814365</c:v>
                </c:pt>
                <c:pt idx="89216">
                  <c:v>15.820447</c:v>
                </c:pt>
                <c:pt idx="89217">
                  <c:v>15.828275</c:v>
                </c:pt>
                <c:pt idx="89218">
                  <c:v>15.822741000000001</c:v>
                </c:pt>
                <c:pt idx="89219">
                  <c:v>15.822239</c:v>
                </c:pt>
                <c:pt idx="89220">
                  <c:v>15.827088</c:v>
                </c:pt>
                <c:pt idx="89221">
                  <c:v>15.814427999999999</c:v>
                </c:pt>
                <c:pt idx="89222">
                  <c:v>15.814003</c:v>
                </c:pt>
                <c:pt idx="89223">
                  <c:v>15.832710000000001</c:v>
                </c:pt>
                <c:pt idx="89224">
                  <c:v>15.824983</c:v>
                </c:pt>
                <c:pt idx="89225">
                  <c:v>15.816637999999999</c:v>
                </c:pt>
                <c:pt idx="89226">
                  <c:v>15.830731999999999</c:v>
                </c:pt>
                <c:pt idx="89227">
                  <c:v>15.831537000000001</c:v>
                </c:pt>
                <c:pt idx="89228">
                  <c:v>15.825794</c:v>
                </c:pt>
                <c:pt idx="89229">
                  <c:v>15.833793</c:v>
                </c:pt>
                <c:pt idx="89230">
                  <c:v>15.833289000000001</c:v>
                </c:pt>
                <c:pt idx="89231">
                  <c:v>15.823570999999999</c:v>
                </c:pt>
                <c:pt idx="89232">
                  <c:v>15.831168</c:v>
                </c:pt>
                <c:pt idx="89233">
                  <c:v>15.830994</c:v>
                </c:pt>
                <c:pt idx="89234">
                  <c:v>15.815708000000001</c:v>
                </c:pt>
                <c:pt idx="89235">
                  <c:v>15.820221999999999</c:v>
                </c:pt>
                <c:pt idx="89236">
                  <c:v>15.825583999999999</c:v>
                </c:pt>
                <c:pt idx="89237">
                  <c:v>15.819082999999999</c:v>
                </c:pt>
                <c:pt idx="89238">
                  <c:v>15.818775</c:v>
                </c:pt>
                <c:pt idx="89239">
                  <c:v>15.824076</c:v>
                </c:pt>
                <c:pt idx="89240">
                  <c:v>15.824332999999999</c:v>
                </c:pt>
                <c:pt idx="89241">
                  <c:v>15.826608999999999</c:v>
                </c:pt>
                <c:pt idx="89242">
                  <c:v>15.835376999999999</c:v>
                </c:pt>
                <c:pt idx="89243">
                  <c:v>15.820676000000001</c:v>
                </c:pt>
                <c:pt idx="89244">
                  <c:v>15.805806</c:v>
                </c:pt>
                <c:pt idx="89245">
                  <c:v>15.824890999999999</c:v>
                </c:pt>
                <c:pt idx="89246">
                  <c:v>15.833615999999999</c:v>
                </c:pt>
                <c:pt idx="89247">
                  <c:v>15.822601000000001</c:v>
                </c:pt>
                <c:pt idx="89248">
                  <c:v>15.828799999999999</c:v>
                </c:pt>
                <c:pt idx="89249">
                  <c:v>15.839352</c:v>
                </c:pt>
                <c:pt idx="89250">
                  <c:v>15.828526999999999</c:v>
                </c:pt>
                <c:pt idx="89251">
                  <c:v>15.824623000000001</c:v>
                </c:pt>
                <c:pt idx="89252">
                  <c:v>15.833295</c:v>
                </c:pt>
                <c:pt idx="89253">
                  <c:v>15.823290999999999</c:v>
                </c:pt>
                <c:pt idx="89254">
                  <c:v>15.816603000000001</c:v>
                </c:pt>
                <c:pt idx="89255">
                  <c:v>15.827510999999999</c:v>
                </c:pt>
                <c:pt idx="89256">
                  <c:v>15.827997999999999</c:v>
                </c:pt>
                <c:pt idx="89257">
                  <c:v>15.825467</c:v>
                </c:pt>
                <c:pt idx="89258">
                  <c:v>15.830781</c:v>
                </c:pt>
                <c:pt idx="89259">
                  <c:v>15.830057</c:v>
                </c:pt>
                <c:pt idx="89260">
                  <c:v>15.82635</c:v>
                </c:pt>
                <c:pt idx="89261">
                  <c:v>15.833781</c:v>
                </c:pt>
                <c:pt idx="89262">
                  <c:v>15.831078</c:v>
                </c:pt>
                <c:pt idx="89263">
                  <c:v>15.81701</c:v>
                </c:pt>
                <c:pt idx="89264">
                  <c:v>15.829919</c:v>
                </c:pt>
                <c:pt idx="89265">
                  <c:v>15.839425</c:v>
                </c:pt>
                <c:pt idx="89266">
                  <c:v>15.820546999999999</c:v>
                </c:pt>
                <c:pt idx="89267">
                  <c:v>15.822975</c:v>
                </c:pt>
                <c:pt idx="89268">
                  <c:v>15.841207000000001</c:v>
                </c:pt>
                <c:pt idx="89269">
                  <c:v>15.835296</c:v>
                </c:pt>
                <c:pt idx="89270">
                  <c:v>15.827382</c:v>
                </c:pt>
                <c:pt idx="89271">
                  <c:v>15.838842</c:v>
                </c:pt>
                <c:pt idx="89272">
                  <c:v>15.838861</c:v>
                </c:pt>
                <c:pt idx="89273">
                  <c:v>15.832051</c:v>
                </c:pt>
                <c:pt idx="89274">
                  <c:v>15.840185999999999</c:v>
                </c:pt>
                <c:pt idx="89275">
                  <c:v>15.833599</c:v>
                </c:pt>
                <c:pt idx="89276">
                  <c:v>15.824277</c:v>
                </c:pt>
                <c:pt idx="89277">
                  <c:v>15.834415</c:v>
                </c:pt>
                <c:pt idx="89278">
                  <c:v>15.836636</c:v>
                </c:pt>
                <c:pt idx="89279">
                  <c:v>15.824595</c:v>
                </c:pt>
                <c:pt idx="89280">
                  <c:v>15.824465</c:v>
                </c:pt>
                <c:pt idx="89281">
                  <c:v>15.834752</c:v>
                </c:pt>
                <c:pt idx="89282">
                  <c:v>15.831104</c:v>
                </c:pt>
                <c:pt idx="89283">
                  <c:v>15.832376999999999</c:v>
                </c:pt>
                <c:pt idx="89284">
                  <c:v>15.846844000000001</c:v>
                </c:pt>
                <c:pt idx="89285">
                  <c:v>15.838219</c:v>
                </c:pt>
                <c:pt idx="89286">
                  <c:v>15.828103</c:v>
                </c:pt>
                <c:pt idx="89287">
                  <c:v>15.834173</c:v>
                </c:pt>
                <c:pt idx="89288">
                  <c:v>15.836349999999999</c:v>
                </c:pt>
                <c:pt idx="89289">
                  <c:v>15.833640000000001</c:v>
                </c:pt>
                <c:pt idx="89290">
                  <c:v>15.833164</c:v>
                </c:pt>
                <c:pt idx="89291">
                  <c:v>15.836079</c:v>
                </c:pt>
                <c:pt idx="89292">
                  <c:v>15.83778</c:v>
                </c:pt>
                <c:pt idx="89293">
                  <c:v>15.845136999999999</c:v>
                </c:pt>
                <c:pt idx="89294">
                  <c:v>15.844855000000001</c:v>
                </c:pt>
                <c:pt idx="89295">
                  <c:v>15.834204</c:v>
                </c:pt>
                <c:pt idx="89296">
                  <c:v>15.835485</c:v>
                </c:pt>
                <c:pt idx="89297">
                  <c:v>15.837974000000001</c:v>
                </c:pt>
                <c:pt idx="89298">
                  <c:v>15.832582</c:v>
                </c:pt>
                <c:pt idx="89299">
                  <c:v>15.831928</c:v>
                </c:pt>
                <c:pt idx="89300">
                  <c:v>15.839307</c:v>
                </c:pt>
                <c:pt idx="89301">
                  <c:v>15.841894999999999</c:v>
                </c:pt>
                <c:pt idx="89302">
                  <c:v>15.835239</c:v>
                </c:pt>
                <c:pt idx="89303">
                  <c:v>15.835525000000001</c:v>
                </c:pt>
                <c:pt idx="89304">
                  <c:v>15.837963</c:v>
                </c:pt>
                <c:pt idx="89305">
                  <c:v>15.83512</c:v>
                </c:pt>
                <c:pt idx="89306">
                  <c:v>15.835068</c:v>
                </c:pt>
                <c:pt idx="89307">
                  <c:v>15.832302</c:v>
                </c:pt>
                <c:pt idx="89308">
                  <c:v>15.829167999999999</c:v>
                </c:pt>
                <c:pt idx="89309">
                  <c:v>15.834606000000001</c:v>
                </c:pt>
                <c:pt idx="89310">
                  <c:v>15.841224</c:v>
                </c:pt>
                <c:pt idx="89311">
                  <c:v>15.837268</c:v>
                </c:pt>
                <c:pt idx="89312">
                  <c:v>15.833546999999999</c:v>
                </c:pt>
                <c:pt idx="89313">
                  <c:v>15.840016</c:v>
                </c:pt>
                <c:pt idx="89314">
                  <c:v>15.839062999999999</c:v>
                </c:pt>
                <c:pt idx="89315">
                  <c:v>15.831416000000001</c:v>
                </c:pt>
                <c:pt idx="89316">
                  <c:v>15.833027</c:v>
                </c:pt>
                <c:pt idx="89317">
                  <c:v>15.838285000000001</c:v>
                </c:pt>
                <c:pt idx="89318">
                  <c:v>15.839756</c:v>
                </c:pt>
                <c:pt idx="89319">
                  <c:v>15.835969</c:v>
                </c:pt>
                <c:pt idx="89320">
                  <c:v>15.837712</c:v>
                </c:pt>
                <c:pt idx="89321">
                  <c:v>15.840818000000001</c:v>
                </c:pt>
                <c:pt idx="89322">
                  <c:v>15.839971</c:v>
                </c:pt>
                <c:pt idx="89323">
                  <c:v>15.839040000000001</c:v>
                </c:pt>
                <c:pt idx="89324">
                  <c:v>15.831105000000001</c:v>
                </c:pt>
                <c:pt idx="89325">
                  <c:v>15.835189</c:v>
                </c:pt>
                <c:pt idx="89326">
                  <c:v>15.839873000000001</c:v>
                </c:pt>
                <c:pt idx="89327">
                  <c:v>15.835013</c:v>
                </c:pt>
                <c:pt idx="89328">
                  <c:v>15.843560999999999</c:v>
                </c:pt>
                <c:pt idx="89329">
                  <c:v>15.849538000000001</c:v>
                </c:pt>
                <c:pt idx="89330">
                  <c:v>15.842752000000001</c:v>
                </c:pt>
                <c:pt idx="89331">
                  <c:v>15.841972</c:v>
                </c:pt>
                <c:pt idx="89332">
                  <c:v>15.84904</c:v>
                </c:pt>
                <c:pt idx="89333">
                  <c:v>15.847493</c:v>
                </c:pt>
                <c:pt idx="89334">
                  <c:v>15.843877000000001</c:v>
                </c:pt>
                <c:pt idx="89335">
                  <c:v>15.849346000000001</c:v>
                </c:pt>
                <c:pt idx="89336">
                  <c:v>15.843590000000001</c:v>
                </c:pt>
                <c:pt idx="89337">
                  <c:v>15.837566000000001</c:v>
                </c:pt>
                <c:pt idx="89338">
                  <c:v>15.845592999999999</c:v>
                </c:pt>
                <c:pt idx="89339">
                  <c:v>15.845630999999999</c:v>
                </c:pt>
                <c:pt idx="89340">
                  <c:v>15.845209000000001</c:v>
                </c:pt>
                <c:pt idx="89341">
                  <c:v>15.850459000000001</c:v>
                </c:pt>
                <c:pt idx="89342">
                  <c:v>15.846560999999999</c:v>
                </c:pt>
                <c:pt idx="89343">
                  <c:v>15.840778</c:v>
                </c:pt>
                <c:pt idx="89344">
                  <c:v>15.851763999999999</c:v>
                </c:pt>
                <c:pt idx="89345">
                  <c:v>15.852026</c:v>
                </c:pt>
                <c:pt idx="89346">
                  <c:v>15.83531</c:v>
                </c:pt>
                <c:pt idx="89347">
                  <c:v>15.842471</c:v>
                </c:pt>
                <c:pt idx="89348">
                  <c:v>15.855245</c:v>
                </c:pt>
                <c:pt idx="89349">
                  <c:v>15.85154</c:v>
                </c:pt>
                <c:pt idx="89350">
                  <c:v>15.84512</c:v>
                </c:pt>
                <c:pt idx="89351">
                  <c:v>15.840586999999999</c:v>
                </c:pt>
                <c:pt idx="89352">
                  <c:v>15.836171999999999</c:v>
                </c:pt>
                <c:pt idx="89353">
                  <c:v>15.838562</c:v>
                </c:pt>
                <c:pt idx="89354">
                  <c:v>15.84928</c:v>
                </c:pt>
                <c:pt idx="89355">
                  <c:v>15.845164</c:v>
                </c:pt>
                <c:pt idx="89356">
                  <c:v>15.834367</c:v>
                </c:pt>
                <c:pt idx="89357">
                  <c:v>15.848485999999999</c:v>
                </c:pt>
                <c:pt idx="89358">
                  <c:v>15.853861999999999</c:v>
                </c:pt>
                <c:pt idx="89359">
                  <c:v>15.845069000000001</c:v>
                </c:pt>
                <c:pt idx="89360">
                  <c:v>15.845795000000001</c:v>
                </c:pt>
                <c:pt idx="89361">
                  <c:v>15.843553</c:v>
                </c:pt>
                <c:pt idx="89362">
                  <c:v>15.841803000000001</c:v>
                </c:pt>
                <c:pt idx="89363">
                  <c:v>15.845807000000001</c:v>
                </c:pt>
                <c:pt idx="89364">
                  <c:v>15.845369</c:v>
                </c:pt>
                <c:pt idx="89365">
                  <c:v>15.837512</c:v>
                </c:pt>
                <c:pt idx="89366">
                  <c:v>15.836024</c:v>
                </c:pt>
                <c:pt idx="89367">
                  <c:v>15.843598999999999</c:v>
                </c:pt>
                <c:pt idx="89368">
                  <c:v>15.843704000000001</c:v>
                </c:pt>
                <c:pt idx="89369">
                  <c:v>15.842393</c:v>
                </c:pt>
                <c:pt idx="89370">
                  <c:v>15.84587</c:v>
                </c:pt>
                <c:pt idx="89371">
                  <c:v>15.851412</c:v>
                </c:pt>
                <c:pt idx="89372">
                  <c:v>15.85191</c:v>
                </c:pt>
                <c:pt idx="89373">
                  <c:v>15.847860000000001</c:v>
                </c:pt>
                <c:pt idx="89374">
                  <c:v>15.849447</c:v>
                </c:pt>
                <c:pt idx="89375">
                  <c:v>15.851959000000001</c:v>
                </c:pt>
                <c:pt idx="89376">
                  <c:v>15.853339999999999</c:v>
                </c:pt>
                <c:pt idx="89377">
                  <c:v>15.850645</c:v>
                </c:pt>
                <c:pt idx="89378">
                  <c:v>15.842109000000001</c:v>
                </c:pt>
                <c:pt idx="89379">
                  <c:v>15.843667999999999</c:v>
                </c:pt>
                <c:pt idx="89380">
                  <c:v>15.847746000000001</c:v>
                </c:pt>
                <c:pt idx="89381">
                  <c:v>15.845848</c:v>
                </c:pt>
                <c:pt idx="89382">
                  <c:v>15.850066999999999</c:v>
                </c:pt>
                <c:pt idx="89383">
                  <c:v>15.854003000000001</c:v>
                </c:pt>
                <c:pt idx="89384">
                  <c:v>15.852038</c:v>
                </c:pt>
                <c:pt idx="89385">
                  <c:v>15.846406999999999</c:v>
                </c:pt>
                <c:pt idx="89386">
                  <c:v>15.8468</c:v>
                </c:pt>
                <c:pt idx="89387">
                  <c:v>15.850583</c:v>
                </c:pt>
                <c:pt idx="89388">
                  <c:v>15.850510999999999</c:v>
                </c:pt>
                <c:pt idx="89389">
                  <c:v>15.851437000000001</c:v>
                </c:pt>
                <c:pt idx="89390">
                  <c:v>15.850372</c:v>
                </c:pt>
                <c:pt idx="89391">
                  <c:v>15.852740000000001</c:v>
                </c:pt>
                <c:pt idx="89392">
                  <c:v>15.852499</c:v>
                </c:pt>
                <c:pt idx="89393">
                  <c:v>15.848369999999999</c:v>
                </c:pt>
                <c:pt idx="89394">
                  <c:v>15.845139</c:v>
                </c:pt>
                <c:pt idx="89395">
                  <c:v>15.846493000000001</c:v>
                </c:pt>
                <c:pt idx="89396">
                  <c:v>15.851634000000001</c:v>
                </c:pt>
                <c:pt idx="89397">
                  <c:v>15.850743</c:v>
                </c:pt>
                <c:pt idx="89398">
                  <c:v>15.859961999999999</c:v>
                </c:pt>
                <c:pt idx="89399">
                  <c:v>15.867433999999999</c:v>
                </c:pt>
                <c:pt idx="89400">
                  <c:v>15.854077</c:v>
                </c:pt>
                <c:pt idx="89401">
                  <c:v>15.849311</c:v>
                </c:pt>
                <c:pt idx="89402">
                  <c:v>15.858005</c:v>
                </c:pt>
                <c:pt idx="89403">
                  <c:v>15.859536</c:v>
                </c:pt>
                <c:pt idx="89404">
                  <c:v>15.850491</c:v>
                </c:pt>
                <c:pt idx="89405">
                  <c:v>15.850815000000001</c:v>
                </c:pt>
                <c:pt idx="89406">
                  <c:v>15.85567</c:v>
                </c:pt>
                <c:pt idx="89407">
                  <c:v>15.849107999999999</c:v>
                </c:pt>
                <c:pt idx="89408">
                  <c:v>15.856960000000001</c:v>
                </c:pt>
                <c:pt idx="89409">
                  <c:v>15.872507000000001</c:v>
                </c:pt>
                <c:pt idx="89410">
                  <c:v>15.867521999999999</c:v>
                </c:pt>
                <c:pt idx="89411">
                  <c:v>15.852434000000001</c:v>
                </c:pt>
                <c:pt idx="89412">
                  <c:v>15.850545</c:v>
                </c:pt>
                <c:pt idx="89413">
                  <c:v>15.857749</c:v>
                </c:pt>
                <c:pt idx="89414">
                  <c:v>15.853733</c:v>
                </c:pt>
                <c:pt idx="89415">
                  <c:v>15.850415999999999</c:v>
                </c:pt>
                <c:pt idx="89416">
                  <c:v>15.853876</c:v>
                </c:pt>
                <c:pt idx="89417">
                  <c:v>15.857545999999999</c:v>
                </c:pt>
                <c:pt idx="89418">
                  <c:v>15.864992000000001</c:v>
                </c:pt>
                <c:pt idx="89419">
                  <c:v>15.863939999999999</c:v>
                </c:pt>
                <c:pt idx="89420">
                  <c:v>15.859973</c:v>
                </c:pt>
                <c:pt idx="89421">
                  <c:v>15.855733000000001</c:v>
                </c:pt>
                <c:pt idx="89422">
                  <c:v>15.849482</c:v>
                </c:pt>
                <c:pt idx="89423">
                  <c:v>15.851118</c:v>
                </c:pt>
                <c:pt idx="89424">
                  <c:v>15.856052999999999</c:v>
                </c:pt>
                <c:pt idx="89425">
                  <c:v>15.856128</c:v>
                </c:pt>
                <c:pt idx="89426">
                  <c:v>15.851588</c:v>
                </c:pt>
                <c:pt idx="89427">
                  <c:v>15.855133</c:v>
                </c:pt>
                <c:pt idx="89428">
                  <c:v>15.857873</c:v>
                </c:pt>
                <c:pt idx="89429">
                  <c:v>15.848896</c:v>
                </c:pt>
                <c:pt idx="89430">
                  <c:v>15.852758</c:v>
                </c:pt>
                <c:pt idx="89431">
                  <c:v>15.855115</c:v>
                </c:pt>
                <c:pt idx="89432">
                  <c:v>15.848497999999999</c:v>
                </c:pt>
                <c:pt idx="89433">
                  <c:v>15.852660999999999</c:v>
                </c:pt>
                <c:pt idx="89434">
                  <c:v>15.857495</c:v>
                </c:pt>
                <c:pt idx="89435">
                  <c:v>15.857051</c:v>
                </c:pt>
                <c:pt idx="89436">
                  <c:v>15.858706</c:v>
                </c:pt>
                <c:pt idx="89437">
                  <c:v>15.86192</c:v>
                </c:pt>
                <c:pt idx="89438">
                  <c:v>15.86224</c:v>
                </c:pt>
                <c:pt idx="89439">
                  <c:v>15.866417999999999</c:v>
                </c:pt>
                <c:pt idx="89440">
                  <c:v>15.870336999999999</c:v>
                </c:pt>
                <c:pt idx="89441">
                  <c:v>15.858877</c:v>
                </c:pt>
                <c:pt idx="89442">
                  <c:v>15.856539</c:v>
                </c:pt>
                <c:pt idx="89443">
                  <c:v>15.867962</c:v>
                </c:pt>
                <c:pt idx="89444">
                  <c:v>15.866941000000001</c:v>
                </c:pt>
                <c:pt idx="89445">
                  <c:v>15.858302</c:v>
                </c:pt>
                <c:pt idx="89446">
                  <c:v>15.858541000000001</c:v>
                </c:pt>
                <c:pt idx="89447">
                  <c:v>15.86533</c:v>
                </c:pt>
                <c:pt idx="89448">
                  <c:v>15.862059</c:v>
                </c:pt>
                <c:pt idx="89449">
                  <c:v>15.864496000000001</c:v>
                </c:pt>
                <c:pt idx="89450">
                  <c:v>15.869968</c:v>
                </c:pt>
                <c:pt idx="89451">
                  <c:v>15.852563999999999</c:v>
                </c:pt>
                <c:pt idx="89452">
                  <c:v>15.848129</c:v>
                </c:pt>
                <c:pt idx="89453">
                  <c:v>15.866384999999999</c:v>
                </c:pt>
                <c:pt idx="89454">
                  <c:v>15.865140999999999</c:v>
                </c:pt>
                <c:pt idx="89455">
                  <c:v>15.854156</c:v>
                </c:pt>
                <c:pt idx="89456">
                  <c:v>15.862856000000001</c:v>
                </c:pt>
                <c:pt idx="89457">
                  <c:v>15.869415999999999</c:v>
                </c:pt>
                <c:pt idx="89458">
                  <c:v>15.860754999999999</c:v>
                </c:pt>
                <c:pt idx="89459">
                  <c:v>15.865674</c:v>
                </c:pt>
                <c:pt idx="89460">
                  <c:v>15.870538</c:v>
                </c:pt>
                <c:pt idx="89461">
                  <c:v>15.858739</c:v>
                </c:pt>
                <c:pt idx="89462">
                  <c:v>15.859197999999999</c:v>
                </c:pt>
                <c:pt idx="89463">
                  <c:v>15.865186</c:v>
                </c:pt>
                <c:pt idx="89464">
                  <c:v>15.859966</c:v>
                </c:pt>
                <c:pt idx="89465">
                  <c:v>15.858093999999999</c:v>
                </c:pt>
                <c:pt idx="89466">
                  <c:v>15.860925</c:v>
                </c:pt>
                <c:pt idx="89467">
                  <c:v>15.859054</c:v>
                </c:pt>
                <c:pt idx="89468">
                  <c:v>15.859196000000001</c:v>
                </c:pt>
                <c:pt idx="89469">
                  <c:v>15.867054</c:v>
                </c:pt>
                <c:pt idx="89470">
                  <c:v>15.866751000000001</c:v>
                </c:pt>
                <c:pt idx="89471">
                  <c:v>15.859501</c:v>
                </c:pt>
                <c:pt idx="89472">
                  <c:v>15.859429</c:v>
                </c:pt>
                <c:pt idx="89473">
                  <c:v>15.858727999999999</c:v>
                </c:pt>
                <c:pt idx="89474">
                  <c:v>15.861228000000001</c:v>
                </c:pt>
                <c:pt idx="89475">
                  <c:v>15.870119000000001</c:v>
                </c:pt>
                <c:pt idx="89476">
                  <c:v>15.866441999999999</c:v>
                </c:pt>
                <c:pt idx="89477">
                  <c:v>15.856638999999999</c:v>
                </c:pt>
                <c:pt idx="89478">
                  <c:v>15.864668</c:v>
                </c:pt>
                <c:pt idx="89479">
                  <c:v>15.871309</c:v>
                </c:pt>
                <c:pt idx="89480">
                  <c:v>15.861402999999999</c:v>
                </c:pt>
                <c:pt idx="89481">
                  <c:v>15.865902</c:v>
                </c:pt>
                <c:pt idx="89482">
                  <c:v>15.880349000000001</c:v>
                </c:pt>
                <c:pt idx="89483">
                  <c:v>15.878486000000001</c:v>
                </c:pt>
                <c:pt idx="89484">
                  <c:v>15.871991</c:v>
                </c:pt>
                <c:pt idx="89485">
                  <c:v>15.867959000000001</c:v>
                </c:pt>
                <c:pt idx="89486">
                  <c:v>15.862264</c:v>
                </c:pt>
                <c:pt idx="89487">
                  <c:v>15.85905</c:v>
                </c:pt>
                <c:pt idx="89488">
                  <c:v>15.865309999999999</c:v>
                </c:pt>
                <c:pt idx="89489">
                  <c:v>15.875439999999999</c:v>
                </c:pt>
                <c:pt idx="89490">
                  <c:v>15.875901000000001</c:v>
                </c:pt>
                <c:pt idx="89491">
                  <c:v>15.870183000000001</c:v>
                </c:pt>
                <c:pt idx="89492">
                  <c:v>15.864155999999999</c:v>
                </c:pt>
                <c:pt idx="89493">
                  <c:v>15.861207</c:v>
                </c:pt>
                <c:pt idx="89494">
                  <c:v>15.867939</c:v>
                </c:pt>
                <c:pt idx="89495">
                  <c:v>15.873620000000001</c:v>
                </c:pt>
                <c:pt idx="89496">
                  <c:v>15.870571</c:v>
                </c:pt>
                <c:pt idx="89497">
                  <c:v>15.865271999999999</c:v>
                </c:pt>
                <c:pt idx="89498">
                  <c:v>15.862349</c:v>
                </c:pt>
                <c:pt idx="89499">
                  <c:v>15.856013000000001</c:v>
                </c:pt>
                <c:pt idx="89500">
                  <c:v>15.859538000000001</c:v>
                </c:pt>
                <c:pt idx="89501">
                  <c:v>15.875242999999999</c:v>
                </c:pt>
                <c:pt idx="89502">
                  <c:v>15.876234</c:v>
                </c:pt>
                <c:pt idx="89503">
                  <c:v>15.874177</c:v>
                </c:pt>
                <c:pt idx="89504">
                  <c:v>15.875282</c:v>
                </c:pt>
                <c:pt idx="89505">
                  <c:v>15.869109999999999</c:v>
                </c:pt>
                <c:pt idx="89506">
                  <c:v>15.869847</c:v>
                </c:pt>
                <c:pt idx="89507">
                  <c:v>15.872519</c:v>
                </c:pt>
                <c:pt idx="89508">
                  <c:v>15.870727</c:v>
                </c:pt>
                <c:pt idx="89509">
                  <c:v>15.870212</c:v>
                </c:pt>
                <c:pt idx="89510">
                  <c:v>15.873175</c:v>
                </c:pt>
                <c:pt idx="89511">
                  <c:v>15.877077999999999</c:v>
                </c:pt>
                <c:pt idx="89512">
                  <c:v>15.872037000000001</c:v>
                </c:pt>
                <c:pt idx="89513">
                  <c:v>15.873310999999999</c:v>
                </c:pt>
                <c:pt idx="89514">
                  <c:v>15.876847</c:v>
                </c:pt>
                <c:pt idx="89515">
                  <c:v>15.864508000000001</c:v>
                </c:pt>
                <c:pt idx="89516">
                  <c:v>15.863975999999999</c:v>
                </c:pt>
                <c:pt idx="89517">
                  <c:v>15.877743000000001</c:v>
                </c:pt>
                <c:pt idx="89518">
                  <c:v>15.877535</c:v>
                </c:pt>
                <c:pt idx="89519">
                  <c:v>15.872989</c:v>
                </c:pt>
                <c:pt idx="89520">
                  <c:v>15.8802</c:v>
                </c:pt>
                <c:pt idx="89521">
                  <c:v>15.877741</c:v>
                </c:pt>
                <c:pt idx="89522">
                  <c:v>15.868351000000001</c:v>
                </c:pt>
                <c:pt idx="89523">
                  <c:v>15.872935999999999</c:v>
                </c:pt>
                <c:pt idx="89524">
                  <c:v>15.871219</c:v>
                </c:pt>
                <c:pt idx="89525">
                  <c:v>15.867031000000001</c:v>
                </c:pt>
                <c:pt idx="89526">
                  <c:v>15.875054</c:v>
                </c:pt>
                <c:pt idx="89527">
                  <c:v>15.877711</c:v>
                </c:pt>
                <c:pt idx="89528">
                  <c:v>15.874425</c:v>
                </c:pt>
                <c:pt idx="89529">
                  <c:v>15.875241000000001</c:v>
                </c:pt>
                <c:pt idx="89530">
                  <c:v>15.879531999999999</c:v>
                </c:pt>
                <c:pt idx="89531">
                  <c:v>15.880743000000001</c:v>
                </c:pt>
                <c:pt idx="89532">
                  <c:v>15.87818</c:v>
                </c:pt>
                <c:pt idx="89533">
                  <c:v>15.873039</c:v>
                </c:pt>
                <c:pt idx="89534">
                  <c:v>15.86576</c:v>
                </c:pt>
                <c:pt idx="89535">
                  <c:v>15.868383</c:v>
                </c:pt>
                <c:pt idx="89536">
                  <c:v>15.877101</c:v>
                </c:pt>
                <c:pt idx="89537">
                  <c:v>15.874224999999999</c:v>
                </c:pt>
                <c:pt idx="89538">
                  <c:v>15.866498999999999</c:v>
                </c:pt>
                <c:pt idx="89539">
                  <c:v>15.871534</c:v>
                </c:pt>
                <c:pt idx="89540">
                  <c:v>15.876754</c:v>
                </c:pt>
                <c:pt idx="89541">
                  <c:v>15.868131999999999</c:v>
                </c:pt>
                <c:pt idx="89542">
                  <c:v>15.869956999999999</c:v>
                </c:pt>
                <c:pt idx="89543">
                  <c:v>15.878975000000001</c:v>
                </c:pt>
                <c:pt idx="89544">
                  <c:v>15.877776000000001</c:v>
                </c:pt>
                <c:pt idx="89545">
                  <c:v>15.882332999999999</c:v>
                </c:pt>
                <c:pt idx="89546">
                  <c:v>15.879823</c:v>
                </c:pt>
                <c:pt idx="89547">
                  <c:v>15.872854</c:v>
                </c:pt>
                <c:pt idx="89548">
                  <c:v>15.879419</c:v>
                </c:pt>
                <c:pt idx="89549">
                  <c:v>15.883765</c:v>
                </c:pt>
                <c:pt idx="89550">
                  <c:v>15.877736000000001</c:v>
                </c:pt>
                <c:pt idx="89551">
                  <c:v>15.877255</c:v>
                </c:pt>
                <c:pt idx="89552">
                  <c:v>15.888908000000001</c:v>
                </c:pt>
                <c:pt idx="89553">
                  <c:v>15.881206000000001</c:v>
                </c:pt>
                <c:pt idx="89554">
                  <c:v>15.866422999999999</c:v>
                </c:pt>
                <c:pt idx="89555">
                  <c:v>15.871352</c:v>
                </c:pt>
                <c:pt idx="89556">
                  <c:v>15.875755</c:v>
                </c:pt>
                <c:pt idx="89557">
                  <c:v>15.878409</c:v>
                </c:pt>
                <c:pt idx="89558">
                  <c:v>15.88677</c:v>
                </c:pt>
                <c:pt idx="89559">
                  <c:v>15.881235999999999</c:v>
                </c:pt>
                <c:pt idx="89560">
                  <c:v>15.870179</c:v>
                </c:pt>
                <c:pt idx="89561">
                  <c:v>15.881600000000001</c:v>
                </c:pt>
                <c:pt idx="89562">
                  <c:v>15.88907</c:v>
                </c:pt>
                <c:pt idx="89563">
                  <c:v>15.874402999999999</c:v>
                </c:pt>
                <c:pt idx="89564">
                  <c:v>15.874266</c:v>
                </c:pt>
                <c:pt idx="89565">
                  <c:v>15.885833</c:v>
                </c:pt>
                <c:pt idx="89566">
                  <c:v>15.881527</c:v>
                </c:pt>
                <c:pt idx="89567">
                  <c:v>15.881773000000001</c:v>
                </c:pt>
                <c:pt idx="89568">
                  <c:v>15.890445</c:v>
                </c:pt>
                <c:pt idx="89569">
                  <c:v>15.889049999999999</c:v>
                </c:pt>
                <c:pt idx="89570">
                  <c:v>15.883063999999999</c:v>
                </c:pt>
                <c:pt idx="89571">
                  <c:v>15.883400999999999</c:v>
                </c:pt>
                <c:pt idx="89572">
                  <c:v>15.880986999999999</c:v>
                </c:pt>
                <c:pt idx="89573">
                  <c:v>15.877055</c:v>
                </c:pt>
                <c:pt idx="89574">
                  <c:v>15.884575</c:v>
                </c:pt>
                <c:pt idx="89575">
                  <c:v>15.880871000000001</c:v>
                </c:pt>
                <c:pt idx="89576">
                  <c:v>15.872612999999999</c:v>
                </c:pt>
                <c:pt idx="89577">
                  <c:v>15.883175</c:v>
                </c:pt>
                <c:pt idx="89578">
                  <c:v>15.885680000000001</c:v>
                </c:pt>
                <c:pt idx="89579">
                  <c:v>15.873949</c:v>
                </c:pt>
                <c:pt idx="89580">
                  <c:v>15.876728</c:v>
                </c:pt>
                <c:pt idx="89581">
                  <c:v>15.887710999999999</c:v>
                </c:pt>
                <c:pt idx="89582">
                  <c:v>15.883319999999999</c:v>
                </c:pt>
                <c:pt idx="89583">
                  <c:v>15.876697999999999</c:v>
                </c:pt>
                <c:pt idx="89584">
                  <c:v>15.881945999999999</c:v>
                </c:pt>
                <c:pt idx="89585">
                  <c:v>15.880064000000001</c:v>
                </c:pt>
                <c:pt idx="89586">
                  <c:v>15.887385999999999</c:v>
                </c:pt>
                <c:pt idx="89587">
                  <c:v>15.898521000000001</c:v>
                </c:pt>
                <c:pt idx="89588">
                  <c:v>15.887727</c:v>
                </c:pt>
                <c:pt idx="89589">
                  <c:v>15.889983000000001</c:v>
                </c:pt>
                <c:pt idx="89590">
                  <c:v>15.897575</c:v>
                </c:pt>
                <c:pt idx="89591">
                  <c:v>15.885928</c:v>
                </c:pt>
                <c:pt idx="89592">
                  <c:v>15.879841000000001</c:v>
                </c:pt>
                <c:pt idx="89593">
                  <c:v>15.885168999999999</c:v>
                </c:pt>
                <c:pt idx="89594">
                  <c:v>15.886333</c:v>
                </c:pt>
                <c:pt idx="89595">
                  <c:v>15.876372</c:v>
                </c:pt>
                <c:pt idx="89596">
                  <c:v>15.879555999999999</c:v>
                </c:pt>
                <c:pt idx="89597">
                  <c:v>15.889267</c:v>
                </c:pt>
                <c:pt idx="89598">
                  <c:v>15.882577</c:v>
                </c:pt>
                <c:pt idx="89599">
                  <c:v>15.8828</c:v>
                </c:pt>
                <c:pt idx="89600">
                  <c:v>15.891926</c:v>
                </c:pt>
                <c:pt idx="89601">
                  <c:v>15.881169999999999</c:v>
                </c:pt>
                <c:pt idx="89602">
                  <c:v>15.872918</c:v>
                </c:pt>
                <c:pt idx="89603">
                  <c:v>15.890418</c:v>
                </c:pt>
                <c:pt idx="89604">
                  <c:v>15.892208999999999</c:v>
                </c:pt>
                <c:pt idx="89605">
                  <c:v>15.879386</c:v>
                </c:pt>
                <c:pt idx="89606">
                  <c:v>15.88855</c:v>
                </c:pt>
                <c:pt idx="89607">
                  <c:v>15.888115000000001</c:v>
                </c:pt>
                <c:pt idx="89608">
                  <c:v>15.874722</c:v>
                </c:pt>
                <c:pt idx="89609">
                  <c:v>15.883944</c:v>
                </c:pt>
                <c:pt idx="89610">
                  <c:v>15.892827</c:v>
                </c:pt>
                <c:pt idx="89611">
                  <c:v>15.886108</c:v>
                </c:pt>
                <c:pt idx="89612">
                  <c:v>15.884974</c:v>
                </c:pt>
                <c:pt idx="89613">
                  <c:v>15.895459000000001</c:v>
                </c:pt>
                <c:pt idx="89614">
                  <c:v>15.895916</c:v>
                </c:pt>
                <c:pt idx="89615">
                  <c:v>15.894489999999999</c:v>
                </c:pt>
                <c:pt idx="89616">
                  <c:v>15.901045999999999</c:v>
                </c:pt>
                <c:pt idx="89617">
                  <c:v>15.893769000000001</c:v>
                </c:pt>
                <c:pt idx="89618">
                  <c:v>15.885812</c:v>
                </c:pt>
                <c:pt idx="89619">
                  <c:v>15.88809</c:v>
                </c:pt>
                <c:pt idx="89620">
                  <c:v>15.887613999999999</c:v>
                </c:pt>
                <c:pt idx="89621">
                  <c:v>15.882413</c:v>
                </c:pt>
                <c:pt idx="89622">
                  <c:v>15.883324</c:v>
                </c:pt>
                <c:pt idx="89623">
                  <c:v>15.89077</c:v>
                </c:pt>
                <c:pt idx="89624">
                  <c:v>15.885206</c:v>
                </c:pt>
                <c:pt idx="89625">
                  <c:v>15.885669999999999</c:v>
                </c:pt>
                <c:pt idx="89626">
                  <c:v>15.899945000000001</c:v>
                </c:pt>
                <c:pt idx="89627">
                  <c:v>15.896773</c:v>
                </c:pt>
                <c:pt idx="89628">
                  <c:v>15.887092000000001</c:v>
                </c:pt>
                <c:pt idx="89629">
                  <c:v>15.889887999999999</c:v>
                </c:pt>
                <c:pt idx="89630">
                  <c:v>15.893712000000001</c:v>
                </c:pt>
                <c:pt idx="89631">
                  <c:v>15.887877</c:v>
                </c:pt>
                <c:pt idx="89632">
                  <c:v>15.88481</c:v>
                </c:pt>
                <c:pt idx="89633">
                  <c:v>15.890646</c:v>
                </c:pt>
                <c:pt idx="89634">
                  <c:v>15.892220999999999</c:v>
                </c:pt>
                <c:pt idx="89635">
                  <c:v>15.898659</c:v>
                </c:pt>
                <c:pt idx="89636">
                  <c:v>15.899888000000001</c:v>
                </c:pt>
                <c:pt idx="89637">
                  <c:v>15.887784999999999</c:v>
                </c:pt>
                <c:pt idx="89638">
                  <c:v>15.887257999999999</c:v>
                </c:pt>
                <c:pt idx="89639">
                  <c:v>15.891003</c:v>
                </c:pt>
                <c:pt idx="89640">
                  <c:v>15.887866000000001</c:v>
                </c:pt>
                <c:pt idx="89641">
                  <c:v>15.887537</c:v>
                </c:pt>
                <c:pt idx="89642">
                  <c:v>15.889348999999999</c:v>
                </c:pt>
                <c:pt idx="89643">
                  <c:v>15.888358999999999</c:v>
                </c:pt>
                <c:pt idx="89644">
                  <c:v>15.896836</c:v>
                </c:pt>
                <c:pt idx="89645">
                  <c:v>15.907458999999999</c:v>
                </c:pt>
                <c:pt idx="89646">
                  <c:v>15.892758000000001</c:v>
                </c:pt>
                <c:pt idx="89647">
                  <c:v>15.885576</c:v>
                </c:pt>
                <c:pt idx="89648">
                  <c:v>15.898936000000001</c:v>
                </c:pt>
                <c:pt idx="89649">
                  <c:v>15.898421000000001</c:v>
                </c:pt>
                <c:pt idx="89650">
                  <c:v>15.895025</c:v>
                </c:pt>
                <c:pt idx="89651">
                  <c:v>15.897036</c:v>
                </c:pt>
                <c:pt idx="89652">
                  <c:v>15.896680999999999</c:v>
                </c:pt>
                <c:pt idx="89653">
                  <c:v>15.893876000000001</c:v>
                </c:pt>
                <c:pt idx="89654">
                  <c:v>15.895144</c:v>
                </c:pt>
                <c:pt idx="89655">
                  <c:v>15.895951999999999</c:v>
                </c:pt>
                <c:pt idx="89656">
                  <c:v>15.889832999999999</c:v>
                </c:pt>
                <c:pt idx="89657">
                  <c:v>15.896513000000001</c:v>
                </c:pt>
                <c:pt idx="89658">
                  <c:v>15.896858</c:v>
                </c:pt>
                <c:pt idx="89659">
                  <c:v>15.885472999999999</c:v>
                </c:pt>
                <c:pt idx="89660">
                  <c:v>15.896763999999999</c:v>
                </c:pt>
                <c:pt idx="89661">
                  <c:v>15.902120999999999</c:v>
                </c:pt>
                <c:pt idx="89662">
                  <c:v>15.890884</c:v>
                </c:pt>
                <c:pt idx="89663">
                  <c:v>15.899635999999999</c:v>
                </c:pt>
                <c:pt idx="89664">
                  <c:v>15.907689</c:v>
                </c:pt>
                <c:pt idx="89665">
                  <c:v>15.888761000000001</c:v>
                </c:pt>
                <c:pt idx="89666">
                  <c:v>15.883063</c:v>
                </c:pt>
                <c:pt idx="89667">
                  <c:v>15.905120999999999</c:v>
                </c:pt>
                <c:pt idx="89668">
                  <c:v>15.903829999999999</c:v>
                </c:pt>
                <c:pt idx="89669">
                  <c:v>15.895856</c:v>
                </c:pt>
                <c:pt idx="89670">
                  <c:v>15.905974000000001</c:v>
                </c:pt>
                <c:pt idx="89671">
                  <c:v>15.900752000000001</c:v>
                </c:pt>
                <c:pt idx="89672">
                  <c:v>15.889987</c:v>
                </c:pt>
                <c:pt idx="89673">
                  <c:v>15.895431</c:v>
                </c:pt>
                <c:pt idx="89674">
                  <c:v>15.90268</c:v>
                </c:pt>
                <c:pt idx="89675">
                  <c:v>15.903366</c:v>
                </c:pt>
                <c:pt idx="89676">
                  <c:v>15.905472</c:v>
                </c:pt>
                <c:pt idx="89677">
                  <c:v>15.904738</c:v>
                </c:pt>
                <c:pt idx="89678">
                  <c:v>15.893651</c:v>
                </c:pt>
                <c:pt idx="89679">
                  <c:v>15.895702</c:v>
                </c:pt>
                <c:pt idx="89680">
                  <c:v>15.901714999999999</c:v>
                </c:pt>
                <c:pt idx="89681">
                  <c:v>15.890072</c:v>
                </c:pt>
                <c:pt idx="89682">
                  <c:v>15.889848000000001</c:v>
                </c:pt>
                <c:pt idx="89683">
                  <c:v>15.901443</c:v>
                </c:pt>
                <c:pt idx="89684">
                  <c:v>15.898759999999999</c:v>
                </c:pt>
                <c:pt idx="89685">
                  <c:v>15.894579999999999</c:v>
                </c:pt>
                <c:pt idx="89686">
                  <c:v>15.904904</c:v>
                </c:pt>
                <c:pt idx="89687">
                  <c:v>15.905737999999999</c:v>
                </c:pt>
                <c:pt idx="89688">
                  <c:v>15.897204</c:v>
                </c:pt>
                <c:pt idx="89689">
                  <c:v>15.903041999999999</c:v>
                </c:pt>
                <c:pt idx="89690">
                  <c:v>15.903276</c:v>
                </c:pt>
                <c:pt idx="89691">
                  <c:v>15.895566000000001</c:v>
                </c:pt>
                <c:pt idx="89692">
                  <c:v>15.900617</c:v>
                </c:pt>
                <c:pt idx="89693">
                  <c:v>15.90518</c:v>
                </c:pt>
                <c:pt idx="89694">
                  <c:v>15.900618</c:v>
                </c:pt>
                <c:pt idx="89695">
                  <c:v>15.900744</c:v>
                </c:pt>
                <c:pt idx="89696">
                  <c:v>15.909692</c:v>
                </c:pt>
                <c:pt idx="89697">
                  <c:v>15.904164</c:v>
                </c:pt>
                <c:pt idx="89698">
                  <c:v>15.896978000000001</c:v>
                </c:pt>
                <c:pt idx="89699">
                  <c:v>15.908488999999999</c:v>
                </c:pt>
                <c:pt idx="89700">
                  <c:v>15.904309</c:v>
                </c:pt>
                <c:pt idx="89701">
                  <c:v>15.894321</c:v>
                </c:pt>
                <c:pt idx="89702">
                  <c:v>15.903098</c:v>
                </c:pt>
                <c:pt idx="89703">
                  <c:v>15.904016</c:v>
                </c:pt>
                <c:pt idx="89704">
                  <c:v>15.89344</c:v>
                </c:pt>
                <c:pt idx="89705">
                  <c:v>15.894854</c:v>
                </c:pt>
                <c:pt idx="89706">
                  <c:v>15.90394</c:v>
                </c:pt>
                <c:pt idx="89707">
                  <c:v>15.903476</c:v>
                </c:pt>
                <c:pt idx="89708">
                  <c:v>15.905010000000001</c:v>
                </c:pt>
                <c:pt idx="89709">
                  <c:v>15.908891000000001</c:v>
                </c:pt>
                <c:pt idx="89710">
                  <c:v>15.904422</c:v>
                </c:pt>
                <c:pt idx="89711">
                  <c:v>15.90701</c:v>
                </c:pt>
                <c:pt idx="89712">
                  <c:v>15.918227999999999</c:v>
                </c:pt>
                <c:pt idx="89713">
                  <c:v>15.918041000000001</c:v>
                </c:pt>
                <c:pt idx="89714">
                  <c:v>15.907764</c:v>
                </c:pt>
                <c:pt idx="89715">
                  <c:v>15.908237</c:v>
                </c:pt>
                <c:pt idx="89716">
                  <c:v>15.907980999999999</c:v>
                </c:pt>
                <c:pt idx="89717">
                  <c:v>15.897354999999999</c:v>
                </c:pt>
                <c:pt idx="89718">
                  <c:v>15.905972</c:v>
                </c:pt>
                <c:pt idx="89719">
                  <c:v>15.915846999999999</c:v>
                </c:pt>
                <c:pt idx="89720">
                  <c:v>15.907273</c:v>
                </c:pt>
                <c:pt idx="89721">
                  <c:v>15.909050000000001</c:v>
                </c:pt>
                <c:pt idx="89722">
                  <c:v>15.91588</c:v>
                </c:pt>
                <c:pt idx="89723">
                  <c:v>15.906853999999999</c:v>
                </c:pt>
                <c:pt idx="89724">
                  <c:v>15.898961</c:v>
                </c:pt>
                <c:pt idx="89725">
                  <c:v>15.909147000000001</c:v>
                </c:pt>
                <c:pt idx="89726">
                  <c:v>15.91226</c:v>
                </c:pt>
                <c:pt idx="89727">
                  <c:v>15.901059999999999</c:v>
                </c:pt>
                <c:pt idx="89728">
                  <c:v>15.906454</c:v>
                </c:pt>
                <c:pt idx="89729">
                  <c:v>15.910311</c:v>
                </c:pt>
                <c:pt idx="89730">
                  <c:v>15.899368000000001</c:v>
                </c:pt>
                <c:pt idx="89731">
                  <c:v>15.905118</c:v>
                </c:pt>
                <c:pt idx="89732">
                  <c:v>15.915924</c:v>
                </c:pt>
                <c:pt idx="89733">
                  <c:v>15.909171000000001</c:v>
                </c:pt>
                <c:pt idx="89734">
                  <c:v>15.908357000000001</c:v>
                </c:pt>
                <c:pt idx="89735">
                  <c:v>15.918967</c:v>
                </c:pt>
                <c:pt idx="89736">
                  <c:v>15.909981</c:v>
                </c:pt>
                <c:pt idx="89737">
                  <c:v>15.900779999999999</c:v>
                </c:pt>
                <c:pt idx="89738">
                  <c:v>15.910836</c:v>
                </c:pt>
                <c:pt idx="89739">
                  <c:v>15.910192</c:v>
                </c:pt>
                <c:pt idx="89740">
                  <c:v>15.907617999999999</c:v>
                </c:pt>
                <c:pt idx="89741">
                  <c:v>15.91381</c:v>
                </c:pt>
                <c:pt idx="89742">
                  <c:v>15.91011</c:v>
                </c:pt>
                <c:pt idx="89743">
                  <c:v>15.903138</c:v>
                </c:pt>
                <c:pt idx="89744">
                  <c:v>15.909672</c:v>
                </c:pt>
                <c:pt idx="89745">
                  <c:v>15.913437999999999</c:v>
                </c:pt>
                <c:pt idx="89746">
                  <c:v>15.902996</c:v>
                </c:pt>
                <c:pt idx="89747">
                  <c:v>15.907090999999999</c:v>
                </c:pt>
                <c:pt idx="89748">
                  <c:v>15.912023</c:v>
                </c:pt>
                <c:pt idx="89749">
                  <c:v>15.900461999999999</c:v>
                </c:pt>
                <c:pt idx="89750">
                  <c:v>15.904635000000001</c:v>
                </c:pt>
                <c:pt idx="89751">
                  <c:v>15.915524</c:v>
                </c:pt>
                <c:pt idx="89752">
                  <c:v>15.907902999999999</c:v>
                </c:pt>
                <c:pt idx="89753">
                  <c:v>15.907571000000001</c:v>
                </c:pt>
                <c:pt idx="89754">
                  <c:v>15.917657</c:v>
                </c:pt>
                <c:pt idx="89755">
                  <c:v>15.904434999999999</c:v>
                </c:pt>
                <c:pt idx="89756">
                  <c:v>15.895391</c:v>
                </c:pt>
                <c:pt idx="89757">
                  <c:v>15.918932</c:v>
                </c:pt>
                <c:pt idx="89758">
                  <c:v>15.919090000000001</c:v>
                </c:pt>
                <c:pt idx="89759">
                  <c:v>15.905327</c:v>
                </c:pt>
                <c:pt idx="89760">
                  <c:v>15.919586000000001</c:v>
                </c:pt>
                <c:pt idx="89761">
                  <c:v>15.917308</c:v>
                </c:pt>
                <c:pt idx="89762">
                  <c:v>15.904816</c:v>
                </c:pt>
                <c:pt idx="89763">
                  <c:v>15.916105999999999</c:v>
                </c:pt>
                <c:pt idx="89764">
                  <c:v>15.922219</c:v>
                </c:pt>
                <c:pt idx="89765">
                  <c:v>15.911142</c:v>
                </c:pt>
                <c:pt idx="89766">
                  <c:v>15.908721</c:v>
                </c:pt>
                <c:pt idx="89767">
                  <c:v>15.916323</c:v>
                </c:pt>
                <c:pt idx="89768">
                  <c:v>15.910348000000001</c:v>
                </c:pt>
                <c:pt idx="89769">
                  <c:v>15.907475</c:v>
                </c:pt>
                <c:pt idx="89770">
                  <c:v>15.917088</c:v>
                </c:pt>
                <c:pt idx="89771">
                  <c:v>15.913779</c:v>
                </c:pt>
                <c:pt idx="89772">
                  <c:v>15.912455</c:v>
                </c:pt>
                <c:pt idx="89773">
                  <c:v>15.920614</c:v>
                </c:pt>
                <c:pt idx="89774">
                  <c:v>15.918779000000001</c:v>
                </c:pt>
                <c:pt idx="89775">
                  <c:v>15.91032</c:v>
                </c:pt>
                <c:pt idx="89776">
                  <c:v>15.917414000000001</c:v>
                </c:pt>
                <c:pt idx="89777">
                  <c:v>15.922385999999999</c:v>
                </c:pt>
                <c:pt idx="89778">
                  <c:v>15.912239</c:v>
                </c:pt>
                <c:pt idx="89779">
                  <c:v>15.915141</c:v>
                </c:pt>
                <c:pt idx="89780">
                  <c:v>15.914072000000001</c:v>
                </c:pt>
                <c:pt idx="89781">
                  <c:v>15.905091000000001</c:v>
                </c:pt>
                <c:pt idx="89782">
                  <c:v>15.913632</c:v>
                </c:pt>
                <c:pt idx="89783">
                  <c:v>15.917526000000001</c:v>
                </c:pt>
                <c:pt idx="89784">
                  <c:v>15.918729000000001</c:v>
                </c:pt>
                <c:pt idx="89785">
                  <c:v>15.926353000000001</c:v>
                </c:pt>
                <c:pt idx="89786">
                  <c:v>15.924943000000001</c:v>
                </c:pt>
                <c:pt idx="89787">
                  <c:v>15.915896999999999</c:v>
                </c:pt>
                <c:pt idx="89788">
                  <c:v>15.913347</c:v>
                </c:pt>
                <c:pt idx="89789">
                  <c:v>15.917341</c:v>
                </c:pt>
                <c:pt idx="89790">
                  <c:v>15.914132</c:v>
                </c:pt>
                <c:pt idx="89791">
                  <c:v>15.914092</c:v>
                </c:pt>
                <c:pt idx="89792">
                  <c:v>15.916848</c:v>
                </c:pt>
                <c:pt idx="89793">
                  <c:v>15.909235000000001</c:v>
                </c:pt>
                <c:pt idx="89794">
                  <c:v>15.912471999999999</c:v>
                </c:pt>
                <c:pt idx="89795">
                  <c:v>15.928668</c:v>
                </c:pt>
                <c:pt idx="89796">
                  <c:v>15.927460999999999</c:v>
                </c:pt>
                <c:pt idx="89797">
                  <c:v>15.916902</c:v>
                </c:pt>
                <c:pt idx="89798">
                  <c:v>15.926422000000001</c:v>
                </c:pt>
                <c:pt idx="89799">
                  <c:v>15.930156</c:v>
                </c:pt>
                <c:pt idx="89800">
                  <c:v>15.913430999999999</c:v>
                </c:pt>
                <c:pt idx="89801">
                  <c:v>15.916290999999999</c:v>
                </c:pt>
                <c:pt idx="89802">
                  <c:v>15.926719</c:v>
                </c:pt>
                <c:pt idx="89803">
                  <c:v>15.918801999999999</c:v>
                </c:pt>
                <c:pt idx="89804">
                  <c:v>15.917572</c:v>
                </c:pt>
                <c:pt idx="89805">
                  <c:v>15.922086</c:v>
                </c:pt>
                <c:pt idx="89806">
                  <c:v>15.918996999999999</c:v>
                </c:pt>
                <c:pt idx="89807">
                  <c:v>15.917534</c:v>
                </c:pt>
                <c:pt idx="89808">
                  <c:v>15.923282</c:v>
                </c:pt>
                <c:pt idx="89809">
                  <c:v>15.925573999999999</c:v>
                </c:pt>
                <c:pt idx="89810">
                  <c:v>15.922342</c:v>
                </c:pt>
                <c:pt idx="89811">
                  <c:v>15.922412</c:v>
                </c:pt>
                <c:pt idx="89812">
                  <c:v>15.917845</c:v>
                </c:pt>
                <c:pt idx="89813">
                  <c:v>15.914401</c:v>
                </c:pt>
                <c:pt idx="89814">
                  <c:v>15.921274</c:v>
                </c:pt>
                <c:pt idx="89815">
                  <c:v>15.922368000000001</c:v>
                </c:pt>
                <c:pt idx="89816">
                  <c:v>15.918219000000001</c:v>
                </c:pt>
                <c:pt idx="89817">
                  <c:v>15.920557000000001</c:v>
                </c:pt>
                <c:pt idx="89818">
                  <c:v>15.924716</c:v>
                </c:pt>
                <c:pt idx="89819">
                  <c:v>15.915882</c:v>
                </c:pt>
                <c:pt idx="89820">
                  <c:v>15.91447</c:v>
                </c:pt>
                <c:pt idx="89821">
                  <c:v>15.933719</c:v>
                </c:pt>
                <c:pt idx="89822">
                  <c:v>15.933203000000001</c:v>
                </c:pt>
                <c:pt idx="89823">
                  <c:v>15.922504999999999</c:v>
                </c:pt>
                <c:pt idx="89824">
                  <c:v>15.927606000000001</c:v>
                </c:pt>
                <c:pt idx="89825">
                  <c:v>15.927759</c:v>
                </c:pt>
                <c:pt idx="89826">
                  <c:v>15.91958</c:v>
                </c:pt>
                <c:pt idx="89827">
                  <c:v>15.922459999999999</c:v>
                </c:pt>
                <c:pt idx="89828">
                  <c:v>15.926284000000001</c:v>
                </c:pt>
                <c:pt idx="89829">
                  <c:v>15.917247</c:v>
                </c:pt>
                <c:pt idx="89830">
                  <c:v>15.921123</c:v>
                </c:pt>
                <c:pt idx="89831">
                  <c:v>15.925705000000001</c:v>
                </c:pt>
                <c:pt idx="89832">
                  <c:v>15.914213999999999</c:v>
                </c:pt>
                <c:pt idx="89833">
                  <c:v>15.920354</c:v>
                </c:pt>
                <c:pt idx="89834">
                  <c:v>15.928226</c:v>
                </c:pt>
                <c:pt idx="89835">
                  <c:v>15.921161</c:v>
                </c:pt>
                <c:pt idx="89836">
                  <c:v>15.919699</c:v>
                </c:pt>
                <c:pt idx="89837">
                  <c:v>15.928112</c:v>
                </c:pt>
                <c:pt idx="89838">
                  <c:v>15.928165</c:v>
                </c:pt>
                <c:pt idx="89839">
                  <c:v>15.921666</c:v>
                </c:pt>
                <c:pt idx="89840">
                  <c:v>15.934923</c:v>
                </c:pt>
                <c:pt idx="89841">
                  <c:v>15.934683</c:v>
                </c:pt>
                <c:pt idx="89842">
                  <c:v>15.914224000000001</c:v>
                </c:pt>
                <c:pt idx="89843">
                  <c:v>15.925128000000001</c:v>
                </c:pt>
                <c:pt idx="89844">
                  <c:v>15.938167</c:v>
                </c:pt>
                <c:pt idx="89845">
                  <c:v>15.922995999999999</c:v>
                </c:pt>
                <c:pt idx="89846">
                  <c:v>15.921868</c:v>
                </c:pt>
                <c:pt idx="89847">
                  <c:v>15.934167</c:v>
                </c:pt>
                <c:pt idx="89848">
                  <c:v>15.928454</c:v>
                </c:pt>
                <c:pt idx="89849">
                  <c:v>15.924236000000001</c:v>
                </c:pt>
                <c:pt idx="89850">
                  <c:v>15.936946000000001</c:v>
                </c:pt>
                <c:pt idx="89851">
                  <c:v>15.930559000000001</c:v>
                </c:pt>
                <c:pt idx="89852">
                  <c:v>15.920780000000001</c:v>
                </c:pt>
                <c:pt idx="89853">
                  <c:v>15.932408000000001</c:v>
                </c:pt>
                <c:pt idx="89854">
                  <c:v>15.932479000000001</c:v>
                </c:pt>
                <c:pt idx="89855">
                  <c:v>15.925456000000001</c:v>
                </c:pt>
                <c:pt idx="89856">
                  <c:v>15.936965000000001</c:v>
                </c:pt>
                <c:pt idx="89857">
                  <c:v>15.940079000000001</c:v>
                </c:pt>
                <c:pt idx="89858">
                  <c:v>15.918706999999999</c:v>
                </c:pt>
                <c:pt idx="89859">
                  <c:v>15.920076999999999</c:v>
                </c:pt>
                <c:pt idx="89860">
                  <c:v>15.935938</c:v>
                </c:pt>
                <c:pt idx="89861">
                  <c:v>15.923385</c:v>
                </c:pt>
                <c:pt idx="89862">
                  <c:v>15.921048000000001</c:v>
                </c:pt>
                <c:pt idx="89863">
                  <c:v>15.933085</c:v>
                </c:pt>
                <c:pt idx="89864">
                  <c:v>15.927046000000001</c:v>
                </c:pt>
                <c:pt idx="89865">
                  <c:v>15.92427</c:v>
                </c:pt>
                <c:pt idx="89866">
                  <c:v>15.932058</c:v>
                </c:pt>
                <c:pt idx="89867">
                  <c:v>15.932974</c:v>
                </c:pt>
                <c:pt idx="89868">
                  <c:v>15.925693000000001</c:v>
                </c:pt>
                <c:pt idx="89869">
                  <c:v>15.930989</c:v>
                </c:pt>
                <c:pt idx="89870">
                  <c:v>15.936622</c:v>
                </c:pt>
                <c:pt idx="89871">
                  <c:v>15.923873</c:v>
                </c:pt>
                <c:pt idx="89872">
                  <c:v>15.925673</c:v>
                </c:pt>
                <c:pt idx="89873">
                  <c:v>15.935964</c:v>
                </c:pt>
                <c:pt idx="89874">
                  <c:v>15.929601999999999</c:v>
                </c:pt>
                <c:pt idx="89875">
                  <c:v>15.925064000000001</c:v>
                </c:pt>
                <c:pt idx="89876">
                  <c:v>15.930389</c:v>
                </c:pt>
                <c:pt idx="89877">
                  <c:v>15.931407</c:v>
                </c:pt>
                <c:pt idx="89878">
                  <c:v>15.93155</c:v>
                </c:pt>
                <c:pt idx="89879">
                  <c:v>15.939689</c:v>
                </c:pt>
                <c:pt idx="89880">
                  <c:v>15.937303999999999</c:v>
                </c:pt>
                <c:pt idx="89881">
                  <c:v>15.928708</c:v>
                </c:pt>
                <c:pt idx="89882">
                  <c:v>15.933452000000001</c:v>
                </c:pt>
                <c:pt idx="89883">
                  <c:v>15.931623</c:v>
                </c:pt>
                <c:pt idx="89884">
                  <c:v>15.929072</c:v>
                </c:pt>
                <c:pt idx="89885">
                  <c:v>15.940033</c:v>
                </c:pt>
                <c:pt idx="89886">
                  <c:v>15.944478</c:v>
                </c:pt>
                <c:pt idx="89887">
                  <c:v>15.941528</c:v>
                </c:pt>
                <c:pt idx="89888">
                  <c:v>15.94224</c:v>
                </c:pt>
                <c:pt idx="89889">
                  <c:v>15.941158</c:v>
                </c:pt>
                <c:pt idx="89890">
                  <c:v>15.929163000000001</c:v>
                </c:pt>
                <c:pt idx="89891">
                  <c:v>15.922568</c:v>
                </c:pt>
                <c:pt idx="89892">
                  <c:v>15.928773</c:v>
                </c:pt>
                <c:pt idx="89893">
                  <c:v>15.932577</c:v>
                </c:pt>
                <c:pt idx="89894">
                  <c:v>15.933425</c:v>
                </c:pt>
                <c:pt idx="89895">
                  <c:v>15.934607</c:v>
                </c:pt>
                <c:pt idx="89896">
                  <c:v>15.938034999999999</c:v>
                </c:pt>
                <c:pt idx="89897">
                  <c:v>15.940635</c:v>
                </c:pt>
                <c:pt idx="89898">
                  <c:v>15.937308</c:v>
                </c:pt>
                <c:pt idx="89899">
                  <c:v>15.934403</c:v>
                </c:pt>
                <c:pt idx="89900">
                  <c:v>15.929209999999999</c:v>
                </c:pt>
                <c:pt idx="89901">
                  <c:v>15.931006999999999</c:v>
                </c:pt>
                <c:pt idx="89902">
                  <c:v>15.940683</c:v>
                </c:pt>
                <c:pt idx="89903">
                  <c:v>15.940051</c:v>
                </c:pt>
                <c:pt idx="89904">
                  <c:v>15.934847</c:v>
                </c:pt>
                <c:pt idx="89905">
                  <c:v>15.93825</c:v>
                </c:pt>
                <c:pt idx="89906">
                  <c:v>15.94074</c:v>
                </c:pt>
                <c:pt idx="89907">
                  <c:v>15.937862000000001</c:v>
                </c:pt>
                <c:pt idx="89908">
                  <c:v>15.938866000000001</c:v>
                </c:pt>
                <c:pt idx="89909">
                  <c:v>15.93727</c:v>
                </c:pt>
                <c:pt idx="89910">
                  <c:v>15.932745000000001</c:v>
                </c:pt>
                <c:pt idx="89911">
                  <c:v>15.935504</c:v>
                </c:pt>
                <c:pt idx="89912">
                  <c:v>15.933066</c:v>
                </c:pt>
                <c:pt idx="89913">
                  <c:v>15.932620999999999</c:v>
                </c:pt>
                <c:pt idx="89914">
                  <c:v>15.940671</c:v>
                </c:pt>
                <c:pt idx="89915">
                  <c:v>15.941318000000001</c:v>
                </c:pt>
                <c:pt idx="89916">
                  <c:v>15.935945</c:v>
                </c:pt>
                <c:pt idx="89917">
                  <c:v>15.934265</c:v>
                </c:pt>
                <c:pt idx="89918">
                  <c:v>15.939647000000001</c:v>
                </c:pt>
                <c:pt idx="89919">
                  <c:v>15.940788</c:v>
                </c:pt>
                <c:pt idx="89920">
                  <c:v>15.939662999999999</c:v>
                </c:pt>
                <c:pt idx="89921">
                  <c:v>15.947746</c:v>
                </c:pt>
                <c:pt idx="89922">
                  <c:v>15.950168</c:v>
                </c:pt>
                <c:pt idx="89923">
                  <c:v>15.945741</c:v>
                </c:pt>
                <c:pt idx="89924">
                  <c:v>15.939830000000001</c:v>
                </c:pt>
                <c:pt idx="89925">
                  <c:v>15.936624</c:v>
                </c:pt>
                <c:pt idx="89926">
                  <c:v>15.942354</c:v>
                </c:pt>
                <c:pt idx="89927">
                  <c:v>15.944148999999999</c:v>
                </c:pt>
                <c:pt idx="89928">
                  <c:v>15.944383</c:v>
                </c:pt>
                <c:pt idx="89929">
                  <c:v>15.945843999999999</c:v>
                </c:pt>
                <c:pt idx="89930">
                  <c:v>15.94115</c:v>
                </c:pt>
                <c:pt idx="89931">
                  <c:v>15.937794999999999</c:v>
                </c:pt>
                <c:pt idx="89932">
                  <c:v>15.934946999999999</c:v>
                </c:pt>
                <c:pt idx="89933">
                  <c:v>15.937147</c:v>
                </c:pt>
                <c:pt idx="89934">
                  <c:v>15.94323</c:v>
                </c:pt>
                <c:pt idx="89935">
                  <c:v>15.943811</c:v>
                </c:pt>
                <c:pt idx="89936">
                  <c:v>15.939446999999999</c:v>
                </c:pt>
                <c:pt idx="89937">
                  <c:v>15.933463</c:v>
                </c:pt>
                <c:pt idx="89938">
                  <c:v>15.934507999999999</c:v>
                </c:pt>
                <c:pt idx="89939">
                  <c:v>15.936642000000001</c:v>
                </c:pt>
                <c:pt idx="89940">
                  <c:v>15.938765999999999</c:v>
                </c:pt>
                <c:pt idx="89941">
                  <c:v>15.940852</c:v>
                </c:pt>
                <c:pt idx="89942">
                  <c:v>15.945031999999999</c:v>
                </c:pt>
                <c:pt idx="89943">
                  <c:v>15.954160999999999</c:v>
                </c:pt>
                <c:pt idx="89944">
                  <c:v>15.954364999999999</c:v>
                </c:pt>
                <c:pt idx="89945">
                  <c:v>15.951760999999999</c:v>
                </c:pt>
                <c:pt idx="89946">
                  <c:v>15.952871</c:v>
                </c:pt>
                <c:pt idx="89947">
                  <c:v>15.953457</c:v>
                </c:pt>
                <c:pt idx="89948">
                  <c:v>15.953991</c:v>
                </c:pt>
                <c:pt idx="89949">
                  <c:v>15.950957000000001</c:v>
                </c:pt>
                <c:pt idx="89950">
                  <c:v>15.947516</c:v>
                </c:pt>
                <c:pt idx="89951">
                  <c:v>15.93994</c:v>
                </c:pt>
                <c:pt idx="89952">
                  <c:v>15.941006</c:v>
                </c:pt>
                <c:pt idx="89953">
                  <c:v>15.946546</c:v>
                </c:pt>
                <c:pt idx="89954">
                  <c:v>15.938819000000001</c:v>
                </c:pt>
                <c:pt idx="89955">
                  <c:v>15.942572</c:v>
                </c:pt>
                <c:pt idx="89956">
                  <c:v>15.950481999999999</c:v>
                </c:pt>
                <c:pt idx="89957">
                  <c:v>15.943973</c:v>
                </c:pt>
                <c:pt idx="89958">
                  <c:v>15.943625000000001</c:v>
                </c:pt>
                <c:pt idx="89959">
                  <c:v>15.947241</c:v>
                </c:pt>
                <c:pt idx="89960">
                  <c:v>15.942019</c:v>
                </c:pt>
                <c:pt idx="89961">
                  <c:v>15.93979</c:v>
                </c:pt>
                <c:pt idx="89962">
                  <c:v>15.949688999999999</c:v>
                </c:pt>
                <c:pt idx="89963">
                  <c:v>15.945978999999999</c:v>
                </c:pt>
                <c:pt idx="89964">
                  <c:v>15.937646000000001</c:v>
                </c:pt>
                <c:pt idx="89965">
                  <c:v>15.946718000000001</c:v>
                </c:pt>
                <c:pt idx="89966">
                  <c:v>15.944495999999999</c:v>
                </c:pt>
                <c:pt idx="89967">
                  <c:v>15.935872</c:v>
                </c:pt>
                <c:pt idx="89968">
                  <c:v>15.946082000000001</c:v>
                </c:pt>
                <c:pt idx="89969">
                  <c:v>15.953507999999999</c:v>
                </c:pt>
                <c:pt idx="89970">
                  <c:v>15.946085999999999</c:v>
                </c:pt>
                <c:pt idx="89971">
                  <c:v>15.943918</c:v>
                </c:pt>
                <c:pt idx="89972">
                  <c:v>15.951441000000001</c:v>
                </c:pt>
                <c:pt idx="89973">
                  <c:v>15.950352000000001</c:v>
                </c:pt>
                <c:pt idx="89974">
                  <c:v>15.942907</c:v>
                </c:pt>
                <c:pt idx="89975">
                  <c:v>15.944329</c:v>
                </c:pt>
                <c:pt idx="89976">
                  <c:v>15.945278999999999</c:v>
                </c:pt>
                <c:pt idx="89977">
                  <c:v>15.938537999999999</c:v>
                </c:pt>
                <c:pt idx="89978">
                  <c:v>15.942166</c:v>
                </c:pt>
                <c:pt idx="89979">
                  <c:v>15.952686</c:v>
                </c:pt>
                <c:pt idx="89980">
                  <c:v>15.952590000000001</c:v>
                </c:pt>
                <c:pt idx="89981">
                  <c:v>15.954681000000001</c:v>
                </c:pt>
                <c:pt idx="89982">
                  <c:v>15.958199</c:v>
                </c:pt>
                <c:pt idx="89983">
                  <c:v>15.950609</c:v>
                </c:pt>
                <c:pt idx="89984">
                  <c:v>15.952824</c:v>
                </c:pt>
                <c:pt idx="89985">
                  <c:v>15.957659</c:v>
                </c:pt>
                <c:pt idx="89986">
                  <c:v>15.948328999999999</c:v>
                </c:pt>
                <c:pt idx="89987">
                  <c:v>15.943951999999999</c:v>
                </c:pt>
                <c:pt idx="89988">
                  <c:v>15.955697000000001</c:v>
                </c:pt>
                <c:pt idx="89989">
                  <c:v>15.964861000000001</c:v>
                </c:pt>
                <c:pt idx="89990">
                  <c:v>15.955586</c:v>
                </c:pt>
                <c:pt idx="89991">
                  <c:v>15.949158000000001</c:v>
                </c:pt>
                <c:pt idx="89992">
                  <c:v>15.95265</c:v>
                </c:pt>
                <c:pt idx="89993">
                  <c:v>15.952166999999999</c:v>
                </c:pt>
                <c:pt idx="89994">
                  <c:v>15.954734</c:v>
                </c:pt>
                <c:pt idx="89995">
                  <c:v>15.955612</c:v>
                </c:pt>
                <c:pt idx="89996">
                  <c:v>15.950697</c:v>
                </c:pt>
                <c:pt idx="89997">
                  <c:v>15.953154</c:v>
                </c:pt>
                <c:pt idx="89998">
                  <c:v>15.955387999999999</c:v>
                </c:pt>
                <c:pt idx="89999">
                  <c:v>15.950056999999999</c:v>
                </c:pt>
                <c:pt idx="90000">
                  <c:v>15.948136</c:v>
                </c:pt>
                <c:pt idx="90001">
                  <c:v>15.950533</c:v>
                </c:pt>
                <c:pt idx="90002">
                  <c:v>15.945275000000001</c:v>
                </c:pt>
                <c:pt idx="90003">
                  <c:v>15.941257</c:v>
                </c:pt>
                <c:pt idx="90004">
                  <c:v>15.956694000000001</c:v>
                </c:pt>
                <c:pt idx="90005">
                  <c:v>15.963331999999999</c:v>
                </c:pt>
                <c:pt idx="90006">
                  <c:v>15.952405000000001</c:v>
                </c:pt>
                <c:pt idx="90007">
                  <c:v>15.953718</c:v>
                </c:pt>
                <c:pt idx="90008">
                  <c:v>15.958553</c:v>
                </c:pt>
                <c:pt idx="90009">
                  <c:v>15.952911</c:v>
                </c:pt>
                <c:pt idx="90010">
                  <c:v>15.950847</c:v>
                </c:pt>
                <c:pt idx="90011">
                  <c:v>15.957316</c:v>
                </c:pt>
                <c:pt idx="90012">
                  <c:v>15.951965</c:v>
                </c:pt>
                <c:pt idx="90013">
                  <c:v>15.947272</c:v>
                </c:pt>
                <c:pt idx="90014">
                  <c:v>15.957538</c:v>
                </c:pt>
                <c:pt idx="90015">
                  <c:v>15.959121</c:v>
                </c:pt>
                <c:pt idx="90016">
                  <c:v>15.955342999999999</c:v>
                </c:pt>
                <c:pt idx="90017">
                  <c:v>15.957188</c:v>
                </c:pt>
                <c:pt idx="90018">
                  <c:v>15.953357</c:v>
                </c:pt>
                <c:pt idx="90019">
                  <c:v>15.950421</c:v>
                </c:pt>
                <c:pt idx="90020">
                  <c:v>15.956685999999999</c:v>
                </c:pt>
                <c:pt idx="90021">
                  <c:v>15.954247000000001</c:v>
                </c:pt>
                <c:pt idx="90022">
                  <c:v>15.948418999999999</c:v>
                </c:pt>
                <c:pt idx="90023">
                  <c:v>15.955908000000001</c:v>
                </c:pt>
                <c:pt idx="90024">
                  <c:v>15.953958</c:v>
                </c:pt>
                <c:pt idx="90025">
                  <c:v>15.945627</c:v>
                </c:pt>
                <c:pt idx="90026">
                  <c:v>15.958429000000001</c:v>
                </c:pt>
                <c:pt idx="90027">
                  <c:v>15.965572999999999</c:v>
                </c:pt>
                <c:pt idx="90028">
                  <c:v>15.957416</c:v>
                </c:pt>
                <c:pt idx="90029">
                  <c:v>15.955152999999999</c:v>
                </c:pt>
                <c:pt idx="90030">
                  <c:v>15.9605</c:v>
                </c:pt>
                <c:pt idx="90031">
                  <c:v>15.965178</c:v>
                </c:pt>
                <c:pt idx="90032">
                  <c:v>15.965119</c:v>
                </c:pt>
                <c:pt idx="90033">
                  <c:v>15.96293</c:v>
                </c:pt>
                <c:pt idx="90034">
                  <c:v>15.953206</c:v>
                </c:pt>
                <c:pt idx="90035">
                  <c:v>15.951051</c:v>
                </c:pt>
                <c:pt idx="90036">
                  <c:v>15.964</c:v>
                </c:pt>
                <c:pt idx="90037">
                  <c:v>15.959441999999999</c:v>
                </c:pt>
                <c:pt idx="90038">
                  <c:v>15.949434999999999</c:v>
                </c:pt>
                <c:pt idx="90039">
                  <c:v>15.960642</c:v>
                </c:pt>
                <c:pt idx="90040">
                  <c:v>15.964445</c:v>
                </c:pt>
                <c:pt idx="90041">
                  <c:v>15.951725</c:v>
                </c:pt>
                <c:pt idx="90042">
                  <c:v>15.955909999999999</c:v>
                </c:pt>
                <c:pt idx="90043">
                  <c:v>15.965857</c:v>
                </c:pt>
                <c:pt idx="90044">
                  <c:v>15.955708</c:v>
                </c:pt>
                <c:pt idx="90045">
                  <c:v>15.957008</c:v>
                </c:pt>
                <c:pt idx="90046">
                  <c:v>15.965078</c:v>
                </c:pt>
                <c:pt idx="90047">
                  <c:v>15.961992</c:v>
                </c:pt>
                <c:pt idx="90048">
                  <c:v>15.969461000000001</c:v>
                </c:pt>
                <c:pt idx="90049">
                  <c:v>15.967725</c:v>
                </c:pt>
                <c:pt idx="90050">
                  <c:v>15.951317</c:v>
                </c:pt>
                <c:pt idx="90051">
                  <c:v>15.955812999999999</c:v>
                </c:pt>
                <c:pt idx="90052">
                  <c:v>15.972105000000001</c:v>
                </c:pt>
                <c:pt idx="90053">
                  <c:v>15.965961</c:v>
                </c:pt>
                <c:pt idx="90054">
                  <c:v>15.958233</c:v>
                </c:pt>
                <c:pt idx="90055">
                  <c:v>15.971491</c:v>
                </c:pt>
                <c:pt idx="90056">
                  <c:v>15.967224</c:v>
                </c:pt>
                <c:pt idx="90057">
                  <c:v>15.951930000000001</c:v>
                </c:pt>
                <c:pt idx="90058">
                  <c:v>15.959864</c:v>
                </c:pt>
                <c:pt idx="90059">
                  <c:v>15.962903000000001</c:v>
                </c:pt>
                <c:pt idx="90060">
                  <c:v>15.951207999999999</c:v>
                </c:pt>
                <c:pt idx="90061">
                  <c:v>15.957276</c:v>
                </c:pt>
                <c:pt idx="90062">
                  <c:v>15.975267000000001</c:v>
                </c:pt>
                <c:pt idx="90063">
                  <c:v>15.967276</c:v>
                </c:pt>
                <c:pt idx="90064">
                  <c:v>15.952767</c:v>
                </c:pt>
                <c:pt idx="90065">
                  <c:v>15.961973</c:v>
                </c:pt>
                <c:pt idx="90066">
                  <c:v>15.959759999999999</c:v>
                </c:pt>
                <c:pt idx="90067">
                  <c:v>15.957735</c:v>
                </c:pt>
                <c:pt idx="90068">
                  <c:v>15.971973999999999</c:v>
                </c:pt>
                <c:pt idx="90069">
                  <c:v>15.970207</c:v>
                </c:pt>
                <c:pt idx="90070">
                  <c:v>15.966685999999999</c:v>
                </c:pt>
                <c:pt idx="90071">
                  <c:v>15.973025</c:v>
                </c:pt>
                <c:pt idx="90072">
                  <c:v>15.966123</c:v>
                </c:pt>
                <c:pt idx="90073">
                  <c:v>15.952565</c:v>
                </c:pt>
                <c:pt idx="90074">
                  <c:v>15.960335000000001</c:v>
                </c:pt>
                <c:pt idx="90075">
                  <c:v>15.969472</c:v>
                </c:pt>
                <c:pt idx="90076">
                  <c:v>15.965337999999999</c:v>
                </c:pt>
                <c:pt idx="90077">
                  <c:v>15.970173000000001</c:v>
                </c:pt>
                <c:pt idx="90078">
                  <c:v>15.969821</c:v>
                </c:pt>
                <c:pt idx="90079">
                  <c:v>15.964013</c:v>
                </c:pt>
                <c:pt idx="90080">
                  <c:v>15.966411000000001</c:v>
                </c:pt>
                <c:pt idx="90081">
                  <c:v>15.966721</c:v>
                </c:pt>
                <c:pt idx="90082">
                  <c:v>15.963893000000001</c:v>
                </c:pt>
                <c:pt idx="90083">
                  <c:v>15.961474000000001</c:v>
                </c:pt>
                <c:pt idx="90084">
                  <c:v>15.966119000000001</c:v>
                </c:pt>
                <c:pt idx="90085">
                  <c:v>15.969564</c:v>
                </c:pt>
                <c:pt idx="90086">
                  <c:v>15.966243</c:v>
                </c:pt>
                <c:pt idx="90087">
                  <c:v>15.96916</c:v>
                </c:pt>
                <c:pt idx="90088">
                  <c:v>15.972021</c:v>
                </c:pt>
                <c:pt idx="90089">
                  <c:v>15.972270999999999</c:v>
                </c:pt>
                <c:pt idx="90090">
                  <c:v>15.968254</c:v>
                </c:pt>
                <c:pt idx="90091">
                  <c:v>15.962227</c:v>
                </c:pt>
                <c:pt idx="90092">
                  <c:v>15.959761</c:v>
                </c:pt>
                <c:pt idx="90093">
                  <c:v>15.961035000000001</c:v>
                </c:pt>
                <c:pt idx="90094">
                  <c:v>15.976972</c:v>
                </c:pt>
                <c:pt idx="90095">
                  <c:v>15.97912</c:v>
                </c:pt>
                <c:pt idx="90096">
                  <c:v>15.962546</c:v>
                </c:pt>
                <c:pt idx="90097">
                  <c:v>15.965381000000001</c:v>
                </c:pt>
                <c:pt idx="90098">
                  <c:v>15.972512999999999</c:v>
                </c:pt>
                <c:pt idx="90099">
                  <c:v>15.968342</c:v>
                </c:pt>
                <c:pt idx="90100">
                  <c:v>15.965544</c:v>
                </c:pt>
                <c:pt idx="90101">
                  <c:v>15.964146</c:v>
                </c:pt>
                <c:pt idx="90102">
                  <c:v>15.964214999999999</c:v>
                </c:pt>
                <c:pt idx="90103">
                  <c:v>15.966809</c:v>
                </c:pt>
                <c:pt idx="90104">
                  <c:v>15.967974</c:v>
                </c:pt>
                <c:pt idx="90105">
                  <c:v>15.964039</c:v>
                </c:pt>
                <c:pt idx="90106">
                  <c:v>15.972011999999999</c:v>
                </c:pt>
                <c:pt idx="90107">
                  <c:v>15.983147000000001</c:v>
                </c:pt>
                <c:pt idx="90108">
                  <c:v>15.976416</c:v>
                </c:pt>
                <c:pt idx="90109">
                  <c:v>15.972068999999999</c:v>
                </c:pt>
                <c:pt idx="90110">
                  <c:v>15.973421999999999</c:v>
                </c:pt>
                <c:pt idx="90111">
                  <c:v>15.970921000000001</c:v>
                </c:pt>
                <c:pt idx="90112">
                  <c:v>15.970575</c:v>
                </c:pt>
                <c:pt idx="90113">
                  <c:v>15.976296</c:v>
                </c:pt>
                <c:pt idx="90114">
                  <c:v>15.975604000000001</c:v>
                </c:pt>
                <c:pt idx="90115">
                  <c:v>15.968467</c:v>
                </c:pt>
                <c:pt idx="90116">
                  <c:v>15.975849</c:v>
                </c:pt>
                <c:pt idx="90117">
                  <c:v>15.980012</c:v>
                </c:pt>
                <c:pt idx="90118">
                  <c:v>15.975529999999999</c:v>
                </c:pt>
                <c:pt idx="90119">
                  <c:v>15.977796</c:v>
                </c:pt>
                <c:pt idx="90120">
                  <c:v>15.971202</c:v>
                </c:pt>
                <c:pt idx="90121">
                  <c:v>15.963729000000001</c:v>
                </c:pt>
                <c:pt idx="90122">
                  <c:v>15.974735000000001</c:v>
                </c:pt>
                <c:pt idx="90123">
                  <c:v>15.981223</c:v>
                </c:pt>
                <c:pt idx="90124">
                  <c:v>15.969939999999999</c:v>
                </c:pt>
                <c:pt idx="90125">
                  <c:v>15.965073</c:v>
                </c:pt>
                <c:pt idx="90126">
                  <c:v>15.97531</c:v>
                </c:pt>
                <c:pt idx="90127">
                  <c:v>15.972645</c:v>
                </c:pt>
                <c:pt idx="90128">
                  <c:v>15.969816</c:v>
                </c:pt>
                <c:pt idx="90129">
                  <c:v>15.979782999999999</c:v>
                </c:pt>
                <c:pt idx="90130">
                  <c:v>15.977086</c:v>
                </c:pt>
                <c:pt idx="90131">
                  <c:v>15.976979</c:v>
                </c:pt>
                <c:pt idx="90132">
                  <c:v>15.984125000000001</c:v>
                </c:pt>
                <c:pt idx="90133">
                  <c:v>15.970852000000001</c:v>
                </c:pt>
                <c:pt idx="90134">
                  <c:v>15.961342</c:v>
                </c:pt>
                <c:pt idx="90135">
                  <c:v>15.977345</c:v>
                </c:pt>
                <c:pt idx="90136">
                  <c:v>15.981515</c:v>
                </c:pt>
                <c:pt idx="90137">
                  <c:v>15.967498000000001</c:v>
                </c:pt>
                <c:pt idx="90138">
                  <c:v>15.976003</c:v>
                </c:pt>
                <c:pt idx="90139">
                  <c:v>15.98129</c:v>
                </c:pt>
                <c:pt idx="90140">
                  <c:v>15.965237</c:v>
                </c:pt>
                <c:pt idx="90141">
                  <c:v>15.96794</c:v>
                </c:pt>
                <c:pt idx="90142">
                  <c:v>15.981183</c:v>
                </c:pt>
                <c:pt idx="90143">
                  <c:v>15.977338</c:v>
                </c:pt>
                <c:pt idx="90144">
                  <c:v>15.970841999999999</c:v>
                </c:pt>
                <c:pt idx="90145">
                  <c:v>15.973163</c:v>
                </c:pt>
                <c:pt idx="90146">
                  <c:v>15.974876</c:v>
                </c:pt>
                <c:pt idx="90147">
                  <c:v>15.975111</c:v>
                </c:pt>
                <c:pt idx="90148">
                  <c:v>15.975858000000001</c:v>
                </c:pt>
                <c:pt idx="90149">
                  <c:v>15.974646999999999</c:v>
                </c:pt>
                <c:pt idx="90150">
                  <c:v>15.976758999999999</c:v>
                </c:pt>
                <c:pt idx="90151">
                  <c:v>15.982585</c:v>
                </c:pt>
                <c:pt idx="90152">
                  <c:v>15.983492999999999</c:v>
                </c:pt>
                <c:pt idx="90153">
                  <c:v>15.981608</c:v>
                </c:pt>
                <c:pt idx="90154">
                  <c:v>15.981548</c:v>
                </c:pt>
                <c:pt idx="90155">
                  <c:v>15.983599999999999</c:v>
                </c:pt>
                <c:pt idx="90156">
                  <c:v>15.979704999999999</c:v>
                </c:pt>
                <c:pt idx="90157">
                  <c:v>15.983793</c:v>
                </c:pt>
                <c:pt idx="90158">
                  <c:v>15.987985</c:v>
                </c:pt>
                <c:pt idx="90159">
                  <c:v>15.974962</c:v>
                </c:pt>
                <c:pt idx="90160">
                  <c:v>15.980093</c:v>
                </c:pt>
                <c:pt idx="90161">
                  <c:v>15.990814</c:v>
                </c:pt>
                <c:pt idx="90162">
                  <c:v>15.976516999999999</c:v>
                </c:pt>
                <c:pt idx="90163">
                  <c:v>15.972753000000001</c:v>
                </c:pt>
                <c:pt idx="90164">
                  <c:v>15.987257</c:v>
                </c:pt>
                <c:pt idx="90165">
                  <c:v>15.983043</c:v>
                </c:pt>
                <c:pt idx="90166">
                  <c:v>15.971852999999999</c:v>
                </c:pt>
                <c:pt idx="90167">
                  <c:v>15.987282</c:v>
                </c:pt>
                <c:pt idx="90168">
                  <c:v>15.988222</c:v>
                </c:pt>
                <c:pt idx="90169">
                  <c:v>15.966832</c:v>
                </c:pt>
                <c:pt idx="90170">
                  <c:v>15.977197</c:v>
                </c:pt>
                <c:pt idx="90171">
                  <c:v>15.991167000000001</c:v>
                </c:pt>
                <c:pt idx="90172">
                  <c:v>15.981387</c:v>
                </c:pt>
                <c:pt idx="90173">
                  <c:v>15.983610000000001</c:v>
                </c:pt>
                <c:pt idx="90174">
                  <c:v>15.992948999999999</c:v>
                </c:pt>
                <c:pt idx="90175">
                  <c:v>15.980184</c:v>
                </c:pt>
                <c:pt idx="90176">
                  <c:v>15.971431000000001</c:v>
                </c:pt>
                <c:pt idx="90177">
                  <c:v>15.984031</c:v>
                </c:pt>
                <c:pt idx="90178">
                  <c:v>15.981631999999999</c:v>
                </c:pt>
                <c:pt idx="90179">
                  <c:v>15.972125</c:v>
                </c:pt>
                <c:pt idx="90180">
                  <c:v>15.982911</c:v>
                </c:pt>
                <c:pt idx="90181">
                  <c:v>15.987088</c:v>
                </c:pt>
                <c:pt idx="90182">
                  <c:v>15.980722</c:v>
                </c:pt>
                <c:pt idx="90183">
                  <c:v>15.978631</c:v>
                </c:pt>
                <c:pt idx="90184">
                  <c:v>15.978630000000001</c:v>
                </c:pt>
                <c:pt idx="90185">
                  <c:v>15.977817999999999</c:v>
                </c:pt>
                <c:pt idx="90186">
                  <c:v>15.977239000000001</c:v>
                </c:pt>
                <c:pt idx="90187">
                  <c:v>15.982393</c:v>
                </c:pt>
                <c:pt idx="90188">
                  <c:v>15.980345</c:v>
                </c:pt>
                <c:pt idx="90189">
                  <c:v>15.979597</c:v>
                </c:pt>
                <c:pt idx="90190">
                  <c:v>15.986923000000001</c:v>
                </c:pt>
                <c:pt idx="90191">
                  <c:v>15.985291999999999</c:v>
                </c:pt>
                <c:pt idx="90192">
                  <c:v>15.985265</c:v>
                </c:pt>
                <c:pt idx="90193">
                  <c:v>15.993817</c:v>
                </c:pt>
                <c:pt idx="90194">
                  <c:v>15.990952999999999</c:v>
                </c:pt>
                <c:pt idx="90195">
                  <c:v>15.981684</c:v>
                </c:pt>
                <c:pt idx="90196">
                  <c:v>15.986992000000001</c:v>
                </c:pt>
                <c:pt idx="90197">
                  <c:v>15.985167000000001</c:v>
                </c:pt>
                <c:pt idx="90198">
                  <c:v>15.970755</c:v>
                </c:pt>
                <c:pt idx="90199">
                  <c:v>15.979552</c:v>
                </c:pt>
                <c:pt idx="90200">
                  <c:v>15.991370999999999</c:v>
                </c:pt>
                <c:pt idx="90201">
                  <c:v>15.989611</c:v>
                </c:pt>
                <c:pt idx="90202">
                  <c:v>15.998621</c:v>
                </c:pt>
                <c:pt idx="90203">
                  <c:v>15.999491000000001</c:v>
                </c:pt>
                <c:pt idx="90204">
                  <c:v>15.987500000000001</c:v>
                </c:pt>
                <c:pt idx="90205">
                  <c:v>15.986933000000001</c:v>
                </c:pt>
                <c:pt idx="90206">
                  <c:v>15.992561</c:v>
                </c:pt>
                <c:pt idx="90207">
                  <c:v>15.986458000000001</c:v>
                </c:pt>
                <c:pt idx="90208">
                  <c:v>15.987043</c:v>
                </c:pt>
                <c:pt idx="90209">
                  <c:v>15.991830999999999</c:v>
                </c:pt>
                <c:pt idx="90210">
                  <c:v>15.980381</c:v>
                </c:pt>
                <c:pt idx="90211">
                  <c:v>15.982499000000001</c:v>
                </c:pt>
                <c:pt idx="90212">
                  <c:v>15.996926</c:v>
                </c:pt>
                <c:pt idx="90213">
                  <c:v>15.994691</c:v>
                </c:pt>
                <c:pt idx="90214">
                  <c:v>15.992451000000001</c:v>
                </c:pt>
                <c:pt idx="90215">
                  <c:v>15.998068999999999</c:v>
                </c:pt>
                <c:pt idx="90216">
                  <c:v>15.998497</c:v>
                </c:pt>
                <c:pt idx="90217">
                  <c:v>15.99335</c:v>
                </c:pt>
                <c:pt idx="90218">
                  <c:v>15.992463000000001</c:v>
                </c:pt>
                <c:pt idx="90219">
                  <c:v>15.983848</c:v>
                </c:pt>
                <c:pt idx="90220">
                  <c:v>15.9712</c:v>
                </c:pt>
                <c:pt idx="90221">
                  <c:v>15.981411</c:v>
                </c:pt>
                <c:pt idx="90222">
                  <c:v>15.988998</c:v>
                </c:pt>
                <c:pt idx="90223">
                  <c:v>15.979856</c:v>
                </c:pt>
                <c:pt idx="90224">
                  <c:v>15.979476</c:v>
                </c:pt>
                <c:pt idx="90225">
                  <c:v>15.988023</c:v>
                </c:pt>
                <c:pt idx="90226">
                  <c:v>15.990565999999999</c:v>
                </c:pt>
                <c:pt idx="90227">
                  <c:v>15.984824</c:v>
                </c:pt>
                <c:pt idx="90228">
                  <c:v>15.988507999999999</c:v>
                </c:pt>
                <c:pt idx="90229">
                  <c:v>15.989798</c:v>
                </c:pt>
                <c:pt idx="90230">
                  <c:v>15.984804</c:v>
                </c:pt>
                <c:pt idx="90231">
                  <c:v>15.993674</c:v>
                </c:pt>
                <c:pt idx="90232">
                  <c:v>15.99492</c:v>
                </c:pt>
                <c:pt idx="90233">
                  <c:v>15.987403</c:v>
                </c:pt>
                <c:pt idx="90234">
                  <c:v>15.989855</c:v>
                </c:pt>
                <c:pt idx="90235">
                  <c:v>15.992766</c:v>
                </c:pt>
                <c:pt idx="90236">
                  <c:v>15.989133000000001</c:v>
                </c:pt>
                <c:pt idx="90237">
                  <c:v>15.99005</c:v>
                </c:pt>
                <c:pt idx="90238">
                  <c:v>15.999859000000001</c:v>
                </c:pt>
                <c:pt idx="90239">
                  <c:v>15.997375999999999</c:v>
                </c:pt>
                <c:pt idx="90240">
                  <c:v>15.994944</c:v>
                </c:pt>
                <c:pt idx="90241">
                  <c:v>16.001336000000002</c:v>
                </c:pt>
                <c:pt idx="90242">
                  <c:v>16.000312000000001</c:v>
                </c:pt>
                <c:pt idx="90243">
                  <c:v>16.000337999999999</c:v>
                </c:pt>
                <c:pt idx="90244">
                  <c:v>15.994802999999999</c:v>
                </c:pt>
                <c:pt idx="90245">
                  <c:v>15.982137</c:v>
                </c:pt>
                <c:pt idx="90246">
                  <c:v>15.986839</c:v>
                </c:pt>
                <c:pt idx="90247">
                  <c:v>15.996344000000001</c:v>
                </c:pt>
                <c:pt idx="90248">
                  <c:v>15.991851</c:v>
                </c:pt>
                <c:pt idx="90249">
                  <c:v>15.988432</c:v>
                </c:pt>
                <c:pt idx="90250">
                  <c:v>15.999226</c:v>
                </c:pt>
                <c:pt idx="90251">
                  <c:v>16.00517</c:v>
                </c:pt>
                <c:pt idx="90252">
                  <c:v>16.001597</c:v>
                </c:pt>
                <c:pt idx="90253">
                  <c:v>16.001210999999998</c:v>
                </c:pt>
                <c:pt idx="90254">
                  <c:v>15.99432</c:v>
                </c:pt>
                <c:pt idx="90255">
                  <c:v>15.984553</c:v>
                </c:pt>
                <c:pt idx="90256">
                  <c:v>15.984615</c:v>
                </c:pt>
                <c:pt idx="90257">
                  <c:v>15.992229</c:v>
                </c:pt>
                <c:pt idx="90258">
                  <c:v>15.991989</c:v>
                </c:pt>
                <c:pt idx="90259">
                  <c:v>15.987311</c:v>
                </c:pt>
                <c:pt idx="90260">
                  <c:v>16.003913000000001</c:v>
                </c:pt>
                <c:pt idx="90261">
                  <c:v>16.011623999999998</c:v>
                </c:pt>
                <c:pt idx="90262">
                  <c:v>15.996646999999999</c:v>
                </c:pt>
                <c:pt idx="90263">
                  <c:v>15.99715</c:v>
                </c:pt>
                <c:pt idx="90264">
                  <c:v>16.002321999999999</c:v>
                </c:pt>
                <c:pt idx="90265">
                  <c:v>15.998182999999999</c:v>
                </c:pt>
                <c:pt idx="90266">
                  <c:v>15.999243999999999</c:v>
                </c:pt>
                <c:pt idx="90267">
                  <c:v>16.001866</c:v>
                </c:pt>
                <c:pt idx="90268">
                  <c:v>15.99846</c:v>
                </c:pt>
                <c:pt idx="90269">
                  <c:v>15.998117000000001</c:v>
                </c:pt>
                <c:pt idx="90270">
                  <c:v>16.005326</c:v>
                </c:pt>
                <c:pt idx="90271">
                  <c:v>16.002575999999998</c:v>
                </c:pt>
                <c:pt idx="90272">
                  <c:v>15.998245000000001</c:v>
                </c:pt>
                <c:pt idx="90273">
                  <c:v>15.998059</c:v>
                </c:pt>
                <c:pt idx="90274">
                  <c:v>15.992132</c:v>
                </c:pt>
                <c:pt idx="90275">
                  <c:v>15.996381</c:v>
                </c:pt>
                <c:pt idx="90276">
                  <c:v>15.999279</c:v>
                </c:pt>
                <c:pt idx="90277">
                  <c:v>15.991631999999999</c:v>
                </c:pt>
                <c:pt idx="90278">
                  <c:v>15.996307</c:v>
                </c:pt>
                <c:pt idx="90279">
                  <c:v>16.007874000000001</c:v>
                </c:pt>
                <c:pt idx="90280">
                  <c:v>16.005043000000001</c:v>
                </c:pt>
                <c:pt idx="90281">
                  <c:v>15.99348</c:v>
                </c:pt>
                <c:pt idx="90282">
                  <c:v>15.994458</c:v>
                </c:pt>
                <c:pt idx="90283">
                  <c:v>15.994204999999999</c:v>
                </c:pt>
                <c:pt idx="90284">
                  <c:v>15.992789999999999</c:v>
                </c:pt>
                <c:pt idx="90285">
                  <c:v>16.002167</c:v>
                </c:pt>
                <c:pt idx="90286">
                  <c:v>16.003889000000001</c:v>
                </c:pt>
                <c:pt idx="90287">
                  <c:v>16.000397</c:v>
                </c:pt>
                <c:pt idx="90288">
                  <c:v>16.001313</c:v>
                </c:pt>
                <c:pt idx="90289">
                  <c:v>16.005898000000002</c:v>
                </c:pt>
                <c:pt idx="90290">
                  <c:v>16.001978000000001</c:v>
                </c:pt>
                <c:pt idx="90291">
                  <c:v>15.998329</c:v>
                </c:pt>
                <c:pt idx="90292">
                  <c:v>16.000926</c:v>
                </c:pt>
                <c:pt idx="90293">
                  <c:v>15.988763000000001</c:v>
                </c:pt>
                <c:pt idx="90294">
                  <c:v>15.9901</c:v>
                </c:pt>
                <c:pt idx="90295">
                  <c:v>16.009853</c:v>
                </c:pt>
                <c:pt idx="90296">
                  <c:v>16.002976</c:v>
                </c:pt>
                <c:pt idx="90297">
                  <c:v>15.993819</c:v>
                </c:pt>
                <c:pt idx="90298">
                  <c:v>16.005240999999998</c:v>
                </c:pt>
                <c:pt idx="90299">
                  <c:v>16.010061</c:v>
                </c:pt>
                <c:pt idx="90300">
                  <c:v>15.999771000000001</c:v>
                </c:pt>
                <c:pt idx="90301">
                  <c:v>15.998139999999999</c:v>
                </c:pt>
                <c:pt idx="90302">
                  <c:v>16.005754</c:v>
                </c:pt>
                <c:pt idx="90303">
                  <c:v>16.004232000000002</c:v>
                </c:pt>
                <c:pt idx="90304">
                  <c:v>16.006030000000003</c:v>
                </c:pt>
                <c:pt idx="90305">
                  <c:v>16.003655000000002</c:v>
                </c:pt>
                <c:pt idx="90306">
                  <c:v>15.993434000000001</c:v>
                </c:pt>
                <c:pt idx="90307">
                  <c:v>16.002428999999999</c:v>
                </c:pt>
                <c:pt idx="90308">
                  <c:v>16.012315999999998</c:v>
                </c:pt>
                <c:pt idx="90309">
                  <c:v>16.006799999999998</c:v>
                </c:pt>
                <c:pt idx="90310">
                  <c:v>16.000709000000001</c:v>
                </c:pt>
                <c:pt idx="90311">
                  <c:v>16.005407999999999</c:v>
                </c:pt>
                <c:pt idx="90312">
                  <c:v>16.007376000000001</c:v>
                </c:pt>
                <c:pt idx="90313">
                  <c:v>15.998067000000001</c:v>
                </c:pt>
                <c:pt idx="90314">
                  <c:v>15.999504999999999</c:v>
                </c:pt>
                <c:pt idx="90315">
                  <c:v>16.000672999999999</c:v>
                </c:pt>
                <c:pt idx="90316">
                  <c:v>15.997684</c:v>
                </c:pt>
                <c:pt idx="90317">
                  <c:v>16.005459999999999</c:v>
                </c:pt>
                <c:pt idx="90318">
                  <c:v>16.008618999999999</c:v>
                </c:pt>
                <c:pt idx="90319">
                  <c:v>16.008116999999999</c:v>
                </c:pt>
                <c:pt idx="90320">
                  <c:v>16.015166000000001</c:v>
                </c:pt>
                <c:pt idx="90321">
                  <c:v>16.019550000000002</c:v>
                </c:pt>
                <c:pt idx="90322">
                  <c:v>16.010467999999999</c:v>
                </c:pt>
                <c:pt idx="90323">
                  <c:v>16.010804999999998</c:v>
                </c:pt>
                <c:pt idx="90324">
                  <c:v>16.016156000000002</c:v>
                </c:pt>
                <c:pt idx="90325">
                  <c:v>16.006143999999999</c:v>
                </c:pt>
                <c:pt idx="90326">
                  <c:v>16.007527</c:v>
                </c:pt>
                <c:pt idx="90327">
                  <c:v>16.010846000000001</c:v>
                </c:pt>
                <c:pt idx="90328">
                  <c:v>16.004998999999998</c:v>
                </c:pt>
                <c:pt idx="90329">
                  <c:v>16.007004999999999</c:v>
                </c:pt>
                <c:pt idx="90330">
                  <c:v>16.01248</c:v>
                </c:pt>
                <c:pt idx="90331">
                  <c:v>16.012191000000001</c:v>
                </c:pt>
                <c:pt idx="90332">
                  <c:v>16.003222000000001</c:v>
                </c:pt>
                <c:pt idx="90333">
                  <c:v>16.003384</c:v>
                </c:pt>
                <c:pt idx="90334">
                  <c:v>16.001873</c:v>
                </c:pt>
                <c:pt idx="90335">
                  <c:v>15.995660000000001</c:v>
                </c:pt>
                <c:pt idx="90336">
                  <c:v>16.010418999999999</c:v>
                </c:pt>
                <c:pt idx="90337">
                  <c:v>16.019601999999999</c:v>
                </c:pt>
                <c:pt idx="90338">
                  <c:v>16.012850999999998</c:v>
                </c:pt>
                <c:pt idx="90339">
                  <c:v>16.013991000000001</c:v>
                </c:pt>
                <c:pt idx="90340">
                  <c:v>16.012720000000002</c:v>
                </c:pt>
                <c:pt idx="90341">
                  <c:v>16.00348</c:v>
                </c:pt>
                <c:pt idx="90342">
                  <c:v>16.004514</c:v>
                </c:pt>
                <c:pt idx="90343">
                  <c:v>16.017471</c:v>
                </c:pt>
                <c:pt idx="90344">
                  <c:v>16.018253999999999</c:v>
                </c:pt>
                <c:pt idx="90345">
                  <c:v>16.012098999999999</c:v>
                </c:pt>
                <c:pt idx="90346">
                  <c:v>16.012464999999999</c:v>
                </c:pt>
                <c:pt idx="90347">
                  <c:v>16.004030999999998</c:v>
                </c:pt>
                <c:pt idx="90348">
                  <c:v>16.001092</c:v>
                </c:pt>
                <c:pt idx="90349">
                  <c:v>16.010621999999998</c:v>
                </c:pt>
                <c:pt idx="90350">
                  <c:v>16.012219000000002</c:v>
                </c:pt>
                <c:pt idx="90351">
                  <c:v>16.010956</c:v>
                </c:pt>
                <c:pt idx="90352">
                  <c:v>16.014361000000001</c:v>
                </c:pt>
                <c:pt idx="90353">
                  <c:v>16.010880999999998</c:v>
                </c:pt>
                <c:pt idx="90354">
                  <c:v>16.002980000000001</c:v>
                </c:pt>
                <c:pt idx="90355">
                  <c:v>16.010379</c:v>
                </c:pt>
                <c:pt idx="90356">
                  <c:v>16.009700000000002</c:v>
                </c:pt>
                <c:pt idx="90357">
                  <c:v>15.999046</c:v>
                </c:pt>
                <c:pt idx="90358">
                  <c:v>16.011808000000002</c:v>
                </c:pt>
                <c:pt idx="90359">
                  <c:v>16.015601</c:v>
                </c:pt>
                <c:pt idx="90360">
                  <c:v>16.007542000000001</c:v>
                </c:pt>
                <c:pt idx="90361">
                  <c:v>16.025373000000002</c:v>
                </c:pt>
                <c:pt idx="90362">
                  <c:v>16.031750000000002</c:v>
                </c:pt>
                <c:pt idx="90363">
                  <c:v>16.013463999999999</c:v>
                </c:pt>
                <c:pt idx="90364">
                  <c:v>16.012875000000001</c:v>
                </c:pt>
                <c:pt idx="90365">
                  <c:v>16.019964000000002</c:v>
                </c:pt>
                <c:pt idx="90366">
                  <c:v>16.008789</c:v>
                </c:pt>
                <c:pt idx="90367">
                  <c:v>16.006253999999998</c:v>
                </c:pt>
                <c:pt idx="90368">
                  <c:v>16.014948</c:v>
                </c:pt>
                <c:pt idx="90369">
                  <c:v>16.010806000000002</c:v>
                </c:pt>
                <c:pt idx="90370">
                  <c:v>16.010365</c:v>
                </c:pt>
                <c:pt idx="90371">
                  <c:v>16.017875</c:v>
                </c:pt>
                <c:pt idx="90372">
                  <c:v>16.018765999999999</c:v>
                </c:pt>
                <c:pt idx="90373">
                  <c:v>16.018414999999997</c:v>
                </c:pt>
                <c:pt idx="90374">
                  <c:v>16.022781000000002</c:v>
                </c:pt>
                <c:pt idx="90375">
                  <c:v>16.018312000000002</c:v>
                </c:pt>
                <c:pt idx="90376">
                  <c:v>16.008277</c:v>
                </c:pt>
                <c:pt idx="90377">
                  <c:v>16.013347</c:v>
                </c:pt>
                <c:pt idx="90378">
                  <c:v>16.013654000000002</c:v>
                </c:pt>
                <c:pt idx="90379">
                  <c:v>16.001502000000002</c:v>
                </c:pt>
                <c:pt idx="90380">
                  <c:v>16.003697000000003</c:v>
                </c:pt>
                <c:pt idx="90381">
                  <c:v>16.010668000000003</c:v>
                </c:pt>
                <c:pt idx="90382">
                  <c:v>16.016190000000002</c:v>
                </c:pt>
                <c:pt idx="90383">
                  <c:v>16.029536999999998</c:v>
                </c:pt>
                <c:pt idx="90384">
                  <c:v>16.033412999999999</c:v>
                </c:pt>
                <c:pt idx="90385">
                  <c:v>16.019469999999998</c:v>
                </c:pt>
                <c:pt idx="90386">
                  <c:v>16.014984999999999</c:v>
                </c:pt>
                <c:pt idx="90387">
                  <c:v>16.028700000000001</c:v>
                </c:pt>
                <c:pt idx="90388">
                  <c:v>16.023778</c:v>
                </c:pt>
                <c:pt idx="90389">
                  <c:v>16.012316999999999</c:v>
                </c:pt>
                <c:pt idx="90390">
                  <c:v>16.023924999999998</c:v>
                </c:pt>
                <c:pt idx="90391">
                  <c:v>16.019503</c:v>
                </c:pt>
                <c:pt idx="90392">
                  <c:v>16.008532000000002</c:v>
                </c:pt>
                <c:pt idx="90393">
                  <c:v>16.022331999999999</c:v>
                </c:pt>
                <c:pt idx="90394">
                  <c:v>16.026351999999999</c:v>
                </c:pt>
                <c:pt idx="90395">
                  <c:v>16.014939999999999</c:v>
                </c:pt>
                <c:pt idx="90396">
                  <c:v>16.017030999999999</c:v>
                </c:pt>
                <c:pt idx="90397">
                  <c:v>16.023800999999999</c:v>
                </c:pt>
                <c:pt idx="90398">
                  <c:v>16.015445</c:v>
                </c:pt>
                <c:pt idx="90399">
                  <c:v>16.014279000000002</c:v>
                </c:pt>
                <c:pt idx="90400">
                  <c:v>16.017361000000001</c:v>
                </c:pt>
                <c:pt idx="90401">
                  <c:v>16.013075999999998</c:v>
                </c:pt>
                <c:pt idx="90402">
                  <c:v>16.023256</c:v>
                </c:pt>
                <c:pt idx="90403">
                  <c:v>16.028435999999999</c:v>
                </c:pt>
                <c:pt idx="90404">
                  <c:v>16.016055999999999</c:v>
                </c:pt>
                <c:pt idx="90405">
                  <c:v>16.014144000000002</c:v>
                </c:pt>
                <c:pt idx="90406">
                  <c:v>16.022437</c:v>
                </c:pt>
                <c:pt idx="90407">
                  <c:v>16.022959999999998</c:v>
                </c:pt>
                <c:pt idx="90408">
                  <c:v>16.017778</c:v>
                </c:pt>
                <c:pt idx="90409">
                  <c:v>16.021832</c:v>
                </c:pt>
                <c:pt idx="90410">
                  <c:v>16.020410999999999</c:v>
                </c:pt>
                <c:pt idx="90411">
                  <c:v>16.015499999999999</c:v>
                </c:pt>
                <c:pt idx="90412">
                  <c:v>16.021936</c:v>
                </c:pt>
                <c:pt idx="90413">
                  <c:v>16.019221999999999</c:v>
                </c:pt>
                <c:pt idx="90414">
                  <c:v>16.012427000000002</c:v>
                </c:pt>
                <c:pt idx="90415">
                  <c:v>16.017738000000001</c:v>
                </c:pt>
                <c:pt idx="90416">
                  <c:v>16.020747</c:v>
                </c:pt>
                <c:pt idx="90417">
                  <c:v>16.016500000000001</c:v>
                </c:pt>
                <c:pt idx="90418">
                  <c:v>16.017645000000002</c:v>
                </c:pt>
                <c:pt idx="90419">
                  <c:v>16.024267999999999</c:v>
                </c:pt>
                <c:pt idx="90420">
                  <c:v>16.022297999999999</c:v>
                </c:pt>
                <c:pt idx="90421">
                  <c:v>16.023942999999999</c:v>
                </c:pt>
                <c:pt idx="90422">
                  <c:v>16.030165</c:v>
                </c:pt>
                <c:pt idx="90423">
                  <c:v>16.023965</c:v>
                </c:pt>
                <c:pt idx="90424">
                  <c:v>16.023971</c:v>
                </c:pt>
                <c:pt idx="90425">
                  <c:v>16.028072000000002</c:v>
                </c:pt>
                <c:pt idx="90426">
                  <c:v>16.022885000000002</c:v>
                </c:pt>
                <c:pt idx="90427">
                  <c:v>16.017163</c:v>
                </c:pt>
                <c:pt idx="90428">
                  <c:v>16.018822</c:v>
                </c:pt>
                <c:pt idx="90429">
                  <c:v>16.023472999999999</c:v>
                </c:pt>
                <c:pt idx="90430">
                  <c:v>16.018293999999997</c:v>
                </c:pt>
                <c:pt idx="90431">
                  <c:v>16.019114000000002</c:v>
                </c:pt>
                <c:pt idx="90432">
                  <c:v>16.029344999999999</c:v>
                </c:pt>
                <c:pt idx="90433">
                  <c:v>16.030495999999999</c:v>
                </c:pt>
                <c:pt idx="90434">
                  <c:v>16.029778</c:v>
                </c:pt>
                <c:pt idx="90435">
                  <c:v>16.031525000000002</c:v>
                </c:pt>
                <c:pt idx="90436">
                  <c:v>16.023513000000001</c:v>
                </c:pt>
                <c:pt idx="90437">
                  <c:v>16.017094999999998</c:v>
                </c:pt>
                <c:pt idx="90438">
                  <c:v>16.029319999999998</c:v>
                </c:pt>
                <c:pt idx="90439">
                  <c:v>16.028801999999999</c:v>
                </c:pt>
                <c:pt idx="90440">
                  <c:v>16.016767000000002</c:v>
                </c:pt>
                <c:pt idx="90441">
                  <c:v>16.026780000000002</c:v>
                </c:pt>
                <c:pt idx="90442">
                  <c:v>16.029696000000001</c:v>
                </c:pt>
                <c:pt idx="90443">
                  <c:v>16.027117000000001</c:v>
                </c:pt>
                <c:pt idx="90444">
                  <c:v>16.037520999999998</c:v>
                </c:pt>
                <c:pt idx="90445">
                  <c:v>16.032329000000001</c:v>
                </c:pt>
                <c:pt idx="90446">
                  <c:v>16.018978000000001</c:v>
                </c:pt>
                <c:pt idx="90447">
                  <c:v>16.026533999999998</c:v>
                </c:pt>
                <c:pt idx="90448">
                  <c:v>16.029899999999998</c:v>
                </c:pt>
                <c:pt idx="90449">
                  <c:v>16.018298000000001</c:v>
                </c:pt>
                <c:pt idx="90450">
                  <c:v>16.027162000000001</c:v>
                </c:pt>
                <c:pt idx="90451">
                  <c:v>16.039076999999999</c:v>
                </c:pt>
                <c:pt idx="90452">
                  <c:v>16.030200999999998</c:v>
                </c:pt>
                <c:pt idx="90453">
                  <c:v>16.026854999999998</c:v>
                </c:pt>
                <c:pt idx="90454">
                  <c:v>16.027853</c:v>
                </c:pt>
                <c:pt idx="90455">
                  <c:v>16.024697</c:v>
                </c:pt>
                <c:pt idx="90456">
                  <c:v>16.023783000000002</c:v>
                </c:pt>
                <c:pt idx="90457">
                  <c:v>16.028672</c:v>
                </c:pt>
                <c:pt idx="90458">
                  <c:v>16.032336999999998</c:v>
                </c:pt>
                <c:pt idx="90459">
                  <c:v>16.029519000000001</c:v>
                </c:pt>
                <c:pt idx="90460">
                  <c:v>16.032632</c:v>
                </c:pt>
                <c:pt idx="90461">
                  <c:v>16.028840000000002</c:v>
                </c:pt>
                <c:pt idx="90462">
                  <c:v>16.02328</c:v>
                </c:pt>
                <c:pt idx="90463">
                  <c:v>16.037412</c:v>
                </c:pt>
                <c:pt idx="90464">
                  <c:v>16.036183999999999</c:v>
                </c:pt>
                <c:pt idx="90465">
                  <c:v>16.020318</c:v>
                </c:pt>
                <c:pt idx="90466">
                  <c:v>16.026619</c:v>
                </c:pt>
                <c:pt idx="90467">
                  <c:v>16.039366999999999</c:v>
                </c:pt>
                <c:pt idx="90468">
                  <c:v>16.037613</c:v>
                </c:pt>
                <c:pt idx="90469">
                  <c:v>16.030760000000001</c:v>
                </c:pt>
                <c:pt idx="90470">
                  <c:v>16.029823</c:v>
                </c:pt>
                <c:pt idx="90471">
                  <c:v>16.026600000000002</c:v>
                </c:pt>
                <c:pt idx="90472">
                  <c:v>16.026668999999998</c:v>
                </c:pt>
                <c:pt idx="90473">
                  <c:v>16.035043000000002</c:v>
                </c:pt>
                <c:pt idx="90474">
                  <c:v>16.029866999999999</c:v>
                </c:pt>
                <c:pt idx="90475">
                  <c:v>16.021684</c:v>
                </c:pt>
                <c:pt idx="90476">
                  <c:v>16.023616000000001</c:v>
                </c:pt>
                <c:pt idx="90477">
                  <c:v>16.029161999999999</c:v>
                </c:pt>
                <c:pt idx="90478">
                  <c:v>16.037410999999999</c:v>
                </c:pt>
                <c:pt idx="90479">
                  <c:v>16.044206000000003</c:v>
                </c:pt>
                <c:pt idx="90480">
                  <c:v>16.039158999999998</c:v>
                </c:pt>
                <c:pt idx="90481">
                  <c:v>16.030765000000002</c:v>
                </c:pt>
                <c:pt idx="90482">
                  <c:v>16.03857</c:v>
                </c:pt>
                <c:pt idx="90483">
                  <c:v>16.042256000000002</c:v>
                </c:pt>
                <c:pt idx="90484">
                  <c:v>16.032584999999997</c:v>
                </c:pt>
                <c:pt idx="90485">
                  <c:v>16.033289</c:v>
                </c:pt>
                <c:pt idx="90486">
                  <c:v>16.032046000000001</c:v>
                </c:pt>
                <c:pt idx="90487">
                  <c:v>16.029249</c:v>
                </c:pt>
                <c:pt idx="90488">
                  <c:v>16.038237000000002</c:v>
                </c:pt>
                <c:pt idx="90489">
                  <c:v>16.042854999999999</c:v>
                </c:pt>
                <c:pt idx="90490">
                  <c:v>16.039555</c:v>
                </c:pt>
                <c:pt idx="90491">
                  <c:v>16.039631999999997</c:v>
                </c:pt>
                <c:pt idx="90492">
                  <c:v>16.038875000000001</c:v>
                </c:pt>
                <c:pt idx="90493">
                  <c:v>16.030856999999997</c:v>
                </c:pt>
                <c:pt idx="90494">
                  <c:v>16.029852999999999</c:v>
                </c:pt>
                <c:pt idx="90495">
                  <c:v>16.032949000000002</c:v>
                </c:pt>
                <c:pt idx="90496">
                  <c:v>16.027661999999999</c:v>
                </c:pt>
                <c:pt idx="90497">
                  <c:v>16.031264</c:v>
                </c:pt>
                <c:pt idx="90498">
                  <c:v>16.037863000000002</c:v>
                </c:pt>
                <c:pt idx="90499">
                  <c:v>16.038530000000002</c:v>
                </c:pt>
                <c:pt idx="90500">
                  <c:v>16.039307999999998</c:v>
                </c:pt>
                <c:pt idx="90501">
                  <c:v>16.038679999999999</c:v>
                </c:pt>
                <c:pt idx="90502">
                  <c:v>16.034938</c:v>
                </c:pt>
                <c:pt idx="90503">
                  <c:v>16.032228</c:v>
                </c:pt>
                <c:pt idx="90504">
                  <c:v>16.043737</c:v>
                </c:pt>
                <c:pt idx="90505">
                  <c:v>16.044032000000001</c:v>
                </c:pt>
                <c:pt idx="90506">
                  <c:v>16.031565000000001</c:v>
                </c:pt>
                <c:pt idx="90507">
                  <c:v>16.038859000000002</c:v>
                </c:pt>
                <c:pt idx="90508">
                  <c:v>16.040990999999998</c:v>
                </c:pt>
                <c:pt idx="90509">
                  <c:v>16.030270000000002</c:v>
                </c:pt>
                <c:pt idx="90510">
                  <c:v>16.028736000000002</c:v>
                </c:pt>
                <c:pt idx="90511">
                  <c:v>16.033182</c:v>
                </c:pt>
                <c:pt idx="90512">
                  <c:v>16.030470000000001</c:v>
                </c:pt>
                <c:pt idx="90513">
                  <c:v>16.027031999999998</c:v>
                </c:pt>
                <c:pt idx="90514">
                  <c:v>16.034886999999998</c:v>
                </c:pt>
                <c:pt idx="90515">
                  <c:v>16.034392</c:v>
                </c:pt>
                <c:pt idx="90516">
                  <c:v>16.034632999999999</c:v>
                </c:pt>
                <c:pt idx="90517">
                  <c:v>16.048109</c:v>
                </c:pt>
                <c:pt idx="90518">
                  <c:v>16.045351</c:v>
                </c:pt>
                <c:pt idx="90519">
                  <c:v>16.037965</c:v>
                </c:pt>
                <c:pt idx="90520">
                  <c:v>16.044279</c:v>
                </c:pt>
                <c:pt idx="90521">
                  <c:v>16.048332000000002</c:v>
                </c:pt>
                <c:pt idx="90522">
                  <c:v>16.046917999999998</c:v>
                </c:pt>
                <c:pt idx="90523">
                  <c:v>16.045510999999998</c:v>
                </c:pt>
                <c:pt idx="90524">
                  <c:v>16.038465000000002</c:v>
                </c:pt>
                <c:pt idx="90525">
                  <c:v>16.027087000000002</c:v>
                </c:pt>
                <c:pt idx="90526">
                  <c:v>16.033329999999999</c:v>
                </c:pt>
                <c:pt idx="90527">
                  <c:v>16.043506999999998</c:v>
                </c:pt>
                <c:pt idx="90528">
                  <c:v>16.042088</c:v>
                </c:pt>
                <c:pt idx="90529">
                  <c:v>16.043823</c:v>
                </c:pt>
                <c:pt idx="90530">
                  <c:v>16.044085000000003</c:v>
                </c:pt>
                <c:pt idx="90531">
                  <c:v>16.042369000000001</c:v>
                </c:pt>
                <c:pt idx="90532">
                  <c:v>16.042760000000001</c:v>
                </c:pt>
                <c:pt idx="90533">
                  <c:v>16.045707</c:v>
                </c:pt>
                <c:pt idx="90534">
                  <c:v>16.04522</c:v>
                </c:pt>
                <c:pt idx="90535">
                  <c:v>16.040472000000001</c:v>
                </c:pt>
                <c:pt idx="90536">
                  <c:v>16.045867999999999</c:v>
                </c:pt>
                <c:pt idx="90537">
                  <c:v>16.041530000000002</c:v>
                </c:pt>
                <c:pt idx="90538">
                  <c:v>16.031184</c:v>
                </c:pt>
                <c:pt idx="90539">
                  <c:v>16.043677000000002</c:v>
                </c:pt>
                <c:pt idx="90540">
                  <c:v>16.046593999999999</c:v>
                </c:pt>
                <c:pt idx="90541">
                  <c:v>16.036358999999997</c:v>
                </c:pt>
                <c:pt idx="90542">
                  <c:v>16.041221999999998</c:v>
                </c:pt>
                <c:pt idx="90543">
                  <c:v>16.046737</c:v>
                </c:pt>
                <c:pt idx="90544">
                  <c:v>16.044829</c:v>
                </c:pt>
                <c:pt idx="90545">
                  <c:v>16.048667000000002</c:v>
                </c:pt>
                <c:pt idx="90546">
                  <c:v>16.044853</c:v>
                </c:pt>
                <c:pt idx="90547">
                  <c:v>16.037172999999999</c:v>
                </c:pt>
                <c:pt idx="90548">
                  <c:v>16.042540000000002</c:v>
                </c:pt>
                <c:pt idx="90549">
                  <c:v>16.047787</c:v>
                </c:pt>
                <c:pt idx="90550">
                  <c:v>16.043955</c:v>
                </c:pt>
                <c:pt idx="90551">
                  <c:v>16.040658999999998</c:v>
                </c:pt>
                <c:pt idx="90552">
                  <c:v>16.043672000000001</c:v>
                </c:pt>
                <c:pt idx="90553">
                  <c:v>16.046382000000001</c:v>
                </c:pt>
                <c:pt idx="90554">
                  <c:v>16.041632</c:v>
                </c:pt>
                <c:pt idx="90555">
                  <c:v>16.045906000000002</c:v>
                </c:pt>
                <c:pt idx="90556">
                  <c:v>16.054361999999998</c:v>
                </c:pt>
                <c:pt idx="90557">
                  <c:v>16.052387</c:v>
                </c:pt>
                <c:pt idx="90558">
                  <c:v>16.045979000000003</c:v>
                </c:pt>
                <c:pt idx="90559">
                  <c:v>16.039605000000002</c:v>
                </c:pt>
                <c:pt idx="90560">
                  <c:v>16.042589</c:v>
                </c:pt>
                <c:pt idx="90561">
                  <c:v>16.046443</c:v>
                </c:pt>
                <c:pt idx="90562">
                  <c:v>16.042776</c:v>
                </c:pt>
                <c:pt idx="90563">
                  <c:v>16.041166</c:v>
                </c:pt>
                <c:pt idx="90564">
                  <c:v>16.046441999999999</c:v>
                </c:pt>
                <c:pt idx="90565">
                  <c:v>16.053091999999999</c:v>
                </c:pt>
                <c:pt idx="90566">
                  <c:v>16.048617999999998</c:v>
                </c:pt>
                <c:pt idx="90567">
                  <c:v>16.040345000000002</c:v>
                </c:pt>
                <c:pt idx="90568">
                  <c:v>16.041280999999998</c:v>
                </c:pt>
                <c:pt idx="90569">
                  <c:v>16.045352000000001</c:v>
                </c:pt>
                <c:pt idx="90570">
                  <c:v>16.049590999999999</c:v>
                </c:pt>
                <c:pt idx="90571">
                  <c:v>16.050738000000003</c:v>
                </c:pt>
                <c:pt idx="90572">
                  <c:v>16.047767999999998</c:v>
                </c:pt>
                <c:pt idx="90573">
                  <c:v>16.047051</c:v>
                </c:pt>
                <c:pt idx="90574">
                  <c:v>16.04477</c:v>
                </c:pt>
                <c:pt idx="90575">
                  <c:v>16.043607000000002</c:v>
                </c:pt>
                <c:pt idx="90576">
                  <c:v>16.045971000000002</c:v>
                </c:pt>
                <c:pt idx="90577">
                  <c:v>16.052551000000001</c:v>
                </c:pt>
                <c:pt idx="90578">
                  <c:v>16.057669000000001</c:v>
                </c:pt>
                <c:pt idx="90579">
                  <c:v>16.048214999999999</c:v>
                </c:pt>
                <c:pt idx="90580">
                  <c:v>16.045144000000001</c:v>
                </c:pt>
                <c:pt idx="90581">
                  <c:v>16.051199</c:v>
                </c:pt>
                <c:pt idx="90582">
                  <c:v>16.048658</c:v>
                </c:pt>
                <c:pt idx="90583">
                  <c:v>16.048002</c:v>
                </c:pt>
                <c:pt idx="90584">
                  <c:v>16.048833999999999</c:v>
                </c:pt>
                <c:pt idx="90585">
                  <c:v>16.045385</c:v>
                </c:pt>
                <c:pt idx="90586">
                  <c:v>16.045833999999999</c:v>
                </c:pt>
                <c:pt idx="90587">
                  <c:v>16.054962</c:v>
                </c:pt>
                <c:pt idx="90588">
                  <c:v>16.057033000000001</c:v>
                </c:pt>
                <c:pt idx="90589">
                  <c:v>16.051873999999998</c:v>
                </c:pt>
                <c:pt idx="90590">
                  <c:v>16.055799999999998</c:v>
                </c:pt>
                <c:pt idx="90591">
                  <c:v>16.057669000000001</c:v>
                </c:pt>
                <c:pt idx="90592">
                  <c:v>16.058931000000001</c:v>
                </c:pt>
                <c:pt idx="90593">
                  <c:v>16.059705000000001</c:v>
                </c:pt>
                <c:pt idx="90594">
                  <c:v>16.054211000000002</c:v>
                </c:pt>
                <c:pt idx="90595">
                  <c:v>16.05162</c:v>
                </c:pt>
                <c:pt idx="90596">
                  <c:v>16.051727</c:v>
                </c:pt>
                <c:pt idx="90597">
                  <c:v>16.053331</c:v>
                </c:pt>
                <c:pt idx="90598">
                  <c:v>16.052351000000002</c:v>
                </c:pt>
                <c:pt idx="90599">
                  <c:v>16.052109999999999</c:v>
                </c:pt>
                <c:pt idx="90600">
                  <c:v>16.05415</c:v>
                </c:pt>
                <c:pt idx="90601">
                  <c:v>16.049657</c:v>
                </c:pt>
                <c:pt idx="90602">
                  <c:v>16.04935</c:v>
                </c:pt>
                <c:pt idx="90603">
                  <c:v>16.053595000000001</c:v>
                </c:pt>
                <c:pt idx="90604">
                  <c:v>16.051237999999998</c:v>
                </c:pt>
                <c:pt idx="90605">
                  <c:v>16.045245000000001</c:v>
                </c:pt>
                <c:pt idx="90606">
                  <c:v>16.048169000000001</c:v>
                </c:pt>
                <c:pt idx="90607">
                  <c:v>16.057041999999999</c:v>
                </c:pt>
                <c:pt idx="90608">
                  <c:v>16.053850000000001</c:v>
                </c:pt>
                <c:pt idx="90609">
                  <c:v>16.047862000000002</c:v>
                </c:pt>
                <c:pt idx="90610">
                  <c:v>16.052434999999999</c:v>
                </c:pt>
                <c:pt idx="90611">
                  <c:v>16.055247999999999</c:v>
                </c:pt>
                <c:pt idx="90612">
                  <c:v>16.053321</c:v>
                </c:pt>
                <c:pt idx="90613">
                  <c:v>16.057221999999999</c:v>
                </c:pt>
                <c:pt idx="90614">
                  <c:v>16.061920999999998</c:v>
                </c:pt>
                <c:pt idx="90615">
                  <c:v>16.056398999999999</c:v>
                </c:pt>
                <c:pt idx="90616">
                  <c:v>16.055855999999999</c:v>
                </c:pt>
                <c:pt idx="90617">
                  <c:v>16.058284999999998</c:v>
                </c:pt>
                <c:pt idx="90618">
                  <c:v>16.051563000000002</c:v>
                </c:pt>
                <c:pt idx="90619">
                  <c:v>16.054178999999998</c:v>
                </c:pt>
                <c:pt idx="90620">
                  <c:v>16.057302999999997</c:v>
                </c:pt>
                <c:pt idx="90621">
                  <c:v>16.054281</c:v>
                </c:pt>
                <c:pt idx="90622">
                  <c:v>16.055847</c:v>
                </c:pt>
                <c:pt idx="90623">
                  <c:v>16.057804000000001</c:v>
                </c:pt>
                <c:pt idx="90624">
                  <c:v>16.059175</c:v>
                </c:pt>
                <c:pt idx="90625">
                  <c:v>16.062289</c:v>
                </c:pt>
                <c:pt idx="90626">
                  <c:v>16.062958000000002</c:v>
                </c:pt>
                <c:pt idx="90627">
                  <c:v>16.053438999999997</c:v>
                </c:pt>
                <c:pt idx="90628">
                  <c:v>16.050826999999998</c:v>
                </c:pt>
                <c:pt idx="90629">
                  <c:v>16.059286</c:v>
                </c:pt>
                <c:pt idx="90630">
                  <c:v>16.051738999999998</c:v>
                </c:pt>
                <c:pt idx="90631">
                  <c:v>16.051445999999999</c:v>
                </c:pt>
                <c:pt idx="90632">
                  <c:v>16.064675000000001</c:v>
                </c:pt>
                <c:pt idx="90633">
                  <c:v>16.057047000000001</c:v>
                </c:pt>
                <c:pt idx="90634">
                  <c:v>16.054749000000001</c:v>
                </c:pt>
                <c:pt idx="90635">
                  <c:v>16.068632999999998</c:v>
                </c:pt>
                <c:pt idx="90636">
                  <c:v>16.061375999999999</c:v>
                </c:pt>
                <c:pt idx="90637">
                  <c:v>16.047541000000002</c:v>
                </c:pt>
                <c:pt idx="90638">
                  <c:v>16.055256999999997</c:v>
                </c:pt>
                <c:pt idx="90639">
                  <c:v>16.062803000000002</c:v>
                </c:pt>
                <c:pt idx="90640">
                  <c:v>16.056812999999998</c:v>
                </c:pt>
                <c:pt idx="90641">
                  <c:v>16.062961999999999</c:v>
                </c:pt>
                <c:pt idx="90642">
                  <c:v>16.069723</c:v>
                </c:pt>
                <c:pt idx="90643">
                  <c:v>16.058035</c:v>
                </c:pt>
                <c:pt idx="90644">
                  <c:v>16.060805000000002</c:v>
                </c:pt>
                <c:pt idx="90645">
                  <c:v>16.068815000000001</c:v>
                </c:pt>
                <c:pt idx="90646">
                  <c:v>16.054825999999998</c:v>
                </c:pt>
                <c:pt idx="90647">
                  <c:v>16.050615999999998</c:v>
                </c:pt>
                <c:pt idx="90648">
                  <c:v>16.064315000000001</c:v>
                </c:pt>
                <c:pt idx="90649">
                  <c:v>16.057321000000002</c:v>
                </c:pt>
                <c:pt idx="90650">
                  <c:v>16.051422000000002</c:v>
                </c:pt>
                <c:pt idx="90651">
                  <c:v>16.070795</c:v>
                </c:pt>
                <c:pt idx="90652">
                  <c:v>16.068894999999998</c:v>
                </c:pt>
                <c:pt idx="90653">
                  <c:v>16.054012999999998</c:v>
                </c:pt>
                <c:pt idx="90654">
                  <c:v>16.060036</c:v>
                </c:pt>
                <c:pt idx="90655">
                  <c:v>16.065759</c:v>
                </c:pt>
                <c:pt idx="90656">
                  <c:v>16.054946000000001</c:v>
                </c:pt>
                <c:pt idx="90657">
                  <c:v>16.056097000000001</c:v>
                </c:pt>
                <c:pt idx="90658">
                  <c:v>16.068649999999998</c:v>
                </c:pt>
                <c:pt idx="90659">
                  <c:v>16.058326000000001</c:v>
                </c:pt>
                <c:pt idx="90660">
                  <c:v>16.054057999999998</c:v>
                </c:pt>
                <c:pt idx="90661">
                  <c:v>16.067626000000001</c:v>
                </c:pt>
                <c:pt idx="90662">
                  <c:v>16.062134999999998</c:v>
                </c:pt>
                <c:pt idx="90663">
                  <c:v>16.061914000000002</c:v>
                </c:pt>
                <c:pt idx="90664">
                  <c:v>16.076700000000002</c:v>
                </c:pt>
                <c:pt idx="90665">
                  <c:v>16.072671</c:v>
                </c:pt>
                <c:pt idx="90666">
                  <c:v>16.061221</c:v>
                </c:pt>
                <c:pt idx="90667">
                  <c:v>16.065562</c:v>
                </c:pt>
                <c:pt idx="90668">
                  <c:v>16.069917</c:v>
                </c:pt>
                <c:pt idx="90669">
                  <c:v>16.060722999999999</c:v>
                </c:pt>
                <c:pt idx="90670">
                  <c:v>16.062526999999999</c:v>
                </c:pt>
                <c:pt idx="90671">
                  <c:v>16.074753999999999</c:v>
                </c:pt>
                <c:pt idx="90672">
                  <c:v>16.069375000000001</c:v>
                </c:pt>
                <c:pt idx="90673">
                  <c:v>16.060290000000002</c:v>
                </c:pt>
                <c:pt idx="90674">
                  <c:v>16.061335</c:v>
                </c:pt>
                <c:pt idx="90675">
                  <c:v>16.062747999999999</c:v>
                </c:pt>
                <c:pt idx="90676">
                  <c:v>16.063309</c:v>
                </c:pt>
                <c:pt idx="90677">
                  <c:v>16.067230000000002</c:v>
                </c:pt>
                <c:pt idx="90678">
                  <c:v>16.06822</c:v>
                </c:pt>
                <c:pt idx="90679">
                  <c:v>16.069017000000002</c:v>
                </c:pt>
                <c:pt idx="90680">
                  <c:v>16.076965999999999</c:v>
                </c:pt>
                <c:pt idx="90681">
                  <c:v>16.073084999999999</c:v>
                </c:pt>
                <c:pt idx="90682">
                  <c:v>16.063706</c:v>
                </c:pt>
                <c:pt idx="90683">
                  <c:v>16.063008</c:v>
                </c:pt>
                <c:pt idx="90684">
                  <c:v>16.061250999999999</c:v>
                </c:pt>
                <c:pt idx="90685">
                  <c:v>16.059097000000001</c:v>
                </c:pt>
                <c:pt idx="90686">
                  <c:v>16.062246999999999</c:v>
                </c:pt>
                <c:pt idx="90687">
                  <c:v>16.069675</c:v>
                </c:pt>
                <c:pt idx="90688">
                  <c:v>16.064814999999999</c:v>
                </c:pt>
                <c:pt idx="90689">
                  <c:v>16.054949000000001</c:v>
                </c:pt>
                <c:pt idx="90690">
                  <c:v>16.065943000000001</c:v>
                </c:pt>
                <c:pt idx="90691">
                  <c:v>16.072485</c:v>
                </c:pt>
                <c:pt idx="90692">
                  <c:v>16.072832999999999</c:v>
                </c:pt>
                <c:pt idx="90693">
                  <c:v>16.07685</c:v>
                </c:pt>
                <c:pt idx="90694">
                  <c:v>16.070025999999999</c:v>
                </c:pt>
                <c:pt idx="90695">
                  <c:v>16.062665000000003</c:v>
                </c:pt>
                <c:pt idx="90696">
                  <c:v>16.066451000000001</c:v>
                </c:pt>
                <c:pt idx="90697">
                  <c:v>16.071767999999999</c:v>
                </c:pt>
                <c:pt idx="90698">
                  <c:v>16.069229999999997</c:v>
                </c:pt>
                <c:pt idx="90699">
                  <c:v>16.068761000000002</c:v>
                </c:pt>
                <c:pt idx="90700">
                  <c:v>16.076239999999999</c:v>
                </c:pt>
                <c:pt idx="90701">
                  <c:v>16.076585999999999</c:v>
                </c:pt>
                <c:pt idx="90702">
                  <c:v>16.072378</c:v>
                </c:pt>
                <c:pt idx="90703">
                  <c:v>16.073306000000002</c:v>
                </c:pt>
                <c:pt idx="90704">
                  <c:v>16.073912</c:v>
                </c:pt>
                <c:pt idx="90705">
                  <c:v>16.070061000000003</c:v>
                </c:pt>
                <c:pt idx="90706">
                  <c:v>16.063931</c:v>
                </c:pt>
                <c:pt idx="90707">
                  <c:v>16.060749000000001</c:v>
                </c:pt>
                <c:pt idx="90708">
                  <c:v>16.064826</c:v>
                </c:pt>
                <c:pt idx="90709">
                  <c:v>16.075868</c:v>
                </c:pt>
                <c:pt idx="90710">
                  <c:v>16.075572000000001</c:v>
                </c:pt>
                <c:pt idx="90711">
                  <c:v>16.065714</c:v>
                </c:pt>
                <c:pt idx="90712">
                  <c:v>16.069805000000002</c:v>
                </c:pt>
                <c:pt idx="90713">
                  <c:v>16.072220000000002</c:v>
                </c:pt>
                <c:pt idx="90714">
                  <c:v>16.063760000000002</c:v>
                </c:pt>
                <c:pt idx="90715">
                  <c:v>16.064821999999999</c:v>
                </c:pt>
                <c:pt idx="90716">
                  <c:v>16.073352</c:v>
                </c:pt>
                <c:pt idx="90717">
                  <c:v>16.072461000000001</c:v>
                </c:pt>
                <c:pt idx="90718">
                  <c:v>16.067862999999999</c:v>
                </c:pt>
                <c:pt idx="90719">
                  <c:v>16.073844999999999</c:v>
                </c:pt>
                <c:pt idx="90720">
                  <c:v>16.072282000000001</c:v>
                </c:pt>
                <c:pt idx="90721">
                  <c:v>16.07159</c:v>
                </c:pt>
                <c:pt idx="90722">
                  <c:v>16.083818999999998</c:v>
                </c:pt>
                <c:pt idx="90723">
                  <c:v>16.082186999999998</c:v>
                </c:pt>
                <c:pt idx="90724">
                  <c:v>16.078865999999998</c:v>
                </c:pt>
                <c:pt idx="90725">
                  <c:v>16.082425000000001</c:v>
                </c:pt>
                <c:pt idx="90726">
                  <c:v>16.078572000000001</c:v>
                </c:pt>
                <c:pt idx="90727">
                  <c:v>16.073846</c:v>
                </c:pt>
                <c:pt idx="90728">
                  <c:v>16.073610000000002</c:v>
                </c:pt>
                <c:pt idx="90729">
                  <c:v>16.074204000000002</c:v>
                </c:pt>
                <c:pt idx="90730">
                  <c:v>16.07057</c:v>
                </c:pt>
                <c:pt idx="90731">
                  <c:v>16.077088</c:v>
                </c:pt>
                <c:pt idx="90732">
                  <c:v>16.078378000000001</c:v>
                </c:pt>
                <c:pt idx="90733">
                  <c:v>16.067213000000002</c:v>
                </c:pt>
                <c:pt idx="90734">
                  <c:v>16.074221999999999</c:v>
                </c:pt>
                <c:pt idx="90735">
                  <c:v>16.084316000000001</c:v>
                </c:pt>
                <c:pt idx="90736">
                  <c:v>16.077877000000001</c:v>
                </c:pt>
                <c:pt idx="90737">
                  <c:v>16.071463999999999</c:v>
                </c:pt>
                <c:pt idx="90738">
                  <c:v>16.076142000000001</c:v>
                </c:pt>
                <c:pt idx="90739">
                  <c:v>16.074508000000002</c:v>
                </c:pt>
                <c:pt idx="90740">
                  <c:v>16.069496999999998</c:v>
                </c:pt>
                <c:pt idx="90741">
                  <c:v>16.077291000000002</c:v>
                </c:pt>
                <c:pt idx="90742">
                  <c:v>16.076515000000001</c:v>
                </c:pt>
                <c:pt idx="90743">
                  <c:v>16.069130999999999</c:v>
                </c:pt>
                <c:pt idx="90744">
                  <c:v>16.074831</c:v>
                </c:pt>
                <c:pt idx="90745">
                  <c:v>16.077348000000001</c:v>
                </c:pt>
                <c:pt idx="90746">
                  <c:v>16.073809000000001</c:v>
                </c:pt>
                <c:pt idx="90747">
                  <c:v>16.07517</c:v>
                </c:pt>
                <c:pt idx="90748">
                  <c:v>16.074297999999999</c:v>
                </c:pt>
                <c:pt idx="90749">
                  <c:v>16.072178999999998</c:v>
                </c:pt>
                <c:pt idx="90750">
                  <c:v>16.078614000000002</c:v>
                </c:pt>
                <c:pt idx="90751">
                  <c:v>16.079414</c:v>
                </c:pt>
                <c:pt idx="90752">
                  <c:v>16.071534</c:v>
                </c:pt>
                <c:pt idx="90753">
                  <c:v>16.081589999999998</c:v>
                </c:pt>
                <c:pt idx="90754">
                  <c:v>16.085341</c:v>
                </c:pt>
                <c:pt idx="90755">
                  <c:v>16.070754000000001</c:v>
                </c:pt>
                <c:pt idx="90756">
                  <c:v>16.075803999999998</c:v>
                </c:pt>
                <c:pt idx="90757">
                  <c:v>16.088853999999998</c:v>
                </c:pt>
                <c:pt idx="90758">
                  <c:v>16.078673999999999</c:v>
                </c:pt>
                <c:pt idx="90759">
                  <c:v>16.068009</c:v>
                </c:pt>
                <c:pt idx="90760">
                  <c:v>16.081307000000002</c:v>
                </c:pt>
                <c:pt idx="90761">
                  <c:v>16.089142000000002</c:v>
                </c:pt>
                <c:pt idx="90762">
                  <c:v>16.075291999999997</c:v>
                </c:pt>
                <c:pt idx="90763">
                  <c:v>16.072762000000001</c:v>
                </c:pt>
                <c:pt idx="90764">
                  <c:v>16.076470999999998</c:v>
                </c:pt>
                <c:pt idx="90765">
                  <c:v>16.074899000000002</c:v>
                </c:pt>
                <c:pt idx="90766">
                  <c:v>16.082735</c:v>
                </c:pt>
                <c:pt idx="90767">
                  <c:v>16.079523999999999</c:v>
                </c:pt>
                <c:pt idx="90768">
                  <c:v>16.073152999999998</c:v>
                </c:pt>
                <c:pt idx="90769">
                  <c:v>16.083109</c:v>
                </c:pt>
                <c:pt idx="90770">
                  <c:v>16.085093000000001</c:v>
                </c:pt>
                <c:pt idx="90771">
                  <c:v>16.077168999999998</c:v>
                </c:pt>
                <c:pt idx="90772">
                  <c:v>16.079453999999998</c:v>
                </c:pt>
                <c:pt idx="90773">
                  <c:v>16.091940999999998</c:v>
                </c:pt>
                <c:pt idx="90774">
                  <c:v>16.091537000000002</c:v>
                </c:pt>
                <c:pt idx="90775">
                  <c:v>16.08229</c:v>
                </c:pt>
                <c:pt idx="90776">
                  <c:v>16.082827000000002</c:v>
                </c:pt>
                <c:pt idx="90777">
                  <c:v>16.087588</c:v>
                </c:pt>
                <c:pt idx="90778">
                  <c:v>16.090232999999998</c:v>
                </c:pt>
                <c:pt idx="90779">
                  <c:v>16.089942000000001</c:v>
                </c:pt>
                <c:pt idx="90780">
                  <c:v>16.082664000000001</c:v>
                </c:pt>
                <c:pt idx="90781">
                  <c:v>16.071567000000002</c:v>
                </c:pt>
                <c:pt idx="90782">
                  <c:v>16.076140000000002</c:v>
                </c:pt>
                <c:pt idx="90783">
                  <c:v>16.086627999999997</c:v>
                </c:pt>
                <c:pt idx="90784">
                  <c:v>16.080591999999999</c:v>
                </c:pt>
                <c:pt idx="90785">
                  <c:v>16.080590999999998</c:v>
                </c:pt>
                <c:pt idx="90786">
                  <c:v>16.088096</c:v>
                </c:pt>
                <c:pt idx="90787">
                  <c:v>16.084451999999999</c:v>
                </c:pt>
                <c:pt idx="90788">
                  <c:v>16.081817999999998</c:v>
                </c:pt>
                <c:pt idx="90789">
                  <c:v>16.086891999999999</c:v>
                </c:pt>
                <c:pt idx="90790">
                  <c:v>16.082979999999999</c:v>
                </c:pt>
                <c:pt idx="90791">
                  <c:v>16.07405</c:v>
                </c:pt>
                <c:pt idx="90792">
                  <c:v>16.079497</c:v>
                </c:pt>
                <c:pt idx="90793">
                  <c:v>16.086418000000002</c:v>
                </c:pt>
                <c:pt idx="90794">
                  <c:v>16.084746000000003</c:v>
                </c:pt>
                <c:pt idx="90795">
                  <c:v>16.086703999999997</c:v>
                </c:pt>
                <c:pt idx="90796">
                  <c:v>16.088720000000002</c:v>
                </c:pt>
                <c:pt idx="90797">
                  <c:v>16.088208999999999</c:v>
                </c:pt>
                <c:pt idx="90798">
                  <c:v>16.087414000000003</c:v>
                </c:pt>
                <c:pt idx="90799">
                  <c:v>16.084611000000002</c:v>
                </c:pt>
                <c:pt idx="90800">
                  <c:v>16.084599000000001</c:v>
                </c:pt>
                <c:pt idx="90801">
                  <c:v>16.087220000000002</c:v>
                </c:pt>
                <c:pt idx="90802">
                  <c:v>16.088729000000001</c:v>
                </c:pt>
                <c:pt idx="90803">
                  <c:v>16.082124999999998</c:v>
                </c:pt>
                <c:pt idx="90804">
                  <c:v>16.080216999999998</c:v>
                </c:pt>
                <c:pt idx="90805">
                  <c:v>16.092034999999999</c:v>
                </c:pt>
                <c:pt idx="90806">
                  <c:v>16.094293999999998</c:v>
                </c:pt>
                <c:pt idx="90807">
                  <c:v>16.087665999999999</c:v>
                </c:pt>
                <c:pt idx="90808">
                  <c:v>16.087930999999998</c:v>
                </c:pt>
                <c:pt idx="90809">
                  <c:v>16.090969000000001</c:v>
                </c:pt>
                <c:pt idx="90810">
                  <c:v>16.088504999999998</c:v>
                </c:pt>
                <c:pt idx="90811">
                  <c:v>16.088810000000002</c:v>
                </c:pt>
                <c:pt idx="90812">
                  <c:v>16.092877000000001</c:v>
                </c:pt>
                <c:pt idx="90813">
                  <c:v>16.086373000000002</c:v>
                </c:pt>
                <c:pt idx="90814">
                  <c:v>16.084208</c:v>
                </c:pt>
                <c:pt idx="90815">
                  <c:v>16.08785</c:v>
                </c:pt>
                <c:pt idx="90816">
                  <c:v>16.086205</c:v>
                </c:pt>
                <c:pt idx="90817">
                  <c:v>16.087040000000002</c:v>
                </c:pt>
                <c:pt idx="90818">
                  <c:v>16.081091999999998</c:v>
                </c:pt>
                <c:pt idx="90819">
                  <c:v>16.079104000000001</c:v>
                </c:pt>
                <c:pt idx="90820">
                  <c:v>16.090017</c:v>
                </c:pt>
                <c:pt idx="90821">
                  <c:v>16.093329000000001</c:v>
                </c:pt>
                <c:pt idx="90822">
                  <c:v>16.094942</c:v>
                </c:pt>
                <c:pt idx="90823">
                  <c:v>16.101253</c:v>
                </c:pt>
                <c:pt idx="90824">
                  <c:v>16.096446999999998</c:v>
                </c:pt>
                <c:pt idx="90825">
                  <c:v>16.08146</c:v>
                </c:pt>
                <c:pt idx="90826">
                  <c:v>16.084927</c:v>
                </c:pt>
                <c:pt idx="90827">
                  <c:v>16.097740000000002</c:v>
                </c:pt>
                <c:pt idx="90828">
                  <c:v>16.094062000000001</c:v>
                </c:pt>
                <c:pt idx="90829">
                  <c:v>16.093817000000001</c:v>
                </c:pt>
                <c:pt idx="90830">
                  <c:v>16.093854</c:v>
                </c:pt>
                <c:pt idx="90831">
                  <c:v>16.085435</c:v>
                </c:pt>
                <c:pt idx="90832">
                  <c:v>16.088281000000002</c:v>
                </c:pt>
                <c:pt idx="90833">
                  <c:v>16.096253000000001</c:v>
                </c:pt>
                <c:pt idx="90834">
                  <c:v>16.097747999999999</c:v>
                </c:pt>
                <c:pt idx="90835">
                  <c:v>16.095441000000001</c:v>
                </c:pt>
                <c:pt idx="90836">
                  <c:v>16.098522000000003</c:v>
                </c:pt>
                <c:pt idx="90837">
                  <c:v>16.095233999999998</c:v>
                </c:pt>
                <c:pt idx="90838">
                  <c:v>16.082737000000002</c:v>
                </c:pt>
                <c:pt idx="90839">
                  <c:v>16.085186999999998</c:v>
                </c:pt>
                <c:pt idx="90840">
                  <c:v>16.092424999999999</c:v>
                </c:pt>
                <c:pt idx="90841">
                  <c:v>16.090228</c:v>
                </c:pt>
                <c:pt idx="90842">
                  <c:v>16.090539</c:v>
                </c:pt>
                <c:pt idx="90843">
                  <c:v>16.097363000000001</c:v>
                </c:pt>
                <c:pt idx="90844">
                  <c:v>16.094616000000002</c:v>
                </c:pt>
                <c:pt idx="90845">
                  <c:v>16.088692000000002</c:v>
                </c:pt>
                <c:pt idx="90846">
                  <c:v>16.098041000000002</c:v>
                </c:pt>
                <c:pt idx="90847">
                  <c:v>16.095638999999998</c:v>
                </c:pt>
                <c:pt idx="90848">
                  <c:v>16.090634999999999</c:v>
                </c:pt>
                <c:pt idx="90849">
                  <c:v>16.098441999999999</c:v>
                </c:pt>
                <c:pt idx="90850">
                  <c:v>16.095517999999998</c:v>
                </c:pt>
                <c:pt idx="90851">
                  <c:v>16.092938</c:v>
                </c:pt>
                <c:pt idx="90852">
                  <c:v>16.104627999999998</c:v>
                </c:pt>
                <c:pt idx="90853">
                  <c:v>16.104787000000002</c:v>
                </c:pt>
                <c:pt idx="90854">
                  <c:v>16.084477</c:v>
                </c:pt>
                <c:pt idx="90855">
                  <c:v>16.083486000000001</c:v>
                </c:pt>
                <c:pt idx="90856">
                  <c:v>16.096569000000002</c:v>
                </c:pt>
                <c:pt idx="90857">
                  <c:v>16.091746000000001</c:v>
                </c:pt>
                <c:pt idx="90858">
                  <c:v>16.097408000000001</c:v>
                </c:pt>
                <c:pt idx="90859">
                  <c:v>16.104481</c:v>
                </c:pt>
                <c:pt idx="90860">
                  <c:v>16.091121000000001</c:v>
                </c:pt>
                <c:pt idx="90861">
                  <c:v>16.090825000000002</c:v>
                </c:pt>
                <c:pt idx="90862">
                  <c:v>16.100417</c:v>
                </c:pt>
                <c:pt idx="90863">
                  <c:v>16.093395999999998</c:v>
                </c:pt>
                <c:pt idx="90864">
                  <c:v>16.086117000000002</c:v>
                </c:pt>
                <c:pt idx="90865">
                  <c:v>16.090857</c:v>
                </c:pt>
                <c:pt idx="90866">
                  <c:v>16.094259999999998</c:v>
                </c:pt>
                <c:pt idx="90867">
                  <c:v>16.099401</c:v>
                </c:pt>
                <c:pt idx="90868">
                  <c:v>16.105868000000001</c:v>
                </c:pt>
                <c:pt idx="90869">
                  <c:v>16.099856000000003</c:v>
                </c:pt>
                <c:pt idx="90870">
                  <c:v>16.098413999999998</c:v>
                </c:pt>
                <c:pt idx="90871">
                  <c:v>16.107229</c:v>
                </c:pt>
                <c:pt idx="90872">
                  <c:v>16.103621</c:v>
                </c:pt>
                <c:pt idx="90873">
                  <c:v>16.098556000000002</c:v>
                </c:pt>
                <c:pt idx="90874">
                  <c:v>16.099325</c:v>
                </c:pt>
                <c:pt idx="90875">
                  <c:v>16.097154</c:v>
                </c:pt>
                <c:pt idx="90876">
                  <c:v>16.094856999999998</c:v>
                </c:pt>
                <c:pt idx="90877">
                  <c:v>16.094920000000002</c:v>
                </c:pt>
                <c:pt idx="90878">
                  <c:v>16.100550999999999</c:v>
                </c:pt>
                <c:pt idx="90879">
                  <c:v>16.098578</c:v>
                </c:pt>
                <c:pt idx="90880">
                  <c:v>16.094853999999998</c:v>
                </c:pt>
                <c:pt idx="90881">
                  <c:v>16.100784000000001</c:v>
                </c:pt>
                <c:pt idx="90882">
                  <c:v>16.100982999999999</c:v>
                </c:pt>
                <c:pt idx="90883">
                  <c:v>16.099678000000001</c:v>
                </c:pt>
                <c:pt idx="90884">
                  <c:v>16.103000000000002</c:v>
                </c:pt>
                <c:pt idx="90885">
                  <c:v>16.097289</c:v>
                </c:pt>
                <c:pt idx="90886">
                  <c:v>16.090609000000001</c:v>
                </c:pt>
                <c:pt idx="90887">
                  <c:v>16.093767</c:v>
                </c:pt>
                <c:pt idx="90888">
                  <c:v>16.094792999999999</c:v>
                </c:pt>
                <c:pt idx="90889">
                  <c:v>16.095927</c:v>
                </c:pt>
                <c:pt idx="90890">
                  <c:v>16.107775</c:v>
                </c:pt>
                <c:pt idx="90891">
                  <c:v>16.106171</c:v>
                </c:pt>
                <c:pt idx="90892">
                  <c:v>16.098319</c:v>
                </c:pt>
                <c:pt idx="90893">
                  <c:v>16.111426999999999</c:v>
                </c:pt>
                <c:pt idx="90894">
                  <c:v>16.11242</c:v>
                </c:pt>
                <c:pt idx="90895">
                  <c:v>16.098454</c:v>
                </c:pt>
                <c:pt idx="90896">
                  <c:v>16.099678000000001</c:v>
                </c:pt>
                <c:pt idx="90897">
                  <c:v>16.106253000000002</c:v>
                </c:pt>
                <c:pt idx="90898">
                  <c:v>16.101222999999997</c:v>
                </c:pt>
                <c:pt idx="90899">
                  <c:v>16.100732000000001</c:v>
                </c:pt>
                <c:pt idx="90900">
                  <c:v>16.113758000000001</c:v>
                </c:pt>
                <c:pt idx="90901">
                  <c:v>16.106417999999998</c:v>
                </c:pt>
                <c:pt idx="90902">
                  <c:v>16.097837999999999</c:v>
                </c:pt>
                <c:pt idx="90903">
                  <c:v>16.109908000000001</c:v>
                </c:pt>
                <c:pt idx="90904">
                  <c:v>16.106173999999999</c:v>
                </c:pt>
                <c:pt idx="90905">
                  <c:v>16.098897000000001</c:v>
                </c:pt>
                <c:pt idx="90906">
                  <c:v>16.108643999999998</c:v>
                </c:pt>
                <c:pt idx="90907">
                  <c:v>16.108552</c:v>
                </c:pt>
                <c:pt idx="90908">
                  <c:v>16.100313</c:v>
                </c:pt>
                <c:pt idx="90909">
                  <c:v>16.106698999999999</c:v>
                </c:pt>
                <c:pt idx="90910">
                  <c:v>16.111440999999999</c:v>
                </c:pt>
                <c:pt idx="90911">
                  <c:v>16.101882</c:v>
                </c:pt>
                <c:pt idx="90912">
                  <c:v>16.099583000000003</c:v>
                </c:pt>
                <c:pt idx="90913">
                  <c:v>16.103884000000001</c:v>
                </c:pt>
                <c:pt idx="90914">
                  <c:v>16.10539</c:v>
                </c:pt>
                <c:pt idx="90915">
                  <c:v>16.104562999999999</c:v>
                </c:pt>
                <c:pt idx="90916">
                  <c:v>16.103783</c:v>
                </c:pt>
                <c:pt idx="90917">
                  <c:v>16.101863999999999</c:v>
                </c:pt>
                <c:pt idx="90918">
                  <c:v>16.100085</c:v>
                </c:pt>
                <c:pt idx="90919">
                  <c:v>16.107858999999998</c:v>
                </c:pt>
                <c:pt idx="90920">
                  <c:v>16.104948</c:v>
                </c:pt>
                <c:pt idx="90921">
                  <c:v>16.098362999999999</c:v>
                </c:pt>
                <c:pt idx="90922">
                  <c:v>16.107520999999998</c:v>
                </c:pt>
                <c:pt idx="90923">
                  <c:v>16.101388999999998</c:v>
                </c:pt>
                <c:pt idx="90924">
                  <c:v>16.093575000000001</c:v>
                </c:pt>
                <c:pt idx="90925">
                  <c:v>16.104844</c:v>
                </c:pt>
                <c:pt idx="90926">
                  <c:v>16.108648000000002</c:v>
                </c:pt>
                <c:pt idx="90927">
                  <c:v>16.101823</c:v>
                </c:pt>
                <c:pt idx="90928">
                  <c:v>16.104858999999998</c:v>
                </c:pt>
                <c:pt idx="90929">
                  <c:v>16.117082</c:v>
                </c:pt>
                <c:pt idx="90930">
                  <c:v>16.117072</c:v>
                </c:pt>
                <c:pt idx="90931">
                  <c:v>16.114556999999998</c:v>
                </c:pt>
                <c:pt idx="90932">
                  <c:v>16.117094000000002</c:v>
                </c:pt>
                <c:pt idx="90933">
                  <c:v>16.108069</c:v>
                </c:pt>
                <c:pt idx="90934">
                  <c:v>16.107742000000002</c:v>
                </c:pt>
                <c:pt idx="90935">
                  <c:v>16.116126999999999</c:v>
                </c:pt>
                <c:pt idx="90936">
                  <c:v>16.111471000000002</c:v>
                </c:pt>
                <c:pt idx="90937">
                  <c:v>16.108788000000001</c:v>
                </c:pt>
                <c:pt idx="90938">
                  <c:v>16.112479999999998</c:v>
                </c:pt>
                <c:pt idx="90939">
                  <c:v>16.108187000000001</c:v>
                </c:pt>
                <c:pt idx="90940">
                  <c:v>16.105778000000001</c:v>
                </c:pt>
                <c:pt idx="90941">
                  <c:v>16.112704000000001</c:v>
                </c:pt>
                <c:pt idx="90942">
                  <c:v>16.107641999999998</c:v>
                </c:pt>
                <c:pt idx="90943">
                  <c:v>16.105854000000001</c:v>
                </c:pt>
                <c:pt idx="90944">
                  <c:v>16.115971000000002</c:v>
                </c:pt>
                <c:pt idx="90945">
                  <c:v>16.105350999999999</c:v>
                </c:pt>
                <c:pt idx="90946">
                  <c:v>16.099246000000001</c:v>
                </c:pt>
                <c:pt idx="90947">
                  <c:v>16.109946999999998</c:v>
                </c:pt>
                <c:pt idx="90948">
                  <c:v>16.111167000000002</c:v>
                </c:pt>
                <c:pt idx="90949">
                  <c:v>16.106926000000001</c:v>
                </c:pt>
                <c:pt idx="90950">
                  <c:v>16.116436</c:v>
                </c:pt>
                <c:pt idx="90951">
                  <c:v>16.12246</c:v>
                </c:pt>
                <c:pt idx="90952">
                  <c:v>16.10746</c:v>
                </c:pt>
                <c:pt idx="90953">
                  <c:v>16.106446999999999</c:v>
                </c:pt>
                <c:pt idx="90954">
                  <c:v>16.115185</c:v>
                </c:pt>
                <c:pt idx="90955">
                  <c:v>16.10285</c:v>
                </c:pt>
                <c:pt idx="90956">
                  <c:v>16.101410999999999</c:v>
                </c:pt>
                <c:pt idx="90957">
                  <c:v>16.117901</c:v>
                </c:pt>
                <c:pt idx="90958">
                  <c:v>16.118850000000002</c:v>
                </c:pt>
                <c:pt idx="90959">
                  <c:v>16.112425000000002</c:v>
                </c:pt>
                <c:pt idx="90960">
                  <c:v>16.114871000000001</c:v>
                </c:pt>
                <c:pt idx="90961">
                  <c:v>16.113778</c:v>
                </c:pt>
                <c:pt idx="90962">
                  <c:v>16.105763</c:v>
                </c:pt>
                <c:pt idx="90963">
                  <c:v>16.110875</c:v>
                </c:pt>
                <c:pt idx="90964">
                  <c:v>16.116458000000002</c:v>
                </c:pt>
                <c:pt idx="90965">
                  <c:v>16.105893000000002</c:v>
                </c:pt>
                <c:pt idx="90966">
                  <c:v>16.105091000000002</c:v>
                </c:pt>
                <c:pt idx="90967">
                  <c:v>16.112054999999998</c:v>
                </c:pt>
                <c:pt idx="90968">
                  <c:v>16.113462999999999</c:v>
                </c:pt>
                <c:pt idx="90969">
                  <c:v>16.121168000000001</c:v>
                </c:pt>
                <c:pt idx="90970">
                  <c:v>16.122098999999999</c:v>
                </c:pt>
                <c:pt idx="90971">
                  <c:v>16.107312999999998</c:v>
                </c:pt>
                <c:pt idx="90972">
                  <c:v>16.105356999999998</c:v>
                </c:pt>
                <c:pt idx="90973">
                  <c:v>16.117616999999999</c:v>
                </c:pt>
                <c:pt idx="90974">
                  <c:v>16.11542</c:v>
                </c:pt>
                <c:pt idx="90975">
                  <c:v>16.113612</c:v>
                </c:pt>
                <c:pt idx="90976">
                  <c:v>16.118051999999999</c:v>
                </c:pt>
                <c:pt idx="90977">
                  <c:v>16.113199000000002</c:v>
                </c:pt>
                <c:pt idx="90978">
                  <c:v>16.114508999999998</c:v>
                </c:pt>
                <c:pt idx="90979">
                  <c:v>16.127330000000001</c:v>
                </c:pt>
                <c:pt idx="90980">
                  <c:v>16.12839</c:v>
                </c:pt>
                <c:pt idx="90981">
                  <c:v>16.117091000000002</c:v>
                </c:pt>
                <c:pt idx="90982">
                  <c:v>16.119123000000002</c:v>
                </c:pt>
                <c:pt idx="90983">
                  <c:v>16.12143</c:v>
                </c:pt>
                <c:pt idx="90984">
                  <c:v>16.109884999999998</c:v>
                </c:pt>
                <c:pt idx="90985">
                  <c:v>16.113382999999999</c:v>
                </c:pt>
                <c:pt idx="90986">
                  <c:v>16.120334</c:v>
                </c:pt>
                <c:pt idx="90987">
                  <c:v>16.113561000000001</c:v>
                </c:pt>
                <c:pt idx="90988">
                  <c:v>16.116883000000001</c:v>
                </c:pt>
                <c:pt idx="90989">
                  <c:v>16.126006</c:v>
                </c:pt>
                <c:pt idx="90990">
                  <c:v>16.118333</c:v>
                </c:pt>
                <c:pt idx="90991">
                  <c:v>16.111525</c:v>
                </c:pt>
                <c:pt idx="90992">
                  <c:v>16.122384</c:v>
                </c:pt>
                <c:pt idx="90993">
                  <c:v>16.123387999999998</c:v>
                </c:pt>
                <c:pt idx="90994">
                  <c:v>16.114697</c:v>
                </c:pt>
                <c:pt idx="90995">
                  <c:v>16.117972000000002</c:v>
                </c:pt>
                <c:pt idx="90996">
                  <c:v>16.116861</c:v>
                </c:pt>
                <c:pt idx="90997">
                  <c:v>16.111454999999999</c:v>
                </c:pt>
                <c:pt idx="90998">
                  <c:v>16.118997</c:v>
                </c:pt>
                <c:pt idx="90999">
                  <c:v>16.119779000000001</c:v>
                </c:pt>
                <c:pt idx="91000">
                  <c:v>16.115614999999998</c:v>
                </c:pt>
                <c:pt idx="91001">
                  <c:v>16.123514999999998</c:v>
                </c:pt>
                <c:pt idx="91002">
                  <c:v>16.12405</c:v>
                </c:pt>
                <c:pt idx="91003">
                  <c:v>16.110233000000001</c:v>
                </c:pt>
                <c:pt idx="91004">
                  <c:v>16.113083</c:v>
                </c:pt>
                <c:pt idx="91005">
                  <c:v>16.1205</c:v>
                </c:pt>
                <c:pt idx="91006">
                  <c:v>16.112382</c:v>
                </c:pt>
                <c:pt idx="91007">
                  <c:v>16.117364000000002</c:v>
                </c:pt>
                <c:pt idx="91008">
                  <c:v>16.123623000000002</c:v>
                </c:pt>
                <c:pt idx="91009">
                  <c:v>16.115036</c:v>
                </c:pt>
                <c:pt idx="91010">
                  <c:v>16.120339000000001</c:v>
                </c:pt>
                <c:pt idx="91011">
                  <c:v>16.127963000000001</c:v>
                </c:pt>
                <c:pt idx="91012">
                  <c:v>16.119224000000003</c:v>
                </c:pt>
                <c:pt idx="91013">
                  <c:v>16.119185999999999</c:v>
                </c:pt>
                <c:pt idx="91014">
                  <c:v>16.131227000000003</c:v>
                </c:pt>
                <c:pt idx="91015">
                  <c:v>16.126996999999999</c:v>
                </c:pt>
                <c:pt idx="91016">
                  <c:v>16.117504</c:v>
                </c:pt>
                <c:pt idx="91017">
                  <c:v>16.129804999999998</c:v>
                </c:pt>
                <c:pt idx="91018">
                  <c:v>16.132263000000002</c:v>
                </c:pt>
                <c:pt idx="91019">
                  <c:v>16.121698000000002</c:v>
                </c:pt>
                <c:pt idx="91020">
                  <c:v>16.125174000000001</c:v>
                </c:pt>
                <c:pt idx="91021">
                  <c:v>16.126559999999998</c:v>
                </c:pt>
                <c:pt idx="91022">
                  <c:v>16.122886000000001</c:v>
                </c:pt>
                <c:pt idx="91023">
                  <c:v>16.128903999999999</c:v>
                </c:pt>
                <c:pt idx="91024">
                  <c:v>16.129159000000001</c:v>
                </c:pt>
                <c:pt idx="91025">
                  <c:v>16.11271</c:v>
                </c:pt>
                <c:pt idx="91026">
                  <c:v>16.112504000000001</c:v>
                </c:pt>
                <c:pt idx="91027">
                  <c:v>16.124948</c:v>
                </c:pt>
                <c:pt idx="91028">
                  <c:v>16.120744000000002</c:v>
                </c:pt>
                <c:pt idx="91029">
                  <c:v>16.121185000000001</c:v>
                </c:pt>
                <c:pt idx="91030">
                  <c:v>16.129044999999998</c:v>
                </c:pt>
                <c:pt idx="91031">
                  <c:v>16.128301999999998</c:v>
                </c:pt>
                <c:pt idx="91032">
                  <c:v>16.131284999999998</c:v>
                </c:pt>
                <c:pt idx="91033">
                  <c:v>16.137956000000003</c:v>
                </c:pt>
                <c:pt idx="91034">
                  <c:v>16.132837000000002</c:v>
                </c:pt>
                <c:pt idx="91035">
                  <c:v>16.124735999999999</c:v>
                </c:pt>
                <c:pt idx="91036">
                  <c:v>16.127471999999997</c:v>
                </c:pt>
                <c:pt idx="91037">
                  <c:v>16.125823</c:v>
                </c:pt>
                <c:pt idx="91038">
                  <c:v>16.118158000000001</c:v>
                </c:pt>
                <c:pt idx="91039">
                  <c:v>16.125779999999999</c:v>
                </c:pt>
                <c:pt idx="91040">
                  <c:v>16.124400000000001</c:v>
                </c:pt>
                <c:pt idx="91041">
                  <c:v>16.115724999999998</c:v>
                </c:pt>
                <c:pt idx="91042">
                  <c:v>16.125346</c:v>
                </c:pt>
                <c:pt idx="91043">
                  <c:v>16.132749</c:v>
                </c:pt>
                <c:pt idx="91044">
                  <c:v>16.122951999999998</c:v>
                </c:pt>
                <c:pt idx="91045">
                  <c:v>16.119348000000002</c:v>
                </c:pt>
                <c:pt idx="91046">
                  <c:v>16.128123000000002</c:v>
                </c:pt>
                <c:pt idx="91047">
                  <c:v>16.124008</c:v>
                </c:pt>
                <c:pt idx="91048">
                  <c:v>16.117639</c:v>
                </c:pt>
                <c:pt idx="91049">
                  <c:v>16.125012999999999</c:v>
                </c:pt>
                <c:pt idx="91050">
                  <c:v>16.122928000000002</c:v>
                </c:pt>
                <c:pt idx="91051">
                  <c:v>16.127363000000003</c:v>
                </c:pt>
                <c:pt idx="91052">
                  <c:v>16.137321</c:v>
                </c:pt>
                <c:pt idx="91053">
                  <c:v>16.125038</c:v>
                </c:pt>
                <c:pt idx="91054">
                  <c:v>16.121092000000001</c:v>
                </c:pt>
                <c:pt idx="91055">
                  <c:v>16.135642000000001</c:v>
                </c:pt>
                <c:pt idx="91056">
                  <c:v>16.137098000000002</c:v>
                </c:pt>
                <c:pt idx="91057">
                  <c:v>16.124408000000003</c:v>
                </c:pt>
                <c:pt idx="91058">
                  <c:v>16.130144000000001</c:v>
                </c:pt>
                <c:pt idx="91059">
                  <c:v>16.137754999999999</c:v>
                </c:pt>
                <c:pt idx="91060">
                  <c:v>16.119588</c:v>
                </c:pt>
                <c:pt idx="91061">
                  <c:v>16.123280000000001</c:v>
                </c:pt>
                <c:pt idx="91062">
                  <c:v>16.142018999999998</c:v>
                </c:pt>
                <c:pt idx="91063">
                  <c:v>16.130824</c:v>
                </c:pt>
                <c:pt idx="91064">
                  <c:v>16.120812000000001</c:v>
                </c:pt>
                <c:pt idx="91065">
                  <c:v>16.133735000000001</c:v>
                </c:pt>
                <c:pt idx="91066">
                  <c:v>16.142049</c:v>
                </c:pt>
                <c:pt idx="91067">
                  <c:v>16.136157000000001</c:v>
                </c:pt>
                <c:pt idx="91068">
                  <c:v>16.135937999999999</c:v>
                </c:pt>
                <c:pt idx="91069">
                  <c:v>16.132784000000001</c:v>
                </c:pt>
                <c:pt idx="91070">
                  <c:v>16.123631</c:v>
                </c:pt>
                <c:pt idx="91071">
                  <c:v>16.130934</c:v>
                </c:pt>
                <c:pt idx="91072">
                  <c:v>16.132649999999998</c:v>
                </c:pt>
                <c:pt idx="91073">
                  <c:v>16.118928</c:v>
                </c:pt>
                <c:pt idx="91074">
                  <c:v>16.119183</c:v>
                </c:pt>
                <c:pt idx="91075">
                  <c:v>16.131920000000001</c:v>
                </c:pt>
                <c:pt idx="91076">
                  <c:v>16.138908000000001</c:v>
                </c:pt>
                <c:pt idx="91077">
                  <c:v>16.139481</c:v>
                </c:pt>
                <c:pt idx="91078">
                  <c:v>16.137025000000001</c:v>
                </c:pt>
                <c:pt idx="91079">
                  <c:v>16.131952999999999</c:v>
                </c:pt>
                <c:pt idx="91080">
                  <c:v>16.133844</c:v>
                </c:pt>
                <c:pt idx="91081">
                  <c:v>16.139890999999999</c:v>
                </c:pt>
                <c:pt idx="91082">
                  <c:v>16.131921999999999</c:v>
                </c:pt>
                <c:pt idx="91083">
                  <c:v>16.127482000000001</c:v>
                </c:pt>
                <c:pt idx="91084">
                  <c:v>16.135986000000003</c:v>
                </c:pt>
                <c:pt idx="91085">
                  <c:v>16.1371</c:v>
                </c:pt>
                <c:pt idx="91086">
                  <c:v>16.131996999999998</c:v>
                </c:pt>
                <c:pt idx="91087">
                  <c:v>16.133286999999999</c:v>
                </c:pt>
                <c:pt idx="91088">
                  <c:v>16.134495999999999</c:v>
                </c:pt>
                <c:pt idx="91089">
                  <c:v>16.128385000000002</c:v>
                </c:pt>
                <c:pt idx="91090">
                  <c:v>16.134809000000001</c:v>
                </c:pt>
                <c:pt idx="91091">
                  <c:v>16.142726</c:v>
                </c:pt>
                <c:pt idx="91092">
                  <c:v>16.139312</c:v>
                </c:pt>
                <c:pt idx="91093">
                  <c:v>16.141154999999998</c:v>
                </c:pt>
                <c:pt idx="91094">
                  <c:v>16.138541</c:v>
                </c:pt>
                <c:pt idx="91095">
                  <c:v>16.130466999999999</c:v>
                </c:pt>
                <c:pt idx="91096">
                  <c:v>16.126728999999997</c:v>
                </c:pt>
                <c:pt idx="91097">
                  <c:v>16.129911999999997</c:v>
                </c:pt>
                <c:pt idx="91098">
                  <c:v>16.133558999999998</c:v>
                </c:pt>
                <c:pt idx="91099">
                  <c:v>16.133846999999999</c:v>
                </c:pt>
                <c:pt idx="91100">
                  <c:v>16.146421</c:v>
                </c:pt>
                <c:pt idx="91101">
                  <c:v>16.148324000000002</c:v>
                </c:pt>
                <c:pt idx="91102">
                  <c:v>16.135467999999999</c:v>
                </c:pt>
                <c:pt idx="91103">
                  <c:v>16.134604</c:v>
                </c:pt>
                <c:pt idx="91104">
                  <c:v>16.137132999999999</c:v>
                </c:pt>
                <c:pt idx="91105">
                  <c:v>16.134774</c:v>
                </c:pt>
                <c:pt idx="91106">
                  <c:v>16.134405999999998</c:v>
                </c:pt>
                <c:pt idx="91107">
                  <c:v>16.135567000000002</c:v>
                </c:pt>
                <c:pt idx="91108">
                  <c:v>16.129868000000002</c:v>
                </c:pt>
                <c:pt idx="91109">
                  <c:v>16.132553000000001</c:v>
                </c:pt>
                <c:pt idx="91110">
                  <c:v>16.143383</c:v>
                </c:pt>
                <c:pt idx="91111">
                  <c:v>16.137053000000002</c:v>
                </c:pt>
                <c:pt idx="91112">
                  <c:v>16.129257000000003</c:v>
                </c:pt>
                <c:pt idx="91113">
                  <c:v>16.138162999999999</c:v>
                </c:pt>
                <c:pt idx="91114">
                  <c:v>16.145789000000001</c:v>
                </c:pt>
                <c:pt idx="91115">
                  <c:v>16.136051000000002</c:v>
                </c:pt>
                <c:pt idx="91116">
                  <c:v>16.129369000000001</c:v>
                </c:pt>
                <c:pt idx="91117">
                  <c:v>16.138763000000001</c:v>
                </c:pt>
                <c:pt idx="91118">
                  <c:v>16.140691</c:v>
                </c:pt>
                <c:pt idx="91119">
                  <c:v>16.141085</c:v>
                </c:pt>
                <c:pt idx="91120">
                  <c:v>16.138987</c:v>
                </c:pt>
                <c:pt idx="91121">
                  <c:v>16.128799000000001</c:v>
                </c:pt>
                <c:pt idx="91122">
                  <c:v>16.137674000000001</c:v>
                </c:pt>
                <c:pt idx="91123">
                  <c:v>16.144601000000002</c:v>
                </c:pt>
                <c:pt idx="91124">
                  <c:v>16.136093000000002</c:v>
                </c:pt>
                <c:pt idx="91125">
                  <c:v>16.136834999999998</c:v>
                </c:pt>
                <c:pt idx="91126">
                  <c:v>16.143953</c:v>
                </c:pt>
                <c:pt idx="91127">
                  <c:v>16.145992</c:v>
                </c:pt>
                <c:pt idx="91128">
                  <c:v>16.145133000000001</c:v>
                </c:pt>
                <c:pt idx="91129">
                  <c:v>16.14443</c:v>
                </c:pt>
                <c:pt idx="91130">
                  <c:v>16.136851</c:v>
                </c:pt>
                <c:pt idx="91131">
                  <c:v>16.133717000000001</c:v>
                </c:pt>
                <c:pt idx="91132">
                  <c:v>16.145018</c:v>
                </c:pt>
                <c:pt idx="91133">
                  <c:v>16.141784000000001</c:v>
                </c:pt>
                <c:pt idx="91134">
                  <c:v>16.134884</c:v>
                </c:pt>
                <c:pt idx="91135">
                  <c:v>16.144036</c:v>
                </c:pt>
                <c:pt idx="91136">
                  <c:v>16.150849999999998</c:v>
                </c:pt>
                <c:pt idx="91137">
                  <c:v>16.147708999999999</c:v>
                </c:pt>
                <c:pt idx="91138">
                  <c:v>16.142652999999999</c:v>
                </c:pt>
                <c:pt idx="91139">
                  <c:v>16.141026</c:v>
                </c:pt>
                <c:pt idx="91140">
                  <c:v>16.136208</c:v>
                </c:pt>
                <c:pt idx="91141">
                  <c:v>16.140938999999999</c:v>
                </c:pt>
                <c:pt idx="91142">
                  <c:v>16.150192000000001</c:v>
                </c:pt>
                <c:pt idx="91143">
                  <c:v>16.146801</c:v>
                </c:pt>
                <c:pt idx="91144">
                  <c:v>16.143630000000002</c:v>
                </c:pt>
                <c:pt idx="91145">
                  <c:v>16.144399999999997</c:v>
                </c:pt>
                <c:pt idx="91146">
                  <c:v>16.138248000000001</c:v>
                </c:pt>
                <c:pt idx="91147">
                  <c:v>16.139465000000001</c:v>
                </c:pt>
                <c:pt idx="91148">
                  <c:v>16.148651999999998</c:v>
                </c:pt>
                <c:pt idx="91149">
                  <c:v>16.140238</c:v>
                </c:pt>
                <c:pt idx="91150">
                  <c:v>16.134191999999999</c:v>
                </c:pt>
                <c:pt idx="91151">
                  <c:v>16.149239999999999</c:v>
                </c:pt>
                <c:pt idx="91152">
                  <c:v>16.148451000000001</c:v>
                </c:pt>
                <c:pt idx="91153">
                  <c:v>16.138345000000001</c:v>
                </c:pt>
                <c:pt idx="91154">
                  <c:v>16.150297999999999</c:v>
                </c:pt>
                <c:pt idx="91155">
                  <c:v>16.151282000000002</c:v>
                </c:pt>
                <c:pt idx="91156">
                  <c:v>16.143306000000003</c:v>
                </c:pt>
                <c:pt idx="91157">
                  <c:v>16.146625</c:v>
                </c:pt>
                <c:pt idx="91158">
                  <c:v>16.14676</c:v>
                </c:pt>
                <c:pt idx="91159">
                  <c:v>16.144871999999999</c:v>
                </c:pt>
                <c:pt idx="91160">
                  <c:v>16.148116000000002</c:v>
                </c:pt>
                <c:pt idx="91161">
                  <c:v>16.152687</c:v>
                </c:pt>
                <c:pt idx="91162">
                  <c:v>16.153458000000001</c:v>
                </c:pt>
                <c:pt idx="91163">
                  <c:v>16.154468999999999</c:v>
                </c:pt>
                <c:pt idx="91164">
                  <c:v>16.153428999999999</c:v>
                </c:pt>
                <c:pt idx="91165">
                  <c:v>16.145625000000003</c:v>
                </c:pt>
                <c:pt idx="91166">
                  <c:v>16.145735999999999</c:v>
                </c:pt>
                <c:pt idx="91167">
                  <c:v>16.147731</c:v>
                </c:pt>
                <c:pt idx="91168">
                  <c:v>16.146197000000001</c:v>
                </c:pt>
                <c:pt idx="91169">
                  <c:v>16.146404</c:v>
                </c:pt>
                <c:pt idx="91170">
                  <c:v>16.149373000000001</c:v>
                </c:pt>
                <c:pt idx="91171">
                  <c:v>16.150022999999997</c:v>
                </c:pt>
                <c:pt idx="91172">
                  <c:v>16.139633</c:v>
                </c:pt>
                <c:pt idx="91173">
                  <c:v>16.140619000000001</c:v>
                </c:pt>
                <c:pt idx="91174">
                  <c:v>16.150860000000002</c:v>
                </c:pt>
                <c:pt idx="91175">
                  <c:v>16.149706999999999</c:v>
                </c:pt>
                <c:pt idx="91176">
                  <c:v>16.148377</c:v>
                </c:pt>
                <c:pt idx="91177">
                  <c:v>16.147187000000002</c:v>
                </c:pt>
                <c:pt idx="91178">
                  <c:v>16.147525999999999</c:v>
                </c:pt>
                <c:pt idx="91179">
                  <c:v>16.147114999999999</c:v>
                </c:pt>
                <c:pt idx="91180">
                  <c:v>16.14406</c:v>
                </c:pt>
                <c:pt idx="91181">
                  <c:v>16.145752000000002</c:v>
                </c:pt>
                <c:pt idx="91182">
                  <c:v>16.146932</c:v>
                </c:pt>
                <c:pt idx="91183">
                  <c:v>16.150745000000001</c:v>
                </c:pt>
                <c:pt idx="91184">
                  <c:v>16.151320999999999</c:v>
                </c:pt>
                <c:pt idx="91185">
                  <c:v>16.146948999999999</c:v>
                </c:pt>
                <c:pt idx="91186">
                  <c:v>16.144043</c:v>
                </c:pt>
                <c:pt idx="91187">
                  <c:v>16.145084000000001</c:v>
                </c:pt>
                <c:pt idx="91188">
                  <c:v>16.154147000000002</c:v>
                </c:pt>
                <c:pt idx="91189">
                  <c:v>16.158028999999999</c:v>
                </c:pt>
                <c:pt idx="91190">
                  <c:v>16.154823</c:v>
                </c:pt>
                <c:pt idx="91191">
                  <c:v>16.150389000000001</c:v>
                </c:pt>
                <c:pt idx="91192">
                  <c:v>16.150179000000001</c:v>
                </c:pt>
                <c:pt idx="91193">
                  <c:v>16.153686</c:v>
                </c:pt>
                <c:pt idx="91194">
                  <c:v>16.152511000000001</c:v>
                </c:pt>
                <c:pt idx="91195">
                  <c:v>16.153838999999998</c:v>
                </c:pt>
                <c:pt idx="91196">
                  <c:v>16.151052999999997</c:v>
                </c:pt>
                <c:pt idx="91197">
                  <c:v>16.143242000000001</c:v>
                </c:pt>
                <c:pt idx="91198">
                  <c:v>16.144992999999999</c:v>
                </c:pt>
                <c:pt idx="91199">
                  <c:v>16.148066999999998</c:v>
                </c:pt>
                <c:pt idx="91200">
                  <c:v>16.150606</c:v>
                </c:pt>
                <c:pt idx="91201">
                  <c:v>16.159323999999998</c:v>
                </c:pt>
                <c:pt idx="91202">
                  <c:v>16.167116</c:v>
                </c:pt>
                <c:pt idx="91203">
                  <c:v>16.161959</c:v>
                </c:pt>
                <c:pt idx="91204">
                  <c:v>16.154335</c:v>
                </c:pt>
                <c:pt idx="91205">
                  <c:v>16.156992000000002</c:v>
                </c:pt>
                <c:pt idx="91206">
                  <c:v>16.150908000000001</c:v>
                </c:pt>
                <c:pt idx="91207">
                  <c:v>16.152799000000002</c:v>
                </c:pt>
                <c:pt idx="91208">
                  <c:v>16.165418000000003</c:v>
                </c:pt>
                <c:pt idx="91209">
                  <c:v>16.155110000000001</c:v>
                </c:pt>
                <c:pt idx="91210">
                  <c:v>16.147939000000001</c:v>
                </c:pt>
                <c:pt idx="91211">
                  <c:v>16.162573999999999</c:v>
                </c:pt>
                <c:pt idx="91212">
                  <c:v>16.167667999999999</c:v>
                </c:pt>
                <c:pt idx="91213">
                  <c:v>16.154806000000001</c:v>
                </c:pt>
                <c:pt idx="91214">
                  <c:v>16.153903</c:v>
                </c:pt>
                <c:pt idx="91215">
                  <c:v>16.156188999999998</c:v>
                </c:pt>
                <c:pt idx="91216">
                  <c:v>16.140696999999999</c:v>
                </c:pt>
                <c:pt idx="91217">
                  <c:v>16.144494000000002</c:v>
                </c:pt>
                <c:pt idx="91218">
                  <c:v>16.161217000000001</c:v>
                </c:pt>
                <c:pt idx="91219">
                  <c:v>16.154947999999997</c:v>
                </c:pt>
                <c:pt idx="91220">
                  <c:v>16.146954999999998</c:v>
                </c:pt>
                <c:pt idx="91221">
                  <c:v>16.148699000000001</c:v>
                </c:pt>
                <c:pt idx="91222">
                  <c:v>16.152767000000001</c:v>
                </c:pt>
                <c:pt idx="91223">
                  <c:v>16.157429999999998</c:v>
                </c:pt>
                <c:pt idx="91224">
                  <c:v>16.160637999999999</c:v>
                </c:pt>
                <c:pt idx="91225">
                  <c:v>16.160468000000002</c:v>
                </c:pt>
                <c:pt idx="91226">
                  <c:v>16.158284000000002</c:v>
                </c:pt>
                <c:pt idx="91227">
                  <c:v>16.158044</c:v>
                </c:pt>
                <c:pt idx="91228">
                  <c:v>16.156908999999999</c:v>
                </c:pt>
                <c:pt idx="91229">
                  <c:v>16.161324999999998</c:v>
                </c:pt>
                <c:pt idx="91230">
                  <c:v>16.165526</c:v>
                </c:pt>
                <c:pt idx="91231">
                  <c:v>16.162176000000002</c:v>
                </c:pt>
                <c:pt idx="91232">
                  <c:v>16.159200999999999</c:v>
                </c:pt>
                <c:pt idx="91233">
                  <c:v>16.155269000000001</c:v>
                </c:pt>
                <c:pt idx="91234">
                  <c:v>16.15727</c:v>
                </c:pt>
                <c:pt idx="91235">
                  <c:v>16.154823</c:v>
                </c:pt>
                <c:pt idx="91236">
                  <c:v>16.147190000000002</c:v>
                </c:pt>
                <c:pt idx="91237">
                  <c:v>16.149985000000001</c:v>
                </c:pt>
                <c:pt idx="91238">
                  <c:v>16.150472000000001</c:v>
                </c:pt>
                <c:pt idx="91239">
                  <c:v>16.158189999999998</c:v>
                </c:pt>
                <c:pt idx="91240">
                  <c:v>16.167573000000001</c:v>
                </c:pt>
                <c:pt idx="91241">
                  <c:v>16.161695000000002</c:v>
                </c:pt>
                <c:pt idx="91242">
                  <c:v>16.16113</c:v>
                </c:pt>
                <c:pt idx="91243">
                  <c:v>16.164491999999999</c:v>
                </c:pt>
                <c:pt idx="91244">
                  <c:v>16.158529999999999</c:v>
                </c:pt>
                <c:pt idx="91245">
                  <c:v>16.157693000000002</c:v>
                </c:pt>
                <c:pt idx="91246">
                  <c:v>16.172224999999997</c:v>
                </c:pt>
                <c:pt idx="91247">
                  <c:v>16.168689999999998</c:v>
                </c:pt>
                <c:pt idx="91248">
                  <c:v>16.150281</c:v>
                </c:pt>
                <c:pt idx="91249">
                  <c:v>16.161027000000001</c:v>
                </c:pt>
                <c:pt idx="91250">
                  <c:v>16.169879999999999</c:v>
                </c:pt>
                <c:pt idx="91251">
                  <c:v>16.160969999999999</c:v>
                </c:pt>
                <c:pt idx="91252">
                  <c:v>16.164732999999998</c:v>
                </c:pt>
                <c:pt idx="91253">
                  <c:v>16.16404</c:v>
                </c:pt>
                <c:pt idx="91254">
                  <c:v>16.155749</c:v>
                </c:pt>
                <c:pt idx="91255">
                  <c:v>16.161493</c:v>
                </c:pt>
                <c:pt idx="91256">
                  <c:v>16.168710000000001</c:v>
                </c:pt>
                <c:pt idx="91257">
                  <c:v>16.160220000000002</c:v>
                </c:pt>
                <c:pt idx="91258">
                  <c:v>16.158622999999999</c:v>
                </c:pt>
                <c:pt idx="91259">
                  <c:v>16.167678000000002</c:v>
                </c:pt>
                <c:pt idx="91260">
                  <c:v>16.15915</c:v>
                </c:pt>
                <c:pt idx="91261">
                  <c:v>16.155318999999999</c:v>
                </c:pt>
                <c:pt idx="91262">
                  <c:v>16.165374999999997</c:v>
                </c:pt>
                <c:pt idx="91263">
                  <c:v>16.160009000000002</c:v>
                </c:pt>
                <c:pt idx="91264">
                  <c:v>16.152248</c:v>
                </c:pt>
                <c:pt idx="91265">
                  <c:v>16.160533999999998</c:v>
                </c:pt>
                <c:pt idx="91266">
                  <c:v>16.170496999999997</c:v>
                </c:pt>
                <c:pt idx="91267">
                  <c:v>16.170771999999999</c:v>
                </c:pt>
                <c:pt idx="91268">
                  <c:v>16.173425999999999</c:v>
                </c:pt>
                <c:pt idx="91269">
                  <c:v>16.170704999999998</c:v>
                </c:pt>
                <c:pt idx="91270">
                  <c:v>16.162306000000001</c:v>
                </c:pt>
                <c:pt idx="91271">
                  <c:v>16.167262000000001</c:v>
                </c:pt>
                <c:pt idx="91272">
                  <c:v>16.164337</c:v>
                </c:pt>
                <c:pt idx="91273">
                  <c:v>16.154405000000001</c:v>
                </c:pt>
                <c:pt idx="91274">
                  <c:v>16.162661999999997</c:v>
                </c:pt>
                <c:pt idx="91275">
                  <c:v>16.175818</c:v>
                </c:pt>
                <c:pt idx="91276">
                  <c:v>16.169207</c:v>
                </c:pt>
                <c:pt idx="91277">
                  <c:v>16.155656</c:v>
                </c:pt>
                <c:pt idx="91278">
                  <c:v>16.157640000000001</c:v>
                </c:pt>
                <c:pt idx="91279">
                  <c:v>16.163837999999998</c:v>
                </c:pt>
                <c:pt idx="91280">
                  <c:v>16.161951000000002</c:v>
                </c:pt>
                <c:pt idx="91281">
                  <c:v>16.163912</c:v>
                </c:pt>
                <c:pt idx="91282">
                  <c:v>16.167631999999998</c:v>
                </c:pt>
                <c:pt idx="91283">
                  <c:v>16.166356</c:v>
                </c:pt>
                <c:pt idx="91284">
                  <c:v>16.165597999999999</c:v>
                </c:pt>
                <c:pt idx="91285">
                  <c:v>16.168441999999999</c:v>
                </c:pt>
                <c:pt idx="91286">
                  <c:v>16.170093000000001</c:v>
                </c:pt>
                <c:pt idx="91287">
                  <c:v>16.169442</c:v>
                </c:pt>
                <c:pt idx="91288">
                  <c:v>16.171025</c:v>
                </c:pt>
                <c:pt idx="91289">
                  <c:v>16.163994000000002</c:v>
                </c:pt>
                <c:pt idx="91290">
                  <c:v>16.159919000000002</c:v>
                </c:pt>
                <c:pt idx="91291">
                  <c:v>16.170670999999999</c:v>
                </c:pt>
                <c:pt idx="91292">
                  <c:v>16.167293999999998</c:v>
                </c:pt>
                <c:pt idx="91293">
                  <c:v>16.161476</c:v>
                </c:pt>
                <c:pt idx="91294">
                  <c:v>16.173074</c:v>
                </c:pt>
                <c:pt idx="91295">
                  <c:v>16.171906999999997</c:v>
                </c:pt>
                <c:pt idx="91296">
                  <c:v>16.159635999999999</c:v>
                </c:pt>
                <c:pt idx="91297">
                  <c:v>16.170073000000002</c:v>
                </c:pt>
                <c:pt idx="91298">
                  <c:v>16.174261000000001</c:v>
                </c:pt>
                <c:pt idx="91299">
                  <c:v>16.157322000000001</c:v>
                </c:pt>
                <c:pt idx="91300">
                  <c:v>16.164788999999999</c:v>
                </c:pt>
                <c:pt idx="91301">
                  <c:v>16.173311999999999</c:v>
                </c:pt>
                <c:pt idx="91302">
                  <c:v>16.164019</c:v>
                </c:pt>
                <c:pt idx="91303">
                  <c:v>16.172014000000001</c:v>
                </c:pt>
                <c:pt idx="91304">
                  <c:v>16.180833</c:v>
                </c:pt>
                <c:pt idx="91305">
                  <c:v>16.166595999999998</c:v>
                </c:pt>
                <c:pt idx="91306">
                  <c:v>16.162191</c:v>
                </c:pt>
                <c:pt idx="91307">
                  <c:v>16.178134999999997</c:v>
                </c:pt>
                <c:pt idx="91308">
                  <c:v>16.175197000000001</c:v>
                </c:pt>
                <c:pt idx="91309">
                  <c:v>16.167006000000001</c:v>
                </c:pt>
                <c:pt idx="91310">
                  <c:v>16.180477</c:v>
                </c:pt>
                <c:pt idx="91311">
                  <c:v>16.178936</c:v>
                </c:pt>
                <c:pt idx="91312">
                  <c:v>16.165075999999999</c:v>
                </c:pt>
                <c:pt idx="91313">
                  <c:v>16.174860000000002</c:v>
                </c:pt>
                <c:pt idx="91314">
                  <c:v>16.181097999999999</c:v>
                </c:pt>
                <c:pt idx="91315">
                  <c:v>16.170210000000001</c:v>
                </c:pt>
                <c:pt idx="91316">
                  <c:v>16.169781999999998</c:v>
                </c:pt>
                <c:pt idx="91317">
                  <c:v>16.176141000000001</c:v>
                </c:pt>
                <c:pt idx="91318">
                  <c:v>16.170441</c:v>
                </c:pt>
                <c:pt idx="91319">
                  <c:v>16.164541</c:v>
                </c:pt>
                <c:pt idx="91320">
                  <c:v>16.171087</c:v>
                </c:pt>
                <c:pt idx="91321">
                  <c:v>16.171109000000001</c:v>
                </c:pt>
                <c:pt idx="91322">
                  <c:v>16.171835000000002</c:v>
                </c:pt>
                <c:pt idx="91323">
                  <c:v>16.177990999999999</c:v>
                </c:pt>
                <c:pt idx="91324">
                  <c:v>16.172439000000001</c:v>
                </c:pt>
                <c:pt idx="91325">
                  <c:v>16.167286000000001</c:v>
                </c:pt>
                <c:pt idx="91326">
                  <c:v>16.169457999999999</c:v>
                </c:pt>
                <c:pt idx="91327">
                  <c:v>16.171239999999997</c:v>
                </c:pt>
                <c:pt idx="91328">
                  <c:v>16.169307</c:v>
                </c:pt>
                <c:pt idx="91329">
                  <c:v>16.173408000000002</c:v>
                </c:pt>
                <c:pt idx="91330">
                  <c:v>16.178201000000001</c:v>
                </c:pt>
                <c:pt idx="91331">
                  <c:v>16.172029999999999</c:v>
                </c:pt>
                <c:pt idx="91332">
                  <c:v>16.176876999999998</c:v>
                </c:pt>
                <c:pt idx="91333">
                  <c:v>16.182974999999999</c:v>
                </c:pt>
                <c:pt idx="91334">
                  <c:v>16.177678</c:v>
                </c:pt>
                <c:pt idx="91335">
                  <c:v>16.178411000000001</c:v>
                </c:pt>
                <c:pt idx="91336">
                  <c:v>16.182593000000001</c:v>
                </c:pt>
                <c:pt idx="91337">
                  <c:v>16.179800999999998</c:v>
                </c:pt>
                <c:pt idx="91338">
                  <c:v>16.169893999999999</c:v>
                </c:pt>
                <c:pt idx="91339">
                  <c:v>16.171177999999998</c:v>
                </c:pt>
                <c:pt idx="91340">
                  <c:v>16.173881000000002</c:v>
                </c:pt>
                <c:pt idx="91341">
                  <c:v>16.166837999999998</c:v>
                </c:pt>
                <c:pt idx="91342">
                  <c:v>16.171005999999998</c:v>
                </c:pt>
                <c:pt idx="91343">
                  <c:v>16.177667</c:v>
                </c:pt>
                <c:pt idx="91344">
                  <c:v>16.178729000000001</c:v>
                </c:pt>
                <c:pt idx="91345">
                  <c:v>16.182332000000002</c:v>
                </c:pt>
                <c:pt idx="91346">
                  <c:v>16.186387</c:v>
                </c:pt>
                <c:pt idx="91347">
                  <c:v>16.180146999999998</c:v>
                </c:pt>
                <c:pt idx="91348">
                  <c:v>16.175086999999998</c:v>
                </c:pt>
                <c:pt idx="91349">
                  <c:v>16.183128</c:v>
                </c:pt>
                <c:pt idx="91350">
                  <c:v>16.181213</c:v>
                </c:pt>
                <c:pt idx="91351">
                  <c:v>16.180166</c:v>
                </c:pt>
                <c:pt idx="91352">
                  <c:v>16.185234999999999</c:v>
                </c:pt>
                <c:pt idx="91353">
                  <c:v>16.175770999999997</c:v>
                </c:pt>
                <c:pt idx="91354">
                  <c:v>16.172788000000001</c:v>
                </c:pt>
                <c:pt idx="91355">
                  <c:v>16.178623999999999</c:v>
                </c:pt>
                <c:pt idx="91356">
                  <c:v>16.177708000000003</c:v>
                </c:pt>
                <c:pt idx="91357">
                  <c:v>16.177708000000003</c:v>
                </c:pt>
                <c:pt idx="91358">
                  <c:v>16.184955000000002</c:v>
                </c:pt>
                <c:pt idx="91359">
                  <c:v>16.182855</c:v>
                </c:pt>
                <c:pt idx="91360">
                  <c:v>16.167987</c:v>
                </c:pt>
                <c:pt idx="91361">
                  <c:v>16.171697000000002</c:v>
                </c:pt>
                <c:pt idx="91362">
                  <c:v>16.180273</c:v>
                </c:pt>
                <c:pt idx="91363">
                  <c:v>16.173333</c:v>
                </c:pt>
                <c:pt idx="91364">
                  <c:v>16.172402999999999</c:v>
                </c:pt>
                <c:pt idx="91365">
                  <c:v>16.177928999999999</c:v>
                </c:pt>
                <c:pt idx="91366">
                  <c:v>16.183426000000001</c:v>
                </c:pt>
                <c:pt idx="91367">
                  <c:v>16.188316999999998</c:v>
                </c:pt>
                <c:pt idx="91368">
                  <c:v>16.186877000000003</c:v>
                </c:pt>
                <c:pt idx="91369">
                  <c:v>16.176116</c:v>
                </c:pt>
                <c:pt idx="91370">
                  <c:v>16.175352</c:v>
                </c:pt>
                <c:pt idx="91371">
                  <c:v>16.186017</c:v>
                </c:pt>
                <c:pt idx="91372">
                  <c:v>16.178280000000001</c:v>
                </c:pt>
                <c:pt idx="91373">
                  <c:v>16.171569999999999</c:v>
                </c:pt>
                <c:pt idx="91374">
                  <c:v>16.190048000000001</c:v>
                </c:pt>
                <c:pt idx="91375">
                  <c:v>16.194713999999998</c:v>
                </c:pt>
                <c:pt idx="91376">
                  <c:v>16.177785</c:v>
                </c:pt>
                <c:pt idx="91377">
                  <c:v>16.179718999999999</c:v>
                </c:pt>
                <c:pt idx="91378">
                  <c:v>16.191119999999998</c:v>
                </c:pt>
                <c:pt idx="91379">
                  <c:v>16.183025999999998</c:v>
                </c:pt>
                <c:pt idx="91380">
                  <c:v>16.180270999999998</c:v>
                </c:pt>
                <c:pt idx="91381">
                  <c:v>16.187487000000001</c:v>
                </c:pt>
                <c:pt idx="91382">
                  <c:v>16.178003</c:v>
                </c:pt>
                <c:pt idx="91383">
                  <c:v>16.178345</c:v>
                </c:pt>
                <c:pt idx="91384">
                  <c:v>16.1876</c:v>
                </c:pt>
                <c:pt idx="91385">
                  <c:v>16.179995999999999</c:v>
                </c:pt>
                <c:pt idx="91386">
                  <c:v>16.177976999999998</c:v>
                </c:pt>
                <c:pt idx="91387">
                  <c:v>16.187463000000001</c:v>
                </c:pt>
                <c:pt idx="91388">
                  <c:v>16.188264</c:v>
                </c:pt>
                <c:pt idx="91389">
                  <c:v>16.186140999999999</c:v>
                </c:pt>
                <c:pt idx="91390">
                  <c:v>16.188870999999999</c:v>
                </c:pt>
                <c:pt idx="91391">
                  <c:v>16.179669000000001</c:v>
                </c:pt>
                <c:pt idx="91392">
                  <c:v>16.17595</c:v>
                </c:pt>
                <c:pt idx="91393">
                  <c:v>16.195061000000003</c:v>
                </c:pt>
                <c:pt idx="91394">
                  <c:v>16.189247999999999</c:v>
                </c:pt>
                <c:pt idx="91395">
                  <c:v>16.169370999999998</c:v>
                </c:pt>
                <c:pt idx="91396">
                  <c:v>16.180690999999999</c:v>
                </c:pt>
                <c:pt idx="91397">
                  <c:v>16.186835000000002</c:v>
                </c:pt>
                <c:pt idx="91398">
                  <c:v>16.180524999999999</c:v>
                </c:pt>
                <c:pt idx="91399">
                  <c:v>16.191167999999998</c:v>
                </c:pt>
                <c:pt idx="91400">
                  <c:v>16.197481</c:v>
                </c:pt>
                <c:pt idx="91401">
                  <c:v>16.184405999999999</c:v>
                </c:pt>
                <c:pt idx="91402">
                  <c:v>16.184383</c:v>
                </c:pt>
                <c:pt idx="91403">
                  <c:v>16.191737</c:v>
                </c:pt>
                <c:pt idx="91404">
                  <c:v>16.182828000000001</c:v>
                </c:pt>
                <c:pt idx="91405">
                  <c:v>16.183342</c:v>
                </c:pt>
                <c:pt idx="91406">
                  <c:v>16.192028000000001</c:v>
                </c:pt>
                <c:pt idx="91407">
                  <c:v>16.191631000000001</c:v>
                </c:pt>
                <c:pt idx="91408">
                  <c:v>16.18974</c:v>
                </c:pt>
                <c:pt idx="91409">
                  <c:v>16.191155000000002</c:v>
                </c:pt>
                <c:pt idx="91410">
                  <c:v>16.192531000000002</c:v>
                </c:pt>
                <c:pt idx="91411">
                  <c:v>16.189422</c:v>
                </c:pt>
                <c:pt idx="91412">
                  <c:v>16.189917000000001</c:v>
                </c:pt>
                <c:pt idx="91413">
                  <c:v>16.191873999999999</c:v>
                </c:pt>
                <c:pt idx="91414">
                  <c:v>16.185195</c:v>
                </c:pt>
                <c:pt idx="91415">
                  <c:v>16.184772000000002</c:v>
                </c:pt>
                <c:pt idx="91416">
                  <c:v>16.186222999999998</c:v>
                </c:pt>
                <c:pt idx="91417">
                  <c:v>16.181321000000001</c:v>
                </c:pt>
                <c:pt idx="91418">
                  <c:v>16.182180000000002</c:v>
                </c:pt>
                <c:pt idx="91419">
                  <c:v>16.189878</c:v>
                </c:pt>
                <c:pt idx="91420">
                  <c:v>16.192129000000001</c:v>
                </c:pt>
                <c:pt idx="91421">
                  <c:v>16.188119</c:v>
                </c:pt>
                <c:pt idx="91422">
                  <c:v>16.194755999999998</c:v>
                </c:pt>
                <c:pt idx="91423">
                  <c:v>16.195048999999997</c:v>
                </c:pt>
                <c:pt idx="91424">
                  <c:v>16.182448000000001</c:v>
                </c:pt>
                <c:pt idx="91425">
                  <c:v>16.186258000000002</c:v>
                </c:pt>
                <c:pt idx="91426">
                  <c:v>16.188681000000003</c:v>
                </c:pt>
                <c:pt idx="91427">
                  <c:v>16.183351999999999</c:v>
                </c:pt>
                <c:pt idx="91428">
                  <c:v>16.188656000000002</c:v>
                </c:pt>
                <c:pt idx="91429">
                  <c:v>16.193542000000001</c:v>
                </c:pt>
                <c:pt idx="91430">
                  <c:v>16.195070999999999</c:v>
                </c:pt>
                <c:pt idx="91431">
                  <c:v>16.194284</c:v>
                </c:pt>
                <c:pt idx="91432">
                  <c:v>16.194178000000001</c:v>
                </c:pt>
                <c:pt idx="91433">
                  <c:v>16.193010000000001</c:v>
                </c:pt>
                <c:pt idx="91434">
                  <c:v>16.191617000000001</c:v>
                </c:pt>
                <c:pt idx="91435">
                  <c:v>16.192736</c:v>
                </c:pt>
                <c:pt idx="91436">
                  <c:v>16.193483000000001</c:v>
                </c:pt>
                <c:pt idx="91437">
                  <c:v>16.198408000000001</c:v>
                </c:pt>
                <c:pt idx="91438">
                  <c:v>16.203881000000003</c:v>
                </c:pt>
                <c:pt idx="91439">
                  <c:v>16.198402000000002</c:v>
                </c:pt>
                <c:pt idx="91440">
                  <c:v>16.183047999999999</c:v>
                </c:pt>
                <c:pt idx="91441">
                  <c:v>16.183688</c:v>
                </c:pt>
                <c:pt idx="91442">
                  <c:v>16.198394</c:v>
                </c:pt>
                <c:pt idx="91443">
                  <c:v>16.190745</c:v>
                </c:pt>
                <c:pt idx="91444">
                  <c:v>16.185108</c:v>
                </c:pt>
                <c:pt idx="91445">
                  <c:v>16.197526</c:v>
                </c:pt>
                <c:pt idx="91446">
                  <c:v>16.198601</c:v>
                </c:pt>
                <c:pt idx="91447">
                  <c:v>16.195622</c:v>
                </c:pt>
                <c:pt idx="91448">
                  <c:v>16.197569999999999</c:v>
                </c:pt>
                <c:pt idx="91449">
                  <c:v>16.194153</c:v>
                </c:pt>
                <c:pt idx="91450">
                  <c:v>16.19013</c:v>
                </c:pt>
                <c:pt idx="91451">
                  <c:v>16.193683999999998</c:v>
                </c:pt>
                <c:pt idx="91452">
                  <c:v>16.193919999999999</c:v>
                </c:pt>
                <c:pt idx="91453">
                  <c:v>16.189349999999997</c:v>
                </c:pt>
                <c:pt idx="91454">
                  <c:v>16.195816000000001</c:v>
                </c:pt>
                <c:pt idx="91455">
                  <c:v>16.201011999999999</c:v>
                </c:pt>
                <c:pt idx="91456">
                  <c:v>16.195579000000002</c:v>
                </c:pt>
                <c:pt idx="91457">
                  <c:v>16.196361</c:v>
                </c:pt>
                <c:pt idx="91458">
                  <c:v>16.200758</c:v>
                </c:pt>
                <c:pt idx="91459">
                  <c:v>16.192605</c:v>
                </c:pt>
                <c:pt idx="91460">
                  <c:v>16.185727</c:v>
                </c:pt>
                <c:pt idx="91461">
                  <c:v>16.19802</c:v>
                </c:pt>
                <c:pt idx="91462">
                  <c:v>16.199569</c:v>
                </c:pt>
                <c:pt idx="91463">
                  <c:v>16.190491999999999</c:v>
                </c:pt>
                <c:pt idx="91464">
                  <c:v>16.197265000000002</c:v>
                </c:pt>
                <c:pt idx="91465">
                  <c:v>16.194228000000003</c:v>
                </c:pt>
                <c:pt idx="91466">
                  <c:v>16.185563999999999</c:v>
                </c:pt>
                <c:pt idx="91467">
                  <c:v>16.196285</c:v>
                </c:pt>
                <c:pt idx="91468">
                  <c:v>16.200372000000002</c:v>
                </c:pt>
                <c:pt idx="91469">
                  <c:v>16.190826000000001</c:v>
                </c:pt>
                <c:pt idx="91470">
                  <c:v>16.191465999999998</c:v>
                </c:pt>
                <c:pt idx="91471">
                  <c:v>16.200175000000002</c:v>
                </c:pt>
                <c:pt idx="91472">
                  <c:v>16.198956000000003</c:v>
                </c:pt>
                <c:pt idx="91473">
                  <c:v>16.197665999999998</c:v>
                </c:pt>
                <c:pt idx="91474">
                  <c:v>16.199673000000001</c:v>
                </c:pt>
                <c:pt idx="91475">
                  <c:v>16.198791</c:v>
                </c:pt>
                <c:pt idx="91476">
                  <c:v>16.204000999999998</c:v>
                </c:pt>
                <c:pt idx="91477">
                  <c:v>16.208779</c:v>
                </c:pt>
                <c:pt idx="91478">
                  <c:v>16.205719000000002</c:v>
                </c:pt>
                <c:pt idx="91479">
                  <c:v>16.198909</c:v>
                </c:pt>
                <c:pt idx="91480">
                  <c:v>16.198619000000001</c:v>
                </c:pt>
                <c:pt idx="91481">
                  <c:v>16.202266999999999</c:v>
                </c:pt>
                <c:pt idx="91482">
                  <c:v>16.199203000000001</c:v>
                </c:pt>
                <c:pt idx="91483">
                  <c:v>16.206523000000001</c:v>
                </c:pt>
                <c:pt idx="91484">
                  <c:v>16.207077999999999</c:v>
                </c:pt>
                <c:pt idx="91485">
                  <c:v>16.192123000000002</c:v>
                </c:pt>
                <c:pt idx="91486">
                  <c:v>16.199373000000001</c:v>
                </c:pt>
                <c:pt idx="91487">
                  <c:v>16.207802000000001</c:v>
                </c:pt>
                <c:pt idx="91488">
                  <c:v>16.197085000000001</c:v>
                </c:pt>
                <c:pt idx="91489">
                  <c:v>16.197349000000003</c:v>
                </c:pt>
                <c:pt idx="91490">
                  <c:v>16.208652000000001</c:v>
                </c:pt>
                <c:pt idx="91491">
                  <c:v>16.202817</c:v>
                </c:pt>
                <c:pt idx="91492">
                  <c:v>16.193598000000001</c:v>
                </c:pt>
                <c:pt idx="91493">
                  <c:v>16.203623999999998</c:v>
                </c:pt>
                <c:pt idx="91494">
                  <c:v>16.203443</c:v>
                </c:pt>
                <c:pt idx="91495">
                  <c:v>16.197730999999997</c:v>
                </c:pt>
                <c:pt idx="91496">
                  <c:v>16.206279000000002</c:v>
                </c:pt>
                <c:pt idx="91497">
                  <c:v>16.204791</c:v>
                </c:pt>
                <c:pt idx="91498">
                  <c:v>16.198078000000002</c:v>
                </c:pt>
                <c:pt idx="91499">
                  <c:v>16.202967999999998</c:v>
                </c:pt>
                <c:pt idx="91500">
                  <c:v>16.205959</c:v>
                </c:pt>
                <c:pt idx="91501">
                  <c:v>16.195912999999997</c:v>
                </c:pt>
                <c:pt idx="91502">
                  <c:v>16.194974000000002</c:v>
                </c:pt>
                <c:pt idx="91503">
                  <c:v>16.207698999999998</c:v>
                </c:pt>
                <c:pt idx="91504">
                  <c:v>16.201791</c:v>
                </c:pt>
                <c:pt idx="91505">
                  <c:v>16.192574999999998</c:v>
                </c:pt>
                <c:pt idx="91506">
                  <c:v>16.204996999999999</c:v>
                </c:pt>
                <c:pt idx="91507">
                  <c:v>16.206305999999998</c:v>
                </c:pt>
                <c:pt idx="91508">
                  <c:v>16.198684</c:v>
                </c:pt>
                <c:pt idx="91509">
                  <c:v>16.208331000000001</c:v>
                </c:pt>
                <c:pt idx="91510">
                  <c:v>16.211140999999998</c:v>
                </c:pt>
                <c:pt idx="91511">
                  <c:v>16.196968999999999</c:v>
                </c:pt>
                <c:pt idx="91512">
                  <c:v>16.200030999999999</c:v>
                </c:pt>
                <c:pt idx="91513">
                  <c:v>16.209434999999999</c:v>
                </c:pt>
                <c:pt idx="91514">
                  <c:v>16.204402000000002</c:v>
                </c:pt>
                <c:pt idx="91515">
                  <c:v>16.206493000000002</c:v>
                </c:pt>
                <c:pt idx="91516">
                  <c:v>16.210864000000001</c:v>
                </c:pt>
                <c:pt idx="91517">
                  <c:v>16.209578</c:v>
                </c:pt>
                <c:pt idx="91518">
                  <c:v>16.210599999999999</c:v>
                </c:pt>
                <c:pt idx="91519">
                  <c:v>16.211762</c:v>
                </c:pt>
                <c:pt idx="91520">
                  <c:v>16.209958</c:v>
                </c:pt>
                <c:pt idx="91521">
                  <c:v>16.210433999999999</c:v>
                </c:pt>
                <c:pt idx="91522">
                  <c:v>16.213746</c:v>
                </c:pt>
                <c:pt idx="91523">
                  <c:v>16.207082</c:v>
                </c:pt>
                <c:pt idx="91524">
                  <c:v>16.198160999999999</c:v>
                </c:pt>
                <c:pt idx="91525">
                  <c:v>16.204179</c:v>
                </c:pt>
                <c:pt idx="91526">
                  <c:v>16.205463000000002</c:v>
                </c:pt>
                <c:pt idx="91527">
                  <c:v>16.196820000000002</c:v>
                </c:pt>
                <c:pt idx="91528">
                  <c:v>16.200077999999998</c:v>
                </c:pt>
                <c:pt idx="91529">
                  <c:v>16.208306999999998</c:v>
                </c:pt>
                <c:pt idx="91530">
                  <c:v>16.206170999999998</c:v>
                </c:pt>
                <c:pt idx="91531">
                  <c:v>16.207269</c:v>
                </c:pt>
                <c:pt idx="91532">
                  <c:v>16.213034999999998</c:v>
                </c:pt>
                <c:pt idx="91533">
                  <c:v>16.20842</c:v>
                </c:pt>
                <c:pt idx="91534">
                  <c:v>16.212275999999999</c:v>
                </c:pt>
                <c:pt idx="91535">
                  <c:v>16.218181000000001</c:v>
                </c:pt>
                <c:pt idx="91536">
                  <c:v>16.202389</c:v>
                </c:pt>
                <c:pt idx="91537">
                  <c:v>16.197651999999998</c:v>
                </c:pt>
                <c:pt idx="91538">
                  <c:v>16.206699999999998</c:v>
                </c:pt>
                <c:pt idx="91539">
                  <c:v>16.203213999999999</c:v>
                </c:pt>
                <c:pt idx="91540">
                  <c:v>16.207698999999998</c:v>
                </c:pt>
                <c:pt idx="91541">
                  <c:v>16.220390999999999</c:v>
                </c:pt>
                <c:pt idx="91542">
                  <c:v>16.215071000000002</c:v>
                </c:pt>
                <c:pt idx="91543">
                  <c:v>16.207198999999999</c:v>
                </c:pt>
                <c:pt idx="91544">
                  <c:v>16.217309</c:v>
                </c:pt>
                <c:pt idx="91545">
                  <c:v>16.216059000000001</c:v>
                </c:pt>
                <c:pt idx="91546">
                  <c:v>16.198771999999998</c:v>
                </c:pt>
                <c:pt idx="91547">
                  <c:v>16.206445000000002</c:v>
                </c:pt>
                <c:pt idx="91548">
                  <c:v>16.217624999999998</c:v>
                </c:pt>
                <c:pt idx="91549">
                  <c:v>16.205936999999999</c:v>
                </c:pt>
                <c:pt idx="91550">
                  <c:v>16.203747999999997</c:v>
                </c:pt>
                <c:pt idx="91551">
                  <c:v>16.213301000000001</c:v>
                </c:pt>
                <c:pt idx="91552">
                  <c:v>16.207115000000002</c:v>
                </c:pt>
                <c:pt idx="91553">
                  <c:v>16.200958</c:v>
                </c:pt>
                <c:pt idx="91554">
                  <c:v>16.218536999999998</c:v>
                </c:pt>
                <c:pt idx="91555">
                  <c:v>16.223151000000001</c:v>
                </c:pt>
                <c:pt idx="91556">
                  <c:v>16.210329999999999</c:v>
                </c:pt>
                <c:pt idx="91557">
                  <c:v>16.217724</c:v>
                </c:pt>
                <c:pt idx="91558">
                  <c:v>16.221758999999999</c:v>
                </c:pt>
                <c:pt idx="91559">
                  <c:v>16.212212000000001</c:v>
                </c:pt>
                <c:pt idx="91560">
                  <c:v>16.211986</c:v>
                </c:pt>
                <c:pt idx="91561">
                  <c:v>16.214415000000002</c:v>
                </c:pt>
                <c:pt idx="91562">
                  <c:v>16.209906</c:v>
                </c:pt>
                <c:pt idx="91563">
                  <c:v>16.213917000000002</c:v>
                </c:pt>
                <c:pt idx="91564">
                  <c:v>16.223613999999998</c:v>
                </c:pt>
                <c:pt idx="91565">
                  <c:v>16.219580000000001</c:v>
                </c:pt>
                <c:pt idx="91566">
                  <c:v>16.222189999999998</c:v>
                </c:pt>
                <c:pt idx="91567">
                  <c:v>16.228014999999999</c:v>
                </c:pt>
                <c:pt idx="91568">
                  <c:v>16.215481</c:v>
                </c:pt>
                <c:pt idx="91569">
                  <c:v>16.206268000000001</c:v>
                </c:pt>
                <c:pt idx="91570">
                  <c:v>16.211587000000002</c:v>
                </c:pt>
                <c:pt idx="91571">
                  <c:v>16.212429999999998</c:v>
                </c:pt>
                <c:pt idx="91572">
                  <c:v>16.203578</c:v>
                </c:pt>
                <c:pt idx="91573">
                  <c:v>16.208838999999998</c:v>
                </c:pt>
                <c:pt idx="91574">
                  <c:v>16.214033999999998</c:v>
                </c:pt>
                <c:pt idx="91575">
                  <c:v>16.199542000000001</c:v>
                </c:pt>
                <c:pt idx="91576">
                  <c:v>16.202503</c:v>
                </c:pt>
                <c:pt idx="91577">
                  <c:v>16.220772</c:v>
                </c:pt>
                <c:pt idx="91578">
                  <c:v>16.220025</c:v>
                </c:pt>
                <c:pt idx="91579">
                  <c:v>16.214973000000001</c:v>
                </c:pt>
                <c:pt idx="91580">
                  <c:v>16.222488999999999</c:v>
                </c:pt>
                <c:pt idx="91581">
                  <c:v>16.223030000000001</c:v>
                </c:pt>
                <c:pt idx="91582">
                  <c:v>16.215944</c:v>
                </c:pt>
                <c:pt idx="91583">
                  <c:v>16.220345999999999</c:v>
                </c:pt>
                <c:pt idx="91584">
                  <c:v>16.219926000000001</c:v>
                </c:pt>
                <c:pt idx="91585">
                  <c:v>16.20692</c:v>
                </c:pt>
                <c:pt idx="91586">
                  <c:v>16.208337999999998</c:v>
                </c:pt>
                <c:pt idx="91587">
                  <c:v>16.211883</c:v>
                </c:pt>
                <c:pt idx="91588">
                  <c:v>16.208655999999998</c:v>
                </c:pt>
                <c:pt idx="91589">
                  <c:v>16.219934000000002</c:v>
                </c:pt>
                <c:pt idx="91590">
                  <c:v>16.228073999999999</c:v>
                </c:pt>
                <c:pt idx="91591">
                  <c:v>16.21885</c:v>
                </c:pt>
                <c:pt idx="91592">
                  <c:v>16.217337999999998</c:v>
                </c:pt>
                <c:pt idx="91593">
                  <c:v>16.226942000000001</c:v>
                </c:pt>
                <c:pt idx="91594">
                  <c:v>16.222279999999998</c:v>
                </c:pt>
                <c:pt idx="91595">
                  <c:v>16.214343</c:v>
                </c:pt>
                <c:pt idx="91596">
                  <c:v>16.218934000000001</c:v>
                </c:pt>
                <c:pt idx="91597">
                  <c:v>16.217103999999999</c:v>
                </c:pt>
                <c:pt idx="91598">
                  <c:v>16.215772000000001</c:v>
                </c:pt>
                <c:pt idx="91599">
                  <c:v>16.219435000000001</c:v>
                </c:pt>
                <c:pt idx="91600">
                  <c:v>16.216644000000002</c:v>
                </c:pt>
                <c:pt idx="91601">
                  <c:v>16.220496000000001</c:v>
                </c:pt>
                <c:pt idx="91602">
                  <c:v>16.229531000000001</c:v>
                </c:pt>
                <c:pt idx="91603">
                  <c:v>16.223970000000001</c:v>
                </c:pt>
                <c:pt idx="91604">
                  <c:v>16.210132999999999</c:v>
                </c:pt>
                <c:pt idx="91605">
                  <c:v>16.215782000000001</c:v>
                </c:pt>
                <c:pt idx="91606">
                  <c:v>16.221375000000002</c:v>
                </c:pt>
                <c:pt idx="91607">
                  <c:v>16.215080999999998</c:v>
                </c:pt>
                <c:pt idx="91608">
                  <c:v>16.22269</c:v>
                </c:pt>
                <c:pt idx="91609">
                  <c:v>16.229108</c:v>
                </c:pt>
                <c:pt idx="91610">
                  <c:v>16.220244000000001</c:v>
                </c:pt>
                <c:pt idx="91611">
                  <c:v>16.213746999999998</c:v>
                </c:pt>
                <c:pt idx="91612">
                  <c:v>16.216096</c:v>
                </c:pt>
                <c:pt idx="91613">
                  <c:v>16.219604</c:v>
                </c:pt>
                <c:pt idx="91614">
                  <c:v>16.222205000000002</c:v>
                </c:pt>
                <c:pt idx="91615">
                  <c:v>16.227046000000001</c:v>
                </c:pt>
                <c:pt idx="91616">
                  <c:v>16.226767000000002</c:v>
                </c:pt>
                <c:pt idx="91617">
                  <c:v>16.222334</c:v>
                </c:pt>
                <c:pt idx="91618">
                  <c:v>16.217390000000002</c:v>
                </c:pt>
                <c:pt idx="91619">
                  <c:v>16.213013</c:v>
                </c:pt>
                <c:pt idx="91620">
                  <c:v>16.218494</c:v>
                </c:pt>
                <c:pt idx="91621">
                  <c:v>16.223965</c:v>
                </c:pt>
                <c:pt idx="91622">
                  <c:v>16.226952000000001</c:v>
                </c:pt>
                <c:pt idx="91623">
                  <c:v>16.228839999999998</c:v>
                </c:pt>
                <c:pt idx="91624">
                  <c:v>16.220159000000002</c:v>
                </c:pt>
                <c:pt idx="91625">
                  <c:v>16.219685999999999</c:v>
                </c:pt>
                <c:pt idx="91626">
                  <c:v>16.228662999999997</c:v>
                </c:pt>
                <c:pt idx="91627">
                  <c:v>16.230528</c:v>
                </c:pt>
                <c:pt idx="91628">
                  <c:v>16.227752000000002</c:v>
                </c:pt>
                <c:pt idx="91629">
                  <c:v>16.222649000000001</c:v>
                </c:pt>
                <c:pt idx="91630">
                  <c:v>16.221640000000001</c:v>
                </c:pt>
                <c:pt idx="91631">
                  <c:v>16.219293</c:v>
                </c:pt>
                <c:pt idx="91632">
                  <c:v>16.219632000000001</c:v>
                </c:pt>
                <c:pt idx="91633">
                  <c:v>16.224301000000001</c:v>
                </c:pt>
                <c:pt idx="91634">
                  <c:v>16.224691</c:v>
                </c:pt>
                <c:pt idx="91635">
                  <c:v>16.227910000000001</c:v>
                </c:pt>
                <c:pt idx="91636">
                  <c:v>16.226458999999998</c:v>
                </c:pt>
                <c:pt idx="91637">
                  <c:v>16.223323999999998</c:v>
                </c:pt>
                <c:pt idx="91638">
                  <c:v>16.227539</c:v>
                </c:pt>
                <c:pt idx="91639">
                  <c:v>16.228946000000001</c:v>
                </c:pt>
                <c:pt idx="91640">
                  <c:v>16.224118000000001</c:v>
                </c:pt>
                <c:pt idx="91641">
                  <c:v>16.220776999999998</c:v>
                </c:pt>
                <c:pt idx="91642">
                  <c:v>16.227986000000001</c:v>
                </c:pt>
                <c:pt idx="91643">
                  <c:v>16.230206000000003</c:v>
                </c:pt>
                <c:pt idx="91644">
                  <c:v>16.224502000000001</c:v>
                </c:pt>
                <c:pt idx="91645">
                  <c:v>16.222715999999998</c:v>
                </c:pt>
                <c:pt idx="91646">
                  <c:v>16.223671</c:v>
                </c:pt>
                <c:pt idx="91647">
                  <c:v>16.227459</c:v>
                </c:pt>
                <c:pt idx="91648">
                  <c:v>16.222014999999999</c:v>
                </c:pt>
                <c:pt idx="91649">
                  <c:v>16.221418999999997</c:v>
                </c:pt>
                <c:pt idx="91650">
                  <c:v>16.231475</c:v>
                </c:pt>
                <c:pt idx="91651">
                  <c:v>16.232341999999999</c:v>
                </c:pt>
                <c:pt idx="91652">
                  <c:v>16.230311</c:v>
                </c:pt>
                <c:pt idx="91653">
                  <c:v>16.237670999999999</c:v>
                </c:pt>
                <c:pt idx="91654">
                  <c:v>16.242827999999999</c:v>
                </c:pt>
                <c:pt idx="91655">
                  <c:v>16.232198</c:v>
                </c:pt>
                <c:pt idx="91656">
                  <c:v>16.225608999999999</c:v>
                </c:pt>
                <c:pt idx="91657">
                  <c:v>16.231242000000002</c:v>
                </c:pt>
                <c:pt idx="91658">
                  <c:v>16.234582</c:v>
                </c:pt>
                <c:pt idx="91659">
                  <c:v>16.234231999999999</c:v>
                </c:pt>
                <c:pt idx="91660">
                  <c:v>16.226678</c:v>
                </c:pt>
                <c:pt idx="91661">
                  <c:v>16.218592999999998</c:v>
                </c:pt>
                <c:pt idx="91662">
                  <c:v>16.225442999999999</c:v>
                </c:pt>
                <c:pt idx="91663">
                  <c:v>16.235270999999997</c:v>
                </c:pt>
                <c:pt idx="91664">
                  <c:v>16.234693999999998</c:v>
                </c:pt>
                <c:pt idx="91665">
                  <c:v>16.231695000000002</c:v>
                </c:pt>
                <c:pt idx="91666">
                  <c:v>16.237270000000002</c:v>
                </c:pt>
                <c:pt idx="91667">
                  <c:v>16.237791999999999</c:v>
                </c:pt>
                <c:pt idx="91668">
                  <c:v>16.231293000000001</c:v>
                </c:pt>
                <c:pt idx="91669">
                  <c:v>16.233496000000002</c:v>
                </c:pt>
                <c:pt idx="91670">
                  <c:v>16.230764999999998</c:v>
                </c:pt>
                <c:pt idx="91671">
                  <c:v>16.227017</c:v>
                </c:pt>
                <c:pt idx="91672">
                  <c:v>16.233105999999999</c:v>
                </c:pt>
                <c:pt idx="91673">
                  <c:v>16.232852999999999</c:v>
                </c:pt>
                <c:pt idx="91674">
                  <c:v>16.226252000000002</c:v>
                </c:pt>
                <c:pt idx="91675">
                  <c:v>16.228379</c:v>
                </c:pt>
                <c:pt idx="91676">
                  <c:v>16.233442</c:v>
                </c:pt>
                <c:pt idx="91677">
                  <c:v>16.227564999999998</c:v>
                </c:pt>
                <c:pt idx="91678">
                  <c:v>16.224398999999998</c:v>
                </c:pt>
                <c:pt idx="91679">
                  <c:v>16.229574</c:v>
                </c:pt>
                <c:pt idx="91680">
                  <c:v>16.231472</c:v>
                </c:pt>
                <c:pt idx="91681">
                  <c:v>16.234206</c:v>
                </c:pt>
                <c:pt idx="91682">
                  <c:v>16.234560000000002</c:v>
                </c:pt>
                <c:pt idx="91683">
                  <c:v>16.228740000000002</c:v>
                </c:pt>
                <c:pt idx="91684">
                  <c:v>16.227874999999997</c:v>
                </c:pt>
                <c:pt idx="91685">
                  <c:v>16.238461000000001</c:v>
                </c:pt>
                <c:pt idx="91686">
                  <c:v>16.245175</c:v>
                </c:pt>
                <c:pt idx="91687">
                  <c:v>16.23169</c:v>
                </c:pt>
                <c:pt idx="91688">
                  <c:v>16.225076000000001</c:v>
                </c:pt>
                <c:pt idx="91689">
                  <c:v>16.237754000000002</c:v>
                </c:pt>
                <c:pt idx="91690">
                  <c:v>16.242941999999999</c:v>
                </c:pt>
                <c:pt idx="91691">
                  <c:v>16.238972</c:v>
                </c:pt>
                <c:pt idx="91692">
                  <c:v>16.236055999999998</c:v>
                </c:pt>
                <c:pt idx="91693">
                  <c:v>16.234698000000002</c:v>
                </c:pt>
                <c:pt idx="91694">
                  <c:v>16.232866999999999</c:v>
                </c:pt>
                <c:pt idx="91695">
                  <c:v>16.230708</c:v>
                </c:pt>
                <c:pt idx="91696">
                  <c:v>16.233758999999999</c:v>
                </c:pt>
                <c:pt idx="91697">
                  <c:v>16.238678999999998</c:v>
                </c:pt>
                <c:pt idx="91698">
                  <c:v>16.237289000000001</c:v>
                </c:pt>
                <c:pt idx="91699">
                  <c:v>16.234680000000001</c:v>
                </c:pt>
                <c:pt idx="91700">
                  <c:v>16.239207999999998</c:v>
                </c:pt>
                <c:pt idx="91701">
                  <c:v>16.239910999999999</c:v>
                </c:pt>
                <c:pt idx="91702">
                  <c:v>16.226638999999999</c:v>
                </c:pt>
                <c:pt idx="91703">
                  <c:v>16.224972000000001</c:v>
                </c:pt>
                <c:pt idx="91704">
                  <c:v>16.232792</c:v>
                </c:pt>
                <c:pt idx="91705">
                  <c:v>16.230857</c:v>
                </c:pt>
                <c:pt idx="91706">
                  <c:v>16.232033000000001</c:v>
                </c:pt>
                <c:pt idx="91707">
                  <c:v>16.237401999999999</c:v>
                </c:pt>
                <c:pt idx="91708">
                  <c:v>16.240164</c:v>
                </c:pt>
                <c:pt idx="91709">
                  <c:v>16.238023999999999</c:v>
                </c:pt>
                <c:pt idx="91710">
                  <c:v>16.241198000000001</c:v>
                </c:pt>
                <c:pt idx="91711">
                  <c:v>16.243760000000002</c:v>
                </c:pt>
                <c:pt idx="91712">
                  <c:v>16.238530000000001</c:v>
                </c:pt>
                <c:pt idx="91713">
                  <c:v>16.243386000000001</c:v>
                </c:pt>
                <c:pt idx="91714">
                  <c:v>16.241156</c:v>
                </c:pt>
                <c:pt idx="91715">
                  <c:v>16.232292000000001</c:v>
                </c:pt>
                <c:pt idx="91716">
                  <c:v>16.237344</c:v>
                </c:pt>
                <c:pt idx="91717">
                  <c:v>16.242891</c:v>
                </c:pt>
                <c:pt idx="91718">
                  <c:v>16.24109</c:v>
                </c:pt>
                <c:pt idx="91719">
                  <c:v>16.235621000000002</c:v>
                </c:pt>
                <c:pt idx="91720">
                  <c:v>16.237186000000001</c:v>
                </c:pt>
                <c:pt idx="91721">
                  <c:v>16.241132</c:v>
                </c:pt>
                <c:pt idx="91722">
                  <c:v>16.241312000000001</c:v>
                </c:pt>
                <c:pt idx="91723">
                  <c:v>16.242974</c:v>
                </c:pt>
                <c:pt idx="91724">
                  <c:v>16.234994999999998</c:v>
                </c:pt>
                <c:pt idx="91725">
                  <c:v>16.234517</c:v>
                </c:pt>
                <c:pt idx="91726">
                  <c:v>16.247998000000003</c:v>
                </c:pt>
                <c:pt idx="91727">
                  <c:v>16.246909000000002</c:v>
                </c:pt>
                <c:pt idx="91728">
                  <c:v>16.236299000000002</c:v>
                </c:pt>
                <c:pt idx="91729">
                  <c:v>16.237966</c:v>
                </c:pt>
                <c:pt idx="91730">
                  <c:v>16.245891999999998</c:v>
                </c:pt>
                <c:pt idx="91731">
                  <c:v>16.242834999999999</c:v>
                </c:pt>
                <c:pt idx="91732">
                  <c:v>16.241202999999999</c:v>
                </c:pt>
                <c:pt idx="91733">
                  <c:v>16.243195999999998</c:v>
                </c:pt>
                <c:pt idx="91734">
                  <c:v>16.241204</c:v>
                </c:pt>
                <c:pt idx="91735">
                  <c:v>16.245730999999999</c:v>
                </c:pt>
                <c:pt idx="91736">
                  <c:v>16.242806000000002</c:v>
                </c:pt>
                <c:pt idx="91737">
                  <c:v>16.234116999999998</c:v>
                </c:pt>
                <c:pt idx="91738">
                  <c:v>16.237262000000001</c:v>
                </c:pt>
                <c:pt idx="91739">
                  <c:v>16.243265000000001</c:v>
                </c:pt>
                <c:pt idx="91740">
                  <c:v>16.246949000000001</c:v>
                </c:pt>
                <c:pt idx="91741">
                  <c:v>16.243476999999999</c:v>
                </c:pt>
                <c:pt idx="91742">
                  <c:v>16.242359</c:v>
                </c:pt>
                <c:pt idx="91743">
                  <c:v>16.242896999999999</c:v>
                </c:pt>
                <c:pt idx="91744">
                  <c:v>16.240318000000002</c:v>
                </c:pt>
                <c:pt idx="91745">
                  <c:v>16.240586</c:v>
                </c:pt>
                <c:pt idx="91746">
                  <c:v>16.239062000000001</c:v>
                </c:pt>
                <c:pt idx="91747">
                  <c:v>16.240099000000001</c:v>
                </c:pt>
                <c:pt idx="91748">
                  <c:v>16.242285000000003</c:v>
                </c:pt>
                <c:pt idx="91749">
                  <c:v>16.244320999999999</c:v>
                </c:pt>
                <c:pt idx="91750">
                  <c:v>16.242055000000001</c:v>
                </c:pt>
                <c:pt idx="91751">
                  <c:v>16.241951999999998</c:v>
                </c:pt>
                <c:pt idx="91752">
                  <c:v>16.252903</c:v>
                </c:pt>
                <c:pt idx="91753">
                  <c:v>16.251638</c:v>
                </c:pt>
                <c:pt idx="91754">
                  <c:v>16.245035999999999</c:v>
                </c:pt>
                <c:pt idx="91755">
                  <c:v>16.24577</c:v>
                </c:pt>
                <c:pt idx="91756">
                  <c:v>16.249541999999998</c:v>
                </c:pt>
                <c:pt idx="91757">
                  <c:v>16.253917999999999</c:v>
                </c:pt>
                <c:pt idx="91758">
                  <c:v>16.244199999999999</c:v>
                </c:pt>
                <c:pt idx="91759">
                  <c:v>16.235458999999999</c:v>
                </c:pt>
                <c:pt idx="91760">
                  <c:v>16.240644</c:v>
                </c:pt>
                <c:pt idx="91761">
                  <c:v>16.247042</c:v>
                </c:pt>
                <c:pt idx="91762">
                  <c:v>16.248522999999999</c:v>
                </c:pt>
                <c:pt idx="91763">
                  <c:v>16.243974000000001</c:v>
                </c:pt>
                <c:pt idx="91764">
                  <c:v>16.246431999999999</c:v>
                </c:pt>
                <c:pt idx="91765">
                  <c:v>16.250518</c:v>
                </c:pt>
                <c:pt idx="91766">
                  <c:v>16.24484</c:v>
                </c:pt>
                <c:pt idx="91767">
                  <c:v>16.241762000000001</c:v>
                </c:pt>
                <c:pt idx="91768">
                  <c:v>16.247563</c:v>
                </c:pt>
                <c:pt idx="91769">
                  <c:v>16.250829</c:v>
                </c:pt>
                <c:pt idx="91770">
                  <c:v>16.248505000000002</c:v>
                </c:pt>
                <c:pt idx="91771">
                  <c:v>16.246729999999999</c:v>
                </c:pt>
                <c:pt idx="91772">
                  <c:v>16.245128999999999</c:v>
                </c:pt>
                <c:pt idx="91773">
                  <c:v>16.251010000000001</c:v>
                </c:pt>
                <c:pt idx="91774">
                  <c:v>16.256959999999999</c:v>
                </c:pt>
                <c:pt idx="91775">
                  <c:v>16.248396</c:v>
                </c:pt>
                <c:pt idx="91776">
                  <c:v>16.243175999999998</c:v>
                </c:pt>
                <c:pt idx="91777">
                  <c:v>16.248733999999999</c:v>
                </c:pt>
                <c:pt idx="91778">
                  <c:v>16.24811</c:v>
                </c:pt>
                <c:pt idx="91779">
                  <c:v>16.247883000000002</c:v>
                </c:pt>
                <c:pt idx="91780">
                  <c:v>16.253517000000002</c:v>
                </c:pt>
                <c:pt idx="91781">
                  <c:v>16.249741999999998</c:v>
                </c:pt>
                <c:pt idx="91782">
                  <c:v>16.239592000000002</c:v>
                </c:pt>
                <c:pt idx="91783">
                  <c:v>16.244545000000002</c:v>
                </c:pt>
                <c:pt idx="91784">
                  <c:v>16.257114999999999</c:v>
                </c:pt>
                <c:pt idx="91785">
                  <c:v>16.256961</c:v>
                </c:pt>
                <c:pt idx="91786">
                  <c:v>16.256329000000001</c:v>
                </c:pt>
                <c:pt idx="91787">
                  <c:v>16.256238</c:v>
                </c:pt>
                <c:pt idx="91788">
                  <c:v>16.250433999999998</c:v>
                </c:pt>
                <c:pt idx="91789">
                  <c:v>16.256743</c:v>
                </c:pt>
                <c:pt idx="91790">
                  <c:v>16.262084999999999</c:v>
                </c:pt>
                <c:pt idx="91791">
                  <c:v>16.250506000000001</c:v>
                </c:pt>
                <c:pt idx="91792">
                  <c:v>16.247025000000001</c:v>
                </c:pt>
                <c:pt idx="91793">
                  <c:v>16.256996999999998</c:v>
                </c:pt>
                <c:pt idx="91794">
                  <c:v>16.254552</c:v>
                </c:pt>
                <c:pt idx="91795">
                  <c:v>16.245115999999999</c:v>
                </c:pt>
                <c:pt idx="91796">
                  <c:v>16.249468</c:v>
                </c:pt>
                <c:pt idx="91797">
                  <c:v>16.250024</c:v>
                </c:pt>
                <c:pt idx="91798">
                  <c:v>16.247631999999999</c:v>
                </c:pt>
                <c:pt idx="91799">
                  <c:v>16.253394</c:v>
                </c:pt>
                <c:pt idx="91800">
                  <c:v>16.256618</c:v>
                </c:pt>
                <c:pt idx="91801">
                  <c:v>16.256207</c:v>
                </c:pt>
                <c:pt idx="91802">
                  <c:v>16.253692999999998</c:v>
                </c:pt>
                <c:pt idx="91803">
                  <c:v>16.251832999999998</c:v>
                </c:pt>
                <c:pt idx="91804">
                  <c:v>16.248552</c:v>
                </c:pt>
                <c:pt idx="91805">
                  <c:v>16.248830999999999</c:v>
                </c:pt>
                <c:pt idx="91806">
                  <c:v>16.251836000000001</c:v>
                </c:pt>
                <c:pt idx="91807">
                  <c:v>16.246980999999998</c:v>
                </c:pt>
                <c:pt idx="91808">
                  <c:v>16.245401999999999</c:v>
                </c:pt>
                <c:pt idx="91809">
                  <c:v>16.246395</c:v>
                </c:pt>
                <c:pt idx="91810">
                  <c:v>16.25113</c:v>
                </c:pt>
                <c:pt idx="91811">
                  <c:v>16.262401000000001</c:v>
                </c:pt>
                <c:pt idx="91812">
                  <c:v>16.266622999999999</c:v>
                </c:pt>
                <c:pt idx="91813">
                  <c:v>16.260086999999999</c:v>
                </c:pt>
                <c:pt idx="91814">
                  <c:v>16.251750000000001</c:v>
                </c:pt>
                <c:pt idx="91815">
                  <c:v>16.251331</c:v>
                </c:pt>
                <c:pt idx="91816">
                  <c:v>16.256719</c:v>
                </c:pt>
                <c:pt idx="91817">
                  <c:v>16.257789000000002</c:v>
                </c:pt>
                <c:pt idx="91818">
                  <c:v>16.256357999999999</c:v>
                </c:pt>
                <c:pt idx="91819">
                  <c:v>16.256731000000002</c:v>
                </c:pt>
                <c:pt idx="91820">
                  <c:v>16.256011000000001</c:v>
                </c:pt>
                <c:pt idx="91821">
                  <c:v>16.253366</c:v>
                </c:pt>
                <c:pt idx="91822">
                  <c:v>16.256539</c:v>
                </c:pt>
                <c:pt idx="91823">
                  <c:v>16.256837000000001</c:v>
                </c:pt>
                <c:pt idx="91824">
                  <c:v>16.251663999999998</c:v>
                </c:pt>
                <c:pt idx="91825">
                  <c:v>16.260547000000003</c:v>
                </c:pt>
                <c:pt idx="91826">
                  <c:v>16.266199999999998</c:v>
                </c:pt>
                <c:pt idx="91827">
                  <c:v>16.258627000000001</c:v>
                </c:pt>
                <c:pt idx="91828">
                  <c:v>16.260248000000001</c:v>
                </c:pt>
                <c:pt idx="91829">
                  <c:v>16.263154</c:v>
                </c:pt>
                <c:pt idx="91830">
                  <c:v>16.256602000000001</c:v>
                </c:pt>
                <c:pt idx="91831">
                  <c:v>16.253416999999999</c:v>
                </c:pt>
                <c:pt idx="91832">
                  <c:v>16.259938999999999</c:v>
                </c:pt>
                <c:pt idx="91833">
                  <c:v>16.261309000000001</c:v>
                </c:pt>
                <c:pt idx="91834">
                  <c:v>16.257764999999999</c:v>
                </c:pt>
                <c:pt idx="91835">
                  <c:v>16.261240999999998</c:v>
                </c:pt>
                <c:pt idx="91836">
                  <c:v>16.254846999999998</c:v>
                </c:pt>
                <c:pt idx="91837">
                  <c:v>16.241998000000002</c:v>
                </c:pt>
                <c:pt idx="91838">
                  <c:v>16.252192999999998</c:v>
                </c:pt>
                <c:pt idx="91839">
                  <c:v>16.267049999999998</c:v>
                </c:pt>
                <c:pt idx="91840">
                  <c:v>16.259318</c:v>
                </c:pt>
                <c:pt idx="91841">
                  <c:v>16.252307999999999</c:v>
                </c:pt>
                <c:pt idx="91842">
                  <c:v>16.260439999999999</c:v>
                </c:pt>
                <c:pt idx="91843">
                  <c:v>16.25695</c:v>
                </c:pt>
                <c:pt idx="91844">
                  <c:v>16.250954</c:v>
                </c:pt>
                <c:pt idx="91845">
                  <c:v>16.259920000000001</c:v>
                </c:pt>
                <c:pt idx="91846">
                  <c:v>16.262097000000001</c:v>
                </c:pt>
                <c:pt idx="91847">
                  <c:v>16.26163</c:v>
                </c:pt>
                <c:pt idx="91848">
                  <c:v>16.262582000000002</c:v>
                </c:pt>
                <c:pt idx="91849">
                  <c:v>16.263483999999998</c:v>
                </c:pt>
                <c:pt idx="91850">
                  <c:v>16.267859999999999</c:v>
                </c:pt>
                <c:pt idx="91851">
                  <c:v>16.265509999999999</c:v>
                </c:pt>
                <c:pt idx="91852">
                  <c:v>16.268338</c:v>
                </c:pt>
                <c:pt idx="91853">
                  <c:v>16.269694999999999</c:v>
                </c:pt>
                <c:pt idx="91854">
                  <c:v>16.264186000000002</c:v>
                </c:pt>
                <c:pt idx="91855">
                  <c:v>16.266081</c:v>
                </c:pt>
                <c:pt idx="91856">
                  <c:v>16.270054999999999</c:v>
                </c:pt>
                <c:pt idx="91857">
                  <c:v>16.269538000000001</c:v>
                </c:pt>
                <c:pt idx="91858">
                  <c:v>16.266627</c:v>
                </c:pt>
                <c:pt idx="91859">
                  <c:v>16.259791999999997</c:v>
                </c:pt>
                <c:pt idx="91860">
                  <c:v>16.257978000000001</c:v>
                </c:pt>
                <c:pt idx="91861">
                  <c:v>16.265357999999999</c:v>
                </c:pt>
                <c:pt idx="91862">
                  <c:v>16.264949000000001</c:v>
                </c:pt>
                <c:pt idx="91863">
                  <c:v>16.260638999999998</c:v>
                </c:pt>
                <c:pt idx="91864">
                  <c:v>16.267139999999998</c:v>
                </c:pt>
                <c:pt idx="91865">
                  <c:v>16.266269000000001</c:v>
                </c:pt>
                <c:pt idx="91866">
                  <c:v>16.268212999999999</c:v>
                </c:pt>
                <c:pt idx="91867">
                  <c:v>16.273600999999999</c:v>
                </c:pt>
                <c:pt idx="91868">
                  <c:v>16.259907999999999</c:v>
                </c:pt>
                <c:pt idx="91869">
                  <c:v>16.257266999999999</c:v>
                </c:pt>
                <c:pt idx="91870">
                  <c:v>16.264921000000001</c:v>
                </c:pt>
                <c:pt idx="91871">
                  <c:v>16.258893999999998</c:v>
                </c:pt>
                <c:pt idx="91872">
                  <c:v>16.254725999999998</c:v>
                </c:pt>
                <c:pt idx="91873">
                  <c:v>16.261006000000002</c:v>
                </c:pt>
                <c:pt idx="91874">
                  <c:v>16.268440999999999</c:v>
                </c:pt>
                <c:pt idx="91875">
                  <c:v>16.263521000000001</c:v>
                </c:pt>
                <c:pt idx="91876">
                  <c:v>16.259419000000001</c:v>
                </c:pt>
                <c:pt idx="91877">
                  <c:v>16.265329999999999</c:v>
                </c:pt>
                <c:pt idx="91878">
                  <c:v>16.265062999999998</c:v>
                </c:pt>
                <c:pt idx="91879">
                  <c:v>16.265498999999998</c:v>
                </c:pt>
                <c:pt idx="91880">
                  <c:v>16.268934999999999</c:v>
                </c:pt>
                <c:pt idx="91881">
                  <c:v>16.261963999999999</c:v>
                </c:pt>
                <c:pt idx="91882">
                  <c:v>16.259945000000002</c:v>
                </c:pt>
                <c:pt idx="91883">
                  <c:v>16.272196999999998</c:v>
                </c:pt>
                <c:pt idx="91884">
                  <c:v>16.273956999999999</c:v>
                </c:pt>
                <c:pt idx="91885">
                  <c:v>16.262830999999998</c:v>
                </c:pt>
                <c:pt idx="91886">
                  <c:v>16.262226999999999</c:v>
                </c:pt>
                <c:pt idx="91887">
                  <c:v>16.263933999999999</c:v>
                </c:pt>
                <c:pt idx="91888">
                  <c:v>16.266489999999997</c:v>
                </c:pt>
                <c:pt idx="91889">
                  <c:v>16.269565999999998</c:v>
                </c:pt>
                <c:pt idx="91890">
                  <c:v>16.260681999999999</c:v>
                </c:pt>
                <c:pt idx="91891">
                  <c:v>16.256906000000001</c:v>
                </c:pt>
                <c:pt idx="91892">
                  <c:v>16.268737999999999</c:v>
                </c:pt>
                <c:pt idx="91893">
                  <c:v>16.273978</c:v>
                </c:pt>
                <c:pt idx="91894">
                  <c:v>16.268197000000001</c:v>
                </c:pt>
                <c:pt idx="91895">
                  <c:v>16.267440999999998</c:v>
                </c:pt>
                <c:pt idx="91896">
                  <c:v>16.270802</c:v>
                </c:pt>
                <c:pt idx="91897">
                  <c:v>16.267232</c:v>
                </c:pt>
                <c:pt idx="91898">
                  <c:v>16.267116000000001</c:v>
                </c:pt>
                <c:pt idx="91899">
                  <c:v>16.269019</c:v>
                </c:pt>
                <c:pt idx="91900">
                  <c:v>16.260884000000001</c:v>
                </c:pt>
                <c:pt idx="91901">
                  <c:v>16.263506</c:v>
                </c:pt>
                <c:pt idx="91902">
                  <c:v>16.277543999999999</c:v>
                </c:pt>
                <c:pt idx="91903">
                  <c:v>16.277118999999999</c:v>
                </c:pt>
                <c:pt idx="91904">
                  <c:v>16.269449999999999</c:v>
                </c:pt>
                <c:pt idx="91905">
                  <c:v>16.276412000000001</c:v>
                </c:pt>
                <c:pt idx="91906">
                  <c:v>16.277017999999998</c:v>
                </c:pt>
                <c:pt idx="91907">
                  <c:v>16.258254000000001</c:v>
                </c:pt>
                <c:pt idx="91908">
                  <c:v>16.261839999999999</c:v>
                </c:pt>
                <c:pt idx="91909">
                  <c:v>16.281241000000001</c:v>
                </c:pt>
                <c:pt idx="91910">
                  <c:v>16.274206</c:v>
                </c:pt>
                <c:pt idx="91911">
                  <c:v>16.268546999999998</c:v>
                </c:pt>
                <c:pt idx="91912">
                  <c:v>16.276851000000001</c:v>
                </c:pt>
                <c:pt idx="91913">
                  <c:v>16.271808</c:v>
                </c:pt>
                <c:pt idx="91914">
                  <c:v>16.261983000000001</c:v>
                </c:pt>
                <c:pt idx="91915">
                  <c:v>16.273338000000003</c:v>
                </c:pt>
                <c:pt idx="91916">
                  <c:v>16.279980000000002</c:v>
                </c:pt>
                <c:pt idx="91917">
                  <c:v>16.274661999999999</c:v>
                </c:pt>
                <c:pt idx="91918">
                  <c:v>16.275472999999998</c:v>
                </c:pt>
                <c:pt idx="91919">
                  <c:v>16.271686000000003</c:v>
                </c:pt>
                <c:pt idx="91920">
                  <c:v>16.269576000000001</c:v>
                </c:pt>
                <c:pt idx="91921">
                  <c:v>16.273192999999999</c:v>
                </c:pt>
                <c:pt idx="91922">
                  <c:v>16.271736000000001</c:v>
                </c:pt>
                <c:pt idx="91923">
                  <c:v>16.270232</c:v>
                </c:pt>
                <c:pt idx="91924">
                  <c:v>16.274222000000002</c:v>
                </c:pt>
                <c:pt idx="91925">
                  <c:v>16.275486999999998</c:v>
                </c:pt>
                <c:pt idx="91926">
                  <c:v>16.266798999999999</c:v>
                </c:pt>
                <c:pt idx="91927">
                  <c:v>16.270993000000001</c:v>
                </c:pt>
                <c:pt idx="91928">
                  <c:v>16.278224999999999</c:v>
                </c:pt>
                <c:pt idx="91929">
                  <c:v>16.261526</c:v>
                </c:pt>
                <c:pt idx="91930">
                  <c:v>16.264671999999997</c:v>
                </c:pt>
                <c:pt idx="91931">
                  <c:v>16.282252</c:v>
                </c:pt>
                <c:pt idx="91932">
                  <c:v>16.272545000000001</c:v>
                </c:pt>
                <c:pt idx="91933">
                  <c:v>16.272716000000003</c:v>
                </c:pt>
                <c:pt idx="91934">
                  <c:v>16.290030000000002</c:v>
                </c:pt>
                <c:pt idx="91935">
                  <c:v>16.283453999999999</c:v>
                </c:pt>
                <c:pt idx="91936">
                  <c:v>16.269067</c:v>
                </c:pt>
                <c:pt idx="91937">
                  <c:v>16.280106</c:v>
                </c:pt>
                <c:pt idx="91938">
                  <c:v>16.284547</c:v>
                </c:pt>
                <c:pt idx="91939">
                  <c:v>16.273308999999998</c:v>
                </c:pt>
                <c:pt idx="91940">
                  <c:v>16.275362999999999</c:v>
                </c:pt>
                <c:pt idx="91941">
                  <c:v>16.275969</c:v>
                </c:pt>
                <c:pt idx="91942">
                  <c:v>16.274425000000001</c:v>
                </c:pt>
                <c:pt idx="91943">
                  <c:v>16.278729999999999</c:v>
                </c:pt>
                <c:pt idx="91944">
                  <c:v>16.283892999999999</c:v>
                </c:pt>
                <c:pt idx="91945">
                  <c:v>16.287084999999998</c:v>
                </c:pt>
                <c:pt idx="91946">
                  <c:v>16.281950000000002</c:v>
                </c:pt>
                <c:pt idx="91947">
                  <c:v>16.278513</c:v>
                </c:pt>
                <c:pt idx="91948">
                  <c:v>16.272767000000002</c:v>
                </c:pt>
                <c:pt idx="91949">
                  <c:v>16.268959000000002</c:v>
                </c:pt>
                <c:pt idx="91950">
                  <c:v>16.278916000000002</c:v>
                </c:pt>
                <c:pt idx="91951">
                  <c:v>16.278359999999999</c:v>
                </c:pt>
                <c:pt idx="91952">
                  <c:v>16.272159000000002</c:v>
                </c:pt>
                <c:pt idx="91953">
                  <c:v>16.276012999999999</c:v>
                </c:pt>
                <c:pt idx="91954">
                  <c:v>16.283850999999999</c:v>
                </c:pt>
                <c:pt idx="91955">
                  <c:v>16.281987999999998</c:v>
                </c:pt>
                <c:pt idx="91956">
                  <c:v>16.275728999999998</c:v>
                </c:pt>
                <c:pt idx="91957">
                  <c:v>16.28106</c:v>
                </c:pt>
                <c:pt idx="91958">
                  <c:v>16.283577000000001</c:v>
                </c:pt>
                <c:pt idx="91959">
                  <c:v>16.282783000000002</c:v>
                </c:pt>
                <c:pt idx="91960">
                  <c:v>16.285167999999999</c:v>
                </c:pt>
                <c:pt idx="91961">
                  <c:v>16.276786000000001</c:v>
                </c:pt>
                <c:pt idx="91962">
                  <c:v>16.271766</c:v>
                </c:pt>
                <c:pt idx="91963">
                  <c:v>16.284184</c:v>
                </c:pt>
                <c:pt idx="91964">
                  <c:v>16.288220000000003</c:v>
                </c:pt>
                <c:pt idx="91965">
                  <c:v>16.279024</c:v>
                </c:pt>
                <c:pt idx="91966">
                  <c:v>16.28049</c:v>
                </c:pt>
                <c:pt idx="91967">
                  <c:v>16.28631</c:v>
                </c:pt>
                <c:pt idx="91968">
                  <c:v>16.279686999999999</c:v>
                </c:pt>
                <c:pt idx="91969">
                  <c:v>16.276723</c:v>
                </c:pt>
                <c:pt idx="91970">
                  <c:v>16.276184000000001</c:v>
                </c:pt>
                <c:pt idx="91971">
                  <c:v>16.271811</c:v>
                </c:pt>
                <c:pt idx="91972">
                  <c:v>16.280932</c:v>
                </c:pt>
                <c:pt idx="91973">
                  <c:v>16.290882</c:v>
                </c:pt>
                <c:pt idx="91974">
                  <c:v>16.282069999999997</c:v>
                </c:pt>
                <c:pt idx="91975">
                  <c:v>16.277853999999998</c:v>
                </c:pt>
                <c:pt idx="91976">
                  <c:v>16.285788</c:v>
                </c:pt>
                <c:pt idx="91977">
                  <c:v>16.280611999999998</c:v>
                </c:pt>
                <c:pt idx="91978">
                  <c:v>16.277402000000002</c:v>
                </c:pt>
                <c:pt idx="91979">
                  <c:v>16.285949000000002</c:v>
                </c:pt>
                <c:pt idx="91980">
                  <c:v>16.274113</c:v>
                </c:pt>
                <c:pt idx="91981">
                  <c:v>16.265185000000002</c:v>
                </c:pt>
                <c:pt idx="91982">
                  <c:v>16.285541000000002</c:v>
                </c:pt>
                <c:pt idx="91983">
                  <c:v>16.294001999999999</c:v>
                </c:pt>
                <c:pt idx="91984">
                  <c:v>16.284114000000002</c:v>
                </c:pt>
                <c:pt idx="91985">
                  <c:v>16.285105999999999</c:v>
                </c:pt>
                <c:pt idx="91986">
                  <c:v>16.289591000000001</c:v>
                </c:pt>
                <c:pt idx="91987">
                  <c:v>16.278063</c:v>
                </c:pt>
                <c:pt idx="91988">
                  <c:v>16.274267999999999</c:v>
                </c:pt>
                <c:pt idx="91989">
                  <c:v>16.279897999999999</c:v>
                </c:pt>
                <c:pt idx="91990">
                  <c:v>16.275041999999999</c:v>
                </c:pt>
                <c:pt idx="91991">
                  <c:v>16.281320999999998</c:v>
                </c:pt>
                <c:pt idx="91992">
                  <c:v>16.287001</c:v>
                </c:pt>
                <c:pt idx="91993">
                  <c:v>16.282229000000001</c:v>
                </c:pt>
                <c:pt idx="91994">
                  <c:v>16.283684999999998</c:v>
                </c:pt>
                <c:pt idx="91995">
                  <c:v>16.287565999999998</c:v>
                </c:pt>
                <c:pt idx="91996">
                  <c:v>16.294860999999997</c:v>
                </c:pt>
                <c:pt idx="91997">
                  <c:v>16.299569999999999</c:v>
                </c:pt>
                <c:pt idx="91998">
                  <c:v>16.293253999999997</c:v>
                </c:pt>
                <c:pt idx="91999">
                  <c:v>16.285463</c:v>
                </c:pt>
                <c:pt idx="92000">
                  <c:v>16.285404</c:v>
                </c:pt>
                <c:pt idx="92001">
                  <c:v>16.287117000000002</c:v>
                </c:pt>
                <c:pt idx="92002">
                  <c:v>16.277335999999998</c:v>
                </c:pt>
                <c:pt idx="92003">
                  <c:v>16.278568</c:v>
                </c:pt>
                <c:pt idx="92004">
                  <c:v>16.292175</c:v>
                </c:pt>
                <c:pt idx="92005">
                  <c:v>16.287326999999998</c:v>
                </c:pt>
                <c:pt idx="92006">
                  <c:v>16.280501000000001</c:v>
                </c:pt>
                <c:pt idx="92007">
                  <c:v>16.285702000000001</c:v>
                </c:pt>
                <c:pt idx="92008">
                  <c:v>16.291167000000002</c:v>
                </c:pt>
                <c:pt idx="92009">
                  <c:v>16.28999</c:v>
                </c:pt>
                <c:pt idx="92010">
                  <c:v>16.286379</c:v>
                </c:pt>
                <c:pt idx="92011">
                  <c:v>16.284095999999998</c:v>
                </c:pt>
                <c:pt idx="92012">
                  <c:v>16.282592999999999</c:v>
                </c:pt>
                <c:pt idx="92013">
                  <c:v>16.287437000000001</c:v>
                </c:pt>
                <c:pt idx="92014">
                  <c:v>16.286799999999999</c:v>
                </c:pt>
                <c:pt idx="92015">
                  <c:v>16.276595999999998</c:v>
                </c:pt>
                <c:pt idx="92016">
                  <c:v>16.280521</c:v>
                </c:pt>
                <c:pt idx="92017">
                  <c:v>16.292146000000002</c:v>
                </c:pt>
                <c:pt idx="92018">
                  <c:v>16.293336</c:v>
                </c:pt>
                <c:pt idx="92019">
                  <c:v>16.292704000000001</c:v>
                </c:pt>
                <c:pt idx="92020">
                  <c:v>16.301679999999998</c:v>
                </c:pt>
                <c:pt idx="92021">
                  <c:v>16.30453</c:v>
                </c:pt>
                <c:pt idx="92022">
                  <c:v>16.300131</c:v>
                </c:pt>
                <c:pt idx="92023">
                  <c:v>16.298273999999999</c:v>
                </c:pt>
                <c:pt idx="92024">
                  <c:v>16.286201999999999</c:v>
                </c:pt>
                <c:pt idx="92025">
                  <c:v>16.280548</c:v>
                </c:pt>
                <c:pt idx="92026">
                  <c:v>16.290891999999999</c:v>
                </c:pt>
                <c:pt idx="92027">
                  <c:v>16.288629</c:v>
                </c:pt>
                <c:pt idx="92028">
                  <c:v>16.278902000000002</c:v>
                </c:pt>
                <c:pt idx="92029">
                  <c:v>16.288166</c:v>
                </c:pt>
                <c:pt idx="92030">
                  <c:v>16.300162999999998</c:v>
                </c:pt>
                <c:pt idx="92031">
                  <c:v>16.294809000000001</c:v>
                </c:pt>
                <c:pt idx="92032">
                  <c:v>16.295619000000002</c:v>
                </c:pt>
                <c:pt idx="92033">
                  <c:v>16.30048</c:v>
                </c:pt>
                <c:pt idx="92034">
                  <c:v>16.291071000000002</c:v>
                </c:pt>
                <c:pt idx="92035">
                  <c:v>16.291924000000002</c:v>
                </c:pt>
                <c:pt idx="92036">
                  <c:v>16.297995</c:v>
                </c:pt>
                <c:pt idx="92037">
                  <c:v>16.290331000000002</c:v>
                </c:pt>
                <c:pt idx="92038">
                  <c:v>16.285017</c:v>
                </c:pt>
                <c:pt idx="92039">
                  <c:v>16.292717</c:v>
                </c:pt>
                <c:pt idx="92040">
                  <c:v>16.298127000000001</c:v>
                </c:pt>
                <c:pt idx="92041">
                  <c:v>16.288555000000002</c:v>
                </c:pt>
                <c:pt idx="92042">
                  <c:v>16.286458</c:v>
                </c:pt>
                <c:pt idx="92043">
                  <c:v>16.294761000000001</c:v>
                </c:pt>
                <c:pt idx="92044">
                  <c:v>16.293435000000002</c:v>
                </c:pt>
                <c:pt idx="92045">
                  <c:v>16.295411000000001</c:v>
                </c:pt>
                <c:pt idx="92046">
                  <c:v>16.298861000000002</c:v>
                </c:pt>
                <c:pt idx="92047">
                  <c:v>16.295346000000002</c:v>
                </c:pt>
                <c:pt idx="92048">
                  <c:v>16.295228000000002</c:v>
                </c:pt>
                <c:pt idx="92049">
                  <c:v>16.299163</c:v>
                </c:pt>
                <c:pt idx="92050">
                  <c:v>16.299838999999999</c:v>
                </c:pt>
                <c:pt idx="92051">
                  <c:v>16.291831000000002</c:v>
                </c:pt>
                <c:pt idx="92052">
                  <c:v>16.291156000000001</c:v>
                </c:pt>
                <c:pt idx="92053">
                  <c:v>16.292574999999999</c:v>
                </c:pt>
                <c:pt idx="92054">
                  <c:v>16.285530999999999</c:v>
                </c:pt>
                <c:pt idx="92055">
                  <c:v>16.289643999999999</c:v>
                </c:pt>
                <c:pt idx="92056">
                  <c:v>16.291809999999998</c:v>
                </c:pt>
                <c:pt idx="92057">
                  <c:v>16.286194000000002</c:v>
                </c:pt>
                <c:pt idx="92058">
                  <c:v>16.287345999999999</c:v>
                </c:pt>
                <c:pt idx="92059">
                  <c:v>16.289993000000003</c:v>
                </c:pt>
                <c:pt idx="92060">
                  <c:v>16.297021999999998</c:v>
                </c:pt>
                <c:pt idx="92061">
                  <c:v>16.310600000000001</c:v>
                </c:pt>
                <c:pt idx="92062">
                  <c:v>16.308461000000001</c:v>
                </c:pt>
                <c:pt idx="92063">
                  <c:v>16.291927000000001</c:v>
                </c:pt>
                <c:pt idx="92064">
                  <c:v>16.294824999999999</c:v>
                </c:pt>
                <c:pt idx="92065">
                  <c:v>16.306232000000001</c:v>
                </c:pt>
                <c:pt idx="92066">
                  <c:v>16.298562</c:v>
                </c:pt>
                <c:pt idx="92067">
                  <c:v>16.292908000000001</c:v>
                </c:pt>
                <c:pt idx="92068">
                  <c:v>16.296474</c:v>
                </c:pt>
                <c:pt idx="92069">
                  <c:v>16.29787</c:v>
                </c:pt>
                <c:pt idx="92070">
                  <c:v>16.298635000000001</c:v>
                </c:pt>
                <c:pt idx="92071">
                  <c:v>16.29871</c:v>
                </c:pt>
                <c:pt idx="92072">
                  <c:v>16.295462999999998</c:v>
                </c:pt>
                <c:pt idx="92073">
                  <c:v>16.296312</c:v>
                </c:pt>
                <c:pt idx="92074">
                  <c:v>16.309927999999999</c:v>
                </c:pt>
                <c:pt idx="92075">
                  <c:v>16.313136</c:v>
                </c:pt>
                <c:pt idx="92076">
                  <c:v>16.300851999999999</c:v>
                </c:pt>
                <c:pt idx="92077">
                  <c:v>16.298638</c:v>
                </c:pt>
                <c:pt idx="92078">
                  <c:v>16.30339</c:v>
                </c:pt>
                <c:pt idx="92079">
                  <c:v>16.301034999999999</c:v>
                </c:pt>
                <c:pt idx="92080">
                  <c:v>16.298079000000001</c:v>
                </c:pt>
                <c:pt idx="92081">
                  <c:v>16.298234999999998</c:v>
                </c:pt>
                <c:pt idx="92082">
                  <c:v>16.292667000000002</c:v>
                </c:pt>
                <c:pt idx="92083">
                  <c:v>16.292802000000002</c:v>
                </c:pt>
                <c:pt idx="92084">
                  <c:v>16.301217999999999</c:v>
                </c:pt>
                <c:pt idx="92085">
                  <c:v>16.296207000000003</c:v>
                </c:pt>
                <c:pt idx="92086">
                  <c:v>16.295344</c:v>
                </c:pt>
                <c:pt idx="92087">
                  <c:v>16.303055999999998</c:v>
                </c:pt>
                <c:pt idx="92088">
                  <c:v>16.301020000000001</c:v>
                </c:pt>
                <c:pt idx="92089">
                  <c:v>16.299561000000001</c:v>
                </c:pt>
                <c:pt idx="92090">
                  <c:v>16.302241000000002</c:v>
                </c:pt>
                <c:pt idx="92091">
                  <c:v>16.301738</c:v>
                </c:pt>
                <c:pt idx="92092">
                  <c:v>16.298144000000001</c:v>
                </c:pt>
                <c:pt idx="92093">
                  <c:v>16.303318000000001</c:v>
                </c:pt>
                <c:pt idx="92094">
                  <c:v>16.303511</c:v>
                </c:pt>
                <c:pt idx="92095">
                  <c:v>16.291913000000001</c:v>
                </c:pt>
                <c:pt idx="92096">
                  <c:v>16.302081999999999</c:v>
                </c:pt>
                <c:pt idx="92097">
                  <c:v>16.310895000000002</c:v>
                </c:pt>
                <c:pt idx="92098">
                  <c:v>16.296796999999998</c:v>
                </c:pt>
                <c:pt idx="92099">
                  <c:v>16.294643999999998</c:v>
                </c:pt>
                <c:pt idx="92100">
                  <c:v>16.300933999999998</c:v>
                </c:pt>
                <c:pt idx="92101">
                  <c:v>16.297353000000001</c:v>
                </c:pt>
                <c:pt idx="92102">
                  <c:v>16.291709000000001</c:v>
                </c:pt>
                <c:pt idx="92103">
                  <c:v>16.300684</c:v>
                </c:pt>
                <c:pt idx="92104">
                  <c:v>16.310780999999999</c:v>
                </c:pt>
                <c:pt idx="92105">
                  <c:v>16.306418999999998</c:v>
                </c:pt>
                <c:pt idx="92106">
                  <c:v>16.310002000000001</c:v>
                </c:pt>
                <c:pt idx="92107">
                  <c:v>16.310948</c:v>
                </c:pt>
                <c:pt idx="92108">
                  <c:v>16.306265</c:v>
                </c:pt>
                <c:pt idx="92109">
                  <c:v>16.310617000000001</c:v>
                </c:pt>
                <c:pt idx="92110">
                  <c:v>16.309177999999999</c:v>
                </c:pt>
                <c:pt idx="92111">
                  <c:v>16.303025999999999</c:v>
                </c:pt>
                <c:pt idx="92112">
                  <c:v>16.303971000000001</c:v>
                </c:pt>
                <c:pt idx="92113">
                  <c:v>16.30742</c:v>
                </c:pt>
                <c:pt idx="92114">
                  <c:v>16.299641999999999</c:v>
                </c:pt>
                <c:pt idx="92115">
                  <c:v>16.296278000000001</c:v>
                </c:pt>
                <c:pt idx="92116">
                  <c:v>16.30593</c:v>
                </c:pt>
                <c:pt idx="92117">
                  <c:v>16.303540999999999</c:v>
                </c:pt>
                <c:pt idx="92118">
                  <c:v>16.30255</c:v>
                </c:pt>
                <c:pt idx="92119">
                  <c:v>16.305956999999999</c:v>
                </c:pt>
                <c:pt idx="92120">
                  <c:v>16.300508000000001</c:v>
                </c:pt>
                <c:pt idx="92121">
                  <c:v>16.303300999999998</c:v>
                </c:pt>
                <c:pt idx="92122">
                  <c:v>16.313739999999999</c:v>
                </c:pt>
                <c:pt idx="92123">
                  <c:v>16.309934999999999</c:v>
                </c:pt>
                <c:pt idx="92124">
                  <c:v>16.299735999999999</c:v>
                </c:pt>
                <c:pt idx="92125">
                  <c:v>16.304807</c:v>
                </c:pt>
                <c:pt idx="92126">
                  <c:v>16.30875</c:v>
                </c:pt>
                <c:pt idx="92127">
                  <c:v>16.301563000000002</c:v>
                </c:pt>
                <c:pt idx="92128">
                  <c:v>16.307301000000002</c:v>
                </c:pt>
                <c:pt idx="92129">
                  <c:v>16.313969</c:v>
                </c:pt>
                <c:pt idx="92130">
                  <c:v>16.309722000000001</c:v>
                </c:pt>
                <c:pt idx="92131">
                  <c:v>16.312075999999998</c:v>
                </c:pt>
                <c:pt idx="92132">
                  <c:v>16.310150999999998</c:v>
                </c:pt>
                <c:pt idx="92133">
                  <c:v>16.300432000000001</c:v>
                </c:pt>
                <c:pt idx="92134">
                  <c:v>16.305506000000001</c:v>
                </c:pt>
                <c:pt idx="92135">
                  <c:v>16.31306</c:v>
                </c:pt>
                <c:pt idx="92136">
                  <c:v>16.302314000000003</c:v>
                </c:pt>
                <c:pt idx="92137">
                  <c:v>16.298639000000001</c:v>
                </c:pt>
                <c:pt idx="92138">
                  <c:v>16.310445999999999</c:v>
                </c:pt>
                <c:pt idx="92139">
                  <c:v>16.309415000000001</c:v>
                </c:pt>
                <c:pt idx="92140">
                  <c:v>16.305427000000002</c:v>
                </c:pt>
                <c:pt idx="92141">
                  <c:v>16.314377999999998</c:v>
                </c:pt>
                <c:pt idx="92142">
                  <c:v>16.319667000000003</c:v>
                </c:pt>
                <c:pt idx="92143">
                  <c:v>16.313609</c:v>
                </c:pt>
                <c:pt idx="92144">
                  <c:v>16.308419000000001</c:v>
                </c:pt>
                <c:pt idx="92145">
                  <c:v>16.307971999999999</c:v>
                </c:pt>
                <c:pt idx="92146">
                  <c:v>16.305668000000001</c:v>
                </c:pt>
                <c:pt idx="92147">
                  <c:v>16.314871</c:v>
                </c:pt>
                <c:pt idx="92148">
                  <c:v>16.324514999999998</c:v>
                </c:pt>
                <c:pt idx="92149">
                  <c:v>16.315418999999999</c:v>
                </c:pt>
                <c:pt idx="92150">
                  <c:v>16.308358999999999</c:v>
                </c:pt>
                <c:pt idx="92151">
                  <c:v>16.309854999999999</c:v>
                </c:pt>
                <c:pt idx="92152">
                  <c:v>16.314018000000001</c:v>
                </c:pt>
                <c:pt idx="92153">
                  <c:v>16.317059</c:v>
                </c:pt>
                <c:pt idx="92154">
                  <c:v>16.314697000000002</c:v>
                </c:pt>
                <c:pt idx="92155">
                  <c:v>16.306491000000001</c:v>
                </c:pt>
                <c:pt idx="92156">
                  <c:v>16.307262999999999</c:v>
                </c:pt>
                <c:pt idx="92157">
                  <c:v>16.31766</c:v>
                </c:pt>
                <c:pt idx="92158">
                  <c:v>16.311775000000001</c:v>
                </c:pt>
                <c:pt idx="92159">
                  <c:v>16.306694</c:v>
                </c:pt>
                <c:pt idx="92160">
                  <c:v>16.317734999999999</c:v>
                </c:pt>
                <c:pt idx="92161">
                  <c:v>16.314767</c:v>
                </c:pt>
                <c:pt idx="92162">
                  <c:v>16.30359</c:v>
                </c:pt>
                <c:pt idx="92163">
                  <c:v>16.312756</c:v>
                </c:pt>
                <c:pt idx="92164">
                  <c:v>16.324002</c:v>
                </c:pt>
                <c:pt idx="92165">
                  <c:v>16.313958</c:v>
                </c:pt>
                <c:pt idx="92166">
                  <c:v>16.307307000000002</c:v>
                </c:pt>
                <c:pt idx="92167">
                  <c:v>16.315674000000001</c:v>
                </c:pt>
                <c:pt idx="92168">
                  <c:v>16.313412</c:v>
                </c:pt>
                <c:pt idx="92169">
                  <c:v>16.313718000000001</c:v>
                </c:pt>
                <c:pt idx="92170">
                  <c:v>16.320501999999998</c:v>
                </c:pt>
                <c:pt idx="92171">
                  <c:v>16.313054000000001</c:v>
                </c:pt>
                <c:pt idx="92172">
                  <c:v>16.311928999999999</c:v>
                </c:pt>
                <c:pt idx="92173">
                  <c:v>16.319772999999998</c:v>
                </c:pt>
                <c:pt idx="92174">
                  <c:v>16.313037000000001</c:v>
                </c:pt>
                <c:pt idx="92175">
                  <c:v>16.307907</c:v>
                </c:pt>
                <c:pt idx="92176">
                  <c:v>16.31597</c:v>
                </c:pt>
                <c:pt idx="92177">
                  <c:v>16.312981000000001</c:v>
                </c:pt>
                <c:pt idx="92178">
                  <c:v>16.304548</c:v>
                </c:pt>
                <c:pt idx="92179">
                  <c:v>16.310816000000003</c:v>
                </c:pt>
                <c:pt idx="92180">
                  <c:v>16.313853000000002</c:v>
                </c:pt>
                <c:pt idx="92181">
                  <c:v>16.312609999999999</c:v>
                </c:pt>
                <c:pt idx="92182">
                  <c:v>16.322115</c:v>
                </c:pt>
                <c:pt idx="92183">
                  <c:v>16.325354000000001</c:v>
                </c:pt>
                <c:pt idx="92184">
                  <c:v>16.315676</c:v>
                </c:pt>
                <c:pt idx="92185">
                  <c:v>16.314363999999998</c:v>
                </c:pt>
                <c:pt idx="92186">
                  <c:v>16.323132000000001</c:v>
                </c:pt>
                <c:pt idx="92187">
                  <c:v>16.315986000000002</c:v>
                </c:pt>
                <c:pt idx="92188">
                  <c:v>16.305438000000002</c:v>
                </c:pt>
                <c:pt idx="92189">
                  <c:v>16.314937999999998</c:v>
                </c:pt>
                <c:pt idx="92190">
                  <c:v>16.316727</c:v>
                </c:pt>
                <c:pt idx="92191">
                  <c:v>16.319077</c:v>
                </c:pt>
                <c:pt idx="92192">
                  <c:v>16.334654999999998</c:v>
                </c:pt>
                <c:pt idx="92193">
                  <c:v>16.329048</c:v>
                </c:pt>
                <c:pt idx="92194">
                  <c:v>16.315365999999997</c:v>
                </c:pt>
                <c:pt idx="92195">
                  <c:v>16.319839000000002</c:v>
                </c:pt>
                <c:pt idx="92196">
                  <c:v>16.324043</c:v>
                </c:pt>
                <c:pt idx="92197">
                  <c:v>16.316876999999998</c:v>
                </c:pt>
                <c:pt idx="92198">
                  <c:v>16.313780999999999</c:v>
                </c:pt>
                <c:pt idx="92199">
                  <c:v>16.31804</c:v>
                </c:pt>
                <c:pt idx="92200">
                  <c:v>16.317622</c:v>
                </c:pt>
                <c:pt idx="92201">
                  <c:v>16.318358</c:v>
                </c:pt>
                <c:pt idx="92202">
                  <c:v>16.320067000000002</c:v>
                </c:pt>
                <c:pt idx="92203">
                  <c:v>16.31869</c:v>
                </c:pt>
                <c:pt idx="92204">
                  <c:v>16.320903999999999</c:v>
                </c:pt>
                <c:pt idx="92205">
                  <c:v>16.322557</c:v>
                </c:pt>
                <c:pt idx="92206">
                  <c:v>16.32077</c:v>
                </c:pt>
                <c:pt idx="92207">
                  <c:v>16.314298999999998</c:v>
                </c:pt>
                <c:pt idx="92208">
                  <c:v>16.316506</c:v>
                </c:pt>
                <c:pt idx="92209">
                  <c:v>16.327336000000003</c:v>
                </c:pt>
                <c:pt idx="92210">
                  <c:v>16.327919000000001</c:v>
                </c:pt>
                <c:pt idx="92211">
                  <c:v>16.325881000000003</c:v>
                </c:pt>
                <c:pt idx="92212">
                  <c:v>16.326594999999998</c:v>
                </c:pt>
                <c:pt idx="92213">
                  <c:v>16.328295000000001</c:v>
                </c:pt>
                <c:pt idx="92214">
                  <c:v>16.325907999999998</c:v>
                </c:pt>
                <c:pt idx="92215">
                  <c:v>16.318629999999999</c:v>
                </c:pt>
                <c:pt idx="92216">
                  <c:v>16.316065999999999</c:v>
                </c:pt>
                <c:pt idx="92217">
                  <c:v>16.321736000000001</c:v>
                </c:pt>
                <c:pt idx="92218">
                  <c:v>16.326526000000001</c:v>
                </c:pt>
                <c:pt idx="92219">
                  <c:v>16.311092000000002</c:v>
                </c:pt>
                <c:pt idx="92220">
                  <c:v>16.304124999999999</c:v>
                </c:pt>
                <c:pt idx="92221">
                  <c:v>16.322172999999999</c:v>
                </c:pt>
                <c:pt idx="92222">
                  <c:v>16.327703</c:v>
                </c:pt>
                <c:pt idx="92223">
                  <c:v>16.320850999999998</c:v>
                </c:pt>
                <c:pt idx="92224">
                  <c:v>16.318505999999999</c:v>
                </c:pt>
                <c:pt idx="92225">
                  <c:v>16.322755000000001</c:v>
                </c:pt>
                <c:pt idx="92226">
                  <c:v>16.325552000000002</c:v>
                </c:pt>
                <c:pt idx="92227">
                  <c:v>16.323912999999997</c:v>
                </c:pt>
                <c:pt idx="92228">
                  <c:v>16.329091999999999</c:v>
                </c:pt>
                <c:pt idx="92229">
                  <c:v>16.330403</c:v>
                </c:pt>
                <c:pt idx="92230">
                  <c:v>16.332591000000001</c:v>
                </c:pt>
                <c:pt idx="92231">
                  <c:v>16.331541999999999</c:v>
                </c:pt>
                <c:pt idx="92232">
                  <c:v>16.316687000000002</c:v>
                </c:pt>
                <c:pt idx="92233">
                  <c:v>16.317558999999999</c:v>
                </c:pt>
                <c:pt idx="92234">
                  <c:v>16.325859999999999</c:v>
                </c:pt>
                <c:pt idx="92235">
                  <c:v>16.32488</c:v>
                </c:pt>
                <c:pt idx="92236">
                  <c:v>16.328975</c:v>
                </c:pt>
                <c:pt idx="92237">
                  <c:v>16.330505000000002</c:v>
                </c:pt>
                <c:pt idx="92238">
                  <c:v>16.327453999999999</c:v>
                </c:pt>
                <c:pt idx="92239">
                  <c:v>16.328769999999999</c:v>
                </c:pt>
                <c:pt idx="92240">
                  <c:v>16.333213999999998</c:v>
                </c:pt>
                <c:pt idx="92241">
                  <c:v>16.321396</c:v>
                </c:pt>
                <c:pt idx="92242">
                  <c:v>16.314111</c:v>
                </c:pt>
                <c:pt idx="92243">
                  <c:v>16.330562999999998</c:v>
                </c:pt>
                <c:pt idx="92244">
                  <c:v>16.327860999999999</c:v>
                </c:pt>
                <c:pt idx="92245">
                  <c:v>16.318704</c:v>
                </c:pt>
                <c:pt idx="92246">
                  <c:v>16.325094</c:v>
                </c:pt>
                <c:pt idx="92247">
                  <c:v>16.32612</c:v>
                </c:pt>
                <c:pt idx="92248">
                  <c:v>16.325023000000002</c:v>
                </c:pt>
                <c:pt idx="92249">
                  <c:v>16.327624</c:v>
                </c:pt>
                <c:pt idx="92250">
                  <c:v>16.327573000000001</c:v>
                </c:pt>
                <c:pt idx="92251">
                  <c:v>16.322921000000001</c:v>
                </c:pt>
                <c:pt idx="92252">
                  <c:v>16.328569999999999</c:v>
                </c:pt>
                <c:pt idx="92253">
                  <c:v>16.335391000000001</c:v>
                </c:pt>
                <c:pt idx="92254">
                  <c:v>16.330604000000001</c:v>
                </c:pt>
                <c:pt idx="92255">
                  <c:v>16.335155</c:v>
                </c:pt>
                <c:pt idx="92256">
                  <c:v>16.339418999999999</c:v>
                </c:pt>
                <c:pt idx="92257">
                  <c:v>16.329789999999999</c:v>
                </c:pt>
                <c:pt idx="92258">
                  <c:v>16.324117999999999</c:v>
                </c:pt>
                <c:pt idx="92259">
                  <c:v>16.333686999999998</c:v>
                </c:pt>
                <c:pt idx="92260">
                  <c:v>16.338867999999998</c:v>
                </c:pt>
                <c:pt idx="92261">
                  <c:v>16.326079999999997</c:v>
                </c:pt>
                <c:pt idx="92262">
                  <c:v>16.326022999999999</c:v>
                </c:pt>
                <c:pt idx="92263">
                  <c:v>16.332791999999998</c:v>
                </c:pt>
                <c:pt idx="92264">
                  <c:v>16.323653</c:v>
                </c:pt>
                <c:pt idx="92265">
                  <c:v>16.325657</c:v>
                </c:pt>
                <c:pt idx="92266">
                  <c:v>16.334054999999999</c:v>
                </c:pt>
                <c:pt idx="92267">
                  <c:v>16.326557999999999</c:v>
                </c:pt>
                <c:pt idx="92268">
                  <c:v>16.322665000000001</c:v>
                </c:pt>
                <c:pt idx="92269">
                  <c:v>16.329577999999998</c:v>
                </c:pt>
                <c:pt idx="92270">
                  <c:v>16.330331000000001</c:v>
                </c:pt>
                <c:pt idx="92271">
                  <c:v>16.33107</c:v>
                </c:pt>
                <c:pt idx="92272">
                  <c:v>16.338397999999998</c:v>
                </c:pt>
                <c:pt idx="92273">
                  <c:v>16.335515000000001</c:v>
                </c:pt>
                <c:pt idx="92274">
                  <c:v>16.332121999999998</c:v>
                </c:pt>
                <c:pt idx="92275">
                  <c:v>16.334828999999999</c:v>
                </c:pt>
                <c:pt idx="92276">
                  <c:v>16.326140000000002</c:v>
                </c:pt>
                <c:pt idx="92277">
                  <c:v>16.319929000000002</c:v>
                </c:pt>
                <c:pt idx="92278">
                  <c:v>16.329933</c:v>
                </c:pt>
                <c:pt idx="92279">
                  <c:v>16.333413</c:v>
                </c:pt>
                <c:pt idx="92280">
                  <c:v>16.326892999999998</c:v>
                </c:pt>
                <c:pt idx="92281">
                  <c:v>16.332350999999999</c:v>
                </c:pt>
                <c:pt idx="92282">
                  <c:v>16.340809999999998</c:v>
                </c:pt>
                <c:pt idx="92283">
                  <c:v>16.332986999999999</c:v>
                </c:pt>
                <c:pt idx="92284">
                  <c:v>16.328080999999997</c:v>
                </c:pt>
                <c:pt idx="92285">
                  <c:v>16.328195999999998</c:v>
                </c:pt>
                <c:pt idx="92286">
                  <c:v>16.324607999999998</c:v>
                </c:pt>
                <c:pt idx="92287">
                  <c:v>16.335425000000001</c:v>
                </c:pt>
                <c:pt idx="92288">
                  <c:v>16.34534</c:v>
                </c:pt>
                <c:pt idx="92289">
                  <c:v>16.338357999999999</c:v>
                </c:pt>
                <c:pt idx="92290">
                  <c:v>16.336562000000001</c:v>
                </c:pt>
                <c:pt idx="92291">
                  <c:v>16.344298999999999</c:v>
                </c:pt>
                <c:pt idx="92292">
                  <c:v>16.336178</c:v>
                </c:pt>
                <c:pt idx="92293">
                  <c:v>16.329022999999999</c:v>
                </c:pt>
                <c:pt idx="92294">
                  <c:v>16.341118999999999</c:v>
                </c:pt>
                <c:pt idx="92295">
                  <c:v>16.335827000000002</c:v>
                </c:pt>
                <c:pt idx="92296">
                  <c:v>16.328732000000002</c:v>
                </c:pt>
                <c:pt idx="92297">
                  <c:v>16.346204999999998</c:v>
                </c:pt>
                <c:pt idx="92298">
                  <c:v>16.347200000000001</c:v>
                </c:pt>
                <c:pt idx="92299">
                  <c:v>16.331772000000001</c:v>
                </c:pt>
                <c:pt idx="92300">
                  <c:v>16.337527999999999</c:v>
                </c:pt>
                <c:pt idx="92301">
                  <c:v>16.347009</c:v>
                </c:pt>
                <c:pt idx="92302">
                  <c:v>16.336643000000002</c:v>
                </c:pt>
                <c:pt idx="92303">
                  <c:v>16.333373000000002</c:v>
                </c:pt>
                <c:pt idx="92304">
                  <c:v>16.338684000000001</c:v>
                </c:pt>
                <c:pt idx="92305">
                  <c:v>16.330131000000002</c:v>
                </c:pt>
                <c:pt idx="92306">
                  <c:v>16.329897000000003</c:v>
                </c:pt>
                <c:pt idx="92307">
                  <c:v>16.339269999999999</c:v>
                </c:pt>
                <c:pt idx="92308">
                  <c:v>16.335988</c:v>
                </c:pt>
                <c:pt idx="92309">
                  <c:v>16.334047999999999</c:v>
                </c:pt>
                <c:pt idx="92310">
                  <c:v>16.344476</c:v>
                </c:pt>
                <c:pt idx="92311">
                  <c:v>16.343693000000002</c:v>
                </c:pt>
                <c:pt idx="92312">
                  <c:v>16.331550999999997</c:v>
                </c:pt>
                <c:pt idx="92313">
                  <c:v>16.337896999999998</c:v>
                </c:pt>
                <c:pt idx="92314">
                  <c:v>16.343102000000002</c:v>
                </c:pt>
                <c:pt idx="92315">
                  <c:v>16.330739999999999</c:v>
                </c:pt>
                <c:pt idx="92316">
                  <c:v>16.331913</c:v>
                </c:pt>
                <c:pt idx="92317">
                  <c:v>16.338394999999998</c:v>
                </c:pt>
                <c:pt idx="92318">
                  <c:v>16.340096000000003</c:v>
                </c:pt>
                <c:pt idx="92319">
                  <c:v>16.348193999999999</c:v>
                </c:pt>
                <c:pt idx="92320">
                  <c:v>16.347372</c:v>
                </c:pt>
                <c:pt idx="92321">
                  <c:v>16.338484999999999</c:v>
                </c:pt>
                <c:pt idx="92322">
                  <c:v>16.337716999999998</c:v>
                </c:pt>
                <c:pt idx="92323">
                  <c:v>16.345011</c:v>
                </c:pt>
                <c:pt idx="92324">
                  <c:v>16.339016000000001</c:v>
                </c:pt>
                <c:pt idx="92325">
                  <c:v>16.326599000000002</c:v>
                </c:pt>
                <c:pt idx="92326">
                  <c:v>16.334128</c:v>
                </c:pt>
                <c:pt idx="92327">
                  <c:v>16.342179000000002</c:v>
                </c:pt>
                <c:pt idx="92328">
                  <c:v>16.339223</c:v>
                </c:pt>
                <c:pt idx="92329">
                  <c:v>16.335632</c:v>
                </c:pt>
                <c:pt idx="92330">
                  <c:v>16.337681</c:v>
                </c:pt>
                <c:pt idx="92331">
                  <c:v>16.337462000000002</c:v>
                </c:pt>
                <c:pt idx="92332">
                  <c:v>16.335016</c:v>
                </c:pt>
                <c:pt idx="92333">
                  <c:v>16.342835000000001</c:v>
                </c:pt>
                <c:pt idx="92334">
                  <c:v>16.348672000000001</c:v>
                </c:pt>
                <c:pt idx="92335">
                  <c:v>16.351731000000001</c:v>
                </c:pt>
                <c:pt idx="92336">
                  <c:v>16.348998999999999</c:v>
                </c:pt>
                <c:pt idx="92337">
                  <c:v>16.341188000000002</c:v>
                </c:pt>
                <c:pt idx="92338">
                  <c:v>16.343854</c:v>
                </c:pt>
                <c:pt idx="92339">
                  <c:v>16.347244</c:v>
                </c:pt>
                <c:pt idx="92340">
                  <c:v>16.341894</c:v>
                </c:pt>
                <c:pt idx="92341">
                  <c:v>16.337195000000001</c:v>
                </c:pt>
                <c:pt idx="92342">
                  <c:v>16.346704000000003</c:v>
                </c:pt>
                <c:pt idx="92343">
                  <c:v>16.347577999999999</c:v>
                </c:pt>
                <c:pt idx="92344">
                  <c:v>16.329098999999999</c:v>
                </c:pt>
                <c:pt idx="92345">
                  <c:v>16.335985000000001</c:v>
                </c:pt>
                <c:pt idx="92346">
                  <c:v>16.354137000000001</c:v>
                </c:pt>
                <c:pt idx="92347">
                  <c:v>16.349218</c:v>
                </c:pt>
                <c:pt idx="92348">
                  <c:v>16.342126999999998</c:v>
                </c:pt>
                <c:pt idx="92349">
                  <c:v>16.343071000000002</c:v>
                </c:pt>
                <c:pt idx="92350">
                  <c:v>16.343201999999998</c:v>
                </c:pt>
                <c:pt idx="92351">
                  <c:v>16.337820999999998</c:v>
                </c:pt>
                <c:pt idx="92352">
                  <c:v>16.339668</c:v>
                </c:pt>
                <c:pt idx="92353">
                  <c:v>16.341470000000001</c:v>
                </c:pt>
                <c:pt idx="92354">
                  <c:v>16.340840999999998</c:v>
                </c:pt>
                <c:pt idx="92355">
                  <c:v>16.354649999999999</c:v>
                </c:pt>
                <c:pt idx="92356">
                  <c:v>16.350197999999999</c:v>
                </c:pt>
                <c:pt idx="92357">
                  <c:v>16.335422000000001</c:v>
                </c:pt>
                <c:pt idx="92358">
                  <c:v>16.346969999999999</c:v>
                </c:pt>
                <c:pt idx="92359">
                  <c:v>16.351331000000002</c:v>
                </c:pt>
                <c:pt idx="92360">
                  <c:v>16.342579000000001</c:v>
                </c:pt>
                <c:pt idx="92361">
                  <c:v>16.35557</c:v>
                </c:pt>
                <c:pt idx="92362">
                  <c:v>16.364865999999999</c:v>
                </c:pt>
                <c:pt idx="92363">
                  <c:v>16.347588999999999</c:v>
                </c:pt>
                <c:pt idx="92364">
                  <c:v>16.344999999999999</c:v>
                </c:pt>
                <c:pt idx="92365">
                  <c:v>16.350476</c:v>
                </c:pt>
                <c:pt idx="92366">
                  <c:v>16.338121000000001</c:v>
                </c:pt>
                <c:pt idx="92367">
                  <c:v>16.344393</c:v>
                </c:pt>
                <c:pt idx="92368">
                  <c:v>16.355336999999999</c:v>
                </c:pt>
                <c:pt idx="92369">
                  <c:v>16.341646000000001</c:v>
                </c:pt>
                <c:pt idx="92370">
                  <c:v>16.339294000000002</c:v>
                </c:pt>
                <c:pt idx="92371">
                  <c:v>16.350194000000002</c:v>
                </c:pt>
                <c:pt idx="92372">
                  <c:v>16.347318999999999</c:v>
                </c:pt>
                <c:pt idx="92373">
                  <c:v>16.343187</c:v>
                </c:pt>
                <c:pt idx="92374">
                  <c:v>16.347898999999998</c:v>
                </c:pt>
                <c:pt idx="92375">
                  <c:v>16.345443</c:v>
                </c:pt>
                <c:pt idx="92376">
                  <c:v>16.342662000000001</c:v>
                </c:pt>
                <c:pt idx="92377">
                  <c:v>16.352892000000001</c:v>
                </c:pt>
                <c:pt idx="92378">
                  <c:v>16.350897</c:v>
                </c:pt>
                <c:pt idx="92379">
                  <c:v>16.341284999999999</c:v>
                </c:pt>
                <c:pt idx="92380">
                  <c:v>16.348703</c:v>
                </c:pt>
                <c:pt idx="92381">
                  <c:v>16.354379000000002</c:v>
                </c:pt>
                <c:pt idx="92382">
                  <c:v>16.347580999999998</c:v>
                </c:pt>
                <c:pt idx="92383">
                  <c:v>16.345931</c:v>
                </c:pt>
                <c:pt idx="92384">
                  <c:v>16.352525999999997</c:v>
                </c:pt>
                <c:pt idx="92385">
                  <c:v>16.353335999999999</c:v>
                </c:pt>
                <c:pt idx="92386">
                  <c:v>16.352733000000001</c:v>
                </c:pt>
                <c:pt idx="92387">
                  <c:v>16.356401999999999</c:v>
                </c:pt>
                <c:pt idx="92388">
                  <c:v>16.350565</c:v>
                </c:pt>
                <c:pt idx="92389">
                  <c:v>16.347830999999999</c:v>
                </c:pt>
                <c:pt idx="92390">
                  <c:v>16.353037</c:v>
                </c:pt>
                <c:pt idx="92391">
                  <c:v>16.351514999999999</c:v>
                </c:pt>
                <c:pt idx="92392">
                  <c:v>16.345084999999997</c:v>
                </c:pt>
                <c:pt idx="92393">
                  <c:v>16.344922</c:v>
                </c:pt>
                <c:pt idx="92394">
                  <c:v>16.353527</c:v>
                </c:pt>
                <c:pt idx="92395">
                  <c:v>16.354925999999999</c:v>
                </c:pt>
                <c:pt idx="92396">
                  <c:v>16.350709999999999</c:v>
                </c:pt>
                <c:pt idx="92397">
                  <c:v>16.353498999999999</c:v>
                </c:pt>
                <c:pt idx="92398">
                  <c:v>16.355753</c:v>
                </c:pt>
                <c:pt idx="92399">
                  <c:v>16.359133999999997</c:v>
                </c:pt>
                <c:pt idx="92400">
                  <c:v>16.360779000000001</c:v>
                </c:pt>
                <c:pt idx="92401">
                  <c:v>16.351576999999999</c:v>
                </c:pt>
                <c:pt idx="92402">
                  <c:v>16.343349</c:v>
                </c:pt>
                <c:pt idx="92403">
                  <c:v>16.350650000000002</c:v>
                </c:pt>
                <c:pt idx="92404">
                  <c:v>16.354400999999999</c:v>
                </c:pt>
                <c:pt idx="92405">
                  <c:v>16.35014</c:v>
                </c:pt>
                <c:pt idx="92406">
                  <c:v>16.358575999999999</c:v>
                </c:pt>
                <c:pt idx="92407">
                  <c:v>16.358966000000002</c:v>
                </c:pt>
                <c:pt idx="92408">
                  <c:v>16.350175999999998</c:v>
                </c:pt>
                <c:pt idx="92409">
                  <c:v>16.353724</c:v>
                </c:pt>
                <c:pt idx="92410">
                  <c:v>16.356783</c:v>
                </c:pt>
                <c:pt idx="92411">
                  <c:v>16.354044999999999</c:v>
                </c:pt>
                <c:pt idx="92412">
                  <c:v>16.351727</c:v>
                </c:pt>
                <c:pt idx="92413">
                  <c:v>16.352468000000002</c:v>
                </c:pt>
                <c:pt idx="92414">
                  <c:v>16.348475999999998</c:v>
                </c:pt>
                <c:pt idx="92415">
                  <c:v>16.349297</c:v>
                </c:pt>
                <c:pt idx="92416">
                  <c:v>16.361108000000002</c:v>
                </c:pt>
                <c:pt idx="92417">
                  <c:v>16.360645999999999</c:v>
                </c:pt>
                <c:pt idx="92418">
                  <c:v>16.357782999999998</c:v>
                </c:pt>
                <c:pt idx="92419">
                  <c:v>16.362560999999999</c:v>
                </c:pt>
                <c:pt idx="92420">
                  <c:v>16.360453</c:v>
                </c:pt>
                <c:pt idx="92421">
                  <c:v>16.355981999999997</c:v>
                </c:pt>
                <c:pt idx="92422">
                  <c:v>16.359026999999998</c:v>
                </c:pt>
                <c:pt idx="92423">
                  <c:v>16.361744999999999</c:v>
                </c:pt>
                <c:pt idx="92424">
                  <c:v>16.354495999999997</c:v>
                </c:pt>
                <c:pt idx="92425">
                  <c:v>16.357423000000001</c:v>
                </c:pt>
                <c:pt idx="92426">
                  <c:v>16.361863</c:v>
                </c:pt>
                <c:pt idx="92427">
                  <c:v>16.349277999999998</c:v>
                </c:pt>
                <c:pt idx="92428">
                  <c:v>16.352215000000001</c:v>
                </c:pt>
                <c:pt idx="92429">
                  <c:v>16.365619000000002</c:v>
                </c:pt>
                <c:pt idx="92430">
                  <c:v>16.355927999999999</c:v>
                </c:pt>
                <c:pt idx="92431">
                  <c:v>16.346021999999998</c:v>
                </c:pt>
                <c:pt idx="92432">
                  <c:v>16.353850999999999</c:v>
                </c:pt>
                <c:pt idx="92433">
                  <c:v>16.360091000000001</c:v>
                </c:pt>
                <c:pt idx="92434">
                  <c:v>16.360612</c:v>
                </c:pt>
                <c:pt idx="92435">
                  <c:v>16.367687</c:v>
                </c:pt>
                <c:pt idx="92436">
                  <c:v>16.365394000000002</c:v>
                </c:pt>
                <c:pt idx="92437">
                  <c:v>16.352415999999998</c:v>
                </c:pt>
                <c:pt idx="92438">
                  <c:v>16.362000000000002</c:v>
                </c:pt>
                <c:pt idx="92439">
                  <c:v>16.369630999999998</c:v>
                </c:pt>
                <c:pt idx="92440">
                  <c:v>16.353286000000001</c:v>
                </c:pt>
                <c:pt idx="92441">
                  <c:v>16.353161999999998</c:v>
                </c:pt>
                <c:pt idx="92442">
                  <c:v>16.363199999999999</c:v>
                </c:pt>
                <c:pt idx="92443">
                  <c:v>16.352149000000001</c:v>
                </c:pt>
                <c:pt idx="92444">
                  <c:v>16.348523</c:v>
                </c:pt>
                <c:pt idx="92445">
                  <c:v>16.364849</c:v>
                </c:pt>
                <c:pt idx="92446">
                  <c:v>16.364649</c:v>
                </c:pt>
                <c:pt idx="92447">
                  <c:v>16.358845000000002</c:v>
                </c:pt>
                <c:pt idx="92448">
                  <c:v>16.370908999999997</c:v>
                </c:pt>
                <c:pt idx="92449">
                  <c:v>16.368319</c:v>
                </c:pt>
                <c:pt idx="92450">
                  <c:v>16.355909</c:v>
                </c:pt>
                <c:pt idx="92451">
                  <c:v>16.365022</c:v>
                </c:pt>
                <c:pt idx="92452">
                  <c:v>16.366520999999999</c:v>
                </c:pt>
                <c:pt idx="92453">
                  <c:v>16.350363000000002</c:v>
                </c:pt>
                <c:pt idx="92454">
                  <c:v>16.357247999999998</c:v>
                </c:pt>
                <c:pt idx="92455">
                  <c:v>16.371490999999999</c:v>
                </c:pt>
                <c:pt idx="92456">
                  <c:v>16.350462999999998</c:v>
                </c:pt>
                <c:pt idx="92457">
                  <c:v>16.347158</c:v>
                </c:pt>
                <c:pt idx="92458">
                  <c:v>16.369987000000002</c:v>
                </c:pt>
                <c:pt idx="92459">
                  <c:v>16.363108</c:v>
                </c:pt>
                <c:pt idx="92460">
                  <c:v>16.362003999999999</c:v>
                </c:pt>
                <c:pt idx="92461">
                  <c:v>16.378667999999998</c:v>
                </c:pt>
                <c:pt idx="92462">
                  <c:v>16.366925000000002</c:v>
                </c:pt>
                <c:pt idx="92463">
                  <c:v>16.354185999999999</c:v>
                </c:pt>
                <c:pt idx="92464">
                  <c:v>16.363644000000001</c:v>
                </c:pt>
                <c:pt idx="92465">
                  <c:v>16.366143999999998</c:v>
                </c:pt>
                <c:pt idx="92466">
                  <c:v>16.359729999999999</c:v>
                </c:pt>
                <c:pt idx="92467">
                  <c:v>16.366413000000001</c:v>
                </c:pt>
                <c:pt idx="92468">
                  <c:v>16.366247000000001</c:v>
                </c:pt>
                <c:pt idx="92469">
                  <c:v>16.355330000000002</c:v>
                </c:pt>
                <c:pt idx="92470">
                  <c:v>16.358249999999998</c:v>
                </c:pt>
                <c:pt idx="92471">
                  <c:v>16.363424000000002</c:v>
                </c:pt>
                <c:pt idx="92472">
                  <c:v>16.364621</c:v>
                </c:pt>
                <c:pt idx="92473">
                  <c:v>16.371180000000003</c:v>
                </c:pt>
                <c:pt idx="92474">
                  <c:v>16.374471</c:v>
                </c:pt>
                <c:pt idx="92475">
                  <c:v>16.364820999999999</c:v>
                </c:pt>
                <c:pt idx="92476">
                  <c:v>16.359029</c:v>
                </c:pt>
                <c:pt idx="92477">
                  <c:v>16.365475</c:v>
                </c:pt>
                <c:pt idx="92478">
                  <c:v>16.360579999999999</c:v>
                </c:pt>
                <c:pt idx="92479">
                  <c:v>16.358384999999998</c:v>
                </c:pt>
                <c:pt idx="92480">
                  <c:v>16.367595999999999</c:v>
                </c:pt>
                <c:pt idx="92481">
                  <c:v>16.361944000000001</c:v>
                </c:pt>
                <c:pt idx="92482">
                  <c:v>16.362470999999999</c:v>
                </c:pt>
                <c:pt idx="92483">
                  <c:v>16.374639999999999</c:v>
                </c:pt>
                <c:pt idx="92484">
                  <c:v>16.371347999999998</c:v>
                </c:pt>
                <c:pt idx="92485">
                  <c:v>16.367350999999999</c:v>
                </c:pt>
                <c:pt idx="92486">
                  <c:v>16.378833</c:v>
                </c:pt>
                <c:pt idx="92487">
                  <c:v>16.379686</c:v>
                </c:pt>
                <c:pt idx="92488">
                  <c:v>16.362168</c:v>
                </c:pt>
                <c:pt idx="92489">
                  <c:v>16.364770999999998</c:v>
                </c:pt>
                <c:pt idx="92490">
                  <c:v>16.374355999999999</c:v>
                </c:pt>
                <c:pt idx="92491">
                  <c:v>16.369510999999999</c:v>
                </c:pt>
                <c:pt idx="92492">
                  <c:v>16.368028000000002</c:v>
                </c:pt>
                <c:pt idx="92493">
                  <c:v>16.365420999999998</c:v>
                </c:pt>
                <c:pt idx="92494">
                  <c:v>16.358162999999998</c:v>
                </c:pt>
                <c:pt idx="92495">
                  <c:v>16.359795999999999</c:v>
                </c:pt>
                <c:pt idx="92496">
                  <c:v>16.371729999999999</c:v>
                </c:pt>
                <c:pt idx="92497">
                  <c:v>16.374090000000002</c:v>
                </c:pt>
                <c:pt idx="92498">
                  <c:v>16.367122000000002</c:v>
                </c:pt>
                <c:pt idx="92499">
                  <c:v>16.374698000000002</c:v>
                </c:pt>
                <c:pt idx="92500">
                  <c:v>16.381492000000001</c:v>
                </c:pt>
                <c:pt idx="92501">
                  <c:v>16.372250000000001</c:v>
                </c:pt>
                <c:pt idx="92502">
                  <c:v>16.363500999999999</c:v>
                </c:pt>
                <c:pt idx="92503">
                  <c:v>16.364528999999997</c:v>
                </c:pt>
                <c:pt idx="92504">
                  <c:v>16.36861</c:v>
                </c:pt>
                <c:pt idx="92505">
                  <c:v>16.371279000000001</c:v>
                </c:pt>
                <c:pt idx="92506">
                  <c:v>16.375387</c:v>
                </c:pt>
                <c:pt idx="92507">
                  <c:v>16.372295000000001</c:v>
                </c:pt>
                <c:pt idx="92508">
                  <c:v>16.369168000000002</c:v>
                </c:pt>
                <c:pt idx="92509">
                  <c:v>16.373668000000002</c:v>
                </c:pt>
                <c:pt idx="92510">
                  <c:v>16.366559000000002</c:v>
                </c:pt>
                <c:pt idx="92511">
                  <c:v>16.361142999999998</c:v>
                </c:pt>
                <c:pt idx="92512">
                  <c:v>16.370302000000002</c:v>
                </c:pt>
                <c:pt idx="92513">
                  <c:v>16.374777000000002</c:v>
                </c:pt>
                <c:pt idx="92514">
                  <c:v>16.368603999999998</c:v>
                </c:pt>
                <c:pt idx="92515">
                  <c:v>16.366011999999998</c:v>
                </c:pt>
                <c:pt idx="92516">
                  <c:v>16.367564000000002</c:v>
                </c:pt>
                <c:pt idx="92517">
                  <c:v>16.361384999999999</c:v>
                </c:pt>
                <c:pt idx="92518">
                  <c:v>16.369095999999999</c:v>
                </c:pt>
                <c:pt idx="92519">
                  <c:v>16.378914999999999</c:v>
                </c:pt>
                <c:pt idx="92520">
                  <c:v>16.372999999999998</c:v>
                </c:pt>
                <c:pt idx="92521">
                  <c:v>16.378154000000002</c:v>
                </c:pt>
                <c:pt idx="92522">
                  <c:v>16.386566999999999</c:v>
                </c:pt>
                <c:pt idx="92523">
                  <c:v>16.380076000000003</c:v>
                </c:pt>
                <c:pt idx="92524">
                  <c:v>16.373559999999998</c:v>
                </c:pt>
                <c:pt idx="92525">
                  <c:v>16.374768</c:v>
                </c:pt>
                <c:pt idx="92526">
                  <c:v>16.37584</c:v>
                </c:pt>
                <c:pt idx="92527">
                  <c:v>16.376253999999999</c:v>
                </c:pt>
                <c:pt idx="92528">
                  <c:v>16.382884000000001</c:v>
                </c:pt>
                <c:pt idx="92529">
                  <c:v>16.380679000000001</c:v>
                </c:pt>
                <c:pt idx="92530">
                  <c:v>16.372779999999999</c:v>
                </c:pt>
                <c:pt idx="92531">
                  <c:v>16.373915</c:v>
                </c:pt>
                <c:pt idx="92532">
                  <c:v>16.374622000000002</c:v>
                </c:pt>
                <c:pt idx="92533">
                  <c:v>16.375425</c:v>
                </c:pt>
                <c:pt idx="92534">
                  <c:v>16.375185000000002</c:v>
                </c:pt>
                <c:pt idx="92535">
                  <c:v>16.373826999999999</c:v>
                </c:pt>
                <c:pt idx="92536">
                  <c:v>16.375819999999997</c:v>
                </c:pt>
                <c:pt idx="92537">
                  <c:v>16.374466999999999</c:v>
                </c:pt>
                <c:pt idx="92538">
                  <c:v>16.370975999999999</c:v>
                </c:pt>
                <c:pt idx="92539">
                  <c:v>16.366819</c:v>
                </c:pt>
                <c:pt idx="92540">
                  <c:v>16.369039999999998</c:v>
                </c:pt>
                <c:pt idx="92541">
                  <c:v>16.375829</c:v>
                </c:pt>
                <c:pt idx="92542">
                  <c:v>16.370621</c:v>
                </c:pt>
                <c:pt idx="92543">
                  <c:v>16.368940000000002</c:v>
                </c:pt>
                <c:pt idx="92544">
                  <c:v>16.377367</c:v>
                </c:pt>
                <c:pt idx="92545">
                  <c:v>16.382656000000001</c:v>
                </c:pt>
                <c:pt idx="92546">
                  <c:v>16.385916000000002</c:v>
                </c:pt>
                <c:pt idx="92547">
                  <c:v>16.383305999999997</c:v>
                </c:pt>
                <c:pt idx="92548">
                  <c:v>16.378126000000002</c:v>
                </c:pt>
                <c:pt idx="92549">
                  <c:v>16.374003000000002</c:v>
                </c:pt>
                <c:pt idx="92550">
                  <c:v>16.375138</c:v>
                </c:pt>
                <c:pt idx="92551">
                  <c:v>16.374852000000001</c:v>
                </c:pt>
                <c:pt idx="92552">
                  <c:v>16.37002</c:v>
                </c:pt>
                <c:pt idx="92553">
                  <c:v>16.376764999999999</c:v>
                </c:pt>
                <c:pt idx="92554">
                  <c:v>16.385065000000001</c:v>
                </c:pt>
                <c:pt idx="92555">
                  <c:v>16.380094</c:v>
                </c:pt>
                <c:pt idx="92556">
                  <c:v>16.373871999999999</c:v>
                </c:pt>
                <c:pt idx="92557">
                  <c:v>16.381841999999999</c:v>
                </c:pt>
                <c:pt idx="92558">
                  <c:v>16.385966</c:v>
                </c:pt>
                <c:pt idx="92559">
                  <c:v>16.377386999999999</c:v>
                </c:pt>
                <c:pt idx="92560">
                  <c:v>16.382587999999998</c:v>
                </c:pt>
                <c:pt idx="92561">
                  <c:v>16.380372999999999</c:v>
                </c:pt>
                <c:pt idx="92562">
                  <c:v>16.365106000000001</c:v>
                </c:pt>
                <c:pt idx="92563">
                  <c:v>16.375138</c:v>
                </c:pt>
                <c:pt idx="92564">
                  <c:v>16.386011</c:v>
                </c:pt>
                <c:pt idx="92565">
                  <c:v>16.378886999999999</c:v>
                </c:pt>
                <c:pt idx="92566">
                  <c:v>16.374144999999999</c:v>
                </c:pt>
                <c:pt idx="92567">
                  <c:v>16.378691</c:v>
                </c:pt>
                <c:pt idx="92568">
                  <c:v>16.381710999999999</c:v>
                </c:pt>
                <c:pt idx="92569">
                  <c:v>16.382173000000002</c:v>
                </c:pt>
                <c:pt idx="92570">
                  <c:v>16.387267000000001</c:v>
                </c:pt>
                <c:pt idx="92571">
                  <c:v>16.383838000000001</c:v>
                </c:pt>
                <c:pt idx="92572">
                  <c:v>16.380769999999998</c:v>
                </c:pt>
                <c:pt idx="92573">
                  <c:v>16.387701</c:v>
                </c:pt>
                <c:pt idx="92574">
                  <c:v>16.388117999999999</c:v>
                </c:pt>
                <c:pt idx="92575">
                  <c:v>16.384546999999998</c:v>
                </c:pt>
                <c:pt idx="92576">
                  <c:v>16.386350999999998</c:v>
                </c:pt>
                <c:pt idx="92577">
                  <c:v>16.384090999999998</c:v>
                </c:pt>
                <c:pt idx="92578">
                  <c:v>16.374335000000002</c:v>
                </c:pt>
                <c:pt idx="92579">
                  <c:v>16.379781999999999</c:v>
                </c:pt>
                <c:pt idx="92580">
                  <c:v>16.386119000000001</c:v>
                </c:pt>
                <c:pt idx="92581">
                  <c:v>16.37839</c:v>
                </c:pt>
                <c:pt idx="92582">
                  <c:v>16.384287</c:v>
                </c:pt>
                <c:pt idx="92583">
                  <c:v>16.387160999999999</c:v>
                </c:pt>
                <c:pt idx="92584">
                  <c:v>16.376265</c:v>
                </c:pt>
                <c:pt idx="92585">
                  <c:v>16.379356999999999</c:v>
                </c:pt>
                <c:pt idx="92586">
                  <c:v>16.387594999999997</c:v>
                </c:pt>
                <c:pt idx="92587">
                  <c:v>16.383704999999999</c:v>
                </c:pt>
                <c:pt idx="92588">
                  <c:v>16.375574</c:v>
                </c:pt>
                <c:pt idx="92589">
                  <c:v>16.377036</c:v>
                </c:pt>
                <c:pt idx="92590">
                  <c:v>16.380147999999998</c:v>
                </c:pt>
                <c:pt idx="92591">
                  <c:v>16.383133999999998</c:v>
                </c:pt>
                <c:pt idx="92592">
                  <c:v>16.389962000000001</c:v>
                </c:pt>
                <c:pt idx="92593">
                  <c:v>16.386212</c:v>
                </c:pt>
                <c:pt idx="92594">
                  <c:v>16.386619</c:v>
                </c:pt>
                <c:pt idx="92595">
                  <c:v>16.394680999999999</c:v>
                </c:pt>
                <c:pt idx="92596">
                  <c:v>16.385952</c:v>
                </c:pt>
                <c:pt idx="92597">
                  <c:v>16.377274</c:v>
                </c:pt>
                <c:pt idx="92598">
                  <c:v>16.384377999999998</c:v>
                </c:pt>
                <c:pt idx="92599">
                  <c:v>16.386844</c:v>
                </c:pt>
                <c:pt idx="92600">
                  <c:v>16.380433</c:v>
                </c:pt>
                <c:pt idx="92601">
                  <c:v>16.382628</c:v>
                </c:pt>
                <c:pt idx="92602">
                  <c:v>16.383012000000001</c:v>
                </c:pt>
                <c:pt idx="92603">
                  <c:v>16.383293999999999</c:v>
                </c:pt>
                <c:pt idx="92604">
                  <c:v>16.396604</c:v>
                </c:pt>
                <c:pt idx="92605">
                  <c:v>16.390529000000001</c:v>
                </c:pt>
                <c:pt idx="92606">
                  <c:v>16.378740999999998</c:v>
                </c:pt>
                <c:pt idx="92607">
                  <c:v>16.390898</c:v>
                </c:pt>
                <c:pt idx="92608">
                  <c:v>16.395416000000001</c:v>
                </c:pt>
                <c:pt idx="92609">
                  <c:v>16.391126</c:v>
                </c:pt>
                <c:pt idx="92610">
                  <c:v>16.397776999999998</c:v>
                </c:pt>
                <c:pt idx="92611">
                  <c:v>16.397579999999998</c:v>
                </c:pt>
                <c:pt idx="92612">
                  <c:v>16.385930999999999</c:v>
                </c:pt>
                <c:pt idx="92613">
                  <c:v>16.389799</c:v>
                </c:pt>
                <c:pt idx="92614">
                  <c:v>16.395125</c:v>
                </c:pt>
                <c:pt idx="92615">
                  <c:v>16.384038</c:v>
                </c:pt>
                <c:pt idx="92616">
                  <c:v>16.387772999999999</c:v>
                </c:pt>
                <c:pt idx="92617">
                  <c:v>16.393059999999998</c:v>
                </c:pt>
                <c:pt idx="92618">
                  <c:v>16.381267000000001</c:v>
                </c:pt>
                <c:pt idx="92619">
                  <c:v>16.380302999999998</c:v>
                </c:pt>
                <c:pt idx="92620">
                  <c:v>16.387605999999998</c:v>
                </c:pt>
                <c:pt idx="92621">
                  <c:v>16.389749999999999</c:v>
                </c:pt>
                <c:pt idx="92622">
                  <c:v>16.386578999999998</c:v>
                </c:pt>
                <c:pt idx="92623">
                  <c:v>16.388002</c:v>
                </c:pt>
                <c:pt idx="92624">
                  <c:v>16.38954</c:v>
                </c:pt>
                <c:pt idx="92625">
                  <c:v>16.386678</c:v>
                </c:pt>
                <c:pt idx="92626">
                  <c:v>16.389101</c:v>
                </c:pt>
                <c:pt idx="92627">
                  <c:v>16.388566000000001</c:v>
                </c:pt>
                <c:pt idx="92628">
                  <c:v>16.384174999999999</c:v>
                </c:pt>
                <c:pt idx="92629">
                  <c:v>16.383533999999997</c:v>
                </c:pt>
                <c:pt idx="92630">
                  <c:v>16.393509999999999</c:v>
                </c:pt>
                <c:pt idx="92631">
                  <c:v>16.402549</c:v>
                </c:pt>
                <c:pt idx="92632">
                  <c:v>16.399357999999999</c:v>
                </c:pt>
                <c:pt idx="92633">
                  <c:v>16.399118999999999</c:v>
                </c:pt>
                <c:pt idx="92634">
                  <c:v>16.392589000000001</c:v>
                </c:pt>
                <c:pt idx="92635">
                  <c:v>16.389028</c:v>
                </c:pt>
                <c:pt idx="92636">
                  <c:v>16.396369999999997</c:v>
                </c:pt>
                <c:pt idx="92637">
                  <c:v>16.390056000000001</c:v>
                </c:pt>
                <c:pt idx="92638">
                  <c:v>16.384740999999998</c:v>
                </c:pt>
                <c:pt idx="92639">
                  <c:v>16.391457000000003</c:v>
                </c:pt>
                <c:pt idx="92640">
                  <c:v>16.395813</c:v>
                </c:pt>
                <c:pt idx="92641">
                  <c:v>16.395927999999998</c:v>
                </c:pt>
                <c:pt idx="92642">
                  <c:v>16.395336</c:v>
                </c:pt>
                <c:pt idx="92643">
                  <c:v>16.395670000000003</c:v>
                </c:pt>
                <c:pt idx="92644">
                  <c:v>16.392837999999998</c:v>
                </c:pt>
                <c:pt idx="92645">
                  <c:v>16.396735</c:v>
                </c:pt>
                <c:pt idx="92646">
                  <c:v>16.398648999999999</c:v>
                </c:pt>
                <c:pt idx="92647">
                  <c:v>16.389082000000002</c:v>
                </c:pt>
                <c:pt idx="92648">
                  <c:v>16.393309000000002</c:v>
                </c:pt>
                <c:pt idx="92649">
                  <c:v>16.400362000000001</c:v>
                </c:pt>
                <c:pt idx="92650">
                  <c:v>16.394310000000001</c:v>
                </c:pt>
                <c:pt idx="92651">
                  <c:v>16.389794000000002</c:v>
                </c:pt>
                <c:pt idx="92652">
                  <c:v>16.393841000000002</c:v>
                </c:pt>
                <c:pt idx="92653">
                  <c:v>16.399602000000002</c:v>
                </c:pt>
                <c:pt idx="92654">
                  <c:v>16.397534</c:v>
                </c:pt>
                <c:pt idx="92655">
                  <c:v>16.398043000000001</c:v>
                </c:pt>
                <c:pt idx="92656">
                  <c:v>16.399459</c:v>
                </c:pt>
                <c:pt idx="92657">
                  <c:v>16.395849999999999</c:v>
                </c:pt>
                <c:pt idx="92658">
                  <c:v>16.395738999999999</c:v>
                </c:pt>
                <c:pt idx="92659">
                  <c:v>16.393172</c:v>
                </c:pt>
                <c:pt idx="92660">
                  <c:v>16.387503000000002</c:v>
                </c:pt>
                <c:pt idx="92661">
                  <c:v>16.389084</c:v>
                </c:pt>
                <c:pt idx="92662">
                  <c:v>16.393737999999999</c:v>
                </c:pt>
                <c:pt idx="92663">
                  <c:v>16.388607999999998</c:v>
                </c:pt>
                <c:pt idx="92664">
                  <c:v>16.388434</c:v>
                </c:pt>
                <c:pt idx="92665">
                  <c:v>16.401330999999999</c:v>
                </c:pt>
                <c:pt idx="92666">
                  <c:v>16.399954000000001</c:v>
                </c:pt>
                <c:pt idx="92667">
                  <c:v>16.392455999999999</c:v>
                </c:pt>
                <c:pt idx="92668">
                  <c:v>16.395318</c:v>
                </c:pt>
                <c:pt idx="92669">
                  <c:v>16.399319999999999</c:v>
                </c:pt>
                <c:pt idx="92670">
                  <c:v>16.400193000000002</c:v>
                </c:pt>
                <c:pt idx="92671">
                  <c:v>16.400961000000002</c:v>
                </c:pt>
                <c:pt idx="92672">
                  <c:v>16.400331999999999</c:v>
                </c:pt>
                <c:pt idx="92673">
                  <c:v>16.397494999999999</c:v>
                </c:pt>
                <c:pt idx="92674">
                  <c:v>16.402851999999999</c:v>
                </c:pt>
                <c:pt idx="92675">
                  <c:v>16.401125</c:v>
                </c:pt>
                <c:pt idx="92676">
                  <c:v>16.386673999999999</c:v>
                </c:pt>
                <c:pt idx="92677">
                  <c:v>16.396311000000001</c:v>
                </c:pt>
                <c:pt idx="92678">
                  <c:v>16.402866</c:v>
                </c:pt>
                <c:pt idx="92679">
                  <c:v>16.389735000000002</c:v>
                </c:pt>
                <c:pt idx="92680">
                  <c:v>16.39556</c:v>
                </c:pt>
                <c:pt idx="92681">
                  <c:v>16.401465999999999</c:v>
                </c:pt>
                <c:pt idx="92682">
                  <c:v>16.401266</c:v>
                </c:pt>
                <c:pt idx="92683">
                  <c:v>16.407837000000001</c:v>
                </c:pt>
                <c:pt idx="92684">
                  <c:v>16.403753000000002</c:v>
                </c:pt>
                <c:pt idx="92685">
                  <c:v>16.390594999999998</c:v>
                </c:pt>
                <c:pt idx="92686">
                  <c:v>16.393236000000002</c:v>
                </c:pt>
                <c:pt idx="92687">
                  <c:v>16.404136999999999</c:v>
                </c:pt>
                <c:pt idx="92688">
                  <c:v>16.398263999999998</c:v>
                </c:pt>
                <c:pt idx="92689">
                  <c:v>16.393371999999999</c:v>
                </c:pt>
                <c:pt idx="92690">
                  <c:v>16.404004</c:v>
                </c:pt>
                <c:pt idx="92691">
                  <c:v>16.401712</c:v>
                </c:pt>
                <c:pt idx="92692">
                  <c:v>16.391390000000001</c:v>
                </c:pt>
                <c:pt idx="92693">
                  <c:v>16.401006000000002</c:v>
                </c:pt>
                <c:pt idx="92694">
                  <c:v>16.414859999999997</c:v>
                </c:pt>
                <c:pt idx="92695">
                  <c:v>16.411951000000002</c:v>
                </c:pt>
                <c:pt idx="92696">
                  <c:v>16.408110000000001</c:v>
                </c:pt>
                <c:pt idx="92697">
                  <c:v>16.406165999999999</c:v>
                </c:pt>
                <c:pt idx="92698">
                  <c:v>16.397120999999999</c:v>
                </c:pt>
                <c:pt idx="92699">
                  <c:v>16.402032999999999</c:v>
                </c:pt>
                <c:pt idx="92700">
                  <c:v>16.409528000000002</c:v>
                </c:pt>
                <c:pt idx="92701">
                  <c:v>16.403666999999999</c:v>
                </c:pt>
                <c:pt idx="92702">
                  <c:v>16.400581000000003</c:v>
                </c:pt>
                <c:pt idx="92703">
                  <c:v>16.401896999999998</c:v>
                </c:pt>
                <c:pt idx="92704">
                  <c:v>16.403237000000001</c:v>
                </c:pt>
                <c:pt idx="92705">
                  <c:v>16.402290999999998</c:v>
                </c:pt>
                <c:pt idx="92706">
                  <c:v>16.403345999999999</c:v>
                </c:pt>
                <c:pt idx="92707">
                  <c:v>16.403948</c:v>
                </c:pt>
                <c:pt idx="92708">
                  <c:v>16.405125999999999</c:v>
                </c:pt>
                <c:pt idx="92709">
                  <c:v>16.411262000000001</c:v>
                </c:pt>
                <c:pt idx="92710">
                  <c:v>16.408734000000003</c:v>
                </c:pt>
                <c:pt idx="92711">
                  <c:v>16.402909000000001</c:v>
                </c:pt>
                <c:pt idx="92712">
                  <c:v>16.403269000000002</c:v>
                </c:pt>
                <c:pt idx="92713">
                  <c:v>16.402053000000002</c:v>
                </c:pt>
                <c:pt idx="92714">
                  <c:v>16.402041000000001</c:v>
                </c:pt>
                <c:pt idx="92715">
                  <c:v>16.403883999999998</c:v>
                </c:pt>
                <c:pt idx="92716">
                  <c:v>16.405805000000001</c:v>
                </c:pt>
                <c:pt idx="92717">
                  <c:v>16.400905999999999</c:v>
                </c:pt>
                <c:pt idx="92718">
                  <c:v>16.400303000000001</c:v>
                </c:pt>
                <c:pt idx="92719">
                  <c:v>16.408121999999999</c:v>
                </c:pt>
                <c:pt idx="92720">
                  <c:v>16.406134000000002</c:v>
                </c:pt>
                <c:pt idx="92721">
                  <c:v>16.409517000000001</c:v>
                </c:pt>
                <c:pt idx="92722">
                  <c:v>16.415792</c:v>
                </c:pt>
                <c:pt idx="92723">
                  <c:v>16.404598999999997</c:v>
                </c:pt>
                <c:pt idx="92724">
                  <c:v>16.399701</c:v>
                </c:pt>
                <c:pt idx="92725">
                  <c:v>16.415514000000002</c:v>
                </c:pt>
                <c:pt idx="92726">
                  <c:v>16.413527000000002</c:v>
                </c:pt>
                <c:pt idx="92727">
                  <c:v>16.397877000000001</c:v>
                </c:pt>
                <c:pt idx="92728">
                  <c:v>16.406200999999999</c:v>
                </c:pt>
                <c:pt idx="92729">
                  <c:v>16.407629999999997</c:v>
                </c:pt>
                <c:pt idx="92730">
                  <c:v>16.399529999999999</c:v>
                </c:pt>
                <c:pt idx="92731">
                  <c:v>16.409172999999999</c:v>
                </c:pt>
                <c:pt idx="92732">
                  <c:v>16.409554999999997</c:v>
                </c:pt>
                <c:pt idx="92733">
                  <c:v>16.402730999999999</c:v>
                </c:pt>
                <c:pt idx="92734">
                  <c:v>16.405476</c:v>
                </c:pt>
                <c:pt idx="92735">
                  <c:v>16.408897</c:v>
                </c:pt>
                <c:pt idx="92736">
                  <c:v>16.408262999999998</c:v>
                </c:pt>
                <c:pt idx="92737">
                  <c:v>16.407592000000001</c:v>
                </c:pt>
                <c:pt idx="92738">
                  <c:v>16.410429999999998</c:v>
                </c:pt>
                <c:pt idx="92739">
                  <c:v>16.407401999999998</c:v>
                </c:pt>
                <c:pt idx="92740">
                  <c:v>16.405441</c:v>
                </c:pt>
                <c:pt idx="92741">
                  <c:v>16.412903999999997</c:v>
                </c:pt>
                <c:pt idx="92742">
                  <c:v>16.409354</c:v>
                </c:pt>
                <c:pt idx="92743">
                  <c:v>16.406967999999999</c:v>
                </c:pt>
                <c:pt idx="92744">
                  <c:v>16.41431</c:v>
                </c:pt>
                <c:pt idx="92745">
                  <c:v>16.413771000000001</c:v>
                </c:pt>
                <c:pt idx="92746">
                  <c:v>16.404491</c:v>
                </c:pt>
                <c:pt idx="92747">
                  <c:v>16.402873</c:v>
                </c:pt>
                <c:pt idx="92748">
                  <c:v>16.410803000000001</c:v>
                </c:pt>
                <c:pt idx="92749">
                  <c:v>16.407781999999997</c:v>
                </c:pt>
                <c:pt idx="92750">
                  <c:v>16.40606</c:v>
                </c:pt>
                <c:pt idx="92751">
                  <c:v>16.416861000000001</c:v>
                </c:pt>
                <c:pt idx="92752">
                  <c:v>16.422675999999999</c:v>
                </c:pt>
                <c:pt idx="92753">
                  <c:v>16.420611000000001</c:v>
                </c:pt>
                <c:pt idx="92754">
                  <c:v>16.414369999999998</c:v>
                </c:pt>
                <c:pt idx="92755">
                  <c:v>16.412324999999999</c:v>
                </c:pt>
                <c:pt idx="92756">
                  <c:v>16.420859999999998</c:v>
                </c:pt>
                <c:pt idx="92757">
                  <c:v>16.422031</c:v>
                </c:pt>
                <c:pt idx="92758">
                  <c:v>16.410028000000001</c:v>
                </c:pt>
                <c:pt idx="92759">
                  <c:v>16.411929000000001</c:v>
                </c:pt>
                <c:pt idx="92760">
                  <c:v>16.421548000000001</c:v>
                </c:pt>
                <c:pt idx="92761">
                  <c:v>16.411898000000001</c:v>
                </c:pt>
                <c:pt idx="92762">
                  <c:v>16.410465000000002</c:v>
                </c:pt>
                <c:pt idx="92763">
                  <c:v>16.422663</c:v>
                </c:pt>
                <c:pt idx="92764">
                  <c:v>16.414078</c:v>
                </c:pt>
                <c:pt idx="92765">
                  <c:v>16.404544000000001</c:v>
                </c:pt>
                <c:pt idx="92766">
                  <c:v>16.414459000000001</c:v>
                </c:pt>
                <c:pt idx="92767">
                  <c:v>16.417089000000001</c:v>
                </c:pt>
                <c:pt idx="92768">
                  <c:v>16.409244999999999</c:v>
                </c:pt>
                <c:pt idx="92769">
                  <c:v>16.413781</c:v>
                </c:pt>
                <c:pt idx="92770">
                  <c:v>16.415942999999999</c:v>
                </c:pt>
                <c:pt idx="92771">
                  <c:v>16.40917</c:v>
                </c:pt>
                <c:pt idx="92772">
                  <c:v>16.416252</c:v>
                </c:pt>
                <c:pt idx="92773">
                  <c:v>16.418122</c:v>
                </c:pt>
                <c:pt idx="92774">
                  <c:v>16.40522</c:v>
                </c:pt>
                <c:pt idx="92775">
                  <c:v>16.410781999999998</c:v>
                </c:pt>
                <c:pt idx="92776">
                  <c:v>16.421526</c:v>
                </c:pt>
                <c:pt idx="92777">
                  <c:v>16.419142999999998</c:v>
                </c:pt>
                <c:pt idx="92778">
                  <c:v>16.416882999999999</c:v>
                </c:pt>
                <c:pt idx="92779">
                  <c:v>16.416910999999999</c:v>
                </c:pt>
                <c:pt idx="92780">
                  <c:v>16.415461000000001</c:v>
                </c:pt>
                <c:pt idx="92781">
                  <c:v>16.415678</c:v>
                </c:pt>
                <c:pt idx="92782">
                  <c:v>16.421113999999999</c:v>
                </c:pt>
                <c:pt idx="92783">
                  <c:v>16.417439000000002</c:v>
                </c:pt>
                <c:pt idx="92784">
                  <c:v>16.406179999999999</c:v>
                </c:pt>
                <c:pt idx="92785">
                  <c:v>16.407308999999998</c:v>
                </c:pt>
                <c:pt idx="92786">
                  <c:v>16.410606000000001</c:v>
                </c:pt>
                <c:pt idx="92787">
                  <c:v>16.409703</c:v>
                </c:pt>
                <c:pt idx="92788">
                  <c:v>16.416713000000001</c:v>
                </c:pt>
                <c:pt idx="92789">
                  <c:v>16.423960999999998</c:v>
                </c:pt>
                <c:pt idx="92790">
                  <c:v>16.418319</c:v>
                </c:pt>
                <c:pt idx="92791">
                  <c:v>16.413178000000002</c:v>
                </c:pt>
                <c:pt idx="92792">
                  <c:v>16.418880000000001</c:v>
                </c:pt>
                <c:pt idx="92793">
                  <c:v>16.412938</c:v>
                </c:pt>
                <c:pt idx="92794">
                  <c:v>16.411384999999999</c:v>
                </c:pt>
                <c:pt idx="92795">
                  <c:v>16.425926</c:v>
                </c:pt>
                <c:pt idx="92796">
                  <c:v>16.423227000000001</c:v>
                </c:pt>
                <c:pt idx="92797">
                  <c:v>16.418545000000002</c:v>
                </c:pt>
                <c:pt idx="92798">
                  <c:v>16.425615999999998</c:v>
                </c:pt>
                <c:pt idx="92799">
                  <c:v>16.423825000000001</c:v>
                </c:pt>
                <c:pt idx="92800">
                  <c:v>16.419592000000002</c:v>
                </c:pt>
                <c:pt idx="92801">
                  <c:v>16.426386999999998</c:v>
                </c:pt>
                <c:pt idx="92802">
                  <c:v>16.423636999999999</c:v>
                </c:pt>
                <c:pt idx="92803">
                  <c:v>16.41431</c:v>
                </c:pt>
                <c:pt idx="92804">
                  <c:v>16.422554999999999</c:v>
                </c:pt>
                <c:pt idx="92805">
                  <c:v>16.427004</c:v>
                </c:pt>
                <c:pt idx="92806">
                  <c:v>16.416339000000001</c:v>
                </c:pt>
                <c:pt idx="92807">
                  <c:v>16.416197</c:v>
                </c:pt>
                <c:pt idx="92808">
                  <c:v>16.420960000000001</c:v>
                </c:pt>
                <c:pt idx="92809">
                  <c:v>16.420923999999999</c:v>
                </c:pt>
                <c:pt idx="92810">
                  <c:v>16.422983000000002</c:v>
                </c:pt>
                <c:pt idx="92811">
                  <c:v>16.424292000000001</c:v>
                </c:pt>
                <c:pt idx="92812">
                  <c:v>16.415443</c:v>
                </c:pt>
                <c:pt idx="92813">
                  <c:v>16.410395999999999</c:v>
                </c:pt>
                <c:pt idx="92814">
                  <c:v>16.419595000000001</c:v>
                </c:pt>
                <c:pt idx="92815">
                  <c:v>16.421469000000002</c:v>
                </c:pt>
                <c:pt idx="92816">
                  <c:v>16.417144</c:v>
                </c:pt>
                <c:pt idx="92817">
                  <c:v>16.418602999999997</c:v>
                </c:pt>
                <c:pt idx="92818">
                  <c:v>16.421109999999999</c:v>
                </c:pt>
                <c:pt idx="92819">
                  <c:v>16.420621000000001</c:v>
                </c:pt>
                <c:pt idx="92820">
                  <c:v>16.420151000000001</c:v>
                </c:pt>
                <c:pt idx="92821">
                  <c:v>16.425170000000001</c:v>
                </c:pt>
                <c:pt idx="92822">
                  <c:v>16.428888999999998</c:v>
                </c:pt>
                <c:pt idx="92823">
                  <c:v>16.434902000000001</c:v>
                </c:pt>
                <c:pt idx="92824">
                  <c:v>16.434237</c:v>
                </c:pt>
                <c:pt idx="92825">
                  <c:v>16.423428999999999</c:v>
                </c:pt>
                <c:pt idx="92826">
                  <c:v>16.427553</c:v>
                </c:pt>
                <c:pt idx="92827">
                  <c:v>16.430895</c:v>
                </c:pt>
                <c:pt idx="92828">
                  <c:v>16.420182</c:v>
                </c:pt>
                <c:pt idx="92829">
                  <c:v>16.418677000000002</c:v>
                </c:pt>
                <c:pt idx="92830">
                  <c:v>16.420535999999998</c:v>
                </c:pt>
                <c:pt idx="92831">
                  <c:v>16.418765</c:v>
                </c:pt>
                <c:pt idx="92832">
                  <c:v>16.423504999999999</c:v>
                </c:pt>
                <c:pt idx="92833">
                  <c:v>16.432456000000002</c:v>
                </c:pt>
                <c:pt idx="92834">
                  <c:v>16.428139999999999</c:v>
                </c:pt>
                <c:pt idx="92835">
                  <c:v>16.418193000000002</c:v>
                </c:pt>
                <c:pt idx="92836">
                  <c:v>16.422136000000002</c:v>
                </c:pt>
                <c:pt idx="92837">
                  <c:v>16.421922000000002</c:v>
                </c:pt>
                <c:pt idx="92838">
                  <c:v>16.42164</c:v>
                </c:pt>
                <c:pt idx="92839">
                  <c:v>16.432444</c:v>
                </c:pt>
                <c:pt idx="92840">
                  <c:v>16.431595000000002</c:v>
                </c:pt>
                <c:pt idx="92841">
                  <c:v>16.421959999999999</c:v>
                </c:pt>
                <c:pt idx="92842">
                  <c:v>16.426318999999999</c:v>
                </c:pt>
                <c:pt idx="92843">
                  <c:v>16.427968999999997</c:v>
                </c:pt>
                <c:pt idx="92844">
                  <c:v>16.41677</c:v>
                </c:pt>
                <c:pt idx="92845">
                  <c:v>16.418939000000002</c:v>
                </c:pt>
                <c:pt idx="92846">
                  <c:v>16.427275999999999</c:v>
                </c:pt>
                <c:pt idx="92847">
                  <c:v>16.424413000000001</c:v>
                </c:pt>
                <c:pt idx="92848">
                  <c:v>16.429811000000001</c:v>
                </c:pt>
                <c:pt idx="92849">
                  <c:v>16.435499</c:v>
                </c:pt>
                <c:pt idx="92850">
                  <c:v>16.431305000000002</c:v>
                </c:pt>
                <c:pt idx="92851">
                  <c:v>16.435905999999999</c:v>
                </c:pt>
                <c:pt idx="92852">
                  <c:v>16.442488000000001</c:v>
                </c:pt>
                <c:pt idx="92853">
                  <c:v>16.431265</c:v>
                </c:pt>
                <c:pt idx="92854">
                  <c:v>16.422722</c:v>
                </c:pt>
                <c:pt idx="92855">
                  <c:v>16.429154</c:v>
                </c:pt>
                <c:pt idx="92856">
                  <c:v>16.425357999999999</c:v>
                </c:pt>
                <c:pt idx="92857">
                  <c:v>16.424533</c:v>
                </c:pt>
                <c:pt idx="92858">
                  <c:v>16.434497999999998</c:v>
                </c:pt>
                <c:pt idx="92859">
                  <c:v>16.433232</c:v>
                </c:pt>
                <c:pt idx="92860">
                  <c:v>16.433436</c:v>
                </c:pt>
                <c:pt idx="92861">
                  <c:v>16.438394000000002</c:v>
                </c:pt>
                <c:pt idx="92862">
                  <c:v>16.435739999999999</c:v>
                </c:pt>
                <c:pt idx="92863">
                  <c:v>16.431474000000001</c:v>
                </c:pt>
                <c:pt idx="92864">
                  <c:v>16.431055999999998</c:v>
                </c:pt>
                <c:pt idx="92865">
                  <c:v>16.429842000000001</c:v>
                </c:pt>
                <c:pt idx="92866">
                  <c:v>16.425052000000001</c:v>
                </c:pt>
                <c:pt idx="92867">
                  <c:v>16.429977000000001</c:v>
                </c:pt>
                <c:pt idx="92868">
                  <c:v>16.436002000000002</c:v>
                </c:pt>
                <c:pt idx="92869">
                  <c:v>16.427469000000002</c:v>
                </c:pt>
                <c:pt idx="92870">
                  <c:v>16.425966000000003</c:v>
                </c:pt>
                <c:pt idx="92871">
                  <c:v>16.429264</c:v>
                </c:pt>
                <c:pt idx="92872">
                  <c:v>16.420870999999998</c:v>
                </c:pt>
                <c:pt idx="92873">
                  <c:v>16.422653</c:v>
                </c:pt>
                <c:pt idx="92874">
                  <c:v>16.438064000000001</c:v>
                </c:pt>
                <c:pt idx="92875">
                  <c:v>16.434488000000002</c:v>
                </c:pt>
                <c:pt idx="92876">
                  <c:v>16.423448</c:v>
                </c:pt>
                <c:pt idx="92877">
                  <c:v>16.430990000000001</c:v>
                </c:pt>
                <c:pt idx="92878">
                  <c:v>16.431533000000002</c:v>
                </c:pt>
                <c:pt idx="92879">
                  <c:v>16.423316</c:v>
                </c:pt>
                <c:pt idx="92880">
                  <c:v>16.434002</c:v>
                </c:pt>
                <c:pt idx="92881">
                  <c:v>16.439869999999999</c:v>
                </c:pt>
                <c:pt idx="92882">
                  <c:v>16.429527</c:v>
                </c:pt>
                <c:pt idx="92883">
                  <c:v>16.431879000000002</c:v>
                </c:pt>
                <c:pt idx="92884">
                  <c:v>16.445667</c:v>
                </c:pt>
                <c:pt idx="92885">
                  <c:v>16.442478000000001</c:v>
                </c:pt>
                <c:pt idx="92886">
                  <c:v>16.429758</c:v>
                </c:pt>
                <c:pt idx="92887">
                  <c:v>16.435669000000001</c:v>
                </c:pt>
                <c:pt idx="92888">
                  <c:v>16.438904999999998</c:v>
                </c:pt>
                <c:pt idx="92889">
                  <c:v>16.430992</c:v>
                </c:pt>
                <c:pt idx="92890">
                  <c:v>16.433388000000001</c:v>
                </c:pt>
                <c:pt idx="92891">
                  <c:v>16.434553000000001</c:v>
                </c:pt>
                <c:pt idx="92892">
                  <c:v>16.429335999999999</c:v>
                </c:pt>
                <c:pt idx="92893">
                  <c:v>16.431710000000002</c:v>
                </c:pt>
                <c:pt idx="92894">
                  <c:v>16.434173999999999</c:v>
                </c:pt>
                <c:pt idx="92895">
                  <c:v>16.426945</c:v>
                </c:pt>
                <c:pt idx="92896">
                  <c:v>16.428142999999999</c:v>
                </c:pt>
                <c:pt idx="92897">
                  <c:v>16.438306000000001</c:v>
                </c:pt>
                <c:pt idx="92898">
                  <c:v>16.432639999999999</c:v>
                </c:pt>
                <c:pt idx="92899">
                  <c:v>16.426467000000002</c:v>
                </c:pt>
                <c:pt idx="92900">
                  <c:v>16.437218999999999</c:v>
                </c:pt>
                <c:pt idx="92901">
                  <c:v>16.447132</c:v>
                </c:pt>
                <c:pt idx="92902">
                  <c:v>16.443714999999997</c:v>
                </c:pt>
                <c:pt idx="92903">
                  <c:v>16.437583</c:v>
                </c:pt>
                <c:pt idx="92904">
                  <c:v>16.435538999999999</c:v>
                </c:pt>
                <c:pt idx="92905">
                  <c:v>16.435769999999998</c:v>
                </c:pt>
                <c:pt idx="92906">
                  <c:v>16.440055000000001</c:v>
                </c:pt>
                <c:pt idx="92907">
                  <c:v>16.437412000000002</c:v>
                </c:pt>
                <c:pt idx="92908">
                  <c:v>16.434729000000001</c:v>
                </c:pt>
                <c:pt idx="92909">
                  <c:v>16.444015</c:v>
                </c:pt>
                <c:pt idx="92910">
                  <c:v>16.438400999999999</c:v>
                </c:pt>
                <c:pt idx="92911">
                  <c:v>16.429403999999998</c:v>
                </c:pt>
                <c:pt idx="92912">
                  <c:v>16.436688</c:v>
                </c:pt>
                <c:pt idx="92913">
                  <c:v>16.433944</c:v>
                </c:pt>
                <c:pt idx="92914">
                  <c:v>16.431932</c:v>
                </c:pt>
                <c:pt idx="92915">
                  <c:v>16.439945999999999</c:v>
                </c:pt>
                <c:pt idx="92916">
                  <c:v>16.440761000000002</c:v>
                </c:pt>
                <c:pt idx="92917">
                  <c:v>16.437280000000001</c:v>
                </c:pt>
                <c:pt idx="92918">
                  <c:v>16.438158000000001</c:v>
                </c:pt>
                <c:pt idx="92919">
                  <c:v>16.443725999999998</c:v>
                </c:pt>
                <c:pt idx="92920">
                  <c:v>16.44605</c:v>
                </c:pt>
                <c:pt idx="92921">
                  <c:v>16.444586000000001</c:v>
                </c:pt>
                <c:pt idx="92922">
                  <c:v>16.440716000000002</c:v>
                </c:pt>
                <c:pt idx="92923">
                  <c:v>16.441390999999999</c:v>
                </c:pt>
                <c:pt idx="92924">
                  <c:v>16.443775000000002</c:v>
                </c:pt>
                <c:pt idx="92925">
                  <c:v>16.439641000000002</c:v>
                </c:pt>
                <c:pt idx="92926">
                  <c:v>16.436118999999998</c:v>
                </c:pt>
                <c:pt idx="92927">
                  <c:v>16.435724999999998</c:v>
                </c:pt>
                <c:pt idx="92928">
                  <c:v>16.438825000000001</c:v>
                </c:pt>
                <c:pt idx="92929">
                  <c:v>16.445456999999998</c:v>
                </c:pt>
                <c:pt idx="92930">
                  <c:v>16.444564</c:v>
                </c:pt>
                <c:pt idx="92931">
                  <c:v>16.440027999999998</c:v>
                </c:pt>
                <c:pt idx="92932">
                  <c:v>16.43459</c:v>
                </c:pt>
                <c:pt idx="92933">
                  <c:v>16.431564000000002</c:v>
                </c:pt>
                <c:pt idx="92934">
                  <c:v>16.442118000000001</c:v>
                </c:pt>
                <c:pt idx="92935">
                  <c:v>16.450457999999998</c:v>
                </c:pt>
                <c:pt idx="92936">
                  <c:v>16.444901999999999</c:v>
                </c:pt>
                <c:pt idx="92937">
                  <c:v>16.437583</c:v>
                </c:pt>
                <c:pt idx="92938">
                  <c:v>16.442343000000001</c:v>
                </c:pt>
                <c:pt idx="92939">
                  <c:v>16.447692</c:v>
                </c:pt>
                <c:pt idx="92940">
                  <c:v>16.445011999999998</c:v>
                </c:pt>
                <c:pt idx="92941">
                  <c:v>16.443671000000002</c:v>
                </c:pt>
                <c:pt idx="92942">
                  <c:v>16.439705</c:v>
                </c:pt>
                <c:pt idx="92943">
                  <c:v>16.438116000000001</c:v>
                </c:pt>
                <c:pt idx="92944">
                  <c:v>16.442166999999998</c:v>
                </c:pt>
                <c:pt idx="92945">
                  <c:v>16.446331999999998</c:v>
                </c:pt>
                <c:pt idx="92946">
                  <c:v>16.445301000000001</c:v>
                </c:pt>
                <c:pt idx="92947">
                  <c:v>16.44341</c:v>
                </c:pt>
                <c:pt idx="92948">
                  <c:v>16.447602</c:v>
                </c:pt>
                <c:pt idx="92949">
                  <c:v>16.442536</c:v>
                </c:pt>
                <c:pt idx="92950">
                  <c:v>16.437998</c:v>
                </c:pt>
                <c:pt idx="92951">
                  <c:v>16.443275</c:v>
                </c:pt>
                <c:pt idx="92952">
                  <c:v>16.442437999999999</c:v>
                </c:pt>
                <c:pt idx="92953">
                  <c:v>16.444594000000002</c:v>
                </c:pt>
                <c:pt idx="92954">
                  <c:v>16.443497000000001</c:v>
                </c:pt>
                <c:pt idx="92955">
                  <c:v>16.435009999999998</c:v>
                </c:pt>
                <c:pt idx="92956">
                  <c:v>16.446158</c:v>
                </c:pt>
                <c:pt idx="92957">
                  <c:v>16.458532999999999</c:v>
                </c:pt>
                <c:pt idx="92958">
                  <c:v>16.443645</c:v>
                </c:pt>
                <c:pt idx="92959">
                  <c:v>16.436163999999998</c:v>
                </c:pt>
                <c:pt idx="92960">
                  <c:v>16.455676</c:v>
                </c:pt>
                <c:pt idx="92961">
                  <c:v>16.461939000000001</c:v>
                </c:pt>
                <c:pt idx="92962">
                  <c:v>16.450665999999998</c:v>
                </c:pt>
                <c:pt idx="92963">
                  <c:v>16.450844</c:v>
                </c:pt>
                <c:pt idx="92964">
                  <c:v>16.452277000000002</c:v>
                </c:pt>
                <c:pt idx="92965">
                  <c:v>16.449904</c:v>
                </c:pt>
                <c:pt idx="92966">
                  <c:v>16.448574000000001</c:v>
                </c:pt>
                <c:pt idx="92967">
                  <c:v>16.448930000000001</c:v>
                </c:pt>
                <c:pt idx="92968">
                  <c:v>16.449908999999998</c:v>
                </c:pt>
                <c:pt idx="92969">
                  <c:v>16.449876</c:v>
                </c:pt>
                <c:pt idx="92970">
                  <c:v>16.45234</c:v>
                </c:pt>
                <c:pt idx="92971">
                  <c:v>16.444762000000001</c:v>
                </c:pt>
                <c:pt idx="92972">
                  <c:v>16.443877999999998</c:v>
                </c:pt>
                <c:pt idx="92973">
                  <c:v>16.455932000000001</c:v>
                </c:pt>
                <c:pt idx="92974">
                  <c:v>16.446534</c:v>
                </c:pt>
                <c:pt idx="92975">
                  <c:v>16.440409000000002</c:v>
                </c:pt>
                <c:pt idx="92976">
                  <c:v>16.455086999999999</c:v>
                </c:pt>
                <c:pt idx="92977">
                  <c:v>16.453014</c:v>
                </c:pt>
                <c:pt idx="92978">
                  <c:v>16.435940000000002</c:v>
                </c:pt>
                <c:pt idx="92979">
                  <c:v>16.435988999999999</c:v>
                </c:pt>
                <c:pt idx="92980">
                  <c:v>16.45008</c:v>
                </c:pt>
                <c:pt idx="92981">
                  <c:v>16.448999000000001</c:v>
                </c:pt>
                <c:pt idx="92982">
                  <c:v>16.445689999999999</c:v>
                </c:pt>
                <c:pt idx="92983">
                  <c:v>16.454070000000002</c:v>
                </c:pt>
                <c:pt idx="92984">
                  <c:v>16.449725000000001</c:v>
                </c:pt>
                <c:pt idx="92985">
                  <c:v>16.445216000000002</c:v>
                </c:pt>
                <c:pt idx="92986">
                  <c:v>16.452376000000001</c:v>
                </c:pt>
                <c:pt idx="92987">
                  <c:v>16.455466999999999</c:v>
                </c:pt>
                <c:pt idx="92988">
                  <c:v>16.453329</c:v>
                </c:pt>
                <c:pt idx="92989">
                  <c:v>16.451912</c:v>
                </c:pt>
                <c:pt idx="92990">
                  <c:v>16.449741</c:v>
                </c:pt>
                <c:pt idx="92991">
                  <c:v>16.447165999999999</c:v>
                </c:pt>
                <c:pt idx="92992">
                  <c:v>16.451425999999998</c:v>
                </c:pt>
                <c:pt idx="92993">
                  <c:v>16.450773999999999</c:v>
                </c:pt>
                <c:pt idx="92994">
                  <c:v>16.440930999999999</c:v>
                </c:pt>
                <c:pt idx="92995">
                  <c:v>16.443617</c:v>
                </c:pt>
                <c:pt idx="92996">
                  <c:v>16.455756000000001</c:v>
                </c:pt>
                <c:pt idx="92997">
                  <c:v>16.460839999999997</c:v>
                </c:pt>
                <c:pt idx="92998">
                  <c:v>16.458584000000002</c:v>
                </c:pt>
                <c:pt idx="92999">
                  <c:v>16.454897000000003</c:v>
                </c:pt>
                <c:pt idx="93000">
                  <c:v>16.447487000000002</c:v>
                </c:pt>
                <c:pt idx="93001">
                  <c:v>16.448976000000002</c:v>
                </c:pt>
                <c:pt idx="93002">
                  <c:v>16.462194</c:v>
                </c:pt>
                <c:pt idx="93003">
                  <c:v>16.451630999999999</c:v>
                </c:pt>
                <c:pt idx="93004">
                  <c:v>16.447884999999999</c:v>
                </c:pt>
                <c:pt idx="93005">
                  <c:v>16.463422999999999</c:v>
                </c:pt>
                <c:pt idx="93006">
                  <c:v>16.454191000000002</c:v>
                </c:pt>
                <c:pt idx="93007">
                  <c:v>16.442684</c:v>
                </c:pt>
                <c:pt idx="93008">
                  <c:v>16.453212999999998</c:v>
                </c:pt>
                <c:pt idx="93009">
                  <c:v>16.460851999999999</c:v>
                </c:pt>
                <c:pt idx="93010">
                  <c:v>16.457765000000002</c:v>
                </c:pt>
                <c:pt idx="93011">
                  <c:v>16.456715000000003</c:v>
                </c:pt>
                <c:pt idx="93012">
                  <c:v>16.454242999999998</c:v>
                </c:pt>
                <c:pt idx="93013">
                  <c:v>16.446863999999998</c:v>
                </c:pt>
                <c:pt idx="93014">
                  <c:v>16.449628000000001</c:v>
                </c:pt>
                <c:pt idx="93015">
                  <c:v>16.454917000000002</c:v>
                </c:pt>
                <c:pt idx="93016">
                  <c:v>16.451349999999998</c:v>
                </c:pt>
                <c:pt idx="93017">
                  <c:v>16.451719000000001</c:v>
                </c:pt>
                <c:pt idx="93018">
                  <c:v>16.458075999999998</c:v>
                </c:pt>
                <c:pt idx="93019">
                  <c:v>16.460915999999997</c:v>
                </c:pt>
                <c:pt idx="93020">
                  <c:v>16.456192000000001</c:v>
                </c:pt>
                <c:pt idx="93021">
                  <c:v>16.456374</c:v>
                </c:pt>
                <c:pt idx="93022">
                  <c:v>16.459796000000001</c:v>
                </c:pt>
                <c:pt idx="93023">
                  <c:v>16.456681</c:v>
                </c:pt>
                <c:pt idx="93024">
                  <c:v>16.462792999999998</c:v>
                </c:pt>
                <c:pt idx="93025">
                  <c:v>16.462529</c:v>
                </c:pt>
                <c:pt idx="93026">
                  <c:v>16.449233</c:v>
                </c:pt>
                <c:pt idx="93027">
                  <c:v>16.457387000000001</c:v>
                </c:pt>
                <c:pt idx="93028">
                  <c:v>16.470227999999999</c:v>
                </c:pt>
                <c:pt idx="93029">
                  <c:v>16.458171999999998</c:v>
                </c:pt>
                <c:pt idx="93030">
                  <c:v>16.451504</c:v>
                </c:pt>
                <c:pt idx="93031">
                  <c:v>16.460388000000002</c:v>
                </c:pt>
                <c:pt idx="93032">
                  <c:v>16.458365000000001</c:v>
                </c:pt>
                <c:pt idx="93033">
                  <c:v>16.457501000000001</c:v>
                </c:pt>
                <c:pt idx="93034">
                  <c:v>16.467079999999999</c:v>
                </c:pt>
                <c:pt idx="93035">
                  <c:v>16.460538</c:v>
                </c:pt>
                <c:pt idx="93036">
                  <c:v>16.454598000000001</c:v>
                </c:pt>
                <c:pt idx="93037">
                  <c:v>16.463121999999998</c:v>
                </c:pt>
                <c:pt idx="93038">
                  <c:v>16.459479000000002</c:v>
                </c:pt>
                <c:pt idx="93039">
                  <c:v>16.454076000000001</c:v>
                </c:pt>
                <c:pt idx="93040">
                  <c:v>16.462536999999998</c:v>
                </c:pt>
                <c:pt idx="93041">
                  <c:v>16.459607999999999</c:v>
                </c:pt>
                <c:pt idx="93042">
                  <c:v>16.446441</c:v>
                </c:pt>
                <c:pt idx="93043">
                  <c:v>16.457091999999999</c:v>
                </c:pt>
                <c:pt idx="93044">
                  <c:v>16.464008</c:v>
                </c:pt>
                <c:pt idx="93045">
                  <c:v>16.448712999999998</c:v>
                </c:pt>
                <c:pt idx="93046">
                  <c:v>16.452287999999999</c:v>
                </c:pt>
                <c:pt idx="93047">
                  <c:v>16.461111000000002</c:v>
                </c:pt>
                <c:pt idx="93048">
                  <c:v>16.458359999999999</c:v>
                </c:pt>
                <c:pt idx="93049">
                  <c:v>16.463324</c:v>
                </c:pt>
                <c:pt idx="93050">
                  <c:v>16.468045</c:v>
                </c:pt>
                <c:pt idx="93051">
                  <c:v>16.458055999999999</c:v>
                </c:pt>
                <c:pt idx="93052">
                  <c:v>16.452981000000001</c:v>
                </c:pt>
                <c:pt idx="93053">
                  <c:v>16.460459999999998</c:v>
                </c:pt>
                <c:pt idx="93054">
                  <c:v>16.456710000000001</c:v>
                </c:pt>
                <c:pt idx="93055">
                  <c:v>16.461415000000002</c:v>
                </c:pt>
                <c:pt idx="93056">
                  <c:v>16.473615000000002</c:v>
                </c:pt>
                <c:pt idx="93057">
                  <c:v>16.465608</c:v>
                </c:pt>
                <c:pt idx="93058">
                  <c:v>16.460484999999998</c:v>
                </c:pt>
                <c:pt idx="93059">
                  <c:v>16.466259000000001</c:v>
                </c:pt>
                <c:pt idx="93060">
                  <c:v>16.464621000000001</c:v>
                </c:pt>
                <c:pt idx="93061">
                  <c:v>16.461917</c:v>
                </c:pt>
                <c:pt idx="93062">
                  <c:v>16.464652000000001</c:v>
                </c:pt>
                <c:pt idx="93063">
                  <c:v>16.462457000000001</c:v>
                </c:pt>
                <c:pt idx="93064">
                  <c:v>16.458883</c:v>
                </c:pt>
                <c:pt idx="93065">
                  <c:v>16.465121</c:v>
                </c:pt>
                <c:pt idx="93066">
                  <c:v>16.470122</c:v>
                </c:pt>
                <c:pt idx="93067">
                  <c:v>16.465719</c:v>
                </c:pt>
                <c:pt idx="93068">
                  <c:v>16.465237000000002</c:v>
                </c:pt>
                <c:pt idx="93069">
                  <c:v>16.468325999999998</c:v>
                </c:pt>
                <c:pt idx="93070">
                  <c:v>16.464762</c:v>
                </c:pt>
                <c:pt idx="93071">
                  <c:v>16.460919000000001</c:v>
                </c:pt>
                <c:pt idx="93072">
                  <c:v>16.464182999999998</c:v>
                </c:pt>
                <c:pt idx="93073">
                  <c:v>16.463957999999998</c:v>
                </c:pt>
                <c:pt idx="93074">
                  <c:v>16.462195000000001</c:v>
                </c:pt>
                <c:pt idx="93075">
                  <c:v>16.470184</c:v>
                </c:pt>
                <c:pt idx="93076">
                  <c:v>16.467461</c:v>
                </c:pt>
                <c:pt idx="93077">
                  <c:v>16.455012</c:v>
                </c:pt>
                <c:pt idx="93078">
                  <c:v>16.461745000000001</c:v>
                </c:pt>
                <c:pt idx="93079">
                  <c:v>16.471809</c:v>
                </c:pt>
                <c:pt idx="93080">
                  <c:v>16.468553</c:v>
                </c:pt>
                <c:pt idx="93081">
                  <c:v>16.461658</c:v>
                </c:pt>
                <c:pt idx="93082">
                  <c:v>16.462692000000001</c:v>
                </c:pt>
                <c:pt idx="93083">
                  <c:v>16.465040999999999</c:v>
                </c:pt>
                <c:pt idx="93084">
                  <c:v>16.465595999999998</c:v>
                </c:pt>
                <c:pt idx="93085">
                  <c:v>16.467745999999998</c:v>
                </c:pt>
                <c:pt idx="93086">
                  <c:v>16.463874000000001</c:v>
                </c:pt>
                <c:pt idx="93087">
                  <c:v>16.465723000000001</c:v>
                </c:pt>
                <c:pt idx="93088">
                  <c:v>16.470300000000002</c:v>
                </c:pt>
                <c:pt idx="93089">
                  <c:v>16.463830000000002</c:v>
                </c:pt>
                <c:pt idx="93090">
                  <c:v>16.465969999999999</c:v>
                </c:pt>
                <c:pt idx="93091">
                  <c:v>16.474406000000002</c:v>
                </c:pt>
                <c:pt idx="93092">
                  <c:v>16.471665999999999</c:v>
                </c:pt>
                <c:pt idx="93093">
                  <c:v>16.471639</c:v>
                </c:pt>
                <c:pt idx="93094">
                  <c:v>16.480698</c:v>
                </c:pt>
                <c:pt idx="93095">
                  <c:v>16.475721999999998</c:v>
                </c:pt>
                <c:pt idx="93096">
                  <c:v>16.465767</c:v>
                </c:pt>
                <c:pt idx="93097">
                  <c:v>16.470025</c:v>
                </c:pt>
                <c:pt idx="93098">
                  <c:v>16.465585000000001</c:v>
                </c:pt>
                <c:pt idx="93099">
                  <c:v>16.456020000000002</c:v>
                </c:pt>
                <c:pt idx="93100">
                  <c:v>16.463616000000002</c:v>
                </c:pt>
                <c:pt idx="93101">
                  <c:v>16.470770000000002</c:v>
                </c:pt>
                <c:pt idx="93102">
                  <c:v>16.472073000000002</c:v>
                </c:pt>
                <c:pt idx="93103">
                  <c:v>16.478923000000002</c:v>
                </c:pt>
                <c:pt idx="93104">
                  <c:v>16.478205000000003</c:v>
                </c:pt>
                <c:pt idx="93105">
                  <c:v>16.464590999999999</c:v>
                </c:pt>
                <c:pt idx="93106">
                  <c:v>16.464733000000003</c:v>
                </c:pt>
                <c:pt idx="93107">
                  <c:v>16.474007999999998</c:v>
                </c:pt>
                <c:pt idx="93108">
                  <c:v>16.465093</c:v>
                </c:pt>
                <c:pt idx="93109">
                  <c:v>16.464706</c:v>
                </c:pt>
                <c:pt idx="93110">
                  <c:v>16.477632</c:v>
                </c:pt>
                <c:pt idx="93111">
                  <c:v>16.474460000000001</c:v>
                </c:pt>
                <c:pt idx="93112">
                  <c:v>16.469835</c:v>
                </c:pt>
                <c:pt idx="93113">
                  <c:v>16.472882999999999</c:v>
                </c:pt>
                <c:pt idx="93114">
                  <c:v>16.472239999999999</c:v>
                </c:pt>
                <c:pt idx="93115">
                  <c:v>16.47222</c:v>
                </c:pt>
                <c:pt idx="93116">
                  <c:v>16.476794999999999</c:v>
                </c:pt>
                <c:pt idx="93117">
                  <c:v>16.47757</c:v>
                </c:pt>
                <c:pt idx="93118">
                  <c:v>16.475397999999998</c:v>
                </c:pt>
                <c:pt idx="93119">
                  <c:v>16.476365000000001</c:v>
                </c:pt>
                <c:pt idx="93120">
                  <c:v>16.467098</c:v>
                </c:pt>
                <c:pt idx="93121">
                  <c:v>16.458804999999998</c:v>
                </c:pt>
                <c:pt idx="93122">
                  <c:v>16.470824999999998</c:v>
                </c:pt>
                <c:pt idx="93123">
                  <c:v>16.477301000000001</c:v>
                </c:pt>
                <c:pt idx="93124">
                  <c:v>16.467449999999999</c:v>
                </c:pt>
                <c:pt idx="93125">
                  <c:v>16.463000000000001</c:v>
                </c:pt>
                <c:pt idx="93126">
                  <c:v>16.466715000000001</c:v>
                </c:pt>
                <c:pt idx="93127">
                  <c:v>16.466884999999998</c:v>
                </c:pt>
                <c:pt idx="93128">
                  <c:v>16.473120999999999</c:v>
                </c:pt>
                <c:pt idx="93129">
                  <c:v>16.485441999999999</c:v>
                </c:pt>
                <c:pt idx="93130">
                  <c:v>16.481701999999999</c:v>
                </c:pt>
                <c:pt idx="93131">
                  <c:v>16.480612000000001</c:v>
                </c:pt>
                <c:pt idx="93132">
                  <c:v>16.487932999999998</c:v>
                </c:pt>
                <c:pt idx="93133">
                  <c:v>16.478760999999999</c:v>
                </c:pt>
                <c:pt idx="93134">
                  <c:v>16.478504000000001</c:v>
                </c:pt>
                <c:pt idx="93135">
                  <c:v>16.489691000000001</c:v>
                </c:pt>
                <c:pt idx="93136">
                  <c:v>16.480778000000001</c:v>
                </c:pt>
                <c:pt idx="93137">
                  <c:v>16.469127</c:v>
                </c:pt>
                <c:pt idx="93138">
                  <c:v>16.47653</c:v>
                </c:pt>
                <c:pt idx="93139">
                  <c:v>16.480761999999999</c:v>
                </c:pt>
                <c:pt idx="93140">
                  <c:v>16.476860000000002</c:v>
                </c:pt>
                <c:pt idx="93141">
                  <c:v>16.482858999999998</c:v>
                </c:pt>
                <c:pt idx="93142">
                  <c:v>16.477906000000001</c:v>
                </c:pt>
                <c:pt idx="93143">
                  <c:v>16.465082000000002</c:v>
                </c:pt>
                <c:pt idx="93144">
                  <c:v>16.471861000000001</c:v>
                </c:pt>
                <c:pt idx="93145">
                  <c:v>16.476284</c:v>
                </c:pt>
                <c:pt idx="93146">
                  <c:v>16.468237000000002</c:v>
                </c:pt>
                <c:pt idx="93147">
                  <c:v>16.469056999999999</c:v>
                </c:pt>
                <c:pt idx="93148">
                  <c:v>16.479925000000001</c:v>
                </c:pt>
                <c:pt idx="93149">
                  <c:v>16.475909000000001</c:v>
                </c:pt>
                <c:pt idx="93150">
                  <c:v>16.468789000000001</c:v>
                </c:pt>
                <c:pt idx="93151">
                  <c:v>16.479565999999998</c:v>
                </c:pt>
                <c:pt idx="93152">
                  <c:v>16.484261</c:v>
                </c:pt>
                <c:pt idx="93153">
                  <c:v>16.478425000000001</c:v>
                </c:pt>
                <c:pt idx="93154">
                  <c:v>16.478135999999999</c:v>
                </c:pt>
                <c:pt idx="93155">
                  <c:v>16.477453000000001</c:v>
                </c:pt>
                <c:pt idx="93156">
                  <c:v>16.476475999999998</c:v>
                </c:pt>
                <c:pt idx="93157">
                  <c:v>16.479427000000001</c:v>
                </c:pt>
                <c:pt idx="93158">
                  <c:v>16.481681999999999</c:v>
                </c:pt>
                <c:pt idx="93159">
                  <c:v>16.478853999999998</c:v>
                </c:pt>
                <c:pt idx="93160">
                  <c:v>16.481380999999999</c:v>
                </c:pt>
                <c:pt idx="93161">
                  <c:v>16.481096999999998</c:v>
                </c:pt>
                <c:pt idx="93162">
                  <c:v>16.469284000000002</c:v>
                </c:pt>
                <c:pt idx="93163">
                  <c:v>16.472341</c:v>
                </c:pt>
                <c:pt idx="93164">
                  <c:v>16.475694000000001</c:v>
                </c:pt>
                <c:pt idx="93165">
                  <c:v>16.468335</c:v>
                </c:pt>
                <c:pt idx="93166">
                  <c:v>16.482101999999998</c:v>
                </c:pt>
                <c:pt idx="93167">
                  <c:v>16.493257</c:v>
                </c:pt>
                <c:pt idx="93168">
                  <c:v>16.481348000000001</c:v>
                </c:pt>
                <c:pt idx="93169">
                  <c:v>16.476457</c:v>
                </c:pt>
                <c:pt idx="93170">
                  <c:v>16.484852</c:v>
                </c:pt>
                <c:pt idx="93171">
                  <c:v>16.480733999999998</c:v>
                </c:pt>
                <c:pt idx="93172">
                  <c:v>16.477752000000002</c:v>
                </c:pt>
                <c:pt idx="93173">
                  <c:v>16.490178999999998</c:v>
                </c:pt>
                <c:pt idx="93174">
                  <c:v>16.485499000000001</c:v>
                </c:pt>
                <c:pt idx="93175">
                  <c:v>16.477499999999999</c:v>
                </c:pt>
                <c:pt idx="93176">
                  <c:v>16.488211</c:v>
                </c:pt>
                <c:pt idx="93177">
                  <c:v>16.485768999999998</c:v>
                </c:pt>
                <c:pt idx="93178">
                  <c:v>16.479857000000003</c:v>
                </c:pt>
                <c:pt idx="93179">
                  <c:v>16.489819000000001</c:v>
                </c:pt>
                <c:pt idx="93180">
                  <c:v>16.495041999999998</c:v>
                </c:pt>
                <c:pt idx="93181">
                  <c:v>16.487069999999999</c:v>
                </c:pt>
                <c:pt idx="93182">
                  <c:v>16.485556000000003</c:v>
                </c:pt>
                <c:pt idx="93183">
                  <c:v>16.490259999999999</c:v>
                </c:pt>
                <c:pt idx="93184">
                  <c:v>16.482827999999998</c:v>
                </c:pt>
                <c:pt idx="93185">
                  <c:v>16.479621000000002</c:v>
                </c:pt>
                <c:pt idx="93186">
                  <c:v>16.481083999999999</c:v>
                </c:pt>
                <c:pt idx="93187">
                  <c:v>16.474133999999999</c:v>
                </c:pt>
                <c:pt idx="93188">
                  <c:v>16.477228</c:v>
                </c:pt>
                <c:pt idx="93189">
                  <c:v>16.486080999999999</c:v>
                </c:pt>
                <c:pt idx="93190">
                  <c:v>16.486184999999999</c:v>
                </c:pt>
                <c:pt idx="93191">
                  <c:v>16.483381000000001</c:v>
                </c:pt>
                <c:pt idx="93192">
                  <c:v>16.487665</c:v>
                </c:pt>
                <c:pt idx="93193">
                  <c:v>16.484638</c:v>
                </c:pt>
                <c:pt idx="93194">
                  <c:v>16.479070999999998</c:v>
                </c:pt>
                <c:pt idx="93195">
                  <c:v>16.485005000000001</c:v>
                </c:pt>
                <c:pt idx="93196">
                  <c:v>16.481514000000001</c:v>
                </c:pt>
                <c:pt idx="93197">
                  <c:v>16.479182000000002</c:v>
                </c:pt>
                <c:pt idx="93198">
                  <c:v>16.483805</c:v>
                </c:pt>
                <c:pt idx="93199">
                  <c:v>16.481210000000001</c:v>
                </c:pt>
                <c:pt idx="93200">
                  <c:v>16.481287999999999</c:v>
                </c:pt>
                <c:pt idx="93201">
                  <c:v>16.482499000000001</c:v>
                </c:pt>
                <c:pt idx="93202">
                  <c:v>16.485405</c:v>
                </c:pt>
                <c:pt idx="93203">
                  <c:v>16.492651000000002</c:v>
                </c:pt>
                <c:pt idx="93204">
                  <c:v>16.500664999999998</c:v>
                </c:pt>
                <c:pt idx="93205">
                  <c:v>16.495017000000001</c:v>
                </c:pt>
                <c:pt idx="93206">
                  <c:v>16.479193000000002</c:v>
                </c:pt>
                <c:pt idx="93207">
                  <c:v>16.480581999999998</c:v>
                </c:pt>
                <c:pt idx="93208">
                  <c:v>16.489992999999998</c:v>
                </c:pt>
                <c:pt idx="93209">
                  <c:v>16.491312999999998</c:v>
                </c:pt>
                <c:pt idx="93210">
                  <c:v>16.487902999999999</c:v>
                </c:pt>
                <c:pt idx="93211">
                  <c:v>16.485405999999998</c:v>
                </c:pt>
                <c:pt idx="93212">
                  <c:v>16.487940000000002</c:v>
                </c:pt>
                <c:pt idx="93213">
                  <c:v>16.485148000000002</c:v>
                </c:pt>
                <c:pt idx="93214">
                  <c:v>16.492460000000001</c:v>
                </c:pt>
                <c:pt idx="93215">
                  <c:v>16.50235</c:v>
                </c:pt>
                <c:pt idx="93216">
                  <c:v>16.495415000000001</c:v>
                </c:pt>
                <c:pt idx="93217">
                  <c:v>16.492601000000001</c:v>
                </c:pt>
                <c:pt idx="93218">
                  <c:v>16.491512999999998</c:v>
                </c:pt>
                <c:pt idx="93219">
                  <c:v>16.490869</c:v>
                </c:pt>
                <c:pt idx="93220">
                  <c:v>16.490808000000001</c:v>
                </c:pt>
                <c:pt idx="93221">
                  <c:v>16.486058</c:v>
                </c:pt>
                <c:pt idx="93222">
                  <c:v>16.482599999999998</c:v>
                </c:pt>
                <c:pt idx="93223">
                  <c:v>16.484586999999998</c:v>
                </c:pt>
                <c:pt idx="93224">
                  <c:v>16.48939</c:v>
                </c:pt>
                <c:pt idx="93225">
                  <c:v>16.486227</c:v>
                </c:pt>
                <c:pt idx="93226">
                  <c:v>16.488067000000001</c:v>
                </c:pt>
                <c:pt idx="93227">
                  <c:v>16.496161999999998</c:v>
                </c:pt>
                <c:pt idx="93228">
                  <c:v>16.488554000000001</c:v>
                </c:pt>
                <c:pt idx="93229">
                  <c:v>16.488593000000002</c:v>
                </c:pt>
                <c:pt idx="93230">
                  <c:v>16.4956</c:v>
                </c:pt>
                <c:pt idx="93231">
                  <c:v>16.493442000000002</c:v>
                </c:pt>
                <c:pt idx="93232">
                  <c:v>16.49015</c:v>
                </c:pt>
                <c:pt idx="93233">
                  <c:v>16.487061000000001</c:v>
                </c:pt>
                <c:pt idx="93234">
                  <c:v>16.486691999999998</c:v>
                </c:pt>
                <c:pt idx="93235">
                  <c:v>16.487375999999998</c:v>
                </c:pt>
                <c:pt idx="93236">
                  <c:v>16.495153999999999</c:v>
                </c:pt>
                <c:pt idx="93237">
                  <c:v>16.496566000000001</c:v>
                </c:pt>
                <c:pt idx="93238">
                  <c:v>16.486677</c:v>
                </c:pt>
                <c:pt idx="93239">
                  <c:v>16.486872999999999</c:v>
                </c:pt>
                <c:pt idx="93240">
                  <c:v>16.495844999999999</c:v>
                </c:pt>
                <c:pt idx="93241">
                  <c:v>16.500695999999998</c:v>
                </c:pt>
                <c:pt idx="93242">
                  <c:v>16.496408000000002</c:v>
                </c:pt>
                <c:pt idx="93243">
                  <c:v>16.496755</c:v>
                </c:pt>
                <c:pt idx="93244">
                  <c:v>16.501111999999999</c:v>
                </c:pt>
                <c:pt idx="93245">
                  <c:v>16.494979999999998</c:v>
                </c:pt>
                <c:pt idx="93246">
                  <c:v>16.488989</c:v>
                </c:pt>
                <c:pt idx="93247">
                  <c:v>16.483654999999999</c:v>
                </c:pt>
                <c:pt idx="93248">
                  <c:v>16.484670999999999</c:v>
                </c:pt>
                <c:pt idx="93249">
                  <c:v>16.493293000000001</c:v>
                </c:pt>
                <c:pt idx="93250">
                  <c:v>16.492704</c:v>
                </c:pt>
                <c:pt idx="93251">
                  <c:v>16.490586</c:v>
                </c:pt>
                <c:pt idx="93252">
                  <c:v>16.494266</c:v>
                </c:pt>
                <c:pt idx="93253">
                  <c:v>16.497287999999998</c:v>
                </c:pt>
                <c:pt idx="93254">
                  <c:v>16.495469</c:v>
                </c:pt>
                <c:pt idx="93255">
                  <c:v>16.498867000000001</c:v>
                </c:pt>
                <c:pt idx="93256">
                  <c:v>16.499409999999997</c:v>
                </c:pt>
                <c:pt idx="93257">
                  <c:v>16.489831000000002</c:v>
                </c:pt>
                <c:pt idx="93258">
                  <c:v>16.498023</c:v>
                </c:pt>
                <c:pt idx="93259">
                  <c:v>16.503250999999999</c:v>
                </c:pt>
                <c:pt idx="93260">
                  <c:v>16.488796000000001</c:v>
                </c:pt>
                <c:pt idx="93261">
                  <c:v>16.495038999999998</c:v>
                </c:pt>
                <c:pt idx="93262">
                  <c:v>16.511104</c:v>
                </c:pt>
                <c:pt idx="93263">
                  <c:v>16.503675000000001</c:v>
                </c:pt>
                <c:pt idx="93264">
                  <c:v>16.490901999999998</c:v>
                </c:pt>
                <c:pt idx="93265">
                  <c:v>16.495068</c:v>
                </c:pt>
                <c:pt idx="93266">
                  <c:v>16.497357999999998</c:v>
                </c:pt>
                <c:pt idx="93267">
                  <c:v>16.493243</c:v>
                </c:pt>
                <c:pt idx="93268">
                  <c:v>16.496122</c:v>
                </c:pt>
                <c:pt idx="93269">
                  <c:v>16.490425999999999</c:v>
                </c:pt>
                <c:pt idx="93270">
                  <c:v>16.48733</c:v>
                </c:pt>
                <c:pt idx="93271">
                  <c:v>16.500246000000001</c:v>
                </c:pt>
                <c:pt idx="93272">
                  <c:v>16.501947999999999</c:v>
                </c:pt>
                <c:pt idx="93273">
                  <c:v>16.497754</c:v>
                </c:pt>
                <c:pt idx="93274">
                  <c:v>16.500523999999999</c:v>
                </c:pt>
                <c:pt idx="93275">
                  <c:v>16.496589999999998</c:v>
                </c:pt>
                <c:pt idx="93276">
                  <c:v>16.493828999999998</c:v>
                </c:pt>
                <c:pt idx="93277">
                  <c:v>16.502195999999998</c:v>
                </c:pt>
                <c:pt idx="93278">
                  <c:v>16.504193000000001</c:v>
                </c:pt>
                <c:pt idx="93279">
                  <c:v>16.496267</c:v>
                </c:pt>
                <c:pt idx="93280">
                  <c:v>16.501632000000001</c:v>
                </c:pt>
                <c:pt idx="93281">
                  <c:v>16.50431</c:v>
                </c:pt>
                <c:pt idx="93282">
                  <c:v>16.494455000000002</c:v>
                </c:pt>
                <c:pt idx="93283">
                  <c:v>16.499236</c:v>
                </c:pt>
                <c:pt idx="93284">
                  <c:v>16.5044</c:v>
                </c:pt>
                <c:pt idx="93285">
                  <c:v>16.499929999999999</c:v>
                </c:pt>
                <c:pt idx="93286">
                  <c:v>16.501657999999999</c:v>
                </c:pt>
                <c:pt idx="93287">
                  <c:v>16.506335</c:v>
                </c:pt>
                <c:pt idx="93288">
                  <c:v>16.506209999999999</c:v>
                </c:pt>
                <c:pt idx="93289">
                  <c:v>16.504649999999998</c:v>
                </c:pt>
                <c:pt idx="93290">
                  <c:v>16.503218</c:v>
                </c:pt>
                <c:pt idx="93291">
                  <c:v>16.496524999999998</c:v>
                </c:pt>
                <c:pt idx="93292">
                  <c:v>16.500259</c:v>
                </c:pt>
                <c:pt idx="93293">
                  <c:v>16.507714999999997</c:v>
                </c:pt>
                <c:pt idx="93294">
                  <c:v>16.499144999999999</c:v>
                </c:pt>
                <c:pt idx="93295">
                  <c:v>16.498775999999999</c:v>
                </c:pt>
                <c:pt idx="93296">
                  <c:v>16.503599999999999</c:v>
                </c:pt>
                <c:pt idx="93297">
                  <c:v>16.496924</c:v>
                </c:pt>
                <c:pt idx="93298">
                  <c:v>16.492919999999998</c:v>
                </c:pt>
                <c:pt idx="93299">
                  <c:v>16.500329999999998</c:v>
                </c:pt>
                <c:pt idx="93300">
                  <c:v>16.504239999999999</c:v>
                </c:pt>
                <c:pt idx="93301">
                  <c:v>16.499952</c:v>
                </c:pt>
                <c:pt idx="93302">
                  <c:v>16.501514</c:v>
                </c:pt>
                <c:pt idx="93303">
                  <c:v>16.500928000000002</c:v>
                </c:pt>
                <c:pt idx="93304">
                  <c:v>16.498415000000001</c:v>
                </c:pt>
                <c:pt idx="93305">
                  <c:v>16.502842000000001</c:v>
                </c:pt>
                <c:pt idx="93306">
                  <c:v>16.505012000000001</c:v>
                </c:pt>
                <c:pt idx="93307">
                  <c:v>16.501128000000001</c:v>
                </c:pt>
                <c:pt idx="93308">
                  <c:v>16.496240999999998</c:v>
                </c:pt>
                <c:pt idx="93309">
                  <c:v>16.502307999999999</c:v>
                </c:pt>
                <c:pt idx="93310">
                  <c:v>16.509098999999999</c:v>
                </c:pt>
                <c:pt idx="93311">
                  <c:v>16.509840000000001</c:v>
                </c:pt>
                <c:pt idx="93312">
                  <c:v>16.512993999999999</c:v>
                </c:pt>
                <c:pt idx="93313">
                  <c:v>16.509602000000001</c:v>
                </c:pt>
                <c:pt idx="93314">
                  <c:v>16.506511</c:v>
                </c:pt>
                <c:pt idx="93315">
                  <c:v>16.516171999999997</c:v>
                </c:pt>
                <c:pt idx="93316">
                  <c:v>16.520853000000002</c:v>
                </c:pt>
                <c:pt idx="93317">
                  <c:v>16.513976</c:v>
                </c:pt>
                <c:pt idx="93318">
                  <c:v>16.506607000000002</c:v>
                </c:pt>
                <c:pt idx="93319">
                  <c:v>16.504863999999998</c:v>
                </c:pt>
                <c:pt idx="93320">
                  <c:v>16.505541000000001</c:v>
                </c:pt>
                <c:pt idx="93321">
                  <c:v>16.512616000000001</c:v>
                </c:pt>
                <c:pt idx="93322">
                  <c:v>16.512315999999998</c:v>
                </c:pt>
                <c:pt idx="93323">
                  <c:v>16.494402999999998</c:v>
                </c:pt>
                <c:pt idx="93324">
                  <c:v>16.500246000000001</c:v>
                </c:pt>
                <c:pt idx="93325">
                  <c:v>16.515171000000002</c:v>
                </c:pt>
                <c:pt idx="93326">
                  <c:v>16.506171999999999</c:v>
                </c:pt>
                <c:pt idx="93327">
                  <c:v>16.504918</c:v>
                </c:pt>
                <c:pt idx="93328">
                  <c:v>16.509416000000002</c:v>
                </c:pt>
                <c:pt idx="93329">
                  <c:v>16.501263000000002</c:v>
                </c:pt>
                <c:pt idx="93330">
                  <c:v>16.498981000000001</c:v>
                </c:pt>
                <c:pt idx="93331">
                  <c:v>16.508013999999999</c:v>
                </c:pt>
                <c:pt idx="93332">
                  <c:v>16.500899</c:v>
                </c:pt>
                <c:pt idx="93333">
                  <c:v>16.493849000000001</c:v>
                </c:pt>
                <c:pt idx="93334">
                  <c:v>16.511248000000002</c:v>
                </c:pt>
                <c:pt idx="93335">
                  <c:v>16.509337000000002</c:v>
                </c:pt>
                <c:pt idx="93336">
                  <c:v>16.495961999999999</c:v>
                </c:pt>
                <c:pt idx="93337">
                  <c:v>16.508292000000001</c:v>
                </c:pt>
                <c:pt idx="93338">
                  <c:v>16.519750000000002</c:v>
                </c:pt>
                <c:pt idx="93339">
                  <c:v>16.514679000000001</c:v>
                </c:pt>
                <c:pt idx="93340">
                  <c:v>16.508157000000001</c:v>
                </c:pt>
                <c:pt idx="93341">
                  <c:v>16.513297999999999</c:v>
                </c:pt>
                <c:pt idx="93342">
                  <c:v>16.510148000000001</c:v>
                </c:pt>
                <c:pt idx="93343">
                  <c:v>16.504911999999997</c:v>
                </c:pt>
                <c:pt idx="93344">
                  <c:v>16.517567</c:v>
                </c:pt>
                <c:pt idx="93345">
                  <c:v>16.515177000000001</c:v>
                </c:pt>
                <c:pt idx="93346">
                  <c:v>16.503509000000001</c:v>
                </c:pt>
                <c:pt idx="93347">
                  <c:v>16.508754</c:v>
                </c:pt>
                <c:pt idx="93348">
                  <c:v>16.512467999999998</c:v>
                </c:pt>
                <c:pt idx="93349">
                  <c:v>16.511648000000001</c:v>
                </c:pt>
                <c:pt idx="93350">
                  <c:v>16.520595999999998</c:v>
                </c:pt>
                <c:pt idx="93351">
                  <c:v>16.520119000000001</c:v>
                </c:pt>
                <c:pt idx="93352">
                  <c:v>16.505288999999998</c:v>
                </c:pt>
                <c:pt idx="93353">
                  <c:v>16.506619999999998</c:v>
                </c:pt>
                <c:pt idx="93354">
                  <c:v>16.510035000000002</c:v>
                </c:pt>
                <c:pt idx="93355">
                  <c:v>16.498593</c:v>
                </c:pt>
                <c:pt idx="93356">
                  <c:v>16.499426</c:v>
                </c:pt>
                <c:pt idx="93357">
                  <c:v>16.507517999999997</c:v>
                </c:pt>
                <c:pt idx="93358">
                  <c:v>16.510400000000001</c:v>
                </c:pt>
                <c:pt idx="93359">
                  <c:v>16.517457</c:v>
                </c:pt>
                <c:pt idx="93360">
                  <c:v>16.515765000000002</c:v>
                </c:pt>
                <c:pt idx="93361">
                  <c:v>16.505330999999998</c:v>
                </c:pt>
                <c:pt idx="93362">
                  <c:v>16.512070999999999</c:v>
                </c:pt>
                <c:pt idx="93363">
                  <c:v>16.527943999999998</c:v>
                </c:pt>
                <c:pt idx="93364">
                  <c:v>16.521971000000001</c:v>
                </c:pt>
                <c:pt idx="93365">
                  <c:v>16.516528999999998</c:v>
                </c:pt>
                <c:pt idx="93366">
                  <c:v>16.523828999999999</c:v>
                </c:pt>
                <c:pt idx="93367">
                  <c:v>16.514782</c:v>
                </c:pt>
                <c:pt idx="93368">
                  <c:v>16.512011999999999</c:v>
                </c:pt>
                <c:pt idx="93369">
                  <c:v>16.518808</c:v>
                </c:pt>
                <c:pt idx="93370">
                  <c:v>16.510887</c:v>
                </c:pt>
                <c:pt idx="93371">
                  <c:v>16.509650999999998</c:v>
                </c:pt>
                <c:pt idx="93372">
                  <c:v>16.528264</c:v>
                </c:pt>
                <c:pt idx="93373">
                  <c:v>16.529665000000001</c:v>
                </c:pt>
                <c:pt idx="93374">
                  <c:v>16.503843</c:v>
                </c:pt>
                <c:pt idx="93375">
                  <c:v>16.509093999999997</c:v>
                </c:pt>
                <c:pt idx="93376">
                  <c:v>16.526633</c:v>
                </c:pt>
                <c:pt idx="93377">
                  <c:v>16.511994000000001</c:v>
                </c:pt>
                <c:pt idx="93378">
                  <c:v>16.508281</c:v>
                </c:pt>
                <c:pt idx="93379">
                  <c:v>16.518067000000002</c:v>
                </c:pt>
                <c:pt idx="93380">
                  <c:v>16.512511</c:v>
                </c:pt>
                <c:pt idx="93381">
                  <c:v>16.510247</c:v>
                </c:pt>
                <c:pt idx="93382">
                  <c:v>16.515388000000002</c:v>
                </c:pt>
                <c:pt idx="93383">
                  <c:v>16.514671999999997</c:v>
                </c:pt>
                <c:pt idx="93384">
                  <c:v>16.52149</c:v>
                </c:pt>
                <c:pt idx="93385">
                  <c:v>16.531356000000002</c:v>
                </c:pt>
                <c:pt idx="93386">
                  <c:v>16.516643999999999</c:v>
                </c:pt>
                <c:pt idx="93387">
                  <c:v>16.503162</c:v>
                </c:pt>
                <c:pt idx="93388">
                  <c:v>16.517026999999999</c:v>
                </c:pt>
                <c:pt idx="93389">
                  <c:v>16.520699</c:v>
                </c:pt>
                <c:pt idx="93390">
                  <c:v>16.515160000000002</c:v>
                </c:pt>
                <c:pt idx="93391">
                  <c:v>16.519328999999999</c:v>
                </c:pt>
                <c:pt idx="93392">
                  <c:v>16.519441</c:v>
                </c:pt>
                <c:pt idx="93393">
                  <c:v>16.508662999999999</c:v>
                </c:pt>
                <c:pt idx="93394">
                  <c:v>16.502497999999999</c:v>
                </c:pt>
                <c:pt idx="93395">
                  <c:v>16.510451</c:v>
                </c:pt>
                <c:pt idx="93396">
                  <c:v>16.513778000000002</c:v>
                </c:pt>
                <c:pt idx="93397">
                  <c:v>16.516081</c:v>
                </c:pt>
                <c:pt idx="93398">
                  <c:v>16.528193000000002</c:v>
                </c:pt>
                <c:pt idx="93399">
                  <c:v>16.531058000000002</c:v>
                </c:pt>
                <c:pt idx="93400">
                  <c:v>16.525044000000001</c:v>
                </c:pt>
                <c:pt idx="93401">
                  <c:v>16.525088</c:v>
                </c:pt>
                <c:pt idx="93402">
                  <c:v>16.525290999999999</c:v>
                </c:pt>
                <c:pt idx="93403">
                  <c:v>16.518615</c:v>
                </c:pt>
                <c:pt idx="93404">
                  <c:v>16.520007</c:v>
                </c:pt>
                <c:pt idx="93405">
                  <c:v>16.524037999999997</c:v>
                </c:pt>
                <c:pt idx="93406">
                  <c:v>16.514644000000001</c:v>
                </c:pt>
                <c:pt idx="93407">
                  <c:v>16.515606999999999</c:v>
                </c:pt>
                <c:pt idx="93408">
                  <c:v>16.523211</c:v>
                </c:pt>
                <c:pt idx="93409">
                  <c:v>16.523459000000003</c:v>
                </c:pt>
                <c:pt idx="93410">
                  <c:v>16.526778</c:v>
                </c:pt>
                <c:pt idx="93411">
                  <c:v>16.527841000000002</c:v>
                </c:pt>
                <c:pt idx="93412">
                  <c:v>16.520716999999998</c:v>
                </c:pt>
                <c:pt idx="93413">
                  <c:v>16.513587999999999</c:v>
                </c:pt>
                <c:pt idx="93414">
                  <c:v>16.515720999999999</c:v>
                </c:pt>
                <c:pt idx="93415">
                  <c:v>16.512981</c:v>
                </c:pt>
                <c:pt idx="93416">
                  <c:v>16.512335</c:v>
                </c:pt>
                <c:pt idx="93417">
                  <c:v>16.528188</c:v>
                </c:pt>
                <c:pt idx="93418">
                  <c:v>16.525145999999999</c:v>
                </c:pt>
                <c:pt idx="93419">
                  <c:v>16.513328999999999</c:v>
                </c:pt>
                <c:pt idx="93420">
                  <c:v>16.520837999999998</c:v>
                </c:pt>
                <c:pt idx="93421">
                  <c:v>16.520800000000001</c:v>
                </c:pt>
                <c:pt idx="93422">
                  <c:v>16.515669000000003</c:v>
                </c:pt>
                <c:pt idx="93423">
                  <c:v>16.523187</c:v>
                </c:pt>
                <c:pt idx="93424">
                  <c:v>16.525162999999999</c:v>
                </c:pt>
                <c:pt idx="93425">
                  <c:v>16.518732999999997</c:v>
                </c:pt>
                <c:pt idx="93426">
                  <c:v>16.525300000000001</c:v>
                </c:pt>
                <c:pt idx="93427">
                  <c:v>16.529225</c:v>
                </c:pt>
                <c:pt idx="93428">
                  <c:v>16.516728999999998</c:v>
                </c:pt>
                <c:pt idx="93429">
                  <c:v>16.520944999999998</c:v>
                </c:pt>
                <c:pt idx="93430">
                  <c:v>16.529454000000001</c:v>
                </c:pt>
                <c:pt idx="93431">
                  <c:v>16.524771999999999</c:v>
                </c:pt>
                <c:pt idx="93432">
                  <c:v>16.527664999999999</c:v>
                </c:pt>
                <c:pt idx="93433">
                  <c:v>16.527861000000001</c:v>
                </c:pt>
                <c:pt idx="93434">
                  <c:v>16.521343000000002</c:v>
                </c:pt>
                <c:pt idx="93435">
                  <c:v>16.525722000000002</c:v>
                </c:pt>
                <c:pt idx="93436">
                  <c:v>16.534499</c:v>
                </c:pt>
                <c:pt idx="93437">
                  <c:v>16.525537999999997</c:v>
                </c:pt>
                <c:pt idx="93438">
                  <c:v>16.516179000000001</c:v>
                </c:pt>
                <c:pt idx="93439">
                  <c:v>16.525752000000001</c:v>
                </c:pt>
                <c:pt idx="93440">
                  <c:v>16.525835000000001</c:v>
                </c:pt>
                <c:pt idx="93441">
                  <c:v>16.523814999999999</c:v>
                </c:pt>
                <c:pt idx="93442">
                  <c:v>16.530692999999999</c:v>
                </c:pt>
                <c:pt idx="93443">
                  <c:v>16.527926999999998</c:v>
                </c:pt>
                <c:pt idx="93444">
                  <c:v>16.521096999999997</c:v>
                </c:pt>
                <c:pt idx="93445">
                  <c:v>16.521242000000001</c:v>
                </c:pt>
                <c:pt idx="93446">
                  <c:v>16.532743</c:v>
                </c:pt>
                <c:pt idx="93447">
                  <c:v>16.543202999999998</c:v>
                </c:pt>
                <c:pt idx="93448">
                  <c:v>16.542386999999998</c:v>
                </c:pt>
                <c:pt idx="93449">
                  <c:v>16.534469999999999</c:v>
                </c:pt>
                <c:pt idx="93450">
                  <c:v>16.527138999999998</c:v>
                </c:pt>
                <c:pt idx="93451">
                  <c:v>16.528502</c:v>
                </c:pt>
                <c:pt idx="93452">
                  <c:v>16.531473999999999</c:v>
                </c:pt>
                <c:pt idx="93453">
                  <c:v>16.523685</c:v>
                </c:pt>
                <c:pt idx="93454">
                  <c:v>16.517890000000001</c:v>
                </c:pt>
                <c:pt idx="93455">
                  <c:v>16.525039</c:v>
                </c:pt>
                <c:pt idx="93456">
                  <c:v>16.531621000000001</c:v>
                </c:pt>
                <c:pt idx="93457">
                  <c:v>16.525153</c:v>
                </c:pt>
                <c:pt idx="93458">
                  <c:v>16.525151999999999</c:v>
                </c:pt>
                <c:pt idx="93459">
                  <c:v>16.528419</c:v>
                </c:pt>
                <c:pt idx="93460">
                  <c:v>16.523122999999998</c:v>
                </c:pt>
                <c:pt idx="93461">
                  <c:v>16.528517000000001</c:v>
                </c:pt>
                <c:pt idx="93462">
                  <c:v>16.527878000000001</c:v>
                </c:pt>
                <c:pt idx="93463">
                  <c:v>16.519894000000001</c:v>
                </c:pt>
                <c:pt idx="93464">
                  <c:v>16.531701999999999</c:v>
                </c:pt>
                <c:pt idx="93465">
                  <c:v>16.542733999999999</c:v>
                </c:pt>
                <c:pt idx="93466">
                  <c:v>16.533324999999998</c:v>
                </c:pt>
                <c:pt idx="93467">
                  <c:v>16.529992999999997</c:v>
                </c:pt>
                <c:pt idx="93468">
                  <c:v>16.537458999999998</c:v>
                </c:pt>
                <c:pt idx="93469">
                  <c:v>16.533096</c:v>
                </c:pt>
                <c:pt idx="93470">
                  <c:v>16.533137</c:v>
                </c:pt>
                <c:pt idx="93471">
                  <c:v>16.536228000000001</c:v>
                </c:pt>
                <c:pt idx="93472">
                  <c:v>16.5273</c:v>
                </c:pt>
                <c:pt idx="93473">
                  <c:v>16.533414999999998</c:v>
                </c:pt>
                <c:pt idx="93474">
                  <c:v>16.546824999999998</c:v>
                </c:pt>
                <c:pt idx="93475">
                  <c:v>16.537990000000001</c:v>
                </c:pt>
                <c:pt idx="93476">
                  <c:v>16.529265000000002</c:v>
                </c:pt>
                <c:pt idx="93477">
                  <c:v>16.533042999999999</c:v>
                </c:pt>
                <c:pt idx="93478">
                  <c:v>16.531979</c:v>
                </c:pt>
                <c:pt idx="93479">
                  <c:v>16.532023000000002</c:v>
                </c:pt>
                <c:pt idx="93480">
                  <c:v>16.538527000000002</c:v>
                </c:pt>
                <c:pt idx="93481">
                  <c:v>16.531233999999998</c:v>
                </c:pt>
                <c:pt idx="93482">
                  <c:v>16.521971999999998</c:v>
                </c:pt>
                <c:pt idx="93483">
                  <c:v>16.53332</c:v>
                </c:pt>
                <c:pt idx="93484">
                  <c:v>16.539141000000001</c:v>
                </c:pt>
                <c:pt idx="93485">
                  <c:v>16.526319000000001</c:v>
                </c:pt>
                <c:pt idx="93486">
                  <c:v>16.52214</c:v>
                </c:pt>
                <c:pt idx="93487">
                  <c:v>16.530771000000001</c:v>
                </c:pt>
                <c:pt idx="93488">
                  <c:v>16.530864999999999</c:v>
                </c:pt>
                <c:pt idx="93489">
                  <c:v>16.527891</c:v>
                </c:pt>
                <c:pt idx="93490">
                  <c:v>16.536493999999998</c:v>
                </c:pt>
                <c:pt idx="93491">
                  <c:v>16.536650000000002</c:v>
                </c:pt>
                <c:pt idx="93492">
                  <c:v>16.535031</c:v>
                </c:pt>
                <c:pt idx="93493">
                  <c:v>16.539357000000003</c:v>
                </c:pt>
                <c:pt idx="93494">
                  <c:v>16.52955</c:v>
                </c:pt>
                <c:pt idx="93495">
                  <c:v>16.528496000000001</c:v>
                </c:pt>
                <c:pt idx="93496">
                  <c:v>16.538341000000003</c:v>
                </c:pt>
                <c:pt idx="93497">
                  <c:v>16.535446</c:v>
                </c:pt>
                <c:pt idx="93498">
                  <c:v>16.531908999999999</c:v>
                </c:pt>
                <c:pt idx="93499">
                  <c:v>16.534988999999999</c:v>
                </c:pt>
                <c:pt idx="93500">
                  <c:v>16.535589999999999</c:v>
                </c:pt>
                <c:pt idx="93501">
                  <c:v>16.530203</c:v>
                </c:pt>
                <c:pt idx="93502">
                  <c:v>16.531935000000001</c:v>
                </c:pt>
                <c:pt idx="93503">
                  <c:v>16.535834999999999</c:v>
                </c:pt>
                <c:pt idx="93504">
                  <c:v>16.537120999999999</c:v>
                </c:pt>
                <c:pt idx="93505">
                  <c:v>16.544513999999999</c:v>
                </c:pt>
                <c:pt idx="93506">
                  <c:v>16.539165000000001</c:v>
                </c:pt>
                <c:pt idx="93507">
                  <c:v>16.527273000000001</c:v>
                </c:pt>
                <c:pt idx="93508">
                  <c:v>16.537108</c:v>
                </c:pt>
                <c:pt idx="93509">
                  <c:v>16.550187999999999</c:v>
                </c:pt>
                <c:pt idx="93510">
                  <c:v>16.540447999999998</c:v>
                </c:pt>
                <c:pt idx="93511">
                  <c:v>16.535302000000001</c:v>
                </c:pt>
                <c:pt idx="93512">
                  <c:v>16.551625000000001</c:v>
                </c:pt>
                <c:pt idx="93513">
                  <c:v>16.548411999999999</c:v>
                </c:pt>
                <c:pt idx="93514">
                  <c:v>16.532189000000002</c:v>
                </c:pt>
                <c:pt idx="93515">
                  <c:v>16.537905000000002</c:v>
                </c:pt>
                <c:pt idx="93516">
                  <c:v>16.539290999999999</c:v>
                </c:pt>
                <c:pt idx="93517">
                  <c:v>16.536276000000001</c:v>
                </c:pt>
                <c:pt idx="93518">
                  <c:v>16.540728999999999</c:v>
                </c:pt>
                <c:pt idx="93519">
                  <c:v>16.536640999999999</c:v>
                </c:pt>
                <c:pt idx="93520">
                  <c:v>16.533852</c:v>
                </c:pt>
                <c:pt idx="93521">
                  <c:v>16.542256999999999</c:v>
                </c:pt>
                <c:pt idx="93522">
                  <c:v>16.544788</c:v>
                </c:pt>
                <c:pt idx="93523">
                  <c:v>16.537790999999999</c:v>
                </c:pt>
                <c:pt idx="93524">
                  <c:v>16.539702999999999</c:v>
                </c:pt>
                <c:pt idx="93525">
                  <c:v>16.545881999999999</c:v>
                </c:pt>
                <c:pt idx="93526">
                  <c:v>16.544277000000001</c:v>
                </c:pt>
                <c:pt idx="93527">
                  <c:v>16.540323000000001</c:v>
                </c:pt>
                <c:pt idx="93528">
                  <c:v>16.538263000000001</c:v>
                </c:pt>
                <c:pt idx="93529">
                  <c:v>16.537731000000001</c:v>
                </c:pt>
                <c:pt idx="93530">
                  <c:v>16.535122000000001</c:v>
                </c:pt>
                <c:pt idx="93531">
                  <c:v>16.544389000000002</c:v>
                </c:pt>
                <c:pt idx="93532">
                  <c:v>16.553871000000001</c:v>
                </c:pt>
                <c:pt idx="93533">
                  <c:v>16.540936000000002</c:v>
                </c:pt>
                <c:pt idx="93534">
                  <c:v>16.541516999999999</c:v>
                </c:pt>
                <c:pt idx="93535">
                  <c:v>16.553460999999999</c:v>
                </c:pt>
                <c:pt idx="93536">
                  <c:v>16.547339000000001</c:v>
                </c:pt>
                <c:pt idx="93537">
                  <c:v>16.542236000000003</c:v>
                </c:pt>
                <c:pt idx="93538">
                  <c:v>16.545876</c:v>
                </c:pt>
                <c:pt idx="93539">
                  <c:v>16.539479999999998</c:v>
                </c:pt>
                <c:pt idx="93540">
                  <c:v>16.529274000000001</c:v>
                </c:pt>
                <c:pt idx="93541">
                  <c:v>16.537906</c:v>
                </c:pt>
                <c:pt idx="93542">
                  <c:v>16.542791000000001</c:v>
                </c:pt>
                <c:pt idx="93543">
                  <c:v>16.532170999999998</c:v>
                </c:pt>
                <c:pt idx="93544">
                  <c:v>16.539704</c:v>
                </c:pt>
                <c:pt idx="93545">
                  <c:v>16.549104</c:v>
                </c:pt>
                <c:pt idx="93546">
                  <c:v>16.54025</c:v>
                </c:pt>
                <c:pt idx="93547">
                  <c:v>16.538373</c:v>
                </c:pt>
                <c:pt idx="93548">
                  <c:v>16.542071999999997</c:v>
                </c:pt>
                <c:pt idx="93549">
                  <c:v>16.541567000000001</c:v>
                </c:pt>
                <c:pt idx="93550">
                  <c:v>16.543438999999999</c:v>
                </c:pt>
                <c:pt idx="93551">
                  <c:v>16.547429000000001</c:v>
                </c:pt>
                <c:pt idx="93552">
                  <c:v>16.542313</c:v>
                </c:pt>
                <c:pt idx="93553">
                  <c:v>16.539926000000001</c:v>
                </c:pt>
                <c:pt idx="93554">
                  <c:v>16.545754000000002</c:v>
                </c:pt>
                <c:pt idx="93555">
                  <c:v>16.542051000000001</c:v>
                </c:pt>
                <c:pt idx="93556">
                  <c:v>16.547446999999998</c:v>
                </c:pt>
                <c:pt idx="93557">
                  <c:v>16.559029000000002</c:v>
                </c:pt>
                <c:pt idx="93558">
                  <c:v>16.548258000000001</c:v>
                </c:pt>
                <c:pt idx="93559">
                  <c:v>16.537818999999999</c:v>
                </c:pt>
                <c:pt idx="93560">
                  <c:v>16.5458</c:v>
                </c:pt>
                <c:pt idx="93561">
                  <c:v>16.549139</c:v>
                </c:pt>
                <c:pt idx="93562">
                  <c:v>16.538620000000002</c:v>
                </c:pt>
                <c:pt idx="93563">
                  <c:v>16.541440999999999</c:v>
                </c:pt>
                <c:pt idx="93564">
                  <c:v>16.547998</c:v>
                </c:pt>
                <c:pt idx="93565">
                  <c:v>16.542743000000002</c:v>
                </c:pt>
                <c:pt idx="93566">
                  <c:v>16.542526000000002</c:v>
                </c:pt>
                <c:pt idx="93567">
                  <c:v>16.542372</c:v>
                </c:pt>
                <c:pt idx="93568">
                  <c:v>16.544738000000002</c:v>
                </c:pt>
                <c:pt idx="93569">
                  <c:v>16.552216999999999</c:v>
                </c:pt>
                <c:pt idx="93570">
                  <c:v>16.555674</c:v>
                </c:pt>
                <c:pt idx="93571">
                  <c:v>16.551924</c:v>
                </c:pt>
                <c:pt idx="93572">
                  <c:v>16.548614000000001</c:v>
                </c:pt>
                <c:pt idx="93573">
                  <c:v>16.556674000000001</c:v>
                </c:pt>
                <c:pt idx="93574">
                  <c:v>16.550325000000001</c:v>
                </c:pt>
                <c:pt idx="93575">
                  <c:v>16.543126000000001</c:v>
                </c:pt>
                <c:pt idx="93576">
                  <c:v>16.555492999999998</c:v>
                </c:pt>
                <c:pt idx="93577">
                  <c:v>16.553131999999998</c:v>
                </c:pt>
                <c:pt idx="93578">
                  <c:v>16.54693</c:v>
                </c:pt>
                <c:pt idx="93579">
                  <c:v>16.556915</c:v>
                </c:pt>
                <c:pt idx="93580">
                  <c:v>16.557943999999999</c:v>
                </c:pt>
                <c:pt idx="93581">
                  <c:v>16.549492000000001</c:v>
                </c:pt>
                <c:pt idx="93582">
                  <c:v>16.551228000000002</c:v>
                </c:pt>
                <c:pt idx="93583">
                  <c:v>16.556429999999999</c:v>
                </c:pt>
                <c:pt idx="93584">
                  <c:v>16.549455000000002</c:v>
                </c:pt>
                <c:pt idx="93585">
                  <c:v>16.54843</c:v>
                </c:pt>
                <c:pt idx="93586">
                  <c:v>16.551817</c:v>
                </c:pt>
                <c:pt idx="93587">
                  <c:v>16.547995</c:v>
                </c:pt>
                <c:pt idx="93588">
                  <c:v>16.552011</c:v>
                </c:pt>
                <c:pt idx="93589">
                  <c:v>16.551043</c:v>
                </c:pt>
                <c:pt idx="93590">
                  <c:v>16.540361000000001</c:v>
                </c:pt>
                <c:pt idx="93591">
                  <c:v>16.546573000000002</c:v>
                </c:pt>
                <c:pt idx="93592">
                  <c:v>16.564368999999999</c:v>
                </c:pt>
                <c:pt idx="93593">
                  <c:v>16.559421</c:v>
                </c:pt>
                <c:pt idx="93594">
                  <c:v>16.546892</c:v>
                </c:pt>
                <c:pt idx="93595">
                  <c:v>16.557901000000001</c:v>
                </c:pt>
                <c:pt idx="93596">
                  <c:v>16.560040999999998</c:v>
                </c:pt>
                <c:pt idx="93597">
                  <c:v>16.550418000000001</c:v>
                </c:pt>
                <c:pt idx="93598">
                  <c:v>16.553007999999998</c:v>
                </c:pt>
                <c:pt idx="93599">
                  <c:v>16.550108999999999</c:v>
                </c:pt>
                <c:pt idx="93600">
                  <c:v>16.546509999999998</c:v>
                </c:pt>
                <c:pt idx="93601">
                  <c:v>16.549556000000003</c:v>
                </c:pt>
                <c:pt idx="93602">
                  <c:v>16.549421000000002</c:v>
                </c:pt>
                <c:pt idx="93603">
                  <c:v>16.545028000000002</c:v>
                </c:pt>
                <c:pt idx="93604">
                  <c:v>16.545766999999998</c:v>
                </c:pt>
                <c:pt idx="93605">
                  <c:v>16.555477</c:v>
                </c:pt>
                <c:pt idx="93606">
                  <c:v>16.555309000000001</c:v>
                </c:pt>
                <c:pt idx="93607">
                  <c:v>16.551625000000001</c:v>
                </c:pt>
                <c:pt idx="93608">
                  <c:v>16.555824000000001</c:v>
                </c:pt>
                <c:pt idx="93609">
                  <c:v>16.553941000000002</c:v>
                </c:pt>
                <c:pt idx="93610">
                  <c:v>16.551394000000002</c:v>
                </c:pt>
                <c:pt idx="93611">
                  <c:v>16.552334999999999</c:v>
                </c:pt>
                <c:pt idx="93612">
                  <c:v>16.553254000000003</c:v>
                </c:pt>
                <c:pt idx="93613">
                  <c:v>16.547515000000001</c:v>
                </c:pt>
                <c:pt idx="93614">
                  <c:v>16.546120999999999</c:v>
                </c:pt>
                <c:pt idx="93615">
                  <c:v>16.553302000000002</c:v>
                </c:pt>
                <c:pt idx="93616">
                  <c:v>16.557046</c:v>
                </c:pt>
                <c:pt idx="93617">
                  <c:v>16.561982</c:v>
                </c:pt>
                <c:pt idx="93618">
                  <c:v>16.559742</c:v>
                </c:pt>
                <c:pt idx="93619">
                  <c:v>16.555793999999999</c:v>
                </c:pt>
                <c:pt idx="93620">
                  <c:v>16.562061</c:v>
                </c:pt>
                <c:pt idx="93621">
                  <c:v>16.560458000000001</c:v>
                </c:pt>
                <c:pt idx="93622">
                  <c:v>16.551886</c:v>
                </c:pt>
                <c:pt idx="93623">
                  <c:v>16.551886</c:v>
                </c:pt>
                <c:pt idx="93624">
                  <c:v>16.559877</c:v>
                </c:pt>
                <c:pt idx="93625">
                  <c:v>16.562477999999999</c:v>
                </c:pt>
                <c:pt idx="93626">
                  <c:v>16.559894</c:v>
                </c:pt>
                <c:pt idx="93627">
                  <c:v>16.557127000000001</c:v>
                </c:pt>
                <c:pt idx="93628">
                  <c:v>16.549105000000001</c:v>
                </c:pt>
                <c:pt idx="93629">
                  <c:v>16.555365000000002</c:v>
                </c:pt>
                <c:pt idx="93630">
                  <c:v>16.566399000000001</c:v>
                </c:pt>
                <c:pt idx="93631">
                  <c:v>16.557783999999998</c:v>
                </c:pt>
                <c:pt idx="93632">
                  <c:v>16.552263</c:v>
                </c:pt>
                <c:pt idx="93633">
                  <c:v>16.557406</c:v>
                </c:pt>
                <c:pt idx="93634">
                  <c:v>16.557748</c:v>
                </c:pt>
                <c:pt idx="93635">
                  <c:v>16.551839999999999</c:v>
                </c:pt>
                <c:pt idx="93636">
                  <c:v>16.552824000000001</c:v>
                </c:pt>
                <c:pt idx="93637">
                  <c:v>16.558244999999999</c:v>
                </c:pt>
                <c:pt idx="93638">
                  <c:v>16.557548000000001</c:v>
                </c:pt>
                <c:pt idx="93639">
                  <c:v>16.56392</c:v>
                </c:pt>
                <c:pt idx="93640">
                  <c:v>16.567534000000002</c:v>
                </c:pt>
                <c:pt idx="93641">
                  <c:v>16.560876</c:v>
                </c:pt>
                <c:pt idx="93642">
                  <c:v>16.561512</c:v>
                </c:pt>
                <c:pt idx="93643">
                  <c:v>16.567318999999998</c:v>
                </c:pt>
                <c:pt idx="93644">
                  <c:v>16.562182</c:v>
                </c:pt>
                <c:pt idx="93645">
                  <c:v>16.553404999999998</c:v>
                </c:pt>
                <c:pt idx="93646">
                  <c:v>16.558343999999998</c:v>
                </c:pt>
                <c:pt idx="93647">
                  <c:v>16.558422999999998</c:v>
                </c:pt>
                <c:pt idx="93648">
                  <c:v>16.553057000000003</c:v>
                </c:pt>
                <c:pt idx="93649">
                  <c:v>16.565265</c:v>
                </c:pt>
                <c:pt idx="93650">
                  <c:v>16.563428999999999</c:v>
                </c:pt>
                <c:pt idx="93651">
                  <c:v>16.554268</c:v>
                </c:pt>
                <c:pt idx="93652">
                  <c:v>16.565356999999999</c:v>
                </c:pt>
                <c:pt idx="93653">
                  <c:v>16.564558999999999</c:v>
                </c:pt>
                <c:pt idx="93654">
                  <c:v>16.55293</c:v>
                </c:pt>
                <c:pt idx="93655">
                  <c:v>16.559074000000003</c:v>
                </c:pt>
                <c:pt idx="93656">
                  <c:v>16.569535999999999</c:v>
                </c:pt>
                <c:pt idx="93657">
                  <c:v>16.565531999999997</c:v>
                </c:pt>
                <c:pt idx="93658">
                  <c:v>16.562750000000001</c:v>
                </c:pt>
                <c:pt idx="93659">
                  <c:v>16.565666999999998</c:v>
                </c:pt>
                <c:pt idx="93660">
                  <c:v>16.562519999999999</c:v>
                </c:pt>
                <c:pt idx="93661">
                  <c:v>16.564551999999999</c:v>
                </c:pt>
                <c:pt idx="93662">
                  <c:v>16.572637</c:v>
                </c:pt>
                <c:pt idx="93663">
                  <c:v>16.572647</c:v>
                </c:pt>
                <c:pt idx="93664">
                  <c:v>16.561857</c:v>
                </c:pt>
                <c:pt idx="93665">
                  <c:v>16.557043999999998</c:v>
                </c:pt>
                <c:pt idx="93666">
                  <c:v>16.564627999999999</c:v>
                </c:pt>
                <c:pt idx="93667">
                  <c:v>16.563479999999998</c:v>
                </c:pt>
                <c:pt idx="93668">
                  <c:v>16.557991999999999</c:v>
                </c:pt>
                <c:pt idx="93669">
                  <c:v>16.563648999999998</c:v>
                </c:pt>
                <c:pt idx="93670">
                  <c:v>16.566161000000001</c:v>
                </c:pt>
                <c:pt idx="93671">
                  <c:v>16.561599000000001</c:v>
                </c:pt>
                <c:pt idx="93672">
                  <c:v>16.560411999999999</c:v>
                </c:pt>
                <c:pt idx="93673">
                  <c:v>16.562998999999998</c:v>
                </c:pt>
                <c:pt idx="93674">
                  <c:v>16.560383999999999</c:v>
                </c:pt>
                <c:pt idx="93675">
                  <c:v>16.559649</c:v>
                </c:pt>
                <c:pt idx="93676">
                  <c:v>16.566189999999999</c:v>
                </c:pt>
                <c:pt idx="93677">
                  <c:v>16.567993999999999</c:v>
                </c:pt>
                <c:pt idx="93678">
                  <c:v>16.567557000000001</c:v>
                </c:pt>
                <c:pt idx="93679">
                  <c:v>16.563712000000002</c:v>
                </c:pt>
                <c:pt idx="93680">
                  <c:v>16.564681999999998</c:v>
                </c:pt>
                <c:pt idx="93681">
                  <c:v>16.571404000000001</c:v>
                </c:pt>
                <c:pt idx="93682">
                  <c:v>16.564662999999999</c:v>
                </c:pt>
                <c:pt idx="93683">
                  <c:v>16.564686000000002</c:v>
                </c:pt>
                <c:pt idx="93684">
                  <c:v>16.576727999999999</c:v>
                </c:pt>
                <c:pt idx="93685">
                  <c:v>16.57236</c:v>
                </c:pt>
                <c:pt idx="93686">
                  <c:v>16.561336000000001</c:v>
                </c:pt>
                <c:pt idx="93687">
                  <c:v>16.564908000000003</c:v>
                </c:pt>
                <c:pt idx="93688">
                  <c:v>16.567785999999998</c:v>
                </c:pt>
                <c:pt idx="93689">
                  <c:v>16.558880000000002</c:v>
                </c:pt>
                <c:pt idx="93690">
                  <c:v>16.562192</c:v>
                </c:pt>
                <c:pt idx="93691">
                  <c:v>16.571089000000001</c:v>
                </c:pt>
                <c:pt idx="93692">
                  <c:v>16.567047000000002</c:v>
                </c:pt>
                <c:pt idx="93693">
                  <c:v>16.572098</c:v>
                </c:pt>
                <c:pt idx="93694">
                  <c:v>16.574314000000001</c:v>
                </c:pt>
                <c:pt idx="93695">
                  <c:v>16.561205000000001</c:v>
                </c:pt>
                <c:pt idx="93696">
                  <c:v>16.561959999999999</c:v>
                </c:pt>
                <c:pt idx="93697">
                  <c:v>16.575938999999998</c:v>
                </c:pt>
                <c:pt idx="93698">
                  <c:v>16.57593</c:v>
                </c:pt>
                <c:pt idx="93699">
                  <c:v>16.567799000000001</c:v>
                </c:pt>
                <c:pt idx="93700">
                  <c:v>16.573629</c:v>
                </c:pt>
                <c:pt idx="93701">
                  <c:v>16.570664999999998</c:v>
                </c:pt>
                <c:pt idx="93702">
                  <c:v>16.561935999999999</c:v>
                </c:pt>
                <c:pt idx="93703">
                  <c:v>16.570041</c:v>
                </c:pt>
                <c:pt idx="93704">
                  <c:v>16.571997</c:v>
                </c:pt>
                <c:pt idx="93705">
                  <c:v>16.566595</c:v>
                </c:pt>
                <c:pt idx="93706">
                  <c:v>16.570571999999999</c:v>
                </c:pt>
                <c:pt idx="93707">
                  <c:v>16.575375000000001</c:v>
                </c:pt>
                <c:pt idx="93708">
                  <c:v>16.570664999999998</c:v>
                </c:pt>
                <c:pt idx="93709">
                  <c:v>16.566192000000001</c:v>
                </c:pt>
                <c:pt idx="93710">
                  <c:v>16.574088</c:v>
                </c:pt>
                <c:pt idx="93711">
                  <c:v>16.566913</c:v>
                </c:pt>
                <c:pt idx="93712">
                  <c:v>16.556074000000002</c:v>
                </c:pt>
                <c:pt idx="93713">
                  <c:v>16.575963000000002</c:v>
                </c:pt>
                <c:pt idx="93714">
                  <c:v>16.586959999999998</c:v>
                </c:pt>
                <c:pt idx="93715">
                  <c:v>16.569329</c:v>
                </c:pt>
                <c:pt idx="93716">
                  <c:v>16.567320000000002</c:v>
                </c:pt>
                <c:pt idx="93717">
                  <c:v>16.578614999999999</c:v>
                </c:pt>
                <c:pt idx="93718">
                  <c:v>16.570292000000002</c:v>
                </c:pt>
                <c:pt idx="93719">
                  <c:v>16.569130999999999</c:v>
                </c:pt>
                <c:pt idx="93720">
                  <c:v>16.581352000000003</c:v>
                </c:pt>
                <c:pt idx="93721">
                  <c:v>16.572642000000002</c:v>
                </c:pt>
                <c:pt idx="93722">
                  <c:v>16.572963000000001</c:v>
                </c:pt>
                <c:pt idx="93723">
                  <c:v>16.587637999999998</c:v>
                </c:pt>
                <c:pt idx="93724">
                  <c:v>16.577365</c:v>
                </c:pt>
                <c:pt idx="93725">
                  <c:v>16.566307999999999</c:v>
                </c:pt>
                <c:pt idx="93726">
                  <c:v>16.579884</c:v>
                </c:pt>
                <c:pt idx="93727">
                  <c:v>16.579774999999998</c:v>
                </c:pt>
                <c:pt idx="93728">
                  <c:v>16.566148999999999</c:v>
                </c:pt>
                <c:pt idx="93729">
                  <c:v>16.574407999999998</c:v>
                </c:pt>
                <c:pt idx="93730">
                  <c:v>16.577761000000002</c:v>
                </c:pt>
                <c:pt idx="93731">
                  <c:v>16.563307000000002</c:v>
                </c:pt>
                <c:pt idx="93732">
                  <c:v>16.571348</c:v>
                </c:pt>
                <c:pt idx="93733">
                  <c:v>16.580876</c:v>
                </c:pt>
                <c:pt idx="93734">
                  <c:v>16.569699999999997</c:v>
                </c:pt>
                <c:pt idx="93735">
                  <c:v>16.567149000000001</c:v>
                </c:pt>
                <c:pt idx="93736">
                  <c:v>16.578336</c:v>
                </c:pt>
                <c:pt idx="93737">
                  <c:v>16.578350999999998</c:v>
                </c:pt>
                <c:pt idx="93738">
                  <c:v>16.567720000000001</c:v>
                </c:pt>
                <c:pt idx="93739">
                  <c:v>16.573622999999998</c:v>
                </c:pt>
                <c:pt idx="93740">
                  <c:v>16.580978999999999</c:v>
                </c:pt>
                <c:pt idx="93741">
                  <c:v>16.573871</c:v>
                </c:pt>
                <c:pt idx="93742">
                  <c:v>16.575903</c:v>
                </c:pt>
                <c:pt idx="93743">
                  <c:v>16.585135000000001</c:v>
                </c:pt>
                <c:pt idx="93744">
                  <c:v>16.582506000000002</c:v>
                </c:pt>
                <c:pt idx="93745">
                  <c:v>16.575281</c:v>
                </c:pt>
                <c:pt idx="93746">
                  <c:v>16.576314</c:v>
                </c:pt>
                <c:pt idx="93747">
                  <c:v>16.573798</c:v>
                </c:pt>
                <c:pt idx="93748">
                  <c:v>16.571714999999998</c:v>
                </c:pt>
                <c:pt idx="93749">
                  <c:v>16.579808</c:v>
                </c:pt>
                <c:pt idx="93750">
                  <c:v>16.573053000000002</c:v>
                </c:pt>
                <c:pt idx="93751">
                  <c:v>16.569696</c:v>
                </c:pt>
                <c:pt idx="93752">
                  <c:v>16.582968999999999</c:v>
                </c:pt>
                <c:pt idx="93753">
                  <c:v>16.581459000000002</c:v>
                </c:pt>
                <c:pt idx="93754">
                  <c:v>16.574292</c:v>
                </c:pt>
                <c:pt idx="93755">
                  <c:v>16.576559</c:v>
                </c:pt>
                <c:pt idx="93756">
                  <c:v>16.577455</c:v>
                </c:pt>
                <c:pt idx="93757">
                  <c:v>16.573796999999999</c:v>
                </c:pt>
                <c:pt idx="93758">
                  <c:v>16.575085000000001</c:v>
                </c:pt>
                <c:pt idx="93759">
                  <c:v>16.580731</c:v>
                </c:pt>
                <c:pt idx="93760">
                  <c:v>16.583724</c:v>
                </c:pt>
                <c:pt idx="93761">
                  <c:v>16.587054000000002</c:v>
                </c:pt>
                <c:pt idx="93762">
                  <c:v>16.588697</c:v>
                </c:pt>
                <c:pt idx="93763">
                  <c:v>16.589458999999998</c:v>
                </c:pt>
                <c:pt idx="93764">
                  <c:v>16.584864</c:v>
                </c:pt>
                <c:pt idx="93765">
                  <c:v>16.581991000000002</c:v>
                </c:pt>
                <c:pt idx="93766">
                  <c:v>16.588853</c:v>
                </c:pt>
                <c:pt idx="93767">
                  <c:v>16.584665000000001</c:v>
                </c:pt>
                <c:pt idx="93768">
                  <c:v>16.57835</c:v>
                </c:pt>
                <c:pt idx="93769">
                  <c:v>16.577821</c:v>
                </c:pt>
                <c:pt idx="93770">
                  <c:v>16.574503</c:v>
                </c:pt>
                <c:pt idx="93771">
                  <c:v>16.581716999999998</c:v>
                </c:pt>
                <c:pt idx="93772">
                  <c:v>16.586067</c:v>
                </c:pt>
                <c:pt idx="93773">
                  <c:v>16.580083999999999</c:v>
                </c:pt>
                <c:pt idx="93774">
                  <c:v>16.579965000000001</c:v>
                </c:pt>
                <c:pt idx="93775">
                  <c:v>16.583688000000002</c:v>
                </c:pt>
                <c:pt idx="93776">
                  <c:v>16.585599000000002</c:v>
                </c:pt>
                <c:pt idx="93777">
                  <c:v>16.584236000000001</c:v>
                </c:pt>
                <c:pt idx="93778">
                  <c:v>16.583460000000002</c:v>
                </c:pt>
                <c:pt idx="93779">
                  <c:v>16.578904000000001</c:v>
                </c:pt>
                <c:pt idx="93780">
                  <c:v>16.582207</c:v>
                </c:pt>
                <c:pt idx="93781">
                  <c:v>16.592916000000002</c:v>
                </c:pt>
                <c:pt idx="93782">
                  <c:v>16.587104</c:v>
                </c:pt>
                <c:pt idx="93783">
                  <c:v>16.581397000000003</c:v>
                </c:pt>
                <c:pt idx="93784">
                  <c:v>16.586990999999998</c:v>
                </c:pt>
                <c:pt idx="93785">
                  <c:v>16.585037</c:v>
                </c:pt>
                <c:pt idx="93786">
                  <c:v>16.578628999999999</c:v>
                </c:pt>
                <c:pt idx="93787">
                  <c:v>16.581088000000001</c:v>
                </c:pt>
                <c:pt idx="93788">
                  <c:v>16.585425999999998</c:v>
                </c:pt>
                <c:pt idx="93789">
                  <c:v>16.581715000000003</c:v>
                </c:pt>
                <c:pt idx="93790">
                  <c:v>16.580998999999998</c:v>
                </c:pt>
                <c:pt idx="93791">
                  <c:v>16.580469999999998</c:v>
                </c:pt>
                <c:pt idx="93792">
                  <c:v>16.575357</c:v>
                </c:pt>
                <c:pt idx="93793">
                  <c:v>16.579879999999999</c:v>
                </c:pt>
                <c:pt idx="93794">
                  <c:v>16.584152</c:v>
                </c:pt>
                <c:pt idx="93795">
                  <c:v>16.577241999999998</c:v>
                </c:pt>
                <c:pt idx="93796">
                  <c:v>16.574859</c:v>
                </c:pt>
                <c:pt idx="93797">
                  <c:v>16.584546</c:v>
                </c:pt>
                <c:pt idx="93798">
                  <c:v>16.586266999999999</c:v>
                </c:pt>
                <c:pt idx="93799">
                  <c:v>16.579836</c:v>
                </c:pt>
                <c:pt idx="93800">
                  <c:v>16.589715999999999</c:v>
                </c:pt>
                <c:pt idx="93801">
                  <c:v>16.593736</c:v>
                </c:pt>
                <c:pt idx="93802">
                  <c:v>16.587478000000001</c:v>
                </c:pt>
                <c:pt idx="93803">
                  <c:v>16.591023</c:v>
                </c:pt>
                <c:pt idx="93804">
                  <c:v>16.588830999999999</c:v>
                </c:pt>
                <c:pt idx="93805">
                  <c:v>16.585650000000001</c:v>
                </c:pt>
                <c:pt idx="93806">
                  <c:v>16.588479</c:v>
                </c:pt>
                <c:pt idx="93807">
                  <c:v>16.587927000000001</c:v>
                </c:pt>
                <c:pt idx="93808">
                  <c:v>16.585805999999998</c:v>
                </c:pt>
                <c:pt idx="93809">
                  <c:v>16.589230999999998</c:v>
                </c:pt>
                <c:pt idx="93810">
                  <c:v>16.591829000000001</c:v>
                </c:pt>
                <c:pt idx="93811">
                  <c:v>16.592003999999999</c:v>
                </c:pt>
                <c:pt idx="93812">
                  <c:v>16.600048000000001</c:v>
                </c:pt>
                <c:pt idx="93813">
                  <c:v>16.593772999999999</c:v>
                </c:pt>
                <c:pt idx="93814">
                  <c:v>16.577663000000001</c:v>
                </c:pt>
                <c:pt idx="93815">
                  <c:v>16.586093999999999</c:v>
                </c:pt>
                <c:pt idx="93816">
                  <c:v>16.594177000000002</c:v>
                </c:pt>
                <c:pt idx="93817">
                  <c:v>16.584220999999999</c:v>
                </c:pt>
                <c:pt idx="93818">
                  <c:v>16.584242</c:v>
                </c:pt>
                <c:pt idx="93819">
                  <c:v>16.597504999999998</c:v>
                </c:pt>
                <c:pt idx="93820">
                  <c:v>16.595541000000001</c:v>
                </c:pt>
                <c:pt idx="93821">
                  <c:v>16.588369999999998</c:v>
                </c:pt>
                <c:pt idx="93822">
                  <c:v>16.596510000000002</c:v>
                </c:pt>
                <c:pt idx="93823">
                  <c:v>16.593959999999999</c:v>
                </c:pt>
                <c:pt idx="93824">
                  <c:v>16.587260000000001</c:v>
                </c:pt>
                <c:pt idx="93825">
                  <c:v>16.592243</c:v>
                </c:pt>
                <c:pt idx="93826">
                  <c:v>16.590071000000002</c:v>
                </c:pt>
                <c:pt idx="93827">
                  <c:v>16.587656000000003</c:v>
                </c:pt>
                <c:pt idx="93828">
                  <c:v>16.595426</c:v>
                </c:pt>
                <c:pt idx="93829">
                  <c:v>16.591068</c:v>
                </c:pt>
                <c:pt idx="93830">
                  <c:v>16.575701000000002</c:v>
                </c:pt>
                <c:pt idx="93831">
                  <c:v>16.580401000000002</c:v>
                </c:pt>
                <c:pt idx="93832">
                  <c:v>16.594183999999998</c:v>
                </c:pt>
                <c:pt idx="93833">
                  <c:v>16.587721000000002</c:v>
                </c:pt>
                <c:pt idx="93834">
                  <c:v>16.585820999999999</c:v>
                </c:pt>
                <c:pt idx="93835">
                  <c:v>16.593766000000002</c:v>
                </c:pt>
                <c:pt idx="93836">
                  <c:v>16.590958000000001</c:v>
                </c:pt>
                <c:pt idx="93837">
                  <c:v>16.586052000000002</c:v>
                </c:pt>
                <c:pt idx="93838">
                  <c:v>16.587958999999998</c:v>
                </c:pt>
                <c:pt idx="93839">
                  <c:v>16.593133999999999</c:v>
                </c:pt>
                <c:pt idx="93840">
                  <c:v>16.590237000000002</c:v>
                </c:pt>
                <c:pt idx="93841">
                  <c:v>16.591799999999999</c:v>
                </c:pt>
                <c:pt idx="93842">
                  <c:v>16.598181</c:v>
                </c:pt>
                <c:pt idx="93843">
                  <c:v>16.592756999999999</c:v>
                </c:pt>
                <c:pt idx="93844">
                  <c:v>16.595207000000002</c:v>
                </c:pt>
                <c:pt idx="93845">
                  <c:v>16.596910999999999</c:v>
                </c:pt>
                <c:pt idx="93846">
                  <c:v>16.589109000000001</c:v>
                </c:pt>
                <c:pt idx="93847">
                  <c:v>16.597434</c:v>
                </c:pt>
                <c:pt idx="93848">
                  <c:v>16.603586</c:v>
                </c:pt>
                <c:pt idx="93849">
                  <c:v>16.595592</c:v>
                </c:pt>
                <c:pt idx="93850">
                  <c:v>16.591802000000001</c:v>
                </c:pt>
                <c:pt idx="93851">
                  <c:v>16.595510000000001</c:v>
                </c:pt>
                <c:pt idx="93852">
                  <c:v>16.594493</c:v>
                </c:pt>
                <c:pt idx="93853">
                  <c:v>16.588551000000002</c:v>
                </c:pt>
                <c:pt idx="93854">
                  <c:v>16.593194</c:v>
                </c:pt>
                <c:pt idx="93855">
                  <c:v>16.594582000000003</c:v>
                </c:pt>
                <c:pt idx="93856">
                  <c:v>16.589091</c:v>
                </c:pt>
                <c:pt idx="93857">
                  <c:v>16.594936000000001</c:v>
                </c:pt>
                <c:pt idx="93858">
                  <c:v>16.597948000000002</c:v>
                </c:pt>
                <c:pt idx="93859">
                  <c:v>16.588829</c:v>
                </c:pt>
                <c:pt idx="93860">
                  <c:v>16.589055999999999</c:v>
                </c:pt>
                <c:pt idx="93861">
                  <c:v>16.601087</c:v>
                </c:pt>
                <c:pt idx="93862">
                  <c:v>16.599162</c:v>
                </c:pt>
                <c:pt idx="93863">
                  <c:v>16.597667999999999</c:v>
                </c:pt>
                <c:pt idx="93864">
                  <c:v>16.601489999999998</c:v>
                </c:pt>
                <c:pt idx="93865">
                  <c:v>16.593654000000001</c:v>
                </c:pt>
                <c:pt idx="93866">
                  <c:v>16.596285000000002</c:v>
                </c:pt>
                <c:pt idx="93867">
                  <c:v>16.602252999999997</c:v>
                </c:pt>
                <c:pt idx="93868">
                  <c:v>16.596928999999999</c:v>
                </c:pt>
                <c:pt idx="93869">
                  <c:v>16.598496000000001</c:v>
                </c:pt>
                <c:pt idx="93870">
                  <c:v>16.604019000000001</c:v>
                </c:pt>
                <c:pt idx="93871">
                  <c:v>16.604933000000003</c:v>
                </c:pt>
                <c:pt idx="93872">
                  <c:v>16.605488999999999</c:v>
                </c:pt>
                <c:pt idx="93873">
                  <c:v>16.609264</c:v>
                </c:pt>
                <c:pt idx="93874">
                  <c:v>16.601094</c:v>
                </c:pt>
                <c:pt idx="93875">
                  <c:v>16.593910000000001</c:v>
                </c:pt>
                <c:pt idx="93876">
                  <c:v>16.602584</c:v>
                </c:pt>
                <c:pt idx="93877">
                  <c:v>16.600358999999997</c:v>
                </c:pt>
                <c:pt idx="93878">
                  <c:v>16.594909999999999</c:v>
                </c:pt>
                <c:pt idx="93879">
                  <c:v>16.602198999999999</c:v>
                </c:pt>
                <c:pt idx="93880">
                  <c:v>16.602820000000001</c:v>
                </c:pt>
                <c:pt idx="93881">
                  <c:v>16.595376000000002</c:v>
                </c:pt>
                <c:pt idx="93882">
                  <c:v>16.600365</c:v>
                </c:pt>
                <c:pt idx="93883">
                  <c:v>16.605803999999999</c:v>
                </c:pt>
                <c:pt idx="93884">
                  <c:v>16.594673</c:v>
                </c:pt>
                <c:pt idx="93885">
                  <c:v>16.594605999999999</c:v>
                </c:pt>
                <c:pt idx="93886">
                  <c:v>16.608285000000002</c:v>
                </c:pt>
                <c:pt idx="93887">
                  <c:v>16.605055999999998</c:v>
                </c:pt>
                <c:pt idx="93888">
                  <c:v>16.604194</c:v>
                </c:pt>
                <c:pt idx="93889">
                  <c:v>16.610306999999999</c:v>
                </c:pt>
                <c:pt idx="93890">
                  <c:v>16.607191999999998</c:v>
                </c:pt>
                <c:pt idx="93891">
                  <c:v>16.609949</c:v>
                </c:pt>
                <c:pt idx="93892">
                  <c:v>16.608691</c:v>
                </c:pt>
                <c:pt idx="93893">
                  <c:v>16.594441</c:v>
                </c:pt>
                <c:pt idx="93894">
                  <c:v>16.59076</c:v>
                </c:pt>
                <c:pt idx="93895">
                  <c:v>16.602923000000001</c:v>
                </c:pt>
                <c:pt idx="93896">
                  <c:v>16.601793999999998</c:v>
                </c:pt>
                <c:pt idx="93897">
                  <c:v>16.588293</c:v>
                </c:pt>
                <c:pt idx="93898">
                  <c:v>16.595575</c:v>
                </c:pt>
                <c:pt idx="93899">
                  <c:v>16.603189999999998</c:v>
                </c:pt>
                <c:pt idx="93900">
                  <c:v>16.592173000000003</c:v>
                </c:pt>
                <c:pt idx="93901">
                  <c:v>16.593852999999999</c:v>
                </c:pt>
                <c:pt idx="93902">
                  <c:v>16.609850999999999</c:v>
                </c:pt>
                <c:pt idx="93903">
                  <c:v>16.605550000000001</c:v>
                </c:pt>
                <c:pt idx="93904">
                  <c:v>16.59581</c:v>
                </c:pt>
                <c:pt idx="93905">
                  <c:v>16.603835</c:v>
                </c:pt>
                <c:pt idx="93906">
                  <c:v>16.599477</c:v>
                </c:pt>
                <c:pt idx="93907">
                  <c:v>16.595050000000001</c:v>
                </c:pt>
                <c:pt idx="93908">
                  <c:v>16.606259000000001</c:v>
                </c:pt>
                <c:pt idx="93909">
                  <c:v>16.601340999999998</c:v>
                </c:pt>
                <c:pt idx="93910">
                  <c:v>16.597951000000002</c:v>
                </c:pt>
                <c:pt idx="93911">
                  <c:v>16.60914</c:v>
                </c:pt>
                <c:pt idx="93912">
                  <c:v>16.609394000000002</c:v>
                </c:pt>
                <c:pt idx="93913">
                  <c:v>16.606881000000001</c:v>
                </c:pt>
                <c:pt idx="93914">
                  <c:v>16.613557999999998</c:v>
                </c:pt>
                <c:pt idx="93915">
                  <c:v>16.611784999999998</c:v>
                </c:pt>
                <c:pt idx="93916">
                  <c:v>16.602308999999998</c:v>
                </c:pt>
                <c:pt idx="93917">
                  <c:v>16.607796</c:v>
                </c:pt>
                <c:pt idx="93918">
                  <c:v>16.606349999999999</c:v>
                </c:pt>
                <c:pt idx="93919">
                  <c:v>16.591487999999998</c:v>
                </c:pt>
                <c:pt idx="93920">
                  <c:v>16.597709000000002</c:v>
                </c:pt>
                <c:pt idx="93921">
                  <c:v>16.608128000000001</c:v>
                </c:pt>
                <c:pt idx="93922">
                  <c:v>16.607001</c:v>
                </c:pt>
                <c:pt idx="93923">
                  <c:v>16.608179</c:v>
                </c:pt>
                <c:pt idx="93924">
                  <c:v>16.608712000000001</c:v>
                </c:pt>
                <c:pt idx="93925">
                  <c:v>16.608837999999999</c:v>
                </c:pt>
                <c:pt idx="93926">
                  <c:v>16.603482</c:v>
                </c:pt>
                <c:pt idx="93927">
                  <c:v>16.602459</c:v>
                </c:pt>
                <c:pt idx="93928">
                  <c:v>16.610742999999999</c:v>
                </c:pt>
                <c:pt idx="93929">
                  <c:v>16.607156</c:v>
                </c:pt>
                <c:pt idx="93930">
                  <c:v>16.599610999999999</c:v>
                </c:pt>
                <c:pt idx="93931">
                  <c:v>16.602657000000001</c:v>
                </c:pt>
                <c:pt idx="93932">
                  <c:v>16.604644999999998</c:v>
                </c:pt>
                <c:pt idx="93933">
                  <c:v>16.606923000000002</c:v>
                </c:pt>
                <c:pt idx="93934">
                  <c:v>16.618454</c:v>
                </c:pt>
                <c:pt idx="93935">
                  <c:v>16.623083000000001</c:v>
                </c:pt>
                <c:pt idx="93936">
                  <c:v>16.619309999999999</c:v>
                </c:pt>
                <c:pt idx="93937">
                  <c:v>16.617895000000001</c:v>
                </c:pt>
                <c:pt idx="93938">
                  <c:v>16.609992999999999</c:v>
                </c:pt>
                <c:pt idx="93939">
                  <c:v>16.610905000000002</c:v>
                </c:pt>
                <c:pt idx="93940">
                  <c:v>16.617195000000002</c:v>
                </c:pt>
                <c:pt idx="93941">
                  <c:v>16.604889</c:v>
                </c:pt>
                <c:pt idx="93942">
                  <c:v>16.599515</c:v>
                </c:pt>
                <c:pt idx="93943">
                  <c:v>16.610993999999998</c:v>
                </c:pt>
                <c:pt idx="93944">
                  <c:v>16.614316000000002</c:v>
                </c:pt>
                <c:pt idx="93945">
                  <c:v>16.611783000000003</c:v>
                </c:pt>
                <c:pt idx="93946">
                  <c:v>16.617563000000001</c:v>
                </c:pt>
                <c:pt idx="93947">
                  <c:v>16.617773</c:v>
                </c:pt>
                <c:pt idx="93948">
                  <c:v>16.605953</c:v>
                </c:pt>
                <c:pt idx="93949">
                  <c:v>16.606836000000001</c:v>
                </c:pt>
                <c:pt idx="93950">
                  <c:v>16.611339000000001</c:v>
                </c:pt>
                <c:pt idx="93951">
                  <c:v>16.604044999999999</c:v>
                </c:pt>
                <c:pt idx="93952">
                  <c:v>16.606316</c:v>
                </c:pt>
                <c:pt idx="93953">
                  <c:v>16.616174000000001</c:v>
                </c:pt>
                <c:pt idx="93954">
                  <c:v>16.615278</c:v>
                </c:pt>
                <c:pt idx="93955">
                  <c:v>16.607303999999999</c:v>
                </c:pt>
                <c:pt idx="93956">
                  <c:v>16.609120000000001</c:v>
                </c:pt>
                <c:pt idx="93957">
                  <c:v>16.614407999999997</c:v>
                </c:pt>
                <c:pt idx="93958">
                  <c:v>16.612850000000002</c:v>
                </c:pt>
                <c:pt idx="93959">
                  <c:v>16.612613</c:v>
                </c:pt>
                <c:pt idx="93960">
                  <c:v>16.610787000000002</c:v>
                </c:pt>
                <c:pt idx="93961">
                  <c:v>16.608390999999997</c:v>
                </c:pt>
                <c:pt idx="93962">
                  <c:v>16.612987</c:v>
                </c:pt>
                <c:pt idx="93963">
                  <c:v>16.613706000000001</c:v>
                </c:pt>
                <c:pt idx="93964">
                  <c:v>16.604989</c:v>
                </c:pt>
                <c:pt idx="93965">
                  <c:v>16.599299000000002</c:v>
                </c:pt>
                <c:pt idx="93966">
                  <c:v>16.608098999999999</c:v>
                </c:pt>
                <c:pt idx="93967">
                  <c:v>16.61469</c:v>
                </c:pt>
                <c:pt idx="93968">
                  <c:v>16.610495999999998</c:v>
                </c:pt>
                <c:pt idx="93969">
                  <c:v>16.612416</c:v>
                </c:pt>
                <c:pt idx="93970">
                  <c:v>16.619101000000001</c:v>
                </c:pt>
                <c:pt idx="93971">
                  <c:v>16.623566</c:v>
                </c:pt>
                <c:pt idx="93972">
                  <c:v>16.623601999999998</c:v>
                </c:pt>
                <c:pt idx="93973">
                  <c:v>16.621611999999999</c:v>
                </c:pt>
                <c:pt idx="93974">
                  <c:v>16.618068999999998</c:v>
                </c:pt>
                <c:pt idx="93975">
                  <c:v>16.617992999999998</c:v>
                </c:pt>
                <c:pt idx="93976">
                  <c:v>16.620922999999998</c:v>
                </c:pt>
                <c:pt idx="93977">
                  <c:v>16.611570999999998</c:v>
                </c:pt>
                <c:pt idx="93978">
                  <c:v>16.61412</c:v>
                </c:pt>
                <c:pt idx="93979">
                  <c:v>16.626657999999999</c:v>
                </c:pt>
                <c:pt idx="93980">
                  <c:v>16.617535</c:v>
                </c:pt>
                <c:pt idx="93981">
                  <c:v>16.612697000000001</c:v>
                </c:pt>
                <c:pt idx="93982">
                  <c:v>16.618082999999999</c:v>
                </c:pt>
                <c:pt idx="93983">
                  <c:v>16.619132</c:v>
                </c:pt>
                <c:pt idx="93984">
                  <c:v>16.621341000000001</c:v>
                </c:pt>
                <c:pt idx="93985">
                  <c:v>16.622107</c:v>
                </c:pt>
                <c:pt idx="93986">
                  <c:v>16.616621000000002</c:v>
                </c:pt>
                <c:pt idx="93987">
                  <c:v>16.613063</c:v>
                </c:pt>
                <c:pt idx="93988">
                  <c:v>16.618887999999998</c:v>
                </c:pt>
                <c:pt idx="93989">
                  <c:v>16.614532000000001</c:v>
                </c:pt>
                <c:pt idx="93990">
                  <c:v>16.609870999999998</c:v>
                </c:pt>
                <c:pt idx="93991">
                  <c:v>16.618251000000001</c:v>
                </c:pt>
                <c:pt idx="93992">
                  <c:v>16.617418000000001</c:v>
                </c:pt>
                <c:pt idx="93993">
                  <c:v>16.618960999999999</c:v>
                </c:pt>
                <c:pt idx="93994">
                  <c:v>16.629832999999998</c:v>
                </c:pt>
                <c:pt idx="93995">
                  <c:v>16.626030999999998</c:v>
                </c:pt>
                <c:pt idx="93996">
                  <c:v>16.613391999999997</c:v>
                </c:pt>
                <c:pt idx="93997">
                  <c:v>16.619669999999999</c:v>
                </c:pt>
                <c:pt idx="93998">
                  <c:v>16.633589999999998</c:v>
                </c:pt>
                <c:pt idx="93999">
                  <c:v>16.625515999999998</c:v>
                </c:pt>
                <c:pt idx="94000">
                  <c:v>16.619945999999999</c:v>
                </c:pt>
                <c:pt idx="94001">
                  <c:v>16.628340999999999</c:v>
                </c:pt>
                <c:pt idx="94002">
                  <c:v>16.619129999999998</c:v>
                </c:pt>
                <c:pt idx="94003">
                  <c:v>16.609199</c:v>
                </c:pt>
                <c:pt idx="94004">
                  <c:v>16.619630000000001</c:v>
                </c:pt>
                <c:pt idx="94005">
                  <c:v>16.624071999999998</c:v>
                </c:pt>
                <c:pt idx="94006">
                  <c:v>16.609152999999999</c:v>
                </c:pt>
                <c:pt idx="94007">
                  <c:v>16.610333000000001</c:v>
                </c:pt>
                <c:pt idx="94008">
                  <c:v>16.626483</c:v>
                </c:pt>
                <c:pt idx="94009">
                  <c:v>16.618658</c:v>
                </c:pt>
                <c:pt idx="94010">
                  <c:v>16.611876000000002</c:v>
                </c:pt>
                <c:pt idx="94011">
                  <c:v>16.624864000000002</c:v>
                </c:pt>
                <c:pt idx="94012">
                  <c:v>16.623578999999999</c:v>
                </c:pt>
                <c:pt idx="94013">
                  <c:v>16.613837</c:v>
                </c:pt>
                <c:pt idx="94014">
                  <c:v>16.614111999999999</c:v>
                </c:pt>
                <c:pt idx="94015">
                  <c:v>16.611215000000001</c:v>
                </c:pt>
                <c:pt idx="94016">
                  <c:v>16.609735000000001</c:v>
                </c:pt>
                <c:pt idx="94017">
                  <c:v>16.619842999999999</c:v>
                </c:pt>
                <c:pt idx="94018">
                  <c:v>16.626198000000002</c:v>
                </c:pt>
                <c:pt idx="94019">
                  <c:v>16.624212</c:v>
                </c:pt>
                <c:pt idx="94020">
                  <c:v>16.631568999999999</c:v>
                </c:pt>
                <c:pt idx="94021">
                  <c:v>16.632221999999999</c:v>
                </c:pt>
                <c:pt idx="94022">
                  <c:v>16.625360999999998</c:v>
                </c:pt>
                <c:pt idx="94023">
                  <c:v>16.628881</c:v>
                </c:pt>
                <c:pt idx="94024">
                  <c:v>16.626412999999999</c:v>
                </c:pt>
                <c:pt idx="94025">
                  <c:v>16.620266000000001</c:v>
                </c:pt>
                <c:pt idx="94026">
                  <c:v>16.617660999999998</c:v>
                </c:pt>
                <c:pt idx="94027">
                  <c:v>16.622129999999999</c:v>
                </c:pt>
                <c:pt idx="94028">
                  <c:v>16.626013</c:v>
                </c:pt>
                <c:pt idx="94029">
                  <c:v>16.62031</c:v>
                </c:pt>
                <c:pt idx="94030">
                  <c:v>16.62022</c:v>
                </c:pt>
                <c:pt idx="94031">
                  <c:v>16.615796</c:v>
                </c:pt>
                <c:pt idx="94032">
                  <c:v>16.617381000000002</c:v>
                </c:pt>
                <c:pt idx="94033">
                  <c:v>16.635224000000001</c:v>
                </c:pt>
                <c:pt idx="94034">
                  <c:v>16.636490999999999</c:v>
                </c:pt>
                <c:pt idx="94035">
                  <c:v>16.621611999999999</c:v>
                </c:pt>
                <c:pt idx="94036">
                  <c:v>16.621225000000003</c:v>
                </c:pt>
                <c:pt idx="94037">
                  <c:v>16.626951999999999</c:v>
                </c:pt>
                <c:pt idx="94038">
                  <c:v>16.618231999999999</c:v>
                </c:pt>
                <c:pt idx="94039">
                  <c:v>16.623041000000001</c:v>
                </c:pt>
                <c:pt idx="94040">
                  <c:v>16.634526999999999</c:v>
                </c:pt>
                <c:pt idx="94041">
                  <c:v>16.620694</c:v>
                </c:pt>
                <c:pt idx="94042">
                  <c:v>16.617055000000001</c:v>
                </c:pt>
                <c:pt idx="94043">
                  <c:v>16.632175</c:v>
                </c:pt>
                <c:pt idx="94044">
                  <c:v>16.634518</c:v>
                </c:pt>
                <c:pt idx="94045">
                  <c:v>16.629158</c:v>
                </c:pt>
                <c:pt idx="94046">
                  <c:v>16.632323</c:v>
                </c:pt>
                <c:pt idx="94047">
                  <c:v>16.633267</c:v>
                </c:pt>
                <c:pt idx="94048">
                  <c:v>16.61992</c:v>
                </c:pt>
                <c:pt idx="94049">
                  <c:v>16.618652000000001</c:v>
                </c:pt>
                <c:pt idx="94050">
                  <c:v>16.623840000000001</c:v>
                </c:pt>
                <c:pt idx="94051">
                  <c:v>16.619047999999999</c:v>
                </c:pt>
                <c:pt idx="94052">
                  <c:v>16.626207999999998</c:v>
                </c:pt>
                <c:pt idx="94053">
                  <c:v>16.634411999999998</c:v>
                </c:pt>
                <c:pt idx="94054">
                  <c:v>16.62602</c:v>
                </c:pt>
                <c:pt idx="94055">
                  <c:v>16.619830999999998</c:v>
                </c:pt>
                <c:pt idx="94056">
                  <c:v>16.630279999999999</c:v>
                </c:pt>
                <c:pt idx="94057">
                  <c:v>16.632021000000002</c:v>
                </c:pt>
                <c:pt idx="94058">
                  <c:v>16.622045999999997</c:v>
                </c:pt>
                <c:pt idx="94059">
                  <c:v>16.628500000000003</c:v>
                </c:pt>
                <c:pt idx="94060">
                  <c:v>16.629657000000002</c:v>
                </c:pt>
                <c:pt idx="94061">
                  <c:v>16.629901</c:v>
                </c:pt>
                <c:pt idx="94062">
                  <c:v>16.641773000000001</c:v>
                </c:pt>
                <c:pt idx="94063">
                  <c:v>16.635224000000001</c:v>
                </c:pt>
                <c:pt idx="94064">
                  <c:v>16.629294999999999</c:v>
                </c:pt>
                <c:pt idx="94065">
                  <c:v>16.638415000000002</c:v>
                </c:pt>
                <c:pt idx="94066">
                  <c:v>16.634118000000001</c:v>
                </c:pt>
                <c:pt idx="94067">
                  <c:v>16.622861</c:v>
                </c:pt>
                <c:pt idx="94068">
                  <c:v>16.631526000000001</c:v>
                </c:pt>
                <c:pt idx="94069">
                  <c:v>16.637430999999999</c:v>
                </c:pt>
                <c:pt idx="94070">
                  <c:v>16.625689000000001</c:v>
                </c:pt>
                <c:pt idx="94071">
                  <c:v>16.630668</c:v>
                </c:pt>
                <c:pt idx="94072">
                  <c:v>16.635505000000002</c:v>
                </c:pt>
                <c:pt idx="94073">
                  <c:v>16.621099000000001</c:v>
                </c:pt>
                <c:pt idx="94074">
                  <c:v>16.621099000000001</c:v>
                </c:pt>
                <c:pt idx="94075">
                  <c:v>16.632383000000001</c:v>
                </c:pt>
                <c:pt idx="94076">
                  <c:v>16.633409999999998</c:v>
                </c:pt>
                <c:pt idx="94077">
                  <c:v>16.627419</c:v>
                </c:pt>
                <c:pt idx="94078">
                  <c:v>16.632643999999999</c:v>
                </c:pt>
                <c:pt idx="94079">
                  <c:v>16.638718000000001</c:v>
                </c:pt>
                <c:pt idx="94080">
                  <c:v>16.631222999999999</c:v>
                </c:pt>
                <c:pt idx="94081">
                  <c:v>16.634824999999999</c:v>
                </c:pt>
                <c:pt idx="94082">
                  <c:v>16.636648000000001</c:v>
                </c:pt>
                <c:pt idx="94083">
                  <c:v>16.631603999999999</c:v>
                </c:pt>
                <c:pt idx="94084">
                  <c:v>16.636962</c:v>
                </c:pt>
                <c:pt idx="94085">
                  <c:v>16.639191</c:v>
                </c:pt>
                <c:pt idx="94086">
                  <c:v>16.633346</c:v>
                </c:pt>
                <c:pt idx="94087">
                  <c:v>16.633794000000002</c:v>
                </c:pt>
                <c:pt idx="94088">
                  <c:v>16.641587000000001</c:v>
                </c:pt>
                <c:pt idx="94089">
                  <c:v>16.632592000000002</c:v>
                </c:pt>
                <c:pt idx="94090">
                  <c:v>16.622379000000002</c:v>
                </c:pt>
                <c:pt idx="94091">
                  <c:v>16.632649999999998</c:v>
                </c:pt>
                <c:pt idx="94092">
                  <c:v>16.631971</c:v>
                </c:pt>
                <c:pt idx="94093">
                  <c:v>16.627054000000001</c:v>
                </c:pt>
                <c:pt idx="94094">
                  <c:v>16.634709999999998</c:v>
                </c:pt>
                <c:pt idx="94095">
                  <c:v>16.636839999999999</c:v>
                </c:pt>
                <c:pt idx="94096">
                  <c:v>16.634568000000002</c:v>
                </c:pt>
                <c:pt idx="94097">
                  <c:v>16.637467999999998</c:v>
                </c:pt>
                <c:pt idx="94098">
                  <c:v>16.640540000000001</c:v>
                </c:pt>
                <c:pt idx="94099">
                  <c:v>16.632041999999998</c:v>
                </c:pt>
                <c:pt idx="94100">
                  <c:v>16.631641999999999</c:v>
                </c:pt>
                <c:pt idx="94101">
                  <c:v>16.642358999999999</c:v>
                </c:pt>
                <c:pt idx="94102">
                  <c:v>16.636174</c:v>
                </c:pt>
                <c:pt idx="94103">
                  <c:v>16.636984999999999</c:v>
                </c:pt>
                <c:pt idx="94104">
                  <c:v>16.644413999999998</c:v>
                </c:pt>
                <c:pt idx="94105">
                  <c:v>16.638514000000001</c:v>
                </c:pt>
                <c:pt idx="94106">
                  <c:v>16.634354999999999</c:v>
                </c:pt>
                <c:pt idx="94107">
                  <c:v>16.636675</c:v>
                </c:pt>
                <c:pt idx="94108">
                  <c:v>16.640326999999999</c:v>
                </c:pt>
                <c:pt idx="94109">
                  <c:v>16.637101000000001</c:v>
                </c:pt>
                <c:pt idx="94110">
                  <c:v>16.637131</c:v>
                </c:pt>
                <c:pt idx="94111">
                  <c:v>16.639106999999999</c:v>
                </c:pt>
                <c:pt idx="94112">
                  <c:v>16.634883000000002</c:v>
                </c:pt>
                <c:pt idx="94113">
                  <c:v>16.637173000000001</c:v>
                </c:pt>
                <c:pt idx="94114">
                  <c:v>16.636717000000001</c:v>
                </c:pt>
                <c:pt idx="94115">
                  <c:v>16.634156000000001</c:v>
                </c:pt>
                <c:pt idx="94116">
                  <c:v>16.639177</c:v>
                </c:pt>
                <c:pt idx="94117">
                  <c:v>16.641081</c:v>
                </c:pt>
                <c:pt idx="94118">
                  <c:v>16.635452000000001</c:v>
                </c:pt>
                <c:pt idx="94119">
                  <c:v>16.633752999999999</c:v>
                </c:pt>
                <c:pt idx="94120">
                  <c:v>16.641593</c:v>
                </c:pt>
                <c:pt idx="94121">
                  <c:v>16.645754</c:v>
                </c:pt>
                <c:pt idx="94122">
                  <c:v>16.641607999999998</c:v>
                </c:pt>
                <c:pt idx="94123">
                  <c:v>16.639589000000001</c:v>
                </c:pt>
                <c:pt idx="94124">
                  <c:v>16.639654999999998</c:v>
                </c:pt>
                <c:pt idx="94125">
                  <c:v>16.644564000000003</c:v>
                </c:pt>
                <c:pt idx="94126">
                  <c:v>16.643833000000001</c:v>
                </c:pt>
                <c:pt idx="94127">
                  <c:v>16.639011</c:v>
                </c:pt>
                <c:pt idx="94128">
                  <c:v>16.639699</c:v>
                </c:pt>
                <c:pt idx="94129">
                  <c:v>16.640530999999999</c:v>
                </c:pt>
                <c:pt idx="94130">
                  <c:v>16.643791</c:v>
                </c:pt>
                <c:pt idx="94131">
                  <c:v>16.646996000000001</c:v>
                </c:pt>
                <c:pt idx="94132">
                  <c:v>16.643311000000001</c:v>
                </c:pt>
                <c:pt idx="94133">
                  <c:v>16.635351999999997</c:v>
                </c:pt>
                <c:pt idx="94134">
                  <c:v>16.633293999999999</c:v>
                </c:pt>
                <c:pt idx="94135">
                  <c:v>16.635418999999999</c:v>
                </c:pt>
                <c:pt idx="94136">
                  <c:v>16.632097999999999</c:v>
                </c:pt>
                <c:pt idx="94137">
                  <c:v>16.633357</c:v>
                </c:pt>
                <c:pt idx="94138">
                  <c:v>16.640518</c:v>
                </c:pt>
                <c:pt idx="94139">
                  <c:v>16.643438</c:v>
                </c:pt>
                <c:pt idx="94140">
                  <c:v>16.646692999999999</c:v>
                </c:pt>
                <c:pt idx="94141">
                  <c:v>16.649217999999998</c:v>
                </c:pt>
                <c:pt idx="94142">
                  <c:v>16.652309000000002</c:v>
                </c:pt>
                <c:pt idx="94143">
                  <c:v>16.653528000000001</c:v>
                </c:pt>
                <c:pt idx="94144">
                  <c:v>16.655819000000001</c:v>
                </c:pt>
                <c:pt idx="94145">
                  <c:v>16.656319</c:v>
                </c:pt>
                <c:pt idx="94146">
                  <c:v>16.651710000000001</c:v>
                </c:pt>
                <c:pt idx="94147">
                  <c:v>16.649616000000002</c:v>
                </c:pt>
                <c:pt idx="94148">
                  <c:v>16.642077</c:v>
                </c:pt>
                <c:pt idx="94149">
                  <c:v>16.639167999999998</c:v>
                </c:pt>
                <c:pt idx="94150">
                  <c:v>16.639886000000001</c:v>
                </c:pt>
                <c:pt idx="94151">
                  <c:v>16.640084000000002</c:v>
                </c:pt>
                <c:pt idx="94152">
                  <c:v>16.645800999999999</c:v>
                </c:pt>
                <c:pt idx="94153">
                  <c:v>16.639481</c:v>
                </c:pt>
                <c:pt idx="94154">
                  <c:v>16.636232</c:v>
                </c:pt>
                <c:pt idx="94155">
                  <c:v>16.645783000000002</c:v>
                </c:pt>
                <c:pt idx="94156">
                  <c:v>16.644677000000001</c:v>
                </c:pt>
                <c:pt idx="94157">
                  <c:v>16.641517</c:v>
                </c:pt>
                <c:pt idx="94158">
                  <c:v>16.643841999999999</c:v>
                </c:pt>
                <c:pt idx="94159">
                  <c:v>16.642721999999999</c:v>
                </c:pt>
                <c:pt idx="94160">
                  <c:v>16.637267999999999</c:v>
                </c:pt>
                <c:pt idx="94161">
                  <c:v>16.642343</c:v>
                </c:pt>
                <c:pt idx="94162">
                  <c:v>16.649896999999999</c:v>
                </c:pt>
                <c:pt idx="94163">
                  <c:v>16.644764000000002</c:v>
                </c:pt>
                <c:pt idx="94164">
                  <c:v>16.645591</c:v>
                </c:pt>
                <c:pt idx="94165">
                  <c:v>16.649746</c:v>
                </c:pt>
                <c:pt idx="94166">
                  <c:v>16.654695</c:v>
                </c:pt>
                <c:pt idx="94167">
                  <c:v>16.656067</c:v>
                </c:pt>
                <c:pt idx="94168">
                  <c:v>16.645326000000001</c:v>
                </c:pt>
                <c:pt idx="94169">
                  <c:v>16.642025</c:v>
                </c:pt>
                <c:pt idx="94170">
                  <c:v>16.647632000000002</c:v>
                </c:pt>
                <c:pt idx="94171">
                  <c:v>16.651141000000003</c:v>
                </c:pt>
                <c:pt idx="94172">
                  <c:v>16.645364999999998</c:v>
                </c:pt>
                <c:pt idx="94173">
                  <c:v>16.646211000000001</c:v>
                </c:pt>
                <c:pt idx="94174">
                  <c:v>16.657024</c:v>
                </c:pt>
                <c:pt idx="94175">
                  <c:v>16.643382000000003</c:v>
                </c:pt>
                <c:pt idx="94176">
                  <c:v>16.636496999999999</c:v>
                </c:pt>
                <c:pt idx="94177">
                  <c:v>16.653753000000002</c:v>
                </c:pt>
                <c:pt idx="94178">
                  <c:v>16.650005</c:v>
                </c:pt>
                <c:pt idx="94179">
                  <c:v>16.639302999999998</c:v>
                </c:pt>
                <c:pt idx="94180">
                  <c:v>16.649369999999998</c:v>
                </c:pt>
                <c:pt idx="94181">
                  <c:v>16.656019000000001</c:v>
                </c:pt>
                <c:pt idx="94182">
                  <c:v>16.648710999999999</c:v>
                </c:pt>
                <c:pt idx="94183">
                  <c:v>16.652694</c:v>
                </c:pt>
                <c:pt idx="94184">
                  <c:v>16.657080999999998</c:v>
                </c:pt>
                <c:pt idx="94185">
                  <c:v>16.648889</c:v>
                </c:pt>
                <c:pt idx="94186">
                  <c:v>16.653340999999998</c:v>
                </c:pt>
                <c:pt idx="94187">
                  <c:v>16.655467000000002</c:v>
                </c:pt>
                <c:pt idx="94188">
                  <c:v>16.640148</c:v>
                </c:pt>
                <c:pt idx="94189">
                  <c:v>16.640853999999997</c:v>
                </c:pt>
                <c:pt idx="94190">
                  <c:v>16.654076</c:v>
                </c:pt>
                <c:pt idx="94191">
                  <c:v>16.653140999999998</c:v>
                </c:pt>
                <c:pt idx="94192">
                  <c:v>16.650247999999998</c:v>
                </c:pt>
                <c:pt idx="94193">
                  <c:v>16.660833</c:v>
                </c:pt>
                <c:pt idx="94194">
                  <c:v>16.652436000000002</c:v>
                </c:pt>
                <c:pt idx="94195">
                  <c:v>16.640269</c:v>
                </c:pt>
                <c:pt idx="94196">
                  <c:v>16.658180000000002</c:v>
                </c:pt>
                <c:pt idx="94197">
                  <c:v>16.663609999999998</c:v>
                </c:pt>
                <c:pt idx="94198">
                  <c:v>16.651341000000002</c:v>
                </c:pt>
                <c:pt idx="94199">
                  <c:v>16.652407</c:v>
                </c:pt>
                <c:pt idx="94200">
                  <c:v>16.656625999999999</c:v>
                </c:pt>
                <c:pt idx="94201">
                  <c:v>16.645735999999999</c:v>
                </c:pt>
                <c:pt idx="94202">
                  <c:v>16.639412999999998</c:v>
                </c:pt>
                <c:pt idx="94203">
                  <c:v>16.654890999999999</c:v>
                </c:pt>
                <c:pt idx="94204">
                  <c:v>16.659084</c:v>
                </c:pt>
                <c:pt idx="94205">
                  <c:v>16.648804999999999</c:v>
                </c:pt>
                <c:pt idx="94206">
                  <c:v>16.652158999999997</c:v>
                </c:pt>
                <c:pt idx="94207">
                  <c:v>16.658763</c:v>
                </c:pt>
                <c:pt idx="94208">
                  <c:v>16.658054999999997</c:v>
                </c:pt>
                <c:pt idx="94209">
                  <c:v>16.660297</c:v>
                </c:pt>
                <c:pt idx="94210">
                  <c:v>16.661617</c:v>
                </c:pt>
                <c:pt idx="94211">
                  <c:v>16.649003</c:v>
                </c:pt>
                <c:pt idx="94212">
                  <c:v>16.64603</c:v>
                </c:pt>
                <c:pt idx="94213">
                  <c:v>16.658957000000001</c:v>
                </c:pt>
                <c:pt idx="94214">
                  <c:v>16.656022</c:v>
                </c:pt>
                <c:pt idx="94215">
                  <c:v>16.649425000000001</c:v>
                </c:pt>
                <c:pt idx="94216">
                  <c:v>16.657806999999998</c:v>
                </c:pt>
                <c:pt idx="94217">
                  <c:v>16.661842999999998</c:v>
                </c:pt>
                <c:pt idx="94218">
                  <c:v>16.655260999999999</c:v>
                </c:pt>
                <c:pt idx="94219">
                  <c:v>16.654458999999999</c:v>
                </c:pt>
                <c:pt idx="94220">
                  <c:v>16.66179</c:v>
                </c:pt>
                <c:pt idx="94221">
                  <c:v>16.659725000000002</c:v>
                </c:pt>
                <c:pt idx="94222">
                  <c:v>16.654095999999999</c:v>
                </c:pt>
                <c:pt idx="94223">
                  <c:v>16.652861000000001</c:v>
                </c:pt>
                <c:pt idx="94224">
                  <c:v>16.648178999999999</c:v>
                </c:pt>
                <c:pt idx="94225">
                  <c:v>16.652081000000003</c:v>
                </c:pt>
                <c:pt idx="94226">
                  <c:v>16.655507999999998</c:v>
                </c:pt>
                <c:pt idx="94227">
                  <c:v>16.651589999999999</c:v>
                </c:pt>
                <c:pt idx="94228">
                  <c:v>16.659700000000001</c:v>
                </c:pt>
                <c:pt idx="94229">
                  <c:v>16.666707000000002</c:v>
                </c:pt>
                <c:pt idx="94230">
                  <c:v>16.660637999999999</c:v>
                </c:pt>
                <c:pt idx="94231">
                  <c:v>16.655735</c:v>
                </c:pt>
                <c:pt idx="94232">
                  <c:v>16.661211000000002</c:v>
                </c:pt>
                <c:pt idx="94233">
                  <c:v>16.663862000000002</c:v>
                </c:pt>
                <c:pt idx="94234">
                  <c:v>16.659455999999999</c:v>
                </c:pt>
                <c:pt idx="94235">
                  <c:v>16.660352</c:v>
                </c:pt>
                <c:pt idx="94236">
                  <c:v>16.662061999999999</c:v>
                </c:pt>
                <c:pt idx="94237">
                  <c:v>16.661144999999998</c:v>
                </c:pt>
                <c:pt idx="94238">
                  <c:v>16.664388000000002</c:v>
                </c:pt>
                <c:pt idx="94239">
                  <c:v>16.667442000000001</c:v>
                </c:pt>
                <c:pt idx="94240">
                  <c:v>16.657457000000001</c:v>
                </c:pt>
                <c:pt idx="94241">
                  <c:v>16.654696000000001</c:v>
                </c:pt>
                <c:pt idx="94242">
                  <c:v>16.666712</c:v>
                </c:pt>
                <c:pt idx="94243">
                  <c:v>16.657413999999999</c:v>
                </c:pt>
                <c:pt idx="94244">
                  <c:v>16.64818</c:v>
                </c:pt>
                <c:pt idx="94245">
                  <c:v>16.661683</c:v>
                </c:pt>
                <c:pt idx="94246">
                  <c:v>16.664928</c:v>
                </c:pt>
                <c:pt idx="94247">
                  <c:v>16.658152999999999</c:v>
                </c:pt>
                <c:pt idx="94248">
                  <c:v>16.657451999999999</c:v>
                </c:pt>
                <c:pt idx="94249">
                  <c:v>16.658917000000002</c:v>
                </c:pt>
                <c:pt idx="94250">
                  <c:v>16.66208</c:v>
                </c:pt>
                <c:pt idx="94251">
                  <c:v>16.670553999999999</c:v>
                </c:pt>
                <c:pt idx="94252">
                  <c:v>16.668875</c:v>
                </c:pt>
                <c:pt idx="94253">
                  <c:v>16.652059000000001</c:v>
                </c:pt>
                <c:pt idx="94254">
                  <c:v>16.651952000000001</c:v>
                </c:pt>
                <c:pt idx="94255">
                  <c:v>16.664225000000002</c:v>
                </c:pt>
                <c:pt idx="94256">
                  <c:v>16.665317000000002</c:v>
                </c:pt>
                <c:pt idx="94257">
                  <c:v>16.665032</c:v>
                </c:pt>
                <c:pt idx="94258">
                  <c:v>16.662689999999998</c:v>
                </c:pt>
                <c:pt idx="94259">
                  <c:v>16.659286000000002</c:v>
                </c:pt>
                <c:pt idx="94260">
                  <c:v>16.661144999999998</c:v>
                </c:pt>
                <c:pt idx="94261">
                  <c:v>16.662482000000001</c:v>
                </c:pt>
                <c:pt idx="94262">
                  <c:v>16.661172999999998</c:v>
                </c:pt>
                <c:pt idx="94263">
                  <c:v>16.657616000000001</c:v>
                </c:pt>
                <c:pt idx="94264">
                  <c:v>16.660301</c:v>
                </c:pt>
                <c:pt idx="94265">
                  <c:v>16.658856999999998</c:v>
                </c:pt>
                <c:pt idx="94266">
                  <c:v>16.656806</c:v>
                </c:pt>
                <c:pt idx="94267">
                  <c:v>16.668818000000002</c:v>
                </c:pt>
                <c:pt idx="94268">
                  <c:v>16.670861000000002</c:v>
                </c:pt>
                <c:pt idx="94269">
                  <c:v>16.663938000000002</c:v>
                </c:pt>
                <c:pt idx="94270">
                  <c:v>16.670545000000001</c:v>
                </c:pt>
                <c:pt idx="94271">
                  <c:v>16.671215</c:v>
                </c:pt>
                <c:pt idx="94272">
                  <c:v>16.659268000000001</c:v>
                </c:pt>
                <c:pt idx="94273">
                  <c:v>16.659382000000001</c:v>
                </c:pt>
                <c:pt idx="94274">
                  <c:v>16.6694</c:v>
                </c:pt>
                <c:pt idx="94275">
                  <c:v>16.663788</c:v>
                </c:pt>
                <c:pt idx="94276">
                  <c:v>16.657581</c:v>
                </c:pt>
                <c:pt idx="94277">
                  <c:v>16.661180000000002</c:v>
                </c:pt>
                <c:pt idx="94278">
                  <c:v>16.663399999999999</c:v>
                </c:pt>
                <c:pt idx="94279">
                  <c:v>16.667316</c:v>
                </c:pt>
                <c:pt idx="94280">
                  <c:v>16.667536999999999</c:v>
                </c:pt>
                <c:pt idx="94281">
                  <c:v>16.664918999999998</c:v>
                </c:pt>
                <c:pt idx="94282">
                  <c:v>16.666907000000002</c:v>
                </c:pt>
                <c:pt idx="94283">
                  <c:v>16.672775000000001</c:v>
                </c:pt>
                <c:pt idx="94284">
                  <c:v>16.668801000000002</c:v>
                </c:pt>
                <c:pt idx="94285">
                  <c:v>16.661867000000001</c:v>
                </c:pt>
                <c:pt idx="94286">
                  <c:v>16.66499</c:v>
                </c:pt>
                <c:pt idx="94287">
                  <c:v>16.657473</c:v>
                </c:pt>
                <c:pt idx="94288">
                  <c:v>16.658129000000002</c:v>
                </c:pt>
                <c:pt idx="94289">
                  <c:v>16.675411</c:v>
                </c:pt>
                <c:pt idx="94290">
                  <c:v>16.673565</c:v>
                </c:pt>
                <c:pt idx="94291">
                  <c:v>16.66405</c:v>
                </c:pt>
                <c:pt idx="94292">
                  <c:v>16.667217999999998</c:v>
                </c:pt>
                <c:pt idx="94293">
                  <c:v>16.676477999999999</c:v>
                </c:pt>
                <c:pt idx="94294">
                  <c:v>16.673816000000002</c:v>
                </c:pt>
                <c:pt idx="94295">
                  <c:v>16.667871999999999</c:v>
                </c:pt>
                <c:pt idx="94296">
                  <c:v>16.670953000000001</c:v>
                </c:pt>
                <c:pt idx="94297">
                  <c:v>16.668081999999998</c:v>
                </c:pt>
                <c:pt idx="94298">
                  <c:v>16.666532</c:v>
                </c:pt>
                <c:pt idx="94299">
                  <c:v>16.669567999999998</c:v>
                </c:pt>
                <c:pt idx="94300">
                  <c:v>16.665502</c:v>
                </c:pt>
                <c:pt idx="94301">
                  <c:v>16.668561</c:v>
                </c:pt>
                <c:pt idx="94302">
                  <c:v>16.676909999999999</c:v>
                </c:pt>
                <c:pt idx="94303">
                  <c:v>16.673040999999998</c:v>
                </c:pt>
                <c:pt idx="94304">
                  <c:v>16.665849000000001</c:v>
                </c:pt>
                <c:pt idx="94305">
                  <c:v>16.673607000000001</c:v>
                </c:pt>
                <c:pt idx="94306">
                  <c:v>16.677044000000002</c:v>
                </c:pt>
                <c:pt idx="94307">
                  <c:v>16.666828000000002</c:v>
                </c:pt>
                <c:pt idx="94308">
                  <c:v>16.668129999999998</c:v>
                </c:pt>
                <c:pt idx="94309">
                  <c:v>16.669226999999999</c:v>
                </c:pt>
                <c:pt idx="94310">
                  <c:v>16.665441000000001</c:v>
                </c:pt>
                <c:pt idx="94311">
                  <c:v>16.674115</c:v>
                </c:pt>
                <c:pt idx="94312">
                  <c:v>16.676749000000001</c:v>
                </c:pt>
                <c:pt idx="94313">
                  <c:v>16.665562000000001</c:v>
                </c:pt>
                <c:pt idx="94314">
                  <c:v>16.665133000000001</c:v>
                </c:pt>
                <c:pt idx="94315">
                  <c:v>16.677761</c:v>
                </c:pt>
                <c:pt idx="94316">
                  <c:v>16.680109999999999</c:v>
                </c:pt>
                <c:pt idx="94317">
                  <c:v>16.675294000000001</c:v>
                </c:pt>
                <c:pt idx="94318">
                  <c:v>16.672442</c:v>
                </c:pt>
                <c:pt idx="94319">
                  <c:v>16.663974</c:v>
                </c:pt>
                <c:pt idx="94320">
                  <c:v>16.665427000000001</c:v>
                </c:pt>
                <c:pt idx="94321">
                  <c:v>16.675312999999999</c:v>
                </c:pt>
                <c:pt idx="94322">
                  <c:v>16.670171</c:v>
                </c:pt>
                <c:pt idx="94323">
                  <c:v>16.666952000000002</c:v>
                </c:pt>
                <c:pt idx="94324">
                  <c:v>16.673220999999998</c:v>
                </c:pt>
                <c:pt idx="94325">
                  <c:v>16.673878999999999</c:v>
                </c:pt>
                <c:pt idx="94326">
                  <c:v>16.672812999999998</c:v>
                </c:pt>
                <c:pt idx="94327">
                  <c:v>16.678447999999999</c:v>
                </c:pt>
                <c:pt idx="94328">
                  <c:v>16.677659999999999</c:v>
                </c:pt>
                <c:pt idx="94329">
                  <c:v>16.668900000000001</c:v>
                </c:pt>
                <c:pt idx="94330">
                  <c:v>16.673571000000003</c:v>
                </c:pt>
                <c:pt idx="94331">
                  <c:v>16.681829999999998</c:v>
                </c:pt>
                <c:pt idx="94332">
                  <c:v>16.678318000000001</c:v>
                </c:pt>
                <c:pt idx="94333">
                  <c:v>16.676453000000002</c:v>
                </c:pt>
                <c:pt idx="94334">
                  <c:v>16.674955000000001</c:v>
                </c:pt>
                <c:pt idx="94335">
                  <c:v>16.673133</c:v>
                </c:pt>
                <c:pt idx="94336">
                  <c:v>16.676458</c:v>
                </c:pt>
                <c:pt idx="94337">
                  <c:v>16.679334000000001</c:v>
                </c:pt>
                <c:pt idx="94338">
                  <c:v>16.675151</c:v>
                </c:pt>
                <c:pt idx="94339">
                  <c:v>16.671609</c:v>
                </c:pt>
                <c:pt idx="94340">
                  <c:v>16.679876999999998</c:v>
                </c:pt>
                <c:pt idx="94341">
                  <c:v>16.673695000000002</c:v>
                </c:pt>
                <c:pt idx="94342">
                  <c:v>16.663466</c:v>
                </c:pt>
                <c:pt idx="94343">
                  <c:v>16.680916</c:v>
                </c:pt>
                <c:pt idx="94344">
                  <c:v>16.689396000000002</c:v>
                </c:pt>
                <c:pt idx="94345">
                  <c:v>16.674706999999998</c:v>
                </c:pt>
                <c:pt idx="94346">
                  <c:v>16.669108999999999</c:v>
                </c:pt>
                <c:pt idx="94347">
                  <c:v>16.678243999999999</c:v>
                </c:pt>
                <c:pt idx="94348">
                  <c:v>16.678286</c:v>
                </c:pt>
                <c:pt idx="94349">
                  <c:v>16.676275</c:v>
                </c:pt>
                <c:pt idx="94350">
                  <c:v>16.679876</c:v>
                </c:pt>
                <c:pt idx="94351">
                  <c:v>16.671728000000002</c:v>
                </c:pt>
                <c:pt idx="94352">
                  <c:v>16.674780999999999</c:v>
                </c:pt>
                <c:pt idx="94353">
                  <c:v>16.689505</c:v>
                </c:pt>
                <c:pt idx="94354">
                  <c:v>16.685458000000001</c:v>
                </c:pt>
                <c:pt idx="94355">
                  <c:v>16.672864000000001</c:v>
                </c:pt>
                <c:pt idx="94356">
                  <c:v>16.677824999999999</c:v>
                </c:pt>
                <c:pt idx="94357">
                  <c:v>16.684860999999998</c:v>
                </c:pt>
                <c:pt idx="94358">
                  <c:v>16.672736999999998</c:v>
                </c:pt>
                <c:pt idx="94359">
                  <c:v>16.671018</c:v>
                </c:pt>
                <c:pt idx="94360">
                  <c:v>16.677225</c:v>
                </c:pt>
                <c:pt idx="94361">
                  <c:v>16.677220999999999</c:v>
                </c:pt>
                <c:pt idx="94362">
                  <c:v>16.685901999999999</c:v>
                </c:pt>
                <c:pt idx="94363">
                  <c:v>16.685324000000001</c:v>
                </c:pt>
                <c:pt idx="94364">
                  <c:v>16.676186000000001</c:v>
                </c:pt>
                <c:pt idx="94365">
                  <c:v>16.679918000000001</c:v>
                </c:pt>
                <c:pt idx="94366">
                  <c:v>16.682738999999998</c:v>
                </c:pt>
                <c:pt idx="94367">
                  <c:v>16.676645999999998</c:v>
                </c:pt>
                <c:pt idx="94368">
                  <c:v>16.674894000000002</c:v>
                </c:pt>
                <c:pt idx="94369">
                  <c:v>16.683118999999998</c:v>
                </c:pt>
                <c:pt idx="94370">
                  <c:v>16.683883000000002</c:v>
                </c:pt>
                <c:pt idx="94371">
                  <c:v>16.680970000000002</c:v>
                </c:pt>
                <c:pt idx="94372">
                  <c:v>16.681746</c:v>
                </c:pt>
                <c:pt idx="94373">
                  <c:v>16.680604000000002</c:v>
                </c:pt>
                <c:pt idx="94374">
                  <c:v>16.686699000000001</c:v>
                </c:pt>
                <c:pt idx="94375">
                  <c:v>16.690063000000002</c:v>
                </c:pt>
                <c:pt idx="94376">
                  <c:v>16.682932999999998</c:v>
                </c:pt>
                <c:pt idx="94377">
                  <c:v>16.679639999999999</c:v>
                </c:pt>
                <c:pt idx="94378">
                  <c:v>16.681801999999998</c:v>
                </c:pt>
                <c:pt idx="94379">
                  <c:v>16.688718000000001</c:v>
                </c:pt>
                <c:pt idx="94380">
                  <c:v>16.688948</c:v>
                </c:pt>
                <c:pt idx="94381">
                  <c:v>16.678272</c:v>
                </c:pt>
                <c:pt idx="94382">
                  <c:v>16.678055999999998</c:v>
                </c:pt>
                <c:pt idx="94383">
                  <c:v>16.682879</c:v>
                </c:pt>
                <c:pt idx="94384">
                  <c:v>16.677108</c:v>
                </c:pt>
                <c:pt idx="94385">
                  <c:v>16.674909</c:v>
                </c:pt>
                <c:pt idx="94386">
                  <c:v>16.684992000000001</c:v>
                </c:pt>
                <c:pt idx="94387">
                  <c:v>16.684730999999999</c:v>
                </c:pt>
                <c:pt idx="94388">
                  <c:v>16.682691999999999</c:v>
                </c:pt>
                <c:pt idx="94389">
                  <c:v>16.693494000000001</c:v>
                </c:pt>
                <c:pt idx="94390">
                  <c:v>16.693199999999997</c:v>
                </c:pt>
                <c:pt idx="94391">
                  <c:v>16.687063999999999</c:v>
                </c:pt>
                <c:pt idx="94392">
                  <c:v>16.689326000000001</c:v>
                </c:pt>
                <c:pt idx="94393">
                  <c:v>16.687709999999999</c:v>
                </c:pt>
                <c:pt idx="94394">
                  <c:v>16.684173999999999</c:v>
                </c:pt>
                <c:pt idx="94395">
                  <c:v>16.684820000000002</c:v>
                </c:pt>
                <c:pt idx="94396">
                  <c:v>16.686895</c:v>
                </c:pt>
                <c:pt idx="94397">
                  <c:v>16.687995000000001</c:v>
                </c:pt>
                <c:pt idx="94398">
                  <c:v>16.688552000000001</c:v>
                </c:pt>
                <c:pt idx="94399">
                  <c:v>16.682524000000001</c:v>
                </c:pt>
                <c:pt idx="94400">
                  <c:v>16.681156000000001</c:v>
                </c:pt>
                <c:pt idx="94401">
                  <c:v>16.693536000000002</c:v>
                </c:pt>
                <c:pt idx="94402">
                  <c:v>16.691586999999998</c:v>
                </c:pt>
                <c:pt idx="94403">
                  <c:v>16.682309</c:v>
                </c:pt>
                <c:pt idx="94404">
                  <c:v>16.688383999999999</c:v>
                </c:pt>
                <c:pt idx="94405">
                  <c:v>16.688670999999999</c:v>
                </c:pt>
                <c:pt idx="94406">
                  <c:v>16.676871999999999</c:v>
                </c:pt>
                <c:pt idx="94407">
                  <c:v>16.676442999999999</c:v>
                </c:pt>
                <c:pt idx="94408">
                  <c:v>16.684193999999998</c:v>
                </c:pt>
                <c:pt idx="94409">
                  <c:v>16.683374999999998</c:v>
                </c:pt>
                <c:pt idx="94410">
                  <c:v>16.685957999999999</c:v>
                </c:pt>
                <c:pt idx="94411">
                  <c:v>16.688019000000001</c:v>
                </c:pt>
                <c:pt idx="94412">
                  <c:v>16.683757999999997</c:v>
                </c:pt>
                <c:pt idx="94413">
                  <c:v>16.691582</c:v>
                </c:pt>
                <c:pt idx="94414">
                  <c:v>16.701312000000001</c:v>
                </c:pt>
                <c:pt idx="94415">
                  <c:v>16.695353000000001</c:v>
                </c:pt>
                <c:pt idx="94416">
                  <c:v>16.691288</c:v>
                </c:pt>
                <c:pt idx="94417">
                  <c:v>16.700890999999999</c:v>
                </c:pt>
                <c:pt idx="94418">
                  <c:v>16.696274000000003</c:v>
                </c:pt>
                <c:pt idx="94419">
                  <c:v>16.678007000000001</c:v>
                </c:pt>
                <c:pt idx="94420">
                  <c:v>16.686616000000001</c:v>
                </c:pt>
                <c:pt idx="94421">
                  <c:v>16.69821</c:v>
                </c:pt>
                <c:pt idx="94422">
                  <c:v>16.688986</c:v>
                </c:pt>
                <c:pt idx="94423">
                  <c:v>16.695657000000001</c:v>
                </c:pt>
                <c:pt idx="94424">
                  <c:v>16.705393999999998</c:v>
                </c:pt>
                <c:pt idx="94425">
                  <c:v>16.693317</c:v>
                </c:pt>
                <c:pt idx="94426">
                  <c:v>16.685216</c:v>
                </c:pt>
                <c:pt idx="94427">
                  <c:v>16.692345</c:v>
                </c:pt>
                <c:pt idx="94428">
                  <c:v>16.690912000000001</c:v>
                </c:pt>
                <c:pt idx="94429">
                  <c:v>16.679566999999999</c:v>
                </c:pt>
                <c:pt idx="94430">
                  <c:v>16.685890000000001</c:v>
                </c:pt>
                <c:pt idx="94431">
                  <c:v>16.693626000000002</c:v>
                </c:pt>
                <c:pt idx="94432">
                  <c:v>16.688696999999998</c:v>
                </c:pt>
                <c:pt idx="94433">
                  <c:v>16.692773000000003</c:v>
                </c:pt>
                <c:pt idx="94434">
                  <c:v>16.691614999999999</c:v>
                </c:pt>
                <c:pt idx="94435">
                  <c:v>16.683004</c:v>
                </c:pt>
                <c:pt idx="94436">
                  <c:v>16.690564000000002</c:v>
                </c:pt>
                <c:pt idx="94437">
                  <c:v>16.701064000000002</c:v>
                </c:pt>
                <c:pt idx="94438">
                  <c:v>16.695321</c:v>
                </c:pt>
                <c:pt idx="94439">
                  <c:v>16.696035000000002</c:v>
                </c:pt>
                <c:pt idx="94440">
                  <c:v>16.698072</c:v>
                </c:pt>
                <c:pt idx="94441">
                  <c:v>16.680586999999999</c:v>
                </c:pt>
                <c:pt idx="94442">
                  <c:v>16.683250999999998</c:v>
                </c:pt>
                <c:pt idx="94443">
                  <c:v>16.699818</c:v>
                </c:pt>
                <c:pt idx="94444">
                  <c:v>16.686757</c:v>
                </c:pt>
                <c:pt idx="94445">
                  <c:v>16.682524000000001</c:v>
                </c:pt>
                <c:pt idx="94446">
                  <c:v>16.697260999999997</c:v>
                </c:pt>
                <c:pt idx="94447">
                  <c:v>16.690262000000001</c:v>
                </c:pt>
                <c:pt idx="94448">
                  <c:v>16.679952</c:v>
                </c:pt>
                <c:pt idx="94449">
                  <c:v>16.694088999999998</c:v>
                </c:pt>
                <c:pt idx="94450">
                  <c:v>16.701297</c:v>
                </c:pt>
                <c:pt idx="94451">
                  <c:v>16.691006000000002</c:v>
                </c:pt>
                <c:pt idx="94452">
                  <c:v>16.690682000000002</c:v>
                </c:pt>
                <c:pt idx="94453">
                  <c:v>16.694502</c:v>
                </c:pt>
                <c:pt idx="94454">
                  <c:v>16.697595</c:v>
                </c:pt>
                <c:pt idx="94455">
                  <c:v>16.699997</c:v>
                </c:pt>
                <c:pt idx="94456">
                  <c:v>16.697671</c:v>
                </c:pt>
                <c:pt idx="94457">
                  <c:v>16.695164999999999</c:v>
                </c:pt>
                <c:pt idx="94458">
                  <c:v>16.693857999999999</c:v>
                </c:pt>
                <c:pt idx="94459">
                  <c:v>16.696299</c:v>
                </c:pt>
                <c:pt idx="94460">
                  <c:v>16.693467999999999</c:v>
                </c:pt>
                <c:pt idx="94461">
                  <c:v>16.693536000000002</c:v>
                </c:pt>
                <c:pt idx="94462">
                  <c:v>16.708869</c:v>
                </c:pt>
                <c:pt idx="94463">
                  <c:v>16.705714999999998</c:v>
                </c:pt>
                <c:pt idx="94464">
                  <c:v>16.695072</c:v>
                </c:pt>
                <c:pt idx="94465">
                  <c:v>16.704529000000001</c:v>
                </c:pt>
                <c:pt idx="94466">
                  <c:v>16.702054</c:v>
                </c:pt>
                <c:pt idx="94467">
                  <c:v>16.690218000000002</c:v>
                </c:pt>
                <c:pt idx="94468">
                  <c:v>16.692675000000001</c:v>
                </c:pt>
                <c:pt idx="94469">
                  <c:v>16.697169000000002</c:v>
                </c:pt>
                <c:pt idx="94470">
                  <c:v>16.690362</c:v>
                </c:pt>
                <c:pt idx="94471">
                  <c:v>16.690176999999998</c:v>
                </c:pt>
                <c:pt idx="94472">
                  <c:v>16.697385000000001</c:v>
                </c:pt>
                <c:pt idx="94473">
                  <c:v>16.693716000000002</c:v>
                </c:pt>
                <c:pt idx="94474">
                  <c:v>16.698396000000002</c:v>
                </c:pt>
                <c:pt idx="94475">
                  <c:v>16.703726</c:v>
                </c:pt>
                <c:pt idx="94476">
                  <c:v>16.690198000000002</c:v>
                </c:pt>
                <c:pt idx="94477">
                  <c:v>16.690843999999998</c:v>
                </c:pt>
                <c:pt idx="94478">
                  <c:v>16.706955999999998</c:v>
                </c:pt>
                <c:pt idx="94479">
                  <c:v>16.700580000000002</c:v>
                </c:pt>
                <c:pt idx="94480">
                  <c:v>16.693401999999999</c:v>
                </c:pt>
                <c:pt idx="94481">
                  <c:v>16.706865000000001</c:v>
                </c:pt>
                <c:pt idx="94482">
                  <c:v>16.701821000000002</c:v>
                </c:pt>
                <c:pt idx="94483">
                  <c:v>16.689782999999998</c:v>
                </c:pt>
                <c:pt idx="94484">
                  <c:v>16.704964</c:v>
                </c:pt>
                <c:pt idx="94485">
                  <c:v>16.708334999999998</c:v>
                </c:pt>
                <c:pt idx="94486">
                  <c:v>16.693063000000002</c:v>
                </c:pt>
                <c:pt idx="94487">
                  <c:v>16.697789</c:v>
                </c:pt>
                <c:pt idx="94488">
                  <c:v>16.708997</c:v>
                </c:pt>
                <c:pt idx="94489">
                  <c:v>16.697293999999999</c:v>
                </c:pt>
                <c:pt idx="94490">
                  <c:v>16.689903000000001</c:v>
                </c:pt>
                <c:pt idx="94491">
                  <c:v>16.704596000000002</c:v>
                </c:pt>
                <c:pt idx="94492">
                  <c:v>16.70551</c:v>
                </c:pt>
                <c:pt idx="94493">
                  <c:v>16.698307</c:v>
                </c:pt>
                <c:pt idx="94494">
                  <c:v>16.702843000000001</c:v>
                </c:pt>
                <c:pt idx="94495">
                  <c:v>16.702663000000001</c:v>
                </c:pt>
                <c:pt idx="94496">
                  <c:v>16.698926999999998</c:v>
                </c:pt>
                <c:pt idx="94497">
                  <c:v>16.700557</c:v>
                </c:pt>
                <c:pt idx="94498">
                  <c:v>16.707317</c:v>
                </c:pt>
                <c:pt idx="94499">
                  <c:v>16.708185999999998</c:v>
                </c:pt>
                <c:pt idx="94500">
                  <c:v>16.701464999999999</c:v>
                </c:pt>
                <c:pt idx="94501">
                  <c:v>16.704556</c:v>
                </c:pt>
                <c:pt idx="94502">
                  <c:v>16.707630000000002</c:v>
                </c:pt>
                <c:pt idx="94503">
                  <c:v>16.707846</c:v>
                </c:pt>
                <c:pt idx="94504">
                  <c:v>16.706409999999998</c:v>
                </c:pt>
                <c:pt idx="94505">
                  <c:v>16.697808999999999</c:v>
                </c:pt>
                <c:pt idx="94506">
                  <c:v>16.696446000000002</c:v>
                </c:pt>
                <c:pt idx="94507">
                  <c:v>16.702059999999999</c:v>
                </c:pt>
                <c:pt idx="94508">
                  <c:v>16.702179000000001</c:v>
                </c:pt>
                <c:pt idx="94509">
                  <c:v>16.700431999999999</c:v>
                </c:pt>
                <c:pt idx="94510">
                  <c:v>16.702686999999997</c:v>
                </c:pt>
                <c:pt idx="94511">
                  <c:v>16.7029</c:v>
                </c:pt>
                <c:pt idx="94512">
                  <c:v>16.702126</c:v>
                </c:pt>
                <c:pt idx="94513">
                  <c:v>16.706150000000001</c:v>
                </c:pt>
                <c:pt idx="94514">
                  <c:v>16.713138999999998</c:v>
                </c:pt>
                <c:pt idx="94515">
                  <c:v>16.706755999999999</c:v>
                </c:pt>
                <c:pt idx="94516">
                  <c:v>16.697851999999997</c:v>
                </c:pt>
                <c:pt idx="94517">
                  <c:v>16.708418999999999</c:v>
                </c:pt>
                <c:pt idx="94518">
                  <c:v>16.714644</c:v>
                </c:pt>
                <c:pt idx="94519">
                  <c:v>16.702437</c:v>
                </c:pt>
                <c:pt idx="94520">
                  <c:v>16.700834999999998</c:v>
                </c:pt>
                <c:pt idx="94521">
                  <c:v>16.701542</c:v>
                </c:pt>
                <c:pt idx="94522">
                  <c:v>16.702404999999999</c:v>
                </c:pt>
                <c:pt idx="94523">
                  <c:v>16.718633000000001</c:v>
                </c:pt>
                <c:pt idx="94524">
                  <c:v>16.721852999999999</c:v>
                </c:pt>
                <c:pt idx="94525">
                  <c:v>16.709060000000001</c:v>
                </c:pt>
                <c:pt idx="94526">
                  <c:v>16.704329000000001</c:v>
                </c:pt>
                <c:pt idx="94527">
                  <c:v>16.705928999999998</c:v>
                </c:pt>
                <c:pt idx="94528">
                  <c:v>16.709561000000001</c:v>
                </c:pt>
                <c:pt idx="94529">
                  <c:v>16.712709</c:v>
                </c:pt>
                <c:pt idx="94530">
                  <c:v>16.71105</c:v>
                </c:pt>
                <c:pt idx="94531">
                  <c:v>16.700347999999998</c:v>
                </c:pt>
                <c:pt idx="94532">
                  <c:v>16.700021</c:v>
                </c:pt>
                <c:pt idx="94533">
                  <c:v>16.714454</c:v>
                </c:pt>
                <c:pt idx="94534">
                  <c:v>16.717213999999998</c:v>
                </c:pt>
                <c:pt idx="94535">
                  <c:v>16.713804</c:v>
                </c:pt>
                <c:pt idx="94536">
                  <c:v>16.714376000000001</c:v>
                </c:pt>
                <c:pt idx="94537">
                  <c:v>16.713627000000002</c:v>
                </c:pt>
                <c:pt idx="94538">
                  <c:v>16.709248000000002</c:v>
                </c:pt>
                <c:pt idx="94539">
                  <c:v>16.702902000000002</c:v>
                </c:pt>
                <c:pt idx="94540">
                  <c:v>16.704304</c:v>
                </c:pt>
                <c:pt idx="94541">
                  <c:v>16.708486999999998</c:v>
                </c:pt>
                <c:pt idx="94542">
                  <c:v>16.708154999999998</c:v>
                </c:pt>
                <c:pt idx="94543">
                  <c:v>16.710413000000003</c:v>
                </c:pt>
                <c:pt idx="94544">
                  <c:v>16.711801000000001</c:v>
                </c:pt>
                <c:pt idx="94545">
                  <c:v>16.710805000000001</c:v>
                </c:pt>
                <c:pt idx="94546">
                  <c:v>16.712406000000001</c:v>
                </c:pt>
                <c:pt idx="94547">
                  <c:v>16.712068000000002</c:v>
                </c:pt>
                <c:pt idx="94548">
                  <c:v>16.713687</c:v>
                </c:pt>
                <c:pt idx="94549">
                  <c:v>16.716151</c:v>
                </c:pt>
                <c:pt idx="94550">
                  <c:v>16.711019999999998</c:v>
                </c:pt>
                <c:pt idx="94551">
                  <c:v>16.706949999999999</c:v>
                </c:pt>
                <c:pt idx="94552">
                  <c:v>16.709827000000001</c:v>
                </c:pt>
                <c:pt idx="94553">
                  <c:v>16.70449</c:v>
                </c:pt>
                <c:pt idx="94554">
                  <c:v>16.703506000000001</c:v>
                </c:pt>
                <c:pt idx="94555">
                  <c:v>16.715135</c:v>
                </c:pt>
                <c:pt idx="94556">
                  <c:v>16.709101</c:v>
                </c:pt>
                <c:pt idx="94557">
                  <c:v>16.704886999999999</c:v>
                </c:pt>
                <c:pt idx="94558">
                  <c:v>16.710673999999997</c:v>
                </c:pt>
                <c:pt idx="94559">
                  <c:v>16.707317</c:v>
                </c:pt>
                <c:pt idx="94560">
                  <c:v>16.710611</c:v>
                </c:pt>
                <c:pt idx="94561">
                  <c:v>16.719068999999998</c:v>
                </c:pt>
                <c:pt idx="94562">
                  <c:v>16.708655999999998</c:v>
                </c:pt>
                <c:pt idx="94563">
                  <c:v>16.698810999999999</c:v>
                </c:pt>
                <c:pt idx="94564">
                  <c:v>16.716194000000002</c:v>
                </c:pt>
                <c:pt idx="94565">
                  <c:v>16.719284000000002</c:v>
                </c:pt>
                <c:pt idx="94566">
                  <c:v>16.706249</c:v>
                </c:pt>
                <c:pt idx="94567">
                  <c:v>16.718018000000001</c:v>
                </c:pt>
                <c:pt idx="94568">
                  <c:v>16.722217000000001</c:v>
                </c:pt>
                <c:pt idx="94569">
                  <c:v>16.71454</c:v>
                </c:pt>
                <c:pt idx="94570">
                  <c:v>16.724368999999999</c:v>
                </c:pt>
                <c:pt idx="94571">
                  <c:v>16.729081999999998</c:v>
                </c:pt>
                <c:pt idx="94572">
                  <c:v>16.716371000000002</c:v>
                </c:pt>
                <c:pt idx="94573">
                  <c:v>16.708570999999999</c:v>
                </c:pt>
                <c:pt idx="94574">
                  <c:v>16.717213000000001</c:v>
                </c:pt>
                <c:pt idx="94575">
                  <c:v>16.718107</c:v>
                </c:pt>
                <c:pt idx="94576">
                  <c:v>16.711266000000002</c:v>
                </c:pt>
                <c:pt idx="94577">
                  <c:v>16.712667</c:v>
                </c:pt>
                <c:pt idx="94578">
                  <c:v>16.709789000000001</c:v>
                </c:pt>
                <c:pt idx="94579">
                  <c:v>16.712994000000002</c:v>
                </c:pt>
                <c:pt idx="94580">
                  <c:v>16.718775000000001</c:v>
                </c:pt>
                <c:pt idx="94581">
                  <c:v>16.712743</c:v>
                </c:pt>
                <c:pt idx="94582">
                  <c:v>16.710746999999998</c:v>
                </c:pt>
                <c:pt idx="94583">
                  <c:v>16.719743999999999</c:v>
                </c:pt>
                <c:pt idx="94584">
                  <c:v>16.719353999999999</c:v>
                </c:pt>
                <c:pt idx="94585">
                  <c:v>16.709651999999998</c:v>
                </c:pt>
                <c:pt idx="94586">
                  <c:v>16.72017</c:v>
                </c:pt>
                <c:pt idx="94587">
                  <c:v>16.724484</c:v>
                </c:pt>
                <c:pt idx="94588">
                  <c:v>16.710087999999999</c:v>
                </c:pt>
                <c:pt idx="94589">
                  <c:v>16.712322999999998</c:v>
                </c:pt>
                <c:pt idx="94590">
                  <c:v>16.717077</c:v>
                </c:pt>
                <c:pt idx="94591">
                  <c:v>16.713274999999999</c:v>
                </c:pt>
                <c:pt idx="94592">
                  <c:v>16.715277999999998</c:v>
                </c:pt>
                <c:pt idx="94593">
                  <c:v>16.722441</c:v>
                </c:pt>
                <c:pt idx="94594">
                  <c:v>16.721766000000002</c:v>
                </c:pt>
                <c:pt idx="94595">
                  <c:v>16.714337</c:v>
                </c:pt>
                <c:pt idx="94596">
                  <c:v>16.721034</c:v>
                </c:pt>
                <c:pt idx="94597">
                  <c:v>16.726668</c:v>
                </c:pt>
                <c:pt idx="94598">
                  <c:v>16.718696000000001</c:v>
                </c:pt>
                <c:pt idx="94599">
                  <c:v>16.715778</c:v>
                </c:pt>
                <c:pt idx="94600">
                  <c:v>16.718176</c:v>
                </c:pt>
                <c:pt idx="94601">
                  <c:v>16.719006999999998</c:v>
                </c:pt>
                <c:pt idx="94602">
                  <c:v>16.714575</c:v>
                </c:pt>
                <c:pt idx="94603">
                  <c:v>16.712983999999999</c:v>
                </c:pt>
                <c:pt idx="94604">
                  <c:v>16.717536000000003</c:v>
                </c:pt>
                <c:pt idx="94605">
                  <c:v>16.726281</c:v>
                </c:pt>
                <c:pt idx="94606">
                  <c:v>16.733688000000001</c:v>
                </c:pt>
                <c:pt idx="94607">
                  <c:v>16.722414000000001</c:v>
                </c:pt>
                <c:pt idx="94608">
                  <c:v>16.720826000000002</c:v>
                </c:pt>
                <c:pt idx="94609">
                  <c:v>16.733423999999999</c:v>
                </c:pt>
                <c:pt idx="94610">
                  <c:v>16.723711999999999</c:v>
                </c:pt>
                <c:pt idx="94611">
                  <c:v>16.718636</c:v>
                </c:pt>
                <c:pt idx="94612">
                  <c:v>16.731408000000002</c:v>
                </c:pt>
                <c:pt idx="94613">
                  <c:v>16.726328000000002</c:v>
                </c:pt>
                <c:pt idx="94614">
                  <c:v>16.710183000000001</c:v>
                </c:pt>
                <c:pt idx="94615">
                  <c:v>16.719256999999999</c:v>
                </c:pt>
                <c:pt idx="94616">
                  <c:v>16.727319999999999</c:v>
                </c:pt>
                <c:pt idx="94617">
                  <c:v>16.714779</c:v>
                </c:pt>
                <c:pt idx="94618">
                  <c:v>16.721648000000002</c:v>
                </c:pt>
                <c:pt idx="94619">
                  <c:v>16.733013</c:v>
                </c:pt>
                <c:pt idx="94620">
                  <c:v>16.724095999999999</c:v>
                </c:pt>
                <c:pt idx="94621">
                  <c:v>16.722709999999999</c:v>
                </c:pt>
                <c:pt idx="94622">
                  <c:v>16.726779000000001</c:v>
                </c:pt>
                <c:pt idx="94623">
                  <c:v>16.719000999999999</c:v>
                </c:pt>
                <c:pt idx="94624">
                  <c:v>16.716894</c:v>
                </c:pt>
                <c:pt idx="94625">
                  <c:v>16.724249999999998</c:v>
                </c:pt>
                <c:pt idx="94626">
                  <c:v>16.712645999999999</c:v>
                </c:pt>
                <c:pt idx="94627">
                  <c:v>16.705455000000001</c:v>
                </c:pt>
                <c:pt idx="94628">
                  <c:v>16.728308999999999</c:v>
                </c:pt>
                <c:pt idx="94629">
                  <c:v>16.735202000000001</c:v>
                </c:pt>
                <c:pt idx="94630">
                  <c:v>16.726700000000001</c:v>
                </c:pt>
                <c:pt idx="94631">
                  <c:v>16.733269</c:v>
                </c:pt>
                <c:pt idx="94632">
                  <c:v>16.737302</c:v>
                </c:pt>
                <c:pt idx="94633">
                  <c:v>16.726355999999999</c:v>
                </c:pt>
                <c:pt idx="94634">
                  <c:v>16.721277000000001</c:v>
                </c:pt>
                <c:pt idx="94635">
                  <c:v>16.727893000000002</c:v>
                </c:pt>
                <c:pt idx="94636">
                  <c:v>16.721781999999997</c:v>
                </c:pt>
                <c:pt idx="94637">
                  <c:v>16.715350000000001</c:v>
                </c:pt>
                <c:pt idx="94638">
                  <c:v>16.720584000000002</c:v>
                </c:pt>
                <c:pt idx="94639">
                  <c:v>16.719630000000002</c:v>
                </c:pt>
                <c:pt idx="94640">
                  <c:v>16.72747</c:v>
                </c:pt>
                <c:pt idx="94641">
                  <c:v>16.739096</c:v>
                </c:pt>
                <c:pt idx="94642">
                  <c:v>16.729723999999997</c:v>
                </c:pt>
                <c:pt idx="94643">
                  <c:v>16.717085000000001</c:v>
                </c:pt>
                <c:pt idx="94644">
                  <c:v>16.723826000000003</c:v>
                </c:pt>
                <c:pt idx="94645">
                  <c:v>16.73245</c:v>
                </c:pt>
                <c:pt idx="94646">
                  <c:v>16.726751999999998</c:v>
                </c:pt>
                <c:pt idx="94647">
                  <c:v>16.725588000000002</c:v>
                </c:pt>
                <c:pt idx="94648">
                  <c:v>16.724944999999998</c:v>
                </c:pt>
                <c:pt idx="94649">
                  <c:v>16.71884</c:v>
                </c:pt>
                <c:pt idx="94650">
                  <c:v>16.722799999999999</c:v>
                </c:pt>
                <c:pt idx="94651">
                  <c:v>16.725932999999998</c:v>
                </c:pt>
                <c:pt idx="94652">
                  <c:v>16.724009000000002</c:v>
                </c:pt>
                <c:pt idx="94653">
                  <c:v>16.724007999999998</c:v>
                </c:pt>
                <c:pt idx="94654">
                  <c:v>16.727733999999998</c:v>
                </c:pt>
                <c:pt idx="94655">
                  <c:v>16.732351999999999</c:v>
                </c:pt>
                <c:pt idx="94656">
                  <c:v>16.734202</c:v>
                </c:pt>
                <c:pt idx="94657">
                  <c:v>16.739685999999999</c:v>
                </c:pt>
                <c:pt idx="94658">
                  <c:v>16.736947000000001</c:v>
                </c:pt>
                <c:pt idx="94659">
                  <c:v>16.730767</c:v>
                </c:pt>
                <c:pt idx="94660">
                  <c:v>16.734951000000002</c:v>
                </c:pt>
                <c:pt idx="94661">
                  <c:v>16.729187</c:v>
                </c:pt>
                <c:pt idx="94662">
                  <c:v>16.719678999999999</c:v>
                </c:pt>
                <c:pt idx="94663">
                  <c:v>16.723207000000002</c:v>
                </c:pt>
                <c:pt idx="94664">
                  <c:v>16.726284</c:v>
                </c:pt>
                <c:pt idx="94665">
                  <c:v>16.726195000000001</c:v>
                </c:pt>
                <c:pt idx="94666">
                  <c:v>16.735430999999998</c:v>
                </c:pt>
                <c:pt idx="94667">
                  <c:v>16.736541000000003</c:v>
                </c:pt>
                <c:pt idx="94668">
                  <c:v>16.722402000000002</c:v>
                </c:pt>
                <c:pt idx="94669">
                  <c:v>16.730781</c:v>
                </c:pt>
                <c:pt idx="94670">
                  <c:v>16.743077</c:v>
                </c:pt>
                <c:pt idx="94671">
                  <c:v>16.731534</c:v>
                </c:pt>
                <c:pt idx="94672">
                  <c:v>16.729782</c:v>
                </c:pt>
                <c:pt idx="94673">
                  <c:v>16.738184</c:v>
                </c:pt>
                <c:pt idx="94674">
                  <c:v>16.736122999999999</c:v>
                </c:pt>
                <c:pt idx="94675">
                  <c:v>16.735101</c:v>
                </c:pt>
                <c:pt idx="94676">
                  <c:v>16.737788000000002</c:v>
                </c:pt>
                <c:pt idx="94677">
                  <c:v>16.727249999999998</c:v>
                </c:pt>
                <c:pt idx="94678">
                  <c:v>16.721482000000002</c:v>
                </c:pt>
                <c:pt idx="94679">
                  <c:v>16.73639</c:v>
                </c:pt>
                <c:pt idx="94680">
                  <c:v>16.74005</c:v>
                </c:pt>
                <c:pt idx="94681">
                  <c:v>16.730696999999999</c:v>
                </c:pt>
                <c:pt idx="94682">
                  <c:v>16.730758000000002</c:v>
                </c:pt>
                <c:pt idx="94683">
                  <c:v>16.733158</c:v>
                </c:pt>
                <c:pt idx="94684">
                  <c:v>16.732177</c:v>
                </c:pt>
                <c:pt idx="94685">
                  <c:v>16.731641</c:v>
                </c:pt>
                <c:pt idx="94686">
                  <c:v>16.732613000000001</c:v>
                </c:pt>
                <c:pt idx="94687">
                  <c:v>16.730989999999998</c:v>
                </c:pt>
                <c:pt idx="94688">
                  <c:v>16.737432999999999</c:v>
                </c:pt>
                <c:pt idx="94689">
                  <c:v>16.740857999999999</c:v>
                </c:pt>
                <c:pt idx="94690">
                  <c:v>16.729355999999999</c:v>
                </c:pt>
                <c:pt idx="94691">
                  <c:v>16.727100999999998</c:v>
                </c:pt>
                <c:pt idx="94692">
                  <c:v>16.733961000000001</c:v>
                </c:pt>
                <c:pt idx="94693">
                  <c:v>16.735749999999999</c:v>
                </c:pt>
                <c:pt idx="94694">
                  <c:v>16.738053000000001</c:v>
                </c:pt>
                <c:pt idx="94695">
                  <c:v>16.736819000000001</c:v>
                </c:pt>
                <c:pt idx="94696">
                  <c:v>16.734242999999999</c:v>
                </c:pt>
                <c:pt idx="94697">
                  <c:v>16.736460000000001</c:v>
                </c:pt>
                <c:pt idx="94698">
                  <c:v>16.738925000000002</c:v>
                </c:pt>
                <c:pt idx="94699">
                  <c:v>16.730370000000001</c:v>
                </c:pt>
                <c:pt idx="94700">
                  <c:v>16.721910999999999</c:v>
                </c:pt>
                <c:pt idx="94701">
                  <c:v>16.735956999999999</c:v>
                </c:pt>
                <c:pt idx="94702">
                  <c:v>16.747177000000001</c:v>
                </c:pt>
                <c:pt idx="94703">
                  <c:v>16.74652</c:v>
                </c:pt>
                <c:pt idx="94704">
                  <c:v>16.741588</c:v>
                </c:pt>
                <c:pt idx="94705">
                  <c:v>16.735120000000002</c:v>
                </c:pt>
                <c:pt idx="94706">
                  <c:v>16.735467</c:v>
                </c:pt>
                <c:pt idx="94707">
                  <c:v>16.739187000000001</c:v>
                </c:pt>
                <c:pt idx="94708">
                  <c:v>16.742291999999999</c:v>
                </c:pt>
                <c:pt idx="94709">
                  <c:v>16.734866</c:v>
                </c:pt>
                <c:pt idx="94710">
                  <c:v>16.731355999999998</c:v>
                </c:pt>
                <c:pt idx="94711">
                  <c:v>16.740834</c:v>
                </c:pt>
                <c:pt idx="94712">
                  <c:v>16.736955999999999</c:v>
                </c:pt>
                <c:pt idx="94713">
                  <c:v>16.731155999999999</c:v>
                </c:pt>
                <c:pt idx="94714">
                  <c:v>16.737053</c:v>
                </c:pt>
                <c:pt idx="94715">
                  <c:v>16.736428</c:v>
                </c:pt>
                <c:pt idx="94716">
                  <c:v>16.733356000000001</c:v>
                </c:pt>
                <c:pt idx="94717">
                  <c:v>16.736160999999999</c:v>
                </c:pt>
                <c:pt idx="94718">
                  <c:v>16.738613000000001</c:v>
                </c:pt>
                <c:pt idx="94719">
                  <c:v>16.735522</c:v>
                </c:pt>
                <c:pt idx="94720">
                  <c:v>16.736856</c:v>
                </c:pt>
                <c:pt idx="94721">
                  <c:v>16.738976999999998</c:v>
                </c:pt>
                <c:pt idx="94722">
                  <c:v>16.734217000000001</c:v>
                </c:pt>
                <c:pt idx="94723">
                  <c:v>16.743239000000003</c:v>
                </c:pt>
                <c:pt idx="94724">
                  <c:v>16.752166000000003</c:v>
                </c:pt>
                <c:pt idx="94725">
                  <c:v>16.742086</c:v>
                </c:pt>
                <c:pt idx="94726">
                  <c:v>16.738430999999999</c:v>
                </c:pt>
                <c:pt idx="94727">
                  <c:v>16.747441999999999</c:v>
                </c:pt>
                <c:pt idx="94728">
                  <c:v>16.748663999999998</c:v>
                </c:pt>
                <c:pt idx="94729">
                  <c:v>16.742913999999999</c:v>
                </c:pt>
                <c:pt idx="94730">
                  <c:v>16.746012</c:v>
                </c:pt>
                <c:pt idx="94731">
                  <c:v>16.745979999999999</c:v>
                </c:pt>
                <c:pt idx="94732">
                  <c:v>16.740131999999999</c:v>
                </c:pt>
                <c:pt idx="94733">
                  <c:v>16.748649</c:v>
                </c:pt>
                <c:pt idx="94734">
                  <c:v>16.754216</c:v>
                </c:pt>
                <c:pt idx="94735">
                  <c:v>16.746797999999998</c:v>
                </c:pt>
                <c:pt idx="94736">
                  <c:v>16.742961000000001</c:v>
                </c:pt>
                <c:pt idx="94737">
                  <c:v>16.739805</c:v>
                </c:pt>
                <c:pt idx="94738">
                  <c:v>16.735149</c:v>
                </c:pt>
                <c:pt idx="94739">
                  <c:v>16.738734999999998</c:v>
                </c:pt>
                <c:pt idx="94740">
                  <c:v>16.745739</c:v>
                </c:pt>
                <c:pt idx="94741">
                  <c:v>16.745873</c:v>
                </c:pt>
                <c:pt idx="94742">
                  <c:v>16.742668000000002</c:v>
                </c:pt>
                <c:pt idx="94743">
                  <c:v>16.743057999999998</c:v>
                </c:pt>
                <c:pt idx="94744">
                  <c:v>16.741671</c:v>
                </c:pt>
                <c:pt idx="94745">
                  <c:v>16.743614999999998</c:v>
                </c:pt>
                <c:pt idx="94746">
                  <c:v>16.745533000000002</c:v>
                </c:pt>
                <c:pt idx="94747">
                  <c:v>16.740458</c:v>
                </c:pt>
                <c:pt idx="94748">
                  <c:v>16.74118</c:v>
                </c:pt>
                <c:pt idx="94749">
                  <c:v>16.744537999999999</c:v>
                </c:pt>
                <c:pt idx="94750">
                  <c:v>16.740299</c:v>
                </c:pt>
                <c:pt idx="94751">
                  <c:v>16.738382999999999</c:v>
                </c:pt>
                <c:pt idx="94752">
                  <c:v>16.74644</c:v>
                </c:pt>
                <c:pt idx="94753">
                  <c:v>16.744447000000001</c:v>
                </c:pt>
                <c:pt idx="94754">
                  <c:v>16.739359999999998</c:v>
                </c:pt>
                <c:pt idx="94755">
                  <c:v>16.748405999999999</c:v>
                </c:pt>
                <c:pt idx="94756">
                  <c:v>16.743727</c:v>
                </c:pt>
                <c:pt idx="94757">
                  <c:v>16.733719999999998</c:v>
                </c:pt>
                <c:pt idx="94758">
                  <c:v>16.744844000000001</c:v>
                </c:pt>
                <c:pt idx="94759">
                  <c:v>16.749064000000001</c:v>
                </c:pt>
                <c:pt idx="94760">
                  <c:v>16.739587</c:v>
                </c:pt>
                <c:pt idx="94761">
                  <c:v>16.739049000000001</c:v>
                </c:pt>
                <c:pt idx="94762">
                  <c:v>16.745013</c:v>
                </c:pt>
                <c:pt idx="94763">
                  <c:v>16.738796999999998</c:v>
                </c:pt>
                <c:pt idx="94764">
                  <c:v>16.742747999999999</c:v>
                </c:pt>
                <c:pt idx="94765">
                  <c:v>16.762408999999998</c:v>
                </c:pt>
                <c:pt idx="94766">
                  <c:v>16.758917</c:v>
                </c:pt>
                <c:pt idx="94767">
                  <c:v>16.743728000000001</c:v>
                </c:pt>
                <c:pt idx="94768">
                  <c:v>16.741688</c:v>
                </c:pt>
                <c:pt idx="94769">
                  <c:v>16.747816999999998</c:v>
                </c:pt>
                <c:pt idx="94770">
                  <c:v>16.753337000000002</c:v>
                </c:pt>
                <c:pt idx="94771">
                  <c:v>16.754350000000002</c:v>
                </c:pt>
                <c:pt idx="94772">
                  <c:v>16.750472000000002</c:v>
                </c:pt>
                <c:pt idx="94773">
                  <c:v>16.74417</c:v>
                </c:pt>
                <c:pt idx="94774">
                  <c:v>16.749901000000001</c:v>
                </c:pt>
                <c:pt idx="94775">
                  <c:v>16.752738000000001</c:v>
                </c:pt>
                <c:pt idx="94776">
                  <c:v>16.744371999999998</c:v>
                </c:pt>
                <c:pt idx="94777">
                  <c:v>16.749593000000001</c:v>
                </c:pt>
                <c:pt idx="94778">
                  <c:v>16.753734000000001</c:v>
                </c:pt>
                <c:pt idx="94779">
                  <c:v>16.747738999999999</c:v>
                </c:pt>
                <c:pt idx="94780">
                  <c:v>16.750536</c:v>
                </c:pt>
                <c:pt idx="94781">
                  <c:v>16.754512999999999</c:v>
                </c:pt>
                <c:pt idx="94782">
                  <c:v>16.745367999999999</c:v>
                </c:pt>
                <c:pt idx="94783">
                  <c:v>16.737217000000001</c:v>
                </c:pt>
                <c:pt idx="94784">
                  <c:v>16.746794999999999</c:v>
                </c:pt>
                <c:pt idx="94785">
                  <c:v>16.748773</c:v>
                </c:pt>
                <c:pt idx="94786">
                  <c:v>16.741647999999998</c:v>
                </c:pt>
                <c:pt idx="94787">
                  <c:v>16.748913000000002</c:v>
                </c:pt>
                <c:pt idx="94788">
                  <c:v>16.754905999999998</c:v>
                </c:pt>
                <c:pt idx="94789">
                  <c:v>16.752046999999997</c:v>
                </c:pt>
                <c:pt idx="94790">
                  <c:v>16.748927999999999</c:v>
                </c:pt>
                <c:pt idx="94791">
                  <c:v>16.746592</c:v>
                </c:pt>
                <c:pt idx="94792">
                  <c:v>16.749662000000001</c:v>
                </c:pt>
                <c:pt idx="94793">
                  <c:v>16.757569</c:v>
                </c:pt>
                <c:pt idx="94794">
                  <c:v>16.756143999999999</c:v>
                </c:pt>
                <c:pt idx="94795">
                  <c:v>16.744031</c:v>
                </c:pt>
                <c:pt idx="94796">
                  <c:v>16.750501999999997</c:v>
                </c:pt>
                <c:pt idx="94797">
                  <c:v>16.758497999999999</c:v>
                </c:pt>
                <c:pt idx="94798">
                  <c:v>16.747374999999998</c:v>
                </c:pt>
                <c:pt idx="94799">
                  <c:v>16.748930999999999</c:v>
                </c:pt>
                <c:pt idx="94800">
                  <c:v>16.755535000000002</c:v>
                </c:pt>
                <c:pt idx="94801">
                  <c:v>16.754714999999997</c:v>
                </c:pt>
                <c:pt idx="94802">
                  <c:v>16.759304</c:v>
                </c:pt>
                <c:pt idx="94803">
                  <c:v>16.760162999999999</c:v>
                </c:pt>
                <c:pt idx="94804">
                  <c:v>16.755596000000001</c:v>
                </c:pt>
                <c:pt idx="94805">
                  <c:v>16.754231000000001</c:v>
                </c:pt>
                <c:pt idx="94806">
                  <c:v>16.754087999999999</c:v>
                </c:pt>
                <c:pt idx="94807">
                  <c:v>16.749380000000002</c:v>
                </c:pt>
                <c:pt idx="94808">
                  <c:v>16.749470000000002</c:v>
                </c:pt>
                <c:pt idx="94809">
                  <c:v>16.752347999999998</c:v>
                </c:pt>
                <c:pt idx="94810">
                  <c:v>16.750748000000002</c:v>
                </c:pt>
                <c:pt idx="94811">
                  <c:v>16.756088999999999</c:v>
                </c:pt>
                <c:pt idx="94812">
                  <c:v>16.762270999999998</c:v>
                </c:pt>
                <c:pt idx="94813">
                  <c:v>16.760217000000001</c:v>
                </c:pt>
                <c:pt idx="94814">
                  <c:v>16.75403</c:v>
                </c:pt>
                <c:pt idx="94815">
                  <c:v>16.757773</c:v>
                </c:pt>
                <c:pt idx="94816">
                  <c:v>16.765504999999997</c:v>
                </c:pt>
                <c:pt idx="94817">
                  <c:v>16.753810999999999</c:v>
                </c:pt>
                <c:pt idx="94818">
                  <c:v>16.751930999999999</c:v>
                </c:pt>
                <c:pt idx="94819">
                  <c:v>16.764915000000002</c:v>
                </c:pt>
                <c:pt idx="94820">
                  <c:v>16.754656000000001</c:v>
                </c:pt>
                <c:pt idx="94821">
                  <c:v>16.742477000000001</c:v>
                </c:pt>
                <c:pt idx="94822">
                  <c:v>16.756074999999999</c:v>
                </c:pt>
                <c:pt idx="94823">
                  <c:v>16.760486999999998</c:v>
                </c:pt>
                <c:pt idx="94824">
                  <c:v>16.746774000000002</c:v>
                </c:pt>
                <c:pt idx="94825">
                  <c:v>16.753621000000003</c:v>
                </c:pt>
                <c:pt idx="94826">
                  <c:v>16.760744000000003</c:v>
                </c:pt>
                <c:pt idx="94827">
                  <c:v>16.749220000000001</c:v>
                </c:pt>
                <c:pt idx="94828">
                  <c:v>16.757489</c:v>
                </c:pt>
                <c:pt idx="94829">
                  <c:v>16.764366000000003</c:v>
                </c:pt>
                <c:pt idx="94830">
                  <c:v>16.75319</c:v>
                </c:pt>
                <c:pt idx="94831">
                  <c:v>16.756132999999998</c:v>
                </c:pt>
                <c:pt idx="94832">
                  <c:v>16.759374000000001</c:v>
                </c:pt>
                <c:pt idx="94833">
                  <c:v>16.752482000000001</c:v>
                </c:pt>
                <c:pt idx="94834">
                  <c:v>16.751137</c:v>
                </c:pt>
                <c:pt idx="94835">
                  <c:v>16.759916</c:v>
                </c:pt>
                <c:pt idx="94836">
                  <c:v>16.759796000000001</c:v>
                </c:pt>
                <c:pt idx="94837">
                  <c:v>16.752276000000002</c:v>
                </c:pt>
                <c:pt idx="94838">
                  <c:v>16.761687999999999</c:v>
                </c:pt>
                <c:pt idx="94839">
                  <c:v>16.766347</c:v>
                </c:pt>
                <c:pt idx="94840">
                  <c:v>16.756778000000001</c:v>
                </c:pt>
                <c:pt idx="94841">
                  <c:v>16.759748000000002</c:v>
                </c:pt>
                <c:pt idx="94842">
                  <c:v>16.770637999999998</c:v>
                </c:pt>
                <c:pt idx="94843">
                  <c:v>16.765785999999999</c:v>
                </c:pt>
                <c:pt idx="94844">
                  <c:v>16.757714999999997</c:v>
                </c:pt>
                <c:pt idx="94845">
                  <c:v>16.766609000000003</c:v>
                </c:pt>
                <c:pt idx="94846">
                  <c:v>16.763426000000003</c:v>
                </c:pt>
                <c:pt idx="94847">
                  <c:v>16.755068999999999</c:v>
                </c:pt>
                <c:pt idx="94848">
                  <c:v>16.764006999999999</c:v>
                </c:pt>
                <c:pt idx="94849">
                  <c:v>16.759695999999998</c:v>
                </c:pt>
                <c:pt idx="94850">
                  <c:v>16.753066</c:v>
                </c:pt>
                <c:pt idx="94851">
                  <c:v>16.763536000000002</c:v>
                </c:pt>
                <c:pt idx="94852">
                  <c:v>16.769334999999998</c:v>
                </c:pt>
                <c:pt idx="94853">
                  <c:v>16.76604</c:v>
                </c:pt>
                <c:pt idx="94854">
                  <c:v>16.766190000000002</c:v>
                </c:pt>
                <c:pt idx="94855">
                  <c:v>16.764144000000002</c:v>
                </c:pt>
                <c:pt idx="94856">
                  <c:v>16.756067999999999</c:v>
                </c:pt>
                <c:pt idx="94857">
                  <c:v>16.764234000000002</c:v>
                </c:pt>
                <c:pt idx="94858">
                  <c:v>16.772581000000002</c:v>
                </c:pt>
                <c:pt idx="94859">
                  <c:v>16.765397</c:v>
                </c:pt>
                <c:pt idx="94860">
                  <c:v>16.765985000000001</c:v>
                </c:pt>
                <c:pt idx="94861">
                  <c:v>16.76596</c:v>
                </c:pt>
                <c:pt idx="94862">
                  <c:v>16.760995000000001</c:v>
                </c:pt>
                <c:pt idx="94863">
                  <c:v>16.764541999999999</c:v>
                </c:pt>
                <c:pt idx="94864">
                  <c:v>16.768785000000001</c:v>
                </c:pt>
                <c:pt idx="94865">
                  <c:v>16.765667000000001</c:v>
                </c:pt>
                <c:pt idx="94866">
                  <c:v>16.761834999999998</c:v>
                </c:pt>
                <c:pt idx="94867">
                  <c:v>16.768633000000001</c:v>
                </c:pt>
                <c:pt idx="94868">
                  <c:v>16.771430000000002</c:v>
                </c:pt>
                <c:pt idx="94869">
                  <c:v>16.764839000000002</c:v>
                </c:pt>
                <c:pt idx="94870">
                  <c:v>16.762862999999999</c:v>
                </c:pt>
                <c:pt idx="94871">
                  <c:v>16.758934</c:v>
                </c:pt>
                <c:pt idx="94872">
                  <c:v>16.755952000000001</c:v>
                </c:pt>
                <c:pt idx="94873">
                  <c:v>16.758530999999998</c:v>
                </c:pt>
                <c:pt idx="94874">
                  <c:v>16.762718</c:v>
                </c:pt>
                <c:pt idx="94875">
                  <c:v>16.764071999999999</c:v>
                </c:pt>
                <c:pt idx="94876">
                  <c:v>16.765415000000001</c:v>
                </c:pt>
                <c:pt idx="94877">
                  <c:v>16.768176</c:v>
                </c:pt>
                <c:pt idx="94878">
                  <c:v>16.761428000000002</c:v>
                </c:pt>
                <c:pt idx="94879">
                  <c:v>16.758583999999999</c:v>
                </c:pt>
                <c:pt idx="94880">
                  <c:v>16.765464999999999</c:v>
                </c:pt>
                <c:pt idx="94881">
                  <c:v>16.766356000000002</c:v>
                </c:pt>
                <c:pt idx="94882">
                  <c:v>16.765920999999999</c:v>
                </c:pt>
                <c:pt idx="94883">
                  <c:v>16.765343000000001</c:v>
                </c:pt>
                <c:pt idx="94884">
                  <c:v>16.764849999999999</c:v>
                </c:pt>
                <c:pt idx="94885">
                  <c:v>16.762627000000002</c:v>
                </c:pt>
                <c:pt idx="94886">
                  <c:v>16.767909</c:v>
                </c:pt>
                <c:pt idx="94887">
                  <c:v>16.770530999999998</c:v>
                </c:pt>
                <c:pt idx="94888">
                  <c:v>16.761863999999999</c:v>
                </c:pt>
                <c:pt idx="94889">
                  <c:v>16.76896</c:v>
                </c:pt>
                <c:pt idx="94890">
                  <c:v>16.767972999999998</c:v>
                </c:pt>
                <c:pt idx="94891">
                  <c:v>16.756346999999998</c:v>
                </c:pt>
                <c:pt idx="94892">
                  <c:v>16.765982999999999</c:v>
                </c:pt>
                <c:pt idx="94893">
                  <c:v>16.767473000000003</c:v>
                </c:pt>
                <c:pt idx="94894">
                  <c:v>16.757342999999999</c:v>
                </c:pt>
                <c:pt idx="94895">
                  <c:v>16.76511</c:v>
                </c:pt>
                <c:pt idx="94896">
                  <c:v>16.776431000000002</c:v>
                </c:pt>
                <c:pt idx="94897">
                  <c:v>16.766632000000001</c:v>
                </c:pt>
                <c:pt idx="94898">
                  <c:v>16.762298000000001</c:v>
                </c:pt>
                <c:pt idx="94899">
                  <c:v>16.781102000000001</c:v>
                </c:pt>
                <c:pt idx="94900">
                  <c:v>16.774877</c:v>
                </c:pt>
                <c:pt idx="94901">
                  <c:v>16.760611000000001</c:v>
                </c:pt>
                <c:pt idx="94902">
                  <c:v>16.779978</c:v>
                </c:pt>
                <c:pt idx="94903">
                  <c:v>16.787737999999997</c:v>
                </c:pt>
                <c:pt idx="94904">
                  <c:v>16.767892</c:v>
                </c:pt>
                <c:pt idx="94905">
                  <c:v>16.766072000000001</c:v>
                </c:pt>
                <c:pt idx="94906">
                  <c:v>16.773426000000001</c:v>
                </c:pt>
                <c:pt idx="94907">
                  <c:v>16.764701000000002</c:v>
                </c:pt>
                <c:pt idx="94908">
                  <c:v>16.769396</c:v>
                </c:pt>
                <c:pt idx="94909">
                  <c:v>16.779091000000001</c:v>
                </c:pt>
                <c:pt idx="94910">
                  <c:v>16.768233000000002</c:v>
                </c:pt>
                <c:pt idx="94911">
                  <c:v>16.767537000000001</c:v>
                </c:pt>
                <c:pt idx="94912">
                  <c:v>16.774151</c:v>
                </c:pt>
                <c:pt idx="94913">
                  <c:v>16.767595</c:v>
                </c:pt>
                <c:pt idx="94914">
                  <c:v>16.772747000000003</c:v>
                </c:pt>
                <c:pt idx="94915">
                  <c:v>16.785274000000001</c:v>
                </c:pt>
                <c:pt idx="94916">
                  <c:v>16.775328999999999</c:v>
                </c:pt>
                <c:pt idx="94917">
                  <c:v>16.761877999999999</c:v>
                </c:pt>
                <c:pt idx="94918">
                  <c:v>16.772724</c:v>
                </c:pt>
                <c:pt idx="94919">
                  <c:v>16.773246</c:v>
                </c:pt>
                <c:pt idx="94920">
                  <c:v>16.757175</c:v>
                </c:pt>
                <c:pt idx="94921">
                  <c:v>16.768202000000002</c:v>
                </c:pt>
                <c:pt idx="94922">
                  <c:v>16.778700999999998</c:v>
                </c:pt>
                <c:pt idx="94923">
                  <c:v>16.766024000000002</c:v>
                </c:pt>
                <c:pt idx="94924">
                  <c:v>16.770875</c:v>
                </c:pt>
                <c:pt idx="94925">
                  <c:v>16.782491999999998</c:v>
                </c:pt>
                <c:pt idx="94926">
                  <c:v>16.774585000000002</c:v>
                </c:pt>
                <c:pt idx="94927">
                  <c:v>16.775606</c:v>
                </c:pt>
                <c:pt idx="94928">
                  <c:v>16.786161</c:v>
                </c:pt>
                <c:pt idx="94929">
                  <c:v>16.770682999999998</c:v>
                </c:pt>
                <c:pt idx="94930">
                  <c:v>16.763180999999999</c:v>
                </c:pt>
                <c:pt idx="94931">
                  <c:v>16.785095999999999</c:v>
                </c:pt>
                <c:pt idx="94932">
                  <c:v>16.782491999999998</c:v>
                </c:pt>
                <c:pt idx="94933">
                  <c:v>16.764876999999998</c:v>
                </c:pt>
                <c:pt idx="94934">
                  <c:v>16.777833000000001</c:v>
                </c:pt>
                <c:pt idx="94935">
                  <c:v>16.789737000000002</c:v>
                </c:pt>
                <c:pt idx="94936">
                  <c:v>16.771723000000001</c:v>
                </c:pt>
                <c:pt idx="94937">
                  <c:v>16.763573999999998</c:v>
                </c:pt>
                <c:pt idx="94938">
                  <c:v>16.771996000000001</c:v>
                </c:pt>
                <c:pt idx="94939">
                  <c:v>16.769795000000002</c:v>
                </c:pt>
                <c:pt idx="94940">
                  <c:v>16.775939000000001</c:v>
                </c:pt>
                <c:pt idx="94941">
                  <c:v>16.784414999999999</c:v>
                </c:pt>
                <c:pt idx="94942">
                  <c:v>16.773949000000002</c:v>
                </c:pt>
                <c:pt idx="94943">
                  <c:v>16.775514000000001</c:v>
                </c:pt>
                <c:pt idx="94944">
                  <c:v>16.789787</c:v>
                </c:pt>
                <c:pt idx="94945">
                  <c:v>16.782595999999998</c:v>
                </c:pt>
                <c:pt idx="94946">
                  <c:v>16.766162999999999</c:v>
                </c:pt>
                <c:pt idx="94947">
                  <c:v>16.775331000000001</c:v>
                </c:pt>
                <c:pt idx="94948">
                  <c:v>16.782274999999998</c:v>
                </c:pt>
                <c:pt idx="94949">
                  <c:v>16.771019000000003</c:v>
                </c:pt>
                <c:pt idx="94950">
                  <c:v>16.77609</c:v>
                </c:pt>
                <c:pt idx="94951">
                  <c:v>16.782420000000002</c:v>
                </c:pt>
                <c:pt idx="94952">
                  <c:v>16.772765</c:v>
                </c:pt>
                <c:pt idx="94953">
                  <c:v>16.772154999999998</c:v>
                </c:pt>
                <c:pt idx="94954">
                  <c:v>16.780504000000001</c:v>
                </c:pt>
                <c:pt idx="94955">
                  <c:v>16.779310000000002</c:v>
                </c:pt>
                <c:pt idx="94956">
                  <c:v>16.772210999999999</c:v>
                </c:pt>
                <c:pt idx="94957">
                  <c:v>16.778043</c:v>
                </c:pt>
                <c:pt idx="94958">
                  <c:v>16.780618</c:v>
                </c:pt>
                <c:pt idx="94959">
                  <c:v>16.772140999999998</c:v>
                </c:pt>
                <c:pt idx="94960">
                  <c:v>16.777872000000002</c:v>
                </c:pt>
                <c:pt idx="94961">
                  <c:v>16.780079999999998</c:v>
                </c:pt>
                <c:pt idx="94962">
                  <c:v>16.773809999999997</c:v>
                </c:pt>
                <c:pt idx="94963">
                  <c:v>16.784096999999999</c:v>
                </c:pt>
                <c:pt idx="94964">
                  <c:v>16.789465</c:v>
                </c:pt>
                <c:pt idx="94965">
                  <c:v>16.779146000000001</c:v>
                </c:pt>
                <c:pt idx="94966">
                  <c:v>16.775009000000001</c:v>
                </c:pt>
                <c:pt idx="94967">
                  <c:v>16.784700999999998</c:v>
                </c:pt>
                <c:pt idx="94968">
                  <c:v>16.787539000000002</c:v>
                </c:pt>
                <c:pt idx="94969">
                  <c:v>16.781243</c:v>
                </c:pt>
                <c:pt idx="94970">
                  <c:v>16.781635999999999</c:v>
                </c:pt>
                <c:pt idx="94971">
                  <c:v>16.777805000000001</c:v>
                </c:pt>
                <c:pt idx="94972">
                  <c:v>16.772333</c:v>
                </c:pt>
                <c:pt idx="94973">
                  <c:v>16.781835999999998</c:v>
                </c:pt>
                <c:pt idx="94974">
                  <c:v>16.792521000000001</c:v>
                </c:pt>
                <c:pt idx="94975">
                  <c:v>16.784663999999999</c:v>
                </c:pt>
                <c:pt idx="94976">
                  <c:v>16.779665000000001</c:v>
                </c:pt>
                <c:pt idx="94977">
                  <c:v>16.785774</c:v>
                </c:pt>
                <c:pt idx="94978">
                  <c:v>16.78088</c:v>
                </c:pt>
                <c:pt idx="94979">
                  <c:v>16.781734</c:v>
                </c:pt>
                <c:pt idx="94980">
                  <c:v>16.786129000000003</c:v>
                </c:pt>
                <c:pt idx="94981">
                  <c:v>16.777291999999999</c:v>
                </c:pt>
                <c:pt idx="94982">
                  <c:v>16.777276000000001</c:v>
                </c:pt>
                <c:pt idx="94983">
                  <c:v>16.777987</c:v>
                </c:pt>
                <c:pt idx="94984">
                  <c:v>16.776915000000002</c:v>
                </c:pt>
                <c:pt idx="94985">
                  <c:v>16.786163999999999</c:v>
                </c:pt>
                <c:pt idx="94986">
                  <c:v>16.788522</c:v>
                </c:pt>
                <c:pt idx="94987">
                  <c:v>16.786959</c:v>
                </c:pt>
                <c:pt idx="94988">
                  <c:v>16.793210999999999</c:v>
                </c:pt>
                <c:pt idx="94989">
                  <c:v>16.799278000000001</c:v>
                </c:pt>
                <c:pt idx="94990">
                  <c:v>16.787701999999999</c:v>
                </c:pt>
                <c:pt idx="94991">
                  <c:v>16.775708999999999</c:v>
                </c:pt>
                <c:pt idx="94992">
                  <c:v>16.785</c:v>
                </c:pt>
                <c:pt idx="94993">
                  <c:v>16.783794999999998</c:v>
                </c:pt>
                <c:pt idx="94994">
                  <c:v>16.773510000000002</c:v>
                </c:pt>
                <c:pt idx="94995">
                  <c:v>16.782598</c:v>
                </c:pt>
                <c:pt idx="94996">
                  <c:v>16.790008999999998</c:v>
                </c:pt>
                <c:pt idx="94997">
                  <c:v>16.786296999999998</c:v>
                </c:pt>
                <c:pt idx="94998">
                  <c:v>16.788077000000001</c:v>
                </c:pt>
                <c:pt idx="94999">
                  <c:v>16.790509999999998</c:v>
                </c:pt>
                <c:pt idx="95000">
                  <c:v>16.781396000000001</c:v>
                </c:pt>
                <c:pt idx="95001">
                  <c:v>16.778528999999999</c:v>
                </c:pt>
                <c:pt idx="95002">
                  <c:v>16.785142</c:v>
                </c:pt>
                <c:pt idx="95003">
                  <c:v>16.781007000000002</c:v>
                </c:pt>
                <c:pt idx="95004">
                  <c:v>16.783042999999999</c:v>
                </c:pt>
                <c:pt idx="95005">
                  <c:v>16.793306999999999</c:v>
                </c:pt>
                <c:pt idx="95006">
                  <c:v>16.791648000000002</c:v>
                </c:pt>
                <c:pt idx="95007">
                  <c:v>16.789690999999998</c:v>
                </c:pt>
                <c:pt idx="95008">
                  <c:v>16.796886999999998</c:v>
                </c:pt>
                <c:pt idx="95009">
                  <c:v>16.792527</c:v>
                </c:pt>
                <c:pt idx="95010">
                  <c:v>16.775086000000002</c:v>
                </c:pt>
                <c:pt idx="95011">
                  <c:v>16.781683999999998</c:v>
                </c:pt>
                <c:pt idx="95012">
                  <c:v>16.795943000000001</c:v>
                </c:pt>
                <c:pt idx="95013">
                  <c:v>16.783797</c:v>
                </c:pt>
                <c:pt idx="95014">
                  <c:v>16.778081</c:v>
                </c:pt>
                <c:pt idx="95015">
                  <c:v>16.792331000000001</c:v>
                </c:pt>
                <c:pt idx="95016">
                  <c:v>16.790945999999998</c:v>
                </c:pt>
                <c:pt idx="95017">
                  <c:v>16.783701000000001</c:v>
                </c:pt>
                <c:pt idx="95018">
                  <c:v>16.795984000000001</c:v>
                </c:pt>
                <c:pt idx="95019">
                  <c:v>16.794769000000002</c:v>
                </c:pt>
                <c:pt idx="95020">
                  <c:v>16.782686999999999</c:v>
                </c:pt>
                <c:pt idx="95021">
                  <c:v>16.793530000000001</c:v>
                </c:pt>
                <c:pt idx="95022">
                  <c:v>16.795653000000001</c:v>
                </c:pt>
                <c:pt idx="95023">
                  <c:v>16.782498</c:v>
                </c:pt>
                <c:pt idx="95024">
                  <c:v>16.790782</c:v>
                </c:pt>
                <c:pt idx="95025">
                  <c:v>16.801584999999999</c:v>
                </c:pt>
                <c:pt idx="95026">
                  <c:v>16.790320999999999</c:v>
                </c:pt>
                <c:pt idx="95027">
                  <c:v>16.786368</c:v>
                </c:pt>
                <c:pt idx="95028">
                  <c:v>16.795228000000002</c:v>
                </c:pt>
                <c:pt idx="95029">
                  <c:v>16.788308999999998</c:v>
                </c:pt>
                <c:pt idx="95030">
                  <c:v>16.785746</c:v>
                </c:pt>
                <c:pt idx="95031">
                  <c:v>16.795728</c:v>
                </c:pt>
                <c:pt idx="95032">
                  <c:v>16.786441</c:v>
                </c:pt>
                <c:pt idx="95033">
                  <c:v>16.782342</c:v>
                </c:pt>
                <c:pt idx="95034">
                  <c:v>16.795172999999998</c:v>
                </c:pt>
                <c:pt idx="95035">
                  <c:v>16.794581999999998</c:v>
                </c:pt>
                <c:pt idx="95036">
                  <c:v>16.786892000000002</c:v>
                </c:pt>
                <c:pt idx="95037">
                  <c:v>16.788637000000001</c:v>
                </c:pt>
                <c:pt idx="95038">
                  <c:v>16.800218000000001</c:v>
                </c:pt>
                <c:pt idx="95039">
                  <c:v>16.799488</c:v>
                </c:pt>
                <c:pt idx="95040">
                  <c:v>16.791634000000002</c:v>
                </c:pt>
                <c:pt idx="95041">
                  <c:v>16.794215000000001</c:v>
                </c:pt>
                <c:pt idx="95042">
                  <c:v>16.790084999999998</c:v>
                </c:pt>
                <c:pt idx="95043">
                  <c:v>16.791273</c:v>
                </c:pt>
                <c:pt idx="95044">
                  <c:v>16.798738</c:v>
                </c:pt>
                <c:pt idx="95045">
                  <c:v>16.794805</c:v>
                </c:pt>
                <c:pt idx="95046">
                  <c:v>16.790533</c:v>
                </c:pt>
                <c:pt idx="95047">
                  <c:v>16.796371999999998</c:v>
                </c:pt>
                <c:pt idx="95048">
                  <c:v>16.801546999999999</c:v>
                </c:pt>
                <c:pt idx="95049">
                  <c:v>16.798546000000002</c:v>
                </c:pt>
                <c:pt idx="95050">
                  <c:v>16.797604</c:v>
                </c:pt>
                <c:pt idx="95051">
                  <c:v>16.794153999999999</c:v>
                </c:pt>
                <c:pt idx="95052">
                  <c:v>16.791147000000002</c:v>
                </c:pt>
                <c:pt idx="95053">
                  <c:v>16.795253000000002</c:v>
                </c:pt>
                <c:pt idx="95054">
                  <c:v>16.797878000000001</c:v>
                </c:pt>
                <c:pt idx="95055">
                  <c:v>16.792943999999999</c:v>
                </c:pt>
                <c:pt idx="95056">
                  <c:v>16.787148000000002</c:v>
                </c:pt>
                <c:pt idx="95057">
                  <c:v>16.797283</c:v>
                </c:pt>
                <c:pt idx="95058">
                  <c:v>16.797888999999998</c:v>
                </c:pt>
                <c:pt idx="95059">
                  <c:v>16.786327</c:v>
                </c:pt>
                <c:pt idx="95060">
                  <c:v>16.797537999999999</c:v>
                </c:pt>
                <c:pt idx="95061">
                  <c:v>16.795932000000001</c:v>
                </c:pt>
                <c:pt idx="95062">
                  <c:v>16.781956999999998</c:v>
                </c:pt>
                <c:pt idx="95063">
                  <c:v>16.798473000000001</c:v>
                </c:pt>
                <c:pt idx="95064">
                  <c:v>16.805592000000001</c:v>
                </c:pt>
                <c:pt idx="95065">
                  <c:v>16.788313000000002</c:v>
                </c:pt>
                <c:pt idx="95066">
                  <c:v>16.792774999999999</c:v>
                </c:pt>
                <c:pt idx="95067">
                  <c:v>16.807524999999998</c:v>
                </c:pt>
                <c:pt idx="95068">
                  <c:v>16.795680000000001</c:v>
                </c:pt>
                <c:pt idx="95069">
                  <c:v>16.787087</c:v>
                </c:pt>
                <c:pt idx="95070">
                  <c:v>16.798152000000002</c:v>
                </c:pt>
                <c:pt idx="95071">
                  <c:v>16.796967000000002</c:v>
                </c:pt>
                <c:pt idx="95072">
                  <c:v>16.79486</c:v>
                </c:pt>
                <c:pt idx="95073">
                  <c:v>16.801420999999998</c:v>
                </c:pt>
                <c:pt idx="95074">
                  <c:v>16.796916</c:v>
                </c:pt>
                <c:pt idx="95075">
                  <c:v>16.793115999999998</c:v>
                </c:pt>
                <c:pt idx="95076">
                  <c:v>16.798112</c:v>
                </c:pt>
                <c:pt idx="95077">
                  <c:v>16.795490999999998</c:v>
                </c:pt>
                <c:pt idx="95078">
                  <c:v>16.793748999999998</c:v>
                </c:pt>
                <c:pt idx="95079">
                  <c:v>16.807395</c:v>
                </c:pt>
                <c:pt idx="95080">
                  <c:v>16.806626999999999</c:v>
                </c:pt>
                <c:pt idx="95081">
                  <c:v>16.790661</c:v>
                </c:pt>
                <c:pt idx="95082">
                  <c:v>16.798079000000001</c:v>
                </c:pt>
                <c:pt idx="95083">
                  <c:v>16.809035000000002</c:v>
                </c:pt>
                <c:pt idx="95084">
                  <c:v>16.799363</c:v>
                </c:pt>
                <c:pt idx="95085">
                  <c:v>16.797069</c:v>
                </c:pt>
                <c:pt idx="95086">
                  <c:v>16.806452</c:v>
                </c:pt>
                <c:pt idx="95087">
                  <c:v>16.805408999999997</c:v>
                </c:pt>
                <c:pt idx="95088">
                  <c:v>16.798504999999999</c:v>
                </c:pt>
                <c:pt idx="95089">
                  <c:v>16.803715</c:v>
                </c:pt>
                <c:pt idx="95090">
                  <c:v>16.808385999999999</c:v>
                </c:pt>
                <c:pt idx="95091">
                  <c:v>16.805555999999999</c:v>
                </c:pt>
                <c:pt idx="95092">
                  <c:v>16.806863</c:v>
                </c:pt>
                <c:pt idx="95093">
                  <c:v>16.803114999999998</c:v>
                </c:pt>
                <c:pt idx="95094">
                  <c:v>16.797854000000001</c:v>
                </c:pt>
                <c:pt idx="95095">
                  <c:v>16.802581</c:v>
                </c:pt>
                <c:pt idx="95096">
                  <c:v>16.803421999999998</c:v>
                </c:pt>
                <c:pt idx="95097">
                  <c:v>16.794781999999998</c:v>
                </c:pt>
                <c:pt idx="95098">
                  <c:v>16.795325999999999</c:v>
                </c:pt>
                <c:pt idx="95099">
                  <c:v>16.808177000000001</c:v>
                </c:pt>
                <c:pt idx="95100">
                  <c:v>16.808557</c:v>
                </c:pt>
                <c:pt idx="95101">
                  <c:v>16.805205000000001</c:v>
                </c:pt>
                <c:pt idx="95102">
                  <c:v>16.806308999999999</c:v>
                </c:pt>
                <c:pt idx="95103">
                  <c:v>16.796520000000001</c:v>
                </c:pt>
                <c:pt idx="95104">
                  <c:v>16.797556</c:v>
                </c:pt>
                <c:pt idx="95105">
                  <c:v>16.803269999999998</c:v>
                </c:pt>
                <c:pt idx="95106">
                  <c:v>16.797387999999998</c:v>
                </c:pt>
                <c:pt idx="95107">
                  <c:v>16.797668999999999</c:v>
                </c:pt>
                <c:pt idx="95108">
                  <c:v>16.802346999999997</c:v>
                </c:pt>
                <c:pt idx="95109">
                  <c:v>16.805326999999998</c:v>
                </c:pt>
                <c:pt idx="95110">
                  <c:v>16.803507</c:v>
                </c:pt>
                <c:pt idx="95111">
                  <c:v>16.807071999999998</c:v>
                </c:pt>
                <c:pt idx="95112">
                  <c:v>16.814654000000001</c:v>
                </c:pt>
                <c:pt idx="95113">
                  <c:v>16.807073000000003</c:v>
                </c:pt>
                <c:pt idx="95114">
                  <c:v>16.801513</c:v>
                </c:pt>
                <c:pt idx="95115">
                  <c:v>16.803839</c:v>
                </c:pt>
                <c:pt idx="95116">
                  <c:v>16.804993</c:v>
                </c:pt>
                <c:pt idx="95117">
                  <c:v>16.809159000000001</c:v>
                </c:pt>
                <c:pt idx="95118">
                  <c:v>16.811577</c:v>
                </c:pt>
                <c:pt idx="95119">
                  <c:v>16.80368</c:v>
                </c:pt>
                <c:pt idx="95120">
                  <c:v>16.797335</c:v>
                </c:pt>
                <c:pt idx="95121">
                  <c:v>16.809359000000001</c:v>
                </c:pt>
                <c:pt idx="95122">
                  <c:v>16.812867000000001</c:v>
                </c:pt>
                <c:pt idx="95123">
                  <c:v>16.802515</c:v>
                </c:pt>
                <c:pt idx="95124">
                  <c:v>16.80246</c:v>
                </c:pt>
                <c:pt idx="95125">
                  <c:v>16.802602</c:v>
                </c:pt>
                <c:pt idx="95126">
                  <c:v>16.808515</c:v>
                </c:pt>
                <c:pt idx="95127">
                  <c:v>16.818379999999998</c:v>
                </c:pt>
                <c:pt idx="95128">
                  <c:v>16.811526000000001</c:v>
                </c:pt>
                <c:pt idx="95129">
                  <c:v>16.799187</c:v>
                </c:pt>
                <c:pt idx="95130">
                  <c:v>16.803782999999999</c:v>
                </c:pt>
                <c:pt idx="95131">
                  <c:v>16.814717000000002</c:v>
                </c:pt>
                <c:pt idx="95132">
                  <c:v>16.813537</c:v>
                </c:pt>
                <c:pt idx="95133">
                  <c:v>16.813597000000001</c:v>
                </c:pt>
                <c:pt idx="95134">
                  <c:v>16.814712</c:v>
                </c:pt>
                <c:pt idx="95135">
                  <c:v>16.809657000000001</c:v>
                </c:pt>
                <c:pt idx="95136">
                  <c:v>16.807217000000001</c:v>
                </c:pt>
                <c:pt idx="95137">
                  <c:v>16.809756999999998</c:v>
                </c:pt>
                <c:pt idx="95138">
                  <c:v>16.809815</c:v>
                </c:pt>
                <c:pt idx="95139">
                  <c:v>16.803846</c:v>
                </c:pt>
                <c:pt idx="95140">
                  <c:v>16.807105</c:v>
                </c:pt>
                <c:pt idx="95141">
                  <c:v>16.806139999999999</c:v>
                </c:pt>
                <c:pt idx="95142">
                  <c:v>16.795109</c:v>
                </c:pt>
                <c:pt idx="95143">
                  <c:v>16.804453000000002</c:v>
                </c:pt>
                <c:pt idx="95144">
                  <c:v>16.815434</c:v>
                </c:pt>
                <c:pt idx="95145">
                  <c:v>16.811211999999998</c:v>
                </c:pt>
                <c:pt idx="95146">
                  <c:v>16.812362</c:v>
                </c:pt>
                <c:pt idx="95147">
                  <c:v>16.813768</c:v>
                </c:pt>
                <c:pt idx="95148">
                  <c:v>16.807053</c:v>
                </c:pt>
                <c:pt idx="95149">
                  <c:v>16.810889</c:v>
                </c:pt>
                <c:pt idx="95150">
                  <c:v>16.816255999999999</c:v>
                </c:pt>
                <c:pt idx="95151">
                  <c:v>16.8048</c:v>
                </c:pt>
                <c:pt idx="95152">
                  <c:v>16.810457</c:v>
                </c:pt>
                <c:pt idx="95153">
                  <c:v>16.824230999999997</c:v>
                </c:pt>
                <c:pt idx="95154">
                  <c:v>16.808168999999999</c:v>
                </c:pt>
                <c:pt idx="95155">
                  <c:v>16.802790000000002</c:v>
                </c:pt>
                <c:pt idx="95156">
                  <c:v>16.815327</c:v>
                </c:pt>
                <c:pt idx="95157">
                  <c:v>16.812813999999999</c:v>
                </c:pt>
                <c:pt idx="95158">
                  <c:v>16.812628</c:v>
                </c:pt>
                <c:pt idx="95159">
                  <c:v>16.822143000000001</c:v>
                </c:pt>
                <c:pt idx="95160">
                  <c:v>16.811875999999998</c:v>
                </c:pt>
                <c:pt idx="95161">
                  <c:v>16.797682999999999</c:v>
                </c:pt>
                <c:pt idx="95162">
                  <c:v>16.807212</c:v>
                </c:pt>
                <c:pt idx="95163">
                  <c:v>16.808389999999999</c:v>
                </c:pt>
                <c:pt idx="95164">
                  <c:v>16.800460000000001</c:v>
                </c:pt>
                <c:pt idx="95165">
                  <c:v>16.813251999999999</c:v>
                </c:pt>
                <c:pt idx="95166">
                  <c:v>16.819129</c:v>
                </c:pt>
                <c:pt idx="95167">
                  <c:v>16.809787</c:v>
                </c:pt>
                <c:pt idx="95168">
                  <c:v>16.816201</c:v>
                </c:pt>
                <c:pt idx="95169">
                  <c:v>16.823402999999999</c:v>
                </c:pt>
                <c:pt idx="95170">
                  <c:v>16.821488000000002</c:v>
                </c:pt>
                <c:pt idx="95171">
                  <c:v>16.825970999999999</c:v>
                </c:pt>
                <c:pt idx="95172">
                  <c:v>16.824736999999999</c:v>
                </c:pt>
                <c:pt idx="95173">
                  <c:v>16.818452999999998</c:v>
                </c:pt>
                <c:pt idx="95174">
                  <c:v>16.825051000000002</c:v>
                </c:pt>
                <c:pt idx="95175">
                  <c:v>16.826118999999998</c:v>
                </c:pt>
                <c:pt idx="95176">
                  <c:v>16.812134</c:v>
                </c:pt>
                <c:pt idx="95177">
                  <c:v>16.812132999999999</c:v>
                </c:pt>
                <c:pt idx="95178">
                  <c:v>16.815245000000001</c:v>
                </c:pt>
                <c:pt idx="95179">
                  <c:v>16.804707000000001</c:v>
                </c:pt>
                <c:pt idx="95180">
                  <c:v>16.806032999999999</c:v>
                </c:pt>
                <c:pt idx="95181">
                  <c:v>16.816966000000001</c:v>
                </c:pt>
                <c:pt idx="95182">
                  <c:v>16.819457999999997</c:v>
                </c:pt>
                <c:pt idx="95183">
                  <c:v>16.816226</c:v>
                </c:pt>
                <c:pt idx="95184">
                  <c:v>16.817267999999999</c:v>
                </c:pt>
                <c:pt idx="95185">
                  <c:v>16.819696</c:v>
                </c:pt>
                <c:pt idx="95186">
                  <c:v>16.814624000000002</c:v>
                </c:pt>
                <c:pt idx="95187">
                  <c:v>16.817250000000001</c:v>
                </c:pt>
                <c:pt idx="95188">
                  <c:v>16.820976999999999</c:v>
                </c:pt>
                <c:pt idx="95189">
                  <c:v>16.817616999999998</c:v>
                </c:pt>
                <c:pt idx="95190">
                  <c:v>16.815549000000001</c:v>
                </c:pt>
                <c:pt idx="95191">
                  <c:v>16.814133999999999</c:v>
                </c:pt>
                <c:pt idx="95192">
                  <c:v>16.812108000000002</c:v>
                </c:pt>
                <c:pt idx="95193">
                  <c:v>16.814971</c:v>
                </c:pt>
                <c:pt idx="95194">
                  <c:v>16.824237</c:v>
                </c:pt>
                <c:pt idx="95195">
                  <c:v>16.829245</c:v>
                </c:pt>
                <c:pt idx="95196">
                  <c:v>16.826838000000002</c:v>
                </c:pt>
                <c:pt idx="95197">
                  <c:v>16.823396000000002</c:v>
                </c:pt>
                <c:pt idx="95198">
                  <c:v>16.820039999999999</c:v>
                </c:pt>
                <c:pt idx="95199">
                  <c:v>16.819738000000001</c:v>
                </c:pt>
                <c:pt idx="95200">
                  <c:v>16.819786000000001</c:v>
                </c:pt>
                <c:pt idx="95201">
                  <c:v>16.815001000000002</c:v>
                </c:pt>
                <c:pt idx="95202">
                  <c:v>16.811367000000001</c:v>
                </c:pt>
                <c:pt idx="95203">
                  <c:v>16.811599000000001</c:v>
                </c:pt>
                <c:pt idx="95204">
                  <c:v>16.811551000000001</c:v>
                </c:pt>
                <c:pt idx="95205">
                  <c:v>16.811509999999998</c:v>
                </c:pt>
                <c:pt idx="95206">
                  <c:v>16.820633999999998</c:v>
                </c:pt>
                <c:pt idx="95207">
                  <c:v>16.828944</c:v>
                </c:pt>
                <c:pt idx="95208">
                  <c:v>16.822558999999998</c:v>
                </c:pt>
                <c:pt idx="95209">
                  <c:v>16.820095000000002</c:v>
                </c:pt>
                <c:pt idx="95210">
                  <c:v>16.82075</c:v>
                </c:pt>
                <c:pt idx="95211">
                  <c:v>16.819917</c:v>
                </c:pt>
                <c:pt idx="95212">
                  <c:v>16.823627999999999</c:v>
                </c:pt>
                <c:pt idx="95213">
                  <c:v>16.827717</c:v>
                </c:pt>
                <c:pt idx="95214">
                  <c:v>16.825789999999998</c:v>
                </c:pt>
                <c:pt idx="95215">
                  <c:v>16.815452000000001</c:v>
                </c:pt>
                <c:pt idx="95216">
                  <c:v>16.816534000000001</c:v>
                </c:pt>
                <c:pt idx="95217">
                  <c:v>16.820343999999999</c:v>
                </c:pt>
                <c:pt idx="95218">
                  <c:v>16.819496999999998</c:v>
                </c:pt>
                <c:pt idx="95219">
                  <c:v>16.826380999999998</c:v>
                </c:pt>
                <c:pt idx="95220">
                  <c:v>16.827019</c:v>
                </c:pt>
                <c:pt idx="95221">
                  <c:v>16.822760000000002</c:v>
                </c:pt>
                <c:pt idx="95222">
                  <c:v>16.822346</c:v>
                </c:pt>
                <c:pt idx="95223">
                  <c:v>16.817312999999999</c:v>
                </c:pt>
                <c:pt idx="95224">
                  <c:v>16.813102999999998</c:v>
                </c:pt>
                <c:pt idx="95225">
                  <c:v>16.820118999999998</c:v>
                </c:pt>
                <c:pt idx="95226">
                  <c:v>16.828319</c:v>
                </c:pt>
                <c:pt idx="95227">
                  <c:v>16.821536999999999</c:v>
                </c:pt>
                <c:pt idx="95228">
                  <c:v>16.817909</c:v>
                </c:pt>
                <c:pt idx="95229">
                  <c:v>16.831963999999999</c:v>
                </c:pt>
                <c:pt idx="95230">
                  <c:v>16.837232999999998</c:v>
                </c:pt>
                <c:pt idx="95231">
                  <c:v>16.831773999999999</c:v>
                </c:pt>
                <c:pt idx="95232">
                  <c:v>16.830953999999998</c:v>
                </c:pt>
                <c:pt idx="95233">
                  <c:v>16.828388</c:v>
                </c:pt>
                <c:pt idx="95234">
                  <c:v>16.825476999999999</c:v>
                </c:pt>
                <c:pt idx="95235">
                  <c:v>16.833466999999999</c:v>
                </c:pt>
                <c:pt idx="95236">
                  <c:v>16.834398999999998</c:v>
                </c:pt>
                <c:pt idx="95237">
                  <c:v>16.821341</c:v>
                </c:pt>
                <c:pt idx="95238">
                  <c:v>16.824950000000001</c:v>
                </c:pt>
                <c:pt idx="95239">
                  <c:v>16.829936</c:v>
                </c:pt>
                <c:pt idx="95240">
                  <c:v>16.820366999999997</c:v>
                </c:pt>
                <c:pt idx="95241">
                  <c:v>16.823889999999999</c:v>
                </c:pt>
                <c:pt idx="95242">
                  <c:v>16.828177</c:v>
                </c:pt>
                <c:pt idx="95243">
                  <c:v>16.821852</c:v>
                </c:pt>
                <c:pt idx="95244">
                  <c:v>16.829208999999999</c:v>
                </c:pt>
                <c:pt idx="95245">
                  <c:v>16.838618</c:v>
                </c:pt>
                <c:pt idx="95246">
                  <c:v>16.832614</c:v>
                </c:pt>
                <c:pt idx="95247">
                  <c:v>16.828913999999997</c:v>
                </c:pt>
                <c:pt idx="95248">
                  <c:v>16.828648999999999</c:v>
                </c:pt>
                <c:pt idx="95249">
                  <c:v>16.826636999999998</c:v>
                </c:pt>
                <c:pt idx="95250">
                  <c:v>16.830667999999999</c:v>
                </c:pt>
                <c:pt idx="95251">
                  <c:v>16.830394999999999</c:v>
                </c:pt>
                <c:pt idx="95252">
                  <c:v>16.821735</c:v>
                </c:pt>
                <c:pt idx="95253">
                  <c:v>16.824415999999999</c:v>
                </c:pt>
                <c:pt idx="95254">
                  <c:v>16.834410999999999</c:v>
                </c:pt>
                <c:pt idx="95255">
                  <c:v>16.834046999999998</c:v>
                </c:pt>
                <c:pt idx="95256">
                  <c:v>16.823126000000002</c:v>
                </c:pt>
                <c:pt idx="95257">
                  <c:v>16.823962000000002</c:v>
                </c:pt>
                <c:pt idx="95258">
                  <c:v>16.828299999999999</c:v>
                </c:pt>
                <c:pt idx="95259">
                  <c:v>16.817278999999999</c:v>
                </c:pt>
                <c:pt idx="95260">
                  <c:v>16.823459</c:v>
                </c:pt>
                <c:pt idx="95261">
                  <c:v>16.835566999999998</c:v>
                </c:pt>
                <c:pt idx="95262">
                  <c:v>16.831820999999998</c:v>
                </c:pt>
                <c:pt idx="95263">
                  <c:v>16.835182</c:v>
                </c:pt>
                <c:pt idx="95264">
                  <c:v>16.832739</c:v>
                </c:pt>
                <c:pt idx="95265">
                  <c:v>16.823339000000001</c:v>
                </c:pt>
                <c:pt idx="95266">
                  <c:v>16.824781000000002</c:v>
                </c:pt>
                <c:pt idx="95267">
                  <c:v>16.832309000000002</c:v>
                </c:pt>
                <c:pt idx="95268">
                  <c:v>16.827655999999998</c:v>
                </c:pt>
                <c:pt idx="95269">
                  <c:v>16.81944</c:v>
                </c:pt>
                <c:pt idx="95270">
                  <c:v>16.828887000000002</c:v>
                </c:pt>
                <c:pt idx="95271">
                  <c:v>16.829498999999998</c:v>
                </c:pt>
                <c:pt idx="95272">
                  <c:v>16.825524999999999</c:v>
                </c:pt>
                <c:pt idx="95273">
                  <c:v>16.83503</c:v>
                </c:pt>
                <c:pt idx="95274">
                  <c:v>16.832267999999999</c:v>
                </c:pt>
                <c:pt idx="95275">
                  <c:v>16.823333999999999</c:v>
                </c:pt>
                <c:pt idx="95276">
                  <c:v>16.829148</c:v>
                </c:pt>
                <c:pt idx="95277">
                  <c:v>16.842669999999998</c:v>
                </c:pt>
                <c:pt idx="95278">
                  <c:v>16.841616000000002</c:v>
                </c:pt>
                <c:pt idx="95279">
                  <c:v>16.838683</c:v>
                </c:pt>
                <c:pt idx="95280">
                  <c:v>16.838846</c:v>
                </c:pt>
                <c:pt idx="95281">
                  <c:v>16.826853</c:v>
                </c:pt>
                <c:pt idx="95282">
                  <c:v>16.830812000000002</c:v>
                </c:pt>
                <c:pt idx="95283">
                  <c:v>16.843082000000003</c:v>
                </c:pt>
                <c:pt idx="95284">
                  <c:v>16.832242000000001</c:v>
                </c:pt>
                <c:pt idx="95285">
                  <c:v>16.825609999999998</c:v>
                </c:pt>
                <c:pt idx="95286">
                  <c:v>16.830407000000001</c:v>
                </c:pt>
                <c:pt idx="95287">
                  <c:v>16.826858000000001</c:v>
                </c:pt>
                <c:pt idx="95288">
                  <c:v>16.822572000000001</c:v>
                </c:pt>
                <c:pt idx="95289">
                  <c:v>16.831863999999999</c:v>
                </c:pt>
                <c:pt idx="95290">
                  <c:v>16.834792</c:v>
                </c:pt>
                <c:pt idx="95291">
                  <c:v>16.830728999999998</c:v>
                </c:pt>
                <c:pt idx="95292">
                  <c:v>16.844298999999999</c:v>
                </c:pt>
                <c:pt idx="95293">
                  <c:v>16.848160999999998</c:v>
                </c:pt>
                <c:pt idx="95294">
                  <c:v>16.840919</c:v>
                </c:pt>
                <c:pt idx="95295">
                  <c:v>16.840631999999999</c:v>
                </c:pt>
                <c:pt idx="95296">
                  <c:v>16.838439000000001</c:v>
                </c:pt>
                <c:pt idx="95297">
                  <c:v>16.835701</c:v>
                </c:pt>
                <c:pt idx="95298">
                  <c:v>16.833399</c:v>
                </c:pt>
                <c:pt idx="95299">
                  <c:v>16.839255000000001</c:v>
                </c:pt>
                <c:pt idx="95300">
                  <c:v>16.843916999999998</c:v>
                </c:pt>
                <c:pt idx="95301">
                  <c:v>16.838042999999999</c:v>
                </c:pt>
                <c:pt idx="95302">
                  <c:v>16.838487999999998</c:v>
                </c:pt>
                <c:pt idx="95303">
                  <c:v>16.834572999999999</c:v>
                </c:pt>
                <c:pt idx="95304">
                  <c:v>16.832954999999998</c:v>
                </c:pt>
                <c:pt idx="95305">
                  <c:v>16.844725</c:v>
                </c:pt>
                <c:pt idx="95306">
                  <c:v>16.848929999999999</c:v>
                </c:pt>
                <c:pt idx="95307">
                  <c:v>16.842390999999999</c:v>
                </c:pt>
                <c:pt idx="95308">
                  <c:v>16.837426999999998</c:v>
                </c:pt>
                <c:pt idx="95309">
                  <c:v>16.836401000000002</c:v>
                </c:pt>
                <c:pt idx="95310">
                  <c:v>16.828236</c:v>
                </c:pt>
                <c:pt idx="95311">
                  <c:v>16.826758999999999</c:v>
                </c:pt>
                <c:pt idx="95312">
                  <c:v>16.834040000000002</c:v>
                </c:pt>
                <c:pt idx="95313">
                  <c:v>16.831993000000001</c:v>
                </c:pt>
                <c:pt idx="95314">
                  <c:v>16.834828000000002</c:v>
                </c:pt>
                <c:pt idx="95315">
                  <c:v>16.84093</c:v>
                </c:pt>
                <c:pt idx="95316">
                  <c:v>16.838070000000002</c:v>
                </c:pt>
                <c:pt idx="95317">
                  <c:v>16.837918000000002</c:v>
                </c:pt>
                <c:pt idx="95318">
                  <c:v>16.843579999999999</c:v>
                </c:pt>
                <c:pt idx="95319">
                  <c:v>16.837857</c:v>
                </c:pt>
                <c:pt idx="95320">
                  <c:v>16.826377999999998</c:v>
                </c:pt>
                <c:pt idx="95321">
                  <c:v>16.834372000000002</c:v>
                </c:pt>
                <c:pt idx="95322">
                  <c:v>16.839477000000002</c:v>
                </c:pt>
                <c:pt idx="95323">
                  <c:v>16.831436</c:v>
                </c:pt>
                <c:pt idx="95324">
                  <c:v>16.841467999999999</c:v>
                </c:pt>
                <c:pt idx="95325">
                  <c:v>16.851334999999999</c:v>
                </c:pt>
                <c:pt idx="95326">
                  <c:v>16.843439</c:v>
                </c:pt>
                <c:pt idx="95327">
                  <c:v>16.845151000000001</c:v>
                </c:pt>
                <c:pt idx="95328">
                  <c:v>16.851610000000001</c:v>
                </c:pt>
                <c:pt idx="95329">
                  <c:v>16.840873000000002</c:v>
                </c:pt>
                <c:pt idx="95330">
                  <c:v>16.838940000000001</c:v>
                </c:pt>
                <c:pt idx="95331">
                  <c:v>16.847971000000001</c:v>
                </c:pt>
                <c:pt idx="95332">
                  <c:v>16.837989</c:v>
                </c:pt>
                <c:pt idx="95333">
                  <c:v>16.831808000000002</c:v>
                </c:pt>
                <c:pt idx="95334">
                  <c:v>16.841958999999999</c:v>
                </c:pt>
                <c:pt idx="95335">
                  <c:v>16.840730000000001</c:v>
                </c:pt>
                <c:pt idx="95336">
                  <c:v>16.835286</c:v>
                </c:pt>
                <c:pt idx="95337">
                  <c:v>16.840093</c:v>
                </c:pt>
                <c:pt idx="95338">
                  <c:v>16.842855</c:v>
                </c:pt>
                <c:pt idx="95339">
                  <c:v>16.840724000000002</c:v>
                </c:pt>
                <c:pt idx="95340">
                  <c:v>16.845708999999999</c:v>
                </c:pt>
                <c:pt idx="95341">
                  <c:v>16.849381999999999</c:v>
                </c:pt>
                <c:pt idx="95342">
                  <c:v>16.838182</c:v>
                </c:pt>
                <c:pt idx="95343">
                  <c:v>16.837781</c:v>
                </c:pt>
                <c:pt idx="95344">
                  <c:v>16.850391999999999</c:v>
                </c:pt>
                <c:pt idx="95345">
                  <c:v>16.848172999999999</c:v>
                </c:pt>
                <c:pt idx="95346">
                  <c:v>16.846012999999999</c:v>
                </c:pt>
                <c:pt idx="95347">
                  <c:v>16.84441</c:v>
                </c:pt>
                <c:pt idx="95348">
                  <c:v>16.836220000000001</c:v>
                </c:pt>
                <c:pt idx="95349">
                  <c:v>16.844757999999999</c:v>
                </c:pt>
                <c:pt idx="95350">
                  <c:v>16.855537999999999</c:v>
                </c:pt>
                <c:pt idx="95351">
                  <c:v>16.838000999999998</c:v>
                </c:pt>
                <c:pt idx="95352">
                  <c:v>16.830362999999998</c:v>
                </c:pt>
                <c:pt idx="95353">
                  <c:v>16.847332999999999</c:v>
                </c:pt>
                <c:pt idx="95354">
                  <c:v>16.842337999999998</c:v>
                </c:pt>
                <c:pt idx="95355">
                  <c:v>16.837135</c:v>
                </c:pt>
                <c:pt idx="95356">
                  <c:v>16.850546999999999</c:v>
                </c:pt>
                <c:pt idx="95357">
                  <c:v>16.847740999999999</c:v>
                </c:pt>
                <c:pt idx="95358">
                  <c:v>16.841174000000002</c:v>
                </c:pt>
                <c:pt idx="95359">
                  <c:v>16.844099999999997</c:v>
                </c:pt>
                <c:pt idx="95360">
                  <c:v>16.8444</c:v>
                </c:pt>
                <c:pt idx="95361">
                  <c:v>16.845019999999998</c:v>
                </c:pt>
                <c:pt idx="95362">
                  <c:v>16.849584999999998</c:v>
                </c:pt>
                <c:pt idx="95363">
                  <c:v>16.848264999999998</c:v>
                </c:pt>
                <c:pt idx="95364">
                  <c:v>16.837530999999998</c:v>
                </c:pt>
                <c:pt idx="95365">
                  <c:v>16.843206000000002</c:v>
                </c:pt>
                <c:pt idx="95366">
                  <c:v>16.850853999999998</c:v>
                </c:pt>
                <c:pt idx="95367">
                  <c:v>16.845502</c:v>
                </c:pt>
                <c:pt idx="95368">
                  <c:v>16.854548000000001</c:v>
                </c:pt>
                <c:pt idx="95369">
                  <c:v>16.858553000000001</c:v>
                </c:pt>
                <c:pt idx="95370">
                  <c:v>16.844270000000002</c:v>
                </c:pt>
                <c:pt idx="95371">
                  <c:v>16.845921000000001</c:v>
                </c:pt>
                <c:pt idx="95372">
                  <c:v>16.855741999999999</c:v>
                </c:pt>
                <c:pt idx="95373">
                  <c:v>16.845124999999999</c:v>
                </c:pt>
                <c:pt idx="95374">
                  <c:v>16.841165</c:v>
                </c:pt>
                <c:pt idx="95375">
                  <c:v>16.855529000000001</c:v>
                </c:pt>
                <c:pt idx="95376">
                  <c:v>16.853885999999999</c:v>
                </c:pt>
                <c:pt idx="95377">
                  <c:v>16.845844</c:v>
                </c:pt>
                <c:pt idx="95378">
                  <c:v>16.854727</c:v>
                </c:pt>
                <c:pt idx="95379">
                  <c:v>16.859152999999999</c:v>
                </c:pt>
                <c:pt idx="95380">
                  <c:v>16.852643999999998</c:v>
                </c:pt>
                <c:pt idx="95381">
                  <c:v>16.854371999999998</c:v>
                </c:pt>
                <c:pt idx="95382">
                  <c:v>16.857233000000001</c:v>
                </c:pt>
                <c:pt idx="95383">
                  <c:v>16.853092</c:v>
                </c:pt>
                <c:pt idx="95384">
                  <c:v>16.852167000000001</c:v>
                </c:pt>
                <c:pt idx="95385">
                  <c:v>16.851298999999997</c:v>
                </c:pt>
                <c:pt idx="95386">
                  <c:v>16.838310999999997</c:v>
                </c:pt>
                <c:pt idx="95387">
                  <c:v>16.837792999999998</c:v>
                </c:pt>
                <c:pt idx="95388">
                  <c:v>16.848928999999998</c:v>
                </c:pt>
                <c:pt idx="95389">
                  <c:v>16.849648000000002</c:v>
                </c:pt>
                <c:pt idx="95390">
                  <c:v>16.849024</c:v>
                </c:pt>
                <c:pt idx="95391">
                  <c:v>16.852437999999999</c:v>
                </c:pt>
                <c:pt idx="95392">
                  <c:v>16.850926000000001</c:v>
                </c:pt>
                <c:pt idx="95393">
                  <c:v>16.845285000000001</c:v>
                </c:pt>
                <c:pt idx="95394">
                  <c:v>16.847158999999998</c:v>
                </c:pt>
                <c:pt idx="95395">
                  <c:v>16.848106000000001</c:v>
                </c:pt>
                <c:pt idx="95396">
                  <c:v>16.848738000000001</c:v>
                </c:pt>
                <c:pt idx="95397">
                  <c:v>16.855412000000001</c:v>
                </c:pt>
                <c:pt idx="95398">
                  <c:v>16.857990999999998</c:v>
                </c:pt>
                <c:pt idx="95399">
                  <c:v>16.859401999999999</c:v>
                </c:pt>
                <c:pt idx="95400">
                  <c:v>16.857005999999998</c:v>
                </c:pt>
                <c:pt idx="95401">
                  <c:v>16.853360000000002</c:v>
                </c:pt>
                <c:pt idx="95402">
                  <c:v>16.853873999999998</c:v>
                </c:pt>
                <c:pt idx="95403">
                  <c:v>16.854531999999999</c:v>
                </c:pt>
                <c:pt idx="95404">
                  <c:v>16.858414</c:v>
                </c:pt>
                <c:pt idx="95405">
                  <c:v>16.853971999999999</c:v>
                </c:pt>
                <c:pt idx="95406">
                  <c:v>16.848072999999999</c:v>
                </c:pt>
                <c:pt idx="95407">
                  <c:v>16.857965</c:v>
                </c:pt>
                <c:pt idx="95408">
                  <c:v>16.857146</c:v>
                </c:pt>
                <c:pt idx="95409">
                  <c:v>16.851488</c:v>
                </c:pt>
                <c:pt idx="95410">
                  <c:v>16.859052999999999</c:v>
                </c:pt>
                <c:pt idx="95411">
                  <c:v>16.857571999999998</c:v>
                </c:pt>
                <c:pt idx="95412">
                  <c:v>16.849491</c:v>
                </c:pt>
                <c:pt idx="95413">
                  <c:v>16.853151</c:v>
                </c:pt>
                <c:pt idx="95414">
                  <c:v>16.855761999999999</c:v>
                </c:pt>
                <c:pt idx="95415">
                  <c:v>16.849015999999999</c:v>
                </c:pt>
                <c:pt idx="95416">
                  <c:v>16.860441000000002</c:v>
                </c:pt>
                <c:pt idx="95417">
                  <c:v>16.865579</c:v>
                </c:pt>
                <c:pt idx="95418">
                  <c:v>16.846384</c:v>
                </c:pt>
                <c:pt idx="95419">
                  <c:v>16.845865</c:v>
                </c:pt>
                <c:pt idx="95420">
                  <c:v>16.858724000000002</c:v>
                </c:pt>
                <c:pt idx="95421">
                  <c:v>16.857628999999999</c:v>
                </c:pt>
                <c:pt idx="95422">
                  <c:v>16.856709000000002</c:v>
                </c:pt>
                <c:pt idx="95423">
                  <c:v>16.866269000000003</c:v>
                </c:pt>
                <c:pt idx="95424">
                  <c:v>16.860010000000003</c:v>
                </c:pt>
                <c:pt idx="95425">
                  <c:v>16.845955</c:v>
                </c:pt>
                <c:pt idx="95426">
                  <c:v>16.858122000000002</c:v>
                </c:pt>
                <c:pt idx="95427">
                  <c:v>16.85981</c:v>
                </c:pt>
                <c:pt idx="95428">
                  <c:v>16.845917999999998</c:v>
                </c:pt>
                <c:pt idx="95429">
                  <c:v>16.852297</c:v>
                </c:pt>
                <c:pt idx="95430">
                  <c:v>16.853209</c:v>
                </c:pt>
                <c:pt idx="95431">
                  <c:v>16.846744999999999</c:v>
                </c:pt>
                <c:pt idx="95432">
                  <c:v>16.858874</c:v>
                </c:pt>
                <c:pt idx="95433">
                  <c:v>16.869654000000001</c:v>
                </c:pt>
                <c:pt idx="95434">
                  <c:v>16.859963999999998</c:v>
                </c:pt>
                <c:pt idx="95435">
                  <c:v>16.856007999999999</c:v>
                </c:pt>
                <c:pt idx="95436">
                  <c:v>16.863467999999997</c:v>
                </c:pt>
                <c:pt idx="95437">
                  <c:v>16.856214000000001</c:v>
                </c:pt>
                <c:pt idx="95438">
                  <c:v>16.854748000000001</c:v>
                </c:pt>
                <c:pt idx="95439">
                  <c:v>16.868138999999999</c:v>
                </c:pt>
                <c:pt idx="95440">
                  <c:v>16.860165000000002</c:v>
                </c:pt>
                <c:pt idx="95441">
                  <c:v>16.852391000000001</c:v>
                </c:pt>
                <c:pt idx="95442">
                  <c:v>16.865053</c:v>
                </c:pt>
                <c:pt idx="95443">
                  <c:v>16.867134999999998</c:v>
                </c:pt>
                <c:pt idx="95444">
                  <c:v>16.85886</c:v>
                </c:pt>
                <c:pt idx="95445">
                  <c:v>16.859204999999999</c:v>
                </c:pt>
                <c:pt idx="95446">
                  <c:v>16.856251</c:v>
                </c:pt>
                <c:pt idx="95447">
                  <c:v>16.851668</c:v>
                </c:pt>
                <c:pt idx="95448">
                  <c:v>16.865092000000001</c:v>
                </c:pt>
                <c:pt idx="95449">
                  <c:v>16.870784</c:v>
                </c:pt>
                <c:pt idx="95450">
                  <c:v>16.86206</c:v>
                </c:pt>
                <c:pt idx="95451">
                  <c:v>16.863664</c:v>
                </c:pt>
                <c:pt idx="95452">
                  <c:v>16.860357</c:v>
                </c:pt>
                <c:pt idx="95453">
                  <c:v>16.852333000000002</c:v>
                </c:pt>
                <c:pt idx="95454">
                  <c:v>16.856957000000001</c:v>
                </c:pt>
                <c:pt idx="95455">
                  <c:v>16.865749000000001</c:v>
                </c:pt>
                <c:pt idx="95456">
                  <c:v>16.863032</c:v>
                </c:pt>
                <c:pt idx="95457">
                  <c:v>16.85857</c:v>
                </c:pt>
                <c:pt idx="95458">
                  <c:v>16.860179000000002</c:v>
                </c:pt>
                <c:pt idx="95459">
                  <c:v>16.853005</c:v>
                </c:pt>
                <c:pt idx="95460">
                  <c:v>16.853507</c:v>
                </c:pt>
                <c:pt idx="95461">
                  <c:v>16.866510999999999</c:v>
                </c:pt>
                <c:pt idx="95462">
                  <c:v>16.865772</c:v>
                </c:pt>
                <c:pt idx="95463">
                  <c:v>16.860061000000002</c:v>
                </c:pt>
                <c:pt idx="95464">
                  <c:v>16.866278000000001</c:v>
                </c:pt>
                <c:pt idx="95465">
                  <c:v>16.868068999999998</c:v>
                </c:pt>
                <c:pt idx="95466">
                  <c:v>16.863536</c:v>
                </c:pt>
                <c:pt idx="95467">
                  <c:v>16.876117999999998</c:v>
                </c:pt>
                <c:pt idx="95468">
                  <c:v>16.876716000000002</c:v>
                </c:pt>
                <c:pt idx="95469">
                  <c:v>16.859524</c:v>
                </c:pt>
                <c:pt idx="95470">
                  <c:v>16.868023999999998</c:v>
                </c:pt>
                <c:pt idx="95471">
                  <c:v>16.875090999999998</c:v>
                </c:pt>
                <c:pt idx="95472">
                  <c:v>16.863762999999999</c:v>
                </c:pt>
                <c:pt idx="95473">
                  <c:v>16.866339</c:v>
                </c:pt>
                <c:pt idx="95474">
                  <c:v>16.871352000000002</c:v>
                </c:pt>
                <c:pt idx="95475">
                  <c:v>16.866667</c:v>
                </c:pt>
                <c:pt idx="95476">
                  <c:v>16.866947</c:v>
                </c:pt>
                <c:pt idx="95477">
                  <c:v>16.87274</c:v>
                </c:pt>
                <c:pt idx="95478">
                  <c:v>16.870153999999999</c:v>
                </c:pt>
                <c:pt idx="95479">
                  <c:v>16.866438000000002</c:v>
                </c:pt>
                <c:pt idx="95480">
                  <c:v>16.868886</c:v>
                </c:pt>
                <c:pt idx="95481">
                  <c:v>16.856707999999998</c:v>
                </c:pt>
                <c:pt idx="95482">
                  <c:v>16.853158000000001</c:v>
                </c:pt>
                <c:pt idx="95483">
                  <c:v>16.871574000000003</c:v>
                </c:pt>
                <c:pt idx="95484">
                  <c:v>16.873111999999999</c:v>
                </c:pt>
                <c:pt idx="95485">
                  <c:v>16.864032000000002</c:v>
                </c:pt>
                <c:pt idx="95486">
                  <c:v>16.866433999999998</c:v>
                </c:pt>
                <c:pt idx="95487">
                  <c:v>16.863519</c:v>
                </c:pt>
                <c:pt idx="95488">
                  <c:v>16.854561</c:v>
                </c:pt>
                <c:pt idx="95489">
                  <c:v>16.86262</c:v>
                </c:pt>
                <c:pt idx="95490">
                  <c:v>16.870450999999999</c:v>
                </c:pt>
                <c:pt idx="95491">
                  <c:v>16.862641</c:v>
                </c:pt>
                <c:pt idx="95492">
                  <c:v>16.864001000000002</c:v>
                </c:pt>
                <c:pt idx="95493">
                  <c:v>16.870097999999999</c:v>
                </c:pt>
                <c:pt idx="95494">
                  <c:v>16.863875999999998</c:v>
                </c:pt>
                <c:pt idx="95495">
                  <c:v>16.861205999999999</c:v>
                </c:pt>
                <c:pt idx="95496">
                  <c:v>16.874634</c:v>
                </c:pt>
                <c:pt idx="95497">
                  <c:v>16.874558999999998</c:v>
                </c:pt>
                <c:pt idx="95498">
                  <c:v>16.861770999999997</c:v>
                </c:pt>
                <c:pt idx="95499">
                  <c:v>16.86768</c:v>
                </c:pt>
                <c:pt idx="95500">
                  <c:v>16.874104000000003</c:v>
                </c:pt>
                <c:pt idx="95501">
                  <c:v>16.871003000000002</c:v>
                </c:pt>
                <c:pt idx="95502">
                  <c:v>16.880814000000001</c:v>
                </c:pt>
                <c:pt idx="95503">
                  <c:v>16.883589000000001</c:v>
                </c:pt>
                <c:pt idx="95504">
                  <c:v>16.867509999999999</c:v>
                </c:pt>
                <c:pt idx="95505">
                  <c:v>16.864294999999998</c:v>
                </c:pt>
                <c:pt idx="95506">
                  <c:v>16.872201</c:v>
                </c:pt>
                <c:pt idx="95507">
                  <c:v>16.868724</c:v>
                </c:pt>
                <c:pt idx="95508">
                  <c:v>16.867031000000001</c:v>
                </c:pt>
                <c:pt idx="95509">
                  <c:v>16.874965</c:v>
                </c:pt>
                <c:pt idx="95510">
                  <c:v>16.869030000000002</c:v>
                </c:pt>
                <c:pt idx="95511">
                  <c:v>16.863317000000002</c:v>
                </c:pt>
                <c:pt idx="95512">
                  <c:v>16.875211999999998</c:v>
                </c:pt>
                <c:pt idx="95513">
                  <c:v>16.875260000000001</c:v>
                </c:pt>
                <c:pt idx="95514">
                  <c:v>16.869633999999998</c:v>
                </c:pt>
                <c:pt idx="95515">
                  <c:v>16.872993000000001</c:v>
                </c:pt>
                <c:pt idx="95516">
                  <c:v>16.870246999999999</c:v>
                </c:pt>
                <c:pt idx="95517">
                  <c:v>16.864274999999999</c:v>
                </c:pt>
                <c:pt idx="95518">
                  <c:v>16.867446000000001</c:v>
                </c:pt>
                <c:pt idx="95519">
                  <c:v>16.868729999999999</c:v>
                </c:pt>
                <c:pt idx="95520">
                  <c:v>16.861845000000002</c:v>
                </c:pt>
                <c:pt idx="95521">
                  <c:v>16.868195</c:v>
                </c:pt>
                <c:pt idx="95522">
                  <c:v>16.875990999999999</c:v>
                </c:pt>
                <c:pt idx="95523">
                  <c:v>16.869928999999999</c:v>
                </c:pt>
                <c:pt idx="95524">
                  <c:v>16.876194999999999</c:v>
                </c:pt>
                <c:pt idx="95525">
                  <c:v>16.884017</c:v>
                </c:pt>
                <c:pt idx="95526">
                  <c:v>16.877983</c:v>
                </c:pt>
                <c:pt idx="95527">
                  <c:v>16.878446</c:v>
                </c:pt>
                <c:pt idx="95528">
                  <c:v>16.888455</c:v>
                </c:pt>
                <c:pt idx="95529">
                  <c:v>16.88307</c:v>
                </c:pt>
                <c:pt idx="95530">
                  <c:v>16.870842</c:v>
                </c:pt>
                <c:pt idx="95531">
                  <c:v>16.875785999999998</c:v>
                </c:pt>
                <c:pt idx="95532">
                  <c:v>16.876358</c:v>
                </c:pt>
                <c:pt idx="95533">
                  <c:v>16.872408</c:v>
                </c:pt>
                <c:pt idx="95534">
                  <c:v>16.883414999999999</c:v>
                </c:pt>
                <c:pt idx="95535">
                  <c:v>16.886761999999997</c:v>
                </c:pt>
                <c:pt idx="95536">
                  <c:v>16.875917000000001</c:v>
                </c:pt>
                <c:pt idx="95537">
                  <c:v>16.873851999999999</c:v>
                </c:pt>
                <c:pt idx="95538">
                  <c:v>16.871677999999999</c:v>
                </c:pt>
                <c:pt idx="95539">
                  <c:v>16.864245</c:v>
                </c:pt>
                <c:pt idx="95540">
                  <c:v>16.869401</c:v>
                </c:pt>
                <c:pt idx="95541">
                  <c:v>16.879750000000001</c:v>
                </c:pt>
                <c:pt idx="95542">
                  <c:v>16.872765000000001</c:v>
                </c:pt>
                <c:pt idx="95543">
                  <c:v>16.867955000000002</c:v>
                </c:pt>
                <c:pt idx="95544">
                  <c:v>16.874718999999999</c:v>
                </c:pt>
                <c:pt idx="95545">
                  <c:v>16.872807999999999</c:v>
                </c:pt>
                <c:pt idx="95546">
                  <c:v>16.877454999999998</c:v>
                </c:pt>
                <c:pt idx="95547">
                  <c:v>16.884285999999999</c:v>
                </c:pt>
                <c:pt idx="95548">
                  <c:v>16.875277000000001</c:v>
                </c:pt>
                <c:pt idx="95549">
                  <c:v>16.871942000000001</c:v>
                </c:pt>
                <c:pt idx="95550">
                  <c:v>16.881380999999998</c:v>
                </c:pt>
                <c:pt idx="95551">
                  <c:v>16.885246000000002</c:v>
                </c:pt>
                <c:pt idx="95552">
                  <c:v>16.879061999999998</c:v>
                </c:pt>
                <c:pt idx="95553">
                  <c:v>16.879280999999999</c:v>
                </c:pt>
                <c:pt idx="95554">
                  <c:v>16.878115999999999</c:v>
                </c:pt>
                <c:pt idx="95555">
                  <c:v>16.869731999999999</c:v>
                </c:pt>
                <c:pt idx="95556">
                  <c:v>16.877338000000002</c:v>
                </c:pt>
                <c:pt idx="95557">
                  <c:v>16.878738999999999</c:v>
                </c:pt>
                <c:pt idx="95558">
                  <c:v>16.865659999999998</c:v>
                </c:pt>
                <c:pt idx="95559">
                  <c:v>16.870666999999997</c:v>
                </c:pt>
                <c:pt idx="95560">
                  <c:v>16.886980000000001</c:v>
                </c:pt>
                <c:pt idx="95561">
                  <c:v>16.882857999999999</c:v>
                </c:pt>
                <c:pt idx="95562">
                  <c:v>16.875036000000001</c:v>
                </c:pt>
                <c:pt idx="95563">
                  <c:v>16.886665000000001</c:v>
                </c:pt>
                <c:pt idx="95564">
                  <c:v>16.882542000000001</c:v>
                </c:pt>
                <c:pt idx="95565">
                  <c:v>16.870187000000001</c:v>
                </c:pt>
                <c:pt idx="95566">
                  <c:v>16.883825999999999</c:v>
                </c:pt>
                <c:pt idx="95567">
                  <c:v>16.891615999999999</c:v>
                </c:pt>
                <c:pt idx="95568">
                  <c:v>16.880869000000001</c:v>
                </c:pt>
                <c:pt idx="95569">
                  <c:v>16.879071</c:v>
                </c:pt>
                <c:pt idx="95570">
                  <c:v>16.884464000000001</c:v>
                </c:pt>
                <c:pt idx="95571">
                  <c:v>16.88043</c:v>
                </c:pt>
                <c:pt idx="95572">
                  <c:v>16.879935</c:v>
                </c:pt>
                <c:pt idx="95573">
                  <c:v>16.884785000000001</c:v>
                </c:pt>
                <c:pt idx="95574">
                  <c:v>16.878301</c:v>
                </c:pt>
                <c:pt idx="95575">
                  <c:v>16.879840999999999</c:v>
                </c:pt>
                <c:pt idx="95576">
                  <c:v>16.888954999999999</c:v>
                </c:pt>
                <c:pt idx="95577">
                  <c:v>16.882632000000001</c:v>
                </c:pt>
                <c:pt idx="95578">
                  <c:v>16.880006999999999</c:v>
                </c:pt>
                <c:pt idx="95579">
                  <c:v>16.887577999999998</c:v>
                </c:pt>
                <c:pt idx="95580">
                  <c:v>16.878616000000001</c:v>
                </c:pt>
                <c:pt idx="95581">
                  <c:v>16.866866000000002</c:v>
                </c:pt>
                <c:pt idx="95582">
                  <c:v>16.882123</c:v>
                </c:pt>
                <c:pt idx="95583">
                  <c:v>16.885083000000002</c:v>
                </c:pt>
                <c:pt idx="95584">
                  <c:v>16.870811</c:v>
                </c:pt>
                <c:pt idx="95585">
                  <c:v>16.886752000000001</c:v>
                </c:pt>
                <c:pt idx="95586">
                  <c:v>16.893684</c:v>
                </c:pt>
                <c:pt idx="95587">
                  <c:v>16.873925</c:v>
                </c:pt>
                <c:pt idx="95588">
                  <c:v>16.880594000000002</c:v>
                </c:pt>
                <c:pt idx="95589">
                  <c:v>16.896058</c:v>
                </c:pt>
                <c:pt idx="95590">
                  <c:v>16.881332</c:v>
                </c:pt>
                <c:pt idx="95591">
                  <c:v>16.877856000000001</c:v>
                </c:pt>
                <c:pt idx="95592">
                  <c:v>16.898085999999999</c:v>
                </c:pt>
                <c:pt idx="95593">
                  <c:v>16.892408</c:v>
                </c:pt>
                <c:pt idx="95594">
                  <c:v>16.883797999999999</c:v>
                </c:pt>
                <c:pt idx="95595">
                  <c:v>16.895293000000002</c:v>
                </c:pt>
                <c:pt idx="95596">
                  <c:v>16.893484999999998</c:v>
                </c:pt>
                <c:pt idx="95597">
                  <c:v>16.888137999999998</c:v>
                </c:pt>
                <c:pt idx="95598">
                  <c:v>16.890760999999998</c:v>
                </c:pt>
                <c:pt idx="95599">
                  <c:v>16.880756999999999</c:v>
                </c:pt>
                <c:pt idx="95600">
                  <c:v>16.870038000000001</c:v>
                </c:pt>
                <c:pt idx="95601">
                  <c:v>16.882654000000002</c:v>
                </c:pt>
                <c:pt idx="95602">
                  <c:v>16.894857999999999</c:v>
                </c:pt>
                <c:pt idx="95603">
                  <c:v>16.888170000000002</c:v>
                </c:pt>
                <c:pt idx="95604">
                  <c:v>16.886671</c:v>
                </c:pt>
                <c:pt idx="95605">
                  <c:v>16.891258999999998</c:v>
                </c:pt>
                <c:pt idx="95606">
                  <c:v>16.884435</c:v>
                </c:pt>
                <c:pt idx="95607">
                  <c:v>16.886403999999999</c:v>
                </c:pt>
                <c:pt idx="95608">
                  <c:v>16.896146999999999</c:v>
                </c:pt>
                <c:pt idx="95609">
                  <c:v>16.888359000000001</c:v>
                </c:pt>
                <c:pt idx="95610">
                  <c:v>16.883891999999999</c:v>
                </c:pt>
                <c:pt idx="95611">
                  <c:v>16.899802000000001</c:v>
                </c:pt>
                <c:pt idx="95612">
                  <c:v>16.896233000000002</c:v>
                </c:pt>
                <c:pt idx="95613">
                  <c:v>16.877205</c:v>
                </c:pt>
                <c:pt idx="95614">
                  <c:v>16.885362999999998</c:v>
                </c:pt>
                <c:pt idx="95615">
                  <c:v>16.889265000000002</c:v>
                </c:pt>
                <c:pt idx="95616">
                  <c:v>16.875321</c:v>
                </c:pt>
                <c:pt idx="95617">
                  <c:v>16.880651</c:v>
                </c:pt>
                <c:pt idx="95618">
                  <c:v>16.889074000000001</c:v>
                </c:pt>
                <c:pt idx="95619">
                  <c:v>16.884146999999999</c:v>
                </c:pt>
                <c:pt idx="95620">
                  <c:v>16.885353000000002</c:v>
                </c:pt>
                <c:pt idx="95621">
                  <c:v>16.896414999999998</c:v>
                </c:pt>
                <c:pt idx="95622">
                  <c:v>16.892666999999999</c:v>
                </c:pt>
                <c:pt idx="95623">
                  <c:v>16.883707999999999</c:v>
                </c:pt>
                <c:pt idx="95624">
                  <c:v>16.891930000000002</c:v>
                </c:pt>
                <c:pt idx="95625">
                  <c:v>16.888030999999998</c:v>
                </c:pt>
                <c:pt idx="95626">
                  <c:v>16.883872</c:v>
                </c:pt>
                <c:pt idx="95627">
                  <c:v>16.899127999999997</c:v>
                </c:pt>
                <c:pt idx="95628">
                  <c:v>16.893208000000001</c:v>
                </c:pt>
                <c:pt idx="95629">
                  <c:v>16.881675999999999</c:v>
                </c:pt>
                <c:pt idx="95630">
                  <c:v>16.893587</c:v>
                </c:pt>
                <c:pt idx="95631">
                  <c:v>16.897762999999998</c:v>
                </c:pt>
                <c:pt idx="95632">
                  <c:v>16.883926000000002</c:v>
                </c:pt>
                <c:pt idx="95633">
                  <c:v>16.888497999999998</c:v>
                </c:pt>
                <c:pt idx="95634">
                  <c:v>16.902687</c:v>
                </c:pt>
                <c:pt idx="95635">
                  <c:v>16.895789000000001</c:v>
                </c:pt>
                <c:pt idx="95636">
                  <c:v>16.892436</c:v>
                </c:pt>
                <c:pt idx="95637">
                  <c:v>16.896798</c:v>
                </c:pt>
                <c:pt idx="95638">
                  <c:v>16.887630000000001</c:v>
                </c:pt>
                <c:pt idx="95639">
                  <c:v>16.881737999999999</c:v>
                </c:pt>
                <c:pt idx="95640">
                  <c:v>16.890725</c:v>
                </c:pt>
                <c:pt idx="95641">
                  <c:v>16.888860999999999</c:v>
                </c:pt>
                <c:pt idx="95642">
                  <c:v>16.879764000000002</c:v>
                </c:pt>
                <c:pt idx="95643">
                  <c:v>16.892701000000002</c:v>
                </c:pt>
                <c:pt idx="95644">
                  <c:v>16.900306999999998</c:v>
                </c:pt>
                <c:pt idx="95645">
                  <c:v>16.886067000000001</c:v>
                </c:pt>
                <c:pt idx="95646">
                  <c:v>16.889454999999998</c:v>
                </c:pt>
                <c:pt idx="95647">
                  <c:v>16.899560000000001</c:v>
                </c:pt>
                <c:pt idx="95648">
                  <c:v>16.893269</c:v>
                </c:pt>
                <c:pt idx="95649">
                  <c:v>16.892519</c:v>
                </c:pt>
                <c:pt idx="95650">
                  <c:v>16.898719</c:v>
                </c:pt>
                <c:pt idx="95651">
                  <c:v>16.897733000000002</c:v>
                </c:pt>
                <c:pt idx="95652">
                  <c:v>16.899284999999999</c:v>
                </c:pt>
                <c:pt idx="95653">
                  <c:v>16.906683999999998</c:v>
                </c:pt>
                <c:pt idx="95654">
                  <c:v>16.898657</c:v>
                </c:pt>
                <c:pt idx="95655">
                  <c:v>16.889054999999999</c:v>
                </c:pt>
                <c:pt idx="95656">
                  <c:v>16.899849</c:v>
                </c:pt>
                <c:pt idx="95657">
                  <c:v>16.899877</c:v>
                </c:pt>
                <c:pt idx="95658">
                  <c:v>16.890637999999999</c:v>
                </c:pt>
                <c:pt idx="95659">
                  <c:v>16.895234000000002</c:v>
                </c:pt>
                <c:pt idx="95660">
                  <c:v>16.898166</c:v>
                </c:pt>
                <c:pt idx="95661">
                  <c:v>16.892388</c:v>
                </c:pt>
                <c:pt idx="95662">
                  <c:v>16.892243000000001</c:v>
                </c:pt>
                <c:pt idx="95663">
                  <c:v>16.899528</c:v>
                </c:pt>
                <c:pt idx="95664">
                  <c:v>16.889049999999997</c:v>
                </c:pt>
                <c:pt idx="95665">
                  <c:v>16.883217999999999</c:v>
                </c:pt>
                <c:pt idx="95666">
                  <c:v>16.902551000000003</c:v>
                </c:pt>
                <c:pt idx="95667">
                  <c:v>16.900123999999998</c:v>
                </c:pt>
                <c:pt idx="95668">
                  <c:v>16.889389999999999</c:v>
                </c:pt>
                <c:pt idx="95669">
                  <c:v>16.899359</c:v>
                </c:pt>
                <c:pt idx="95670">
                  <c:v>16.899625999999998</c:v>
                </c:pt>
                <c:pt idx="95671">
                  <c:v>16.892963999999999</c:v>
                </c:pt>
                <c:pt idx="95672">
                  <c:v>16.901513999999999</c:v>
                </c:pt>
                <c:pt idx="95673">
                  <c:v>16.909058999999999</c:v>
                </c:pt>
                <c:pt idx="95674">
                  <c:v>16.901910000000001</c:v>
                </c:pt>
                <c:pt idx="95675">
                  <c:v>16.901088999999999</c:v>
                </c:pt>
                <c:pt idx="95676">
                  <c:v>16.901496000000002</c:v>
                </c:pt>
                <c:pt idx="95677">
                  <c:v>16.89274</c:v>
                </c:pt>
                <c:pt idx="95678">
                  <c:v>16.899070000000002</c:v>
                </c:pt>
                <c:pt idx="95679">
                  <c:v>16.909962</c:v>
                </c:pt>
                <c:pt idx="95680">
                  <c:v>16.902467000000001</c:v>
                </c:pt>
                <c:pt idx="95681">
                  <c:v>16.896227</c:v>
                </c:pt>
                <c:pt idx="95682">
                  <c:v>16.906317999999999</c:v>
                </c:pt>
                <c:pt idx="95683">
                  <c:v>16.907042000000001</c:v>
                </c:pt>
                <c:pt idx="95684">
                  <c:v>16.894216</c:v>
                </c:pt>
                <c:pt idx="95685">
                  <c:v>16.901546</c:v>
                </c:pt>
                <c:pt idx="95686">
                  <c:v>16.909739000000002</c:v>
                </c:pt>
                <c:pt idx="95687">
                  <c:v>16.899152999999998</c:v>
                </c:pt>
                <c:pt idx="95688">
                  <c:v>16.902000999999998</c:v>
                </c:pt>
                <c:pt idx="95689">
                  <c:v>16.909556000000002</c:v>
                </c:pt>
                <c:pt idx="95690">
                  <c:v>16.897027999999999</c:v>
                </c:pt>
                <c:pt idx="95691">
                  <c:v>16.894829999999999</c:v>
                </c:pt>
                <c:pt idx="95692">
                  <c:v>16.906337000000001</c:v>
                </c:pt>
                <c:pt idx="95693">
                  <c:v>16.894499</c:v>
                </c:pt>
                <c:pt idx="95694">
                  <c:v>16.889878</c:v>
                </c:pt>
                <c:pt idx="95695">
                  <c:v>16.910066</c:v>
                </c:pt>
                <c:pt idx="95696">
                  <c:v>16.905797</c:v>
                </c:pt>
                <c:pt idx="95697">
                  <c:v>16.895944</c:v>
                </c:pt>
                <c:pt idx="95698">
                  <c:v>16.909978000000002</c:v>
                </c:pt>
                <c:pt idx="95699">
                  <c:v>16.906585</c:v>
                </c:pt>
                <c:pt idx="95700">
                  <c:v>16.888180999999999</c:v>
                </c:pt>
                <c:pt idx="95701">
                  <c:v>16.894790999999998</c:v>
                </c:pt>
                <c:pt idx="95702">
                  <c:v>16.905441</c:v>
                </c:pt>
                <c:pt idx="95703">
                  <c:v>16.895550999999998</c:v>
                </c:pt>
                <c:pt idx="95704">
                  <c:v>16.893188000000002</c:v>
                </c:pt>
                <c:pt idx="95705">
                  <c:v>16.903381</c:v>
                </c:pt>
                <c:pt idx="95706">
                  <c:v>16.900921</c:v>
                </c:pt>
                <c:pt idx="95707">
                  <c:v>16.900798000000002</c:v>
                </c:pt>
                <c:pt idx="95708">
                  <c:v>16.914211000000002</c:v>
                </c:pt>
                <c:pt idx="95709">
                  <c:v>16.914096999999998</c:v>
                </c:pt>
                <c:pt idx="95710">
                  <c:v>16.903558</c:v>
                </c:pt>
                <c:pt idx="95711">
                  <c:v>16.906902000000002</c:v>
                </c:pt>
                <c:pt idx="95712">
                  <c:v>16.910716999999998</c:v>
                </c:pt>
                <c:pt idx="95713">
                  <c:v>16.908979000000002</c:v>
                </c:pt>
                <c:pt idx="95714">
                  <c:v>16.914776</c:v>
                </c:pt>
                <c:pt idx="95715">
                  <c:v>16.911118999999999</c:v>
                </c:pt>
                <c:pt idx="95716">
                  <c:v>16.902638</c:v>
                </c:pt>
                <c:pt idx="95717">
                  <c:v>16.913420000000002</c:v>
                </c:pt>
                <c:pt idx="95718">
                  <c:v>16.911588000000002</c:v>
                </c:pt>
                <c:pt idx="95719">
                  <c:v>16.894199</c:v>
                </c:pt>
                <c:pt idx="95720">
                  <c:v>16.899318000000001</c:v>
                </c:pt>
                <c:pt idx="95721">
                  <c:v>16.914192</c:v>
                </c:pt>
                <c:pt idx="95722">
                  <c:v>16.907978</c:v>
                </c:pt>
                <c:pt idx="95723">
                  <c:v>16.899753</c:v>
                </c:pt>
                <c:pt idx="95724">
                  <c:v>16.909644</c:v>
                </c:pt>
                <c:pt idx="95725">
                  <c:v>16.908143000000003</c:v>
                </c:pt>
                <c:pt idx="95726">
                  <c:v>16.900855999999997</c:v>
                </c:pt>
                <c:pt idx="95727">
                  <c:v>16.90774</c:v>
                </c:pt>
                <c:pt idx="95728">
                  <c:v>16.902616000000002</c:v>
                </c:pt>
                <c:pt idx="95729">
                  <c:v>16.895128</c:v>
                </c:pt>
                <c:pt idx="95730">
                  <c:v>16.905599000000002</c:v>
                </c:pt>
                <c:pt idx="95731">
                  <c:v>16.9115</c:v>
                </c:pt>
                <c:pt idx="95732">
                  <c:v>16.900922999999999</c:v>
                </c:pt>
                <c:pt idx="95733">
                  <c:v>16.901871</c:v>
                </c:pt>
                <c:pt idx="95734">
                  <c:v>16.915137000000001</c:v>
                </c:pt>
                <c:pt idx="95735">
                  <c:v>16.91273</c:v>
                </c:pt>
                <c:pt idx="95736">
                  <c:v>16.911405000000002</c:v>
                </c:pt>
                <c:pt idx="95737">
                  <c:v>16.912402</c:v>
                </c:pt>
                <c:pt idx="95738">
                  <c:v>16.906402</c:v>
                </c:pt>
                <c:pt idx="95739">
                  <c:v>16.91235</c:v>
                </c:pt>
                <c:pt idx="95740">
                  <c:v>16.913484</c:v>
                </c:pt>
                <c:pt idx="95741">
                  <c:v>16.904530999999999</c:v>
                </c:pt>
                <c:pt idx="95742">
                  <c:v>16.909958</c:v>
                </c:pt>
                <c:pt idx="95743">
                  <c:v>16.921472000000001</c:v>
                </c:pt>
                <c:pt idx="95744">
                  <c:v>16.916801</c:v>
                </c:pt>
                <c:pt idx="95745">
                  <c:v>16.908017000000001</c:v>
                </c:pt>
                <c:pt idx="95746">
                  <c:v>16.911813000000002</c:v>
                </c:pt>
                <c:pt idx="95747">
                  <c:v>16.908504000000001</c:v>
                </c:pt>
                <c:pt idx="95748">
                  <c:v>16.900804999999998</c:v>
                </c:pt>
                <c:pt idx="95749">
                  <c:v>16.906323999999998</c:v>
                </c:pt>
                <c:pt idx="95750">
                  <c:v>16.907333999999999</c:v>
                </c:pt>
                <c:pt idx="95751">
                  <c:v>16.906967999999999</c:v>
                </c:pt>
                <c:pt idx="95752">
                  <c:v>16.916482999999999</c:v>
                </c:pt>
                <c:pt idx="95753">
                  <c:v>16.917973</c:v>
                </c:pt>
                <c:pt idx="95754">
                  <c:v>16.905076000000001</c:v>
                </c:pt>
                <c:pt idx="95755">
                  <c:v>16.908712000000001</c:v>
                </c:pt>
                <c:pt idx="95756">
                  <c:v>16.920748</c:v>
                </c:pt>
                <c:pt idx="95757">
                  <c:v>16.907637999999999</c:v>
                </c:pt>
                <c:pt idx="95758">
                  <c:v>16.901358000000002</c:v>
                </c:pt>
                <c:pt idx="95759">
                  <c:v>16.911293000000001</c:v>
                </c:pt>
                <c:pt idx="95760">
                  <c:v>16.910686999999999</c:v>
                </c:pt>
                <c:pt idx="95761">
                  <c:v>16.909008</c:v>
                </c:pt>
                <c:pt idx="95762">
                  <c:v>16.921281</c:v>
                </c:pt>
                <c:pt idx="95763">
                  <c:v>16.924537000000001</c:v>
                </c:pt>
                <c:pt idx="95764">
                  <c:v>16.908816999999999</c:v>
                </c:pt>
                <c:pt idx="95765">
                  <c:v>16.910431000000003</c:v>
                </c:pt>
                <c:pt idx="95766">
                  <c:v>16.918025999999998</c:v>
                </c:pt>
                <c:pt idx="95767">
                  <c:v>16.906739000000002</c:v>
                </c:pt>
                <c:pt idx="95768">
                  <c:v>16.911377000000002</c:v>
                </c:pt>
                <c:pt idx="95769">
                  <c:v>16.917922000000001</c:v>
                </c:pt>
                <c:pt idx="95770">
                  <c:v>16.908251999999997</c:v>
                </c:pt>
                <c:pt idx="95771">
                  <c:v>16.911960999999998</c:v>
                </c:pt>
                <c:pt idx="95772">
                  <c:v>16.920360000000002</c:v>
                </c:pt>
                <c:pt idx="95773">
                  <c:v>16.911982999999999</c:v>
                </c:pt>
                <c:pt idx="95774">
                  <c:v>16.904654000000001</c:v>
                </c:pt>
                <c:pt idx="95775">
                  <c:v>16.922242000000001</c:v>
                </c:pt>
                <c:pt idx="95776">
                  <c:v>16.923209999999997</c:v>
                </c:pt>
                <c:pt idx="95777">
                  <c:v>16.907856000000002</c:v>
                </c:pt>
                <c:pt idx="95778">
                  <c:v>16.919674000000001</c:v>
                </c:pt>
                <c:pt idx="95779">
                  <c:v>16.925191999999999</c:v>
                </c:pt>
                <c:pt idx="95780">
                  <c:v>16.916309999999999</c:v>
                </c:pt>
                <c:pt idx="95781">
                  <c:v>16.919826999999998</c:v>
                </c:pt>
                <c:pt idx="95782">
                  <c:v>16.923656000000001</c:v>
                </c:pt>
                <c:pt idx="95783">
                  <c:v>16.918711000000002</c:v>
                </c:pt>
                <c:pt idx="95784">
                  <c:v>16.917946999999998</c:v>
                </c:pt>
                <c:pt idx="95785">
                  <c:v>16.922860999999997</c:v>
                </c:pt>
                <c:pt idx="95786">
                  <c:v>16.913779999999999</c:v>
                </c:pt>
                <c:pt idx="95787">
                  <c:v>16.910761000000001</c:v>
                </c:pt>
                <c:pt idx="95788">
                  <c:v>16.921104</c:v>
                </c:pt>
                <c:pt idx="95789">
                  <c:v>16.913403000000002</c:v>
                </c:pt>
                <c:pt idx="95790">
                  <c:v>16.909956999999999</c:v>
                </c:pt>
                <c:pt idx="95791">
                  <c:v>16.924167000000001</c:v>
                </c:pt>
                <c:pt idx="95792">
                  <c:v>16.922553000000001</c:v>
                </c:pt>
                <c:pt idx="95793">
                  <c:v>16.911844000000002</c:v>
                </c:pt>
                <c:pt idx="95794">
                  <c:v>16.918438999999999</c:v>
                </c:pt>
                <c:pt idx="95795">
                  <c:v>16.924171999999999</c:v>
                </c:pt>
                <c:pt idx="95796">
                  <c:v>16.918177</c:v>
                </c:pt>
                <c:pt idx="95797">
                  <c:v>16.920959</c:v>
                </c:pt>
                <c:pt idx="95798">
                  <c:v>16.919812</c:v>
                </c:pt>
                <c:pt idx="95799">
                  <c:v>16.914943999999998</c:v>
                </c:pt>
                <c:pt idx="95800">
                  <c:v>16.919263999999998</c:v>
                </c:pt>
                <c:pt idx="95801">
                  <c:v>16.917470999999999</c:v>
                </c:pt>
                <c:pt idx="95802">
                  <c:v>16.911975999999999</c:v>
                </c:pt>
                <c:pt idx="95803">
                  <c:v>16.914514</c:v>
                </c:pt>
                <c:pt idx="95804">
                  <c:v>16.921717999999998</c:v>
                </c:pt>
                <c:pt idx="95805">
                  <c:v>16.922791</c:v>
                </c:pt>
                <c:pt idx="95806">
                  <c:v>16.920290999999999</c:v>
                </c:pt>
                <c:pt idx="95807">
                  <c:v>16.922529000000001</c:v>
                </c:pt>
                <c:pt idx="95808">
                  <c:v>16.917898000000001</c:v>
                </c:pt>
                <c:pt idx="95809">
                  <c:v>16.910896000000001</c:v>
                </c:pt>
                <c:pt idx="95810">
                  <c:v>16.919758000000002</c:v>
                </c:pt>
                <c:pt idx="95811">
                  <c:v>16.928482000000002</c:v>
                </c:pt>
                <c:pt idx="95812">
                  <c:v>16.919882999999999</c:v>
                </c:pt>
                <c:pt idx="95813">
                  <c:v>16.910496999999999</c:v>
                </c:pt>
                <c:pt idx="95814">
                  <c:v>16.919116000000002</c:v>
                </c:pt>
                <c:pt idx="95815">
                  <c:v>16.927136000000001</c:v>
                </c:pt>
                <c:pt idx="95816">
                  <c:v>16.924162000000003</c:v>
                </c:pt>
                <c:pt idx="95817">
                  <c:v>16.925207</c:v>
                </c:pt>
                <c:pt idx="95818">
                  <c:v>16.919606000000002</c:v>
                </c:pt>
                <c:pt idx="95819">
                  <c:v>16.916550000000001</c:v>
                </c:pt>
                <c:pt idx="95820">
                  <c:v>16.929757000000002</c:v>
                </c:pt>
                <c:pt idx="95821">
                  <c:v>16.926363000000002</c:v>
                </c:pt>
                <c:pt idx="95822">
                  <c:v>16.912624999999998</c:v>
                </c:pt>
                <c:pt idx="95823">
                  <c:v>16.92285</c:v>
                </c:pt>
                <c:pt idx="95824">
                  <c:v>16.932529000000002</c:v>
                </c:pt>
                <c:pt idx="95825">
                  <c:v>16.919708</c:v>
                </c:pt>
                <c:pt idx="95826">
                  <c:v>16.919909000000001</c:v>
                </c:pt>
                <c:pt idx="95827">
                  <c:v>16.929127999999999</c:v>
                </c:pt>
                <c:pt idx="95828">
                  <c:v>16.920600999999998</c:v>
                </c:pt>
                <c:pt idx="95829">
                  <c:v>16.925409000000002</c:v>
                </c:pt>
                <c:pt idx="95830">
                  <c:v>16.937044</c:v>
                </c:pt>
                <c:pt idx="95831">
                  <c:v>16.924834000000001</c:v>
                </c:pt>
                <c:pt idx="95832">
                  <c:v>16.920445999999998</c:v>
                </c:pt>
                <c:pt idx="95833">
                  <c:v>16.931839</c:v>
                </c:pt>
                <c:pt idx="95834">
                  <c:v>16.925953</c:v>
                </c:pt>
                <c:pt idx="95835">
                  <c:v>16.913429999999998</c:v>
                </c:pt>
                <c:pt idx="95836">
                  <c:v>16.925685000000001</c:v>
                </c:pt>
                <c:pt idx="95837">
                  <c:v>16.935306000000001</c:v>
                </c:pt>
                <c:pt idx="95838">
                  <c:v>16.927936000000003</c:v>
                </c:pt>
                <c:pt idx="95839">
                  <c:v>16.929597000000001</c:v>
                </c:pt>
                <c:pt idx="95840">
                  <c:v>16.931093000000001</c:v>
                </c:pt>
                <c:pt idx="95841">
                  <c:v>16.929338000000001</c:v>
                </c:pt>
                <c:pt idx="95842">
                  <c:v>16.930461000000001</c:v>
                </c:pt>
                <c:pt idx="95843">
                  <c:v>16.928893000000002</c:v>
                </c:pt>
                <c:pt idx="95844">
                  <c:v>16.925485000000002</c:v>
                </c:pt>
                <c:pt idx="95845">
                  <c:v>16.923075000000001</c:v>
                </c:pt>
                <c:pt idx="95846">
                  <c:v>16.930273</c:v>
                </c:pt>
                <c:pt idx="95847">
                  <c:v>16.928801999999997</c:v>
                </c:pt>
                <c:pt idx="95848">
                  <c:v>16.91919</c:v>
                </c:pt>
                <c:pt idx="95849">
                  <c:v>16.926615999999999</c:v>
                </c:pt>
                <c:pt idx="95850">
                  <c:v>16.930737000000001</c:v>
                </c:pt>
                <c:pt idx="95851">
                  <c:v>16.924674</c:v>
                </c:pt>
                <c:pt idx="95852">
                  <c:v>16.928639</c:v>
                </c:pt>
                <c:pt idx="95853">
                  <c:v>16.932847000000002</c:v>
                </c:pt>
                <c:pt idx="95854">
                  <c:v>16.922831000000002</c:v>
                </c:pt>
                <c:pt idx="95855">
                  <c:v>16.916221999999998</c:v>
                </c:pt>
                <c:pt idx="95856">
                  <c:v>16.926808999999999</c:v>
                </c:pt>
                <c:pt idx="95857">
                  <c:v>16.929207999999999</c:v>
                </c:pt>
                <c:pt idx="95858">
                  <c:v>16.926673999999998</c:v>
                </c:pt>
                <c:pt idx="95859">
                  <c:v>16.930968</c:v>
                </c:pt>
                <c:pt idx="95860">
                  <c:v>16.927281999999998</c:v>
                </c:pt>
                <c:pt idx="95861">
                  <c:v>16.928446000000001</c:v>
                </c:pt>
                <c:pt idx="95862">
                  <c:v>16.936510999999999</c:v>
                </c:pt>
                <c:pt idx="95863">
                  <c:v>16.93336</c:v>
                </c:pt>
                <c:pt idx="95864">
                  <c:v>16.927163999999998</c:v>
                </c:pt>
                <c:pt idx="95865">
                  <c:v>16.935493999999998</c:v>
                </c:pt>
                <c:pt idx="95866">
                  <c:v>16.937522000000001</c:v>
                </c:pt>
                <c:pt idx="95867">
                  <c:v>16.928440999999999</c:v>
                </c:pt>
                <c:pt idx="95868">
                  <c:v>16.933917999999998</c:v>
                </c:pt>
                <c:pt idx="95869">
                  <c:v>16.938797000000001</c:v>
                </c:pt>
                <c:pt idx="95870">
                  <c:v>16.932099000000001</c:v>
                </c:pt>
                <c:pt idx="95871">
                  <c:v>16.929244000000001</c:v>
                </c:pt>
                <c:pt idx="95872">
                  <c:v>16.925563</c:v>
                </c:pt>
                <c:pt idx="95873">
                  <c:v>16.920998000000001</c:v>
                </c:pt>
                <c:pt idx="95874">
                  <c:v>16.920206</c:v>
                </c:pt>
                <c:pt idx="95875">
                  <c:v>16.925882000000001</c:v>
                </c:pt>
                <c:pt idx="95876">
                  <c:v>16.934043000000003</c:v>
                </c:pt>
                <c:pt idx="95877">
                  <c:v>16.939067000000001</c:v>
                </c:pt>
                <c:pt idx="95878">
                  <c:v>16.936695</c:v>
                </c:pt>
                <c:pt idx="95879">
                  <c:v>16.927058000000002</c:v>
                </c:pt>
                <c:pt idx="95880">
                  <c:v>16.933543999999998</c:v>
                </c:pt>
                <c:pt idx="95881">
                  <c:v>16.944490999999999</c:v>
                </c:pt>
                <c:pt idx="95882">
                  <c:v>16.932023999999998</c:v>
                </c:pt>
                <c:pt idx="95883">
                  <c:v>16.926011000000003</c:v>
                </c:pt>
                <c:pt idx="95884">
                  <c:v>16.936630999999998</c:v>
                </c:pt>
                <c:pt idx="95885">
                  <c:v>16.937635999999998</c:v>
                </c:pt>
                <c:pt idx="95886">
                  <c:v>16.930852000000002</c:v>
                </c:pt>
                <c:pt idx="95887">
                  <c:v>16.938133999999998</c:v>
                </c:pt>
                <c:pt idx="95888">
                  <c:v>16.943255999999998</c:v>
                </c:pt>
                <c:pt idx="95889">
                  <c:v>16.93169</c:v>
                </c:pt>
                <c:pt idx="95890">
                  <c:v>16.934471000000002</c:v>
                </c:pt>
                <c:pt idx="95891">
                  <c:v>16.940621</c:v>
                </c:pt>
                <c:pt idx="95892">
                  <c:v>16.933736</c:v>
                </c:pt>
                <c:pt idx="95893">
                  <c:v>16.935748</c:v>
                </c:pt>
                <c:pt idx="95894">
                  <c:v>16.939315000000001</c:v>
                </c:pt>
                <c:pt idx="95895">
                  <c:v>16.931317</c:v>
                </c:pt>
                <c:pt idx="95896">
                  <c:v>16.925283999999998</c:v>
                </c:pt>
                <c:pt idx="95897">
                  <c:v>16.934691999999998</c:v>
                </c:pt>
                <c:pt idx="95898">
                  <c:v>16.936441000000002</c:v>
                </c:pt>
                <c:pt idx="95899">
                  <c:v>16.925654000000002</c:v>
                </c:pt>
                <c:pt idx="95900">
                  <c:v>16.934744999999999</c:v>
                </c:pt>
                <c:pt idx="95901">
                  <c:v>16.947509</c:v>
                </c:pt>
                <c:pt idx="95902">
                  <c:v>16.94041</c:v>
                </c:pt>
                <c:pt idx="95903">
                  <c:v>16.937139000000002</c:v>
                </c:pt>
                <c:pt idx="95904">
                  <c:v>16.946695999999999</c:v>
                </c:pt>
                <c:pt idx="95905">
                  <c:v>16.943303</c:v>
                </c:pt>
                <c:pt idx="95906">
                  <c:v>16.930444999999999</c:v>
                </c:pt>
                <c:pt idx="95907">
                  <c:v>16.935988000000002</c:v>
                </c:pt>
                <c:pt idx="95908">
                  <c:v>16.937155000000001</c:v>
                </c:pt>
                <c:pt idx="95909">
                  <c:v>16.930227000000002</c:v>
                </c:pt>
                <c:pt idx="95910">
                  <c:v>16.940125000000002</c:v>
                </c:pt>
                <c:pt idx="95911">
                  <c:v>16.945028999999998</c:v>
                </c:pt>
                <c:pt idx="95912">
                  <c:v>16.937749</c:v>
                </c:pt>
                <c:pt idx="95913">
                  <c:v>16.938917</c:v>
                </c:pt>
                <c:pt idx="95914">
                  <c:v>16.939979000000001</c:v>
                </c:pt>
                <c:pt idx="95915">
                  <c:v>16.93113</c:v>
                </c:pt>
                <c:pt idx="95916">
                  <c:v>16.935608000000002</c:v>
                </c:pt>
                <c:pt idx="95917">
                  <c:v>16.943764000000002</c:v>
                </c:pt>
                <c:pt idx="95918">
                  <c:v>16.932341999999998</c:v>
                </c:pt>
                <c:pt idx="95919">
                  <c:v>16.931091000000002</c:v>
                </c:pt>
                <c:pt idx="95920">
                  <c:v>16.940162999999998</c:v>
                </c:pt>
                <c:pt idx="95921">
                  <c:v>16.935072999999999</c:v>
                </c:pt>
                <c:pt idx="95922">
                  <c:v>16.936126000000002</c:v>
                </c:pt>
                <c:pt idx="95923">
                  <c:v>16.941768</c:v>
                </c:pt>
                <c:pt idx="95924">
                  <c:v>16.940277000000002</c:v>
                </c:pt>
                <c:pt idx="95925">
                  <c:v>16.94154</c:v>
                </c:pt>
                <c:pt idx="95926">
                  <c:v>16.944068000000001</c:v>
                </c:pt>
                <c:pt idx="95927">
                  <c:v>16.939261000000002</c:v>
                </c:pt>
                <c:pt idx="95928">
                  <c:v>16.934996999999999</c:v>
                </c:pt>
                <c:pt idx="95929">
                  <c:v>16.942677</c:v>
                </c:pt>
                <c:pt idx="95930">
                  <c:v>16.937165999999998</c:v>
                </c:pt>
                <c:pt idx="95931">
                  <c:v>16.931288000000002</c:v>
                </c:pt>
                <c:pt idx="95932">
                  <c:v>16.948413000000002</c:v>
                </c:pt>
                <c:pt idx="95933">
                  <c:v>16.949153000000003</c:v>
                </c:pt>
                <c:pt idx="95934">
                  <c:v>16.939683000000002</c:v>
                </c:pt>
                <c:pt idx="95935">
                  <c:v>16.939287</c:v>
                </c:pt>
                <c:pt idx="95936">
                  <c:v>16.943421000000001</c:v>
                </c:pt>
                <c:pt idx="95937">
                  <c:v>16.948248</c:v>
                </c:pt>
                <c:pt idx="95938">
                  <c:v>16.946632999999999</c:v>
                </c:pt>
                <c:pt idx="95939">
                  <c:v>16.948771999999998</c:v>
                </c:pt>
                <c:pt idx="95940">
                  <c:v>16.949121999999999</c:v>
                </c:pt>
                <c:pt idx="95941">
                  <c:v>16.946097999999999</c:v>
                </c:pt>
                <c:pt idx="95942">
                  <c:v>16.942240999999999</c:v>
                </c:pt>
                <c:pt idx="95943">
                  <c:v>16.939596000000002</c:v>
                </c:pt>
                <c:pt idx="95944">
                  <c:v>16.945143999999999</c:v>
                </c:pt>
                <c:pt idx="95945">
                  <c:v>16.946649000000001</c:v>
                </c:pt>
                <c:pt idx="95946">
                  <c:v>16.937801999999998</c:v>
                </c:pt>
                <c:pt idx="95947">
                  <c:v>16.935245999999999</c:v>
                </c:pt>
                <c:pt idx="95948">
                  <c:v>16.949086999999999</c:v>
                </c:pt>
                <c:pt idx="95949">
                  <c:v>16.955016000000001</c:v>
                </c:pt>
                <c:pt idx="95950">
                  <c:v>16.941284</c:v>
                </c:pt>
                <c:pt idx="95951">
                  <c:v>16.943759</c:v>
                </c:pt>
                <c:pt idx="95952">
                  <c:v>16.949652</c:v>
                </c:pt>
                <c:pt idx="95953">
                  <c:v>16.937904</c:v>
                </c:pt>
                <c:pt idx="95954">
                  <c:v>16.933529</c:v>
                </c:pt>
                <c:pt idx="95955">
                  <c:v>16.943559999999998</c:v>
                </c:pt>
                <c:pt idx="95956">
                  <c:v>16.951484999999998</c:v>
                </c:pt>
                <c:pt idx="95957">
                  <c:v>16.948675000000001</c:v>
                </c:pt>
                <c:pt idx="95958">
                  <c:v>16.946173999999999</c:v>
                </c:pt>
                <c:pt idx="95959">
                  <c:v>16.942318</c:v>
                </c:pt>
                <c:pt idx="95960">
                  <c:v>16.939284000000001</c:v>
                </c:pt>
                <c:pt idx="95961">
                  <c:v>16.948207</c:v>
                </c:pt>
                <c:pt idx="95962">
                  <c:v>16.945785000000001</c:v>
                </c:pt>
                <c:pt idx="95963">
                  <c:v>16.940258</c:v>
                </c:pt>
                <c:pt idx="95964">
                  <c:v>16.954278000000002</c:v>
                </c:pt>
                <c:pt idx="95965">
                  <c:v>16.957321999999998</c:v>
                </c:pt>
                <c:pt idx="95966">
                  <c:v>16.946686</c:v>
                </c:pt>
                <c:pt idx="95967">
                  <c:v>16.945432</c:v>
                </c:pt>
                <c:pt idx="95968">
                  <c:v>16.949998000000001</c:v>
                </c:pt>
                <c:pt idx="95969">
                  <c:v>16.947462999999999</c:v>
                </c:pt>
                <c:pt idx="95970">
                  <c:v>16.944220000000001</c:v>
                </c:pt>
                <c:pt idx="95971">
                  <c:v>16.943072999999998</c:v>
                </c:pt>
                <c:pt idx="95972">
                  <c:v>16.938912999999999</c:v>
                </c:pt>
                <c:pt idx="95973">
                  <c:v>16.943809000000002</c:v>
                </c:pt>
                <c:pt idx="95974">
                  <c:v>16.951000999999998</c:v>
                </c:pt>
                <c:pt idx="95975">
                  <c:v>16.951843</c:v>
                </c:pt>
                <c:pt idx="95976">
                  <c:v>16.953302000000001</c:v>
                </c:pt>
                <c:pt idx="95977">
                  <c:v>16.949491000000002</c:v>
                </c:pt>
                <c:pt idx="95978">
                  <c:v>16.949038999999999</c:v>
                </c:pt>
                <c:pt idx="95979">
                  <c:v>16.956043000000001</c:v>
                </c:pt>
                <c:pt idx="95980">
                  <c:v>16.952006000000001</c:v>
                </c:pt>
                <c:pt idx="95981">
                  <c:v>16.938594000000002</c:v>
                </c:pt>
                <c:pt idx="95982">
                  <c:v>16.935533</c:v>
                </c:pt>
                <c:pt idx="95983">
                  <c:v>16.947268000000001</c:v>
                </c:pt>
                <c:pt idx="95984">
                  <c:v>16.952356999999999</c:v>
                </c:pt>
                <c:pt idx="95985">
                  <c:v>16.952859</c:v>
                </c:pt>
                <c:pt idx="95986">
                  <c:v>16.957008999999999</c:v>
                </c:pt>
                <c:pt idx="95987">
                  <c:v>16.955883999999998</c:v>
                </c:pt>
                <c:pt idx="95988">
                  <c:v>16.951877</c:v>
                </c:pt>
                <c:pt idx="95989">
                  <c:v>16.957298999999999</c:v>
                </c:pt>
                <c:pt idx="95990">
                  <c:v>16.964407000000001</c:v>
                </c:pt>
                <c:pt idx="95991">
                  <c:v>16.953139999999998</c:v>
                </c:pt>
                <c:pt idx="95992">
                  <c:v>16.946753000000001</c:v>
                </c:pt>
                <c:pt idx="95993">
                  <c:v>16.951492000000002</c:v>
                </c:pt>
                <c:pt idx="95994">
                  <c:v>16.942883000000002</c:v>
                </c:pt>
                <c:pt idx="95995">
                  <c:v>16.943013000000001</c:v>
                </c:pt>
                <c:pt idx="95996">
                  <c:v>16.95224</c:v>
                </c:pt>
                <c:pt idx="95997">
                  <c:v>16.953661</c:v>
                </c:pt>
                <c:pt idx="95998">
                  <c:v>16.952297000000002</c:v>
                </c:pt>
                <c:pt idx="95999">
                  <c:v>16.952885000000002</c:v>
                </c:pt>
                <c:pt idx="96000">
                  <c:v>16.953876999999999</c:v>
                </c:pt>
                <c:pt idx="96001">
                  <c:v>16.949787000000001</c:v>
                </c:pt>
                <c:pt idx="96002">
                  <c:v>16.954771000000001</c:v>
                </c:pt>
                <c:pt idx="96003">
                  <c:v>16.954051</c:v>
                </c:pt>
                <c:pt idx="96004">
                  <c:v>16.943973</c:v>
                </c:pt>
                <c:pt idx="96005">
                  <c:v>16.949421999999998</c:v>
                </c:pt>
                <c:pt idx="96006">
                  <c:v>16.954181999999999</c:v>
                </c:pt>
                <c:pt idx="96007">
                  <c:v>16.951039000000002</c:v>
                </c:pt>
                <c:pt idx="96008">
                  <c:v>16.952306</c:v>
                </c:pt>
                <c:pt idx="96009">
                  <c:v>16.957613000000002</c:v>
                </c:pt>
                <c:pt idx="96010">
                  <c:v>16.964438999999999</c:v>
                </c:pt>
                <c:pt idx="96011">
                  <c:v>16.963633000000002</c:v>
                </c:pt>
                <c:pt idx="96012">
                  <c:v>16.959875</c:v>
                </c:pt>
                <c:pt idx="96013">
                  <c:v>16.956467</c:v>
                </c:pt>
                <c:pt idx="96014">
                  <c:v>16.954534000000002</c:v>
                </c:pt>
                <c:pt idx="96015">
                  <c:v>16.958379000000001</c:v>
                </c:pt>
                <c:pt idx="96016">
                  <c:v>16.959603999999999</c:v>
                </c:pt>
                <c:pt idx="96017">
                  <c:v>16.957146999999999</c:v>
                </c:pt>
                <c:pt idx="96018">
                  <c:v>16.954762000000002</c:v>
                </c:pt>
                <c:pt idx="96019">
                  <c:v>16.955380999999999</c:v>
                </c:pt>
                <c:pt idx="96020">
                  <c:v>16.954405000000001</c:v>
                </c:pt>
                <c:pt idx="96021">
                  <c:v>16.953862000000001</c:v>
                </c:pt>
                <c:pt idx="96022">
                  <c:v>16.956308</c:v>
                </c:pt>
                <c:pt idx="96023">
                  <c:v>16.948537000000002</c:v>
                </c:pt>
                <c:pt idx="96024">
                  <c:v>16.949728999999998</c:v>
                </c:pt>
                <c:pt idx="96025">
                  <c:v>16.958303999999998</c:v>
                </c:pt>
                <c:pt idx="96026">
                  <c:v>16.955694999999999</c:v>
                </c:pt>
                <c:pt idx="96027">
                  <c:v>16.958323</c:v>
                </c:pt>
                <c:pt idx="96028">
                  <c:v>16.962752999999999</c:v>
                </c:pt>
                <c:pt idx="96029">
                  <c:v>16.955258999999998</c:v>
                </c:pt>
                <c:pt idx="96030">
                  <c:v>16.950836000000002</c:v>
                </c:pt>
                <c:pt idx="96031">
                  <c:v>16.960723999999999</c:v>
                </c:pt>
                <c:pt idx="96032">
                  <c:v>16.960272</c:v>
                </c:pt>
                <c:pt idx="96033">
                  <c:v>16.947687000000002</c:v>
                </c:pt>
                <c:pt idx="96034">
                  <c:v>16.952887</c:v>
                </c:pt>
                <c:pt idx="96035">
                  <c:v>16.956460999999997</c:v>
                </c:pt>
                <c:pt idx="96036">
                  <c:v>16.955297000000002</c:v>
                </c:pt>
                <c:pt idx="96037">
                  <c:v>16.963034</c:v>
                </c:pt>
                <c:pt idx="96038">
                  <c:v>16.960883000000003</c:v>
                </c:pt>
                <c:pt idx="96039">
                  <c:v>16.959530000000001</c:v>
                </c:pt>
                <c:pt idx="96040">
                  <c:v>16.969887999999997</c:v>
                </c:pt>
                <c:pt idx="96041">
                  <c:v>16.969372</c:v>
                </c:pt>
                <c:pt idx="96042">
                  <c:v>16.952987</c:v>
                </c:pt>
                <c:pt idx="96043">
                  <c:v>16.952923999999999</c:v>
                </c:pt>
                <c:pt idx="96044">
                  <c:v>16.962861</c:v>
                </c:pt>
                <c:pt idx="96045">
                  <c:v>16.953631999999999</c:v>
                </c:pt>
                <c:pt idx="96046">
                  <c:v>16.956150999999998</c:v>
                </c:pt>
                <c:pt idx="96047">
                  <c:v>16.969127999999998</c:v>
                </c:pt>
                <c:pt idx="96048">
                  <c:v>16.964604999999999</c:v>
                </c:pt>
                <c:pt idx="96049">
                  <c:v>16.959800000000001</c:v>
                </c:pt>
                <c:pt idx="96050">
                  <c:v>16.965377</c:v>
                </c:pt>
                <c:pt idx="96051">
                  <c:v>16.965381999999998</c:v>
                </c:pt>
                <c:pt idx="96052">
                  <c:v>16.956813</c:v>
                </c:pt>
                <c:pt idx="96053">
                  <c:v>16.964230000000001</c:v>
                </c:pt>
                <c:pt idx="96054">
                  <c:v>16.968823999999998</c:v>
                </c:pt>
                <c:pt idx="96055">
                  <c:v>16.957501999999998</c:v>
                </c:pt>
                <c:pt idx="96056">
                  <c:v>16.962477</c:v>
                </c:pt>
                <c:pt idx="96057">
                  <c:v>16.966591000000001</c:v>
                </c:pt>
                <c:pt idx="96058">
                  <c:v>16.959014</c:v>
                </c:pt>
                <c:pt idx="96059">
                  <c:v>16.966996000000002</c:v>
                </c:pt>
                <c:pt idx="96060">
                  <c:v>16.970143</c:v>
                </c:pt>
                <c:pt idx="96061">
                  <c:v>16.960068</c:v>
                </c:pt>
                <c:pt idx="96062">
                  <c:v>16.964337</c:v>
                </c:pt>
                <c:pt idx="96063">
                  <c:v>16.972479</c:v>
                </c:pt>
                <c:pt idx="96064">
                  <c:v>16.959593999999999</c:v>
                </c:pt>
                <c:pt idx="96065">
                  <c:v>16.952229000000003</c:v>
                </c:pt>
                <c:pt idx="96066">
                  <c:v>16.964592</c:v>
                </c:pt>
                <c:pt idx="96067">
                  <c:v>16.958055000000002</c:v>
                </c:pt>
                <c:pt idx="96068">
                  <c:v>16.948604</c:v>
                </c:pt>
                <c:pt idx="96069">
                  <c:v>16.964801999999999</c:v>
                </c:pt>
                <c:pt idx="96070">
                  <c:v>16.970012000000001</c:v>
                </c:pt>
                <c:pt idx="96071">
                  <c:v>16.960701999999998</c:v>
                </c:pt>
                <c:pt idx="96072">
                  <c:v>16.967326999999997</c:v>
                </c:pt>
                <c:pt idx="96073">
                  <c:v>16.970108</c:v>
                </c:pt>
                <c:pt idx="96074">
                  <c:v>16.959463</c:v>
                </c:pt>
                <c:pt idx="96075">
                  <c:v>16.964686999999998</c:v>
                </c:pt>
                <c:pt idx="96076">
                  <c:v>16.971702000000001</c:v>
                </c:pt>
                <c:pt idx="96077">
                  <c:v>16.962885999999997</c:v>
                </c:pt>
                <c:pt idx="96078">
                  <c:v>16.965482000000002</c:v>
                </c:pt>
                <c:pt idx="96079">
                  <c:v>16.972653999999999</c:v>
                </c:pt>
                <c:pt idx="96080">
                  <c:v>16.964652999999998</c:v>
                </c:pt>
                <c:pt idx="96081">
                  <c:v>16.960281000000002</c:v>
                </c:pt>
                <c:pt idx="96082">
                  <c:v>16.965932000000002</c:v>
                </c:pt>
                <c:pt idx="96083">
                  <c:v>16.964683000000001</c:v>
                </c:pt>
                <c:pt idx="96084">
                  <c:v>16.958449000000002</c:v>
                </c:pt>
                <c:pt idx="96085">
                  <c:v>16.965156999999998</c:v>
                </c:pt>
                <c:pt idx="96086">
                  <c:v>16.970413999999998</c:v>
                </c:pt>
                <c:pt idx="96087">
                  <c:v>16.965586000000002</c:v>
                </c:pt>
                <c:pt idx="96088">
                  <c:v>16.969256999999999</c:v>
                </c:pt>
                <c:pt idx="96089">
                  <c:v>16.966157000000003</c:v>
                </c:pt>
                <c:pt idx="96090">
                  <c:v>16.959388000000001</c:v>
                </c:pt>
                <c:pt idx="96091">
                  <c:v>16.968521000000003</c:v>
                </c:pt>
                <c:pt idx="96092">
                  <c:v>16.977035999999998</c:v>
                </c:pt>
                <c:pt idx="96093">
                  <c:v>16.970714000000001</c:v>
                </c:pt>
                <c:pt idx="96094">
                  <c:v>16.968713000000001</c:v>
                </c:pt>
                <c:pt idx="96095">
                  <c:v>16.976316000000001</c:v>
                </c:pt>
                <c:pt idx="96096">
                  <c:v>16.970582999999998</c:v>
                </c:pt>
                <c:pt idx="96097">
                  <c:v>16.966849</c:v>
                </c:pt>
                <c:pt idx="96098">
                  <c:v>16.975185</c:v>
                </c:pt>
                <c:pt idx="96099">
                  <c:v>16.973697000000001</c:v>
                </c:pt>
                <c:pt idx="96100">
                  <c:v>16.97193</c:v>
                </c:pt>
                <c:pt idx="96101">
                  <c:v>16.976883999999998</c:v>
                </c:pt>
                <c:pt idx="96102">
                  <c:v>16.972078</c:v>
                </c:pt>
                <c:pt idx="96103">
                  <c:v>16.961613</c:v>
                </c:pt>
                <c:pt idx="96104">
                  <c:v>16.965313999999999</c:v>
                </c:pt>
                <c:pt idx="96105">
                  <c:v>16.969814</c:v>
                </c:pt>
                <c:pt idx="96106">
                  <c:v>16.960352</c:v>
                </c:pt>
                <c:pt idx="96107">
                  <c:v>16.961829999999999</c:v>
                </c:pt>
                <c:pt idx="96108">
                  <c:v>16.971534999999999</c:v>
                </c:pt>
                <c:pt idx="96109">
                  <c:v>16.970739000000002</c:v>
                </c:pt>
                <c:pt idx="96110">
                  <c:v>16.975735999999998</c:v>
                </c:pt>
                <c:pt idx="96111">
                  <c:v>16.982117000000002</c:v>
                </c:pt>
                <c:pt idx="96112">
                  <c:v>16.977026000000002</c:v>
                </c:pt>
                <c:pt idx="96113">
                  <c:v>16.972842999999997</c:v>
                </c:pt>
                <c:pt idx="96114">
                  <c:v>16.971584</c:v>
                </c:pt>
                <c:pt idx="96115">
                  <c:v>16.965871999999997</c:v>
                </c:pt>
                <c:pt idx="96116">
                  <c:v>16.965546</c:v>
                </c:pt>
                <c:pt idx="96117">
                  <c:v>16.976987999999999</c:v>
                </c:pt>
                <c:pt idx="96118">
                  <c:v>16.980361000000002</c:v>
                </c:pt>
                <c:pt idx="96119">
                  <c:v>16.972127</c:v>
                </c:pt>
                <c:pt idx="96120">
                  <c:v>16.972784000000001</c:v>
                </c:pt>
                <c:pt idx="96121">
                  <c:v>16.973596000000001</c:v>
                </c:pt>
                <c:pt idx="96122">
                  <c:v>16.970744</c:v>
                </c:pt>
                <c:pt idx="96123">
                  <c:v>16.972094999999999</c:v>
                </c:pt>
                <c:pt idx="96124">
                  <c:v>16.973193999999999</c:v>
                </c:pt>
                <c:pt idx="96125">
                  <c:v>16.973420000000001</c:v>
                </c:pt>
                <c:pt idx="96126">
                  <c:v>16.977485999999999</c:v>
                </c:pt>
                <c:pt idx="96127">
                  <c:v>16.974665000000002</c:v>
                </c:pt>
                <c:pt idx="96128">
                  <c:v>16.959726</c:v>
                </c:pt>
                <c:pt idx="96129">
                  <c:v>16.964834</c:v>
                </c:pt>
                <c:pt idx="96130">
                  <c:v>16.975327</c:v>
                </c:pt>
                <c:pt idx="96131">
                  <c:v>16.968935000000002</c:v>
                </c:pt>
                <c:pt idx="96132">
                  <c:v>16.975171</c:v>
                </c:pt>
                <c:pt idx="96133">
                  <c:v>16.979371</c:v>
                </c:pt>
                <c:pt idx="96134">
                  <c:v>16.974214</c:v>
                </c:pt>
                <c:pt idx="96135">
                  <c:v>16.982362999999999</c:v>
                </c:pt>
                <c:pt idx="96136">
                  <c:v>16.985029000000001</c:v>
                </c:pt>
                <c:pt idx="96137">
                  <c:v>16.969025000000002</c:v>
                </c:pt>
                <c:pt idx="96138">
                  <c:v>16.966158999999998</c:v>
                </c:pt>
                <c:pt idx="96139">
                  <c:v>16.978846000000001</c:v>
                </c:pt>
                <c:pt idx="96140">
                  <c:v>16.970472000000001</c:v>
                </c:pt>
                <c:pt idx="96141">
                  <c:v>16.968906</c:v>
                </c:pt>
                <c:pt idx="96142">
                  <c:v>16.985965</c:v>
                </c:pt>
                <c:pt idx="96143">
                  <c:v>16.983242000000001</c:v>
                </c:pt>
                <c:pt idx="96144">
                  <c:v>16.972574999999999</c:v>
                </c:pt>
                <c:pt idx="96145">
                  <c:v>16.972906000000002</c:v>
                </c:pt>
                <c:pt idx="96146">
                  <c:v>16.977862999999999</c:v>
                </c:pt>
                <c:pt idx="96147">
                  <c:v>16.978498999999999</c:v>
                </c:pt>
                <c:pt idx="96148">
                  <c:v>16.980105000000002</c:v>
                </c:pt>
                <c:pt idx="96149">
                  <c:v>16.977792999999998</c:v>
                </c:pt>
                <c:pt idx="96150">
                  <c:v>16.968415</c:v>
                </c:pt>
                <c:pt idx="96151">
                  <c:v>16.973102000000001</c:v>
                </c:pt>
                <c:pt idx="96152">
                  <c:v>16.980336000000001</c:v>
                </c:pt>
                <c:pt idx="96153">
                  <c:v>16.976379999999999</c:v>
                </c:pt>
                <c:pt idx="96154">
                  <c:v>16.979768</c:v>
                </c:pt>
                <c:pt idx="96155">
                  <c:v>16.979106999999999</c:v>
                </c:pt>
                <c:pt idx="96156">
                  <c:v>16.979158999999999</c:v>
                </c:pt>
                <c:pt idx="96157">
                  <c:v>16.986964999999998</c:v>
                </c:pt>
                <c:pt idx="96158">
                  <c:v>16.986031000000001</c:v>
                </c:pt>
                <c:pt idx="96159">
                  <c:v>16.981282999999998</c:v>
                </c:pt>
                <c:pt idx="96160">
                  <c:v>16.979621000000002</c:v>
                </c:pt>
                <c:pt idx="96161">
                  <c:v>16.981756000000001</c:v>
                </c:pt>
                <c:pt idx="96162">
                  <c:v>16.982804999999999</c:v>
                </c:pt>
                <c:pt idx="96163">
                  <c:v>16.979295999999998</c:v>
                </c:pt>
                <c:pt idx="96164">
                  <c:v>16.976437000000001</c:v>
                </c:pt>
                <c:pt idx="96165">
                  <c:v>16.978991000000001</c:v>
                </c:pt>
                <c:pt idx="96166">
                  <c:v>16.978225999999999</c:v>
                </c:pt>
                <c:pt idx="96167">
                  <c:v>16.977073000000001</c:v>
                </c:pt>
                <c:pt idx="96168">
                  <c:v>16.983445</c:v>
                </c:pt>
                <c:pt idx="96169">
                  <c:v>16.978535999999998</c:v>
                </c:pt>
                <c:pt idx="96170">
                  <c:v>16.973544</c:v>
                </c:pt>
                <c:pt idx="96171">
                  <c:v>16.986722</c:v>
                </c:pt>
                <c:pt idx="96172">
                  <c:v>16.989103</c:v>
                </c:pt>
                <c:pt idx="96173">
                  <c:v>16.98509</c:v>
                </c:pt>
                <c:pt idx="96174">
                  <c:v>16.989277000000001</c:v>
                </c:pt>
                <c:pt idx="96175">
                  <c:v>16.980339999999998</c:v>
                </c:pt>
                <c:pt idx="96176">
                  <c:v>16.973741</c:v>
                </c:pt>
                <c:pt idx="96177">
                  <c:v>16.986657999999998</c:v>
                </c:pt>
                <c:pt idx="96178">
                  <c:v>16.989456000000001</c:v>
                </c:pt>
                <c:pt idx="96179">
                  <c:v>16.979405</c:v>
                </c:pt>
                <c:pt idx="96180">
                  <c:v>16.981681000000002</c:v>
                </c:pt>
                <c:pt idx="96181">
                  <c:v>16.988467999999997</c:v>
                </c:pt>
                <c:pt idx="96182">
                  <c:v>16.982606000000001</c:v>
                </c:pt>
                <c:pt idx="96183">
                  <c:v>16.980461999999999</c:v>
                </c:pt>
                <c:pt idx="96184">
                  <c:v>16.983651000000002</c:v>
                </c:pt>
                <c:pt idx="96185">
                  <c:v>16.982284</c:v>
                </c:pt>
                <c:pt idx="96186">
                  <c:v>16.977527000000002</c:v>
                </c:pt>
                <c:pt idx="96187">
                  <c:v>16.976334000000001</c:v>
                </c:pt>
                <c:pt idx="96188">
                  <c:v>16.982804999999999</c:v>
                </c:pt>
                <c:pt idx="96189">
                  <c:v>16.983513000000002</c:v>
                </c:pt>
                <c:pt idx="96190">
                  <c:v>16.985357999999998</c:v>
                </c:pt>
                <c:pt idx="96191">
                  <c:v>16.987141000000001</c:v>
                </c:pt>
                <c:pt idx="96192">
                  <c:v>16.983599999999999</c:v>
                </c:pt>
                <c:pt idx="96193">
                  <c:v>16.988613000000001</c:v>
                </c:pt>
                <c:pt idx="96194">
                  <c:v>16.990656000000001</c:v>
                </c:pt>
                <c:pt idx="96195">
                  <c:v>16.983124</c:v>
                </c:pt>
                <c:pt idx="96196">
                  <c:v>16.977367999999998</c:v>
                </c:pt>
                <c:pt idx="96197">
                  <c:v>16.981715999999999</c:v>
                </c:pt>
                <c:pt idx="96198">
                  <c:v>16.982779000000001</c:v>
                </c:pt>
                <c:pt idx="96199">
                  <c:v>16.981071999999998</c:v>
                </c:pt>
                <c:pt idx="96200">
                  <c:v>16.990389</c:v>
                </c:pt>
                <c:pt idx="96201">
                  <c:v>16.989974</c:v>
                </c:pt>
                <c:pt idx="96202">
                  <c:v>16.983701</c:v>
                </c:pt>
                <c:pt idx="96203">
                  <c:v>16.990569000000001</c:v>
                </c:pt>
                <c:pt idx="96204">
                  <c:v>16.998154</c:v>
                </c:pt>
                <c:pt idx="96205">
                  <c:v>16.995558000000003</c:v>
                </c:pt>
                <c:pt idx="96206">
                  <c:v>16.988032</c:v>
                </c:pt>
                <c:pt idx="96207">
                  <c:v>16.987248999999998</c:v>
                </c:pt>
                <c:pt idx="96208">
                  <c:v>16.985751999999998</c:v>
                </c:pt>
                <c:pt idx="96209">
                  <c:v>16.984676999999998</c:v>
                </c:pt>
                <c:pt idx="96210">
                  <c:v>16.990330999999998</c:v>
                </c:pt>
                <c:pt idx="96211">
                  <c:v>16.983622</c:v>
                </c:pt>
                <c:pt idx="96212">
                  <c:v>16.977816000000001</c:v>
                </c:pt>
                <c:pt idx="96213">
                  <c:v>16.987821</c:v>
                </c:pt>
                <c:pt idx="96214">
                  <c:v>16.989764000000001</c:v>
                </c:pt>
                <c:pt idx="96215">
                  <c:v>16.984852</c:v>
                </c:pt>
                <c:pt idx="96216">
                  <c:v>16.987512000000002</c:v>
                </c:pt>
                <c:pt idx="96217">
                  <c:v>16.993420999999998</c:v>
                </c:pt>
                <c:pt idx="96218">
                  <c:v>16.991894000000002</c:v>
                </c:pt>
                <c:pt idx="96219">
                  <c:v>16.991298</c:v>
                </c:pt>
                <c:pt idx="96220">
                  <c:v>16.995463000000001</c:v>
                </c:pt>
                <c:pt idx="96221">
                  <c:v>16.994004</c:v>
                </c:pt>
                <c:pt idx="96222">
                  <c:v>16.992274000000002</c:v>
                </c:pt>
                <c:pt idx="96223">
                  <c:v>16.988633999999998</c:v>
                </c:pt>
                <c:pt idx="96224">
                  <c:v>16.985959999999999</c:v>
                </c:pt>
                <c:pt idx="96225">
                  <c:v>16.990256000000002</c:v>
                </c:pt>
                <c:pt idx="96226">
                  <c:v>16.990836999999999</c:v>
                </c:pt>
                <c:pt idx="96227">
                  <c:v>16.988967000000002</c:v>
                </c:pt>
                <c:pt idx="96228">
                  <c:v>16.989328</c:v>
                </c:pt>
                <c:pt idx="96229">
                  <c:v>16.992167000000002</c:v>
                </c:pt>
                <c:pt idx="96230">
                  <c:v>16.99072</c:v>
                </c:pt>
                <c:pt idx="96231">
                  <c:v>16.988379999999999</c:v>
                </c:pt>
                <c:pt idx="96232">
                  <c:v>16.991275000000002</c:v>
                </c:pt>
                <c:pt idx="96233">
                  <c:v>16.986999000000001</c:v>
                </c:pt>
                <c:pt idx="96234">
                  <c:v>16.982734999999998</c:v>
                </c:pt>
                <c:pt idx="96235">
                  <c:v>16.986463000000001</c:v>
                </c:pt>
                <c:pt idx="96236">
                  <c:v>16.989438</c:v>
                </c:pt>
                <c:pt idx="96237">
                  <c:v>16.990569000000001</c:v>
                </c:pt>
                <c:pt idx="96238">
                  <c:v>16.991230999999999</c:v>
                </c:pt>
                <c:pt idx="96239">
                  <c:v>16.996988999999999</c:v>
                </c:pt>
                <c:pt idx="96240">
                  <c:v>17.000363</c:v>
                </c:pt>
                <c:pt idx="96241">
                  <c:v>16.998524</c:v>
                </c:pt>
                <c:pt idx="96242">
                  <c:v>16.997137000000002</c:v>
                </c:pt>
                <c:pt idx="96243">
                  <c:v>16.990572999999998</c:v>
                </c:pt>
                <c:pt idx="96244">
                  <c:v>16.990327000000001</c:v>
                </c:pt>
                <c:pt idx="96245">
                  <c:v>16.996687999999999</c:v>
                </c:pt>
                <c:pt idx="96246">
                  <c:v>16.997169</c:v>
                </c:pt>
                <c:pt idx="96247">
                  <c:v>16.995060000000002</c:v>
                </c:pt>
                <c:pt idx="96248">
                  <c:v>16.994709</c:v>
                </c:pt>
                <c:pt idx="96249">
                  <c:v>16.996701000000002</c:v>
                </c:pt>
                <c:pt idx="96250">
                  <c:v>16.991980999999999</c:v>
                </c:pt>
                <c:pt idx="96251">
                  <c:v>16.990143</c:v>
                </c:pt>
                <c:pt idx="96252">
                  <c:v>16.996518999999999</c:v>
                </c:pt>
                <c:pt idx="96253">
                  <c:v>16.995989999999999</c:v>
                </c:pt>
                <c:pt idx="96254">
                  <c:v>16.998351</c:v>
                </c:pt>
                <c:pt idx="96255">
                  <c:v>16.999946000000001</c:v>
                </c:pt>
                <c:pt idx="96256">
                  <c:v>16.994268999999999</c:v>
                </c:pt>
                <c:pt idx="96257">
                  <c:v>16.994356</c:v>
                </c:pt>
                <c:pt idx="96258">
                  <c:v>16.996673999999999</c:v>
                </c:pt>
                <c:pt idx="96259">
                  <c:v>16.993369999999999</c:v>
                </c:pt>
                <c:pt idx="96260">
                  <c:v>16.990690000000001</c:v>
                </c:pt>
                <c:pt idx="96261">
                  <c:v>16.997385000000001</c:v>
                </c:pt>
                <c:pt idx="96262">
                  <c:v>17.002153</c:v>
                </c:pt>
                <c:pt idx="96263">
                  <c:v>16.997678999999998</c:v>
                </c:pt>
                <c:pt idx="96264">
                  <c:v>16.998589000000003</c:v>
                </c:pt>
                <c:pt idx="96265">
                  <c:v>16.999538000000001</c:v>
                </c:pt>
                <c:pt idx="96266">
                  <c:v>16.994806000000001</c:v>
                </c:pt>
                <c:pt idx="96267">
                  <c:v>16.99541</c:v>
                </c:pt>
                <c:pt idx="96268">
                  <c:v>16.998513000000003</c:v>
                </c:pt>
                <c:pt idx="96269">
                  <c:v>16.991602999999998</c:v>
                </c:pt>
                <c:pt idx="96270">
                  <c:v>16.989473</c:v>
                </c:pt>
                <c:pt idx="96271">
                  <c:v>16.997626</c:v>
                </c:pt>
                <c:pt idx="96272">
                  <c:v>16.995911</c:v>
                </c:pt>
                <c:pt idx="96273">
                  <c:v>16.993986</c:v>
                </c:pt>
                <c:pt idx="96274">
                  <c:v>16.998294000000001</c:v>
                </c:pt>
                <c:pt idx="96275">
                  <c:v>16.998415999999999</c:v>
                </c:pt>
                <c:pt idx="96276">
                  <c:v>17.001742</c:v>
                </c:pt>
                <c:pt idx="96277">
                  <c:v>17.008018</c:v>
                </c:pt>
                <c:pt idx="96278">
                  <c:v>17.007097999999999</c:v>
                </c:pt>
                <c:pt idx="96279">
                  <c:v>16.999072999999999</c:v>
                </c:pt>
                <c:pt idx="96280">
                  <c:v>17.000616000000001</c:v>
                </c:pt>
                <c:pt idx="96281">
                  <c:v>17.007068</c:v>
                </c:pt>
                <c:pt idx="96282">
                  <c:v>17.003356</c:v>
                </c:pt>
                <c:pt idx="96283">
                  <c:v>17.003428</c:v>
                </c:pt>
                <c:pt idx="96284">
                  <c:v>17.004252999999999</c:v>
                </c:pt>
                <c:pt idx="96285">
                  <c:v>16.998004999999999</c:v>
                </c:pt>
                <c:pt idx="96286">
                  <c:v>17.001942</c:v>
                </c:pt>
                <c:pt idx="96287">
                  <c:v>17.010127000000001</c:v>
                </c:pt>
                <c:pt idx="96288">
                  <c:v>17.003298999999998</c:v>
                </c:pt>
                <c:pt idx="96289">
                  <c:v>16.988842999999999</c:v>
                </c:pt>
                <c:pt idx="96290">
                  <c:v>16.995505000000001</c:v>
                </c:pt>
                <c:pt idx="96291">
                  <c:v>17.003489999999999</c:v>
                </c:pt>
                <c:pt idx="96292">
                  <c:v>16.996552000000001</c:v>
                </c:pt>
                <c:pt idx="96293">
                  <c:v>17.002518999999999</c:v>
                </c:pt>
                <c:pt idx="96294">
                  <c:v>17.003352</c:v>
                </c:pt>
                <c:pt idx="96295">
                  <c:v>16.989879000000002</c:v>
                </c:pt>
                <c:pt idx="96296">
                  <c:v>16.992756999999997</c:v>
                </c:pt>
                <c:pt idx="96297">
                  <c:v>17.003636</c:v>
                </c:pt>
                <c:pt idx="96298">
                  <c:v>16.999616</c:v>
                </c:pt>
                <c:pt idx="96299">
                  <c:v>16.993493999999998</c:v>
                </c:pt>
                <c:pt idx="96300">
                  <c:v>17.002191</c:v>
                </c:pt>
                <c:pt idx="96301">
                  <c:v>17.005699</c:v>
                </c:pt>
                <c:pt idx="96302">
                  <c:v>17.000748999999999</c:v>
                </c:pt>
                <c:pt idx="96303">
                  <c:v>17.003657</c:v>
                </c:pt>
                <c:pt idx="96304">
                  <c:v>17.002154000000001</c:v>
                </c:pt>
                <c:pt idx="96305">
                  <c:v>17.003764</c:v>
                </c:pt>
                <c:pt idx="96306">
                  <c:v>17.010898000000001</c:v>
                </c:pt>
                <c:pt idx="96307">
                  <c:v>17.003529</c:v>
                </c:pt>
                <c:pt idx="96308">
                  <c:v>16.995905999999998</c:v>
                </c:pt>
                <c:pt idx="96309">
                  <c:v>17.005247000000001</c:v>
                </c:pt>
                <c:pt idx="96310">
                  <c:v>17.008749000000002</c:v>
                </c:pt>
                <c:pt idx="96311">
                  <c:v>16.997135</c:v>
                </c:pt>
                <c:pt idx="96312">
                  <c:v>17.002950999999999</c:v>
                </c:pt>
                <c:pt idx="96313">
                  <c:v>17.011472999999999</c:v>
                </c:pt>
                <c:pt idx="96314">
                  <c:v>16.999014000000003</c:v>
                </c:pt>
                <c:pt idx="96315">
                  <c:v>17.004982999999999</c:v>
                </c:pt>
                <c:pt idx="96316">
                  <c:v>17.020050000000001</c:v>
                </c:pt>
                <c:pt idx="96317">
                  <c:v>17.008825000000002</c:v>
                </c:pt>
                <c:pt idx="96318">
                  <c:v>17.003439</c:v>
                </c:pt>
                <c:pt idx="96319">
                  <c:v>17.015675000000002</c:v>
                </c:pt>
                <c:pt idx="96320">
                  <c:v>17.006435</c:v>
                </c:pt>
                <c:pt idx="96321">
                  <c:v>16.993318000000002</c:v>
                </c:pt>
                <c:pt idx="96322">
                  <c:v>17.005628000000002</c:v>
                </c:pt>
                <c:pt idx="96323">
                  <c:v>17.007176000000001</c:v>
                </c:pt>
                <c:pt idx="96324">
                  <c:v>17.00074</c:v>
                </c:pt>
                <c:pt idx="96325">
                  <c:v>17.009129999999999</c:v>
                </c:pt>
                <c:pt idx="96326">
                  <c:v>17.008559999999999</c:v>
                </c:pt>
                <c:pt idx="96327">
                  <c:v>17.003043999999999</c:v>
                </c:pt>
                <c:pt idx="96328">
                  <c:v>17.010448</c:v>
                </c:pt>
                <c:pt idx="96329">
                  <c:v>17.015177999999999</c:v>
                </c:pt>
                <c:pt idx="96330">
                  <c:v>17.007401000000002</c:v>
                </c:pt>
                <c:pt idx="96331">
                  <c:v>17.003731999999999</c:v>
                </c:pt>
                <c:pt idx="96332">
                  <c:v>17.013555</c:v>
                </c:pt>
                <c:pt idx="96333">
                  <c:v>17.010740999999999</c:v>
                </c:pt>
                <c:pt idx="96334">
                  <c:v>17.006606999999999</c:v>
                </c:pt>
                <c:pt idx="96335">
                  <c:v>17.014230000000001</c:v>
                </c:pt>
                <c:pt idx="96336">
                  <c:v>17.006622</c:v>
                </c:pt>
                <c:pt idx="96337">
                  <c:v>17.002644</c:v>
                </c:pt>
                <c:pt idx="96338">
                  <c:v>17.01643</c:v>
                </c:pt>
                <c:pt idx="96339">
                  <c:v>17.016945</c:v>
                </c:pt>
                <c:pt idx="96340">
                  <c:v>17.007546999999999</c:v>
                </c:pt>
                <c:pt idx="96341">
                  <c:v>17.011303999999999</c:v>
                </c:pt>
                <c:pt idx="96342">
                  <c:v>17.012906000000001</c:v>
                </c:pt>
                <c:pt idx="96343">
                  <c:v>17.003858999999999</c:v>
                </c:pt>
                <c:pt idx="96344">
                  <c:v>17.006471999999999</c:v>
                </c:pt>
                <c:pt idx="96345">
                  <c:v>17.013427</c:v>
                </c:pt>
                <c:pt idx="96346">
                  <c:v>17.008585</c:v>
                </c:pt>
                <c:pt idx="96347">
                  <c:v>17.008991000000002</c:v>
                </c:pt>
                <c:pt idx="96348">
                  <c:v>17.012823000000001</c:v>
                </c:pt>
                <c:pt idx="96349">
                  <c:v>17.009387</c:v>
                </c:pt>
                <c:pt idx="96350">
                  <c:v>17.006834000000001</c:v>
                </c:pt>
                <c:pt idx="96351">
                  <c:v>17.009494</c:v>
                </c:pt>
                <c:pt idx="96352">
                  <c:v>17.007715000000001</c:v>
                </c:pt>
                <c:pt idx="96353">
                  <c:v>17.004504000000001</c:v>
                </c:pt>
                <c:pt idx="96354">
                  <c:v>17.010399</c:v>
                </c:pt>
                <c:pt idx="96355">
                  <c:v>17.014202000000001</c:v>
                </c:pt>
                <c:pt idx="96356">
                  <c:v>17.010645</c:v>
                </c:pt>
                <c:pt idx="96357">
                  <c:v>17.010005</c:v>
                </c:pt>
                <c:pt idx="96358">
                  <c:v>17.011996</c:v>
                </c:pt>
                <c:pt idx="96359">
                  <c:v>17.016348000000001</c:v>
                </c:pt>
                <c:pt idx="96360">
                  <c:v>17.015377000000001</c:v>
                </c:pt>
                <c:pt idx="96361">
                  <c:v>17.013297999999999</c:v>
                </c:pt>
                <c:pt idx="96362">
                  <c:v>17.013337</c:v>
                </c:pt>
                <c:pt idx="96363">
                  <c:v>17.017168999999999</c:v>
                </c:pt>
                <c:pt idx="96364">
                  <c:v>17.022124000000002</c:v>
                </c:pt>
                <c:pt idx="96365">
                  <c:v>17.011773999999999</c:v>
                </c:pt>
                <c:pt idx="96366">
                  <c:v>17.009644999999999</c:v>
                </c:pt>
                <c:pt idx="96367">
                  <c:v>17.022093999999999</c:v>
                </c:pt>
                <c:pt idx="96368">
                  <c:v>17.023278999999999</c:v>
                </c:pt>
                <c:pt idx="96369">
                  <c:v>17.018497</c:v>
                </c:pt>
                <c:pt idx="96370">
                  <c:v>17.02101</c:v>
                </c:pt>
                <c:pt idx="96371">
                  <c:v>17.020076</c:v>
                </c:pt>
                <c:pt idx="96372">
                  <c:v>17.007663999999998</c:v>
                </c:pt>
                <c:pt idx="96373">
                  <c:v>17.011413999999998</c:v>
                </c:pt>
                <c:pt idx="96374">
                  <c:v>17.019217999999999</c:v>
                </c:pt>
                <c:pt idx="96375">
                  <c:v>17.006354000000002</c:v>
                </c:pt>
                <c:pt idx="96376">
                  <c:v>17.008724000000001</c:v>
                </c:pt>
                <c:pt idx="96377">
                  <c:v>17.019873</c:v>
                </c:pt>
                <c:pt idx="96378">
                  <c:v>17.011312</c:v>
                </c:pt>
                <c:pt idx="96379">
                  <c:v>17.010399</c:v>
                </c:pt>
                <c:pt idx="96380">
                  <c:v>17.022425999999999</c:v>
                </c:pt>
                <c:pt idx="96381">
                  <c:v>17.022566000000001</c:v>
                </c:pt>
                <c:pt idx="96382">
                  <c:v>17.011900000000001</c:v>
                </c:pt>
                <c:pt idx="96383">
                  <c:v>17.012131</c:v>
                </c:pt>
                <c:pt idx="96384">
                  <c:v>17.013128999999999</c:v>
                </c:pt>
                <c:pt idx="96385">
                  <c:v>17.008299000000001</c:v>
                </c:pt>
                <c:pt idx="96386">
                  <c:v>17.015006</c:v>
                </c:pt>
                <c:pt idx="96387">
                  <c:v>17.017766000000002</c:v>
                </c:pt>
                <c:pt idx="96388">
                  <c:v>17.015549</c:v>
                </c:pt>
                <c:pt idx="96389">
                  <c:v>17.020942000000002</c:v>
                </c:pt>
                <c:pt idx="96390">
                  <c:v>17.023088000000001</c:v>
                </c:pt>
                <c:pt idx="96391">
                  <c:v>17.017512</c:v>
                </c:pt>
                <c:pt idx="96392">
                  <c:v>17.018756</c:v>
                </c:pt>
                <c:pt idx="96393">
                  <c:v>17.025731</c:v>
                </c:pt>
                <c:pt idx="96394">
                  <c:v>17.021003</c:v>
                </c:pt>
                <c:pt idx="96395">
                  <c:v>17.015201000000001</c:v>
                </c:pt>
                <c:pt idx="96396">
                  <c:v>17.016691999999999</c:v>
                </c:pt>
                <c:pt idx="96397">
                  <c:v>17.015930999999998</c:v>
                </c:pt>
                <c:pt idx="96398">
                  <c:v>17.016179999999999</c:v>
                </c:pt>
                <c:pt idx="96399">
                  <c:v>17.014129000000001</c:v>
                </c:pt>
                <c:pt idx="96400">
                  <c:v>17.015675000000002</c:v>
                </c:pt>
                <c:pt idx="96401">
                  <c:v>17.019621000000001</c:v>
                </c:pt>
                <c:pt idx="96402">
                  <c:v>17.019363999999999</c:v>
                </c:pt>
                <c:pt idx="96403">
                  <c:v>17.018471999999999</c:v>
                </c:pt>
                <c:pt idx="96404">
                  <c:v>17.015640000000001</c:v>
                </c:pt>
                <c:pt idx="96405">
                  <c:v>17.024384999999999</c:v>
                </c:pt>
                <c:pt idx="96406">
                  <c:v>17.030189</c:v>
                </c:pt>
                <c:pt idx="96407">
                  <c:v>17.025462000000001</c:v>
                </c:pt>
                <c:pt idx="96408">
                  <c:v>17.024372</c:v>
                </c:pt>
                <c:pt idx="96409">
                  <c:v>17.020886999999998</c:v>
                </c:pt>
                <c:pt idx="96410">
                  <c:v>17.022524000000001</c:v>
                </c:pt>
                <c:pt idx="96411">
                  <c:v>17.022590999999998</c:v>
                </c:pt>
                <c:pt idx="96412">
                  <c:v>17.022773999999998</c:v>
                </c:pt>
                <c:pt idx="96413">
                  <c:v>17.028102000000001</c:v>
                </c:pt>
                <c:pt idx="96414">
                  <c:v>17.022417999999998</c:v>
                </c:pt>
                <c:pt idx="96415">
                  <c:v>17.021657999999999</c:v>
                </c:pt>
                <c:pt idx="96416">
                  <c:v>17.027842</c:v>
                </c:pt>
                <c:pt idx="96417">
                  <c:v>17.024816000000001</c:v>
                </c:pt>
                <c:pt idx="96418">
                  <c:v>17.022711000000001</c:v>
                </c:pt>
                <c:pt idx="96419">
                  <c:v>17.023503999999999</c:v>
                </c:pt>
                <c:pt idx="96420">
                  <c:v>17.019485</c:v>
                </c:pt>
                <c:pt idx="96421">
                  <c:v>17.015937000000001</c:v>
                </c:pt>
                <c:pt idx="96422">
                  <c:v>17.021843000000001</c:v>
                </c:pt>
                <c:pt idx="96423">
                  <c:v>17.021563</c:v>
                </c:pt>
                <c:pt idx="96424">
                  <c:v>17.016943999999999</c:v>
                </c:pt>
                <c:pt idx="96425">
                  <c:v>17.024775999999999</c:v>
                </c:pt>
                <c:pt idx="96426">
                  <c:v>17.028618999999999</c:v>
                </c:pt>
                <c:pt idx="96427">
                  <c:v>17.026361999999999</c:v>
                </c:pt>
                <c:pt idx="96428">
                  <c:v>17.029178000000002</c:v>
                </c:pt>
                <c:pt idx="96429">
                  <c:v>17.027819999999998</c:v>
                </c:pt>
                <c:pt idx="96430">
                  <c:v>17.02552</c:v>
                </c:pt>
                <c:pt idx="96431">
                  <c:v>17.029202999999999</c:v>
                </c:pt>
                <c:pt idx="96432">
                  <c:v>17.025008</c:v>
                </c:pt>
                <c:pt idx="96433">
                  <c:v>17.014657</c:v>
                </c:pt>
                <c:pt idx="96434">
                  <c:v>17.018771000000001</c:v>
                </c:pt>
                <c:pt idx="96435">
                  <c:v>17.027729000000001</c:v>
                </c:pt>
                <c:pt idx="96436">
                  <c:v>17.019914</c:v>
                </c:pt>
                <c:pt idx="96437">
                  <c:v>17.019552999999998</c:v>
                </c:pt>
                <c:pt idx="96438">
                  <c:v>17.029990000000002</c:v>
                </c:pt>
                <c:pt idx="96439">
                  <c:v>17.027929</c:v>
                </c:pt>
                <c:pt idx="96440">
                  <c:v>17.021191000000002</c:v>
                </c:pt>
                <c:pt idx="96441">
                  <c:v>17.021502999999999</c:v>
                </c:pt>
                <c:pt idx="96442">
                  <c:v>17.019048000000002</c:v>
                </c:pt>
                <c:pt idx="96443">
                  <c:v>17.017664</c:v>
                </c:pt>
                <c:pt idx="96444">
                  <c:v>17.027805000000001</c:v>
                </c:pt>
                <c:pt idx="96445">
                  <c:v>17.026695</c:v>
                </c:pt>
                <c:pt idx="96446">
                  <c:v>17.018810999999999</c:v>
                </c:pt>
                <c:pt idx="96447">
                  <c:v>17.027663</c:v>
                </c:pt>
                <c:pt idx="96448">
                  <c:v>17.034618999999999</c:v>
                </c:pt>
                <c:pt idx="96449">
                  <c:v>17.030802000000001</c:v>
                </c:pt>
                <c:pt idx="96450">
                  <c:v>17.032926</c:v>
                </c:pt>
                <c:pt idx="96451">
                  <c:v>17.041633999999998</c:v>
                </c:pt>
                <c:pt idx="96452">
                  <c:v>17.036525999999999</c:v>
                </c:pt>
                <c:pt idx="96453">
                  <c:v>17.027009</c:v>
                </c:pt>
                <c:pt idx="96454">
                  <c:v>17.029112000000001</c:v>
                </c:pt>
                <c:pt idx="96455">
                  <c:v>17.020220999999999</c:v>
                </c:pt>
                <c:pt idx="96456">
                  <c:v>17.023219999999998</c:v>
                </c:pt>
                <c:pt idx="96457">
                  <c:v>17.038686999999999</c:v>
                </c:pt>
                <c:pt idx="96458">
                  <c:v>17.02637</c:v>
                </c:pt>
                <c:pt idx="96459">
                  <c:v>17.023032000000001</c:v>
                </c:pt>
                <c:pt idx="96460">
                  <c:v>17.037474</c:v>
                </c:pt>
                <c:pt idx="96461">
                  <c:v>17.033906999999999</c:v>
                </c:pt>
                <c:pt idx="96462">
                  <c:v>17.025752000000001</c:v>
                </c:pt>
                <c:pt idx="96463">
                  <c:v>17.031123000000001</c:v>
                </c:pt>
                <c:pt idx="96464">
                  <c:v>17.030956</c:v>
                </c:pt>
                <c:pt idx="96465">
                  <c:v>17.020644999999998</c:v>
                </c:pt>
                <c:pt idx="96466">
                  <c:v>17.024407</c:v>
                </c:pt>
                <c:pt idx="96467">
                  <c:v>17.031119</c:v>
                </c:pt>
                <c:pt idx="96468">
                  <c:v>17.026520999999999</c:v>
                </c:pt>
                <c:pt idx="96469">
                  <c:v>17.031514999999999</c:v>
                </c:pt>
                <c:pt idx="96470">
                  <c:v>17.03238</c:v>
                </c:pt>
                <c:pt idx="96471">
                  <c:v>17.022566000000001</c:v>
                </c:pt>
                <c:pt idx="96472">
                  <c:v>17.028544</c:v>
                </c:pt>
                <c:pt idx="96473">
                  <c:v>17.039068</c:v>
                </c:pt>
                <c:pt idx="96474">
                  <c:v>17.033424</c:v>
                </c:pt>
                <c:pt idx="96475">
                  <c:v>17.033473000000001</c:v>
                </c:pt>
                <c:pt idx="96476">
                  <c:v>17.042472</c:v>
                </c:pt>
                <c:pt idx="96477">
                  <c:v>17.032326000000001</c:v>
                </c:pt>
                <c:pt idx="96478">
                  <c:v>17.023741000000001</c:v>
                </c:pt>
                <c:pt idx="96479">
                  <c:v>17.030631</c:v>
                </c:pt>
                <c:pt idx="96480">
                  <c:v>17.031649999999999</c:v>
                </c:pt>
                <c:pt idx="96481">
                  <c:v>17.030056999999999</c:v>
                </c:pt>
                <c:pt idx="96482">
                  <c:v>17.032378999999999</c:v>
                </c:pt>
                <c:pt idx="96483">
                  <c:v>17.032157999999999</c:v>
                </c:pt>
                <c:pt idx="96484">
                  <c:v>17.027597</c:v>
                </c:pt>
                <c:pt idx="96485">
                  <c:v>17.033666</c:v>
                </c:pt>
                <c:pt idx="96486">
                  <c:v>17.041964</c:v>
                </c:pt>
                <c:pt idx="96487">
                  <c:v>17.035591</c:v>
                </c:pt>
                <c:pt idx="96488">
                  <c:v>17.033850999999999</c:v>
                </c:pt>
                <c:pt idx="96489">
                  <c:v>17.035816000000001</c:v>
                </c:pt>
                <c:pt idx="96490">
                  <c:v>17.030940000000001</c:v>
                </c:pt>
                <c:pt idx="96491">
                  <c:v>17.039137</c:v>
                </c:pt>
                <c:pt idx="96492">
                  <c:v>17.044280000000001</c:v>
                </c:pt>
                <c:pt idx="96493">
                  <c:v>17.035136999999999</c:v>
                </c:pt>
                <c:pt idx="96494">
                  <c:v>17.033235999999999</c:v>
                </c:pt>
                <c:pt idx="96495">
                  <c:v>17.039788999999999</c:v>
                </c:pt>
                <c:pt idx="96496">
                  <c:v>17.038474000000001</c:v>
                </c:pt>
                <c:pt idx="96497">
                  <c:v>17.035312000000001</c:v>
                </c:pt>
                <c:pt idx="96498">
                  <c:v>17.041564999999999</c:v>
                </c:pt>
                <c:pt idx="96499">
                  <c:v>17.035979000000001</c:v>
                </c:pt>
                <c:pt idx="96500">
                  <c:v>17.031106000000001</c:v>
                </c:pt>
                <c:pt idx="96501">
                  <c:v>17.042477000000002</c:v>
                </c:pt>
                <c:pt idx="96502">
                  <c:v>17.042351</c:v>
                </c:pt>
                <c:pt idx="96503">
                  <c:v>17.034058000000002</c:v>
                </c:pt>
                <c:pt idx="96504">
                  <c:v>17.032654999999998</c:v>
                </c:pt>
                <c:pt idx="96505">
                  <c:v>17.034728000000001</c:v>
                </c:pt>
                <c:pt idx="96506">
                  <c:v>17.033894</c:v>
                </c:pt>
                <c:pt idx="96507">
                  <c:v>17.030283000000001</c:v>
                </c:pt>
                <c:pt idx="96508">
                  <c:v>17.033608999999998</c:v>
                </c:pt>
                <c:pt idx="96509">
                  <c:v>17.033954000000001</c:v>
                </c:pt>
                <c:pt idx="96510">
                  <c:v>17.033446000000001</c:v>
                </c:pt>
                <c:pt idx="96511">
                  <c:v>17.038218000000001</c:v>
                </c:pt>
                <c:pt idx="96512">
                  <c:v>17.037721000000001</c:v>
                </c:pt>
                <c:pt idx="96513">
                  <c:v>17.034918000000001</c:v>
                </c:pt>
                <c:pt idx="96514">
                  <c:v>17.038315000000001</c:v>
                </c:pt>
                <c:pt idx="96515">
                  <c:v>17.039534</c:v>
                </c:pt>
                <c:pt idx="96516">
                  <c:v>17.035398000000001</c:v>
                </c:pt>
                <c:pt idx="96517">
                  <c:v>17.043624000000001</c:v>
                </c:pt>
                <c:pt idx="96518">
                  <c:v>17.044353999999998</c:v>
                </c:pt>
                <c:pt idx="96519">
                  <c:v>17.033052000000001</c:v>
                </c:pt>
                <c:pt idx="96520">
                  <c:v>17.041034</c:v>
                </c:pt>
                <c:pt idx="96521">
                  <c:v>17.041713000000001</c:v>
                </c:pt>
                <c:pt idx="96522">
                  <c:v>17.028592</c:v>
                </c:pt>
                <c:pt idx="96523">
                  <c:v>17.037351999999998</c:v>
                </c:pt>
                <c:pt idx="96524">
                  <c:v>17.052916</c:v>
                </c:pt>
                <c:pt idx="96525">
                  <c:v>17.046060000000001</c:v>
                </c:pt>
                <c:pt idx="96526">
                  <c:v>17.037092999999999</c:v>
                </c:pt>
                <c:pt idx="96527">
                  <c:v>17.04514</c:v>
                </c:pt>
                <c:pt idx="96528">
                  <c:v>17.041198000000001</c:v>
                </c:pt>
                <c:pt idx="96529">
                  <c:v>17.034372999999999</c:v>
                </c:pt>
                <c:pt idx="96530">
                  <c:v>17.045794000000001</c:v>
                </c:pt>
                <c:pt idx="96531">
                  <c:v>17.038383</c:v>
                </c:pt>
                <c:pt idx="96532">
                  <c:v>17.028941</c:v>
                </c:pt>
                <c:pt idx="96533">
                  <c:v>17.042290000000001</c:v>
                </c:pt>
                <c:pt idx="96534">
                  <c:v>17.048383999999999</c:v>
                </c:pt>
                <c:pt idx="96535">
                  <c:v>17.04627</c:v>
                </c:pt>
                <c:pt idx="96536">
                  <c:v>17.045438000000001</c:v>
                </c:pt>
                <c:pt idx="96537">
                  <c:v>17.047075</c:v>
                </c:pt>
                <c:pt idx="96538">
                  <c:v>17.047784</c:v>
                </c:pt>
                <c:pt idx="96539">
                  <c:v>17.049384</c:v>
                </c:pt>
                <c:pt idx="96540">
                  <c:v>17.044346000000001</c:v>
                </c:pt>
                <c:pt idx="96541">
                  <c:v>17.032318</c:v>
                </c:pt>
                <c:pt idx="96542">
                  <c:v>17.044364000000002</c:v>
                </c:pt>
                <c:pt idx="96543">
                  <c:v>17.056611</c:v>
                </c:pt>
                <c:pt idx="96544">
                  <c:v>17.040227999999999</c:v>
                </c:pt>
                <c:pt idx="96545">
                  <c:v>17.033017999999998</c:v>
                </c:pt>
                <c:pt idx="96546">
                  <c:v>17.0425</c:v>
                </c:pt>
                <c:pt idx="96547">
                  <c:v>17.046567</c:v>
                </c:pt>
                <c:pt idx="96548">
                  <c:v>17.043558999999998</c:v>
                </c:pt>
                <c:pt idx="96549">
                  <c:v>17.042487999999999</c:v>
                </c:pt>
                <c:pt idx="96550">
                  <c:v>17.041491000000001</c:v>
                </c:pt>
                <c:pt idx="96551">
                  <c:v>17.042415999999999</c:v>
                </c:pt>
                <c:pt idx="96552">
                  <c:v>17.046704999999999</c:v>
                </c:pt>
                <c:pt idx="96553">
                  <c:v>17.041875000000001</c:v>
                </c:pt>
                <c:pt idx="96554">
                  <c:v>17.03867</c:v>
                </c:pt>
                <c:pt idx="96555">
                  <c:v>17.048003999999999</c:v>
                </c:pt>
                <c:pt idx="96556">
                  <c:v>17.051908999999998</c:v>
                </c:pt>
                <c:pt idx="96557">
                  <c:v>17.039964000000001</c:v>
                </c:pt>
                <c:pt idx="96558">
                  <c:v>17.037088000000001</c:v>
                </c:pt>
                <c:pt idx="96559">
                  <c:v>17.049315</c:v>
                </c:pt>
                <c:pt idx="96560">
                  <c:v>17.046873000000001</c:v>
                </c:pt>
                <c:pt idx="96561">
                  <c:v>17.043154999999999</c:v>
                </c:pt>
                <c:pt idx="96562">
                  <c:v>17.050238</c:v>
                </c:pt>
                <c:pt idx="96563">
                  <c:v>17.045338999999998</c:v>
                </c:pt>
                <c:pt idx="96564">
                  <c:v>17.043475000000001</c:v>
                </c:pt>
                <c:pt idx="96565">
                  <c:v>17.050151</c:v>
                </c:pt>
                <c:pt idx="96566">
                  <c:v>17.048866</c:v>
                </c:pt>
                <c:pt idx="96567">
                  <c:v>17.045223</c:v>
                </c:pt>
                <c:pt idx="96568">
                  <c:v>17.049693000000001</c:v>
                </c:pt>
                <c:pt idx="96569">
                  <c:v>17.050595999999999</c:v>
                </c:pt>
                <c:pt idx="96570">
                  <c:v>17.038430000000002</c:v>
                </c:pt>
                <c:pt idx="96571">
                  <c:v>17.04036</c:v>
                </c:pt>
                <c:pt idx="96572">
                  <c:v>17.050777</c:v>
                </c:pt>
                <c:pt idx="96573">
                  <c:v>17.046198</c:v>
                </c:pt>
                <c:pt idx="96574">
                  <c:v>17.047637000000002</c:v>
                </c:pt>
                <c:pt idx="96575">
                  <c:v>17.055924000000001</c:v>
                </c:pt>
                <c:pt idx="96576">
                  <c:v>17.052273</c:v>
                </c:pt>
                <c:pt idx="96577">
                  <c:v>17.046859999999999</c:v>
                </c:pt>
                <c:pt idx="96578">
                  <c:v>17.052033000000002</c:v>
                </c:pt>
                <c:pt idx="96579">
                  <c:v>17.052593999999999</c:v>
                </c:pt>
                <c:pt idx="96580">
                  <c:v>17.046325</c:v>
                </c:pt>
                <c:pt idx="96581">
                  <c:v>17.053159999999998</c:v>
                </c:pt>
                <c:pt idx="96582">
                  <c:v>17.051334000000001</c:v>
                </c:pt>
                <c:pt idx="96583">
                  <c:v>17.043801999999999</c:v>
                </c:pt>
                <c:pt idx="96584">
                  <c:v>17.052771</c:v>
                </c:pt>
                <c:pt idx="96585">
                  <c:v>17.052441999999999</c:v>
                </c:pt>
                <c:pt idx="96586">
                  <c:v>17.043996</c:v>
                </c:pt>
                <c:pt idx="96587">
                  <c:v>17.048895999999999</c:v>
                </c:pt>
                <c:pt idx="96588">
                  <c:v>17.060969</c:v>
                </c:pt>
                <c:pt idx="96589">
                  <c:v>17.057976</c:v>
                </c:pt>
                <c:pt idx="96590">
                  <c:v>17.046489000000001</c:v>
                </c:pt>
                <c:pt idx="96591">
                  <c:v>17.047329999999999</c:v>
                </c:pt>
                <c:pt idx="96592">
                  <c:v>17.045244</c:v>
                </c:pt>
                <c:pt idx="96593">
                  <c:v>17.044585999999999</c:v>
                </c:pt>
                <c:pt idx="96594">
                  <c:v>17.051746000000001</c:v>
                </c:pt>
                <c:pt idx="96595">
                  <c:v>17.052454000000001</c:v>
                </c:pt>
                <c:pt idx="96596">
                  <c:v>17.057327999999998</c:v>
                </c:pt>
                <c:pt idx="96597">
                  <c:v>17.061942999999999</c:v>
                </c:pt>
                <c:pt idx="96598">
                  <c:v>17.050146000000002</c:v>
                </c:pt>
                <c:pt idx="96599">
                  <c:v>17.046216000000001</c:v>
                </c:pt>
                <c:pt idx="96600">
                  <c:v>17.064232000000001</c:v>
                </c:pt>
                <c:pt idx="96601">
                  <c:v>17.063707999999998</c:v>
                </c:pt>
                <c:pt idx="96602">
                  <c:v>17.048627</c:v>
                </c:pt>
                <c:pt idx="96603">
                  <c:v>17.055394</c:v>
                </c:pt>
                <c:pt idx="96604">
                  <c:v>17.056607</c:v>
                </c:pt>
                <c:pt idx="96605">
                  <c:v>17.051449999999999</c:v>
                </c:pt>
                <c:pt idx="96606">
                  <c:v>17.056094999999999</c:v>
                </c:pt>
                <c:pt idx="96607">
                  <c:v>17.053225999999999</c:v>
                </c:pt>
                <c:pt idx="96608">
                  <c:v>17.049828000000002</c:v>
                </c:pt>
                <c:pt idx="96609">
                  <c:v>17.055876999999999</c:v>
                </c:pt>
                <c:pt idx="96610">
                  <c:v>17.064043999999999</c:v>
                </c:pt>
                <c:pt idx="96611">
                  <c:v>17.063333</c:v>
                </c:pt>
                <c:pt idx="96612">
                  <c:v>17.056545</c:v>
                </c:pt>
                <c:pt idx="96613">
                  <c:v>17.052678</c:v>
                </c:pt>
                <c:pt idx="96614">
                  <c:v>17.051290999999999</c:v>
                </c:pt>
                <c:pt idx="96615">
                  <c:v>17.054679</c:v>
                </c:pt>
                <c:pt idx="96616">
                  <c:v>17.057524999999998</c:v>
                </c:pt>
                <c:pt idx="96617">
                  <c:v>17.056985000000001</c:v>
                </c:pt>
                <c:pt idx="96618">
                  <c:v>17.056857999999998</c:v>
                </c:pt>
                <c:pt idx="96619">
                  <c:v>17.063851</c:v>
                </c:pt>
                <c:pt idx="96620">
                  <c:v>17.065477000000001</c:v>
                </c:pt>
                <c:pt idx="96621">
                  <c:v>17.05434</c:v>
                </c:pt>
                <c:pt idx="96622">
                  <c:v>17.054870000000001</c:v>
                </c:pt>
                <c:pt idx="96623">
                  <c:v>17.057739000000002</c:v>
                </c:pt>
                <c:pt idx="96624">
                  <c:v>17.049914000000001</c:v>
                </c:pt>
                <c:pt idx="96625">
                  <c:v>17.053716000000001</c:v>
                </c:pt>
                <c:pt idx="96626">
                  <c:v>17.059598000000001</c:v>
                </c:pt>
                <c:pt idx="96627">
                  <c:v>17.052038</c:v>
                </c:pt>
                <c:pt idx="96628">
                  <c:v>17.048054</c:v>
                </c:pt>
                <c:pt idx="96629">
                  <c:v>17.057110999999999</c:v>
                </c:pt>
                <c:pt idx="96630">
                  <c:v>17.062425000000001</c:v>
                </c:pt>
                <c:pt idx="96631">
                  <c:v>17.059956</c:v>
                </c:pt>
                <c:pt idx="96632">
                  <c:v>17.060248999999999</c:v>
                </c:pt>
                <c:pt idx="96633">
                  <c:v>17.051497999999999</c:v>
                </c:pt>
                <c:pt idx="96634">
                  <c:v>17.045027000000001</c:v>
                </c:pt>
                <c:pt idx="96635">
                  <c:v>17.057328999999999</c:v>
                </c:pt>
                <c:pt idx="96636">
                  <c:v>17.062652</c:v>
                </c:pt>
                <c:pt idx="96637">
                  <c:v>17.057075999999999</c:v>
                </c:pt>
                <c:pt idx="96638">
                  <c:v>17.054245000000002</c:v>
                </c:pt>
                <c:pt idx="96639">
                  <c:v>17.055396999999999</c:v>
                </c:pt>
                <c:pt idx="96640">
                  <c:v>17.060167</c:v>
                </c:pt>
                <c:pt idx="96641">
                  <c:v>17.062674999999999</c:v>
                </c:pt>
                <c:pt idx="96642">
                  <c:v>17.061087000000001</c:v>
                </c:pt>
                <c:pt idx="96643">
                  <c:v>17.055188999999999</c:v>
                </c:pt>
                <c:pt idx="96644">
                  <c:v>17.055889000000001</c:v>
                </c:pt>
                <c:pt idx="96645">
                  <c:v>17.062141</c:v>
                </c:pt>
                <c:pt idx="96646">
                  <c:v>17.058502000000001</c:v>
                </c:pt>
                <c:pt idx="96647">
                  <c:v>17.056484000000001</c:v>
                </c:pt>
                <c:pt idx="96648">
                  <c:v>17.058478999999998</c:v>
                </c:pt>
                <c:pt idx="96649">
                  <c:v>17.057383999999999</c:v>
                </c:pt>
                <c:pt idx="96650">
                  <c:v>17.058502000000001</c:v>
                </c:pt>
                <c:pt idx="96651">
                  <c:v>17.062774999999998</c:v>
                </c:pt>
                <c:pt idx="96652">
                  <c:v>17.063772</c:v>
                </c:pt>
                <c:pt idx="96653">
                  <c:v>17.061098000000001</c:v>
                </c:pt>
                <c:pt idx="96654">
                  <c:v>17.063378</c:v>
                </c:pt>
                <c:pt idx="96655">
                  <c:v>17.058637000000001</c:v>
                </c:pt>
                <c:pt idx="96656">
                  <c:v>17.051103000000001</c:v>
                </c:pt>
                <c:pt idx="96657">
                  <c:v>17.065182</c:v>
                </c:pt>
                <c:pt idx="96658">
                  <c:v>17.072821000000001</c:v>
                </c:pt>
                <c:pt idx="96659">
                  <c:v>17.065508999999999</c:v>
                </c:pt>
                <c:pt idx="96660">
                  <c:v>17.068633999999999</c:v>
                </c:pt>
                <c:pt idx="96661">
                  <c:v>17.071874000000001</c:v>
                </c:pt>
                <c:pt idx="96662">
                  <c:v>17.05996</c:v>
                </c:pt>
                <c:pt idx="96663">
                  <c:v>17.056549</c:v>
                </c:pt>
                <c:pt idx="96664">
                  <c:v>17.065967000000001</c:v>
                </c:pt>
                <c:pt idx="96665">
                  <c:v>17.062635</c:v>
                </c:pt>
                <c:pt idx="96666">
                  <c:v>17.064098000000001</c:v>
                </c:pt>
                <c:pt idx="96667">
                  <c:v>17.074062000000001</c:v>
                </c:pt>
                <c:pt idx="96668">
                  <c:v>17.067067000000002</c:v>
                </c:pt>
                <c:pt idx="96669">
                  <c:v>17.062486</c:v>
                </c:pt>
                <c:pt idx="96670">
                  <c:v>17.069870999999999</c:v>
                </c:pt>
                <c:pt idx="96671">
                  <c:v>17.065716999999999</c:v>
                </c:pt>
                <c:pt idx="96672">
                  <c:v>17.057328999999999</c:v>
                </c:pt>
                <c:pt idx="96673">
                  <c:v>17.063669000000001</c:v>
                </c:pt>
                <c:pt idx="96674">
                  <c:v>17.069604000000002</c:v>
                </c:pt>
                <c:pt idx="96675">
                  <c:v>17.062484999999999</c:v>
                </c:pt>
                <c:pt idx="96676">
                  <c:v>17.063656000000002</c:v>
                </c:pt>
                <c:pt idx="96677">
                  <c:v>17.067574</c:v>
                </c:pt>
                <c:pt idx="96678">
                  <c:v>17.062673</c:v>
                </c:pt>
                <c:pt idx="96679">
                  <c:v>17.06832</c:v>
                </c:pt>
                <c:pt idx="96680">
                  <c:v>17.080629999999999</c:v>
                </c:pt>
                <c:pt idx="96681">
                  <c:v>17.074864000000002</c:v>
                </c:pt>
                <c:pt idx="96682">
                  <c:v>17.064222999999998</c:v>
                </c:pt>
                <c:pt idx="96683">
                  <c:v>17.069253</c:v>
                </c:pt>
                <c:pt idx="96684">
                  <c:v>17.067045</c:v>
                </c:pt>
                <c:pt idx="96685">
                  <c:v>17.06484</c:v>
                </c:pt>
                <c:pt idx="96686">
                  <c:v>17.073734000000002</c:v>
                </c:pt>
                <c:pt idx="96687">
                  <c:v>17.064827999999999</c:v>
                </c:pt>
                <c:pt idx="96688">
                  <c:v>17.05735</c:v>
                </c:pt>
                <c:pt idx="96689">
                  <c:v>17.068805000000001</c:v>
                </c:pt>
                <c:pt idx="96690">
                  <c:v>17.068248000000001</c:v>
                </c:pt>
                <c:pt idx="96691">
                  <c:v>17.059961000000001</c:v>
                </c:pt>
                <c:pt idx="96692">
                  <c:v>17.063279999999999</c:v>
                </c:pt>
                <c:pt idx="96693">
                  <c:v>17.068156999999999</c:v>
                </c:pt>
                <c:pt idx="96694">
                  <c:v>17.065911</c:v>
                </c:pt>
                <c:pt idx="96695">
                  <c:v>17.066783999999998</c:v>
                </c:pt>
                <c:pt idx="96696">
                  <c:v>17.074248000000001</c:v>
                </c:pt>
                <c:pt idx="96697">
                  <c:v>17.072009000000001</c:v>
                </c:pt>
                <c:pt idx="96698">
                  <c:v>17.061931000000001</c:v>
                </c:pt>
                <c:pt idx="96699">
                  <c:v>17.062342999999998</c:v>
                </c:pt>
                <c:pt idx="96700">
                  <c:v>17.069977000000002</c:v>
                </c:pt>
                <c:pt idx="96701">
                  <c:v>17.066782</c:v>
                </c:pt>
                <c:pt idx="96702">
                  <c:v>17.059971999999998</c:v>
                </c:pt>
                <c:pt idx="96703">
                  <c:v>17.064250000000001</c:v>
                </c:pt>
                <c:pt idx="96704">
                  <c:v>17.068937999999999</c:v>
                </c:pt>
                <c:pt idx="96705">
                  <c:v>17.072792</c:v>
                </c:pt>
                <c:pt idx="96706">
                  <c:v>17.080950999999999</c:v>
                </c:pt>
                <c:pt idx="96707">
                  <c:v>17.081797999999999</c:v>
                </c:pt>
                <c:pt idx="96708">
                  <c:v>17.074095</c:v>
                </c:pt>
                <c:pt idx="96709">
                  <c:v>17.064693999999999</c:v>
                </c:pt>
                <c:pt idx="96710">
                  <c:v>17.067162</c:v>
                </c:pt>
                <c:pt idx="96711">
                  <c:v>17.076246000000001</c:v>
                </c:pt>
                <c:pt idx="96712">
                  <c:v>17.071458</c:v>
                </c:pt>
                <c:pt idx="96713">
                  <c:v>17.067550000000001</c:v>
                </c:pt>
                <c:pt idx="96714">
                  <c:v>17.070342</c:v>
                </c:pt>
                <c:pt idx="96715">
                  <c:v>17.067215000000001</c:v>
                </c:pt>
                <c:pt idx="96716">
                  <c:v>17.063369000000002</c:v>
                </c:pt>
                <c:pt idx="96717">
                  <c:v>17.070959999999999</c:v>
                </c:pt>
                <c:pt idx="96718">
                  <c:v>17.078768</c:v>
                </c:pt>
                <c:pt idx="96719">
                  <c:v>17.074238000000001</c:v>
                </c:pt>
                <c:pt idx="96720">
                  <c:v>17.072217999999999</c:v>
                </c:pt>
                <c:pt idx="96721">
                  <c:v>17.079025999999999</c:v>
                </c:pt>
                <c:pt idx="96722">
                  <c:v>17.081215</c:v>
                </c:pt>
                <c:pt idx="96723">
                  <c:v>17.077974000000001</c:v>
                </c:pt>
                <c:pt idx="96724">
                  <c:v>17.071093999999999</c:v>
                </c:pt>
                <c:pt idx="96725">
                  <c:v>17.067778000000001</c:v>
                </c:pt>
                <c:pt idx="96726">
                  <c:v>17.070246000000001</c:v>
                </c:pt>
                <c:pt idx="96727">
                  <c:v>17.074846000000001</c:v>
                </c:pt>
                <c:pt idx="96728">
                  <c:v>17.078810000000001</c:v>
                </c:pt>
                <c:pt idx="96729">
                  <c:v>17.072769000000001</c:v>
                </c:pt>
                <c:pt idx="96730">
                  <c:v>17.070540999999999</c:v>
                </c:pt>
                <c:pt idx="96731">
                  <c:v>17.077967000000001</c:v>
                </c:pt>
                <c:pt idx="96732">
                  <c:v>17.077660999999999</c:v>
                </c:pt>
                <c:pt idx="96733">
                  <c:v>17.075296000000002</c:v>
                </c:pt>
                <c:pt idx="96734">
                  <c:v>17.076495000000001</c:v>
                </c:pt>
                <c:pt idx="96735">
                  <c:v>17.073277999999998</c:v>
                </c:pt>
                <c:pt idx="96736">
                  <c:v>17.069084</c:v>
                </c:pt>
                <c:pt idx="96737">
                  <c:v>17.075278999999998</c:v>
                </c:pt>
                <c:pt idx="96738">
                  <c:v>17.074532000000001</c:v>
                </c:pt>
                <c:pt idx="96739">
                  <c:v>17.068353999999999</c:v>
                </c:pt>
                <c:pt idx="96740">
                  <c:v>17.073775999999999</c:v>
                </c:pt>
                <c:pt idx="96741">
                  <c:v>17.073198000000001</c:v>
                </c:pt>
                <c:pt idx="96742">
                  <c:v>17.07301</c:v>
                </c:pt>
                <c:pt idx="96743">
                  <c:v>17.078710999999998</c:v>
                </c:pt>
                <c:pt idx="96744">
                  <c:v>17.083839999999999</c:v>
                </c:pt>
                <c:pt idx="96745">
                  <c:v>17.084067999999998</c:v>
                </c:pt>
                <c:pt idx="96746">
                  <c:v>17.075945999999998</c:v>
                </c:pt>
                <c:pt idx="96747">
                  <c:v>17.073633999999998</c:v>
                </c:pt>
                <c:pt idx="96748">
                  <c:v>17.075185999999999</c:v>
                </c:pt>
                <c:pt idx="96749">
                  <c:v>17.079988</c:v>
                </c:pt>
                <c:pt idx="96750">
                  <c:v>17.080814</c:v>
                </c:pt>
                <c:pt idx="96751">
                  <c:v>17.071137</c:v>
                </c:pt>
                <c:pt idx="96752">
                  <c:v>17.075263</c:v>
                </c:pt>
                <c:pt idx="96753">
                  <c:v>17.082006</c:v>
                </c:pt>
                <c:pt idx="96754">
                  <c:v>17.074867999999999</c:v>
                </c:pt>
                <c:pt idx="96755">
                  <c:v>17.076511</c:v>
                </c:pt>
                <c:pt idx="96756">
                  <c:v>17.082519999999999</c:v>
                </c:pt>
                <c:pt idx="96757">
                  <c:v>17.078102999999999</c:v>
                </c:pt>
                <c:pt idx="96758">
                  <c:v>17.076809000000001</c:v>
                </c:pt>
                <c:pt idx="96759">
                  <c:v>17.080034999999999</c:v>
                </c:pt>
                <c:pt idx="96760">
                  <c:v>17.073854000000001</c:v>
                </c:pt>
                <c:pt idx="96761">
                  <c:v>17.074059999999999</c:v>
                </c:pt>
                <c:pt idx="96762">
                  <c:v>17.088360000000002</c:v>
                </c:pt>
                <c:pt idx="96763">
                  <c:v>17.087696000000001</c:v>
                </c:pt>
                <c:pt idx="96764">
                  <c:v>17.074293999999998</c:v>
                </c:pt>
                <c:pt idx="96765">
                  <c:v>17.072254999999998</c:v>
                </c:pt>
                <c:pt idx="96766">
                  <c:v>17.081268999999999</c:v>
                </c:pt>
                <c:pt idx="96767">
                  <c:v>17.088397000000001</c:v>
                </c:pt>
                <c:pt idx="96768">
                  <c:v>17.086798999999999</c:v>
                </c:pt>
                <c:pt idx="96769">
                  <c:v>17.086154000000001</c:v>
                </c:pt>
                <c:pt idx="96770">
                  <c:v>17.085878999999998</c:v>
                </c:pt>
                <c:pt idx="96771">
                  <c:v>17.089442999999999</c:v>
                </c:pt>
                <c:pt idx="96772">
                  <c:v>17.095624999999998</c:v>
                </c:pt>
                <c:pt idx="96773">
                  <c:v>17.086969</c:v>
                </c:pt>
                <c:pt idx="96774">
                  <c:v>17.078282999999999</c:v>
                </c:pt>
                <c:pt idx="96775">
                  <c:v>17.082031000000001</c:v>
                </c:pt>
                <c:pt idx="96776">
                  <c:v>17.082622000000001</c:v>
                </c:pt>
                <c:pt idx="96777">
                  <c:v>17.077138999999999</c:v>
                </c:pt>
                <c:pt idx="96778">
                  <c:v>17.081419</c:v>
                </c:pt>
                <c:pt idx="96779">
                  <c:v>17.08221</c:v>
                </c:pt>
                <c:pt idx="96780">
                  <c:v>17.071380000000001</c:v>
                </c:pt>
                <c:pt idx="96781">
                  <c:v>17.076080000000001</c:v>
                </c:pt>
                <c:pt idx="96782">
                  <c:v>17.083079000000001</c:v>
                </c:pt>
                <c:pt idx="96783">
                  <c:v>17.080164</c:v>
                </c:pt>
                <c:pt idx="96784">
                  <c:v>17.087973999999999</c:v>
                </c:pt>
                <c:pt idx="96785">
                  <c:v>17.088345</c:v>
                </c:pt>
                <c:pt idx="96786">
                  <c:v>17.078994000000002</c:v>
                </c:pt>
                <c:pt idx="96787">
                  <c:v>17.08466</c:v>
                </c:pt>
                <c:pt idx="96788">
                  <c:v>17.088224</c:v>
                </c:pt>
                <c:pt idx="96789">
                  <c:v>17.075171000000001</c:v>
                </c:pt>
                <c:pt idx="96790">
                  <c:v>17.072966999999998</c:v>
                </c:pt>
                <c:pt idx="96791">
                  <c:v>17.086293000000001</c:v>
                </c:pt>
                <c:pt idx="96792">
                  <c:v>17.086112</c:v>
                </c:pt>
                <c:pt idx="96793">
                  <c:v>17.083407999999999</c:v>
                </c:pt>
                <c:pt idx="96794">
                  <c:v>17.092790000000001</c:v>
                </c:pt>
                <c:pt idx="96795">
                  <c:v>17.090140000000002</c:v>
                </c:pt>
                <c:pt idx="96796">
                  <c:v>17.081735999999999</c:v>
                </c:pt>
                <c:pt idx="96797">
                  <c:v>17.085666</c:v>
                </c:pt>
                <c:pt idx="96798">
                  <c:v>17.087326999999998</c:v>
                </c:pt>
                <c:pt idx="96799">
                  <c:v>17.080110999999999</c:v>
                </c:pt>
                <c:pt idx="96800">
                  <c:v>17.086359000000002</c:v>
                </c:pt>
                <c:pt idx="96801">
                  <c:v>17.092196999999999</c:v>
                </c:pt>
                <c:pt idx="96802">
                  <c:v>17.081230000000001</c:v>
                </c:pt>
                <c:pt idx="96803">
                  <c:v>17.084237000000002</c:v>
                </c:pt>
                <c:pt idx="96804">
                  <c:v>17.088609999999999</c:v>
                </c:pt>
                <c:pt idx="96805">
                  <c:v>17.083331999999999</c:v>
                </c:pt>
                <c:pt idx="96806">
                  <c:v>17.091771999999999</c:v>
                </c:pt>
                <c:pt idx="96807">
                  <c:v>17.096671000000001</c:v>
                </c:pt>
                <c:pt idx="96808">
                  <c:v>17.08371</c:v>
                </c:pt>
                <c:pt idx="96809">
                  <c:v>17.077459000000001</c:v>
                </c:pt>
                <c:pt idx="96810">
                  <c:v>17.087167000000001</c:v>
                </c:pt>
                <c:pt idx="96811">
                  <c:v>17.084071000000002</c:v>
                </c:pt>
                <c:pt idx="96812">
                  <c:v>17.074341</c:v>
                </c:pt>
                <c:pt idx="96813">
                  <c:v>17.085291999999999</c:v>
                </c:pt>
                <c:pt idx="96814">
                  <c:v>17.086891000000001</c:v>
                </c:pt>
                <c:pt idx="96815">
                  <c:v>17.083727</c:v>
                </c:pt>
                <c:pt idx="96816">
                  <c:v>17.095396999999998</c:v>
                </c:pt>
                <c:pt idx="96817">
                  <c:v>17.097019</c:v>
                </c:pt>
                <c:pt idx="96818">
                  <c:v>17.091004000000002</c:v>
                </c:pt>
                <c:pt idx="96819">
                  <c:v>17.092265000000001</c:v>
                </c:pt>
                <c:pt idx="96820">
                  <c:v>17.097270999999999</c:v>
                </c:pt>
                <c:pt idx="96821">
                  <c:v>17.089824</c:v>
                </c:pt>
                <c:pt idx="96822">
                  <c:v>17.086144000000001</c:v>
                </c:pt>
                <c:pt idx="96823">
                  <c:v>17.094826000000001</c:v>
                </c:pt>
                <c:pt idx="96824">
                  <c:v>17.093478999999999</c:v>
                </c:pt>
                <c:pt idx="96825">
                  <c:v>17.097922000000001</c:v>
                </c:pt>
                <c:pt idx="96826">
                  <c:v>17.099174999999999</c:v>
                </c:pt>
                <c:pt idx="96827">
                  <c:v>17.089110000000002</c:v>
                </c:pt>
                <c:pt idx="96828">
                  <c:v>17.095347</c:v>
                </c:pt>
                <c:pt idx="96829">
                  <c:v>17.106370999999999</c:v>
                </c:pt>
                <c:pt idx="96830">
                  <c:v>17.098400000000002</c:v>
                </c:pt>
                <c:pt idx="96831">
                  <c:v>17.089040000000001</c:v>
                </c:pt>
                <c:pt idx="96832">
                  <c:v>17.101762000000001</c:v>
                </c:pt>
                <c:pt idx="96833">
                  <c:v>17.101464</c:v>
                </c:pt>
                <c:pt idx="96834">
                  <c:v>17.078334000000002</c:v>
                </c:pt>
                <c:pt idx="96835">
                  <c:v>17.082697</c:v>
                </c:pt>
                <c:pt idx="96836">
                  <c:v>17.091899999999999</c:v>
                </c:pt>
                <c:pt idx="96837">
                  <c:v>17.077908000000001</c:v>
                </c:pt>
                <c:pt idx="96838">
                  <c:v>17.080835</c:v>
                </c:pt>
                <c:pt idx="96839">
                  <c:v>17.095161999999998</c:v>
                </c:pt>
                <c:pt idx="96840">
                  <c:v>17.090267000000001</c:v>
                </c:pt>
                <c:pt idx="96841">
                  <c:v>17.087696000000001</c:v>
                </c:pt>
                <c:pt idx="96842">
                  <c:v>17.099551999999999</c:v>
                </c:pt>
                <c:pt idx="96843">
                  <c:v>17.092040000000001</c:v>
                </c:pt>
                <c:pt idx="96844">
                  <c:v>17.079180999999998</c:v>
                </c:pt>
                <c:pt idx="96845">
                  <c:v>17.087323000000001</c:v>
                </c:pt>
                <c:pt idx="96846">
                  <c:v>17.087256</c:v>
                </c:pt>
                <c:pt idx="96847">
                  <c:v>17.082576</c:v>
                </c:pt>
                <c:pt idx="96848">
                  <c:v>17.095718999999999</c:v>
                </c:pt>
                <c:pt idx="96849">
                  <c:v>17.101700000000001</c:v>
                </c:pt>
                <c:pt idx="96850">
                  <c:v>17.094777000000001</c:v>
                </c:pt>
                <c:pt idx="96851">
                  <c:v>17.100427</c:v>
                </c:pt>
                <c:pt idx="96852">
                  <c:v>17.107468000000001</c:v>
                </c:pt>
                <c:pt idx="96853">
                  <c:v>17.094726000000001</c:v>
                </c:pt>
                <c:pt idx="96854">
                  <c:v>17.094743000000001</c:v>
                </c:pt>
                <c:pt idx="96855">
                  <c:v>17.107319</c:v>
                </c:pt>
                <c:pt idx="96856">
                  <c:v>17.10239</c:v>
                </c:pt>
                <c:pt idx="96857">
                  <c:v>17.095086999999999</c:v>
                </c:pt>
                <c:pt idx="96858">
                  <c:v>17.092399</c:v>
                </c:pt>
                <c:pt idx="96859">
                  <c:v>17.092279000000001</c:v>
                </c:pt>
                <c:pt idx="96860">
                  <c:v>17.086241999999999</c:v>
                </c:pt>
                <c:pt idx="96861">
                  <c:v>17.083917</c:v>
                </c:pt>
                <c:pt idx="96862">
                  <c:v>17.098814000000001</c:v>
                </c:pt>
                <c:pt idx="96863">
                  <c:v>17.100622000000001</c:v>
                </c:pt>
                <c:pt idx="96864">
                  <c:v>17.094975999999999</c:v>
                </c:pt>
                <c:pt idx="96865">
                  <c:v>17.100124999999998</c:v>
                </c:pt>
                <c:pt idx="96866">
                  <c:v>17.097192</c:v>
                </c:pt>
                <c:pt idx="96867">
                  <c:v>17.092448999999998</c:v>
                </c:pt>
                <c:pt idx="96868">
                  <c:v>17.09422</c:v>
                </c:pt>
                <c:pt idx="96869">
                  <c:v>17.092314999999999</c:v>
                </c:pt>
                <c:pt idx="96870">
                  <c:v>17.091608999999998</c:v>
                </c:pt>
                <c:pt idx="96871">
                  <c:v>17.094494000000001</c:v>
                </c:pt>
                <c:pt idx="96872">
                  <c:v>17.090882000000001</c:v>
                </c:pt>
                <c:pt idx="96873">
                  <c:v>17.093733</c:v>
                </c:pt>
                <c:pt idx="96874">
                  <c:v>17.105136000000002</c:v>
                </c:pt>
                <c:pt idx="96875">
                  <c:v>17.105153000000001</c:v>
                </c:pt>
                <c:pt idx="96876">
                  <c:v>17.102602000000001</c:v>
                </c:pt>
                <c:pt idx="96877">
                  <c:v>17.104168999999999</c:v>
                </c:pt>
                <c:pt idx="96878">
                  <c:v>17.103572</c:v>
                </c:pt>
                <c:pt idx="96879">
                  <c:v>17.101229</c:v>
                </c:pt>
                <c:pt idx="96880">
                  <c:v>17.099112000000002</c:v>
                </c:pt>
                <c:pt idx="96881">
                  <c:v>17.100216</c:v>
                </c:pt>
                <c:pt idx="96882">
                  <c:v>17.098343</c:v>
                </c:pt>
                <c:pt idx="96883">
                  <c:v>17.097118999999999</c:v>
                </c:pt>
                <c:pt idx="96884">
                  <c:v>17.104623</c:v>
                </c:pt>
                <c:pt idx="96885">
                  <c:v>17.100933999999999</c:v>
                </c:pt>
                <c:pt idx="96886">
                  <c:v>17.094673</c:v>
                </c:pt>
                <c:pt idx="96887">
                  <c:v>17.106684999999999</c:v>
                </c:pt>
                <c:pt idx="96888">
                  <c:v>17.107493999999999</c:v>
                </c:pt>
                <c:pt idx="96889">
                  <c:v>17.096368999999999</c:v>
                </c:pt>
                <c:pt idx="96890">
                  <c:v>17.103119</c:v>
                </c:pt>
                <c:pt idx="96891">
                  <c:v>17.106188</c:v>
                </c:pt>
                <c:pt idx="96892">
                  <c:v>17.094415000000001</c:v>
                </c:pt>
                <c:pt idx="96893">
                  <c:v>17.103757000000002</c:v>
                </c:pt>
                <c:pt idx="96894">
                  <c:v>17.115856000000001</c:v>
                </c:pt>
                <c:pt idx="96895">
                  <c:v>17.098579999999998</c:v>
                </c:pt>
                <c:pt idx="96896">
                  <c:v>17.098506</c:v>
                </c:pt>
                <c:pt idx="96897">
                  <c:v>17.114003</c:v>
                </c:pt>
                <c:pt idx="96898">
                  <c:v>17.105376</c:v>
                </c:pt>
                <c:pt idx="96899">
                  <c:v>17.097839</c:v>
                </c:pt>
                <c:pt idx="96900">
                  <c:v>17.104931000000001</c:v>
                </c:pt>
                <c:pt idx="96901">
                  <c:v>17.103097000000002</c:v>
                </c:pt>
                <c:pt idx="96902">
                  <c:v>17.098306999999998</c:v>
                </c:pt>
                <c:pt idx="96903">
                  <c:v>17.108025999999999</c:v>
                </c:pt>
                <c:pt idx="96904">
                  <c:v>17.107503000000001</c:v>
                </c:pt>
                <c:pt idx="96905">
                  <c:v>17.096064999999999</c:v>
                </c:pt>
                <c:pt idx="96906">
                  <c:v>17.101986</c:v>
                </c:pt>
                <c:pt idx="96907">
                  <c:v>17.106860000000001</c:v>
                </c:pt>
                <c:pt idx="96908">
                  <c:v>17.100752</c:v>
                </c:pt>
                <c:pt idx="96909">
                  <c:v>17.101315</c:v>
                </c:pt>
                <c:pt idx="96910">
                  <c:v>17.105927000000001</c:v>
                </c:pt>
                <c:pt idx="96911">
                  <c:v>17.103573999999998</c:v>
                </c:pt>
                <c:pt idx="96912">
                  <c:v>17.103026</c:v>
                </c:pt>
                <c:pt idx="96913">
                  <c:v>17.108450999999999</c:v>
                </c:pt>
                <c:pt idx="96914">
                  <c:v>17.101607000000001</c:v>
                </c:pt>
                <c:pt idx="96915">
                  <c:v>17.099233999999999</c:v>
                </c:pt>
                <c:pt idx="96916">
                  <c:v>17.111032000000002</c:v>
                </c:pt>
                <c:pt idx="96917">
                  <c:v>17.107578</c:v>
                </c:pt>
                <c:pt idx="96918">
                  <c:v>17.099259</c:v>
                </c:pt>
                <c:pt idx="96919">
                  <c:v>17.101520000000001</c:v>
                </c:pt>
                <c:pt idx="96920">
                  <c:v>17.104973999999999</c:v>
                </c:pt>
                <c:pt idx="96921">
                  <c:v>17.101644</c:v>
                </c:pt>
                <c:pt idx="96922">
                  <c:v>17.101828000000001</c:v>
                </c:pt>
                <c:pt idx="96923">
                  <c:v>17.107675</c:v>
                </c:pt>
                <c:pt idx="96924">
                  <c:v>17.104894000000002</c:v>
                </c:pt>
                <c:pt idx="96925">
                  <c:v>17.109029</c:v>
                </c:pt>
                <c:pt idx="96926">
                  <c:v>17.113517000000002</c:v>
                </c:pt>
                <c:pt idx="96927">
                  <c:v>17.10285</c:v>
                </c:pt>
                <c:pt idx="96928">
                  <c:v>17.102959999999999</c:v>
                </c:pt>
                <c:pt idx="96929">
                  <c:v>17.109825000000001</c:v>
                </c:pt>
                <c:pt idx="96930">
                  <c:v>17.104649999999999</c:v>
                </c:pt>
                <c:pt idx="96931">
                  <c:v>17.103349999999999</c:v>
                </c:pt>
                <c:pt idx="96932">
                  <c:v>17.114169</c:v>
                </c:pt>
                <c:pt idx="96933">
                  <c:v>17.10942</c:v>
                </c:pt>
                <c:pt idx="96934">
                  <c:v>17.098436</c:v>
                </c:pt>
                <c:pt idx="96935">
                  <c:v>17.114469</c:v>
                </c:pt>
                <c:pt idx="96936">
                  <c:v>17.116368999999999</c:v>
                </c:pt>
                <c:pt idx="96937">
                  <c:v>17.102746</c:v>
                </c:pt>
                <c:pt idx="96938">
                  <c:v>17.116046999999998</c:v>
                </c:pt>
                <c:pt idx="96939">
                  <c:v>17.121711999999999</c:v>
                </c:pt>
                <c:pt idx="96940">
                  <c:v>17.107018</c:v>
                </c:pt>
                <c:pt idx="96941">
                  <c:v>17.108155</c:v>
                </c:pt>
                <c:pt idx="96942">
                  <c:v>17.117915</c:v>
                </c:pt>
                <c:pt idx="96943">
                  <c:v>17.108851999999999</c:v>
                </c:pt>
                <c:pt idx="96944">
                  <c:v>17.102305999999999</c:v>
                </c:pt>
                <c:pt idx="96945">
                  <c:v>17.112587000000001</c:v>
                </c:pt>
                <c:pt idx="96946">
                  <c:v>17.108118000000001</c:v>
                </c:pt>
                <c:pt idx="96947">
                  <c:v>17.101512</c:v>
                </c:pt>
                <c:pt idx="96948">
                  <c:v>17.108015999999999</c:v>
                </c:pt>
                <c:pt idx="96949">
                  <c:v>17.108785000000001</c:v>
                </c:pt>
                <c:pt idx="96950">
                  <c:v>17.108699999999999</c:v>
                </c:pt>
                <c:pt idx="96951">
                  <c:v>17.118200999999999</c:v>
                </c:pt>
                <c:pt idx="96952">
                  <c:v>17.120806000000002</c:v>
                </c:pt>
                <c:pt idx="96953">
                  <c:v>17.107285999999998</c:v>
                </c:pt>
                <c:pt idx="96954">
                  <c:v>17.107379000000002</c:v>
                </c:pt>
                <c:pt idx="96955">
                  <c:v>17.116651000000001</c:v>
                </c:pt>
                <c:pt idx="96956">
                  <c:v>17.107021</c:v>
                </c:pt>
                <c:pt idx="96957">
                  <c:v>17.11037</c:v>
                </c:pt>
                <c:pt idx="96958">
                  <c:v>17.126449000000001</c:v>
                </c:pt>
                <c:pt idx="96959">
                  <c:v>17.114142999999999</c:v>
                </c:pt>
                <c:pt idx="96960">
                  <c:v>17.102636</c:v>
                </c:pt>
                <c:pt idx="96961">
                  <c:v>17.118319</c:v>
                </c:pt>
                <c:pt idx="96962">
                  <c:v>17.117557999999999</c:v>
                </c:pt>
                <c:pt idx="96963">
                  <c:v>17.100442000000001</c:v>
                </c:pt>
                <c:pt idx="96964">
                  <c:v>17.112487999999999</c:v>
                </c:pt>
                <c:pt idx="96965">
                  <c:v>17.116902</c:v>
                </c:pt>
                <c:pt idx="96966">
                  <c:v>17.099651000000001</c:v>
                </c:pt>
                <c:pt idx="96967">
                  <c:v>17.111856</c:v>
                </c:pt>
                <c:pt idx="96968">
                  <c:v>17.122910999999998</c:v>
                </c:pt>
                <c:pt idx="96969">
                  <c:v>17.109686</c:v>
                </c:pt>
                <c:pt idx="96970">
                  <c:v>17.109995000000001</c:v>
                </c:pt>
                <c:pt idx="96971">
                  <c:v>17.118404000000002</c:v>
                </c:pt>
                <c:pt idx="96972">
                  <c:v>17.111250999999999</c:v>
                </c:pt>
                <c:pt idx="96973">
                  <c:v>17.108332000000001</c:v>
                </c:pt>
                <c:pt idx="96974">
                  <c:v>17.121673999999999</c:v>
                </c:pt>
                <c:pt idx="96975">
                  <c:v>17.119236999999998</c:v>
                </c:pt>
                <c:pt idx="96976">
                  <c:v>17.109983</c:v>
                </c:pt>
                <c:pt idx="96977">
                  <c:v>17.118769</c:v>
                </c:pt>
                <c:pt idx="96978">
                  <c:v>17.119343000000001</c:v>
                </c:pt>
                <c:pt idx="96979">
                  <c:v>17.109767999999999</c:v>
                </c:pt>
                <c:pt idx="96980">
                  <c:v>17.116710000000001</c:v>
                </c:pt>
                <c:pt idx="96981">
                  <c:v>17.125367000000001</c:v>
                </c:pt>
                <c:pt idx="96982">
                  <c:v>17.112915999999998</c:v>
                </c:pt>
                <c:pt idx="96983">
                  <c:v>17.110509</c:v>
                </c:pt>
                <c:pt idx="96984">
                  <c:v>17.124203000000001</c:v>
                </c:pt>
                <c:pt idx="96985">
                  <c:v>17.113430000000001</c:v>
                </c:pt>
                <c:pt idx="96986">
                  <c:v>17.108207</c:v>
                </c:pt>
                <c:pt idx="96987">
                  <c:v>17.128336999999998</c:v>
                </c:pt>
                <c:pt idx="96988">
                  <c:v>17.127558000000001</c:v>
                </c:pt>
                <c:pt idx="96989">
                  <c:v>17.116665000000001</c:v>
                </c:pt>
                <c:pt idx="96990">
                  <c:v>17.122101000000001</c:v>
                </c:pt>
                <c:pt idx="96991">
                  <c:v>17.124559999999999</c:v>
                </c:pt>
                <c:pt idx="96992">
                  <c:v>17.118701000000001</c:v>
                </c:pt>
                <c:pt idx="96993">
                  <c:v>17.121234000000001</c:v>
                </c:pt>
                <c:pt idx="96994">
                  <c:v>17.118120999999999</c:v>
                </c:pt>
                <c:pt idx="96995">
                  <c:v>17.114353000000001</c:v>
                </c:pt>
                <c:pt idx="96996">
                  <c:v>17.127794999999999</c:v>
                </c:pt>
                <c:pt idx="96997">
                  <c:v>17.123818</c:v>
                </c:pt>
                <c:pt idx="96998">
                  <c:v>17.109988000000001</c:v>
                </c:pt>
                <c:pt idx="96999">
                  <c:v>17.121282999999998</c:v>
                </c:pt>
                <c:pt idx="97000">
                  <c:v>17.130088000000001</c:v>
                </c:pt>
                <c:pt idx="97001">
                  <c:v>17.121295</c:v>
                </c:pt>
                <c:pt idx="97002">
                  <c:v>17.116461000000001</c:v>
                </c:pt>
                <c:pt idx="97003">
                  <c:v>17.125544000000001</c:v>
                </c:pt>
                <c:pt idx="97004">
                  <c:v>17.127846000000002</c:v>
                </c:pt>
                <c:pt idx="97005">
                  <c:v>17.117998</c:v>
                </c:pt>
                <c:pt idx="97006">
                  <c:v>17.113734000000001</c:v>
                </c:pt>
                <c:pt idx="97007">
                  <c:v>17.115995999999999</c:v>
                </c:pt>
                <c:pt idx="97008">
                  <c:v>17.123149999999999</c:v>
                </c:pt>
                <c:pt idx="97009">
                  <c:v>17.121898000000002</c:v>
                </c:pt>
                <c:pt idx="97010">
                  <c:v>17.110621999999999</c:v>
                </c:pt>
                <c:pt idx="97011">
                  <c:v>17.113606000000001</c:v>
                </c:pt>
                <c:pt idx="97012">
                  <c:v>17.124355999999999</c:v>
                </c:pt>
                <c:pt idx="97013">
                  <c:v>17.123466000000001</c:v>
                </c:pt>
                <c:pt idx="97014">
                  <c:v>17.119008000000001</c:v>
                </c:pt>
                <c:pt idx="97015">
                  <c:v>17.125025999999998</c:v>
                </c:pt>
                <c:pt idx="97016">
                  <c:v>17.121690000000001</c:v>
                </c:pt>
                <c:pt idx="97017">
                  <c:v>17.108431</c:v>
                </c:pt>
                <c:pt idx="97018">
                  <c:v>17.115271</c:v>
                </c:pt>
                <c:pt idx="97019">
                  <c:v>17.121960999999999</c:v>
                </c:pt>
                <c:pt idx="97020">
                  <c:v>17.118894000000001</c:v>
                </c:pt>
                <c:pt idx="97021">
                  <c:v>17.124043</c:v>
                </c:pt>
                <c:pt idx="97022">
                  <c:v>17.128616999999998</c:v>
                </c:pt>
                <c:pt idx="97023">
                  <c:v>17.123358</c:v>
                </c:pt>
                <c:pt idx="97024">
                  <c:v>17.117650999999999</c:v>
                </c:pt>
                <c:pt idx="97025">
                  <c:v>17.124215</c:v>
                </c:pt>
                <c:pt idx="97026">
                  <c:v>17.128509999999999</c:v>
                </c:pt>
                <c:pt idx="97027">
                  <c:v>17.121782</c:v>
                </c:pt>
                <c:pt idx="97028">
                  <c:v>17.121991999999999</c:v>
                </c:pt>
                <c:pt idx="97029">
                  <c:v>17.124621000000001</c:v>
                </c:pt>
                <c:pt idx="97030">
                  <c:v>17.124891999999999</c:v>
                </c:pt>
                <c:pt idx="97031">
                  <c:v>17.124344000000001</c:v>
                </c:pt>
                <c:pt idx="97032">
                  <c:v>17.118357</c:v>
                </c:pt>
                <c:pt idx="97033">
                  <c:v>17.113651000000001</c:v>
                </c:pt>
                <c:pt idx="97034">
                  <c:v>17.124157</c:v>
                </c:pt>
                <c:pt idx="97035">
                  <c:v>17.13449</c:v>
                </c:pt>
                <c:pt idx="97036">
                  <c:v>17.12369</c:v>
                </c:pt>
                <c:pt idx="97037">
                  <c:v>17.127676000000001</c:v>
                </c:pt>
                <c:pt idx="97038">
                  <c:v>17.145658000000001</c:v>
                </c:pt>
                <c:pt idx="97039">
                  <c:v>17.135469000000001</c:v>
                </c:pt>
                <c:pt idx="97040">
                  <c:v>17.126846</c:v>
                </c:pt>
                <c:pt idx="97041">
                  <c:v>17.132542999999998</c:v>
                </c:pt>
                <c:pt idx="97042">
                  <c:v>17.127974999999999</c:v>
                </c:pt>
                <c:pt idx="97043">
                  <c:v>17.125744000000001</c:v>
                </c:pt>
                <c:pt idx="97044">
                  <c:v>17.133368999999998</c:v>
                </c:pt>
                <c:pt idx="97045">
                  <c:v>17.12931</c:v>
                </c:pt>
                <c:pt idx="97046">
                  <c:v>17.115508999999999</c:v>
                </c:pt>
                <c:pt idx="97047">
                  <c:v>17.127334999999999</c:v>
                </c:pt>
                <c:pt idx="97048">
                  <c:v>17.141124999999999</c:v>
                </c:pt>
                <c:pt idx="97049">
                  <c:v>17.130742999999999</c:v>
                </c:pt>
                <c:pt idx="97050">
                  <c:v>17.127407000000002</c:v>
                </c:pt>
                <c:pt idx="97051">
                  <c:v>17.128404</c:v>
                </c:pt>
                <c:pt idx="97052">
                  <c:v>17.118590999999999</c:v>
                </c:pt>
                <c:pt idx="97053">
                  <c:v>17.120757999999999</c:v>
                </c:pt>
                <c:pt idx="97054">
                  <c:v>17.134575999999999</c:v>
                </c:pt>
                <c:pt idx="97055">
                  <c:v>17.126382</c:v>
                </c:pt>
                <c:pt idx="97056">
                  <c:v>17.114197000000001</c:v>
                </c:pt>
                <c:pt idx="97057">
                  <c:v>17.131609000000001</c:v>
                </c:pt>
                <c:pt idx="97058">
                  <c:v>17.139890999999999</c:v>
                </c:pt>
                <c:pt idx="97059">
                  <c:v>17.133057999999998</c:v>
                </c:pt>
                <c:pt idx="97060">
                  <c:v>17.135928</c:v>
                </c:pt>
                <c:pt idx="97061">
                  <c:v>17.132721</c:v>
                </c:pt>
                <c:pt idx="97062">
                  <c:v>17.123557999999999</c:v>
                </c:pt>
                <c:pt idx="97063">
                  <c:v>17.126431</c:v>
                </c:pt>
                <c:pt idx="97064">
                  <c:v>17.130459999999999</c:v>
                </c:pt>
                <c:pt idx="97065">
                  <c:v>17.123017000000001</c:v>
                </c:pt>
                <c:pt idx="97066">
                  <c:v>17.124165999999999</c:v>
                </c:pt>
                <c:pt idx="97067">
                  <c:v>17.131463</c:v>
                </c:pt>
                <c:pt idx="97068">
                  <c:v>17.122150999999999</c:v>
                </c:pt>
                <c:pt idx="97069">
                  <c:v>17.122557</c:v>
                </c:pt>
                <c:pt idx="97070">
                  <c:v>17.137053999999999</c:v>
                </c:pt>
                <c:pt idx="97071">
                  <c:v>17.131095999999999</c:v>
                </c:pt>
                <c:pt idx="97072">
                  <c:v>17.119306999999999</c:v>
                </c:pt>
                <c:pt idx="97073">
                  <c:v>17.125589999999999</c:v>
                </c:pt>
                <c:pt idx="97074">
                  <c:v>17.131487</c:v>
                </c:pt>
                <c:pt idx="97075">
                  <c:v>17.124295</c:v>
                </c:pt>
                <c:pt idx="97076">
                  <c:v>17.133165000000002</c:v>
                </c:pt>
                <c:pt idx="97077">
                  <c:v>17.143426999999999</c:v>
                </c:pt>
                <c:pt idx="97078">
                  <c:v>17.129960000000001</c:v>
                </c:pt>
                <c:pt idx="97079">
                  <c:v>17.132307999999998</c:v>
                </c:pt>
                <c:pt idx="97080">
                  <c:v>17.144521999999998</c:v>
                </c:pt>
                <c:pt idx="97081">
                  <c:v>17.135997</c:v>
                </c:pt>
                <c:pt idx="97082">
                  <c:v>17.132044</c:v>
                </c:pt>
                <c:pt idx="97083">
                  <c:v>17.139576999999999</c:v>
                </c:pt>
                <c:pt idx="97084">
                  <c:v>17.138532000000001</c:v>
                </c:pt>
                <c:pt idx="97085">
                  <c:v>17.131934999999999</c:v>
                </c:pt>
                <c:pt idx="97086">
                  <c:v>17.136620000000001</c:v>
                </c:pt>
                <c:pt idx="97087">
                  <c:v>17.144055999999999</c:v>
                </c:pt>
                <c:pt idx="97088">
                  <c:v>17.146139000000002</c:v>
                </c:pt>
                <c:pt idx="97089">
                  <c:v>17.142823</c:v>
                </c:pt>
                <c:pt idx="97090">
                  <c:v>17.126892999999999</c:v>
                </c:pt>
                <c:pt idx="97091">
                  <c:v>17.124002999999998</c:v>
                </c:pt>
                <c:pt idx="97092">
                  <c:v>17.130327999999999</c:v>
                </c:pt>
                <c:pt idx="97093">
                  <c:v>17.126334</c:v>
                </c:pt>
                <c:pt idx="97094">
                  <c:v>17.125157999999999</c:v>
                </c:pt>
                <c:pt idx="97095">
                  <c:v>17.130863000000002</c:v>
                </c:pt>
                <c:pt idx="97096">
                  <c:v>17.136329</c:v>
                </c:pt>
                <c:pt idx="97097">
                  <c:v>17.126588999999999</c:v>
                </c:pt>
                <c:pt idx="97098">
                  <c:v>17.128399999999999</c:v>
                </c:pt>
                <c:pt idx="97099">
                  <c:v>17.148624000000002</c:v>
                </c:pt>
                <c:pt idx="97100">
                  <c:v>17.14256</c:v>
                </c:pt>
                <c:pt idx="97101">
                  <c:v>17.131267000000001</c:v>
                </c:pt>
                <c:pt idx="97102">
                  <c:v>17.140744999999999</c:v>
                </c:pt>
                <c:pt idx="97103">
                  <c:v>17.13823</c:v>
                </c:pt>
                <c:pt idx="97104">
                  <c:v>17.123228000000001</c:v>
                </c:pt>
                <c:pt idx="97105">
                  <c:v>17.130016000000001</c:v>
                </c:pt>
                <c:pt idx="97106">
                  <c:v>17.139199000000001</c:v>
                </c:pt>
                <c:pt idx="97107">
                  <c:v>17.129978999999999</c:v>
                </c:pt>
                <c:pt idx="97108">
                  <c:v>17.138717</c:v>
                </c:pt>
                <c:pt idx="97109">
                  <c:v>17.147673000000001</c:v>
                </c:pt>
                <c:pt idx="97110">
                  <c:v>17.135404000000001</c:v>
                </c:pt>
                <c:pt idx="97111">
                  <c:v>17.138394999999999</c:v>
                </c:pt>
                <c:pt idx="97112">
                  <c:v>17.145824000000001</c:v>
                </c:pt>
                <c:pt idx="97113">
                  <c:v>17.138193999999999</c:v>
                </c:pt>
                <c:pt idx="97114">
                  <c:v>17.135076000000002</c:v>
                </c:pt>
                <c:pt idx="97115">
                  <c:v>17.142254999999999</c:v>
                </c:pt>
                <c:pt idx="97116">
                  <c:v>17.140014999999998</c:v>
                </c:pt>
                <c:pt idx="97117">
                  <c:v>17.133063</c:v>
                </c:pt>
                <c:pt idx="97118">
                  <c:v>17.141055999999999</c:v>
                </c:pt>
                <c:pt idx="97119">
                  <c:v>17.142693000000001</c:v>
                </c:pt>
                <c:pt idx="97120">
                  <c:v>17.137497</c:v>
                </c:pt>
                <c:pt idx="97121">
                  <c:v>17.144545999999998</c:v>
                </c:pt>
                <c:pt idx="97122">
                  <c:v>17.142793000000001</c:v>
                </c:pt>
                <c:pt idx="97123">
                  <c:v>17.134938999999999</c:v>
                </c:pt>
                <c:pt idx="97124">
                  <c:v>17.143301999999998</c:v>
                </c:pt>
                <c:pt idx="97125">
                  <c:v>17.152352</c:v>
                </c:pt>
                <c:pt idx="97126">
                  <c:v>17.138372</c:v>
                </c:pt>
                <c:pt idx="97127">
                  <c:v>17.130483000000002</c:v>
                </c:pt>
                <c:pt idx="97128">
                  <c:v>17.144185</c:v>
                </c:pt>
                <c:pt idx="97129">
                  <c:v>17.140895</c:v>
                </c:pt>
                <c:pt idx="97130">
                  <c:v>17.134706000000001</c:v>
                </c:pt>
                <c:pt idx="97131">
                  <c:v>17.142854</c:v>
                </c:pt>
                <c:pt idx="97132">
                  <c:v>17.140008999999999</c:v>
                </c:pt>
                <c:pt idx="97133">
                  <c:v>17.135394999999999</c:v>
                </c:pt>
                <c:pt idx="97134">
                  <c:v>17.144867999999999</c:v>
                </c:pt>
                <c:pt idx="97135">
                  <c:v>17.150486000000001</c:v>
                </c:pt>
                <c:pt idx="97136">
                  <c:v>17.138216</c:v>
                </c:pt>
                <c:pt idx="97137">
                  <c:v>17.133687999999999</c:v>
                </c:pt>
                <c:pt idx="97138">
                  <c:v>17.141801000000001</c:v>
                </c:pt>
                <c:pt idx="97139">
                  <c:v>17.137869999999999</c:v>
                </c:pt>
                <c:pt idx="97140">
                  <c:v>17.140447999999999</c:v>
                </c:pt>
                <c:pt idx="97141">
                  <c:v>17.148133000000001</c:v>
                </c:pt>
                <c:pt idx="97142">
                  <c:v>17.140784</c:v>
                </c:pt>
                <c:pt idx="97143">
                  <c:v>17.141669</c:v>
                </c:pt>
                <c:pt idx="97144">
                  <c:v>17.152626000000001</c:v>
                </c:pt>
                <c:pt idx="97145">
                  <c:v>17.144057</c:v>
                </c:pt>
                <c:pt idx="97146">
                  <c:v>17.136068999999999</c:v>
                </c:pt>
                <c:pt idx="97147">
                  <c:v>17.152933999999998</c:v>
                </c:pt>
                <c:pt idx="97148">
                  <c:v>17.149446000000001</c:v>
                </c:pt>
                <c:pt idx="97149">
                  <c:v>17.130777999999999</c:v>
                </c:pt>
                <c:pt idx="97150">
                  <c:v>17.141161</c:v>
                </c:pt>
                <c:pt idx="97151">
                  <c:v>17.145578</c:v>
                </c:pt>
                <c:pt idx="97152">
                  <c:v>17.137561999999999</c:v>
                </c:pt>
                <c:pt idx="97153">
                  <c:v>17.150276000000002</c:v>
                </c:pt>
                <c:pt idx="97154">
                  <c:v>17.153403999999998</c:v>
                </c:pt>
                <c:pt idx="97155">
                  <c:v>17.138009</c:v>
                </c:pt>
                <c:pt idx="97156">
                  <c:v>17.143090999999998</c:v>
                </c:pt>
                <c:pt idx="97157">
                  <c:v>17.156207999999999</c:v>
                </c:pt>
                <c:pt idx="97158">
                  <c:v>17.143736000000001</c:v>
                </c:pt>
                <c:pt idx="97159">
                  <c:v>17.139793000000001</c:v>
                </c:pt>
                <c:pt idx="97160">
                  <c:v>17.154332</c:v>
                </c:pt>
                <c:pt idx="97161">
                  <c:v>17.148140000000001</c:v>
                </c:pt>
                <c:pt idx="97162">
                  <c:v>17.142873000000002</c:v>
                </c:pt>
                <c:pt idx="97163">
                  <c:v>17.149294999999999</c:v>
                </c:pt>
                <c:pt idx="97164">
                  <c:v>17.146409999999999</c:v>
                </c:pt>
                <c:pt idx="97165">
                  <c:v>17.142513999999998</c:v>
                </c:pt>
                <c:pt idx="97166">
                  <c:v>17.14676</c:v>
                </c:pt>
                <c:pt idx="97167">
                  <c:v>17.149913000000002</c:v>
                </c:pt>
                <c:pt idx="97168">
                  <c:v>17.144248999999999</c:v>
                </c:pt>
                <c:pt idx="97169">
                  <c:v>17.145778</c:v>
                </c:pt>
                <c:pt idx="97170">
                  <c:v>17.150428000000002</c:v>
                </c:pt>
                <c:pt idx="97171">
                  <c:v>17.148132</c:v>
                </c:pt>
                <c:pt idx="97172">
                  <c:v>17.149177000000002</c:v>
                </c:pt>
                <c:pt idx="97173">
                  <c:v>17.143409999999999</c:v>
                </c:pt>
                <c:pt idx="97174">
                  <c:v>17.136572999999999</c:v>
                </c:pt>
                <c:pt idx="97175">
                  <c:v>17.145212999999998</c:v>
                </c:pt>
                <c:pt idx="97176">
                  <c:v>17.153099000000001</c:v>
                </c:pt>
                <c:pt idx="97177">
                  <c:v>17.147925000000001</c:v>
                </c:pt>
                <c:pt idx="97178">
                  <c:v>17.149909000000001</c:v>
                </c:pt>
                <c:pt idx="97179">
                  <c:v>17.157098000000001</c:v>
                </c:pt>
                <c:pt idx="97180">
                  <c:v>17.146115999999999</c:v>
                </c:pt>
                <c:pt idx="97181">
                  <c:v>17.140015999999999</c:v>
                </c:pt>
                <c:pt idx="97182">
                  <c:v>17.152749</c:v>
                </c:pt>
                <c:pt idx="97183">
                  <c:v>17.153151000000001</c:v>
                </c:pt>
                <c:pt idx="97184">
                  <c:v>17.150227999999998</c:v>
                </c:pt>
                <c:pt idx="97185">
                  <c:v>17.156357</c:v>
                </c:pt>
                <c:pt idx="97186">
                  <c:v>17.157972000000001</c:v>
                </c:pt>
                <c:pt idx="97187">
                  <c:v>17.152417</c:v>
                </c:pt>
                <c:pt idx="97188">
                  <c:v>17.150065000000001</c:v>
                </c:pt>
                <c:pt idx="97189">
                  <c:v>17.151893000000001</c:v>
                </c:pt>
                <c:pt idx="97190">
                  <c:v>17.146422000000001</c:v>
                </c:pt>
                <c:pt idx="97191">
                  <c:v>17.147281</c:v>
                </c:pt>
                <c:pt idx="97192">
                  <c:v>17.154757</c:v>
                </c:pt>
                <c:pt idx="97193">
                  <c:v>17.150338999999999</c:v>
                </c:pt>
                <c:pt idx="97194">
                  <c:v>17.149495000000002</c:v>
                </c:pt>
                <c:pt idx="97195">
                  <c:v>17.158272</c:v>
                </c:pt>
                <c:pt idx="97196">
                  <c:v>17.156020000000002</c:v>
                </c:pt>
                <c:pt idx="97197">
                  <c:v>17.150043</c:v>
                </c:pt>
                <c:pt idx="97198">
                  <c:v>17.154377</c:v>
                </c:pt>
                <c:pt idx="97199">
                  <c:v>17.149882999999999</c:v>
                </c:pt>
                <c:pt idx="97200">
                  <c:v>17.13964</c:v>
                </c:pt>
                <c:pt idx="97201">
                  <c:v>17.15343</c:v>
                </c:pt>
                <c:pt idx="97202">
                  <c:v>17.162433</c:v>
                </c:pt>
                <c:pt idx="97203">
                  <c:v>17.151759999999999</c:v>
                </c:pt>
                <c:pt idx="97204">
                  <c:v>17.155981000000001</c:v>
                </c:pt>
                <c:pt idx="97205">
                  <c:v>17.164166000000002</c:v>
                </c:pt>
                <c:pt idx="97206">
                  <c:v>17.154364000000001</c:v>
                </c:pt>
                <c:pt idx="97207">
                  <c:v>17.14716</c:v>
                </c:pt>
                <c:pt idx="97208">
                  <c:v>17.158014000000001</c:v>
                </c:pt>
                <c:pt idx="97209">
                  <c:v>17.162175000000001</c:v>
                </c:pt>
                <c:pt idx="97210">
                  <c:v>17.155082</c:v>
                </c:pt>
                <c:pt idx="97211">
                  <c:v>17.158365</c:v>
                </c:pt>
                <c:pt idx="97212">
                  <c:v>17.153410000000001</c:v>
                </c:pt>
                <c:pt idx="97213">
                  <c:v>17.148261000000002</c:v>
                </c:pt>
                <c:pt idx="97214">
                  <c:v>17.162821000000001</c:v>
                </c:pt>
                <c:pt idx="97215">
                  <c:v>17.161405999999999</c:v>
                </c:pt>
                <c:pt idx="97216">
                  <c:v>17.143135999999998</c:v>
                </c:pt>
                <c:pt idx="97217">
                  <c:v>17.14583</c:v>
                </c:pt>
                <c:pt idx="97218">
                  <c:v>17.160174000000001</c:v>
                </c:pt>
                <c:pt idx="97219">
                  <c:v>17.153181</c:v>
                </c:pt>
                <c:pt idx="97220">
                  <c:v>17.142375000000001</c:v>
                </c:pt>
                <c:pt idx="97221">
                  <c:v>17.152221000000001</c:v>
                </c:pt>
                <c:pt idx="97222">
                  <c:v>17.156307999999999</c:v>
                </c:pt>
                <c:pt idx="97223">
                  <c:v>17.153893</c:v>
                </c:pt>
                <c:pt idx="97224">
                  <c:v>17.157067999999999</c:v>
                </c:pt>
                <c:pt idx="97225">
                  <c:v>17.159303999999999</c:v>
                </c:pt>
                <c:pt idx="97226">
                  <c:v>17.159148999999999</c:v>
                </c:pt>
                <c:pt idx="97227">
                  <c:v>17.161044</c:v>
                </c:pt>
                <c:pt idx="97228">
                  <c:v>17.158041000000001</c:v>
                </c:pt>
                <c:pt idx="97229">
                  <c:v>17.147514999999999</c:v>
                </c:pt>
                <c:pt idx="97230">
                  <c:v>17.155759</c:v>
                </c:pt>
                <c:pt idx="97231">
                  <c:v>17.167607</c:v>
                </c:pt>
                <c:pt idx="97232">
                  <c:v>17.158888999999999</c:v>
                </c:pt>
                <c:pt idx="97233">
                  <c:v>17.158999000000001</c:v>
                </c:pt>
                <c:pt idx="97234">
                  <c:v>17.164767000000001</c:v>
                </c:pt>
                <c:pt idx="97235">
                  <c:v>17.15756</c:v>
                </c:pt>
                <c:pt idx="97236">
                  <c:v>17.159652999999999</c:v>
                </c:pt>
                <c:pt idx="97237">
                  <c:v>17.167119</c:v>
                </c:pt>
                <c:pt idx="97238">
                  <c:v>17.161807</c:v>
                </c:pt>
                <c:pt idx="97239">
                  <c:v>17.160257000000001</c:v>
                </c:pt>
                <c:pt idx="97240">
                  <c:v>17.162140000000001</c:v>
                </c:pt>
                <c:pt idx="97241">
                  <c:v>17.153120000000001</c:v>
                </c:pt>
                <c:pt idx="97242">
                  <c:v>17.152788000000001</c:v>
                </c:pt>
                <c:pt idx="97243">
                  <c:v>17.160768999999998</c:v>
                </c:pt>
                <c:pt idx="97244">
                  <c:v>17.157309999999999</c:v>
                </c:pt>
                <c:pt idx="97245">
                  <c:v>17.159963999999999</c:v>
                </c:pt>
                <c:pt idx="97246">
                  <c:v>17.172993000000002</c:v>
                </c:pt>
                <c:pt idx="97247">
                  <c:v>17.170759</c:v>
                </c:pt>
                <c:pt idx="97248">
                  <c:v>17.161698999999999</c:v>
                </c:pt>
                <c:pt idx="97249">
                  <c:v>17.164141000000001</c:v>
                </c:pt>
                <c:pt idx="97250">
                  <c:v>17.161763000000001</c:v>
                </c:pt>
                <c:pt idx="97251">
                  <c:v>17.153151999999999</c:v>
                </c:pt>
                <c:pt idx="97252">
                  <c:v>17.162151999999999</c:v>
                </c:pt>
                <c:pt idx="97253">
                  <c:v>17.167718000000001</c:v>
                </c:pt>
                <c:pt idx="97254">
                  <c:v>17.152307</c:v>
                </c:pt>
                <c:pt idx="97255">
                  <c:v>17.150753000000002</c:v>
                </c:pt>
                <c:pt idx="97256">
                  <c:v>17.164051000000001</c:v>
                </c:pt>
                <c:pt idx="97257">
                  <c:v>17.167867000000001</c:v>
                </c:pt>
                <c:pt idx="97258">
                  <c:v>17.164628</c:v>
                </c:pt>
                <c:pt idx="97259">
                  <c:v>17.167413</c:v>
                </c:pt>
                <c:pt idx="97260">
                  <c:v>17.165493999999999</c:v>
                </c:pt>
                <c:pt idx="97261">
                  <c:v>17.155287000000001</c:v>
                </c:pt>
                <c:pt idx="97262">
                  <c:v>17.158522999999999</c:v>
                </c:pt>
                <c:pt idx="97263">
                  <c:v>17.158705000000001</c:v>
                </c:pt>
                <c:pt idx="97264">
                  <c:v>17.15607</c:v>
                </c:pt>
                <c:pt idx="97265">
                  <c:v>17.165882</c:v>
                </c:pt>
                <c:pt idx="97266">
                  <c:v>17.16159</c:v>
                </c:pt>
                <c:pt idx="97267">
                  <c:v>17.155429999999999</c:v>
                </c:pt>
                <c:pt idx="97268">
                  <c:v>17.164701999999998</c:v>
                </c:pt>
                <c:pt idx="97269">
                  <c:v>17.172124</c:v>
                </c:pt>
                <c:pt idx="97270">
                  <c:v>17.165015</c:v>
                </c:pt>
                <c:pt idx="97271">
                  <c:v>17.161314000000001</c:v>
                </c:pt>
                <c:pt idx="97272">
                  <c:v>17.167673000000001</c:v>
                </c:pt>
                <c:pt idx="97273">
                  <c:v>17.161764999999999</c:v>
                </c:pt>
                <c:pt idx="97274">
                  <c:v>17.164397000000001</c:v>
                </c:pt>
                <c:pt idx="97275">
                  <c:v>17.171641999999999</c:v>
                </c:pt>
                <c:pt idx="97276">
                  <c:v>17.155588000000002</c:v>
                </c:pt>
                <c:pt idx="97277">
                  <c:v>17.150950000000002</c:v>
                </c:pt>
                <c:pt idx="97278">
                  <c:v>17.164866</c:v>
                </c:pt>
                <c:pt idx="97279">
                  <c:v>17.170368</c:v>
                </c:pt>
                <c:pt idx="97280">
                  <c:v>17.166367000000001</c:v>
                </c:pt>
                <c:pt idx="97281">
                  <c:v>17.167957000000001</c:v>
                </c:pt>
                <c:pt idx="97282">
                  <c:v>17.173815999999999</c:v>
                </c:pt>
                <c:pt idx="97283">
                  <c:v>17.170093000000001</c:v>
                </c:pt>
                <c:pt idx="97284">
                  <c:v>17.170348000000001</c:v>
                </c:pt>
                <c:pt idx="97285">
                  <c:v>17.170275</c:v>
                </c:pt>
                <c:pt idx="97286">
                  <c:v>17.164605999999999</c:v>
                </c:pt>
                <c:pt idx="97287">
                  <c:v>17.170338999999998</c:v>
                </c:pt>
                <c:pt idx="97288">
                  <c:v>17.173673000000001</c:v>
                </c:pt>
                <c:pt idx="97289">
                  <c:v>17.167895000000001</c:v>
                </c:pt>
                <c:pt idx="97290">
                  <c:v>17.166180000000001</c:v>
                </c:pt>
                <c:pt idx="97291">
                  <c:v>17.176023000000001</c:v>
                </c:pt>
                <c:pt idx="97292">
                  <c:v>17.180705</c:v>
                </c:pt>
                <c:pt idx="97293">
                  <c:v>17.179528000000001</c:v>
                </c:pt>
                <c:pt idx="97294">
                  <c:v>17.181605000000001</c:v>
                </c:pt>
                <c:pt idx="97295">
                  <c:v>17.168067000000001</c:v>
                </c:pt>
                <c:pt idx="97296">
                  <c:v>17.159549999999999</c:v>
                </c:pt>
                <c:pt idx="97297">
                  <c:v>17.165665000000001</c:v>
                </c:pt>
                <c:pt idx="97298">
                  <c:v>17.163211</c:v>
                </c:pt>
                <c:pt idx="97299">
                  <c:v>17.156592</c:v>
                </c:pt>
                <c:pt idx="97300">
                  <c:v>17.160374000000001</c:v>
                </c:pt>
                <c:pt idx="97301">
                  <c:v>17.168482999999998</c:v>
                </c:pt>
                <c:pt idx="97302">
                  <c:v>17.161918</c:v>
                </c:pt>
                <c:pt idx="97303">
                  <c:v>17.165794000000002</c:v>
                </c:pt>
                <c:pt idx="97304">
                  <c:v>17.182030000000001</c:v>
                </c:pt>
                <c:pt idx="97305">
                  <c:v>17.174533</c:v>
                </c:pt>
                <c:pt idx="97306">
                  <c:v>17.166668000000001</c:v>
                </c:pt>
                <c:pt idx="97307">
                  <c:v>17.169933</c:v>
                </c:pt>
                <c:pt idx="97308">
                  <c:v>17.172502999999999</c:v>
                </c:pt>
                <c:pt idx="97309">
                  <c:v>17.174416999999998</c:v>
                </c:pt>
                <c:pt idx="97310">
                  <c:v>17.172481999999999</c:v>
                </c:pt>
                <c:pt idx="97311">
                  <c:v>17.165217999999999</c:v>
                </c:pt>
                <c:pt idx="97312">
                  <c:v>17.160869000000002</c:v>
                </c:pt>
                <c:pt idx="97313">
                  <c:v>17.172557999999999</c:v>
                </c:pt>
                <c:pt idx="97314">
                  <c:v>17.178915</c:v>
                </c:pt>
                <c:pt idx="97315">
                  <c:v>17.174157000000001</c:v>
                </c:pt>
                <c:pt idx="97316">
                  <c:v>17.178682999999999</c:v>
                </c:pt>
                <c:pt idx="97317">
                  <c:v>17.173072999999999</c:v>
                </c:pt>
                <c:pt idx="97318">
                  <c:v>17.163746</c:v>
                </c:pt>
                <c:pt idx="97319">
                  <c:v>17.169495000000001</c:v>
                </c:pt>
                <c:pt idx="97320">
                  <c:v>17.171175000000002</c:v>
                </c:pt>
                <c:pt idx="97321">
                  <c:v>17.162848</c:v>
                </c:pt>
                <c:pt idx="97322">
                  <c:v>17.164256999999999</c:v>
                </c:pt>
                <c:pt idx="97323">
                  <c:v>17.176874000000002</c:v>
                </c:pt>
                <c:pt idx="97324">
                  <c:v>17.174462999999999</c:v>
                </c:pt>
                <c:pt idx="97325">
                  <c:v>17.169464999999999</c:v>
                </c:pt>
                <c:pt idx="97326">
                  <c:v>17.184467000000001</c:v>
                </c:pt>
                <c:pt idx="97327">
                  <c:v>17.193480000000001</c:v>
                </c:pt>
                <c:pt idx="97328">
                  <c:v>17.182283999999999</c:v>
                </c:pt>
                <c:pt idx="97329">
                  <c:v>17.171589000000001</c:v>
                </c:pt>
                <c:pt idx="97330">
                  <c:v>17.174537999999998</c:v>
                </c:pt>
                <c:pt idx="97331">
                  <c:v>17.176131999999999</c:v>
                </c:pt>
                <c:pt idx="97332">
                  <c:v>17.171824999999998</c:v>
                </c:pt>
                <c:pt idx="97333">
                  <c:v>17.171526</c:v>
                </c:pt>
                <c:pt idx="97334">
                  <c:v>17.167342000000001</c:v>
                </c:pt>
                <c:pt idx="97335">
                  <c:v>17.172492999999999</c:v>
                </c:pt>
                <c:pt idx="97336">
                  <c:v>17.178391000000001</c:v>
                </c:pt>
                <c:pt idx="97337">
                  <c:v>17.175156000000001</c:v>
                </c:pt>
                <c:pt idx="97338">
                  <c:v>17.181452</c:v>
                </c:pt>
                <c:pt idx="97339">
                  <c:v>17.181706999999999</c:v>
                </c:pt>
                <c:pt idx="97340">
                  <c:v>17.175022999999999</c:v>
                </c:pt>
                <c:pt idx="97341">
                  <c:v>17.175145000000001</c:v>
                </c:pt>
                <c:pt idx="97342">
                  <c:v>17.180962999999998</c:v>
                </c:pt>
                <c:pt idx="97343">
                  <c:v>17.178799999999999</c:v>
                </c:pt>
                <c:pt idx="97344">
                  <c:v>17.170539000000002</c:v>
                </c:pt>
                <c:pt idx="97345">
                  <c:v>17.174989</c:v>
                </c:pt>
                <c:pt idx="97346">
                  <c:v>17.172405999999999</c:v>
                </c:pt>
                <c:pt idx="97347">
                  <c:v>17.167137</c:v>
                </c:pt>
                <c:pt idx="97348">
                  <c:v>17.178681999999998</c:v>
                </c:pt>
                <c:pt idx="97349">
                  <c:v>17.177254999999999</c:v>
                </c:pt>
                <c:pt idx="97350">
                  <c:v>17.170186999999999</c:v>
                </c:pt>
                <c:pt idx="97351">
                  <c:v>17.175426000000002</c:v>
                </c:pt>
                <c:pt idx="97352">
                  <c:v>17.178106</c:v>
                </c:pt>
                <c:pt idx="97353">
                  <c:v>17.182653999999999</c:v>
                </c:pt>
                <c:pt idx="97354">
                  <c:v>17.190062999999999</c:v>
                </c:pt>
                <c:pt idx="97355">
                  <c:v>17.183948999999998</c:v>
                </c:pt>
                <c:pt idx="97356">
                  <c:v>17.167750000000002</c:v>
                </c:pt>
                <c:pt idx="97357">
                  <c:v>17.172715</c:v>
                </c:pt>
                <c:pt idx="97358">
                  <c:v>17.189913000000001</c:v>
                </c:pt>
                <c:pt idx="97359">
                  <c:v>17.190251</c:v>
                </c:pt>
                <c:pt idx="97360">
                  <c:v>17.183133999999999</c:v>
                </c:pt>
                <c:pt idx="97361">
                  <c:v>17.176310999999998</c:v>
                </c:pt>
                <c:pt idx="97362">
                  <c:v>17.171887000000002</c:v>
                </c:pt>
                <c:pt idx="97363">
                  <c:v>17.178108000000002</c:v>
                </c:pt>
                <c:pt idx="97364">
                  <c:v>17.189267000000001</c:v>
                </c:pt>
                <c:pt idx="97365">
                  <c:v>17.184301000000001</c:v>
                </c:pt>
                <c:pt idx="97366">
                  <c:v>17.175729</c:v>
                </c:pt>
                <c:pt idx="97367">
                  <c:v>17.181339000000001</c:v>
                </c:pt>
                <c:pt idx="97368">
                  <c:v>17.177030999999999</c:v>
                </c:pt>
                <c:pt idx="97369">
                  <c:v>17.174477</c:v>
                </c:pt>
                <c:pt idx="97370">
                  <c:v>17.183256</c:v>
                </c:pt>
                <c:pt idx="97371">
                  <c:v>17.177938000000001</c:v>
                </c:pt>
                <c:pt idx="97372">
                  <c:v>17.168482000000001</c:v>
                </c:pt>
                <c:pt idx="97373">
                  <c:v>17.175440999999999</c:v>
                </c:pt>
                <c:pt idx="97374">
                  <c:v>17.191029</c:v>
                </c:pt>
                <c:pt idx="97375">
                  <c:v>17.192392999999999</c:v>
                </c:pt>
                <c:pt idx="97376">
                  <c:v>17.185406</c:v>
                </c:pt>
                <c:pt idx="97377">
                  <c:v>17.183631999999999</c:v>
                </c:pt>
                <c:pt idx="97378">
                  <c:v>17.180622</c:v>
                </c:pt>
                <c:pt idx="97379">
                  <c:v>17.186263</c:v>
                </c:pt>
                <c:pt idx="97380">
                  <c:v>17.190622000000001</c:v>
                </c:pt>
                <c:pt idx="97381">
                  <c:v>17.180848000000001</c:v>
                </c:pt>
                <c:pt idx="97382">
                  <c:v>17.173287999999999</c:v>
                </c:pt>
                <c:pt idx="97383">
                  <c:v>17.176717</c:v>
                </c:pt>
                <c:pt idx="97384">
                  <c:v>17.182787000000001</c:v>
                </c:pt>
                <c:pt idx="97385">
                  <c:v>17.177516000000001</c:v>
                </c:pt>
                <c:pt idx="97386">
                  <c:v>17.181784</c:v>
                </c:pt>
                <c:pt idx="97387">
                  <c:v>17.188496000000001</c:v>
                </c:pt>
                <c:pt idx="97388">
                  <c:v>17.180696999999999</c:v>
                </c:pt>
                <c:pt idx="97389">
                  <c:v>17.188383000000002</c:v>
                </c:pt>
                <c:pt idx="97390">
                  <c:v>17.192367999999998</c:v>
                </c:pt>
                <c:pt idx="97391">
                  <c:v>17.180122000000001</c:v>
                </c:pt>
                <c:pt idx="97392">
                  <c:v>17.187508999999999</c:v>
                </c:pt>
                <c:pt idx="97393">
                  <c:v>17.197813</c:v>
                </c:pt>
                <c:pt idx="97394">
                  <c:v>17.182169999999999</c:v>
                </c:pt>
                <c:pt idx="97395">
                  <c:v>17.171351000000001</c:v>
                </c:pt>
                <c:pt idx="97396">
                  <c:v>17.187078</c:v>
                </c:pt>
                <c:pt idx="97397">
                  <c:v>17.188483999999999</c:v>
                </c:pt>
                <c:pt idx="97398">
                  <c:v>17.179234999999998</c:v>
                </c:pt>
                <c:pt idx="97399">
                  <c:v>17.191179000000002</c:v>
                </c:pt>
                <c:pt idx="97400">
                  <c:v>17.189073</c:v>
                </c:pt>
                <c:pt idx="97401">
                  <c:v>17.179759000000001</c:v>
                </c:pt>
                <c:pt idx="97402">
                  <c:v>17.194291</c:v>
                </c:pt>
                <c:pt idx="97403">
                  <c:v>17.192342</c:v>
                </c:pt>
                <c:pt idx="97404">
                  <c:v>17.176400000000001</c:v>
                </c:pt>
                <c:pt idx="97405">
                  <c:v>17.187714</c:v>
                </c:pt>
                <c:pt idx="97406">
                  <c:v>17.191344999999998</c:v>
                </c:pt>
                <c:pt idx="97407">
                  <c:v>17.168127999999999</c:v>
                </c:pt>
                <c:pt idx="97408">
                  <c:v>17.174457</c:v>
                </c:pt>
                <c:pt idx="97409">
                  <c:v>17.193470999999999</c:v>
                </c:pt>
                <c:pt idx="97410">
                  <c:v>17.182690999999998</c:v>
                </c:pt>
                <c:pt idx="97411">
                  <c:v>17.184949</c:v>
                </c:pt>
                <c:pt idx="97412">
                  <c:v>17.202797</c:v>
                </c:pt>
                <c:pt idx="97413">
                  <c:v>17.197116999999999</c:v>
                </c:pt>
                <c:pt idx="97414">
                  <c:v>17.189316999999999</c:v>
                </c:pt>
                <c:pt idx="97415">
                  <c:v>17.194941</c:v>
                </c:pt>
                <c:pt idx="97416">
                  <c:v>17.194928999999998</c:v>
                </c:pt>
                <c:pt idx="97417">
                  <c:v>17.186643</c:v>
                </c:pt>
                <c:pt idx="97418">
                  <c:v>17.193223</c:v>
                </c:pt>
                <c:pt idx="97419">
                  <c:v>17.19745</c:v>
                </c:pt>
                <c:pt idx="97420">
                  <c:v>17.187144</c:v>
                </c:pt>
                <c:pt idx="97421">
                  <c:v>17.192298999999998</c:v>
                </c:pt>
                <c:pt idx="97422">
                  <c:v>17.197621999999999</c:v>
                </c:pt>
                <c:pt idx="97423">
                  <c:v>17.192254999999999</c:v>
                </c:pt>
                <c:pt idx="97424">
                  <c:v>17.193110999999998</c:v>
                </c:pt>
                <c:pt idx="97425">
                  <c:v>17.193618000000001</c:v>
                </c:pt>
                <c:pt idx="97426">
                  <c:v>17.187287999999999</c:v>
                </c:pt>
                <c:pt idx="97427">
                  <c:v>17.186848000000001</c:v>
                </c:pt>
                <c:pt idx="97428">
                  <c:v>17.194459999999999</c:v>
                </c:pt>
                <c:pt idx="97429">
                  <c:v>17.192087999999998</c:v>
                </c:pt>
                <c:pt idx="97430">
                  <c:v>17.185058000000001</c:v>
                </c:pt>
                <c:pt idx="97431">
                  <c:v>17.187512999999999</c:v>
                </c:pt>
                <c:pt idx="97432">
                  <c:v>17.185549999999999</c:v>
                </c:pt>
                <c:pt idx="97433">
                  <c:v>17.184270999999999</c:v>
                </c:pt>
                <c:pt idx="97434">
                  <c:v>17.196553000000002</c:v>
                </c:pt>
                <c:pt idx="97435">
                  <c:v>17.200493999999999</c:v>
                </c:pt>
                <c:pt idx="97436">
                  <c:v>17.190694000000001</c:v>
                </c:pt>
                <c:pt idx="97437">
                  <c:v>17.194002000000001</c:v>
                </c:pt>
                <c:pt idx="97438">
                  <c:v>17.197975</c:v>
                </c:pt>
                <c:pt idx="97439">
                  <c:v>17.187221000000001</c:v>
                </c:pt>
                <c:pt idx="97440">
                  <c:v>17.188635999999999</c:v>
                </c:pt>
                <c:pt idx="97441">
                  <c:v>17.195640000000001</c:v>
                </c:pt>
                <c:pt idx="97442">
                  <c:v>17.187598000000001</c:v>
                </c:pt>
                <c:pt idx="97443">
                  <c:v>17.184913000000002</c:v>
                </c:pt>
                <c:pt idx="97444">
                  <c:v>17.191894999999999</c:v>
                </c:pt>
                <c:pt idx="97445">
                  <c:v>17.192767</c:v>
                </c:pt>
                <c:pt idx="97446">
                  <c:v>17.192405999999998</c:v>
                </c:pt>
                <c:pt idx="97447">
                  <c:v>17.194908000000002</c:v>
                </c:pt>
                <c:pt idx="97448">
                  <c:v>17.188791999999999</c:v>
                </c:pt>
                <c:pt idx="97449">
                  <c:v>17.185994000000001</c:v>
                </c:pt>
                <c:pt idx="97450">
                  <c:v>17.199587999999999</c:v>
                </c:pt>
                <c:pt idx="97451">
                  <c:v>17.19857</c:v>
                </c:pt>
                <c:pt idx="97452">
                  <c:v>17.185759999999998</c:v>
                </c:pt>
                <c:pt idx="97453">
                  <c:v>17.190646999999998</c:v>
                </c:pt>
                <c:pt idx="97454">
                  <c:v>17.195523999999999</c:v>
                </c:pt>
                <c:pt idx="97455">
                  <c:v>17.192446</c:v>
                </c:pt>
                <c:pt idx="97456">
                  <c:v>17.198622</c:v>
                </c:pt>
                <c:pt idx="97457">
                  <c:v>17.205401999999999</c:v>
                </c:pt>
                <c:pt idx="97458">
                  <c:v>17.195163000000001</c:v>
                </c:pt>
                <c:pt idx="97459">
                  <c:v>17.188773999999999</c:v>
                </c:pt>
                <c:pt idx="97460">
                  <c:v>17.201312000000001</c:v>
                </c:pt>
                <c:pt idx="97461">
                  <c:v>17.195066000000001</c:v>
                </c:pt>
                <c:pt idx="97462">
                  <c:v>17.184189</c:v>
                </c:pt>
                <c:pt idx="97463">
                  <c:v>17.201917000000002</c:v>
                </c:pt>
                <c:pt idx="97464">
                  <c:v>17.206116999999999</c:v>
                </c:pt>
                <c:pt idx="97465">
                  <c:v>17.191410999999999</c:v>
                </c:pt>
                <c:pt idx="97466">
                  <c:v>17.195612000000001</c:v>
                </c:pt>
                <c:pt idx="97467">
                  <c:v>17.204888</c:v>
                </c:pt>
                <c:pt idx="97468">
                  <c:v>17.199092</c:v>
                </c:pt>
                <c:pt idx="97469">
                  <c:v>17.199422999999999</c:v>
                </c:pt>
                <c:pt idx="97470">
                  <c:v>17.200641000000001</c:v>
                </c:pt>
                <c:pt idx="97471">
                  <c:v>17.192098000000001</c:v>
                </c:pt>
                <c:pt idx="97472">
                  <c:v>17.197151999999999</c:v>
                </c:pt>
                <c:pt idx="97473">
                  <c:v>17.203354000000001</c:v>
                </c:pt>
                <c:pt idx="97474">
                  <c:v>17.193595999999999</c:v>
                </c:pt>
                <c:pt idx="97475">
                  <c:v>17.191897999999998</c:v>
                </c:pt>
                <c:pt idx="97476">
                  <c:v>17.205504999999999</c:v>
                </c:pt>
                <c:pt idx="97477">
                  <c:v>17.207771000000001</c:v>
                </c:pt>
                <c:pt idx="97478">
                  <c:v>17.193334</c:v>
                </c:pt>
                <c:pt idx="97479">
                  <c:v>17.196003999999999</c:v>
                </c:pt>
                <c:pt idx="97480">
                  <c:v>17.203379999999999</c:v>
                </c:pt>
                <c:pt idx="97481">
                  <c:v>17.192748999999999</c:v>
                </c:pt>
                <c:pt idx="97482">
                  <c:v>17.191426</c:v>
                </c:pt>
                <c:pt idx="97483">
                  <c:v>17.200925999999999</c:v>
                </c:pt>
                <c:pt idx="97484">
                  <c:v>17.202601000000001</c:v>
                </c:pt>
                <c:pt idx="97485">
                  <c:v>17.197274</c:v>
                </c:pt>
                <c:pt idx="97486">
                  <c:v>17.201249000000001</c:v>
                </c:pt>
                <c:pt idx="97487">
                  <c:v>17.207039999999999</c:v>
                </c:pt>
                <c:pt idx="97488">
                  <c:v>17.199884000000001</c:v>
                </c:pt>
                <c:pt idx="97489">
                  <c:v>17.200794999999999</c:v>
                </c:pt>
                <c:pt idx="97490">
                  <c:v>17.207830000000001</c:v>
                </c:pt>
                <c:pt idx="97491">
                  <c:v>17.201657999999998</c:v>
                </c:pt>
                <c:pt idx="97492">
                  <c:v>17.195582000000002</c:v>
                </c:pt>
                <c:pt idx="97493">
                  <c:v>17.197735999999999</c:v>
                </c:pt>
                <c:pt idx="97494">
                  <c:v>17.198301000000001</c:v>
                </c:pt>
                <c:pt idx="97495">
                  <c:v>17.194976</c:v>
                </c:pt>
                <c:pt idx="97496">
                  <c:v>17.200873999999999</c:v>
                </c:pt>
                <c:pt idx="97497">
                  <c:v>17.204298000000001</c:v>
                </c:pt>
                <c:pt idx="97498">
                  <c:v>17.198936</c:v>
                </c:pt>
                <c:pt idx="97499">
                  <c:v>17.206081000000001</c:v>
                </c:pt>
                <c:pt idx="97500">
                  <c:v>17.207910999999999</c:v>
                </c:pt>
                <c:pt idx="97501">
                  <c:v>17.202703</c:v>
                </c:pt>
                <c:pt idx="97502">
                  <c:v>17.211185</c:v>
                </c:pt>
                <c:pt idx="97503">
                  <c:v>17.211763999999999</c:v>
                </c:pt>
                <c:pt idx="97504">
                  <c:v>17.203137000000002</c:v>
                </c:pt>
                <c:pt idx="97505">
                  <c:v>17.206811999999999</c:v>
                </c:pt>
                <c:pt idx="97506">
                  <c:v>17.212427999999999</c:v>
                </c:pt>
                <c:pt idx="97507">
                  <c:v>17.198505999999998</c:v>
                </c:pt>
                <c:pt idx="97508">
                  <c:v>17.192520999999999</c:v>
                </c:pt>
                <c:pt idx="97509">
                  <c:v>17.210398000000001</c:v>
                </c:pt>
                <c:pt idx="97510">
                  <c:v>17.211317999999999</c:v>
                </c:pt>
                <c:pt idx="97511">
                  <c:v>17.202881000000001</c:v>
                </c:pt>
                <c:pt idx="97512">
                  <c:v>17.205978999999999</c:v>
                </c:pt>
                <c:pt idx="97513">
                  <c:v>17.204183</c:v>
                </c:pt>
                <c:pt idx="97514">
                  <c:v>17.198751000000001</c:v>
                </c:pt>
                <c:pt idx="97515">
                  <c:v>17.202680000000001</c:v>
                </c:pt>
                <c:pt idx="97516">
                  <c:v>17.207788000000001</c:v>
                </c:pt>
                <c:pt idx="97517">
                  <c:v>17.202075000000001</c:v>
                </c:pt>
                <c:pt idx="97518">
                  <c:v>17.205055000000002</c:v>
                </c:pt>
                <c:pt idx="97519">
                  <c:v>17.210652</c:v>
                </c:pt>
                <c:pt idx="97520">
                  <c:v>17.203961</c:v>
                </c:pt>
                <c:pt idx="97521">
                  <c:v>17.205195</c:v>
                </c:pt>
                <c:pt idx="97522">
                  <c:v>17.210388999999999</c:v>
                </c:pt>
                <c:pt idx="97523">
                  <c:v>17.209187</c:v>
                </c:pt>
                <c:pt idx="97524">
                  <c:v>17.204837999999999</c:v>
                </c:pt>
                <c:pt idx="97525">
                  <c:v>17.205756000000001</c:v>
                </c:pt>
                <c:pt idx="97526">
                  <c:v>17.207539000000001</c:v>
                </c:pt>
                <c:pt idx="97527">
                  <c:v>17.206320000000002</c:v>
                </c:pt>
                <c:pt idx="97528">
                  <c:v>17.214195</c:v>
                </c:pt>
                <c:pt idx="97529">
                  <c:v>17.216349999999998</c:v>
                </c:pt>
                <c:pt idx="97530">
                  <c:v>17.204993000000002</c:v>
                </c:pt>
                <c:pt idx="97531">
                  <c:v>17.205223</c:v>
                </c:pt>
                <c:pt idx="97532">
                  <c:v>17.210325999999998</c:v>
                </c:pt>
                <c:pt idx="97533">
                  <c:v>17.205451</c:v>
                </c:pt>
                <c:pt idx="97534">
                  <c:v>17.200319</c:v>
                </c:pt>
                <c:pt idx="97535">
                  <c:v>17.201627999999999</c:v>
                </c:pt>
                <c:pt idx="97536">
                  <c:v>17.202047</c:v>
                </c:pt>
                <c:pt idx="97537">
                  <c:v>17.20533</c:v>
                </c:pt>
                <c:pt idx="97538">
                  <c:v>17.212395999999998</c:v>
                </c:pt>
                <c:pt idx="97539">
                  <c:v>17.207391000000001</c:v>
                </c:pt>
                <c:pt idx="97540">
                  <c:v>17.205878999999999</c:v>
                </c:pt>
                <c:pt idx="97541">
                  <c:v>17.212173</c:v>
                </c:pt>
                <c:pt idx="97542">
                  <c:v>17.203968</c:v>
                </c:pt>
                <c:pt idx="97543">
                  <c:v>17.198920000000001</c:v>
                </c:pt>
                <c:pt idx="97544">
                  <c:v>17.210514</c:v>
                </c:pt>
                <c:pt idx="97545">
                  <c:v>17.214655</c:v>
                </c:pt>
                <c:pt idx="97546">
                  <c:v>17.205684000000002</c:v>
                </c:pt>
                <c:pt idx="97547">
                  <c:v>17.210467999999999</c:v>
                </c:pt>
                <c:pt idx="97548">
                  <c:v>17.223542999999999</c:v>
                </c:pt>
                <c:pt idx="97549">
                  <c:v>17.218810000000001</c:v>
                </c:pt>
                <c:pt idx="97550">
                  <c:v>17.216099</c:v>
                </c:pt>
                <c:pt idx="97551">
                  <c:v>17.218116999999999</c:v>
                </c:pt>
                <c:pt idx="97552">
                  <c:v>17.208832000000001</c:v>
                </c:pt>
                <c:pt idx="97553">
                  <c:v>17.207644999999999</c:v>
                </c:pt>
                <c:pt idx="97554">
                  <c:v>17.214634</c:v>
                </c:pt>
                <c:pt idx="97555">
                  <c:v>17.212553</c:v>
                </c:pt>
                <c:pt idx="97556">
                  <c:v>17.207483</c:v>
                </c:pt>
                <c:pt idx="97557">
                  <c:v>17.213391999999999</c:v>
                </c:pt>
                <c:pt idx="97558">
                  <c:v>17.219629999999999</c:v>
                </c:pt>
                <c:pt idx="97559">
                  <c:v>17.212513999999999</c:v>
                </c:pt>
                <c:pt idx="97560">
                  <c:v>17.213536000000001</c:v>
                </c:pt>
                <c:pt idx="97561">
                  <c:v>17.218532</c:v>
                </c:pt>
                <c:pt idx="97562">
                  <c:v>17.211977999999998</c:v>
                </c:pt>
                <c:pt idx="97563">
                  <c:v>17.212150000000001</c:v>
                </c:pt>
                <c:pt idx="97564">
                  <c:v>17.215565999999999</c:v>
                </c:pt>
                <c:pt idx="97565">
                  <c:v>17.210664999999999</c:v>
                </c:pt>
                <c:pt idx="97566">
                  <c:v>17.211492</c:v>
                </c:pt>
                <c:pt idx="97567">
                  <c:v>17.21509</c:v>
                </c:pt>
                <c:pt idx="97568">
                  <c:v>17.206614999999999</c:v>
                </c:pt>
                <c:pt idx="97569">
                  <c:v>17.206582000000001</c:v>
                </c:pt>
                <c:pt idx="97570">
                  <c:v>17.220777999999999</c:v>
                </c:pt>
                <c:pt idx="97571">
                  <c:v>17.216619999999999</c:v>
                </c:pt>
                <c:pt idx="97572">
                  <c:v>17.210173000000001</c:v>
                </c:pt>
                <c:pt idx="97573">
                  <c:v>17.218316000000002</c:v>
                </c:pt>
                <c:pt idx="97574">
                  <c:v>17.219635</c:v>
                </c:pt>
                <c:pt idx="97575">
                  <c:v>17.216474000000002</c:v>
                </c:pt>
                <c:pt idx="97576">
                  <c:v>17.218433000000001</c:v>
                </c:pt>
                <c:pt idx="97577">
                  <c:v>17.216768999999999</c:v>
                </c:pt>
                <c:pt idx="97578">
                  <c:v>17.206728999999999</c:v>
                </c:pt>
                <c:pt idx="97579">
                  <c:v>17.208116</c:v>
                </c:pt>
                <c:pt idx="97580">
                  <c:v>17.214873000000001</c:v>
                </c:pt>
                <c:pt idx="97581">
                  <c:v>17.211514999999999</c:v>
                </c:pt>
                <c:pt idx="97582">
                  <c:v>17.215122000000001</c:v>
                </c:pt>
                <c:pt idx="97583">
                  <c:v>17.218983000000001</c:v>
                </c:pt>
                <c:pt idx="97584">
                  <c:v>17.217739000000002</c:v>
                </c:pt>
                <c:pt idx="97585">
                  <c:v>17.219121000000001</c:v>
                </c:pt>
                <c:pt idx="97586">
                  <c:v>17.221281999999999</c:v>
                </c:pt>
                <c:pt idx="97587">
                  <c:v>17.223247000000001</c:v>
                </c:pt>
                <c:pt idx="97588">
                  <c:v>17.223932999999999</c:v>
                </c:pt>
                <c:pt idx="97589">
                  <c:v>17.226215</c:v>
                </c:pt>
                <c:pt idx="97590">
                  <c:v>17.216593</c:v>
                </c:pt>
                <c:pt idx="97591">
                  <c:v>17.207792999999999</c:v>
                </c:pt>
                <c:pt idx="97592">
                  <c:v>17.216607</c:v>
                </c:pt>
                <c:pt idx="97593">
                  <c:v>17.214323</c:v>
                </c:pt>
                <c:pt idx="97594">
                  <c:v>17.211590000000001</c:v>
                </c:pt>
                <c:pt idx="97595">
                  <c:v>17.218927999999998</c:v>
                </c:pt>
                <c:pt idx="97596">
                  <c:v>17.219650999999999</c:v>
                </c:pt>
                <c:pt idx="97597">
                  <c:v>17.218274999999998</c:v>
                </c:pt>
                <c:pt idx="97598">
                  <c:v>17.220071999999998</c:v>
                </c:pt>
                <c:pt idx="97599">
                  <c:v>17.220728000000001</c:v>
                </c:pt>
                <c:pt idx="97600">
                  <c:v>17.214829000000002</c:v>
                </c:pt>
                <c:pt idx="97601">
                  <c:v>17.218015000000001</c:v>
                </c:pt>
                <c:pt idx="97602">
                  <c:v>17.228465</c:v>
                </c:pt>
                <c:pt idx="97603">
                  <c:v>17.221852999999999</c:v>
                </c:pt>
                <c:pt idx="97604">
                  <c:v>17.218271999999999</c:v>
                </c:pt>
                <c:pt idx="97605">
                  <c:v>17.226545999999999</c:v>
                </c:pt>
                <c:pt idx="97606">
                  <c:v>17.223239</c:v>
                </c:pt>
                <c:pt idx="97607">
                  <c:v>17.218972999999998</c:v>
                </c:pt>
                <c:pt idx="97608">
                  <c:v>17.228605999999999</c:v>
                </c:pt>
                <c:pt idx="97609">
                  <c:v>17.229340000000001</c:v>
                </c:pt>
                <c:pt idx="97610">
                  <c:v>17.220462999999999</c:v>
                </c:pt>
                <c:pt idx="97611">
                  <c:v>17.224094000000001</c:v>
                </c:pt>
                <c:pt idx="97612">
                  <c:v>17.223082999999999</c:v>
                </c:pt>
                <c:pt idx="97613">
                  <c:v>17.216159000000001</c:v>
                </c:pt>
                <c:pt idx="97614">
                  <c:v>17.218720000000001</c:v>
                </c:pt>
                <c:pt idx="97615">
                  <c:v>17.218026999999999</c:v>
                </c:pt>
                <c:pt idx="97616">
                  <c:v>17.221637000000001</c:v>
                </c:pt>
                <c:pt idx="97617">
                  <c:v>17.224587</c:v>
                </c:pt>
                <c:pt idx="97618">
                  <c:v>17.218961</c:v>
                </c:pt>
                <c:pt idx="97619">
                  <c:v>17.216082</c:v>
                </c:pt>
                <c:pt idx="97620">
                  <c:v>17.219933999999999</c:v>
                </c:pt>
                <c:pt idx="97621">
                  <c:v>17.226282999999999</c:v>
                </c:pt>
                <c:pt idx="97622">
                  <c:v>17.220378</c:v>
                </c:pt>
                <c:pt idx="97623">
                  <c:v>17.216581000000001</c:v>
                </c:pt>
                <c:pt idx="97624">
                  <c:v>17.224299999999999</c:v>
                </c:pt>
                <c:pt idx="97625">
                  <c:v>17.223254000000001</c:v>
                </c:pt>
                <c:pt idx="97626">
                  <c:v>17.217447</c:v>
                </c:pt>
                <c:pt idx="97627">
                  <c:v>17.220935000000001</c:v>
                </c:pt>
                <c:pt idx="97628">
                  <c:v>17.229395</c:v>
                </c:pt>
                <c:pt idx="97629">
                  <c:v>17.224347999999999</c:v>
                </c:pt>
                <c:pt idx="97630">
                  <c:v>17.215820000000001</c:v>
                </c:pt>
                <c:pt idx="97631">
                  <c:v>17.221332</c:v>
                </c:pt>
                <c:pt idx="97632">
                  <c:v>17.221820999999998</c:v>
                </c:pt>
                <c:pt idx="97633">
                  <c:v>17.225242999999999</c:v>
                </c:pt>
                <c:pt idx="97634">
                  <c:v>17.234217999999998</c:v>
                </c:pt>
                <c:pt idx="97635">
                  <c:v>17.230104000000001</c:v>
                </c:pt>
                <c:pt idx="97636">
                  <c:v>17.226749000000002</c:v>
                </c:pt>
                <c:pt idx="97637">
                  <c:v>17.234403</c:v>
                </c:pt>
                <c:pt idx="97638">
                  <c:v>17.233181999999999</c:v>
                </c:pt>
                <c:pt idx="97639">
                  <c:v>17.218848999999999</c:v>
                </c:pt>
                <c:pt idx="97640">
                  <c:v>17.224716999999998</c:v>
                </c:pt>
                <c:pt idx="97641">
                  <c:v>17.230802000000001</c:v>
                </c:pt>
                <c:pt idx="97642">
                  <c:v>17.216450999999999</c:v>
                </c:pt>
                <c:pt idx="97643">
                  <c:v>17.218737999999998</c:v>
                </c:pt>
                <c:pt idx="97644">
                  <c:v>17.227201000000001</c:v>
                </c:pt>
                <c:pt idx="97645">
                  <c:v>17.226400000000002</c:v>
                </c:pt>
                <c:pt idx="97646">
                  <c:v>17.237258000000001</c:v>
                </c:pt>
                <c:pt idx="97647">
                  <c:v>17.239364999999999</c:v>
                </c:pt>
                <c:pt idx="97648">
                  <c:v>17.229486000000001</c:v>
                </c:pt>
                <c:pt idx="97649">
                  <c:v>17.235302999999998</c:v>
                </c:pt>
                <c:pt idx="97650">
                  <c:v>17.241413000000001</c:v>
                </c:pt>
                <c:pt idx="97651">
                  <c:v>17.223951</c:v>
                </c:pt>
                <c:pt idx="97652">
                  <c:v>17.223486999999999</c:v>
                </c:pt>
                <c:pt idx="97653">
                  <c:v>17.242021999999999</c:v>
                </c:pt>
                <c:pt idx="97654">
                  <c:v>17.225254</c:v>
                </c:pt>
                <c:pt idx="97655">
                  <c:v>17.211383000000001</c:v>
                </c:pt>
                <c:pt idx="97656">
                  <c:v>17.229144999999999</c:v>
                </c:pt>
                <c:pt idx="97657">
                  <c:v>17.230695999999998</c:v>
                </c:pt>
                <c:pt idx="97658">
                  <c:v>17.218589999999999</c:v>
                </c:pt>
                <c:pt idx="97659">
                  <c:v>17.227371000000002</c:v>
                </c:pt>
                <c:pt idx="97660">
                  <c:v>17.239961000000001</c:v>
                </c:pt>
                <c:pt idx="97661">
                  <c:v>17.227511</c:v>
                </c:pt>
                <c:pt idx="97662">
                  <c:v>17.223336</c:v>
                </c:pt>
                <c:pt idx="97663">
                  <c:v>17.235593000000001</c:v>
                </c:pt>
                <c:pt idx="97664">
                  <c:v>17.224156000000001</c:v>
                </c:pt>
                <c:pt idx="97665">
                  <c:v>17.216024000000001</c:v>
                </c:pt>
                <c:pt idx="97666">
                  <c:v>17.227128</c:v>
                </c:pt>
                <c:pt idx="97667">
                  <c:v>17.228726000000002</c:v>
                </c:pt>
                <c:pt idx="97668">
                  <c:v>17.230682999999999</c:v>
                </c:pt>
                <c:pt idx="97669">
                  <c:v>17.239844999999999</c:v>
                </c:pt>
                <c:pt idx="97670">
                  <c:v>17.234901000000001</c:v>
                </c:pt>
                <c:pt idx="97671">
                  <c:v>17.227639</c:v>
                </c:pt>
                <c:pt idx="97672">
                  <c:v>17.232945999999998</c:v>
                </c:pt>
                <c:pt idx="97673">
                  <c:v>17.230920999999999</c:v>
                </c:pt>
                <c:pt idx="97674">
                  <c:v>17.227291000000001</c:v>
                </c:pt>
                <c:pt idx="97675">
                  <c:v>17.238223000000001</c:v>
                </c:pt>
                <c:pt idx="97676">
                  <c:v>17.239127</c:v>
                </c:pt>
                <c:pt idx="97677">
                  <c:v>17.227003</c:v>
                </c:pt>
                <c:pt idx="97678">
                  <c:v>17.225608000000001</c:v>
                </c:pt>
                <c:pt idx="97679">
                  <c:v>17.232944</c:v>
                </c:pt>
                <c:pt idx="97680">
                  <c:v>17.234248999999998</c:v>
                </c:pt>
                <c:pt idx="97681">
                  <c:v>17.234203000000001</c:v>
                </c:pt>
                <c:pt idx="97682">
                  <c:v>17.240252999999999</c:v>
                </c:pt>
                <c:pt idx="97683">
                  <c:v>17.235495</c:v>
                </c:pt>
                <c:pt idx="97684">
                  <c:v>17.231314999999999</c:v>
                </c:pt>
                <c:pt idx="97685">
                  <c:v>17.234812000000002</c:v>
                </c:pt>
                <c:pt idx="97686">
                  <c:v>17.226412</c:v>
                </c:pt>
                <c:pt idx="97687">
                  <c:v>17.220801999999999</c:v>
                </c:pt>
                <c:pt idx="97688">
                  <c:v>17.230599000000002</c:v>
                </c:pt>
                <c:pt idx="97689">
                  <c:v>17.238973000000001</c:v>
                </c:pt>
                <c:pt idx="97690">
                  <c:v>17.235129000000001</c:v>
                </c:pt>
                <c:pt idx="97691">
                  <c:v>17.235516000000001</c:v>
                </c:pt>
                <c:pt idx="97692">
                  <c:v>17.24333</c:v>
                </c:pt>
                <c:pt idx="97693">
                  <c:v>17.244454999999999</c:v>
                </c:pt>
                <c:pt idx="97694">
                  <c:v>17.242521</c:v>
                </c:pt>
                <c:pt idx="97695">
                  <c:v>17.238157000000001</c:v>
                </c:pt>
                <c:pt idx="97696">
                  <c:v>17.232915999999999</c:v>
                </c:pt>
                <c:pt idx="97697">
                  <c:v>17.237334000000001</c:v>
                </c:pt>
                <c:pt idx="97698">
                  <c:v>17.240120999999998</c:v>
                </c:pt>
                <c:pt idx="97699">
                  <c:v>17.234252000000001</c:v>
                </c:pt>
                <c:pt idx="97700">
                  <c:v>17.231546000000002</c:v>
                </c:pt>
                <c:pt idx="97701">
                  <c:v>17.234725000000001</c:v>
                </c:pt>
                <c:pt idx="97702">
                  <c:v>17.232524000000002</c:v>
                </c:pt>
                <c:pt idx="97703">
                  <c:v>17.228669</c:v>
                </c:pt>
                <c:pt idx="97704">
                  <c:v>17.232991999999999</c:v>
                </c:pt>
                <c:pt idx="97705">
                  <c:v>17.230999000000001</c:v>
                </c:pt>
                <c:pt idx="97706">
                  <c:v>17.228221999999999</c:v>
                </c:pt>
                <c:pt idx="97707">
                  <c:v>17.237006999999998</c:v>
                </c:pt>
                <c:pt idx="97708">
                  <c:v>17.240753999999999</c:v>
                </c:pt>
                <c:pt idx="97709">
                  <c:v>17.239370999999998</c:v>
                </c:pt>
                <c:pt idx="97710">
                  <c:v>17.2485</c:v>
                </c:pt>
                <c:pt idx="97711">
                  <c:v>17.250961</c:v>
                </c:pt>
                <c:pt idx="97712">
                  <c:v>17.232251000000002</c:v>
                </c:pt>
                <c:pt idx="97713">
                  <c:v>17.229806</c:v>
                </c:pt>
                <c:pt idx="97714">
                  <c:v>17.247112999999999</c:v>
                </c:pt>
                <c:pt idx="97715">
                  <c:v>17.234964999999999</c:v>
                </c:pt>
                <c:pt idx="97716">
                  <c:v>17.223354</c:v>
                </c:pt>
                <c:pt idx="97717">
                  <c:v>17.242951000000001</c:v>
                </c:pt>
                <c:pt idx="97718">
                  <c:v>17.247854</c:v>
                </c:pt>
                <c:pt idx="97719">
                  <c:v>17.238461999999998</c:v>
                </c:pt>
                <c:pt idx="97720">
                  <c:v>17.2394</c:v>
                </c:pt>
                <c:pt idx="97721">
                  <c:v>17.242342000000001</c:v>
                </c:pt>
                <c:pt idx="97722">
                  <c:v>17.233357999999999</c:v>
                </c:pt>
                <c:pt idx="97723">
                  <c:v>17.234805999999999</c:v>
                </c:pt>
                <c:pt idx="97724">
                  <c:v>17.244616000000001</c:v>
                </c:pt>
                <c:pt idx="97725">
                  <c:v>17.233498999999998</c:v>
                </c:pt>
                <c:pt idx="97726">
                  <c:v>17.232783999999999</c:v>
                </c:pt>
                <c:pt idx="97727">
                  <c:v>17.242383</c:v>
                </c:pt>
                <c:pt idx="97728">
                  <c:v>17.238524000000002</c:v>
                </c:pt>
                <c:pt idx="97729">
                  <c:v>17.242421</c:v>
                </c:pt>
                <c:pt idx="97730">
                  <c:v>17.252825999999999</c:v>
                </c:pt>
                <c:pt idx="97731">
                  <c:v>17.246575</c:v>
                </c:pt>
                <c:pt idx="97732">
                  <c:v>17.239113</c:v>
                </c:pt>
                <c:pt idx="97733">
                  <c:v>17.251335999999998</c:v>
                </c:pt>
                <c:pt idx="97734">
                  <c:v>17.248546000000001</c:v>
                </c:pt>
                <c:pt idx="97735">
                  <c:v>17.232669000000001</c:v>
                </c:pt>
                <c:pt idx="97736">
                  <c:v>17.239808</c:v>
                </c:pt>
                <c:pt idx="97737">
                  <c:v>17.246216</c:v>
                </c:pt>
                <c:pt idx="97738">
                  <c:v>17.246525999999999</c:v>
                </c:pt>
                <c:pt idx="97739">
                  <c:v>17.244703999999999</c:v>
                </c:pt>
                <c:pt idx="97740">
                  <c:v>17.242090000000001</c:v>
                </c:pt>
                <c:pt idx="97741">
                  <c:v>17.242303</c:v>
                </c:pt>
                <c:pt idx="97742">
                  <c:v>17.236581000000001</c:v>
                </c:pt>
                <c:pt idx="97743">
                  <c:v>17.240804000000001</c:v>
                </c:pt>
                <c:pt idx="97744">
                  <c:v>17.247077999999998</c:v>
                </c:pt>
                <c:pt idx="97745">
                  <c:v>17.243794999999999</c:v>
                </c:pt>
                <c:pt idx="97746">
                  <c:v>17.245139999999999</c:v>
                </c:pt>
                <c:pt idx="97747">
                  <c:v>17.244710000000001</c:v>
                </c:pt>
                <c:pt idx="97748">
                  <c:v>17.240086000000002</c:v>
                </c:pt>
                <c:pt idx="97749">
                  <c:v>17.239546000000001</c:v>
                </c:pt>
                <c:pt idx="97750">
                  <c:v>17.240307999999999</c:v>
                </c:pt>
                <c:pt idx="97751">
                  <c:v>17.237804000000001</c:v>
                </c:pt>
                <c:pt idx="97752">
                  <c:v>17.239536999999999</c:v>
                </c:pt>
                <c:pt idx="97753">
                  <c:v>17.249040000000001</c:v>
                </c:pt>
                <c:pt idx="97754">
                  <c:v>17.253639</c:v>
                </c:pt>
                <c:pt idx="97755">
                  <c:v>17.252103999999999</c:v>
                </c:pt>
                <c:pt idx="97756">
                  <c:v>17.247095999999999</c:v>
                </c:pt>
                <c:pt idx="97757">
                  <c:v>17.242840000000001</c:v>
                </c:pt>
                <c:pt idx="97758">
                  <c:v>17.247648000000002</c:v>
                </c:pt>
                <c:pt idx="97759">
                  <c:v>17.251771999999999</c:v>
                </c:pt>
                <c:pt idx="97760">
                  <c:v>17.247712</c:v>
                </c:pt>
                <c:pt idx="97761">
                  <c:v>17.238956000000002</c:v>
                </c:pt>
                <c:pt idx="97762">
                  <c:v>17.244309999999999</c:v>
                </c:pt>
                <c:pt idx="97763">
                  <c:v>17.251714</c:v>
                </c:pt>
                <c:pt idx="97764">
                  <c:v>17.241872999999998</c:v>
                </c:pt>
                <c:pt idx="97765">
                  <c:v>17.244036999999999</c:v>
                </c:pt>
                <c:pt idx="97766">
                  <c:v>17.248049999999999</c:v>
                </c:pt>
                <c:pt idx="97767">
                  <c:v>17.241627000000001</c:v>
                </c:pt>
                <c:pt idx="97768">
                  <c:v>17.247243999999998</c:v>
                </c:pt>
                <c:pt idx="97769">
                  <c:v>17.246787000000001</c:v>
                </c:pt>
                <c:pt idx="97770">
                  <c:v>17.238579000000001</c:v>
                </c:pt>
                <c:pt idx="97771">
                  <c:v>17.244454999999999</c:v>
                </c:pt>
                <c:pt idx="97772">
                  <c:v>17.252220000000001</c:v>
                </c:pt>
                <c:pt idx="97773">
                  <c:v>17.247871</c:v>
                </c:pt>
                <c:pt idx="97774">
                  <c:v>17.252061000000001</c:v>
                </c:pt>
                <c:pt idx="97775">
                  <c:v>17.263569</c:v>
                </c:pt>
                <c:pt idx="97776">
                  <c:v>17.256685999999998</c:v>
                </c:pt>
                <c:pt idx="97777">
                  <c:v>17.251384999999999</c:v>
                </c:pt>
                <c:pt idx="97778">
                  <c:v>17.256730999999998</c:v>
                </c:pt>
                <c:pt idx="97779">
                  <c:v>17.250018000000001</c:v>
                </c:pt>
                <c:pt idx="97780">
                  <c:v>17.247219000000001</c:v>
                </c:pt>
                <c:pt idx="97781">
                  <c:v>17.253587</c:v>
                </c:pt>
                <c:pt idx="97782">
                  <c:v>17.247879999999999</c:v>
                </c:pt>
                <c:pt idx="97783">
                  <c:v>17.241040000000002</c:v>
                </c:pt>
                <c:pt idx="97784">
                  <c:v>17.249870999999999</c:v>
                </c:pt>
                <c:pt idx="97785">
                  <c:v>17.248190999999998</c:v>
                </c:pt>
                <c:pt idx="97786">
                  <c:v>17.235872000000001</c:v>
                </c:pt>
                <c:pt idx="97787">
                  <c:v>17.24391</c:v>
                </c:pt>
                <c:pt idx="97788">
                  <c:v>17.247699999999998</c:v>
                </c:pt>
                <c:pt idx="97789">
                  <c:v>17.246137999999998</c:v>
                </c:pt>
                <c:pt idx="97790">
                  <c:v>17.260151</c:v>
                </c:pt>
                <c:pt idx="97791">
                  <c:v>17.258196000000002</c:v>
                </c:pt>
                <c:pt idx="97792">
                  <c:v>17.243569999999998</c:v>
                </c:pt>
                <c:pt idx="97793">
                  <c:v>17.245812999999998</c:v>
                </c:pt>
                <c:pt idx="97794">
                  <c:v>17.258963999999999</c:v>
                </c:pt>
                <c:pt idx="97795">
                  <c:v>17.261723</c:v>
                </c:pt>
                <c:pt idx="97796">
                  <c:v>17.260757000000002</c:v>
                </c:pt>
                <c:pt idx="97797">
                  <c:v>17.262923000000001</c:v>
                </c:pt>
                <c:pt idx="97798">
                  <c:v>17.249233</c:v>
                </c:pt>
                <c:pt idx="97799">
                  <c:v>17.244527999999999</c:v>
                </c:pt>
                <c:pt idx="97800">
                  <c:v>17.253898</c:v>
                </c:pt>
                <c:pt idx="97801">
                  <c:v>17.251131000000001</c:v>
                </c:pt>
                <c:pt idx="97802">
                  <c:v>17.249303999999999</c:v>
                </c:pt>
                <c:pt idx="97803">
                  <c:v>17.251107999999999</c:v>
                </c:pt>
                <c:pt idx="97804">
                  <c:v>17.245846</c:v>
                </c:pt>
                <c:pt idx="97805">
                  <c:v>17.245726000000001</c:v>
                </c:pt>
                <c:pt idx="97806">
                  <c:v>17.255448000000001</c:v>
                </c:pt>
                <c:pt idx="97807">
                  <c:v>17.256459</c:v>
                </c:pt>
                <c:pt idx="97808">
                  <c:v>17.246753999999999</c:v>
                </c:pt>
                <c:pt idx="97809">
                  <c:v>17.252493000000001</c:v>
                </c:pt>
                <c:pt idx="97810">
                  <c:v>17.258645999999999</c:v>
                </c:pt>
                <c:pt idx="97811">
                  <c:v>17.256145</c:v>
                </c:pt>
                <c:pt idx="97812">
                  <c:v>17.257636000000002</c:v>
                </c:pt>
                <c:pt idx="97813">
                  <c:v>17.259236000000001</c:v>
                </c:pt>
                <c:pt idx="97814">
                  <c:v>17.259528</c:v>
                </c:pt>
                <c:pt idx="97815">
                  <c:v>17.257586</c:v>
                </c:pt>
                <c:pt idx="97816">
                  <c:v>17.258399000000001</c:v>
                </c:pt>
                <c:pt idx="97817">
                  <c:v>17.253471999999999</c:v>
                </c:pt>
                <c:pt idx="97818">
                  <c:v>17.25121</c:v>
                </c:pt>
                <c:pt idx="97819">
                  <c:v>17.260728</c:v>
                </c:pt>
                <c:pt idx="97820">
                  <c:v>17.257321000000001</c:v>
                </c:pt>
                <c:pt idx="97821">
                  <c:v>17.255096999999999</c:v>
                </c:pt>
                <c:pt idx="97822">
                  <c:v>17.262232999999998</c:v>
                </c:pt>
                <c:pt idx="97823">
                  <c:v>17.258482999999998</c:v>
                </c:pt>
                <c:pt idx="97824">
                  <c:v>17.254109</c:v>
                </c:pt>
                <c:pt idx="97825">
                  <c:v>17.257937999999999</c:v>
                </c:pt>
                <c:pt idx="97826">
                  <c:v>17.258631000000001</c:v>
                </c:pt>
                <c:pt idx="97827">
                  <c:v>17.251739000000001</c:v>
                </c:pt>
                <c:pt idx="97828">
                  <c:v>17.253302999999999</c:v>
                </c:pt>
                <c:pt idx="97829">
                  <c:v>17.261178000000001</c:v>
                </c:pt>
                <c:pt idx="97830">
                  <c:v>17.260228000000001</c:v>
                </c:pt>
                <c:pt idx="97831">
                  <c:v>17.262409999999999</c:v>
                </c:pt>
                <c:pt idx="97832">
                  <c:v>17.264126999999998</c:v>
                </c:pt>
                <c:pt idx="97833">
                  <c:v>17.257567000000002</c:v>
                </c:pt>
                <c:pt idx="97834">
                  <c:v>17.256017</c:v>
                </c:pt>
                <c:pt idx="97835">
                  <c:v>17.260543999999999</c:v>
                </c:pt>
                <c:pt idx="97836">
                  <c:v>17.257076999999999</c:v>
                </c:pt>
                <c:pt idx="97837">
                  <c:v>17.252586000000001</c:v>
                </c:pt>
                <c:pt idx="97838">
                  <c:v>17.260166999999999</c:v>
                </c:pt>
                <c:pt idx="97839">
                  <c:v>17.25629</c:v>
                </c:pt>
                <c:pt idx="97840">
                  <c:v>17.247716</c:v>
                </c:pt>
                <c:pt idx="97841">
                  <c:v>17.258678</c:v>
                </c:pt>
                <c:pt idx="97842">
                  <c:v>17.262084000000002</c:v>
                </c:pt>
                <c:pt idx="97843">
                  <c:v>17.262395999999999</c:v>
                </c:pt>
                <c:pt idx="97844">
                  <c:v>17.269769</c:v>
                </c:pt>
                <c:pt idx="97845">
                  <c:v>17.265135999999998</c:v>
                </c:pt>
                <c:pt idx="97846">
                  <c:v>17.255827</c:v>
                </c:pt>
                <c:pt idx="97847">
                  <c:v>17.254812999999999</c:v>
                </c:pt>
                <c:pt idx="97848">
                  <c:v>17.257742</c:v>
                </c:pt>
                <c:pt idx="97849">
                  <c:v>17.254428000000001</c:v>
                </c:pt>
                <c:pt idx="97850">
                  <c:v>17.257244</c:v>
                </c:pt>
                <c:pt idx="97851">
                  <c:v>17.268613999999999</c:v>
                </c:pt>
                <c:pt idx="97852">
                  <c:v>17.262875000000001</c:v>
                </c:pt>
                <c:pt idx="97853">
                  <c:v>17.255497999999999</c:v>
                </c:pt>
                <c:pt idx="97854">
                  <c:v>17.260290999999999</c:v>
                </c:pt>
                <c:pt idx="97855">
                  <c:v>17.260793</c:v>
                </c:pt>
                <c:pt idx="97856">
                  <c:v>17.262384999999998</c:v>
                </c:pt>
                <c:pt idx="97857">
                  <c:v>17.273575000000001</c:v>
                </c:pt>
                <c:pt idx="97858">
                  <c:v>17.267296000000002</c:v>
                </c:pt>
                <c:pt idx="97859">
                  <c:v>17.251625000000001</c:v>
                </c:pt>
                <c:pt idx="97860">
                  <c:v>17.259359</c:v>
                </c:pt>
                <c:pt idx="97861">
                  <c:v>17.262740999999998</c:v>
                </c:pt>
                <c:pt idx="97862">
                  <c:v>17.255848</c:v>
                </c:pt>
                <c:pt idx="97863">
                  <c:v>17.266805000000002</c:v>
                </c:pt>
                <c:pt idx="97864">
                  <c:v>17.269539999999999</c:v>
                </c:pt>
                <c:pt idx="97865">
                  <c:v>17.254200999999998</c:v>
                </c:pt>
                <c:pt idx="97866">
                  <c:v>17.254313</c:v>
                </c:pt>
                <c:pt idx="97867">
                  <c:v>17.267831000000001</c:v>
                </c:pt>
                <c:pt idx="97868">
                  <c:v>17.266788999999999</c:v>
                </c:pt>
                <c:pt idx="97869">
                  <c:v>17.262761999999999</c:v>
                </c:pt>
                <c:pt idx="97870">
                  <c:v>17.267641000000001</c:v>
                </c:pt>
                <c:pt idx="97871">
                  <c:v>17.261341000000002</c:v>
                </c:pt>
                <c:pt idx="97872">
                  <c:v>17.253202000000002</c:v>
                </c:pt>
                <c:pt idx="97873">
                  <c:v>17.261202999999998</c:v>
                </c:pt>
                <c:pt idx="97874">
                  <c:v>17.266701999999999</c:v>
                </c:pt>
                <c:pt idx="97875">
                  <c:v>17.269206000000001</c:v>
                </c:pt>
                <c:pt idx="97876">
                  <c:v>17.276796999999998</c:v>
                </c:pt>
                <c:pt idx="97877">
                  <c:v>17.273529</c:v>
                </c:pt>
                <c:pt idx="97878">
                  <c:v>17.26623</c:v>
                </c:pt>
                <c:pt idx="97879">
                  <c:v>17.277975000000001</c:v>
                </c:pt>
                <c:pt idx="97880">
                  <c:v>17.282314</c:v>
                </c:pt>
                <c:pt idx="97881">
                  <c:v>17.26286</c:v>
                </c:pt>
                <c:pt idx="97882">
                  <c:v>17.264551000000001</c:v>
                </c:pt>
                <c:pt idx="97883">
                  <c:v>17.277132999999999</c:v>
                </c:pt>
                <c:pt idx="97884">
                  <c:v>17.269493000000001</c:v>
                </c:pt>
                <c:pt idx="97885">
                  <c:v>17.265004999999999</c:v>
                </c:pt>
                <c:pt idx="97886">
                  <c:v>17.263366999999999</c:v>
                </c:pt>
                <c:pt idx="97887">
                  <c:v>17.261696000000001</c:v>
                </c:pt>
                <c:pt idx="97888">
                  <c:v>17.270406999999999</c:v>
                </c:pt>
                <c:pt idx="97889">
                  <c:v>17.277739</c:v>
                </c:pt>
                <c:pt idx="97890">
                  <c:v>17.265201000000001</c:v>
                </c:pt>
                <c:pt idx="97891">
                  <c:v>17.255635000000002</c:v>
                </c:pt>
                <c:pt idx="97892">
                  <c:v>17.268249999999998</c:v>
                </c:pt>
                <c:pt idx="97893">
                  <c:v>17.271421</c:v>
                </c:pt>
                <c:pt idx="97894">
                  <c:v>17.264071999999999</c:v>
                </c:pt>
                <c:pt idx="97895">
                  <c:v>17.265329999999999</c:v>
                </c:pt>
                <c:pt idx="97896">
                  <c:v>17.265134</c:v>
                </c:pt>
                <c:pt idx="97897">
                  <c:v>17.261685</c:v>
                </c:pt>
                <c:pt idx="97898">
                  <c:v>17.265367000000001</c:v>
                </c:pt>
                <c:pt idx="97899">
                  <c:v>17.274625</c:v>
                </c:pt>
                <c:pt idx="97900">
                  <c:v>17.273112000000001</c:v>
                </c:pt>
                <c:pt idx="97901">
                  <c:v>17.264841000000001</c:v>
                </c:pt>
                <c:pt idx="97902">
                  <c:v>17.268274999999999</c:v>
                </c:pt>
                <c:pt idx="97903">
                  <c:v>17.268868999999999</c:v>
                </c:pt>
                <c:pt idx="97904">
                  <c:v>17.271629999999998</c:v>
                </c:pt>
                <c:pt idx="97905">
                  <c:v>17.279160000000001</c:v>
                </c:pt>
                <c:pt idx="97906">
                  <c:v>17.272216</c:v>
                </c:pt>
                <c:pt idx="97907">
                  <c:v>17.268841999999999</c:v>
                </c:pt>
                <c:pt idx="97908">
                  <c:v>17.274872999999999</c:v>
                </c:pt>
                <c:pt idx="97909">
                  <c:v>17.269521000000001</c:v>
                </c:pt>
                <c:pt idx="97910">
                  <c:v>17.262443000000001</c:v>
                </c:pt>
                <c:pt idx="97911">
                  <c:v>17.270665999999999</c:v>
                </c:pt>
                <c:pt idx="97912">
                  <c:v>17.269244</c:v>
                </c:pt>
                <c:pt idx="97913">
                  <c:v>17.258524000000001</c:v>
                </c:pt>
                <c:pt idx="97914">
                  <c:v>17.269280999999999</c:v>
                </c:pt>
                <c:pt idx="97915">
                  <c:v>17.275905999999999</c:v>
                </c:pt>
                <c:pt idx="97916">
                  <c:v>17.269492</c:v>
                </c:pt>
                <c:pt idx="97917">
                  <c:v>17.275300999999999</c:v>
                </c:pt>
                <c:pt idx="97918">
                  <c:v>17.277557000000002</c:v>
                </c:pt>
                <c:pt idx="97919">
                  <c:v>17.268682999999999</c:v>
                </c:pt>
                <c:pt idx="97920">
                  <c:v>17.269164</c:v>
                </c:pt>
                <c:pt idx="97921">
                  <c:v>17.282662999999999</c:v>
                </c:pt>
                <c:pt idx="97922">
                  <c:v>17.272214000000002</c:v>
                </c:pt>
                <c:pt idx="97923">
                  <c:v>17.256938999999999</c:v>
                </c:pt>
                <c:pt idx="97924">
                  <c:v>17.275580000000001</c:v>
                </c:pt>
                <c:pt idx="97925">
                  <c:v>17.276952999999999</c:v>
                </c:pt>
                <c:pt idx="97926">
                  <c:v>17.264621000000002</c:v>
                </c:pt>
                <c:pt idx="97927">
                  <c:v>17.277701</c:v>
                </c:pt>
                <c:pt idx="97928">
                  <c:v>17.28274</c:v>
                </c:pt>
                <c:pt idx="97929">
                  <c:v>17.271946</c:v>
                </c:pt>
                <c:pt idx="97930">
                  <c:v>17.273292000000001</c:v>
                </c:pt>
                <c:pt idx="97931">
                  <c:v>17.280201999999999</c:v>
                </c:pt>
                <c:pt idx="97932">
                  <c:v>17.270453</c:v>
                </c:pt>
                <c:pt idx="97933">
                  <c:v>17.267678</c:v>
                </c:pt>
                <c:pt idx="97934">
                  <c:v>17.277743000000001</c:v>
                </c:pt>
                <c:pt idx="97935">
                  <c:v>17.271588000000001</c:v>
                </c:pt>
                <c:pt idx="97936">
                  <c:v>17.269423</c:v>
                </c:pt>
                <c:pt idx="97937">
                  <c:v>17.280933999999998</c:v>
                </c:pt>
                <c:pt idx="97938">
                  <c:v>17.280062000000001</c:v>
                </c:pt>
                <c:pt idx="97939">
                  <c:v>17.274671999999999</c:v>
                </c:pt>
                <c:pt idx="97940">
                  <c:v>17.283185</c:v>
                </c:pt>
                <c:pt idx="97941">
                  <c:v>17.283435000000001</c:v>
                </c:pt>
                <c:pt idx="97942">
                  <c:v>17.269947999999999</c:v>
                </c:pt>
                <c:pt idx="97943">
                  <c:v>17.27328</c:v>
                </c:pt>
                <c:pt idx="97944">
                  <c:v>17.276146000000001</c:v>
                </c:pt>
                <c:pt idx="97945">
                  <c:v>17.267499000000001</c:v>
                </c:pt>
                <c:pt idx="97946">
                  <c:v>17.274017000000001</c:v>
                </c:pt>
                <c:pt idx="97947">
                  <c:v>17.283187000000002</c:v>
                </c:pt>
                <c:pt idx="97948">
                  <c:v>17.281324000000001</c:v>
                </c:pt>
                <c:pt idx="97949">
                  <c:v>17.279917000000001</c:v>
                </c:pt>
                <c:pt idx="97950">
                  <c:v>17.281707000000001</c:v>
                </c:pt>
                <c:pt idx="97951">
                  <c:v>17.279909</c:v>
                </c:pt>
                <c:pt idx="97952">
                  <c:v>17.280818</c:v>
                </c:pt>
                <c:pt idx="97953">
                  <c:v>17.287706</c:v>
                </c:pt>
                <c:pt idx="97954">
                  <c:v>17.276861</c:v>
                </c:pt>
                <c:pt idx="97955">
                  <c:v>17.269358</c:v>
                </c:pt>
                <c:pt idx="97956">
                  <c:v>17.283550000000002</c:v>
                </c:pt>
                <c:pt idx="97957">
                  <c:v>17.279487</c:v>
                </c:pt>
                <c:pt idx="97958">
                  <c:v>17.270634999999999</c:v>
                </c:pt>
                <c:pt idx="97959">
                  <c:v>17.278344000000001</c:v>
                </c:pt>
                <c:pt idx="97960">
                  <c:v>17.279420999999999</c:v>
                </c:pt>
                <c:pt idx="97961">
                  <c:v>17.273076</c:v>
                </c:pt>
                <c:pt idx="97962">
                  <c:v>17.278873000000001</c:v>
                </c:pt>
                <c:pt idx="97963">
                  <c:v>17.288948000000001</c:v>
                </c:pt>
                <c:pt idx="97964">
                  <c:v>17.284120000000001</c:v>
                </c:pt>
                <c:pt idx="97965">
                  <c:v>17.284911999999998</c:v>
                </c:pt>
                <c:pt idx="97966">
                  <c:v>17.288882000000001</c:v>
                </c:pt>
                <c:pt idx="97967">
                  <c:v>17.274844999999999</c:v>
                </c:pt>
                <c:pt idx="97968">
                  <c:v>17.272545999999998</c:v>
                </c:pt>
                <c:pt idx="97969">
                  <c:v>17.284797999999999</c:v>
                </c:pt>
                <c:pt idx="97970">
                  <c:v>17.279706000000001</c:v>
                </c:pt>
                <c:pt idx="97971">
                  <c:v>17.272303999999998</c:v>
                </c:pt>
                <c:pt idx="97972">
                  <c:v>17.282238</c:v>
                </c:pt>
                <c:pt idx="97973">
                  <c:v>17.281117999999999</c:v>
                </c:pt>
                <c:pt idx="97974">
                  <c:v>17.270568999999998</c:v>
                </c:pt>
                <c:pt idx="97975">
                  <c:v>17.282952000000002</c:v>
                </c:pt>
                <c:pt idx="97976">
                  <c:v>17.292961999999999</c:v>
                </c:pt>
                <c:pt idx="97977">
                  <c:v>17.286116</c:v>
                </c:pt>
                <c:pt idx="97978">
                  <c:v>17.283358</c:v>
                </c:pt>
                <c:pt idx="97979">
                  <c:v>17.280850000000001</c:v>
                </c:pt>
                <c:pt idx="97980">
                  <c:v>17.273069</c:v>
                </c:pt>
                <c:pt idx="97981">
                  <c:v>17.274636000000001</c:v>
                </c:pt>
                <c:pt idx="97982">
                  <c:v>17.288491</c:v>
                </c:pt>
                <c:pt idx="97983">
                  <c:v>17.289491999999999</c:v>
                </c:pt>
                <c:pt idx="97984">
                  <c:v>17.283152999999999</c:v>
                </c:pt>
                <c:pt idx="97985">
                  <c:v>17.288947</c:v>
                </c:pt>
                <c:pt idx="97986">
                  <c:v>17.289007999999999</c:v>
                </c:pt>
                <c:pt idx="97987">
                  <c:v>17.283173000000001</c:v>
                </c:pt>
                <c:pt idx="97988">
                  <c:v>17.287078000000001</c:v>
                </c:pt>
                <c:pt idx="97989">
                  <c:v>17.290627000000001</c:v>
                </c:pt>
                <c:pt idx="97990">
                  <c:v>17.284134000000002</c:v>
                </c:pt>
                <c:pt idx="97991">
                  <c:v>17.284458000000001</c:v>
                </c:pt>
                <c:pt idx="97992">
                  <c:v>17.292427</c:v>
                </c:pt>
                <c:pt idx="97993">
                  <c:v>17.277781000000001</c:v>
                </c:pt>
                <c:pt idx="97994">
                  <c:v>17.272666000000001</c:v>
                </c:pt>
                <c:pt idx="97995">
                  <c:v>17.292522000000002</c:v>
                </c:pt>
                <c:pt idx="97996">
                  <c:v>17.284127000000002</c:v>
                </c:pt>
                <c:pt idx="97997">
                  <c:v>17.272753999999999</c:v>
                </c:pt>
                <c:pt idx="97998">
                  <c:v>17.290931</c:v>
                </c:pt>
                <c:pt idx="97999">
                  <c:v>17.293894000000002</c:v>
                </c:pt>
                <c:pt idx="98000">
                  <c:v>17.281789</c:v>
                </c:pt>
                <c:pt idx="98001">
                  <c:v>17.290028</c:v>
                </c:pt>
                <c:pt idx="98002">
                  <c:v>17.296565000000001</c:v>
                </c:pt>
                <c:pt idx="98003">
                  <c:v>17.285319999999999</c:v>
                </c:pt>
                <c:pt idx="98004">
                  <c:v>17.287334000000001</c:v>
                </c:pt>
                <c:pt idx="98005">
                  <c:v>17.289714</c:v>
                </c:pt>
                <c:pt idx="98006">
                  <c:v>17.278338000000002</c:v>
                </c:pt>
                <c:pt idx="98007">
                  <c:v>17.280548</c:v>
                </c:pt>
                <c:pt idx="98008">
                  <c:v>17.288595000000001</c:v>
                </c:pt>
                <c:pt idx="98009">
                  <c:v>17.290686000000001</c:v>
                </c:pt>
                <c:pt idx="98010">
                  <c:v>17.288962999999999</c:v>
                </c:pt>
                <c:pt idx="98011">
                  <c:v>17.287420999999998</c:v>
                </c:pt>
                <c:pt idx="98012">
                  <c:v>17.284333</c:v>
                </c:pt>
                <c:pt idx="98013">
                  <c:v>17.283393</c:v>
                </c:pt>
                <c:pt idx="98014">
                  <c:v>17.293951</c:v>
                </c:pt>
                <c:pt idx="98015">
                  <c:v>17.289805000000001</c:v>
                </c:pt>
                <c:pt idx="98016">
                  <c:v>17.281189999999999</c:v>
                </c:pt>
                <c:pt idx="98017">
                  <c:v>17.294060999999999</c:v>
                </c:pt>
                <c:pt idx="98018">
                  <c:v>17.294612999999998</c:v>
                </c:pt>
                <c:pt idx="98019">
                  <c:v>17.278718999999999</c:v>
                </c:pt>
                <c:pt idx="98020">
                  <c:v>17.284172000000002</c:v>
                </c:pt>
                <c:pt idx="98021">
                  <c:v>17.297936</c:v>
                </c:pt>
                <c:pt idx="98022">
                  <c:v>17.284306999999998</c:v>
                </c:pt>
                <c:pt idx="98023">
                  <c:v>17.281196999999999</c:v>
                </c:pt>
                <c:pt idx="98024">
                  <c:v>17.302834000000001</c:v>
                </c:pt>
                <c:pt idx="98025">
                  <c:v>17.301752</c:v>
                </c:pt>
                <c:pt idx="98026">
                  <c:v>17.294225999999998</c:v>
                </c:pt>
                <c:pt idx="98027">
                  <c:v>17.296275000000001</c:v>
                </c:pt>
                <c:pt idx="98028">
                  <c:v>17.292393000000001</c:v>
                </c:pt>
                <c:pt idx="98029">
                  <c:v>17.291523999999999</c:v>
                </c:pt>
                <c:pt idx="98030">
                  <c:v>17.293046</c:v>
                </c:pt>
                <c:pt idx="98031">
                  <c:v>17.289262000000001</c:v>
                </c:pt>
                <c:pt idx="98032">
                  <c:v>17.286113</c:v>
                </c:pt>
                <c:pt idx="98033">
                  <c:v>17.29072</c:v>
                </c:pt>
                <c:pt idx="98034">
                  <c:v>17.292214000000001</c:v>
                </c:pt>
                <c:pt idx="98035">
                  <c:v>17.287984999999999</c:v>
                </c:pt>
                <c:pt idx="98036">
                  <c:v>17.294370000000001</c:v>
                </c:pt>
                <c:pt idx="98037">
                  <c:v>17.296894999999999</c:v>
                </c:pt>
                <c:pt idx="98038">
                  <c:v>17.282236000000001</c:v>
                </c:pt>
                <c:pt idx="98039">
                  <c:v>17.280342000000001</c:v>
                </c:pt>
                <c:pt idx="98040">
                  <c:v>17.293831000000001</c:v>
                </c:pt>
                <c:pt idx="98041">
                  <c:v>17.290416</c:v>
                </c:pt>
                <c:pt idx="98042">
                  <c:v>17.280381999999999</c:v>
                </c:pt>
                <c:pt idx="98043">
                  <c:v>17.292033</c:v>
                </c:pt>
                <c:pt idx="98044">
                  <c:v>17.303234</c:v>
                </c:pt>
                <c:pt idx="98045">
                  <c:v>17.301742999999998</c:v>
                </c:pt>
                <c:pt idx="98046">
                  <c:v>17.302412</c:v>
                </c:pt>
                <c:pt idx="98047">
                  <c:v>17.293735999999999</c:v>
                </c:pt>
                <c:pt idx="98048">
                  <c:v>17.288931999999999</c:v>
                </c:pt>
                <c:pt idx="98049">
                  <c:v>17.299292999999999</c:v>
                </c:pt>
                <c:pt idx="98050">
                  <c:v>17.301572</c:v>
                </c:pt>
                <c:pt idx="98051">
                  <c:v>17.294467999999998</c:v>
                </c:pt>
                <c:pt idx="98052">
                  <c:v>17.295258</c:v>
                </c:pt>
                <c:pt idx="98053">
                  <c:v>17.302128</c:v>
                </c:pt>
                <c:pt idx="98054">
                  <c:v>17.296455999999999</c:v>
                </c:pt>
                <c:pt idx="98055">
                  <c:v>17.295901000000001</c:v>
                </c:pt>
                <c:pt idx="98056">
                  <c:v>17.299776000000001</c:v>
                </c:pt>
                <c:pt idx="98057">
                  <c:v>17.284839999999999</c:v>
                </c:pt>
                <c:pt idx="98058">
                  <c:v>17.284212</c:v>
                </c:pt>
                <c:pt idx="98059">
                  <c:v>17.301155000000001</c:v>
                </c:pt>
                <c:pt idx="98060">
                  <c:v>17.299911000000002</c:v>
                </c:pt>
                <c:pt idx="98061">
                  <c:v>17.292983</c:v>
                </c:pt>
                <c:pt idx="98062">
                  <c:v>17.301922000000001</c:v>
                </c:pt>
                <c:pt idx="98063">
                  <c:v>17.302561000000001</c:v>
                </c:pt>
                <c:pt idx="98064">
                  <c:v>17.289006000000001</c:v>
                </c:pt>
                <c:pt idx="98065">
                  <c:v>17.292438000000001</c:v>
                </c:pt>
                <c:pt idx="98066">
                  <c:v>17.300395000000002</c:v>
                </c:pt>
                <c:pt idx="98067">
                  <c:v>17.291457000000001</c:v>
                </c:pt>
                <c:pt idx="98068">
                  <c:v>17.290773999999999</c:v>
                </c:pt>
                <c:pt idx="98069">
                  <c:v>17.297108000000001</c:v>
                </c:pt>
                <c:pt idx="98070">
                  <c:v>17.293354999999998</c:v>
                </c:pt>
                <c:pt idx="98071">
                  <c:v>17.299658999999998</c:v>
                </c:pt>
                <c:pt idx="98072">
                  <c:v>17.307199000000001</c:v>
                </c:pt>
                <c:pt idx="98073">
                  <c:v>17.291528</c:v>
                </c:pt>
                <c:pt idx="98074">
                  <c:v>17.289090000000002</c:v>
                </c:pt>
                <c:pt idx="98075">
                  <c:v>17.312512999999999</c:v>
                </c:pt>
                <c:pt idx="98076">
                  <c:v>17.305624000000002</c:v>
                </c:pt>
                <c:pt idx="98077">
                  <c:v>17.285986000000001</c:v>
                </c:pt>
                <c:pt idx="98078">
                  <c:v>17.294533999999999</c:v>
                </c:pt>
                <c:pt idx="98079">
                  <c:v>17.304731</c:v>
                </c:pt>
                <c:pt idx="98080">
                  <c:v>17.301268</c:v>
                </c:pt>
                <c:pt idx="98081">
                  <c:v>17.296813</c:v>
                </c:pt>
                <c:pt idx="98082">
                  <c:v>17.297277999999999</c:v>
                </c:pt>
                <c:pt idx="98083">
                  <c:v>17.296133000000001</c:v>
                </c:pt>
                <c:pt idx="98084">
                  <c:v>17.294967</c:v>
                </c:pt>
                <c:pt idx="98085">
                  <c:v>17.302240999999999</c:v>
                </c:pt>
                <c:pt idx="98086">
                  <c:v>17.304264</c:v>
                </c:pt>
                <c:pt idx="98087">
                  <c:v>17.302472999999999</c:v>
                </c:pt>
                <c:pt idx="98088">
                  <c:v>17.303591999999998</c:v>
                </c:pt>
                <c:pt idx="98089">
                  <c:v>17.302303999999999</c:v>
                </c:pt>
                <c:pt idx="98090">
                  <c:v>17.306578999999999</c:v>
                </c:pt>
                <c:pt idx="98091">
                  <c:v>17.309165</c:v>
                </c:pt>
                <c:pt idx="98092">
                  <c:v>17.296600999999999</c:v>
                </c:pt>
                <c:pt idx="98093">
                  <c:v>17.288553</c:v>
                </c:pt>
                <c:pt idx="98094">
                  <c:v>17.302907000000001</c:v>
                </c:pt>
                <c:pt idx="98095">
                  <c:v>17.305423000000001</c:v>
                </c:pt>
                <c:pt idx="98096">
                  <c:v>17.291722</c:v>
                </c:pt>
                <c:pt idx="98097">
                  <c:v>17.299838999999999</c:v>
                </c:pt>
                <c:pt idx="98098">
                  <c:v>17.312950000000001</c:v>
                </c:pt>
                <c:pt idx="98099">
                  <c:v>17.305855000000001</c:v>
                </c:pt>
                <c:pt idx="98100">
                  <c:v>17.300219999999999</c:v>
                </c:pt>
                <c:pt idx="98101">
                  <c:v>17.300733000000001</c:v>
                </c:pt>
                <c:pt idx="98102">
                  <c:v>17.304217999999999</c:v>
                </c:pt>
                <c:pt idx="98103">
                  <c:v>17.308724999999999</c:v>
                </c:pt>
                <c:pt idx="98104">
                  <c:v>17.301497999999999</c:v>
                </c:pt>
                <c:pt idx="98105">
                  <c:v>17.292209</c:v>
                </c:pt>
                <c:pt idx="98106">
                  <c:v>17.295864999999999</c:v>
                </c:pt>
                <c:pt idx="98107">
                  <c:v>17.304058000000001</c:v>
                </c:pt>
                <c:pt idx="98108">
                  <c:v>17.302517000000002</c:v>
                </c:pt>
                <c:pt idx="98109">
                  <c:v>17.305948000000001</c:v>
                </c:pt>
                <c:pt idx="98110">
                  <c:v>17.313237000000001</c:v>
                </c:pt>
                <c:pt idx="98111">
                  <c:v>17.304777999999999</c:v>
                </c:pt>
                <c:pt idx="98112">
                  <c:v>17.300923000000001</c:v>
                </c:pt>
                <c:pt idx="98113">
                  <c:v>17.309339999999999</c:v>
                </c:pt>
                <c:pt idx="98114">
                  <c:v>17.309176000000001</c:v>
                </c:pt>
                <c:pt idx="98115">
                  <c:v>17.298283000000001</c:v>
                </c:pt>
                <c:pt idx="98116">
                  <c:v>17.297340999999999</c:v>
                </c:pt>
                <c:pt idx="98117">
                  <c:v>17.304673000000001</c:v>
                </c:pt>
                <c:pt idx="98118">
                  <c:v>17.298981999999999</c:v>
                </c:pt>
                <c:pt idx="98119">
                  <c:v>17.302340999999998</c:v>
                </c:pt>
                <c:pt idx="98120">
                  <c:v>17.311239</c:v>
                </c:pt>
                <c:pt idx="98121">
                  <c:v>17.306049999999999</c:v>
                </c:pt>
                <c:pt idx="98122">
                  <c:v>17.305105000000001</c:v>
                </c:pt>
                <c:pt idx="98123">
                  <c:v>17.314177999999998</c:v>
                </c:pt>
                <c:pt idx="98124">
                  <c:v>17.317029000000002</c:v>
                </c:pt>
                <c:pt idx="98125">
                  <c:v>17.309398000000002</c:v>
                </c:pt>
                <c:pt idx="98126">
                  <c:v>17.309104000000001</c:v>
                </c:pt>
                <c:pt idx="98127">
                  <c:v>17.306467999999999</c:v>
                </c:pt>
                <c:pt idx="98128">
                  <c:v>17.303372</c:v>
                </c:pt>
                <c:pt idx="98129">
                  <c:v>17.316621000000001</c:v>
                </c:pt>
                <c:pt idx="98130">
                  <c:v>17.312208999999999</c:v>
                </c:pt>
                <c:pt idx="98131">
                  <c:v>17.297457000000001</c:v>
                </c:pt>
                <c:pt idx="98132">
                  <c:v>17.306477000000001</c:v>
                </c:pt>
                <c:pt idx="98133">
                  <c:v>17.317453</c:v>
                </c:pt>
                <c:pt idx="98134">
                  <c:v>17.309422000000001</c:v>
                </c:pt>
                <c:pt idx="98135">
                  <c:v>17.302842999999999</c:v>
                </c:pt>
                <c:pt idx="98136">
                  <c:v>17.313856000000001</c:v>
                </c:pt>
                <c:pt idx="98137">
                  <c:v>17.316593000000001</c:v>
                </c:pt>
                <c:pt idx="98138">
                  <c:v>17.306944000000001</c:v>
                </c:pt>
                <c:pt idx="98139">
                  <c:v>17.308316000000001</c:v>
                </c:pt>
                <c:pt idx="98140">
                  <c:v>17.31016</c:v>
                </c:pt>
                <c:pt idx="98141">
                  <c:v>17.305485000000001</c:v>
                </c:pt>
                <c:pt idx="98142">
                  <c:v>17.30799</c:v>
                </c:pt>
                <c:pt idx="98143">
                  <c:v>17.309578999999999</c:v>
                </c:pt>
                <c:pt idx="98144">
                  <c:v>17.301293999999999</c:v>
                </c:pt>
                <c:pt idx="98145">
                  <c:v>17.301217999999999</c:v>
                </c:pt>
                <c:pt idx="98146">
                  <c:v>17.312616999999999</c:v>
                </c:pt>
                <c:pt idx="98147">
                  <c:v>17.310196000000001</c:v>
                </c:pt>
                <c:pt idx="98148">
                  <c:v>17.310763999999999</c:v>
                </c:pt>
                <c:pt idx="98149">
                  <c:v>17.319666000000002</c:v>
                </c:pt>
                <c:pt idx="98150">
                  <c:v>17.316357</c:v>
                </c:pt>
                <c:pt idx="98151">
                  <c:v>17.315339999999999</c:v>
                </c:pt>
                <c:pt idx="98152">
                  <c:v>17.317333999999999</c:v>
                </c:pt>
                <c:pt idx="98153">
                  <c:v>17.313084</c:v>
                </c:pt>
                <c:pt idx="98154">
                  <c:v>17.312168</c:v>
                </c:pt>
                <c:pt idx="98155">
                  <c:v>17.317302000000002</c:v>
                </c:pt>
                <c:pt idx="98156">
                  <c:v>17.311567</c:v>
                </c:pt>
                <c:pt idx="98157">
                  <c:v>17.302115000000001</c:v>
                </c:pt>
                <c:pt idx="98158">
                  <c:v>17.315467999999999</c:v>
                </c:pt>
                <c:pt idx="98159">
                  <c:v>17.325013999999999</c:v>
                </c:pt>
                <c:pt idx="98160">
                  <c:v>17.311236000000001</c:v>
                </c:pt>
                <c:pt idx="98161">
                  <c:v>17.304848</c:v>
                </c:pt>
                <c:pt idx="98162">
                  <c:v>17.313272000000001</c:v>
                </c:pt>
                <c:pt idx="98163">
                  <c:v>17.313462000000001</c:v>
                </c:pt>
                <c:pt idx="98164">
                  <c:v>17.309488999999999</c:v>
                </c:pt>
                <c:pt idx="98165">
                  <c:v>17.314523999999999</c:v>
                </c:pt>
                <c:pt idx="98166">
                  <c:v>17.309632000000001</c:v>
                </c:pt>
                <c:pt idx="98167">
                  <c:v>17.304182999999998</c:v>
                </c:pt>
                <c:pt idx="98168">
                  <c:v>17.313483999999999</c:v>
                </c:pt>
                <c:pt idx="98169">
                  <c:v>17.306563000000001</c:v>
                </c:pt>
                <c:pt idx="98170">
                  <c:v>17.301863000000001</c:v>
                </c:pt>
                <c:pt idx="98171">
                  <c:v>17.317983999999999</c:v>
                </c:pt>
                <c:pt idx="98172">
                  <c:v>17.324218999999999</c:v>
                </c:pt>
                <c:pt idx="98173">
                  <c:v>17.321259000000001</c:v>
                </c:pt>
                <c:pt idx="98174">
                  <c:v>17.322479000000001</c:v>
                </c:pt>
                <c:pt idx="98175">
                  <c:v>17.319863000000002</c:v>
                </c:pt>
                <c:pt idx="98176">
                  <c:v>17.314250999999999</c:v>
                </c:pt>
                <c:pt idx="98177">
                  <c:v>17.319839999999999</c:v>
                </c:pt>
                <c:pt idx="98178">
                  <c:v>17.316668</c:v>
                </c:pt>
                <c:pt idx="98179">
                  <c:v>17.305429</c:v>
                </c:pt>
                <c:pt idx="98180">
                  <c:v>17.317494</c:v>
                </c:pt>
                <c:pt idx="98181">
                  <c:v>17.321391999999999</c:v>
                </c:pt>
                <c:pt idx="98182">
                  <c:v>17.311461000000001</c:v>
                </c:pt>
                <c:pt idx="98183">
                  <c:v>17.317564999999998</c:v>
                </c:pt>
                <c:pt idx="98184">
                  <c:v>17.319164000000001</c:v>
                </c:pt>
                <c:pt idx="98185">
                  <c:v>17.312389</c:v>
                </c:pt>
                <c:pt idx="98186">
                  <c:v>17.319994000000001</c:v>
                </c:pt>
                <c:pt idx="98187">
                  <c:v>17.328467</c:v>
                </c:pt>
                <c:pt idx="98188">
                  <c:v>17.313497000000002</c:v>
                </c:pt>
                <c:pt idx="98189">
                  <c:v>17.305592000000001</c:v>
                </c:pt>
                <c:pt idx="98190">
                  <c:v>17.321769</c:v>
                </c:pt>
                <c:pt idx="98191">
                  <c:v>17.316337000000001</c:v>
                </c:pt>
                <c:pt idx="98192">
                  <c:v>17.304378</c:v>
                </c:pt>
                <c:pt idx="98193">
                  <c:v>17.316289000000001</c:v>
                </c:pt>
                <c:pt idx="98194">
                  <c:v>17.321435999999999</c:v>
                </c:pt>
                <c:pt idx="98195">
                  <c:v>17.317015000000001</c:v>
                </c:pt>
                <c:pt idx="98196">
                  <c:v>17.328617000000001</c:v>
                </c:pt>
                <c:pt idx="98197">
                  <c:v>17.333245999999999</c:v>
                </c:pt>
                <c:pt idx="98198">
                  <c:v>17.319911000000001</c:v>
                </c:pt>
                <c:pt idx="98199">
                  <c:v>17.32349</c:v>
                </c:pt>
                <c:pt idx="98200">
                  <c:v>17.32451</c:v>
                </c:pt>
                <c:pt idx="98201">
                  <c:v>17.311260999999998</c:v>
                </c:pt>
                <c:pt idx="98202">
                  <c:v>17.320193</c:v>
                </c:pt>
                <c:pt idx="98203">
                  <c:v>17.320058</c:v>
                </c:pt>
                <c:pt idx="98204">
                  <c:v>17.304361</c:v>
                </c:pt>
                <c:pt idx="98205">
                  <c:v>17.313817</c:v>
                </c:pt>
                <c:pt idx="98206">
                  <c:v>17.323868000000001</c:v>
                </c:pt>
                <c:pt idx="98207">
                  <c:v>17.317136000000001</c:v>
                </c:pt>
                <c:pt idx="98208">
                  <c:v>17.313960999999999</c:v>
                </c:pt>
                <c:pt idx="98209">
                  <c:v>17.323898</c:v>
                </c:pt>
                <c:pt idx="98210">
                  <c:v>17.327159000000002</c:v>
                </c:pt>
                <c:pt idx="98211">
                  <c:v>17.317848000000001</c:v>
                </c:pt>
                <c:pt idx="98212">
                  <c:v>17.318629000000001</c:v>
                </c:pt>
                <c:pt idx="98213">
                  <c:v>17.319915000000002</c:v>
                </c:pt>
                <c:pt idx="98214">
                  <c:v>17.319566999999999</c:v>
                </c:pt>
                <c:pt idx="98215">
                  <c:v>17.326035999999998</c:v>
                </c:pt>
                <c:pt idx="98216">
                  <c:v>17.326264999999999</c:v>
                </c:pt>
                <c:pt idx="98217">
                  <c:v>17.316443</c:v>
                </c:pt>
                <c:pt idx="98218">
                  <c:v>17.31514</c:v>
                </c:pt>
                <c:pt idx="98219">
                  <c:v>17.327206</c:v>
                </c:pt>
                <c:pt idx="98220">
                  <c:v>17.325453</c:v>
                </c:pt>
                <c:pt idx="98221">
                  <c:v>17.316813</c:v>
                </c:pt>
                <c:pt idx="98222">
                  <c:v>17.322101</c:v>
                </c:pt>
                <c:pt idx="98223">
                  <c:v>17.322022</c:v>
                </c:pt>
                <c:pt idx="98224">
                  <c:v>17.320910999999999</c:v>
                </c:pt>
                <c:pt idx="98225">
                  <c:v>17.321856</c:v>
                </c:pt>
                <c:pt idx="98226">
                  <c:v>17.317996999999998</c:v>
                </c:pt>
                <c:pt idx="98227">
                  <c:v>17.327964999999999</c:v>
                </c:pt>
                <c:pt idx="98228">
                  <c:v>17.338006</c:v>
                </c:pt>
                <c:pt idx="98229">
                  <c:v>17.329642</c:v>
                </c:pt>
                <c:pt idx="98230">
                  <c:v>17.328721000000002</c:v>
                </c:pt>
                <c:pt idx="98231">
                  <c:v>17.337717999999999</c:v>
                </c:pt>
                <c:pt idx="98232">
                  <c:v>17.329999999999998</c:v>
                </c:pt>
                <c:pt idx="98233">
                  <c:v>17.322327999999999</c:v>
                </c:pt>
                <c:pt idx="98234">
                  <c:v>17.331220999999999</c:v>
                </c:pt>
                <c:pt idx="98235">
                  <c:v>17.329017</c:v>
                </c:pt>
                <c:pt idx="98236">
                  <c:v>17.321642000000001</c:v>
                </c:pt>
                <c:pt idx="98237">
                  <c:v>17.324376000000001</c:v>
                </c:pt>
                <c:pt idx="98238">
                  <c:v>17.324074</c:v>
                </c:pt>
                <c:pt idx="98239">
                  <c:v>17.32122</c:v>
                </c:pt>
                <c:pt idx="98240">
                  <c:v>17.325037999999999</c:v>
                </c:pt>
                <c:pt idx="98241">
                  <c:v>17.332574999999999</c:v>
                </c:pt>
                <c:pt idx="98242">
                  <c:v>17.332492999999999</c:v>
                </c:pt>
                <c:pt idx="98243">
                  <c:v>17.331721000000002</c:v>
                </c:pt>
                <c:pt idx="98244">
                  <c:v>17.331054000000002</c:v>
                </c:pt>
                <c:pt idx="98245">
                  <c:v>17.320083</c:v>
                </c:pt>
                <c:pt idx="98246">
                  <c:v>17.320270000000001</c:v>
                </c:pt>
                <c:pt idx="98247">
                  <c:v>17.332999999999998</c:v>
                </c:pt>
                <c:pt idx="98248">
                  <c:v>17.327437</c:v>
                </c:pt>
                <c:pt idx="98249">
                  <c:v>17.317978</c:v>
                </c:pt>
                <c:pt idx="98250">
                  <c:v>17.327193999999999</c:v>
                </c:pt>
                <c:pt idx="98251">
                  <c:v>17.324645</c:v>
                </c:pt>
                <c:pt idx="98252">
                  <c:v>17.311976000000001</c:v>
                </c:pt>
                <c:pt idx="98253">
                  <c:v>17.322592</c:v>
                </c:pt>
                <c:pt idx="98254">
                  <c:v>17.330773000000001</c:v>
                </c:pt>
                <c:pt idx="98255">
                  <c:v>17.324674999999999</c:v>
                </c:pt>
                <c:pt idx="98256">
                  <c:v>17.32939</c:v>
                </c:pt>
                <c:pt idx="98257">
                  <c:v>17.331434999999999</c:v>
                </c:pt>
                <c:pt idx="98258">
                  <c:v>17.321636000000002</c:v>
                </c:pt>
                <c:pt idx="98259">
                  <c:v>17.321653999999999</c:v>
                </c:pt>
                <c:pt idx="98260">
                  <c:v>17.334305000000001</c:v>
                </c:pt>
                <c:pt idx="98261">
                  <c:v>17.338591000000001</c:v>
                </c:pt>
                <c:pt idx="98262">
                  <c:v>17.331211</c:v>
                </c:pt>
                <c:pt idx="98263">
                  <c:v>17.332612000000001</c:v>
                </c:pt>
                <c:pt idx="98264">
                  <c:v>17.329885000000001</c:v>
                </c:pt>
                <c:pt idx="98265">
                  <c:v>17.324493</c:v>
                </c:pt>
                <c:pt idx="98266">
                  <c:v>17.332263999999999</c:v>
                </c:pt>
                <c:pt idx="98267">
                  <c:v>17.331115</c:v>
                </c:pt>
                <c:pt idx="98268">
                  <c:v>17.330514999999998</c:v>
                </c:pt>
                <c:pt idx="98269">
                  <c:v>17.342029</c:v>
                </c:pt>
                <c:pt idx="98270">
                  <c:v>17.339151000000001</c:v>
                </c:pt>
                <c:pt idx="98271">
                  <c:v>17.322821000000001</c:v>
                </c:pt>
                <c:pt idx="98272">
                  <c:v>17.325395</c:v>
                </c:pt>
                <c:pt idx="98273">
                  <c:v>17.335491999999999</c:v>
                </c:pt>
                <c:pt idx="98274">
                  <c:v>17.329332999999998</c:v>
                </c:pt>
                <c:pt idx="98275">
                  <c:v>17.329478999999999</c:v>
                </c:pt>
                <c:pt idx="98276">
                  <c:v>17.336434000000001</c:v>
                </c:pt>
                <c:pt idx="98277">
                  <c:v>17.32817</c:v>
                </c:pt>
                <c:pt idx="98278">
                  <c:v>17.322714999999999</c:v>
                </c:pt>
                <c:pt idx="98279">
                  <c:v>17.331655000000001</c:v>
                </c:pt>
                <c:pt idx="98280">
                  <c:v>17.336482</c:v>
                </c:pt>
                <c:pt idx="98281">
                  <c:v>17.330698999999999</c:v>
                </c:pt>
                <c:pt idx="98282">
                  <c:v>17.337637999999998</c:v>
                </c:pt>
                <c:pt idx="98283">
                  <c:v>17.349153999999999</c:v>
                </c:pt>
                <c:pt idx="98284">
                  <c:v>17.339797999999998</c:v>
                </c:pt>
                <c:pt idx="98285">
                  <c:v>17.334669999999999</c:v>
                </c:pt>
                <c:pt idx="98286">
                  <c:v>17.337278000000001</c:v>
                </c:pt>
                <c:pt idx="98287">
                  <c:v>17.329484999999998</c:v>
                </c:pt>
                <c:pt idx="98288">
                  <c:v>17.328403999999999</c:v>
                </c:pt>
                <c:pt idx="98289">
                  <c:v>17.333188</c:v>
                </c:pt>
                <c:pt idx="98290">
                  <c:v>17.328513999999998</c:v>
                </c:pt>
                <c:pt idx="98291">
                  <c:v>17.325317999999999</c:v>
                </c:pt>
                <c:pt idx="98292">
                  <c:v>17.335874</c:v>
                </c:pt>
                <c:pt idx="98293">
                  <c:v>17.339755</c:v>
                </c:pt>
                <c:pt idx="98294">
                  <c:v>17.332241</c:v>
                </c:pt>
                <c:pt idx="98295">
                  <c:v>17.336033</c:v>
                </c:pt>
                <c:pt idx="98296">
                  <c:v>17.336924</c:v>
                </c:pt>
                <c:pt idx="98297">
                  <c:v>17.332955999999999</c:v>
                </c:pt>
                <c:pt idx="98298">
                  <c:v>17.338350999999999</c:v>
                </c:pt>
                <c:pt idx="98299">
                  <c:v>17.343744999999998</c:v>
                </c:pt>
                <c:pt idx="98300">
                  <c:v>17.33783</c:v>
                </c:pt>
                <c:pt idx="98301">
                  <c:v>17.331513000000001</c:v>
                </c:pt>
                <c:pt idx="98302">
                  <c:v>17.337886000000001</c:v>
                </c:pt>
                <c:pt idx="98303">
                  <c:v>17.336300999999999</c:v>
                </c:pt>
                <c:pt idx="98304">
                  <c:v>17.333119</c:v>
                </c:pt>
                <c:pt idx="98305">
                  <c:v>17.344270000000002</c:v>
                </c:pt>
                <c:pt idx="98306">
                  <c:v>17.344555</c:v>
                </c:pt>
                <c:pt idx="98307">
                  <c:v>17.336672</c:v>
                </c:pt>
                <c:pt idx="98308">
                  <c:v>17.339054000000001</c:v>
                </c:pt>
                <c:pt idx="98309">
                  <c:v>17.341533999999999</c:v>
                </c:pt>
                <c:pt idx="98310">
                  <c:v>17.33661</c:v>
                </c:pt>
                <c:pt idx="98311">
                  <c:v>17.334432</c:v>
                </c:pt>
                <c:pt idx="98312">
                  <c:v>17.331783000000001</c:v>
                </c:pt>
                <c:pt idx="98313">
                  <c:v>17.327126</c:v>
                </c:pt>
                <c:pt idx="98314">
                  <c:v>17.333553999999999</c:v>
                </c:pt>
                <c:pt idx="98315">
                  <c:v>17.336659000000001</c:v>
                </c:pt>
                <c:pt idx="98316">
                  <c:v>17.330850000000002</c:v>
                </c:pt>
                <c:pt idx="98317">
                  <c:v>17.336556999999999</c:v>
                </c:pt>
                <c:pt idx="98318">
                  <c:v>17.345303000000001</c:v>
                </c:pt>
                <c:pt idx="98319">
                  <c:v>17.344812000000001</c:v>
                </c:pt>
                <c:pt idx="98320">
                  <c:v>17.339051000000001</c:v>
                </c:pt>
                <c:pt idx="98321">
                  <c:v>17.340091999999999</c:v>
                </c:pt>
                <c:pt idx="98322">
                  <c:v>17.341949</c:v>
                </c:pt>
                <c:pt idx="98323">
                  <c:v>17.335204000000001</c:v>
                </c:pt>
                <c:pt idx="98324">
                  <c:v>17.339711000000001</c:v>
                </c:pt>
                <c:pt idx="98325">
                  <c:v>17.339887000000001</c:v>
                </c:pt>
                <c:pt idx="98326">
                  <c:v>17.334220999999999</c:v>
                </c:pt>
                <c:pt idx="98327">
                  <c:v>17.34667</c:v>
                </c:pt>
                <c:pt idx="98328">
                  <c:v>17.348856999999999</c:v>
                </c:pt>
                <c:pt idx="98329">
                  <c:v>17.339386000000001</c:v>
                </c:pt>
                <c:pt idx="98330">
                  <c:v>17.339281</c:v>
                </c:pt>
                <c:pt idx="98331">
                  <c:v>17.344275</c:v>
                </c:pt>
                <c:pt idx="98332">
                  <c:v>17.343674</c:v>
                </c:pt>
                <c:pt idx="98333">
                  <c:v>17.339908000000001</c:v>
                </c:pt>
                <c:pt idx="98334">
                  <c:v>17.343813999999998</c:v>
                </c:pt>
                <c:pt idx="98335">
                  <c:v>17.340299000000002</c:v>
                </c:pt>
                <c:pt idx="98336">
                  <c:v>17.337135</c:v>
                </c:pt>
                <c:pt idx="98337">
                  <c:v>17.341739</c:v>
                </c:pt>
                <c:pt idx="98338">
                  <c:v>17.338549</c:v>
                </c:pt>
                <c:pt idx="98339">
                  <c:v>17.338215000000002</c:v>
                </c:pt>
                <c:pt idx="98340">
                  <c:v>17.343098000000001</c:v>
                </c:pt>
                <c:pt idx="98341">
                  <c:v>17.347068</c:v>
                </c:pt>
                <c:pt idx="98342">
                  <c:v>17.34215</c:v>
                </c:pt>
                <c:pt idx="98343">
                  <c:v>17.341386</c:v>
                </c:pt>
                <c:pt idx="98344">
                  <c:v>17.348737</c:v>
                </c:pt>
                <c:pt idx="98345">
                  <c:v>17.340733</c:v>
                </c:pt>
                <c:pt idx="98346">
                  <c:v>17.338163000000002</c:v>
                </c:pt>
                <c:pt idx="98347">
                  <c:v>17.346088999999999</c:v>
                </c:pt>
                <c:pt idx="98348">
                  <c:v>17.345856999999999</c:v>
                </c:pt>
                <c:pt idx="98349">
                  <c:v>17.345631999999998</c:v>
                </c:pt>
                <c:pt idx="98350">
                  <c:v>17.352112000000002</c:v>
                </c:pt>
                <c:pt idx="98351">
                  <c:v>17.354576999999999</c:v>
                </c:pt>
                <c:pt idx="98352">
                  <c:v>17.349506999999999</c:v>
                </c:pt>
                <c:pt idx="98353">
                  <c:v>17.352136000000002</c:v>
                </c:pt>
                <c:pt idx="98354">
                  <c:v>17.351036000000001</c:v>
                </c:pt>
                <c:pt idx="98355">
                  <c:v>17.340866999999999</c:v>
                </c:pt>
                <c:pt idx="98356">
                  <c:v>17.347555</c:v>
                </c:pt>
                <c:pt idx="98357">
                  <c:v>17.351533</c:v>
                </c:pt>
                <c:pt idx="98358">
                  <c:v>17.344362</c:v>
                </c:pt>
                <c:pt idx="98359">
                  <c:v>17.347652</c:v>
                </c:pt>
                <c:pt idx="98360">
                  <c:v>17.352741000000002</c:v>
                </c:pt>
                <c:pt idx="98361">
                  <c:v>17.347104999999999</c:v>
                </c:pt>
                <c:pt idx="98362">
                  <c:v>17.339479999999998</c:v>
                </c:pt>
                <c:pt idx="98363">
                  <c:v>17.342973000000001</c:v>
                </c:pt>
                <c:pt idx="98364">
                  <c:v>17.344798000000001</c:v>
                </c:pt>
                <c:pt idx="98365">
                  <c:v>17.342683999999998</c:v>
                </c:pt>
                <c:pt idx="98366">
                  <c:v>17.345914</c:v>
                </c:pt>
                <c:pt idx="98367">
                  <c:v>17.340668999999998</c:v>
                </c:pt>
                <c:pt idx="98368">
                  <c:v>17.338778999999999</c:v>
                </c:pt>
                <c:pt idx="98369">
                  <c:v>17.347076000000001</c:v>
                </c:pt>
                <c:pt idx="98370">
                  <c:v>17.350066000000002</c:v>
                </c:pt>
                <c:pt idx="98371">
                  <c:v>17.344868000000002</c:v>
                </c:pt>
                <c:pt idx="98372">
                  <c:v>17.338571999999999</c:v>
                </c:pt>
                <c:pt idx="98373">
                  <c:v>17.341235999999999</c:v>
                </c:pt>
                <c:pt idx="98374">
                  <c:v>17.345369999999999</c:v>
                </c:pt>
                <c:pt idx="98375">
                  <c:v>17.345915000000002</c:v>
                </c:pt>
                <c:pt idx="98376">
                  <c:v>17.34693</c:v>
                </c:pt>
                <c:pt idx="98377">
                  <c:v>17.349837000000001</c:v>
                </c:pt>
                <c:pt idx="98378">
                  <c:v>17.354858</c:v>
                </c:pt>
                <c:pt idx="98379">
                  <c:v>17.354699</c:v>
                </c:pt>
                <c:pt idx="98380">
                  <c:v>17.351728000000001</c:v>
                </c:pt>
                <c:pt idx="98381">
                  <c:v>17.356551</c:v>
                </c:pt>
                <c:pt idx="98382">
                  <c:v>17.359055999999999</c:v>
                </c:pt>
                <c:pt idx="98383">
                  <c:v>17.351590000000002</c:v>
                </c:pt>
                <c:pt idx="98384">
                  <c:v>17.349087000000001</c:v>
                </c:pt>
                <c:pt idx="98385">
                  <c:v>17.355799999999999</c:v>
                </c:pt>
                <c:pt idx="98386">
                  <c:v>17.354426</c:v>
                </c:pt>
                <c:pt idx="98387">
                  <c:v>17.350017000000001</c:v>
                </c:pt>
                <c:pt idx="98388">
                  <c:v>17.35305</c:v>
                </c:pt>
                <c:pt idx="98389">
                  <c:v>17.354638999999999</c:v>
                </c:pt>
                <c:pt idx="98390">
                  <c:v>17.355103</c:v>
                </c:pt>
                <c:pt idx="98391">
                  <c:v>17.355613000000002</c:v>
                </c:pt>
                <c:pt idx="98392">
                  <c:v>17.355537999999999</c:v>
                </c:pt>
                <c:pt idx="98393">
                  <c:v>17.352307</c:v>
                </c:pt>
                <c:pt idx="98394">
                  <c:v>17.345744</c:v>
                </c:pt>
                <c:pt idx="98395">
                  <c:v>17.347276999999998</c:v>
                </c:pt>
                <c:pt idx="98396">
                  <c:v>17.348932000000001</c:v>
                </c:pt>
                <c:pt idx="98397">
                  <c:v>17.346036000000002</c:v>
                </c:pt>
                <c:pt idx="98398">
                  <c:v>17.351883999999998</c:v>
                </c:pt>
                <c:pt idx="98399">
                  <c:v>17.355763</c:v>
                </c:pt>
                <c:pt idx="98400">
                  <c:v>17.349084999999999</c:v>
                </c:pt>
                <c:pt idx="98401">
                  <c:v>17.347255000000001</c:v>
                </c:pt>
                <c:pt idx="98402">
                  <c:v>17.350930999999999</c:v>
                </c:pt>
                <c:pt idx="98403">
                  <c:v>17.348792</c:v>
                </c:pt>
                <c:pt idx="98404">
                  <c:v>17.350676</c:v>
                </c:pt>
                <c:pt idx="98405">
                  <c:v>17.358459</c:v>
                </c:pt>
                <c:pt idx="98406">
                  <c:v>17.351337999999998</c:v>
                </c:pt>
                <c:pt idx="98407">
                  <c:v>17.344577000000001</c:v>
                </c:pt>
                <c:pt idx="98408">
                  <c:v>17.348468</c:v>
                </c:pt>
                <c:pt idx="98409">
                  <c:v>17.349388000000001</c:v>
                </c:pt>
                <c:pt idx="98410">
                  <c:v>17.353373999999999</c:v>
                </c:pt>
                <c:pt idx="98411">
                  <c:v>17.359857999999999</c:v>
                </c:pt>
                <c:pt idx="98412">
                  <c:v>17.358650999999998</c:v>
                </c:pt>
                <c:pt idx="98413">
                  <c:v>17.351666999999999</c:v>
                </c:pt>
                <c:pt idx="98414">
                  <c:v>17.352772999999999</c:v>
                </c:pt>
                <c:pt idx="98415">
                  <c:v>17.358052000000001</c:v>
                </c:pt>
                <c:pt idx="98416">
                  <c:v>17.355359</c:v>
                </c:pt>
                <c:pt idx="98417">
                  <c:v>17.356825000000001</c:v>
                </c:pt>
                <c:pt idx="98418">
                  <c:v>17.358696999999999</c:v>
                </c:pt>
                <c:pt idx="98419">
                  <c:v>17.356131999999999</c:v>
                </c:pt>
                <c:pt idx="98420">
                  <c:v>17.356742000000001</c:v>
                </c:pt>
                <c:pt idx="98421">
                  <c:v>17.358343000000001</c:v>
                </c:pt>
                <c:pt idx="98422">
                  <c:v>17.355910999999999</c:v>
                </c:pt>
                <c:pt idx="98423">
                  <c:v>17.355907999999999</c:v>
                </c:pt>
                <c:pt idx="98424">
                  <c:v>17.360731000000001</c:v>
                </c:pt>
                <c:pt idx="98425">
                  <c:v>17.353297000000001</c:v>
                </c:pt>
                <c:pt idx="98426">
                  <c:v>17.352962999999999</c:v>
                </c:pt>
                <c:pt idx="98427">
                  <c:v>17.36571</c:v>
                </c:pt>
                <c:pt idx="98428">
                  <c:v>17.357433</c:v>
                </c:pt>
                <c:pt idx="98429">
                  <c:v>17.352844999999999</c:v>
                </c:pt>
                <c:pt idx="98430">
                  <c:v>17.363892</c:v>
                </c:pt>
                <c:pt idx="98431">
                  <c:v>17.3583</c:v>
                </c:pt>
                <c:pt idx="98432">
                  <c:v>17.350991</c:v>
                </c:pt>
                <c:pt idx="98433">
                  <c:v>17.355599999999999</c:v>
                </c:pt>
                <c:pt idx="98434">
                  <c:v>17.357555999999999</c:v>
                </c:pt>
                <c:pt idx="98435">
                  <c:v>17.354935000000001</c:v>
                </c:pt>
                <c:pt idx="98436">
                  <c:v>17.356335999999999</c:v>
                </c:pt>
                <c:pt idx="98437">
                  <c:v>17.351196999999999</c:v>
                </c:pt>
                <c:pt idx="98438">
                  <c:v>17.349169</c:v>
                </c:pt>
                <c:pt idx="98439">
                  <c:v>17.360869999999998</c:v>
                </c:pt>
                <c:pt idx="98440">
                  <c:v>17.361801</c:v>
                </c:pt>
                <c:pt idx="98441">
                  <c:v>17.359842</c:v>
                </c:pt>
                <c:pt idx="98442">
                  <c:v>17.363227999999999</c:v>
                </c:pt>
                <c:pt idx="98443">
                  <c:v>17.361975000000001</c:v>
                </c:pt>
                <c:pt idx="98444">
                  <c:v>17.357073</c:v>
                </c:pt>
                <c:pt idx="98445">
                  <c:v>17.354265000000002</c:v>
                </c:pt>
                <c:pt idx="98446">
                  <c:v>17.367308000000001</c:v>
                </c:pt>
                <c:pt idx="98447">
                  <c:v>17.374019000000001</c:v>
                </c:pt>
                <c:pt idx="98448">
                  <c:v>17.363851</c:v>
                </c:pt>
                <c:pt idx="98449">
                  <c:v>17.362960000000001</c:v>
                </c:pt>
                <c:pt idx="98450">
                  <c:v>17.365145999999999</c:v>
                </c:pt>
                <c:pt idx="98451">
                  <c:v>17.362409</c:v>
                </c:pt>
                <c:pt idx="98452">
                  <c:v>17.365998000000001</c:v>
                </c:pt>
                <c:pt idx="98453">
                  <c:v>17.366212999999998</c:v>
                </c:pt>
                <c:pt idx="98454">
                  <c:v>17.357309999999998</c:v>
                </c:pt>
                <c:pt idx="98455">
                  <c:v>17.360355999999999</c:v>
                </c:pt>
                <c:pt idx="98456">
                  <c:v>17.370419999999999</c:v>
                </c:pt>
                <c:pt idx="98457">
                  <c:v>17.363741000000001</c:v>
                </c:pt>
                <c:pt idx="98458">
                  <c:v>17.364744999999999</c:v>
                </c:pt>
                <c:pt idx="98459">
                  <c:v>17.370304000000001</c:v>
                </c:pt>
                <c:pt idx="98460">
                  <c:v>17.363011</c:v>
                </c:pt>
                <c:pt idx="98461">
                  <c:v>17.363351000000002</c:v>
                </c:pt>
                <c:pt idx="98462">
                  <c:v>17.361684</c:v>
                </c:pt>
                <c:pt idx="98463">
                  <c:v>17.354246</c:v>
                </c:pt>
                <c:pt idx="98464">
                  <c:v>17.358729</c:v>
                </c:pt>
                <c:pt idx="98465">
                  <c:v>17.370984</c:v>
                </c:pt>
                <c:pt idx="98466">
                  <c:v>17.370296</c:v>
                </c:pt>
                <c:pt idx="98467">
                  <c:v>17.359017999999999</c:v>
                </c:pt>
                <c:pt idx="98468">
                  <c:v>17.361408000000001</c:v>
                </c:pt>
                <c:pt idx="98469">
                  <c:v>17.368051999999999</c:v>
                </c:pt>
                <c:pt idx="98470">
                  <c:v>17.367156999999999</c:v>
                </c:pt>
                <c:pt idx="98471">
                  <c:v>17.366271000000001</c:v>
                </c:pt>
                <c:pt idx="98472">
                  <c:v>17.360313000000001</c:v>
                </c:pt>
                <c:pt idx="98473">
                  <c:v>17.360561000000001</c:v>
                </c:pt>
                <c:pt idx="98474">
                  <c:v>17.366886999999998</c:v>
                </c:pt>
                <c:pt idx="98475">
                  <c:v>17.363762999999999</c:v>
                </c:pt>
                <c:pt idx="98476">
                  <c:v>17.360779000000001</c:v>
                </c:pt>
                <c:pt idx="98477">
                  <c:v>17.361540000000002</c:v>
                </c:pt>
                <c:pt idx="98478">
                  <c:v>17.368524000000001</c:v>
                </c:pt>
                <c:pt idx="98479">
                  <c:v>17.374081</c:v>
                </c:pt>
                <c:pt idx="98480">
                  <c:v>17.370322000000002</c:v>
                </c:pt>
                <c:pt idx="98481">
                  <c:v>17.368334000000001</c:v>
                </c:pt>
                <c:pt idx="98482">
                  <c:v>17.365604000000001</c:v>
                </c:pt>
                <c:pt idx="98483">
                  <c:v>17.361308000000001</c:v>
                </c:pt>
                <c:pt idx="98484">
                  <c:v>17.363226000000001</c:v>
                </c:pt>
                <c:pt idx="98485">
                  <c:v>17.365275</c:v>
                </c:pt>
                <c:pt idx="98486">
                  <c:v>17.360956000000002</c:v>
                </c:pt>
                <c:pt idx="98487">
                  <c:v>17.361834000000002</c:v>
                </c:pt>
                <c:pt idx="98488">
                  <c:v>17.368862</c:v>
                </c:pt>
                <c:pt idx="98489">
                  <c:v>17.362694999999999</c:v>
                </c:pt>
                <c:pt idx="98490">
                  <c:v>17.362988000000001</c:v>
                </c:pt>
                <c:pt idx="98491">
                  <c:v>17.373912000000001</c:v>
                </c:pt>
                <c:pt idx="98492">
                  <c:v>17.371624000000001</c:v>
                </c:pt>
                <c:pt idx="98493">
                  <c:v>17.369420999999999</c:v>
                </c:pt>
                <c:pt idx="98494">
                  <c:v>17.373943000000001</c:v>
                </c:pt>
                <c:pt idx="98495">
                  <c:v>17.364668000000002</c:v>
                </c:pt>
                <c:pt idx="98496">
                  <c:v>17.358957</c:v>
                </c:pt>
                <c:pt idx="98497">
                  <c:v>17.37801</c:v>
                </c:pt>
                <c:pt idx="98498">
                  <c:v>17.377614999999999</c:v>
                </c:pt>
                <c:pt idx="98499">
                  <c:v>17.360105999999998</c:v>
                </c:pt>
                <c:pt idx="98500">
                  <c:v>17.366758999999998</c:v>
                </c:pt>
                <c:pt idx="98501">
                  <c:v>17.371649000000001</c:v>
                </c:pt>
                <c:pt idx="98502">
                  <c:v>17.365660999999999</c:v>
                </c:pt>
                <c:pt idx="98503">
                  <c:v>17.369419000000001</c:v>
                </c:pt>
                <c:pt idx="98504">
                  <c:v>17.371192000000001</c:v>
                </c:pt>
                <c:pt idx="98505">
                  <c:v>17.365124000000002</c:v>
                </c:pt>
                <c:pt idx="98506">
                  <c:v>17.363174000000001</c:v>
                </c:pt>
                <c:pt idx="98507">
                  <c:v>17.369703999999999</c:v>
                </c:pt>
                <c:pt idx="98508">
                  <c:v>17.366008999999998</c:v>
                </c:pt>
                <c:pt idx="98509">
                  <c:v>17.363519</c:v>
                </c:pt>
                <c:pt idx="98510">
                  <c:v>17.377454</c:v>
                </c:pt>
                <c:pt idx="98511">
                  <c:v>17.381433999999999</c:v>
                </c:pt>
                <c:pt idx="98512">
                  <c:v>17.37743</c:v>
                </c:pt>
                <c:pt idx="98513">
                  <c:v>17.376142999999999</c:v>
                </c:pt>
                <c:pt idx="98514">
                  <c:v>17.373882999999999</c:v>
                </c:pt>
                <c:pt idx="98515">
                  <c:v>17.374480999999999</c:v>
                </c:pt>
                <c:pt idx="98516">
                  <c:v>17.377058999999999</c:v>
                </c:pt>
                <c:pt idx="98517">
                  <c:v>17.377123000000001</c:v>
                </c:pt>
                <c:pt idx="98518">
                  <c:v>17.371624000000001</c:v>
                </c:pt>
                <c:pt idx="98519">
                  <c:v>17.371528999999999</c:v>
                </c:pt>
                <c:pt idx="98520">
                  <c:v>17.373605000000001</c:v>
                </c:pt>
                <c:pt idx="98521">
                  <c:v>17.368371</c:v>
                </c:pt>
                <c:pt idx="98522">
                  <c:v>17.369923</c:v>
                </c:pt>
                <c:pt idx="98523">
                  <c:v>17.374483000000001</c:v>
                </c:pt>
                <c:pt idx="98524">
                  <c:v>17.373366000000001</c:v>
                </c:pt>
                <c:pt idx="98525">
                  <c:v>17.374493999999999</c:v>
                </c:pt>
                <c:pt idx="98526">
                  <c:v>17.378599000000001</c:v>
                </c:pt>
                <c:pt idx="98527">
                  <c:v>17.373669</c:v>
                </c:pt>
                <c:pt idx="98528">
                  <c:v>17.365513</c:v>
                </c:pt>
                <c:pt idx="98529">
                  <c:v>17.374827</c:v>
                </c:pt>
                <c:pt idx="98530">
                  <c:v>17.380994000000001</c:v>
                </c:pt>
                <c:pt idx="98531">
                  <c:v>17.373916999999999</c:v>
                </c:pt>
                <c:pt idx="98532">
                  <c:v>17.372278999999999</c:v>
                </c:pt>
                <c:pt idx="98533">
                  <c:v>17.366609</c:v>
                </c:pt>
                <c:pt idx="98534">
                  <c:v>17.365912999999999</c:v>
                </c:pt>
                <c:pt idx="98535">
                  <c:v>17.376279</c:v>
                </c:pt>
                <c:pt idx="98536">
                  <c:v>17.378613000000001</c:v>
                </c:pt>
                <c:pt idx="98537">
                  <c:v>17.376224000000001</c:v>
                </c:pt>
                <c:pt idx="98538">
                  <c:v>17.376943000000001</c:v>
                </c:pt>
                <c:pt idx="98539">
                  <c:v>17.377869</c:v>
                </c:pt>
                <c:pt idx="98540">
                  <c:v>17.376698000000001</c:v>
                </c:pt>
                <c:pt idx="98541">
                  <c:v>17.380368000000001</c:v>
                </c:pt>
                <c:pt idx="98542">
                  <c:v>17.378554000000001</c:v>
                </c:pt>
                <c:pt idx="98543">
                  <c:v>17.370798000000001</c:v>
                </c:pt>
                <c:pt idx="98544">
                  <c:v>17.372471999999998</c:v>
                </c:pt>
                <c:pt idx="98545">
                  <c:v>17.375292999999999</c:v>
                </c:pt>
                <c:pt idx="98546">
                  <c:v>17.375019000000002</c:v>
                </c:pt>
                <c:pt idx="98547">
                  <c:v>17.374838</c:v>
                </c:pt>
                <c:pt idx="98548">
                  <c:v>17.379752</c:v>
                </c:pt>
                <c:pt idx="98549">
                  <c:v>17.383807999999998</c:v>
                </c:pt>
                <c:pt idx="98550">
                  <c:v>17.377040000000001</c:v>
                </c:pt>
                <c:pt idx="98551">
                  <c:v>17.377323000000001</c:v>
                </c:pt>
                <c:pt idx="98552">
                  <c:v>17.3841</c:v>
                </c:pt>
                <c:pt idx="98553">
                  <c:v>17.380486000000001</c:v>
                </c:pt>
                <c:pt idx="98554">
                  <c:v>17.376840000000001</c:v>
                </c:pt>
                <c:pt idx="98555">
                  <c:v>17.375883999999999</c:v>
                </c:pt>
                <c:pt idx="98556">
                  <c:v>17.374063</c:v>
                </c:pt>
                <c:pt idx="98557">
                  <c:v>17.371092999999998</c:v>
                </c:pt>
                <c:pt idx="98558">
                  <c:v>17.371278</c:v>
                </c:pt>
                <c:pt idx="98559">
                  <c:v>17.375829</c:v>
                </c:pt>
                <c:pt idx="98560">
                  <c:v>17.380358000000001</c:v>
                </c:pt>
                <c:pt idx="98561">
                  <c:v>17.385719000000002</c:v>
                </c:pt>
                <c:pt idx="98562">
                  <c:v>17.389112000000001</c:v>
                </c:pt>
                <c:pt idx="98563">
                  <c:v>17.389081999999998</c:v>
                </c:pt>
                <c:pt idx="98564">
                  <c:v>17.384916</c:v>
                </c:pt>
                <c:pt idx="98565">
                  <c:v>17.381867</c:v>
                </c:pt>
                <c:pt idx="98566">
                  <c:v>17.386222</c:v>
                </c:pt>
                <c:pt idx="98567">
                  <c:v>17.386901000000002</c:v>
                </c:pt>
                <c:pt idx="98568">
                  <c:v>17.378719</c:v>
                </c:pt>
                <c:pt idx="98569">
                  <c:v>17.374979</c:v>
                </c:pt>
                <c:pt idx="98570">
                  <c:v>17.378309000000002</c:v>
                </c:pt>
                <c:pt idx="98571">
                  <c:v>17.382581999999999</c:v>
                </c:pt>
                <c:pt idx="98572">
                  <c:v>17.381841000000001</c:v>
                </c:pt>
                <c:pt idx="98573">
                  <c:v>17.382984</c:v>
                </c:pt>
                <c:pt idx="98574">
                  <c:v>17.383126000000001</c:v>
                </c:pt>
                <c:pt idx="98575">
                  <c:v>17.377835999999999</c:v>
                </c:pt>
                <c:pt idx="98576">
                  <c:v>17.381406999999999</c:v>
                </c:pt>
                <c:pt idx="98577">
                  <c:v>17.390799000000001</c:v>
                </c:pt>
                <c:pt idx="98578">
                  <c:v>17.389502</c:v>
                </c:pt>
                <c:pt idx="98579">
                  <c:v>17.381606000000001</c:v>
                </c:pt>
                <c:pt idx="98580">
                  <c:v>17.382735</c:v>
                </c:pt>
                <c:pt idx="98581">
                  <c:v>17.384623999999999</c:v>
                </c:pt>
                <c:pt idx="98582">
                  <c:v>17.382107000000001</c:v>
                </c:pt>
                <c:pt idx="98583">
                  <c:v>17.384757</c:v>
                </c:pt>
                <c:pt idx="98584">
                  <c:v>17.384553</c:v>
                </c:pt>
                <c:pt idx="98585">
                  <c:v>17.381056000000001</c:v>
                </c:pt>
                <c:pt idx="98586">
                  <c:v>17.387632</c:v>
                </c:pt>
                <c:pt idx="98587">
                  <c:v>17.395441999999999</c:v>
                </c:pt>
                <c:pt idx="98588">
                  <c:v>17.387771999999998</c:v>
                </c:pt>
                <c:pt idx="98589">
                  <c:v>17.379443999999999</c:v>
                </c:pt>
                <c:pt idx="98590">
                  <c:v>17.383414999999999</c:v>
                </c:pt>
                <c:pt idx="98591">
                  <c:v>17.377452999999999</c:v>
                </c:pt>
                <c:pt idx="98592">
                  <c:v>17.372941000000001</c:v>
                </c:pt>
                <c:pt idx="98593">
                  <c:v>17.383953000000002</c:v>
                </c:pt>
                <c:pt idx="98594">
                  <c:v>17.381018000000001</c:v>
                </c:pt>
                <c:pt idx="98595">
                  <c:v>17.375126000000002</c:v>
                </c:pt>
                <c:pt idx="98596">
                  <c:v>17.384587</c:v>
                </c:pt>
                <c:pt idx="98597">
                  <c:v>17.387958999999999</c:v>
                </c:pt>
                <c:pt idx="98598">
                  <c:v>17.386676999999999</c:v>
                </c:pt>
                <c:pt idx="98599">
                  <c:v>17.391176000000002</c:v>
                </c:pt>
                <c:pt idx="98600">
                  <c:v>17.387349</c:v>
                </c:pt>
                <c:pt idx="98601">
                  <c:v>17.377020000000002</c:v>
                </c:pt>
                <c:pt idx="98602">
                  <c:v>17.384456</c:v>
                </c:pt>
                <c:pt idx="98603">
                  <c:v>17.388261</c:v>
                </c:pt>
                <c:pt idx="98604">
                  <c:v>17.37209</c:v>
                </c:pt>
                <c:pt idx="98605">
                  <c:v>17.379453000000002</c:v>
                </c:pt>
                <c:pt idx="98606">
                  <c:v>17.393090999999998</c:v>
                </c:pt>
                <c:pt idx="98607">
                  <c:v>17.384665999999999</c:v>
                </c:pt>
                <c:pt idx="98608">
                  <c:v>17.387512999999998</c:v>
                </c:pt>
                <c:pt idx="98609">
                  <c:v>17.399968999999999</c:v>
                </c:pt>
                <c:pt idx="98610">
                  <c:v>17.394634</c:v>
                </c:pt>
                <c:pt idx="98611">
                  <c:v>17.385950999999999</c:v>
                </c:pt>
                <c:pt idx="98612">
                  <c:v>17.396395999999999</c:v>
                </c:pt>
                <c:pt idx="98613">
                  <c:v>17.396937999999999</c:v>
                </c:pt>
                <c:pt idx="98614">
                  <c:v>17.385477999999999</c:v>
                </c:pt>
                <c:pt idx="98615">
                  <c:v>17.389631000000001</c:v>
                </c:pt>
                <c:pt idx="98616">
                  <c:v>17.390218999999998</c:v>
                </c:pt>
                <c:pt idx="98617">
                  <c:v>17.385411999999999</c:v>
                </c:pt>
                <c:pt idx="98618">
                  <c:v>17.391859</c:v>
                </c:pt>
                <c:pt idx="98619">
                  <c:v>17.398389999999999</c:v>
                </c:pt>
                <c:pt idx="98620">
                  <c:v>17.391121999999999</c:v>
                </c:pt>
                <c:pt idx="98621">
                  <c:v>17.386928999999999</c:v>
                </c:pt>
                <c:pt idx="98622">
                  <c:v>17.390993999999999</c:v>
                </c:pt>
                <c:pt idx="98623">
                  <c:v>17.384656</c:v>
                </c:pt>
                <c:pt idx="98624">
                  <c:v>17.384796000000001</c:v>
                </c:pt>
                <c:pt idx="98625">
                  <c:v>17.392948000000001</c:v>
                </c:pt>
                <c:pt idx="98626">
                  <c:v>17.386613000000001</c:v>
                </c:pt>
                <c:pt idx="98627">
                  <c:v>17.384314</c:v>
                </c:pt>
                <c:pt idx="98628">
                  <c:v>17.387252</c:v>
                </c:pt>
                <c:pt idx="98629">
                  <c:v>17.383859999999999</c:v>
                </c:pt>
                <c:pt idx="98630">
                  <c:v>17.386430000000001</c:v>
                </c:pt>
                <c:pt idx="98631">
                  <c:v>17.395288000000001</c:v>
                </c:pt>
                <c:pt idx="98632">
                  <c:v>17.391138000000002</c:v>
                </c:pt>
                <c:pt idx="98633">
                  <c:v>17.382784999999998</c:v>
                </c:pt>
                <c:pt idx="98634">
                  <c:v>17.397514999999999</c:v>
                </c:pt>
                <c:pt idx="98635">
                  <c:v>17.402981</c:v>
                </c:pt>
                <c:pt idx="98636">
                  <c:v>17.388665</c:v>
                </c:pt>
                <c:pt idx="98637">
                  <c:v>17.392485000000001</c:v>
                </c:pt>
                <c:pt idx="98638">
                  <c:v>17.399258</c:v>
                </c:pt>
                <c:pt idx="98639">
                  <c:v>17.396212999999999</c:v>
                </c:pt>
                <c:pt idx="98640">
                  <c:v>17.401074000000001</c:v>
                </c:pt>
                <c:pt idx="98641">
                  <c:v>17.398216000000001</c:v>
                </c:pt>
                <c:pt idx="98642">
                  <c:v>17.382111999999999</c:v>
                </c:pt>
                <c:pt idx="98643">
                  <c:v>17.386935000000001</c:v>
                </c:pt>
                <c:pt idx="98644">
                  <c:v>17.399936</c:v>
                </c:pt>
                <c:pt idx="98645">
                  <c:v>17.381888</c:v>
                </c:pt>
                <c:pt idx="98646">
                  <c:v>17.376555</c:v>
                </c:pt>
                <c:pt idx="98647">
                  <c:v>17.399884</c:v>
                </c:pt>
                <c:pt idx="98648">
                  <c:v>17.399208000000002</c:v>
                </c:pt>
                <c:pt idx="98649">
                  <c:v>17.389309999999998</c:v>
                </c:pt>
                <c:pt idx="98650">
                  <c:v>17.392471</c:v>
                </c:pt>
                <c:pt idx="98651">
                  <c:v>17.393471999999999</c:v>
                </c:pt>
                <c:pt idx="98652">
                  <c:v>17.392626</c:v>
                </c:pt>
                <c:pt idx="98653">
                  <c:v>17.397798999999999</c:v>
                </c:pt>
                <c:pt idx="98654">
                  <c:v>17.396726999999998</c:v>
                </c:pt>
                <c:pt idx="98655">
                  <c:v>17.389500000000002</c:v>
                </c:pt>
                <c:pt idx="98656">
                  <c:v>17.395686999999999</c:v>
                </c:pt>
                <c:pt idx="98657">
                  <c:v>17.398309000000001</c:v>
                </c:pt>
                <c:pt idx="98658">
                  <c:v>17.390916000000001</c:v>
                </c:pt>
                <c:pt idx="98659">
                  <c:v>17.395689000000001</c:v>
                </c:pt>
                <c:pt idx="98660">
                  <c:v>17.39939</c:v>
                </c:pt>
                <c:pt idx="98661">
                  <c:v>17.3963</c:v>
                </c:pt>
                <c:pt idx="98662">
                  <c:v>17.397428000000001</c:v>
                </c:pt>
                <c:pt idx="98663">
                  <c:v>17.399401999999998</c:v>
                </c:pt>
                <c:pt idx="98664">
                  <c:v>17.396356999999998</c:v>
                </c:pt>
                <c:pt idx="98665">
                  <c:v>17.397993</c:v>
                </c:pt>
                <c:pt idx="98666">
                  <c:v>17.408011999999999</c:v>
                </c:pt>
                <c:pt idx="98667">
                  <c:v>17.399277999999999</c:v>
                </c:pt>
                <c:pt idx="98668">
                  <c:v>17.386759999999999</c:v>
                </c:pt>
                <c:pt idx="98669">
                  <c:v>17.393810999999999</c:v>
                </c:pt>
                <c:pt idx="98670">
                  <c:v>17.397192</c:v>
                </c:pt>
                <c:pt idx="98671">
                  <c:v>17.388855</c:v>
                </c:pt>
                <c:pt idx="98672">
                  <c:v>17.394186000000001</c:v>
                </c:pt>
                <c:pt idx="98673">
                  <c:v>17.406444</c:v>
                </c:pt>
                <c:pt idx="98674">
                  <c:v>17.400659999999998</c:v>
                </c:pt>
                <c:pt idx="98675">
                  <c:v>17.396768000000002</c:v>
                </c:pt>
                <c:pt idx="98676">
                  <c:v>17.403303999999999</c:v>
                </c:pt>
                <c:pt idx="98677">
                  <c:v>17.399514</c:v>
                </c:pt>
                <c:pt idx="98678">
                  <c:v>17.396539000000001</c:v>
                </c:pt>
                <c:pt idx="98679">
                  <c:v>17.395947</c:v>
                </c:pt>
                <c:pt idx="98680">
                  <c:v>17.389970000000002</c:v>
                </c:pt>
                <c:pt idx="98681">
                  <c:v>17.397003999999999</c:v>
                </c:pt>
                <c:pt idx="98682">
                  <c:v>17.406020999999999</c:v>
                </c:pt>
                <c:pt idx="98683">
                  <c:v>17.397987000000001</c:v>
                </c:pt>
                <c:pt idx="98684">
                  <c:v>17.394663999999999</c:v>
                </c:pt>
                <c:pt idx="98685">
                  <c:v>17.406725999999999</c:v>
                </c:pt>
                <c:pt idx="98686">
                  <c:v>17.410391000000001</c:v>
                </c:pt>
                <c:pt idx="98687">
                  <c:v>17.404872999999998</c:v>
                </c:pt>
                <c:pt idx="98688">
                  <c:v>17.404098999999999</c:v>
                </c:pt>
                <c:pt idx="98689">
                  <c:v>17.400058999999999</c:v>
                </c:pt>
                <c:pt idx="98690">
                  <c:v>17.389596999999998</c:v>
                </c:pt>
                <c:pt idx="98691">
                  <c:v>17.394323</c:v>
                </c:pt>
                <c:pt idx="98692">
                  <c:v>17.406269999999999</c:v>
                </c:pt>
                <c:pt idx="98693">
                  <c:v>17.400192000000001</c:v>
                </c:pt>
                <c:pt idx="98694">
                  <c:v>17.396484000000001</c:v>
                </c:pt>
                <c:pt idx="98695">
                  <c:v>17.410712</c:v>
                </c:pt>
                <c:pt idx="98696">
                  <c:v>17.413402000000001</c:v>
                </c:pt>
                <c:pt idx="98697">
                  <c:v>17.409958</c:v>
                </c:pt>
                <c:pt idx="98698">
                  <c:v>17.416098999999999</c:v>
                </c:pt>
                <c:pt idx="98699">
                  <c:v>17.409869</c:v>
                </c:pt>
                <c:pt idx="98700">
                  <c:v>17.401185999999999</c:v>
                </c:pt>
                <c:pt idx="98701">
                  <c:v>17.403625000000002</c:v>
                </c:pt>
                <c:pt idx="98702">
                  <c:v>17.404288000000001</c:v>
                </c:pt>
                <c:pt idx="98703">
                  <c:v>17.401176</c:v>
                </c:pt>
                <c:pt idx="98704">
                  <c:v>17.400749000000001</c:v>
                </c:pt>
                <c:pt idx="98705">
                  <c:v>17.408047</c:v>
                </c:pt>
                <c:pt idx="98706">
                  <c:v>17.405853</c:v>
                </c:pt>
                <c:pt idx="98707">
                  <c:v>17.399027</c:v>
                </c:pt>
                <c:pt idx="98708">
                  <c:v>17.406404999999999</c:v>
                </c:pt>
                <c:pt idx="98709">
                  <c:v>17.406571</c:v>
                </c:pt>
                <c:pt idx="98710">
                  <c:v>17.399474999999999</c:v>
                </c:pt>
                <c:pt idx="98711">
                  <c:v>17.404917999999999</c:v>
                </c:pt>
                <c:pt idx="98712">
                  <c:v>17.406236</c:v>
                </c:pt>
                <c:pt idx="98713">
                  <c:v>17.403883</c:v>
                </c:pt>
                <c:pt idx="98714">
                  <c:v>17.409635000000002</c:v>
                </c:pt>
                <c:pt idx="98715">
                  <c:v>17.406351000000001</c:v>
                </c:pt>
                <c:pt idx="98716">
                  <c:v>17.399902999999998</c:v>
                </c:pt>
                <c:pt idx="98717">
                  <c:v>17.406248000000001</c:v>
                </c:pt>
                <c:pt idx="98718">
                  <c:v>17.403998000000001</c:v>
                </c:pt>
                <c:pt idx="98719">
                  <c:v>17.397293000000001</c:v>
                </c:pt>
                <c:pt idx="98720">
                  <c:v>17.404775999999998</c:v>
                </c:pt>
                <c:pt idx="98721">
                  <c:v>17.409941</c:v>
                </c:pt>
                <c:pt idx="98722">
                  <c:v>17.406404999999999</c:v>
                </c:pt>
                <c:pt idx="98723">
                  <c:v>17.404</c:v>
                </c:pt>
                <c:pt idx="98724">
                  <c:v>17.406365999999998</c:v>
                </c:pt>
                <c:pt idx="98725">
                  <c:v>17.403742000000001</c:v>
                </c:pt>
                <c:pt idx="98726">
                  <c:v>17.402805000000001</c:v>
                </c:pt>
                <c:pt idx="98727">
                  <c:v>17.411048000000001</c:v>
                </c:pt>
                <c:pt idx="98728">
                  <c:v>17.402899999999999</c:v>
                </c:pt>
                <c:pt idx="98729">
                  <c:v>17.395049</c:v>
                </c:pt>
                <c:pt idx="98730">
                  <c:v>17.404585999999998</c:v>
                </c:pt>
                <c:pt idx="98731">
                  <c:v>17.405854999999999</c:v>
                </c:pt>
                <c:pt idx="98732">
                  <c:v>17.403451</c:v>
                </c:pt>
                <c:pt idx="98733">
                  <c:v>17.405359000000001</c:v>
                </c:pt>
                <c:pt idx="98734">
                  <c:v>17.407409999999999</c:v>
                </c:pt>
                <c:pt idx="98735">
                  <c:v>17.410019999999999</c:v>
                </c:pt>
                <c:pt idx="98736">
                  <c:v>17.416226000000002</c:v>
                </c:pt>
                <c:pt idx="98737">
                  <c:v>17.417258</c:v>
                </c:pt>
                <c:pt idx="98738">
                  <c:v>17.405187999999999</c:v>
                </c:pt>
                <c:pt idx="98739">
                  <c:v>17.405550000000002</c:v>
                </c:pt>
                <c:pt idx="98740">
                  <c:v>17.4132</c:v>
                </c:pt>
                <c:pt idx="98741">
                  <c:v>17.412267</c:v>
                </c:pt>
                <c:pt idx="98742">
                  <c:v>17.412519</c:v>
                </c:pt>
                <c:pt idx="98743">
                  <c:v>17.414828</c:v>
                </c:pt>
                <c:pt idx="98744">
                  <c:v>17.418481</c:v>
                </c:pt>
                <c:pt idx="98745">
                  <c:v>17.413952999999999</c:v>
                </c:pt>
                <c:pt idx="98746">
                  <c:v>17.410170999999998</c:v>
                </c:pt>
                <c:pt idx="98747">
                  <c:v>17.415225</c:v>
                </c:pt>
                <c:pt idx="98748">
                  <c:v>17.412649999999999</c:v>
                </c:pt>
                <c:pt idx="98749">
                  <c:v>17.408479</c:v>
                </c:pt>
                <c:pt idx="98750">
                  <c:v>17.403203000000001</c:v>
                </c:pt>
                <c:pt idx="98751">
                  <c:v>17.401087</c:v>
                </c:pt>
                <c:pt idx="98752">
                  <c:v>17.412063</c:v>
                </c:pt>
                <c:pt idx="98753">
                  <c:v>17.413799999999998</c:v>
                </c:pt>
                <c:pt idx="98754">
                  <c:v>17.402256000000001</c:v>
                </c:pt>
                <c:pt idx="98755">
                  <c:v>17.403414999999999</c:v>
                </c:pt>
                <c:pt idx="98756">
                  <c:v>17.416202999999999</c:v>
                </c:pt>
                <c:pt idx="98757">
                  <c:v>17.416886000000002</c:v>
                </c:pt>
                <c:pt idx="98758">
                  <c:v>17.413114</c:v>
                </c:pt>
                <c:pt idx="98759">
                  <c:v>17.417781999999999</c:v>
                </c:pt>
                <c:pt idx="98760">
                  <c:v>17.413435</c:v>
                </c:pt>
                <c:pt idx="98761">
                  <c:v>17.413011999999998</c:v>
                </c:pt>
                <c:pt idx="98762">
                  <c:v>17.418564</c:v>
                </c:pt>
                <c:pt idx="98763">
                  <c:v>17.412790000000001</c:v>
                </c:pt>
                <c:pt idx="98764">
                  <c:v>17.407458999999999</c:v>
                </c:pt>
                <c:pt idx="98765">
                  <c:v>17.410634999999999</c:v>
                </c:pt>
                <c:pt idx="98766">
                  <c:v>17.413332</c:v>
                </c:pt>
                <c:pt idx="98767">
                  <c:v>17.406898000000002</c:v>
                </c:pt>
                <c:pt idx="98768">
                  <c:v>17.410229999999999</c:v>
                </c:pt>
                <c:pt idx="98769">
                  <c:v>17.417192</c:v>
                </c:pt>
                <c:pt idx="98770">
                  <c:v>17.409458000000001</c:v>
                </c:pt>
                <c:pt idx="98771">
                  <c:v>17.411795000000001</c:v>
                </c:pt>
                <c:pt idx="98772">
                  <c:v>17.42146</c:v>
                </c:pt>
                <c:pt idx="98773">
                  <c:v>17.417565</c:v>
                </c:pt>
                <c:pt idx="98774">
                  <c:v>17.411853000000001</c:v>
                </c:pt>
                <c:pt idx="98775">
                  <c:v>17.414719000000002</c:v>
                </c:pt>
                <c:pt idx="98776">
                  <c:v>17.412040999999999</c:v>
                </c:pt>
                <c:pt idx="98777">
                  <c:v>17.412548999999999</c:v>
                </c:pt>
                <c:pt idx="98778">
                  <c:v>17.421786000000001</c:v>
                </c:pt>
                <c:pt idx="98779">
                  <c:v>17.410375999999999</c:v>
                </c:pt>
                <c:pt idx="98780">
                  <c:v>17.403403000000001</c:v>
                </c:pt>
                <c:pt idx="98781">
                  <c:v>17.425747000000001</c:v>
                </c:pt>
                <c:pt idx="98782">
                  <c:v>17.435876</c:v>
                </c:pt>
                <c:pt idx="98783">
                  <c:v>17.422684</c:v>
                </c:pt>
                <c:pt idx="98784">
                  <c:v>17.414183999999999</c:v>
                </c:pt>
                <c:pt idx="98785">
                  <c:v>17.416753</c:v>
                </c:pt>
                <c:pt idx="98786">
                  <c:v>17.411645</c:v>
                </c:pt>
                <c:pt idx="98787">
                  <c:v>17.411206</c:v>
                </c:pt>
                <c:pt idx="98788">
                  <c:v>17.423302</c:v>
                </c:pt>
                <c:pt idx="98789">
                  <c:v>17.417135999999999</c:v>
                </c:pt>
                <c:pt idx="98790">
                  <c:v>17.411957000000001</c:v>
                </c:pt>
                <c:pt idx="98791">
                  <c:v>17.423292</c:v>
                </c:pt>
                <c:pt idx="98792">
                  <c:v>17.417455</c:v>
                </c:pt>
                <c:pt idx="98793">
                  <c:v>17.410526999999998</c:v>
                </c:pt>
                <c:pt idx="98794">
                  <c:v>17.420306</c:v>
                </c:pt>
                <c:pt idx="98795">
                  <c:v>17.420680000000001</c:v>
                </c:pt>
                <c:pt idx="98796">
                  <c:v>17.412583000000001</c:v>
                </c:pt>
                <c:pt idx="98797">
                  <c:v>17.416543000000001</c:v>
                </c:pt>
                <c:pt idx="98798">
                  <c:v>17.423110999999999</c:v>
                </c:pt>
                <c:pt idx="98799">
                  <c:v>17.419926</c:v>
                </c:pt>
                <c:pt idx="98800">
                  <c:v>17.420445000000001</c:v>
                </c:pt>
                <c:pt idx="98801">
                  <c:v>17.420565</c:v>
                </c:pt>
                <c:pt idx="98802">
                  <c:v>17.417884999999998</c:v>
                </c:pt>
                <c:pt idx="98803">
                  <c:v>17.420522999999999</c:v>
                </c:pt>
                <c:pt idx="98804">
                  <c:v>17.422322999999999</c:v>
                </c:pt>
                <c:pt idx="98805">
                  <c:v>17.423276000000001</c:v>
                </c:pt>
                <c:pt idx="98806">
                  <c:v>17.420379000000001</c:v>
                </c:pt>
                <c:pt idx="98807">
                  <c:v>17.418664</c:v>
                </c:pt>
                <c:pt idx="98808">
                  <c:v>17.416454999999999</c:v>
                </c:pt>
                <c:pt idx="98809">
                  <c:v>17.415188000000001</c:v>
                </c:pt>
                <c:pt idx="98810">
                  <c:v>17.425630000000002</c:v>
                </c:pt>
                <c:pt idx="98811">
                  <c:v>17.423569000000001</c:v>
                </c:pt>
                <c:pt idx="98812">
                  <c:v>17.413936</c:v>
                </c:pt>
                <c:pt idx="98813">
                  <c:v>17.422801</c:v>
                </c:pt>
                <c:pt idx="98814">
                  <c:v>17.42305</c:v>
                </c:pt>
                <c:pt idx="98815">
                  <c:v>17.416419000000001</c:v>
                </c:pt>
                <c:pt idx="98816">
                  <c:v>17.424516000000001</c:v>
                </c:pt>
                <c:pt idx="98817">
                  <c:v>17.431148</c:v>
                </c:pt>
                <c:pt idx="98818">
                  <c:v>17.424423000000001</c:v>
                </c:pt>
                <c:pt idx="98819">
                  <c:v>17.425415999999998</c:v>
                </c:pt>
                <c:pt idx="98820">
                  <c:v>17.43327</c:v>
                </c:pt>
                <c:pt idx="98821">
                  <c:v>17.426186000000001</c:v>
                </c:pt>
                <c:pt idx="98822">
                  <c:v>17.423739999999999</c:v>
                </c:pt>
                <c:pt idx="98823">
                  <c:v>17.425644999999999</c:v>
                </c:pt>
                <c:pt idx="98824">
                  <c:v>17.418541999999999</c:v>
                </c:pt>
                <c:pt idx="98825">
                  <c:v>17.413761999999998</c:v>
                </c:pt>
                <c:pt idx="98826">
                  <c:v>17.416909</c:v>
                </c:pt>
                <c:pt idx="98827">
                  <c:v>17.424519</c:v>
                </c:pt>
                <c:pt idx="98828">
                  <c:v>17.424869999999999</c:v>
                </c:pt>
                <c:pt idx="98829">
                  <c:v>17.426552000000001</c:v>
                </c:pt>
                <c:pt idx="98830">
                  <c:v>17.427264999999998</c:v>
                </c:pt>
                <c:pt idx="98831">
                  <c:v>17.418053</c:v>
                </c:pt>
                <c:pt idx="98832">
                  <c:v>17.422675000000002</c:v>
                </c:pt>
                <c:pt idx="98833">
                  <c:v>17.429425999999999</c:v>
                </c:pt>
                <c:pt idx="98834">
                  <c:v>17.419084999999999</c:v>
                </c:pt>
                <c:pt idx="98835">
                  <c:v>17.417026</c:v>
                </c:pt>
                <c:pt idx="98836">
                  <c:v>17.426053</c:v>
                </c:pt>
                <c:pt idx="98837">
                  <c:v>17.427689000000001</c:v>
                </c:pt>
                <c:pt idx="98838">
                  <c:v>17.425094000000001</c:v>
                </c:pt>
                <c:pt idx="98839">
                  <c:v>17.425608</c:v>
                </c:pt>
                <c:pt idx="98840">
                  <c:v>17.421644000000001</c:v>
                </c:pt>
                <c:pt idx="98841">
                  <c:v>17.420850999999999</c:v>
                </c:pt>
                <c:pt idx="98842">
                  <c:v>17.429019</c:v>
                </c:pt>
                <c:pt idx="98843">
                  <c:v>17.430354999999999</c:v>
                </c:pt>
                <c:pt idx="98844">
                  <c:v>17.431345</c:v>
                </c:pt>
                <c:pt idx="98845">
                  <c:v>17.432694000000001</c:v>
                </c:pt>
                <c:pt idx="98846">
                  <c:v>17.425165</c:v>
                </c:pt>
                <c:pt idx="98847">
                  <c:v>17.425459</c:v>
                </c:pt>
                <c:pt idx="98848">
                  <c:v>17.435316</c:v>
                </c:pt>
                <c:pt idx="98849">
                  <c:v>17.43169</c:v>
                </c:pt>
                <c:pt idx="98850">
                  <c:v>17.420487000000001</c:v>
                </c:pt>
                <c:pt idx="98851">
                  <c:v>17.431702999999999</c:v>
                </c:pt>
                <c:pt idx="98852">
                  <c:v>17.437460000000002</c:v>
                </c:pt>
                <c:pt idx="98853">
                  <c:v>17.421952999999998</c:v>
                </c:pt>
                <c:pt idx="98854">
                  <c:v>17.426606</c:v>
                </c:pt>
                <c:pt idx="98855">
                  <c:v>17.433817000000001</c:v>
                </c:pt>
                <c:pt idx="98856">
                  <c:v>17.427969999999998</c:v>
                </c:pt>
                <c:pt idx="98857">
                  <c:v>17.431857000000001</c:v>
                </c:pt>
                <c:pt idx="98858">
                  <c:v>17.435697999999999</c:v>
                </c:pt>
                <c:pt idx="98859">
                  <c:v>17.429725000000001</c:v>
                </c:pt>
                <c:pt idx="98860">
                  <c:v>17.429355999999999</c:v>
                </c:pt>
                <c:pt idx="98861">
                  <c:v>17.433975</c:v>
                </c:pt>
                <c:pt idx="98862">
                  <c:v>17.421852000000001</c:v>
                </c:pt>
                <c:pt idx="98863">
                  <c:v>17.414776</c:v>
                </c:pt>
                <c:pt idx="98864">
                  <c:v>17.430758999999998</c:v>
                </c:pt>
                <c:pt idx="98865">
                  <c:v>17.433281999999998</c:v>
                </c:pt>
                <c:pt idx="98866">
                  <c:v>17.427631000000002</c:v>
                </c:pt>
                <c:pt idx="98867">
                  <c:v>17.433878</c:v>
                </c:pt>
                <c:pt idx="98868">
                  <c:v>17.435205</c:v>
                </c:pt>
                <c:pt idx="98869">
                  <c:v>17.433954</c:v>
                </c:pt>
                <c:pt idx="98870">
                  <c:v>17.434763</c:v>
                </c:pt>
                <c:pt idx="98871">
                  <c:v>17.429455000000001</c:v>
                </c:pt>
                <c:pt idx="98872">
                  <c:v>17.424016999999999</c:v>
                </c:pt>
                <c:pt idx="98873">
                  <c:v>17.437432999999999</c:v>
                </c:pt>
                <c:pt idx="98874">
                  <c:v>17.443770000000001</c:v>
                </c:pt>
                <c:pt idx="98875">
                  <c:v>17.430056</c:v>
                </c:pt>
                <c:pt idx="98876">
                  <c:v>17.431294999999999</c:v>
                </c:pt>
                <c:pt idx="98877">
                  <c:v>17.436195000000001</c:v>
                </c:pt>
                <c:pt idx="98878">
                  <c:v>17.434024000000001</c:v>
                </c:pt>
                <c:pt idx="98879">
                  <c:v>17.432490999999999</c:v>
                </c:pt>
                <c:pt idx="98880">
                  <c:v>17.433478000000001</c:v>
                </c:pt>
                <c:pt idx="98881">
                  <c:v>17.435157</c:v>
                </c:pt>
                <c:pt idx="98882">
                  <c:v>17.431559</c:v>
                </c:pt>
                <c:pt idx="98883">
                  <c:v>17.434522000000001</c:v>
                </c:pt>
                <c:pt idx="98884">
                  <c:v>17.430228</c:v>
                </c:pt>
                <c:pt idx="98885">
                  <c:v>17.418963000000002</c:v>
                </c:pt>
                <c:pt idx="98886">
                  <c:v>17.432431000000001</c:v>
                </c:pt>
                <c:pt idx="98887">
                  <c:v>17.443580000000001</c:v>
                </c:pt>
                <c:pt idx="98888">
                  <c:v>17.435206000000001</c:v>
                </c:pt>
                <c:pt idx="98889">
                  <c:v>17.431636000000001</c:v>
                </c:pt>
                <c:pt idx="98890">
                  <c:v>17.434540999999999</c:v>
                </c:pt>
                <c:pt idx="98891">
                  <c:v>17.435493999999998</c:v>
                </c:pt>
                <c:pt idx="98892">
                  <c:v>17.436654999999998</c:v>
                </c:pt>
                <c:pt idx="98893">
                  <c:v>17.438735999999999</c:v>
                </c:pt>
                <c:pt idx="98894">
                  <c:v>17.429760999999999</c:v>
                </c:pt>
                <c:pt idx="98895">
                  <c:v>17.430187</c:v>
                </c:pt>
                <c:pt idx="98896">
                  <c:v>17.435666000000001</c:v>
                </c:pt>
                <c:pt idx="98897">
                  <c:v>17.423596</c:v>
                </c:pt>
                <c:pt idx="98898">
                  <c:v>17.424164000000001</c:v>
                </c:pt>
                <c:pt idx="98899">
                  <c:v>17.43993</c:v>
                </c:pt>
                <c:pt idx="98900">
                  <c:v>17.43881</c:v>
                </c:pt>
                <c:pt idx="98901">
                  <c:v>17.430745000000002</c:v>
                </c:pt>
                <c:pt idx="98902">
                  <c:v>17.435745000000001</c:v>
                </c:pt>
                <c:pt idx="98903">
                  <c:v>17.439824000000002</c:v>
                </c:pt>
                <c:pt idx="98904">
                  <c:v>17.433087</c:v>
                </c:pt>
                <c:pt idx="98905">
                  <c:v>17.440183000000001</c:v>
                </c:pt>
                <c:pt idx="98906">
                  <c:v>17.450562999999999</c:v>
                </c:pt>
                <c:pt idx="98907">
                  <c:v>17.441711999999999</c:v>
                </c:pt>
                <c:pt idx="98908">
                  <c:v>17.436384</c:v>
                </c:pt>
                <c:pt idx="98909">
                  <c:v>17.441797999999999</c:v>
                </c:pt>
                <c:pt idx="98910">
                  <c:v>17.441117999999999</c:v>
                </c:pt>
                <c:pt idx="98911">
                  <c:v>17.433955000000001</c:v>
                </c:pt>
                <c:pt idx="98912">
                  <c:v>17.438224999999999</c:v>
                </c:pt>
                <c:pt idx="98913">
                  <c:v>17.444752999999999</c:v>
                </c:pt>
                <c:pt idx="98914">
                  <c:v>17.442119000000002</c:v>
                </c:pt>
                <c:pt idx="98915">
                  <c:v>17.441873999999999</c:v>
                </c:pt>
                <c:pt idx="98916">
                  <c:v>17.439738999999999</c:v>
                </c:pt>
                <c:pt idx="98917">
                  <c:v>17.437759</c:v>
                </c:pt>
                <c:pt idx="98918">
                  <c:v>17.439122999999999</c:v>
                </c:pt>
                <c:pt idx="98919">
                  <c:v>17.431775999999999</c:v>
                </c:pt>
                <c:pt idx="98920">
                  <c:v>17.429342999999999</c:v>
                </c:pt>
                <c:pt idx="98921">
                  <c:v>17.439799000000001</c:v>
                </c:pt>
                <c:pt idx="98922">
                  <c:v>17.444490999999999</c:v>
                </c:pt>
                <c:pt idx="98923">
                  <c:v>17.433085999999999</c:v>
                </c:pt>
                <c:pt idx="98924">
                  <c:v>17.428456000000001</c:v>
                </c:pt>
                <c:pt idx="98925">
                  <c:v>17.441011</c:v>
                </c:pt>
                <c:pt idx="98926">
                  <c:v>17.445442</c:v>
                </c:pt>
                <c:pt idx="98927">
                  <c:v>17.449120000000001</c:v>
                </c:pt>
                <c:pt idx="98928">
                  <c:v>17.450921999999998</c:v>
                </c:pt>
                <c:pt idx="98929">
                  <c:v>17.440631</c:v>
                </c:pt>
                <c:pt idx="98930">
                  <c:v>17.439050999999999</c:v>
                </c:pt>
                <c:pt idx="98931">
                  <c:v>17.447234000000002</c:v>
                </c:pt>
                <c:pt idx="98932">
                  <c:v>17.448516000000001</c:v>
                </c:pt>
                <c:pt idx="98933">
                  <c:v>17.443518000000001</c:v>
                </c:pt>
                <c:pt idx="98934">
                  <c:v>17.443397999999998</c:v>
                </c:pt>
                <c:pt idx="98935">
                  <c:v>17.44014</c:v>
                </c:pt>
                <c:pt idx="98936">
                  <c:v>17.438329</c:v>
                </c:pt>
                <c:pt idx="98937">
                  <c:v>17.448295000000002</c:v>
                </c:pt>
                <c:pt idx="98938">
                  <c:v>17.4451</c:v>
                </c:pt>
                <c:pt idx="98939">
                  <c:v>17.438853999999999</c:v>
                </c:pt>
                <c:pt idx="98940">
                  <c:v>17.444763999999999</c:v>
                </c:pt>
                <c:pt idx="98941">
                  <c:v>17.442975000000001</c:v>
                </c:pt>
                <c:pt idx="98942">
                  <c:v>17.440693</c:v>
                </c:pt>
                <c:pt idx="98943">
                  <c:v>17.444261999999998</c:v>
                </c:pt>
                <c:pt idx="98944">
                  <c:v>17.442658999999999</c:v>
                </c:pt>
                <c:pt idx="98945">
                  <c:v>17.434367999999999</c:v>
                </c:pt>
                <c:pt idx="98946">
                  <c:v>17.437110000000001</c:v>
                </c:pt>
                <c:pt idx="98947">
                  <c:v>17.445391000000001</c:v>
                </c:pt>
                <c:pt idx="98948">
                  <c:v>17.437311999999999</c:v>
                </c:pt>
                <c:pt idx="98949">
                  <c:v>17.437685999999999</c:v>
                </c:pt>
                <c:pt idx="98950">
                  <c:v>17.446525000000001</c:v>
                </c:pt>
                <c:pt idx="98951">
                  <c:v>17.443804</c:v>
                </c:pt>
                <c:pt idx="98952">
                  <c:v>17.446223</c:v>
                </c:pt>
                <c:pt idx="98953">
                  <c:v>17.452078</c:v>
                </c:pt>
                <c:pt idx="98954">
                  <c:v>17.448115000000001</c:v>
                </c:pt>
                <c:pt idx="98955">
                  <c:v>17.439708</c:v>
                </c:pt>
                <c:pt idx="98956">
                  <c:v>17.443486</c:v>
                </c:pt>
                <c:pt idx="98957">
                  <c:v>17.450067000000001</c:v>
                </c:pt>
                <c:pt idx="98958">
                  <c:v>17.439012999999999</c:v>
                </c:pt>
                <c:pt idx="98959">
                  <c:v>17.437221000000001</c:v>
                </c:pt>
                <c:pt idx="98960">
                  <c:v>17.443753999999998</c:v>
                </c:pt>
                <c:pt idx="98961">
                  <c:v>17.440291999999999</c:v>
                </c:pt>
                <c:pt idx="98962">
                  <c:v>17.441254000000001</c:v>
                </c:pt>
                <c:pt idx="98963">
                  <c:v>17.451169</c:v>
                </c:pt>
                <c:pt idx="98964">
                  <c:v>17.452940999999999</c:v>
                </c:pt>
                <c:pt idx="98965">
                  <c:v>17.447054999999999</c:v>
                </c:pt>
                <c:pt idx="98966">
                  <c:v>17.448315999999998</c:v>
                </c:pt>
                <c:pt idx="98967">
                  <c:v>17.447569000000001</c:v>
                </c:pt>
                <c:pt idx="98968">
                  <c:v>17.445260999999999</c:v>
                </c:pt>
                <c:pt idx="98969">
                  <c:v>17.453285000000001</c:v>
                </c:pt>
                <c:pt idx="98970">
                  <c:v>17.44988</c:v>
                </c:pt>
                <c:pt idx="98971">
                  <c:v>17.445439</c:v>
                </c:pt>
                <c:pt idx="98972">
                  <c:v>17.455385</c:v>
                </c:pt>
                <c:pt idx="98973">
                  <c:v>17.451326999999999</c:v>
                </c:pt>
                <c:pt idx="98974">
                  <c:v>17.442872000000001</c:v>
                </c:pt>
                <c:pt idx="98975">
                  <c:v>17.450652999999999</c:v>
                </c:pt>
                <c:pt idx="98976">
                  <c:v>17.453384</c:v>
                </c:pt>
                <c:pt idx="98977">
                  <c:v>17.447927</c:v>
                </c:pt>
                <c:pt idx="98978">
                  <c:v>17.454028999999998</c:v>
                </c:pt>
                <c:pt idx="98979">
                  <c:v>17.456294</c:v>
                </c:pt>
                <c:pt idx="98980">
                  <c:v>17.444496999999998</c:v>
                </c:pt>
                <c:pt idx="98981">
                  <c:v>17.443249999999999</c:v>
                </c:pt>
                <c:pt idx="98982">
                  <c:v>17.452404999999999</c:v>
                </c:pt>
                <c:pt idx="98983">
                  <c:v>17.450990000000001</c:v>
                </c:pt>
                <c:pt idx="98984">
                  <c:v>17.441707999999998</c:v>
                </c:pt>
                <c:pt idx="98985">
                  <c:v>17.445460000000001</c:v>
                </c:pt>
                <c:pt idx="98986">
                  <c:v>17.451004999999999</c:v>
                </c:pt>
                <c:pt idx="98987">
                  <c:v>17.443044</c:v>
                </c:pt>
                <c:pt idx="98988">
                  <c:v>17.451467999999998</c:v>
                </c:pt>
                <c:pt idx="98989">
                  <c:v>17.460516999999999</c:v>
                </c:pt>
                <c:pt idx="98990">
                  <c:v>17.451746</c:v>
                </c:pt>
                <c:pt idx="98991">
                  <c:v>17.451985000000001</c:v>
                </c:pt>
                <c:pt idx="98992">
                  <c:v>17.457388000000002</c:v>
                </c:pt>
                <c:pt idx="98993">
                  <c:v>17.460077999999999</c:v>
                </c:pt>
                <c:pt idx="98994">
                  <c:v>17.45966</c:v>
                </c:pt>
                <c:pt idx="98995">
                  <c:v>17.457052999999998</c:v>
                </c:pt>
                <c:pt idx="98996">
                  <c:v>17.455043</c:v>
                </c:pt>
                <c:pt idx="98997">
                  <c:v>17.447177</c:v>
                </c:pt>
                <c:pt idx="98998">
                  <c:v>17.446479</c:v>
                </c:pt>
                <c:pt idx="98999">
                  <c:v>17.448982999999998</c:v>
                </c:pt>
                <c:pt idx="99000">
                  <c:v>17.446902000000001</c:v>
                </c:pt>
                <c:pt idx="99001">
                  <c:v>17.450077</c:v>
                </c:pt>
                <c:pt idx="99002">
                  <c:v>17.454633000000001</c:v>
                </c:pt>
                <c:pt idx="99003">
                  <c:v>17.454014000000001</c:v>
                </c:pt>
                <c:pt idx="99004">
                  <c:v>17.450264000000001</c:v>
                </c:pt>
                <c:pt idx="99005">
                  <c:v>17.453288000000001</c:v>
                </c:pt>
                <c:pt idx="99006">
                  <c:v>17.455518999999999</c:v>
                </c:pt>
                <c:pt idx="99007">
                  <c:v>17.451819</c:v>
                </c:pt>
                <c:pt idx="99008">
                  <c:v>17.452307999999999</c:v>
                </c:pt>
                <c:pt idx="99009">
                  <c:v>17.450097</c:v>
                </c:pt>
                <c:pt idx="99010">
                  <c:v>17.446173999999999</c:v>
                </c:pt>
                <c:pt idx="99011">
                  <c:v>17.448585999999999</c:v>
                </c:pt>
                <c:pt idx="99012">
                  <c:v>17.453866000000001</c:v>
                </c:pt>
                <c:pt idx="99013">
                  <c:v>17.456585</c:v>
                </c:pt>
                <c:pt idx="99014">
                  <c:v>17.453831000000001</c:v>
                </c:pt>
                <c:pt idx="99015">
                  <c:v>17.454650999999998</c:v>
                </c:pt>
                <c:pt idx="99016">
                  <c:v>17.452021999999999</c:v>
                </c:pt>
                <c:pt idx="99017">
                  <c:v>17.452089999999998</c:v>
                </c:pt>
                <c:pt idx="99018">
                  <c:v>17.461587000000002</c:v>
                </c:pt>
                <c:pt idx="99019">
                  <c:v>17.457203</c:v>
                </c:pt>
                <c:pt idx="99020">
                  <c:v>17.451464999999999</c:v>
                </c:pt>
                <c:pt idx="99021">
                  <c:v>17.459403999999999</c:v>
                </c:pt>
                <c:pt idx="99022">
                  <c:v>17.459208</c:v>
                </c:pt>
                <c:pt idx="99023">
                  <c:v>17.447586999999999</c:v>
                </c:pt>
                <c:pt idx="99024">
                  <c:v>17.448525</c:v>
                </c:pt>
                <c:pt idx="99025">
                  <c:v>17.459219999999998</c:v>
                </c:pt>
                <c:pt idx="99026">
                  <c:v>17.459001000000001</c:v>
                </c:pt>
                <c:pt idx="99027">
                  <c:v>17.458251000000001</c:v>
                </c:pt>
                <c:pt idx="99028">
                  <c:v>17.458207999999999</c:v>
                </c:pt>
                <c:pt idx="99029">
                  <c:v>17.457151</c:v>
                </c:pt>
                <c:pt idx="99030">
                  <c:v>17.465955000000001</c:v>
                </c:pt>
                <c:pt idx="99031">
                  <c:v>17.465364999999998</c:v>
                </c:pt>
                <c:pt idx="99032">
                  <c:v>17.453578</c:v>
                </c:pt>
                <c:pt idx="99033">
                  <c:v>17.453927</c:v>
                </c:pt>
                <c:pt idx="99034">
                  <c:v>17.461494999999999</c:v>
                </c:pt>
                <c:pt idx="99035">
                  <c:v>17.460839</c:v>
                </c:pt>
                <c:pt idx="99036">
                  <c:v>17.459011</c:v>
                </c:pt>
                <c:pt idx="99037">
                  <c:v>17.461921</c:v>
                </c:pt>
                <c:pt idx="99038">
                  <c:v>17.458693</c:v>
                </c:pt>
                <c:pt idx="99039">
                  <c:v>17.460712999999998</c:v>
                </c:pt>
                <c:pt idx="99040">
                  <c:v>17.464051000000001</c:v>
                </c:pt>
                <c:pt idx="99041">
                  <c:v>17.458634</c:v>
                </c:pt>
                <c:pt idx="99042">
                  <c:v>17.463519999999999</c:v>
                </c:pt>
                <c:pt idx="99043">
                  <c:v>17.462453</c:v>
                </c:pt>
                <c:pt idx="99044">
                  <c:v>17.452873</c:v>
                </c:pt>
                <c:pt idx="99045">
                  <c:v>17.458855</c:v>
                </c:pt>
                <c:pt idx="99046">
                  <c:v>17.463692999999999</c:v>
                </c:pt>
                <c:pt idx="99047">
                  <c:v>17.458738</c:v>
                </c:pt>
                <c:pt idx="99048">
                  <c:v>17.459209000000001</c:v>
                </c:pt>
                <c:pt idx="99049">
                  <c:v>17.464986</c:v>
                </c:pt>
                <c:pt idx="99050">
                  <c:v>17.461807</c:v>
                </c:pt>
                <c:pt idx="99051">
                  <c:v>17.453572000000001</c:v>
                </c:pt>
                <c:pt idx="99052">
                  <c:v>17.454442</c:v>
                </c:pt>
                <c:pt idx="99053">
                  <c:v>17.462837</c:v>
                </c:pt>
                <c:pt idx="99054">
                  <c:v>17.468397</c:v>
                </c:pt>
                <c:pt idx="99055">
                  <c:v>17.463052999999999</c:v>
                </c:pt>
                <c:pt idx="99056">
                  <c:v>17.457965999999999</c:v>
                </c:pt>
                <c:pt idx="99057">
                  <c:v>17.461759000000001</c:v>
                </c:pt>
                <c:pt idx="99058">
                  <c:v>17.464247</c:v>
                </c:pt>
                <c:pt idx="99059">
                  <c:v>17.465776999999999</c:v>
                </c:pt>
                <c:pt idx="99060">
                  <c:v>17.462572999999999</c:v>
                </c:pt>
                <c:pt idx="99061">
                  <c:v>17.458355000000001</c:v>
                </c:pt>
                <c:pt idx="99062">
                  <c:v>17.463757999999999</c:v>
                </c:pt>
                <c:pt idx="99063">
                  <c:v>17.469601000000001</c:v>
                </c:pt>
                <c:pt idx="99064">
                  <c:v>17.460149000000001</c:v>
                </c:pt>
                <c:pt idx="99065">
                  <c:v>17.452484999999999</c:v>
                </c:pt>
                <c:pt idx="99066">
                  <c:v>17.464113999999999</c:v>
                </c:pt>
                <c:pt idx="99067">
                  <c:v>17.462267000000001</c:v>
                </c:pt>
                <c:pt idx="99068">
                  <c:v>17.454467999999999</c:v>
                </c:pt>
                <c:pt idx="99069">
                  <c:v>17.463096</c:v>
                </c:pt>
                <c:pt idx="99070">
                  <c:v>17.460937000000001</c:v>
                </c:pt>
                <c:pt idx="99071">
                  <c:v>17.457521</c:v>
                </c:pt>
                <c:pt idx="99072">
                  <c:v>17.465752999999999</c:v>
                </c:pt>
                <c:pt idx="99073">
                  <c:v>17.465768000000001</c:v>
                </c:pt>
                <c:pt idx="99074">
                  <c:v>17.463705999999998</c:v>
                </c:pt>
                <c:pt idx="99075">
                  <c:v>17.475404999999999</c:v>
                </c:pt>
                <c:pt idx="99076">
                  <c:v>17.477709999999998</c:v>
                </c:pt>
                <c:pt idx="99077">
                  <c:v>17.461055999999999</c:v>
                </c:pt>
                <c:pt idx="99078">
                  <c:v>17.464077</c:v>
                </c:pt>
                <c:pt idx="99079">
                  <c:v>17.474788</c:v>
                </c:pt>
                <c:pt idx="99080">
                  <c:v>17.464157</c:v>
                </c:pt>
                <c:pt idx="99081">
                  <c:v>17.463348</c:v>
                </c:pt>
                <c:pt idx="99082">
                  <c:v>17.469723999999999</c:v>
                </c:pt>
                <c:pt idx="99083">
                  <c:v>17.468381999999998</c:v>
                </c:pt>
                <c:pt idx="99084">
                  <c:v>17.472352000000001</c:v>
                </c:pt>
                <c:pt idx="99085">
                  <c:v>17.477772000000002</c:v>
                </c:pt>
                <c:pt idx="99086">
                  <c:v>17.472771999999999</c:v>
                </c:pt>
                <c:pt idx="99087">
                  <c:v>17.466904</c:v>
                </c:pt>
                <c:pt idx="99088">
                  <c:v>17.469835</c:v>
                </c:pt>
                <c:pt idx="99089">
                  <c:v>17.464789</c:v>
                </c:pt>
                <c:pt idx="99090">
                  <c:v>17.459544000000001</c:v>
                </c:pt>
                <c:pt idx="99091">
                  <c:v>17.468156</c:v>
                </c:pt>
                <c:pt idx="99092">
                  <c:v>17.468682999999999</c:v>
                </c:pt>
                <c:pt idx="99093">
                  <c:v>17.467065000000002</c:v>
                </c:pt>
                <c:pt idx="99094">
                  <c:v>17.471879000000001</c:v>
                </c:pt>
                <c:pt idx="99095">
                  <c:v>17.472729999999999</c:v>
                </c:pt>
                <c:pt idx="99096">
                  <c:v>17.473410000000001</c:v>
                </c:pt>
                <c:pt idx="99097">
                  <c:v>17.472238999999998</c:v>
                </c:pt>
                <c:pt idx="99098">
                  <c:v>17.470181</c:v>
                </c:pt>
                <c:pt idx="99099">
                  <c:v>17.465802</c:v>
                </c:pt>
                <c:pt idx="99100">
                  <c:v>17.466698000000001</c:v>
                </c:pt>
                <c:pt idx="99101">
                  <c:v>17.471824000000002</c:v>
                </c:pt>
                <c:pt idx="99102">
                  <c:v>17.471955000000001</c:v>
                </c:pt>
                <c:pt idx="99103">
                  <c:v>17.473617999999998</c:v>
                </c:pt>
                <c:pt idx="99104">
                  <c:v>17.469591999999999</c:v>
                </c:pt>
                <c:pt idx="99105">
                  <c:v>17.464267</c:v>
                </c:pt>
                <c:pt idx="99106">
                  <c:v>17.468710000000002</c:v>
                </c:pt>
                <c:pt idx="99107">
                  <c:v>17.471834000000001</c:v>
                </c:pt>
                <c:pt idx="99108">
                  <c:v>17.466481999999999</c:v>
                </c:pt>
                <c:pt idx="99109">
                  <c:v>17.456754</c:v>
                </c:pt>
                <c:pt idx="99110">
                  <c:v>17.46603</c:v>
                </c:pt>
                <c:pt idx="99111">
                  <c:v>17.476102000000001</c:v>
                </c:pt>
                <c:pt idx="99112">
                  <c:v>17.467649999999999</c:v>
                </c:pt>
                <c:pt idx="99113">
                  <c:v>17.470210999999999</c:v>
                </c:pt>
                <c:pt idx="99114">
                  <c:v>17.471572999999999</c:v>
                </c:pt>
                <c:pt idx="99115">
                  <c:v>17.466282</c:v>
                </c:pt>
                <c:pt idx="99116">
                  <c:v>17.474174000000001</c:v>
                </c:pt>
                <c:pt idx="99117">
                  <c:v>17.476697999999999</c:v>
                </c:pt>
                <c:pt idx="99118">
                  <c:v>17.470873000000001</c:v>
                </c:pt>
                <c:pt idx="99119">
                  <c:v>17.472275</c:v>
                </c:pt>
                <c:pt idx="99120">
                  <c:v>17.473234999999999</c:v>
                </c:pt>
                <c:pt idx="99121">
                  <c:v>17.47308</c:v>
                </c:pt>
                <c:pt idx="99122">
                  <c:v>17.478435000000001</c:v>
                </c:pt>
                <c:pt idx="99123">
                  <c:v>17.476724000000001</c:v>
                </c:pt>
                <c:pt idx="99124">
                  <c:v>17.467758</c:v>
                </c:pt>
                <c:pt idx="99125">
                  <c:v>17.470599</c:v>
                </c:pt>
                <c:pt idx="99126">
                  <c:v>17.474381000000001</c:v>
                </c:pt>
                <c:pt idx="99127">
                  <c:v>17.470276999999999</c:v>
                </c:pt>
                <c:pt idx="99128">
                  <c:v>17.463742</c:v>
                </c:pt>
                <c:pt idx="99129">
                  <c:v>17.467517999999998</c:v>
                </c:pt>
                <c:pt idx="99130">
                  <c:v>17.475863</c:v>
                </c:pt>
                <c:pt idx="99131">
                  <c:v>17.471080000000001</c:v>
                </c:pt>
                <c:pt idx="99132">
                  <c:v>17.473267</c:v>
                </c:pt>
                <c:pt idx="99133">
                  <c:v>17.481551</c:v>
                </c:pt>
                <c:pt idx="99134">
                  <c:v>17.481034000000001</c:v>
                </c:pt>
                <c:pt idx="99135">
                  <c:v>17.479517999999999</c:v>
                </c:pt>
                <c:pt idx="99136">
                  <c:v>17.480225000000001</c:v>
                </c:pt>
                <c:pt idx="99137">
                  <c:v>17.479868</c:v>
                </c:pt>
                <c:pt idx="99138">
                  <c:v>17.479907000000001</c:v>
                </c:pt>
                <c:pt idx="99139">
                  <c:v>17.482372000000002</c:v>
                </c:pt>
                <c:pt idx="99140">
                  <c:v>17.475898000000001</c:v>
                </c:pt>
                <c:pt idx="99141">
                  <c:v>17.467535999999999</c:v>
                </c:pt>
                <c:pt idx="99142">
                  <c:v>17.478833999999999</c:v>
                </c:pt>
                <c:pt idx="99143">
                  <c:v>17.483644000000002</c:v>
                </c:pt>
                <c:pt idx="99144">
                  <c:v>17.471875000000001</c:v>
                </c:pt>
                <c:pt idx="99145">
                  <c:v>17.474160000000001</c:v>
                </c:pt>
                <c:pt idx="99146">
                  <c:v>17.48292</c:v>
                </c:pt>
                <c:pt idx="99147">
                  <c:v>17.479699</c:v>
                </c:pt>
                <c:pt idx="99148">
                  <c:v>17.479906</c:v>
                </c:pt>
                <c:pt idx="99149">
                  <c:v>17.485088000000001</c:v>
                </c:pt>
                <c:pt idx="99150">
                  <c:v>17.476700000000001</c:v>
                </c:pt>
                <c:pt idx="99151">
                  <c:v>17.471796999999999</c:v>
                </c:pt>
                <c:pt idx="99152">
                  <c:v>17.483167000000002</c:v>
                </c:pt>
                <c:pt idx="99153">
                  <c:v>17.477816000000001</c:v>
                </c:pt>
                <c:pt idx="99154">
                  <c:v>17.466951000000002</c:v>
                </c:pt>
                <c:pt idx="99155">
                  <c:v>17.474861000000001</c:v>
                </c:pt>
                <c:pt idx="99156">
                  <c:v>17.479291</c:v>
                </c:pt>
                <c:pt idx="99157">
                  <c:v>17.477799000000001</c:v>
                </c:pt>
                <c:pt idx="99158">
                  <c:v>17.481877000000001</c:v>
                </c:pt>
                <c:pt idx="99159">
                  <c:v>17.484110999999999</c:v>
                </c:pt>
                <c:pt idx="99160">
                  <c:v>17.474847</c:v>
                </c:pt>
                <c:pt idx="99161">
                  <c:v>17.475398999999999</c:v>
                </c:pt>
                <c:pt idx="99162">
                  <c:v>17.480899000000001</c:v>
                </c:pt>
                <c:pt idx="99163">
                  <c:v>17.472123</c:v>
                </c:pt>
                <c:pt idx="99164">
                  <c:v>17.479942999999999</c:v>
                </c:pt>
                <c:pt idx="99165">
                  <c:v>17.489943</c:v>
                </c:pt>
                <c:pt idx="99166">
                  <c:v>17.480865999999999</c:v>
                </c:pt>
                <c:pt idx="99167">
                  <c:v>17.480381000000001</c:v>
                </c:pt>
                <c:pt idx="99168">
                  <c:v>17.483491000000001</c:v>
                </c:pt>
                <c:pt idx="99169">
                  <c:v>17.477578000000001</c:v>
                </c:pt>
                <c:pt idx="99170">
                  <c:v>17.476467</c:v>
                </c:pt>
                <c:pt idx="99171">
                  <c:v>17.486709000000001</c:v>
                </c:pt>
                <c:pt idx="99172">
                  <c:v>17.480985</c:v>
                </c:pt>
                <c:pt idx="99173">
                  <c:v>17.474595999999998</c:v>
                </c:pt>
                <c:pt idx="99174">
                  <c:v>17.485620999999998</c:v>
                </c:pt>
                <c:pt idx="99175">
                  <c:v>17.478677000000001</c:v>
                </c:pt>
                <c:pt idx="99176">
                  <c:v>17.473227000000001</c:v>
                </c:pt>
                <c:pt idx="99177">
                  <c:v>17.481358</c:v>
                </c:pt>
                <c:pt idx="99178">
                  <c:v>17.478693</c:v>
                </c:pt>
                <c:pt idx="99179">
                  <c:v>17.478648</c:v>
                </c:pt>
                <c:pt idx="99180">
                  <c:v>17.485522</c:v>
                </c:pt>
                <c:pt idx="99181">
                  <c:v>17.488902</c:v>
                </c:pt>
                <c:pt idx="99182">
                  <c:v>17.485278999999998</c:v>
                </c:pt>
                <c:pt idx="99183">
                  <c:v>17.483764000000001</c:v>
                </c:pt>
                <c:pt idx="99184">
                  <c:v>17.487307999999999</c:v>
                </c:pt>
                <c:pt idx="99185">
                  <c:v>17.490572</c:v>
                </c:pt>
                <c:pt idx="99186">
                  <c:v>17.493314000000002</c:v>
                </c:pt>
                <c:pt idx="99187">
                  <c:v>17.485202000000001</c:v>
                </c:pt>
                <c:pt idx="99188">
                  <c:v>17.477639</c:v>
                </c:pt>
                <c:pt idx="99189">
                  <c:v>17.478390999999998</c:v>
                </c:pt>
                <c:pt idx="99190">
                  <c:v>17.484821</c:v>
                </c:pt>
                <c:pt idx="99191">
                  <c:v>17.486585000000002</c:v>
                </c:pt>
                <c:pt idx="99192">
                  <c:v>17.480015000000002</c:v>
                </c:pt>
                <c:pt idx="99193">
                  <c:v>17.486709000000001</c:v>
                </c:pt>
                <c:pt idx="99194">
                  <c:v>17.492464999999999</c:v>
                </c:pt>
                <c:pt idx="99195">
                  <c:v>17.483426000000001</c:v>
                </c:pt>
                <c:pt idx="99196">
                  <c:v>17.482787999999999</c:v>
                </c:pt>
                <c:pt idx="99197">
                  <c:v>17.485855000000001</c:v>
                </c:pt>
                <c:pt idx="99198">
                  <c:v>17.481771999999999</c:v>
                </c:pt>
                <c:pt idx="99199">
                  <c:v>17.483097999999998</c:v>
                </c:pt>
                <c:pt idx="99200">
                  <c:v>17.493186999999999</c:v>
                </c:pt>
                <c:pt idx="99201">
                  <c:v>17.495308999999999</c:v>
                </c:pt>
                <c:pt idx="99202">
                  <c:v>17.484127000000001</c:v>
                </c:pt>
                <c:pt idx="99203">
                  <c:v>17.482762999999998</c:v>
                </c:pt>
                <c:pt idx="99204">
                  <c:v>17.489663</c:v>
                </c:pt>
                <c:pt idx="99205">
                  <c:v>17.490067</c:v>
                </c:pt>
                <c:pt idx="99206">
                  <c:v>17.486944999999999</c:v>
                </c:pt>
                <c:pt idx="99207">
                  <c:v>17.480405999999999</c:v>
                </c:pt>
                <c:pt idx="99208">
                  <c:v>17.478542000000001</c:v>
                </c:pt>
                <c:pt idx="99209">
                  <c:v>17.485783000000001</c:v>
                </c:pt>
                <c:pt idx="99210">
                  <c:v>17.489640999999999</c:v>
                </c:pt>
                <c:pt idx="99211">
                  <c:v>17.487658</c:v>
                </c:pt>
                <c:pt idx="99212">
                  <c:v>17.486998</c:v>
                </c:pt>
                <c:pt idx="99213">
                  <c:v>17.489068</c:v>
                </c:pt>
                <c:pt idx="99214">
                  <c:v>17.487590000000001</c:v>
                </c:pt>
                <c:pt idx="99215">
                  <c:v>17.485914000000001</c:v>
                </c:pt>
                <c:pt idx="99216">
                  <c:v>17.488005000000001</c:v>
                </c:pt>
                <c:pt idx="99217">
                  <c:v>17.486577</c:v>
                </c:pt>
                <c:pt idx="99218">
                  <c:v>17.485914000000001</c:v>
                </c:pt>
                <c:pt idx="99219">
                  <c:v>17.485092000000002</c:v>
                </c:pt>
                <c:pt idx="99220">
                  <c:v>17.481822000000001</c:v>
                </c:pt>
                <c:pt idx="99221">
                  <c:v>17.484794999999998</c:v>
                </c:pt>
                <c:pt idx="99222">
                  <c:v>17.494976000000001</c:v>
                </c:pt>
                <c:pt idx="99223">
                  <c:v>17.502379000000001</c:v>
                </c:pt>
                <c:pt idx="99224">
                  <c:v>17.498355</c:v>
                </c:pt>
                <c:pt idx="99225">
                  <c:v>17.496492</c:v>
                </c:pt>
                <c:pt idx="99226">
                  <c:v>17.496231999999999</c:v>
                </c:pt>
                <c:pt idx="99227">
                  <c:v>17.494440000000001</c:v>
                </c:pt>
                <c:pt idx="99228">
                  <c:v>17.497581</c:v>
                </c:pt>
                <c:pt idx="99229">
                  <c:v>17.492218000000001</c:v>
                </c:pt>
                <c:pt idx="99230">
                  <c:v>17.486328</c:v>
                </c:pt>
                <c:pt idx="99231">
                  <c:v>17.489508000000001</c:v>
                </c:pt>
                <c:pt idx="99232">
                  <c:v>17.492992999999998</c:v>
                </c:pt>
                <c:pt idx="99233">
                  <c:v>17.490081</c:v>
                </c:pt>
                <c:pt idx="99234">
                  <c:v>17.491218</c:v>
                </c:pt>
                <c:pt idx="99235">
                  <c:v>17.500108999999998</c:v>
                </c:pt>
                <c:pt idx="99236">
                  <c:v>17.495163999999999</c:v>
                </c:pt>
                <c:pt idx="99237">
                  <c:v>17.489211000000001</c:v>
                </c:pt>
                <c:pt idx="99238">
                  <c:v>17.492916999999998</c:v>
                </c:pt>
                <c:pt idx="99239">
                  <c:v>17.487739999999999</c:v>
                </c:pt>
                <c:pt idx="99240">
                  <c:v>17.488032</c:v>
                </c:pt>
                <c:pt idx="99241">
                  <c:v>17.498688000000001</c:v>
                </c:pt>
                <c:pt idx="99242">
                  <c:v>17.496352999999999</c:v>
                </c:pt>
                <c:pt idx="99243">
                  <c:v>17.485009000000002</c:v>
                </c:pt>
                <c:pt idx="99244">
                  <c:v>17.4864</c:v>
                </c:pt>
                <c:pt idx="99245">
                  <c:v>17.493639000000002</c:v>
                </c:pt>
                <c:pt idx="99246">
                  <c:v>17.493604999999999</c:v>
                </c:pt>
                <c:pt idx="99247">
                  <c:v>17.496241999999999</c:v>
                </c:pt>
                <c:pt idx="99248">
                  <c:v>17.494557</c:v>
                </c:pt>
                <c:pt idx="99249">
                  <c:v>17.489576</c:v>
                </c:pt>
                <c:pt idx="99250">
                  <c:v>17.490673999999999</c:v>
                </c:pt>
                <c:pt idx="99251">
                  <c:v>17.489932</c:v>
                </c:pt>
                <c:pt idx="99252">
                  <c:v>17.489428</c:v>
                </c:pt>
                <c:pt idx="99253">
                  <c:v>17.486944000000001</c:v>
                </c:pt>
                <c:pt idx="99254">
                  <c:v>17.488876999999999</c:v>
                </c:pt>
                <c:pt idx="99255">
                  <c:v>17.493758</c:v>
                </c:pt>
                <c:pt idx="99256">
                  <c:v>17.496348000000001</c:v>
                </c:pt>
                <c:pt idx="99257">
                  <c:v>17.502420000000001</c:v>
                </c:pt>
                <c:pt idx="99258">
                  <c:v>17.499184</c:v>
                </c:pt>
                <c:pt idx="99259">
                  <c:v>17.495106</c:v>
                </c:pt>
                <c:pt idx="99260">
                  <c:v>17.500527999999999</c:v>
                </c:pt>
                <c:pt idx="99261">
                  <c:v>17.500927999999998</c:v>
                </c:pt>
                <c:pt idx="99262">
                  <c:v>17.497342</c:v>
                </c:pt>
                <c:pt idx="99263">
                  <c:v>17.500596999999999</c:v>
                </c:pt>
                <c:pt idx="99264">
                  <c:v>17.503081000000002</c:v>
                </c:pt>
                <c:pt idx="99265">
                  <c:v>17.496252999999999</c:v>
                </c:pt>
                <c:pt idx="99266">
                  <c:v>17.496587999999999</c:v>
                </c:pt>
                <c:pt idx="99267">
                  <c:v>17.502406000000001</c:v>
                </c:pt>
                <c:pt idx="99268">
                  <c:v>17.496597999999999</c:v>
                </c:pt>
                <c:pt idx="99269">
                  <c:v>17.498612999999999</c:v>
                </c:pt>
                <c:pt idx="99270">
                  <c:v>17.504625999999998</c:v>
                </c:pt>
                <c:pt idx="99271">
                  <c:v>17.500753</c:v>
                </c:pt>
                <c:pt idx="99272">
                  <c:v>17.500518</c:v>
                </c:pt>
                <c:pt idx="99273">
                  <c:v>17.505562999999999</c:v>
                </c:pt>
                <c:pt idx="99274">
                  <c:v>17.501432999999999</c:v>
                </c:pt>
                <c:pt idx="99275">
                  <c:v>17.495018999999999</c:v>
                </c:pt>
                <c:pt idx="99276">
                  <c:v>17.503219999999999</c:v>
                </c:pt>
                <c:pt idx="99277">
                  <c:v>17.498866</c:v>
                </c:pt>
                <c:pt idx="99278">
                  <c:v>17.489083999999998</c:v>
                </c:pt>
                <c:pt idx="99279">
                  <c:v>17.504315999999999</c:v>
                </c:pt>
                <c:pt idx="99280">
                  <c:v>17.507570999999999</c:v>
                </c:pt>
                <c:pt idx="99281">
                  <c:v>17.498104999999999</c:v>
                </c:pt>
                <c:pt idx="99282">
                  <c:v>17.505210000000002</c:v>
                </c:pt>
                <c:pt idx="99283">
                  <c:v>17.509836</c:v>
                </c:pt>
                <c:pt idx="99284">
                  <c:v>17.498802000000001</c:v>
                </c:pt>
                <c:pt idx="99285">
                  <c:v>17.495522000000001</c:v>
                </c:pt>
                <c:pt idx="99286">
                  <c:v>17.504643000000002</c:v>
                </c:pt>
                <c:pt idx="99287">
                  <c:v>17.501771000000002</c:v>
                </c:pt>
                <c:pt idx="99288">
                  <c:v>17.499573999999999</c:v>
                </c:pt>
                <c:pt idx="99289">
                  <c:v>17.504124999999998</c:v>
                </c:pt>
                <c:pt idx="99290">
                  <c:v>17.497001000000001</c:v>
                </c:pt>
                <c:pt idx="99291">
                  <c:v>17.495421</c:v>
                </c:pt>
                <c:pt idx="99292">
                  <c:v>17.501954999999999</c:v>
                </c:pt>
                <c:pt idx="99293">
                  <c:v>17.503737000000001</c:v>
                </c:pt>
                <c:pt idx="99294">
                  <c:v>17.501427</c:v>
                </c:pt>
                <c:pt idx="99295">
                  <c:v>17.500283</c:v>
                </c:pt>
                <c:pt idx="99296">
                  <c:v>17.498823999999999</c:v>
                </c:pt>
                <c:pt idx="99297">
                  <c:v>17.491130999999999</c:v>
                </c:pt>
                <c:pt idx="99298">
                  <c:v>17.493427000000001</c:v>
                </c:pt>
                <c:pt idx="99299">
                  <c:v>17.500074000000001</c:v>
                </c:pt>
                <c:pt idx="99300">
                  <c:v>17.501033</c:v>
                </c:pt>
                <c:pt idx="99301">
                  <c:v>17.507421000000001</c:v>
                </c:pt>
                <c:pt idx="99302">
                  <c:v>17.503420999999999</c:v>
                </c:pt>
                <c:pt idx="99303">
                  <c:v>17.490514999999998</c:v>
                </c:pt>
                <c:pt idx="99304">
                  <c:v>17.495403</c:v>
                </c:pt>
                <c:pt idx="99305">
                  <c:v>17.509364999999999</c:v>
                </c:pt>
                <c:pt idx="99306">
                  <c:v>17.5093</c:v>
                </c:pt>
                <c:pt idx="99307">
                  <c:v>17.503509999999999</c:v>
                </c:pt>
                <c:pt idx="99308">
                  <c:v>17.508026000000001</c:v>
                </c:pt>
                <c:pt idx="99309">
                  <c:v>17.504923999999999</c:v>
                </c:pt>
                <c:pt idx="99310">
                  <c:v>17.498424</c:v>
                </c:pt>
                <c:pt idx="99311">
                  <c:v>17.508457</c:v>
                </c:pt>
                <c:pt idx="99312">
                  <c:v>17.511527000000001</c:v>
                </c:pt>
                <c:pt idx="99313">
                  <c:v>17.501636000000001</c:v>
                </c:pt>
                <c:pt idx="99314">
                  <c:v>17.502040999999998</c:v>
                </c:pt>
                <c:pt idx="99315">
                  <c:v>17.505064999999998</c:v>
                </c:pt>
                <c:pt idx="99316">
                  <c:v>17.492697</c:v>
                </c:pt>
                <c:pt idx="99317">
                  <c:v>17.492429000000001</c:v>
                </c:pt>
                <c:pt idx="99318">
                  <c:v>17.509005999999999</c:v>
                </c:pt>
                <c:pt idx="99319">
                  <c:v>17.507631</c:v>
                </c:pt>
                <c:pt idx="99320">
                  <c:v>17.506879000000001</c:v>
                </c:pt>
                <c:pt idx="99321">
                  <c:v>17.517002000000002</c:v>
                </c:pt>
                <c:pt idx="99322">
                  <c:v>17.511023999999999</c:v>
                </c:pt>
                <c:pt idx="99323">
                  <c:v>17.504642</c:v>
                </c:pt>
                <c:pt idx="99324">
                  <c:v>17.512625</c:v>
                </c:pt>
                <c:pt idx="99325">
                  <c:v>17.514814000000001</c:v>
                </c:pt>
                <c:pt idx="99326">
                  <c:v>17.507528000000001</c:v>
                </c:pt>
                <c:pt idx="99327">
                  <c:v>17.511887999999999</c:v>
                </c:pt>
                <c:pt idx="99328">
                  <c:v>17.510214999999999</c:v>
                </c:pt>
                <c:pt idx="99329">
                  <c:v>17.495836000000001</c:v>
                </c:pt>
                <c:pt idx="99330">
                  <c:v>17.509566</c:v>
                </c:pt>
                <c:pt idx="99331">
                  <c:v>17.519613</c:v>
                </c:pt>
                <c:pt idx="99332">
                  <c:v>17.501968999999999</c:v>
                </c:pt>
                <c:pt idx="99333">
                  <c:v>17.500439</c:v>
                </c:pt>
                <c:pt idx="99334">
                  <c:v>17.511856000000002</c:v>
                </c:pt>
                <c:pt idx="99335">
                  <c:v>17.510141000000001</c:v>
                </c:pt>
                <c:pt idx="99336">
                  <c:v>17.504828</c:v>
                </c:pt>
                <c:pt idx="99337">
                  <c:v>17.510255999999998</c:v>
                </c:pt>
                <c:pt idx="99338">
                  <c:v>17.508099999999999</c:v>
                </c:pt>
                <c:pt idx="99339">
                  <c:v>17.503878</c:v>
                </c:pt>
                <c:pt idx="99340">
                  <c:v>17.509573</c:v>
                </c:pt>
                <c:pt idx="99341">
                  <c:v>17.506468000000002</c:v>
                </c:pt>
                <c:pt idx="99342">
                  <c:v>17.507726999999999</c:v>
                </c:pt>
                <c:pt idx="99343">
                  <c:v>17.513228000000002</c:v>
                </c:pt>
                <c:pt idx="99344">
                  <c:v>17.511082999999999</c:v>
                </c:pt>
                <c:pt idx="99345">
                  <c:v>17.508348000000002</c:v>
                </c:pt>
                <c:pt idx="99346">
                  <c:v>17.508288</c:v>
                </c:pt>
                <c:pt idx="99347">
                  <c:v>17.507183999999999</c:v>
                </c:pt>
                <c:pt idx="99348">
                  <c:v>17.499936000000002</c:v>
                </c:pt>
                <c:pt idx="99349">
                  <c:v>17.506903000000001</c:v>
                </c:pt>
                <c:pt idx="99350">
                  <c:v>17.515098999999999</c:v>
                </c:pt>
                <c:pt idx="99351">
                  <c:v>17.503112000000002</c:v>
                </c:pt>
                <c:pt idx="99352">
                  <c:v>17.508699</c:v>
                </c:pt>
                <c:pt idx="99353">
                  <c:v>17.524177000000002</c:v>
                </c:pt>
                <c:pt idx="99354">
                  <c:v>17.519051000000001</c:v>
                </c:pt>
                <c:pt idx="99355">
                  <c:v>17.512474000000001</c:v>
                </c:pt>
                <c:pt idx="99356">
                  <c:v>17.517223999999999</c:v>
                </c:pt>
                <c:pt idx="99357">
                  <c:v>17.516455000000001</c:v>
                </c:pt>
                <c:pt idx="99358">
                  <c:v>17.504161</c:v>
                </c:pt>
                <c:pt idx="99359">
                  <c:v>17.509515</c:v>
                </c:pt>
                <c:pt idx="99360">
                  <c:v>17.519857999999999</c:v>
                </c:pt>
                <c:pt idx="99361">
                  <c:v>17.508658</c:v>
                </c:pt>
                <c:pt idx="99362">
                  <c:v>17.509682999999999</c:v>
                </c:pt>
                <c:pt idx="99363">
                  <c:v>17.518650999999998</c:v>
                </c:pt>
                <c:pt idx="99364">
                  <c:v>17.509801</c:v>
                </c:pt>
                <c:pt idx="99365">
                  <c:v>17.508690000000001</c:v>
                </c:pt>
                <c:pt idx="99366">
                  <c:v>17.522635000000001</c:v>
                </c:pt>
                <c:pt idx="99367">
                  <c:v>17.513155999999999</c:v>
                </c:pt>
                <c:pt idx="99368">
                  <c:v>17.504555</c:v>
                </c:pt>
                <c:pt idx="99369">
                  <c:v>17.524930999999999</c:v>
                </c:pt>
                <c:pt idx="99370">
                  <c:v>17.519998999999999</c:v>
                </c:pt>
                <c:pt idx="99371">
                  <c:v>17.506074000000002</c:v>
                </c:pt>
                <c:pt idx="99372">
                  <c:v>17.521076999999998</c:v>
                </c:pt>
                <c:pt idx="99373">
                  <c:v>17.519846000000001</c:v>
                </c:pt>
                <c:pt idx="99374">
                  <c:v>17.503091000000001</c:v>
                </c:pt>
                <c:pt idx="99375">
                  <c:v>17.510148000000001</c:v>
                </c:pt>
                <c:pt idx="99376">
                  <c:v>17.518276</c:v>
                </c:pt>
                <c:pt idx="99377">
                  <c:v>17.507517</c:v>
                </c:pt>
                <c:pt idx="99378">
                  <c:v>17.508806</c:v>
                </c:pt>
                <c:pt idx="99379">
                  <c:v>17.519929000000001</c:v>
                </c:pt>
                <c:pt idx="99380">
                  <c:v>17.512794</c:v>
                </c:pt>
                <c:pt idx="99381">
                  <c:v>17.510929999999998</c:v>
                </c:pt>
                <c:pt idx="99382">
                  <c:v>17.521768000000002</c:v>
                </c:pt>
                <c:pt idx="99383">
                  <c:v>17.517047000000002</c:v>
                </c:pt>
                <c:pt idx="99384">
                  <c:v>17.510812999999999</c:v>
                </c:pt>
                <c:pt idx="99385">
                  <c:v>17.516290999999999</c:v>
                </c:pt>
                <c:pt idx="99386">
                  <c:v>17.51484</c:v>
                </c:pt>
                <c:pt idx="99387">
                  <c:v>17.507404000000001</c:v>
                </c:pt>
                <c:pt idx="99388">
                  <c:v>17.520060000000001</c:v>
                </c:pt>
                <c:pt idx="99389">
                  <c:v>17.529406000000002</c:v>
                </c:pt>
                <c:pt idx="99390">
                  <c:v>17.513673000000001</c:v>
                </c:pt>
                <c:pt idx="99391">
                  <c:v>17.516776</c:v>
                </c:pt>
                <c:pt idx="99392">
                  <c:v>17.527280000000001</c:v>
                </c:pt>
                <c:pt idx="99393">
                  <c:v>17.514682000000001</c:v>
                </c:pt>
                <c:pt idx="99394">
                  <c:v>17.515158</c:v>
                </c:pt>
                <c:pt idx="99395">
                  <c:v>17.529485000000001</c:v>
                </c:pt>
                <c:pt idx="99396">
                  <c:v>17.526426000000001</c:v>
                </c:pt>
                <c:pt idx="99397">
                  <c:v>17.522701000000001</c:v>
                </c:pt>
                <c:pt idx="99398">
                  <c:v>17.527984</c:v>
                </c:pt>
                <c:pt idx="99399">
                  <c:v>17.517240000000001</c:v>
                </c:pt>
                <c:pt idx="99400">
                  <c:v>17.510062000000001</c:v>
                </c:pt>
                <c:pt idx="99401">
                  <c:v>17.522884000000001</c:v>
                </c:pt>
                <c:pt idx="99402">
                  <c:v>17.519769</c:v>
                </c:pt>
                <c:pt idx="99403">
                  <c:v>17.513048000000001</c:v>
                </c:pt>
                <c:pt idx="99404">
                  <c:v>17.526945999999999</c:v>
                </c:pt>
                <c:pt idx="99405">
                  <c:v>17.528773000000001</c:v>
                </c:pt>
                <c:pt idx="99406">
                  <c:v>17.517219000000001</c:v>
                </c:pt>
                <c:pt idx="99407">
                  <c:v>17.521554999999999</c:v>
                </c:pt>
                <c:pt idx="99408">
                  <c:v>17.526914999999999</c:v>
                </c:pt>
                <c:pt idx="99409">
                  <c:v>17.515559</c:v>
                </c:pt>
                <c:pt idx="99410">
                  <c:v>17.521991</c:v>
                </c:pt>
                <c:pt idx="99411">
                  <c:v>17.531984000000001</c:v>
                </c:pt>
                <c:pt idx="99412">
                  <c:v>17.515699999999999</c:v>
                </c:pt>
                <c:pt idx="99413">
                  <c:v>17.518799999999999</c:v>
                </c:pt>
                <c:pt idx="99414">
                  <c:v>17.535281000000001</c:v>
                </c:pt>
                <c:pt idx="99415">
                  <c:v>17.528244999999998</c:v>
                </c:pt>
                <c:pt idx="99416">
                  <c:v>17.520092000000002</c:v>
                </c:pt>
                <c:pt idx="99417">
                  <c:v>17.528213999999998</c:v>
                </c:pt>
                <c:pt idx="99418">
                  <c:v>17.528531000000001</c:v>
                </c:pt>
                <c:pt idx="99419">
                  <c:v>17.515542</c:v>
                </c:pt>
                <c:pt idx="99420">
                  <c:v>17.522023999999998</c:v>
                </c:pt>
                <c:pt idx="99421">
                  <c:v>17.525172000000001</c:v>
                </c:pt>
                <c:pt idx="99422">
                  <c:v>17.507268</c:v>
                </c:pt>
                <c:pt idx="99423">
                  <c:v>17.514911000000001</c:v>
                </c:pt>
                <c:pt idx="99424">
                  <c:v>17.528058000000001</c:v>
                </c:pt>
                <c:pt idx="99425">
                  <c:v>17.516290999999999</c:v>
                </c:pt>
                <c:pt idx="99426">
                  <c:v>17.516134000000001</c:v>
                </c:pt>
                <c:pt idx="99427">
                  <c:v>17.530818</c:v>
                </c:pt>
                <c:pt idx="99428">
                  <c:v>17.528106000000001</c:v>
                </c:pt>
                <c:pt idx="99429">
                  <c:v>17.519507000000001</c:v>
                </c:pt>
                <c:pt idx="99430">
                  <c:v>17.526156</c:v>
                </c:pt>
                <c:pt idx="99431">
                  <c:v>17.523882</c:v>
                </c:pt>
                <c:pt idx="99432">
                  <c:v>17.516175</c:v>
                </c:pt>
                <c:pt idx="99433">
                  <c:v>17.523147999999999</c:v>
                </c:pt>
                <c:pt idx="99434">
                  <c:v>17.522119</c:v>
                </c:pt>
                <c:pt idx="99435">
                  <c:v>17.516463000000002</c:v>
                </c:pt>
                <c:pt idx="99436">
                  <c:v>17.520743</c:v>
                </c:pt>
                <c:pt idx="99437">
                  <c:v>17.525704999999999</c:v>
                </c:pt>
                <c:pt idx="99438">
                  <c:v>17.524909000000001</c:v>
                </c:pt>
                <c:pt idx="99439">
                  <c:v>17.525721999999998</c:v>
                </c:pt>
                <c:pt idx="99440">
                  <c:v>17.535505000000001</c:v>
                </c:pt>
                <c:pt idx="99441">
                  <c:v>17.532972000000001</c:v>
                </c:pt>
                <c:pt idx="99442">
                  <c:v>17.527517</c:v>
                </c:pt>
                <c:pt idx="99443">
                  <c:v>17.534344999999998</c:v>
                </c:pt>
                <c:pt idx="99444">
                  <c:v>17.52769</c:v>
                </c:pt>
                <c:pt idx="99445">
                  <c:v>17.516850999999999</c:v>
                </c:pt>
                <c:pt idx="99446">
                  <c:v>17.525362999999999</c:v>
                </c:pt>
                <c:pt idx="99447">
                  <c:v>17.533465</c:v>
                </c:pt>
                <c:pt idx="99448">
                  <c:v>17.523074999999999</c:v>
                </c:pt>
                <c:pt idx="99449">
                  <c:v>17.520285000000001</c:v>
                </c:pt>
                <c:pt idx="99450">
                  <c:v>17.527069999999998</c:v>
                </c:pt>
                <c:pt idx="99451">
                  <c:v>17.523311</c:v>
                </c:pt>
                <c:pt idx="99452">
                  <c:v>17.528441000000001</c:v>
                </c:pt>
                <c:pt idx="99453">
                  <c:v>17.533809000000002</c:v>
                </c:pt>
                <c:pt idx="99454">
                  <c:v>17.528510000000001</c:v>
                </c:pt>
                <c:pt idx="99455">
                  <c:v>17.538176</c:v>
                </c:pt>
                <c:pt idx="99456">
                  <c:v>17.542166000000002</c:v>
                </c:pt>
                <c:pt idx="99457">
                  <c:v>17.525341999999998</c:v>
                </c:pt>
                <c:pt idx="99458">
                  <c:v>17.521051</c:v>
                </c:pt>
                <c:pt idx="99459">
                  <c:v>17.530760000000001</c:v>
                </c:pt>
                <c:pt idx="99460">
                  <c:v>17.527207000000001</c:v>
                </c:pt>
                <c:pt idx="99461">
                  <c:v>17.519978999999999</c:v>
                </c:pt>
                <c:pt idx="99462">
                  <c:v>17.527947000000001</c:v>
                </c:pt>
                <c:pt idx="99463">
                  <c:v>17.528683999999998</c:v>
                </c:pt>
                <c:pt idx="99464">
                  <c:v>17.523115000000001</c:v>
                </c:pt>
                <c:pt idx="99465">
                  <c:v>17.534565000000001</c:v>
                </c:pt>
                <c:pt idx="99466">
                  <c:v>17.537863000000002</c:v>
                </c:pt>
                <c:pt idx="99467">
                  <c:v>17.524165</c:v>
                </c:pt>
                <c:pt idx="99468">
                  <c:v>17.527145999999998</c:v>
                </c:pt>
                <c:pt idx="99469">
                  <c:v>17.539109</c:v>
                </c:pt>
                <c:pt idx="99470">
                  <c:v>17.525777999999999</c:v>
                </c:pt>
                <c:pt idx="99471">
                  <c:v>17.518613999999999</c:v>
                </c:pt>
                <c:pt idx="99472">
                  <c:v>17.536436999999999</c:v>
                </c:pt>
                <c:pt idx="99473">
                  <c:v>17.532502999999998</c:v>
                </c:pt>
                <c:pt idx="99474">
                  <c:v>17.524298000000002</c:v>
                </c:pt>
                <c:pt idx="99475">
                  <c:v>17.540113000000002</c:v>
                </c:pt>
                <c:pt idx="99476">
                  <c:v>17.544211000000001</c:v>
                </c:pt>
                <c:pt idx="99477">
                  <c:v>17.531738000000001</c:v>
                </c:pt>
                <c:pt idx="99478">
                  <c:v>17.533318000000001</c:v>
                </c:pt>
                <c:pt idx="99479">
                  <c:v>17.540468000000001</c:v>
                </c:pt>
                <c:pt idx="99480">
                  <c:v>17.535171999999999</c:v>
                </c:pt>
                <c:pt idx="99481">
                  <c:v>17.534934</c:v>
                </c:pt>
                <c:pt idx="99482">
                  <c:v>17.538153999999999</c:v>
                </c:pt>
                <c:pt idx="99483">
                  <c:v>17.528345999999999</c:v>
                </c:pt>
                <c:pt idx="99484">
                  <c:v>17.527453000000001</c:v>
                </c:pt>
                <c:pt idx="99485">
                  <c:v>17.537044000000002</c:v>
                </c:pt>
                <c:pt idx="99486">
                  <c:v>17.535453</c:v>
                </c:pt>
                <c:pt idx="99487">
                  <c:v>17.530922</c:v>
                </c:pt>
                <c:pt idx="99488">
                  <c:v>17.537832999999999</c:v>
                </c:pt>
                <c:pt idx="99489">
                  <c:v>17.538204</c:v>
                </c:pt>
                <c:pt idx="99490">
                  <c:v>17.52797</c:v>
                </c:pt>
                <c:pt idx="99491">
                  <c:v>17.538349</c:v>
                </c:pt>
                <c:pt idx="99492">
                  <c:v>17.549263</c:v>
                </c:pt>
                <c:pt idx="99493">
                  <c:v>17.533097000000001</c:v>
                </c:pt>
                <c:pt idx="99494">
                  <c:v>17.531963000000001</c:v>
                </c:pt>
                <c:pt idx="99495">
                  <c:v>17.542636999999999</c:v>
                </c:pt>
                <c:pt idx="99496">
                  <c:v>17.532245</c:v>
                </c:pt>
                <c:pt idx="99497">
                  <c:v>17.53209</c:v>
                </c:pt>
                <c:pt idx="99498">
                  <c:v>17.545254</c:v>
                </c:pt>
                <c:pt idx="99499">
                  <c:v>17.537863000000002</c:v>
                </c:pt>
                <c:pt idx="99500">
                  <c:v>17.532513000000002</c:v>
                </c:pt>
                <c:pt idx="99501">
                  <c:v>17.543050000000001</c:v>
                </c:pt>
                <c:pt idx="99502">
                  <c:v>17.537071000000001</c:v>
                </c:pt>
                <c:pt idx="99503">
                  <c:v>17.529790999999999</c:v>
                </c:pt>
                <c:pt idx="99504">
                  <c:v>17.535194000000001</c:v>
                </c:pt>
                <c:pt idx="99505">
                  <c:v>17.532243000000001</c:v>
                </c:pt>
                <c:pt idx="99506">
                  <c:v>17.529288000000001</c:v>
                </c:pt>
                <c:pt idx="99507">
                  <c:v>17.534075999999999</c:v>
                </c:pt>
                <c:pt idx="99508">
                  <c:v>17.537227999999999</c:v>
                </c:pt>
                <c:pt idx="99509">
                  <c:v>17.532734999999999</c:v>
                </c:pt>
                <c:pt idx="99510">
                  <c:v>17.534050000000001</c:v>
                </c:pt>
                <c:pt idx="99511">
                  <c:v>17.539746000000001</c:v>
                </c:pt>
                <c:pt idx="99512">
                  <c:v>17.533169999999998</c:v>
                </c:pt>
                <c:pt idx="99513">
                  <c:v>17.534154999999998</c:v>
                </c:pt>
                <c:pt idx="99514">
                  <c:v>17.543541000000001</c:v>
                </c:pt>
                <c:pt idx="99515">
                  <c:v>17.540721000000001</c:v>
                </c:pt>
                <c:pt idx="99516">
                  <c:v>17.536501000000001</c:v>
                </c:pt>
                <c:pt idx="99517">
                  <c:v>17.539446999999999</c:v>
                </c:pt>
                <c:pt idx="99518">
                  <c:v>17.536415000000002</c:v>
                </c:pt>
                <c:pt idx="99519">
                  <c:v>17.528928000000001</c:v>
                </c:pt>
                <c:pt idx="99520">
                  <c:v>17.538451999999999</c:v>
                </c:pt>
                <c:pt idx="99521">
                  <c:v>17.545513</c:v>
                </c:pt>
                <c:pt idx="99522">
                  <c:v>17.535632</c:v>
                </c:pt>
                <c:pt idx="99523">
                  <c:v>17.542839000000001</c:v>
                </c:pt>
                <c:pt idx="99524">
                  <c:v>17.546787999999999</c:v>
                </c:pt>
                <c:pt idx="99525">
                  <c:v>17.528497000000002</c:v>
                </c:pt>
                <c:pt idx="99526">
                  <c:v>17.532001000000001</c:v>
                </c:pt>
                <c:pt idx="99527">
                  <c:v>17.550796999999999</c:v>
                </c:pt>
                <c:pt idx="99528">
                  <c:v>17.546410000000002</c:v>
                </c:pt>
                <c:pt idx="99529">
                  <c:v>17.535388000000001</c:v>
                </c:pt>
                <c:pt idx="99530">
                  <c:v>17.544501</c:v>
                </c:pt>
                <c:pt idx="99531">
                  <c:v>17.543293999999999</c:v>
                </c:pt>
                <c:pt idx="99532">
                  <c:v>17.532425</c:v>
                </c:pt>
                <c:pt idx="99533">
                  <c:v>17.541954</c:v>
                </c:pt>
                <c:pt idx="99534">
                  <c:v>17.548285</c:v>
                </c:pt>
                <c:pt idx="99535">
                  <c:v>17.542183999999999</c:v>
                </c:pt>
                <c:pt idx="99536">
                  <c:v>17.544114</c:v>
                </c:pt>
                <c:pt idx="99537">
                  <c:v>17.550801</c:v>
                </c:pt>
                <c:pt idx="99538">
                  <c:v>17.548431000000001</c:v>
                </c:pt>
                <c:pt idx="99539">
                  <c:v>17.543745000000001</c:v>
                </c:pt>
                <c:pt idx="99540">
                  <c:v>17.544931999999999</c:v>
                </c:pt>
                <c:pt idx="99541">
                  <c:v>17.539669</c:v>
                </c:pt>
                <c:pt idx="99542">
                  <c:v>17.54326</c:v>
                </c:pt>
                <c:pt idx="99543">
                  <c:v>17.553552</c:v>
                </c:pt>
                <c:pt idx="99544">
                  <c:v>17.540593000000001</c:v>
                </c:pt>
                <c:pt idx="99545">
                  <c:v>17.531821999999998</c:v>
                </c:pt>
                <c:pt idx="99546">
                  <c:v>17.542504999999998</c:v>
                </c:pt>
                <c:pt idx="99547">
                  <c:v>17.545914</c:v>
                </c:pt>
                <c:pt idx="99548">
                  <c:v>17.541540000000001</c:v>
                </c:pt>
                <c:pt idx="99549">
                  <c:v>17.54665</c:v>
                </c:pt>
                <c:pt idx="99550">
                  <c:v>17.547058</c:v>
                </c:pt>
                <c:pt idx="99551">
                  <c:v>17.535129999999999</c:v>
                </c:pt>
                <c:pt idx="99552">
                  <c:v>17.540776000000001</c:v>
                </c:pt>
                <c:pt idx="99553">
                  <c:v>17.552868</c:v>
                </c:pt>
                <c:pt idx="99554">
                  <c:v>17.549986000000001</c:v>
                </c:pt>
                <c:pt idx="99555">
                  <c:v>17.546298</c:v>
                </c:pt>
                <c:pt idx="99556">
                  <c:v>17.541916000000001</c:v>
                </c:pt>
                <c:pt idx="99557">
                  <c:v>17.537845000000001</c:v>
                </c:pt>
                <c:pt idx="99558">
                  <c:v>17.546309000000001</c:v>
                </c:pt>
                <c:pt idx="99559">
                  <c:v>17.553542</c:v>
                </c:pt>
                <c:pt idx="99560">
                  <c:v>17.543423000000001</c:v>
                </c:pt>
                <c:pt idx="99561">
                  <c:v>17.536511000000001</c:v>
                </c:pt>
                <c:pt idx="99562">
                  <c:v>17.545389</c:v>
                </c:pt>
                <c:pt idx="99563">
                  <c:v>17.548596</c:v>
                </c:pt>
                <c:pt idx="99564">
                  <c:v>17.548157</c:v>
                </c:pt>
                <c:pt idx="99565">
                  <c:v>17.555206999999999</c:v>
                </c:pt>
                <c:pt idx="99566">
                  <c:v>17.550217</c:v>
                </c:pt>
                <c:pt idx="99567">
                  <c:v>17.537803</c:v>
                </c:pt>
                <c:pt idx="99568">
                  <c:v>17.539981000000001</c:v>
                </c:pt>
                <c:pt idx="99569">
                  <c:v>17.549406999999999</c:v>
                </c:pt>
                <c:pt idx="99570">
                  <c:v>17.546486999999999</c:v>
                </c:pt>
                <c:pt idx="99571">
                  <c:v>17.540061999999999</c:v>
                </c:pt>
                <c:pt idx="99572">
                  <c:v>17.544481000000001</c:v>
                </c:pt>
                <c:pt idx="99573">
                  <c:v>17.550598999999998</c:v>
                </c:pt>
                <c:pt idx="99574">
                  <c:v>17.554755</c:v>
                </c:pt>
                <c:pt idx="99575">
                  <c:v>17.555548999999999</c:v>
                </c:pt>
                <c:pt idx="99576">
                  <c:v>17.553536000000001</c:v>
                </c:pt>
                <c:pt idx="99577">
                  <c:v>17.554362999999999</c:v>
                </c:pt>
                <c:pt idx="99578">
                  <c:v>17.558308</c:v>
                </c:pt>
                <c:pt idx="99579">
                  <c:v>17.556533999999999</c:v>
                </c:pt>
                <c:pt idx="99580">
                  <c:v>17.548359999999999</c:v>
                </c:pt>
                <c:pt idx="99581">
                  <c:v>17.552489000000001</c:v>
                </c:pt>
                <c:pt idx="99582">
                  <c:v>17.554994000000001</c:v>
                </c:pt>
                <c:pt idx="99583">
                  <c:v>17.543427999999999</c:v>
                </c:pt>
                <c:pt idx="99584">
                  <c:v>17.542736000000001</c:v>
                </c:pt>
                <c:pt idx="99585">
                  <c:v>17.544647999999999</c:v>
                </c:pt>
                <c:pt idx="99586">
                  <c:v>17.546614999999999</c:v>
                </c:pt>
                <c:pt idx="99587">
                  <c:v>17.560835999999998</c:v>
                </c:pt>
                <c:pt idx="99588">
                  <c:v>17.559263000000001</c:v>
                </c:pt>
                <c:pt idx="99589">
                  <c:v>17.545655</c:v>
                </c:pt>
                <c:pt idx="99590">
                  <c:v>17.552258999999999</c:v>
                </c:pt>
                <c:pt idx="99591">
                  <c:v>17.554341000000001</c:v>
                </c:pt>
                <c:pt idx="99592">
                  <c:v>17.540068999999999</c:v>
                </c:pt>
                <c:pt idx="99593">
                  <c:v>17.545535000000001</c:v>
                </c:pt>
                <c:pt idx="99594">
                  <c:v>17.558689999999999</c:v>
                </c:pt>
                <c:pt idx="99595">
                  <c:v>17.552123999999999</c:v>
                </c:pt>
                <c:pt idx="99596">
                  <c:v>17.551956000000001</c:v>
                </c:pt>
                <c:pt idx="99597">
                  <c:v>17.554579</c:v>
                </c:pt>
                <c:pt idx="99598">
                  <c:v>17.547407</c:v>
                </c:pt>
                <c:pt idx="99599">
                  <c:v>17.550318000000001</c:v>
                </c:pt>
                <c:pt idx="99600">
                  <c:v>17.558713999999998</c:v>
                </c:pt>
                <c:pt idx="99601">
                  <c:v>17.558194</c:v>
                </c:pt>
                <c:pt idx="99602">
                  <c:v>17.552136999999998</c:v>
                </c:pt>
                <c:pt idx="99603">
                  <c:v>17.554670000000002</c:v>
                </c:pt>
                <c:pt idx="99604">
                  <c:v>17.549019000000001</c:v>
                </c:pt>
                <c:pt idx="99605">
                  <c:v>17.534880999999999</c:v>
                </c:pt>
                <c:pt idx="99606">
                  <c:v>17.543913</c:v>
                </c:pt>
                <c:pt idx="99607">
                  <c:v>17.555574</c:v>
                </c:pt>
                <c:pt idx="99608">
                  <c:v>17.552025</c:v>
                </c:pt>
                <c:pt idx="99609">
                  <c:v>17.551846999999999</c:v>
                </c:pt>
                <c:pt idx="99610">
                  <c:v>17.553464000000002</c:v>
                </c:pt>
                <c:pt idx="99611">
                  <c:v>17.550051</c:v>
                </c:pt>
                <c:pt idx="99612">
                  <c:v>17.552305</c:v>
                </c:pt>
                <c:pt idx="99613">
                  <c:v>17.563787000000001</c:v>
                </c:pt>
                <c:pt idx="99614">
                  <c:v>17.556932</c:v>
                </c:pt>
                <c:pt idx="99615">
                  <c:v>17.545753000000001</c:v>
                </c:pt>
                <c:pt idx="99616">
                  <c:v>17.555268000000002</c:v>
                </c:pt>
                <c:pt idx="99617">
                  <c:v>17.557542000000002</c:v>
                </c:pt>
                <c:pt idx="99618">
                  <c:v>17.558533000000001</c:v>
                </c:pt>
                <c:pt idx="99619">
                  <c:v>17.566852000000001</c:v>
                </c:pt>
                <c:pt idx="99620">
                  <c:v>17.560504999999999</c:v>
                </c:pt>
                <c:pt idx="99621">
                  <c:v>17.554162999999999</c:v>
                </c:pt>
                <c:pt idx="99622">
                  <c:v>17.559297000000001</c:v>
                </c:pt>
                <c:pt idx="99623">
                  <c:v>17.562021000000001</c:v>
                </c:pt>
                <c:pt idx="99624">
                  <c:v>17.556424</c:v>
                </c:pt>
                <c:pt idx="99625">
                  <c:v>17.555904000000002</c:v>
                </c:pt>
                <c:pt idx="99626">
                  <c:v>17.553808</c:v>
                </c:pt>
                <c:pt idx="99627">
                  <c:v>17.548309</c:v>
                </c:pt>
                <c:pt idx="99628">
                  <c:v>17.559640999999999</c:v>
                </c:pt>
                <c:pt idx="99629">
                  <c:v>17.562975999999999</c:v>
                </c:pt>
                <c:pt idx="99630">
                  <c:v>17.549626</c:v>
                </c:pt>
                <c:pt idx="99631">
                  <c:v>17.552322</c:v>
                </c:pt>
                <c:pt idx="99632">
                  <c:v>17.56194</c:v>
                </c:pt>
                <c:pt idx="99633">
                  <c:v>17.554683000000001</c:v>
                </c:pt>
                <c:pt idx="99634">
                  <c:v>17.551224000000001</c:v>
                </c:pt>
                <c:pt idx="99635">
                  <c:v>17.570758000000001</c:v>
                </c:pt>
                <c:pt idx="99636">
                  <c:v>17.570474000000001</c:v>
                </c:pt>
                <c:pt idx="99637">
                  <c:v>17.554628999999998</c:v>
                </c:pt>
                <c:pt idx="99638">
                  <c:v>17.563959000000001</c:v>
                </c:pt>
                <c:pt idx="99639">
                  <c:v>17.562750000000001</c:v>
                </c:pt>
                <c:pt idx="99640">
                  <c:v>17.548583000000001</c:v>
                </c:pt>
                <c:pt idx="99641">
                  <c:v>17.562552</c:v>
                </c:pt>
                <c:pt idx="99642">
                  <c:v>17.575534999999999</c:v>
                </c:pt>
                <c:pt idx="99643">
                  <c:v>17.563276999999999</c:v>
                </c:pt>
                <c:pt idx="99644">
                  <c:v>17.562574999999999</c:v>
                </c:pt>
                <c:pt idx="99645">
                  <c:v>17.568397000000001</c:v>
                </c:pt>
                <c:pt idx="99646">
                  <c:v>17.558665999999999</c:v>
                </c:pt>
                <c:pt idx="99647">
                  <c:v>17.564202000000002</c:v>
                </c:pt>
                <c:pt idx="99648">
                  <c:v>17.570371000000002</c:v>
                </c:pt>
                <c:pt idx="99649">
                  <c:v>17.556584000000001</c:v>
                </c:pt>
                <c:pt idx="99650">
                  <c:v>17.562056999999999</c:v>
                </c:pt>
                <c:pt idx="99651">
                  <c:v>17.570611</c:v>
                </c:pt>
                <c:pt idx="99652">
                  <c:v>17.555789999999998</c:v>
                </c:pt>
                <c:pt idx="99653">
                  <c:v>17.549502</c:v>
                </c:pt>
                <c:pt idx="99654">
                  <c:v>17.561202000000002</c:v>
                </c:pt>
                <c:pt idx="99655">
                  <c:v>17.558730000000001</c:v>
                </c:pt>
                <c:pt idx="99656">
                  <c:v>17.547875000000001</c:v>
                </c:pt>
                <c:pt idx="99657">
                  <c:v>17.555821000000002</c:v>
                </c:pt>
                <c:pt idx="99658">
                  <c:v>17.558889000000001</c:v>
                </c:pt>
                <c:pt idx="99659">
                  <c:v>17.552609</c:v>
                </c:pt>
                <c:pt idx="99660">
                  <c:v>17.565282</c:v>
                </c:pt>
                <c:pt idx="99661">
                  <c:v>17.576713000000002</c:v>
                </c:pt>
                <c:pt idx="99662">
                  <c:v>17.573301000000001</c:v>
                </c:pt>
                <c:pt idx="99663">
                  <c:v>17.569875</c:v>
                </c:pt>
                <c:pt idx="99664">
                  <c:v>17.572748000000001</c:v>
                </c:pt>
                <c:pt idx="99665">
                  <c:v>17.565089</c:v>
                </c:pt>
                <c:pt idx="99666">
                  <c:v>17.559539999999998</c:v>
                </c:pt>
                <c:pt idx="99667">
                  <c:v>17.572254000000001</c:v>
                </c:pt>
                <c:pt idx="99668">
                  <c:v>17.567291999999998</c:v>
                </c:pt>
                <c:pt idx="99669">
                  <c:v>17.557718000000001</c:v>
                </c:pt>
                <c:pt idx="99670">
                  <c:v>17.573051</c:v>
                </c:pt>
                <c:pt idx="99671">
                  <c:v>17.578506999999998</c:v>
                </c:pt>
                <c:pt idx="99672">
                  <c:v>17.561143999999999</c:v>
                </c:pt>
                <c:pt idx="99673">
                  <c:v>17.560575</c:v>
                </c:pt>
                <c:pt idx="99674">
                  <c:v>17.575095000000001</c:v>
                </c:pt>
                <c:pt idx="99675">
                  <c:v>17.561084000000001</c:v>
                </c:pt>
                <c:pt idx="99676">
                  <c:v>17.552683999999999</c:v>
                </c:pt>
                <c:pt idx="99677">
                  <c:v>17.569364</c:v>
                </c:pt>
                <c:pt idx="99678">
                  <c:v>17.563497999999999</c:v>
                </c:pt>
                <c:pt idx="99679">
                  <c:v>17.555917999999998</c:v>
                </c:pt>
                <c:pt idx="99680">
                  <c:v>17.565753999999998</c:v>
                </c:pt>
                <c:pt idx="99681">
                  <c:v>17.563414999999999</c:v>
                </c:pt>
                <c:pt idx="99682">
                  <c:v>17.558924000000001</c:v>
                </c:pt>
                <c:pt idx="99683">
                  <c:v>17.570626000000001</c:v>
                </c:pt>
                <c:pt idx="99684">
                  <c:v>17.573736</c:v>
                </c:pt>
                <c:pt idx="99685">
                  <c:v>17.558478999999998</c:v>
                </c:pt>
                <c:pt idx="99686">
                  <c:v>17.559227</c:v>
                </c:pt>
                <c:pt idx="99687">
                  <c:v>17.564789000000001</c:v>
                </c:pt>
                <c:pt idx="99688">
                  <c:v>17.558987999999999</c:v>
                </c:pt>
                <c:pt idx="99689">
                  <c:v>17.567</c:v>
                </c:pt>
                <c:pt idx="99690">
                  <c:v>17.568296</c:v>
                </c:pt>
                <c:pt idx="99691">
                  <c:v>17.556668999999999</c:v>
                </c:pt>
                <c:pt idx="99692">
                  <c:v>17.562695000000001</c:v>
                </c:pt>
                <c:pt idx="99693">
                  <c:v>17.571909999999999</c:v>
                </c:pt>
                <c:pt idx="99694">
                  <c:v>17.563271</c:v>
                </c:pt>
                <c:pt idx="99695">
                  <c:v>17.557341999999998</c:v>
                </c:pt>
                <c:pt idx="99696">
                  <c:v>17.576245</c:v>
                </c:pt>
                <c:pt idx="99697">
                  <c:v>17.581057999999999</c:v>
                </c:pt>
                <c:pt idx="99698">
                  <c:v>17.566227000000001</c:v>
                </c:pt>
                <c:pt idx="99699">
                  <c:v>17.574767999999999</c:v>
                </c:pt>
                <c:pt idx="99700">
                  <c:v>17.580033</c:v>
                </c:pt>
                <c:pt idx="99701">
                  <c:v>17.571265</c:v>
                </c:pt>
                <c:pt idx="99702">
                  <c:v>17.580728000000001</c:v>
                </c:pt>
                <c:pt idx="99703">
                  <c:v>17.587558000000001</c:v>
                </c:pt>
                <c:pt idx="99704">
                  <c:v>17.574165000000001</c:v>
                </c:pt>
                <c:pt idx="99705">
                  <c:v>17.569707000000001</c:v>
                </c:pt>
                <c:pt idx="99706">
                  <c:v>17.577221999999999</c:v>
                </c:pt>
                <c:pt idx="99707">
                  <c:v>17.568418000000001</c:v>
                </c:pt>
                <c:pt idx="99708">
                  <c:v>17.563929999999999</c:v>
                </c:pt>
                <c:pt idx="99709">
                  <c:v>17.573212999999999</c:v>
                </c:pt>
                <c:pt idx="99710">
                  <c:v>17.570516999999999</c:v>
                </c:pt>
                <c:pt idx="99711">
                  <c:v>17.569186999999999</c:v>
                </c:pt>
                <c:pt idx="99712">
                  <c:v>17.571596</c:v>
                </c:pt>
                <c:pt idx="99713">
                  <c:v>17.567537999999999</c:v>
                </c:pt>
                <c:pt idx="99714">
                  <c:v>17.564971</c:v>
                </c:pt>
                <c:pt idx="99715">
                  <c:v>17.566482000000001</c:v>
                </c:pt>
                <c:pt idx="99716">
                  <c:v>17.564149</c:v>
                </c:pt>
                <c:pt idx="99717">
                  <c:v>17.556986999999999</c:v>
                </c:pt>
                <c:pt idx="99718">
                  <c:v>17.567637999999999</c:v>
                </c:pt>
                <c:pt idx="99719">
                  <c:v>17.580217999999999</c:v>
                </c:pt>
                <c:pt idx="99720">
                  <c:v>17.572983000000001</c:v>
                </c:pt>
                <c:pt idx="99721">
                  <c:v>17.573672999999999</c:v>
                </c:pt>
                <c:pt idx="99722">
                  <c:v>17.585756</c:v>
                </c:pt>
                <c:pt idx="99723">
                  <c:v>17.580957000000001</c:v>
                </c:pt>
                <c:pt idx="99724">
                  <c:v>17.568453000000002</c:v>
                </c:pt>
                <c:pt idx="99725">
                  <c:v>17.572471</c:v>
                </c:pt>
                <c:pt idx="99726">
                  <c:v>17.573847000000001</c:v>
                </c:pt>
                <c:pt idx="99727">
                  <c:v>17.564160000000001</c:v>
                </c:pt>
                <c:pt idx="99728">
                  <c:v>17.568843999999999</c:v>
                </c:pt>
                <c:pt idx="99729">
                  <c:v>17.574043</c:v>
                </c:pt>
                <c:pt idx="99730">
                  <c:v>17.567889999999998</c:v>
                </c:pt>
                <c:pt idx="99731">
                  <c:v>17.575002000000001</c:v>
                </c:pt>
                <c:pt idx="99732">
                  <c:v>17.582401000000001</c:v>
                </c:pt>
                <c:pt idx="99733">
                  <c:v>17.569711000000002</c:v>
                </c:pt>
                <c:pt idx="99734">
                  <c:v>17.568020000000001</c:v>
                </c:pt>
                <c:pt idx="99735">
                  <c:v>17.587623000000001</c:v>
                </c:pt>
                <c:pt idx="99736">
                  <c:v>17.580418000000002</c:v>
                </c:pt>
                <c:pt idx="99737">
                  <c:v>17.563763000000002</c:v>
                </c:pt>
                <c:pt idx="99738">
                  <c:v>17.572085999999999</c:v>
                </c:pt>
                <c:pt idx="99739">
                  <c:v>17.575244999999999</c:v>
                </c:pt>
                <c:pt idx="99740">
                  <c:v>17.571235999999999</c:v>
                </c:pt>
                <c:pt idx="99741">
                  <c:v>17.577036</c:v>
                </c:pt>
                <c:pt idx="99742">
                  <c:v>17.578662000000001</c:v>
                </c:pt>
                <c:pt idx="99743">
                  <c:v>17.574442000000001</c:v>
                </c:pt>
                <c:pt idx="99744">
                  <c:v>17.581420000000001</c:v>
                </c:pt>
                <c:pt idx="99745">
                  <c:v>17.586483000000001</c:v>
                </c:pt>
                <c:pt idx="99746">
                  <c:v>17.572683999999999</c:v>
                </c:pt>
                <c:pt idx="99747">
                  <c:v>17.574774000000001</c:v>
                </c:pt>
                <c:pt idx="99748">
                  <c:v>17.587399999999999</c:v>
                </c:pt>
                <c:pt idx="99749">
                  <c:v>17.576588000000001</c:v>
                </c:pt>
                <c:pt idx="99750">
                  <c:v>17.571694999999998</c:v>
                </c:pt>
                <c:pt idx="99751">
                  <c:v>17.578101</c:v>
                </c:pt>
                <c:pt idx="99752">
                  <c:v>17.572246</c:v>
                </c:pt>
                <c:pt idx="99753">
                  <c:v>17.572918999999999</c:v>
                </c:pt>
                <c:pt idx="99754">
                  <c:v>17.585449000000001</c:v>
                </c:pt>
                <c:pt idx="99755">
                  <c:v>17.582884</c:v>
                </c:pt>
                <c:pt idx="99756">
                  <c:v>17.569796</c:v>
                </c:pt>
                <c:pt idx="99757">
                  <c:v>17.577131999999999</c:v>
                </c:pt>
                <c:pt idx="99758">
                  <c:v>17.583393000000001</c:v>
                </c:pt>
                <c:pt idx="99759">
                  <c:v>17.57404</c:v>
                </c:pt>
                <c:pt idx="99760">
                  <c:v>17.577665</c:v>
                </c:pt>
                <c:pt idx="99761">
                  <c:v>17.582163999999999</c:v>
                </c:pt>
                <c:pt idx="99762">
                  <c:v>17.579356000000001</c:v>
                </c:pt>
                <c:pt idx="99763">
                  <c:v>17.581028</c:v>
                </c:pt>
                <c:pt idx="99764">
                  <c:v>17.580106000000001</c:v>
                </c:pt>
                <c:pt idx="99765">
                  <c:v>17.574112</c:v>
                </c:pt>
                <c:pt idx="99766">
                  <c:v>17.574356000000002</c:v>
                </c:pt>
                <c:pt idx="99767">
                  <c:v>17.586943999999999</c:v>
                </c:pt>
                <c:pt idx="99768">
                  <c:v>17.589905999999999</c:v>
                </c:pt>
                <c:pt idx="99769">
                  <c:v>17.584948000000001</c:v>
                </c:pt>
                <c:pt idx="99770">
                  <c:v>17.587188000000001</c:v>
                </c:pt>
                <c:pt idx="99771">
                  <c:v>17.579778999999998</c:v>
                </c:pt>
                <c:pt idx="99772">
                  <c:v>17.578526</c:v>
                </c:pt>
                <c:pt idx="99773">
                  <c:v>17.589849000000001</c:v>
                </c:pt>
                <c:pt idx="99774">
                  <c:v>17.585013</c:v>
                </c:pt>
                <c:pt idx="99775">
                  <c:v>17.571636999999999</c:v>
                </c:pt>
                <c:pt idx="99776">
                  <c:v>17.577819999999999</c:v>
                </c:pt>
                <c:pt idx="99777">
                  <c:v>17.585262</c:v>
                </c:pt>
                <c:pt idx="99778">
                  <c:v>17.573459</c:v>
                </c:pt>
                <c:pt idx="99779">
                  <c:v>17.576893999999999</c:v>
                </c:pt>
                <c:pt idx="99780">
                  <c:v>17.593446</c:v>
                </c:pt>
                <c:pt idx="99781">
                  <c:v>17.590166</c:v>
                </c:pt>
                <c:pt idx="99782">
                  <c:v>17.582899000000001</c:v>
                </c:pt>
                <c:pt idx="99783">
                  <c:v>17.587074999999999</c:v>
                </c:pt>
                <c:pt idx="99784">
                  <c:v>17.582462</c:v>
                </c:pt>
                <c:pt idx="99785">
                  <c:v>17.570900000000002</c:v>
                </c:pt>
                <c:pt idx="99786">
                  <c:v>17.577603</c:v>
                </c:pt>
                <c:pt idx="99787">
                  <c:v>17.582865000000002</c:v>
                </c:pt>
                <c:pt idx="99788">
                  <c:v>17.577939000000001</c:v>
                </c:pt>
                <c:pt idx="99789">
                  <c:v>17.586151999999998</c:v>
                </c:pt>
                <c:pt idx="99790">
                  <c:v>17.585523999999999</c:v>
                </c:pt>
                <c:pt idx="99791">
                  <c:v>17.580475</c:v>
                </c:pt>
                <c:pt idx="99792">
                  <c:v>17.592848</c:v>
                </c:pt>
                <c:pt idx="99793">
                  <c:v>17.595382000000001</c:v>
                </c:pt>
                <c:pt idx="99794">
                  <c:v>17.588508000000001</c:v>
                </c:pt>
                <c:pt idx="99795">
                  <c:v>17.588536000000001</c:v>
                </c:pt>
                <c:pt idx="99796">
                  <c:v>17.593</c:v>
                </c:pt>
                <c:pt idx="99797">
                  <c:v>17.587302999999999</c:v>
                </c:pt>
                <c:pt idx="99798">
                  <c:v>17.583670999999999</c:v>
                </c:pt>
                <c:pt idx="99799">
                  <c:v>17.594384999999999</c:v>
                </c:pt>
                <c:pt idx="99800">
                  <c:v>17.589604000000001</c:v>
                </c:pt>
                <c:pt idx="99801">
                  <c:v>17.578303999999999</c:v>
                </c:pt>
                <c:pt idx="99802">
                  <c:v>17.579789999999999</c:v>
                </c:pt>
                <c:pt idx="99803">
                  <c:v>17.580929999999999</c:v>
                </c:pt>
                <c:pt idx="99804">
                  <c:v>17.588412000000002</c:v>
                </c:pt>
                <c:pt idx="99805">
                  <c:v>17.597467000000002</c:v>
                </c:pt>
                <c:pt idx="99806">
                  <c:v>17.589096999999999</c:v>
                </c:pt>
                <c:pt idx="99807">
                  <c:v>17.580005</c:v>
                </c:pt>
                <c:pt idx="99808">
                  <c:v>17.589580999999999</c:v>
                </c:pt>
                <c:pt idx="99809">
                  <c:v>17.594127</c:v>
                </c:pt>
                <c:pt idx="99810">
                  <c:v>17.584599000000001</c:v>
                </c:pt>
                <c:pt idx="99811">
                  <c:v>17.585628</c:v>
                </c:pt>
                <c:pt idx="99812">
                  <c:v>17.587797999999999</c:v>
                </c:pt>
                <c:pt idx="99813">
                  <c:v>17.584061999999999</c:v>
                </c:pt>
                <c:pt idx="99814">
                  <c:v>17.587368999999999</c:v>
                </c:pt>
                <c:pt idx="99815">
                  <c:v>17.589144999999998</c:v>
                </c:pt>
                <c:pt idx="99816">
                  <c:v>17.582070000000002</c:v>
                </c:pt>
                <c:pt idx="99817">
                  <c:v>17.580929000000001</c:v>
                </c:pt>
                <c:pt idx="99818">
                  <c:v>17.593692000000001</c:v>
                </c:pt>
                <c:pt idx="99819">
                  <c:v>17.594743000000001</c:v>
                </c:pt>
                <c:pt idx="99820">
                  <c:v>17.587306000000002</c:v>
                </c:pt>
                <c:pt idx="99821">
                  <c:v>17.595637</c:v>
                </c:pt>
                <c:pt idx="99822">
                  <c:v>17.593789000000001</c:v>
                </c:pt>
                <c:pt idx="99823">
                  <c:v>17.583570000000002</c:v>
                </c:pt>
                <c:pt idx="99824">
                  <c:v>17.592068000000001</c:v>
                </c:pt>
                <c:pt idx="99825">
                  <c:v>17.592554</c:v>
                </c:pt>
                <c:pt idx="99826">
                  <c:v>17.581838000000001</c:v>
                </c:pt>
                <c:pt idx="99827">
                  <c:v>17.586762</c:v>
                </c:pt>
                <c:pt idx="99828">
                  <c:v>17.589082999999999</c:v>
                </c:pt>
                <c:pt idx="99829">
                  <c:v>17.574766</c:v>
                </c:pt>
                <c:pt idx="99830">
                  <c:v>17.584555000000002</c:v>
                </c:pt>
                <c:pt idx="99831">
                  <c:v>17.603197999999999</c:v>
                </c:pt>
                <c:pt idx="99832">
                  <c:v>17.593024</c:v>
                </c:pt>
                <c:pt idx="99833">
                  <c:v>17.588522000000001</c:v>
                </c:pt>
                <c:pt idx="99834">
                  <c:v>17.595320999999998</c:v>
                </c:pt>
                <c:pt idx="99835">
                  <c:v>17.594169999999998</c:v>
                </c:pt>
                <c:pt idx="99836">
                  <c:v>17.595652000000001</c:v>
                </c:pt>
                <c:pt idx="99837">
                  <c:v>17.601203000000002</c:v>
                </c:pt>
                <c:pt idx="99838">
                  <c:v>17.594206</c:v>
                </c:pt>
                <c:pt idx="99839">
                  <c:v>17.585462</c:v>
                </c:pt>
                <c:pt idx="99840">
                  <c:v>17.591066000000001</c:v>
                </c:pt>
                <c:pt idx="99841">
                  <c:v>17.589638999999998</c:v>
                </c:pt>
                <c:pt idx="99842">
                  <c:v>17.585602000000002</c:v>
                </c:pt>
                <c:pt idx="99843">
                  <c:v>17.597864000000001</c:v>
                </c:pt>
                <c:pt idx="99844">
                  <c:v>17.597936000000001</c:v>
                </c:pt>
                <c:pt idx="99845">
                  <c:v>17.587454999999999</c:v>
                </c:pt>
                <c:pt idx="99846">
                  <c:v>17.593301</c:v>
                </c:pt>
                <c:pt idx="99847">
                  <c:v>17.59667</c:v>
                </c:pt>
                <c:pt idx="99848">
                  <c:v>17.586977000000001</c:v>
                </c:pt>
                <c:pt idx="99849">
                  <c:v>17.587485000000001</c:v>
                </c:pt>
                <c:pt idx="99850">
                  <c:v>17.600010999999999</c:v>
                </c:pt>
                <c:pt idx="99851">
                  <c:v>17.598182999999999</c:v>
                </c:pt>
                <c:pt idx="99852">
                  <c:v>17.591270999999999</c:v>
                </c:pt>
                <c:pt idx="99853">
                  <c:v>17.596170999999998</c:v>
                </c:pt>
                <c:pt idx="99854">
                  <c:v>17.598701999999999</c:v>
                </c:pt>
                <c:pt idx="99855">
                  <c:v>17.600743999999999</c:v>
                </c:pt>
                <c:pt idx="99856">
                  <c:v>17.602713000000001</c:v>
                </c:pt>
                <c:pt idx="99857">
                  <c:v>17.599238</c:v>
                </c:pt>
                <c:pt idx="99858">
                  <c:v>17.596052</c:v>
                </c:pt>
                <c:pt idx="99859">
                  <c:v>17.598593000000001</c:v>
                </c:pt>
                <c:pt idx="99860">
                  <c:v>17.598564</c:v>
                </c:pt>
                <c:pt idx="99861">
                  <c:v>17.586517000000001</c:v>
                </c:pt>
                <c:pt idx="99862">
                  <c:v>17.588156000000001</c:v>
                </c:pt>
                <c:pt idx="99863">
                  <c:v>17.596530999999999</c:v>
                </c:pt>
                <c:pt idx="99864">
                  <c:v>17.589106000000001</c:v>
                </c:pt>
                <c:pt idx="99865">
                  <c:v>17.592061999999999</c:v>
                </c:pt>
                <c:pt idx="99866">
                  <c:v>17.599298000000001</c:v>
                </c:pt>
                <c:pt idx="99867">
                  <c:v>17.595527000000001</c:v>
                </c:pt>
                <c:pt idx="99868">
                  <c:v>17.596951000000001</c:v>
                </c:pt>
                <c:pt idx="99869">
                  <c:v>17.605138</c:v>
                </c:pt>
                <c:pt idx="99870">
                  <c:v>17.604106999999999</c:v>
                </c:pt>
                <c:pt idx="99871">
                  <c:v>17.604780000000002</c:v>
                </c:pt>
                <c:pt idx="99872">
                  <c:v>17.609601999999999</c:v>
                </c:pt>
                <c:pt idx="99873">
                  <c:v>17.594121999999999</c:v>
                </c:pt>
                <c:pt idx="99874">
                  <c:v>17.587209000000001</c:v>
                </c:pt>
                <c:pt idx="99875">
                  <c:v>17.600545</c:v>
                </c:pt>
                <c:pt idx="99876">
                  <c:v>17.599377</c:v>
                </c:pt>
                <c:pt idx="99877">
                  <c:v>17.594556999999998</c:v>
                </c:pt>
                <c:pt idx="99878">
                  <c:v>17.59853</c:v>
                </c:pt>
                <c:pt idx="99879">
                  <c:v>17.602426999999999</c:v>
                </c:pt>
                <c:pt idx="99880">
                  <c:v>17.602236000000001</c:v>
                </c:pt>
                <c:pt idx="99881">
                  <c:v>17.600939</c:v>
                </c:pt>
                <c:pt idx="99882">
                  <c:v>17.603928</c:v>
                </c:pt>
                <c:pt idx="99883">
                  <c:v>17.596005999999999</c:v>
                </c:pt>
                <c:pt idx="99884">
                  <c:v>17.591694</c:v>
                </c:pt>
                <c:pt idx="99885">
                  <c:v>17.601324000000002</c:v>
                </c:pt>
                <c:pt idx="99886">
                  <c:v>17.602118999999998</c:v>
                </c:pt>
                <c:pt idx="99887">
                  <c:v>17.596810000000001</c:v>
                </c:pt>
                <c:pt idx="99888">
                  <c:v>17.600505999999999</c:v>
                </c:pt>
                <c:pt idx="99889">
                  <c:v>17.606676</c:v>
                </c:pt>
                <c:pt idx="99890">
                  <c:v>17.598583000000001</c:v>
                </c:pt>
                <c:pt idx="99891">
                  <c:v>17.594397000000001</c:v>
                </c:pt>
                <c:pt idx="99892">
                  <c:v>17.601347000000001</c:v>
                </c:pt>
                <c:pt idx="99893">
                  <c:v>17.598099000000001</c:v>
                </c:pt>
                <c:pt idx="99894">
                  <c:v>17.598858</c:v>
                </c:pt>
                <c:pt idx="99895">
                  <c:v>17.606535999999998</c:v>
                </c:pt>
                <c:pt idx="99896">
                  <c:v>17.603300000000001</c:v>
                </c:pt>
                <c:pt idx="99897">
                  <c:v>17.601611999999999</c:v>
                </c:pt>
                <c:pt idx="99898">
                  <c:v>17.606745</c:v>
                </c:pt>
                <c:pt idx="99899">
                  <c:v>17.602625</c:v>
                </c:pt>
                <c:pt idx="99900">
                  <c:v>17.597515999999999</c:v>
                </c:pt>
                <c:pt idx="99901">
                  <c:v>17.604831999999998</c:v>
                </c:pt>
                <c:pt idx="99902">
                  <c:v>17.603207000000001</c:v>
                </c:pt>
                <c:pt idx="99903">
                  <c:v>17.595208</c:v>
                </c:pt>
                <c:pt idx="99904">
                  <c:v>17.604771</c:v>
                </c:pt>
                <c:pt idx="99905">
                  <c:v>17.610016000000002</c:v>
                </c:pt>
                <c:pt idx="99906">
                  <c:v>17.606128999999999</c:v>
                </c:pt>
                <c:pt idx="99907">
                  <c:v>17.609351</c:v>
                </c:pt>
                <c:pt idx="99908">
                  <c:v>17.612866</c:v>
                </c:pt>
                <c:pt idx="99909">
                  <c:v>17.606452999999998</c:v>
                </c:pt>
                <c:pt idx="99910">
                  <c:v>17.598455999999999</c:v>
                </c:pt>
                <c:pt idx="99911">
                  <c:v>17.604620000000001</c:v>
                </c:pt>
                <c:pt idx="99912">
                  <c:v>17.605571000000001</c:v>
                </c:pt>
                <c:pt idx="99913">
                  <c:v>17.601479000000001</c:v>
                </c:pt>
                <c:pt idx="99914">
                  <c:v>17.607074999999998</c:v>
                </c:pt>
                <c:pt idx="99915">
                  <c:v>17.605467000000001</c:v>
                </c:pt>
                <c:pt idx="99916">
                  <c:v>17.603653999999999</c:v>
                </c:pt>
                <c:pt idx="99917">
                  <c:v>17.613759000000002</c:v>
                </c:pt>
                <c:pt idx="99918">
                  <c:v>17.612825000000001</c:v>
                </c:pt>
                <c:pt idx="99919">
                  <c:v>17.600387000000001</c:v>
                </c:pt>
                <c:pt idx="99920">
                  <c:v>17.604444000000001</c:v>
                </c:pt>
                <c:pt idx="99921">
                  <c:v>17.611564000000001</c:v>
                </c:pt>
                <c:pt idx="99922">
                  <c:v>17.599941000000001</c:v>
                </c:pt>
                <c:pt idx="99923">
                  <c:v>17.60079</c:v>
                </c:pt>
                <c:pt idx="99924">
                  <c:v>17.605626999999998</c:v>
                </c:pt>
                <c:pt idx="99925">
                  <c:v>17.599888</c:v>
                </c:pt>
                <c:pt idx="99926">
                  <c:v>17.606466999999999</c:v>
                </c:pt>
                <c:pt idx="99927">
                  <c:v>17.608084999999999</c:v>
                </c:pt>
                <c:pt idx="99928">
                  <c:v>17.602620999999999</c:v>
                </c:pt>
                <c:pt idx="99929">
                  <c:v>17.604927</c:v>
                </c:pt>
                <c:pt idx="99930">
                  <c:v>17.609348000000001</c:v>
                </c:pt>
                <c:pt idx="99931">
                  <c:v>17.608862999999999</c:v>
                </c:pt>
                <c:pt idx="99932">
                  <c:v>17.604489999999998</c:v>
                </c:pt>
                <c:pt idx="99933">
                  <c:v>17.611353999999999</c:v>
                </c:pt>
                <c:pt idx="99934">
                  <c:v>17.610949999999999</c:v>
                </c:pt>
                <c:pt idx="99935">
                  <c:v>17.602339000000001</c:v>
                </c:pt>
                <c:pt idx="99936">
                  <c:v>17.610654</c:v>
                </c:pt>
                <c:pt idx="99937">
                  <c:v>17.615808000000001</c:v>
                </c:pt>
                <c:pt idx="99938">
                  <c:v>17.611319999999999</c:v>
                </c:pt>
                <c:pt idx="99939">
                  <c:v>17.610522</c:v>
                </c:pt>
                <c:pt idx="99940">
                  <c:v>17.613886999999998</c:v>
                </c:pt>
                <c:pt idx="99941">
                  <c:v>17.612197999999999</c:v>
                </c:pt>
                <c:pt idx="99942">
                  <c:v>17.610446</c:v>
                </c:pt>
                <c:pt idx="99943">
                  <c:v>17.613900000000001</c:v>
                </c:pt>
                <c:pt idx="99944">
                  <c:v>17.610344999999999</c:v>
                </c:pt>
                <c:pt idx="99945">
                  <c:v>17.612100000000002</c:v>
                </c:pt>
                <c:pt idx="99946">
                  <c:v>17.615074</c:v>
                </c:pt>
                <c:pt idx="99947">
                  <c:v>17.606943999999999</c:v>
                </c:pt>
                <c:pt idx="99948">
                  <c:v>17.606978000000002</c:v>
                </c:pt>
                <c:pt idx="99949">
                  <c:v>17.612812999999999</c:v>
                </c:pt>
                <c:pt idx="99950">
                  <c:v>17.605764000000001</c:v>
                </c:pt>
                <c:pt idx="99951">
                  <c:v>17.601603999999998</c:v>
                </c:pt>
                <c:pt idx="99952">
                  <c:v>17.614768999999999</c:v>
                </c:pt>
                <c:pt idx="99953">
                  <c:v>17.618594999999999</c:v>
                </c:pt>
                <c:pt idx="99954">
                  <c:v>17.607545999999999</c:v>
                </c:pt>
                <c:pt idx="99955">
                  <c:v>17.615072000000001</c:v>
                </c:pt>
                <c:pt idx="99956">
                  <c:v>17.622247999999999</c:v>
                </c:pt>
                <c:pt idx="99957">
                  <c:v>17.611014000000001</c:v>
                </c:pt>
                <c:pt idx="99958">
                  <c:v>17.610747</c:v>
                </c:pt>
                <c:pt idx="99959">
                  <c:v>17.618706</c:v>
                </c:pt>
                <c:pt idx="99960">
                  <c:v>17.614633999999999</c:v>
                </c:pt>
                <c:pt idx="99961">
                  <c:v>17.613004</c:v>
                </c:pt>
                <c:pt idx="99962">
                  <c:v>17.618129</c:v>
                </c:pt>
                <c:pt idx="99963">
                  <c:v>17.607339</c:v>
                </c:pt>
                <c:pt idx="99964">
                  <c:v>17.599851000000001</c:v>
                </c:pt>
                <c:pt idx="99965">
                  <c:v>17.612041000000001</c:v>
                </c:pt>
                <c:pt idx="99966">
                  <c:v>17.618950999999999</c:v>
                </c:pt>
                <c:pt idx="99967">
                  <c:v>17.612839999999998</c:v>
                </c:pt>
                <c:pt idx="99968">
                  <c:v>17.606632000000001</c:v>
                </c:pt>
                <c:pt idx="99969">
                  <c:v>17.609508999999999</c:v>
                </c:pt>
                <c:pt idx="99970">
                  <c:v>17.616146000000001</c:v>
                </c:pt>
                <c:pt idx="99971">
                  <c:v>17.615293999999999</c:v>
                </c:pt>
                <c:pt idx="99972">
                  <c:v>17.614366</c:v>
                </c:pt>
                <c:pt idx="99973">
                  <c:v>17.611785000000001</c:v>
                </c:pt>
                <c:pt idx="99974">
                  <c:v>17.611395000000002</c:v>
                </c:pt>
                <c:pt idx="99975">
                  <c:v>17.617728</c:v>
                </c:pt>
                <c:pt idx="99976">
                  <c:v>17.616128</c:v>
                </c:pt>
                <c:pt idx="99977">
                  <c:v>17.616864</c:v>
                </c:pt>
                <c:pt idx="99978">
                  <c:v>17.624037999999999</c:v>
                </c:pt>
                <c:pt idx="99979">
                  <c:v>17.620835</c:v>
                </c:pt>
                <c:pt idx="99980">
                  <c:v>17.61478</c:v>
                </c:pt>
                <c:pt idx="99981">
                  <c:v>17.619012999999999</c:v>
                </c:pt>
                <c:pt idx="99982">
                  <c:v>17.621382000000001</c:v>
                </c:pt>
                <c:pt idx="99983">
                  <c:v>17.620445</c:v>
                </c:pt>
                <c:pt idx="99984">
                  <c:v>17.623766</c:v>
                </c:pt>
                <c:pt idx="99985">
                  <c:v>17.613047999999999</c:v>
                </c:pt>
                <c:pt idx="99986">
                  <c:v>17.607838000000001</c:v>
                </c:pt>
                <c:pt idx="99987">
                  <c:v>17.623434</c:v>
                </c:pt>
                <c:pt idx="99988">
                  <c:v>17.623069999999998</c:v>
                </c:pt>
                <c:pt idx="99989">
                  <c:v>17.613714000000002</c:v>
                </c:pt>
                <c:pt idx="99990">
                  <c:v>17.621008</c:v>
                </c:pt>
                <c:pt idx="99991">
                  <c:v>17.625903999999998</c:v>
                </c:pt>
                <c:pt idx="99992">
                  <c:v>17.610434000000001</c:v>
                </c:pt>
                <c:pt idx="99993">
                  <c:v>17.606712000000002</c:v>
                </c:pt>
                <c:pt idx="99994">
                  <c:v>17.621775</c:v>
                </c:pt>
                <c:pt idx="99995">
                  <c:v>17.615458</c:v>
                </c:pt>
                <c:pt idx="99996">
                  <c:v>17.611979000000002</c:v>
                </c:pt>
                <c:pt idx="99997">
                  <c:v>17.624922999999999</c:v>
                </c:pt>
                <c:pt idx="99998">
                  <c:v>17.616544999999999</c:v>
                </c:pt>
                <c:pt idx="99999">
                  <c:v>17.609165999999998</c:v>
                </c:pt>
                <c:pt idx="100000">
                  <c:v>17.620491999999999</c:v>
                </c:pt>
                <c:pt idx="100001">
                  <c:v>17.623608000000001</c:v>
                </c:pt>
                <c:pt idx="100002">
                  <c:v>17.615501999999999</c:v>
                </c:pt>
                <c:pt idx="100003">
                  <c:v>17.614924999999999</c:v>
                </c:pt>
                <c:pt idx="100004">
                  <c:v>17.622619</c:v>
                </c:pt>
                <c:pt idx="100005">
                  <c:v>17.623578999999999</c:v>
                </c:pt>
                <c:pt idx="100006">
                  <c:v>17.621773000000001</c:v>
                </c:pt>
                <c:pt idx="100007">
                  <c:v>17.624528000000002</c:v>
                </c:pt>
                <c:pt idx="100008">
                  <c:v>17.621838</c:v>
                </c:pt>
                <c:pt idx="100009">
                  <c:v>17.617011000000002</c:v>
                </c:pt>
                <c:pt idx="100010">
                  <c:v>17.619454999999999</c:v>
                </c:pt>
                <c:pt idx="100011">
                  <c:v>17.619091000000001</c:v>
                </c:pt>
                <c:pt idx="100012">
                  <c:v>17.610709</c:v>
                </c:pt>
                <c:pt idx="100013">
                  <c:v>17.613759000000002</c:v>
                </c:pt>
                <c:pt idx="100014">
                  <c:v>17.624663999999999</c:v>
                </c:pt>
                <c:pt idx="100015">
                  <c:v>17.626061</c:v>
                </c:pt>
                <c:pt idx="100016">
                  <c:v>17.626698999999999</c:v>
                </c:pt>
                <c:pt idx="100017">
                  <c:v>17.629057</c:v>
                </c:pt>
                <c:pt idx="100018">
                  <c:v>17.629935</c:v>
                </c:pt>
                <c:pt idx="100019">
                  <c:v>17.628883999999999</c:v>
                </c:pt>
                <c:pt idx="100020">
                  <c:v>17.623743000000001</c:v>
                </c:pt>
                <c:pt idx="100021">
                  <c:v>17.620843000000001</c:v>
                </c:pt>
                <c:pt idx="100022">
                  <c:v>17.62501</c:v>
                </c:pt>
                <c:pt idx="100023">
                  <c:v>17.627576999999999</c:v>
                </c:pt>
                <c:pt idx="100024">
                  <c:v>17.619973999999999</c:v>
                </c:pt>
                <c:pt idx="100025">
                  <c:v>17.618873000000001</c:v>
                </c:pt>
                <c:pt idx="100026">
                  <c:v>17.633150000000001</c:v>
                </c:pt>
                <c:pt idx="100027">
                  <c:v>17.633759000000001</c:v>
                </c:pt>
                <c:pt idx="100028">
                  <c:v>17.627144999999999</c:v>
                </c:pt>
                <c:pt idx="100029">
                  <c:v>17.627925000000001</c:v>
                </c:pt>
                <c:pt idx="100030">
                  <c:v>17.624635999999999</c:v>
                </c:pt>
                <c:pt idx="100031">
                  <c:v>17.623825</c:v>
                </c:pt>
                <c:pt idx="100032">
                  <c:v>17.625783999999999</c:v>
                </c:pt>
                <c:pt idx="100033">
                  <c:v>17.622309000000001</c:v>
                </c:pt>
                <c:pt idx="100034">
                  <c:v>17.620681999999999</c:v>
                </c:pt>
                <c:pt idx="100035">
                  <c:v>17.629712999999999</c:v>
                </c:pt>
                <c:pt idx="100036">
                  <c:v>17.626655</c:v>
                </c:pt>
                <c:pt idx="100037">
                  <c:v>17.610246</c:v>
                </c:pt>
                <c:pt idx="100038">
                  <c:v>17.619862999999999</c:v>
                </c:pt>
                <c:pt idx="100039">
                  <c:v>17.632183000000001</c:v>
                </c:pt>
                <c:pt idx="100040">
                  <c:v>17.623449999999998</c:v>
                </c:pt>
                <c:pt idx="100041">
                  <c:v>17.623007000000001</c:v>
                </c:pt>
                <c:pt idx="100042">
                  <c:v>17.629541</c:v>
                </c:pt>
                <c:pt idx="100043">
                  <c:v>17.624230000000001</c:v>
                </c:pt>
                <c:pt idx="100044">
                  <c:v>17.622951</c:v>
                </c:pt>
                <c:pt idx="100045">
                  <c:v>17.634135000000001</c:v>
                </c:pt>
                <c:pt idx="100046">
                  <c:v>17.622166</c:v>
                </c:pt>
                <c:pt idx="100047">
                  <c:v>17.609531</c:v>
                </c:pt>
                <c:pt idx="100048">
                  <c:v>17.631540999999999</c:v>
                </c:pt>
                <c:pt idx="100049">
                  <c:v>17.636344999999999</c:v>
                </c:pt>
                <c:pt idx="100050">
                  <c:v>17.621390999999999</c:v>
                </c:pt>
                <c:pt idx="100051">
                  <c:v>17.627884000000002</c:v>
                </c:pt>
                <c:pt idx="100052">
                  <c:v>17.633564</c:v>
                </c:pt>
                <c:pt idx="100053">
                  <c:v>17.623602000000002</c:v>
                </c:pt>
                <c:pt idx="100054">
                  <c:v>17.62594</c:v>
                </c:pt>
                <c:pt idx="100055">
                  <c:v>17.637174999999999</c:v>
                </c:pt>
                <c:pt idx="100056">
                  <c:v>17.626805999999998</c:v>
                </c:pt>
                <c:pt idx="100057">
                  <c:v>17.617246000000002</c:v>
                </c:pt>
                <c:pt idx="100058">
                  <c:v>17.622993000000001</c:v>
                </c:pt>
                <c:pt idx="100059">
                  <c:v>17.625447999999999</c:v>
                </c:pt>
                <c:pt idx="100060">
                  <c:v>17.632512999999999</c:v>
                </c:pt>
                <c:pt idx="100061">
                  <c:v>17.634432</c:v>
                </c:pt>
                <c:pt idx="100062">
                  <c:v>17.630934</c:v>
                </c:pt>
                <c:pt idx="100063">
                  <c:v>17.635498999999999</c:v>
                </c:pt>
                <c:pt idx="100064">
                  <c:v>17.641157</c:v>
                </c:pt>
                <c:pt idx="100065">
                  <c:v>17.643519999999999</c:v>
                </c:pt>
                <c:pt idx="100066">
                  <c:v>17.638359000000001</c:v>
                </c:pt>
                <c:pt idx="100067">
                  <c:v>17.635072000000001</c:v>
                </c:pt>
                <c:pt idx="100068">
                  <c:v>17.626885999999999</c:v>
                </c:pt>
                <c:pt idx="100069">
                  <c:v>17.620248</c:v>
                </c:pt>
                <c:pt idx="100070">
                  <c:v>17.633634000000001</c:v>
                </c:pt>
                <c:pt idx="100071">
                  <c:v>17.636130000000001</c:v>
                </c:pt>
                <c:pt idx="100072">
                  <c:v>17.627103000000002</c:v>
                </c:pt>
                <c:pt idx="100073">
                  <c:v>17.634447000000002</c:v>
                </c:pt>
                <c:pt idx="100074">
                  <c:v>17.639700999999999</c:v>
                </c:pt>
                <c:pt idx="100075">
                  <c:v>17.623487000000001</c:v>
                </c:pt>
                <c:pt idx="100076">
                  <c:v>17.619354999999999</c:v>
                </c:pt>
                <c:pt idx="100077">
                  <c:v>17.639596999999998</c:v>
                </c:pt>
                <c:pt idx="100078">
                  <c:v>17.639005999999998</c:v>
                </c:pt>
                <c:pt idx="100079">
                  <c:v>17.628903999999999</c:v>
                </c:pt>
                <c:pt idx="100080">
                  <c:v>17.634768999999999</c:v>
                </c:pt>
                <c:pt idx="100081">
                  <c:v>17.628478999999999</c:v>
                </c:pt>
                <c:pt idx="100082">
                  <c:v>17.624599</c:v>
                </c:pt>
                <c:pt idx="100083">
                  <c:v>17.636026000000001</c:v>
                </c:pt>
                <c:pt idx="100084">
                  <c:v>17.640225000000001</c:v>
                </c:pt>
                <c:pt idx="100085">
                  <c:v>17.629729999999999</c:v>
                </c:pt>
                <c:pt idx="100086">
                  <c:v>17.623701000000001</c:v>
                </c:pt>
                <c:pt idx="100087">
                  <c:v>17.632778999999999</c:v>
                </c:pt>
                <c:pt idx="100088">
                  <c:v>17.635202</c:v>
                </c:pt>
                <c:pt idx="100089">
                  <c:v>17.632631</c:v>
                </c:pt>
                <c:pt idx="100090">
                  <c:v>17.631996000000001</c:v>
                </c:pt>
                <c:pt idx="100091">
                  <c:v>17.62743</c:v>
                </c:pt>
                <c:pt idx="100092">
                  <c:v>17.629446999999999</c:v>
                </c:pt>
                <c:pt idx="100093">
                  <c:v>17.631329999999998</c:v>
                </c:pt>
                <c:pt idx="100094">
                  <c:v>17.630602</c:v>
                </c:pt>
                <c:pt idx="100095">
                  <c:v>17.635400000000001</c:v>
                </c:pt>
                <c:pt idx="100096">
                  <c:v>17.639901999999999</c:v>
                </c:pt>
                <c:pt idx="100097">
                  <c:v>17.633541000000001</c:v>
                </c:pt>
                <c:pt idx="100098">
                  <c:v>17.633384</c:v>
                </c:pt>
                <c:pt idx="100099">
                  <c:v>17.649187000000001</c:v>
                </c:pt>
                <c:pt idx="100100">
                  <c:v>17.643415000000001</c:v>
                </c:pt>
                <c:pt idx="100101">
                  <c:v>17.632006000000001</c:v>
                </c:pt>
                <c:pt idx="100102">
                  <c:v>17.638833000000002</c:v>
                </c:pt>
                <c:pt idx="100103">
                  <c:v>17.639810000000001</c:v>
                </c:pt>
                <c:pt idx="100104">
                  <c:v>17.639244000000001</c:v>
                </c:pt>
                <c:pt idx="100105">
                  <c:v>17.644963000000001</c:v>
                </c:pt>
                <c:pt idx="100106">
                  <c:v>17.645043000000001</c:v>
                </c:pt>
                <c:pt idx="100107">
                  <c:v>17.640988</c:v>
                </c:pt>
                <c:pt idx="100108">
                  <c:v>17.641693</c:v>
                </c:pt>
                <c:pt idx="100109">
                  <c:v>17.641518999999999</c:v>
                </c:pt>
                <c:pt idx="100110">
                  <c:v>17.636960999999999</c:v>
                </c:pt>
                <c:pt idx="100111">
                  <c:v>17.642589000000001</c:v>
                </c:pt>
                <c:pt idx="100112">
                  <c:v>17.637899999999998</c:v>
                </c:pt>
                <c:pt idx="100113">
                  <c:v>17.625724999999999</c:v>
                </c:pt>
                <c:pt idx="100114">
                  <c:v>17.636348999999999</c:v>
                </c:pt>
                <c:pt idx="100115">
                  <c:v>17.646726000000001</c:v>
                </c:pt>
                <c:pt idx="100116">
                  <c:v>17.636578</c:v>
                </c:pt>
                <c:pt idx="100117">
                  <c:v>17.634481000000001</c:v>
                </c:pt>
                <c:pt idx="100118">
                  <c:v>17.645242</c:v>
                </c:pt>
                <c:pt idx="100119">
                  <c:v>17.634391999999998</c:v>
                </c:pt>
                <c:pt idx="100120">
                  <c:v>17.621665</c:v>
                </c:pt>
                <c:pt idx="100121">
                  <c:v>17.636581</c:v>
                </c:pt>
                <c:pt idx="100122">
                  <c:v>17.639606000000001</c:v>
                </c:pt>
                <c:pt idx="100123">
                  <c:v>17.629231999999998</c:v>
                </c:pt>
                <c:pt idx="100124">
                  <c:v>17.640491999999998</c:v>
                </c:pt>
                <c:pt idx="100125">
                  <c:v>17.649048000000001</c:v>
                </c:pt>
                <c:pt idx="100126">
                  <c:v>17.640297</c:v>
                </c:pt>
                <c:pt idx="100127">
                  <c:v>17.635331999999998</c:v>
                </c:pt>
                <c:pt idx="100128">
                  <c:v>17.639043999999998</c:v>
                </c:pt>
                <c:pt idx="100129">
                  <c:v>17.639842999999999</c:v>
                </c:pt>
                <c:pt idx="100130">
                  <c:v>17.638971999999999</c:v>
                </c:pt>
                <c:pt idx="100131">
                  <c:v>17.640521</c:v>
                </c:pt>
                <c:pt idx="100132">
                  <c:v>17.633711000000002</c:v>
                </c:pt>
                <c:pt idx="100133">
                  <c:v>17.632254</c:v>
                </c:pt>
                <c:pt idx="100134">
                  <c:v>17.642520999999999</c:v>
                </c:pt>
                <c:pt idx="100135">
                  <c:v>17.640098999999999</c:v>
                </c:pt>
                <c:pt idx="100136">
                  <c:v>17.63409</c:v>
                </c:pt>
                <c:pt idx="100137">
                  <c:v>17.643153000000002</c:v>
                </c:pt>
                <c:pt idx="100138">
                  <c:v>17.653262999999999</c:v>
                </c:pt>
                <c:pt idx="100139">
                  <c:v>17.642510999999999</c:v>
                </c:pt>
                <c:pt idx="100140">
                  <c:v>17.632083999999999</c:v>
                </c:pt>
                <c:pt idx="100141">
                  <c:v>17.639032</c:v>
                </c:pt>
                <c:pt idx="100142">
                  <c:v>17.643533000000001</c:v>
                </c:pt>
                <c:pt idx="100143">
                  <c:v>17.649965000000002</c:v>
                </c:pt>
                <c:pt idx="100144">
                  <c:v>17.655595999999999</c:v>
                </c:pt>
                <c:pt idx="100145">
                  <c:v>17.647815999999999</c:v>
                </c:pt>
                <c:pt idx="100146">
                  <c:v>17.646097999999999</c:v>
                </c:pt>
                <c:pt idx="100147">
                  <c:v>17.651413999999999</c:v>
                </c:pt>
                <c:pt idx="100148">
                  <c:v>17.650393999999999</c:v>
                </c:pt>
                <c:pt idx="100149">
                  <c:v>17.649919000000001</c:v>
                </c:pt>
                <c:pt idx="100150">
                  <c:v>17.657786000000002</c:v>
                </c:pt>
                <c:pt idx="100151">
                  <c:v>17.653516</c:v>
                </c:pt>
                <c:pt idx="100152">
                  <c:v>17.641411000000002</c:v>
                </c:pt>
                <c:pt idx="100153">
                  <c:v>17.645835999999999</c:v>
                </c:pt>
                <c:pt idx="100154">
                  <c:v>17.650718999999999</c:v>
                </c:pt>
                <c:pt idx="100155">
                  <c:v>17.640353999999999</c:v>
                </c:pt>
                <c:pt idx="100156">
                  <c:v>17.638729999999999</c:v>
                </c:pt>
                <c:pt idx="100157">
                  <c:v>17.65062</c:v>
                </c:pt>
                <c:pt idx="100158">
                  <c:v>17.646464999999999</c:v>
                </c:pt>
                <c:pt idx="100159">
                  <c:v>17.63917</c:v>
                </c:pt>
                <c:pt idx="100160">
                  <c:v>17.652242999999999</c:v>
                </c:pt>
                <c:pt idx="100161">
                  <c:v>17.650447</c:v>
                </c:pt>
                <c:pt idx="100162">
                  <c:v>17.642923</c:v>
                </c:pt>
                <c:pt idx="100163">
                  <c:v>17.649864000000001</c:v>
                </c:pt>
                <c:pt idx="100164">
                  <c:v>17.644822000000001</c:v>
                </c:pt>
                <c:pt idx="100165">
                  <c:v>17.647328000000002</c:v>
                </c:pt>
                <c:pt idx="100166">
                  <c:v>17.657174999999999</c:v>
                </c:pt>
                <c:pt idx="100167">
                  <c:v>17.648565000000001</c:v>
                </c:pt>
                <c:pt idx="100168">
                  <c:v>17.644833999999999</c:v>
                </c:pt>
                <c:pt idx="100169">
                  <c:v>17.652159000000001</c:v>
                </c:pt>
                <c:pt idx="100170">
                  <c:v>17.645544000000001</c:v>
                </c:pt>
                <c:pt idx="100171">
                  <c:v>17.635722999999999</c:v>
                </c:pt>
                <c:pt idx="100172">
                  <c:v>17.647818999999998</c:v>
                </c:pt>
                <c:pt idx="100173">
                  <c:v>17.656912999999999</c:v>
                </c:pt>
                <c:pt idx="100174">
                  <c:v>17.646099</c:v>
                </c:pt>
                <c:pt idx="100175">
                  <c:v>17.641490999999998</c:v>
                </c:pt>
                <c:pt idx="100176">
                  <c:v>17.648602</c:v>
                </c:pt>
                <c:pt idx="100177">
                  <c:v>17.650064</c:v>
                </c:pt>
                <c:pt idx="100178">
                  <c:v>17.645085000000002</c:v>
                </c:pt>
                <c:pt idx="100179">
                  <c:v>17.646294000000001</c:v>
                </c:pt>
                <c:pt idx="100180">
                  <c:v>17.643602999999999</c:v>
                </c:pt>
                <c:pt idx="100181">
                  <c:v>17.642395</c:v>
                </c:pt>
                <c:pt idx="100182">
                  <c:v>17.654112999999999</c:v>
                </c:pt>
                <c:pt idx="100183">
                  <c:v>17.648416999999998</c:v>
                </c:pt>
                <c:pt idx="100184">
                  <c:v>17.639679000000001</c:v>
                </c:pt>
                <c:pt idx="100185">
                  <c:v>17.650739000000002</c:v>
                </c:pt>
                <c:pt idx="100186">
                  <c:v>17.650829000000002</c:v>
                </c:pt>
                <c:pt idx="100187">
                  <c:v>17.645488</c:v>
                </c:pt>
                <c:pt idx="100188">
                  <c:v>17.655557999999999</c:v>
                </c:pt>
                <c:pt idx="100189">
                  <c:v>17.658218000000002</c:v>
                </c:pt>
                <c:pt idx="100190">
                  <c:v>17.648508</c:v>
                </c:pt>
                <c:pt idx="100191">
                  <c:v>17.644745</c:v>
                </c:pt>
                <c:pt idx="100192">
                  <c:v>17.646321</c:v>
                </c:pt>
                <c:pt idx="100193">
                  <c:v>17.648187</c:v>
                </c:pt>
                <c:pt idx="100194">
                  <c:v>17.652166999999999</c:v>
                </c:pt>
                <c:pt idx="100195">
                  <c:v>17.647497000000001</c:v>
                </c:pt>
                <c:pt idx="100196">
                  <c:v>17.641569</c:v>
                </c:pt>
                <c:pt idx="100197">
                  <c:v>17.651171999999999</c:v>
                </c:pt>
                <c:pt idx="100198">
                  <c:v>17.656282999999998</c:v>
                </c:pt>
                <c:pt idx="100199">
                  <c:v>17.654257999999999</c:v>
                </c:pt>
                <c:pt idx="100200">
                  <c:v>17.654132000000001</c:v>
                </c:pt>
                <c:pt idx="100201">
                  <c:v>17.653175000000001</c:v>
                </c:pt>
                <c:pt idx="100202">
                  <c:v>17.647894000000001</c:v>
                </c:pt>
                <c:pt idx="100203">
                  <c:v>17.644451</c:v>
                </c:pt>
                <c:pt idx="100204">
                  <c:v>17.656302</c:v>
                </c:pt>
                <c:pt idx="100205">
                  <c:v>17.657533000000001</c:v>
                </c:pt>
                <c:pt idx="100206">
                  <c:v>17.649735</c:v>
                </c:pt>
                <c:pt idx="100207">
                  <c:v>17.658291999999999</c:v>
                </c:pt>
                <c:pt idx="100208">
                  <c:v>17.661396</c:v>
                </c:pt>
                <c:pt idx="100209">
                  <c:v>17.653009999999998</c:v>
                </c:pt>
                <c:pt idx="100210">
                  <c:v>17.656551</c:v>
                </c:pt>
                <c:pt idx="100211">
                  <c:v>17.666094999999999</c:v>
                </c:pt>
                <c:pt idx="100212">
                  <c:v>17.657928999999999</c:v>
                </c:pt>
                <c:pt idx="100213">
                  <c:v>17.652170000000002</c:v>
                </c:pt>
                <c:pt idx="100214">
                  <c:v>17.660456</c:v>
                </c:pt>
                <c:pt idx="100215">
                  <c:v>17.652797</c:v>
                </c:pt>
                <c:pt idx="100216">
                  <c:v>17.646080000000001</c:v>
                </c:pt>
                <c:pt idx="100217">
                  <c:v>17.661928</c:v>
                </c:pt>
                <c:pt idx="100218">
                  <c:v>17.662355999999999</c:v>
                </c:pt>
                <c:pt idx="100219">
                  <c:v>17.649760000000001</c:v>
                </c:pt>
                <c:pt idx="100220">
                  <c:v>17.660440000000001</c:v>
                </c:pt>
                <c:pt idx="100221">
                  <c:v>17.662516</c:v>
                </c:pt>
                <c:pt idx="100222">
                  <c:v>17.642486000000002</c:v>
                </c:pt>
                <c:pt idx="100223">
                  <c:v>17.649038000000001</c:v>
                </c:pt>
                <c:pt idx="100224">
                  <c:v>17.664891000000001</c:v>
                </c:pt>
                <c:pt idx="100225">
                  <c:v>17.655435000000001</c:v>
                </c:pt>
                <c:pt idx="100226">
                  <c:v>17.653974000000002</c:v>
                </c:pt>
                <c:pt idx="100227">
                  <c:v>17.664505999999999</c:v>
                </c:pt>
                <c:pt idx="100228">
                  <c:v>17.660878</c:v>
                </c:pt>
                <c:pt idx="100229">
                  <c:v>17.653655000000001</c:v>
                </c:pt>
                <c:pt idx="100230">
                  <c:v>17.650683000000001</c:v>
                </c:pt>
                <c:pt idx="100231">
                  <c:v>17.649253000000002</c:v>
                </c:pt>
                <c:pt idx="100232">
                  <c:v>17.651865999999998</c:v>
                </c:pt>
                <c:pt idx="100233">
                  <c:v>17.660101000000001</c:v>
                </c:pt>
                <c:pt idx="100234">
                  <c:v>17.659309</c:v>
                </c:pt>
                <c:pt idx="100235">
                  <c:v>17.657827000000001</c:v>
                </c:pt>
                <c:pt idx="100236">
                  <c:v>17.668538999999999</c:v>
                </c:pt>
                <c:pt idx="100237">
                  <c:v>17.664285</c:v>
                </c:pt>
                <c:pt idx="100238">
                  <c:v>17.653929999999999</c:v>
                </c:pt>
                <c:pt idx="100239">
                  <c:v>17.660188999999999</c:v>
                </c:pt>
                <c:pt idx="100240">
                  <c:v>17.663899000000001</c:v>
                </c:pt>
                <c:pt idx="100241">
                  <c:v>17.654485000000001</c:v>
                </c:pt>
                <c:pt idx="100242">
                  <c:v>17.653252999999999</c:v>
                </c:pt>
                <c:pt idx="100243">
                  <c:v>17.665362999999999</c:v>
                </c:pt>
                <c:pt idx="100244">
                  <c:v>17.662989</c:v>
                </c:pt>
                <c:pt idx="100245">
                  <c:v>17.666246000000001</c:v>
                </c:pt>
                <c:pt idx="100246">
                  <c:v>17.672768999999999</c:v>
                </c:pt>
                <c:pt idx="100247">
                  <c:v>17.655372</c:v>
                </c:pt>
                <c:pt idx="100248">
                  <c:v>17.654938000000001</c:v>
                </c:pt>
                <c:pt idx="100249">
                  <c:v>17.674492000000001</c:v>
                </c:pt>
                <c:pt idx="100250">
                  <c:v>17.667645</c:v>
                </c:pt>
                <c:pt idx="100251">
                  <c:v>17.655069999999998</c:v>
                </c:pt>
                <c:pt idx="100252">
                  <c:v>17.664439000000002</c:v>
                </c:pt>
                <c:pt idx="100253">
                  <c:v>17.664766</c:v>
                </c:pt>
                <c:pt idx="100254">
                  <c:v>17.648855999999999</c:v>
                </c:pt>
                <c:pt idx="100255">
                  <c:v>17.657312000000001</c:v>
                </c:pt>
                <c:pt idx="100256">
                  <c:v>17.669934000000001</c:v>
                </c:pt>
                <c:pt idx="100257">
                  <c:v>17.661843000000001</c:v>
                </c:pt>
                <c:pt idx="100258">
                  <c:v>17.659965</c:v>
                </c:pt>
                <c:pt idx="100259">
                  <c:v>17.660603999999999</c:v>
                </c:pt>
                <c:pt idx="100260">
                  <c:v>17.659478</c:v>
                </c:pt>
                <c:pt idx="100261">
                  <c:v>17.660581000000001</c:v>
                </c:pt>
                <c:pt idx="100262">
                  <c:v>17.664207000000001</c:v>
                </c:pt>
                <c:pt idx="100263">
                  <c:v>17.663149000000001</c:v>
                </c:pt>
                <c:pt idx="100264">
                  <c:v>17.655760000000001</c:v>
                </c:pt>
                <c:pt idx="100265">
                  <c:v>17.662555999999999</c:v>
                </c:pt>
                <c:pt idx="100266">
                  <c:v>17.663830000000001</c:v>
                </c:pt>
                <c:pt idx="100267">
                  <c:v>17.653167</c:v>
                </c:pt>
                <c:pt idx="100268">
                  <c:v>17.655981000000001</c:v>
                </c:pt>
                <c:pt idx="100269">
                  <c:v>17.663611</c:v>
                </c:pt>
                <c:pt idx="100270">
                  <c:v>17.665628000000002</c:v>
                </c:pt>
                <c:pt idx="100271">
                  <c:v>17.667757000000002</c:v>
                </c:pt>
                <c:pt idx="100272">
                  <c:v>17.668426</c:v>
                </c:pt>
                <c:pt idx="100273">
                  <c:v>17.663233999999999</c:v>
                </c:pt>
                <c:pt idx="100274">
                  <c:v>17.664683</c:v>
                </c:pt>
                <c:pt idx="100275">
                  <c:v>17.674458999999999</c:v>
                </c:pt>
                <c:pt idx="100276">
                  <c:v>17.668199999999999</c:v>
                </c:pt>
                <c:pt idx="100277">
                  <c:v>17.662956999999999</c:v>
                </c:pt>
                <c:pt idx="100278">
                  <c:v>17.667351</c:v>
                </c:pt>
                <c:pt idx="100279">
                  <c:v>17.665239</c:v>
                </c:pt>
                <c:pt idx="100280">
                  <c:v>17.668433</c:v>
                </c:pt>
                <c:pt idx="100281">
                  <c:v>17.667885999999999</c:v>
                </c:pt>
                <c:pt idx="100282">
                  <c:v>17.660820999999999</c:v>
                </c:pt>
                <c:pt idx="100283">
                  <c:v>17.663511</c:v>
                </c:pt>
                <c:pt idx="100284">
                  <c:v>17.672595999999999</c:v>
                </c:pt>
                <c:pt idx="100285">
                  <c:v>17.669792999999999</c:v>
                </c:pt>
                <c:pt idx="100286">
                  <c:v>17.658595999999999</c:v>
                </c:pt>
                <c:pt idx="100287">
                  <c:v>17.662901000000002</c:v>
                </c:pt>
                <c:pt idx="100288">
                  <c:v>17.667721</c:v>
                </c:pt>
                <c:pt idx="100289">
                  <c:v>17.664348</c:v>
                </c:pt>
                <c:pt idx="100290">
                  <c:v>17.667047</c:v>
                </c:pt>
                <c:pt idx="100291">
                  <c:v>17.668773999999999</c:v>
                </c:pt>
                <c:pt idx="100292">
                  <c:v>17.666488000000001</c:v>
                </c:pt>
                <c:pt idx="100293">
                  <c:v>17.668597999999999</c:v>
                </c:pt>
                <c:pt idx="100294">
                  <c:v>17.674772000000001</c:v>
                </c:pt>
                <c:pt idx="100295">
                  <c:v>17.668433</c:v>
                </c:pt>
                <c:pt idx="100296">
                  <c:v>17.659241000000002</c:v>
                </c:pt>
                <c:pt idx="100297">
                  <c:v>17.667306</c:v>
                </c:pt>
                <c:pt idx="100298">
                  <c:v>17.674116000000001</c:v>
                </c:pt>
                <c:pt idx="100299">
                  <c:v>17.672964</c:v>
                </c:pt>
                <c:pt idx="100300">
                  <c:v>17.672378999999999</c:v>
                </c:pt>
                <c:pt idx="100301">
                  <c:v>17.670207999999999</c:v>
                </c:pt>
                <c:pt idx="100302">
                  <c:v>17.66854</c:v>
                </c:pt>
                <c:pt idx="100303">
                  <c:v>17.674866999999999</c:v>
                </c:pt>
                <c:pt idx="100304">
                  <c:v>17.678132000000002</c:v>
                </c:pt>
                <c:pt idx="100305">
                  <c:v>17.667505999999999</c:v>
                </c:pt>
                <c:pt idx="100306">
                  <c:v>17.667857999999999</c:v>
                </c:pt>
                <c:pt idx="100307">
                  <c:v>17.672939</c:v>
                </c:pt>
                <c:pt idx="100308">
                  <c:v>17.665524000000001</c:v>
                </c:pt>
                <c:pt idx="100309">
                  <c:v>17.673891999999999</c:v>
                </c:pt>
                <c:pt idx="100310">
                  <c:v>17.682319</c:v>
                </c:pt>
                <c:pt idx="100311">
                  <c:v>17.671973999999999</c:v>
                </c:pt>
                <c:pt idx="100312">
                  <c:v>17.673131000000001</c:v>
                </c:pt>
                <c:pt idx="100313">
                  <c:v>17.677443</c:v>
                </c:pt>
                <c:pt idx="100314">
                  <c:v>17.670248000000001</c:v>
                </c:pt>
                <c:pt idx="100315">
                  <c:v>17.665831000000001</c:v>
                </c:pt>
                <c:pt idx="100316">
                  <c:v>17.672685000000001</c:v>
                </c:pt>
                <c:pt idx="100317">
                  <c:v>17.673985999999999</c:v>
                </c:pt>
                <c:pt idx="100318">
                  <c:v>17.673271</c:v>
                </c:pt>
                <c:pt idx="100319">
                  <c:v>17.682852</c:v>
                </c:pt>
                <c:pt idx="100320">
                  <c:v>17.675964</c:v>
                </c:pt>
                <c:pt idx="100321">
                  <c:v>17.665851</c:v>
                </c:pt>
                <c:pt idx="100322">
                  <c:v>17.676431000000001</c:v>
                </c:pt>
                <c:pt idx="100323">
                  <c:v>17.677064999999999</c:v>
                </c:pt>
                <c:pt idx="100324">
                  <c:v>17.661515000000001</c:v>
                </c:pt>
                <c:pt idx="100325">
                  <c:v>17.662817</c:v>
                </c:pt>
                <c:pt idx="100326">
                  <c:v>17.676796</c:v>
                </c:pt>
                <c:pt idx="100327">
                  <c:v>17.671564</c:v>
                </c:pt>
                <c:pt idx="100328">
                  <c:v>17.667774000000001</c:v>
                </c:pt>
                <c:pt idx="100329">
                  <c:v>17.674862000000001</c:v>
                </c:pt>
                <c:pt idx="100330">
                  <c:v>17.667967999999998</c:v>
                </c:pt>
                <c:pt idx="100331">
                  <c:v>17.665403000000001</c:v>
                </c:pt>
                <c:pt idx="100332">
                  <c:v>17.677526</c:v>
                </c:pt>
                <c:pt idx="100333">
                  <c:v>17.684434</c:v>
                </c:pt>
                <c:pt idx="100334">
                  <c:v>17.680123999999999</c:v>
                </c:pt>
                <c:pt idx="100335">
                  <c:v>17.680112999999999</c:v>
                </c:pt>
                <c:pt idx="100336">
                  <c:v>17.682373999999999</c:v>
                </c:pt>
                <c:pt idx="100337">
                  <c:v>17.672816999999998</c:v>
                </c:pt>
                <c:pt idx="100338">
                  <c:v>17.672432000000001</c:v>
                </c:pt>
                <c:pt idx="100339">
                  <c:v>17.679053</c:v>
                </c:pt>
                <c:pt idx="100340">
                  <c:v>17.674033999999999</c:v>
                </c:pt>
                <c:pt idx="100341">
                  <c:v>17.672998</c:v>
                </c:pt>
                <c:pt idx="100342">
                  <c:v>17.677900999999999</c:v>
                </c:pt>
                <c:pt idx="100343">
                  <c:v>17.674634000000001</c:v>
                </c:pt>
                <c:pt idx="100344">
                  <c:v>17.674706</c:v>
                </c:pt>
                <c:pt idx="100345">
                  <c:v>17.682265999999998</c:v>
                </c:pt>
                <c:pt idx="100346">
                  <c:v>17.677206999999999</c:v>
                </c:pt>
                <c:pt idx="100347">
                  <c:v>17.669656</c:v>
                </c:pt>
                <c:pt idx="100348">
                  <c:v>17.67727</c:v>
                </c:pt>
                <c:pt idx="100349">
                  <c:v>17.673808000000001</c:v>
                </c:pt>
                <c:pt idx="100350">
                  <c:v>17.667905999999999</c:v>
                </c:pt>
                <c:pt idx="100351">
                  <c:v>17.676086000000002</c:v>
                </c:pt>
                <c:pt idx="100352">
                  <c:v>17.675661999999999</c:v>
                </c:pt>
                <c:pt idx="100353">
                  <c:v>17.675947000000001</c:v>
                </c:pt>
                <c:pt idx="100354">
                  <c:v>17.686910000000001</c:v>
                </c:pt>
                <c:pt idx="100355">
                  <c:v>17.692658999999999</c:v>
                </c:pt>
                <c:pt idx="100356">
                  <c:v>17.686657</c:v>
                </c:pt>
                <c:pt idx="100357">
                  <c:v>17.686496000000002</c:v>
                </c:pt>
                <c:pt idx="100358">
                  <c:v>17.688313999999998</c:v>
                </c:pt>
                <c:pt idx="100359">
                  <c:v>17.678571999999999</c:v>
                </c:pt>
                <c:pt idx="100360">
                  <c:v>17.682755</c:v>
                </c:pt>
                <c:pt idx="100361">
                  <c:v>17.690131000000001</c:v>
                </c:pt>
                <c:pt idx="100362">
                  <c:v>17.680448999999999</c:v>
                </c:pt>
                <c:pt idx="100363">
                  <c:v>17.678387000000001</c:v>
                </c:pt>
                <c:pt idx="100364">
                  <c:v>17.683433000000001</c:v>
                </c:pt>
                <c:pt idx="100365">
                  <c:v>17.678315999999999</c:v>
                </c:pt>
                <c:pt idx="100366">
                  <c:v>17.667632999999999</c:v>
                </c:pt>
                <c:pt idx="100367">
                  <c:v>17.670401999999999</c:v>
                </c:pt>
                <c:pt idx="100368">
                  <c:v>17.678522000000001</c:v>
                </c:pt>
                <c:pt idx="100369">
                  <c:v>17.676745</c:v>
                </c:pt>
                <c:pt idx="100370">
                  <c:v>17.683135</c:v>
                </c:pt>
                <c:pt idx="100371">
                  <c:v>17.683720000000001</c:v>
                </c:pt>
                <c:pt idx="100372">
                  <c:v>17.677071999999999</c:v>
                </c:pt>
                <c:pt idx="100373">
                  <c:v>17.681683</c:v>
                </c:pt>
                <c:pt idx="100374">
                  <c:v>17.684882000000002</c:v>
                </c:pt>
                <c:pt idx="100375">
                  <c:v>17.683634000000001</c:v>
                </c:pt>
                <c:pt idx="100376">
                  <c:v>17.681833999999998</c:v>
                </c:pt>
                <c:pt idx="100377">
                  <c:v>17.679480000000002</c:v>
                </c:pt>
                <c:pt idx="100378">
                  <c:v>17.673731</c:v>
                </c:pt>
                <c:pt idx="100379">
                  <c:v>17.677019999999999</c:v>
                </c:pt>
                <c:pt idx="100380">
                  <c:v>17.689336999999998</c:v>
                </c:pt>
                <c:pt idx="100381">
                  <c:v>17.68412</c:v>
                </c:pt>
                <c:pt idx="100382">
                  <c:v>17.681744999999999</c:v>
                </c:pt>
                <c:pt idx="100383">
                  <c:v>17.689471000000001</c:v>
                </c:pt>
                <c:pt idx="100384">
                  <c:v>17.681135999999999</c:v>
                </c:pt>
                <c:pt idx="100385">
                  <c:v>17.671883000000001</c:v>
                </c:pt>
                <c:pt idx="100386">
                  <c:v>17.675881</c:v>
                </c:pt>
                <c:pt idx="100387">
                  <c:v>17.679576999999998</c:v>
                </c:pt>
                <c:pt idx="100388">
                  <c:v>17.679704000000001</c:v>
                </c:pt>
                <c:pt idx="100389">
                  <c:v>17.683997000000002</c:v>
                </c:pt>
                <c:pt idx="100390">
                  <c:v>17.684270000000001</c:v>
                </c:pt>
                <c:pt idx="100391">
                  <c:v>17.679537</c:v>
                </c:pt>
                <c:pt idx="100392">
                  <c:v>17.685102000000001</c:v>
                </c:pt>
                <c:pt idx="100393">
                  <c:v>17.690859</c:v>
                </c:pt>
                <c:pt idx="100394">
                  <c:v>17.691852999999998</c:v>
                </c:pt>
                <c:pt idx="100395">
                  <c:v>17.690465</c:v>
                </c:pt>
                <c:pt idx="100396">
                  <c:v>17.688652000000001</c:v>
                </c:pt>
                <c:pt idx="100397">
                  <c:v>17.688737</c:v>
                </c:pt>
                <c:pt idx="100398">
                  <c:v>17.682307000000002</c:v>
                </c:pt>
                <c:pt idx="100399">
                  <c:v>17.686022000000001</c:v>
                </c:pt>
                <c:pt idx="100400">
                  <c:v>17.693933000000001</c:v>
                </c:pt>
                <c:pt idx="100401">
                  <c:v>17.685268000000001</c:v>
                </c:pt>
                <c:pt idx="100402">
                  <c:v>17.684764999999999</c:v>
                </c:pt>
                <c:pt idx="100403">
                  <c:v>17.689111</c:v>
                </c:pt>
                <c:pt idx="100404">
                  <c:v>17.687332999999999</c:v>
                </c:pt>
                <c:pt idx="100405">
                  <c:v>17.692249</c:v>
                </c:pt>
                <c:pt idx="100406">
                  <c:v>17.691192999999998</c:v>
                </c:pt>
                <c:pt idx="100407">
                  <c:v>17.679425999999999</c:v>
                </c:pt>
                <c:pt idx="100408">
                  <c:v>17.685243</c:v>
                </c:pt>
                <c:pt idx="100409">
                  <c:v>17.700932000000002</c:v>
                </c:pt>
                <c:pt idx="100410">
                  <c:v>17.683872000000001</c:v>
                </c:pt>
                <c:pt idx="100411">
                  <c:v>17.676361</c:v>
                </c:pt>
                <c:pt idx="100412">
                  <c:v>17.697500000000002</c:v>
                </c:pt>
                <c:pt idx="100413">
                  <c:v>17.686223999999999</c:v>
                </c:pt>
                <c:pt idx="100414">
                  <c:v>17.676694000000001</c:v>
                </c:pt>
                <c:pt idx="100415">
                  <c:v>17.697310999999999</c:v>
                </c:pt>
                <c:pt idx="100416">
                  <c:v>17.694167</c:v>
                </c:pt>
                <c:pt idx="100417">
                  <c:v>17.679552999999999</c:v>
                </c:pt>
                <c:pt idx="100418">
                  <c:v>17.688382000000001</c:v>
                </c:pt>
                <c:pt idx="100419">
                  <c:v>17.694721000000001</c:v>
                </c:pt>
                <c:pt idx="100420">
                  <c:v>17.686195000000001</c:v>
                </c:pt>
                <c:pt idx="100421">
                  <c:v>17.689567</c:v>
                </c:pt>
                <c:pt idx="100422">
                  <c:v>17.688870000000001</c:v>
                </c:pt>
                <c:pt idx="100423">
                  <c:v>17.678007000000001</c:v>
                </c:pt>
                <c:pt idx="100424">
                  <c:v>17.684642</c:v>
                </c:pt>
                <c:pt idx="100425">
                  <c:v>17.691780000000001</c:v>
                </c:pt>
                <c:pt idx="100426">
                  <c:v>17.690044</c:v>
                </c:pt>
                <c:pt idx="100427">
                  <c:v>17.68807</c:v>
                </c:pt>
                <c:pt idx="100428">
                  <c:v>17.687125000000002</c:v>
                </c:pt>
                <c:pt idx="100429">
                  <c:v>17.691976</c:v>
                </c:pt>
                <c:pt idx="100430">
                  <c:v>17.693581999999999</c:v>
                </c:pt>
                <c:pt idx="100431">
                  <c:v>17.691292000000001</c:v>
                </c:pt>
                <c:pt idx="100432">
                  <c:v>17.693809999999999</c:v>
                </c:pt>
                <c:pt idx="100433">
                  <c:v>17.694811000000001</c:v>
                </c:pt>
                <c:pt idx="100434">
                  <c:v>17.690062000000001</c:v>
                </c:pt>
                <c:pt idx="100435">
                  <c:v>17.689484</c:v>
                </c:pt>
                <c:pt idx="100436">
                  <c:v>17.697583000000002</c:v>
                </c:pt>
                <c:pt idx="100437">
                  <c:v>17.697329</c:v>
                </c:pt>
                <c:pt idx="100438">
                  <c:v>17.691464</c:v>
                </c:pt>
                <c:pt idx="100439">
                  <c:v>17.691486000000001</c:v>
                </c:pt>
                <c:pt idx="100440">
                  <c:v>17.694158000000002</c:v>
                </c:pt>
                <c:pt idx="100441">
                  <c:v>17.698992000000001</c:v>
                </c:pt>
                <c:pt idx="100442">
                  <c:v>17.698654999999999</c:v>
                </c:pt>
                <c:pt idx="100443">
                  <c:v>17.698051</c:v>
                </c:pt>
                <c:pt idx="100444">
                  <c:v>17.697040999999999</c:v>
                </c:pt>
                <c:pt idx="100445">
                  <c:v>17.689260000000001</c:v>
                </c:pt>
                <c:pt idx="100446">
                  <c:v>17.687241</c:v>
                </c:pt>
                <c:pt idx="100447">
                  <c:v>17.693204000000001</c:v>
                </c:pt>
                <c:pt idx="100448">
                  <c:v>17.694317000000002</c:v>
                </c:pt>
                <c:pt idx="100449">
                  <c:v>17.688787999999999</c:v>
                </c:pt>
                <c:pt idx="100450">
                  <c:v>17.697558999999998</c:v>
                </c:pt>
                <c:pt idx="100451">
                  <c:v>17.701865000000002</c:v>
                </c:pt>
                <c:pt idx="100452">
                  <c:v>17.683093</c:v>
                </c:pt>
                <c:pt idx="100453">
                  <c:v>17.688858</c:v>
                </c:pt>
                <c:pt idx="100454">
                  <c:v>17.706513000000001</c:v>
                </c:pt>
                <c:pt idx="100455">
                  <c:v>17.698813999999999</c:v>
                </c:pt>
                <c:pt idx="100456">
                  <c:v>17.695122000000001</c:v>
                </c:pt>
                <c:pt idx="100457">
                  <c:v>17.702387999999999</c:v>
                </c:pt>
                <c:pt idx="100458">
                  <c:v>17.694410999999999</c:v>
                </c:pt>
                <c:pt idx="100459">
                  <c:v>17.688751</c:v>
                </c:pt>
                <c:pt idx="100460">
                  <c:v>17.702696</c:v>
                </c:pt>
                <c:pt idx="100461">
                  <c:v>17.698364999999999</c:v>
                </c:pt>
                <c:pt idx="100462">
                  <c:v>17.687691000000001</c:v>
                </c:pt>
                <c:pt idx="100463">
                  <c:v>17.701183</c:v>
                </c:pt>
                <c:pt idx="100464">
                  <c:v>17.69651</c:v>
                </c:pt>
                <c:pt idx="100465">
                  <c:v>17.681965999999999</c:v>
                </c:pt>
                <c:pt idx="100466">
                  <c:v>17.695824999999999</c:v>
                </c:pt>
                <c:pt idx="100467">
                  <c:v>17.704782000000002</c:v>
                </c:pt>
                <c:pt idx="100468">
                  <c:v>17.692160999999999</c:v>
                </c:pt>
                <c:pt idx="100469">
                  <c:v>17.693728</c:v>
                </c:pt>
                <c:pt idx="100470">
                  <c:v>17.708214000000002</c:v>
                </c:pt>
                <c:pt idx="100471">
                  <c:v>17.698433000000001</c:v>
                </c:pt>
                <c:pt idx="100472">
                  <c:v>17.692257000000001</c:v>
                </c:pt>
                <c:pt idx="100473">
                  <c:v>17.701937000000001</c:v>
                </c:pt>
                <c:pt idx="100474">
                  <c:v>17.691462000000001</c:v>
                </c:pt>
                <c:pt idx="100475">
                  <c:v>17.690477999999999</c:v>
                </c:pt>
                <c:pt idx="100476">
                  <c:v>17.701283</c:v>
                </c:pt>
                <c:pt idx="100477">
                  <c:v>17.697468000000001</c:v>
                </c:pt>
                <c:pt idx="100478">
                  <c:v>17.699117999999999</c:v>
                </c:pt>
                <c:pt idx="100479">
                  <c:v>17.709053999999998</c:v>
                </c:pt>
                <c:pt idx="100480">
                  <c:v>17.705957000000001</c:v>
                </c:pt>
                <c:pt idx="100481">
                  <c:v>17.702238000000001</c:v>
                </c:pt>
                <c:pt idx="100482">
                  <c:v>17.711777000000001</c:v>
                </c:pt>
                <c:pt idx="100483">
                  <c:v>17.706574</c:v>
                </c:pt>
                <c:pt idx="100484">
                  <c:v>17.693570000000001</c:v>
                </c:pt>
                <c:pt idx="100485">
                  <c:v>17.699968999999999</c:v>
                </c:pt>
                <c:pt idx="100486">
                  <c:v>17.705378</c:v>
                </c:pt>
                <c:pt idx="100487">
                  <c:v>17.698758999999999</c:v>
                </c:pt>
                <c:pt idx="100488">
                  <c:v>17.696726000000002</c:v>
                </c:pt>
                <c:pt idx="100489">
                  <c:v>17.707395999999999</c:v>
                </c:pt>
                <c:pt idx="100490">
                  <c:v>17.707916999999998</c:v>
                </c:pt>
                <c:pt idx="100491">
                  <c:v>17.694490999999999</c:v>
                </c:pt>
                <c:pt idx="100492">
                  <c:v>17.70411</c:v>
                </c:pt>
                <c:pt idx="100493">
                  <c:v>17.707298999999999</c:v>
                </c:pt>
                <c:pt idx="100494">
                  <c:v>17.688447</c:v>
                </c:pt>
                <c:pt idx="100495">
                  <c:v>17.696273999999999</c:v>
                </c:pt>
                <c:pt idx="100496">
                  <c:v>17.704236000000002</c:v>
                </c:pt>
                <c:pt idx="100497">
                  <c:v>17.695345</c:v>
                </c:pt>
                <c:pt idx="100498">
                  <c:v>17.697811000000002</c:v>
                </c:pt>
                <c:pt idx="100499">
                  <c:v>17.701143999999999</c:v>
                </c:pt>
                <c:pt idx="100500">
                  <c:v>17.702355000000001</c:v>
                </c:pt>
                <c:pt idx="100501">
                  <c:v>17.713919000000001</c:v>
                </c:pt>
                <c:pt idx="100502">
                  <c:v>17.711082999999999</c:v>
                </c:pt>
                <c:pt idx="100503">
                  <c:v>17.694694999999999</c:v>
                </c:pt>
                <c:pt idx="100504">
                  <c:v>17.705221999999999</c:v>
                </c:pt>
                <c:pt idx="100505">
                  <c:v>17.714407000000001</c:v>
                </c:pt>
                <c:pt idx="100506">
                  <c:v>17.696104999999999</c:v>
                </c:pt>
                <c:pt idx="100507">
                  <c:v>17.694700000000001</c:v>
                </c:pt>
                <c:pt idx="100508">
                  <c:v>17.704892999999998</c:v>
                </c:pt>
                <c:pt idx="100509">
                  <c:v>17.705660000000002</c:v>
                </c:pt>
                <c:pt idx="100510">
                  <c:v>17.702252999999999</c:v>
                </c:pt>
                <c:pt idx="100511">
                  <c:v>17.699607</c:v>
                </c:pt>
                <c:pt idx="100512">
                  <c:v>17.698902</c:v>
                </c:pt>
                <c:pt idx="100513">
                  <c:v>17.697361000000001</c:v>
                </c:pt>
                <c:pt idx="100514">
                  <c:v>17.705794999999998</c:v>
                </c:pt>
                <c:pt idx="100515">
                  <c:v>17.712330999999999</c:v>
                </c:pt>
                <c:pt idx="100516">
                  <c:v>17.704626000000001</c:v>
                </c:pt>
                <c:pt idx="100517">
                  <c:v>17.703675</c:v>
                </c:pt>
                <c:pt idx="100518">
                  <c:v>17.707443000000001</c:v>
                </c:pt>
                <c:pt idx="100519">
                  <c:v>17.702573000000001</c:v>
                </c:pt>
                <c:pt idx="100520">
                  <c:v>17.699477999999999</c:v>
                </c:pt>
                <c:pt idx="100521">
                  <c:v>17.709410999999999</c:v>
                </c:pt>
                <c:pt idx="100522">
                  <c:v>17.714400999999999</c:v>
                </c:pt>
                <c:pt idx="100523">
                  <c:v>17.705624</c:v>
                </c:pt>
                <c:pt idx="100524">
                  <c:v>17.709105000000001</c:v>
                </c:pt>
                <c:pt idx="100525">
                  <c:v>17.711061000000001</c:v>
                </c:pt>
                <c:pt idx="100526">
                  <c:v>17.707905</c:v>
                </c:pt>
                <c:pt idx="100527">
                  <c:v>17.715807999999999</c:v>
                </c:pt>
                <c:pt idx="100528">
                  <c:v>17.715831000000001</c:v>
                </c:pt>
                <c:pt idx="100529">
                  <c:v>17.707084999999999</c:v>
                </c:pt>
                <c:pt idx="100530">
                  <c:v>17.707830999999999</c:v>
                </c:pt>
                <c:pt idx="100531">
                  <c:v>17.712422</c:v>
                </c:pt>
                <c:pt idx="100532">
                  <c:v>17.698720999999999</c:v>
                </c:pt>
                <c:pt idx="100533">
                  <c:v>17.695672999999999</c:v>
                </c:pt>
                <c:pt idx="100534">
                  <c:v>17.710194999999999</c:v>
                </c:pt>
                <c:pt idx="100535">
                  <c:v>17.707322000000001</c:v>
                </c:pt>
                <c:pt idx="100536">
                  <c:v>17.705110000000001</c:v>
                </c:pt>
                <c:pt idx="100537">
                  <c:v>17.711328999999999</c:v>
                </c:pt>
                <c:pt idx="100538">
                  <c:v>17.705829000000001</c:v>
                </c:pt>
                <c:pt idx="100539">
                  <c:v>17.702739999999999</c:v>
                </c:pt>
                <c:pt idx="100540">
                  <c:v>17.710252000000001</c:v>
                </c:pt>
                <c:pt idx="100541">
                  <c:v>17.712769999999999</c:v>
                </c:pt>
                <c:pt idx="100542">
                  <c:v>17.710301999999999</c:v>
                </c:pt>
                <c:pt idx="100543">
                  <c:v>17.714742999999999</c:v>
                </c:pt>
                <c:pt idx="100544">
                  <c:v>17.711807</c:v>
                </c:pt>
                <c:pt idx="100545">
                  <c:v>17.701743</c:v>
                </c:pt>
                <c:pt idx="100546">
                  <c:v>17.707552</c:v>
                </c:pt>
                <c:pt idx="100547">
                  <c:v>17.710460000000001</c:v>
                </c:pt>
                <c:pt idx="100548">
                  <c:v>17.712154999999999</c:v>
                </c:pt>
                <c:pt idx="100549">
                  <c:v>17.722439000000001</c:v>
                </c:pt>
                <c:pt idx="100550">
                  <c:v>17.719194000000002</c:v>
                </c:pt>
                <c:pt idx="100551">
                  <c:v>17.708456999999999</c:v>
                </c:pt>
                <c:pt idx="100552">
                  <c:v>17.713242000000001</c:v>
                </c:pt>
                <c:pt idx="100553">
                  <c:v>17.720866999999998</c:v>
                </c:pt>
                <c:pt idx="100554">
                  <c:v>17.708407000000001</c:v>
                </c:pt>
                <c:pt idx="100555">
                  <c:v>17.703686000000001</c:v>
                </c:pt>
                <c:pt idx="100556">
                  <c:v>17.713698000000001</c:v>
                </c:pt>
                <c:pt idx="100557">
                  <c:v>17.703990999999998</c:v>
                </c:pt>
                <c:pt idx="100558">
                  <c:v>17.699110999999998</c:v>
                </c:pt>
                <c:pt idx="100559">
                  <c:v>17.716203</c:v>
                </c:pt>
                <c:pt idx="100560">
                  <c:v>17.719794</c:v>
                </c:pt>
                <c:pt idx="100561">
                  <c:v>17.707291999999999</c:v>
                </c:pt>
                <c:pt idx="100562">
                  <c:v>17.708555</c:v>
                </c:pt>
                <c:pt idx="100563">
                  <c:v>17.718869999999999</c:v>
                </c:pt>
                <c:pt idx="100564">
                  <c:v>17.714801000000001</c:v>
                </c:pt>
                <c:pt idx="100565">
                  <c:v>17.715123999999999</c:v>
                </c:pt>
                <c:pt idx="100566">
                  <c:v>17.72608</c:v>
                </c:pt>
                <c:pt idx="100567">
                  <c:v>17.722559</c:v>
                </c:pt>
                <c:pt idx="100568">
                  <c:v>17.714212</c:v>
                </c:pt>
                <c:pt idx="100569">
                  <c:v>17.715121</c:v>
                </c:pt>
                <c:pt idx="100570">
                  <c:v>17.715835999999999</c:v>
                </c:pt>
                <c:pt idx="100571">
                  <c:v>17.711525000000002</c:v>
                </c:pt>
                <c:pt idx="100572">
                  <c:v>17.709700000000002</c:v>
                </c:pt>
                <c:pt idx="100573">
                  <c:v>17.715021</c:v>
                </c:pt>
                <c:pt idx="100574">
                  <c:v>17.713474999999999</c:v>
                </c:pt>
                <c:pt idx="100575">
                  <c:v>17.714644</c:v>
                </c:pt>
                <c:pt idx="100576">
                  <c:v>17.716463999999998</c:v>
                </c:pt>
                <c:pt idx="100577">
                  <c:v>17.710004999999999</c:v>
                </c:pt>
                <c:pt idx="100578">
                  <c:v>17.715046999999998</c:v>
                </c:pt>
                <c:pt idx="100579">
                  <c:v>17.716169000000001</c:v>
                </c:pt>
                <c:pt idx="100580">
                  <c:v>17.710394999999998</c:v>
                </c:pt>
                <c:pt idx="100581">
                  <c:v>17.712783999999999</c:v>
                </c:pt>
                <c:pt idx="100582">
                  <c:v>17.715855999999999</c:v>
                </c:pt>
                <c:pt idx="100583">
                  <c:v>17.715771</c:v>
                </c:pt>
                <c:pt idx="100584">
                  <c:v>17.718914000000002</c:v>
                </c:pt>
                <c:pt idx="100585">
                  <c:v>17.721422</c:v>
                </c:pt>
                <c:pt idx="100586">
                  <c:v>17.719085</c:v>
                </c:pt>
                <c:pt idx="100587">
                  <c:v>17.719179</c:v>
                </c:pt>
                <c:pt idx="100588">
                  <c:v>17.720616</c:v>
                </c:pt>
                <c:pt idx="100589">
                  <c:v>17.718353</c:v>
                </c:pt>
                <c:pt idx="100590">
                  <c:v>17.713531</c:v>
                </c:pt>
                <c:pt idx="100591">
                  <c:v>17.714010999999999</c:v>
                </c:pt>
                <c:pt idx="100592">
                  <c:v>17.719066000000002</c:v>
                </c:pt>
                <c:pt idx="100593">
                  <c:v>17.719736999999999</c:v>
                </c:pt>
                <c:pt idx="100594">
                  <c:v>17.719069000000001</c:v>
                </c:pt>
                <c:pt idx="100595">
                  <c:v>17.713676</c:v>
                </c:pt>
                <c:pt idx="100596">
                  <c:v>17.706520000000001</c:v>
                </c:pt>
                <c:pt idx="100597">
                  <c:v>17.717714999999998</c:v>
                </c:pt>
                <c:pt idx="100598">
                  <c:v>17.72261</c:v>
                </c:pt>
                <c:pt idx="100599">
                  <c:v>17.715676999999999</c:v>
                </c:pt>
                <c:pt idx="100600">
                  <c:v>17.723139</c:v>
                </c:pt>
                <c:pt idx="100601">
                  <c:v>17.732873999999999</c:v>
                </c:pt>
                <c:pt idx="100602">
                  <c:v>17.725066999999999</c:v>
                </c:pt>
                <c:pt idx="100603">
                  <c:v>17.712928999999999</c:v>
                </c:pt>
                <c:pt idx="100604">
                  <c:v>17.719604</c:v>
                </c:pt>
                <c:pt idx="100605">
                  <c:v>17.723341000000001</c:v>
                </c:pt>
                <c:pt idx="100606">
                  <c:v>17.715422</c:v>
                </c:pt>
                <c:pt idx="100607">
                  <c:v>17.722273999999999</c:v>
                </c:pt>
                <c:pt idx="100608">
                  <c:v>17.721765000000001</c:v>
                </c:pt>
                <c:pt idx="100609">
                  <c:v>17.712453</c:v>
                </c:pt>
                <c:pt idx="100610">
                  <c:v>17.718062</c:v>
                </c:pt>
                <c:pt idx="100611">
                  <c:v>17.721247999999999</c:v>
                </c:pt>
                <c:pt idx="100612">
                  <c:v>17.720580000000002</c:v>
                </c:pt>
                <c:pt idx="100613">
                  <c:v>17.724813000000001</c:v>
                </c:pt>
                <c:pt idx="100614">
                  <c:v>17.727550999999998</c:v>
                </c:pt>
                <c:pt idx="100615">
                  <c:v>17.728262000000001</c:v>
                </c:pt>
                <c:pt idx="100616">
                  <c:v>17.730152</c:v>
                </c:pt>
                <c:pt idx="100617">
                  <c:v>17.724256</c:v>
                </c:pt>
                <c:pt idx="100618">
                  <c:v>17.714283999999999</c:v>
                </c:pt>
                <c:pt idx="100619">
                  <c:v>17.723568</c:v>
                </c:pt>
                <c:pt idx="100620">
                  <c:v>17.728283000000001</c:v>
                </c:pt>
                <c:pt idx="100621">
                  <c:v>17.712171000000001</c:v>
                </c:pt>
                <c:pt idx="100622">
                  <c:v>17.708182999999998</c:v>
                </c:pt>
                <c:pt idx="100623">
                  <c:v>17.716729999999998</c:v>
                </c:pt>
                <c:pt idx="100624">
                  <c:v>17.721003</c:v>
                </c:pt>
                <c:pt idx="100625">
                  <c:v>17.724069</c:v>
                </c:pt>
                <c:pt idx="100626">
                  <c:v>17.730238</c:v>
                </c:pt>
                <c:pt idx="100627">
                  <c:v>17.728114000000001</c:v>
                </c:pt>
                <c:pt idx="100628">
                  <c:v>17.719650000000001</c:v>
                </c:pt>
                <c:pt idx="100629">
                  <c:v>17.730263999999998</c:v>
                </c:pt>
                <c:pt idx="100630">
                  <c:v>17.740563999999999</c:v>
                </c:pt>
                <c:pt idx="100631">
                  <c:v>17.731003999999999</c:v>
                </c:pt>
                <c:pt idx="100632">
                  <c:v>17.725618000000001</c:v>
                </c:pt>
                <c:pt idx="100633">
                  <c:v>17.729983000000001</c:v>
                </c:pt>
                <c:pt idx="100634">
                  <c:v>17.727315000000001</c:v>
                </c:pt>
                <c:pt idx="100635">
                  <c:v>17.721409000000001</c:v>
                </c:pt>
                <c:pt idx="100636">
                  <c:v>17.730575999999999</c:v>
                </c:pt>
                <c:pt idx="100637">
                  <c:v>17.734134000000001</c:v>
                </c:pt>
                <c:pt idx="100638">
                  <c:v>17.720988999999999</c:v>
                </c:pt>
                <c:pt idx="100639">
                  <c:v>17.719698000000001</c:v>
                </c:pt>
                <c:pt idx="100640">
                  <c:v>17.727043999999999</c:v>
                </c:pt>
                <c:pt idx="100641">
                  <c:v>17.727492999999999</c:v>
                </c:pt>
                <c:pt idx="100642">
                  <c:v>17.724499000000002</c:v>
                </c:pt>
                <c:pt idx="100643">
                  <c:v>17.722303</c:v>
                </c:pt>
                <c:pt idx="100644">
                  <c:v>17.721312000000001</c:v>
                </c:pt>
                <c:pt idx="100645">
                  <c:v>17.720554</c:v>
                </c:pt>
                <c:pt idx="100646">
                  <c:v>17.726423</c:v>
                </c:pt>
                <c:pt idx="100647">
                  <c:v>17.729914999999998</c:v>
                </c:pt>
                <c:pt idx="100648">
                  <c:v>17.730191999999999</c:v>
                </c:pt>
                <c:pt idx="100649">
                  <c:v>17.735565000000001</c:v>
                </c:pt>
                <c:pt idx="100650">
                  <c:v>17.734477999999999</c:v>
                </c:pt>
                <c:pt idx="100651">
                  <c:v>17.728066999999999</c:v>
                </c:pt>
                <c:pt idx="100652">
                  <c:v>17.729189999999999</c:v>
                </c:pt>
                <c:pt idx="100653">
                  <c:v>17.734946999999998</c:v>
                </c:pt>
                <c:pt idx="100654">
                  <c:v>17.728535000000001</c:v>
                </c:pt>
                <c:pt idx="100655">
                  <c:v>17.724335</c:v>
                </c:pt>
                <c:pt idx="100656">
                  <c:v>17.732890000000001</c:v>
                </c:pt>
                <c:pt idx="100657">
                  <c:v>17.726385000000001</c:v>
                </c:pt>
                <c:pt idx="100658">
                  <c:v>17.720552000000001</c:v>
                </c:pt>
                <c:pt idx="100659">
                  <c:v>17.730588000000001</c:v>
                </c:pt>
                <c:pt idx="100660">
                  <c:v>17.732492000000001</c:v>
                </c:pt>
                <c:pt idx="100661">
                  <c:v>17.725176999999999</c:v>
                </c:pt>
                <c:pt idx="100662">
                  <c:v>17.725470000000001</c:v>
                </c:pt>
                <c:pt idx="100663">
                  <c:v>17.728359999999999</c:v>
                </c:pt>
                <c:pt idx="100664">
                  <c:v>17.721404</c:v>
                </c:pt>
                <c:pt idx="100665">
                  <c:v>17.726396000000001</c:v>
                </c:pt>
                <c:pt idx="100666">
                  <c:v>17.735772999999998</c:v>
                </c:pt>
                <c:pt idx="100667">
                  <c:v>17.728556000000001</c:v>
                </c:pt>
                <c:pt idx="100668">
                  <c:v>17.727074000000002</c:v>
                </c:pt>
                <c:pt idx="100669">
                  <c:v>17.727712</c:v>
                </c:pt>
                <c:pt idx="100670">
                  <c:v>17.726457</c:v>
                </c:pt>
                <c:pt idx="100671">
                  <c:v>17.734349000000002</c:v>
                </c:pt>
                <c:pt idx="100672">
                  <c:v>17.740200000000002</c:v>
                </c:pt>
                <c:pt idx="100673">
                  <c:v>17.733557000000001</c:v>
                </c:pt>
                <c:pt idx="100674">
                  <c:v>17.727494</c:v>
                </c:pt>
                <c:pt idx="100675">
                  <c:v>17.735347000000001</c:v>
                </c:pt>
                <c:pt idx="100676">
                  <c:v>17.736661000000002</c:v>
                </c:pt>
                <c:pt idx="100677">
                  <c:v>17.732429</c:v>
                </c:pt>
                <c:pt idx="100678">
                  <c:v>17.734463999999999</c:v>
                </c:pt>
                <c:pt idx="100679">
                  <c:v>17.729520000000001</c:v>
                </c:pt>
                <c:pt idx="100680">
                  <c:v>17.728591999999999</c:v>
                </c:pt>
                <c:pt idx="100681">
                  <c:v>17.730492999999999</c:v>
                </c:pt>
                <c:pt idx="100682">
                  <c:v>17.727689000000002</c:v>
                </c:pt>
                <c:pt idx="100683">
                  <c:v>17.729969000000001</c:v>
                </c:pt>
                <c:pt idx="100684">
                  <c:v>17.735765000000001</c:v>
                </c:pt>
                <c:pt idx="100685">
                  <c:v>17.739923000000001</c:v>
                </c:pt>
                <c:pt idx="100686">
                  <c:v>17.737922999999999</c:v>
                </c:pt>
                <c:pt idx="100687">
                  <c:v>17.735976999999998</c:v>
                </c:pt>
                <c:pt idx="100688">
                  <c:v>17.735996</c:v>
                </c:pt>
                <c:pt idx="100689">
                  <c:v>17.732406999999998</c:v>
                </c:pt>
                <c:pt idx="100690">
                  <c:v>17.733640999999999</c:v>
                </c:pt>
                <c:pt idx="100691">
                  <c:v>17.735607999999999</c:v>
                </c:pt>
                <c:pt idx="100692">
                  <c:v>17.732263</c:v>
                </c:pt>
                <c:pt idx="100693">
                  <c:v>17.731356999999999</c:v>
                </c:pt>
                <c:pt idx="100694">
                  <c:v>17.739121999999998</c:v>
                </c:pt>
                <c:pt idx="100695">
                  <c:v>17.739591999999998</c:v>
                </c:pt>
                <c:pt idx="100696">
                  <c:v>17.732292999999999</c:v>
                </c:pt>
                <c:pt idx="100697">
                  <c:v>17.737803</c:v>
                </c:pt>
                <c:pt idx="100698">
                  <c:v>17.741209000000001</c:v>
                </c:pt>
                <c:pt idx="100699">
                  <c:v>17.737005</c:v>
                </c:pt>
                <c:pt idx="100700">
                  <c:v>17.737463000000002</c:v>
                </c:pt>
                <c:pt idx="100701">
                  <c:v>17.734715000000001</c:v>
                </c:pt>
                <c:pt idx="100702">
                  <c:v>17.731978000000002</c:v>
                </c:pt>
                <c:pt idx="100703">
                  <c:v>17.733215000000001</c:v>
                </c:pt>
                <c:pt idx="100704">
                  <c:v>17.731726999999999</c:v>
                </c:pt>
                <c:pt idx="100705">
                  <c:v>17.726823</c:v>
                </c:pt>
                <c:pt idx="100706">
                  <c:v>17.728764000000002</c:v>
                </c:pt>
                <c:pt idx="100707">
                  <c:v>17.734169000000001</c:v>
                </c:pt>
                <c:pt idx="100708">
                  <c:v>17.735759999999999</c:v>
                </c:pt>
                <c:pt idx="100709">
                  <c:v>17.746531000000001</c:v>
                </c:pt>
                <c:pt idx="100710">
                  <c:v>17.751957000000001</c:v>
                </c:pt>
                <c:pt idx="100711">
                  <c:v>17.740888999999999</c:v>
                </c:pt>
                <c:pt idx="100712">
                  <c:v>17.738578</c:v>
                </c:pt>
                <c:pt idx="100713">
                  <c:v>17.745262</c:v>
                </c:pt>
                <c:pt idx="100714">
                  <c:v>17.744827000000001</c:v>
                </c:pt>
                <c:pt idx="100715">
                  <c:v>17.738391</c:v>
                </c:pt>
                <c:pt idx="100716">
                  <c:v>17.743758</c:v>
                </c:pt>
                <c:pt idx="100717">
                  <c:v>17.747647000000001</c:v>
                </c:pt>
                <c:pt idx="100718">
                  <c:v>17.733236000000002</c:v>
                </c:pt>
                <c:pt idx="100719">
                  <c:v>17.734828</c:v>
                </c:pt>
                <c:pt idx="100720">
                  <c:v>17.745017000000001</c:v>
                </c:pt>
                <c:pt idx="100721">
                  <c:v>17.742218000000001</c:v>
                </c:pt>
                <c:pt idx="100722">
                  <c:v>17.739974</c:v>
                </c:pt>
                <c:pt idx="100723">
                  <c:v>17.739089</c:v>
                </c:pt>
                <c:pt idx="100724">
                  <c:v>17.737007999999999</c:v>
                </c:pt>
                <c:pt idx="100725">
                  <c:v>17.740406</c:v>
                </c:pt>
                <c:pt idx="100726">
                  <c:v>17.745388999999999</c:v>
                </c:pt>
                <c:pt idx="100727">
                  <c:v>17.737311999999999</c:v>
                </c:pt>
                <c:pt idx="100728">
                  <c:v>17.732690000000002</c:v>
                </c:pt>
                <c:pt idx="100729">
                  <c:v>17.744779999999999</c:v>
                </c:pt>
                <c:pt idx="100730">
                  <c:v>17.742428</c:v>
                </c:pt>
                <c:pt idx="100731">
                  <c:v>17.734013999999998</c:v>
                </c:pt>
                <c:pt idx="100732">
                  <c:v>17.741441999999999</c:v>
                </c:pt>
                <c:pt idx="100733">
                  <c:v>17.744547000000001</c:v>
                </c:pt>
                <c:pt idx="100734">
                  <c:v>17.741223999999999</c:v>
                </c:pt>
                <c:pt idx="100735">
                  <c:v>17.742739</c:v>
                </c:pt>
                <c:pt idx="100736">
                  <c:v>17.744858000000001</c:v>
                </c:pt>
                <c:pt idx="100737">
                  <c:v>17.744250999999998</c:v>
                </c:pt>
                <c:pt idx="100738">
                  <c:v>17.743656000000001</c:v>
                </c:pt>
                <c:pt idx="100739">
                  <c:v>17.741648000000001</c:v>
                </c:pt>
                <c:pt idx="100740">
                  <c:v>17.737960999999999</c:v>
                </c:pt>
                <c:pt idx="100741">
                  <c:v>17.741122000000001</c:v>
                </c:pt>
                <c:pt idx="100742">
                  <c:v>17.743366999999999</c:v>
                </c:pt>
                <c:pt idx="100743">
                  <c:v>17.736509000000002</c:v>
                </c:pt>
                <c:pt idx="100744">
                  <c:v>17.738064000000001</c:v>
                </c:pt>
                <c:pt idx="100745">
                  <c:v>17.752037000000001</c:v>
                </c:pt>
                <c:pt idx="100746">
                  <c:v>17.744523999999998</c:v>
                </c:pt>
                <c:pt idx="100747">
                  <c:v>17.731396</c:v>
                </c:pt>
                <c:pt idx="100748">
                  <c:v>17.748843000000001</c:v>
                </c:pt>
                <c:pt idx="100749">
                  <c:v>17.752348999999999</c:v>
                </c:pt>
                <c:pt idx="100750">
                  <c:v>17.733801</c:v>
                </c:pt>
                <c:pt idx="100751">
                  <c:v>17.741333000000001</c:v>
                </c:pt>
                <c:pt idx="100752">
                  <c:v>17.745384999999999</c:v>
                </c:pt>
                <c:pt idx="100753">
                  <c:v>17.735951</c:v>
                </c:pt>
                <c:pt idx="100754">
                  <c:v>17.745635</c:v>
                </c:pt>
                <c:pt idx="100755">
                  <c:v>17.746873000000001</c:v>
                </c:pt>
                <c:pt idx="100756">
                  <c:v>17.734987</c:v>
                </c:pt>
                <c:pt idx="100757">
                  <c:v>17.742217</c:v>
                </c:pt>
                <c:pt idx="100758">
                  <c:v>17.753053000000001</c:v>
                </c:pt>
                <c:pt idx="100759">
                  <c:v>17.741306000000002</c:v>
                </c:pt>
                <c:pt idx="100760">
                  <c:v>17.741644999999998</c:v>
                </c:pt>
                <c:pt idx="100761">
                  <c:v>17.758127999999999</c:v>
                </c:pt>
                <c:pt idx="100762">
                  <c:v>17.752953999999999</c:v>
                </c:pt>
                <c:pt idx="100763">
                  <c:v>17.745674999999999</c:v>
                </c:pt>
                <c:pt idx="100764">
                  <c:v>17.746704999999999</c:v>
                </c:pt>
                <c:pt idx="100765">
                  <c:v>17.742014000000001</c:v>
                </c:pt>
                <c:pt idx="100766">
                  <c:v>17.73836</c:v>
                </c:pt>
                <c:pt idx="100767">
                  <c:v>17.744758000000001</c:v>
                </c:pt>
                <c:pt idx="100768">
                  <c:v>17.747033999999999</c:v>
                </c:pt>
                <c:pt idx="100769">
                  <c:v>17.740686</c:v>
                </c:pt>
                <c:pt idx="100770">
                  <c:v>17.754909999999999</c:v>
                </c:pt>
                <c:pt idx="100771">
                  <c:v>17.767063</c:v>
                </c:pt>
                <c:pt idx="100772">
                  <c:v>17.752039</c:v>
                </c:pt>
                <c:pt idx="100773">
                  <c:v>17.748716000000002</c:v>
                </c:pt>
                <c:pt idx="100774">
                  <c:v>17.758565000000001</c:v>
                </c:pt>
                <c:pt idx="100775">
                  <c:v>17.753820000000001</c:v>
                </c:pt>
                <c:pt idx="100776">
                  <c:v>17.747264999999999</c:v>
                </c:pt>
                <c:pt idx="100777">
                  <c:v>17.752756000000002</c:v>
                </c:pt>
                <c:pt idx="100778">
                  <c:v>17.751795999999999</c:v>
                </c:pt>
                <c:pt idx="100779">
                  <c:v>17.741533</c:v>
                </c:pt>
                <c:pt idx="100780">
                  <c:v>17.747971</c:v>
                </c:pt>
                <c:pt idx="100781">
                  <c:v>17.760383000000001</c:v>
                </c:pt>
                <c:pt idx="100782">
                  <c:v>17.753439</c:v>
                </c:pt>
                <c:pt idx="100783">
                  <c:v>17.748491999999999</c:v>
                </c:pt>
                <c:pt idx="100784">
                  <c:v>17.753876000000002</c:v>
                </c:pt>
                <c:pt idx="100785">
                  <c:v>17.756384000000001</c:v>
                </c:pt>
                <c:pt idx="100786">
                  <c:v>17.756678000000001</c:v>
                </c:pt>
                <c:pt idx="100787">
                  <c:v>17.753896999999998</c:v>
                </c:pt>
                <c:pt idx="100788">
                  <c:v>17.744365999999999</c:v>
                </c:pt>
                <c:pt idx="100789">
                  <c:v>17.740521999999999</c:v>
                </c:pt>
                <c:pt idx="100790">
                  <c:v>17.751483</c:v>
                </c:pt>
                <c:pt idx="100791">
                  <c:v>17.749316</c:v>
                </c:pt>
                <c:pt idx="100792">
                  <c:v>17.742923999999999</c:v>
                </c:pt>
                <c:pt idx="100793">
                  <c:v>17.749782</c:v>
                </c:pt>
                <c:pt idx="100794">
                  <c:v>17.748956</c:v>
                </c:pt>
                <c:pt idx="100795">
                  <c:v>17.740701000000001</c:v>
                </c:pt>
                <c:pt idx="100796">
                  <c:v>17.745851999999999</c:v>
                </c:pt>
                <c:pt idx="100797">
                  <c:v>17.758111</c:v>
                </c:pt>
                <c:pt idx="100798">
                  <c:v>17.754055999999999</c:v>
                </c:pt>
                <c:pt idx="100799">
                  <c:v>17.751432000000001</c:v>
                </c:pt>
                <c:pt idx="100800">
                  <c:v>17.759027</c:v>
                </c:pt>
                <c:pt idx="100801">
                  <c:v>17.749451000000001</c:v>
                </c:pt>
                <c:pt idx="100802">
                  <c:v>17.744868</c:v>
                </c:pt>
                <c:pt idx="100803">
                  <c:v>17.754308000000002</c:v>
                </c:pt>
                <c:pt idx="100804">
                  <c:v>17.750952999999999</c:v>
                </c:pt>
                <c:pt idx="100805">
                  <c:v>17.745294999999999</c:v>
                </c:pt>
                <c:pt idx="100806">
                  <c:v>17.746608999999999</c:v>
                </c:pt>
                <c:pt idx="100807">
                  <c:v>17.749130000000001</c:v>
                </c:pt>
                <c:pt idx="100808">
                  <c:v>17.757843999999999</c:v>
                </c:pt>
                <c:pt idx="100809">
                  <c:v>17.765505999999998</c:v>
                </c:pt>
                <c:pt idx="100810">
                  <c:v>17.755486000000001</c:v>
                </c:pt>
                <c:pt idx="100811">
                  <c:v>17.746846000000001</c:v>
                </c:pt>
                <c:pt idx="100812">
                  <c:v>17.755859000000001</c:v>
                </c:pt>
                <c:pt idx="100813">
                  <c:v>17.759730000000001</c:v>
                </c:pt>
                <c:pt idx="100814">
                  <c:v>17.756665999999999</c:v>
                </c:pt>
                <c:pt idx="100815">
                  <c:v>17.753633000000001</c:v>
                </c:pt>
                <c:pt idx="100816">
                  <c:v>17.751453999999999</c:v>
                </c:pt>
                <c:pt idx="100817">
                  <c:v>17.752984999999999</c:v>
                </c:pt>
                <c:pt idx="100818">
                  <c:v>17.753259</c:v>
                </c:pt>
                <c:pt idx="100819">
                  <c:v>17.75563</c:v>
                </c:pt>
                <c:pt idx="100820">
                  <c:v>17.755669000000001</c:v>
                </c:pt>
                <c:pt idx="100821">
                  <c:v>17.752483999999999</c:v>
                </c:pt>
                <c:pt idx="100822">
                  <c:v>17.756648999999999</c:v>
                </c:pt>
                <c:pt idx="100823">
                  <c:v>17.757145000000001</c:v>
                </c:pt>
                <c:pt idx="100824">
                  <c:v>17.755267</c:v>
                </c:pt>
                <c:pt idx="100825">
                  <c:v>17.758780999999999</c:v>
                </c:pt>
                <c:pt idx="100826">
                  <c:v>17.758671</c:v>
                </c:pt>
                <c:pt idx="100827">
                  <c:v>17.756769999999999</c:v>
                </c:pt>
                <c:pt idx="100828">
                  <c:v>17.765543000000001</c:v>
                </c:pt>
                <c:pt idx="100829">
                  <c:v>17.766876</c:v>
                </c:pt>
                <c:pt idx="100830">
                  <c:v>17.748761999999999</c:v>
                </c:pt>
                <c:pt idx="100831">
                  <c:v>17.757144</c:v>
                </c:pt>
                <c:pt idx="100832">
                  <c:v>17.771459</c:v>
                </c:pt>
                <c:pt idx="100833">
                  <c:v>17.756008000000001</c:v>
                </c:pt>
                <c:pt idx="100834">
                  <c:v>17.754611000000001</c:v>
                </c:pt>
                <c:pt idx="100835">
                  <c:v>17.766135999999999</c:v>
                </c:pt>
                <c:pt idx="100836">
                  <c:v>17.762381999999999</c:v>
                </c:pt>
                <c:pt idx="100837">
                  <c:v>17.757650000000002</c:v>
                </c:pt>
                <c:pt idx="100838">
                  <c:v>17.763058999999998</c:v>
                </c:pt>
                <c:pt idx="100839">
                  <c:v>17.762747000000001</c:v>
                </c:pt>
                <c:pt idx="100840">
                  <c:v>17.756260000000001</c:v>
                </c:pt>
                <c:pt idx="100841">
                  <c:v>17.758611999999999</c:v>
                </c:pt>
                <c:pt idx="100842">
                  <c:v>17.756751000000001</c:v>
                </c:pt>
                <c:pt idx="100843">
                  <c:v>17.751356999999999</c:v>
                </c:pt>
                <c:pt idx="100844">
                  <c:v>17.760097999999999</c:v>
                </c:pt>
                <c:pt idx="100845">
                  <c:v>17.761755999999998</c:v>
                </c:pt>
                <c:pt idx="100846">
                  <c:v>17.755241000000002</c:v>
                </c:pt>
                <c:pt idx="100847">
                  <c:v>17.757352000000001</c:v>
                </c:pt>
                <c:pt idx="100848">
                  <c:v>17.759613000000002</c:v>
                </c:pt>
                <c:pt idx="100849">
                  <c:v>17.755472999999999</c:v>
                </c:pt>
                <c:pt idx="100850">
                  <c:v>17.752420999999998</c:v>
                </c:pt>
                <c:pt idx="100851">
                  <c:v>17.757501000000001</c:v>
                </c:pt>
                <c:pt idx="100852">
                  <c:v>17.758962</c:v>
                </c:pt>
                <c:pt idx="100853">
                  <c:v>17.765377000000001</c:v>
                </c:pt>
                <c:pt idx="100854">
                  <c:v>17.775331999999999</c:v>
                </c:pt>
                <c:pt idx="100855">
                  <c:v>17.767319000000001</c:v>
                </c:pt>
                <c:pt idx="100856">
                  <c:v>17.762564000000001</c:v>
                </c:pt>
                <c:pt idx="100857">
                  <c:v>17.766378</c:v>
                </c:pt>
                <c:pt idx="100858">
                  <c:v>17.764225</c:v>
                </c:pt>
                <c:pt idx="100859">
                  <c:v>17.761716</c:v>
                </c:pt>
                <c:pt idx="100860">
                  <c:v>17.764928000000001</c:v>
                </c:pt>
                <c:pt idx="100861">
                  <c:v>17.765564000000001</c:v>
                </c:pt>
                <c:pt idx="100862">
                  <c:v>17.757923999999999</c:v>
                </c:pt>
                <c:pt idx="100863">
                  <c:v>17.7639</c:v>
                </c:pt>
                <c:pt idx="100864">
                  <c:v>17.771442</c:v>
                </c:pt>
                <c:pt idx="100865">
                  <c:v>17.764237000000001</c:v>
                </c:pt>
                <c:pt idx="100866">
                  <c:v>17.762692999999999</c:v>
                </c:pt>
                <c:pt idx="100867">
                  <c:v>17.766715000000001</c:v>
                </c:pt>
                <c:pt idx="100868">
                  <c:v>17.768801</c:v>
                </c:pt>
                <c:pt idx="100869">
                  <c:v>17.766186000000001</c:v>
                </c:pt>
                <c:pt idx="100870">
                  <c:v>17.767047999999999</c:v>
                </c:pt>
                <c:pt idx="100871">
                  <c:v>17.770727000000001</c:v>
                </c:pt>
                <c:pt idx="100872">
                  <c:v>17.769469999999998</c:v>
                </c:pt>
                <c:pt idx="100873">
                  <c:v>17.765523000000002</c:v>
                </c:pt>
                <c:pt idx="100874">
                  <c:v>17.757988000000001</c:v>
                </c:pt>
                <c:pt idx="100875">
                  <c:v>17.757466999999998</c:v>
                </c:pt>
                <c:pt idx="100876">
                  <c:v>17.763159999999999</c:v>
                </c:pt>
                <c:pt idx="100877">
                  <c:v>17.761641000000001</c:v>
                </c:pt>
                <c:pt idx="100878">
                  <c:v>17.760166999999999</c:v>
                </c:pt>
                <c:pt idx="100879">
                  <c:v>17.761682</c:v>
                </c:pt>
                <c:pt idx="100880">
                  <c:v>17.762895</c:v>
                </c:pt>
                <c:pt idx="100881">
                  <c:v>17.766703</c:v>
                </c:pt>
                <c:pt idx="100882">
                  <c:v>17.771211999999998</c:v>
                </c:pt>
                <c:pt idx="100883">
                  <c:v>17.772770000000001</c:v>
                </c:pt>
                <c:pt idx="100884">
                  <c:v>17.765495999999999</c:v>
                </c:pt>
                <c:pt idx="100885">
                  <c:v>17.763148000000001</c:v>
                </c:pt>
                <c:pt idx="100886">
                  <c:v>17.768965000000001</c:v>
                </c:pt>
                <c:pt idx="100887">
                  <c:v>17.766476000000001</c:v>
                </c:pt>
                <c:pt idx="100888">
                  <c:v>17.762384000000001</c:v>
                </c:pt>
                <c:pt idx="100889">
                  <c:v>17.765761000000001</c:v>
                </c:pt>
                <c:pt idx="100890">
                  <c:v>17.770605</c:v>
                </c:pt>
                <c:pt idx="100891">
                  <c:v>17.766743999999999</c:v>
                </c:pt>
                <c:pt idx="100892">
                  <c:v>17.766772</c:v>
                </c:pt>
                <c:pt idx="100893">
                  <c:v>17.769672</c:v>
                </c:pt>
                <c:pt idx="100894">
                  <c:v>17.763584000000002</c:v>
                </c:pt>
                <c:pt idx="100895">
                  <c:v>17.765525</c:v>
                </c:pt>
                <c:pt idx="100896">
                  <c:v>17.768969999999999</c:v>
                </c:pt>
                <c:pt idx="100897">
                  <c:v>17.762359</c:v>
                </c:pt>
                <c:pt idx="100898">
                  <c:v>17.763591000000002</c:v>
                </c:pt>
                <c:pt idx="100899">
                  <c:v>17.768008999999999</c:v>
                </c:pt>
                <c:pt idx="100900">
                  <c:v>17.763579</c:v>
                </c:pt>
                <c:pt idx="100901">
                  <c:v>17.765332000000001</c:v>
                </c:pt>
                <c:pt idx="100902">
                  <c:v>17.778782</c:v>
                </c:pt>
                <c:pt idx="100903">
                  <c:v>17.778137999999998</c:v>
                </c:pt>
                <c:pt idx="100904">
                  <c:v>17.768286</c:v>
                </c:pt>
                <c:pt idx="100905">
                  <c:v>17.776620999999999</c:v>
                </c:pt>
                <c:pt idx="100906">
                  <c:v>17.782578000000001</c:v>
                </c:pt>
                <c:pt idx="100907">
                  <c:v>17.776240999999999</c:v>
                </c:pt>
                <c:pt idx="100908">
                  <c:v>17.775136</c:v>
                </c:pt>
                <c:pt idx="100909">
                  <c:v>17.773689999999998</c:v>
                </c:pt>
                <c:pt idx="100910">
                  <c:v>17.769045999999999</c:v>
                </c:pt>
                <c:pt idx="100911">
                  <c:v>17.772814</c:v>
                </c:pt>
                <c:pt idx="100912">
                  <c:v>17.779678000000001</c:v>
                </c:pt>
                <c:pt idx="100913">
                  <c:v>17.773868</c:v>
                </c:pt>
                <c:pt idx="100914">
                  <c:v>17.773482000000001</c:v>
                </c:pt>
                <c:pt idx="100915">
                  <c:v>17.782153999999998</c:v>
                </c:pt>
                <c:pt idx="100916">
                  <c:v>17.775254</c:v>
                </c:pt>
                <c:pt idx="100917">
                  <c:v>17.769601999999999</c:v>
                </c:pt>
                <c:pt idx="100918">
                  <c:v>17.777101999999999</c:v>
                </c:pt>
                <c:pt idx="100919">
                  <c:v>17.777685999999999</c:v>
                </c:pt>
                <c:pt idx="100920">
                  <c:v>17.769134000000001</c:v>
                </c:pt>
                <c:pt idx="100921">
                  <c:v>17.768308999999999</c:v>
                </c:pt>
                <c:pt idx="100922">
                  <c:v>17.772582</c:v>
                </c:pt>
                <c:pt idx="100923">
                  <c:v>17.768749</c:v>
                </c:pt>
                <c:pt idx="100924">
                  <c:v>17.768194000000001</c:v>
                </c:pt>
                <c:pt idx="100925">
                  <c:v>17.768115000000002</c:v>
                </c:pt>
                <c:pt idx="100926">
                  <c:v>17.765025000000001</c:v>
                </c:pt>
                <c:pt idx="100927">
                  <c:v>17.7683</c:v>
                </c:pt>
                <c:pt idx="100928">
                  <c:v>17.772214999999999</c:v>
                </c:pt>
                <c:pt idx="100929">
                  <c:v>17.774857000000001</c:v>
                </c:pt>
                <c:pt idx="100930">
                  <c:v>17.772072000000001</c:v>
                </c:pt>
                <c:pt idx="100931">
                  <c:v>17.772796</c:v>
                </c:pt>
                <c:pt idx="100932">
                  <c:v>17.772538000000001</c:v>
                </c:pt>
                <c:pt idx="100933">
                  <c:v>17.765830000000001</c:v>
                </c:pt>
                <c:pt idx="100934">
                  <c:v>17.776805</c:v>
                </c:pt>
                <c:pt idx="100935">
                  <c:v>17.781696</c:v>
                </c:pt>
                <c:pt idx="100936">
                  <c:v>17.768660000000001</c:v>
                </c:pt>
                <c:pt idx="100937">
                  <c:v>17.773109000000002</c:v>
                </c:pt>
                <c:pt idx="100938">
                  <c:v>17.778846000000001</c:v>
                </c:pt>
                <c:pt idx="100939">
                  <c:v>17.771697</c:v>
                </c:pt>
                <c:pt idx="100940">
                  <c:v>17.770382000000001</c:v>
                </c:pt>
                <c:pt idx="100941">
                  <c:v>17.773337999999999</c:v>
                </c:pt>
                <c:pt idx="100942">
                  <c:v>17.774037</c:v>
                </c:pt>
                <c:pt idx="100943">
                  <c:v>17.778005</c:v>
                </c:pt>
                <c:pt idx="100944">
                  <c:v>17.780736999999998</c:v>
                </c:pt>
                <c:pt idx="100945">
                  <c:v>17.773630000000001</c:v>
                </c:pt>
                <c:pt idx="100946">
                  <c:v>17.775414000000001</c:v>
                </c:pt>
                <c:pt idx="100947">
                  <c:v>17.782993999999999</c:v>
                </c:pt>
                <c:pt idx="100948">
                  <c:v>17.773982</c:v>
                </c:pt>
                <c:pt idx="100949">
                  <c:v>17.766582</c:v>
                </c:pt>
                <c:pt idx="100950">
                  <c:v>17.774536999999999</c:v>
                </c:pt>
                <c:pt idx="100951">
                  <c:v>17.774462</c:v>
                </c:pt>
                <c:pt idx="100952">
                  <c:v>17.768891</c:v>
                </c:pt>
                <c:pt idx="100953">
                  <c:v>17.788564000000001</c:v>
                </c:pt>
                <c:pt idx="100954">
                  <c:v>17.802125</c:v>
                </c:pt>
                <c:pt idx="100955">
                  <c:v>17.787721999999999</c:v>
                </c:pt>
                <c:pt idx="100956">
                  <c:v>17.786650000000002</c:v>
                </c:pt>
                <c:pt idx="100957">
                  <c:v>17.790738000000001</c:v>
                </c:pt>
                <c:pt idx="100958">
                  <c:v>17.778973000000001</c:v>
                </c:pt>
                <c:pt idx="100959">
                  <c:v>17.776441999999999</c:v>
                </c:pt>
                <c:pt idx="100960">
                  <c:v>17.784400000000002</c:v>
                </c:pt>
                <c:pt idx="100961">
                  <c:v>17.778776000000001</c:v>
                </c:pt>
                <c:pt idx="100962">
                  <c:v>17.771412000000002</c:v>
                </c:pt>
                <c:pt idx="100963">
                  <c:v>17.783107999999999</c:v>
                </c:pt>
                <c:pt idx="100964">
                  <c:v>17.786809000000002</c:v>
                </c:pt>
                <c:pt idx="100965">
                  <c:v>17.778745000000001</c:v>
                </c:pt>
                <c:pt idx="100966">
                  <c:v>17.785938000000002</c:v>
                </c:pt>
                <c:pt idx="100967">
                  <c:v>17.786721</c:v>
                </c:pt>
                <c:pt idx="100968">
                  <c:v>17.780169999999998</c:v>
                </c:pt>
                <c:pt idx="100969">
                  <c:v>17.789131000000001</c:v>
                </c:pt>
                <c:pt idx="100970">
                  <c:v>17.794225000000001</c:v>
                </c:pt>
                <c:pt idx="100971">
                  <c:v>17.781596</c:v>
                </c:pt>
                <c:pt idx="100972">
                  <c:v>17.778008</c:v>
                </c:pt>
                <c:pt idx="100973">
                  <c:v>17.781704000000001</c:v>
                </c:pt>
                <c:pt idx="100974">
                  <c:v>17.772337</c:v>
                </c:pt>
                <c:pt idx="100975">
                  <c:v>17.775296999999998</c:v>
                </c:pt>
                <c:pt idx="100976">
                  <c:v>17.784344999999998</c:v>
                </c:pt>
                <c:pt idx="100977">
                  <c:v>17.772532999999999</c:v>
                </c:pt>
                <c:pt idx="100978">
                  <c:v>17.772518999999999</c:v>
                </c:pt>
                <c:pt idx="100979">
                  <c:v>17.785349</c:v>
                </c:pt>
                <c:pt idx="100980">
                  <c:v>17.778963000000001</c:v>
                </c:pt>
                <c:pt idx="100981">
                  <c:v>17.773004</c:v>
                </c:pt>
                <c:pt idx="100982">
                  <c:v>17.782838999999999</c:v>
                </c:pt>
                <c:pt idx="100983">
                  <c:v>17.784849000000001</c:v>
                </c:pt>
                <c:pt idx="100984">
                  <c:v>17.777823999999999</c:v>
                </c:pt>
                <c:pt idx="100985">
                  <c:v>17.783920999999999</c:v>
                </c:pt>
                <c:pt idx="100986">
                  <c:v>17.787441999999999</c:v>
                </c:pt>
                <c:pt idx="100987">
                  <c:v>17.774428</c:v>
                </c:pt>
                <c:pt idx="100988">
                  <c:v>17.773790000000002</c:v>
                </c:pt>
                <c:pt idx="100989">
                  <c:v>17.787856000000001</c:v>
                </c:pt>
                <c:pt idx="100990">
                  <c:v>17.787610000000001</c:v>
                </c:pt>
                <c:pt idx="100991">
                  <c:v>17.783079000000001</c:v>
                </c:pt>
                <c:pt idx="100992">
                  <c:v>17.793195999999998</c:v>
                </c:pt>
                <c:pt idx="100993">
                  <c:v>17.787891999999999</c:v>
                </c:pt>
                <c:pt idx="100994">
                  <c:v>17.773599000000001</c:v>
                </c:pt>
                <c:pt idx="100995">
                  <c:v>17.783342999999999</c:v>
                </c:pt>
                <c:pt idx="100996">
                  <c:v>17.783397999999998</c:v>
                </c:pt>
                <c:pt idx="100997">
                  <c:v>17.77122</c:v>
                </c:pt>
                <c:pt idx="100998">
                  <c:v>17.779961</c:v>
                </c:pt>
                <c:pt idx="100999">
                  <c:v>17.788242</c:v>
                </c:pt>
                <c:pt idx="101000">
                  <c:v>17.787548999999999</c:v>
                </c:pt>
                <c:pt idx="101001">
                  <c:v>17.794737999999999</c:v>
                </c:pt>
                <c:pt idx="101002">
                  <c:v>17.793823</c:v>
                </c:pt>
                <c:pt idx="101003">
                  <c:v>17.779651999999999</c:v>
                </c:pt>
                <c:pt idx="101004">
                  <c:v>17.783581000000002</c:v>
                </c:pt>
                <c:pt idx="101005">
                  <c:v>17.798493000000001</c:v>
                </c:pt>
                <c:pt idx="101006">
                  <c:v>17.791371999999999</c:v>
                </c:pt>
                <c:pt idx="101007">
                  <c:v>17.786559</c:v>
                </c:pt>
                <c:pt idx="101008">
                  <c:v>17.797252</c:v>
                </c:pt>
                <c:pt idx="101009">
                  <c:v>17.7913</c:v>
                </c:pt>
                <c:pt idx="101010">
                  <c:v>17.779824999999999</c:v>
                </c:pt>
                <c:pt idx="101011">
                  <c:v>17.789017000000001</c:v>
                </c:pt>
                <c:pt idx="101012">
                  <c:v>17.795227000000001</c:v>
                </c:pt>
                <c:pt idx="101013">
                  <c:v>17.781203999999999</c:v>
                </c:pt>
                <c:pt idx="101014">
                  <c:v>17.786822000000001</c:v>
                </c:pt>
                <c:pt idx="101015">
                  <c:v>17.799787999999999</c:v>
                </c:pt>
                <c:pt idx="101016">
                  <c:v>17.782465999999999</c:v>
                </c:pt>
                <c:pt idx="101017">
                  <c:v>17.778599</c:v>
                </c:pt>
                <c:pt idx="101018">
                  <c:v>17.795189000000001</c:v>
                </c:pt>
                <c:pt idx="101019">
                  <c:v>17.790139</c:v>
                </c:pt>
                <c:pt idx="101020">
                  <c:v>17.780624</c:v>
                </c:pt>
                <c:pt idx="101021">
                  <c:v>17.788996999999998</c:v>
                </c:pt>
                <c:pt idx="101022">
                  <c:v>17.791402999999999</c:v>
                </c:pt>
                <c:pt idx="101023">
                  <c:v>17.780916000000001</c:v>
                </c:pt>
                <c:pt idx="101024">
                  <c:v>17.786024000000001</c:v>
                </c:pt>
                <c:pt idx="101025">
                  <c:v>17.796306000000001</c:v>
                </c:pt>
                <c:pt idx="101026">
                  <c:v>17.790168999999999</c:v>
                </c:pt>
                <c:pt idx="101027">
                  <c:v>17.790324999999999</c:v>
                </c:pt>
                <c:pt idx="101028">
                  <c:v>17.793968</c:v>
                </c:pt>
                <c:pt idx="101029">
                  <c:v>17.791979999999999</c:v>
                </c:pt>
                <c:pt idx="101030">
                  <c:v>17.796419</c:v>
                </c:pt>
                <c:pt idx="101031">
                  <c:v>17.799931999999998</c:v>
                </c:pt>
                <c:pt idx="101032">
                  <c:v>17.787610999999998</c:v>
                </c:pt>
                <c:pt idx="101033">
                  <c:v>17.784154999999998</c:v>
                </c:pt>
                <c:pt idx="101034">
                  <c:v>17.796894999999999</c:v>
                </c:pt>
                <c:pt idx="101035">
                  <c:v>17.784509</c:v>
                </c:pt>
                <c:pt idx="101036">
                  <c:v>17.778814000000001</c:v>
                </c:pt>
                <c:pt idx="101037">
                  <c:v>17.804666999999998</c:v>
                </c:pt>
                <c:pt idx="101038">
                  <c:v>17.806256000000001</c:v>
                </c:pt>
                <c:pt idx="101039">
                  <c:v>17.791996999999999</c:v>
                </c:pt>
                <c:pt idx="101040">
                  <c:v>17.798836999999999</c:v>
                </c:pt>
                <c:pt idx="101041">
                  <c:v>17.802088000000001</c:v>
                </c:pt>
                <c:pt idx="101042">
                  <c:v>17.788723999999998</c:v>
                </c:pt>
                <c:pt idx="101043">
                  <c:v>17.79374</c:v>
                </c:pt>
                <c:pt idx="101044">
                  <c:v>17.801765</c:v>
                </c:pt>
                <c:pt idx="101045">
                  <c:v>17.783016</c:v>
                </c:pt>
                <c:pt idx="101046">
                  <c:v>17.783636000000001</c:v>
                </c:pt>
                <c:pt idx="101047">
                  <c:v>17.804462999999998</c:v>
                </c:pt>
                <c:pt idx="101048">
                  <c:v>17.802150000000001</c:v>
                </c:pt>
                <c:pt idx="101049">
                  <c:v>17.794235</c:v>
                </c:pt>
                <c:pt idx="101050">
                  <c:v>17.799744</c:v>
                </c:pt>
                <c:pt idx="101051">
                  <c:v>17.800076000000001</c:v>
                </c:pt>
                <c:pt idx="101052">
                  <c:v>17.789299</c:v>
                </c:pt>
                <c:pt idx="101053">
                  <c:v>17.792776</c:v>
                </c:pt>
                <c:pt idx="101054">
                  <c:v>17.798596</c:v>
                </c:pt>
                <c:pt idx="101055">
                  <c:v>17.791250000000002</c:v>
                </c:pt>
                <c:pt idx="101056">
                  <c:v>17.795494000000001</c:v>
                </c:pt>
                <c:pt idx="101057">
                  <c:v>17.799278999999999</c:v>
                </c:pt>
                <c:pt idx="101058">
                  <c:v>17.795034999999999</c:v>
                </c:pt>
                <c:pt idx="101059">
                  <c:v>17.795479</c:v>
                </c:pt>
                <c:pt idx="101060">
                  <c:v>17.795023</c:v>
                </c:pt>
                <c:pt idx="101061">
                  <c:v>17.788934999999999</c:v>
                </c:pt>
                <c:pt idx="101062">
                  <c:v>17.787509</c:v>
                </c:pt>
                <c:pt idx="101063">
                  <c:v>17.800025000000002</c:v>
                </c:pt>
                <c:pt idx="101064">
                  <c:v>17.802506000000001</c:v>
                </c:pt>
                <c:pt idx="101065">
                  <c:v>17.7898</c:v>
                </c:pt>
                <c:pt idx="101066">
                  <c:v>17.788065</c:v>
                </c:pt>
                <c:pt idx="101067">
                  <c:v>17.794017</c:v>
                </c:pt>
                <c:pt idx="101068">
                  <c:v>17.796056</c:v>
                </c:pt>
                <c:pt idx="101069">
                  <c:v>17.794512000000001</c:v>
                </c:pt>
                <c:pt idx="101070">
                  <c:v>17.795311999999999</c:v>
                </c:pt>
                <c:pt idx="101071">
                  <c:v>17.796444999999999</c:v>
                </c:pt>
                <c:pt idx="101072">
                  <c:v>17.796932999999999</c:v>
                </c:pt>
                <c:pt idx="101073">
                  <c:v>17.805194</c:v>
                </c:pt>
                <c:pt idx="101074">
                  <c:v>17.802928000000001</c:v>
                </c:pt>
                <c:pt idx="101075">
                  <c:v>17.798622999999999</c:v>
                </c:pt>
                <c:pt idx="101076">
                  <c:v>17.805254000000001</c:v>
                </c:pt>
                <c:pt idx="101077">
                  <c:v>17.797906999999999</c:v>
                </c:pt>
                <c:pt idx="101078">
                  <c:v>17.791961000000001</c:v>
                </c:pt>
                <c:pt idx="101079">
                  <c:v>17.802230999999999</c:v>
                </c:pt>
                <c:pt idx="101080">
                  <c:v>17.801943000000001</c:v>
                </c:pt>
                <c:pt idx="101081">
                  <c:v>17.793831999999998</c:v>
                </c:pt>
                <c:pt idx="101082">
                  <c:v>17.797975999999998</c:v>
                </c:pt>
                <c:pt idx="101083">
                  <c:v>17.799406999999999</c:v>
                </c:pt>
                <c:pt idx="101084">
                  <c:v>17.794597</c:v>
                </c:pt>
                <c:pt idx="101085">
                  <c:v>17.799327999999999</c:v>
                </c:pt>
                <c:pt idx="101086">
                  <c:v>17.800117</c:v>
                </c:pt>
                <c:pt idx="101087">
                  <c:v>17.798404999999999</c:v>
                </c:pt>
                <c:pt idx="101088">
                  <c:v>17.801534</c:v>
                </c:pt>
                <c:pt idx="101089">
                  <c:v>17.796938000000001</c:v>
                </c:pt>
                <c:pt idx="101090">
                  <c:v>17.796890000000001</c:v>
                </c:pt>
                <c:pt idx="101091">
                  <c:v>17.799751000000001</c:v>
                </c:pt>
                <c:pt idx="101092">
                  <c:v>17.797222999999999</c:v>
                </c:pt>
                <c:pt idx="101093">
                  <c:v>17.801497999999999</c:v>
                </c:pt>
                <c:pt idx="101094">
                  <c:v>17.804919000000002</c:v>
                </c:pt>
                <c:pt idx="101095">
                  <c:v>17.802654</c:v>
                </c:pt>
                <c:pt idx="101096">
                  <c:v>17.803122999999999</c:v>
                </c:pt>
                <c:pt idx="101097">
                  <c:v>17.806165</c:v>
                </c:pt>
                <c:pt idx="101098">
                  <c:v>17.808164000000001</c:v>
                </c:pt>
                <c:pt idx="101099">
                  <c:v>17.805878</c:v>
                </c:pt>
                <c:pt idx="101100">
                  <c:v>17.802826</c:v>
                </c:pt>
                <c:pt idx="101101">
                  <c:v>17.802655999999999</c:v>
                </c:pt>
                <c:pt idx="101102">
                  <c:v>17.806550000000001</c:v>
                </c:pt>
                <c:pt idx="101103">
                  <c:v>17.804034000000001</c:v>
                </c:pt>
                <c:pt idx="101104">
                  <c:v>17.80029</c:v>
                </c:pt>
                <c:pt idx="101105">
                  <c:v>17.802636</c:v>
                </c:pt>
                <c:pt idx="101106">
                  <c:v>17.792604999999998</c:v>
                </c:pt>
                <c:pt idx="101107">
                  <c:v>17.794588999999998</c:v>
                </c:pt>
                <c:pt idx="101108">
                  <c:v>17.810886</c:v>
                </c:pt>
                <c:pt idx="101109">
                  <c:v>17.803961999999999</c:v>
                </c:pt>
                <c:pt idx="101110">
                  <c:v>17.795055000000001</c:v>
                </c:pt>
                <c:pt idx="101111">
                  <c:v>17.809415999999999</c:v>
                </c:pt>
                <c:pt idx="101112">
                  <c:v>17.819862000000001</c:v>
                </c:pt>
                <c:pt idx="101113">
                  <c:v>17.808872000000001</c:v>
                </c:pt>
                <c:pt idx="101114">
                  <c:v>17.806048000000001</c:v>
                </c:pt>
                <c:pt idx="101115">
                  <c:v>17.811948999999998</c:v>
                </c:pt>
                <c:pt idx="101116">
                  <c:v>17.810093999999999</c:v>
                </c:pt>
                <c:pt idx="101117">
                  <c:v>17.815971000000001</c:v>
                </c:pt>
                <c:pt idx="101118">
                  <c:v>17.806311000000001</c:v>
                </c:pt>
                <c:pt idx="101119">
                  <c:v>17.792998999999998</c:v>
                </c:pt>
                <c:pt idx="101120">
                  <c:v>17.808727999999999</c:v>
                </c:pt>
                <c:pt idx="101121">
                  <c:v>17.810251000000001</c:v>
                </c:pt>
                <c:pt idx="101122">
                  <c:v>17.797701</c:v>
                </c:pt>
                <c:pt idx="101123">
                  <c:v>17.808578000000001</c:v>
                </c:pt>
                <c:pt idx="101124">
                  <c:v>17.81512</c:v>
                </c:pt>
                <c:pt idx="101125">
                  <c:v>17.801112</c:v>
                </c:pt>
                <c:pt idx="101126">
                  <c:v>17.803484999999998</c:v>
                </c:pt>
                <c:pt idx="101127">
                  <c:v>17.815000000000001</c:v>
                </c:pt>
                <c:pt idx="101128">
                  <c:v>17.802294</c:v>
                </c:pt>
                <c:pt idx="101129">
                  <c:v>17.801129</c:v>
                </c:pt>
                <c:pt idx="101130">
                  <c:v>17.811865000000001</c:v>
                </c:pt>
                <c:pt idx="101131">
                  <c:v>17.803224</c:v>
                </c:pt>
                <c:pt idx="101132">
                  <c:v>17.801310999999998</c:v>
                </c:pt>
                <c:pt idx="101133">
                  <c:v>17.808691</c:v>
                </c:pt>
                <c:pt idx="101134">
                  <c:v>17.805812</c:v>
                </c:pt>
                <c:pt idx="101135">
                  <c:v>17.803284999999999</c:v>
                </c:pt>
                <c:pt idx="101136">
                  <c:v>17.813779</c:v>
                </c:pt>
                <c:pt idx="101137">
                  <c:v>17.816564</c:v>
                </c:pt>
                <c:pt idx="101138">
                  <c:v>17.805778</c:v>
                </c:pt>
                <c:pt idx="101139">
                  <c:v>17.808610000000002</c:v>
                </c:pt>
                <c:pt idx="101140">
                  <c:v>17.814478999999999</c:v>
                </c:pt>
                <c:pt idx="101141">
                  <c:v>17.808644999999999</c:v>
                </c:pt>
                <c:pt idx="101142">
                  <c:v>17.803795000000001</c:v>
                </c:pt>
                <c:pt idx="101143">
                  <c:v>17.802202999999999</c:v>
                </c:pt>
                <c:pt idx="101144">
                  <c:v>17.801124000000002</c:v>
                </c:pt>
                <c:pt idx="101145">
                  <c:v>17.805188000000001</c:v>
                </c:pt>
                <c:pt idx="101146">
                  <c:v>17.813461</c:v>
                </c:pt>
                <c:pt idx="101147">
                  <c:v>17.816029</c:v>
                </c:pt>
                <c:pt idx="101148">
                  <c:v>17.810531999999998</c:v>
                </c:pt>
                <c:pt idx="101149">
                  <c:v>17.811765000000001</c:v>
                </c:pt>
                <c:pt idx="101150">
                  <c:v>17.814081000000002</c:v>
                </c:pt>
                <c:pt idx="101151">
                  <c:v>17.810870000000001</c:v>
                </c:pt>
                <c:pt idx="101152">
                  <c:v>17.813379999999999</c:v>
                </c:pt>
                <c:pt idx="101153">
                  <c:v>17.813880000000001</c:v>
                </c:pt>
                <c:pt idx="101154">
                  <c:v>17.809031999999998</c:v>
                </c:pt>
                <c:pt idx="101155">
                  <c:v>17.810903</c:v>
                </c:pt>
                <c:pt idx="101156">
                  <c:v>17.814533999999998</c:v>
                </c:pt>
                <c:pt idx="101157">
                  <c:v>17.807404999999999</c:v>
                </c:pt>
                <c:pt idx="101158">
                  <c:v>17.810457</c:v>
                </c:pt>
                <c:pt idx="101159">
                  <c:v>17.830262000000001</c:v>
                </c:pt>
                <c:pt idx="101160">
                  <c:v>17.828323000000001</c:v>
                </c:pt>
                <c:pt idx="101161">
                  <c:v>17.812553000000001</c:v>
                </c:pt>
                <c:pt idx="101162">
                  <c:v>17.814443000000001</c:v>
                </c:pt>
                <c:pt idx="101163">
                  <c:v>17.814955000000001</c:v>
                </c:pt>
                <c:pt idx="101164">
                  <c:v>17.804124999999999</c:v>
                </c:pt>
                <c:pt idx="101165">
                  <c:v>17.808177000000001</c:v>
                </c:pt>
                <c:pt idx="101166">
                  <c:v>17.817221</c:v>
                </c:pt>
                <c:pt idx="101167">
                  <c:v>17.806290000000001</c:v>
                </c:pt>
                <c:pt idx="101168">
                  <c:v>17.808814000000002</c:v>
                </c:pt>
                <c:pt idx="101169">
                  <c:v>17.823001999999999</c:v>
                </c:pt>
                <c:pt idx="101170">
                  <c:v>17.814056999999998</c:v>
                </c:pt>
                <c:pt idx="101171">
                  <c:v>17.809034</c:v>
                </c:pt>
                <c:pt idx="101172">
                  <c:v>17.817256</c:v>
                </c:pt>
                <c:pt idx="101173">
                  <c:v>17.814319999999999</c:v>
                </c:pt>
                <c:pt idx="101174">
                  <c:v>17.810962</c:v>
                </c:pt>
                <c:pt idx="101175">
                  <c:v>17.816274</c:v>
                </c:pt>
                <c:pt idx="101176">
                  <c:v>17.815704</c:v>
                </c:pt>
                <c:pt idx="101177">
                  <c:v>17.812206</c:v>
                </c:pt>
                <c:pt idx="101178">
                  <c:v>17.820031</c:v>
                </c:pt>
                <c:pt idx="101179">
                  <c:v>17.816572000000001</c:v>
                </c:pt>
                <c:pt idx="101180">
                  <c:v>17.809045999999999</c:v>
                </c:pt>
                <c:pt idx="101181">
                  <c:v>17.818327</c:v>
                </c:pt>
                <c:pt idx="101182">
                  <c:v>17.819248999999999</c:v>
                </c:pt>
                <c:pt idx="101183">
                  <c:v>17.811596000000002</c:v>
                </c:pt>
                <c:pt idx="101184">
                  <c:v>17.816711000000002</c:v>
                </c:pt>
                <c:pt idx="101185">
                  <c:v>17.826014000000001</c:v>
                </c:pt>
                <c:pt idx="101186">
                  <c:v>17.814540000000001</c:v>
                </c:pt>
                <c:pt idx="101187">
                  <c:v>17.805575000000001</c:v>
                </c:pt>
                <c:pt idx="101188">
                  <c:v>17.824947999999999</c:v>
                </c:pt>
                <c:pt idx="101189">
                  <c:v>17.820954</c:v>
                </c:pt>
                <c:pt idx="101190">
                  <c:v>17.804029</c:v>
                </c:pt>
                <c:pt idx="101191">
                  <c:v>17.819437000000001</c:v>
                </c:pt>
                <c:pt idx="101192">
                  <c:v>17.824034000000001</c:v>
                </c:pt>
                <c:pt idx="101193">
                  <c:v>17.80725</c:v>
                </c:pt>
                <c:pt idx="101194">
                  <c:v>17.815425000000001</c:v>
                </c:pt>
                <c:pt idx="101195">
                  <c:v>17.827639999999999</c:v>
                </c:pt>
                <c:pt idx="101196">
                  <c:v>17.816475000000001</c:v>
                </c:pt>
                <c:pt idx="101197">
                  <c:v>17.815519999999999</c:v>
                </c:pt>
                <c:pt idx="101198">
                  <c:v>17.823502000000001</c:v>
                </c:pt>
                <c:pt idx="101199">
                  <c:v>17.815812999999999</c:v>
                </c:pt>
                <c:pt idx="101200">
                  <c:v>17.81542</c:v>
                </c:pt>
                <c:pt idx="101201">
                  <c:v>17.825198</c:v>
                </c:pt>
                <c:pt idx="101202">
                  <c:v>17.825243</c:v>
                </c:pt>
                <c:pt idx="101203">
                  <c:v>17.824491999999999</c:v>
                </c:pt>
                <c:pt idx="101204">
                  <c:v>17.826896000000001</c:v>
                </c:pt>
                <c:pt idx="101205">
                  <c:v>17.822327999999999</c:v>
                </c:pt>
                <c:pt idx="101206">
                  <c:v>17.814467</c:v>
                </c:pt>
                <c:pt idx="101207">
                  <c:v>17.8184</c:v>
                </c:pt>
                <c:pt idx="101208">
                  <c:v>17.820425</c:v>
                </c:pt>
                <c:pt idx="101209">
                  <c:v>17.812365</c:v>
                </c:pt>
                <c:pt idx="101210">
                  <c:v>17.819582</c:v>
                </c:pt>
                <c:pt idx="101211">
                  <c:v>17.825756999999999</c:v>
                </c:pt>
                <c:pt idx="101212">
                  <c:v>17.818490000000001</c:v>
                </c:pt>
                <c:pt idx="101213">
                  <c:v>17.820308000000001</c:v>
                </c:pt>
                <c:pt idx="101214">
                  <c:v>17.828562999999999</c:v>
                </c:pt>
                <c:pt idx="101215">
                  <c:v>17.827621000000001</c:v>
                </c:pt>
                <c:pt idx="101216">
                  <c:v>17.822517999999999</c:v>
                </c:pt>
                <c:pt idx="101217">
                  <c:v>17.822717999999998</c:v>
                </c:pt>
                <c:pt idx="101218">
                  <c:v>17.816766000000001</c:v>
                </c:pt>
                <c:pt idx="101219">
                  <c:v>17.811643</c:v>
                </c:pt>
                <c:pt idx="101220">
                  <c:v>17.821069999999999</c:v>
                </c:pt>
                <c:pt idx="101221">
                  <c:v>17.823975999999998</c:v>
                </c:pt>
                <c:pt idx="101222">
                  <c:v>17.819504999999999</c:v>
                </c:pt>
                <c:pt idx="101223">
                  <c:v>17.822991999999999</c:v>
                </c:pt>
                <c:pt idx="101224">
                  <c:v>17.827497999999999</c:v>
                </c:pt>
                <c:pt idx="101225">
                  <c:v>17.821290000000001</c:v>
                </c:pt>
                <c:pt idx="101226">
                  <c:v>17.820197</c:v>
                </c:pt>
                <c:pt idx="101227">
                  <c:v>17.832796999999999</c:v>
                </c:pt>
                <c:pt idx="101228">
                  <c:v>17.828258000000002</c:v>
                </c:pt>
                <c:pt idx="101229">
                  <c:v>17.823661000000001</c:v>
                </c:pt>
                <c:pt idx="101230">
                  <c:v>17.833000999999999</c:v>
                </c:pt>
                <c:pt idx="101231">
                  <c:v>17.827400999999998</c:v>
                </c:pt>
                <c:pt idx="101232">
                  <c:v>17.82497</c:v>
                </c:pt>
                <c:pt idx="101233">
                  <c:v>17.829896000000002</c:v>
                </c:pt>
                <c:pt idx="101234">
                  <c:v>17.822913</c:v>
                </c:pt>
                <c:pt idx="101235">
                  <c:v>17.817748999999999</c:v>
                </c:pt>
                <c:pt idx="101236">
                  <c:v>17.830131000000002</c:v>
                </c:pt>
                <c:pt idx="101237">
                  <c:v>17.834648999999999</c:v>
                </c:pt>
                <c:pt idx="101238">
                  <c:v>17.820412000000001</c:v>
                </c:pt>
                <c:pt idx="101239">
                  <c:v>17.826315999999998</c:v>
                </c:pt>
                <c:pt idx="101240">
                  <c:v>17.83662</c:v>
                </c:pt>
                <c:pt idx="101241">
                  <c:v>17.827618999999999</c:v>
                </c:pt>
                <c:pt idx="101242">
                  <c:v>17.823208999999999</c:v>
                </c:pt>
                <c:pt idx="101243">
                  <c:v>17.822842999999999</c:v>
                </c:pt>
                <c:pt idx="101244">
                  <c:v>17.821618000000001</c:v>
                </c:pt>
                <c:pt idx="101245">
                  <c:v>17.825664</c:v>
                </c:pt>
                <c:pt idx="101246">
                  <c:v>17.830867999999999</c:v>
                </c:pt>
                <c:pt idx="101247">
                  <c:v>17.827072000000001</c:v>
                </c:pt>
                <c:pt idx="101248">
                  <c:v>17.822973000000001</c:v>
                </c:pt>
                <c:pt idx="101249">
                  <c:v>17.830559999999998</c:v>
                </c:pt>
                <c:pt idx="101250">
                  <c:v>17.827103999999999</c:v>
                </c:pt>
                <c:pt idx="101251">
                  <c:v>17.818989999999999</c:v>
                </c:pt>
                <c:pt idx="101252">
                  <c:v>17.828208</c:v>
                </c:pt>
                <c:pt idx="101253">
                  <c:v>17.831177</c:v>
                </c:pt>
                <c:pt idx="101254">
                  <c:v>17.820194000000001</c:v>
                </c:pt>
                <c:pt idx="101255">
                  <c:v>17.824535999999998</c:v>
                </c:pt>
                <c:pt idx="101256">
                  <c:v>17.833711999999998</c:v>
                </c:pt>
                <c:pt idx="101257">
                  <c:v>17.826160999999999</c:v>
                </c:pt>
                <c:pt idx="101258">
                  <c:v>17.826754000000001</c:v>
                </c:pt>
                <c:pt idx="101259">
                  <c:v>17.838123</c:v>
                </c:pt>
                <c:pt idx="101260">
                  <c:v>17.831558999999999</c:v>
                </c:pt>
                <c:pt idx="101261">
                  <c:v>17.824795000000002</c:v>
                </c:pt>
                <c:pt idx="101262">
                  <c:v>17.834914999999999</c:v>
                </c:pt>
                <c:pt idx="101263">
                  <c:v>17.839345000000002</c:v>
                </c:pt>
                <c:pt idx="101264">
                  <c:v>17.829315999999999</c:v>
                </c:pt>
                <c:pt idx="101265">
                  <c:v>17.828662000000001</c:v>
                </c:pt>
                <c:pt idx="101266">
                  <c:v>17.832397</c:v>
                </c:pt>
                <c:pt idx="101267">
                  <c:v>17.819638999999999</c:v>
                </c:pt>
                <c:pt idx="101268">
                  <c:v>17.820703999999999</c:v>
                </c:pt>
                <c:pt idx="101269">
                  <c:v>17.836293999999999</c:v>
                </c:pt>
                <c:pt idx="101270">
                  <c:v>17.831799</c:v>
                </c:pt>
                <c:pt idx="101271">
                  <c:v>17.826494</c:v>
                </c:pt>
                <c:pt idx="101272">
                  <c:v>17.834541999999999</c:v>
                </c:pt>
                <c:pt idx="101273">
                  <c:v>17.836328999999999</c:v>
                </c:pt>
                <c:pt idx="101274">
                  <c:v>17.830387999999999</c:v>
                </c:pt>
                <c:pt idx="101275">
                  <c:v>17.834149</c:v>
                </c:pt>
                <c:pt idx="101276">
                  <c:v>17.834941000000001</c:v>
                </c:pt>
                <c:pt idx="101277">
                  <c:v>17.821583</c:v>
                </c:pt>
                <c:pt idx="101278">
                  <c:v>17.826035999999998</c:v>
                </c:pt>
                <c:pt idx="101279">
                  <c:v>17.834703999999999</c:v>
                </c:pt>
                <c:pt idx="101280">
                  <c:v>17.828329</c:v>
                </c:pt>
                <c:pt idx="101281">
                  <c:v>17.831848000000001</c:v>
                </c:pt>
                <c:pt idx="101282">
                  <c:v>17.839206000000001</c:v>
                </c:pt>
                <c:pt idx="101283">
                  <c:v>17.839807</c:v>
                </c:pt>
                <c:pt idx="101284">
                  <c:v>17.839582</c:v>
                </c:pt>
                <c:pt idx="101285">
                  <c:v>17.842241999999999</c:v>
                </c:pt>
                <c:pt idx="101286">
                  <c:v>17.839459000000002</c:v>
                </c:pt>
                <c:pt idx="101287">
                  <c:v>17.828845999999999</c:v>
                </c:pt>
                <c:pt idx="101288">
                  <c:v>17.831088000000001</c:v>
                </c:pt>
                <c:pt idx="101289">
                  <c:v>17.835003</c:v>
                </c:pt>
                <c:pt idx="101290">
                  <c:v>17.829677</c:v>
                </c:pt>
                <c:pt idx="101291">
                  <c:v>17.834486999999999</c:v>
                </c:pt>
                <c:pt idx="101292">
                  <c:v>17.837408</c:v>
                </c:pt>
                <c:pt idx="101293">
                  <c:v>17.830755</c:v>
                </c:pt>
                <c:pt idx="101294">
                  <c:v>17.835854999999999</c:v>
                </c:pt>
                <c:pt idx="101295">
                  <c:v>17.846025999999998</c:v>
                </c:pt>
                <c:pt idx="101296">
                  <c:v>17.837952000000001</c:v>
                </c:pt>
                <c:pt idx="101297">
                  <c:v>17.832151</c:v>
                </c:pt>
                <c:pt idx="101298">
                  <c:v>17.837962999999998</c:v>
                </c:pt>
                <c:pt idx="101299">
                  <c:v>17.832813999999999</c:v>
                </c:pt>
                <c:pt idx="101300">
                  <c:v>17.832377000000001</c:v>
                </c:pt>
                <c:pt idx="101301">
                  <c:v>17.841811</c:v>
                </c:pt>
                <c:pt idx="101302">
                  <c:v>17.836706</c:v>
                </c:pt>
                <c:pt idx="101303">
                  <c:v>17.830179999999999</c:v>
                </c:pt>
                <c:pt idx="101304">
                  <c:v>17.838598000000001</c:v>
                </c:pt>
                <c:pt idx="101305">
                  <c:v>17.842756999999999</c:v>
                </c:pt>
                <c:pt idx="101306">
                  <c:v>17.831693000000001</c:v>
                </c:pt>
                <c:pt idx="101307">
                  <c:v>17.834251999999999</c:v>
                </c:pt>
                <c:pt idx="101308">
                  <c:v>17.841740000000001</c:v>
                </c:pt>
                <c:pt idx="101309">
                  <c:v>17.830978999999999</c:v>
                </c:pt>
                <c:pt idx="101310">
                  <c:v>17.832111000000001</c:v>
                </c:pt>
                <c:pt idx="101311">
                  <c:v>17.841657999999999</c:v>
                </c:pt>
                <c:pt idx="101312">
                  <c:v>17.835387000000001</c:v>
                </c:pt>
                <c:pt idx="101313">
                  <c:v>17.832532</c:v>
                </c:pt>
                <c:pt idx="101314">
                  <c:v>17.842368</c:v>
                </c:pt>
                <c:pt idx="101315">
                  <c:v>17.84207</c:v>
                </c:pt>
                <c:pt idx="101316">
                  <c:v>17.828153</c:v>
                </c:pt>
                <c:pt idx="101317">
                  <c:v>17.831060000000001</c:v>
                </c:pt>
                <c:pt idx="101318">
                  <c:v>17.843361000000002</c:v>
                </c:pt>
                <c:pt idx="101319">
                  <c:v>17.840713999999998</c:v>
                </c:pt>
                <c:pt idx="101320">
                  <c:v>17.842334000000001</c:v>
                </c:pt>
                <c:pt idx="101321">
                  <c:v>17.847467000000002</c:v>
                </c:pt>
                <c:pt idx="101322">
                  <c:v>17.843205999999999</c:v>
                </c:pt>
                <c:pt idx="101323">
                  <c:v>17.844221999999998</c:v>
                </c:pt>
                <c:pt idx="101324">
                  <c:v>17.853262999999998</c:v>
                </c:pt>
                <c:pt idx="101325">
                  <c:v>17.846356</c:v>
                </c:pt>
                <c:pt idx="101326">
                  <c:v>17.83118</c:v>
                </c:pt>
                <c:pt idx="101327">
                  <c:v>17.836670999999999</c:v>
                </c:pt>
                <c:pt idx="101328">
                  <c:v>17.840558999999999</c:v>
                </c:pt>
                <c:pt idx="101329">
                  <c:v>17.837683999999999</c:v>
                </c:pt>
                <c:pt idx="101330">
                  <c:v>17.842503000000001</c:v>
                </c:pt>
                <c:pt idx="101331">
                  <c:v>17.839036</c:v>
                </c:pt>
                <c:pt idx="101332">
                  <c:v>17.842967000000002</c:v>
                </c:pt>
                <c:pt idx="101333">
                  <c:v>17.854368999999998</c:v>
                </c:pt>
                <c:pt idx="101334">
                  <c:v>17.847014000000001</c:v>
                </c:pt>
                <c:pt idx="101335">
                  <c:v>17.840858000000001</c:v>
                </c:pt>
                <c:pt idx="101336">
                  <c:v>17.849060999999999</c:v>
                </c:pt>
                <c:pt idx="101337">
                  <c:v>17.847200000000001</c:v>
                </c:pt>
                <c:pt idx="101338">
                  <c:v>17.831368000000001</c:v>
                </c:pt>
                <c:pt idx="101339">
                  <c:v>17.832688000000001</c:v>
                </c:pt>
                <c:pt idx="101340">
                  <c:v>17.841875999999999</c:v>
                </c:pt>
                <c:pt idx="101341">
                  <c:v>17.834897000000002</c:v>
                </c:pt>
                <c:pt idx="101342">
                  <c:v>17.836392</c:v>
                </c:pt>
                <c:pt idx="101343">
                  <c:v>17.844421000000001</c:v>
                </c:pt>
                <c:pt idx="101344">
                  <c:v>17.845027999999999</c:v>
                </c:pt>
                <c:pt idx="101345">
                  <c:v>17.846361999999999</c:v>
                </c:pt>
                <c:pt idx="101346">
                  <c:v>17.845817</c:v>
                </c:pt>
                <c:pt idx="101347">
                  <c:v>17.842037999999999</c:v>
                </c:pt>
                <c:pt idx="101348">
                  <c:v>17.839625000000002</c:v>
                </c:pt>
                <c:pt idx="101349">
                  <c:v>17.843340000000001</c:v>
                </c:pt>
                <c:pt idx="101350">
                  <c:v>17.838415000000001</c:v>
                </c:pt>
                <c:pt idx="101351">
                  <c:v>17.835058</c:v>
                </c:pt>
                <c:pt idx="101352">
                  <c:v>17.850984</c:v>
                </c:pt>
                <c:pt idx="101353">
                  <c:v>17.853173000000002</c:v>
                </c:pt>
                <c:pt idx="101354">
                  <c:v>17.840948000000001</c:v>
                </c:pt>
                <c:pt idx="101355">
                  <c:v>17.842327000000001</c:v>
                </c:pt>
                <c:pt idx="101356">
                  <c:v>17.848572000000001</c:v>
                </c:pt>
                <c:pt idx="101357">
                  <c:v>17.846018999999998</c:v>
                </c:pt>
                <c:pt idx="101358">
                  <c:v>17.849178999999999</c:v>
                </c:pt>
                <c:pt idx="101359">
                  <c:v>17.854783000000001</c:v>
                </c:pt>
                <c:pt idx="101360">
                  <c:v>17.847114999999999</c:v>
                </c:pt>
                <c:pt idx="101361">
                  <c:v>17.849544999999999</c:v>
                </c:pt>
                <c:pt idx="101362">
                  <c:v>17.853197000000002</c:v>
                </c:pt>
                <c:pt idx="101363">
                  <c:v>17.842922000000002</c:v>
                </c:pt>
                <c:pt idx="101364">
                  <c:v>17.844563999999998</c:v>
                </c:pt>
                <c:pt idx="101365">
                  <c:v>17.850681999999999</c:v>
                </c:pt>
                <c:pt idx="101366">
                  <c:v>17.845545999999999</c:v>
                </c:pt>
                <c:pt idx="101367">
                  <c:v>17.844315000000002</c:v>
                </c:pt>
                <c:pt idx="101368">
                  <c:v>17.853904</c:v>
                </c:pt>
                <c:pt idx="101369">
                  <c:v>17.852837999999998</c:v>
                </c:pt>
                <c:pt idx="101370">
                  <c:v>17.842549000000002</c:v>
                </c:pt>
                <c:pt idx="101371">
                  <c:v>17.847943000000001</c:v>
                </c:pt>
                <c:pt idx="101372">
                  <c:v>17.850159000000001</c:v>
                </c:pt>
                <c:pt idx="101373">
                  <c:v>17.840028</c:v>
                </c:pt>
                <c:pt idx="101374">
                  <c:v>17.842728000000001</c:v>
                </c:pt>
                <c:pt idx="101375">
                  <c:v>17.851168999999999</c:v>
                </c:pt>
                <c:pt idx="101376">
                  <c:v>17.851576000000001</c:v>
                </c:pt>
                <c:pt idx="101377">
                  <c:v>17.847470999999999</c:v>
                </c:pt>
                <c:pt idx="101378">
                  <c:v>17.844044</c:v>
                </c:pt>
                <c:pt idx="101379">
                  <c:v>17.84113</c:v>
                </c:pt>
                <c:pt idx="101380">
                  <c:v>17.845390999999999</c:v>
                </c:pt>
                <c:pt idx="101381">
                  <c:v>17.854355999999999</c:v>
                </c:pt>
                <c:pt idx="101382">
                  <c:v>17.848120999999999</c:v>
                </c:pt>
                <c:pt idx="101383">
                  <c:v>17.842914</c:v>
                </c:pt>
                <c:pt idx="101384">
                  <c:v>17.851054999999999</c:v>
                </c:pt>
                <c:pt idx="101385">
                  <c:v>17.852049000000001</c:v>
                </c:pt>
                <c:pt idx="101386">
                  <c:v>17.842853000000002</c:v>
                </c:pt>
                <c:pt idx="101387">
                  <c:v>17.848188</c:v>
                </c:pt>
                <c:pt idx="101388">
                  <c:v>17.861163000000001</c:v>
                </c:pt>
                <c:pt idx="101389">
                  <c:v>17.852779000000002</c:v>
                </c:pt>
                <c:pt idx="101390">
                  <c:v>17.845103000000002</c:v>
                </c:pt>
                <c:pt idx="101391">
                  <c:v>17.855540000000001</c:v>
                </c:pt>
                <c:pt idx="101392">
                  <c:v>17.853176999999999</c:v>
                </c:pt>
                <c:pt idx="101393">
                  <c:v>17.847604</c:v>
                </c:pt>
                <c:pt idx="101394">
                  <c:v>17.856562</c:v>
                </c:pt>
                <c:pt idx="101395">
                  <c:v>17.858716000000001</c:v>
                </c:pt>
                <c:pt idx="101396">
                  <c:v>17.852454000000002</c:v>
                </c:pt>
                <c:pt idx="101397">
                  <c:v>17.855333000000002</c:v>
                </c:pt>
                <c:pt idx="101398">
                  <c:v>17.853704</c:v>
                </c:pt>
                <c:pt idx="101399">
                  <c:v>17.838875999999999</c:v>
                </c:pt>
                <c:pt idx="101400">
                  <c:v>17.847073000000002</c:v>
                </c:pt>
                <c:pt idx="101401">
                  <c:v>17.855429999999998</c:v>
                </c:pt>
                <c:pt idx="101402">
                  <c:v>17.841351</c:v>
                </c:pt>
                <c:pt idx="101403">
                  <c:v>17.849070000000001</c:v>
                </c:pt>
                <c:pt idx="101404">
                  <c:v>17.858456</c:v>
                </c:pt>
                <c:pt idx="101405">
                  <c:v>17.849229999999999</c:v>
                </c:pt>
                <c:pt idx="101406">
                  <c:v>17.852231</c:v>
                </c:pt>
                <c:pt idx="101407">
                  <c:v>17.859166999999999</c:v>
                </c:pt>
                <c:pt idx="101408">
                  <c:v>17.853007999999999</c:v>
                </c:pt>
                <c:pt idx="101409">
                  <c:v>17.853794000000001</c:v>
                </c:pt>
                <c:pt idx="101410">
                  <c:v>17.865120999999998</c:v>
                </c:pt>
                <c:pt idx="101411">
                  <c:v>17.860706</c:v>
                </c:pt>
                <c:pt idx="101412">
                  <c:v>17.853611000000001</c:v>
                </c:pt>
                <c:pt idx="101413">
                  <c:v>17.860419</c:v>
                </c:pt>
                <c:pt idx="101414">
                  <c:v>17.857410999999999</c:v>
                </c:pt>
                <c:pt idx="101415">
                  <c:v>17.845946000000001</c:v>
                </c:pt>
                <c:pt idx="101416">
                  <c:v>17.850845</c:v>
                </c:pt>
                <c:pt idx="101417">
                  <c:v>17.857299000000001</c:v>
                </c:pt>
                <c:pt idx="101418">
                  <c:v>17.851049</c:v>
                </c:pt>
                <c:pt idx="101419">
                  <c:v>17.854341999999999</c:v>
                </c:pt>
                <c:pt idx="101420">
                  <c:v>17.864657999999999</c:v>
                </c:pt>
                <c:pt idx="101421">
                  <c:v>17.858657000000001</c:v>
                </c:pt>
                <c:pt idx="101422">
                  <c:v>17.858848999999999</c:v>
                </c:pt>
                <c:pt idx="101423">
                  <c:v>17.868663999999999</c:v>
                </c:pt>
                <c:pt idx="101424">
                  <c:v>17.859832000000001</c:v>
                </c:pt>
                <c:pt idx="101425">
                  <c:v>17.853808000000001</c:v>
                </c:pt>
                <c:pt idx="101426">
                  <c:v>17.866123000000002</c:v>
                </c:pt>
                <c:pt idx="101427">
                  <c:v>17.863592000000001</c:v>
                </c:pt>
                <c:pt idx="101428">
                  <c:v>17.848147000000001</c:v>
                </c:pt>
                <c:pt idx="101429">
                  <c:v>17.856774999999999</c:v>
                </c:pt>
                <c:pt idx="101430">
                  <c:v>17.866706000000001</c:v>
                </c:pt>
                <c:pt idx="101431">
                  <c:v>17.854490999999999</c:v>
                </c:pt>
                <c:pt idx="101432">
                  <c:v>17.858820000000001</c:v>
                </c:pt>
                <c:pt idx="101433">
                  <c:v>17.872032999999998</c:v>
                </c:pt>
                <c:pt idx="101434">
                  <c:v>17.863902</c:v>
                </c:pt>
                <c:pt idx="101435">
                  <c:v>17.858476</c:v>
                </c:pt>
                <c:pt idx="101436">
                  <c:v>17.862506</c:v>
                </c:pt>
                <c:pt idx="101437">
                  <c:v>17.852423000000002</c:v>
                </c:pt>
                <c:pt idx="101438">
                  <c:v>17.846450999999998</c:v>
                </c:pt>
                <c:pt idx="101439">
                  <c:v>17.861339000000001</c:v>
                </c:pt>
                <c:pt idx="101440">
                  <c:v>17.86027</c:v>
                </c:pt>
                <c:pt idx="101441">
                  <c:v>17.849533000000001</c:v>
                </c:pt>
                <c:pt idx="101442">
                  <c:v>17.861923000000001</c:v>
                </c:pt>
                <c:pt idx="101443">
                  <c:v>17.860082999999999</c:v>
                </c:pt>
                <c:pt idx="101444">
                  <c:v>17.84778</c:v>
                </c:pt>
                <c:pt idx="101445">
                  <c:v>17.864270999999999</c:v>
                </c:pt>
                <c:pt idx="101446">
                  <c:v>17.87191</c:v>
                </c:pt>
                <c:pt idx="101447">
                  <c:v>17.854569999999999</c:v>
                </c:pt>
                <c:pt idx="101448">
                  <c:v>17.854292999999998</c:v>
                </c:pt>
                <c:pt idx="101449">
                  <c:v>17.864345</c:v>
                </c:pt>
                <c:pt idx="101450">
                  <c:v>17.852277999999998</c:v>
                </c:pt>
                <c:pt idx="101451">
                  <c:v>17.848794000000002</c:v>
                </c:pt>
                <c:pt idx="101452">
                  <c:v>17.868715999999999</c:v>
                </c:pt>
                <c:pt idx="101453">
                  <c:v>17.869375999999999</c:v>
                </c:pt>
                <c:pt idx="101454">
                  <c:v>17.856197000000002</c:v>
                </c:pt>
                <c:pt idx="101455">
                  <c:v>17.860961</c:v>
                </c:pt>
                <c:pt idx="101456">
                  <c:v>17.865176000000002</c:v>
                </c:pt>
                <c:pt idx="101457">
                  <c:v>17.857517000000001</c:v>
                </c:pt>
                <c:pt idx="101458">
                  <c:v>17.860671</c:v>
                </c:pt>
                <c:pt idx="101459">
                  <c:v>17.863284</c:v>
                </c:pt>
                <c:pt idx="101460">
                  <c:v>17.848476999999999</c:v>
                </c:pt>
                <c:pt idx="101461">
                  <c:v>17.856007000000002</c:v>
                </c:pt>
                <c:pt idx="101462">
                  <c:v>17.871482</c:v>
                </c:pt>
                <c:pt idx="101463">
                  <c:v>17.858259</c:v>
                </c:pt>
                <c:pt idx="101464">
                  <c:v>17.861507</c:v>
                </c:pt>
                <c:pt idx="101465">
                  <c:v>17.877435999999999</c:v>
                </c:pt>
                <c:pt idx="101466">
                  <c:v>17.870835</c:v>
                </c:pt>
                <c:pt idx="101467">
                  <c:v>17.865658</c:v>
                </c:pt>
                <c:pt idx="101468">
                  <c:v>17.874113000000001</c:v>
                </c:pt>
                <c:pt idx="101469">
                  <c:v>17.868815999999999</c:v>
                </c:pt>
                <c:pt idx="101470">
                  <c:v>17.861163999999999</c:v>
                </c:pt>
                <c:pt idx="101471">
                  <c:v>17.875247999999999</c:v>
                </c:pt>
                <c:pt idx="101472">
                  <c:v>17.874874999999999</c:v>
                </c:pt>
                <c:pt idx="101473">
                  <c:v>17.862558</c:v>
                </c:pt>
                <c:pt idx="101474">
                  <c:v>17.866714000000002</c:v>
                </c:pt>
                <c:pt idx="101475">
                  <c:v>17.867249999999999</c:v>
                </c:pt>
                <c:pt idx="101476">
                  <c:v>17.863098000000001</c:v>
                </c:pt>
                <c:pt idx="101477">
                  <c:v>17.867743000000001</c:v>
                </c:pt>
                <c:pt idx="101478">
                  <c:v>17.868074</c:v>
                </c:pt>
                <c:pt idx="101479">
                  <c:v>17.859667000000002</c:v>
                </c:pt>
                <c:pt idx="101480">
                  <c:v>17.862563000000002</c:v>
                </c:pt>
                <c:pt idx="101481">
                  <c:v>17.870567999999999</c:v>
                </c:pt>
                <c:pt idx="101482">
                  <c:v>17.858080000000001</c:v>
                </c:pt>
                <c:pt idx="101483">
                  <c:v>17.855504</c:v>
                </c:pt>
                <c:pt idx="101484">
                  <c:v>17.873982999999999</c:v>
                </c:pt>
                <c:pt idx="101485">
                  <c:v>17.876329999999999</c:v>
                </c:pt>
                <c:pt idx="101486">
                  <c:v>17.86608</c:v>
                </c:pt>
                <c:pt idx="101487">
                  <c:v>17.864644999999999</c:v>
                </c:pt>
                <c:pt idx="101488">
                  <c:v>17.865076999999999</c:v>
                </c:pt>
                <c:pt idx="101489">
                  <c:v>17.858350000000002</c:v>
                </c:pt>
                <c:pt idx="101490">
                  <c:v>17.861208999999999</c:v>
                </c:pt>
                <c:pt idx="101491">
                  <c:v>17.872240000000001</c:v>
                </c:pt>
                <c:pt idx="101492">
                  <c:v>17.867795999999998</c:v>
                </c:pt>
                <c:pt idx="101493">
                  <c:v>17.868141000000001</c:v>
                </c:pt>
                <c:pt idx="101494">
                  <c:v>17.872841000000001</c:v>
                </c:pt>
                <c:pt idx="101495">
                  <c:v>17.863312000000001</c:v>
                </c:pt>
                <c:pt idx="101496">
                  <c:v>17.865065000000001</c:v>
                </c:pt>
                <c:pt idx="101497">
                  <c:v>17.871078000000001</c:v>
                </c:pt>
                <c:pt idx="101498">
                  <c:v>17.863386999999999</c:v>
                </c:pt>
                <c:pt idx="101499">
                  <c:v>17.867163000000001</c:v>
                </c:pt>
                <c:pt idx="101500">
                  <c:v>17.879086000000001</c:v>
                </c:pt>
                <c:pt idx="101501">
                  <c:v>17.867999999999999</c:v>
                </c:pt>
                <c:pt idx="101502">
                  <c:v>17.859024000000002</c:v>
                </c:pt>
                <c:pt idx="101503">
                  <c:v>17.869726</c:v>
                </c:pt>
                <c:pt idx="101504">
                  <c:v>17.866143000000001</c:v>
                </c:pt>
                <c:pt idx="101505">
                  <c:v>17.860126999999999</c:v>
                </c:pt>
                <c:pt idx="101506">
                  <c:v>17.872036999999999</c:v>
                </c:pt>
                <c:pt idx="101507">
                  <c:v>17.873078</c:v>
                </c:pt>
                <c:pt idx="101508">
                  <c:v>17.869492000000001</c:v>
                </c:pt>
                <c:pt idx="101509">
                  <c:v>17.877058999999999</c:v>
                </c:pt>
                <c:pt idx="101510">
                  <c:v>17.877988999999999</c:v>
                </c:pt>
                <c:pt idx="101511">
                  <c:v>17.865482</c:v>
                </c:pt>
                <c:pt idx="101512">
                  <c:v>17.869081000000001</c:v>
                </c:pt>
                <c:pt idx="101513">
                  <c:v>17.883613</c:v>
                </c:pt>
                <c:pt idx="101514">
                  <c:v>17.872522</c:v>
                </c:pt>
                <c:pt idx="101515">
                  <c:v>17.868185</c:v>
                </c:pt>
                <c:pt idx="101516">
                  <c:v>17.881710000000002</c:v>
                </c:pt>
                <c:pt idx="101517">
                  <c:v>17.878153999999999</c:v>
                </c:pt>
                <c:pt idx="101518">
                  <c:v>17.871043</c:v>
                </c:pt>
                <c:pt idx="101519">
                  <c:v>17.877638000000001</c:v>
                </c:pt>
                <c:pt idx="101520">
                  <c:v>17.873335000000001</c:v>
                </c:pt>
                <c:pt idx="101521">
                  <c:v>17.860230999999999</c:v>
                </c:pt>
                <c:pt idx="101522">
                  <c:v>17.864699000000002</c:v>
                </c:pt>
                <c:pt idx="101523">
                  <c:v>17.873412999999999</c:v>
                </c:pt>
                <c:pt idx="101524">
                  <c:v>17.868644</c:v>
                </c:pt>
                <c:pt idx="101525">
                  <c:v>17.868518000000002</c:v>
                </c:pt>
                <c:pt idx="101526">
                  <c:v>17.879977</c:v>
                </c:pt>
                <c:pt idx="101527">
                  <c:v>17.878146999999998</c:v>
                </c:pt>
                <c:pt idx="101528">
                  <c:v>17.867287999999999</c:v>
                </c:pt>
                <c:pt idx="101529">
                  <c:v>17.872942999999999</c:v>
                </c:pt>
                <c:pt idx="101530">
                  <c:v>17.875686000000002</c:v>
                </c:pt>
                <c:pt idx="101531">
                  <c:v>17.864709999999999</c:v>
                </c:pt>
                <c:pt idx="101532">
                  <c:v>17.873705000000001</c:v>
                </c:pt>
                <c:pt idx="101533">
                  <c:v>17.883851</c:v>
                </c:pt>
                <c:pt idx="101534">
                  <c:v>17.872536</c:v>
                </c:pt>
                <c:pt idx="101535">
                  <c:v>17.870825</c:v>
                </c:pt>
                <c:pt idx="101536">
                  <c:v>17.882528000000001</c:v>
                </c:pt>
                <c:pt idx="101537">
                  <c:v>17.883049</c:v>
                </c:pt>
                <c:pt idx="101538">
                  <c:v>17.869872999999998</c:v>
                </c:pt>
                <c:pt idx="101539">
                  <c:v>17.867207000000001</c:v>
                </c:pt>
                <c:pt idx="101540">
                  <c:v>17.873822000000001</c:v>
                </c:pt>
                <c:pt idx="101541">
                  <c:v>17.875340000000001</c:v>
                </c:pt>
                <c:pt idx="101542">
                  <c:v>17.878854</c:v>
                </c:pt>
                <c:pt idx="101543">
                  <c:v>17.871676000000001</c:v>
                </c:pt>
                <c:pt idx="101544">
                  <c:v>17.863928000000001</c:v>
                </c:pt>
                <c:pt idx="101545">
                  <c:v>17.877008</c:v>
                </c:pt>
                <c:pt idx="101546">
                  <c:v>17.883703000000001</c:v>
                </c:pt>
                <c:pt idx="101547">
                  <c:v>17.875865999999998</c:v>
                </c:pt>
                <c:pt idx="101548">
                  <c:v>17.873418999999998</c:v>
                </c:pt>
                <c:pt idx="101549">
                  <c:v>17.876441</c:v>
                </c:pt>
                <c:pt idx="101550">
                  <c:v>17.876386</c:v>
                </c:pt>
                <c:pt idx="101551">
                  <c:v>17.881129999999999</c:v>
                </c:pt>
                <c:pt idx="101552">
                  <c:v>17.88325</c:v>
                </c:pt>
                <c:pt idx="101553">
                  <c:v>17.878121</c:v>
                </c:pt>
                <c:pt idx="101554">
                  <c:v>17.888845</c:v>
                </c:pt>
                <c:pt idx="101555">
                  <c:v>17.890816000000001</c:v>
                </c:pt>
                <c:pt idx="101556">
                  <c:v>17.874137000000001</c:v>
                </c:pt>
                <c:pt idx="101557">
                  <c:v>17.881716999999998</c:v>
                </c:pt>
                <c:pt idx="101558">
                  <c:v>17.892036000000001</c:v>
                </c:pt>
                <c:pt idx="101559">
                  <c:v>17.876335999999998</c:v>
                </c:pt>
                <c:pt idx="101560">
                  <c:v>17.870864999999998</c:v>
                </c:pt>
                <c:pt idx="101561">
                  <c:v>17.885757999999999</c:v>
                </c:pt>
                <c:pt idx="101562">
                  <c:v>17.881025999999999</c:v>
                </c:pt>
                <c:pt idx="101563">
                  <c:v>17.872857</c:v>
                </c:pt>
                <c:pt idx="101564">
                  <c:v>17.887442</c:v>
                </c:pt>
                <c:pt idx="101565">
                  <c:v>17.884896000000001</c:v>
                </c:pt>
                <c:pt idx="101566">
                  <c:v>17.871305</c:v>
                </c:pt>
                <c:pt idx="101567">
                  <c:v>17.875778</c:v>
                </c:pt>
                <c:pt idx="101568">
                  <c:v>17.882114999999999</c:v>
                </c:pt>
                <c:pt idx="101569">
                  <c:v>17.878375999999999</c:v>
                </c:pt>
                <c:pt idx="101570">
                  <c:v>17.875885</c:v>
                </c:pt>
                <c:pt idx="101571">
                  <c:v>17.883282999999999</c:v>
                </c:pt>
                <c:pt idx="101572">
                  <c:v>17.878232000000001</c:v>
                </c:pt>
                <c:pt idx="101573">
                  <c:v>17.874669000000001</c:v>
                </c:pt>
                <c:pt idx="101574">
                  <c:v>17.885559000000001</c:v>
                </c:pt>
                <c:pt idx="101575">
                  <c:v>17.879276999999998</c:v>
                </c:pt>
                <c:pt idx="101576">
                  <c:v>17.877410000000001</c:v>
                </c:pt>
                <c:pt idx="101577">
                  <c:v>17.891317000000001</c:v>
                </c:pt>
                <c:pt idx="101578">
                  <c:v>17.888390999999999</c:v>
                </c:pt>
                <c:pt idx="101579">
                  <c:v>17.881388000000001</c:v>
                </c:pt>
                <c:pt idx="101580">
                  <c:v>17.887011000000001</c:v>
                </c:pt>
                <c:pt idx="101581">
                  <c:v>17.884405999999998</c:v>
                </c:pt>
                <c:pt idx="101582">
                  <c:v>17.870652</c:v>
                </c:pt>
                <c:pt idx="101583">
                  <c:v>17.876113</c:v>
                </c:pt>
                <c:pt idx="101584">
                  <c:v>17.886344999999999</c:v>
                </c:pt>
                <c:pt idx="101585">
                  <c:v>17.878969000000001</c:v>
                </c:pt>
                <c:pt idx="101586">
                  <c:v>17.880887000000001</c:v>
                </c:pt>
                <c:pt idx="101587">
                  <c:v>17.886721999999999</c:v>
                </c:pt>
                <c:pt idx="101588">
                  <c:v>17.883977999999999</c:v>
                </c:pt>
                <c:pt idx="101589">
                  <c:v>17.890360999999999</c:v>
                </c:pt>
                <c:pt idx="101590">
                  <c:v>17.892178000000001</c:v>
                </c:pt>
                <c:pt idx="101591">
                  <c:v>17.880706</c:v>
                </c:pt>
                <c:pt idx="101592">
                  <c:v>17.883327000000001</c:v>
                </c:pt>
                <c:pt idx="101593">
                  <c:v>17.894037000000001</c:v>
                </c:pt>
                <c:pt idx="101594">
                  <c:v>17.883438999999999</c:v>
                </c:pt>
                <c:pt idx="101595">
                  <c:v>17.878405999999998</c:v>
                </c:pt>
                <c:pt idx="101596">
                  <c:v>17.893015999999999</c:v>
                </c:pt>
                <c:pt idx="101597">
                  <c:v>17.889721000000002</c:v>
                </c:pt>
                <c:pt idx="101598">
                  <c:v>17.88184</c:v>
                </c:pt>
                <c:pt idx="101599">
                  <c:v>17.896031000000001</c:v>
                </c:pt>
                <c:pt idx="101600">
                  <c:v>17.900941</c:v>
                </c:pt>
                <c:pt idx="101601">
                  <c:v>17.886686000000001</c:v>
                </c:pt>
                <c:pt idx="101602">
                  <c:v>17.889109000000001</c:v>
                </c:pt>
                <c:pt idx="101603">
                  <c:v>17.896212999999999</c:v>
                </c:pt>
                <c:pt idx="101604">
                  <c:v>17.881222999999999</c:v>
                </c:pt>
                <c:pt idx="101605">
                  <c:v>17.881629</c:v>
                </c:pt>
                <c:pt idx="101606">
                  <c:v>17.890706000000002</c:v>
                </c:pt>
                <c:pt idx="101607">
                  <c:v>17.877945</c:v>
                </c:pt>
                <c:pt idx="101608">
                  <c:v>17.878620000000002</c:v>
                </c:pt>
                <c:pt idx="101609">
                  <c:v>17.887080999999998</c:v>
                </c:pt>
                <c:pt idx="101610">
                  <c:v>17.878717000000002</c:v>
                </c:pt>
                <c:pt idx="101611">
                  <c:v>17.881205999999999</c:v>
                </c:pt>
                <c:pt idx="101612">
                  <c:v>17.893056000000001</c:v>
                </c:pt>
                <c:pt idx="101613">
                  <c:v>17.886246</c:v>
                </c:pt>
                <c:pt idx="101614">
                  <c:v>17.878959999999999</c:v>
                </c:pt>
                <c:pt idx="101615">
                  <c:v>17.894344</c:v>
                </c:pt>
                <c:pt idx="101616">
                  <c:v>17.895189999999999</c:v>
                </c:pt>
                <c:pt idx="101617">
                  <c:v>17.881786999999999</c:v>
                </c:pt>
                <c:pt idx="101618">
                  <c:v>17.888199</c:v>
                </c:pt>
                <c:pt idx="101619">
                  <c:v>17.890574000000001</c:v>
                </c:pt>
                <c:pt idx="101620">
                  <c:v>17.882079000000001</c:v>
                </c:pt>
                <c:pt idx="101621">
                  <c:v>17.892185999999999</c:v>
                </c:pt>
                <c:pt idx="101622">
                  <c:v>17.898983999999999</c:v>
                </c:pt>
                <c:pt idx="101623">
                  <c:v>17.888037000000001</c:v>
                </c:pt>
                <c:pt idx="101624">
                  <c:v>17.892946999999999</c:v>
                </c:pt>
                <c:pt idx="101625">
                  <c:v>17.901606999999998</c:v>
                </c:pt>
                <c:pt idx="101626">
                  <c:v>17.887651999999999</c:v>
                </c:pt>
                <c:pt idx="101627">
                  <c:v>17.886125</c:v>
                </c:pt>
                <c:pt idx="101628">
                  <c:v>17.901105999999999</c:v>
                </c:pt>
                <c:pt idx="101629">
                  <c:v>17.890135000000001</c:v>
                </c:pt>
                <c:pt idx="101630">
                  <c:v>17.882732000000001</c:v>
                </c:pt>
                <c:pt idx="101631">
                  <c:v>17.899964000000001</c:v>
                </c:pt>
                <c:pt idx="101632">
                  <c:v>17.899531</c:v>
                </c:pt>
                <c:pt idx="101633">
                  <c:v>17.887589999999999</c:v>
                </c:pt>
                <c:pt idx="101634">
                  <c:v>17.893457999999999</c:v>
                </c:pt>
                <c:pt idx="101635">
                  <c:v>17.895530999999998</c:v>
                </c:pt>
                <c:pt idx="101636">
                  <c:v>17.888739000000001</c:v>
                </c:pt>
                <c:pt idx="101637">
                  <c:v>17.898121</c:v>
                </c:pt>
                <c:pt idx="101638">
                  <c:v>17.899954999999999</c:v>
                </c:pt>
                <c:pt idx="101639">
                  <c:v>17.889634999999998</c:v>
                </c:pt>
                <c:pt idx="101640">
                  <c:v>17.894558</c:v>
                </c:pt>
                <c:pt idx="101641">
                  <c:v>17.899084999999999</c:v>
                </c:pt>
                <c:pt idx="101642">
                  <c:v>17.893255</c:v>
                </c:pt>
                <c:pt idx="101643">
                  <c:v>17.895015000000001</c:v>
                </c:pt>
                <c:pt idx="101644">
                  <c:v>17.898955999999998</c:v>
                </c:pt>
                <c:pt idx="101645">
                  <c:v>17.888570000000001</c:v>
                </c:pt>
                <c:pt idx="101646">
                  <c:v>17.879377000000002</c:v>
                </c:pt>
                <c:pt idx="101647">
                  <c:v>17.889423000000001</c:v>
                </c:pt>
                <c:pt idx="101648">
                  <c:v>17.894871999999999</c:v>
                </c:pt>
                <c:pt idx="101649">
                  <c:v>17.893158</c:v>
                </c:pt>
                <c:pt idx="101650">
                  <c:v>17.898137999999999</c:v>
                </c:pt>
                <c:pt idx="101651">
                  <c:v>17.893695000000001</c:v>
                </c:pt>
                <c:pt idx="101652">
                  <c:v>17.886129</c:v>
                </c:pt>
                <c:pt idx="101653">
                  <c:v>17.896356999999998</c:v>
                </c:pt>
                <c:pt idx="101654">
                  <c:v>17.903888999999999</c:v>
                </c:pt>
                <c:pt idx="101655">
                  <c:v>17.896204000000001</c:v>
                </c:pt>
                <c:pt idx="101656">
                  <c:v>17.89245</c:v>
                </c:pt>
                <c:pt idx="101657">
                  <c:v>17.89256</c:v>
                </c:pt>
                <c:pt idx="101658">
                  <c:v>17.890162</c:v>
                </c:pt>
                <c:pt idx="101659">
                  <c:v>17.895219000000001</c:v>
                </c:pt>
                <c:pt idx="101660">
                  <c:v>17.897766000000001</c:v>
                </c:pt>
                <c:pt idx="101661">
                  <c:v>17.889050999999998</c:v>
                </c:pt>
                <c:pt idx="101662">
                  <c:v>17.890353000000001</c:v>
                </c:pt>
                <c:pt idx="101663">
                  <c:v>17.904343999999998</c:v>
                </c:pt>
                <c:pt idx="101664">
                  <c:v>17.902957000000001</c:v>
                </c:pt>
                <c:pt idx="101665">
                  <c:v>17.889842999999999</c:v>
                </c:pt>
                <c:pt idx="101666">
                  <c:v>17.896545</c:v>
                </c:pt>
                <c:pt idx="101667">
                  <c:v>17.900635999999999</c:v>
                </c:pt>
                <c:pt idx="101668">
                  <c:v>17.889634999999998</c:v>
                </c:pt>
                <c:pt idx="101669">
                  <c:v>17.896699999999999</c:v>
                </c:pt>
                <c:pt idx="101670">
                  <c:v>17.899356000000001</c:v>
                </c:pt>
                <c:pt idx="101671">
                  <c:v>17.890288999999999</c:v>
                </c:pt>
                <c:pt idx="101672">
                  <c:v>17.895123999999999</c:v>
                </c:pt>
                <c:pt idx="101673">
                  <c:v>17.904472999999999</c:v>
                </c:pt>
                <c:pt idx="101674">
                  <c:v>17.903010999999999</c:v>
                </c:pt>
                <c:pt idx="101675">
                  <c:v>17.898883999999999</c:v>
                </c:pt>
                <c:pt idx="101676">
                  <c:v>17.904935999999999</c:v>
                </c:pt>
                <c:pt idx="101677">
                  <c:v>17.899457999999999</c:v>
                </c:pt>
                <c:pt idx="101678">
                  <c:v>17.890385999999999</c:v>
                </c:pt>
                <c:pt idx="101679">
                  <c:v>17.901605</c:v>
                </c:pt>
                <c:pt idx="101680">
                  <c:v>17.899429000000001</c:v>
                </c:pt>
                <c:pt idx="101681">
                  <c:v>17.888541</c:v>
                </c:pt>
                <c:pt idx="101682">
                  <c:v>17.900010000000002</c:v>
                </c:pt>
                <c:pt idx="101683">
                  <c:v>17.909516</c:v>
                </c:pt>
                <c:pt idx="101684">
                  <c:v>17.895026999999999</c:v>
                </c:pt>
                <c:pt idx="101685">
                  <c:v>17.892795</c:v>
                </c:pt>
                <c:pt idx="101686">
                  <c:v>17.906786</c:v>
                </c:pt>
                <c:pt idx="101687">
                  <c:v>17.899538</c:v>
                </c:pt>
                <c:pt idx="101688">
                  <c:v>17.897389</c:v>
                </c:pt>
                <c:pt idx="101689">
                  <c:v>17.911176999999999</c:v>
                </c:pt>
                <c:pt idx="101690">
                  <c:v>17.905709999999999</c:v>
                </c:pt>
                <c:pt idx="101691">
                  <c:v>17.896625</c:v>
                </c:pt>
                <c:pt idx="101692">
                  <c:v>17.904121</c:v>
                </c:pt>
                <c:pt idx="101693">
                  <c:v>17.904774</c:v>
                </c:pt>
                <c:pt idx="101694">
                  <c:v>17.892741000000001</c:v>
                </c:pt>
                <c:pt idx="101695">
                  <c:v>17.890612000000001</c:v>
                </c:pt>
                <c:pt idx="101696">
                  <c:v>17.898806</c:v>
                </c:pt>
                <c:pt idx="101697">
                  <c:v>17.900212</c:v>
                </c:pt>
                <c:pt idx="101698">
                  <c:v>17.903479999999998</c:v>
                </c:pt>
                <c:pt idx="101699">
                  <c:v>17.909541999999998</c:v>
                </c:pt>
                <c:pt idx="101700">
                  <c:v>17.910741999999999</c:v>
                </c:pt>
                <c:pt idx="101701">
                  <c:v>17.912282000000001</c:v>
                </c:pt>
                <c:pt idx="101702">
                  <c:v>17.911394999999999</c:v>
                </c:pt>
                <c:pt idx="101703">
                  <c:v>17.899998</c:v>
                </c:pt>
                <c:pt idx="101704">
                  <c:v>17.897387999999999</c:v>
                </c:pt>
                <c:pt idx="101705">
                  <c:v>17.912113999999999</c:v>
                </c:pt>
                <c:pt idx="101706">
                  <c:v>17.906780999999999</c:v>
                </c:pt>
                <c:pt idx="101707">
                  <c:v>17.889036000000001</c:v>
                </c:pt>
                <c:pt idx="101708">
                  <c:v>17.895353</c:v>
                </c:pt>
                <c:pt idx="101709">
                  <c:v>17.902906000000002</c:v>
                </c:pt>
                <c:pt idx="101710">
                  <c:v>17.900784000000002</c:v>
                </c:pt>
                <c:pt idx="101711">
                  <c:v>17.905304000000001</c:v>
                </c:pt>
                <c:pt idx="101712">
                  <c:v>17.903130999999998</c:v>
                </c:pt>
                <c:pt idx="101713">
                  <c:v>17.898644000000001</c:v>
                </c:pt>
                <c:pt idx="101714">
                  <c:v>17.905422000000002</c:v>
                </c:pt>
                <c:pt idx="101715">
                  <c:v>17.910619000000001</c:v>
                </c:pt>
                <c:pt idx="101716">
                  <c:v>17.9071</c:v>
                </c:pt>
                <c:pt idx="101717">
                  <c:v>17.911117000000001</c:v>
                </c:pt>
                <c:pt idx="101718">
                  <c:v>17.916096</c:v>
                </c:pt>
                <c:pt idx="101719">
                  <c:v>17.910336000000001</c:v>
                </c:pt>
                <c:pt idx="101720">
                  <c:v>17.911269999999998</c:v>
                </c:pt>
                <c:pt idx="101721">
                  <c:v>17.908928</c:v>
                </c:pt>
                <c:pt idx="101722">
                  <c:v>17.900272999999999</c:v>
                </c:pt>
                <c:pt idx="101723">
                  <c:v>17.908418999999999</c:v>
                </c:pt>
                <c:pt idx="101724">
                  <c:v>17.918081000000001</c:v>
                </c:pt>
                <c:pt idx="101725">
                  <c:v>17.910309999999999</c:v>
                </c:pt>
                <c:pt idx="101726">
                  <c:v>17.905455</c:v>
                </c:pt>
                <c:pt idx="101727">
                  <c:v>17.914705999999999</c:v>
                </c:pt>
                <c:pt idx="101728">
                  <c:v>17.912413000000001</c:v>
                </c:pt>
                <c:pt idx="101729">
                  <c:v>17.903959</c:v>
                </c:pt>
                <c:pt idx="101730">
                  <c:v>17.910195999999999</c:v>
                </c:pt>
                <c:pt idx="101731">
                  <c:v>17.907554000000001</c:v>
                </c:pt>
                <c:pt idx="101732">
                  <c:v>17.900348000000001</c:v>
                </c:pt>
                <c:pt idx="101733">
                  <c:v>17.905071</c:v>
                </c:pt>
                <c:pt idx="101734">
                  <c:v>17.906175000000001</c:v>
                </c:pt>
                <c:pt idx="101735">
                  <c:v>17.901843</c:v>
                </c:pt>
                <c:pt idx="101736">
                  <c:v>17.903267</c:v>
                </c:pt>
                <c:pt idx="101737">
                  <c:v>17.911449000000001</c:v>
                </c:pt>
                <c:pt idx="101738">
                  <c:v>17.91142</c:v>
                </c:pt>
                <c:pt idx="101739">
                  <c:v>17.908086999999998</c:v>
                </c:pt>
                <c:pt idx="101740">
                  <c:v>17.910648999999999</c:v>
                </c:pt>
                <c:pt idx="101741">
                  <c:v>17.902434</c:v>
                </c:pt>
                <c:pt idx="101742">
                  <c:v>17.900541</c:v>
                </c:pt>
                <c:pt idx="101743">
                  <c:v>17.914732000000001</c:v>
                </c:pt>
                <c:pt idx="101744">
                  <c:v>17.910522</c:v>
                </c:pt>
                <c:pt idx="101745">
                  <c:v>17.899853</c:v>
                </c:pt>
                <c:pt idx="101746">
                  <c:v>17.912175999999999</c:v>
                </c:pt>
                <c:pt idx="101747">
                  <c:v>17.916815</c:v>
                </c:pt>
                <c:pt idx="101748">
                  <c:v>17.901619</c:v>
                </c:pt>
                <c:pt idx="101749">
                  <c:v>17.907927000000001</c:v>
                </c:pt>
                <c:pt idx="101750">
                  <c:v>17.916938999999999</c:v>
                </c:pt>
                <c:pt idx="101751">
                  <c:v>17.903839000000001</c:v>
                </c:pt>
                <c:pt idx="101752">
                  <c:v>17.906793</c:v>
                </c:pt>
                <c:pt idx="101753">
                  <c:v>17.919609999999999</c:v>
                </c:pt>
                <c:pt idx="101754">
                  <c:v>17.918714999999999</c:v>
                </c:pt>
                <c:pt idx="101755">
                  <c:v>17.915102000000001</c:v>
                </c:pt>
                <c:pt idx="101756">
                  <c:v>17.915797000000001</c:v>
                </c:pt>
                <c:pt idx="101757">
                  <c:v>17.914162000000001</c:v>
                </c:pt>
                <c:pt idx="101758">
                  <c:v>17.908035000000002</c:v>
                </c:pt>
                <c:pt idx="101759">
                  <c:v>17.910889000000001</c:v>
                </c:pt>
                <c:pt idx="101760">
                  <c:v>17.915994000000001</c:v>
                </c:pt>
                <c:pt idx="101761">
                  <c:v>17.916067000000002</c:v>
                </c:pt>
                <c:pt idx="101762">
                  <c:v>17.917327</c:v>
                </c:pt>
                <c:pt idx="101763">
                  <c:v>17.911083000000001</c:v>
                </c:pt>
                <c:pt idx="101764">
                  <c:v>17.903901999999999</c:v>
                </c:pt>
                <c:pt idx="101765">
                  <c:v>17.906412</c:v>
                </c:pt>
                <c:pt idx="101766">
                  <c:v>17.912832000000002</c:v>
                </c:pt>
                <c:pt idx="101767">
                  <c:v>17.916768999999999</c:v>
                </c:pt>
                <c:pt idx="101768">
                  <c:v>17.918807000000001</c:v>
                </c:pt>
                <c:pt idx="101769">
                  <c:v>17.920165999999998</c:v>
                </c:pt>
                <c:pt idx="101770">
                  <c:v>17.912202000000001</c:v>
                </c:pt>
                <c:pt idx="101771">
                  <c:v>17.916803000000002</c:v>
                </c:pt>
                <c:pt idx="101772">
                  <c:v>17.932492</c:v>
                </c:pt>
                <c:pt idx="101773">
                  <c:v>17.919833000000001</c:v>
                </c:pt>
                <c:pt idx="101774">
                  <c:v>17.903105</c:v>
                </c:pt>
                <c:pt idx="101775">
                  <c:v>17.913620000000002</c:v>
                </c:pt>
                <c:pt idx="101776">
                  <c:v>17.920814</c:v>
                </c:pt>
                <c:pt idx="101777">
                  <c:v>17.912043000000001</c:v>
                </c:pt>
                <c:pt idx="101778">
                  <c:v>17.906832999999999</c:v>
                </c:pt>
                <c:pt idx="101779">
                  <c:v>17.910088999999999</c:v>
                </c:pt>
                <c:pt idx="101780">
                  <c:v>17.907695</c:v>
                </c:pt>
                <c:pt idx="101781">
                  <c:v>17.911743999999999</c:v>
                </c:pt>
                <c:pt idx="101782">
                  <c:v>17.922021000000001</c:v>
                </c:pt>
                <c:pt idx="101783">
                  <c:v>17.922204000000001</c:v>
                </c:pt>
                <c:pt idx="101784">
                  <c:v>17.923636999999999</c:v>
                </c:pt>
                <c:pt idx="101785">
                  <c:v>17.928913000000001</c:v>
                </c:pt>
                <c:pt idx="101786">
                  <c:v>17.921292000000001</c:v>
                </c:pt>
                <c:pt idx="101787">
                  <c:v>17.909956000000001</c:v>
                </c:pt>
                <c:pt idx="101788">
                  <c:v>17.914888999999999</c:v>
                </c:pt>
                <c:pt idx="101789">
                  <c:v>17.919250999999999</c:v>
                </c:pt>
                <c:pt idx="101790">
                  <c:v>17.913976999999999</c:v>
                </c:pt>
                <c:pt idx="101791">
                  <c:v>17.919730999999999</c:v>
                </c:pt>
                <c:pt idx="101792">
                  <c:v>17.921119000000001</c:v>
                </c:pt>
                <c:pt idx="101793">
                  <c:v>17.911401000000001</c:v>
                </c:pt>
                <c:pt idx="101794">
                  <c:v>17.917380000000001</c:v>
                </c:pt>
                <c:pt idx="101795">
                  <c:v>17.922248</c:v>
                </c:pt>
                <c:pt idx="101796">
                  <c:v>17.917356000000002</c:v>
                </c:pt>
                <c:pt idx="101797">
                  <c:v>17.918928999999999</c:v>
                </c:pt>
                <c:pt idx="101798">
                  <c:v>17.921272999999999</c:v>
                </c:pt>
                <c:pt idx="101799">
                  <c:v>17.914069000000001</c:v>
                </c:pt>
                <c:pt idx="101800">
                  <c:v>17.912583000000001</c:v>
                </c:pt>
                <c:pt idx="101801">
                  <c:v>17.923027999999999</c:v>
                </c:pt>
                <c:pt idx="101802">
                  <c:v>17.918825999999999</c:v>
                </c:pt>
                <c:pt idx="101803">
                  <c:v>17.914403</c:v>
                </c:pt>
                <c:pt idx="101804">
                  <c:v>17.924814000000001</c:v>
                </c:pt>
                <c:pt idx="101805">
                  <c:v>17.920088</c:v>
                </c:pt>
                <c:pt idx="101806">
                  <c:v>17.912253</c:v>
                </c:pt>
                <c:pt idx="101807">
                  <c:v>17.918491</c:v>
                </c:pt>
                <c:pt idx="101808">
                  <c:v>17.917589</c:v>
                </c:pt>
                <c:pt idx="101809">
                  <c:v>17.9162</c:v>
                </c:pt>
                <c:pt idx="101810">
                  <c:v>17.928470000000001</c:v>
                </c:pt>
                <c:pt idx="101811">
                  <c:v>17.927424999999999</c:v>
                </c:pt>
                <c:pt idx="101812">
                  <c:v>17.91629</c:v>
                </c:pt>
                <c:pt idx="101813">
                  <c:v>17.924747</c:v>
                </c:pt>
                <c:pt idx="101814">
                  <c:v>17.930053999999998</c:v>
                </c:pt>
                <c:pt idx="101815">
                  <c:v>17.920244</c:v>
                </c:pt>
                <c:pt idx="101816">
                  <c:v>17.914113</c:v>
                </c:pt>
                <c:pt idx="101817">
                  <c:v>17.914131000000001</c:v>
                </c:pt>
                <c:pt idx="101818">
                  <c:v>17.918116000000001</c:v>
                </c:pt>
                <c:pt idx="101819">
                  <c:v>17.923501999999999</c:v>
                </c:pt>
                <c:pt idx="101820">
                  <c:v>17.929417000000001</c:v>
                </c:pt>
                <c:pt idx="101821">
                  <c:v>17.926009000000001</c:v>
                </c:pt>
                <c:pt idx="101822">
                  <c:v>17.925401999999998</c:v>
                </c:pt>
                <c:pt idx="101823">
                  <c:v>17.935400999999999</c:v>
                </c:pt>
                <c:pt idx="101824">
                  <c:v>17.933994999999999</c:v>
                </c:pt>
                <c:pt idx="101825">
                  <c:v>17.926967000000001</c:v>
                </c:pt>
                <c:pt idx="101826">
                  <c:v>17.927477</c:v>
                </c:pt>
                <c:pt idx="101827">
                  <c:v>17.925193</c:v>
                </c:pt>
                <c:pt idx="101828">
                  <c:v>17.917915000000001</c:v>
                </c:pt>
                <c:pt idx="101829">
                  <c:v>17.919550999999998</c:v>
                </c:pt>
                <c:pt idx="101830">
                  <c:v>17.924492999999998</c:v>
                </c:pt>
                <c:pt idx="101831">
                  <c:v>17.919844999999999</c:v>
                </c:pt>
                <c:pt idx="101832">
                  <c:v>17.926151999999998</c:v>
                </c:pt>
                <c:pt idx="101833">
                  <c:v>17.937304000000001</c:v>
                </c:pt>
                <c:pt idx="101834">
                  <c:v>17.930676999999999</c:v>
                </c:pt>
                <c:pt idx="101835">
                  <c:v>17.925135000000001</c:v>
                </c:pt>
                <c:pt idx="101836">
                  <c:v>17.930067999999999</c:v>
                </c:pt>
                <c:pt idx="101837">
                  <c:v>17.930790999999999</c:v>
                </c:pt>
                <c:pt idx="101838">
                  <c:v>17.923905999999999</c:v>
                </c:pt>
                <c:pt idx="101839">
                  <c:v>17.924292000000001</c:v>
                </c:pt>
                <c:pt idx="101840">
                  <c:v>17.929855</c:v>
                </c:pt>
                <c:pt idx="101841">
                  <c:v>17.922246000000001</c:v>
                </c:pt>
                <c:pt idx="101842">
                  <c:v>17.922129999999999</c:v>
                </c:pt>
                <c:pt idx="101843">
                  <c:v>17.933164000000001</c:v>
                </c:pt>
                <c:pt idx="101844">
                  <c:v>17.932929000000001</c:v>
                </c:pt>
                <c:pt idx="101845">
                  <c:v>17.931456000000001</c:v>
                </c:pt>
                <c:pt idx="101846">
                  <c:v>17.932292</c:v>
                </c:pt>
                <c:pt idx="101847">
                  <c:v>17.926283000000002</c:v>
                </c:pt>
                <c:pt idx="101848">
                  <c:v>17.925255</c:v>
                </c:pt>
                <c:pt idx="101849">
                  <c:v>17.929478</c:v>
                </c:pt>
                <c:pt idx="101850">
                  <c:v>17.926279999999998</c:v>
                </c:pt>
                <c:pt idx="101851">
                  <c:v>17.921648000000001</c:v>
                </c:pt>
                <c:pt idx="101852">
                  <c:v>17.927021</c:v>
                </c:pt>
                <c:pt idx="101853">
                  <c:v>17.926556999999999</c:v>
                </c:pt>
                <c:pt idx="101854">
                  <c:v>17.921133000000001</c:v>
                </c:pt>
                <c:pt idx="101855">
                  <c:v>17.923569000000001</c:v>
                </c:pt>
                <c:pt idx="101856">
                  <c:v>17.921778</c:v>
                </c:pt>
                <c:pt idx="101857">
                  <c:v>17.921385999999998</c:v>
                </c:pt>
                <c:pt idx="101858">
                  <c:v>17.927278000000001</c:v>
                </c:pt>
                <c:pt idx="101859">
                  <c:v>17.927697999999999</c:v>
                </c:pt>
                <c:pt idx="101860">
                  <c:v>17.924990000000001</c:v>
                </c:pt>
                <c:pt idx="101861">
                  <c:v>17.931906999999999</c:v>
                </c:pt>
                <c:pt idx="101862">
                  <c:v>17.933229000000001</c:v>
                </c:pt>
                <c:pt idx="101863">
                  <c:v>17.919124</c:v>
                </c:pt>
                <c:pt idx="101864">
                  <c:v>17.924757</c:v>
                </c:pt>
                <c:pt idx="101865">
                  <c:v>17.936558999999999</c:v>
                </c:pt>
                <c:pt idx="101866">
                  <c:v>17.933392000000001</c:v>
                </c:pt>
                <c:pt idx="101867">
                  <c:v>17.931902000000001</c:v>
                </c:pt>
                <c:pt idx="101868">
                  <c:v>17.930005000000001</c:v>
                </c:pt>
                <c:pt idx="101869">
                  <c:v>17.929442000000002</c:v>
                </c:pt>
                <c:pt idx="101870">
                  <c:v>17.932447</c:v>
                </c:pt>
                <c:pt idx="101871">
                  <c:v>17.934158</c:v>
                </c:pt>
                <c:pt idx="101872">
                  <c:v>17.928566</c:v>
                </c:pt>
                <c:pt idx="101873">
                  <c:v>17.923093999999999</c:v>
                </c:pt>
                <c:pt idx="101874">
                  <c:v>17.927914000000001</c:v>
                </c:pt>
                <c:pt idx="101875">
                  <c:v>17.926538000000001</c:v>
                </c:pt>
                <c:pt idx="101876">
                  <c:v>17.928887</c:v>
                </c:pt>
                <c:pt idx="101877">
                  <c:v>17.938345999999999</c:v>
                </c:pt>
                <c:pt idx="101878">
                  <c:v>17.931379</c:v>
                </c:pt>
                <c:pt idx="101879">
                  <c:v>17.924585</c:v>
                </c:pt>
                <c:pt idx="101880">
                  <c:v>17.931853</c:v>
                </c:pt>
                <c:pt idx="101881">
                  <c:v>17.935243</c:v>
                </c:pt>
                <c:pt idx="101882">
                  <c:v>17.930250000000001</c:v>
                </c:pt>
                <c:pt idx="101883">
                  <c:v>17.937241</c:v>
                </c:pt>
                <c:pt idx="101884">
                  <c:v>17.942121</c:v>
                </c:pt>
                <c:pt idx="101885">
                  <c:v>17.93159</c:v>
                </c:pt>
                <c:pt idx="101886">
                  <c:v>17.937808</c:v>
                </c:pt>
                <c:pt idx="101887">
                  <c:v>17.940788999999999</c:v>
                </c:pt>
                <c:pt idx="101888">
                  <c:v>17.923348000000001</c:v>
                </c:pt>
                <c:pt idx="101889">
                  <c:v>17.926024999999999</c:v>
                </c:pt>
                <c:pt idx="101890">
                  <c:v>17.938728999999999</c:v>
                </c:pt>
                <c:pt idx="101891">
                  <c:v>17.932279999999999</c:v>
                </c:pt>
                <c:pt idx="101892">
                  <c:v>17.930091000000001</c:v>
                </c:pt>
                <c:pt idx="101893">
                  <c:v>17.944451999999998</c:v>
                </c:pt>
                <c:pt idx="101894">
                  <c:v>17.940691999999999</c:v>
                </c:pt>
                <c:pt idx="101895">
                  <c:v>17.928656</c:v>
                </c:pt>
                <c:pt idx="101896">
                  <c:v>17.934742</c:v>
                </c:pt>
                <c:pt idx="101897">
                  <c:v>17.936364999999999</c:v>
                </c:pt>
                <c:pt idx="101898">
                  <c:v>17.934421</c:v>
                </c:pt>
                <c:pt idx="101899">
                  <c:v>17.939751000000001</c:v>
                </c:pt>
                <c:pt idx="101900">
                  <c:v>17.935593999999998</c:v>
                </c:pt>
                <c:pt idx="101901">
                  <c:v>17.927475000000001</c:v>
                </c:pt>
                <c:pt idx="101902">
                  <c:v>17.936242</c:v>
                </c:pt>
                <c:pt idx="101903">
                  <c:v>17.944500999999999</c:v>
                </c:pt>
                <c:pt idx="101904">
                  <c:v>17.933857</c:v>
                </c:pt>
                <c:pt idx="101905">
                  <c:v>17.930651000000001</c:v>
                </c:pt>
                <c:pt idx="101906">
                  <c:v>17.936485999999999</c:v>
                </c:pt>
                <c:pt idx="101907">
                  <c:v>17.933961</c:v>
                </c:pt>
                <c:pt idx="101908">
                  <c:v>17.938397999999999</c:v>
                </c:pt>
                <c:pt idx="101909">
                  <c:v>17.943805000000001</c:v>
                </c:pt>
                <c:pt idx="101910">
                  <c:v>17.941848</c:v>
                </c:pt>
                <c:pt idx="101911">
                  <c:v>17.945882000000001</c:v>
                </c:pt>
                <c:pt idx="101912">
                  <c:v>17.947590999999999</c:v>
                </c:pt>
                <c:pt idx="101913">
                  <c:v>17.939319999999999</c:v>
                </c:pt>
                <c:pt idx="101914">
                  <c:v>17.935717</c:v>
                </c:pt>
                <c:pt idx="101915">
                  <c:v>17.937434</c:v>
                </c:pt>
                <c:pt idx="101916">
                  <c:v>17.930717999999999</c:v>
                </c:pt>
                <c:pt idx="101917">
                  <c:v>17.929866000000001</c:v>
                </c:pt>
                <c:pt idx="101918">
                  <c:v>17.942564999999998</c:v>
                </c:pt>
                <c:pt idx="101919">
                  <c:v>17.946331000000001</c:v>
                </c:pt>
                <c:pt idx="101920">
                  <c:v>17.947611999999999</c:v>
                </c:pt>
                <c:pt idx="101921">
                  <c:v>17.951713999999999</c:v>
                </c:pt>
                <c:pt idx="101922">
                  <c:v>17.94398</c:v>
                </c:pt>
                <c:pt idx="101923">
                  <c:v>17.932300000000001</c:v>
                </c:pt>
                <c:pt idx="101924">
                  <c:v>17.93329</c:v>
                </c:pt>
                <c:pt idx="101925">
                  <c:v>17.939101000000001</c:v>
                </c:pt>
                <c:pt idx="101926">
                  <c:v>17.93638</c:v>
                </c:pt>
                <c:pt idx="101927">
                  <c:v>17.940949</c:v>
                </c:pt>
                <c:pt idx="101928">
                  <c:v>17.943742</c:v>
                </c:pt>
                <c:pt idx="101929">
                  <c:v>17.930821000000002</c:v>
                </c:pt>
                <c:pt idx="101930">
                  <c:v>17.940297000000001</c:v>
                </c:pt>
                <c:pt idx="101931">
                  <c:v>17.951646</c:v>
                </c:pt>
                <c:pt idx="101932">
                  <c:v>17.936115999999998</c:v>
                </c:pt>
                <c:pt idx="101933">
                  <c:v>17.934646999999998</c:v>
                </c:pt>
                <c:pt idx="101934">
                  <c:v>17.945373</c:v>
                </c:pt>
                <c:pt idx="101935">
                  <c:v>17.939959000000002</c:v>
                </c:pt>
                <c:pt idx="101936">
                  <c:v>17.934678999999999</c:v>
                </c:pt>
                <c:pt idx="101937">
                  <c:v>17.943722999999999</c:v>
                </c:pt>
                <c:pt idx="101938">
                  <c:v>17.941248999999999</c:v>
                </c:pt>
                <c:pt idx="101939">
                  <c:v>17.932931</c:v>
                </c:pt>
                <c:pt idx="101940">
                  <c:v>17.943090000000002</c:v>
                </c:pt>
                <c:pt idx="101941">
                  <c:v>17.9452</c:v>
                </c:pt>
                <c:pt idx="101942">
                  <c:v>17.941662999999998</c:v>
                </c:pt>
                <c:pt idx="101943">
                  <c:v>17.949645</c:v>
                </c:pt>
                <c:pt idx="101944">
                  <c:v>17.944638999999999</c:v>
                </c:pt>
                <c:pt idx="101945">
                  <c:v>17.935017999999999</c:v>
                </c:pt>
                <c:pt idx="101946">
                  <c:v>17.943866</c:v>
                </c:pt>
                <c:pt idx="101947">
                  <c:v>17.951184999999999</c:v>
                </c:pt>
                <c:pt idx="101948">
                  <c:v>17.944407000000002</c:v>
                </c:pt>
                <c:pt idx="101949">
                  <c:v>17.948069</c:v>
                </c:pt>
                <c:pt idx="101950">
                  <c:v>17.951885000000001</c:v>
                </c:pt>
                <c:pt idx="101951">
                  <c:v>17.940179000000001</c:v>
                </c:pt>
                <c:pt idx="101952">
                  <c:v>17.944507000000002</c:v>
                </c:pt>
                <c:pt idx="101953">
                  <c:v>17.957156999999999</c:v>
                </c:pt>
                <c:pt idx="101954">
                  <c:v>17.954132000000001</c:v>
                </c:pt>
                <c:pt idx="101955">
                  <c:v>17.947265999999999</c:v>
                </c:pt>
                <c:pt idx="101956">
                  <c:v>17.950285999999998</c:v>
                </c:pt>
                <c:pt idx="101957">
                  <c:v>17.951318000000001</c:v>
                </c:pt>
                <c:pt idx="101958">
                  <c:v>17.946681999999999</c:v>
                </c:pt>
                <c:pt idx="101959">
                  <c:v>17.949728</c:v>
                </c:pt>
                <c:pt idx="101960">
                  <c:v>17.945474999999998</c:v>
                </c:pt>
                <c:pt idx="101961">
                  <c:v>17.936536</c:v>
                </c:pt>
                <c:pt idx="101962">
                  <c:v>17.947112000000001</c:v>
                </c:pt>
                <c:pt idx="101963">
                  <c:v>17.955083999999999</c:v>
                </c:pt>
                <c:pt idx="101964">
                  <c:v>17.948388999999999</c:v>
                </c:pt>
                <c:pt idx="101965">
                  <c:v>17.946763000000001</c:v>
                </c:pt>
                <c:pt idx="101966">
                  <c:v>17.945712</c:v>
                </c:pt>
                <c:pt idx="101967">
                  <c:v>17.939098000000001</c:v>
                </c:pt>
                <c:pt idx="101968">
                  <c:v>17.942121</c:v>
                </c:pt>
                <c:pt idx="101969">
                  <c:v>17.948854000000001</c:v>
                </c:pt>
                <c:pt idx="101970">
                  <c:v>17.940605999999999</c:v>
                </c:pt>
                <c:pt idx="101971">
                  <c:v>17.942309999999999</c:v>
                </c:pt>
                <c:pt idx="101972">
                  <c:v>17.957146000000002</c:v>
                </c:pt>
                <c:pt idx="101973">
                  <c:v>17.952247</c:v>
                </c:pt>
                <c:pt idx="101974">
                  <c:v>17.94388</c:v>
                </c:pt>
                <c:pt idx="101975">
                  <c:v>17.950769000000001</c:v>
                </c:pt>
                <c:pt idx="101976">
                  <c:v>17.951868999999999</c:v>
                </c:pt>
                <c:pt idx="101977">
                  <c:v>17.946503</c:v>
                </c:pt>
                <c:pt idx="101978">
                  <c:v>17.950545000000002</c:v>
                </c:pt>
                <c:pt idx="101979">
                  <c:v>17.952427</c:v>
                </c:pt>
                <c:pt idx="101980">
                  <c:v>17.944429</c:v>
                </c:pt>
                <c:pt idx="101981">
                  <c:v>17.946562</c:v>
                </c:pt>
                <c:pt idx="101982">
                  <c:v>17.947755999999998</c:v>
                </c:pt>
                <c:pt idx="101983">
                  <c:v>17.939450999999998</c:v>
                </c:pt>
                <c:pt idx="101984">
                  <c:v>17.950600999999999</c:v>
                </c:pt>
                <c:pt idx="101985">
                  <c:v>17.957435</c:v>
                </c:pt>
                <c:pt idx="101986">
                  <c:v>17.940711</c:v>
                </c:pt>
                <c:pt idx="101987">
                  <c:v>17.941186999999999</c:v>
                </c:pt>
                <c:pt idx="101988">
                  <c:v>17.955186000000001</c:v>
                </c:pt>
                <c:pt idx="101989">
                  <c:v>17.949276000000001</c:v>
                </c:pt>
                <c:pt idx="101990">
                  <c:v>17.943719999999999</c:v>
                </c:pt>
                <c:pt idx="101991">
                  <c:v>17.958421000000001</c:v>
                </c:pt>
                <c:pt idx="101992">
                  <c:v>17.959904000000002</c:v>
                </c:pt>
                <c:pt idx="101993">
                  <c:v>17.950889</c:v>
                </c:pt>
                <c:pt idx="101994">
                  <c:v>17.957011000000001</c:v>
                </c:pt>
                <c:pt idx="101995">
                  <c:v>17.953963000000002</c:v>
                </c:pt>
                <c:pt idx="101996">
                  <c:v>17.949660000000002</c:v>
                </c:pt>
                <c:pt idx="101997">
                  <c:v>17.958998999999999</c:v>
                </c:pt>
                <c:pt idx="101998">
                  <c:v>17.953866000000001</c:v>
                </c:pt>
                <c:pt idx="101999">
                  <c:v>17.946168</c:v>
                </c:pt>
                <c:pt idx="102000">
                  <c:v>17.958100000000002</c:v>
                </c:pt>
                <c:pt idx="102001">
                  <c:v>17.956932999999999</c:v>
                </c:pt>
                <c:pt idx="102002">
                  <c:v>17.941891999999999</c:v>
                </c:pt>
                <c:pt idx="102003">
                  <c:v>17.950877999999999</c:v>
                </c:pt>
                <c:pt idx="102004">
                  <c:v>17.958646999999999</c:v>
                </c:pt>
                <c:pt idx="102005">
                  <c:v>17.947683000000001</c:v>
                </c:pt>
                <c:pt idx="102006">
                  <c:v>17.951409000000002</c:v>
                </c:pt>
                <c:pt idx="102007">
                  <c:v>17.958255000000001</c:v>
                </c:pt>
                <c:pt idx="102008">
                  <c:v>17.951263999999998</c:v>
                </c:pt>
                <c:pt idx="102009">
                  <c:v>17.95091</c:v>
                </c:pt>
                <c:pt idx="102010">
                  <c:v>17.957098999999999</c:v>
                </c:pt>
                <c:pt idx="102011">
                  <c:v>17.954001000000002</c:v>
                </c:pt>
                <c:pt idx="102012">
                  <c:v>17.950976000000001</c:v>
                </c:pt>
                <c:pt idx="102013">
                  <c:v>17.962063000000001</c:v>
                </c:pt>
                <c:pt idx="102014">
                  <c:v>17.960915</c:v>
                </c:pt>
                <c:pt idx="102015">
                  <c:v>17.946847000000002</c:v>
                </c:pt>
                <c:pt idx="102016">
                  <c:v>17.95187</c:v>
                </c:pt>
                <c:pt idx="102017">
                  <c:v>17.956423999999998</c:v>
                </c:pt>
                <c:pt idx="102018">
                  <c:v>17.952414000000001</c:v>
                </c:pt>
                <c:pt idx="102019">
                  <c:v>17.956440000000001</c:v>
                </c:pt>
                <c:pt idx="102020">
                  <c:v>17.958290000000002</c:v>
                </c:pt>
                <c:pt idx="102021">
                  <c:v>17.948506999999999</c:v>
                </c:pt>
                <c:pt idx="102022">
                  <c:v>17.951187999999998</c:v>
                </c:pt>
                <c:pt idx="102023">
                  <c:v>17.96602</c:v>
                </c:pt>
                <c:pt idx="102024">
                  <c:v>17.960218000000001</c:v>
                </c:pt>
                <c:pt idx="102025">
                  <c:v>17.953541000000001</c:v>
                </c:pt>
                <c:pt idx="102026">
                  <c:v>17.961980000000001</c:v>
                </c:pt>
                <c:pt idx="102027">
                  <c:v>17.962540000000001</c:v>
                </c:pt>
                <c:pt idx="102028">
                  <c:v>17.954912</c:v>
                </c:pt>
                <c:pt idx="102029">
                  <c:v>17.950861</c:v>
                </c:pt>
                <c:pt idx="102030">
                  <c:v>17.95439</c:v>
                </c:pt>
                <c:pt idx="102031">
                  <c:v>17.950675</c:v>
                </c:pt>
                <c:pt idx="102032">
                  <c:v>17.949193000000001</c:v>
                </c:pt>
                <c:pt idx="102033">
                  <c:v>17.959409999999998</c:v>
                </c:pt>
                <c:pt idx="102034">
                  <c:v>17.959931000000001</c:v>
                </c:pt>
                <c:pt idx="102035">
                  <c:v>17.960784</c:v>
                </c:pt>
                <c:pt idx="102036">
                  <c:v>17.963512000000001</c:v>
                </c:pt>
                <c:pt idx="102037">
                  <c:v>17.956759999999999</c:v>
                </c:pt>
                <c:pt idx="102038">
                  <c:v>17.962074999999999</c:v>
                </c:pt>
                <c:pt idx="102039">
                  <c:v>17.972290999999998</c:v>
                </c:pt>
                <c:pt idx="102040">
                  <c:v>17.963204999999999</c:v>
                </c:pt>
                <c:pt idx="102041">
                  <c:v>17.954871000000001</c:v>
                </c:pt>
                <c:pt idx="102042">
                  <c:v>17.970445000000002</c:v>
                </c:pt>
                <c:pt idx="102043">
                  <c:v>17.971957</c:v>
                </c:pt>
                <c:pt idx="102044">
                  <c:v>17.954260000000001</c:v>
                </c:pt>
                <c:pt idx="102045">
                  <c:v>17.959038</c:v>
                </c:pt>
                <c:pt idx="102046">
                  <c:v>17.969812000000001</c:v>
                </c:pt>
                <c:pt idx="102047">
                  <c:v>17.958566000000001</c:v>
                </c:pt>
                <c:pt idx="102048">
                  <c:v>17.948232999999998</c:v>
                </c:pt>
                <c:pt idx="102049">
                  <c:v>17.960985999999998</c:v>
                </c:pt>
                <c:pt idx="102050">
                  <c:v>17.965758000000001</c:v>
                </c:pt>
                <c:pt idx="102051">
                  <c:v>17.952376000000001</c:v>
                </c:pt>
                <c:pt idx="102052">
                  <c:v>17.953720000000001</c:v>
                </c:pt>
                <c:pt idx="102053">
                  <c:v>17.958241999999998</c:v>
                </c:pt>
                <c:pt idx="102054">
                  <c:v>17.958877000000001</c:v>
                </c:pt>
                <c:pt idx="102055">
                  <c:v>17.966944999999999</c:v>
                </c:pt>
                <c:pt idx="102056">
                  <c:v>17.963954999999999</c:v>
                </c:pt>
                <c:pt idx="102057">
                  <c:v>17.958513</c:v>
                </c:pt>
                <c:pt idx="102058">
                  <c:v>17.967113000000001</c:v>
                </c:pt>
                <c:pt idx="102059">
                  <c:v>17.971958999999998</c:v>
                </c:pt>
                <c:pt idx="102060">
                  <c:v>17.961514999999999</c:v>
                </c:pt>
                <c:pt idx="102061">
                  <c:v>17.958749999999998</c:v>
                </c:pt>
                <c:pt idx="102062">
                  <c:v>17.965526000000001</c:v>
                </c:pt>
                <c:pt idx="102063">
                  <c:v>17.959351000000002</c:v>
                </c:pt>
                <c:pt idx="102064">
                  <c:v>17.961065999999999</c:v>
                </c:pt>
                <c:pt idx="102065">
                  <c:v>17.968841000000001</c:v>
                </c:pt>
                <c:pt idx="102066">
                  <c:v>17.957661999999999</c:v>
                </c:pt>
                <c:pt idx="102067">
                  <c:v>17.954234</c:v>
                </c:pt>
                <c:pt idx="102068">
                  <c:v>17.962385999999999</c:v>
                </c:pt>
                <c:pt idx="102069">
                  <c:v>17.965689000000001</c:v>
                </c:pt>
                <c:pt idx="102070">
                  <c:v>17.965786000000001</c:v>
                </c:pt>
                <c:pt idx="102071">
                  <c:v>17.966967</c:v>
                </c:pt>
                <c:pt idx="102072">
                  <c:v>17.963052999999999</c:v>
                </c:pt>
                <c:pt idx="102073">
                  <c:v>17.955950999999999</c:v>
                </c:pt>
                <c:pt idx="102074">
                  <c:v>17.966217</c:v>
                </c:pt>
                <c:pt idx="102075">
                  <c:v>17.975279</c:v>
                </c:pt>
                <c:pt idx="102076">
                  <c:v>17.965651999999999</c:v>
                </c:pt>
                <c:pt idx="102077">
                  <c:v>17.962676999999999</c:v>
                </c:pt>
                <c:pt idx="102078">
                  <c:v>17.969577000000001</c:v>
                </c:pt>
                <c:pt idx="102079">
                  <c:v>17.968606999999999</c:v>
                </c:pt>
                <c:pt idx="102080">
                  <c:v>17.966232000000002</c:v>
                </c:pt>
                <c:pt idx="102081">
                  <c:v>17.973206999999999</c:v>
                </c:pt>
                <c:pt idx="102082">
                  <c:v>17.971595000000001</c:v>
                </c:pt>
                <c:pt idx="102083">
                  <c:v>17.965926</c:v>
                </c:pt>
                <c:pt idx="102084">
                  <c:v>17.970723</c:v>
                </c:pt>
                <c:pt idx="102085">
                  <c:v>17.971399000000002</c:v>
                </c:pt>
                <c:pt idx="102086">
                  <c:v>17.970877000000002</c:v>
                </c:pt>
                <c:pt idx="102087">
                  <c:v>17.972258</c:v>
                </c:pt>
                <c:pt idx="102088">
                  <c:v>17.969398999999999</c:v>
                </c:pt>
                <c:pt idx="102089">
                  <c:v>17.964831</c:v>
                </c:pt>
                <c:pt idx="102090">
                  <c:v>17.96444</c:v>
                </c:pt>
                <c:pt idx="102091">
                  <c:v>17.970748</c:v>
                </c:pt>
                <c:pt idx="102092">
                  <c:v>17.968225</c:v>
                </c:pt>
                <c:pt idx="102093">
                  <c:v>17.963114999999998</c:v>
                </c:pt>
                <c:pt idx="102094">
                  <c:v>17.971150000000002</c:v>
                </c:pt>
                <c:pt idx="102095">
                  <c:v>17.9664</c:v>
                </c:pt>
                <c:pt idx="102096">
                  <c:v>17.966819000000001</c:v>
                </c:pt>
                <c:pt idx="102097">
                  <c:v>17.977861000000001</c:v>
                </c:pt>
                <c:pt idx="102098">
                  <c:v>17.972301999999999</c:v>
                </c:pt>
                <c:pt idx="102099">
                  <c:v>17.96829</c:v>
                </c:pt>
                <c:pt idx="102100">
                  <c:v>17.971156000000001</c:v>
                </c:pt>
                <c:pt idx="102101">
                  <c:v>17.966452</c:v>
                </c:pt>
                <c:pt idx="102102">
                  <c:v>17.964383000000002</c:v>
                </c:pt>
                <c:pt idx="102103">
                  <c:v>17.976500999999999</c:v>
                </c:pt>
                <c:pt idx="102104">
                  <c:v>17.976908999999999</c:v>
                </c:pt>
                <c:pt idx="102105">
                  <c:v>17.965852999999999</c:v>
                </c:pt>
                <c:pt idx="102106">
                  <c:v>17.970496000000001</c:v>
                </c:pt>
                <c:pt idx="102107">
                  <c:v>17.970635000000001</c:v>
                </c:pt>
                <c:pt idx="102108">
                  <c:v>17.962005000000001</c:v>
                </c:pt>
                <c:pt idx="102109">
                  <c:v>17.970120000000001</c:v>
                </c:pt>
                <c:pt idx="102110">
                  <c:v>17.974204</c:v>
                </c:pt>
                <c:pt idx="102111">
                  <c:v>17.962275000000002</c:v>
                </c:pt>
                <c:pt idx="102112">
                  <c:v>17.963961000000001</c:v>
                </c:pt>
                <c:pt idx="102113">
                  <c:v>17.972294999999999</c:v>
                </c:pt>
                <c:pt idx="102114">
                  <c:v>17.961622999999999</c:v>
                </c:pt>
                <c:pt idx="102115">
                  <c:v>17.959036000000001</c:v>
                </c:pt>
                <c:pt idx="102116">
                  <c:v>17.973158999999999</c:v>
                </c:pt>
                <c:pt idx="102117">
                  <c:v>17.972933999999999</c:v>
                </c:pt>
                <c:pt idx="102118">
                  <c:v>17.973189999999999</c:v>
                </c:pt>
                <c:pt idx="102119">
                  <c:v>17.982733</c:v>
                </c:pt>
                <c:pt idx="102120">
                  <c:v>17.977461000000002</c:v>
                </c:pt>
                <c:pt idx="102121">
                  <c:v>17.967109000000001</c:v>
                </c:pt>
                <c:pt idx="102122">
                  <c:v>17.974186</c:v>
                </c:pt>
                <c:pt idx="102123">
                  <c:v>17.980740000000001</c:v>
                </c:pt>
                <c:pt idx="102124">
                  <c:v>17.968776999999999</c:v>
                </c:pt>
                <c:pt idx="102125">
                  <c:v>17.967075000000001</c:v>
                </c:pt>
                <c:pt idx="102126">
                  <c:v>17.975356000000001</c:v>
                </c:pt>
                <c:pt idx="102127">
                  <c:v>17.974088999999999</c:v>
                </c:pt>
                <c:pt idx="102128">
                  <c:v>17.979469999999999</c:v>
                </c:pt>
                <c:pt idx="102129">
                  <c:v>17.978925</c:v>
                </c:pt>
                <c:pt idx="102130">
                  <c:v>17.969653000000001</c:v>
                </c:pt>
                <c:pt idx="102131">
                  <c:v>17.976375999999998</c:v>
                </c:pt>
                <c:pt idx="102132">
                  <c:v>17.980139999999999</c:v>
                </c:pt>
                <c:pt idx="102133">
                  <c:v>17.965446</c:v>
                </c:pt>
                <c:pt idx="102134">
                  <c:v>17.961324000000001</c:v>
                </c:pt>
                <c:pt idx="102135">
                  <c:v>17.974297</c:v>
                </c:pt>
                <c:pt idx="102136">
                  <c:v>17.975211000000002</c:v>
                </c:pt>
                <c:pt idx="102137">
                  <c:v>17.974529</c:v>
                </c:pt>
                <c:pt idx="102138">
                  <c:v>17.984171</c:v>
                </c:pt>
                <c:pt idx="102139">
                  <c:v>17.97756</c:v>
                </c:pt>
                <c:pt idx="102140">
                  <c:v>17.972576</c:v>
                </c:pt>
                <c:pt idx="102141">
                  <c:v>17.983101999999999</c:v>
                </c:pt>
                <c:pt idx="102142">
                  <c:v>17.982192000000001</c:v>
                </c:pt>
                <c:pt idx="102143">
                  <c:v>17.977149000000001</c:v>
                </c:pt>
                <c:pt idx="102144">
                  <c:v>17.981580000000001</c:v>
                </c:pt>
                <c:pt idx="102145">
                  <c:v>17.980146000000001</c:v>
                </c:pt>
                <c:pt idx="102146">
                  <c:v>17.968609000000001</c:v>
                </c:pt>
                <c:pt idx="102147">
                  <c:v>17.972947999999999</c:v>
                </c:pt>
                <c:pt idx="102148">
                  <c:v>17.982146</c:v>
                </c:pt>
                <c:pt idx="102149">
                  <c:v>17.974561999999999</c:v>
                </c:pt>
                <c:pt idx="102150">
                  <c:v>17.974764</c:v>
                </c:pt>
                <c:pt idx="102151">
                  <c:v>17.979118</c:v>
                </c:pt>
                <c:pt idx="102152">
                  <c:v>17.97221</c:v>
                </c:pt>
                <c:pt idx="102153">
                  <c:v>17.974595999999998</c:v>
                </c:pt>
                <c:pt idx="102154">
                  <c:v>17.985878</c:v>
                </c:pt>
                <c:pt idx="102155">
                  <c:v>17.979188000000001</c:v>
                </c:pt>
                <c:pt idx="102156">
                  <c:v>17.965852999999999</c:v>
                </c:pt>
                <c:pt idx="102157">
                  <c:v>17.971972999999998</c:v>
                </c:pt>
                <c:pt idx="102158">
                  <c:v>17.973858</c:v>
                </c:pt>
                <c:pt idx="102159">
                  <c:v>17.970224000000002</c:v>
                </c:pt>
                <c:pt idx="102160">
                  <c:v>17.980834000000002</c:v>
                </c:pt>
                <c:pt idx="102161">
                  <c:v>17.985045</c:v>
                </c:pt>
                <c:pt idx="102162">
                  <c:v>17.982254999999999</c:v>
                </c:pt>
                <c:pt idx="102163">
                  <c:v>17.989094999999999</c:v>
                </c:pt>
                <c:pt idx="102164">
                  <c:v>17.992213</c:v>
                </c:pt>
                <c:pt idx="102165">
                  <c:v>17.981856000000001</c:v>
                </c:pt>
                <c:pt idx="102166">
                  <c:v>17.985835999999999</c:v>
                </c:pt>
                <c:pt idx="102167">
                  <c:v>17.996407000000001</c:v>
                </c:pt>
                <c:pt idx="102168">
                  <c:v>17.983711</c:v>
                </c:pt>
                <c:pt idx="102169">
                  <c:v>17.981825000000001</c:v>
                </c:pt>
                <c:pt idx="102170">
                  <c:v>17.988068999999999</c:v>
                </c:pt>
                <c:pt idx="102171">
                  <c:v>17.974695000000001</c:v>
                </c:pt>
                <c:pt idx="102172">
                  <c:v>17.976168999999999</c:v>
                </c:pt>
                <c:pt idx="102173">
                  <c:v>17.990179000000001</c:v>
                </c:pt>
                <c:pt idx="102174">
                  <c:v>17.983034</c:v>
                </c:pt>
                <c:pt idx="102175">
                  <c:v>17.976652999999999</c:v>
                </c:pt>
                <c:pt idx="102176">
                  <c:v>17.989045000000001</c:v>
                </c:pt>
                <c:pt idx="102177">
                  <c:v>17.992422999999999</c:v>
                </c:pt>
                <c:pt idx="102178">
                  <c:v>17.983895</c:v>
                </c:pt>
                <c:pt idx="102179">
                  <c:v>17.989277999999999</c:v>
                </c:pt>
                <c:pt idx="102180">
                  <c:v>17.988961</c:v>
                </c:pt>
                <c:pt idx="102181">
                  <c:v>17.972484999999999</c:v>
                </c:pt>
                <c:pt idx="102182">
                  <c:v>17.973233</c:v>
                </c:pt>
                <c:pt idx="102183">
                  <c:v>17.984932000000001</c:v>
                </c:pt>
                <c:pt idx="102184">
                  <c:v>17.982613000000001</c:v>
                </c:pt>
                <c:pt idx="102185">
                  <c:v>17.977353999999998</c:v>
                </c:pt>
                <c:pt idx="102186">
                  <c:v>17.982662000000001</c:v>
                </c:pt>
                <c:pt idx="102187">
                  <c:v>17.981742000000001</c:v>
                </c:pt>
                <c:pt idx="102188">
                  <c:v>17.979787999999999</c:v>
                </c:pt>
                <c:pt idx="102189">
                  <c:v>17.986726000000001</c:v>
                </c:pt>
                <c:pt idx="102190">
                  <c:v>17.979749000000002</c:v>
                </c:pt>
                <c:pt idx="102191">
                  <c:v>17.978159999999999</c:v>
                </c:pt>
                <c:pt idx="102192">
                  <c:v>17.987304000000002</c:v>
                </c:pt>
                <c:pt idx="102193">
                  <c:v>17.979412</c:v>
                </c:pt>
                <c:pt idx="102194">
                  <c:v>17.973072999999999</c:v>
                </c:pt>
                <c:pt idx="102195">
                  <c:v>17.982828999999999</c:v>
                </c:pt>
                <c:pt idx="102196">
                  <c:v>17.990127000000001</c:v>
                </c:pt>
                <c:pt idx="102197">
                  <c:v>17.981836000000001</c:v>
                </c:pt>
                <c:pt idx="102198">
                  <c:v>17.980015000000002</c:v>
                </c:pt>
                <c:pt idx="102199">
                  <c:v>17.984770999999999</c:v>
                </c:pt>
                <c:pt idx="102200">
                  <c:v>17.980072</c:v>
                </c:pt>
                <c:pt idx="102201">
                  <c:v>17.984366999999999</c:v>
                </c:pt>
                <c:pt idx="102202">
                  <c:v>17.990199</c:v>
                </c:pt>
                <c:pt idx="102203">
                  <c:v>17.988309000000001</c:v>
                </c:pt>
                <c:pt idx="102204">
                  <c:v>17.991931999999998</c:v>
                </c:pt>
                <c:pt idx="102205">
                  <c:v>17.993523</c:v>
                </c:pt>
                <c:pt idx="102206">
                  <c:v>17.989059999999998</c:v>
                </c:pt>
                <c:pt idx="102207">
                  <c:v>17.988826</c:v>
                </c:pt>
                <c:pt idx="102208">
                  <c:v>17.999652000000001</c:v>
                </c:pt>
                <c:pt idx="102209">
                  <c:v>17.994658999999999</c:v>
                </c:pt>
                <c:pt idx="102210">
                  <c:v>17.982574</c:v>
                </c:pt>
                <c:pt idx="102211">
                  <c:v>17.992262</c:v>
                </c:pt>
                <c:pt idx="102212">
                  <c:v>17.993807</c:v>
                </c:pt>
                <c:pt idx="102213">
                  <c:v>17.983432000000001</c:v>
                </c:pt>
                <c:pt idx="102214">
                  <c:v>17.988818999999999</c:v>
                </c:pt>
                <c:pt idx="102215">
                  <c:v>17.992486</c:v>
                </c:pt>
                <c:pt idx="102216">
                  <c:v>17.981185</c:v>
                </c:pt>
                <c:pt idx="102217">
                  <c:v>17.983391000000001</c:v>
                </c:pt>
                <c:pt idx="102218">
                  <c:v>17.993869</c:v>
                </c:pt>
                <c:pt idx="102219">
                  <c:v>17.984885999999999</c:v>
                </c:pt>
                <c:pt idx="102220">
                  <c:v>17.979932999999999</c:v>
                </c:pt>
                <c:pt idx="102221">
                  <c:v>17.989059000000001</c:v>
                </c:pt>
                <c:pt idx="102222">
                  <c:v>17.989148</c:v>
                </c:pt>
                <c:pt idx="102223">
                  <c:v>17.987553999999999</c:v>
                </c:pt>
                <c:pt idx="102224">
                  <c:v>17.992163000000001</c:v>
                </c:pt>
                <c:pt idx="102225">
                  <c:v>17.990376999999999</c:v>
                </c:pt>
                <c:pt idx="102226">
                  <c:v>17.988754</c:v>
                </c:pt>
                <c:pt idx="102227">
                  <c:v>17.995583</c:v>
                </c:pt>
                <c:pt idx="102228">
                  <c:v>17.995252000000001</c:v>
                </c:pt>
                <c:pt idx="102229">
                  <c:v>17.986350999999999</c:v>
                </c:pt>
                <c:pt idx="102230">
                  <c:v>17.986636000000001</c:v>
                </c:pt>
                <c:pt idx="102231">
                  <c:v>17.987065000000001</c:v>
                </c:pt>
                <c:pt idx="102232">
                  <c:v>17.979603000000001</c:v>
                </c:pt>
                <c:pt idx="102233">
                  <c:v>17.987722999999999</c:v>
                </c:pt>
                <c:pt idx="102234">
                  <c:v>17.993772</c:v>
                </c:pt>
                <c:pt idx="102235">
                  <c:v>17.986871000000001</c:v>
                </c:pt>
                <c:pt idx="102236">
                  <c:v>17.990062000000002</c:v>
                </c:pt>
                <c:pt idx="102237">
                  <c:v>17.999991000000001</c:v>
                </c:pt>
                <c:pt idx="102238">
                  <c:v>17.999372999999999</c:v>
                </c:pt>
                <c:pt idx="102239">
                  <c:v>17.990248000000001</c:v>
                </c:pt>
                <c:pt idx="102240">
                  <c:v>17.992235999999998</c:v>
                </c:pt>
                <c:pt idx="102241">
                  <c:v>17.995388999999999</c:v>
                </c:pt>
                <c:pt idx="102242">
                  <c:v>17.990459000000001</c:v>
                </c:pt>
                <c:pt idx="102243">
                  <c:v>17.989830000000001</c:v>
                </c:pt>
                <c:pt idx="102244">
                  <c:v>17.991412</c:v>
                </c:pt>
                <c:pt idx="102245">
                  <c:v>17.993092000000001</c:v>
                </c:pt>
                <c:pt idx="102246">
                  <c:v>17.993736999999999</c:v>
                </c:pt>
                <c:pt idx="102247">
                  <c:v>17.991379999999999</c:v>
                </c:pt>
                <c:pt idx="102248">
                  <c:v>17.991600999999999</c:v>
                </c:pt>
                <c:pt idx="102249">
                  <c:v>17.992564999999999</c:v>
                </c:pt>
                <c:pt idx="102250">
                  <c:v>17.992756</c:v>
                </c:pt>
                <c:pt idx="102251">
                  <c:v>17.991225</c:v>
                </c:pt>
                <c:pt idx="102252">
                  <c:v>17.999112</c:v>
                </c:pt>
                <c:pt idx="102253">
                  <c:v>18.005754</c:v>
                </c:pt>
                <c:pt idx="102254">
                  <c:v>17.995352</c:v>
                </c:pt>
                <c:pt idx="102255">
                  <c:v>17.992055000000001</c:v>
                </c:pt>
                <c:pt idx="102256">
                  <c:v>17.997381000000001</c:v>
                </c:pt>
                <c:pt idx="102257">
                  <c:v>17.993687000000001</c:v>
                </c:pt>
                <c:pt idx="102258">
                  <c:v>17.990932999999998</c:v>
                </c:pt>
                <c:pt idx="102259">
                  <c:v>17.997005999999999</c:v>
                </c:pt>
                <c:pt idx="102260">
                  <c:v>17.995950000000001</c:v>
                </c:pt>
                <c:pt idx="102261">
                  <c:v>17.988976999999998</c:v>
                </c:pt>
                <c:pt idx="102262">
                  <c:v>18.000333000000001</c:v>
                </c:pt>
                <c:pt idx="102263">
                  <c:v>18.005672000000001</c:v>
                </c:pt>
                <c:pt idx="102264">
                  <c:v>17.997399000000001</c:v>
                </c:pt>
                <c:pt idx="102265">
                  <c:v>17.999431999999999</c:v>
                </c:pt>
                <c:pt idx="102266">
                  <c:v>17.998992999999999</c:v>
                </c:pt>
                <c:pt idx="102267">
                  <c:v>17.996390000000002</c:v>
                </c:pt>
                <c:pt idx="102268">
                  <c:v>18.001139999999999</c:v>
                </c:pt>
                <c:pt idx="102269">
                  <c:v>17.997250999999999</c:v>
                </c:pt>
                <c:pt idx="102270">
                  <c:v>17.990563999999999</c:v>
                </c:pt>
                <c:pt idx="102271">
                  <c:v>17.996286999999999</c:v>
                </c:pt>
                <c:pt idx="102272">
                  <c:v>17.999265999999999</c:v>
                </c:pt>
                <c:pt idx="102273">
                  <c:v>17.997292999999999</c:v>
                </c:pt>
                <c:pt idx="102274">
                  <c:v>18.001664999999999</c:v>
                </c:pt>
                <c:pt idx="102275">
                  <c:v>18.003664000000001</c:v>
                </c:pt>
                <c:pt idx="102276">
                  <c:v>18.003093</c:v>
                </c:pt>
                <c:pt idx="102277">
                  <c:v>18.003533000000001</c:v>
                </c:pt>
                <c:pt idx="102278">
                  <c:v>17.998709000000002</c:v>
                </c:pt>
                <c:pt idx="102279">
                  <c:v>17.992315999999999</c:v>
                </c:pt>
                <c:pt idx="102280">
                  <c:v>17.994063000000001</c:v>
                </c:pt>
                <c:pt idx="102281">
                  <c:v>18.009150999999999</c:v>
                </c:pt>
                <c:pt idx="102282">
                  <c:v>18.008970999999999</c:v>
                </c:pt>
                <c:pt idx="102283">
                  <c:v>17.987033</c:v>
                </c:pt>
                <c:pt idx="102284">
                  <c:v>17.997482999999999</c:v>
                </c:pt>
                <c:pt idx="102285">
                  <c:v>18.015218000000001</c:v>
                </c:pt>
                <c:pt idx="102286">
                  <c:v>17.999258000000001</c:v>
                </c:pt>
                <c:pt idx="102287">
                  <c:v>17.995632000000001</c:v>
                </c:pt>
                <c:pt idx="102288">
                  <c:v>18.009298999999999</c:v>
                </c:pt>
                <c:pt idx="102289">
                  <c:v>18.002678</c:v>
                </c:pt>
                <c:pt idx="102290">
                  <c:v>17.992968000000001</c:v>
                </c:pt>
                <c:pt idx="102291">
                  <c:v>18.006447000000001</c:v>
                </c:pt>
                <c:pt idx="102292">
                  <c:v>18.001169000000001</c:v>
                </c:pt>
                <c:pt idx="102293">
                  <c:v>17.986360999999999</c:v>
                </c:pt>
                <c:pt idx="102294">
                  <c:v>18.001766</c:v>
                </c:pt>
                <c:pt idx="102295">
                  <c:v>18.001842</c:v>
                </c:pt>
                <c:pt idx="102296">
                  <c:v>17.991692</c:v>
                </c:pt>
                <c:pt idx="102297">
                  <c:v>18.006816000000001</c:v>
                </c:pt>
                <c:pt idx="102298">
                  <c:v>18.011140999999999</c:v>
                </c:pt>
                <c:pt idx="102299">
                  <c:v>17.999663999999999</c:v>
                </c:pt>
                <c:pt idx="102300">
                  <c:v>17.999510000000001</c:v>
                </c:pt>
                <c:pt idx="102301">
                  <c:v>18.005775</c:v>
                </c:pt>
                <c:pt idx="102302">
                  <c:v>18.000809</c:v>
                </c:pt>
                <c:pt idx="102303">
                  <c:v>18.000022999999999</c:v>
                </c:pt>
                <c:pt idx="102304">
                  <c:v>18.005621999999999</c:v>
                </c:pt>
                <c:pt idx="102305">
                  <c:v>17.996296999999998</c:v>
                </c:pt>
                <c:pt idx="102306">
                  <c:v>18.001076000000001</c:v>
                </c:pt>
                <c:pt idx="102307">
                  <c:v>18.018581999999999</c:v>
                </c:pt>
                <c:pt idx="102308">
                  <c:v>18.010978999999999</c:v>
                </c:pt>
                <c:pt idx="102309">
                  <c:v>18.000404</c:v>
                </c:pt>
                <c:pt idx="102310">
                  <c:v>18.007332999999999</c:v>
                </c:pt>
                <c:pt idx="102311">
                  <c:v>18.006153000000001</c:v>
                </c:pt>
                <c:pt idx="102312">
                  <c:v>17.99728</c:v>
                </c:pt>
                <c:pt idx="102313">
                  <c:v>18.011949999999999</c:v>
                </c:pt>
                <c:pt idx="102314">
                  <c:v>18.016802999999999</c:v>
                </c:pt>
                <c:pt idx="102315">
                  <c:v>17.996960999999999</c:v>
                </c:pt>
                <c:pt idx="102316">
                  <c:v>18.002751</c:v>
                </c:pt>
                <c:pt idx="102317">
                  <c:v>18.011806</c:v>
                </c:pt>
                <c:pt idx="102318">
                  <c:v>17.997761000000001</c:v>
                </c:pt>
                <c:pt idx="102319">
                  <c:v>18.000903999999998</c:v>
                </c:pt>
                <c:pt idx="102320">
                  <c:v>18.016528000000001</c:v>
                </c:pt>
                <c:pt idx="102321">
                  <c:v>18.004591999999999</c:v>
                </c:pt>
                <c:pt idx="102322">
                  <c:v>17.996044999999999</c:v>
                </c:pt>
                <c:pt idx="102323">
                  <c:v>18.012556</c:v>
                </c:pt>
                <c:pt idx="102324">
                  <c:v>18.006625</c:v>
                </c:pt>
                <c:pt idx="102325">
                  <c:v>17.993207000000002</c:v>
                </c:pt>
                <c:pt idx="102326">
                  <c:v>18.000921000000002</c:v>
                </c:pt>
                <c:pt idx="102327">
                  <c:v>18.001238000000001</c:v>
                </c:pt>
                <c:pt idx="102328">
                  <c:v>18.001643999999999</c:v>
                </c:pt>
                <c:pt idx="102329">
                  <c:v>18.010470999999999</c:v>
                </c:pt>
                <c:pt idx="102330">
                  <c:v>18.013437</c:v>
                </c:pt>
                <c:pt idx="102331">
                  <c:v>18.010808000000001</c:v>
                </c:pt>
                <c:pt idx="102332">
                  <c:v>18.013249999999999</c:v>
                </c:pt>
                <c:pt idx="102333">
                  <c:v>18.015228</c:v>
                </c:pt>
                <c:pt idx="102334">
                  <c:v>18.007999000000002</c:v>
                </c:pt>
                <c:pt idx="102335">
                  <c:v>18.011272000000002</c:v>
                </c:pt>
                <c:pt idx="102336">
                  <c:v>18.018470000000001</c:v>
                </c:pt>
                <c:pt idx="102337">
                  <c:v>18.005208</c:v>
                </c:pt>
                <c:pt idx="102338">
                  <c:v>17.998284999999999</c:v>
                </c:pt>
                <c:pt idx="102339">
                  <c:v>18.010815000000001</c:v>
                </c:pt>
                <c:pt idx="102340">
                  <c:v>18.019995999999999</c:v>
                </c:pt>
                <c:pt idx="102341">
                  <c:v>18.012281000000002</c:v>
                </c:pt>
                <c:pt idx="102342">
                  <c:v>18.007984</c:v>
                </c:pt>
                <c:pt idx="102343">
                  <c:v>18.013069999999999</c:v>
                </c:pt>
                <c:pt idx="102344">
                  <c:v>18.011928999999999</c:v>
                </c:pt>
                <c:pt idx="102345">
                  <c:v>18.012073999999998</c:v>
                </c:pt>
                <c:pt idx="102346">
                  <c:v>18.010104999999999</c:v>
                </c:pt>
                <c:pt idx="102347">
                  <c:v>18.007446999999999</c:v>
                </c:pt>
                <c:pt idx="102348">
                  <c:v>18.016061000000001</c:v>
                </c:pt>
                <c:pt idx="102349">
                  <c:v>18.015796000000002</c:v>
                </c:pt>
                <c:pt idx="102350">
                  <c:v>18.006754000000001</c:v>
                </c:pt>
                <c:pt idx="102351">
                  <c:v>18.00825</c:v>
                </c:pt>
                <c:pt idx="102352">
                  <c:v>18.013719999999999</c:v>
                </c:pt>
                <c:pt idx="102353">
                  <c:v>18.013808999999998</c:v>
                </c:pt>
                <c:pt idx="102354">
                  <c:v>18.014423000000001</c:v>
                </c:pt>
                <c:pt idx="102355">
                  <c:v>18.016912000000001</c:v>
                </c:pt>
                <c:pt idx="102356">
                  <c:v>18.013909999999999</c:v>
                </c:pt>
                <c:pt idx="102357">
                  <c:v>18.009848000000002</c:v>
                </c:pt>
                <c:pt idx="102358">
                  <c:v>18.008724000000001</c:v>
                </c:pt>
                <c:pt idx="102359">
                  <c:v>18.008834</c:v>
                </c:pt>
                <c:pt idx="102360">
                  <c:v>18.010392</c:v>
                </c:pt>
                <c:pt idx="102361">
                  <c:v>18.013380000000002</c:v>
                </c:pt>
                <c:pt idx="102362">
                  <c:v>18.013216</c:v>
                </c:pt>
                <c:pt idx="102363">
                  <c:v>18.009046000000001</c:v>
                </c:pt>
                <c:pt idx="102364">
                  <c:v>18.015408999999998</c:v>
                </c:pt>
                <c:pt idx="102365">
                  <c:v>18.015004000000001</c:v>
                </c:pt>
                <c:pt idx="102366">
                  <c:v>17.998270000000002</c:v>
                </c:pt>
                <c:pt idx="102367">
                  <c:v>17.998965999999999</c:v>
                </c:pt>
                <c:pt idx="102368">
                  <c:v>18.011621000000002</c:v>
                </c:pt>
                <c:pt idx="102369">
                  <c:v>18.012156999999998</c:v>
                </c:pt>
                <c:pt idx="102370">
                  <c:v>18.018097999999998</c:v>
                </c:pt>
                <c:pt idx="102371">
                  <c:v>18.025735000000001</c:v>
                </c:pt>
                <c:pt idx="102372">
                  <c:v>18.017092000000002</c:v>
                </c:pt>
                <c:pt idx="102373">
                  <c:v>18.012015000000002</c:v>
                </c:pt>
                <c:pt idx="102374">
                  <c:v>18.022034000000001</c:v>
                </c:pt>
                <c:pt idx="102375">
                  <c:v>18.020264000000001</c:v>
                </c:pt>
                <c:pt idx="102376">
                  <c:v>18.011590000000002</c:v>
                </c:pt>
                <c:pt idx="102377">
                  <c:v>18.019227000000001</c:v>
                </c:pt>
                <c:pt idx="102378">
                  <c:v>18.020368999999999</c:v>
                </c:pt>
                <c:pt idx="102379">
                  <c:v>18.008109000000001</c:v>
                </c:pt>
                <c:pt idx="102380">
                  <c:v>18.009715</c:v>
                </c:pt>
                <c:pt idx="102381">
                  <c:v>18.017085999999999</c:v>
                </c:pt>
                <c:pt idx="102382">
                  <c:v>18.015153999999999</c:v>
                </c:pt>
                <c:pt idx="102383">
                  <c:v>18.014724000000001</c:v>
                </c:pt>
                <c:pt idx="102384">
                  <c:v>18.019559999999998</c:v>
                </c:pt>
                <c:pt idx="102385">
                  <c:v>18.020353</c:v>
                </c:pt>
                <c:pt idx="102386">
                  <c:v>18.020056</c:v>
                </c:pt>
                <c:pt idx="102387">
                  <c:v>18.018359</c:v>
                </c:pt>
                <c:pt idx="102388">
                  <c:v>18.011994000000001</c:v>
                </c:pt>
                <c:pt idx="102389">
                  <c:v>18.015622</c:v>
                </c:pt>
                <c:pt idx="102390">
                  <c:v>18.019127999999998</c:v>
                </c:pt>
                <c:pt idx="102391">
                  <c:v>18.015699000000001</c:v>
                </c:pt>
                <c:pt idx="102392">
                  <c:v>18.014652000000002</c:v>
                </c:pt>
                <c:pt idx="102393">
                  <c:v>18.015568999999999</c:v>
                </c:pt>
                <c:pt idx="102394">
                  <c:v>18.016580000000001</c:v>
                </c:pt>
                <c:pt idx="102395">
                  <c:v>18.010605999999999</c:v>
                </c:pt>
                <c:pt idx="102396">
                  <c:v>18.020019999999999</c:v>
                </c:pt>
                <c:pt idx="102397">
                  <c:v>18.037696</c:v>
                </c:pt>
                <c:pt idx="102398">
                  <c:v>18.030687</c:v>
                </c:pt>
                <c:pt idx="102399">
                  <c:v>18.018851999999999</c:v>
                </c:pt>
                <c:pt idx="102400">
                  <c:v>18.019404999999999</c:v>
                </c:pt>
                <c:pt idx="102401">
                  <c:v>18.021280999999998</c:v>
                </c:pt>
                <c:pt idx="102402">
                  <c:v>18.019846000000001</c:v>
                </c:pt>
                <c:pt idx="102403">
                  <c:v>18.018249999999998</c:v>
                </c:pt>
                <c:pt idx="102404">
                  <c:v>18.013306</c:v>
                </c:pt>
                <c:pt idx="102405">
                  <c:v>18.009761000000001</c:v>
                </c:pt>
                <c:pt idx="102406">
                  <c:v>18.020074000000001</c:v>
                </c:pt>
                <c:pt idx="102407">
                  <c:v>18.024747000000001</c:v>
                </c:pt>
                <c:pt idx="102408">
                  <c:v>18.024279</c:v>
                </c:pt>
                <c:pt idx="102409">
                  <c:v>18.030887</c:v>
                </c:pt>
                <c:pt idx="102410">
                  <c:v>18.026503999999999</c:v>
                </c:pt>
                <c:pt idx="102411">
                  <c:v>18.019265000000001</c:v>
                </c:pt>
                <c:pt idx="102412">
                  <c:v>18.022368</c:v>
                </c:pt>
                <c:pt idx="102413">
                  <c:v>18.024882999999999</c:v>
                </c:pt>
                <c:pt idx="102414">
                  <c:v>18.015502000000001</c:v>
                </c:pt>
                <c:pt idx="102415">
                  <c:v>18.008728000000001</c:v>
                </c:pt>
                <c:pt idx="102416">
                  <c:v>18.018735</c:v>
                </c:pt>
                <c:pt idx="102417">
                  <c:v>18.021747999999999</c:v>
                </c:pt>
                <c:pt idx="102418">
                  <c:v>18.019531000000001</c:v>
                </c:pt>
                <c:pt idx="102419">
                  <c:v>18.02694</c:v>
                </c:pt>
                <c:pt idx="102420">
                  <c:v>18.027868999999999</c:v>
                </c:pt>
                <c:pt idx="102421">
                  <c:v>18.025044999999999</c:v>
                </c:pt>
                <c:pt idx="102422">
                  <c:v>18.026509999999998</c:v>
                </c:pt>
                <c:pt idx="102423">
                  <c:v>18.024194000000001</c:v>
                </c:pt>
                <c:pt idx="102424">
                  <c:v>18.018754999999999</c:v>
                </c:pt>
                <c:pt idx="102425">
                  <c:v>18.021129999999999</c:v>
                </c:pt>
                <c:pt idx="102426">
                  <c:v>18.021401999999998</c:v>
                </c:pt>
                <c:pt idx="102427">
                  <c:v>18.01219</c:v>
                </c:pt>
                <c:pt idx="102428">
                  <c:v>18.01953</c:v>
                </c:pt>
                <c:pt idx="102429">
                  <c:v>18.032599999999999</c:v>
                </c:pt>
                <c:pt idx="102430">
                  <c:v>18.025293000000001</c:v>
                </c:pt>
                <c:pt idx="102431">
                  <c:v>18.029177000000001</c:v>
                </c:pt>
                <c:pt idx="102432">
                  <c:v>18.041957</c:v>
                </c:pt>
                <c:pt idx="102433">
                  <c:v>18.032332</c:v>
                </c:pt>
                <c:pt idx="102434">
                  <c:v>18.022634</c:v>
                </c:pt>
                <c:pt idx="102435">
                  <c:v>18.029719</c:v>
                </c:pt>
                <c:pt idx="102436">
                  <c:v>18.025517000000001</c:v>
                </c:pt>
                <c:pt idx="102437">
                  <c:v>18.015926</c:v>
                </c:pt>
                <c:pt idx="102438">
                  <c:v>18.026882000000001</c:v>
                </c:pt>
                <c:pt idx="102439">
                  <c:v>18.028096999999999</c:v>
                </c:pt>
                <c:pt idx="102440">
                  <c:v>18.021388999999999</c:v>
                </c:pt>
                <c:pt idx="102441">
                  <c:v>18.030958999999999</c:v>
                </c:pt>
                <c:pt idx="102442">
                  <c:v>18.031842999999999</c:v>
                </c:pt>
                <c:pt idx="102443">
                  <c:v>18.021564999999999</c:v>
                </c:pt>
                <c:pt idx="102444">
                  <c:v>18.025932000000001</c:v>
                </c:pt>
                <c:pt idx="102445">
                  <c:v>18.030916999999999</c:v>
                </c:pt>
                <c:pt idx="102446">
                  <c:v>18.019472</c:v>
                </c:pt>
                <c:pt idx="102447">
                  <c:v>18.018735</c:v>
                </c:pt>
                <c:pt idx="102448">
                  <c:v>18.029541999999999</c:v>
                </c:pt>
                <c:pt idx="102449">
                  <c:v>18.022134000000001</c:v>
                </c:pt>
                <c:pt idx="102450">
                  <c:v>18.019245000000002</c:v>
                </c:pt>
                <c:pt idx="102451">
                  <c:v>18.032796999999999</c:v>
                </c:pt>
                <c:pt idx="102452">
                  <c:v>18.031790999999998</c:v>
                </c:pt>
                <c:pt idx="102453">
                  <c:v>18.027176000000001</c:v>
                </c:pt>
                <c:pt idx="102454">
                  <c:v>18.033428000000001</c:v>
                </c:pt>
                <c:pt idx="102455">
                  <c:v>18.031272000000001</c:v>
                </c:pt>
                <c:pt idx="102456">
                  <c:v>18.023385000000001</c:v>
                </c:pt>
                <c:pt idx="102457">
                  <c:v>18.031711000000001</c:v>
                </c:pt>
                <c:pt idx="102458">
                  <c:v>18.034590999999999</c:v>
                </c:pt>
                <c:pt idx="102459">
                  <c:v>18.021445</c:v>
                </c:pt>
                <c:pt idx="102460">
                  <c:v>18.032463</c:v>
                </c:pt>
                <c:pt idx="102461">
                  <c:v>18.042959</c:v>
                </c:pt>
                <c:pt idx="102462">
                  <c:v>18.025124999999999</c:v>
                </c:pt>
                <c:pt idx="102463">
                  <c:v>18.020724000000001</c:v>
                </c:pt>
                <c:pt idx="102464">
                  <c:v>18.031939999999999</c:v>
                </c:pt>
                <c:pt idx="102465">
                  <c:v>18.027342999999998</c:v>
                </c:pt>
                <c:pt idx="102466">
                  <c:v>18.025002000000001</c:v>
                </c:pt>
                <c:pt idx="102467">
                  <c:v>18.040006000000002</c:v>
                </c:pt>
                <c:pt idx="102468">
                  <c:v>18.032872000000001</c:v>
                </c:pt>
                <c:pt idx="102469">
                  <c:v>18.02225</c:v>
                </c:pt>
                <c:pt idx="102470">
                  <c:v>18.0349</c:v>
                </c:pt>
                <c:pt idx="102471">
                  <c:v>18.029015000000001</c:v>
                </c:pt>
                <c:pt idx="102472">
                  <c:v>18.019110000000001</c:v>
                </c:pt>
                <c:pt idx="102473">
                  <c:v>18.028316</c:v>
                </c:pt>
                <c:pt idx="102474">
                  <c:v>18.033494999999998</c:v>
                </c:pt>
                <c:pt idx="102475">
                  <c:v>18.030657000000001</c:v>
                </c:pt>
                <c:pt idx="102476">
                  <c:v>18.033642</c:v>
                </c:pt>
                <c:pt idx="102477">
                  <c:v>18.040315</c:v>
                </c:pt>
                <c:pt idx="102478">
                  <c:v>18.039255000000001</c:v>
                </c:pt>
                <c:pt idx="102479">
                  <c:v>18.039128000000002</c:v>
                </c:pt>
                <c:pt idx="102480">
                  <c:v>18.034952000000001</c:v>
                </c:pt>
                <c:pt idx="102481">
                  <c:v>18.024134</c:v>
                </c:pt>
                <c:pt idx="102482">
                  <c:v>18.033162999999998</c:v>
                </c:pt>
                <c:pt idx="102483">
                  <c:v>18.041394</c:v>
                </c:pt>
                <c:pt idx="102484">
                  <c:v>18.031264</c:v>
                </c:pt>
                <c:pt idx="102485">
                  <c:v>18.031116999999998</c:v>
                </c:pt>
                <c:pt idx="102486">
                  <c:v>18.036715999999998</c:v>
                </c:pt>
                <c:pt idx="102487">
                  <c:v>18.034327999999999</c:v>
                </c:pt>
                <c:pt idx="102488">
                  <c:v>18.032603000000002</c:v>
                </c:pt>
                <c:pt idx="102489">
                  <c:v>18.034911000000001</c:v>
                </c:pt>
                <c:pt idx="102490">
                  <c:v>18.03079</c:v>
                </c:pt>
                <c:pt idx="102491">
                  <c:v>18.027376</c:v>
                </c:pt>
                <c:pt idx="102492">
                  <c:v>18.033327</c:v>
                </c:pt>
                <c:pt idx="102493">
                  <c:v>18.031745000000001</c:v>
                </c:pt>
                <c:pt idx="102494">
                  <c:v>18.026050999999999</c:v>
                </c:pt>
                <c:pt idx="102495">
                  <c:v>18.038195999999999</c:v>
                </c:pt>
                <c:pt idx="102496">
                  <c:v>18.051000999999999</c:v>
                </c:pt>
                <c:pt idx="102497">
                  <c:v>18.041008000000001</c:v>
                </c:pt>
                <c:pt idx="102498">
                  <c:v>18.033286</c:v>
                </c:pt>
                <c:pt idx="102499">
                  <c:v>18.041329999999999</c:v>
                </c:pt>
                <c:pt idx="102500">
                  <c:v>18.038111000000001</c:v>
                </c:pt>
                <c:pt idx="102501">
                  <c:v>18.037468000000001</c:v>
                </c:pt>
                <c:pt idx="102502">
                  <c:v>18.043716</c:v>
                </c:pt>
                <c:pt idx="102503">
                  <c:v>18.036667999999999</c:v>
                </c:pt>
                <c:pt idx="102504">
                  <c:v>18.034915000000002</c:v>
                </c:pt>
                <c:pt idx="102505">
                  <c:v>18.040187</c:v>
                </c:pt>
                <c:pt idx="102506">
                  <c:v>18.037942999999999</c:v>
                </c:pt>
                <c:pt idx="102507">
                  <c:v>18.033538</c:v>
                </c:pt>
                <c:pt idx="102508">
                  <c:v>18.039671999999999</c:v>
                </c:pt>
                <c:pt idx="102509">
                  <c:v>18.039299</c:v>
                </c:pt>
                <c:pt idx="102510">
                  <c:v>18.024681000000001</c:v>
                </c:pt>
                <c:pt idx="102511">
                  <c:v>18.033792999999999</c:v>
                </c:pt>
                <c:pt idx="102512">
                  <c:v>18.046137000000002</c:v>
                </c:pt>
                <c:pt idx="102513">
                  <c:v>18.026859999999999</c:v>
                </c:pt>
                <c:pt idx="102514">
                  <c:v>18.022334000000001</c:v>
                </c:pt>
                <c:pt idx="102515">
                  <c:v>18.041969999999999</c:v>
                </c:pt>
                <c:pt idx="102516">
                  <c:v>18.042473000000001</c:v>
                </c:pt>
                <c:pt idx="102517">
                  <c:v>18.032883999999999</c:v>
                </c:pt>
                <c:pt idx="102518">
                  <c:v>18.045262999999998</c:v>
                </c:pt>
                <c:pt idx="102519">
                  <c:v>18.054942</c:v>
                </c:pt>
                <c:pt idx="102520">
                  <c:v>18.045171</c:v>
                </c:pt>
                <c:pt idx="102521">
                  <c:v>18.044428</c:v>
                </c:pt>
                <c:pt idx="102522">
                  <c:v>18.045764999999999</c:v>
                </c:pt>
                <c:pt idx="102523">
                  <c:v>18.036442999999998</c:v>
                </c:pt>
                <c:pt idx="102524">
                  <c:v>18.033988000000001</c:v>
                </c:pt>
                <c:pt idx="102525">
                  <c:v>18.037231999999999</c:v>
                </c:pt>
                <c:pt idx="102526">
                  <c:v>18.037344000000001</c:v>
                </c:pt>
                <c:pt idx="102527">
                  <c:v>18.043925999999999</c:v>
                </c:pt>
                <c:pt idx="102528">
                  <c:v>18.052385000000001</c:v>
                </c:pt>
                <c:pt idx="102529">
                  <c:v>18.042804</c:v>
                </c:pt>
                <c:pt idx="102530">
                  <c:v>18.036107999999999</c:v>
                </c:pt>
                <c:pt idx="102531">
                  <c:v>18.048057</c:v>
                </c:pt>
                <c:pt idx="102532">
                  <c:v>18.047917999999999</c:v>
                </c:pt>
                <c:pt idx="102533">
                  <c:v>18.037296999999999</c:v>
                </c:pt>
                <c:pt idx="102534">
                  <c:v>18.040192999999999</c:v>
                </c:pt>
                <c:pt idx="102535">
                  <c:v>18.039826000000001</c:v>
                </c:pt>
                <c:pt idx="102536">
                  <c:v>18.031893</c:v>
                </c:pt>
                <c:pt idx="102537">
                  <c:v>18.034990000000001</c:v>
                </c:pt>
                <c:pt idx="102538">
                  <c:v>18.042361</c:v>
                </c:pt>
                <c:pt idx="102539">
                  <c:v>18.036079000000001</c:v>
                </c:pt>
                <c:pt idx="102540">
                  <c:v>18.040087</c:v>
                </c:pt>
                <c:pt idx="102541">
                  <c:v>18.051112</c:v>
                </c:pt>
                <c:pt idx="102542">
                  <c:v>18.042113000000001</c:v>
                </c:pt>
                <c:pt idx="102543">
                  <c:v>18.044136000000002</c:v>
                </c:pt>
                <c:pt idx="102544">
                  <c:v>18.054950999999999</c:v>
                </c:pt>
                <c:pt idx="102545">
                  <c:v>18.043154999999999</c:v>
                </c:pt>
                <c:pt idx="102546">
                  <c:v>18.033048000000001</c:v>
                </c:pt>
                <c:pt idx="102547">
                  <c:v>18.04119</c:v>
                </c:pt>
                <c:pt idx="102548">
                  <c:v>18.038453000000001</c:v>
                </c:pt>
                <c:pt idx="102549">
                  <c:v>18.029530999999999</c:v>
                </c:pt>
                <c:pt idx="102550">
                  <c:v>18.043284</c:v>
                </c:pt>
                <c:pt idx="102551">
                  <c:v>18.052181000000001</c:v>
                </c:pt>
                <c:pt idx="102552">
                  <c:v>18.041004000000001</c:v>
                </c:pt>
                <c:pt idx="102553">
                  <c:v>18.043078000000001</c:v>
                </c:pt>
                <c:pt idx="102554">
                  <c:v>18.053135999999999</c:v>
                </c:pt>
                <c:pt idx="102555">
                  <c:v>18.049634999999999</c:v>
                </c:pt>
                <c:pt idx="102556">
                  <c:v>18.043498</c:v>
                </c:pt>
                <c:pt idx="102557">
                  <c:v>18.047425</c:v>
                </c:pt>
                <c:pt idx="102558">
                  <c:v>18.047464999999999</c:v>
                </c:pt>
                <c:pt idx="102559">
                  <c:v>18.041485999999999</c:v>
                </c:pt>
                <c:pt idx="102560">
                  <c:v>18.051621999999998</c:v>
                </c:pt>
                <c:pt idx="102561">
                  <c:v>18.049250000000001</c:v>
                </c:pt>
                <c:pt idx="102562">
                  <c:v>18.035917999999999</c:v>
                </c:pt>
                <c:pt idx="102563">
                  <c:v>18.048555</c:v>
                </c:pt>
                <c:pt idx="102564">
                  <c:v>18.061250999999999</c:v>
                </c:pt>
                <c:pt idx="102565">
                  <c:v>18.050529000000001</c:v>
                </c:pt>
                <c:pt idx="102566">
                  <c:v>18.041875999999998</c:v>
                </c:pt>
                <c:pt idx="102567">
                  <c:v>18.049605</c:v>
                </c:pt>
                <c:pt idx="102568">
                  <c:v>18.046249</c:v>
                </c:pt>
                <c:pt idx="102569">
                  <c:v>18.039214000000001</c:v>
                </c:pt>
                <c:pt idx="102570">
                  <c:v>18.048984000000001</c:v>
                </c:pt>
                <c:pt idx="102571">
                  <c:v>18.047654999999999</c:v>
                </c:pt>
                <c:pt idx="102572">
                  <c:v>18.040655999999998</c:v>
                </c:pt>
                <c:pt idx="102573">
                  <c:v>18.050678999999999</c:v>
                </c:pt>
                <c:pt idx="102574">
                  <c:v>18.051126</c:v>
                </c:pt>
                <c:pt idx="102575">
                  <c:v>18.038803000000001</c:v>
                </c:pt>
                <c:pt idx="102576">
                  <c:v>18.042235000000002</c:v>
                </c:pt>
                <c:pt idx="102577">
                  <c:v>18.049292999999999</c:v>
                </c:pt>
                <c:pt idx="102578">
                  <c:v>18.050232999999999</c:v>
                </c:pt>
                <c:pt idx="102579">
                  <c:v>18.059156000000002</c:v>
                </c:pt>
                <c:pt idx="102580">
                  <c:v>18.054396000000001</c:v>
                </c:pt>
                <c:pt idx="102581">
                  <c:v>18.043841</c:v>
                </c:pt>
                <c:pt idx="102582">
                  <c:v>18.055931000000001</c:v>
                </c:pt>
                <c:pt idx="102583">
                  <c:v>18.056266000000001</c:v>
                </c:pt>
                <c:pt idx="102584">
                  <c:v>18.044067999999999</c:v>
                </c:pt>
                <c:pt idx="102585">
                  <c:v>18.046855000000001</c:v>
                </c:pt>
                <c:pt idx="102586">
                  <c:v>18.046621999999999</c:v>
                </c:pt>
                <c:pt idx="102587">
                  <c:v>18.038740000000001</c:v>
                </c:pt>
                <c:pt idx="102588">
                  <c:v>18.042399</c:v>
                </c:pt>
                <c:pt idx="102589">
                  <c:v>18.057003999999999</c:v>
                </c:pt>
                <c:pt idx="102590">
                  <c:v>18.056201999999999</c:v>
                </c:pt>
                <c:pt idx="102591">
                  <c:v>18.052479000000002</c:v>
                </c:pt>
                <c:pt idx="102592">
                  <c:v>18.059567000000001</c:v>
                </c:pt>
                <c:pt idx="102593">
                  <c:v>18.056930000000001</c:v>
                </c:pt>
                <c:pt idx="102594">
                  <c:v>18.051126</c:v>
                </c:pt>
                <c:pt idx="102595">
                  <c:v>18.053616999999999</c:v>
                </c:pt>
                <c:pt idx="102596">
                  <c:v>18.052316000000001</c:v>
                </c:pt>
                <c:pt idx="102597">
                  <c:v>18.042356000000002</c:v>
                </c:pt>
                <c:pt idx="102598">
                  <c:v>18.043868</c:v>
                </c:pt>
                <c:pt idx="102599">
                  <c:v>18.056948999999999</c:v>
                </c:pt>
                <c:pt idx="102600">
                  <c:v>18.054037999999998</c:v>
                </c:pt>
                <c:pt idx="102601">
                  <c:v>18.052765999999998</c:v>
                </c:pt>
                <c:pt idx="102602">
                  <c:v>18.062932</c:v>
                </c:pt>
                <c:pt idx="102603">
                  <c:v>18.05827</c:v>
                </c:pt>
                <c:pt idx="102604">
                  <c:v>18.052432</c:v>
                </c:pt>
                <c:pt idx="102605">
                  <c:v>18.054970000000001</c:v>
                </c:pt>
                <c:pt idx="102606">
                  <c:v>18.053031000000001</c:v>
                </c:pt>
                <c:pt idx="102607">
                  <c:v>18.050820000000002</c:v>
                </c:pt>
                <c:pt idx="102608">
                  <c:v>18.054271</c:v>
                </c:pt>
                <c:pt idx="102609">
                  <c:v>18.051684000000002</c:v>
                </c:pt>
                <c:pt idx="102610">
                  <c:v>18.045560999999999</c:v>
                </c:pt>
                <c:pt idx="102611">
                  <c:v>18.053356999999998</c:v>
                </c:pt>
                <c:pt idx="102612">
                  <c:v>18.057071000000001</c:v>
                </c:pt>
                <c:pt idx="102613">
                  <c:v>18.045797</c:v>
                </c:pt>
                <c:pt idx="102614">
                  <c:v>18.052105999999998</c:v>
                </c:pt>
                <c:pt idx="102615">
                  <c:v>18.058862000000001</c:v>
                </c:pt>
                <c:pt idx="102616">
                  <c:v>18.052299000000001</c:v>
                </c:pt>
                <c:pt idx="102617">
                  <c:v>18.061706000000001</c:v>
                </c:pt>
                <c:pt idx="102618">
                  <c:v>18.069776000000001</c:v>
                </c:pt>
                <c:pt idx="102619">
                  <c:v>18.053899999999999</c:v>
                </c:pt>
                <c:pt idx="102620">
                  <c:v>18.050049000000001</c:v>
                </c:pt>
                <c:pt idx="102621">
                  <c:v>18.063748</c:v>
                </c:pt>
                <c:pt idx="102622">
                  <c:v>18.057039</c:v>
                </c:pt>
                <c:pt idx="102623">
                  <c:v>18.047415999999998</c:v>
                </c:pt>
                <c:pt idx="102624">
                  <c:v>18.055796000000001</c:v>
                </c:pt>
                <c:pt idx="102625">
                  <c:v>18.059419999999999</c:v>
                </c:pt>
                <c:pt idx="102626">
                  <c:v>18.057400000000001</c:v>
                </c:pt>
                <c:pt idx="102627">
                  <c:v>18.05885</c:v>
                </c:pt>
                <c:pt idx="102628">
                  <c:v>18.059163999999999</c:v>
                </c:pt>
                <c:pt idx="102629">
                  <c:v>18.053695000000001</c:v>
                </c:pt>
                <c:pt idx="102630">
                  <c:v>18.051749999999998</c:v>
                </c:pt>
                <c:pt idx="102631">
                  <c:v>18.059926000000001</c:v>
                </c:pt>
                <c:pt idx="102632">
                  <c:v>18.05566</c:v>
                </c:pt>
                <c:pt idx="102633">
                  <c:v>18.051033</c:v>
                </c:pt>
                <c:pt idx="102634">
                  <c:v>18.065629000000001</c:v>
                </c:pt>
                <c:pt idx="102635">
                  <c:v>18.067254999999999</c:v>
                </c:pt>
                <c:pt idx="102636">
                  <c:v>18.052462999999999</c:v>
                </c:pt>
                <c:pt idx="102637">
                  <c:v>18.056764000000001</c:v>
                </c:pt>
                <c:pt idx="102638">
                  <c:v>18.065270000000002</c:v>
                </c:pt>
                <c:pt idx="102639">
                  <c:v>18.054276000000002</c:v>
                </c:pt>
                <c:pt idx="102640">
                  <c:v>18.055690999999999</c:v>
                </c:pt>
                <c:pt idx="102641">
                  <c:v>18.063759000000001</c:v>
                </c:pt>
                <c:pt idx="102642">
                  <c:v>18.057276999999999</c:v>
                </c:pt>
                <c:pt idx="102643">
                  <c:v>18.058858000000001</c:v>
                </c:pt>
                <c:pt idx="102644">
                  <c:v>18.060454</c:v>
                </c:pt>
                <c:pt idx="102645">
                  <c:v>18.054791000000002</c:v>
                </c:pt>
                <c:pt idx="102646">
                  <c:v>18.062152000000001</c:v>
                </c:pt>
                <c:pt idx="102647">
                  <c:v>18.071075</c:v>
                </c:pt>
                <c:pt idx="102648">
                  <c:v>18.060054999999998</c:v>
                </c:pt>
                <c:pt idx="102649">
                  <c:v>18.048572</c:v>
                </c:pt>
                <c:pt idx="102650">
                  <c:v>18.062778999999999</c:v>
                </c:pt>
                <c:pt idx="102651">
                  <c:v>18.067822</c:v>
                </c:pt>
                <c:pt idx="102652">
                  <c:v>18.054113999999998</c:v>
                </c:pt>
                <c:pt idx="102653">
                  <c:v>18.059090999999999</c:v>
                </c:pt>
                <c:pt idx="102654">
                  <c:v>18.063680000000002</c:v>
                </c:pt>
                <c:pt idx="102655">
                  <c:v>18.058997999999999</c:v>
                </c:pt>
                <c:pt idx="102656">
                  <c:v>18.067608</c:v>
                </c:pt>
                <c:pt idx="102657">
                  <c:v>18.071819999999999</c:v>
                </c:pt>
                <c:pt idx="102658">
                  <c:v>18.060448999999998</c:v>
                </c:pt>
                <c:pt idx="102659">
                  <c:v>18.060682</c:v>
                </c:pt>
                <c:pt idx="102660">
                  <c:v>18.07368</c:v>
                </c:pt>
                <c:pt idx="102661">
                  <c:v>18.060770000000002</c:v>
                </c:pt>
                <c:pt idx="102662">
                  <c:v>18.048734</c:v>
                </c:pt>
                <c:pt idx="102663">
                  <c:v>18.068069000000001</c:v>
                </c:pt>
                <c:pt idx="102664">
                  <c:v>18.070931000000002</c:v>
                </c:pt>
                <c:pt idx="102665">
                  <c:v>18.061143999999999</c:v>
                </c:pt>
                <c:pt idx="102666">
                  <c:v>18.070152</c:v>
                </c:pt>
                <c:pt idx="102667">
                  <c:v>18.072488</c:v>
                </c:pt>
                <c:pt idx="102668">
                  <c:v>18.064169</c:v>
                </c:pt>
                <c:pt idx="102669">
                  <c:v>18.071031000000001</c:v>
                </c:pt>
                <c:pt idx="102670">
                  <c:v>18.070153000000001</c:v>
                </c:pt>
                <c:pt idx="102671">
                  <c:v>18.050281999999999</c:v>
                </c:pt>
                <c:pt idx="102672">
                  <c:v>18.056638</c:v>
                </c:pt>
                <c:pt idx="102673">
                  <c:v>18.069593999999999</c:v>
                </c:pt>
                <c:pt idx="102674">
                  <c:v>18.057122</c:v>
                </c:pt>
                <c:pt idx="102675">
                  <c:v>18.054632000000002</c:v>
                </c:pt>
                <c:pt idx="102676">
                  <c:v>18.066787000000001</c:v>
                </c:pt>
                <c:pt idx="102677">
                  <c:v>18.069884999999999</c:v>
                </c:pt>
                <c:pt idx="102678">
                  <c:v>18.067288000000001</c:v>
                </c:pt>
                <c:pt idx="102679">
                  <c:v>18.069913</c:v>
                </c:pt>
                <c:pt idx="102680">
                  <c:v>18.066020000000002</c:v>
                </c:pt>
                <c:pt idx="102681">
                  <c:v>18.057285</c:v>
                </c:pt>
                <c:pt idx="102682">
                  <c:v>18.064582999999999</c:v>
                </c:pt>
                <c:pt idx="102683">
                  <c:v>18.061461999999999</c:v>
                </c:pt>
                <c:pt idx="102684">
                  <c:v>18.055474</c:v>
                </c:pt>
                <c:pt idx="102685">
                  <c:v>18.075427000000001</c:v>
                </c:pt>
                <c:pt idx="102686">
                  <c:v>18.078171000000001</c:v>
                </c:pt>
                <c:pt idx="102687">
                  <c:v>18.061769999999999</c:v>
                </c:pt>
                <c:pt idx="102688">
                  <c:v>18.068079000000001</c:v>
                </c:pt>
                <c:pt idx="102689">
                  <c:v>18.076609000000001</c:v>
                </c:pt>
                <c:pt idx="102690">
                  <c:v>18.067665000000002</c:v>
                </c:pt>
                <c:pt idx="102691">
                  <c:v>18.068453999999999</c:v>
                </c:pt>
                <c:pt idx="102692">
                  <c:v>18.076333000000002</c:v>
                </c:pt>
                <c:pt idx="102693">
                  <c:v>18.068064</c:v>
                </c:pt>
                <c:pt idx="102694">
                  <c:v>18.066783000000001</c:v>
                </c:pt>
                <c:pt idx="102695">
                  <c:v>18.076129999999999</c:v>
                </c:pt>
                <c:pt idx="102696">
                  <c:v>18.076205999999999</c:v>
                </c:pt>
                <c:pt idx="102697">
                  <c:v>18.068652</c:v>
                </c:pt>
                <c:pt idx="102698">
                  <c:v>18.064511</c:v>
                </c:pt>
                <c:pt idx="102699">
                  <c:v>18.068304000000001</c:v>
                </c:pt>
                <c:pt idx="102700">
                  <c:v>18.067139999999998</c:v>
                </c:pt>
                <c:pt idx="102701">
                  <c:v>18.068856</c:v>
                </c:pt>
                <c:pt idx="102702">
                  <c:v>18.081037999999999</c:v>
                </c:pt>
                <c:pt idx="102703">
                  <c:v>18.078475000000001</c:v>
                </c:pt>
                <c:pt idx="102704">
                  <c:v>18.066286000000002</c:v>
                </c:pt>
                <c:pt idx="102705">
                  <c:v>18.067620000000002</c:v>
                </c:pt>
                <c:pt idx="102706">
                  <c:v>18.074959</c:v>
                </c:pt>
                <c:pt idx="102707">
                  <c:v>18.072728000000001</c:v>
                </c:pt>
                <c:pt idx="102708">
                  <c:v>18.072243</c:v>
                </c:pt>
                <c:pt idx="102709">
                  <c:v>18.073457999999999</c:v>
                </c:pt>
                <c:pt idx="102710">
                  <c:v>18.062792999999999</c:v>
                </c:pt>
                <c:pt idx="102711">
                  <c:v>18.068788000000001</c:v>
                </c:pt>
                <c:pt idx="102712">
                  <c:v>18.080504999999999</c:v>
                </c:pt>
                <c:pt idx="102713">
                  <c:v>18.068073999999999</c:v>
                </c:pt>
                <c:pt idx="102714">
                  <c:v>18.067556</c:v>
                </c:pt>
                <c:pt idx="102715">
                  <c:v>18.073851000000001</c:v>
                </c:pt>
                <c:pt idx="102716">
                  <c:v>18.064430999999999</c:v>
                </c:pt>
                <c:pt idx="102717">
                  <c:v>18.064641999999999</c:v>
                </c:pt>
                <c:pt idx="102718">
                  <c:v>18.071895000000001</c:v>
                </c:pt>
                <c:pt idx="102719">
                  <c:v>18.068733999999999</c:v>
                </c:pt>
                <c:pt idx="102720">
                  <c:v>18.065434</c:v>
                </c:pt>
                <c:pt idx="102721">
                  <c:v>18.073091000000002</c:v>
                </c:pt>
                <c:pt idx="102722">
                  <c:v>18.077054</c:v>
                </c:pt>
                <c:pt idx="102723">
                  <c:v>18.074394999999999</c:v>
                </c:pt>
                <c:pt idx="102724">
                  <c:v>18.072392000000001</c:v>
                </c:pt>
                <c:pt idx="102725">
                  <c:v>18.071899999999999</c:v>
                </c:pt>
                <c:pt idx="102726">
                  <c:v>18.073370000000001</c:v>
                </c:pt>
                <c:pt idx="102727">
                  <c:v>18.072873000000001</c:v>
                </c:pt>
                <c:pt idx="102728">
                  <c:v>18.072673999999999</c:v>
                </c:pt>
                <c:pt idx="102729">
                  <c:v>18.068534</c:v>
                </c:pt>
                <c:pt idx="102730">
                  <c:v>18.066462999999999</c:v>
                </c:pt>
                <c:pt idx="102731">
                  <c:v>18.076525</c:v>
                </c:pt>
                <c:pt idx="102732">
                  <c:v>18.081455999999999</c:v>
                </c:pt>
                <c:pt idx="102733">
                  <c:v>18.079241</c:v>
                </c:pt>
                <c:pt idx="102734">
                  <c:v>18.078151999999999</c:v>
                </c:pt>
                <c:pt idx="102735">
                  <c:v>18.076218999999998</c:v>
                </c:pt>
                <c:pt idx="102736">
                  <c:v>18.072990000000001</c:v>
                </c:pt>
                <c:pt idx="102737">
                  <c:v>18.072800999999998</c:v>
                </c:pt>
                <c:pt idx="102738">
                  <c:v>18.077178</c:v>
                </c:pt>
                <c:pt idx="102739">
                  <c:v>18.075638999999999</c:v>
                </c:pt>
                <c:pt idx="102740">
                  <c:v>18.072858</c:v>
                </c:pt>
                <c:pt idx="102741">
                  <c:v>18.074128000000002</c:v>
                </c:pt>
                <c:pt idx="102742">
                  <c:v>18.073578999999999</c:v>
                </c:pt>
                <c:pt idx="102743">
                  <c:v>18.079571000000001</c:v>
                </c:pt>
                <c:pt idx="102744">
                  <c:v>18.082433000000002</c:v>
                </c:pt>
                <c:pt idx="102745">
                  <c:v>18.075462000000002</c:v>
                </c:pt>
                <c:pt idx="102746">
                  <c:v>18.076409999999999</c:v>
                </c:pt>
                <c:pt idx="102747">
                  <c:v>18.074480000000001</c:v>
                </c:pt>
                <c:pt idx="102748">
                  <c:v>18.072894000000002</c:v>
                </c:pt>
                <c:pt idx="102749">
                  <c:v>18.078142</c:v>
                </c:pt>
                <c:pt idx="102750">
                  <c:v>18.079004000000001</c:v>
                </c:pt>
                <c:pt idx="102751">
                  <c:v>18.072913</c:v>
                </c:pt>
                <c:pt idx="102752">
                  <c:v>18.072804999999999</c:v>
                </c:pt>
                <c:pt idx="102753">
                  <c:v>18.083742000000001</c:v>
                </c:pt>
                <c:pt idx="102754">
                  <c:v>18.082429000000001</c:v>
                </c:pt>
                <c:pt idx="102755">
                  <c:v>18.076336000000001</c:v>
                </c:pt>
                <c:pt idx="102756">
                  <c:v>18.078790999999999</c:v>
                </c:pt>
                <c:pt idx="102757">
                  <c:v>18.075604999999999</c:v>
                </c:pt>
                <c:pt idx="102758">
                  <c:v>18.072911000000001</c:v>
                </c:pt>
                <c:pt idx="102759">
                  <c:v>18.078054999999999</c:v>
                </c:pt>
                <c:pt idx="102760">
                  <c:v>18.08325</c:v>
                </c:pt>
                <c:pt idx="102761">
                  <c:v>18.078759000000002</c:v>
                </c:pt>
                <c:pt idx="102762">
                  <c:v>18.078164999999998</c:v>
                </c:pt>
                <c:pt idx="102763">
                  <c:v>18.086335999999999</c:v>
                </c:pt>
                <c:pt idx="102764">
                  <c:v>18.083348000000001</c:v>
                </c:pt>
                <c:pt idx="102765">
                  <c:v>18.076174999999999</c:v>
                </c:pt>
                <c:pt idx="102766">
                  <c:v>18.075997999999998</c:v>
                </c:pt>
                <c:pt idx="102767">
                  <c:v>18.079039999999999</c:v>
                </c:pt>
                <c:pt idx="102768">
                  <c:v>18.081261999999999</c:v>
                </c:pt>
                <c:pt idx="102769">
                  <c:v>18.080441</c:v>
                </c:pt>
                <c:pt idx="102770">
                  <c:v>18.080501000000002</c:v>
                </c:pt>
                <c:pt idx="102771">
                  <c:v>18.080504000000001</c:v>
                </c:pt>
                <c:pt idx="102772">
                  <c:v>18.084247999999999</c:v>
                </c:pt>
                <c:pt idx="102773">
                  <c:v>18.085379</c:v>
                </c:pt>
                <c:pt idx="102774">
                  <c:v>18.080570000000002</c:v>
                </c:pt>
                <c:pt idx="102775">
                  <c:v>18.080759</c:v>
                </c:pt>
                <c:pt idx="102776">
                  <c:v>18.082422000000001</c:v>
                </c:pt>
                <c:pt idx="102777">
                  <c:v>18.085664999999999</c:v>
                </c:pt>
                <c:pt idx="102778">
                  <c:v>18.085623999999999</c:v>
                </c:pt>
                <c:pt idx="102779">
                  <c:v>18.079432000000001</c:v>
                </c:pt>
                <c:pt idx="102780">
                  <c:v>18.079131</c:v>
                </c:pt>
                <c:pt idx="102781">
                  <c:v>18.082317</c:v>
                </c:pt>
                <c:pt idx="102782">
                  <c:v>18.083835000000001</c:v>
                </c:pt>
                <c:pt idx="102783">
                  <c:v>18.081448000000002</c:v>
                </c:pt>
                <c:pt idx="102784">
                  <c:v>18.080279999999998</c:v>
                </c:pt>
                <c:pt idx="102785">
                  <c:v>18.083314000000001</c:v>
                </c:pt>
                <c:pt idx="102786">
                  <c:v>18.083808999999999</c:v>
                </c:pt>
                <c:pt idx="102787">
                  <c:v>18.085349000000001</c:v>
                </c:pt>
                <c:pt idx="102788">
                  <c:v>18.085995</c:v>
                </c:pt>
                <c:pt idx="102789">
                  <c:v>18.086354</c:v>
                </c:pt>
                <c:pt idx="102790">
                  <c:v>18.084968</c:v>
                </c:pt>
                <c:pt idx="102791">
                  <c:v>18.082884</c:v>
                </c:pt>
                <c:pt idx="102792">
                  <c:v>18.087745000000002</c:v>
                </c:pt>
                <c:pt idx="102793">
                  <c:v>18.084980000000002</c:v>
                </c:pt>
                <c:pt idx="102794">
                  <c:v>18.084292999999999</c:v>
                </c:pt>
                <c:pt idx="102795">
                  <c:v>18.090806000000001</c:v>
                </c:pt>
                <c:pt idx="102796">
                  <c:v>18.089607999999998</c:v>
                </c:pt>
                <c:pt idx="102797">
                  <c:v>18.092953000000001</c:v>
                </c:pt>
                <c:pt idx="102798">
                  <c:v>18.094581000000002</c:v>
                </c:pt>
                <c:pt idx="102799">
                  <c:v>18.090496000000002</c:v>
                </c:pt>
                <c:pt idx="102800">
                  <c:v>18.092749999999999</c:v>
                </c:pt>
                <c:pt idx="102801">
                  <c:v>18.092931</c:v>
                </c:pt>
                <c:pt idx="102802">
                  <c:v>18.084921999999999</c:v>
                </c:pt>
                <c:pt idx="102803">
                  <c:v>18.083919999999999</c:v>
                </c:pt>
                <c:pt idx="102804">
                  <c:v>18.093346</c:v>
                </c:pt>
                <c:pt idx="102805">
                  <c:v>18.085348</c:v>
                </c:pt>
                <c:pt idx="102806">
                  <c:v>18.07827</c:v>
                </c:pt>
                <c:pt idx="102807">
                  <c:v>18.089714000000001</c:v>
                </c:pt>
                <c:pt idx="102808">
                  <c:v>18.086675</c:v>
                </c:pt>
                <c:pt idx="102809">
                  <c:v>18.084554000000001</c:v>
                </c:pt>
                <c:pt idx="102810">
                  <c:v>18.096423999999999</c:v>
                </c:pt>
                <c:pt idx="102811">
                  <c:v>18.094628</c:v>
                </c:pt>
                <c:pt idx="102812">
                  <c:v>18.083349999999999</c:v>
                </c:pt>
                <c:pt idx="102813">
                  <c:v>18.087555999999999</c:v>
                </c:pt>
                <c:pt idx="102814">
                  <c:v>18.094605000000001</c:v>
                </c:pt>
                <c:pt idx="102815">
                  <c:v>18.082833000000001</c:v>
                </c:pt>
                <c:pt idx="102816">
                  <c:v>18.081512</c:v>
                </c:pt>
                <c:pt idx="102817">
                  <c:v>18.088584000000001</c:v>
                </c:pt>
                <c:pt idx="102818">
                  <c:v>18.083043</c:v>
                </c:pt>
                <c:pt idx="102819">
                  <c:v>18.086435999999999</c:v>
                </c:pt>
                <c:pt idx="102820">
                  <c:v>18.091255</c:v>
                </c:pt>
                <c:pt idx="102821">
                  <c:v>18.088374999999999</c:v>
                </c:pt>
                <c:pt idx="102822">
                  <c:v>18.090040999999999</c:v>
                </c:pt>
                <c:pt idx="102823">
                  <c:v>18.090205999999998</c:v>
                </c:pt>
                <c:pt idx="102824">
                  <c:v>18.085623999999999</c:v>
                </c:pt>
                <c:pt idx="102825">
                  <c:v>18.083456000000002</c:v>
                </c:pt>
                <c:pt idx="102826">
                  <c:v>18.087092999999999</c:v>
                </c:pt>
                <c:pt idx="102827">
                  <c:v>18.085947000000001</c:v>
                </c:pt>
                <c:pt idx="102828">
                  <c:v>18.083252000000002</c:v>
                </c:pt>
                <c:pt idx="102829">
                  <c:v>18.086639000000002</c:v>
                </c:pt>
                <c:pt idx="102830">
                  <c:v>18.090250999999999</c:v>
                </c:pt>
                <c:pt idx="102831">
                  <c:v>18.098648000000001</c:v>
                </c:pt>
                <c:pt idx="102832">
                  <c:v>18.099264999999999</c:v>
                </c:pt>
                <c:pt idx="102833">
                  <c:v>18.090957</c:v>
                </c:pt>
                <c:pt idx="102834">
                  <c:v>18.088311999999998</c:v>
                </c:pt>
                <c:pt idx="102835">
                  <c:v>18.092286000000001</c:v>
                </c:pt>
                <c:pt idx="102836">
                  <c:v>18.105622</c:v>
                </c:pt>
                <c:pt idx="102837">
                  <c:v>18.10369</c:v>
                </c:pt>
                <c:pt idx="102838">
                  <c:v>18.086646999999999</c:v>
                </c:pt>
                <c:pt idx="102839">
                  <c:v>18.092106000000001</c:v>
                </c:pt>
                <c:pt idx="102840">
                  <c:v>18.104966000000001</c:v>
                </c:pt>
                <c:pt idx="102841">
                  <c:v>18.090858999999998</c:v>
                </c:pt>
                <c:pt idx="102842">
                  <c:v>18.081216000000001</c:v>
                </c:pt>
                <c:pt idx="102843">
                  <c:v>18.093993000000001</c:v>
                </c:pt>
                <c:pt idx="102844">
                  <c:v>18.089390999999999</c:v>
                </c:pt>
                <c:pt idx="102845">
                  <c:v>18.078271999999998</c:v>
                </c:pt>
                <c:pt idx="102846">
                  <c:v>18.091194000000002</c:v>
                </c:pt>
                <c:pt idx="102847">
                  <c:v>18.098231999999999</c:v>
                </c:pt>
                <c:pt idx="102848">
                  <c:v>18.092317000000001</c:v>
                </c:pt>
                <c:pt idx="102849">
                  <c:v>18.091570000000001</c:v>
                </c:pt>
                <c:pt idx="102850">
                  <c:v>18.090253000000001</c:v>
                </c:pt>
                <c:pt idx="102851">
                  <c:v>18.08832</c:v>
                </c:pt>
                <c:pt idx="102852">
                  <c:v>18.097617</c:v>
                </c:pt>
                <c:pt idx="102853">
                  <c:v>18.105326999999999</c:v>
                </c:pt>
                <c:pt idx="102854">
                  <c:v>18.093743</c:v>
                </c:pt>
                <c:pt idx="102855">
                  <c:v>18.092661</c:v>
                </c:pt>
                <c:pt idx="102856">
                  <c:v>18.106507000000001</c:v>
                </c:pt>
                <c:pt idx="102857">
                  <c:v>18.101517999999999</c:v>
                </c:pt>
                <c:pt idx="102858">
                  <c:v>18.097425999999999</c:v>
                </c:pt>
                <c:pt idx="102859">
                  <c:v>18.107824000000001</c:v>
                </c:pt>
                <c:pt idx="102860">
                  <c:v>18.104651</c:v>
                </c:pt>
                <c:pt idx="102861">
                  <c:v>18.089756000000001</c:v>
                </c:pt>
                <c:pt idx="102862">
                  <c:v>18.093318</c:v>
                </c:pt>
                <c:pt idx="102863">
                  <c:v>18.099544999999999</c:v>
                </c:pt>
                <c:pt idx="102864">
                  <c:v>18.088460999999999</c:v>
                </c:pt>
                <c:pt idx="102865">
                  <c:v>18.093775999999998</c:v>
                </c:pt>
                <c:pt idx="102866">
                  <c:v>18.103128000000002</c:v>
                </c:pt>
                <c:pt idx="102867">
                  <c:v>18.090952000000001</c:v>
                </c:pt>
                <c:pt idx="102868">
                  <c:v>18.093384</c:v>
                </c:pt>
                <c:pt idx="102869">
                  <c:v>18.109012</c:v>
                </c:pt>
                <c:pt idx="102870">
                  <c:v>18.104012999999998</c:v>
                </c:pt>
                <c:pt idx="102871">
                  <c:v>18.093613000000001</c:v>
                </c:pt>
                <c:pt idx="102872">
                  <c:v>18.100867999999998</c:v>
                </c:pt>
                <c:pt idx="102873">
                  <c:v>18.100358</c:v>
                </c:pt>
                <c:pt idx="102874">
                  <c:v>18.094262000000001</c:v>
                </c:pt>
                <c:pt idx="102875">
                  <c:v>18.103092</c:v>
                </c:pt>
                <c:pt idx="102876">
                  <c:v>18.099316999999999</c:v>
                </c:pt>
                <c:pt idx="102877">
                  <c:v>18.093890999999999</c:v>
                </c:pt>
                <c:pt idx="102878">
                  <c:v>18.101257</c:v>
                </c:pt>
                <c:pt idx="102879">
                  <c:v>18.093624999999999</c:v>
                </c:pt>
                <c:pt idx="102880">
                  <c:v>18.087975</c:v>
                </c:pt>
                <c:pt idx="102881">
                  <c:v>18.100628</c:v>
                </c:pt>
                <c:pt idx="102882">
                  <c:v>18.106483999999998</c:v>
                </c:pt>
                <c:pt idx="102883">
                  <c:v>18.098945000000001</c:v>
                </c:pt>
                <c:pt idx="102884">
                  <c:v>18.099565999999999</c:v>
                </c:pt>
                <c:pt idx="102885">
                  <c:v>18.104785</c:v>
                </c:pt>
                <c:pt idx="102886">
                  <c:v>18.097653999999999</c:v>
                </c:pt>
                <c:pt idx="102887">
                  <c:v>18.098438999999999</c:v>
                </c:pt>
                <c:pt idx="102888">
                  <c:v>18.102159</c:v>
                </c:pt>
                <c:pt idx="102889">
                  <c:v>18.094325999999999</c:v>
                </c:pt>
                <c:pt idx="102890">
                  <c:v>18.092611999999999</c:v>
                </c:pt>
                <c:pt idx="102891">
                  <c:v>18.099951999999998</c:v>
                </c:pt>
                <c:pt idx="102892">
                  <c:v>18.103003000000001</c:v>
                </c:pt>
                <c:pt idx="102893">
                  <c:v>18.096122999999999</c:v>
                </c:pt>
                <c:pt idx="102894">
                  <c:v>18.102478000000001</c:v>
                </c:pt>
                <c:pt idx="102895">
                  <c:v>18.111474000000001</c:v>
                </c:pt>
                <c:pt idx="102896">
                  <c:v>18.103445000000001</c:v>
                </c:pt>
                <c:pt idx="102897">
                  <c:v>18.107500999999999</c:v>
                </c:pt>
                <c:pt idx="102898">
                  <c:v>18.114159999999998</c:v>
                </c:pt>
                <c:pt idx="102899">
                  <c:v>18.103860999999998</c:v>
                </c:pt>
                <c:pt idx="102900">
                  <c:v>18.098306999999998</c:v>
                </c:pt>
                <c:pt idx="102901">
                  <c:v>18.103864999999999</c:v>
                </c:pt>
                <c:pt idx="102902">
                  <c:v>18.100344</c:v>
                </c:pt>
                <c:pt idx="102903">
                  <c:v>18.093377</c:v>
                </c:pt>
                <c:pt idx="102904">
                  <c:v>18.104020999999999</c:v>
                </c:pt>
                <c:pt idx="102905">
                  <c:v>18.107109000000001</c:v>
                </c:pt>
                <c:pt idx="102906">
                  <c:v>18.094795999999999</c:v>
                </c:pt>
                <c:pt idx="102907">
                  <c:v>18.103337</c:v>
                </c:pt>
                <c:pt idx="102908">
                  <c:v>18.112342999999999</c:v>
                </c:pt>
                <c:pt idx="102909">
                  <c:v>18.102589999999999</c:v>
                </c:pt>
                <c:pt idx="102910">
                  <c:v>18.098386000000001</c:v>
                </c:pt>
                <c:pt idx="102911">
                  <c:v>18.102869999999999</c:v>
                </c:pt>
                <c:pt idx="102912">
                  <c:v>18.100477000000001</c:v>
                </c:pt>
                <c:pt idx="102913">
                  <c:v>18.102042000000001</c:v>
                </c:pt>
                <c:pt idx="102914">
                  <c:v>18.107983999999998</c:v>
                </c:pt>
                <c:pt idx="102915">
                  <c:v>18.099691</c:v>
                </c:pt>
                <c:pt idx="102916">
                  <c:v>18.102716000000001</c:v>
                </c:pt>
                <c:pt idx="102917">
                  <c:v>18.115621000000001</c:v>
                </c:pt>
                <c:pt idx="102918">
                  <c:v>18.107284</c:v>
                </c:pt>
                <c:pt idx="102919">
                  <c:v>18.101523</c:v>
                </c:pt>
                <c:pt idx="102920">
                  <c:v>18.111173999999998</c:v>
                </c:pt>
                <c:pt idx="102921">
                  <c:v>18.113278999999999</c:v>
                </c:pt>
                <c:pt idx="102922">
                  <c:v>18.109193999999999</c:v>
                </c:pt>
                <c:pt idx="102923">
                  <c:v>18.114034</c:v>
                </c:pt>
                <c:pt idx="102924">
                  <c:v>18.110848000000001</c:v>
                </c:pt>
                <c:pt idx="102925">
                  <c:v>18.0945</c:v>
                </c:pt>
                <c:pt idx="102926">
                  <c:v>18.102595000000001</c:v>
                </c:pt>
                <c:pt idx="102927">
                  <c:v>18.109950999999999</c:v>
                </c:pt>
                <c:pt idx="102928">
                  <c:v>18.099212999999999</c:v>
                </c:pt>
                <c:pt idx="102929">
                  <c:v>18.105036999999999</c:v>
                </c:pt>
                <c:pt idx="102930">
                  <c:v>18.110465000000001</c:v>
                </c:pt>
                <c:pt idx="102931">
                  <c:v>18.105719000000001</c:v>
                </c:pt>
                <c:pt idx="102932">
                  <c:v>18.103349000000001</c:v>
                </c:pt>
                <c:pt idx="102933">
                  <c:v>18.102938000000002</c:v>
                </c:pt>
                <c:pt idx="102934">
                  <c:v>18.103259000000001</c:v>
                </c:pt>
                <c:pt idx="102935">
                  <c:v>18.106012</c:v>
                </c:pt>
                <c:pt idx="102936">
                  <c:v>18.117749</c:v>
                </c:pt>
                <c:pt idx="102937">
                  <c:v>18.115449999999999</c:v>
                </c:pt>
                <c:pt idx="102938">
                  <c:v>18.106870000000001</c:v>
                </c:pt>
                <c:pt idx="102939">
                  <c:v>18.111771000000001</c:v>
                </c:pt>
                <c:pt idx="102940">
                  <c:v>18.111923999999998</c:v>
                </c:pt>
                <c:pt idx="102941">
                  <c:v>18.111073999999999</c:v>
                </c:pt>
                <c:pt idx="102942">
                  <c:v>18.111564000000001</c:v>
                </c:pt>
                <c:pt idx="102943">
                  <c:v>18.107593999999999</c:v>
                </c:pt>
                <c:pt idx="102944">
                  <c:v>18.106190000000002</c:v>
                </c:pt>
                <c:pt idx="102945">
                  <c:v>18.117944999999999</c:v>
                </c:pt>
                <c:pt idx="102946">
                  <c:v>18.125015999999999</c:v>
                </c:pt>
                <c:pt idx="102947">
                  <c:v>18.112466999999999</c:v>
                </c:pt>
                <c:pt idx="102948">
                  <c:v>18.110862000000001</c:v>
                </c:pt>
                <c:pt idx="102949">
                  <c:v>18.114411</c:v>
                </c:pt>
                <c:pt idx="102950">
                  <c:v>18.104413000000001</c:v>
                </c:pt>
                <c:pt idx="102951">
                  <c:v>18.101626</c:v>
                </c:pt>
                <c:pt idx="102952">
                  <c:v>18.110351999999999</c:v>
                </c:pt>
                <c:pt idx="102953">
                  <c:v>18.115269999999999</c:v>
                </c:pt>
                <c:pt idx="102954">
                  <c:v>18.114440999999999</c:v>
                </c:pt>
                <c:pt idx="102955">
                  <c:v>18.115711000000001</c:v>
                </c:pt>
                <c:pt idx="102956">
                  <c:v>18.116707999999999</c:v>
                </c:pt>
                <c:pt idx="102957">
                  <c:v>18.119783000000002</c:v>
                </c:pt>
                <c:pt idx="102958">
                  <c:v>18.122394</c:v>
                </c:pt>
                <c:pt idx="102959">
                  <c:v>18.110700999999999</c:v>
                </c:pt>
                <c:pt idx="102960">
                  <c:v>18.100580000000001</c:v>
                </c:pt>
                <c:pt idx="102961">
                  <c:v>18.109173999999999</c:v>
                </c:pt>
                <c:pt idx="102962">
                  <c:v>18.115666999999998</c:v>
                </c:pt>
                <c:pt idx="102963">
                  <c:v>18.108191000000001</c:v>
                </c:pt>
                <c:pt idx="102964">
                  <c:v>18.109542000000001</c:v>
                </c:pt>
                <c:pt idx="102965">
                  <c:v>18.122451999999999</c:v>
                </c:pt>
                <c:pt idx="102966">
                  <c:v>18.117889000000002</c:v>
                </c:pt>
                <c:pt idx="102967">
                  <c:v>18.109400000000001</c:v>
                </c:pt>
                <c:pt idx="102968">
                  <c:v>18.116782000000001</c:v>
                </c:pt>
                <c:pt idx="102969">
                  <c:v>18.114856</c:v>
                </c:pt>
                <c:pt idx="102970">
                  <c:v>18.109891999999999</c:v>
                </c:pt>
                <c:pt idx="102971">
                  <c:v>18.115832999999999</c:v>
                </c:pt>
                <c:pt idx="102972">
                  <c:v>18.111499999999999</c:v>
                </c:pt>
                <c:pt idx="102973">
                  <c:v>18.104341999999999</c:v>
                </c:pt>
                <c:pt idx="102974">
                  <c:v>18.114156000000001</c:v>
                </c:pt>
                <c:pt idx="102975">
                  <c:v>18.119941000000001</c:v>
                </c:pt>
                <c:pt idx="102976">
                  <c:v>18.108609000000001</c:v>
                </c:pt>
                <c:pt idx="102977">
                  <c:v>18.108211000000001</c:v>
                </c:pt>
                <c:pt idx="102978">
                  <c:v>18.116819</c:v>
                </c:pt>
                <c:pt idx="102979">
                  <c:v>18.112573000000001</c:v>
                </c:pt>
                <c:pt idx="102980">
                  <c:v>18.110313999999999</c:v>
                </c:pt>
                <c:pt idx="102981">
                  <c:v>18.116969000000001</c:v>
                </c:pt>
                <c:pt idx="102982">
                  <c:v>18.120816999999999</c:v>
                </c:pt>
                <c:pt idx="102983">
                  <c:v>18.122723000000001</c:v>
                </c:pt>
                <c:pt idx="102984">
                  <c:v>18.126169999999998</c:v>
                </c:pt>
                <c:pt idx="102985">
                  <c:v>18.118718999999999</c:v>
                </c:pt>
                <c:pt idx="102986">
                  <c:v>18.103489</c:v>
                </c:pt>
                <c:pt idx="102987">
                  <c:v>18.113309999999998</c:v>
                </c:pt>
                <c:pt idx="102988">
                  <c:v>18.127780000000001</c:v>
                </c:pt>
                <c:pt idx="102989">
                  <c:v>18.119532</c:v>
                </c:pt>
                <c:pt idx="102990">
                  <c:v>18.115767999999999</c:v>
                </c:pt>
                <c:pt idx="102991">
                  <c:v>18.120439999999999</c:v>
                </c:pt>
                <c:pt idx="102992">
                  <c:v>18.118973</c:v>
                </c:pt>
                <c:pt idx="102993">
                  <c:v>18.114355</c:v>
                </c:pt>
                <c:pt idx="102994">
                  <c:v>18.115993</c:v>
                </c:pt>
                <c:pt idx="102995">
                  <c:v>18.114505000000001</c:v>
                </c:pt>
                <c:pt idx="102996">
                  <c:v>18.109442000000001</c:v>
                </c:pt>
                <c:pt idx="102997">
                  <c:v>18.116461000000001</c:v>
                </c:pt>
                <c:pt idx="102998">
                  <c:v>18.119990000000001</c:v>
                </c:pt>
                <c:pt idx="102999">
                  <c:v>18.116534000000001</c:v>
                </c:pt>
                <c:pt idx="103000">
                  <c:v>18.118435000000002</c:v>
                </c:pt>
                <c:pt idx="103001">
                  <c:v>18.114992999999998</c:v>
                </c:pt>
                <c:pt idx="103002">
                  <c:v>18.111187999999999</c:v>
                </c:pt>
                <c:pt idx="103003">
                  <c:v>18.122844000000001</c:v>
                </c:pt>
                <c:pt idx="103004">
                  <c:v>18.130528000000002</c:v>
                </c:pt>
                <c:pt idx="103005">
                  <c:v>18.119409999999998</c:v>
                </c:pt>
                <c:pt idx="103006">
                  <c:v>18.121775</c:v>
                </c:pt>
                <c:pt idx="103007">
                  <c:v>18.134179</c:v>
                </c:pt>
                <c:pt idx="103008">
                  <c:v>18.126802999999999</c:v>
                </c:pt>
                <c:pt idx="103009">
                  <c:v>18.120674999999999</c:v>
                </c:pt>
                <c:pt idx="103010">
                  <c:v>18.121493000000001</c:v>
                </c:pt>
                <c:pt idx="103011">
                  <c:v>18.117713999999999</c:v>
                </c:pt>
                <c:pt idx="103012">
                  <c:v>18.117819999999998</c:v>
                </c:pt>
                <c:pt idx="103013">
                  <c:v>18.118669000000001</c:v>
                </c:pt>
                <c:pt idx="103014">
                  <c:v>18.119392000000001</c:v>
                </c:pt>
                <c:pt idx="103015">
                  <c:v>18.121317999999999</c:v>
                </c:pt>
                <c:pt idx="103016">
                  <c:v>18.123881999999998</c:v>
                </c:pt>
                <c:pt idx="103017">
                  <c:v>18.127870000000001</c:v>
                </c:pt>
                <c:pt idx="103018">
                  <c:v>18.127844</c:v>
                </c:pt>
                <c:pt idx="103019">
                  <c:v>18.128526000000001</c:v>
                </c:pt>
                <c:pt idx="103020">
                  <c:v>18.126885000000001</c:v>
                </c:pt>
                <c:pt idx="103021">
                  <c:v>18.121022</c:v>
                </c:pt>
                <c:pt idx="103022">
                  <c:v>18.121959</c:v>
                </c:pt>
                <c:pt idx="103023">
                  <c:v>18.125765000000001</c:v>
                </c:pt>
                <c:pt idx="103024">
                  <c:v>18.120785999999999</c:v>
                </c:pt>
                <c:pt idx="103025">
                  <c:v>18.114412000000002</c:v>
                </c:pt>
                <c:pt idx="103026">
                  <c:v>18.122465999999999</c:v>
                </c:pt>
                <c:pt idx="103027">
                  <c:v>18.130064999999998</c:v>
                </c:pt>
                <c:pt idx="103028">
                  <c:v>18.124407000000001</c:v>
                </c:pt>
                <c:pt idx="103029">
                  <c:v>18.124354</c:v>
                </c:pt>
                <c:pt idx="103030">
                  <c:v>18.121274</c:v>
                </c:pt>
                <c:pt idx="103031">
                  <c:v>18.111388999999999</c:v>
                </c:pt>
                <c:pt idx="103032">
                  <c:v>18.117083000000001</c:v>
                </c:pt>
                <c:pt idx="103033">
                  <c:v>18.128717000000002</c:v>
                </c:pt>
                <c:pt idx="103034">
                  <c:v>18.130026000000001</c:v>
                </c:pt>
                <c:pt idx="103035">
                  <c:v>18.127673000000001</c:v>
                </c:pt>
                <c:pt idx="103036">
                  <c:v>18.129435000000001</c:v>
                </c:pt>
                <c:pt idx="103037">
                  <c:v>18.128173</c:v>
                </c:pt>
                <c:pt idx="103038">
                  <c:v>18.126629000000001</c:v>
                </c:pt>
                <c:pt idx="103039">
                  <c:v>18.128851999999998</c:v>
                </c:pt>
                <c:pt idx="103040">
                  <c:v>18.127846999999999</c:v>
                </c:pt>
                <c:pt idx="103041">
                  <c:v>18.128350999999999</c:v>
                </c:pt>
                <c:pt idx="103042">
                  <c:v>18.130445999999999</c:v>
                </c:pt>
                <c:pt idx="103043">
                  <c:v>18.128371000000001</c:v>
                </c:pt>
                <c:pt idx="103044">
                  <c:v>18.125091000000001</c:v>
                </c:pt>
                <c:pt idx="103045">
                  <c:v>18.127413000000001</c:v>
                </c:pt>
                <c:pt idx="103046">
                  <c:v>18.128457000000001</c:v>
                </c:pt>
                <c:pt idx="103047">
                  <c:v>18.120532000000001</c:v>
                </c:pt>
                <c:pt idx="103048">
                  <c:v>18.123588000000002</c:v>
                </c:pt>
                <c:pt idx="103049">
                  <c:v>18.133600999999999</c:v>
                </c:pt>
                <c:pt idx="103050">
                  <c:v>18.12856</c:v>
                </c:pt>
                <c:pt idx="103051">
                  <c:v>18.126139999999999</c:v>
                </c:pt>
                <c:pt idx="103052">
                  <c:v>18.136599</c:v>
                </c:pt>
                <c:pt idx="103053">
                  <c:v>18.137841999999999</c:v>
                </c:pt>
                <c:pt idx="103054">
                  <c:v>18.124409</c:v>
                </c:pt>
                <c:pt idx="103055">
                  <c:v>18.120847000000001</c:v>
                </c:pt>
                <c:pt idx="103056">
                  <c:v>18.123436000000002</c:v>
                </c:pt>
                <c:pt idx="103057">
                  <c:v>18.121870000000001</c:v>
                </c:pt>
                <c:pt idx="103058">
                  <c:v>18.129280999999999</c:v>
                </c:pt>
                <c:pt idx="103059">
                  <c:v>18.126549000000001</c:v>
                </c:pt>
                <c:pt idx="103060">
                  <c:v>18.120591000000001</c:v>
                </c:pt>
                <c:pt idx="103061">
                  <c:v>18.13025</c:v>
                </c:pt>
                <c:pt idx="103062">
                  <c:v>18.133236</c:v>
                </c:pt>
                <c:pt idx="103063">
                  <c:v>18.126805999999998</c:v>
                </c:pt>
                <c:pt idx="103064">
                  <c:v>18.124293999999999</c:v>
                </c:pt>
                <c:pt idx="103065">
                  <c:v>18.127254000000001</c:v>
                </c:pt>
                <c:pt idx="103066">
                  <c:v>18.127133000000001</c:v>
                </c:pt>
                <c:pt idx="103067">
                  <c:v>18.127251000000001</c:v>
                </c:pt>
                <c:pt idx="103068">
                  <c:v>18.139043000000001</c:v>
                </c:pt>
                <c:pt idx="103069">
                  <c:v>18.143294000000001</c:v>
                </c:pt>
                <c:pt idx="103070">
                  <c:v>18.138983</c:v>
                </c:pt>
                <c:pt idx="103071">
                  <c:v>18.13767</c:v>
                </c:pt>
                <c:pt idx="103072">
                  <c:v>18.128056999999998</c:v>
                </c:pt>
                <c:pt idx="103073">
                  <c:v>18.127953000000002</c:v>
                </c:pt>
                <c:pt idx="103074">
                  <c:v>18.136901000000002</c:v>
                </c:pt>
                <c:pt idx="103075">
                  <c:v>18.134809000000001</c:v>
                </c:pt>
                <c:pt idx="103076">
                  <c:v>18.129042999999999</c:v>
                </c:pt>
                <c:pt idx="103077">
                  <c:v>18.135988999999999</c:v>
                </c:pt>
                <c:pt idx="103078">
                  <c:v>18.137466</c:v>
                </c:pt>
                <c:pt idx="103079">
                  <c:v>18.127137999999999</c:v>
                </c:pt>
                <c:pt idx="103080">
                  <c:v>18.133852000000001</c:v>
                </c:pt>
                <c:pt idx="103081">
                  <c:v>18.140461999999999</c:v>
                </c:pt>
                <c:pt idx="103082">
                  <c:v>18.132380000000001</c:v>
                </c:pt>
                <c:pt idx="103083">
                  <c:v>18.134729</c:v>
                </c:pt>
                <c:pt idx="103084">
                  <c:v>18.141354</c:v>
                </c:pt>
                <c:pt idx="103085">
                  <c:v>18.136158000000002</c:v>
                </c:pt>
                <c:pt idx="103086">
                  <c:v>18.135987</c:v>
                </c:pt>
                <c:pt idx="103087">
                  <c:v>18.141473000000001</c:v>
                </c:pt>
                <c:pt idx="103088">
                  <c:v>18.131332</c:v>
                </c:pt>
                <c:pt idx="103089">
                  <c:v>18.127367</c:v>
                </c:pt>
                <c:pt idx="103090">
                  <c:v>18.135603</c:v>
                </c:pt>
                <c:pt idx="103091">
                  <c:v>18.129932</c:v>
                </c:pt>
                <c:pt idx="103092">
                  <c:v>18.135159999999999</c:v>
                </c:pt>
                <c:pt idx="103093">
                  <c:v>18.150501999999999</c:v>
                </c:pt>
                <c:pt idx="103094">
                  <c:v>18.144217000000001</c:v>
                </c:pt>
                <c:pt idx="103095">
                  <c:v>18.130623</c:v>
                </c:pt>
                <c:pt idx="103096">
                  <c:v>18.13101</c:v>
                </c:pt>
                <c:pt idx="103097">
                  <c:v>18.133996</c:v>
                </c:pt>
                <c:pt idx="103098">
                  <c:v>18.123436000000002</c:v>
                </c:pt>
                <c:pt idx="103099">
                  <c:v>18.130284</c:v>
                </c:pt>
                <c:pt idx="103100">
                  <c:v>18.144642999999999</c:v>
                </c:pt>
                <c:pt idx="103101">
                  <c:v>18.129608000000001</c:v>
                </c:pt>
                <c:pt idx="103102">
                  <c:v>18.126742</c:v>
                </c:pt>
                <c:pt idx="103103">
                  <c:v>18.144030999999998</c:v>
                </c:pt>
                <c:pt idx="103104">
                  <c:v>18.139357</c:v>
                </c:pt>
                <c:pt idx="103105">
                  <c:v>18.131036000000002</c:v>
                </c:pt>
                <c:pt idx="103106">
                  <c:v>18.138249999999999</c:v>
                </c:pt>
                <c:pt idx="103107">
                  <c:v>18.135746000000001</c:v>
                </c:pt>
                <c:pt idx="103108">
                  <c:v>18.127662000000001</c:v>
                </c:pt>
                <c:pt idx="103109">
                  <c:v>18.13833</c:v>
                </c:pt>
                <c:pt idx="103110">
                  <c:v>18.139568000000001</c:v>
                </c:pt>
                <c:pt idx="103111">
                  <c:v>18.126927999999999</c:v>
                </c:pt>
                <c:pt idx="103112">
                  <c:v>18.132353999999999</c:v>
                </c:pt>
                <c:pt idx="103113">
                  <c:v>18.142990999999999</c:v>
                </c:pt>
                <c:pt idx="103114">
                  <c:v>18.139863999999999</c:v>
                </c:pt>
                <c:pt idx="103115">
                  <c:v>18.134826</c:v>
                </c:pt>
                <c:pt idx="103116">
                  <c:v>18.139042</c:v>
                </c:pt>
                <c:pt idx="103117">
                  <c:v>18.137293</c:v>
                </c:pt>
                <c:pt idx="103118">
                  <c:v>18.132013000000001</c:v>
                </c:pt>
                <c:pt idx="103119">
                  <c:v>18.142164000000001</c:v>
                </c:pt>
                <c:pt idx="103120">
                  <c:v>18.142358999999999</c:v>
                </c:pt>
                <c:pt idx="103121">
                  <c:v>18.133116000000001</c:v>
                </c:pt>
                <c:pt idx="103122">
                  <c:v>18.139189999999999</c:v>
                </c:pt>
                <c:pt idx="103123">
                  <c:v>18.139187</c:v>
                </c:pt>
                <c:pt idx="103124">
                  <c:v>18.13214</c:v>
                </c:pt>
                <c:pt idx="103125">
                  <c:v>18.132977</c:v>
                </c:pt>
                <c:pt idx="103126">
                  <c:v>18.138674000000002</c:v>
                </c:pt>
                <c:pt idx="103127">
                  <c:v>18.144780999999998</c:v>
                </c:pt>
                <c:pt idx="103128">
                  <c:v>18.147352999999999</c:v>
                </c:pt>
                <c:pt idx="103129">
                  <c:v>18.149919000000001</c:v>
                </c:pt>
                <c:pt idx="103130">
                  <c:v>18.152661999999999</c:v>
                </c:pt>
                <c:pt idx="103131">
                  <c:v>18.156586999999998</c:v>
                </c:pt>
                <c:pt idx="103132">
                  <c:v>18.15663</c:v>
                </c:pt>
                <c:pt idx="103133">
                  <c:v>18.147010999999999</c:v>
                </c:pt>
                <c:pt idx="103134">
                  <c:v>18.13655</c:v>
                </c:pt>
                <c:pt idx="103135">
                  <c:v>18.135864999999999</c:v>
                </c:pt>
                <c:pt idx="103136">
                  <c:v>18.14096</c:v>
                </c:pt>
                <c:pt idx="103137">
                  <c:v>18.139068000000002</c:v>
                </c:pt>
                <c:pt idx="103138">
                  <c:v>18.135503</c:v>
                </c:pt>
                <c:pt idx="103139">
                  <c:v>18.130755000000001</c:v>
                </c:pt>
                <c:pt idx="103140">
                  <c:v>18.128661000000001</c:v>
                </c:pt>
                <c:pt idx="103141">
                  <c:v>18.143982999999999</c:v>
                </c:pt>
                <c:pt idx="103142">
                  <c:v>18.151354999999999</c:v>
                </c:pt>
                <c:pt idx="103143">
                  <c:v>18.144293999999999</c:v>
                </c:pt>
                <c:pt idx="103144">
                  <c:v>18.143640999999999</c:v>
                </c:pt>
                <c:pt idx="103145">
                  <c:v>18.140027</c:v>
                </c:pt>
                <c:pt idx="103146">
                  <c:v>18.136229</c:v>
                </c:pt>
                <c:pt idx="103147">
                  <c:v>18.144214999999999</c:v>
                </c:pt>
                <c:pt idx="103148">
                  <c:v>18.151961</c:v>
                </c:pt>
                <c:pt idx="103149">
                  <c:v>18.143545</c:v>
                </c:pt>
                <c:pt idx="103150">
                  <c:v>18.139479999999999</c:v>
                </c:pt>
                <c:pt idx="103151">
                  <c:v>18.148160000000001</c:v>
                </c:pt>
                <c:pt idx="103152">
                  <c:v>18.147693</c:v>
                </c:pt>
                <c:pt idx="103153">
                  <c:v>18.151064999999999</c:v>
                </c:pt>
                <c:pt idx="103154">
                  <c:v>18.154622</c:v>
                </c:pt>
                <c:pt idx="103155">
                  <c:v>18.146301999999999</c:v>
                </c:pt>
                <c:pt idx="103156">
                  <c:v>18.145313999999999</c:v>
                </c:pt>
                <c:pt idx="103157">
                  <c:v>18.143545</c:v>
                </c:pt>
                <c:pt idx="103158">
                  <c:v>18.135372</c:v>
                </c:pt>
                <c:pt idx="103159">
                  <c:v>18.138608000000001</c:v>
                </c:pt>
                <c:pt idx="103160">
                  <c:v>18.146343999999999</c:v>
                </c:pt>
                <c:pt idx="103161">
                  <c:v>18.13965</c:v>
                </c:pt>
                <c:pt idx="103162">
                  <c:v>18.132960000000001</c:v>
                </c:pt>
                <c:pt idx="103163">
                  <c:v>18.149526000000002</c:v>
                </c:pt>
                <c:pt idx="103164">
                  <c:v>18.156085999999998</c:v>
                </c:pt>
                <c:pt idx="103165">
                  <c:v>18.142719</c:v>
                </c:pt>
                <c:pt idx="103166">
                  <c:v>18.145579999999999</c:v>
                </c:pt>
                <c:pt idx="103167">
                  <c:v>18.154122999999998</c:v>
                </c:pt>
                <c:pt idx="103168">
                  <c:v>18.153269999999999</c:v>
                </c:pt>
                <c:pt idx="103169">
                  <c:v>18.156599</c:v>
                </c:pt>
                <c:pt idx="103170">
                  <c:v>18.154302999999999</c:v>
                </c:pt>
                <c:pt idx="103171">
                  <c:v>18.139526</c:v>
                </c:pt>
                <c:pt idx="103172">
                  <c:v>18.142467</c:v>
                </c:pt>
                <c:pt idx="103173">
                  <c:v>18.157394</c:v>
                </c:pt>
                <c:pt idx="103174">
                  <c:v>18.147496</c:v>
                </c:pt>
                <c:pt idx="103175">
                  <c:v>18.141590999999998</c:v>
                </c:pt>
                <c:pt idx="103176">
                  <c:v>18.154153999999998</c:v>
                </c:pt>
                <c:pt idx="103177">
                  <c:v>18.149467999999999</c:v>
                </c:pt>
                <c:pt idx="103178">
                  <c:v>18.141113000000001</c:v>
                </c:pt>
                <c:pt idx="103179">
                  <c:v>18.149387000000001</c:v>
                </c:pt>
                <c:pt idx="103180">
                  <c:v>18.152906999999999</c:v>
                </c:pt>
                <c:pt idx="103181">
                  <c:v>18.144635000000001</c:v>
                </c:pt>
                <c:pt idx="103182">
                  <c:v>18.145406999999999</c:v>
                </c:pt>
                <c:pt idx="103183">
                  <c:v>18.149756</c:v>
                </c:pt>
                <c:pt idx="103184">
                  <c:v>18.145284</c:v>
                </c:pt>
                <c:pt idx="103185">
                  <c:v>18.151872000000001</c:v>
                </c:pt>
                <c:pt idx="103186">
                  <c:v>18.151526</c:v>
                </c:pt>
                <c:pt idx="103187">
                  <c:v>18.141241000000001</c:v>
                </c:pt>
                <c:pt idx="103188">
                  <c:v>18.155194000000002</c:v>
                </c:pt>
                <c:pt idx="103189">
                  <c:v>18.163767</c:v>
                </c:pt>
                <c:pt idx="103190">
                  <c:v>18.147058000000001</c:v>
                </c:pt>
                <c:pt idx="103191">
                  <c:v>18.144268</c:v>
                </c:pt>
                <c:pt idx="103192">
                  <c:v>18.161885000000002</c:v>
                </c:pt>
                <c:pt idx="103193">
                  <c:v>18.158666</c:v>
                </c:pt>
                <c:pt idx="103194">
                  <c:v>18.147497000000001</c:v>
                </c:pt>
                <c:pt idx="103195">
                  <c:v>18.152774000000001</c:v>
                </c:pt>
                <c:pt idx="103196">
                  <c:v>18.148440000000001</c:v>
                </c:pt>
                <c:pt idx="103197">
                  <c:v>18.144006999999998</c:v>
                </c:pt>
                <c:pt idx="103198">
                  <c:v>18.155515000000001</c:v>
                </c:pt>
                <c:pt idx="103199">
                  <c:v>18.162018</c:v>
                </c:pt>
                <c:pt idx="103200">
                  <c:v>18.156419</c:v>
                </c:pt>
                <c:pt idx="103201">
                  <c:v>18.155082</c:v>
                </c:pt>
                <c:pt idx="103202">
                  <c:v>18.158097000000001</c:v>
                </c:pt>
                <c:pt idx="103203">
                  <c:v>18.149018000000002</c:v>
                </c:pt>
                <c:pt idx="103204">
                  <c:v>18.149805000000001</c:v>
                </c:pt>
                <c:pt idx="103205">
                  <c:v>18.157788</c:v>
                </c:pt>
                <c:pt idx="103206">
                  <c:v>18.145496000000001</c:v>
                </c:pt>
                <c:pt idx="103207">
                  <c:v>18.143892000000001</c:v>
                </c:pt>
                <c:pt idx="103208">
                  <c:v>18.159533</c:v>
                </c:pt>
                <c:pt idx="103209">
                  <c:v>18.164594999999998</c:v>
                </c:pt>
                <c:pt idx="103210">
                  <c:v>18.157859999999999</c:v>
                </c:pt>
                <c:pt idx="103211">
                  <c:v>18.161317</c:v>
                </c:pt>
                <c:pt idx="103212">
                  <c:v>18.165880000000001</c:v>
                </c:pt>
                <c:pt idx="103213">
                  <c:v>18.152493</c:v>
                </c:pt>
                <c:pt idx="103214">
                  <c:v>18.152345</c:v>
                </c:pt>
                <c:pt idx="103215">
                  <c:v>18.161180999999999</c:v>
                </c:pt>
                <c:pt idx="103216">
                  <c:v>18.156511999999999</c:v>
                </c:pt>
                <c:pt idx="103217">
                  <c:v>18.152435000000001</c:v>
                </c:pt>
                <c:pt idx="103218">
                  <c:v>18.149471999999999</c:v>
                </c:pt>
                <c:pt idx="103219">
                  <c:v>18.144729000000002</c:v>
                </c:pt>
                <c:pt idx="103220">
                  <c:v>18.149854999999999</c:v>
                </c:pt>
                <c:pt idx="103221">
                  <c:v>18.164235999999999</c:v>
                </c:pt>
                <c:pt idx="103222">
                  <c:v>18.155398999999999</c:v>
                </c:pt>
                <c:pt idx="103223">
                  <c:v>18.139205</c:v>
                </c:pt>
                <c:pt idx="103224">
                  <c:v>18.152912000000001</c:v>
                </c:pt>
                <c:pt idx="103225">
                  <c:v>18.159016999999999</c:v>
                </c:pt>
                <c:pt idx="103226">
                  <c:v>18.149327</c:v>
                </c:pt>
                <c:pt idx="103227">
                  <c:v>18.152706999999999</c:v>
                </c:pt>
                <c:pt idx="103228">
                  <c:v>18.159130999999999</c:v>
                </c:pt>
                <c:pt idx="103229">
                  <c:v>18.161711</c:v>
                </c:pt>
                <c:pt idx="103230">
                  <c:v>18.16478</c:v>
                </c:pt>
                <c:pt idx="103231">
                  <c:v>18.164558</c:v>
                </c:pt>
                <c:pt idx="103232">
                  <c:v>18.155422999999999</c:v>
                </c:pt>
                <c:pt idx="103233">
                  <c:v>18.154191999999998</c:v>
                </c:pt>
                <c:pt idx="103234">
                  <c:v>18.163332</c:v>
                </c:pt>
                <c:pt idx="103235">
                  <c:v>18.158089</c:v>
                </c:pt>
                <c:pt idx="103236">
                  <c:v>18.155958999999999</c:v>
                </c:pt>
                <c:pt idx="103237">
                  <c:v>18.165686999999998</c:v>
                </c:pt>
                <c:pt idx="103238">
                  <c:v>18.163342</c:v>
                </c:pt>
                <c:pt idx="103239">
                  <c:v>18.157178999999999</c:v>
                </c:pt>
                <c:pt idx="103240">
                  <c:v>18.159566000000002</c:v>
                </c:pt>
                <c:pt idx="103241">
                  <c:v>18.163042000000001</c:v>
                </c:pt>
                <c:pt idx="103242">
                  <c:v>18.161193000000001</c:v>
                </c:pt>
                <c:pt idx="103243">
                  <c:v>18.158073000000002</c:v>
                </c:pt>
                <c:pt idx="103244">
                  <c:v>18.153917</c:v>
                </c:pt>
                <c:pt idx="103245">
                  <c:v>18.150255999999999</c:v>
                </c:pt>
                <c:pt idx="103246">
                  <c:v>18.159555999999998</c:v>
                </c:pt>
                <c:pt idx="103247">
                  <c:v>18.169194999999998</c:v>
                </c:pt>
                <c:pt idx="103248">
                  <c:v>18.166671999999998</c:v>
                </c:pt>
                <c:pt idx="103249">
                  <c:v>18.163716999999998</c:v>
                </c:pt>
                <c:pt idx="103250">
                  <c:v>18.164166999999999</c:v>
                </c:pt>
                <c:pt idx="103251">
                  <c:v>18.163404</c:v>
                </c:pt>
                <c:pt idx="103252">
                  <c:v>18.159393999999999</c:v>
                </c:pt>
                <c:pt idx="103253">
                  <c:v>18.161038000000001</c:v>
                </c:pt>
                <c:pt idx="103254">
                  <c:v>18.157281000000001</c:v>
                </c:pt>
                <c:pt idx="103255">
                  <c:v>18.149258</c:v>
                </c:pt>
                <c:pt idx="103256">
                  <c:v>18.158947999999999</c:v>
                </c:pt>
                <c:pt idx="103257">
                  <c:v>18.165588</c:v>
                </c:pt>
                <c:pt idx="103258">
                  <c:v>18.161781999999999</c:v>
                </c:pt>
                <c:pt idx="103259">
                  <c:v>18.165827</c:v>
                </c:pt>
                <c:pt idx="103260">
                  <c:v>18.163803000000001</c:v>
                </c:pt>
                <c:pt idx="103261">
                  <c:v>18.155317</c:v>
                </c:pt>
                <c:pt idx="103262">
                  <c:v>18.160426000000001</c:v>
                </c:pt>
                <c:pt idx="103263">
                  <c:v>18.163022999999999</c:v>
                </c:pt>
                <c:pt idx="103264">
                  <c:v>18.154881</c:v>
                </c:pt>
                <c:pt idx="103265">
                  <c:v>18.162129</c:v>
                </c:pt>
                <c:pt idx="103266">
                  <c:v>18.173760000000001</c:v>
                </c:pt>
                <c:pt idx="103267">
                  <c:v>18.165264000000001</c:v>
                </c:pt>
                <c:pt idx="103268">
                  <c:v>18.160394</c:v>
                </c:pt>
                <c:pt idx="103269">
                  <c:v>18.163857</c:v>
                </c:pt>
                <c:pt idx="103270">
                  <c:v>18.164057</c:v>
                </c:pt>
                <c:pt idx="103271">
                  <c:v>18.167390999999999</c:v>
                </c:pt>
                <c:pt idx="103272">
                  <c:v>18.172674000000001</c:v>
                </c:pt>
                <c:pt idx="103273">
                  <c:v>18.170186999999999</c:v>
                </c:pt>
                <c:pt idx="103274">
                  <c:v>18.162216999999998</c:v>
                </c:pt>
                <c:pt idx="103275">
                  <c:v>18.166278999999999</c:v>
                </c:pt>
                <c:pt idx="103276">
                  <c:v>18.169809000000001</c:v>
                </c:pt>
                <c:pt idx="103277">
                  <c:v>18.163416000000002</c:v>
                </c:pt>
                <c:pt idx="103278">
                  <c:v>18.168607999999999</c:v>
                </c:pt>
                <c:pt idx="103279">
                  <c:v>18.169865999999999</c:v>
                </c:pt>
                <c:pt idx="103280">
                  <c:v>18.16292</c:v>
                </c:pt>
                <c:pt idx="103281">
                  <c:v>18.169768999999999</c:v>
                </c:pt>
                <c:pt idx="103282">
                  <c:v>18.172048</c:v>
                </c:pt>
                <c:pt idx="103283">
                  <c:v>18.159894000000001</c:v>
                </c:pt>
                <c:pt idx="103284">
                  <c:v>18.158324</c:v>
                </c:pt>
                <c:pt idx="103285">
                  <c:v>18.167484999999999</c:v>
                </c:pt>
                <c:pt idx="103286">
                  <c:v>18.164577999999999</c:v>
                </c:pt>
                <c:pt idx="103287">
                  <c:v>18.166283</c:v>
                </c:pt>
                <c:pt idx="103288">
                  <c:v>18.173603</c:v>
                </c:pt>
                <c:pt idx="103289">
                  <c:v>18.162212</c:v>
                </c:pt>
                <c:pt idx="103290">
                  <c:v>18.164999999999999</c:v>
                </c:pt>
                <c:pt idx="103291">
                  <c:v>18.182324000000001</c:v>
                </c:pt>
                <c:pt idx="103292">
                  <c:v>18.175132999999999</c:v>
                </c:pt>
                <c:pt idx="103293">
                  <c:v>18.165120999999999</c:v>
                </c:pt>
                <c:pt idx="103294">
                  <c:v>18.173079000000001</c:v>
                </c:pt>
                <c:pt idx="103295">
                  <c:v>18.172720000000002</c:v>
                </c:pt>
                <c:pt idx="103296">
                  <c:v>18.163952999999999</c:v>
                </c:pt>
                <c:pt idx="103297">
                  <c:v>18.170601999999999</c:v>
                </c:pt>
                <c:pt idx="103298">
                  <c:v>18.169094999999999</c:v>
                </c:pt>
                <c:pt idx="103299">
                  <c:v>18.159227000000001</c:v>
                </c:pt>
                <c:pt idx="103300">
                  <c:v>18.171727000000001</c:v>
                </c:pt>
                <c:pt idx="103301">
                  <c:v>18.176515999999999</c:v>
                </c:pt>
                <c:pt idx="103302">
                  <c:v>18.160374000000001</c:v>
                </c:pt>
                <c:pt idx="103303">
                  <c:v>18.157117</c:v>
                </c:pt>
                <c:pt idx="103304">
                  <c:v>18.166563</c:v>
                </c:pt>
                <c:pt idx="103305">
                  <c:v>18.167377999999999</c:v>
                </c:pt>
                <c:pt idx="103306">
                  <c:v>18.168842999999999</c:v>
                </c:pt>
                <c:pt idx="103307">
                  <c:v>18.174961</c:v>
                </c:pt>
                <c:pt idx="103308">
                  <c:v>18.170983</c:v>
                </c:pt>
                <c:pt idx="103309">
                  <c:v>18.172407</c:v>
                </c:pt>
                <c:pt idx="103310">
                  <c:v>18.179862</c:v>
                </c:pt>
                <c:pt idx="103311">
                  <c:v>18.173679</c:v>
                </c:pt>
                <c:pt idx="103312">
                  <c:v>18.168423000000001</c:v>
                </c:pt>
                <c:pt idx="103313">
                  <c:v>18.173469999999998</c:v>
                </c:pt>
                <c:pt idx="103314">
                  <c:v>18.17596</c:v>
                </c:pt>
                <c:pt idx="103315">
                  <c:v>18.171441999999999</c:v>
                </c:pt>
                <c:pt idx="103316">
                  <c:v>18.168852999999999</c:v>
                </c:pt>
                <c:pt idx="103317">
                  <c:v>18.169857</c:v>
                </c:pt>
                <c:pt idx="103318">
                  <c:v>18.167123</c:v>
                </c:pt>
                <c:pt idx="103319">
                  <c:v>18.172768999999999</c:v>
                </c:pt>
                <c:pt idx="103320">
                  <c:v>18.171648000000001</c:v>
                </c:pt>
                <c:pt idx="103321">
                  <c:v>18.159717000000001</c:v>
                </c:pt>
                <c:pt idx="103322">
                  <c:v>18.173303000000001</c:v>
                </c:pt>
                <c:pt idx="103323">
                  <c:v>18.185555000000001</c:v>
                </c:pt>
                <c:pt idx="103324">
                  <c:v>18.175774000000001</c:v>
                </c:pt>
                <c:pt idx="103325">
                  <c:v>18.173136</c:v>
                </c:pt>
                <c:pt idx="103326">
                  <c:v>18.179286000000001</c:v>
                </c:pt>
                <c:pt idx="103327">
                  <c:v>18.173608000000002</c:v>
                </c:pt>
                <c:pt idx="103328">
                  <c:v>18.171707000000001</c:v>
                </c:pt>
                <c:pt idx="103329">
                  <c:v>18.181442000000001</c:v>
                </c:pt>
                <c:pt idx="103330">
                  <c:v>18.173200999999999</c:v>
                </c:pt>
                <c:pt idx="103331">
                  <c:v>18.166898</c:v>
                </c:pt>
                <c:pt idx="103332">
                  <c:v>18.181771000000001</c:v>
                </c:pt>
                <c:pt idx="103333">
                  <c:v>18.187013</c:v>
                </c:pt>
                <c:pt idx="103334">
                  <c:v>18.174517000000002</c:v>
                </c:pt>
                <c:pt idx="103335">
                  <c:v>18.168348000000002</c:v>
                </c:pt>
                <c:pt idx="103336">
                  <c:v>18.176774999999999</c:v>
                </c:pt>
                <c:pt idx="103337">
                  <c:v>18.177233999999999</c:v>
                </c:pt>
                <c:pt idx="103338">
                  <c:v>18.173559999999998</c:v>
                </c:pt>
                <c:pt idx="103339">
                  <c:v>18.179511000000002</c:v>
                </c:pt>
                <c:pt idx="103340">
                  <c:v>18.174281000000001</c:v>
                </c:pt>
                <c:pt idx="103341">
                  <c:v>18.171084</c:v>
                </c:pt>
                <c:pt idx="103342">
                  <c:v>18.185490000000001</c:v>
                </c:pt>
                <c:pt idx="103343">
                  <c:v>18.186140999999999</c:v>
                </c:pt>
                <c:pt idx="103344">
                  <c:v>18.172457000000001</c:v>
                </c:pt>
                <c:pt idx="103345">
                  <c:v>18.172611</c:v>
                </c:pt>
                <c:pt idx="103346">
                  <c:v>18.176762</c:v>
                </c:pt>
                <c:pt idx="103347">
                  <c:v>18.168759000000001</c:v>
                </c:pt>
                <c:pt idx="103348">
                  <c:v>18.173029</c:v>
                </c:pt>
                <c:pt idx="103349">
                  <c:v>18.179569000000001</c:v>
                </c:pt>
                <c:pt idx="103350">
                  <c:v>18.168951</c:v>
                </c:pt>
                <c:pt idx="103351">
                  <c:v>18.171970999999999</c:v>
                </c:pt>
                <c:pt idx="103352">
                  <c:v>18.183358999999999</c:v>
                </c:pt>
                <c:pt idx="103353">
                  <c:v>18.177585000000001</c:v>
                </c:pt>
                <c:pt idx="103354">
                  <c:v>18.175924999999999</c:v>
                </c:pt>
                <c:pt idx="103355">
                  <c:v>18.187234</c:v>
                </c:pt>
                <c:pt idx="103356">
                  <c:v>18.185119</c:v>
                </c:pt>
                <c:pt idx="103357">
                  <c:v>18.175187999999999</c:v>
                </c:pt>
                <c:pt idx="103358">
                  <c:v>18.179199000000001</c:v>
                </c:pt>
                <c:pt idx="103359">
                  <c:v>18.181732</c:v>
                </c:pt>
                <c:pt idx="103360">
                  <c:v>18.178165</c:v>
                </c:pt>
                <c:pt idx="103361">
                  <c:v>18.180911999999999</c:v>
                </c:pt>
                <c:pt idx="103362">
                  <c:v>18.179789</c:v>
                </c:pt>
                <c:pt idx="103363">
                  <c:v>18.175460000000001</c:v>
                </c:pt>
                <c:pt idx="103364">
                  <c:v>18.178754999999999</c:v>
                </c:pt>
                <c:pt idx="103365">
                  <c:v>18.179642999999999</c:v>
                </c:pt>
                <c:pt idx="103366">
                  <c:v>18.177743</c:v>
                </c:pt>
                <c:pt idx="103367">
                  <c:v>18.178277999999999</c:v>
                </c:pt>
                <c:pt idx="103368">
                  <c:v>18.182288</c:v>
                </c:pt>
                <c:pt idx="103369">
                  <c:v>18.188734</c:v>
                </c:pt>
                <c:pt idx="103370">
                  <c:v>18.189050999999999</c:v>
                </c:pt>
                <c:pt idx="103371">
                  <c:v>18.179048000000002</c:v>
                </c:pt>
                <c:pt idx="103372">
                  <c:v>18.177672999999999</c:v>
                </c:pt>
                <c:pt idx="103373">
                  <c:v>18.187498000000001</c:v>
                </c:pt>
                <c:pt idx="103374">
                  <c:v>18.179646999999999</c:v>
                </c:pt>
                <c:pt idx="103375">
                  <c:v>18.167631</c:v>
                </c:pt>
                <c:pt idx="103376">
                  <c:v>18.176959</c:v>
                </c:pt>
                <c:pt idx="103377">
                  <c:v>18.19042</c:v>
                </c:pt>
                <c:pt idx="103378">
                  <c:v>18.188362000000001</c:v>
                </c:pt>
                <c:pt idx="103379">
                  <c:v>18.180212000000001</c:v>
                </c:pt>
                <c:pt idx="103380">
                  <c:v>18.182943000000002</c:v>
                </c:pt>
                <c:pt idx="103381">
                  <c:v>18.187591999999999</c:v>
                </c:pt>
                <c:pt idx="103382">
                  <c:v>18.181342999999998</c:v>
                </c:pt>
                <c:pt idx="103383">
                  <c:v>18.181986999999999</c:v>
                </c:pt>
                <c:pt idx="103384">
                  <c:v>18.187836000000001</c:v>
                </c:pt>
                <c:pt idx="103385">
                  <c:v>18.180440999999998</c:v>
                </c:pt>
                <c:pt idx="103386">
                  <c:v>18.174793000000001</c:v>
                </c:pt>
                <c:pt idx="103387">
                  <c:v>18.178507</c:v>
                </c:pt>
                <c:pt idx="103388">
                  <c:v>18.179003000000002</c:v>
                </c:pt>
                <c:pt idx="103389">
                  <c:v>18.181349000000001</c:v>
                </c:pt>
                <c:pt idx="103390">
                  <c:v>18.189330000000002</c:v>
                </c:pt>
                <c:pt idx="103391">
                  <c:v>18.186972000000001</c:v>
                </c:pt>
                <c:pt idx="103392">
                  <c:v>18.181683</c:v>
                </c:pt>
                <c:pt idx="103393">
                  <c:v>18.185281</c:v>
                </c:pt>
                <c:pt idx="103394">
                  <c:v>18.186437000000002</c:v>
                </c:pt>
                <c:pt idx="103395">
                  <c:v>18.187384999999999</c:v>
                </c:pt>
                <c:pt idx="103396">
                  <c:v>18.193915000000001</c:v>
                </c:pt>
                <c:pt idx="103397">
                  <c:v>18.188483000000002</c:v>
                </c:pt>
                <c:pt idx="103398">
                  <c:v>18.177921999999999</c:v>
                </c:pt>
                <c:pt idx="103399">
                  <c:v>18.188548999999998</c:v>
                </c:pt>
                <c:pt idx="103400">
                  <c:v>18.192599000000001</c:v>
                </c:pt>
                <c:pt idx="103401">
                  <c:v>18.179915000000001</c:v>
                </c:pt>
                <c:pt idx="103402">
                  <c:v>18.183206999999999</c:v>
                </c:pt>
                <c:pt idx="103403">
                  <c:v>18.186896000000001</c:v>
                </c:pt>
                <c:pt idx="103404">
                  <c:v>18.177706000000001</c:v>
                </c:pt>
                <c:pt idx="103405">
                  <c:v>18.181846</c:v>
                </c:pt>
                <c:pt idx="103406">
                  <c:v>18.192799999999998</c:v>
                </c:pt>
                <c:pt idx="103407">
                  <c:v>18.193987</c:v>
                </c:pt>
                <c:pt idx="103408">
                  <c:v>18.190536000000002</c:v>
                </c:pt>
                <c:pt idx="103409">
                  <c:v>18.193724</c:v>
                </c:pt>
                <c:pt idx="103410">
                  <c:v>18.195239999999998</c:v>
                </c:pt>
                <c:pt idx="103411">
                  <c:v>18.189626000000001</c:v>
                </c:pt>
                <c:pt idx="103412">
                  <c:v>18.186793999999999</c:v>
                </c:pt>
                <c:pt idx="103413">
                  <c:v>18.181763</c:v>
                </c:pt>
                <c:pt idx="103414">
                  <c:v>18.183503999999999</c:v>
                </c:pt>
                <c:pt idx="103415">
                  <c:v>18.194497999999999</c:v>
                </c:pt>
                <c:pt idx="103416">
                  <c:v>18.187131999999998</c:v>
                </c:pt>
                <c:pt idx="103417">
                  <c:v>18.180893000000001</c:v>
                </c:pt>
                <c:pt idx="103418">
                  <c:v>18.192862999999999</c:v>
                </c:pt>
                <c:pt idx="103419">
                  <c:v>18.195229999999999</c:v>
                </c:pt>
                <c:pt idx="103420">
                  <c:v>18.189170000000001</c:v>
                </c:pt>
                <c:pt idx="103421">
                  <c:v>18.191763000000002</c:v>
                </c:pt>
                <c:pt idx="103422">
                  <c:v>18.193138999999999</c:v>
                </c:pt>
                <c:pt idx="103423">
                  <c:v>18.188417999999999</c:v>
                </c:pt>
                <c:pt idx="103424">
                  <c:v>18.191388</c:v>
                </c:pt>
                <c:pt idx="103425">
                  <c:v>18.192502000000001</c:v>
                </c:pt>
                <c:pt idx="103426">
                  <c:v>18.189782999999998</c:v>
                </c:pt>
                <c:pt idx="103427">
                  <c:v>18.193314999999998</c:v>
                </c:pt>
                <c:pt idx="103428">
                  <c:v>18.191289000000001</c:v>
                </c:pt>
                <c:pt idx="103429">
                  <c:v>18.189921999999999</c:v>
                </c:pt>
                <c:pt idx="103430">
                  <c:v>18.193211000000002</c:v>
                </c:pt>
                <c:pt idx="103431">
                  <c:v>18.191382999999998</c:v>
                </c:pt>
                <c:pt idx="103432">
                  <c:v>18.187685999999999</c:v>
                </c:pt>
                <c:pt idx="103433">
                  <c:v>18.18759</c:v>
                </c:pt>
                <c:pt idx="103434">
                  <c:v>18.191078999999998</c:v>
                </c:pt>
                <c:pt idx="103435">
                  <c:v>18.188524999999998</c:v>
                </c:pt>
                <c:pt idx="103436">
                  <c:v>18.185973000000001</c:v>
                </c:pt>
                <c:pt idx="103437">
                  <c:v>18.187621</c:v>
                </c:pt>
                <c:pt idx="103438">
                  <c:v>18.190778999999999</c:v>
                </c:pt>
                <c:pt idx="103439">
                  <c:v>18.196805999999999</c:v>
                </c:pt>
                <c:pt idx="103440">
                  <c:v>18.193529000000002</c:v>
                </c:pt>
                <c:pt idx="103441">
                  <c:v>18.191713</c:v>
                </c:pt>
                <c:pt idx="103442">
                  <c:v>18.201922</c:v>
                </c:pt>
                <c:pt idx="103443">
                  <c:v>18.203517999999999</c:v>
                </c:pt>
                <c:pt idx="103444">
                  <c:v>18.197382000000001</c:v>
                </c:pt>
                <c:pt idx="103445">
                  <c:v>18.189060000000001</c:v>
                </c:pt>
                <c:pt idx="103446">
                  <c:v>18.191127999999999</c:v>
                </c:pt>
                <c:pt idx="103447">
                  <c:v>18.196349999999999</c:v>
                </c:pt>
                <c:pt idx="103448">
                  <c:v>18.188625999999999</c:v>
                </c:pt>
                <c:pt idx="103449">
                  <c:v>18.190988000000001</c:v>
                </c:pt>
                <c:pt idx="103450">
                  <c:v>18.198478999999999</c:v>
                </c:pt>
                <c:pt idx="103451">
                  <c:v>18.192243000000001</c:v>
                </c:pt>
                <c:pt idx="103452">
                  <c:v>18.182441000000001</c:v>
                </c:pt>
                <c:pt idx="103453">
                  <c:v>18.186976999999999</c:v>
                </c:pt>
                <c:pt idx="103454">
                  <c:v>18.1937</c:v>
                </c:pt>
                <c:pt idx="103455">
                  <c:v>18.189761000000001</c:v>
                </c:pt>
                <c:pt idx="103456">
                  <c:v>18.196558</c:v>
                </c:pt>
                <c:pt idx="103457">
                  <c:v>18.203257000000001</c:v>
                </c:pt>
                <c:pt idx="103458">
                  <c:v>18.194879</c:v>
                </c:pt>
                <c:pt idx="103459">
                  <c:v>18.194181</c:v>
                </c:pt>
                <c:pt idx="103460">
                  <c:v>18.204698</c:v>
                </c:pt>
                <c:pt idx="103461">
                  <c:v>18.206657</c:v>
                </c:pt>
                <c:pt idx="103462">
                  <c:v>18.196541</c:v>
                </c:pt>
                <c:pt idx="103463">
                  <c:v>18.197485</c:v>
                </c:pt>
                <c:pt idx="103464">
                  <c:v>18.201371000000002</c:v>
                </c:pt>
                <c:pt idx="103465">
                  <c:v>18.194652000000001</c:v>
                </c:pt>
                <c:pt idx="103466">
                  <c:v>18.197816</c:v>
                </c:pt>
                <c:pt idx="103467">
                  <c:v>18.206282999999999</c:v>
                </c:pt>
                <c:pt idx="103468">
                  <c:v>18.202116</c:v>
                </c:pt>
                <c:pt idx="103469">
                  <c:v>18.196636999999999</c:v>
                </c:pt>
                <c:pt idx="103470">
                  <c:v>18.202096000000001</c:v>
                </c:pt>
                <c:pt idx="103471">
                  <c:v>18.200205</c:v>
                </c:pt>
                <c:pt idx="103472">
                  <c:v>18.195239000000001</c:v>
                </c:pt>
                <c:pt idx="103473">
                  <c:v>18.202418999999999</c:v>
                </c:pt>
                <c:pt idx="103474">
                  <c:v>18.196683</c:v>
                </c:pt>
                <c:pt idx="103475">
                  <c:v>18.194213000000001</c:v>
                </c:pt>
                <c:pt idx="103476">
                  <c:v>18.208932999999998</c:v>
                </c:pt>
                <c:pt idx="103477">
                  <c:v>18.200915999999999</c:v>
                </c:pt>
                <c:pt idx="103478">
                  <c:v>18.185331999999999</c:v>
                </c:pt>
                <c:pt idx="103479">
                  <c:v>18.194116999999999</c:v>
                </c:pt>
                <c:pt idx="103480">
                  <c:v>18.205318999999999</c:v>
                </c:pt>
                <c:pt idx="103481">
                  <c:v>18.200679999999998</c:v>
                </c:pt>
                <c:pt idx="103482">
                  <c:v>18.198267000000001</c:v>
                </c:pt>
                <c:pt idx="103483">
                  <c:v>18.200785</c:v>
                </c:pt>
                <c:pt idx="103484">
                  <c:v>18.193974999999998</c:v>
                </c:pt>
                <c:pt idx="103485">
                  <c:v>18.199332999999999</c:v>
                </c:pt>
                <c:pt idx="103486">
                  <c:v>18.203809</c:v>
                </c:pt>
                <c:pt idx="103487">
                  <c:v>18.192402000000001</c:v>
                </c:pt>
                <c:pt idx="103488">
                  <c:v>18.19614</c:v>
                </c:pt>
                <c:pt idx="103489">
                  <c:v>18.200779000000001</c:v>
                </c:pt>
                <c:pt idx="103490">
                  <c:v>18.190823000000002</c:v>
                </c:pt>
                <c:pt idx="103491">
                  <c:v>18.192053999999999</c:v>
                </c:pt>
                <c:pt idx="103492">
                  <c:v>18.204546000000001</c:v>
                </c:pt>
                <c:pt idx="103493">
                  <c:v>18.202981999999999</c:v>
                </c:pt>
                <c:pt idx="103494">
                  <c:v>18.196511000000001</c:v>
                </c:pt>
                <c:pt idx="103495">
                  <c:v>18.204203</c:v>
                </c:pt>
                <c:pt idx="103496">
                  <c:v>18.202964999999999</c:v>
                </c:pt>
                <c:pt idx="103497">
                  <c:v>18.199743999999999</c:v>
                </c:pt>
                <c:pt idx="103498">
                  <c:v>18.208798999999999</c:v>
                </c:pt>
                <c:pt idx="103499">
                  <c:v>18.205002</c:v>
                </c:pt>
                <c:pt idx="103500">
                  <c:v>18.197409</c:v>
                </c:pt>
                <c:pt idx="103501">
                  <c:v>18.205515999999999</c:v>
                </c:pt>
                <c:pt idx="103502">
                  <c:v>18.211741</c:v>
                </c:pt>
                <c:pt idx="103503">
                  <c:v>18.201343000000001</c:v>
                </c:pt>
                <c:pt idx="103504">
                  <c:v>18.201160999999999</c:v>
                </c:pt>
                <c:pt idx="103505">
                  <c:v>18.214392</c:v>
                </c:pt>
                <c:pt idx="103506">
                  <c:v>18.205221999999999</c:v>
                </c:pt>
                <c:pt idx="103507">
                  <c:v>18.200241999999999</c:v>
                </c:pt>
                <c:pt idx="103508">
                  <c:v>18.212451999999999</c:v>
                </c:pt>
                <c:pt idx="103509">
                  <c:v>18.208124000000002</c:v>
                </c:pt>
                <c:pt idx="103510">
                  <c:v>18.200557</c:v>
                </c:pt>
                <c:pt idx="103511">
                  <c:v>18.206710000000001</c:v>
                </c:pt>
                <c:pt idx="103512">
                  <c:v>18.207124</c:v>
                </c:pt>
                <c:pt idx="103513">
                  <c:v>18.197669999999999</c:v>
                </c:pt>
                <c:pt idx="103514">
                  <c:v>18.204483</c:v>
                </c:pt>
                <c:pt idx="103515">
                  <c:v>18.211873000000001</c:v>
                </c:pt>
                <c:pt idx="103516">
                  <c:v>18.198874</c:v>
                </c:pt>
                <c:pt idx="103517">
                  <c:v>18.206544000000001</c:v>
                </c:pt>
                <c:pt idx="103518">
                  <c:v>18.217773999999999</c:v>
                </c:pt>
                <c:pt idx="103519">
                  <c:v>18.200116999999999</c:v>
                </c:pt>
                <c:pt idx="103520">
                  <c:v>18.199618999999998</c:v>
                </c:pt>
                <c:pt idx="103521">
                  <c:v>18.215336000000001</c:v>
                </c:pt>
                <c:pt idx="103522">
                  <c:v>18.206156</c:v>
                </c:pt>
                <c:pt idx="103523">
                  <c:v>18.199408999999999</c:v>
                </c:pt>
                <c:pt idx="103524">
                  <c:v>18.213065</c:v>
                </c:pt>
                <c:pt idx="103525">
                  <c:v>18.205787000000001</c:v>
                </c:pt>
                <c:pt idx="103526">
                  <c:v>18.195232000000001</c:v>
                </c:pt>
                <c:pt idx="103527">
                  <c:v>18.210352</c:v>
                </c:pt>
                <c:pt idx="103528">
                  <c:v>18.210643999999998</c:v>
                </c:pt>
                <c:pt idx="103529">
                  <c:v>18.202833999999999</c:v>
                </c:pt>
                <c:pt idx="103530">
                  <c:v>18.210132000000002</c:v>
                </c:pt>
                <c:pt idx="103531">
                  <c:v>18.210702999999999</c:v>
                </c:pt>
                <c:pt idx="103532">
                  <c:v>18.203368000000001</c:v>
                </c:pt>
                <c:pt idx="103533">
                  <c:v>18.204841999999999</c:v>
                </c:pt>
                <c:pt idx="103534">
                  <c:v>18.210176000000001</c:v>
                </c:pt>
                <c:pt idx="103535">
                  <c:v>18.204616999999999</c:v>
                </c:pt>
                <c:pt idx="103536">
                  <c:v>18.203954</c:v>
                </c:pt>
                <c:pt idx="103537">
                  <c:v>18.214137999999998</c:v>
                </c:pt>
                <c:pt idx="103538">
                  <c:v>18.209448999999999</c:v>
                </c:pt>
                <c:pt idx="103539">
                  <c:v>18.203589000000001</c:v>
                </c:pt>
                <c:pt idx="103540">
                  <c:v>18.21574</c:v>
                </c:pt>
                <c:pt idx="103541">
                  <c:v>18.218765000000001</c:v>
                </c:pt>
                <c:pt idx="103542">
                  <c:v>18.202759</c:v>
                </c:pt>
                <c:pt idx="103543">
                  <c:v>18.202237</c:v>
                </c:pt>
                <c:pt idx="103544">
                  <c:v>18.210315000000001</c:v>
                </c:pt>
                <c:pt idx="103545">
                  <c:v>18.203047999999999</c:v>
                </c:pt>
                <c:pt idx="103546">
                  <c:v>18.211480000000002</c:v>
                </c:pt>
                <c:pt idx="103547">
                  <c:v>18.225460000000002</c:v>
                </c:pt>
                <c:pt idx="103548">
                  <c:v>18.211898000000001</c:v>
                </c:pt>
                <c:pt idx="103549">
                  <c:v>18.205586</c:v>
                </c:pt>
                <c:pt idx="103550">
                  <c:v>18.219545</c:v>
                </c:pt>
                <c:pt idx="103551">
                  <c:v>18.218841000000001</c:v>
                </c:pt>
                <c:pt idx="103552">
                  <c:v>18.210702999999999</c:v>
                </c:pt>
                <c:pt idx="103553">
                  <c:v>18.215339</c:v>
                </c:pt>
                <c:pt idx="103554">
                  <c:v>18.214603</c:v>
                </c:pt>
                <c:pt idx="103555">
                  <c:v>18.203249</c:v>
                </c:pt>
                <c:pt idx="103556">
                  <c:v>18.202967000000001</c:v>
                </c:pt>
                <c:pt idx="103557">
                  <c:v>18.205974000000001</c:v>
                </c:pt>
                <c:pt idx="103558">
                  <c:v>18.206903000000001</c:v>
                </c:pt>
                <c:pt idx="103559">
                  <c:v>18.218841999999999</c:v>
                </c:pt>
                <c:pt idx="103560">
                  <c:v>18.221218</c:v>
                </c:pt>
                <c:pt idx="103561">
                  <c:v>18.208684999999999</c:v>
                </c:pt>
                <c:pt idx="103562">
                  <c:v>18.210858999999999</c:v>
                </c:pt>
                <c:pt idx="103563">
                  <c:v>18.224647999999998</c:v>
                </c:pt>
                <c:pt idx="103564">
                  <c:v>18.211372000000001</c:v>
                </c:pt>
                <c:pt idx="103565">
                  <c:v>18.200582000000001</c:v>
                </c:pt>
                <c:pt idx="103566">
                  <c:v>18.218418</c:v>
                </c:pt>
                <c:pt idx="103567">
                  <c:v>18.213380999999998</c:v>
                </c:pt>
                <c:pt idx="103568">
                  <c:v>18.204540000000001</c:v>
                </c:pt>
                <c:pt idx="103569">
                  <c:v>18.223185999999998</c:v>
                </c:pt>
                <c:pt idx="103570">
                  <c:v>18.223220999999999</c:v>
                </c:pt>
                <c:pt idx="103571">
                  <c:v>18.209275999999999</c:v>
                </c:pt>
                <c:pt idx="103572">
                  <c:v>18.214407999999999</c:v>
                </c:pt>
                <c:pt idx="103573">
                  <c:v>18.218266</c:v>
                </c:pt>
                <c:pt idx="103574">
                  <c:v>18.207802999999998</c:v>
                </c:pt>
                <c:pt idx="103575">
                  <c:v>18.210460999999999</c:v>
                </c:pt>
                <c:pt idx="103576">
                  <c:v>18.220523</c:v>
                </c:pt>
                <c:pt idx="103577">
                  <c:v>18.215288999999999</c:v>
                </c:pt>
                <c:pt idx="103578">
                  <c:v>18.214224999999999</c:v>
                </c:pt>
                <c:pt idx="103579">
                  <c:v>18.218488000000001</c:v>
                </c:pt>
                <c:pt idx="103580">
                  <c:v>18.211938</c:v>
                </c:pt>
                <c:pt idx="103581">
                  <c:v>18.207865999999999</c:v>
                </c:pt>
                <c:pt idx="103582">
                  <c:v>18.216353000000002</c:v>
                </c:pt>
                <c:pt idx="103583">
                  <c:v>18.219192</c:v>
                </c:pt>
                <c:pt idx="103584">
                  <c:v>18.216252000000001</c:v>
                </c:pt>
                <c:pt idx="103585">
                  <c:v>18.223759000000001</c:v>
                </c:pt>
                <c:pt idx="103586">
                  <c:v>18.218737999999998</c:v>
                </c:pt>
                <c:pt idx="103587">
                  <c:v>18.208925000000001</c:v>
                </c:pt>
                <c:pt idx="103588">
                  <c:v>18.219033</c:v>
                </c:pt>
                <c:pt idx="103589">
                  <c:v>18.219897</c:v>
                </c:pt>
                <c:pt idx="103590">
                  <c:v>18.212251999999999</c:v>
                </c:pt>
                <c:pt idx="103591">
                  <c:v>18.218927999999998</c:v>
                </c:pt>
                <c:pt idx="103592">
                  <c:v>18.229523</c:v>
                </c:pt>
                <c:pt idx="103593">
                  <c:v>18.225552</c:v>
                </c:pt>
                <c:pt idx="103594">
                  <c:v>18.216304000000001</c:v>
                </c:pt>
                <c:pt idx="103595">
                  <c:v>18.221916</c:v>
                </c:pt>
                <c:pt idx="103596">
                  <c:v>18.221578999999998</c:v>
                </c:pt>
                <c:pt idx="103597">
                  <c:v>18.216711</c:v>
                </c:pt>
                <c:pt idx="103598">
                  <c:v>18.219536999999999</c:v>
                </c:pt>
                <c:pt idx="103599">
                  <c:v>18.213678000000002</c:v>
                </c:pt>
                <c:pt idx="103600">
                  <c:v>18.209921000000001</c:v>
                </c:pt>
                <c:pt idx="103601">
                  <c:v>18.220844</c:v>
                </c:pt>
                <c:pt idx="103602">
                  <c:v>18.225456999999999</c:v>
                </c:pt>
                <c:pt idx="103603">
                  <c:v>18.215997999999999</c:v>
                </c:pt>
                <c:pt idx="103604">
                  <c:v>18.214153</c:v>
                </c:pt>
                <c:pt idx="103605">
                  <c:v>18.223084</c:v>
                </c:pt>
                <c:pt idx="103606">
                  <c:v>18.219994</c:v>
                </c:pt>
                <c:pt idx="103607">
                  <c:v>18.220037999999999</c:v>
                </c:pt>
                <c:pt idx="103608">
                  <c:v>18.227008000000001</c:v>
                </c:pt>
                <c:pt idx="103609">
                  <c:v>18.220614999999999</c:v>
                </c:pt>
                <c:pt idx="103610">
                  <c:v>18.215544000000001</c:v>
                </c:pt>
                <c:pt idx="103611">
                  <c:v>18.221526999999998</c:v>
                </c:pt>
                <c:pt idx="103612">
                  <c:v>18.22279</c:v>
                </c:pt>
                <c:pt idx="103613">
                  <c:v>18.218214</c:v>
                </c:pt>
                <c:pt idx="103614">
                  <c:v>18.219723999999999</c:v>
                </c:pt>
                <c:pt idx="103615">
                  <c:v>18.221274999999999</c:v>
                </c:pt>
                <c:pt idx="103616">
                  <c:v>18.217607999999998</c:v>
                </c:pt>
                <c:pt idx="103617">
                  <c:v>18.224440000000001</c:v>
                </c:pt>
                <c:pt idx="103618">
                  <c:v>18.225940999999999</c:v>
                </c:pt>
                <c:pt idx="103619">
                  <c:v>18.218285000000002</c:v>
                </c:pt>
                <c:pt idx="103620">
                  <c:v>18.226711000000002</c:v>
                </c:pt>
                <c:pt idx="103621">
                  <c:v>18.231752</c:v>
                </c:pt>
                <c:pt idx="103622">
                  <c:v>18.221516999999999</c:v>
                </c:pt>
                <c:pt idx="103623">
                  <c:v>18.217828999999998</c:v>
                </c:pt>
                <c:pt idx="103624">
                  <c:v>18.222299</c:v>
                </c:pt>
                <c:pt idx="103625">
                  <c:v>18.220791999999999</c:v>
                </c:pt>
                <c:pt idx="103626">
                  <c:v>18.223220999999999</c:v>
                </c:pt>
                <c:pt idx="103627">
                  <c:v>18.231300999999998</c:v>
                </c:pt>
                <c:pt idx="103628">
                  <c:v>18.226289000000001</c:v>
                </c:pt>
                <c:pt idx="103629">
                  <c:v>18.221952999999999</c:v>
                </c:pt>
                <c:pt idx="103630">
                  <c:v>18.228549000000001</c:v>
                </c:pt>
                <c:pt idx="103631">
                  <c:v>18.227415000000001</c:v>
                </c:pt>
                <c:pt idx="103632">
                  <c:v>18.223842999999999</c:v>
                </c:pt>
                <c:pt idx="103633">
                  <c:v>18.227131</c:v>
                </c:pt>
                <c:pt idx="103634">
                  <c:v>18.227668000000001</c:v>
                </c:pt>
                <c:pt idx="103635">
                  <c:v>18.218954</c:v>
                </c:pt>
                <c:pt idx="103636">
                  <c:v>18.219729999999998</c:v>
                </c:pt>
                <c:pt idx="103637">
                  <c:v>18.230864</c:v>
                </c:pt>
                <c:pt idx="103638">
                  <c:v>18.230205000000002</c:v>
                </c:pt>
                <c:pt idx="103639">
                  <c:v>18.227848999999999</c:v>
                </c:pt>
                <c:pt idx="103640">
                  <c:v>18.232168999999999</c:v>
                </c:pt>
                <c:pt idx="103641">
                  <c:v>18.230212000000002</c:v>
                </c:pt>
                <c:pt idx="103642">
                  <c:v>18.221101000000001</c:v>
                </c:pt>
                <c:pt idx="103643">
                  <c:v>18.222645</c:v>
                </c:pt>
                <c:pt idx="103644">
                  <c:v>18.226068000000001</c:v>
                </c:pt>
                <c:pt idx="103645">
                  <c:v>18.220742000000001</c:v>
                </c:pt>
                <c:pt idx="103646">
                  <c:v>18.226949000000001</c:v>
                </c:pt>
                <c:pt idx="103647">
                  <c:v>18.228579</c:v>
                </c:pt>
                <c:pt idx="103648">
                  <c:v>18.218125000000001</c:v>
                </c:pt>
                <c:pt idx="103649">
                  <c:v>18.227139000000001</c:v>
                </c:pt>
                <c:pt idx="103650">
                  <c:v>18.239079</c:v>
                </c:pt>
                <c:pt idx="103651">
                  <c:v>18.231014999999999</c:v>
                </c:pt>
                <c:pt idx="103652">
                  <c:v>18.225593</c:v>
                </c:pt>
                <c:pt idx="103653">
                  <c:v>18.23207</c:v>
                </c:pt>
                <c:pt idx="103654">
                  <c:v>18.228072000000001</c:v>
                </c:pt>
                <c:pt idx="103655">
                  <c:v>18.221022000000001</c:v>
                </c:pt>
                <c:pt idx="103656">
                  <c:v>18.234898000000001</c:v>
                </c:pt>
                <c:pt idx="103657">
                  <c:v>18.233785000000001</c:v>
                </c:pt>
                <c:pt idx="103658">
                  <c:v>18.217832000000001</c:v>
                </c:pt>
                <c:pt idx="103659">
                  <c:v>18.227063000000001</c:v>
                </c:pt>
                <c:pt idx="103660">
                  <c:v>18.229389999999999</c:v>
                </c:pt>
                <c:pt idx="103661">
                  <c:v>18.217905999999999</c:v>
                </c:pt>
                <c:pt idx="103662">
                  <c:v>18.225279</c:v>
                </c:pt>
                <c:pt idx="103663">
                  <c:v>18.235240000000001</c:v>
                </c:pt>
                <c:pt idx="103664">
                  <c:v>18.231400000000001</c:v>
                </c:pt>
                <c:pt idx="103665">
                  <c:v>18.229375000000001</c:v>
                </c:pt>
                <c:pt idx="103666">
                  <c:v>18.232506999999998</c:v>
                </c:pt>
                <c:pt idx="103667">
                  <c:v>18.228555</c:v>
                </c:pt>
                <c:pt idx="103668">
                  <c:v>18.227843</c:v>
                </c:pt>
                <c:pt idx="103669">
                  <c:v>18.228318000000002</c:v>
                </c:pt>
                <c:pt idx="103670">
                  <c:v>18.227045</c:v>
                </c:pt>
                <c:pt idx="103671">
                  <c:v>18.234406</c:v>
                </c:pt>
                <c:pt idx="103672">
                  <c:v>18.238945999999999</c:v>
                </c:pt>
                <c:pt idx="103673">
                  <c:v>18.233101999999999</c:v>
                </c:pt>
                <c:pt idx="103674">
                  <c:v>18.226624000000001</c:v>
                </c:pt>
                <c:pt idx="103675">
                  <c:v>18.236802999999998</c:v>
                </c:pt>
                <c:pt idx="103676">
                  <c:v>18.241655000000002</c:v>
                </c:pt>
                <c:pt idx="103677">
                  <c:v>18.22345</c:v>
                </c:pt>
                <c:pt idx="103678">
                  <c:v>18.229619</c:v>
                </c:pt>
                <c:pt idx="103679">
                  <c:v>18.243319</c:v>
                </c:pt>
                <c:pt idx="103680">
                  <c:v>18.229852000000001</c:v>
                </c:pt>
                <c:pt idx="103681">
                  <c:v>18.229503999999999</c:v>
                </c:pt>
                <c:pt idx="103682">
                  <c:v>18.239312999999999</c:v>
                </c:pt>
                <c:pt idx="103683">
                  <c:v>18.231041999999999</c:v>
                </c:pt>
                <c:pt idx="103684">
                  <c:v>18.228687999999998</c:v>
                </c:pt>
                <c:pt idx="103685">
                  <c:v>18.240791000000002</c:v>
                </c:pt>
                <c:pt idx="103686">
                  <c:v>18.232917</c:v>
                </c:pt>
                <c:pt idx="103687">
                  <c:v>18.220925999999999</c:v>
                </c:pt>
                <c:pt idx="103688">
                  <c:v>18.237628000000001</c:v>
                </c:pt>
                <c:pt idx="103689">
                  <c:v>18.241067000000001</c:v>
                </c:pt>
                <c:pt idx="103690">
                  <c:v>18.228739999999998</c:v>
                </c:pt>
                <c:pt idx="103691">
                  <c:v>18.237808999999999</c:v>
                </c:pt>
                <c:pt idx="103692">
                  <c:v>18.242038000000001</c:v>
                </c:pt>
                <c:pt idx="103693">
                  <c:v>18.234703</c:v>
                </c:pt>
                <c:pt idx="103694">
                  <c:v>18.240189999999998</c:v>
                </c:pt>
                <c:pt idx="103695">
                  <c:v>18.243013999999999</c:v>
                </c:pt>
                <c:pt idx="103696">
                  <c:v>18.229762999999998</c:v>
                </c:pt>
                <c:pt idx="103697">
                  <c:v>18.231268</c:v>
                </c:pt>
                <c:pt idx="103698">
                  <c:v>18.240027999999999</c:v>
                </c:pt>
                <c:pt idx="103699">
                  <c:v>18.227124</c:v>
                </c:pt>
                <c:pt idx="103700">
                  <c:v>18.225427</c:v>
                </c:pt>
                <c:pt idx="103701">
                  <c:v>18.244298000000001</c:v>
                </c:pt>
                <c:pt idx="103702">
                  <c:v>18.242294999999999</c:v>
                </c:pt>
                <c:pt idx="103703">
                  <c:v>18.232168000000001</c:v>
                </c:pt>
                <c:pt idx="103704">
                  <c:v>18.239643000000001</c:v>
                </c:pt>
                <c:pt idx="103705">
                  <c:v>18.240487999999999</c:v>
                </c:pt>
                <c:pt idx="103706">
                  <c:v>18.227885000000001</c:v>
                </c:pt>
                <c:pt idx="103707">
                  <c:v>18.233702000000001</c:v>
                </c:pt>
                <c:pt idx="103708">
                  <c:v>18.247606000000001</c:v>
                </c:pt>
                <c:pt idx="103709">
                  <c:v>18.240947999999999</c:v>
                </c:pt>
                <c:pt idx="103710">
                  <c:v>18.235078000000001</c:v>
                </c:pt>
                <c:pt idx="103711">
                  <c:v>18.240209</c:v>
                </c:pt>
                <c:pt idx="103712">
                  <c:v>18.240065999999999</c:v>
                </c:pt>
                <c:pt idx="103713">
                  <c:v>18.237178</c:v>
                </c:pt>
                <c:pt idx="103714">
                  <c:v>18.238824000000001</c:v>
                </c:pt>
                <c:pt idx="103715">
                  <c:v>18.235790999999999</c:v>
                </c:pt>
                <c:pt idx="103716">
                  <c:v>18.229856000000002</c:v>
                </c:pt>
                <c:pt idx="103717">
                  <c:v>18.238551000000001</c:v>
                </c:pt>
                <c:pt idx="103718">
                  <c:v>18.244405</c:v>
                </c:pt>
                <c:pt idx="103719">
                  <c:v>18.236198000000002</c:v>
                </c:pt>
                <c:pt idx="103720">
                  <c:v>18.239077999999999</c:v>
                </c:pt>
                <c:pt idx="103721">
                  <c:v>18.243483000000001</c:v>
                </c:pt>
                <c:pt idx="103722">
                  <c:v>18.236253999999999</c:v>
                </c:pt>
                <c:pt idx="103723">
                  <c:v>18.238966999999999</c:v>
                </c:pt>
                <c:pt idx="103724">
                  <c:v>18.245412000000002</c:v>
                </c:pt>
                <c:pt idx="103725">
                  <c:v>18.238226000000001</c:v>
                </c:pt>
                <c:pt idx="103726">
                  <c:v>18.238975</c:v>
                </c:pt>
                <c:pt idx="103727">
                  <c:v>18.250135</c:v>
                </c:pt>
                <c:pt idx="103728">
                  <c:v>18.235524999999999</c:v>
                </c:pt>
                <c:pt idx="103729">
                  <c:v>18.226181</c:v>
                </c:pt>
                <c:pt idx="103730">
                  <c:v>18.244512</c:v>
                </c:pt>
                <c:pt idx="103731">
                  <c:v>18.243839999999999</c:v>
                </c:pt>
                <c:pt idx="103732">
                  <c:v>18.234566000000001</c:v>
                </c:pt>
                <c:pt idx="103733">
                  <c:v>18.238789000000001</c:v>
                </c:pt>
                <c:pt idx="103734">
                  <c:v>18.240169000000002</c:v>
                </c:pt>
                <c:pt idx="103735">
                  <c:v>18.241257000000001</c:v>
                </c:pt>
                <c:pt idx="103736">
                  <c:v>18.252887000000001</c:v>
                </c:pt>
                <c:pt idx="103737">
                  <c:v>18.248920999999999</c:v>
                </c:pt>
                <c:pt idx="103738">
                  <c:v>18.232510000000001</c:v>
                </c:pt>
                <c:pt idx="103739">
                  <c:v>18.240953999999999</c:v>
                </c:pt>
                <c:pt idx="103740">
                  <c:v>18.248338</c:v>
                </c:pt>
                <c:pt idx="103741">
                  <c:v>18.236851000000001</c:v>
                </c:pt>
                <c:pt idx="103742">
                  <c:v>18.237853999999999</c:v>
                </c:pt>
                <c:pt idx="103743">
                  <c:v>18.244263</c:v>
                </c:pt>
                <c:pt idx="103744">
                  <c:v>18.242018000000002</c:v>
                </c:pt>
                <c:pt idx="103745">
                  <c:v>18.241842999999999</c:v>
                </c:pt>
                <c:pt idx="103746">
                  <c:v>18.244696000000001</c:v>
                </c:pt>
                <c:pt idx="103747">
                  <c:v>18.23873</c:v>
                </c:pt>
                <c:pt idx="103748">
                  <c:v>18.235188000000001</c:v>
                </c:pt>
                <c:pt idx="103749">
                  <c:v>18.248024000000001</c:v>
                </c:pt>
                <c:pt idx="103750">
                  <c:v>18.252046</c:v>
                </c:pt>
                <c:pt idx="103751">
                  <c:v>18.245784</c:v>
                </c:pt>
                <c:pt idx="103752">
                  <c:v>18.251874999999998</c:v>
                </c:pt>
                <c:pt idx="103753">
                  <c:v>18.253461000000001</c:v>
                </c:pt>
                <c:pt idx="103754">
                  <c:v>18.244720999999998</c:v>
                </c:pt>
                <c:pt idx="103755">
                  <c:v>18.242728</c:v>
                </c:pt>
                <c:pt idx="103756">
                  <c:v>18.246354</c:v>
                </c:pt>
                <c:pt idx="103757">
                  <c:v>18.242982999999999</c:v>
                </c:pt>
                <c:pt idx="103758">
                  <c:v>18.247046999999998</c:v>
                </c:pt>
                <c:pt idx="103759">
                  <c:v>18.256305000000001</c:v>
                </c:pt>
                <c:pt idx="103760">
                  <c:v>18.250485000000001</c:v>
                </c:pt>
                <c:pt idx="103761">
                  <c:v>18.249347</c:v>
                </c:pt>
                <c:pt idx="103762">
                  <c:v>18.254636999999999</c:v>
                </c:pt>
                <c:pt idx="103763">
                  <c:v>18.251655</c:v>
                </c:pt>
                <c:pt idx="103764">
                  <c:v>18.244879999999998</c:v>
                </c:pt>
                <c:pt idx="103765">
                  <c:v>18.242650000000001</c:v>
                </c:pt>
                <c:pt idx="103766">
                  <c:v>18.245691999999998</c:v>
                </c:pt>
                <c:pt idx="103767">
                  <c:v>18.249932000000001</c:v>
                </c:pt>
                <c:pt idx="103768">
                  <c:v>18.256385000000002</c:v>
                </c:pt>
                <c:pt idx="103769">
                  <c:v>18.251950000000001</c:v>
                </c:pt>
                <c:pt idx="103770">
                  <c:v>18.243516</c:v>
                </c:pt>
                <c:pt idx="103771">
                  <c:v>18.247233000000001</c:v>
                </c:pt>
                <c:pt idx="103772">
                  <c:v>18.245927999999999</c:v>
                </c:pt>
                <c:pt idx="103773">
                  <c:v>18.243511000000002</c:v>
                </c:pt>
                <c:pt idx="103774">
                  <c:v>18.250653</c:v>
                </c:pt>
                <c:pt idx="103775">
                  <c:v>18.249131999999999</c:v>
                </c:pt>
                <c:pt idx="103776">
                  <c:v>18.236173000000001</c:v>
                </c:pt>
                <c:pt idx="103777">
                  <c:v>18.234888000000002</c:v>
                </c:pt>
                <c:pt idx="103778">
                  <c:v>18.249243</c:v>
                </c:pt>
                <c:pt idx="103779">
                  <c:v>18.251847000000001</c:v>
                </c:pt>
                <c:pt idx="103780">
                  <c:v>18.250126999999999</c:v>
                </c:pt>
                <c:pt idx="103781">
                  <c:v>18.254317</c:v>
                </c:pt>
                <c:pt idx="103782">
                  <c:v>18.243666000000001</c:v>
                </c:pt>
                <c:pt idx="103783">
                  <c:v>18.245559</c:v>
                </c:pt>
                <c:pt idx="103784">
                  <c:v>18.261232</c:v>
                </c:pt>
                <c:pt idx="103785">
                  <c:v>18.250003</c:v>
                </c:pt>
                <c:pt idx="103786">
                  <c:v>18.240129</c:v>
                </c:pt>
                <c:pt idx="103787">
                  <c:v>18.253408</c:v>
                </c:pt>
                <c:pt idx="103788">
                  <c:v>18.257391999999999</c:v>
                </c:pt>
                <c:pt idx="103789">
                  <c:v>18.251234</c:v>
                </c:pt>
                <c:pt idx="103790">
                  <c:v>18.25742</c:v>
                </c:pt>
                <c:pt idx="103791">
                  <c:v>18.256581000000001</c:v>
                </c:pt>
                <c:pt idx="103792">
                  <c:v>18.245916999999999</c:v>
                </c:pt>
                <c:pt idx="103793">
                  <c:v>18.247411</c:v>
                </c:pt>
                <c:pt idx="103794">
                  <c:v>18.245021000000001</c:v>
                </c:pt>
                <c:pt idx="103795">
                  <c:v>18.240570999999999</c:v>
                </c:pt>
                <c:pt idx="103796">
                  <c:v>18.251110000000001</c:v>
                </c:pt>
                <c:pt idx="103797">
                  <c:v>18.259347000000002</c:v>
                </c:pt>
                <c:pt idx="103798">
                  <c:v>18.251878999999999</c:v>
                </c:pt>
                <c:pt idx="103799">
                  <c:v>18.245517</c:v>
                </c:pt>
                <c:pt idx="103800">
                  <c:v>18.253793999999999</c:v>
                </c:pt>
                <c:pt idx="103801">
                  <c:v>18.256506999999999</c:v>
                </c:pt>
                <c:pt idx="103802">
                  <c:v>18.256893999999999</c:v>
                </c:pt>
                <c:pt idx="103803">
                  <c:v>18.263058000000001</c:v>
                </c:pt>
                <c:pt idx="103804">
                  <c:v>18.249203000000001</c:v>
                </c:pt>
                <c:pt idx="103805">
                  <c:v>18.237753000000001</c:v>
                </c:pt>
                <c:pt idx="103806">
                  <c:v>18.250076</c:v>
                </c:pt>
                <c:pt idx="103807">
                  <c:v>18.261229</c:v>
                </c:pt>
                <c:pt idx="103808">
                  <c:v>18.258430000000001</c:v>
                </c:pt>
                <c:pt idx="103809">
                  <c:v>18.256004999999998</c:v>
                </c:pt>
                <c:pt idx="103810">
                  <c:v>18.260363000000002</c:v>
                </c:pt>
                <c:pt idx="103811">
                  <c:v>18.256581000000001</c:v>
                </c:pt>
                <c:pt idx="103812">
                  <c:v>18.259295000000002</c:v>
                </c:pt>
                <c:pt idx="103813">
                  <c:v>18.264821000000001</c:v>
                </c:pt>
                <c:pt idx="103814">
                  <c:v>18.255044999999999</c:v>
                </c:pt>
                <c:pt idx="103815">
                  <c:v>18.254154</c:v>
                </c:pt>
                <c:pt idx="103816">
                  <c:v>18.258545999999999</c:v>
                </c:pt>
                <c:pt idx="103817">
                  <c:v>18.251194000000002</c:v>
                </c:pt>
                <c:pt idx="103818">
                  <c:v>18.246084</c:v>
                </c:pt>
                <c:pt idx="103819">
                  <c:v>18.254783</c:v>
                </c:pt>
                <c:pt idx="103820">
                  <c:v>18.261797000000001</c:v>
                </c:pt>
                <c:pt idx="103821">
                  <c:v>18.253108999999998</c:v>
                </c:pt>
                <c:pt idx="103822">
                  <c:v>18.255464</c:v>
                </c:pt>
                <c:pt idx="103823">
                  <c:v>18.260673000000001</c:v>
                </c:pt>
                <c:pt idx="103824">
                  <c:v>18.248145999999998</c:v>
                </c:pt>
                <c:pt idx="103825">
                  <c:v>18.249793</c:v>
                </c:pt>
                <c:pt idx="103826">
                  <c:v>18.260211999999999</c:v>
                </c:pt>
                <c:pt idx="103827">
                  <c:v>18.254577999999999</c:v>
                </c:pt>
                <c:pt idx="103828">
                  <c:v>18.260013000000001</c:v>
                </c:pt>
                <c:pt idx="103829">
                  <c:v>18.271622000000001</c:v>
                </c:pt>
                <c:pt idx="103830">
                  <c:v>18.255512</c:v>
                </c:pt>
                <c:pt idx="103831">
                  <c:v>18.246476000000001</c:v>
                </c:pt>
                <c:pt idx="103832">
                  <c:v>18.258354000000001</c:v>
                </c:pt>
                <c:pt idx="103833">
                  <c:v>18.254114999999999</c:v>
                </c:pt>
                <c:pt idx="103834">
                  <c:v>18.251479</c:v>
                </c:pt>
                <c:pt idx="103835">
                  <c:v>18.262846</c:v>
                </c:pt>
                <c:pt idx="103836">
                  <c:v>18.262837999999999</c:v>
                </c:pt>
                <c:pt idx="103837">
                  <c:v>18.256965000000001</c:v>
                </c:pt>
                <c:pt idx="103838">
                  <c:v>18.259088999999999</c:v>
                </c:pt>
                <c:pt idx="103839">
                  <c:v>18.260286000000001</c:v>
                </c:pt>
                <c:pt idx="103840">
                  <c:v>18.256882000000001</c:v>
                </c:pt>
                <c:pt idx="103841">
                  <c:v>18.264605</c:v>
                </c:pt>
                <c:pt idx="103842">
                  <c:v>18.261427999999999</c:v>
                </c:pt>
                <c:pt idx="103843">
                  <c:v>18.243127999999999</c:v>
                </c:pt>
                <c:pt idx="103844">
                  <c:v>18.253</c:v>
                </c:pt>
                <c:pt idx="103845">
                  <c:v>18.266428000000001</c:v>
                </c:pt>
                <c:pt idx="103846">
                  <c:v>18.258545999999999</c:v>
                </c:pt>
                <c:pt idx="103847">
                  <c:v>18.257494000000001</c:v>
                </c:pt>
                <c:pt idx="103848">
                  <c:v>18.265104999999998</c:v>
                </c:pt>
                <c:pt idx="103849">
                  <c:v>18.265045000000001</c:v>
                </c:pt>
                <c:pt idx="103850">
                  <c:v>18.264137000000002</c:v>
                </c:pt>
                <c:pt idx="103851">
                  <c:v>18.270513999999999</c:v>
                </c:pt>
                <c:pt idx="103852">
                  <c:v>18.266385</c:v>
                </c:pt>
                <c:pt idx="103853">
                  <c:v>18.261482999999998</c:v>
                </c:pt>
                <c:pt idx="103854">
                  <c:v>18.265452</c:v>
                </c:pt>
                <c:pt idx="103855">
                  <c:v>18.256291999999998</c:v>
                </c:pt>
                <c:pt idx="103856">
                  <c:v>18.251536000000002</c:v>
                </c:pt>
                <c:pt idx="103857">
                  <c:v>18.264354999999998</c:v>
                </c:pt>
                <c:pt idx="103858">
                  <c:v>18.264329</c:v>
                </c:pt>
                <c:pt idx="103859">
                  <c:v>18.256163000000001</c:v>
                </c:pt>
                <c:pt idx="103860">
                  <c:v>18.263968999999999</c:v>
                </c:pt>
                <c:pt idx="103861">
                  <c:v>18.267990999999999</c:v>
                </c:pt>
                <c:pt idx="103862">
                  <c:v>18.258068000000002</c:v>
                </c:pt>
                <c:pt idx="103863">
                  <c:v>18.260511000000001</c:v>
                </c:pt>
                <c:pt idx="103864">
                  <c:v>18.273275000000002</c:v>
                </c:pt>
                <c:pt idx="103865">
                  <c:v>18.267097</c:v>
                </c:pt>
                <c:pt idx="103866">
                  <c:v>18.260452999999998</c:v>
                </c:pt>
                <c:pt idx="103867">
                  <c:v>18.266641</c:v>
                </c:pt>
                <c:pt idx="103868">
                  <c:v>18.264446</c:v>
                </c:pt>
                <c:pt idx="103869">
                  <c:v>18.256171999999999</c:v>
                </c:pt>
                <c:pt idx="103870">
                  <c:v>18.258887000000001</c:v>
                </c:pt>
                <c:pt idx="103871">
                  <c:v>18.263414000000001</c:v>
                </c:pt>
                <c:pt idx="103872">
                  <c:v>18.25919</c:v>
                </c:pt>
                <c:pt idx="103873">
                  <c:v>18.262967</c:v>
                </c:pt>
                <c:pt idx="103874">
                  <c:v>18.262326999999999</c:v>
                </c:pt>
                <c:pt idx="103875">
                  <c:v>18.255562999999999</c:v>
                </c:pt>
                <c:pt idx="103876">
                  <c:v>18.269933999999999</c:v>
                </c:pt>
                <c:pt idx="103877">
                  <c:v>18.275988000000002</c:v>
                </c:pt>
                <c:pt idx="103878">
                  <c:v>18.262201000000001</c:v>
                </c:pt>
                <c:pt idx="103879">
                  <c:v>18.263549000000001</c:v>
                </c:pt>
                <c:pt idx="103880">
                  <c:v>18.270209999999999</c:v>
                </c:pt>
                <c:pt idx="103881">
                  <c:v>18.268526000000001</c:v>
                </c:pt>
                <c:pt idx="103882">
                  <c:v>18.275341999999998</c:v>
                </c:pt>
                <c:pt idx="103883">
                  <c:v>18.281611000000002</c:v>
                </c:pt>
                <c:pt idx="103884">
                  <c:v>18.267728999999999</c:v>
                </c:pt>
                <c:pt idx="103885">
                  <c:v>18.26492</c:v>
                </c:pt>
                <c:pt idx="103886">
                  <c:v>18.276188999999999</c:v>
                </c:pt>
                <c:pt idx="103887">
                  <c:v>18.266836000000001</c:v>
                </c:pt>
                <c:pt idx="103888">
                  <c:v>18.260052999999999</c:v>
                </c:pt>
                <c:pt idx="103889">
                  <c:v>18.269538000000001</c:v>
                </c:pt>
                <c:pt idx="103890">
                  <c:v>18.266499</c:v>
                </c:pt>
                <c:pt idx="103891">
                  <c:v>18.261187</c:v>
                </c:pt>
                <c:pt idx="103892">
                  <c:v>18.272145999999999</c:v>
                </c:pt>
                <c:pt idx="103893">
                  <c:v>18.274508999999998</c:v>
                </c:pt>
                <c:pt idx="103894">
                  <c:v>18.262135000000001</c:v>
                </c:pt>
                <c:pt idx="103895">
                  <c:v>18.264118</c:v>
                </c:pt>
                <c:pt idx="103896">
                  <c:v>18.270548000000002</c:v>
                </c:pt>
                <c:pt idx="103897">
                  <c:v>18.266332999999999</c:v>
                </c:pt>
                <c:pt idx="103898">
                  <c:v>18.271661000000002</c:v>
                </c:pt>
                <c:pt idx="103899">
                  <c:v>18.274615000000001</c:v>
                </c:pt>
                <c:pt idx="103900">
                  <c:v>18.264821999999999</c:v>
                </c:pt>
                <c:pt idx="103901">
                  <c:v>18.265732</c:v>
                </c:pt>
                <c:pt idx="103902">
                  <c:v>18.271303</c:v>
                </c:pt>
                <c:pt idx="103903">
                  <c:v>18.265481999999999</c:v>
                </c:pt>
                <c:pt idx="103904">
                  <c:v>18.260807</c:v>
                </c:pt>
                <c:pt idx="103905">
                  <c:v>18.270187</c:v>
                </c:pt>
                <c:pt idx="103906">
                  <c:v>18.268577000000001</c:v>
                </c:pt>
                <c:pt idx="103907">
                  <c:v>18.261869999999998</c:v>
                </c:pt>
                <c:pt idx="103908">
                  <c:v>18.277011999999999</c:v>
                </c:pt>
                <c:pt idx="103909">
                  <c:v>18.282312999999998</c:v>
                </c:pt>
                <c:pt idx="103910">
                  <c:v>18.276855999999999</c:v>
                </c:pt>
                <c:pt idx="103911">
                  <c:v>18.280055999999998</c:v>
                </c:pt>
                <c:pt idx="103912">
                  <c:v>18.279489000000002</c:v>
                </c:pt>
                <c:pt idx="103913">
                  <c:v>18.272787999999998</c:v>
                </c:pt>
                <c:pt idx="103914">
                  <c:v>18.274743000000001</c:v>
                </c:pt>
                <c:pt idx="103915">
                  <c:v>18.281579000000001</c:v>
                </c:pt>
                <c:pt idx="103916">
                  <c:v>18.275044000000001</c:v>
                </c:pt>
                <c:pt idx="103917">
                  <c:v>18.272991999999999</c:v>
                </c:pt>
                <c:pt idx="103918">
                  <c:v>18.274457999999999</c:v>
                </c:pt>
                <c:pt idx="103919">
                  <c:v>18.266387000000002</c:v>
                </c:pt>
                <c:pt idx="103920">
                  <c:v>18.272697000000001</c:v>
                </c:pt>
                <c:pt idx="103921">
                  <c:v>18.280418000000001</c:v>
                </c:pt>
                <c:pt idx="103922">
                  <c:v>18.274802000000001</c:v>
                </c:pt>
                <c:pt idx="103923">
                  <c:v>18.273358000000002</c:v>
                </c:pt>
                <c:pt idx="103924">
                  <c:v>18.279313999999999</c:v>
                </c:pt>
                <c:pt idx="103925">
                  <c:v>18.279623000000001</c:v>
                </c:pt>
                <c:pt idx="103926">
                  <c:v>18.270464</c:v>
                </c:pt>
                <c:pt idx="103927">
                  <c:v>18.273061999999999</c:v>
                </c:pt>
                <c:pt idx="103928">
                  <c:v>18.272886</c:v>
                </c:pt>
                <c:pt idx="103929">
                  <c:v>18.261248999999999</c:v>
                </c:pt>
                <c:pt idx="103930">
                  <c:v>18.269659000000001</c:v>
                </c:pt>
                <c:pt idx="103931">
                  <c:v>18.275388</c:v>
                </c:pt>
                <c:pt idx="103932">
                  <c:v>18.270032</c:v>
                </c:pt>
                <c:pt idx="103933">
                  <c:v>18.273522</c:v>
                </c:pt>
                <c:pt idx="103934">
                  <c:v>18.27346</c:v>
                </c:pt>
                <c:pt idx="103935">
                  <c:v>18.264205</c:v>
                </c:pt>
                <c:pt idx="103936">
                  <c:v>18.267258000000002</c:v>
                </c:pt>
                <c:pt idx="103937">
                  <c:v>18.279001000000001</c:v>
                </c:pt>
                <c:pt idx="103938">
                  <c:v>18.273987999999999</c:v>
                </c:pt>
                <c:pt idx="103939">
                  <c:v>18.270553</c:v>
                </c:pt>
                <c:pt idx="103940">
                  <c:v>18.276503000000002</c:v>
                </c:pt>
                <c:pt idx="103941">
                  <c:v>18.273710999999999</c:v>
                </c:pt>
                <c:pt idx="103942">
                  <c:v>18.270046000000001</c:v>
                </c:pt>
                <c:pt idx="103943">
                  <c:v>18.272866</c:v>
                </c:pt>
                <c:pt idx="103944">
                  <c:v>18.282757</c:v>
                </c:pt>
                <c:pt idx="103945">
                  <c:v>18.284946000000001</c:v>
                </c:pt>
                <c:pt idx="103946">
                  <c:v>18.277898</c:v>
                </c:pt>
                <c:pt idx="103947">
                  <c:v>18.280719999999999</c:v>
                </c:pt>
                <c:pt idx="103948">
                  <c:v>18.279135</c:v>
                </c:pt>
                <c:pt idx="103949">
                  <c:v>18.278041000000002</c:v>
                </c:pt>
                <c:pt idx="103950">
                  <c:v>18.284296000000001</c:v>
                </c:pt>
                <c:pt idx="103951">
                  <c:v>18.279629</c:v>
                </c:pt>
                <c:pt idx="103952">
                  <c:v>18.27214</c:v>
                </c:pt>
                <c:pt idx="103953">
                  <c:v>18.278092999999998</c:v>
                </c:pt>
                <c:pt idx="103954">
                  <c:v>18.278970999999999</c:v>
                </c:pt>
                <c:pt idx="103955">
                  <c:v>18.265511</c:v>
                </c:pt>
                <c:pt idx="103956">
                  <c:v>18.272762</c:v>
                </c:pt>
                <c:pt idx="103957">
                  <c:v>18.287316000000001</c:v>
                </c:pt>
                <c:pt idx="103958">
                  <c:v>18.279955000000001</c:v>
                </c:pt>
                <c:pt idx="103959">
                  <c:v>18.275236</c:v>
                </c:pt>
                <c:pt idx="103960">
                  <c:v>18.280988000000001</c:v>
                </c:pt>
                <c:pt idx="103961">
                  <c:v>18.279264999999999</c:v>
                </c:pt>
                <c:pt idx="103962">
                  <c:v>18.278949999999998</c:v>
                </c:pt>
                <c:pt idx="103963">
                  <c:v>18.285807999999999</c:v>
                </c:pt>
                <c:pt idx="103964">
                  <c:v>18.276285999999999</c:v>
                </c:pt>
                <c:pt idx="103965">
                  <c:v>18.263104999999999</c:v>
                </c:pt>
                <c:pt idx="103966">
                  <c:v>18.281144999999999</c:v>
                </c:pt>
                <c:pt idx="103967">
                  <c:v>18.292314999999999</c:v>
                </c:pt>
                <c:pt idx="103968">
                  <c:v>18.276994999999999</c:v>
                </c:pt>
                <c:pt idx="103969">
                  <c:v>18.280249999999999</c:v>
                </c:pt>
                <c:pt idx="103970">
                  <c:v>18.287627000000001</c:v>
                </c:pt>
                <c:pt idx="103971">
                  <c:v>18.282731999999999</c:v>
                </c:pt>
                <c:pt idx="103972">
                  <c:v>18.290616</c:v>
                </c:pt>
                <c:pt idx="103973">
                  <c:v>18.296006999999999</c:v>
                </c:pt>
                <c:pt idx="103974">
                  <c:v>18.285861000000001</c:v>
                </c:pt>
                <c:pt idx="103975">
                  <c:v>18.282240999999999</c:v>
                </c:pt>
                <c:pt idx="103976">
                  <c:v>18.287652000000001</c:v>
                </c:pt>
                <c:pt idx="103977">
                  <c:v>18.279510999999999</c:v>
                </c:pt>
                <c:pt idx="103978">
                  <c:v>18.274601000000001</c:v>
                </c:pt>
                <c:pt idx="103979">
                  <c:v>18.283515999999999</c:v>
                </c:pt>
                <c:pt idx="103980">
                  <c:v>18.281798999999999</c:v>
                </c:pt>
                <c:pt idx="103981">
                  <c:v>18.281876</c:v>
                </c:pt>
                <c:pt idx="103982">
                  <c:v>18.289570000000001</c:v>
                </c:pt>
                <c:pt idx="103983">
                  <c:v>18.283535000000001</c:v>
                </c:pt>
                <c:pt idx="103984">
                  <c:v>18.273849999999999</c:v>
                </c:pt>
                <c:pt idx="103985">
                  <c:v>18.283536000000002</c:v>
                </c:pt>
                <c:pt idx="103986">
                  <c:v>18.292491999999999</c:v>
                </c:pt>
                <c:pt idx="103987">
                  <c:v>18.277892000000001</c:v>
                </c:pt>
                <c:pt idx="103988">
                  <c:v>18.278085999999998</c:v>
                </c:pt>
                <c:pt idx="103989">
                  <c:v>18.291395999999999</c:v>
                </c:pt>
                <c:pt idx="103990">
                  <c:v>18.289487000000001</c:v>
                </c:pt>
                <c:pt idx="103991">
                  <c:v>18.283920999999999</c:v>
                </c:pt>
                <c:pt idx="103992">
                  <c:v>18.285682999999999</c:v>
                </c:pt>
                <c:pt idx="103993">
                  <c:v>18.294069</c:v>
                </c:pt>
                <c:pt idx="103994">
                  <c:v>18.288093</c:v>
                </c:pt>
                <c:pt idx="103995">
                  <c:v>18.278748</c:v>
                </c:pt>
                <c:pt idx="103996">
                  <c:v>18.280317</c:v>
                </c:pt>
                <c:pt idx="103997">
                  <c:v>18.278054999999998</c:v>
                </c:pt>
                <c:pt idx="103998">
                  <c:v>18.283132999999999</c:v>
                </c:pt>
                <c:pt idx="103999">
                  <c:v>18.29081</c:v>
                </c:pt>
                <c:pt idx="104000">
                  <c:v>18.285157000000002</c:v>
                </c:pt>
                <c:pt idx="104001">
                  <c:v>18.279093</c:v>
                </c:pt>
                <c:pt idx="104002">
                  <c:v>18.282014</c:v>
                </c:pt>
                <c:pt idx="104003">
                  <c:v>18.283031999999999</c:v>
                </c:pt>
                <c:pt idx="104004">
                  <c:v>18.279177000000001</c:v>
                </c:pt>
                <c:pt idx="104005">
                  <c:v>18.283631</c:v>
                </c:pt>
                <c:pt idx="104006">
                  <c:v>18.28689</c:v>
                </c:pt>
                <c:pt idx="104007">
                  <c:v>18.287344999999998</c:v>
                </c:pt>
                <c:pt idx="104008">
                  <c:v>18.290941</c:v>
                </c:pt>
                <c:pt idx="104009">
                  <c:v>18.28369</c:v>
                </c:pt>
                <c:pt idx="104010">
                  <c:v>18.287814000000001</c:v>
                </c:pt>
                <c:pt idx="104011">
                  <c:v>18.297948000000002</c:v>
                </c:pt>
                <c:pt idx="104012">
                  <c:v>18.283628</c:v>
                </c:pt>
                <c:pt idx="104013">
                  <c:v>18.277842</c:v>
                </c:pt>
                <c:pt idx="104014">
                  <c:v>18.290496000000001</c:v>
                </c:pt>
                <c:pt idx="104015">
                  <c:v>18.288902</c:v>
                </c:pt>
                <c:pt idx="104016">
                  <c:v>18.274474000000001</c:v>
                </c:pt>
                <c:pt idx="104017">
                  <c:v>18.279274999999998</c:v>
                </c:pt>
                <c:pt idx="104018">
                  <c:v>18.293856000000002</c:v>
                </c:pt>
                <c:pt idx="104019">
                  <c:v>18.294989999999999</c:v>
                </c:pt>
                <c:pt idx="104020">
                  <c:v>18.297293</c:v>
                </c:pt>
                <c:pt idx="104021">
                  <c:v>18.302641999999999</c:v>
                </c:pt>
                <c:pt idx="104022">
                  <c:v>18.299216999999999</c:v>
                </c:pt>
                <c:pt idx="104023">
                  <c:v>18.296329</c:v>
                </c:pt>
                <c:pt idx="104024">
                  <c:v>18.297096</c:v>
                </c:pt>
                <c:pt idx="104025">
                  <c:v>18.292642000000001</c:v>
                </c:pt>
                <c:pt idx="104026">
                  <c:v>18.288384000000001</c:v>
                </c:pt>
                <c:pt idx="104027">
                  <c:v>18.292085</c:v>
                </c:pt>
                <c:pt idx="104028">
                  <c:v>18.294781</c:v>
                </c:pt>
                <c:pt idx="104029">
                  <c:v>18.293098000000001</c:v>
                </c:pt>
                <c:pt idx="104030">
                  <c:v>18.292259000000001</c:v>
                </c:pt>
                <c:pt idx="104031">
                  <c:v>18.292546999999999</c:v>
                </c:pt>
                <c:pt idx="104032">
                  <c:v>18.297868999999999</c:v>
                </c:pt>
                <c:pt idx="104033">
                  <c:v>18.298221000000002</c:v>
                </c:pt>
                <c:pt idx="104034">
                  <c:v>18.293098000000001</c:v>
                </c:pt>
                <c:pt idx="104035">
                  <c:v>18.290507000000002</c:v>
                </c:pt>
                <c:pt idx="104036">
                  <c:v>18.289079000000001</c:v>
                </c:pt>
                <c:pt idx="104037">
                  <c:v>18.286525999999999</c:v>
                </c:pt>
                <c:pt idx="104038">
                  <c:v>18.277840999999999</c:v>
                </c:pt>
                <c:pt idx="104039">
                  <c:v>18.286708000000001</c:v>
                </c:pt>
                <c:pt idx="104040">
                  <c:v>18.300156999999999</c:v>
                </c:pt>
                <c:pt idx="104041">
                  <c:v>18.285831000000002</c:v>
                </c:pt>
                <c:pt idx="104042">
                  <c:v>18.285307</c:v>
                </c:pt>
                <c:pt idx="104043">
                  <c:v>18.303097000000001</c:v>
                </c:pt>
                <c:pt idx="104044">
                  <c:v>18.298632000000001</c:v>
                </c:pt>
                <c:pt idx="104045">
                  <c:v>18.284825999999999</c:v>
                </c:pt>
                <c:pt idx="104046">
                  <c:v>18.288633999999998</c:v>
                </c:pt>
                <c:pt idx="104047">
                  <c:v>18.293751</c:v>
                </c:pt>
                <c:pt idx="104048">
                  <c:v>18.290195000000001</c:v>
                </c:pt>
                <c:pt idx="104049">
                  <c:v>18.297601</c:v>
                </c:pt>
                <c:pt idx="104050">
                  <c:v>18.289895999999999</c:v>
                </c:pt>
                <c:pt idx="104051">
                  <c:v>18.276848999999999</c:v>
                </c:pt>
                <c:pt idx="104052">
                  <c:v>18.296143000000001</c:v>
                </c:pt>
                <c:pt idx="104053">
                  <c:v>18.303657000000001</c:v>
                </c:pt>
                <c:pt idx="104054">
                  <c:v>18.294315000000001</c:v>
                </c:pt>
                <c:pt idx="104055">
                  <c:v>18.299575999999998</c:v>
                </c:pt>
                <c:pt idx="104056">
                  <c:v>18.300364999999999</c:v>
                </c:pt>
                <c:pt idx="104057">
                  <c:v>18.291855999999999</c:v>
                </c:pt>
                <c:pt idx="104058">
                  <c:v>18.297322999999999</c:v>
                </c:pt>
                <c:pt idx="104059">
                  <c:v>18.308139000000001</c:v>
                </c:pt>
                <c:pt idx="104060">
                  <c:v>18.295438000000001</c:v>
                </c:pt>
                <c:pt idx="104061">
                  <c:v>18.286798999999998</c:v>
                </c:pt>
                <c:pt idx="104062">
                  <c:v>18.300322999999999</c:v>
                </c:pt>
                <c:pt idx="104063">
                  <c:v>18.301345999999999</c:v>
                </c:pt>
                <c:pt idx="104064">
                  <c:v>18.289729000000001</c:v>
                </c:pt>
                <c:pt idx="104065">
                  <c:v>18.295812999999999</c:v>
                </c:pt>
                <c:pt idx="104066">
                  <c:v>18.304020000000001</c:v>
                </c:pt>
                <c:pt idx="104067">
                  <c:v>18.295435999999999</c:v>
                </c:pt>
                <c:pt idx="104068">
                  <c:v>18.292563000000001</c:v>
                </c:pt>
                <c:pt idx="104069">
                  <c:v>18.298888000000002</c:v>
                </c:pt>
                <c:pt idx="104070">
                  <c:v>18.298667999999999</c:v>
                </c:pt>
                <c:pt idx="104071">
                  <c:v>18.304728000000001</c:v>
                </c:pt>
                <c:pt idx="104072">
                  <c:v>18.309677000000001</c:v>
                </c:pt>
                <c:pt idx="104073">
                  <c:v>18.300965000000001</c:v>
                </c:pt>
                <c:pt idx="104074">
                  <c:v>18.295714</c:v>
                </c:pt>
                <c:pt idx="104075">
                  <c:v>18.299469999999999</c:v>
                </c:pt>
                <c:pt idx="104076">
                  <c:v>18.302235</c:v>
                </c:pt>
                <c:pt idx="104077">
                  <c:v>18.293776000000001</c:v>
                </c:pt>
                <c:pt idx="104078">
                  <c:v>18.293769000000001</c:v>
                </c:pt>
                <c:pt idx="104079">
                  <c:v>18.300718</c:v>
                </c:pt>
                <c:pt idx="104080">
                  <c:v>18.293361999999998</c:v>
                </c:pt>
                <c:pt idx="104081">
                  <c:v>18.290400000000002</c:v>
                </c:pt>
                <c:pt idx="104082">
                  <c:v>18.293019999999999</c:v>
                </c:pt>
                <c:pt idx="104083">
                  <c:v>18.295624</c:v>
                </c:pt>
                <c:pt idx="104084">
                  <c:v>18.30387</c:v>
                </c:pt>
                <c:pt idx="104085">
                  <c:v>18.300827999999999</c:v>
                </c:pt>
                <c:pt idx="104086">
                  <c:v>18.290353</c:v>
                </c:pt>
                <c:pt idx="104087">
                  <c:v>18.291758000000002</c:v>
                </c:pt>
                <c:pt idx="104088">
                  <c:v>18.299565000000001</c:v>
                </c:pt>
                <c:pt idx="104089">
                  <c:v>18.299533</c:v>
                </c:pt>
                <c:pt idx="104090">
                  <c:v>18.301324000000001</c:v>
                </c:pt>
                <c:pt idx="104091">
                  <c:v>18.307997</c:v>
                </c:pt>
                <c:pt idx="104092">
                  <c:v>18.303526000000002</c:v>
                </c:pt>
                <c:pt idx="104093">
                  <c:v>18.303532000000001</c:v>
                </c:pt>
                <c:pt idx="104094">
                  <c:v>18.314283</c:v>
                </c:pt>
                <c:pt idx="104095">
                  <c:v>18.311249</c:v>
                </c:pt>
                <c:pt idx="104096">
                  <c:v>18.303514</c:v>
                </c:pt>
                <c:pt idx="104097">
                  <c:v>18.307307999999999</c:v>
                </c:pt>
                <c:pt idx="104098">
                  <c:v>18.307175000000001</c:v>
                </c:pt>
                <c:pt idx="104099">
                  <c:v>18.299016999999999</c:v>
                </c:pt>
                <c:pt idx="104100">
                  <c:v>18.304044000000001</c:v>
                </c:pt>
                <c:pt idx="104101">
                  <c:v>18.304568</c:v>
                </c:pt>
                <c:pt idx="104102">
                  <c:v>18.291226000000002</c:v>
                </c:pt>
                <c:pt idx="104103">
                  <c:v>18.304026</c:v>
                </c:pt>
                <c:pt idx="104104">
                  <c:v>18.310271</c:v>
                </c:pt>
                <c:pt idx="104105">
                  <c:v>18.295005</c:v>
                </c:pt>
                <c:pt idx="104106">
                  <c:v>18.301946999999998</c:v>
                </c:pt>
                <c:pt idx="104107">
                  <c:v>18.308206999999999</c:v>
                </c:pt>
                <c:pt idx="104108">
                  <c:v>18.297155</c:v>
                </c:pt>
                <c:pt idx="104109">
                  <c:v>18.301627</c:v>
                </c:pt>
                <c:pt idx="104110">
                  <c:v>18.314951000000001</c:v>
                </c:pt>
                <c:pt idx="104111">
                  <c:v>18.306469</c:v>
                </c:pt>
                <c:pt idx="104112">
                  <c:v>18.301501999999999</c:v>
                </c:pt>
                <c:pt idx="104113">
                  <c:v>18.313089999999999</c:v>
                </c:pt>
                <c:pt idx="104114">
                  <c:v>18.309453000000001</c:v>
                </c:pt>
                <c:pt idx="104115">
                  <c:v>18.300934999999999</c:v>
                </c:pt>
                <c:pt idx="104116">
                  <c:v>18.307728000000001</c:v>
                </c:pt>
                <c:pt idx="104117">
                  <c:v>18.312007000000001</c:v>
                </c:pt>
                <c:pt idx="104118">
                  <c:v>18.302527000000001</c:v>
                </c:pt>
                <c:pt idx="104119">
                  <c:v>18.298663000000001</c:v>
                </c:pt>
                <c:pt idx="104120">
                  <c:v>18.307642999999999</c:v>
                </c:pt>
                <c:pt idx="104121">
                  <c:v>18.299734000000001</c:v>
                </c:pt>
                <c:pt idx="104122">
                  <c:v>18.294404</c:v>
                </c:pt>
                <c:pt idx="104123">
                  <c:v>18.306000000000001</c:v>
                </c:pt>
                <c:pt idx="104124">
                  <c:v>18.305631000000002</c:v>
                </c:pt>
                <c:pt idx="104125">
                  <c:v>18.302947</c:v>
                </c:pt>
                <c:pt idx="104126">
                  <c:v>18.307891000000001</c:v>
                </c:pt>
                <c:pt idx="104127">
                  <c:v>18.304500999999998</c:v>
                </c:pt>
                <c:pt idx="104128">
                  <c:v>18.301321000000002</c:v>
                </c:pt>
                <c:pt idx="104129">
                  <c:v>18.311758000000001</c:v>
                </c:pt>
                <c:pt idx="104130">
                  <c:v>18.315148000000001</c:v>
                </c:pt>
                <c:pt idx="104131">
                  <c:v>18.303459</c:v>
                </c:pt>
                <c:pt idx="104132">
                  <c:v>18.304469000000001</c:v>
                </c:pt>
                <c:pt idx="104133">
                  <c:v>18.309365</c:v>
                </c:pt>
                <c:pt idx="104134">
                  <c:v>18.305999</c:v>
                </c:pt>
                <c:pt idx="104135">
                  <c:v>18.307874999999999</c:v>
                </c:pt>
                <c:pt idx="104136">
                  <c:v>18.310734</c:v>
                </c:pt>
                <c:pt idx="104137">
                  <c:v>18.311869999999999</c:v>
                </c:pt>
                <c:pt idx="104138">
                  <c:v>18.308806000000001</c:v>
                </c:pt>
                <c:pt idx="104139">
                  <c:v>18.307735000000001</c:v>
                </c:pt>
                <c:pt idx="104140">
                  <c:v>18.315054</c:v>
                </c:pt>
                <c:pt idx="104141">
                  <c:v>18.316390999999999</c:v>
                </c:pt>
                <c:pt idx="104142">
                  <c:v>18.312702000000002</c:v>
                </c:pt>
                <c:pt idx="104143">
                  <c:v>18.307663999999999</c:v>
                </c:pt>
                <c:pt idx="104144">
                  <c:v>18.310393000000001</c:v>
                </c:pt>
                <c:pt idx="104145">
                  <c:v>18.31504</c:v>
                </c:pt>
                <c:pt idx="104146">
                  <c:v>18.304036</c:v>
                </c:pt>
                <c:pt idx="104147">
                  <c:v>18.298545000000001</c:v>
                </c:pt>
                <c:pt idx="104148">
                  <c:v>18.308159</c:v>
                </c:pt>
                <c:pt idx="104149">
                  <c:v>18.315473000000001</c:v>
                </c:pt>
                <c:pt idx="104150">
                  <c:v>18.309785000000002</c:v>
                </c:pt>
                <c:pt idx="104151">
                  <c:v>18.30922</c:v>
                </c:pt>
                <c:pt idx="104152">
                  <c:v>18.319025</c:v>
                </c:pt>
                <c:pt idx="104153">
                  <c:v>18.313141999999999</c:v>
                </c:pt>
                <c:pt idx="104154">
                  <c:v>18.307649000000001</c:v>
                </c:pt>
                <c:pt idx="104155">
                  <c:v>18.313217999999999</c:v>
                </c:pt>
                <c:pt idx="104156">
                  <c:v>18.312100999999998</c:v>
                </c:pt>
                <c:pt idx="104157">
                  <c:v>18.310476000000001</c:v>
                </c:pt>
                <c:pt idx="104158">
                  <c:v>18.319403000000001</c:v>
                </c:pt>
                <c:pt idx="104159">
                  <c:v>18.325348999999999</c:v>
                </c:pt>
                <c:pt idx="104160">
                  <c:v>18.317349</c:v>
                </c:pt>
                <c:pt idx="104161">
                  <c:v>18.314661000000001</c:v>
                </c:pt>
                <c:pt idx="104162">
                  <c:v>18.317675000000001</c:v>
                </c:pt>
                <c:pt idx="104163">
                  <c:v>18.309950000000001</c:v>
                </c:pt>
                <c:pt idx="104164">
                  <c:v>18.308481</c:v>
                </c:pt>
                <c:pt idx="104165">
                  <c:v>18.316938</c:v>
                </c:pt>
                <c:pt idx="104166">
                  <c:v>18.316506</c:v>
                </c:pt>
                <c:pt idx="104167">
                  <c:v>18.313887000000001</c:v>
                </c:pt>
                <c:pt idx="104168">
                  <c:v>18.315909000000001</c:v>
                </c:pt>
                <c:pt idx="104169">
                  <c:v>18.308107</c:v>
                </c:pt>
                <c:pt idx="104170">
                  <c:v>18.302862000000001</c:v>
                </c:pt>
                <c:pt idx="104171">
                  <c:v>18.320454000000002</c:v>
                </c:pt>
                <c:pt idx="104172">
                  <c:v>18.323367999999999</c:v>
                </c:pt>
                <c:pt idx="104173">
                  <c:v>18.311347000000001</c:v>
                </c:pt>
                <c:pt idx="104174">
                  <c:v>18.32403</c:v>
                </c:pt>
                <c:pt idx="104175">
                  <c:v>18.321801000000001</c:v>
                </c:pt>
                <c:pt idx="104176">
                  <c:v>18.302538999999999</c:v>
                </c:pt>
                <c:pt idx="104177">
                  <c:v>18.312743999999999</c:v>
                </c:pt>
                <c:pt idx="104178">
                  <c:v>18.322417000000002</c:v>
                </c:pt>
                <c:pt idx="104179">
                  <c:v>18.309082</c:v>
                </c:pt>
                <c:pt idx="104180">
                  <c:v>18.310604999999999</c:v>
                </c:pt>
                <c:pt idx="104181">
                  <c:v>18.322793000000001</c:v>
                </c:pt>
                <c:pt idx="104182">
                  <c:v>18.312885000000001</c:v>
                </c:pt>
                <c:pt idx="104183">
                  <c:v>18.305378999999999</c:v>
                </c:pt>
                <c:pt idx="104184">
                  <c:v>18.314076</c:v>
                </c:pt>
                <c:pt idx="104185">
                  <c:v>18.310977999999999</c:v>
                </c:pt>
                <c:pt idx="104186">
                  <c:v>18.312242000000001</c:v>
                </c:pt>
                <c:pt idx="104187">
                  <c:v>18.324686</c:v>
                </c:pt>
                <c:pt idx="104188">
                  <c:v>18.321154</c:v>
                </c:pt>
                <c:pt idx="104189">
                  <c:v>18.313580999999999</c:v>
                </c:pt>
                <c:pt idx="104190">
                  <c:v>18.320556</c:v>
                </c:pt>
                <c:pt idx="104191">
                  <c:v>18.322057999999998</c:v>
                </c:pt>
                <c:pt idx="104192">
                  <c:v>18.311893999999999</c:v>
                </c:pt>
                <c:pt idx="104193">
                  <c:v>18.319863000000002</c:v>
                </c:pt>
                <c:pt idx="104194">
                  <c:v>18.32273</c:v>
                </c:pt>
                <c:pt idx="104195">
                  <c:v>18.308185000000002</c:v>
                </c:pt>
                <c:pt idx="104196">
                  <c:v>18.316164000000001</c:v>
                </c:pt>
                <c:pt idx="104197">
                  <c:v>18.328717999999999</c:v>
                </c:pt>
                <c:pt idx="104198">
                  <c:v>18.318871000000001</c:v>
                </c:pt>
                <c:pt idx="104199">
                  <c:v>18.317584</c:v>
                </c:pt>
                <c:pt idx="104200">
                  <c:v>18.328965</c:v>
                </c:pt>
                <c:pt idx="104201">
                  <c:v>18.320568999999999</c:v>
                </c:pt>
                <c:pt idx="104202">
                  <c:v>18.308055</c:v>
                </c:pt>
                <c:pt idx="104203">
                  <c:v>18.319374</c:v>
                </c:pt>
                <c:pt idx="104204">
                  <c:v>18.320535</c:v>
                </c:pt>
                <c:pt idx="104205">
                  <c:v>18.309598000000001</c:v>
                </c:pt>
                <c:pt idx="104206">
                  <c:v>18.315470000000001</c:v>
                </c:pt>
                <c:pt idx="104207">
                  <c:v>18.317772999999999</c:v>
                </c:pt>
                <c:pt idx="104208">
                  <c:v>18.313991000000001</c:v>
                </c:pt>
                <c:pt idx="104209">
                  <c:v>18.324905999999999</c:v>
                </c:pt>
                <c:pt idx="104210">
                  <c:v>18.331029999999998</c:v>
                </c:pt>
                <c:pt idx="104211">
                  <c:v>18.315237</c:v>
                </c:pt>
                <c:pt idx="104212">
                  <c:v>18.315650000000002</c:v>
                </c:pt>
                <c:pt idx="104213">
                  <c:v>18.333143</c:v>
                </c:pt>
                <c:pt idx="104214">
                  <c:v>18.324144</c:v>
                </c:pt>
                <c:pt idx="104215">
                  <c:v>18.319614000000001</c:v>
                </c:pt>
                <c:pt idx="104216">
                  <c:v>18.330428000000001</c:v>
                </c:pt>
                <c:pt idx="104217">
                  <c:v>18.322823</c:v>
                </c:pt>
                <c:pt idx="104218">
                  <c:v>18.319403000000001</c:v>
                </c:pt>
                <c:pt idx="104219">
                  <c:v>18.328757</c:v>
                </c:pt>
                <c:pt idx="104220">
                  <c:v>18.324251</c:v>
                </c:pt>
                <c:pt idx="104221">
                  <c:v>18.312446999999999</c:v>
                </c:pt>
                <c:pt idx="104222">
                  <c:v>18.318691999999999</c:v>
                </c:pt>
                <c:pt idx="104223">
                  <c:v>18.327898000000001</c:v>
                </c:pt>
                <c:pt idx="104224">
                  <c:v>18.321003000000001</c:v>
                </c:pt>
                <c:pt idx="104225">
                  <c:v>18.324784999999999</c:v>
                </c:pt>
                <c:pt idx="104226">
                  <c:v>18.329625</c:v>
                </c:pt>
                <c:pt idx="104227">
                  <c:v>18.319447</c:v>
                </c:pt>
                <c:pt idx="104228">
                  <c:v>18.320050999999999</c:v>
                </c:pt>
                <c:pt idx="104229">
                  <c:v>18.329718</c:v>
                </c:pt>
                <c:pt idx="104230">
                  <c:v>18.327864000000002</c:v>
                </c:pt>
                <c:pt idx="104231">
                  <c:v>18.321383999999998</c:v>
                </c:pt>
                <c:pt idx="104232">
                  <c:v>18.326536999999998</c:v>
                </c:pt>
                <c:pt idx="104233">
                  <c:v>18.321738</c:v>
                </c:pt>
                <c:pt idx="104234">
                  <c:v>18.312546999999999</c:v>
                </c:pt>
                <c:pt idx="104235">
                  <c:v>18.328862000000001</c:v>
                </c:pt>
                <c:pt idx="104236">
                  <c:v>18.332864000000001</c:v>
                </c:pt>
                <c:pt idx="104237">
                  <c:v>18.319198</c:v>
                </c:pt>
                <c:pt idx="104238">
                  <c:v>18.328097</c:v>
                </c:pt>
                <c:pt idx="104239">
                  <c:v>18.338308999999999</c:v>
                </c:pt>
                <c:pt idx="104240">
                  <c:v>18.328917000000001</c:v>
                </c:pt>
                <c:pt idx="104241">
                  <c:v>18.334047999999999</c:v>
                </c:pt>
                <c:pt idx="104242">
                  <c:v>18.345683999999999</c:v>
                </c:pt>
                <c:pt idx="104243">
                  <c:v>18.328233000000001</c:v>
                </c:pt>
                <c:pt idx="104244">
                  <c:v>18.323035000000001</c:v>
                </c:pt>
                <c:pt idx="104245">
                  <c:v>18.334997000000001</c:v>
                </c:pt>
                <c:pt idx="104246">
                  <c:v>18.320159</c:v>
                </c:pt>
                <c:pt idx="104247">
                  <c:v>18.311904999999999</c:v>
                </c:pt>
                <c:pt idx="104248">
                  <c:v>18.328461999999998</c:v>
                </c:pt>
                <c:pt idx="104249">
                  <c:v>18.330715999999999</c:v>
                </c:pt>
                <c:pt idx="104250">
                  <c:v>18.324034999999999</c:v>
                </c:pt>
                <c:pt idx="104251">
                  <c:v>18.333216</c:v>
                </c:pt>
                <c:pt idx="104252">
                  <c:v>18.334883000000001</c:v>
                </c:pt>
                <c:pt idx="104253">
                  <c:v>18.319588</c:v>
                </c:pt>
                <c:pt idx="104254">
                  <c:v>18.327908999999998</c:v>
                </c:pt>
                <c:pt idx="104255">
                  <c:v>18.343226999999999</c:v>
                </c:pt>
                <c:pt idx="104256">
                  <c:v>18.329643999999998</c:v>
                </c:pt>
                <c:pt idx="104257">
                  <c:v>18.323799000000001</c:v>
                </c:pt>
                <c:pt idx="104258">
                  <c:v>18.335811</c:v>
                </c:pt>
                <c:pt idx="104259">
                  <c:v>18.332926</c:v>
                </c:pt>
                <c:pt idx="104260">
                  <c:v>18.321878000000002</c:v>
                </c:pt>
                <c:pt idx="104261">
                  <c:v>18.330296000000001</c:v>
                </c:pt>
                <c:pt idx="104262">
                  <c:v>18.334954</c:v>
                </c:pt>
                <c:pt idx="104263">
                  <c:v>18.325023999999999</c:v>
                </c:pt>
                <c:pt idx="104264">
                  <c:v>18.332169</c:v>
                </c:pt>
                <c:pt idx="104265">
                  <c:v>18.332096</c:v>
                </c:pt>
                <c:pt idx="104266">
                  <c:v>18.320146999999999</c:v>
                </c:pt>
                <c:pt idx="104267">
                  <c:v>18.326535</c:v>
                </c:pt>
                <c:pt idx="104268">
                  <c:v>18.327300000000001</c:v>
                </c:pt>
                <c:pt idx="104269">
                  <c:v>18.317571999999998</c:v>
                </c:pt>
                <c:pt idx="104270">
                  <c:v>18.320753</c:v>
                </c:pt>
                <c:pt idx="104271">
                  <c:v>18.332180000000001</c:v>
                </c:pt>
                <c:pt idx="104272">
                  <c:v>18.331151999999999</c:v>
                </c:pt>
                <c:pt idx="104273">
                  <c:v>18.331703999999998</c:v>
                </c:pt>
                <c:pt idx="104274">
                  <c:v>18.343357000000001</c:v>
                </c:pt>
                <c:pt idx="104275">
                  <c:v>18.340426999999998</c:v>
                </c:pt>
                <c:pt idx="104276">
                  <c:v>18.332746</c:v>
                </c:pt>
                <c:pt idx="104277">
                  <c:v>18.338791000000001</c:v>
                </c:pt>
                <c:pt idx="104278">
                  <c:v>18.335335000000001</c:v>
                </c:pt>
                <c:pt idx="104279">
                  <c:v>18.324052999999999</c:v>
                </c:pt>
                <c:pt idx="104280">
                  <c:v>18.332319999999999</c:v>
                </c:pt>
                <c:pt idx="104281">
                  <c:v>18.338553000000001</c:v>
                </c:pt>
                <c:pt idx="104282">
                  <c:v>18.323609999999999</c:v>
                </c:pt>
                <c:pt idx="104283">
                  <c:v>18.327822999999999</c:v>
                </c:pt>
                <c:pt idx="104284">
                  <c:v>18.344403</c:v>
                </c:pt>
                <c:pt idx="104285">
                  <c:v>18.332063999999999</c:v>
                </c:pt>
                <c:pt idx="104286">
                  <c:v>18.327974000000001</c:v>
                </c:pt>
                <c:pt idx="104287">
                  <c:v>18.344425000000001</c:v>
                </c:pt>
                <c:pt idx="104288">
                  <c:v>18.339600999999998</c:v>
                </c:pt>
                <c:pt idx="104289">
                  <c:v>18.329381999999999</c:v>
                </c:pt>
                <c:pt idx="104290">
                  <c:v>18.335336999999999</c:v>
                </c:pt>
                <c:pt idx="104291">
                  <c:v>18.333275</c:v>
                </c:pt>
                <c:pt idx="104292">
                  <c:v>18.322886</c:v>
                </c:pt>
                <c:pt idx="104293">
                  <c:v>18.333113000000001</c:v>
                </c:pt>
                <c:pt idx="104294">
                  <c:v>18.339435999999999</c:v>
                </c:pt>
                <c:pt idx="104295">
                  <c:v>18.325174000000001</c:v>
                </c:pt>
                <c:pt idx="104296">
                  <c:v>18.330159999999999</c:v>
                </c:pt>
                <c:pt idx="104297">
                  <c:v>18.342714000000001</c:v>
                </c:pt>
                <c:pt idx="104298">
                  <c:v>18.336465</c:v>
                </c:pt>
                <c:pt idx="104299">
                  <c:v>18.333801000000001</c:v>
                </c:pt>
                <c:pt idx="104300">
                  <c:v>18.341104000000001</c:v>
                </c:pt>
                <c:pt idx="104301">
                  <c:v>18.336777000000001</c:v>
                </c:pt>
                <c:pt idx="104302">
                  <c:v>18.326535</c:v>
                </c:pt>
                <c:pt idx="104303">
                  <c:v>18.331166</c:v>
                </c:pt>
                <c:pt idx="104304">
                  <c:v>18.334862999999999</c:v>
                </c:pt>
                <c:pt idx="104305">
                  <c:v>18.33493</c:v>
                </c:pt>
                <c:pt idx="104306">
                  <c:v>18.346132000000001</c:v>
                </c:pt>
                <c:pt idx="104307">
                  <c:v>18.346309000000002</c:v>
                </c:pt>
                <c:pt idx="104308">
                  <c:v>18.333317000000001</c:v>
                </c:pt>
                <c:pt idx="104309">
                  <c:v>18.337288999999998</c:v>
                </c:pt>
                <c:pt idx="104310">
                  <c:v>18.348027999999999</c:v>
                </c:pt>
                <c:pt idx="104311">
                  <c:v>18.333534</c:v>
                </c:pt>
                <c:pt idx="104312">
                  <c:v>18.328686000000001</c:v>
                </c:pt>
                <c:pt idx="104313">
                  <c:v>18.345623</c:v>
                </c:pt>
                <c:pt idx="104314">
                  <c:v>18.330884000000001</c:v>
                </c:pt>
                <c:pt idx="104315">
                  <c:v>18.322679999999998</c:v>
                </c:pt>
                <c:pt idx="104316">
                  <c:v>18.346032000000001</c:v>
                </c:pt>
                <c:pt idx="104317">
                  <c:v>18.342682</c:v>
                </c:pt>
                <c:pt idx="104318">
                  <c:v>18.328365999999999</c:v>
                </c:pt>
                <c:pt idx="104319">
                  <c:v>18.341588000000002</c:v>
                </c:pt>
                <c:pt idx="104320">
                  <c:v>18.348970999999999</c:v>
                </c:pt>
                <c:pt idx="104321">
                  <c:v>18.339297999999999</c:v>
                </c:pt>
                <c:pt idx="104322">
                  <c:v>18.343807000000002</c:v>
                </c:pt>
                <c:pt idx="104323">
                  <c:v>18.347138999999999</c:v>
                </c:pt>
                <c:pt idx="104324">
                  <c:v>18.336282000000001</c:v>
                </c:pt>
                <c:pt idx="104325">
                  <c:v>18.340994999999999</c:v>
                </c:pt>
                <c:pt idx="104326">
                  <c:v>18.347564999999999</c:v>
                </c:pt>
                <c:pt idx="104327">
                  <c:v>18.335339999999999</c:v>
                </c:pt>
                <c:pt idx="104328">
                  <c:v>18.330164</c:v>
                </c:pt>
                <c:pt idx="104329">
                  <c:v>18.344688000000001</c:v>
                </c:pt>
                <c:pt idx="104330">
                  <c:v>18.351144999999999</c:v>
                </c:pt>
                <c:pt idx="104331">
                  <c:v>18.342127000000001</c:v>
                </c:pt>
                <c:pt idx="104332">
                  <c:v>18.343292000000002</c:v>
                </c:pt>
                <c:pt idx="104333">
                  <c:v>18.342759999999998</c:v>
                </c:pt>
                <c:pt idx="104334">
                  <c:v>18.334254000000001</c:v>
                </c:pt>
                <c:pt idx="104335">
                  <c:v>18.346329999999998</c:v>
                </c:pt>
                <c:pt idx="104336">
                  <c:v>18.349633000000001</c:v>
                </c:pt>
                <c:pt idx="104337">
                  <c:v>18.334423000000001</c:v>
                </c:pt>
                <c:pt idx="104338">
                  <c:v>18.343992</c:v>
                </c:pt>
                <c:pt idx="104339">
                  <c:v>18.354571</c:v>
                </c:pt>
                <c:pt idx="104340">
                  <c:v>18.342701000000002</c:v>
                </c:pt>
                <c:pt idx="104341">
                  <c:v>18.342267</c:v>
                </c:pt>
                <c:pt idx="104342">
                  <c:v>18.347155000000001</c:v>
                </c:pt>
                <c:pt idx="104343">
                  <c:v>18.332720999999999</c:v>
                </c:pt>
                <c:pt idx="104344">
                  <c:v>18.334727000000001</c:v>
                </c:pt>
                <c:pt idx="104345">
                  <c:v>18.352388999999999</c:v>
                </c:pt>
                <c:pt idx="104346">
                  <c:v>18.339210999999999</c:v>
                </c:pt>
                <c:pt idx="104347">
                  <c:v>18.330686</c:v>
                </c:pt>
                <c:pt idx="104348">
                  <c:v>18.350676</c:v>
                </c:pt>
                <c:pt idx="104349">
                  <c:v>18.351393999999999</c:v>
                </c:pt>
                <c:pt idx="104350">
                  <c:v>18.333494000000002</c:v>
                </c:pt>
                <c:pt idx="104351">
                  <c:v>18.342459000000002</c:v>
                </c:pt>
                <c:pt idx="104352">
                  <c:v>18.359867000000001</c:v>
                </c:pt>
                <c:pt idx="104353">
                  <c:v>18.348901000000001</c:v>
                </c:pt>
                <c:pt idx="104354">
                  <c:v>18.338850999999998</c:v>
                </c:pt>
                <c:pt idx="104355">
                  <c:v>18.342317000000001</c:v>
                </c:pt>
                <c:pt idx="104356">
                  <c:v>18.341290000000001</c:v>
                </c:pt>
                <c:pt idx="104357">
                  <c:v>18.344006</c:v>
                </c:pt>
                <c:pt idx="104358">
                  <c:v>18.34158</c:v>
                </c:pt>
                <c:pt idx="104359">
                  <c:v>18.337108000000001</c:v>
                </c:pt>
                <c:pt idx="104360">
                  <c:v>18.346119999999999</c:v>
                </c:pt>
                <c:pt idx="104361">
                  <c:v>18.354330000000001</c:v>
                </c:pt>
                <c:pt idx="104362">
                  <c:v>18.352122999999999</c:v>
                </c:pt>
                <c:pt idx="104363">
                  <c:v>18.348013999999999</c:v>
                </c:pt>
                <c:pt idx="104364">
                  <c:v>18.354678</c:v>
                </c:pt>
                <c:pt idx="104365">
                  <c:v>18.353785999999999</c:v>
                </c:pt>
                <c:pt idx="104366">
                  <c:v>18.342327999999998</c:v>
                </c:pt>
                <c:pt idx="104367">
                  <c:v>18.348474</c:v>
                </c:pt>
                <c:pt idx="104368">
                  <c:v>18.350369000000001</c:v>
                </c:pt>
                <c:pt idx="104369">
                  <c:v>18.338079</c:v>
                </c:pt>
                <c:pt idx="104370">
                  <c:v>18.339756000000001</c:v>
                </c:pt>
                <c:pt idx="104371">
                  <c:v>18.350439000000001</c:v>
                </c:pt>
                <c:pt idx="104372">
                  <c:v>18.346515</c:v>
                </c:pt>
                <c:pt idx="104373">
                  <c:v>18.339706</c:v>
                </c:pt>
                <c:pt idx="104374">
                  <c:v>18.347764000000002</c:v>
                </c:pt>
                <c:pt idx="104375">
                  <c:v>18.346021</c:v>
                </c:pt>
                <c:pt idx="104376">
                  <c:v>18.342717</c:v>
                </c:pt>
                <c:pt idx="104377">
                  <c:v>18.351796</c:v>
                </c:pt>
                <c:pt idx="104378">
                  <c:v>18.351655000000001</c:v>
                </c:pt>
                <c:pt idx="104379">
                  <c:v>18.346893000000001</c:v>
                </c:pt>
                <c:pt idx="104380">
                  <c:v>18.345593999999998</c:v>
                </c:pt>
                <c:pt idx="104381">
                  <c:v>18.345656999999999</c:v>
                </c:pt>
                <c:pt idx="104382">
                  <c:v>18.349900000000002</c:v>
                </c:pt>
                <c:pt idx="104383">
                  <c:v>18.355015000000002</c:v>
                </c:pt>
                <c:pt idx="104384">
                  <c:v>18.351997999999998</c:v>
                </c:pt>
                <c:pt idx="104385">
                  <c:v>18.347344</c:v>
                </c:pt>
                <c:pt idx="104386">
                  <c:v>18.354420000000001</c:v>
                </c:pt>
                <c:pt idx="104387">
                  <c:v>18.35774</c:v>
                </c:pt>
                <c:pt idx="104388">
                  <c:v>18.347657000000002</c:v>
                </c:pt>
                <c:pt idx="104389">
                  <c:v>18.344773</c:v>
                </c:pt>
                <c:pt idx="104390">
                  <c:v>18.356560000000002</c:v>
                </c:pt>
                <c:pt idx="104391">
                  <c:v>18.363885</c:v>
                </c:pt>
                <c:pt idx="104392">
                  <c:v>18.359030000000001</c:v>
                </c:pt>
                <c:pt idx="104393">
                  <c:v>18.354991999999999</c:v>
                </c:pt>
                <c:pt idx="104394">
                  <c:v>18.352706999999999</c:v>
                </c:pt>
                <c:pt idx="104395">
                  <c:v>18.349475999999999</c:v>
                </c:pt>
                <c:pt idx="104396">
                  <c:v>18.353297999999999</c:v>
                </c:pt>
                <c:pt idx="104397">
                  <c:v>18.355239000000001</c:v>
                </c:pt>
                <c:pt idx="104398">
                  <c:v>18.349914999999999</c:v>
                </c:pt>
                <c:pt idx="104399">
                  <c:v>18.351438999999999</c:v>
                </c:pt>
                <c:pt idx="104400">
                  <c:v>18.357759000000001</c:v>
                </c:pt>
                <c:pt idx="104401">
                  <c:v>18.357945999999998</c:v>
                </c:pt>
                <c:pt idx="104402">
                  <c:v>18.356881000000001</c:v>
                </c:pt>
                <c:pt idx="104403">
                  <c:v>18.354105000000001</c:v>
                </c:pt>
                <c:pt idx="104404">
                  <c:v>18.347418999999999</c:v>
                </c:pt>
                <c:pt idx="104405">
                  <c:v>18.352633000000001</c:v>
                </c:pt>
                <c:pt idx="104406">
                  <c:v>18.358639</c:v>
                </c:pt>
                <c:pt idx="104407">
                  <c:v>18.347290999999998</c:v>
                </c:pt>
                <c:pt idx="104408">
                  <c:v>18.344965999999999</c:v>
                </c:pt>
                <c:pt idx="104409">
                  <c:v>18.35594</c:v>
                </c:pt>
                <c:pt idx="104410">
                  <c:v>18.355007000000001</c:v>
                </c:pt>
                <c:pt idx="104411">
                  <c:v>18.351302</c:v>
                </c:pt>
                <c:pt idx="104412">
                  <c:v>18.358858000000001</c:v>
                </c:pt>
                <c:pt idx="104413">
                  <c:v>18.360354000000001</c:v>
                </c:pt>
                <c:pt idx="104414">
                  <c:v>18.354521999999999</c:v>
                </c:pt>
                <c:pt idx="104415">
                  <c:v>18.355139000000001</c:v>
                </c:pt>
                <c:pt idx="104416">
                  <c:v>18.349920000000001</c:v>
                </c:pt>
                <c:pt idx="104417">
                  <c:v>18.339853999999999</c:v>
                </c:pt>
                <c:pt idx="104418">
                  <c:v>18.351683000000001</c:v>
                </c:pt>
                <c:pt idx="104419">
                  <c:v>18.358643000000001</c:v>
                </c:pt>
                <c:pt idx="104420">
                  <c:v>18.350681999999999</c:v>
                </c:pt>
                <c:pt idx="104421">
                  <c:v>18.356414999999998</c:v>
                </c:pt>
                <c:pt idx="104422">
                  <c:v>18.363506000000001</c:v>
                </c:pt>
                <c:pt idx="104423">
                  <c:v>18.361488000000001</c:v>
                </c:pt>
                <c:pt idx="104424">
                  <c:v>18.358443999999999</c:v>
                </c:pt>
                <c:pt idx="104425">
                  <c:v>18.363786000000001</c:v>
                </c:pt>
                <c:pt idx="104426">
                  <c:v>18.362901000000001</c:v>
                </c:pt>
                <c:pt idx="104427">
                  <c:v>18.356342999999999</c:v>
                </c:pt>
                <c:pt idx="104428">
                  <c:v>18.364080000000001</c:v>
                </c:pt>
                <c:pt idx="104429">
                  <c:v>18.36504</c:v>
                </c:pt>
                <c:pt idx="104430">
                  <c:v>18.354585</c:v>
                </c:pt>
                <c:pt idx="104431">
                  <c:v>18.358343999999999</c:v>
                </c:pt>
                <c:pt idx="104432">
                  <c:v>18.362739999999999</c:v>
                </c:pt>
                <c:pt idx="104433">
                  <c:v>18.354569000000001</c:v>
                </c:pt>
                <c:pt idx="104434">
                  <c:v>18.356202</c:v>
                </c:pt>
                <c:pt idx="104435">
                  <c:v>18.364207</c:v>
                </c:pt>
                <c:pt idx="104436">
                  <c:v>18.352791</c:v>
                </c:pt>
                <c:pt idx="104437">
                  <c:v>18.349374999999998</c:v>
                </c:pt>
                <c:pt idx="104438">
                  <c:v>18.364363000000001</c:v>
                </c:pt>
                <c:pt idx="104439">
                  <c:v>18.361630999999999</c:v>
                </c:pt>
                <c:pt idx="104440">
                  <c:v>18.354310999999999</c:v>
                </c:pt>
                <c:pt idx="104441">
                  <c:v>18.359759</c:v>
                </c:pt>
                <c:pt idx="104442">
                  <c:v>18.359099000000001</c:v>
                </c:pt>
                <c:pt idx="104443">
                  <c:v>18.353345000000001</c:v>
                </c:pt>
                <c:pt idx="104444">
                  <c:v>18.356770000000001</c:v>
                </c:pt>
                <c:pt idx="104445">
                  <c:v>18.361882000000001</c:v>
                </c:pt>
                <c:pt idx="104446">
                  <c:v>18.358307</c:v>
                </c:pt>
                <c:pt idx="104447">
                  <c:v>18.362522999999999</c:v>
                </c:pt>
                <c:pt idx="104448">
                  <c:v>18.361474999999999</c:v>
                </c:pt>
                <c:pt idx="104449">
                  <c:v>18.351037000000002</c:v>
                </c:pt>
                <c:pt idx="104450">
                  <c:v>18.360222</c:v>
                </c:pt>
                <c:pt idx="104451">
                  <c:v>18.36646</c:v>
                </c:pt>
                <c:pt idx="104452">
                  <c:v>18.355587</c:v>
                </c:pt>
                <c:pt idx="104453">
                  <c:v>18.354171999999998</c:v>
                </c:pt>
                <c:pt idx="104454">
                  <c:v>18.362317999999998</c:v>
                </c:pt>
                <c:pt idx="104455">
                  <c:v>18.363295999999998</c:v>
                </c:pt>
                <c:pt idx="104456">
                  <c:v>18.367469</c:v>
                </c:pt>
                <c:pt idx="104457">
                  <c:v>18.371850999999999</c:v>
                </c:pt>
                <c:pt idx="104458">
                  <c:v>18.357858</c:v>
                </c:pt>
                <c:pt idx="104459">
                  <c:v>18.354789</c:v>
                </c:pt>
                <c:pt idx="104460">
                  <c:v>18.366513000000001</c:v>
                </c:pt>
                <c:pt idx="104461">
                  <c:v>18.359815999999999</c:v>
                </c:pt>
                <c:pt idx="104462">
                  <c:v>18.352058</c:v>
                </c:pt>
                <c:pt idx="104463">
                  <c:v>18.360617000000001</c:v>
                </c:pt>
                <c:pt idx="104464">
                  <c:v>18.369357999999998</c:v>
                </c:pt>
                <c:pt idx="104465">
                  <c:v>18.367068</c:v>
                </c:pt>
                <c:pt idx="104466">
                  <c:v>18.368822999999999</c:v>
                </c:pt>
                <c:pt idx="104467">
                  <c:v>18.371623</c:v>
                </c:pt>
                <c:pt idx="104468">
                  <c:v>18.36205</c:v>
                </c:pt>
                <c:pt idx="104469">
                  <c:v>18.365763999999999</c:v>
                </c:pt>
                <c:pt idx="104470">
                  <c:v>18.376750999999999</c:v>
                </c:pt>
                <c:pt idx="104471">
                  <c:v>18.371552000000001</c:v>
                </c:pt>
                <c:pt idx="104472">
                  <c:v>18.367771999999999</c:v>
                </c:pt>
                <c:pt idx="104473">
                  <c:v>18.373184999999999</c:v>
                </c:pt>
                <c:pt idx="104474">
                  <c:v>18.370947000000001</c:v>
                </c:pt>
                <c:pt idx="104475">
                  <c:v>18.361004000000001</c:v>
                </c:pt>
                <c:pt idx="104476">
                  <c:v>18.367149000000001</c:v>
                </c:pt>
                <c:pt idx="104477">
                  <c:v>18.368974000000001</c:v>
                </c:pt>
                <c:pt idx="104478">
                  <c:v>18.354673999999999</c:v>
                </c:pt>
                <c:pt idx="104479">
                  <c:v>18.360128</c:v>
                </c:pt>
                <c:pt idx="104480">
                  <c:v>18.366647</c:v>
                </c:pt>
                <c:pt idx="104481">
                  <c:v>18.363119999999999</c:v>
                </c:pt>
                <c:pt idx="104482">
                  <c:v>18.374057000000001</c:v>
                </c:pt>
                <c:pt idx="104483">
                  <c:v>18.375530000000001</c:v>
                </c:pt>
                <c:pt idx="104484">
                  <c:v>18.359618000000001</c:v>
                </c:pt>
                <c:pt idx="104485">
                  <c:v>18.360682000000001</c:v>
                </c:pt>
                <c:pt idx="104486">
                  <c:v>18.368722000000002</c:v>
                </c:pt>
                <c:pt idx="104487">
                  <c:v>18.358072</c:v>
                </c:pt>
                <c:pt idx="104488">
                  <c:v>18.357970999999999</c:v>
                </c:pt>
                <c:pt idx="104489">
                  <c:v>18.369067999999999</c:v>
                </c:pt>
                <c:pt idx="104490">
                  <c:v>18.359434</c:v>
                </c:pt>
                <c:pt idx="104491">
                  <c:v>18.360158999999999</c:v>
                </c:pt>
                <c:pt idx="104492">
                  <c:v>18.374873000000001</c:v>
                </c:pt>
                <c:pt idx="104493">
                  <c:v>18.373722000000001</c:v>
                </c:pt>
                <c:pt idx="104494">
                  <c:v>18.368601999999999</c:v>
                </c:pt>
                <c:pt idx="104495">
                  <c:v>18.373024000000001</c:v>
                </c:pt>
                <c:pt idx="104496">
                  <c:v>18.371129</c:v>
                </c:pt>
                <c:pt idx="104497">
                  <c:v>18.360099000000002</c:v>
                </c:pt>
                <c:pt idx="104498">
                  <c:v>18.363123000000002</c:v>
                </c:pt>
                <c:pt idx="104499">
                  <c:v>18.366986000000001</c:v>
                </c:pt>
                <c:pt idx="104500">
                  <c:v>18.363544000000001</c:v>
                </c:pt>
                <c:pt idx="104501">
                  <c:v>18.369616000000001</c:v>
                </c:pt>
                <c:pt idx="104502">
                  <c:v>18.369342</c:v>
                </c:pt>
                <c:pt idx="104503">
                  <c:v>18.363440000000001</c:v>
                </c:pt>
                <c:pt idx="104504">
                  <c:v>18.366948000000001</c:v>
                </c:pt>
                <c:pt idx="104505">
                  <c:v>18.366627999999999</c:v>
                </c:pt>
                <c:pt idx="104506">
                  <c:v>18.366900999999999</c:v>
                </c:pt>
                <c:pt idx="104507">
                  <c:v>18.374566000000002</c:v>
                </c:pt>
                <c:pt idx="104508">
                  <c:v>18.381146999999999</c:v>
                </c:pt>
                <c:pt idx="104509">
                  <c:v>18.379125999999999</c:v>
                </c:pt>
                <c:pt idx="104510">
                  <c:v>18.377587999999999</c:v>
                </c:pt>
                <c:pt idx="104511">
                  <c:v>18.380074</c:v>
                </c:pt>
                <c:pt idx="104512">
                  <c:v>18.376035999999999</c:v>
                </c:pt>
                <c:pt idx="104513">
                  <c:v>18.376228000000001</c:v>
                </c:pt>
                <c:pt idx="104514">
                  <c:v>18.378588000000001</c:v>
                </c:pt>
                <c:pt idx="104515">
                  <c:v>18.369451999999999</c:v>
                </c:pt>
                <c:pt idx="104516">
                  <c:v>18.362880000000001</c:v>
                </c:pt>
                <c:pt idx="104517">
                  <c:v>18.372555999999999</c:v>
                </c:pt>
                <c:pt idx="104518">
                  <c:v>18.378031</c:v>
                </c:pt>
                <c:pt idx="104519">
                  <c:v>18.365566000000001</c:v>
                </c:pt>
                <c:pt idx="104520">
                  <c:v>18.369004</c:v>
                </c:pt>
                <c:pt idx="104521">
                  <c:v>18.380019000000001</c:v>
                </c:pt>
                <c:pt idx="104522">
                  <c:v>18.369952999999999</c:v>
                </c:pt>
                <c:pt idx="104523">
                  <c:v>18.369948000000001</c:v>
                </c:pt>
                <c:pt idx="104524">
                  <c:v>18.379532000000001</c:v>
                </c:pt>
                <c:pt idx="104525">
                  <c:v>18.372323000000002</c:v>
                </c:pt>
                <c:pt idx="104526">
                  <c:v>18.363948000000001</c:v>
                </c:pt>
                <c:pt idx="104527">
                  <c:v>18.371808999999999</c:v>
                </c:pt>
                <c:pt idx="104528">
                  <c:v>18.377414999999999</c:v>
                </c:pt>
                <c:pt idx="104529">
                  <c:v>18.369736</c:v>
                </c:pt>
                <c:pt idx="104530">
                  <c:v>18.373421</c:v>
                </c:pt>
                <c:pt idx="104531">
                  <c:v>18.380262999999999</c:v>
                </c:pt>
                <c:pt idx="104532">
                  <c:v>18.37022</c:v>
                </c:pt>
                <c:pt idx="104533">
                  <c:v>18.369752999999999</c:v>
                </c:pt>
                <c:pt idx="104534">
                  <c:v>18.376618000000001</c:v>
                </c:pt>
                <c:pt idx="104535">
                  <c:v>18.375295999999999</c:v>
                </c:pt>
                <c:pt idx="104536">
                  <c:v>18.376964999999998</c:v>
                </c:pt>
                <c:pt idx="104537">
                  <c:v>18.379100999999999</c:v>
                </c:pt>
                <c:pt idx="104538">
                  <c:v>18.373892999999999</c:v>
                </c:pt>
                <c:pt idx="104539">
                  <c:v>18.369430000000001</c:v>
                </c:pt>
                <c:pt idx="104540">
                  <c:v>18.373021999999999</c:v>
                </c:pt>
                <c:pt idx="104541">
                  <c:v>18.372149</c:v>
                </c:pt>
                <c:pt idx="104542">
                  <c:v>18.373294999999999</c:v>
                </c:pt>
                <c:pt idx="104543">
                  <c:v>18.381435</c:v>
                </c:pt>
                <c:pt idx="104544">
                  <c:v>18.376836000000001</c:v>
                </c:pt>
                <c:pt idx="104545">
                  <c:v>18.373149000000002</c:v>
                </c:pt>
                <c:pt idx="104546">
                  <c:v>18.383337999999998</c:v>
                </c:pt>
                <c:pt idx="104547">
                  <c:v>18.386797000000001</c:v>
                </c:pt>
                <c:pt idx="104548">
                  <c:v>18.377644</c:v>
                </c:pt>
                <c:pt idx="104549">
                  <c:v>18.371483000000001</c:v>
                </c:pt>
                <c:pt idx="104550">
                  <c:v>18.376777000000001</c:v>
                </c:pt>
                <c:pt idx="104551">
                  <c:v>18.376608999999998</c:v>
                </c:pt>
                <c:pt idx="104552">
                  <c:v>18.373262</c:v>
                </c:pt>
                <c:pt idx="104553">
                  <c:v>18.377286999999999</c:v>
                </c:pt>
                <c:pt idx="104554">
                  <c:v>18.375605</c:v>
                </c:pt>
                <c:pt idx="104555">
                  <c:v>18.373615000000001</c:v>
                </c:pt>
                <c:pt idx="104556">
                  <c:v>18.380155999999999</c:v>
                </c:pt>
                <c:pt idx="104557">
                  <c:v>18.385107999999999</c:v>
                </c:pt>
                <c:pt idx="104558">
                  <c:v>18.380859999999998</c:v>
                </c:pt>
                <c:pt idx="104559">
                  <c:v>18.380960999999999</c:v>
                </c:pt>
                <c:pt idx="104560">
                  <c:v>18.387886999999999</c:v>
                </c:pt>
                <c:pt idx="104561">
                  <c:v>18.381542</c:v>
                </c:pt>
                <c:pt idx="104562">
                  <c:v>18.378836</c:v>
                </c:pt>
                <c:pt idx="104563">
                  <c:v>18.382470000000001</c:v>
                </c:pt>
                <c:pt idx="104564">
                  <c:v>18.378031</c:v>
                </c:pt>
                <c:pt idx="104565">
                  <c:v>18.377037000000001</c:v>
                </c:pt>
                <c:pt idx="104566">
                  <c:v>18.382193999999998</c:v>
                </c:pt>
                <c:pt idx="104567">
                  <c:v>18.380466999999999</c:v>
                </c:pt>
                <c:pt idx="104568">
                  <c:v>18.374994000000001</c:v>
                </c:pt>
                <c:pt idx="104569">
                  <c:v>18.381626000000001</c:v>
                </c:pt>
                <c:pt idx="104570">
                  <c:v>18.383790999999999</c:v>
                </c:pt>
                <c:pt idx="104571">
                  <c:v>18.376294000000001</c:v>
                </c:pt>
                <c:pt idx="104572">
                  <c:v>18.380718999999999</c:v>
                </c:pt>
                <c:pt idx="104573">
                  <c:v>18.389755000000001</c:v>
                </c:pt>
                <c:pt idx="104574">
                  <c:v>18.388506</c:v>
                </c:pt>
                <c:pt idx="104575">
                  <c:v>18.378896999999998</c:v>
                </c:pt>
                <c:pt idx="104576">
                  <c:v>18.377291</c:v>
                </c:pt>
                <c:pt idx="104577">
                  <c:v>18.382076999999999</c:v>
                </c:pt>
                <c:pt idx="104578">
                  <c:v>18.380105</c:v>
                </c:pt>
                <c:pt idx="104579">
                  <c:v>18.382625000000001</c:v>
                </c:pt>
                <c:pt idx="104580">
                  <c:v>18.385908000000001</c:v>
                </c:pt>
                <c:pt idx="104581">
                  <c:v>18.383942000000001</c:v>
                </c:pt>
                <c:pt idx="104582">
                  <c:v>18.385470999999999</c:v>
                </c:pt>
                <c:pt idx="104583">
                  <c:v>18.378831000000002</c:v>
                </c:pt>
                <c:pt idx="104584">
                  <c:v>18.374296999999999</c:v>
                </c:pt>
                <c:pt idx="104585">
                  <c:v>18.386227999999999</c:v>
                </c:pt>
                <c:pt idx="104586">
                  <c:v>18.391833999999999</c:v>
                </c:pt>
                <c:pt idx="104587">
                  <c:v>18.379725000000001</c:v>
                </c:pt>
                <c:pt idx="104588">
                  <c:v>18.377147000000001</c:v>
                </c:pt>
                <c:pt idx="104589">
                  <c:v>18.386541999999999</c:v>
                </c:pt>
                <c:pt idx="104590">
                  <c:v>18.381142000000001</c:v>
                </c:pt>
                <c:pt idx="104591">
                  <c:v>18.378686999999999</c:v>
                </c:pt>
                <c:pt idx="104592">
                  <c:v>18.386340000000001</c:v>
                </c:pt>
                <c:pt idx="104593">
                  <c:v>18.385966</c:v>
                </c:pt>
                <c:pt idx="104594">
                  <c:v>18.391123</c:v>
                </c:pt>
                <c:pt idx="104595">
                  <c:v>18.399598999999998</c:v>
                </c:pt>
                <c:pt idx="104596">
                  <c:v>18.392796000000001</c:v>
                </c:pt>
                <c:pt idx="104597">
                  <c:v>18.38477</c:v>
                </c:pt>
                <c:pt idx="104598">
                  <c:v>18.3918</c:v>
                </c:pt>
                <c:pt idx="104599">
                  <c:v>18.389783000000001</c:v>
                </c:pt>
                <c:pt idx="104600">
                  <c:v>18.377161999999998</c:v>
                </c:pt>
                <c:pt idx="104601">
                  <c:v>18.383282000000001</c:v>
                </c:pt>
                <c:pt idx="104602">
                  <c:v>18.386980999999999</c:v>
                </c:pt>
                <c:pt idx="104603">
                  <c:v>18.382591000000001</c:v>
                </c:pt>
                <c:pt idx="104604">
                  <c:v>18.392552999999999</c:v>
                </c:pt>
                <c:pt idx="104605">
                  <c:v>18.396246000000001</c:v>
                </c:pt>
                <c:pt idx="104606">
                  <c:v>18.384012999999999</c:v>
                </c:pt>
                <c:pt idx="104607">
                  <c:v>18.387578000000001</c:v>
                </c:pt>
                <c:pt idx="104608">
                  <c:v>18.395195999999999</c:v>
                </c:pt>
                <c:pt idx="104609">
                  <c:v>18.382522999999999</c:v>
                </c:pt>
                <c:pt idx="104610">
                  <c:v>18.381948000000001</c:v>
                </c:pt>
                <c:pt idx="104611">
                  <c:v>18.38907</c:v>
                </c:pt>
                <c:pt idx="104612">
                  <c:v>18.377123000000001</c:v>
                </c:pt>
                <c:pt idx="104613">
                  <c:v>18.379503</c:v>
                </c:pt>
                <c:pt idx="104614">
                  <c:v>18.392433</c:v>
                </c:pt>
                <c:pt idx="104615">
                  <c:v>18.384226999999999</c:v>
                </c:pt>
                <c:pt idx="104616">
                  <c:v>18.382012</c:v>
                </c:pt>
                <c:pt idx="104617">
                  <c:v>18.394489</c:v>
                </c:pt>
                <c:pt idx="104618">
                  <c:v>18.393979999999999</c:v>
                </c:pt>
                <c:pt idx="104619">
                  <c:v>18.386804999999999</c:v>
                </c:pt>
                <c:pt idx="104620">
                  <c:v>18.390601</c:v>
                </c:pt>
                <c:pt idx="104621">
                  <c:v>18.391479</c:v>
                </c:pt>
                <c:pt idx="104622">
                  <c:v>18.387446000000001</c:v>
                </c:pt>
                <c:pt idx="104623">
                  <c:v>18.393363999999998</c:v>
                </c:pt>
                <c:pt idx="104624">
                  <c:v>18.393495000000001</c:v>
                </c:pt>
                <c:pt idx="104625">
                  <c:v>18.386054000000001</c:v>
                </c:pt>
                <c:pt idx="104626">
                  <c:v>18.387253999999999</c:v>
                </c:pt>
                <c:pt idx="104627">
                  <c:v>18.389192999999999</c:v>
                </c:pt>
                <c:pt idx="104628">
                  <c:v>18.382812000000001</c:v>
                </c:pt>
                <c:pt idx="104629">
                  <c:v>18.390253000000001</c:v>
                </c:pt>
                <c:pt idx="104630">
                  <c:v>18.406697999999999</c:v>
                </c:pt>
                <c:pt idx="104631">
                  <c:v>18.400879</c:v>
                </c:pt>
                <c:pt idx="104632">
                  <c:v>18.395420000000001</c:v>
                </c:pt>
                <c:pt idx="104633">
                  <c:v>18.400555000000001</c:v>
                </c:pt>
                <c:pt idx="104634">
                  <c:v>18.393042999999999</c:v>
                </c:pt>
                <c:pt idx="104635">
                  <c:v>18.389512</c:v>
                </c:pt>
                <c:pt idx="104636">
                  <c:v>18.392437000000001</c:v>
                </c:pt>
                <c:pt idx="104637">
                  <c:v>18.385255999999998</c:v>
                </c:pt>
                <c:pt idx="104638">
                  <c:v>18.382722000000001</c:v>
                </c:pt>
                <c:pt idx="104639">
                  <c:v>18.393975999999999</c:v>
                </c:pt>
                <c:pt idx="104640">
                  <c:v>18.397777999999999</c:v>
                </c:pt>
                <c:pt idx="104641">
                  <c:v>18.387267999999999</c:v>
                </c:pt>
                <c:pt idx="104642">
                  <c:v>18.392513000000001</c:v>
                </c:pt>
                <c:pt idx="104643">
                  <c:v>18.406075999999999</c:v>
                </c:pt>
                <c:pt idx="104644">
                  <c:v>18.397525000000002</c:v>
                </c:pt>
                <c:pt idx="104645">
                  <c:v>18.391828</c:v>
                </c:pt>
                <c:pt idx="104646">
                  <c:v>18.394489</c:v>
                </c:pt>
                <c:pt idx="104647">
                  <c:v>18.388988999999999</c:v>
                </c:pt>
                <c:pt idx="104648">
                  <c:v>18.389406000000001</c:v>
                </c:pt>
                <c:pt idx="104649">
                  <c:v>18.396117</c:v>
                </c:pt>
                <c:pt idx="104650">
                  <c:v>18.389042</c:v>
                </c:pt>
                <c:pt idx="104651">
                  <c:v>18.381803999999999</c:v>
                </c:pt>
                <c:pt idx="104652">
                  <c:v>18.394584999999999</c:v>
                </c:pt>
                <c:pt idx="104653">
                  <c:v>18.400456999999999</c:v>
                </c:pt>
                <c:pt idx="104654">
                  <c:v>18.393350999999999</c:v>
                </c:pt>
                <c:pt idx="104655">
                  <c:v>18.395482999999999</c:v>
                </c:pt>
                <c:pt idx="104656">
                  <c:v>18.395306000000001</c:v>
                </c:pt>
                <c:pt idx="104657">
                  <c:v>18.394348999999998</c:v>
                </c:pt>
                <c:pt idx="104658">
                  <c:v>18.396048</c:v>
                </c:pt>
                <c:pt idx="104659">
                  <c:v>18.389609</c:v>
                </c:pt>
                <c:pt idx="104660">
                  <c:v>18.386337999999999</c:v>
                </c:pt>
                <c:pt idx="104661">
                  <c:v>18.393006</c:v>
                </c:pt>
                <c:pt idx="104662">
                  <c:v>18.400001</c:v>
                </c:pt>
                <c:pt idx="104663">
                  <c:v>18.394886</c:v>
                </c:pt>
                <c:pt idx="104664">
                  <c:v>18.390029999999999</c:v>
                </c:pt>
                <c:pt idx="104665">
                  <c:v>18.395036999999999</c:v>
                </c:pt>
                <c:pt idx="104666">
                  <c:v>18.397186000000001</c:v>
                </c:pt>
                <c:pt idx="104667">
                  <c:v>18.401871</c:v>
                </c:pt>
                <c:pt idx="104668">
                  <c:v>18.404582000000001</c:v>
                </c:pt>
                <c:pt idx="104669">
                  <c:v>18.397127999999999</c:v>
                </c:pt>
                <c:pt idx="104670">
                  <c:v>18.393153999999999</c:v>
                </c:pt>
                <c:pt idx="104671">
                  <c:v>18.399691000000001</c:v>
                </c:pt>
                <c:pt idx="104672">
                  <c:v>18.397682</c:v>
                </c:pt>
                <c:pt idx="104673">
                  <c:v>18.388589</c:v>
                </c:pt>
                <c:pt idx="104674">
                  <c:v>18.395420000000001</c:v>
                </c:pt>
                <c:pt idx="104675">
                  <c:v>18.400811000000001</c:v>
                </c:pt>
                <c:pt idx="104676">
                  <c:v>18.399024000000001</c:v>
                </c:pt>
                <c:pt idx="104677">
                  <c:v>18.411757999999999</c:v>
                </c:pt>
                <c:pt idx="104678">
                  <c:v>18.414221999999999</c:v>
                </c:pt>
                <c:pt idx="104679">
                  <c:v>18.407025999999998</c:v>
                </c:pt>
                <c:pt idx="104680">
                  <c:v>18.410081999999999</c:v>
                </c:pt>
                <c:pt idx="104681">
                  <c:v>18.407433000000001</c:v>
                </c:pt>
                <c:pt idx="104682">
                  <c:v>18.400268000000001</c:v>
                </c:pt>
                <c:pt idx="104683">
                  <c:v>18.405773</c:v>
                </c:pt>
                <c:pt idx="104684">
                  <c:v>18.415631000000001</c:v>
                </c:pt>
                <c:pt idx="104685">
                  <c:v>18.396733999999999</c:v>
                </c:pt>
                <c:pt idx="104686">
                  <c:v>18.383787000000002</c:v>
                </c:pt>
                <c:pt idx="104687">
                  <c:v>18.402488999999999</c:v>
                </c:pt>
                <c:pt idx="104688">
                  <c:v>18.399975000000001</c:v>
                </c:pt>
                <c:pt idx="104689">
                  <c:v>18.386489999999998</c:v>
                </c:pt>
                <c:pt idx="104690">
                  <c:v>18.394541</c:v>
                </c:pt>
                <c:pt idx="104691">
                  <c:v>18.403141000000002</c:v>
                </c:pt>
                <c:pt idx="104692">
                  <c:v>18.400829000000002</c:v>
                </c:pt>
                <c:pt idx="104693">
                  <c:v>18.399920999999999</c:v>
                </c:pt>
                <c:pt idx="104694">
                  <c:v>18.398844</c:v>
                </c:pt>
                <c:pt idx="104695">
                  <c:v>18.390796000000002</c:v>
                </c:pt>
                <c:pt idx="104696">
                  <c:v>18.396505999999999</c:v>
                </c:pt>
                <c:pt idx="104697">
                  <c:v>18.404907999999999</c:v>
                </c:pt>
                <c:pt idx="104698">
                  <c:v>18.394752</c:v>
                </c:pt>
                <c:pt idx="104699">
                  <c:v>18.395973999999999</c:v>
                </c:pt>
                <c:pt idx="104700">
                  <c:v>18.406003999999999</c:v>
                </c:pt>
                <c:pt idx="104701">
                  <c:v>18.400556999999999</c:v>
                </c:pt>
                <c:pt idx="104702">
                  <c:v>18.399602999999999</c:v>
                </c:pt>
                <c:pt idx="104703">
                  <c:v>18.415886</c:v>
                </c:pt>
                <c:pt idx="104704">
                  <c:v>18.415158999999999</c:v>
                </c:pt>
                <c:pt idx="104705">
                  <c:v>18.400556999999999</c:v>
                </c:pt>
                <c:pt idx="104706">
                  <c:v>18.408460000000002</c:v>
                </c:pt>
                <c:pt idx="104707">
                  <c:v>18.409825000000001</c:v>
                </c:pt>
                <c:pt idx="104708">
                  <c:v>18.398199999999999</c:v>
                </c:pt>
                <c:pt idx="104709">
                  <c:v>18.404339</c:v>
                </c:pt>
                <c:pt idx="104710">
                  <c:v>18.411017000000001</c:v>
                </c:pt>
                <c:pt idx="104711">
                  <c:v>18.407152</c:v>
                </c:pt>
                <c:pt idx="104712">
                  <c:v>18.406821999999998</c:v>
                </c:pt>
                <c:pt idx="104713">
                  <c:v>18.410435</c:v>
                </c:pt>
                <c:pt idx="104714">
                  <c:v>18.405249000000001</c:v>
                </c:pt>
                <c:pt idx="104715">
                  <c:v>18.400639999999999</c:v>
                </c:pt>
                <c:pt idx="104716">
                  <c:v>18.406295</c:v>
                </c:pt>
                <c:pt idx="104717">
                  <c:v>18.405711</c:v>
                </c:pt>
                <c:pt idx="104718">
                  <c:v>18.403001</c:v>
                </c:pt>
                <c:pt idx="104719">
                  <c:v>18.407039999999999</c:v>
                </c:pt>
                <c:pt idx="104720">
                  <c:v>18.410506000000002</c:v>
                </c:pt>
                <c:pt idx="104721">
                  <c:v>18.410630999999999</c:v>
                </c:pt>
                <c:pt idx="104722">
                  <c:v>18.413063999999999</c:v>
                </c:pt>
                <c:pt idx="104723">
                  <c:v>18.410105000000001</c:v>
                </c:pt>
                <c:pt idx="104724">
                  <c:v>18.399771999999999</c:v>
                </c:pt>
                <c:pt idx="104725">
                  <c:v>18.409154000000001</c:v>
                </c:pt>
                <c:pt idx="104726">
                  <c:v>18.420138999999999</c:v>
                </c:pt>
                <c:pt idx="104727">
                  <c:v>18.407468000000001</c:v>
                </c:pt>
                <c:pt idx="104728">
                  <c:v>18.404561000000001</c:v>
                </c:pt>
                <c:pt idx="104729">
                  <c:v>18.414935</c:v>
                </c:pt>
                <c:pt idx="104730">
                  <c:v>18.415500999999999</c:v>
                </c:pt>
                <c:pt idx="104731">
                  <c:v>18.404527999999999</c:v>
                </c:pt>
                <c:pt idx="104732">
                  <c:v>18.401899</c:v>
                </c:pt>
                <c:pt idx="104733">
                  <c:v>18.406908000000001</c:v>
                </c:pt>
                <c:pt idx="104734">
                  <c:v>18.403531000000001</c:v>
                </c:pt>
                <c:pt idx="104735">
                  <c:v>18.409822999999999</c:v>
                </c:pt>
                <c:pt idx="104736">
                  <c:v>18.414159999999999</c:v>
                </c:pt>
                <c:pt idx="104737">
                  <c:v>18.401679000000001</c:v>
                </c:pt>
                <c:pt idx="104738">
                  <c:v>18.399915</c:v>
                </c:pt>
                <c:pt idx="104739">
                  <c:v>18.404572999999999</c:v>
                </c:pt>
                <c:pt idx="104740">
                  <c:v>18.399449000000001</c:v>
                </c:pt>
                <c:pt idx="104741">
                  <c:v>18.396719999999998</c:v>
                </c:pt>
                <c:pt idx="104742">
                  <c:v>18.405051</c:v>
                </c:pt>
                <c:pt idx="104743">
                  <c:v>18.413297</c:v>
                </c:pt>
                <c:pt idx="104744">
                  <c:v>18.407312000000001</c:v>
                </c:pt>
                <c:pt idx="104745">
                  <c:v>18.405207000000001</c:v>
                </c:pt>
                <c:pt idx="104746">
                  <c:v>18.404502000000001</c:v>
                </c:pt>
                <c:pt idx="104747">
                  <c:v>18.406261000000001</c:v>
                </c:pt>
                <c:pt idx="104748">
                  <c:v>18.420037000000001</c:v>
                </c:pt>
                <c:pt idx="104749">
                  <c:v>18.419896999999999</c:v>
                </c:pt>
                <c:pt idx="104750">
                  <c:v>18.410620999999999</c:v>
                </c:pt>
                <c:pt idx="104751">
                  <c:v>18.410043999999999</c:v>
                </c:pt>
                <c:pt idx="104752">
                  <c:v>18.414453999999999</c:v>
                </c:pt>
                <c:pt idx="104753">
                  <c:v>18.41048</c:v>
                </c:pt>
                <c:pt idx="104754">
                  <c:v>18.404292999999999</c:v>
                </c:pt>
                <c:pt idx="104755">
                  <c:v>18.409559000000002</c:v>
                </c:pt>
                <c:pt idx="104756">
                  <c:v>18.411149000000002</c:v>
                </c:pt>
                <c:pt idx="104757">
                  <c:v>18.410841000000001</c:v>
                </c:pt>
                <c:pt idx="104758">
                  <c:v>18.410395999999999</c:v>
                </c:pt>
                <c:pt idx="104759">
                  <c:v>18.403483000000001</c:v>
                </c:pt>
                <c:pt idx="104760">
                  <c:v>18.408452</c:v>
                </c:pt>
                <c:pt idx="104761">
                  <c:v>18.416757</c:v>
                </c:pt>
                <c:pt idx="104762">
                  <c:v>18.419166000000001</c:v>
                </c:pt>
                <c:pt idx="104763">
                  <c:v>18.423296000000001</c:v>
                </c:pt>
                <c:pt idx="104764">
                  <c:v>18.422619999999998</c:v>
                </c:pt>
                <c:pt idx="104765">
                  <c:v>18.412668</c:v>
                </c:pt>
                <c:pt idx="104766">
                  <c:v>18.410941999999999</c:v>
                </c:pt>
                <c:pt idx="104767">
                  <c:v>18.422063000000001</c:v>
                </c:pt>
                <c:pt idx="104768">
                  <c:v>18.41545</c:v>
                </c:pt>
                <c:pt idx="104769">
                  <c:v>18.402749</c:v>
                </c:pt>
                <c:pt idx="104770">
                  <c:v>18.409191</c:v>
                </c:pt>
                <c:pt idx="104771">
                  <c:v>18.414867999999998</c:v>
                </c:pt>
                <c:pt idx="104772">
                  <c:v>18.415433</c:v>
                </c:pt>
                <c:pt idx="104773">
                  <c:v>18.417179999999998</c:v>
                </c:pt>
                <c:pt idx="104774">
                  <c:v>18.416962000000002</c:v>
                </c:pt>
                <c:pt idx="104775">
                  <c:v>18.415413000000001</c:v>
                </c:pt>
                <c:pt idx="104776">
                  <c:v>18.418517000000001</c:v>
                </c:pt>
                <c:pt idx="104777">
                  <c:v>18.422471000000002</c:v>
                </c:pt>
                <c:pt idx="104778">
                  <c:v>18.414719000000002</c:v>
                </c:pt>
                <c:pt idx="104779">
                  <c:v>18.408234</c:v>
                </c:pt>
                <c:pt idx="104780">
                  <c:v>18.409564</c:v>
                </c:pt>
                <c:pt idx="104781">
                  <c:v>18.414255000000001</c:v>
                </c:pt>
                <c:pt idx="104782">
                  <c:v>18.418212</c:v>
                </c:pt>
                <c:pt idx="104783">
                  <c:v>18.414714</c:v>
                </c:pt>
                <c:pt idx="104784">
                  <c:v>18.411888999999999</c:v>
                </c:pt>
                <c:pt idx="104785">
                  <c:v>18.413921999999999</c:v>
                </c:pt>
                <c:pt idx="104786">
                  <c:v>18.423686</c:v>
                </c:pt>
                <c:pt idx="104787">
                  <c:v>18.426993</c:v>
                </c:pt>
                <c:pt idx="104788">
                  <c:v>18.417853000000001</c:v>
                </c:pt>
                <c:pt idx="104789">
                  <c:v>18.419046000000002</c:v>
                </c:pt>
                <c:pt idx="104790">
                  <c:v>18.422677</c:v>
                </c:pt>
                <c:pt idx="104791">
                  <c:v>18.416933</c:v>
                </c:pt>
                <c:pt idx="104792">
                  <c:v>18.420532000000001</c:v>
                </c:pt>
                <c:pt idx="104793">
                  <c:v>18.424412</c:v>
                </c:pt>
                <c:pt idx="104794">
                  <c:v>18.41527</c:v>
                </c:pt>
                <c:pt idx="104795">
                  <c:v>18.411359999999998</c:v>
                </c:pt>
                <c:pt idx="104796">
                  <c:v>18.417748</c:v>
                </c:pt>
                <c:pt idx="104797">
                  <c:v>18.416709999999998</c:v>
                </c:pt>
                <c:pt idx="104798">
                  <c:v>18.411393</c:v>
                </c:pt>
                <c:pt idx="104799">
                  <c:v>18.416017</c:v>
                </c:pt>
                <c:pt idx="104800">
                  <c:v>18.421392000000001</c:v>
                </c:pt>
                <c:pt idx="104801">
                  <c:v>18.42201</c:v>
                </c:pt>
                <c:pt idx="104802">
                  <c:v>18.420878999999999</c:v>
                </c:pt>
                <c:pt idx="104803">
                  <c:v>18.420953000000001</c:v>
                </c:pt>
                <c:pt idx="104804">
                  <c:v>18.417869</c:v>
                </c:pt>
                <c:pt idx="104805">
                  <c:v>18.415835999999999</c:v>
                </c:pt>
                <c:pt idx="104806">
                  <c:v>18.423704000000001</c:v>
                </c:pt>
                <c:pt idx="104807">
                  <c:v>18.420769</c:v>
                </c:pt>
                <c:pt idx="104808">
                  <c:v>18.415277</c:v>
                </c:pt>
                <c:pt idx="104809">
                  <c:v>18.423228999999999</c:v>
                </c:pt>
                <c:pt idx="104810">
                  <c:v>18.420670999999999</c:v>
                </c:pt>
                <c:pt idx="104811">
                  <c:v>18.415178000000001</c:v>
                </c:pt>
                <c:pt idx="104812">
                  <c:v>18.422014000000001</c:v>
                </c:pt>
                <c:pt idx="104813">
                  <c:v>18.425706999999999</c:v>
                </c:pt>
                <c:pt idx="104814">
                  <c:v>18.425805</c:v>
                </c:pt>
                <c:pt idx="104815">
                  <c:v>18.429697999999998</c:v>
                </c:pt>
                <c:pt idx="104816">
                  <c:v>18.424586000000001</c:v>
                </c:pt>
                <c:pt idx="104817">
                  <c:v>18.414632000000001</c:v>
                </c:pt>
                <c:pt idx="104818">
                  <c:v>18.424792</c:v>
                </c:pt>
                <c:pt idx="104819">
                  <c:v>18.428114999999998</c:v>
                </c:pt>
                <c:pt idx="104820">
                  <c:v>18.405999000000001</c:v>
                </c:pt>
                <c:pt idx="104821">
                  <c:v>18.406725000000002</c:v>
                </c:pt>
                <c:pt idx="104822">
                  <c:v>18.425132000000001</c:v>
                </c:pt>
                <c:pt idx="104823">
                  <c:v>18.425370999999998</c:v>
                </c:pt>
                <c:pt idx="104824">
                  <c:v>18.426939999999998</c:v>
                </c:pt>
                <c:pt idx="104825">
                  <c:v>18.436361999999999</c:v>
                </c:pt>
                <c:pt idx="104826">
                  <c:v>18.429293999999999</c:v>
                </c:pt>
                <c:pt idx="104827">
                  <c:v>18.421237000000001</c:v>
                </c:pt>
                <c:pt idx="104828">
                  <c:v>18.434076999999998</c:v>
                </c:pt>
                <c:pt idx="104829">
                  <c:v>18.433049</c:v>
                </c:pt>
                <c:pt idx="104830">
                  <c:v>18.418990999999998</c:v>
                </c:pt>
                <c:pt idx="104831">
                  <c:v>18.421517999999999</c:v>
                </c:pt>
                <c:pt idx="104832">
                  <c:v>18.423425999999999</c:v>
                </c:pt>
                <c:pt idx="104833">
                  <c:v>18.422125999999999</c:v>
                </c:pt>
                <c:pt idx="104834">
                  <c:v>18.430143000000001</c:v>
                </c:pt>
                <c:pt idx="104835">
                  <c:v>18.432713</c:v>
                </c:pt>
                <c:pt idx="104836">
                  <c:v>18.425609999999999</c:v>
                </c:pt>
                <c:pt idx="104837">
                  <c:v>18.426416</c:v>
                </c:pt>
                <c:pt idx="104838">
                  <c:v>18.433008999999998</c:v>
                </c:pt>
                <c:pt idx="104839">
                  <c:v>18.429093999999999</c:v>
                </c:pt>
                <c:pt idx="104840">
                  <c:v>18.429400000000001</c:v>
                </c:pt>
                <c:pt idx="104841">
                  <c:v>18.434246000000002</c:v>
                </c:pt>
                <c:pt idx="104842">
                  <c:v>18.426268</c:v>
                </c:pt>
                <c:pt idx="104843">
                  <c:v>18.420755</c:v>
                </c:pt>
                <c:pt idx="104844">
                  <c:v>18.428882000000002</c:v>
                </c:pt>
                <c:pt idx="104845">
                  <c:v>18.431740999999999</c:v>
                </c:pt>
                <c:pt idx="104846">
                  <c:v>18.426296000000001</c:v>
                </c:pt>
                <c:pt idx="104847">
                  <c:v>18.427855000000001</c:v>
                </c:pt>
                <c:pt idx="104848">
                  <c:v>18.421693999999999</c:v>
                </c:pt>
                <c:pt idx="104849">
                  <c:v>18.411443999999999</c:v>
                </c:pt>
                <c:pt idx="104850">
                  <c:v>18.425440999999999</c:v>
                </c:pt>
                <c:pt idx="104851">
                  <c:v>18.431774999999998</c:v>
                </c:pt>
                <c:pt idx="104852">
                  <c:v>18.424030999999999</c:v>
                </c:pt>
                <c:pt idx="104853">
                  <c:v>18.427907999999999</c:v>
                </c:pt>
                <c:pt idx="104854">
                  <c:v>18.425006</c:v>
                </c:pt>
                <c:pt idx="104855">
                  <c:v>18.420083999999999</c:v>
                </c:pt>
                <c:pt idx="104856">
                  <c:v>18.430337000000002</c:v>
                </c:pt>
                <c:pt idx="104857">
                  <c:v>18.43712</c:v>
                </c:pt>
                <c:pt idx="104858">
                  <c:v>18.429987000000001</c:v>
                </c:pt>
                <c:pt idx="104859">
                  <c:v>18.431885999999999</c:v>
                </c:pt>
                <c:pt idx="104860">
                  <c:v>18.436340000000001</c:v>
                </c:pt>
                <c:pt idx="104861">
                  <c:v>18.423756000000001</c:v>
                </c:pt>
                <c:pt idx="104862">
                  <c:v>18.423392</c:v>
                </c:pt>
                <c:pt idx="104863">
                  <c:v>18.433060999999999</c:v>
                </c:pt>
                <c:pt idx="104864">
                  <c:v>18.424465999999999</c:v>
                </c:pt>
                <c:pt idx="104865">
                  <c:v>18.420807</c:v>
                </c:pt>
                <c:pt idx="104866">
                  <c:v>18.431419000000002</c:v>
                </c:pt>
                <c:pt idx="104867">
                  <c:v>18.428417</c:v>
                </c:pt>
                <c:pt idx="104868">
                  <c:v>18.420059999999999</c:v>
                </c:pt>
                <c:pt idx="104869">
                  <c:v>18.428082</c:v>
                </c:pt>
                <c:pt idx="104870">
                  <c:v>18.430457000000001</c:v>
                </c:pt>
                <c:pt idx="104871">
                  <c:v>18.425732</c:v>
                </c:pt>
                <c:pt idx="104872">
                  <c:v>18.439824000000002</c:v>
                </c:pt>
                <c:pt idx="104873">
                  <c:v>18.445487</c:v>
                </c:pt>
                <c:pt idx="104874">
                  <c:v>18.435763999999999</c:v>
                </c:pt>
                <c:pt idx="104875">
                  <c:v>18.439408</c:v>
                </c:pt>
                <c:pt idx="104876">
                  <c:v>18.442487</c:v>
                </c:pt>
                <c:pt idx="104877">
                  <c:v>18.434920000000002</c:v>
                </c:pt>
                <c:pt idx="104878">
                  <c:v>18.433924999999999</c:v>
                </c:pt>
                <c:pt idx="104879">
                  <c:v>18.443259000000001</c:v>
                </c:pt>
                <c:pt idx="104880">
                  <c:v>18.435168999999998</c:v>
                </c:pt>
                <c:pt idx="104881">
                  <c:v>18.421576000000002</c:v>
                </c:pt>
                <c:pt idx="104882">
                  <c:v>18.430903000000001</c:v>
                </c:pt>
                <c:pt idx="104883">
                  <c:v>18.432288</c:v>
                </c:pt>
                <c:pt idx="104884">
                  <c:v>18.428592999999999</c:v>
                </c:pt>
                <c:pt idx="104885">
                  <c:v>18.438122</c:v>
                </c:pt>
                <c:pt idx="104886">
                  <c:v>18.440051</c:v>
                </c:pt>
                <c:pt idx="104887">
                  <c:v>18.432970999999998</c:v>
                </c:pt>
                <c:pt idx="104888">
                  <c:v>18.434106</c:v>
                </c:pt>
                <c:pt idx="104889">
                  <c:v>18.441015</c:v>
                </c:pt>
                <c:pt idx="104890">
                  <c:v>18.429331000000001</c:v>
                </c:pt>
                <c:pt idx="104891">
                  <c:v>18.420784000000001</c:v>
                </c:pt>
                <c:pt idx="104892">
                  <c:v>18.435286999999999</c:v>
                </c:pt>
                <c:pt idx="104893">
                  <c:v>18.440290999999998</c:v>
                </c:pt>
                <c:pt idx="104894">
                  <c:v>18.435403999999998</c:v>
                </c:pt>
                <c:pt idx="104895">
                  <c:v>18.434802000000001</c:v>
                </c:pt>
                <c:pt idx="104896">
                  <c:v>18.432614999999998</c:v>
                </c:pt>
                <c:pt idx="104897">
                  <c:v>18.434601000000001</c:v>
                </c:pt>
                <c:pt idx="104898">
                  <c:v>18.443086000000001</c:v>
                </c:pt>
                <c:pt idx="104899">
                  <c:v>18.443034999999998</c:v>
                </c:pt>
                <c:pt idx="104900">
                  <c:v>18.433236999999998</c:v>
                </c:pt>
                <c:pt idx="104901">
                  <c:v>18.436758000000001</c:v>
                </c:pt>
                <c:pt idx="104902">
                  <c:v>18.434996000000002</c:v>
                </c:pt>
                <c:pt idx="104903">
                  <c:v>18.425896000000002</c:v>
                </c:pt>
                <c:pt idx="104904">
                  <c:v>18.438040000000001</c:v>
                </c:pt>
                <c:pt idx="104905">
                  <c:v>18.436641999999999</c:v>
                </c:pt>
                <c:pt idx="104906">
                  <c:v>18.424299999999999</c:v>
                </c:pt>
                <c:pt idx="104907">
                  <c:v>18.432136</c:v>
                </c:pt>
                <c:pt idx="104908">
                  <c:v>18.439532</c:v>
                </c:pt>
                <c:pt idx="104909">
                  <c:v>18.438186999999999</c:v>
                </c:pt>
                <c:pt idx="104910">
                  <c:v>18.44041</c:v>
                </c:pt>
                <c:pt idx="104911">
                  <c:v>18.442146999999999</c:v>
                </c:pt>
                <c:pt idx="104912">
                  <c:v>18.431429999999999</c:v>
                </c:pt>
                <c:pt idx="104913">
                  <c:v>18.430067999999999</c:v>
                </c:pt>
                <c:pt idx="104914">
                  <c:v>18.442567</c:v>
                </c:pt>
                <c:pt idx="104915">
                  <c:v>18.438649999999999</c:v>
                </c:pt>
                <c:pt idx="104916">
                  <c:v>18.432345999999999</c:v>
                </c:pt>
                <c:pt idx="104917">
                  <c:v>18.438879</c:v>
                </c:pt>
                <c:pt idx="104918">
                  <c:v>18.440859</c:v>
                </c:pt>
                <c:pt idx="104919">
                  <c:v>18.439430999999999</c:v>
                </c:pt>
                <c:pt idx="104920">
                  <c:v>18.439596000000002</c:v>
                </c:pt>
                <c:pt idx="104921">
                  <c:v>18.439630000000001</c:v>
                </c:pt>
                <c:pt idx="104922">
                  <c:v>18.440439000000001</c:v>
                </c:pt>
                <c:pt idx="104923">
                  <c:v>18.444852000000001</c:v>
                </c:pt>
                <c:pt idx="104924">
                  <c:v>18.440732000000001</c:v>
                </c:pt>
                <c:pt idx="104925">
                  <c:v>18.433059</c:v>
                </c:pt>
                <c:pt idx="104926">
                  <c:v>18.439899</c:v>
                </c:pt>
                <c:pt idx="104927">
                  <c:v>18.441787000000001</c:v>
                </c:pt>
                <c:pt idx="104928">
                  <c:v>18.432845</c:v>
                </c:pt>
                <c:pt idx="104929">
                  <c:v>18.433482999999999</c:v>
                </c:pt>
                <c:pt idx="104930">
                  <c:v>18.440825</c:v>
                </c:pt>
                <c:pt idx="104931">
                  <c:v>18.436669999999999</c:v>
                </c:pt>
                <c:pt idx="104932">
                  <c:v>18.435482</c:v>
                </c:pt>
                <c:pt idx="104933">
                  <c:v>18.451222999999999</c:v>
                </c:pt>
                <c:pt idx="104934">
                  <c:v>18.450721000000001</c:v>
                </c:pt>
                <c:pt idx="104935">
                  <c:v>18.439927000000001</c:v>
                </c:pt>
                <c:pt idx="104936">
                  <c:v>18.449200999999999</c:v>
                </c:pt>
                <c:pt idx="104937">
                  <c:v>18.453491</c:v>
                </c:pt>
                <c:pt idx="104938">
                  <c:v>18.442108999999999</c:v>
                </c:pt>
                <c:pt idx="104939">
                  <c:v>18.437304999999999</c:v>
                </c:pt>
                <c:pt idx="104940">
                  <c:v>18.441901000000001</c:v>
                </c:pt>
                <c:pt idx="104941">
                  <c:v>18.445181999999999</c:v>
                </c:pt>
                <c:pt idx="104942">
                  <c:v>18.450289000000001</c:v>
                </c:pt>
                <c:pt idx="104943">
                  <c:v>18.449421999999998</c:v>
                </c:pt>
                <c:pt idx="104944">
                  <c:v>18.435976</c:v>
                </c:pt>
                <c:pt idx="104945">
                  <c:v>18.436999</c:v>
                </c:pt>
                <c:pt idx="104946">
                  <c:v>18.444161000000001</c:v>
                </c:pt>
                <c:pt idx="104947">
                  <c:v>18.437818</c:v>
                </c:pt>
                <c:pt idx="104948">
                  <c:v>18.439184000000001</c:v>
                </c:pt>
                <c:pt idx="104949">
                  <c:v>18.446850000000001</c:v>
                </c:pt>
                <c:pt idx="104950">
                  <c:v>18.445611</c:v>
                </c:pt>
                <c:pt idx="104951">
                  <c:v>18.439343000000001</c:v>
                </c:pt>
                <c:pt idx="104952">
                  <c:v>18.440488999999999</c:v>
                </c:pt>
                <c:pt idx="104953">
                  <c:v>18.446701000000001</c:v>
                </c:pt>
                <c:pt idx="104954">
                  <c:v>18.448087999999998</c:v>
                </c:pt>
                <c:pt idx="104955">
                  <c:v>18.454336000000001</c:v>
                </c:pt>
                <c:pt idx="104956">
                  <c:v>18.455331999999999</c:v>
                </c:pt>
                <c:pt idx="104957">
                  <c:v>18.450326</c:v>
                </c:pt>
                <c:pt idx="104958">
                  <c:v>18.449705999999999</c:v>
                </c:pt>
                <c:pt idx="104959">
                  <c:v>18.448053000000002</c:v>
                </c:pt>
                <c:pt idx="104960">
                  <c:v>18.444044999999999</c:v>
                </c:pt>
                <c:pt idx="104961">
                  <c:v>18.444797999999999</c:v>
                </c:pt>
                <c:pt idx="104962">
                  <c:v>18.447368000000001</c:v>
                </c:pt>
                <c:pt idx="104963">
                  <c:v>18.440840999999999</c:v>
                </c:pt>
                <c:pt idx="104964">
                  <c:v>18.441924</c:v>
                </c:pt>
                <c:pt idx="104965">
                  <c:v>18.456009000000002</c:v>
                </c:pt>
                <c:pt idx="104966">
                  <c:v>18.454340999999999</c:v>
                </c:pt>
                <c:pt idx="104967">
                  <c:v>18.446262000000001</c:v>
                </c:pt>
                <c:pt idx="104968">
                  <c:v>18.446988999999999</c:v>
                </c:pt>
                <c:pt idx="104969">
                  <c:v>18.446359999999999</c:v>
                </c:pt>
                <c:pt idx="104970">
                  <c:v>18.443242000000001</c:v>
                </c:pt>
                <c:pt idx="104971">
                  <c:v>18.444182999999999</c:v>
                </c:pt>
                <c:pt idx="104972">
                  <c:v>18.450616</c:v>
                </c:pt>
                <c:pt idx="104973">
                  <c:v>18.448266</c:v>
                </c:pt>
                <c:pt idx="104974">
                  <c:v>18.443201999999999</c:v>
                </c:pt>
                <c:pt idx="104975">
                  <c:v>18.445083</c:v>
                </c:pt>
                <c:pt idx="104976">
                  <c:v>18.444754</c:v>
                </c:pt>
                <c:pt idx="104977">
                  <c:v>18.450018</c:v>
                </c:pt>
                <c:pt idx="104978">
                  <c:v>18.456503000000001</c:v>
                </c:pt>
                <c:pt idx="104979">
                  <c:v>18.452220000000001</c:v>
                </c:pt>
                <c:pt idx="104980">
                  <c:v>18.445067000000002</c:v>
                </c:pt>
                <c:pt idx="104981">
                  <c:v>18.445046000000001</c:v>
                </c:pt>
                <c:pt idx="104982">
                  <c:v>18.448414</c:v>
                </c:pt>
                <c:pt idx="104983">
                  <c:v>18.445979000000001</c:v>
                </c:pt>
                <c:pt idx="104984">
                  <c:v>18.446811</c:v>
                </c:pt>
                <c:pt idx="104985">
                  <c:v>18.449569</c:v>
                </c:pt>
                <c:pt idx="104986">
                  <c:v>18.445103</c:v>
                </c:pt>
                <c:pt idx="104987">
                  <c:v>18.448350000000001</c:v>
                </c:pt>
                <c:pt idx="104988">
                  <c:v>18.453800999999999</c:v>
                </c:pt>
                <c:pt idx="104989">
                  <c:v>18.450448000000002</c:v>
                </c:pt>
                <c:pt idx="104990">
                  <c:v>18.445269</c:v>
                </c:pt>
                <c:pt idx="104991">
                  <c:v>18.446621</c:v>
                </c:pt>
                <c:pt idx="104992">
                  <c:v>18.450776000000001</c:v>
                </c:pt>
                <c:pt idx="104993">
                  <c:v>18.451101999999999</c:v>
                </c:pt>
                <c:pt idx="104994">
                  <c:v>18.453461000000001</c:v>
                </c:pt>
                <c:pt idx="104995">
                  <c:v>18.449819999999999</c:v>
                </c:pt>
                <c:pt idx="104996">
                  <c:v>18.445947</c:v>
                </c:pt>
                <c:pt idx="104997">
                  <c:v>18.458083999999999</c:v>
                </c:pt>
                <c:pt idx="104998">
                  <c:v>18.469815000000001</c:v>
                </c:pt>
                <c:pt idx="104999">
                  <c:v>18.464037000000001</c:v>
                </c:pt>
                <c:pt idx="105000">
                  <c:v>18.457446999999998</c:v>
                </c:pt>
                <c:pt idx="105001">
                  <c:v>18.460545</c:v>
                </c:pt>
                <c:pt idx="105002">
                  <c:v>18.453081999999998</c:v>
                </c:pt>
                <c:pt idx="105003">
                  <c:v>18.449200999999999</c:v>
                </c:pt>
                <c:pt idx="105004">
                  <c:v>18.459368000000001</c:v>
                </c:pt>
                <c:pt idx="105005">
                  <c:v>18.458765</c:v>
                </c:pt>
                <c:pt idx="105006">
                  <c:v>18.456448000000002</c:v>
                </c:pt>
                <c:pt idx="105007">
                  <c:v>18.457587</c:v>
                </c:pt>
                <c:pt idx="105008">
                  <c:v>18.448467000000001</c:v>
                </c:pt>
                <c:pt idx="105009">
                  <c:v>18.450361000000001</c:v>
                </c:pt>
                <c:pt idx="105010">
                  <c:v>18.460895000000001</c:v>
                </c:pt>
                <c:pt idx="105011">
                  <c:v>18.456669000000002</c:v>
                </c:pt>
                <c:pt idx="105012">
                  <c:v>18.448005999999999</c:v>
                </c:pt>
                <c:pt idx="105013">
                  <c:v>18.451929</c:v>
                </c:pt>
                <c:pt idx="105014">
                  <c:v>18.455933999999999</c:v>
                </c:pt>
                <c:pt idx="105015">
                  <c:v>18.449480999999999</c:v>
                </c:pt>
                <c:pt idx="105016">
                  <c:v>18.451516000000002</c:v>
                </c:pt>
                <c:pt idx="105017">
                  <c:v>18.457832</c:v>
                </c:pt>
                <c:pt idx="105018">
                  <c:v>18.459240999999999</c:v>
                </c:pt>
                <c:pt idx="105019">
                  <c:v>18.462696999999999</c:v>
                </c:pt>
                <c:pt idx="105020">
                  <c:v>18.458921</c:v>
                </c:pt>
                <c:pt idx="105021">
                  <c:v>18.454169</c:v>
                </c:pt>
                <c:pt idx="105022">
                  <c:v>18.463023</c:v>
                </c:pt>
                <c:pt idx="105023">
                  <c:v>18.467358000000001</c:v>
                </c:pt>
                <c:pt idx="105024">
                  <c:v>18.450154999999999</c:v>
                </c:pt>
                <c:pt idx="105025">
                  <c:v>18.441238999999999</c:v>
                </c:pt>
                <c:pt idx="105026">
                  <c:v>18.45383</c:v>
                </c:pt>
                <c:pt idx="105027">
                  <c:v>18.452354</c:v>
                </c:pt>
                <c:pt idx="105028">
                  <c:v>18.446397000000001</c:v>
                </c:pt>
                <c:pt idx="105029">
                  <c:v>18.453672000000001</c:v>
                </c:pt>
                <c:pt idx="105030">
                  <c:v>18.452452000000001</c:v>
                </c:pt>
                <c:pt idx="105031">
                  <c:v>18.447216999999998</c:v>
                </c:pt>
                <c:pt idx="105032">
                  <c:v>18.460253000000002</c:v>
                </c:pt>
                <c:pt idx="105033">
                  <c:v>18.469823000000002</c:v>
                </c:pt>
                <c:pt idx="105034">
                  <c:v>18.455017000000002</c:v>
                </c:pt>
                <c:pt idx="105035">
                  <c:v>18.453232</c:v>
                </c:pt>
                <c:pt idx="105036">
                  <c:v>18.464644</c:v>
                </c:pt>
                <c:pt idx="105037">
                  <c:v>18.458876</c:v>
                </c:pt>
                <c:pt idx="105038">
                  <c:v>18.458869</c:v>
                </c:pt>
                <c:pt idx="105039">
                  <c:v>18.46688</c:v>
                </c:pt>
                <c:pt idx="105040">
                  <c:v>18.464921</c:v>
                </c:pt>
                <c:pt idx="105041">
                  <c:v>18.459057000000001</c:v>
                </c:pt>
                <c:pt idx="105042">
                  <c:v>18.461673999999999</c:v>
                </c:pt>
                <c:pt idx="105043">
                  <c:v>18.460281999999999</c:v>
                </c:pt>
                <c:pt idx="105044">
                  <c:v>18.452041999999999</c:v>
                </c:pt>
                <c:pt idx="105045">
                  <c:v>18.460283</c:v>
                </c:pt>
                <c:pt idx="105046">
                  <c:v>18.462192999999999</c:v>
                </c:pt>
                <c:pt idx="105047">
                  <c:v>18.452511999999999</c:v>
                </c:pt>
                <c:pt idx="105048">
                  <c:v>18.464749999999999</c:v>
                </c:pt>
                <c:pt idx="105049">
                  <c:v>18.466643999999999</c:v>
                </c:pt>
                <c:pt idx="105050">
                  <c:v>18.449138999999999</c:v>
                </c:pt>
                <c:pt idx="105051">
                  <c:v>18.454301999999998</c:v>
                </c:pt>
                <c:pt idx="105052">
                  <c:v>18.464037000000001</c:v>
                </c:pt>
                <c:pt idx="105053">
                  <c:v>18.452667000000002</c:v>
                </c:pt>
                <c:pt idx="105054">
                  <c:v>18.455114999999999</c:v>
                </c:pt>
                <c:pt idx="105055">
                  <c:v>18.4742</c:v>
                </c:pt>
                <c:pt idx="105056">
                  <c:v>18.465814999999999</c:v>
                </c:pt>
                <c:pt idx="105057">
                  <c:v>18.456938999999998</c:v>
                </c:pt>
                <c:pt idx="105058">
                  <c:v>18.475227</c:v>
                </c:pt>
                <c:pt idx="105059">
                  <c:v>18.476641999999998</c:v>
                </c:pt>
                <c:pt idx="105060">
                  <c:v>18.462734999999999</c:v>
                </c:pt>
                <c:pt idx="105061">
                  <c:v>18.464186999999999</c:v>
                </c:pt>
                <c:pt idx="105062">
                  <c:v>18.467047000000001</c:v>
                </c:pt>
                <c:pt idx="105063">
                  <c:v>18.458897</c:v>
                </c:pt>
                <c:pt idx="105064">
                  <c:v>18.461023000000001</c:v>
                </c:pt>
                <c:pt idx="105065">
                  <c:v>18.468388000000001</c:v>
                </c:pt>
                <c:pt idx="105066">
                  <c:v>18.459076</c:v>
                </c:pt>
                <c:pt idx="105067">
                  <c:v>18.458217999999999</c:v>
                </c:pt>
                <c:pt idx="105068">
                  <c:v>18.47035</c:v>
                </c:pt>
                <c:pt idx="105069">
                  <c:v>18.470002999999998</c:v>
                </c:pt>
                <c:pt idx="105070">
                  <c:v>18.466911</c:v>
                </c:pt>
                <c:pt idx="105071">
                  <c:v>18.469329999999999</c:v>
                </c:pt>
                <c:pt idx="105072">
                  <c:v>18.462782000000001</c:v>
                </c:pt>
                <c:pt idx="105073">
                  <c:v>18.454643999999998</c:v>
                </c:pt>
                <c:pt idx="105074">
                  <c:v>18.462910999999998</c:v>
                </c:pt>
                <c:pt idx="105075">
                  <c:v>18.464661</c:v>
                </c:pt>
                <c:pt idx="105076">
                  <c:v>18.453745999999999</c:v>
                </c:pt>
                <c:pt idx="105077">
                  <c:v>18.459835000000002</c:v>
                </c:pt>
                <c:pt idx="105078">
                  <c:v>18.466555</c:v>
                </c:pt>
                <c:pt idx="105079">
                  <c:v>18.461531000000001</c:v>
                </c:pt>
                <c:pt idx="105080">
                  <c:v>18.466588999999999</c:v>
                </c:pt>
                <c:pt idx="105081">
                  <c:v>18.473708999999999</c:v>
                </c:pt>
                <c:pt idx="105082">
                  <c:v>18.474785000000001</c:v>
                </c:pt>
                <c:pt idx="105083">
                  <c:v>18.479682</c:v>
                </c:pt>
                <c:pt idx="105084">
                  <c:v>18.477149000000001</c:v>
                </c:pt>
                <c:pt idx="105085">
                  <c:v>18.461189000000001</c:v>
                </c:pt>
                <c:pt idx="105086">
                  <c:v>18.458855</c:v>
                </c:pt>
                <c:pt idx="105087">
                  <c:v>18.468157000000001</c:v>
                </c:pt>
                <c:pt idx="105088">
                  <c:v>18.460619000000001</c:v>
                </c:pt>
                <c:pt idx="105089">
                  <c:v>18.459201</c:v>
                </c:pt>
                <c:pt idx="105090">
                  <c:v>18.468824999999999</c:v>
                </c:pt>
                <c:pt idx="105091">
                  <c:v>18.467419</c:v>
                </c:pt>
                <c:pt idx="105092">
                  <c:v>18.468904999999999</c:v>
                </c:pt>
                <c:pt idx="105093">
                  <c:v>18.473019000000001</c:v>
                </c:pt>
                <c:pt idx="105094">
                  <c:v>18.469042000000002</c:v>
                </c:pt>
                <c:pt idx="105095">
                  <c:v>18.469172</c:v>
                </c:pt>
                <c:pt idx="105096">
                  <c:v>18.477872999999999</c:v>
                </c:pt>
                <c:pt idx="105097">
                  <c:v>18.468274000000001</c:v>
                </c:pt>
                <c:pt idx="105098">
                  <c:v>18.4499</c:v>
                </c:pt>
                <c:pt idx="105099">
                  <c:v>18.453917000000001</c:v>
                </c:pt>
                <c:pt idx="105100">
                  <c:v>18.463124000000001</c:v>
                </c:pt>
                <c:pt idx="105101">
                  <c:v>18.468489000000002</c:v>
                </c:pt>
                <c:pt idx="105102">
                  <c:v>18.477169</c:v>
                </c:pt>
                <c:pt idx="105103">
                  <c:v>18.478908000000001</c:v>
                </c:pt>
                <c:pt idx="105104">
                  <c:v>18.475356000000001</c:v>
                </c:pt>
                <c:pt idx="105105">
                  <c:v>18.478276000000001</c:v>
                </c:pt>
                <c:pt idx="105106">
                  <c:v>18.482095000000001</c:v>
                </c:pt>
                <c:pt idx="105107">
                  <c:v>18.469777000000001</c:v>
                </c:pt>
                <c:pt idx="105108">
                  <c:v>18.462316999999999</c:v>
                </c:pt>
                <c:pt idx="105109">
                  <c:v>18.478068</c:v>
                </c:pt>
                <c:pt idx="105110">
                  <c:v>18.476896</c:v>
                </c:pt>
                <c:pt idx="105111">
                  <c:v>18.468112000000001</c:v>
                </c:pt>
                <c:pt idx="105112">
                  <c:v>18.477437999999999</c:v>
                </c:pt>
                <c:pt idx="105113">
                  <c:v>18.477665999999999</c:v>
                </c:pt>
                <c:pt idx="105114">
                  <c:v>18.469981000000001</c:v>
                </c:pt>
                <c:pt idx="105115">
                  <c:v>18.475605000000002</c:v>
                </c:pt>
                <c:pt idx="105116">
                  <c:v>18.480416999999999</c:v>
                </c:pt>
                <c:pt idx="105117">
                  <c:v>18.469605000000001</c:v>
                </c:pt>
                <c:pt idx="105118">
                  <c:v>18.468316000000002</c:v>
                </c:pt>
                <c:pt idx="105119">
                  <c:v>18.480001000000001</c:v>
                </c:pt>
                <c:pt idx="105120">
                  <c:v>18.476109999999998</c:v>
                </c:pt>
                <c:pt idx="105121">
                  <c:v>18.469746000000001</c:v>
                </c:pt>
                <c:pt idx="105122">
                  <c:v>18.475069999999999</c:v>
                </c:pt>
                <c:pt idx="105123">
                  <c:v>18.474466</c:v>
                </c:pt>
                <c:pt idx="105124">
                  <c:v>18.471530999999999</c:v>
                </c:pt>
                <c:pt idx="105125">
                  <c:v>18.476832000000002</c:v>
                </c:pt>
                <c:pt idx="105126">
                  <c:v>18.471111000000001</c:v>
                </c:pt>
                <c:pt idx="105127">
                  <c:v>18.462433000000001</c:v>
                </c:pt>
                <c:pt idx="105128">
                  <c:v>18.478307999999998</c:v>
                </c:pt>
                <c:pt idx="105129">
                  <c:v>18.483514</c:v>
                </c:pt>
                <c:pt idx="105130">
                  <c:v>18.470891999999999</c:v>
                </c:pt>
                <c:pt idx="105131">
                  <c:v>18.473188</c:v>
                </c:pt>
                <c:pt idx="105132">
                  <c:v>18.472753999999998</c:v>
                </c:pt>
                <c:pt idx="105133">
                  <c:v>18.469543999999999</c:v>
                </c:pt>
                <c:pt idx="105134">
                  <c:v>18.478587999999998</c:v>
                </c:pt>
                <c:pt idx="105135">
                  <c:v>18.477229999999999</c:v>
                </c:pt>
                <c:pt idx="105136">
                  <c:v>18.466791000000001</c:v>
                </c:pt>
                <c:pt idx="105137">
                  <c:v>18.470282000000001</c:v>
                </c:pt>
                <c:pt idx="105138">
                  <c:v>18.479182000000002</c:v>
                </c:pt>
                <c:pt idx="105139">
                  <c:v>18.46951</c:v>
                </c:pt>
                <c:pt idx="105140">
                  <c:v>18.469047</c:v>
                </c:pt>
                <c:pt idx="105141">
                  <c:v>18.484214000000001</c:v>
                </c:pt>
                <c:pt idx="105142">
                  <c:v>18.475248000000001</c:v>
                </c:pt>
                <c:pt idx="105143">
                  <c:v>18.466934999999999</c:v>
                </c:pt>
                <c:pt idx="105144">
                  <c:v>18.479257</c:v>
                </c:pt>
                <c:pt idx="105145">
                  <c:v>18.483134</c:v>
                </c:pt>
                <c:pt idx="105146">
                  <c:v>18.477882999999999</c:v>
                </c:pt>
                <c:pt idx="105147">
                  <c:v>18.478587999999998</c:v>
                </c:pt>
                <c:pt idx="105148">
                  <c:v>18.476737</c:v>
                </c:pt>
                <c:pt idx="105149">
                  <c:v>18.469609999999999</c:v>
                </c:pt>
                <c:pt idx="105150">
                  <c:v>18.475097000000002</c:v>
                </c:pt>
                <c:pt idx="105151">
                  <c:v>18.476633</c:v>
                </c:pt>
                <c:pt idx="105152">
                  <c:v>18.471640000000001</c:v>
                </c:pt>
                <c:pt idx="105153">
                  <c:v>18.479776999999999</c:v>
                </c:pt>
                <c:pt idx="105154">
                  <c:v>18.481997</c:v>
                </c:pt>
                <c:pt idx="105155">
                  <c:v>18.475318000000001</c:v>
                </c:pt>
                <c:pt idx="105156">
                  <c:v>18.473725999999999</c:v>
                </c:pt>
                <c:pt idx="105157">
                  <c:v>18.478228999999999</c:v>
                </c:pt>
                <c:pt idx="105158">
                  <c:v>18.476637</c:v>
                </c:pt>
                <c:pt idx="105159">
                  <c:v>18.468432</c:v>
                </c:pt>
                <c:pt idx="105160">
                  <c:v>18.479490999999999</c:v>
                </c:pt>
                <c:pt idx="105161">
                  <c:v>18.491040000000002</c:v>
                </c:pt>
                <c:pt idx="105162">
                  <c:v>18.481905999999999</c:v>
                </c:pt>
                <c:pt idx="105163">
                  <c:v>18.479566999999999</c:v>
                </c:pt>
                <c:pt idx="105164">
                  <c:v>18.483727999999999</c:v>
                </c:pt>
                <c:pt idx="105165">
                  <c:v>18.479596000000001</c:v>
                </c:pt>
                <c:pt idx="105166">
                  <c:v>18.477938000000002</c:v>
                </c:pt>
                <c:pt idx="105167">
                  <c:v>18.485036000000001</c:v>
                </c:pt>
                <c:pt idx="105168">
                  <c:v>18.483763</c:v>
                </c:pt>
                <c:pt idx="105169">
                  <c:v>18.479548999999999</c:v>
                </c:pt>
                <c:pt idx="105170">
                  <c:v>18.485126999999999</c:v>
                </c:pt>
                <c:pt idx="105171">
                  <c:v>18.478479</c:v>
                </c:pt>
                <c:pt idx="105172">
                  <c:v>18.476718000000002</c:v>
                </c:pt>
                <c:pt idx="105173">
                  <c:v>18.483708</c:v>
                </c:pt>
                <c:pt idx="105174">
                  <c:v>18.480288000000002</c:v>
                </c:pt>
                <c:pt idx="105175">
                  <c:v>18.484649000000001</c:v>
                </c:pt>
                <c:pt idx="105176">
                  <c:v>18.489678000000001</c:v>
                </c:pt>
                <c:pt idx="105177">
                  <c:v>18.481179000000001</c:v>
                </c:pt>
                <c:pt idx="105178">
                  <c:v>18.477743</c:v>
                </c:pt>
                <c:pt idx="105179">
                  <c:v>18.487179000000001</c:v>
                </c:pt>
                <c:pt idx="105180">
                  <c:v>18.490511000000001</c:v>
                </c:pt>
                <c:pt idx="105181">
                  <c:v>18.483706999999999</c:v>
                </c:pt>
                <c:pt idx="105182">
                  <c:v>18.484068000000001</c:v>
                </c:pt>
                <c:pt idx="105183">
                  <c:v>18.483226999999999</c:v>
                </c:pt>
                <c:pt idx="105184">
                  <c:v>18.47692</c:v>
                </c:pt>
                <c:pt idx="105185">
                  <c:v>18.477174999999999</c:v>
                </c:pt>
                <c:pt idx="105186">
                  <c:v>18.482894000000002</c:v>
                </c:pt>
                <c:pt idx="105187">
                  <c:v>18.483076000000001</c:v>
                </c:pt>
                <c:pt idx="105188">
                  <c:v>18.478988000000001</c:v>
                </c:pt>
                <c:pt idx="105189">
                  <c:v>18.48687</c:v>
                </c:pt>
                <c:pt idx="105190">
                  <c:v>18.486903000000002</c:v>
                </c:pt>
                <c:pt idx="105191">
                  <c:v>18.481952</c:v>
                </c:pt>
                <c:pt idx="105192">
                  <c:v>18.491115000000001</c:v>
                </c:pt>
                <c:pt idx="105193">
                  <c:v>18.486744000000002</c:v>
                </c:pt>
                <c:pt idx="105194">
                  <c:v>18.478138999999999</c:v>
                </c:pt>
                <c:pt idx="105195">
                  <c:v>18.483902</c:v>
                </c:pt>
                <c:pt idx="105196">
                  <c:v>18.488793000000001</c:v>
                </c:pt>
                <c:pt idx="105197">
                  <c:v>18.488613999999998</c:v>
                </c:pt>
                <c:pt idx="105198">
                  <c:v>18.486227</c:v>
                </c:pt>
                <c:pt idx="105199">
                  <c:v>18.484252000000001</c:v>
                </c:pt>
                <c:pt idx="105200">
                  <c:v>18.482991999999999</c:v>
                </c:pt>
                <c:pt idx="105201">
                  <c:v>18.484696</c:v>
                </c:pt>
                <c:pt idx="105202">
                  <c:v>18.483425</c:v>
                </c:pt>
                <c:pt idx="105203">
                  <c:v>18.482865</c:v>
                </c:pt>
                <c:pt idx="105204">
                  <c:v>18.489536999999999</c:v>
                </c:pt>
                <c:pt idx="105205">
                  <c:v>18.486277999999999</c:v>
                </c:pt>
                <c:pt idx="105206">
                  <c:v>18.477022999999999</c:v>
                </c:pt>
                <c:pt idx="105207">
                  <c:v>18.478739000000001</c:v>
                </c:pt>
                <c:pt idx="105208">
                  <c:v>18.486462</c:v>
                </c:pt>
                <c:pt idx="105209">
                  <c:v>18.492595999999999</c:v>
                </c:pt>
                <c:pt idx="105210">
                  <c:v>18.494157000000001</c:v>
                </c:pt>
                <c:pt idx="105211">
                  <c:v>18.495851999999999</c:v>
                </c:pt>
                <c:pt idx="105212">
                  <c:v>18.495135000000001</c:v>
                </c:pt>
                <c:pt idx="105213">
                  <c:v>18.492176000000001</c:v>
                </c:pt>
                <c:pt idx="105214">
                  <c:v>18.498719000000001</c:v>
                </c:pt>
                <c:pt idx="105215">
                  <c:v>18.499016999999998</c:v>
                </c:pt>
                <c:pt idx="105216">
                  <c:v>18.494029999999999</c:v>
                </c:pt>
                <c:pt idx="105217">
                  <c:v>18.492405999999999</c:v>
                </c:pt>
                <c:pt idx="105218">
                  <c:v>18.486726000000001</c:v>
                </c:pt>
                <c:pt idx="105219">
                  <c:v>18.482240999999998</c:v>
                </c:pt>
                <c:pt idx="105220">
                  <c:v>18.486083000000001</c:v>
                </c:pt>
                <c:pt idx="105221">
                  <c:v>18.489225000000001</c:v>
                </c:pt>
                <c:pt idx="105222">
                  <c:v>18.485833</c:v>
                </c:pt>
                <c:pt idx="105223">
                  <c:v>18.487348000000001</c:v>
                </c:pt>
                <c:pt idx="105224">
                  <c:v>18.491781</c:v>
                </c:pt>
                <c:pt idx="105225">
                  <c:v>18.483550000000001</c:v>
                </c:pt>
                <c:pt idx="105226">
                  <c:v>18.483775000000001</c:v>
                </c:pt>
                <c:pt idx="105227">
                  <c:v>18.500585999999998</c:v>
                </c:pt>
                <c:pt idx="105228">
                  <c:v>18.498861000000002</c:v>
                </c:pt>
                <c:pt idx="105229">
                  <c:v>18.482233000000001</c:v>
                </c:pt>
                <c:pt idx="105230">
                  <c:v>18.485346</c:v>
                </c:pt>
                <c:pt idx="105231">
                  <c:v>18.497312999999998</c:v>
                </c:pt>
                <c:pt idx="105232">
                  <c:v>18.492045999999998</c:v>
                </c:pt>
                <c:pt idx="105233">
                  <c:v>18.48781</c:v>
                </c:pt>
                <c:pt idx="105234">
                  <c:v>18.490762</c:v>
                </c:pt>
                <c:pt idx="105235">
                  <c:v>18.489408999999998</c:v>
                </c:pt>
                <c:pt idx="105236">
                  <c:v>18.491088000000001</c:v>
                </c:pt>
                <c:pt idx="105237">
                  <c:v>18.488676000000002</c:v>
                </c:pt>
                <c:pt idx="105238">
                  <c:v>18.483090000000001</c:v>
                </c:pt>
                <c:pt idx="105239">
                  <c:v>18.489612999999999</c:v>
                </c:pt>
                <c:pt idx="105240">
                  <c:v>18.497055</c:v>
                </c:pt>
                <c:pt idx="105241">
                  <c:v>18.488189999999999</c:v>
                </c:pt>
                <c:pt idx="105242">
                  <c:v>18.487549000000001</c:v>
                </c:pt>
                <c:pt idx="105243">
                  <c:v>18.503477</c:v>
                </c:pt>
                <c:pt idx="105244">
                  <c:v>18.495688999999999</c:v>
                </c:pt>
                <c:pt idx="105245">
                  <c:v>18.484123</c:v>
                </c:pt>
                <c:pt idx="105246">
                  <c:v>18.49607</c:v>
                </c:pt>
                <c:pt idx="105247">
                  <c:v>18.498061</c:v>
                </c:pt>
                <c:pt idx="105248">
                  <c:v>18.489646</c:v>
                </c:pt>
                <c:pt idx="105249">
                  <c:v>18.492915</c:v>
                </c:pt>
                <c:pt idx="105250">
                  <c:v>18.501113</c:v>
                </c:pt>
                <c:pt idx="105251">
                  <c:v>18.497931999999999</c:v>
                </c:pt>
                <c:pt idx="105252">
                  <c:v>18.493796</c:v>
                </c:pt>
                <c:pt idx="105253">
                  <c:v>18.499766000000001</c:v>
                </c:pt>
                <c:pt idx="105254">
                  <c:v>18.497423000000001</c:v>
                </c:pt>
                <c:pt idx="105255">
                  <c:v>18.493542999999999</c:v>
                </c:pt>
                <c:pt idx="105256">
                  <c:v>18.498854999999999</c:v>
                </c:pt>
                <c:pt idx="105257">
                  <c:v>18.494413999999999</c:v>
                </c:pt>
                <c:pt idx="105258">
                  <c:v>18.489574000000001</c:v>
                </c:pt>
                <c:pt idx="105259">
                  <c:v>18.495512000000002</c:v>
                </c:pt>
                <c:pt idx="105260">
                  <c:v>18.491271000000001</c:v>
                </c:pt>
                <c:pt idx="105261">
                  <c:v>18.483007000000001</c:v>
                </c:pt>
                <c:pt idx="105262">
                  <c:v>18.492633000000001</c:v>
                </c:pt>
                <c:pt idx="105263">
                  <c:v>18.503139999999998</c:v>
                </c:pt>
                <c:pt idx="105264">
                  <c:v>18.497765999999999</c:v>
                </c:pt>
                <c:pt idx="105265">
                  <c:v>18.503077000000001</c:v>
                </c:pt>
                <c:pt idx="105266">
                  <c:v>18.515982999999999</c:v>
                </c:pt>
                <c:pt idx="105267">
                  <c:v>18.507079000000001</c:v>
                </c:pt>
                <c:pt idx="105268">
                  <c:v>18.493988000000002</c:v>
                </c:pt>
                <c:pt idx="105269">
                  <c:v>18.506333000000001</c:v>
                </c:pt>
                <c:pt idx="105270">
                  <c:v>18.521412999999999</c:v>
                </c:pt>
                <c:pt idx="105271">
                  <c:v>18.505264</c:v>
                </c:pt>
                <c:pt idx="105272">
                  <c:v>18.477194999999998</c:v>
                </c:pt>
                <c:pt idx="105273">
                  <c:v>18.494958</c:v>
                </c:pt>
                <c:pt idx="105274">
                  <c:v>18.540448000000001</c:v>
                </c:pt>
                <c:pt idx="105275">
                  <c:v>18.552092999999999</c:v>
                </c:pt>
                <c:pt idx="105276">
                  <c:v>18.533109</c:v>
                </c:pt>
                <c:pt idx="105277">
                  <c:v>18.528635000000001</c:v>
                </c:pt>
                <c:pt idx="105278">
                  <c:v>18.529730000000001</c:v>
                </c:pt>
                <c:pt idx="105279">
                  <c:v>18.516601999999999</c:v>
                </c:pt>
                <c:pt idx="105280">
                  <c:v>18.510052999999999</c:v>
                </c:pt>
                <c:pt idx="105281">
                  <c:v>18.514143000000001</c:v>
                </c:pt>
                <c:pt idx="105282">
                  <c:v>18.519774000000002</c:v>
                </c:pt>
                <c:pt idx="105283">
                  <c:v>18.511818999999999</c:v>
                </c:pt>
                <c:pt idx="105284">
                  <c:v>18.507455</c:v>
                </c:pt>
                <c:pt idx="105285">
                  <c:v>18.514232</c:v>
                </c:pt>
                <c:pt idx="105286">
                  <c:v>18.50197</c:v>
                </c:pt>
                <c:pt idx="105287">
                  <c:v>18.498915</c:v>
                </c:pt>
                <c:pt idx="105288">
                  <c:v>18.509454000000002</c:v>
                </c:pt>
                <c:pt idx="105289">
                  <c:v>18.502279999999999</c:v>
                </c:pt>
                <c:pt idx="105290">
                  <c:v>18.505258000000001</c:v>
                </c:pt>
                <c:pt idx="105291">
                  <c:v>18.513563999999999</c:v>
                </c:pt>
                <c:pt idx="105292">
                  <c:v>18.504390999999998</c:v>
                </c:pt>
                <c:pt idx="105293">
                  <c:v>18.500705</c:v>
                </c:pt>
                <c:pt idx="105294">
                  <c:v>18.506803000000001</c:v>
                </c:pt>
                <c:pt idx="105295">
                  <c:v>18.500791</c:v>
                </c:pt>
                <c:pt idx="105296">
                  <c:v>18.494025000000001</c:v>
                </c:pt>
                <c:pt idx="105297">
                  <c:v>18.500606000000001</c:v>
                </c:pt>
                <c:pt idx="105298">
                  <c:v>18.496293999999999</c:v>
                </c:pt>
                <c:pt idx="105299">
                  <c:v>18.493770999999999</c:v>
                </c:pt>
                <c:pt idx="105300">
                  <c:v>18.503527999999999</c:v>
                </c:pt>
                <c:pt idx="105301">
                  <c:v>18.501857000000001</c:v>
                </c:pt>
                <c:pt idx="105302">
                  <c:v>18.499417999999999</c:v>
                </c:pt>
                <c:pt idx="105303">
                  <c:v>18.504462</c:v>
                </c:pt>
                <c:pt idx="105304">
                  <c:v>18.506440000000001</c:v>
                </c:pt>
                <c:pt idx="105305">
                  <c:v>18.500864</c:v>
                </c:pt>
                <c:pt idx="105306">
                  <c:v>18.497755000000002</c:v>
                </c:pt>
                <c:pt idx="105307">
                  <c:v>18.502714000000001</c:v>
                </c:pt>
                <c:pt idx="105308">
                  <c:v>18.500107</c:v>
                </c:pt>
                <c:pt idx="105309">
                  <c:v>18.496272000000001</c:v>
                </c:pt>
                <c:pt idx="105310">
                  <c:v>18.504411000000001</c:v>
                </c:pt>
                <c:pt idx="105311">
                  <c:v>18.510306</c:v>
                </c:pt>
                <c:pt idx="105312">
                  <c:v>18.505528999999999</c:v>
                </c:pt>
                <c:pt idx="105313">
                  <c:v>18.505358999999999</c:v>
                </c:pt>
                <c:pt idx="105314">
                  <c:v>18.508897999999999</c:v>
                </c:pt>
                <c:pt idx="105315">
                  <c:v>18.503554999999999</c:v>
                </c:pt>
                <c:pt idx="105316">
                  <c:v>18.500163000000001</c:v>
                </c:pt>
                <c:pt idx="105317">
                  <c:v>18.500146000000001</c:v>
                </c:pt>
                <c:pt idx="105318">
                  <c:v>18.499735000000001</c:v>
                </c:pt>
                <c:pt idx="105319">
                  <c:v>18.509132000000001</c:v>
                </c:pt>
                <c:pt idx="105320">
                  <c:v>18.512152</c:v>
                </c:pt>
                <c:pt idx="105321">
                  <c:v>18.504351</c:v>
                </c:pt>
                <c:pt idx="105322">
                  <c:v>18.504854000000002</c:v>
                </c:pt>
                <c:pt idx="105323">
                  <c:v>18.513593</c:v>
                </c:pt>
                <c:pt idx="105324">
                  <c:v>18.507701000000001</c:v>
                </c:pt>
                <c:pt idx="105325">
                  <c:v>18.496047999999998</c:v>
                </c:pt>
                <c:pt idx="105326">
                  <c:v>18.508146</c:v>
                </c:pt>
                <c:pt idx="105327">
                  <c:v>18.512536999999998</c:v>
                </c:pt>
                <c:pt idx="105328">
                  <c:v>18.497361000000001</c:v>
                </c:pt>
                <c:pt idx="105329">
                  <c:v>18.499838</c:v>
                </c:pt>
                <c:pt idx="105330">
                  <c:v>18.509084000000001</c:v>
                </c:pt>
                <c:pt idx="105331">
                  <c:v>18.503762999999999</c:v>
                </c:pt>
                <c:pt idx="105332">
                  <c:v>18.502818000000001</c:v>
                </c:pt>
                <c:pt idx="105333">
                  <c:v>18.506126999999999</c:v>
                </c:pt>
                <c:pt idx="105334">
                  <c:v>18.499462999999999</c:v>
                </c:pt>
                <c:pt idx="105335">
                  <c:v>18.501118000000002</c:v>
                </c:pt>
                <c:pt idx="105336">
                  <c:v>18.5106</c:v>
                </c:pt>
                <c:pt idx="105337">
                  <c:v>18.504564999999999</c:v>
                </c:pt>
                <c:pt idx="105338">
                  <c:v>18.504228999999999</c:v>
                </c:pt>
                <c:pt idx="105339">
                  <c:v>18.511347000000001</c:v>
                </c:pt>
                <c:pt idx="105340">
                  <c:v>18.505458999999998</c:v>
                </c:pt>
                <c:pt idx="105341">
                  <c:v>18.507007999999999</c:v>
                </c:pt>
                <c:pt idx="105342">
                  <c:v>18.513442999999999</c:v>
                </c:pt>
                <c:pt idx="105343">
                  <c:v>18.508177</c:v>
                </c:pt>
                <c:pt idx="105344">
                  <c:v>18.500574</c:v>
                </c:pt>
                <c:pt idx="105345">
                  <c:v>18.504038000000001</c:v>
                </c:pt>
                <c:pt idx="105346">
                  <c:v>18.509813000000001</c:v>
                </c:pt>
                <c:pt idx="105347">
                  <c:v>18.504449000000001</c:v>
                </c:pt>
                <c:pt idx="105348">
                  <c:v>18.512112999999999</c:v>
                </c:pt>
                <c:pt idx="105349">
                  <c:v>18.519255999999999</c:v>
                </c:pt>
                <c:pt idx="105350">
                  <c:v>18.506398000000001</c:v>
                </c:pt>
                <c:pt idx="105351">
                  <c:v>18.505645999999999</c:v>
                </c:pt>
                <c:pt idx="105352">
                  <c:v>18.515440999999999</c:v>
                </c:pt>
                <c:pt idx="105353">
                  <c:v>18.513328999999999</c:v>
                </c:pt>
                <c:pt idx="105354">
                  <c:v>18.505769999999998</c:v>
                </c:pt>
                <c:pt idx="105355">
                  <c:v>18.508707999999999</c:v>
                </c:pt>
                <c:pt idx="105356">
                  <c:v>18.509595000000001</c:v>
                </c:pt>
                <c:pt idx="105357">
                  <c:v>18.510065999999998</c:v>
                </c:pt>
                <c:pt idx="105358">
                  <c:v>18.525372999999998</c:v>
                </c:pt>
                <c:pt idx="105359">
                  <c:v>18.524813000000002</c:v>
                </c:pt>
                <c:pt idx="105360">
                  <c:v>18.512104999999998</c:v>
                </c:pt>
                <c:pt idx="105361">
                  <c:v>18.516549999999999</c:v>
                </c:pt>
                <c:pt idx="105362">
                  <c:v>18.521056999999999</c:v>
                </c:pt>
                <c:pt idx="105363">
                  <c:v>18.513497000000001</c:v>
                </c:pt>
                <c:pt idx="105364">
                  <c:v>18.509854000000001</c:v>
                </c:pt>
                <c:pt idx="105365">
                  <c:v>18.514109000000001</c:v>
                </c:pt>
                <c:pt idx="105366">
                  <c:v>18.507829000000001</c:v>
                </c:pt>
                <c:pt idx="105367">
                  <c:v>18.510573999999998</c:v>
                </c:pt>
                <c:pt idx="105368">
                  <c:v>18.520790999999999</c:v>
                </c:pt>
                <c:pt idx="105369">
                  <c:v>18.510287999999999</c:v>
                </c:pt>
                <c:pt idx="105370">
                  <c:v>18.512377000000001</c:v>
                </c:pt>
                <c:pt idx="105371">
                  <c:v>18.522400999999999</c:v>
                </c:pt>
                <c:pt idx="105372">
                  <c:v>18.517741999999998</c:v>
                </c:pt>
                <c:pt idx="105373">
                  <c:v>18.518977</c:v>
                </c:pt>
                <c:pt idx="105374">
                  <c:v>18.525825000000001</c:v>
                </c:pt>
                <c:pt idx="105375">
                  <c:v>18.523327999999999</c:v>
                </c:pt>
                <c:pt idx="105376">
                  <c:v>18.513477000000002</c:v>
                </c:pt>
                <c:pt idx="105377">
                  <c:v>18.51125</c:v>
                </c:pt>
                <c:pt idx="105378">
                  <c:v>18.506651999999999</c:v>
                </c:pt>
                <c:pt idx="105379">
                  <c:v>18.499382000000001</c:v>
                </c:pt>
                <c:pt idx="105380">
                  <c:v>18.511979</c:v>
                </c:pt>
                <c:pt idx="105381">
                  <c:v>18.518021999999998</c:v>
                </c:pt>
                <c:pt idx="105382">
                  <c:v>18.508496000000001</c:v>
                </c:pt>
                <c:pt idx="105383">
                  <c:v>18.510632999999999</c:v>
                </c:pt>
                <c:pt idx="105384">
                  <c:v>18.517631999999999</c:v>
                </c:pt>
                <c:pt idx="105385">
                  <c:v>18.513484999999999</c:v>
                </c:pt>
                <c:pt idx="105386">
                  <c:v>18.514792</c:v>
                </c:pt>
                <c:pt idx="105387">
                  <c:v>18.52384</c:v>
                </c:pt>
                <c:pt idx="105388">
                  <c:v>18.508146</c:v>
                </c:pt>
                <c:pt idx="105389">
                  <c:v>18.500805</c:v>
                </c:pt>
                <c:pt idx="105390">
                  <c:v>18.525183999999999</c:v>
                </c:pt>
                <c:pt idx="105391">
                  <c:v>18.523137999999999</c:v>
                </c:pt>
                <c:pt idx="105392">
                  <c:v>18.511354000000001</c:v>
                </c:pt>
                <c:pt idx="105393">
                  <c:v>18.528482</c:v>
                </c:pt>
                <c:pt idx="105394">
                  <c:v>18.535112000000002</c:v>
                </c:pt>
                <c:pt idx="105395">
                  <c:v>18.515882000000001</c:v>
                </c:pt>
                <c:pt idx="105396">
                  <c:v>18.516393000000001</c:v>
                </c:pt>
                <c:pt idx="105397">
                  <c:v>18.531092999999998</c:v>
                </c:pt>
                <c:pt idx="105398">
                  <c:v>18.519099000000001</c:v>
                </c:pt>
                <c:pt idx="105399">
                  <c:v>18.518858000000002</c:v>
                </c:pt>
                <c:pt idx="105400">
                  <c:v>18.532699000000001</c:v>
                </c:pt>
                <c:pt idx="105401">
                  <c:v>18.519877999999999</c:v>
                </c:pt>
                <c:pt idx="105402">
                  <c:v>18.520126999999999</c:v>
                </c:pt>
                <c:pt idx="105403">
                  <c:v>18.532249</c:v>
                </c:pt>
                <c:pt idx="105404">
                  <c:v>18.519656999999999</c:v>
                </c:pt>
                <c:pt idx="105405">
                  <c:v>18.507169000000001</c:v>
                </c:pt>
                <c:pt idx="105406">
                  <c:v>18.514994999999999</c:v>
                </c:pt>
                <c:pt idx="105407">
                  <c:v>18.517401</c:v>
                </c:pt>
                <c:pt idx="105408">
                  <c:v>18.510086000000001</c:v>
                </c:pt>
                <c:pt idx="105409">
                  <c:v>18.518982999999999</c:v>
                </c:pt>
                <c:pt idx="105410">
                  <c:v>18.525649999999999</c:v>
                </c:pt>
                <c:pt idx="105411">
                  <c:v>18.513956</c:v>
                </c:pt>
                <c:pt idx="105412">
                  <c:v>18.514298</c:v>
                </c:pt>
                <c:pt idx="105413">
                  <c:v>18.526005000000001</c:v>
                </c:pt>
                <c:pt idx="105414">
                  <c:v>18.525186999999999</c:v>
                </c:pt>
                <c:pt idx="105415">
                  <c:v>18.523925999999999</c:v>
                </c:pt>
                <c:pt idx="105416">
                  <c:v>18.528583000000001</c:v>
                </c:pt>
                <c:pt idx="105417">
                  <c:v>18.519373999999999</c:v>
                </c:pt>
                <c:pt idx="105418">
                  <c:v>18.517731999999999</c:v>
                </c:pt>
                <c:pt idx="105419">
                  <c:v>18.529491</c:v>
                </c:pt>
                <c:pt idx="105420">
                  <c:v>18.516355000000001</c:v>
                </c:pt>
                <c:pt idx="105421">
                  <c:v>18.511827</c:v>
                </c:pt>
                <c:pt idx="105422">
                  <c:v>18.530228000000001</c:v>
                </c:pt>
                <c:pt idx="105423">
                  <c:v>18.524858999999999</c:v>
                </c:pt>
                <c:pt idx="105424">
                  <c:v>18.514679000000001</c:v>
                </c:pt>
                <c:pt idx="105425">
                  <c:v>18.527607</c:v>
                </c:pt>
                <c:pt idx="105426">
                  <c:v>18.535674</c:v>
                </c:pt>
                <c:pt idx="105427">
                  <c:v>18.525238000000002</c:v>
                </c:pt>
                <c:pt idx="105428">
                  <c:v>18.526192000000002</c:v>
                </c:pt>
                <c:pt idx="105429">
                  <c:v>18.526757</c:v>
                </c:pt>
                <c:pt idx="105430">
                  <c:v>18.50995</c:v>
                </c:pt>
                <c:pt idx="105431">
                  <c:v>18.511032</c:v>
                </c:pt>
                <c:pt idx="105432">
                  <c:v>18.520817000000001</c:v>
                </c:pt>
                <c:pt idx="105433">
                  <c:v>18.519227999999998</c:v>
                </c:pt>
                <c:pt idx="105434">
                  <c:v>18.520665000000001</c:v>
                </c:pt>
                <c:pt idx="105435">
                  <c:v>18.526757</c:v>
                </c:pt>
                <c:pt idx="105436">
                  <c:v>18.532205000000001</c:v>
                </c:pt>
                <c:pt idx="105437">
                  <c:v>18.533676</c:v>
                </c:pt>
                <c:pt idx="105438">
                  <c:v>18.536404000000001</c:v>
                </c:pt>
                <c:pt idx="105439">
                  <c:v>18.536359999999998</c:v>
                </c:pt>
                <c:pt idx="105440">
                  <c:v>18.532032000000001</c:v>
                </c:pt>
                <c:pt idx="105441">
                  <c:v>18.528116000000001</c:v>
                </c:pt>
                <c:pt idx="105442">
                  <c:v>18.521932</c:v>
                </c:pt>
                <c:pt idx="105443">
                  <c:v>18.525214999999999</c:v>
                </c:pt>
                <c:pt idx="105444">
                  <c:v>18.526899</c:v>
                </c:pt>
                <c:pt idx="105445">
                  <c:v>18.518439999999998</c:v>
                </c:pt>
                <c:pt idx="105446">
                  <c:v>18.518521</c:v>
                </c:pt>
                <c:pt idx="105447">
                  <c:v>18.526703000000001</c:v>
                </c:pt>
                <c:pt idx="105448">
                  <c:v>18.529565000000002</c:v>
                </c:pt>
                <c:pt idx="105449">
                  <c:v>18.523423999999999</c:v>
                </c:pt>
                <c:pt idx="105450">
                  <c:v>18.521139000000002</c:v>
                </c:pt>
                <c:pt idx="105451">
                  <c:v>18.525366000000002</c:v>
                </c:pt>
                <c:pt idx="105452">
                  <c:v>18.524048000000001</c:v>
                </c:pt>
                <c:pt idx="105453">
                  <c:v>18.517868</c:v>
                </c:pt>
                <c:pt idx="105454">
                  <c:v>18.519687000000001</c:v>
                </c:pt>
                <c:pt idx="105455">
                  <c:v>18.529966000000002</c:v>
                </c:pt>
                <c:pt idx="105456">
                  <c:v>18.530553999999999</c:v>
                </c:pt>
                <c:pt idx="105457">
                  <c:v>18.526726</c:v>
                </c:pt>
                <c:pt idx="105458">
                  <c:v>18.535095999999999</c:v>
                </c:pt>
                <c:pt idx="105459">
                  <c:v>18.541036999999999</c:v>
                </c:pt>
                <c:pt idx="105460">
                  <c:v>18.540108</c:v>
                </c:pt>
                <c:pt idx="105461">
                  <c:v>18.538146000000001</c:v>
                </c:pt>
                <c:pt idx="105462">
                  <c:v>18.531071000000001</c:v>
                </c:pt>
                <c:pt idx="105463">
                  <c:v>18.532374000000001</c:v>
                </c:pt>
                <c:pt idx="105464">
                  <c:v>18.539303</c:v>
                </c:pt>
                <c:pt idx="105465">
                  <c:v>18.533995999999998</c:v>
                </c:pt>
                <c:pt idx="105466">
                  <c:v>18.526406999999999</c:v>
                </c:pt>
                <c:pt idx="105467">
                  <c:v>18.52937</c:v>
                </c:pt>
                <c:pt idx="105468">
                  <c:v>18.531986</c:v>
                </c:pt>
                <c:pt idx="105469">
                  <c:v>18.527025999999999</c:v>
                </c:pt>
                <c:pt idx="105470">
                  <c:v>18.531946999999999</c:v>
                </c:pt>
                <c:pt idx="105471">
                  <c:v>18.533778999999999</c:v>
                </c:pt>
                <c:pt idx="105472">
                  <c:v>18.528759000000001</c:v>
                </c:pt>
                <c:pt idx="105473">
                  <c:v>18.534426</c:v>
                </c:pt>
                <c:pt idx="105474">
                  <c:v>18.534424999999999</c:v>
                </c:pt>
                <c:pt idx="105475">
                  <c:v>18.528860000000002</c:v>
                </c:pt>
                <c:pt idx="105476">
                  <c:v>18.531268000000001</c:v>
                </c:pt>
                <c:pt idx="105477">
                  <c:v>18.533021000000002</c:v>
                </c:pt>
                <c:pt idx="105478">
                  <c:v>18.528772</c:v>
                </c:pt>
                <c:pt idx="105479">
                  <c:v>18.530897</c:v>
                </c:pt>
                <c:pt idx="105480">
                  <c:v>18.536256999999999</c:v>
                </c:pt>
                <c:pt idx="105481">
                  <c:v>18.526855999999999</c:v>
                </c:pt>
                <c:pt idx="105482">
                  <c:v>18.527229999999999</c:v>
                </c:pt>
                <c:pt idx="105483">
                  <c:v>18.539705999999999</c:v>
                </c:pt>
                <c:pt idx="105484">
                  <c:v>18.537655999999998</c:v>
                </c:pt>
                <c:pt idx="105485">
                  <c:v>18.532893000000001</c:v>
                </c:pt>
                <c:pt idx="105486">
                  <c:v>18.534741</c:v>
                </c:pt>
                <c:pt idx="105487">
                  <c:v>18.533909999999999</c:v>
                </c:pt>
                <c:pt idx="105488">
                  <c:v>18.530318000000001</c:v>
                </c:pt>
                <c:pt idx="105489">
                  <c:v>18.535329999999998</c:v>
                </c:pt>
                <c:pt idx="105490">
                  <c:v>18.534027999999999</c:v>
                </c:pt>
                <c:pt idx="105491">
                  <c:v>18.523852999999999</c:v>
                </c:pt>
                <c:pt idx="105492">
                  <c:v>18.531420000000001</c:v>
                </c:pt>
                <c:pt idx="105493">
                  <c:v>18.535677</c:v>
                </c:pt>
                <c:pt idx="105494">
                  <c:v>18.525133</c:v>
                </c:pt>
                <c:pt idx="105495">
                  <c:v>18.532240999999999</c:v>
                </c:pt>
                <c:pt idx="105496">
                  <c:v>18.540721999999999</c:v>
                </c:pt>
                <c:pt idx="105497">
                  <c:v>18.534468</c:v>
                </c:pt>
                <c:pt idx="105498">
                  <c:v>18.536238000000001</c:v>
                </c:pt>
                <c:pt idx="105499">
                  <c:v>18.542058999999998</c:v>
                </c:pt>
                <c:pt idx="105500">
                  <c:v>18.532695</c:v>
                </c:pt>
                <c:pt idx="105501">
                  <c:v>18.526153999999998</c:v>
                </c:pt>
                <c:pt idx="105502">
                  <c:v>18.537399000000001</c:v>
                </c:pt>
                <c:pt idx="105503">
                  <c:v>18.539224999999998</c:v>
                </c:pt>
                <c:pt idx="105504">
                  <c:v>18.528786</c:v>
                </c:pt>
                <c:pt idx="105505">
                  <c:v>18.526060999999999</c:v>
                </c:pt>
                <c:pt idx="105506">
                  <c:v>18.529343999999998</c:v>
                </c:pt>
                <c:pt idx="105507">
                  <c:v>18.535494</c:v>
                </c:pt>
                <c:pt idx="105508">
                  <c:v>18.545639000000001</c:v>
                </c:pt>
                <c:pt idx="105509">
                  <c:v>18.552136000000001</c:v>
                </c:pt>
                <c:pt idx="105510">
                  <c:v>18.543856000000002</c:v>
                </c:pt>
                <c:pt idx="105511">
                  <c:v>18.541141</c:v>
                </c:pt>
                <c:pt idx="105512">
                  <c:v>18.547826000000001</c:v>
                </c:pt>
                <c:pt idx="105513">
                  <c:v>18.536859</c:v>
                </c:pt>
                <c:pt idx="105514">
                  <c:v>18.537310999999999</c:v>
                </c:pt>
                <c:pt idx="105515">
                  <c:v>18.545636999999999</c:v>
                </c:pt>
                <c:pt idx="105516">
                  <c:v>18.536435999999998</c:v>
                </c:pt>
                <c:pt idx="105517">
                  <c:v>18.534016999999999</c:v>
                </c:pt>
                <c:pt idx="105518">
                  <c:v>18.541792000000001</c:v>
                </c:pt>
                <c:pt idx="105519">
                  <c:v>18.544250000000002</c:v>
                </c:pt>
                <c:pt idx="105520">
                  <c:v>18.538613999999999</c:v>
                </c:pt>
                <c:pt idx="105521">
                  <c:v>18.544473</c:v>
                </c:pt>
                <c:pt idx="105522">
                  <c:v>18.555491</c:v>
                </c:pt>
                <c:pt idx="105523">
                  <c:v>18.546997000000001</c:v>
                </c:pt>
                <c:pt idx="105524">
                  <c:v>18.541585999999999</c:v>
                </c:pt>
                <c:pt idx="105525">
                  <c:v>18.546786999999998</c:v>
                </c:pt>
                <c:pt idx="105526">
                  <c:v>18.545014999999999</c:v>
                </c:pt>
                <c:pt idx="105527">
                  <c:v>18.538658000000002</c:v>
                </c:pt>
                <c:pt idx="105528">
                  <c:v>18.537542999999999</c:v>
                </c:pt>
                <c:pt idx="105529">
                  <c:v>18.535236000000001</c:v>
                </c:pt>
                <c:pt idx="105530">
                  <c:v>18.532188000000001</c:v>
                </c:pt>
                <c:pt idx="105531">
                  <c:v>18.541516999999999</c:v>
                </c:pt>
                <c:pt idx="105532">
                  <c:v>18.540648000000001</c:v>
                </c:pt>
                <c:pt idx="105533">
                  <c:v>18.529149</c:v>
                </c:pt>
                <c:pt idx="105534">
                  <c:v>18.540026000000001</c:v>
                </c:pt>
                <c:pt idx="105535">
                  <c:v>18.548442999999999</c:v>
                </c:pt>
                <c:pt idx="105536">
                  <c:v>18.538471000000001</c:v>
                </c:pt>
                <c:pt idx="105537">
                  <c:v>18.541723999999999</c:v>
                </c:pt>
                <c:pt idx="105538">
                  <c:v>18.542957999999999</c:v>
                </c:pt>
                <c:pt idx="105539">
                  <c:v>18.530252999999998</c:v>
                </c:pt>
                <c:pt idx="105540">
                  <c:v>18.531745999999998</c:v>
                </c:pt>
                <c:pt idx="105541">
                  <c:v>18.540334999999999</c:v>
                </c:pt>
                <c:pt idx="105542">
                  <c:v>18.537213000000001</c:v>
                </c:pt>
                <c:pt idx="105543">
                  <c:v>18.539128000000002</c:v>
                </c:pt>
                <c:pt idx="105544">
                  <c:v>18.543728999999999</c:v>
                </c:pt>
                <c:pt idx="105545">
                  <c:v>18.541962999999999</c:v>
                </c:pt>
                <c:pt idx="105546">
                  <c:v>18.547847999999998</c:v>
                </c:pt>
                <c:pt idx="105547">
                  <c:v>18.549952999999999</c:v>
                </c:pt>
                <c:pt idx="105548">
                  <c:v>18.542055000000001</c:v>
                </c:pt>
                <c:pt idx="105549">
                  <c:v>18.540877999999999</c:v>
                </c:pt>
                <c:pt idx="105550">
                  <c:v>18.541226999999999</c:v>
                </c:pt>
                <c:pt idx="105551">
                  <c:v>18.536850999999999</c:v>
                </c:pt>
                <c:pt idx="105552">
                  <c:v>18.538433999999999</c:v>
                </c:pt>
                <c:pt idx="105553">
                  <c:v>18.546800999999999</c:v>
                </c:pt>
                <c:pt idx="105554">
                  <c:v>18.546430999999998</c:v>
                </c:pt>
                <c:pt idx="105555">
                  <c:v>18.542014000000002</c:v>
                </c:pt>
                <c:pt idx="105556">
                  <c:v>18.549192000000001</c:v>
                </c:pt>
                <c:pt idx="105557">
                  <c:v>18.552835999999999</c:v>
                </c:pt>
                <c:pt idx="105558">
                  <c:v>18.543966000000001</c:v>
                </c:pt>
                <c:pt idx="105559">
                  <c:v>18.540436</c:v>
                </c:pt>
                <c:pt idx="105560">
                  <c:v>18.549054999999999</c:v>
                </c:pt>
                <c:pt idx="105561">
                  <c:v>18.553574999999999</c:v>
                </c:pt>
                <c:pt idx="105562">
                  <c:v>18.552043999999999</c:v>
                </c:pt>
                <c:pt idx="105563">
                  <c:v>18.548666999999998</c:v>
                </c:pt>
                <c:pt idx="105564">
                  <c:v>18.537358000000001</c:v>
                </c:pt>
                <c:pt idx="105565">
                  <c:v>18.541340000000002</c:v>
                </c:pt>
                <c:pt idx="105566">
                  <c:v>18.560130000000001</c:v>
                </c:pt>
                <c:pt idx="105567">
                  <c:v>18.557199000000001</c:v>
                </c:pt>
                <c:pt idx="105568">
                  <c:v>18.544882000000001</c:v>
                </c:pt>
                <c:pt idx="105569">
                  <c:v>18.549074999999998</c:v>
                </c:pt>
                <c:pt idx="105570">
                  <c:v>18.559239999999999</c:v>
                </c:pt>
                <c:pt idx="105571">
                  <c:v>18.552969999999998</c:v>
                </c:pt>
                <c:pt idx="105572">
                  <c:v>18.544976999999999</c:v>
                </c:pt>
                <c:pt idx="105573">
                  <c:v>18.547754000000001</c:v>
                </c:pt>
                <c:pt idx="105574">
                  <c:v>18.542294999999999</c:v>
                </c:pt>
                <c:pt idx="105575">
                  <c:v>18.543278999999998</c:v>
                </c:pt>
                <c:pt idx="105576">
                  <c:v>18.550121000000001</c:v>
                </c:pt>
                <c:pt idx="105577">
                  <c:v>18.544782000000001</c:v>
                </c:pt>
                <c:pt idx="105578">
                  <c:v>18.541454000000002</c:v>
                </c:pt>
                <c:pt idx="105579">
                  <c:v>18.547153000000002</c:v>
                </c:pt>
                <c:pt idx="105580">
                  <c:v>18.547682999999999</c:v>
                </c:pt>
                <c:pt idx="105581">
                  <c:v>18.544689000000002</c:v>
                </c:pt>
                <c:pt idx="105582">
                  <c:v>18.55622</c:v>
                </c:pt>
                <c:pt idx="105583">
                  <c:v>18.555620999999999</c:v>
                </c:pt>
                <c:pt idx="105584">
                  <c:v>18.542010999999999</c:v>
                </c:pt>
                <c:pt idx="105585">
                  <c:v>18.550287000000001</c:v>
                </c:pt>
                <c:pt idx="105586">
                  <c:v>18.552551000000001</c:v>
                </c:pt>
                <c:pt idx="105587">
                  <c:v>18.547191999999999</c:v>
                </c:pt>
                <c:pt idx="105588">
                  <c:v>18.551949</c:v>
                </c:pt>
                <c:pt idx="105589">
                  <c:v>18.550246000000001</c:v>
                </c:pt>
                <c:pt idx="105590">
                  <c:v>18.546942000000001</c:v>
                </c:pt>
                <c:pt idx="105591">
                  <c:v>18.557333</c:v>
                </c:pt>
                <c:pt idx="105592">
                  <c:v>18.562080000000002</c:v>
                </c:pt>
                <c:pt idx="105593">
                  <c:v>18.547131</c:v>
                </c:pt>
                <c:pt idx="105594">
                  <c:v>18.546153</c:v>
                </c:pt>
                <c:pt idx="105595">
                  <c:v>18.556365</c:v>
                </c:pt>
                <c:pt idx="105596">
                  <c:v>18.548023000000001</c:v>
                </c:pt>
                <c:pt idx="105597">
                  <c:v>18.543198</c:v>
                </c:pt>
                <c:pt idx="105598">
                  <c:v>18.549478000000001</c:v>
                </c:pt>
                <c:pt idx="105599">
                  <c:v>18.550332999999998</c:v>
                </c:pt>
                <c:pt idx="105600">
                  <c:v>18.549187</c:v>
                </c:pt>
                <c:pt idx="105601">
                  <c:v>18.558781</c:v>
                </c:pt>
                <c:pt idx="105602">
                  <c:v>18.560867999999999</c:v>
                </c:pt>
                <c:pt idx="105603">
                  <c:v>18.547294000000001</c:v>
                </c:pt>
                <c:pt idx="105604">
                  <c:v>18.553484999999998</c:v>
                </c:pt>
                <c:pt idx="105605">
                  <c:v>18.563631999999998</c:v>
                </c:pt>
                <c:pt idx="105606">
                  <c:v>18.553799999999999</c:v>
                </c:pt>
                <c:pt idx="105607">
                  <c:v>18.554753999999999</c:v>
                </c:pt>
                <c:pt idx="105608">
                  <c:v>18.560420000000001</c:v>
                </c:pt>
                <c:pt idx="105609">
                  <c:v>18.55489</c:v>
                </c:pt>
                <c:pt idx="105610">
                  <c:v>18.560061999999999</c:v>
                </c:pt>
                <c:pt idx="105611">
                  <c:v>18.564520999999999</c:v>
                </c:pt>
                <c:pt idx="105612">
                  <c:v>18.552852999999999</c:v>
                </c:pt>
                <c:pt idx="105613">
                  <c:v>18.550763</c:v>
                </c:pt>
                <c:pt idx="105614">
                  <c:v>18.563565000000001</c:v>
                </c:pt>
                <c:pt idx="105615">
                  <c:v>18.554763999999999</c:v>
                </c:pt>
                <c:pt idx="105616">
                  <c:v>18.544488000000001</c:v>
                </c:pt>
                <c:pt idx="105617">
                  <c:v>18.560589</c:v>
                </c:pt>
                <c:pt idx="105618">
                  <c:v>18.562616999999999</c:v>
                </c:pt>
                <c:pt idx="105619">
                  <c:v>18.552223000000001</c:v>
                </c:pt>
                <c:pt idx="105620">
                  <c:v>18.560825000000001</c:v>
                </c:pt>
                <c:pt idx="105621">
                  <c:v>18.563426</c:v>
                </c:pt>
                <c:pt idx="105622">
                  <c:v>18.552164999999999</c:v>
                </c:pt>
                <c:pt idx="105623">
                  <c:v>18.558499000000001</c:v>
                </c:pt>
                <c:pt idx="105624">
                  <c:v>18.560155999999999</c:v>
                </c:pt>
                <c:pt idx="105625">
                  <c:v>18.546306999999999</c:v>
                </c:pt>
                <c:pt idx="105626">
                  <c:v>18.563696</c:v>
                </c:pt>
                <c:pt idx="105627">
                  <c:v>18.570663</c:v>
                </c:pt>
                <c:pt idx="105628">
                  <c:v>18.543899</c:v>
                </c:pt>
                <c:pt idx="105629">
                  <c:v>18.545817</c:v>
                </c:pt>
                <c:pt idx="105630">
                  <c:v>18.561284000000001</c:v>
                </c:pt>
                <c:pt idx="105631">
                  <c:v>18.558717000000001</c:v>
                </c:pt>
                <c:pt idx="105632">
                  <c:v>18.556239999999999</c:v>
                </c:pt>
                <c:pt idx="105633">
                  <c:v>18.561615</c:v>
                </c:pt>
                <c:pt idx="105634">
                  <c:v>18.559543000000001</c:v>
                </c:pt>
                <c:pt idx="105635">
                  <c:v>18.550623000000002</c:v>
                </c:pt>
                <c:pt idx="105636">
                  <c:v>18.556168</c:v>
                </c:pt>
                <c:pt idx="105637">
                  <c:v>18.558465000000002</c:v>
                </c:pt>
                <c:pt idx="105638">
                  <c:v>18.553419999999999</c:v>
                </c:pt>
                <c:pt idx="105639">
                  <c:v>18.559412999999999</c:v>
                </c:pt>
                <c:pt idx="105640">
                  <c:v>18.561147999999999</c:v>
                </c:pt>
                <c:pt idx="105641">
                  <c:v>18.557948</c:v>
                </c:pt>
                <c:pt idx="105642">
                  <c:v>18.558019999999999</c:v>
                </c:pt>
                <c:pt idx="105643">
                  <c:v>18.557361</c:v>
                </c:pt>
                <c:pt idx="105644">
                  <c:v>18.558</c:v>
                </c:pt>
                <c:pt idx="105645">
                  <c:v>18.561699000000001</c:v>
                </c:pt>
                <c:pt idx="105646">
                  <c:v>18.562884</c:v>
                </c:pt>
                <c:pt idx="105647">
                  <c:v>18.555057000000001</c:v>
                </c:pt>
                <c:pt idx="105648">
                  <c:v>18.555572999999999</c:v>
                </c:pt>
                <c:pt idx="105649">
                  <c:v>18.562450999999999</c:v>
                </c:pt>
                <c:pt idx="105650">
                  <c:v>18.555095000000001</c:v>
                </c:pt>
                <c:pt idx="105651">
                  <c:v>18.554034000000001</c:v>
                </c:pt>
                <c:pt idx="105652">
                  <c:v>18.568339999999999</c:v>
                </c:pt>
                <c:pt idx="105653">
                  <c:v>18.566414000000002</c:v>
                </c:pt>
                <c:pt idx="105654">
                  <c:v>18.553369</c:v>
                </c:pt>
                <c:pt idx="105655">
                  <c:v>18.563403000000001</c:v>
                </c:pt>
                <c:pt idx="105656">
                  <c:v>18.572564</c:v>
                </c:pt>
                <c:pt idx="105657">
                  <c:v>18.555882</c:v>
                </c:pt>
                <c:pt idx="105658">
                  <c:v>18.554742000000001</c:v>
                </c:pt>
                <c:pt idx="105659">
                  <c:v>18.563656999999999</c:v>
                </c:pt>
                <c:pt idx="105660">
                  <c:v>18.554852</c:v>
                </c:pt>
                <c:pt idx="105661">
                  <c:v>18.560521999999999</c:v>
                </c:pt>
                <c:pt idx="105662">
                  <c:v>18.571988999999999</c:v>
                </c:pt>
                <c:pt idx="105663">
                  <c:v>18.560382000000001</c:v>
                </c:pt>
                <c:pt idx="105664">
                  <c:v>18.554877999999999</c:v>
                </c:pt>
                <c:pt idx="105665">
                  <c:v>18.569403999999999</c:v>
                </c:pt>
                <c:pt idx="105666">
                  <c:v>18.567170999999998</c:v>
                </c:pt>
                <c:pt idx="105667">
                  <c:v>18.561893000000001</c:v>
                </c:pt>
                <c:pt idx="105668">
                  <c:v>18.578956000000002</c:v>
                </c:pt>
                <c:pt idx="105669">
                  <c:v>18.578173</c:v>
                </c:pt>
                <c:pt idx="105670">
                  <c:v>18.565642</c:v>
                </c:pt>
                <c:pt idx="105671">
                  <c:v>18.570318</c:v>
                </c:pt>
                <c:pt idx="105672">
                  <c:v>18.570651000000002</c:v>
                </c:pt>
                <c:pt idx="105673">
                  <c:v>18.563855</c:v>
                </c:pt>
                <c:pt idx="105674">
                  <c:v>18.564819</c:v>
                </c:pt>
                <c:pt idx="105675">
                  <c:v>18.568387000000001</c:v>
                </c:pt>
                <c:pt idx="105676">
                  <c:v>18.561959999999999</c:v>
                </c:pt>
                <c:pt idx="105677">
                  <c:v>18.560918999999998</c:v>
                </c:pt>
                <c:pt idx="105678">
                  <c:v>18.572709</c:v>
                </c:pt>
                <c:pt idx="105679">
                  <c:v>18.573658999999999</c:v>
                </c:pt>
                <c:pt idx="105680">
                  <c:v>18.570485999999999</c:v>
                </c:pt>
                <c:pt idx="105681">
                  <c:v>18.575430000000001</c:v>
                </c:pt>
                <c:pt idx="105682">
                  <c:v>18.574915000000001</c:v>
                </c:pt>
                <c:pt idx="105683">
                  <c:v>18.565156000000002</c:v>
                </c:pt>
                <c:pt idx="105684">
                  <c:v>18.564534999999999</c:v>
                </c:pt>
                <c:pt idx="105685">
                  <c:v>18.566469000000001</c:v>
                </c:pt>
                <c:pt idx="105686">
                  <c:v>18.557708000000002</c:v>
                </c:pt>
                <c:pt idx="105687">
                  <c:v>18.562591000000001</c:v>
                </c:pt>
                <c:pt idx="105688">
                  <c:v>18.570806000000001</c:v>
                </c:pt>
                <c:pt idx="105689">
                  <c:v>18.559850000000001</c:v>
                </c:pt>
                <c:pt idx="105690">
                  <c:v>18.562028999999999</c:v>
                </c:pt>
                <c:pt idx="105691">
                  <c:v>18.573689999999999</c:v>
                </c:pt>
                <c:pt idx="105692">
                  <c:v>18.563189000000001</c:v>
                </c:pt>
                <c:pt idx="105693">
                  <c:v>18.559234</c:v>
                </c:pt>
                <c:pt idx="105694">
                  <c:v>18.575268999999999</c:v>
                </c:pt>
                <c:pt idx="105695">
                  <c:v>18.566056</c:v>
                </c:pt>
                <c:pt idx="105696">
                  <c:v>18.551024000000002</c:v>
                </c:pt>
                <c:pt idx="105697">
                  <c:v>18.569095999999998</c:v>
                </c:pt>
                <c:pt idx="105698">
                  <c:v>18.575006999999999</c:v>
                </c:pt>
                <c:pt idx="105699">
                  <c:v>18.558651000000001</c:v>
                </c:pt>
                <c:pt idx="105700">
                  <c:v>18.561063999999998</c:v>
                </c:pt>
                <c:pt idx="105701">
                  <c:v>18.568522999999999</c:v>
                </c:pt>
                <c:pt idx="105702">
                  <c:v>18.569680000000002</c:v>
                </c:pt>
                <c:pt idx="105703">
                  <c:v>18.574149999999999</c:v>
                </c:pt>
                <c:pt idx="105704">
                  <c:v>18.575095000000001</c:v>
                </c:pt>
                <c:pt idx="105705">
                  <c:v>18.569274</c:v>
                </c:pt>
                <c:pt idx="105706">
                  <c:v>18.567587</c:v>
                </c:pt>
                <c:pt idx="105707">
                  <c:v>18.573546</c:v>
                </c:pt>
                <c:pt idx="105708">
                  <c:v>18.570426000000001</c:v>
                </c:pt>
                <c:pt idx="105709">
                  <c:v>18.565462</c:v>
                </c:pt>
                <c:pt idx="105710">
                  <c:v>18.571491000000002</c:v>
                </c:pt>
                <c:pt idx="105711">
                  <c:v>18.575583000000002</c:v>
                </c:pt>
                <c:pt idx="105712">
                  <c:v>18.572445999999999</c:v>
                </c:pt>
                <c:pt idx="105713">
                  <c:v>18.565653999999999</c:v>
                </c:pt>
                <c:pt idx="105714">
                  <c:v>18.570971</c:v>
                </c:pt>
                <c:pt idx="105715">
                  <c:v>18.578513000000001</c:v>
                </c:pt>
                <c:pt idx="105716">
                  <c:v>18.571200000000001</c:v>
                </c:pt>
                <c:pt idx="105717">
                  <c:v>18.570944000000001</c:v>
                </c:pt>
                <c:pt idx="105718">
                  <c:v>18.577143</c:v>
                </c:pt>
                <c:pt idx="105719">
                  <c:v>18.577501000000002</c:v>
                </c:pt>
                <c:pt idx="105720">
                  <c:v>18.573623999999999</c:v>
                </c:pt>
                <c:pt idx="105721">
                  <c:v>18.571826999999999</c:v>
                </c:pt>
                <c:pt idx="105722">
                  <c:v>18.573293</c:v>
                </c:pt>
                <c:pt idx="105723">
                  <c:v>18.571863</c:v>
                </c:pt>
                <c:pt idx="105724">
                  <c:v>18.566614999999999</c:v>
                </c:pt>
                <c:pt idx="105725">
                  <c:v>18.566444000000001</c:v>
                </c:pt>
                <c:pt idx="105726">
                  <c:v>18.579657999999998</c:v>
                </c:pt>
                <c:pt idx="105727">
                  <c:v>18.580010000000001</c:v>
                </c:pt>
                <c:pt idx="105728">
                  <c:v>18.566165999999999</c:v>
                </c:pt>
                <c:pt idx="105729">
                  <c:v>18.571141999999998</c:v>
                </c:pt>
                <c:pt idx="105730">
                  <c:v>18.575572999999999</c:v>
                </c:pt>
                <c:pt idx="105731">
                  <c:v>18.571580999999998</c:v>
                </c:pt>
                <c:pt idx="105732">
                  <c:v>18.584273</c:v>
                </c:pt>
                <c:pt idx="105733">
                  <c:v>18.586551</c:v>
                </c:pt>
                <c:pt idx="105734">
                  <c:v>18.570747999999998</c:v>
                </c:pt>
                <c:pt idx="105735">
                  <c:v>18.573084000000001</c:v>
                </c:pt>
                <c:pt idx="105736">
                  <c:v>18.587396999999999</c:v>
                </c:pt>
                <c:pt idx="105737">
                  <c:v>18.577273000000002</c:v>
                </c:pt>
                <c:pt idx="105738">
                  <c:v>18.567519000000001</c:v>
                </c:pt>
                <c:pt idx="105739">
                  <c:v>18.581029999999998</c:v>
                </c:pt>
                <c:pt idx="105740">
                  <c:v>18.579467999999999</c:v>
                </c:pt>
                <c:pt idx="105741">
                  <c:v>18.572346</c:v>
                </c:pt>
                <c:pt idx="105742">
                  <c:v>18.579415999999998</c:v>
                </c:pt>
                <c:pt idx="105743">
                  <c:v>18.579749</c:v>
                </c:pt>
                <c:pt idx="105744">
                  <c:v>18.573246000000001</c:v>
                </c:pt>
                <c:pt idx="105745">
                  <c:v>18.574455</c:v>
                </c:pt>
                <c:pt idx="105746">
                  <c:v>18.577697000000001</c:v>
                </c:pt>
                <c:pt idx="105747">
                  <c:v>18.569299000000001</c:v>
                </c:pt>
                <c:pt idx="105748">
                  <c:v>18.571632999999999</c:v>
                </c:pt>
                <c:pt idx="105749">
                  <c:v>18.585008999999999</c:v>
                </c:pt>
                <c:pt idx="105750">
                  <c:v>18.577356999999999</c:v>
                </c:pt>
                <c:pt idx="105751">
                  <c:v>18.572732999999999</c:v>
                </c:pt>
                <c:pt idx="105752">
                  <c:v>18.589224999999999</c:v>
                </c:pt>
                <c:pt idx="105753">
                  <c:v>18.591422000000001</c:v>
                </c:pt>
                <c:pt idx="105754">
                  <c:v>18.576601</c:v>
                </c:pt>
                <c:pt idx="105755">
                  <c:v>18.579118000000001</c:v>
                </c:pt>
                <c:pt idx="105756">
                  <c:v>18.581797999999999</c:v>
                </c:pt>
                <c:pt idx="105757">
                  <c:v>18.570232000000001</c:v>
                </c:pt>
                <c:pt idx="105758">
                  <c:v>18.577876</c:v>
                </c:pt>
                <c:pt idx="105759">
                  <c:v>18.585405999999999</c:v>
                </c:pt>
                <c:pt idx="105760">
                  <c:v>18.574911</c:v>
                </c:pt>
                <c:pt idx="105761">
                  <c:v>18.575105000000001</c:v>
                </c:pt>
                <c:pt idx="105762">
                  <c:v>18.583898999999999</c:v>
                </c:pt>
                <c:pt idx="105763">
                  <c:v>18.582308999999999</c:v>
                </c:pt>
                <c:pt idx="105764">
                  <c:v>18.574657999999999</c:v>
                </c:pt>
                <c:pt idx="105765">
                  <c:v>18.576128000000001</c:v>
                </c:pt>
                <c:pt idx="105766">
                  <c:v>18.577071</c:v>
                </c:pt>
                <c:pt idx="105767">
                  <c:v>18.571933999999999</c:v>
                </c:pt>
                <c:pt idx="105768">
                  <c:v>18.575623</c:v>
                </c:pt>
                <c:pt idx="105769">
                  <c:v>18.578040999999999</c:v>
                </c:pt>
                <c:pt idx="105770">
                  <c:v>18.576687</c:v>
                </c:pt>
                <c:pt idx="105771">
                  <c:v>18.587056</c:v>
                </c:pt>
                <c:pt idx="105772">
                  <c:v>18.592898999999999</c:v>
                </c:pt>
                <c:pt idx="105773">
                  <c:v>18.585092</c:v>
                </c:pt>
                <c:pt idx="105774">
                  <c:v>18.585567000000001</c:v>
                </c:pt>
                <c:pt idx="105775">
                  <c:v>18.594743999999999</c:v>
                </c:pt>
                <c:pt idx="105776">
                  <c:v>18.586188</c:v>
                </c:pt>
                <c:pt idx="105777">
                  <c:v>18.579587</c:v>
                </c:pt>
                <c:pt idx="105778">
                  <c:v>18.588127</c:v>
                </c:pt>
                <c:pt idx="105779">
                  <c:v>18.584918999999999</c:v>
                </c:pt>
                <c:pt idx="105780">
                  <c:v>18.58427</c:v>
                </c:pt>
                <c:pt idx="105781">
                  <c:v>18.590166</c:v>
                </c:pt>
                <c:pt idx="105782">
                  <c:v>18.582159000000001</c:v>
                </c:pt>
                <c:pt idx="105783">
                  <c:v>18.573943</c:v>
                </c:pt>
                <c:pt idx="105784">
                  <c:v>18.576267999999999</c:v>
                </c:pt>
                <c:pt idx="105785">
                  <c:v>18.576156999999998</c:v>
                </c:pt>
                <c:pt idx="105786">
                  <c:v>18.574869</c:v>
                </c:pt>
                <c:pt idx="105787">
                  <c:v>18.584620000000001</c:v>
                </c:pt>
                <c:pt idx="105788">
                  <c:v>18.587071000000002</c:v>
                </c:pt>
                <c:pt idx="105789">
                  <c:v>18.578520999999999</c:v>
                </c:pt>
                <c:pt idx="105790">
                  <c:v>18.585992999999998</c:v>
                </c:pt>
                <c:pt idx="105791">
                  <c:v>18.589027999999999</c:v>
                </c:pt>
                <c:pt idx="105792">
                  <c:v>18.581664</c:v>
                </c:pt>
                <c:pt idx="105793">
                  <c:v>18.586143</c:v>
                </c:pt>
                <c:pt idx="105794">
                  <c:v>18.588470999999998</c:v>
                </c:pt>
                <c:pt idx="105795">
                  <c:v>18.582664999999999</c:v>
                </c:pt>
                <c:pt idx="105796">
                  <c:v>18.580991999999998</c:v>
                </c:pt>
                <c:pt idx="105797">
                  <c:v>18.583593</c:v>
                </c:pt>
                <c:pt idx="105798">
                  <c:v>18.582985999999998</c:v>
                </c:pt>
                <c:pt idx="105799">
                  <c:v>18.581212000000001</c:v>
                </c:pt>
                <c:pt idx="105800">
                  <c:v>18.588936</c:v>
                </c:pt>
                <c:pt idx="105801">
                  <c:v>18.590060000000001</c:v>
                </c:pt>
                <c:pt idx="105802">
                  <c:v>18.579609999999999</c:v>
                </c:pt>
                <c:pt idx="105803">
                  <c:v>18.581619</c:v>
                </c:pt>
                <c:pt idx="105804">
                  <c:v>18.592404999999999</c:v>
                </c:pt>
                <c:pt idx="105805">
                  <c:v>18.587883999999999</c:v>
                </c:pt>
                <c:pt idx="105806">
                  <c:v>18.579416999999999</c:v>
                </c:pt>
                <c:pt idx="105807">
                  <c:v>18.586970999999998</c:v>
                </c:pt>
                <c:pt idx="105808">
                  <c:v>18.583214999999999</c:v>
                </c:pt>
                <c:pt idx="105809">
                  <c:v>18.578675</c:v>
                </c:pt>
                <c:pt idx="105810">
                  <c:v>18.593212999999999</c:v>
                </c:pt>
                <c:pt idx="105811">
                  <c:v>18.592573000000002</c:v>
                </c:pt>
                <c:pt idx="105812">
                  <c:v>18.584281000000001</c:v>
                </c:pt>
                <c:pt idx="105813">
                  <c:v>18.595257</c:v>
                </c:pt>
                <c:pt idx="105814">
                  <c:v>18.602098999999999</c:v>
                </c:pt>
                <c:pt idx="105815">
                  <c:v>18.589531000000001</c:v>
                </c:pt>
                <c:pt idx="105816">
                  <c:v>18.590413000000002</c:v>
                </c:pt>
                <c:pt idx="105817">
                  <c:v>18.597971000000001</c:v>
                </c:pt>
                <c:pt idx="105818">
                  <c:v>18.585615000000001</c:v>
                </c:pt>
                <c:pt idx="105819">
                  <c:v>18.587658999999999</c:v>
                </c:pt>
                <c:pt idx="105820">
                  <c:v>18.596342</c:v>
                </c:pt>
                <c:pt idx="105821">
                  <c:v>18.587014</c:v>
                </c:pt>
                <c:pt idx="105822">
                  <c:v>18.587619</c:v>
                </c:pt>
                <c:pt idx="105823">
                  <c:v>18.592572000000001</c:v>
                </c:pt>
                <c:pt idx="105824">
                  <c:v>18.580017000000002</c:v>
                </c:pt>
                <c:pt idx="105825">
                  <c:v>18.577006999999998</c:v>
                </c:pt>
                <c:pt idx="105826">
                  <c:v>18.598991000000002</c:v>
                </c:pt>
                <c:pt idx="105827">
                  <c:v>18.605958000000001</c:v>
                </c:pt>
                <c:pt idx="105828">
                  <c:v>18.591155000000001</c:v>
                </c:pt>
                <c:pt idx="105829">
                  <c:v>18.593744000000001</c:v>
                </c:pt>
                <c:pt idx="105830">
                  <c:v>18.592303999999999</c:v>
                </c:pt>
                <c:pt idx="105831">
                  <c:v>18.577126</c:v>
                </c:pt>
                <c:pt idx="105832">
                  <c:v>18.583255000000001</c:v>
                </c:pt>
                <c:pt idx="105833">
                  <c:v>18.594505999999999</c:v>
                </c:pt>
                <c:pt idx="105834">
                  <c:v>18.589172000000001</c:v>
                </c:pt>
                <c:pt idx="105835">
                  <c:v>18.587772999999999</c:v>
                </c:pt>
                <c:pt idx="105836">
                  <c:v>18.598034999999999</c:v>
                </c:pt>
                <c:pt idx="105837">
                  <c:v>18.597764999999999</c:v>
                </c:pt>
                <c:pt idx="105838">
                  <c:v>18.593584</c:v>
                </c:pt>
                <c:pt idx="105839">
                  <c:v>18.598842999999999</c:v>
                </c:pt>
                <c:pt idx="105840">
                  <c:v>18.595948</c:v>
                </c:pt>
                <c:pt idx="105841">
                  <c:v>18.591911</c:v>
                </c:pt>
                <c:pt idx="105842">
                  <c:v>18.593965000000001</c:v>
                </c:pt>
                <c:pt idx="105843">
                  <c:v>18.589611999999999</c:v>
                </c:pt>
                <c:pt idx="105844">
                  <c:v>18.587216999999999</c:v>
                </c:pt>
                <c:pt idx="105845">
                  <c:v>18.594207000000001</c:v>
                </c:pt>
                <c:pt idx="105846">
                  <c:v>18.603424</c:v>
                </c:pt>
                <c:pt idx="105847">
                  <c:v>18.596091999999999</c:v>
                </c:pt>
                <c:pt idx="105848">
                  <c:v>18.590999</c:v>
                </c:pt>
                <c:pt idx="105849">
                  <c:v>18.597714</c:v>
                </c:pt>
                <c:pt idx="105850">
                  <c:v>18.587330000000001</c:v>
                </c:pt>
                <c:pt idx="105851">
                  <c:v>18.585616000000002</c:v>
                </c:pt>
                <c:pt idx="105852">
                  <c:v>18.599851999999998</c:v>
                </c:pt>
                <c:pt idx="105853">
                  <c:v>18.595229</c:v>
                </c:pt>
                <c:pt idx="105854">
                  <c:v>18.587088000000001</c:v>
                </c:pt>
                <c:pt idx="105855">
                  <c:v>18.596346</c:v>
                </c:pt>
                <c:pt idx="105856">
                  <c:v>18.593845999999999</c:v>
                </c:pt>
                <c:pt idx="105857">
                  <c:v>18.584069</c:v>
                </c:pt>
                <c:pt idx="105858">
                  <c:v>18.600166999999999</c:v>
                </c:pt>
                <c:pt idx="105859">
                  <c:v>18.603362000000001</c:v>
                </c:pt>
                <c:pt idx="105860">
                  <c:v>18.589047999999998</c:v>
                </c:pt>
                <c:pt idx="105861">
                  <c:v>18.596419000000001</c:v>
                </c:pt>
                <c:pt idx="105862">
                  <c:v>18.597328000000001</c:v>
                </c:pt>
                <c:pt idx="105863">
                  <c:v>18.586196000000001</c:v>
                </c:pt>
                <c:pt idx="105864">
                  <c:v>18.594066000000002</c:v>
                </c:pt>
                <c:pt idx="105865">
                  <c:v>18.605076</c:v>
                </c:pt>
                <c:pt idx="105866">
                  <c:v>18.598443</c:v>
                </c:pt>
                <c:pt idx="105867">
                  <c:v>18.591042999999999</c:v>
                </c:pt>
                <c:pt idx="105868">
                  <c:v>18.595424000000001</c:v>
                </c:pt>
                <c:pt idx="105869">
                  <c:v>18.596471999999999</c:v>
                </c:pt>
                <c:pt idx="105870">
                  <c:v>18.594684999999998</c:v>
                </c:pt>
                <c:pt idx="105871">
                  <c:v>18.59693</c:v>
                </c:pt>
                <c:pt idx="105872">
                  <c:v>18.593691</c:v>
                </c:pt>
                <c:pt idx="105873">
                  <c:v>18.593802</c:v>
                </c:pt>
                <c:pt idx="105874">
                  <c:v>18.607745999999999</c:v>
                </c:pt>
                <c:pt idx="105875">
                  <c:v>18.613216000000001</c:v>
                </c:pt>
                <c:pt idx="105876">
                  <c:v>18.599509000000001</c:v>
                </c:pt>
                <c:pt idx="105877">
                  <c:v>18.597342000000001</c:v>
                </c:pt>
                <c:pt idx="105878">
                  <c:v>18.612009</c:v>
                </c:pt>
                <c:pt idx="105879">
                  <c:v>18.605412000000001</c:v>
                </c:pt>
                <c:pt idx="105880">
                  <c:v>18.596496999999999</c:v>
                </c:pt>
                <c:pt idx="105881">
                  <c:v>18.603006000000001</c:v>
                </c:pt>
                <c:pt idx="105882">
                  <c:v>18.598607000000001</c:v>
                </c:pt>
                <c:pt idx="105883">
                  <c:v>18.594373000000001</c:v>
                </c:pt>
                <c:pt idx="105884">
                  <c:v>18.601745000000001</c:v>
                </c:pt>
                <c:pt idx="105885">
                  <c:v>18.601343</c:v>
                </c:pt>
                <c:pt idx="105886">
                  <c:v>18.598317999999999</c:v>
                </c:pt>
                <c:pt idx="105887">
                  <c:v>18.604789</c:v>
                </c:pt>
                <c:pt idx="105888">
                  <c:v>18.608083000000001</c:v>
                </c:pt>
                <c:pt idx="105889">
                  <c:v>18.602913000000001</c:v>
                </c:pt>
                <c:pt idx="105890">
                  <c:v>18.604631000000001</c:v>
                </c:pt>
                <c:pt idx="105891">
                  <c:v>18.607596000000001</c:v>
                </c:pt>
                <c:pt idx="105892">
                  <c:v>18.598006999999999</c:v>
                </c:pt>
                <c:pt idx="105893">
                  <c:v>18.594866</c:v>
                </c:pt>
                <c:pt idx="105894">
                  <c:v>18.603553000000002</c:v>
                </c:pt>
                <c:pt idx="105895">
                  <c:v>18.601447</c:v>
                </c:pt>
                <c:pt idx="105896">
                  <c:v>18.593485000000001</c:v>
                </c:pt>
                <c:pt idx="105897">
                  <c:v>18.601191</c:v>
                </c:pt>
                <c:pt idx="105898">
                  <c:v>18.604979</c:v>
                </c:pt>
                <c:pt idx="105899">
                  <c:v>18.598672000000001</c:v>
                </c:pt>
                <c:pt idx="105900">
                  <c:v>18.606446999999999</c:v>
                </c:pt>
                <c:pt idx="105901">
                  <c:v>18.607765000000001</c:v>
                </c:pt>
                <c:pt idx="105902">
                  <c:v>18.599277000000001</c:v>
                </c:pt>
                <c:pt idx="105903">
                  <c:v>18.608215999999999</c:v>
                </c:pt>
                <c:pt idx="105904">
                  <c:v>18.616562999999999</c:v>
                </c:pt>
                <c:pt idx="105905">
                  <c:v>18.601689</c:v>
                </c:pt>
                <c:pt idx="105906">
                  <c:v>18.599081999999999</c:v>
                </c:pt>
                <c:pt idx="105907">
                  <c:v>18.613864</c:v>
                </c:pt>
                <c:pt idx="105908">
                  <c:v>18.601685</c:v>
                </c:pt>
                <c:pt idx="105909">
                  <c:v>18.592331999999999</c:v>
                </c:pt>
                <c:pt idx="105910">
                  <c:v>18.606214999999999</c:v>
                </c:pt>
                <c:pt idx="105911">
                  <c:v>18.600480000000001</c:v>
                </c:pt>
                <c:pt idx="105912">
                  <c:v>18.595604000000002</c:v>
                </c:pt>
                <c:pt idx="105913">
                  <c:v>18.607714999999999</c:v>
                </c:pt>
                <c:pt idx="105914">
                  <c:v>18.604868</c:v>
                </c:pt>
                <c:pt idx="105915">
                  <c:v>18.599129999999999</c:v>
                </c:pt>
                <c:pt idx="105916">
                  <c:v>18.606361</c:v>
                </c:pt>
                <c:pt idx="105917">
                  <c:v>18.607430000000001</c:v>
                </c:pt>
                <c:pt idx="105918">
                  <c:v>18.597642</c:v>
                </c:pt>
                <c:pt idx="105919">
                  <c:v>18.604845000000001</c:v>
                </c:pt>
                <c:pt idx="105920">
                  <c:v>18.607002999999999</c:v>
                </c:pt>
                <c:pt idx="105921">
                  <c:v>18.592426</c:v>
                </c:pt>
                <c:pt idx="105922">
                  <c:v>18.602098000000002</c:v>
                </c:pt>
                <c:pt idx="105923">
                  <c:v>18.617478999999999</c:v>
                </c:pt>
                <c:pt idx="105924">
                  <c:v>18.609413</c:v>
                </c:pt>
                <c:pt idx="105925">
                  <c:v>18.607243</c:v>
                </c:pt>
                <c:pt idx="105926">
                  <c:v>18.614739</c:v>
                </c:pt>
                <c:pt idx="105927">
                  <c:v>18.608421</c:v>
                </c:pt>
                <c:pt idx="105928">
                  <c:v>18.607567</c:v>
                </c:pt>
                <c:pt idx="105929">
                  <c:v>18.613057999999999</c:v>
                </c:pt>
                <c:pt idx="105930">
                  <c:v>18.596439</c:v>
                </c:pt>
                <c:pt idx="105931">
                  <c:v>18.591365</c:v>
                </c:pt>
                <c:pt idx="105932">
                  <c:v>18.610932999999999</c:v>
                </c:pt>
                <c:pt idx="105933">
                  <c:v>18.610595</c:v>
                </c:pt>
                <c:pt idx="105934">
                  <c:v>18.603386</c:v>
                </c:pt>
              </c:numCache>
            </c:numRef>
          </c:xVal>
          <c:yVal>
            <c:numRef>
              <c:f>'Test 2'!$F$2:$F$160850</c:f>
              <c:numCache>
                <c:formatCode>General</c:formatCode>
                <c:ptCount val="160849"/>
                <c:pt idx="0">
                  <c:v>0</c:v>
                </c:pt>
                <c:pt idx="1">
                  <c:v>1.661092</c:v>
                </c:pt>
                <c:pt idx="2">
                  <c:v>1.6610040000000001</c:v>
                </c:pt>
                <c:pt idx="3">
                  <c:v>1.6597710000000001</c:v>
                </c:pt>
                <c:pt idx="4">
                  <c:v>1.6598109999999999</c:v>
                </c:pt>
                <c:pt idx="5">
                  <c:v>1.665986</c:v>
                </c:pt>
                <c:pt idx="6">
                  <c:v>1.6662759999999999</c:v>
                </c:pt>
                <c:pt idx="7">
                  <c:v>1.660477</c:v>
                </c:pt>
                <c:pt idx="8">
                  <c:v>1.6652849999999999</c:v>
                </c:pt>
                <c:pt idx="9">
                  <c:v>1.668725</c:v>
                </c:pt>
                <c:pt idx="10">
                  <c:v>1.668552</c:v>
                </c:pt>
                <c:pt idx="11">
                  <c:v>1.670188</c:v>
                </c:pt>
                <c:pt idx="12">
                  <c:v>1.666201</c:v>
                </c:pt>
                <c:pt idx="13">
                  <c:v>1.6658539999999999</c:v>
                </c:pt>
                <c:pt idx="14">
                  <c:v>1.6661730000000001</c:v>
                </c:pt>
                <c:pt idx="15">
                  <c:v>1.665033</c:v>
                </c:pt>
                <c:pt idx="16">
                  <c:v>1.6642589999999999</c:v>
                </c:pt>
                <c:pt idx="17">
                  <c:v>1.6638739999999999</c:v>
                </c:pt>
                <c:pt idx="18">
                  <c:v>1.6670289999999999</c:v>
                </c:pt>
                <c:pt idx="19">
                  <c:v>1.667753</c:v>
                </c:pt>
                <c:pt idx="20">
                  <c:v>1.6688399999999999</c:v>
                </c:pt>
                <c:pt idx="21">
                  <c:v>1.6727319999999999</c:v>
                </c:pt>
                <c:pt idx="22">
                  <c:v>1.6735280000000001</c:v>
                </c:pt>
                <c:pt idx="23">
                  <c:v>1.6693820000000001</c:v>
                </c:pt>
                <c:pt idx="24">
                  <c:v>1.667872</c:v>
                </c:pt>
                <c:pt idx="25">
                  <c:v>1.670911</c:v>
                </c:pt>
                <c:pt idx="26">
                  <c:v>1.6683970000000001</c:v>
                </c:pt>
                <c:pt idx="27">
                  <c:v>1.6707399999999999</c:v>
                </c:pt>
                <c:pt idx="28">
                  <c:v>1.676865</c:v>
                </c:pt>
                <c:pt idx="29">
                  <c:v>1.670693</c:v>
                </c:pt>
                <c:pt idx="30">
                  <c:v>1.668703</c:v>
                </c:pt>
                <c:pt idx="31">
                  <c:v>1.6757710000000001</c:v>
                </c:pt>
                <c:pt idx="32">
                  <c:v>1.675141</c:v>
                </c:pt>
                <c:pt idx="33">
                  <c:v>1.6671529999999999</c:v>
                </c:pt>
                <c:pt idx="34">
                  <c:v>1.66483</c:v>
                </c:pt>
                <c:pt idx="35">
                  <c:v>1.667116</c:v>
                </c:pt>
                <c:pt idx="36">
                  <c:v>1.6686369999999999</c:v>
                </c:pt>
                <c:pt idx="37">
                  <c:v>1.6714169999999999</c:v>
                </c:pt>
                <c:pt idx="38">
                  <c:v>1.671179</c:v>
                </c:pt>
                <c:pt idx="39">
                  <c:v>1.668601</c:v>
                </c:pt>
                <c:pt idx="40">
                  <c:v>1.667494</c:v>
                </c:pt>
                <c:pt idx="41">
                  <c:v>1.6646570000000001</c:v>
                </c:pt>
                <c:pt idx="42">
                  <c:v>1.664266</c:v>
                </c:pt>
                <c:pt idx="43">
                  <c:v>1.6649509999999998</c:v>
                </c:pt>
                <c:pt idx="44">
                  <c:v>1.663381</c:v>
                </c:pt>
                <c:pt idx="45">
                  <c:v>1.663527</c:v>
                </c:pt>
                <c:pt idx="46">
                  <c:v>1.6664080000000001</c:v>
                </c:pt>
                <c:pt idx="47">
                  <c:v>1.6673789999999999</c:v>
                </c:pt>
                <c:pt idx="48">
                  <c:v>1.666126</c:v>
                </c:pt>
                <c:pt idx="49">
                  <c:v>1.6669339999999999</c:v>
                </c:pt>
                <c:pt idx="50">
                  <c:v>1.666218</c:v>
                </c:pt>
                <c:pt idx="51">
                  <c:v>1.6666460000000001</c:v>
                </c:pt>
                <c:pt idx="52">
                  <c:v>1.6740409999999999</c:v>
                </c:pt>
                <c:pt idx="53">
                  <c:v>1.672658</c:v>
                </c:pt>
                <c:pt idx="54">
                  <c:v>1.6689340000000001</c:v>
                </c:pt>
                <c:pt idx="55">
                  <c:v>1.675378</c:v>
                </c:pt>
                <c:pt idx="56">
                  <c:v>1.6765219999999998</c:v>
                </c:pt>
                <c:pt idx="57">
                  <c:v>1.6666289999999999</c:v>
                </c:pt>
                <c:pt idx="58">
                  <c:v>1.6631740000000002</c:v>
                </c:pt>
                <c:pt idx="59">
                  <c:v>1.6674959999999999</c:v>
                </c:pt>
                <c:pt idx="60">
                  <c:v>1.663708</c:v>
                </c:pt>
                <c:pt idx="61">
                  <c:v>1.657311</c:v>
                </c:pt>
                <c:pt idx="62">
                  <c:v>1.661702</c:v>
                </c:pt>
                <c:pt idx="63">
                  <c:v>1.664169</c:v>
                </c:pt>
                <c:pt idx="64">
                  <c:v>1.6633629999999999</c:v>
                </c:pt>
                <c:pt idx="65">
                  <c:v>1.6660729999999999</c:v>
                </c:pt>
                <c:pt idx="66">
                  <c:v>1.664585</c:v>
                </c:pt>
                <c:pt idx="67">
                  <c:v>1.6628720000000001</c:v>
                </c:pt>
                <c:pt idx="68">
                  <c:v>1.667441</c:v>
                </c:pt>
                <c:pt idx="69">
                  <c:v>1.67021</c:v>
                </c:pt>
                <c:pt idx="70">
                  <c:v>1.665759</c:v>
                </c:pt>
                <c:pt idx="71">
                  <c:v>1.6656819999999999</c:v>
                </c:pt>
                <c:pt idx="72">
                  <c:v>1.6724920000000001</c:v>
                </c:pt>
                <c:pt idx="73">
                  <c:v>1.671349</c:v>
                </c:pt>
                <c:pt idx="74">
                  <c:v>1.669878</c:v>
                </c:pt>
                <c:pt idx="75">
                  <c:v>1.674728</c:v>
                </c:pt>
                <c:pt idx="76">
                  <c:v>1.672534</c:v>
                </c:pt>
                <c:pt idx="77">
                  <c:v>1.663889</c:v>
                </c:pt>
                <c:pt idx="78">
                  <c:v>1.6616520000000001</c:v>
                </c:pt>
                <c:pt idx="79">
                  <c:v>1.666838</c:v>
                </c:pt>
                <c:pt idx="80">
                  <c:v>1.670328</c:v>
                </c:pt>
                <c:pt idx="81">
                  <c:v>1.6687829999999999</c:v>
                </c:pt>
                <c:pt idx="82">
                  <c:v>1.6676359999999999</c:v>
                </c:pt>
                <c:pt idx="83">
                  <c:v>1.6685509999999999</c:v>
                </c:pt>
                <c:pt idx="84">
                  <c:v>1.6670959999999999</c:v>
                </c:pt>
                <c:pt idx="85">
                  <c:v>1.666552</c:v>
                </c:pt>
                <c:pt idx="86">
                  <c:v>1.6713559999999998</c:v>
                </c:pt>
                <c:pt idx="87">
                  <c:v>1.6707749999999999</c:v>
                </c:pt>
                <c:pt idx="88">
                  <c:v>1.6700469999999998</c:v>
                </c:pt>
                <c:pt idx="89">
                  <c:v>1.6666859999999999</c:v>
                </c:pt>
                <c:pt idx="90">
                  <c:v>1.6592690000000001</c:v>
                </c:pt>
                <c:pt idx="91">
                  <c:v>1.6648879999999999</c:v>
                </c:pt>
                <c:pt idx="92">
                  <c:v>1.6681170000000001</c:v>
                </c:pt>
                <c:pt idx="93">
                  <c:v>1.663289</c:v>
                </c:pt>
                <c:pt idx="94">
                  <c:v>1.66737</c:v>
                </c:pt>
                <c:pt idx="95">
                  <c:v>1.66882</c:v>
                </c:pt>
                <c:pt idx="96">
                  <c:v>1.6660629999999998</c:v>
                </c:pt>
                <c:pt idx="97">
                  <c:v>1.670085</c:v>
                </c:pt>
                <c:pt idx="98">
                  <c:v>1.6742669999999999</c:v>
                </c:pt>
                <c:pt idx="99">
                  <c:v>1.6689159999999998</c:v>
                </c:pt>
                <c:pt idx="100">
                  <c:v>1.666161</c:v>
                </c:pt>
                <c:pt idx="101">
                  <c:v>1.6717740000000001</c:v>
                </c:pt>
                <c:pt idx="102">
                  <c:v>1.6733959999999999</c:v>
                </c:pt>
                <c:pt idx="103">
                  <c:v>1.6699470000000001</c:v>
                </c:pt>
                <c:pt idx="104">
                  <c:v>1.670363</c:v>
                </c:pt>
                <c:pt idx="105">
                  <c:v>1.6720410000000001</c:v>
                </c:pt>
                <c:pt idx="106">
                  <c:v>1.668301</c:v>
                </c:pt>
                <c:pt idx="107">
                  <c:v>1.6659079999999999</c:v>
                </c:pt>
                <c:pt idx="108">
                  <c:v>1.665117</c:v>
                </c:pt>
                <c:pt idx="109">
                  <c:v>1.664512</c:v>
                </c:pt>
                <c:pt idx="110">
                  <c:v>1.6672120000000001</c:v>
                </c:pt>
                <c:pt idx="111">
                  <c:v>1.6666270000000001</c:v>
                </c:pt>
                <c:pt idx="112">
                  <c:v>1.662766</c:v>
                </c:pt>
                <c:pt idx="113">
                  <c:v>1.664385</c:v>
                </c:pt>
                <c:pt idx="114">
                  <c:v>1.6659899999999999</c:v>
                </c:pt>
                <c:pt idx="115">
                  <c:v>1.665076</c:v>
                </c:pt>
                <c:pt idx="116">
                  <c:v>1.6696040000000001</c:v>
                </c:pt>
                <c:pt idx="117">
                  <c:v>1.670366</c:v>
                </c:pt>
                <c:pt idx="118">
                  <c:v>1.66734</c:v>
                </c:pt>
                <c:pt idx="119">
                  <c:v>1.671535</c:v>
                </c:pt>
                <c:pt idx="120">
                  <c:v>1.674968</c:v>
                </c:pt>
                <c:pt idx="121">
                  <c:v>1.6705160000000001</c:v>
                </c:pt>
                <c:pt idx="122">
                  <c:v>1.6741679999999999</c:v>
                </c:pt>
                <c:pt idx="123">
                  <c:v>1.6801979999999999</c:v>
                </c:pt>
                <c:pt idx="124">
                  <c:v>1.674839</c:v>
                </c:pt>
                <c:pt idx="125">
                  <c:v>1.6713439999999999</c:v>
                </c:pt>
                <c:pt idx="126">
                  <c:v>1.669942</c:v>
                </c:pt>
                <c:pt idx="127">
                  <c:v>1.663227</c:v>
                </c:pt>
                <c:pt idx="128">
                  <c:v>1.6607730000000001</c:v>
                </c:pt>
                <c:pt idx="129">
                  <c:v>1.664995</c:v>
                </c:pt>
                <c:pt idx="130">
                  <c:v>1.6671939999999998</c:v>
                </c:pt>
                <c:pt idx="131">
                  <c:v>1.6683319999999999</c:v>
                </c:pt>
                <c:pt idx="132">
                  <c:v>1.6745640000000002</c:v>
                </c:pt>
                <c:pt idx="133">
                  <c:v>1.6727780000000001</c:v>
                </c:pt>
                <c:pt idx="134">
                  <c:v>1.668463</c:v>
                </c:pt>
                <c:pt idx="135">
                  <c:v>1.673117</c:v>
                </c:pt>
                <c:pt idx="136">
                  <c:v>1.6754500000000001</c:v>
                </c:pt>
                <c:pt idx="137">
                  <c:v>1.675297</c:v>
                </c:pt>
                <c:pt idx="138">
                  <c:v>1.674229</c:v>
                </c:pt>
                <c:pt idx="139">
                  <c:v>1.671192</c:v>
                </c:pt>
                <c:pt idx="140">
                  <c:v>1.6714579999999999</c:v>
                </c:pt>
                <c:pt idx="141">
                  <c:v>1.673951</c:v>
                </c:pt>
                <c:pt idx="142">
                  <c:v>1.676426</c:v>
                </c:pt>
                <c:pt idx="143">
                  <c:v>1.674739</c:v>
                </c:pt>
                <c:pt idx="144">
                  <c:v>1.6748499999999999</c:v>
                </c:pt>
                <c:pt idx="145">
                  <c:v>1.677565</c:v>
                </c:pt>
                <c:pt idx="146">
                  <c:v>1.671592</c:v>
                </c:pt>
                <c:pt idx="147">
                  <c:v>1.668644</c:v>
                </c:pt>
                <c:pt idx="148">
                  <c:v>1.6753230000000001</c:v>
                </c:pt>
                <c:pt idx="149">
                  <c:v>1.6732990000000001</c:v>
                </c:pt>
                <c:pt idx="150">
                  <c:v>1.6678139999999999</c:v>
                </c:pt>
                <c:pt idx="151">
                  <c:v>1.670331</c:v>
                </c:pt>
                <c:pt idx="152">
                  <c:v>1.6721569999999999</c:v>
                </c:pt>
                <c:pt idx="153">
                  <c:v>1.6723889999999999</c:v>
                </c:pt>
                <c:pt idx="154">
                  <c:v>1.6716679999999999</c:v>
                </c:pt>
                <c:pt idx="155">
                  <c:v>1.6671749999999999</c:v>
                </c:pt>
                <c:pt idx="156">
                  <c:v>1.668444</c:v>
                </c:pt>
                <c:pt idx="157">
                  <c:v>1.674865</c:v>
                </c:pt>
                <c:pt idx="158">
                  <c:v>1.672423</c:v>
                </c:pt>
                <c:pt idx="159">
                  <c:v>1.6691579999999999</c:v>
                </c:pt>
                <c:pt idx="160">
                  <c:v>1.67299</c:v>
                </c:pt>
                <c:pt idx="161">
                  <c:v>1.671735</c:v>
                </c:pt>
                <c:pt idx="162">
                  <c:v>1.6682109999999999</c:v>
                </c:pt>
                <c:pt idx="163">
                  <c:v>1.670093</c:v>
                </c:pt>
                <c:pt idx="164">
                  <c:v>1.670315</c:v>
                </c:pt>
                <c:pt idx="165">
                  <c:v>1.661824</c:v>
                </c:pt>
                <c:pt idx="166">
                  <c:v>1.6605400000000001</c:v>
                </c:pt>
                <c:pt idx="167">
                  <c:v>1.66692</c:v>
                </c:pt>
                <c:pt idx="168">
                  <c:v>1.661222</c:v>
                </c:pt>
                <c:pt idx="169">
                  <c:v>1.6577389999999999</c:v>
                </c:pt>
                <c:pt idx="170">
                  <c:v>1.6644130000000001</c:v>
                </c:pt>
                <c:pt idx="171">
                  <c:v>1.6642890000000001</c:v>
                </c:pt>
                <c:pt idx="172">
                  <c:v>1.6613739999999999</c:v>
                </c:pt>
                <c:pt idx="173">
                  <c:v>1.6628229999999999</c:v>
                </c:pt>
                <c:pt idx="174">
                  <c:v>1.6621079999999999</c:v>
                </c:pt>
                <c:pt idx="175">
                  <c:v>1.6618710000000001</c:v>
                </c:pt>
                <c:pt idx="176">
                  <c:v>1.6727859999999999</c:v>
                </c:pt>
                <c:pt idx="177">
                  <c:v>1.675567</c:v>
                </c:pt>
                <c:pt idx="178">
                  <c:v>1.665977</c:v>
                </c:pt>
                <c:pt idx="179">
                  <c:v>1.674561</c:v>
                </c:pt>
                <c:pt idx="180">
                  <c:v>1.6779709999999999</c:v>
                </c:pt>
                <c:pt idx="181">
                  <c:v>1.6698520000000001</c:v>
                </c:pt>
                <c:pt idx="182">
                  <c:v>1.6738629999999999</c:v>
                </c:pt>
                <c:pt idx="183">
                  <c:v>1.6768830000000001</c:v>
                </c:pt>
                <c:pt idx="184">
                  <c:v>1.671033</c:v>
                </c:pt>
                <c:pt idx="185">
                  <c:v>1.6661950000000001</c:v>
                </c:pt>
                <c:pt idx="186">
                  <c:v>1.6694089999999999</c:v>
                </c:pt>
                <c:pt idx="187">
                  <c:v>1.6716440000000001</c:v>
                </c:pt>
                <c:pt idx="188">
                  <c:v>1.6692529999999999</c:v>
                </c:pt>
                <c:pt idx="189">
                  <c:v>1.668696</c:v>
                </c:pt>
                <c:pt idx="190">
                  <c:v>1.6678539999999999</c:v>
                </c:pt>
                <c:pt idx="191">
                  <c:v>1.6708859999999999</c:v>
                </c:pt>
                <c:pt idx="192">
                  <c:v>1.6728610000000002</c:v>
                </c:pt>
                <c:pt idx="193">
                  <c:v>1.6694309999999999</c:v>
                </c:pt>
                <c:pt idx="194">
                  <c:v>1.66909</c:v>
                </c:pt>
                <c:pt idx="195">
                  <c:v>1.6715680000000002</c:v>
                </c:pt>
                <c:pt idx="196">
                  <c:v>1.6730990000000001</c:v>
                </c:pt>
                <c:pt idx="197">
                  <c:v>1.668812</c:v>
                </c:pt>
                <c:pt idx="198">
                  <c:v>1.6669260000000001</c:v>
                </c:pt>
                <c:pt idx="199">
                  <c:v>1.6677170000000001</c:v>
                </c:pt>
                <c:pt idx="200">
                  <c:v>1.6664210000000002</c:v>
                </c:pt>
                <c:pt idx="201">
                  <c:v>1.666841</c:v>
                </c:pt>
                <c:pt idx="202">
                  <c:v>1.664579</c:v>
                </c:pt>
                <c:pt idx="203">
                  <c:v>1.664415</c:v>
                </c:pt>
                <c:pt idx="204">
                  <c:v>1.6693449999999999</c:v>
                </c:pt>
                <c:pt idx="205">
                  <c:v>1.6680359999999999</c:v>
                </c:pt>
                <c:pt idx="206">
                  <c:v>1.66811</c:v>
                </c:pt>
                <c:pt idx="207">
                  <c:v>1.66964</c:v>
                </c:pt>
                <c:pt idx="208">
                  <c:v>1.665686</c:v>
                </c:pt>
                <c:pt idx="209">
                  <c:v>1.6682190000000001</c:v>
                </c:pt>
                <c:pt idx="210">
                  <c:v>1.6758</c:v>
                </c:pt>
                <c:pt idx="211">
                  <c:v>1.6736249999999999</c:v>
                </c:pt>
                <c:pt idx="212">
                  <c:v>1.6691549999999999</c:v>
                </c:pt>
                <c:pt idx="213">
                  <c:v>1.6720139999999999</c:v>
                </c:pt>
                <c:pt idx="214">
                  <c:v>1.672628</c:v>
                </c:pt>
                <c:pt idx="215">
                  <c:v>1.6706539999999999</c:v>
                </c:pt>
                <c:pt idx="216">
                  <c:v>1.671646</c:v>
                </c:pt>
                <c:pt idx="217">
                  <c:v>1.672957</c:v>
                </c:pt>
                <c:pt idx="218">
                  <c:v>1.668072</c:v>
                </c:pt>
                <c:pt idx="219">
                  <c:v>1.661956</c:v>
                </c:pt>
                <c:pt idx="220">
                  <c:v>1.664347</c:v>
                </c:pt>
                <c:pt idx="221">
                  <c:v>1.6656569999999999</c:v>
                </c:pt>
                <c:pt idx="222">
                  <c:v>1.6637840000000002</c:v>
                </c:pt>
                <c:pt idx="223">
                  <c:v>1.667867</c:v>
                </c:pt>
                <c:pt idx="224">
                  <c:v>1.6667459999999998</c:v>
                </c:pt>
                <c:pt idx="225">
                  <c:v>1.6624140000000001</c:v>
                </c:pt>
                <c:pt idx="226">
                  <c:v>1.6661169999999998</c:v>
                </c:pt>
                <c:pt idx="227">
                  <c:v>1.669686</c:v>
                </c:pt>
                <c:pt idx="228">
                  <c:v>1.6702439999999998</c:v>
                </c:pt>
                <c:pt idx="229">
                  <c:v>1.671432</c:v>
                </c:pt>
                <c:pt idx="230">
                  <c:v>1.6730719999999999</c:v>
                </c:pt>
                <c:pt idx="231">
                  <c:v>1.6733560000000001</c:v>
                </c:pt>
                <c:pt idx="232">
                  <c:v>1.6755800000000001</c:v>
                </c:pt>
                <c:pt idx="233">
                  <c:v>1.677719</c:v>
                </c:pt>
                <c:pt idx="234">
                  <c:v>1.67296</c:v>
                </c:pt>
                <c:pt idx="235">
                  <c:v>1.67099</c:v>
                </c:pt>
                <c:pt idx="236">
                  <c:v>1.6752929999999999</c:v>
                </c:pt>
                <c:pt idx="237">
                  <c:v>1.6764030000000001</c:v>
                </c:pt>
                <c:pt idx="238">
                  <c:v>1.6721140000000001</c:v>
                </c:pt>
                <c:pt idx="239">
                  <c:v>1.672339</c:v>
                </c:pt>
                <c:pt idx="240">
                  <c:v>1.6767910000000001</c:v>
                </c:pt>
                <c:pt idx="241">
                  <c:v>1.676763</c:v>
                </c:pt>
                <c:pt idx="242">
                  <c:v>1.6777260000000001</c:v>
                </c:pt>
                <c:pt idx="243">
                  <c:v>1.6778650000000002</c:v>
                </c:pt>
                <c:pt idx="244">
                  <c:v>1.679532</c:v>
                </c:pt>
                <c:pt idx="245">
                  <c:v>1.679432</c:v>
                </c:pt>
                <c:pt idx="246">
                  <c:v>1.6750340000000001</c:v>
                </c:pt>
                <c:pt idx="247">
                  <c:v>1.6778840000000002</c:v>
                </c:pt>
                <c:pt idx="248">
                  <c:v>1.6784189999999999</c:v>
                </c:pt>
                <c:pt idx="249">
                  <c:v>1.67235</c:v>
                </c:pt>
                <c:pt idx="250">
                  <c:v>1.6704750000000002</c:v>
                </c:pt>
                <c:pt idx="251">
                  <c:v>1.66954</c:v>
                </c:pt>
                <c:pt idx="252">
                  <c:v>1.6692450000000001</c:v>
                </c:pt>
                <c:pt idx="253">
                  <c:v>1.670633</c:v>
                </c:pt>
                <c:pt idx="254">
                  <c:v>1.670201</c:v>
                </c:pt>
                <c:pt idx="255">
                  <c:v>1.6689720000000001</c:v>
                </c:pt>
                <c:pt idx="256">
                  <c:v>1.6701239999999999</c:v>
                </c:pt>
                <c:pt idx="257">
                  <c:v>1.672947</c:v>
                </c:pt>
                <c:pt idx="258">
                  <c:v>1.6735150000000001</c:v>
                </c:pt>
                <c:pt idx="259">
                  <c:v>1.6678230000000001</c:v>
                </c:pt>
                <c:pt idx="260">
                  <c:v>1.6655069999999998</c:v>
                </c:pt>
                <c:pt idx="261">
                  <c:v>1.6667779999999999</c:v>
                </c:pt>
                <c:pt idx="262">
                  <c:v>1.6611099999999999</c:v>
                </c:pt>
                <c:pt idx="263">
                  <c:v>1.6582919999999999</c:v>
                </c:pt>
                <c:pt idx="264">
                  <c:v>1.6627369999999999</c:v>
                </c:pt>
                <c:pt idx="265">
                  <c:v>1.6639819999999999</c:v>
                </c:pt>
                <c:pt idx="266">
                  <c:v>1.662758</c:v>
                </c:pt>
                <c:pt idx="267">
                  <c:v>1.6638649999999999</c:v>
                </c:pt>
                <c:pt idx="268">
                  <c:v>1.6647449999999999</c:v>
                </c:pt>
                <c:pt idx="269">
                  <c:v>1.6651340000000001</c:v>
                </c:pt>
                <c:pt idx="270">
                  <c:v>1.6674690000000001</c:v>
                </c:pt>
                <c:pt idx="271">
                  <c:v>1.666199</c:v>
                </c:pt>
                <c:pt idx="272">
                  <c:v>1.6614339999999999</c:v>
                </c:pt>
                <c:pt idx="273">
                  <c:v>1.6646179999999999</c:v>
                </c:pt>
                <c:pt idx="274">
                  <c:v>1.6735329999999999</c:v>
                </c:pt>
                <c:pt idx="275">
                  <c:v>1.675281</c:v>
                </c:pt>
                <c:pt idx="276">
                  <c:v>1.675098</c:v>
                </c:pt>
                <c:pt idx="277">
                  <c:v>1.6756329999999999</c:v>
                </c:pt>
                <c:pt idx="278">
                  <c:v>1.672561</c:v>
                </c:pt>
                <c:pt idx="279">
                  <c:v>1.6741280000000001</c:v>
                </c:pt>
                <c:pt idx="280">
                  <c:v>1.676482</c:v>
                </c:pt>
                <c:pt idx="281">
                  <c:v>1.674509</c:v>
                </c:pt>
                <c:pt idx="282">
                  <c:v>1.6724130000000001</c:v>
                </c:pt>
                <c:pt idx="283">
                  <c:v>1.67096</c:v>
                </c:pt>
                <c:pt idx="284">
                  <c:v>1.6720999999999999</c:v>
                </c:pt>
                <c:pt idx="285">
                  <c:v>1.67011</c:v>
                </c:pt>
                <c:pt idx="286">
                  <c:v>1.6678660000000001</c:v>
                </c:pt>
                <c:pt idx="287">
                  <c:v>1.670534</c:v>
                </c:pt>
                <c:pt idx="288">
                  <c:v>1.672769</c:v>
                </c:pt>
                <c:pt idx="289">
                  <c:v>1.671092</c:v>
                </c:pt>
                <c:pt idx="290">
                  <c:v>1.663017</c:v>
                </c:pt>
                <c:pt idx="291">
                  <c:v>1.6645080000000001</c:v>
                </c:pt>
                <c:pt idx="292">
                  <c:v>1.6739039999999998</c:v>
                </c:pt>
                <c:pt idx="293">
                  <c:v>1.6739000000000002</c:v>
                </c:pt>
                <c:pt idx="294">
                  <c:v>1.675241</c:v>
                </c:pt>
                <c:pt idx="295">
                  <c:v>1.6781000000000001</c:v>
                </c:pt>
                <c:pt idx="296">
                  <c:v>1.6744349999999999</c:v>
                </c:pt>
                <c:pt idx="297">
                  <c:v>1.668922</c:v>
                </c:pt>
                <c:pt idx="298">
                  <c:v>1.6688190000000001</c:v>
                </c:pt>
                <c:pt idx="299">
                  <c:v>1.6686670000000001</c:v>
                </c:pt>
                <c:pt idx="300">
                  <c:v>1.6635800000000001</c:v>
                </c:pt>
                <c:pt idx="301">
                  <c:v>1.6631339999999999</c:v>
                </c:pt>
                <c:pt idx="302">
                  <c:v>1.6650670000000001</c:v>
                </c:pt>
                <c:pt idx="303">
                  <c:v>1.666563</c:v>
                </c:pt>
                <c:pt idx="304">
                  <c:v>1.6715040000000001</c:v>
                </c:pt>
                <c:pt idx="305">
                  <c:v>1.67394</c:v>
                </c:pt>
                <c:pt idx="306">
                  <c:v>1.673022</c:v>
                </c:pt>
                <c:pt idx="307">
                  <c:v>1.6720159999999999</c:v>
                </c:pt>
                <c:pt idx="308">
                  <c:v>1.6719170000000001</c:v>
                </c:pt>
                <c:pt idx="309">
                  <c:v>1.669001</c:v>
                </c:pt>
                <c:pt idx="310">
                  <c:v>1.6688619999999998</c:v>
                </c:pt>
                <c:pt idx="311">
                  <c:v>1.669338</c:v>
                </c:pt>
                <c:pt idx="312">
                  <c:v>1.6617760000000001</c:v>
                </c:pt>
                <c:pt idx="313">
                  <c:v>1.6588889999999998</c:v>
                </c:pt>
                <c:pt idx="314">
                  <c:v>1.665835</c:v>
                </c:pt>
                <c:pt idx="315">
                  <c:v>1.6662170000000001</c:v>
                </c:pt>
                <c:pt idx="316">
                  <c:v>1.6632419999999999</c:v>
                </c:pt>
                <c:pt idx="317">
                  <c:v>1.668193</c:v>
                </c:pt>
                <c:pt idx="318">
                  <c:v>1.6721029999999999</c:v>
                </c:pt>
                <c:pt idx="319">
                  <c:v>1.665889</c:v>
                </c:pt>
                <c:pt idx="320">
                  <c:v>1.6609449999999999</c:v>
                </c:pt>
                <c:pt idx="321">
                  <c:v>1.665956</c:v>
                </c:pt>
                <c:pt idx="322">
                  <c:v>1.668501</c:v>
                </c:pt>
                <c:pt idx="323">
                  <c:v>1.6683669999999999</c:v>
                </c:pt>
                <c:pt idx="324">
                  <c:v>1.6696599999999999</c:v>
                </c:pt>
                <c:pt idx="325">
                  <c:v>1.6703999999999999</c:v>
                </c:pt>
                <c:pt idx="326">
                  <c:v>1.670685</c:v>
                </c:pt>
                <c:pt idx="327">
                  <c:v>1.6734610000000001</c:v>
                </c:pt>
                <c:pt idx="328">
                  <c:v>1.677162</c:v>
                </c:pt>
                <c:pt idx="329">
                  <c:v>1.6715930000000001</c:v>
                </c:pt>
                <c:pt idx="330">
                  <c:v>1.6693959999999999</c:v>
                </c:pt>
                <c:pt idx="331">
                  <c:v>1.6735950000000002</c:v>
                </c:pt>
                <c:pt idx="332">
                  <c:v>1.6723270000000001</c:v>
                </c:pt>
                <c:pt idx="333">
                  <c:v>1.666981</c:v>
                </c:pt>
                <c:pt idx="334">
                  <c:v>1.667878</c:v>
                </c:pt>
                <c:pt idx="335">
                  <c:v>1.668075</c:v>
                </c:pt>
                <c:pt idx="336">
                  <c:v>1.6649970000000001</c:v>
                </c:pt>
                <c:pt idx="337">
                  <c:v>1.668755</c:v>
                </c:pt>
                <c:pt idx="338">
                  <c:v>1.6733180000000001</c:v>
                </c:pt>
                <c:pt idx="339">
                  <c:v>1.6740170000000001</c:v>
                </c:pt>
                <c:pt idx="340">
                  <c:v>1.671459</c:v>
                </c:pt>
                <c:pt idx="341">
                  <c:v>1.6669309999999999</c:v>
                </c:pt>
                <c:pt idx="342">
                  <c:v>1.667643</c:v>
                </c:pt>
                <c:pt idx="343">
                  <c:v>1.6691400000000001</c:v>
                </c:pt>
                <c:pt idx="344">
                  <c:v>1.6673990000000001</c:v>
                </c:pt>
                <c:pt idx="345">
                  <c:v>1.6672120000000001</c:v>
                </c:pt>
                <c:pt idx="346">
                  <c:v>1.6658390000000001</c:v>
                </c:pt>
                <c:pt idx="347">
                  <c:v>1.6652610000000001</c:v>
                </c:pt>
                <c:pt idx="348">
                  <c:v>1.6675149999999999</c:v>
                </c:pt>
                <c:pt idx="349">
                  <c:v>1.6681029999999999</c:v>
                </c:pt>
                <c:pt idx="350">
                  <c:v>1.670757</c:v>
                </c:pt>
                <c:pt idx="351">
                  <c:v>1.670115</c:v>
                </c:pt>
                <c:pt idx="352">
                  <c:v>1.6676419999999998</c:v>
                </c:pt>
                <c:pt idx="353">
                  <c:v>1.665354</c:v>
                </c:pt>
                <c:pt idx="354">
                  <c:v>1.665513</c:v>
                </c:pt>
                <c:pt idx="355">
                  <c:v>1.6672210000000001</c:v>
                </c:pt>
                <c:pt idx="356">
                  <c:v>1.667341</c:v>
                </c:pt>
                <c:pt idx="357">
                  <c:v>1.668113</c:v>
                </c:pt>
                <c:pt idx="358">
                  <c:v>1.6683859999999999</c:v>
                </c:pt>
                <c:pt idx="359">
                  <c:v>1.665322</c:v>
                </c:pt>
                <c:pt idx="360">
                  <c:v>1.6595140000000002</c:v>
                </c:pt>
                <c:pt idx="361">
                  <c:v>1.6612800000000001</c:v>
                </c:pt>
                <c:pt idx="362">
                  <c:v>1.6645479999999999</c:v>
                </c:pt>
                <c:pt idx="363">
                  <c:v>1.663295</c:v>
                </c:pt>
                <c:pt idx="364">
                  <c:v>1.6670180000000001</c:v>
                </c:pt>
                <c:pt idx="365">
                  <c:v>1.6685639999999999</c:v>
                </c:pt>
                <c:pt idx="366">
                  <c:v>1.6684589999999999</c:v>
                </c:pt>
                <c:pt idx="367">
                  <c:v>1.675433</c:v>
                </c:pt>
                <c:pt idx="368">
                  <c:v>1.6721249999999999</c:v>
                </c:pt>
                <c:pt idx="369">
                  <c:v>1.66947</c:v>
                </c:pt>
                <c:pt idx="370">
                  <c:v>1.6746220000000001</c:v>
                </c:pt>
                <c:pt idx="371">
                  <c:v>1.6693980000000002</c:v>
                </c:pt>
                <c:pt idx="372">
                  <c:v>1.6667969999999999</c:v>
                </c:pt>
                <c:pt idx="373">
                  <c:v>1.671308</c:v>
                </c:pt>
                <c:pt idx="374">
                  <c:v>1.669125</c:v>
                </c:pt>
                <c:pt idx="375">
                  <c:v>1.6626840000000001</c:v>
                </c:pt>
                <c:pt idx="376">
                  <c:v>1.666374</c:v>
                </c:pt>
                <c:pt idx="377">
                  <c:v>1.675146</c:v>
                </c:pt>
                <c:pt idx="378">
                  <c:v>1.6730160000000001</c:v>
                </c:pt>
                <c:pt idx="379">
                  <c:v>1.6674009999999999</c:v>
                </c:pt>
                <c:pt idx="380">
                  <c:v>1.6692689999999999</c:v>
                </c:pt>
                <c:pt idx="381">
                  <c:v>1.6674549999999999</c:v>
                </c:pt>
                <c:pt idx="382">
                  <c:v>1.66326</c:v>
                </c:pt>
                <c:pt idx="383">
                  <c:v>1.665983</c:v>
                </c:pt>
                <c:pt idx="384">
                  <c:v>1.6673689999999999</c:v>
                </c:pt>
                <c:pt idx="385">
                  <c:v>1.666876</c:v>
                </c:pt>
                <c:pt idx="386">
                  <c:v>1.6695150000000001</c:v>
                </c:pt>
                <c:pt idx="387">
                  <c:v>1.6724290000000002</c:v>
                </c:pt>
                <c:pt idx="388">
                  <c:v>1.6755910000000001</c:v>
                </c:pt>
                <c:pt idx="389">
                  <c:v>1.678261</c:v>
                </c:pt>
                <c:pt idx="390">
                  <c:v>1.6789749999999999</c:v>
                </c:pt>
                <c:pt idx="391">
                  <c:v>1.675616</c:v>
                </c:pt>
                <c:pt idx="392">
                  <c:v>1.6709529999999999</c:v>
                </c:pt>
                <c:pt idx="393">
                  <c:v>1.674129</c:v>
                </c:pt>
                <c:pt idx="394">
                  <c:v>1.673999</c:v>
                </c:pt>
                <c:pt idx="395">
                  <c:v>1.6661359999999998</c:v>
                </c:pt>
                <c:pt idx="396">
                  <c:v>1.668042</c:v>
                </c:pt>
                <c:pt idx="397">
                  <c:v>1.6711290000000001</c:v>
                </c:pt>
                <c:pt idx="398">
                  <c:v>1.6652339999999999</c:v>
                </c:pt>
                <c:pt idx="399">
                  <c:v>1.664096</c:v>
                </c:pt>
                <c:pt idx="400">
                  <c:v>1.6651020000000001</c:v>
                </c:pt>
                <c:pt idx="401">
                  <c:v>1.664231</c:v>
                </c:pt>
                <c:pt idx="402">
                  <c:v>1.669889</c:v>
                </c:pt>
                <c:pt idx="403">
                  <c:v>1.673767</c:v>
                </c:pt>
                <c:pt idx="404">
                  <c:v>1.667816</c:v>
                </c:pt>
                <c:pt idx="405">
                  <c:v>1.6662050000000002</c:v>
                </c:pt>
                <c:pt idx="406">
                  <c:v>1.6723970000000001</c:v>
                </c:pt>
                <c:pt idx="407">
                  <c:v>1.669387</c:v>
                </c:pt>
                <c:pt idx="408">
                  <c:v>1.6631559999999999</c:v>
                </c:pt>
                <c:pt idx="409">
                  <c:v>1.668021</c:v>
                </c:pt>
                <c:pt idx="410">
                  <c:v>1.674901</c:v>
                </c:pt>
                <c:pt idx="411">
                  <c:v>1.6713909999999998</c:v>
                </c:pt>
                <c:pt idx="412">
                  <c:v>1.6684559999999999</c:v>
                </c:pt>
                <c:pt idx="413">
                  <c:v>1.671413</c:v>
                </c:pt>
                <c:pt idx="414">
                  <c:v>1.6700360000000001</c:v>
                </c:pt>
                <c:pt idx="415">
                  <c:v>1.6705939999999999</c:v>
                </c:pt>
                <c:pt idx="416">
                  <c:v>1.6745890000000001</c:v>
                </c:pt>
                <c:pt idx="417">
                  <c:v>1.6704460000000001</c:v>
                </c:pt>
                <c:pt idx="418">
                  <c:v>1.66577</c:v>
                </c:pt>
                <c:pt idx="419">
                  <c:v>1.6665209999999999</c:v>
                </c:pt>
                <c:pt idx="420">
                  <c:v>1.6705540000000001</c:v>
                </c:pt>
                <c:pt idx="421">
                  <c:v>1.673208</c:v>
                </c:pt>
                <c:pt idx="422">
                  <c:v>1.671197</c:v>
                </c:pt>
                <c:pt idx="423">
                  <c:v>1.6719219999999999</c:v>
                </c:pt>
                <c:pt idx="424">
                  <c:v>1.672787</c:v>
                </c:pt>
                <c:pt idx="425">
                  <c:v>1.6693449999999999</c:v>
                </c:pt>
                <c:pt idx="426">
                  <c:v>1.668167</c:v>
                </c:pt>
                <c:pt idx="427">
                  <c:v>1.668609</c:v>
                </c:pt>
                <c:pt idx="428">
                  <c:v>1.6672169999999999</c:v>
                </c:pt>
                <c:pt idx="429">
                  <c:v>1.669268</c:v>
                </c:pt>
                <c:pt idx="430">
                  <c:v>1.672615</c:v>
                </c:pt>
                <c:pt idx="431">
                  <c:v>1.6699269999999999</c:v>
                </c:pt>
                <c:pt idx="432">
                  <c:v>1.6693579999999999</c:v>
                </c:pt>
                <c:pt idx="433">
                  <c:v>1.6718790000000001</c:v>
                </c:pt>
                <c:pt idx="434">
                  <c:v>1.6706479999999999</c:v>
                </c:pt>
                <c:pt idx="435">
                  <c:v>1.669516</c:v>
                </c:pt>
                <c:pt idx="436">
                  <c:v>1.670512</c:v>
                </c:pt>
                <c:pt idx="437">
                  <c:v>1.671762</c:v>
                </c:pt>
                <c:pt idx="438">
                  <c:v>1.672863</c:v>
                </c:pt>
                <c:pt idx="439">
                  <c:v>1.672744</c:v>
                </c:pt>
                <c:pt idx="440">
                  <c:v>1.6707779999999999</c:v>
                </c:pt>
                <c:pt idx="441">
                  <c:v>1.671719</c:v>
                </c:pt>
                <c:pt idx="442">
                  <c:v>1.6731750000000001</c:v>
                </c:pt>
                <c:pt idx="443">
                  <c:v>1.6714419999999999</c:v>
                </c:pt>
                <c:pt idx="444">
                  <c:v>1.6675599999999999</c:v>
                </c:pt>
                <c:pt idx="445">
                  <c:v>1.6685099999999999</c:v>
                </c:pt>
                <c:pt idx="446">
                  <c:v>1.6747019999999999</c:v>
                </c:pt>
                <c:pt idx="447">
                  <c:v>1.6745589999999999</c:v>
                </c:pt>
                <c:pt idx="448">
                  <c:v>1.6694879999999999</c:v>
                </c:pt>
                <c:pt idx="449">
                  <c:v>1.6691820000000002</c:v>
                </c:pt>
                <c:pt idx="450">
                  <c:v>1.6723460000000001</c:v>
                </c:pt>
                <c:pt idx="451">
                  <c:v>1.672822</c:v>
                </c:pt>
                <c:pt idx="452">
                  <c:v>1.6752820000000002</c:v>
                </c:pt>
                <c:pt idx="453">
                  <c:v>1.6727799999999999</c:v>
                </c:pt>
                <c:pt idx="454">
                  <c:v>1.672339</c:v>
                </c:pt>
                <c:pt idx="455">
                  <c:v>1.683351</c:v>
                </c:pt>
                <c:pt idx="456">
                  <c:v>1.6803439999999998</c:v>
                </c:pt>
                <c:pt idx="457">
                  <c:v>1.6703060000000001</c:v>
                </c:pt>
                <c:pt idx="458">
                  <c:v>1.673335</c:v>
                </c:pt>
                <c:pt idx="459">
                  <c:v>1.674153</c:v>
                </c:pt>
                <c:pt idx="460">
                  <c:v>1.6670039999999999</c:v>
                </c:pt>
                <c:pt idx="461">
                  <c:v>1.664893</c:v>
                </c:pt>
                <c:pt idx="462">
                  <c:v>1.663815</c:v>
                </c:pt>
                <c:pt idx="463">
                  <c:v>1.6587499999999999</c:v>
                </c:pt>
                <c:pt idx="464">
                  <c:v>1.659991</c:v>
                </c:pt>
                <c:pt idx="465">
                  <c:v>1.66978</c:v>
                </c:pt>
                <c:pt idx="466">
                  <c:v>1.670768</c:v>
                </c:pt>
                <c:pt idx="467">
                  <c:v>1.6696070000000001</c:v>
                </c:pt>
                <c:pt idx="468">
                  <c:v>1.673346</c:v>
                </c:pt>
                <c:pt idx="469">
                  <c:v>1.667791</c:v>
                </c:pt>
                <c:pt idx="470">
                  <c:v>1.6624110000000001</c:v>
                </c:pt>
                <c:pt idx="471">
                  <c:v>1.6693820000000001</c:v>
                </c:pt>
                <c:pt idx="472">
                  <c:v>1.66916</c:v>
                </c:pt>
                <c:pt idx="473">
                  <c:v>1.6647380000000001</c:v>
                </c:pt>
                <c:pt idx="474">
                  <c:v>1.672288</c:v>
                </c:pt>
                <c:pt idx="475">
                  <c:v>1.6717680000000001</c:v>
                </c:pt>
                <c:pt idx="476">
                  <c:v>1.668612</c:v>
                </c:pt>
                <c:pt idx="477">
                  <c:v>1.6762250000000001</c:v>
                </c:pt>
                <c:pt idx="478">
                  <c:v>1.673365</c:v>
                </c:pt>
                <c:pt idx="479">
                  <c:v>1.669829</c:v>
                </c:pt>
                <c:pt idx="480">
                  <c:v>1.6752720000000001</c:v>
                </c:pt>
                <c:pt idx="481">
                  <c:v>1.675389</c:v>
                </c:pt>
                <c:pt idx="482">
                  <c:v>1.672841</c:v>
                </c:pt>
                <c:pt idx="483">
                  <c:v>1.6733560000000001</c:v>
                </c:pt>
                <c:pt idx="484">
                  <c:v>1.672131</c:v>
                </c:pt>
                <c:pt idx="485">
                  <c:v>1.672452</c:v>
                </c:pt>
                <c:pt idx="486">
                  <c:v>1.6783999999999999</c:v>
                </c:pt>
                <c:pt idx="487">
                  <c:v>1.6810070000000001</c:v>
                </c:pt>
                <c:pt idx="488">
                  <c:v>1.67337</c:v>
                </c:pt>
                <c:pt idx="489">
                  <c:v>1.6726160000000001</c:v>
                </c:pt>
                <c:pt idx="490">
                  <c:v>1.678801</c:v>
                </c:pt>
                <c:pt idx="491">
                  <c:v>1.6763349999999999</c:v>
                </c:pt>
                <c:pt idx="492">
                  <c:v>1.672739</c:v>
                </c:pt>
                <c:pt idx="493">
                  <c:v>1.6773020000000001</c:v>
                </c:pt>
                <c:pt idx="494">
                  <c:v>1.6788080000000001</c:v>
                </c:pt>
                <c:pt idx="495">
                  <c:v>1.670668</c:v>
                </c:pt>
                <c:pt idx="496">
                  <c:v>1.6685780000000001</c:v>
                </c:pt>
                <c:pt idx="497">
                  <c:v>1.6685050000000001</c:v>
                </c:pt>
                <c:pt idx="498">
                  <c:v>1.6712989999999999</c:v>
                </c:pt>
                <c:pt idx="499">
                  <c:v>1.6793</c:v>
                </c:pt>
                <c:pt idx="500">
                  <c:v>1.6757770000000001</c:v>
                </c:pt>
                <c:pt idx="501">
                  <c:v>1.674069</c:v>
                </c:pt>
                <c:pt idx="502">
                  <c:v>1.6788340000000002</c:v>
                </c:pt>
                <c:pt idx="503">
                  <c:v>1.678237</c:v>
                </c:pt>
                <c:pt idx="504">
                  <c:v>1.6748799999999999</c:v>
                </c:pt>
                <c:pt idx="505">
                  <c:v>1.6729799999999999</c:v>
                </c:pt>
                <c:pt idx="506">
                  <c:v>1.674847</c:v>
                </c:pt>
                <c:pt idx="507">
                  <c:v>1.6748479999999999</c:v>
                </c:pt>
                <c:pt idx="508">
                  <c:v>1.675251</c:v>
                </c:pt>
                <c:pt idx="509">
                  <c:v>1.6794359999999999</c:v>
                </c:pt>
                <c:pt idx="510">
                  <c:v>1.6823109999999999</c:v>
                </c:pt>
                <c:pt idx="511">
                  <c:v>1.685373</c:v>
                </c:pt>
                <c:pt idx="512">
                  <c:v>1.6878690000000001</c:v>
                </c:pt>
                <c:pt idx="513">
                  <c:v>1.68746</c:v>
                </c:pt>
                <c:pt idx="514">
                  <c:v>1.6850689999999999</c:v>
                </c:pt>
                <c:pt idx="515">
                  <c:v>1.6813690000000001</c:v>
                </c:pt>
                <c:pt idx="516">
                  <c:v>1.675168</c:v>
                </c:pt>
                <c:pt idx="517">
                  <c:v>1.6757300000000002</c:v>
                </c:pt>
                <c:pt idx="518">
                  <c:v>1.6795439999999999</c:v>
                </c:pt>
                <c:pt idx="519">
                  <c:v>1.6755059999999999</c:v>
                </c:pt>
                <c:pt idx="520">
                  <c:v>1.6755249999999999</c:v>
                </c:pt>
                <c:pt idx="521">
                  <c:v>1.6818740000000001</c:v>
                </c:pt>
                <c:pt idx="522">
                  <c:v>1.6832279999999999</c:v>
                </c:pt>
                <c:pt idx="523">
                  <c:v>1.683953</c:v>
                </c:pt>
                <c:pt idx="524">
                  <c:v>1.6826620000000001</c:v>
                </c:pt>
                <c:pt idx="525">
                  <c:v>1.6798229999999998</c:v>
                </c:pt>
                <c:pt idx="526">
                  <c:v>1.681926</c:v>
                </c:pt>
                <c:pt idx="527">
                  <c:v>1.6809609999999999</c:v>
                </c:pt>
                <c:pt idx="528">
                  <c:v>1.6792669999999998</c:v>
                </c:pt>
                <c:pt idx="529">
                  <c:v>1.6818170000000001</c:v>
                </c:pt>
                <c:pt idx="530">
                  <c:v>1.6833909999999999</c:v>
                </c:pt>
                <c:pt idx="531">
                  <c:v>1.684993</c:v>
                </c:pt>
                <c:pt idx="532">
                  <c:v>1.6885669999999999</c:v>
                </c:pt>
                <c:pt idx="533">
                  <c:v>1.6868300000000001</c:v>
                </c:pt>
                <c:pt idx="534">
                  <c:v>1.684358</c:v>
                </c:pt>
                <c:pt idx="535">
                  <c:v>1.6910020000000001</c:v>
                </c:pt>
                <c:pt idx="536">
                  <c:v>1.6914020000000001</c:v>
                </c:pt>
                <c:pt idx="537">
                  <c:v>1.6883170000000001</c:v>
                </c:pt>
                <c:pt idx="538">
                  <c:v>1.69258</c:v>
                </c:pt>
                <c:pt idx="539">
                  <c:v>1.690151</c:v>
                </c:pt>
                <c:pt idx="540">
                  <c:v>1.6846680000000001</c:v>
                </c:pt>
                <c:pt idx="541">
                  <c:v>1.6850579999999999</c:v>
                </c:pt>
                <c:pt idx="542">
                  <c:v>1.6834470000000001</c:v>
                </c:pt>
                <c:pt idx="543">
                  <c:v>1.679127</c:v>
                </c:pt>
                <c:pt idx="544">
                  <c:v>1.6793550000000002</c:v>
                </c:pt>
                <c:pt idx="545">
                  <c:v>1.6853590000000001</c:v>
                </c:pt>
                <c:pt idx="546">
                  <c:v>1.68693</c:v>
                </c:pt>
                <c:pt idx="547">
                  <c:v>1.682364</c:v>
                </c:pt>
                <c:pt idx="548">
                  <c:v>1.6778789999999999</c:v>
                </c:pt>
                <c:pt idx="549">
                  <c:v>1.6792</c:v>
                </c:pt>
                <c:pt idx="550">
                  <c:v>1.68326</c:v>
                </c:pt>
                <c:pt idx="551">
                  <c:v>1.6826680000000001</c:v>
                </c:pt>
                <c:pt idx="552">
                  <c:v>1.6785350000000001</c:v>
                </c:pt>
                <c:pt idx="553">
                  <c:v>1.6748509999999999</c:v>
                </c:pt>
                <c:pt idx="554">
                  <c:v>1.6779660000000001</c:v>
                </c:pt>
                <c:pt idx="555">
                  <c:v>1.682121</c:v>
                </c:pt>
                <c:pt idx="556">
                  <c:v>1.680315</c:v>
                </c:pt>
                <c:pt idx="557">
                  <c:v>1.6786829999999999</c:v>
                </c:pt>
                <c:pt idx="558">
                  <c:v>1.6799629999999999</c:v>
                </c:pt>
                <c:pt idx="559">
                  <c:v>1.6850019999999999</c:v>
                </c:pt>
                <c:pt idx="560">
                  <c:v>1.6886079999999999</c:v>
                </c:pt>
                <c:pt idx="561">
                  <c:v>1.6870540000000001</c:v>
                </c:pt>
                <c:pt idx="562">
                  <c:v>1.690472</c:v>
                </c:pt>
                <c:pt idx="563">
                  <c:v>1.692493</c:v>
                </c:pt>
                <c:pt idx="564">
                  <c:v>1.6891500000000002</c:v>
                </c:pt>
                <c:pt idx="565">
                  <c:v>1.688086</c:v>
                </c:pt>
                <c:pt idx="566">
                  <c:v>1.68804</c:v>
                </c:pt>
                <c:pt idx="567">
                  <c:v>1.689179</c:v>
                </c:pt>
                <c:pt idx="568">
                  <c:v>1.687457</c:v>
                </c:pt>
                <c:pt idx="569">
                  <c:v>1.683873</c:v>
                </c:pt>
                <c:pt idx="570">
                  <c:v>1.6858420000000001</c:v>
                </c:pt>
                <c:pt idx="571">
                  <c:v>1.687643</c:v>
                </c:pt>
                <c:pt idx="572">
                  <c:v>1.684747</c:v>
                </c:pt>
                <c:pt idx="573">
                  <c:v>1.683568</c:v>
                </c:pt>
                <c:pt idx="574">
                  <c:v>1.6856100000000001</c:v>
                </c:pt>
                <c:pt idx="575">
                  <c:v>1.6839550000000001</c:v>
                </c:pt>
                <c:pt idx="576">
                  <c:v>1.6852849999999999</c:v>
                </c:pt>
                <c:pt idx="577">
                  <c:v>1.692699</c:v>
                </c:pt>
                <c:pt idx="578">
                  <c:v>1.691228</c:v>
                </c:pt>
                <c:pt idx="579">
                  <c:v>1.6883840000000001</c:v>
                </c:pt>
                <c:pt idx="580">
                  <c:v>1.693271</c:v>
                </c:pt>
                <c:pt idx="581">
                  <c:v>1.690094</c:v>
                </c:pt>
                <c:pt idx="582">
                  <c:v>1.683187</c:v>
                </c:pt>
                <c:pt idx="583">
                  <c:v>1.6894719999999999</c:v>
                </c:pt>
                <c:pt idx="584">
                  <c:v>1.6965569999999999</c:v>
                </c:pt>
                <c:pt idx="585">
                  <c:v>1.6914940000000001</c:v>
                </c:pt>
                <c:pt idx="586">
                  <c:v>1.687176</c:v>
                </c:pt>
                <c:pt idx="587">
                  <c:v>1.6884130000000002</c:v>
                </c:pt>
                <c:pt idx="588">
                  <c:v>1.6889349999999999</c:v>
                </c:pt>
                <c:pt idx="589">
                  <c:v>1.6884920000000001</c:v>
                </c:pt>
                <c:pt idx="590">
                  <c:v>1.691276</c:v>
                </c:pt>
                <c:pt idx="591">
                  <c:v>1.693195</c:v>
                </c:pt>
                <c:pt idx="592">
                  <c:v>1.688698</c:v>
                </c:pt>
                <c:pt idx="593">
                  <c:v>1.6883650000000001</c:v>
                </c:pt>
                <c:pt idx="594">
                  <c:v>1.69208</c:v>
                </c:pt>
                <c:pt idx="595">
                  <c:v>1.6915629999999999</c:v>
                </c:pt>
                <c:pt idx="596">
                  <c:v>1.6955</c:v>
                </c:pt>
                <c:pt idx="597">
                  <c:v>1.7006920000000001</c:v>
                </c:pt>
                <c:pt idx="598">
                  <c:v>1.698642</c:v>
                </c:pt>
                <c:pt idx="599">
                  <c:v>1.700062</c:v>
                </c:pt>
                <c:pt idx="600">
                  <c:v>1.7016789999999999</c:v>
                </c:pt>
                <c:pt idx="601">
                  <c:v>1.7007300000000001</c:v>
                </c:pt>
                <c:pt idx="602">
                  <c:v>1.7014849999999999</c:v>
                </c:pt>
                <c:pt idx="603">
                  <c:v>1.70106</c:v>
                </c:pt>
                <c:pt idx="604">
                  <c:v>1.6995010000000002</c:v>
                </c:pt>
                <c:pt idx="605">
                  <c:v>1.699174</c:v>
                </c:pt>
                <c:pt idx="606">
                  <c:v>1.7046410000000001</c:v>
                </c:pt>
                <c:pt idx="607">
                  <c:v>1.702115</c:v>
                </c:pt>
                <c:pt idx="608">
                  <c:v>1.697109</c:v>
                </c:pt>
                <c:pt idx="609">
                  <c:v>1.7045400000000002</c:v>
                </c:pt>
                <c:pt idx="610">
                  <c:v>1.705848</c:v>
                </c:pt>
                <c:pt idx="611">
                  <c:v>1.7013229999999999</c:v>
                </c:pt>
                <c:pt idx="612">
                  <c:v>1.7006809999999999</c:v>
                </c:pt>
                <c:pt idx="613">
                  <c:v>1.6990080000000001</c:v>
                </c:pt>
                <c:pt idx="614">
                  <c:v>1.6928540000000001</c:v>
                </c:pt>
                <c:pt idx="615">
                  <c:v>1.6890810000000001</c:v>
                </c:pt>
                <c:pt idx="616">
                  <c:v>1.693465</c:v>
                </c:pt>
                <c:pt idx="617">
                  <c:v>1.6937169999999999</c:v>
                </c:pt>
                <c:pt idx="618">
                  <c:v>1.6931890000000001</c:v>
                </c:pt>
                <c:pt idx="619">
                  <c:v>1.6973660000000002</c:v>
                </c:pt>
                <c:pt idx="620">
                  <c:v>1.700809</c:v>
                </c:pt>
                <c:pt idx="621">
                  <c:v>1.702151</c:v>
                </c:pt>
                <c:pt idx="622">
                  <c:v>1.7038790000000001</c:v>
                </c:pt>
                <c:pt idx="623">
                  <c:v>1.705076</c:v>
                </c:pt>
                <c:pt idx="624">
                  <c:v>1.7033469999999999</c:v>
                </c:pt>
                <c:pt idx="625">
                  <c:v>1.7028989999999999</c:v>
                </c:pt>
                <c:pt idx="626">
                  <c:v>1.704048</c:v>
                </c:pt>
                <c:pt idx="627">
                  <c:v>1.7050239999999999</c:v>
                </c:pt>
                <c:pt idx="628">
                  <c:v>1.7030099999999999</c:v>
                </c:pt>
                <c:pt idx="629">
                  <c:v>1.696345</c:v>
                </c:pt>
                <c:pt idx="630">
                  <c:v>1.6974070000000001</c:v>
                </c:pt>
                <c:pt idx="631">
                  <c:v>1.6992989999999999</c:v>
                </c:pt>
                <c:pt idx="632">
                  <c:v>1.6931389999999999</c:v>
                </c:pt>
                <c:pt idx="633">
                  <c:v>1.693624</c:v>
                </c:pt>
                <c:pt idx="634">
                  <c:v>1.6975989999999999</c:v>
                </c:pt>
                <c:pt idx="635">
                  <c:v>1.696215</c:v>
                </c:pt>
                <c:pt idx="636">
                  <c:v>1.6961460000000002</c:v>
                </c:pt>
                <c:pt idx="637">
                  <c:v>1.7034959999999999</c:v>
                </c:pt>
                <c:pt idx="638">
                  <c:v>1.707497</c:v>
                </c:pt>
                <c:pt idx="639">
                  <c:v>1.7026520000000001</c:v>
                </c:pt>
                <c:pt idx="640">
                  <c:v>1.7045159999999999</c:v>
                </c:pt>
                <c:pt idx="641">
                  <c:v>1.709495</c:v>
                </c:pt>
                <c:pt idx="642">
                  <c:v>1.7072349999999998</c:v>
                </c:pt>
                <c:pt idx="643">
                  <c:v>1.7060170000000001</c:v>
                </c:pt>
                <c:pt idx="644">
                  <c:v>1.710342</c:v>
                </c:pt>
                <c:pt idx="645">
                  <c:v>1.712979</c:v>
                </c:pt>
                <c:pt idx="646">
                  <c:v>1.7152430000000001</c:v>
                </c:pt>
                <c:pt idx="647">
                  <c:v>1.7171720000000001</c:v>
                </c:pt>
                <c:pt idx="648">
                  <c:v>1.7116739999999999</c:v>
                </c:pt>
                <c:pt idx="649">
                  <c:v>1.710636</c:v>
                </c:pt>
                <c:pt idx="650">
                  <c:v>1.716458</c:v>
                </c:pt>
                <c:pt idx="651">
                  <c:v>1.7110570000000001</c:v>
                </c:pt>
                <c:pt idx="652">
                  <c:v>1.702456</c:v>
                </c:pt>
                <c:pt idx="653">
                  <c:v>1.7102200000000001</c:v>
                </c:pt>
                <c:pt idx="654">
                  <c:v>1.7108759999999998</c:v>
                </c:pt>
                <c:pt idx="655">
                  <c:v>1.6976800000000001</c:v>
                </c:pt>
                <c:pt idx="656">
                  <c:v>1.6987489999999998</c:v>
                </c:pt>
                <c:pt idx="657">
                  <c:v>1.706704</c:v>
                </c:pt>
                <c:pt idx="658">
                  <c:v>1.706537</c:v>
                </c:pt>
                <c:pt idx="659">
                  <c:v>1.709184</c:v>
                </c:pt>
                <c:pt idx="660">
                  <c:v>1.7151420000000002</c:v>
                </c:pt>
                <c:pt idx="661">
                  <c:v>1.7139389999999999</c:v>
                </c:pt>
                <c:pt idx="662">
                  <c:v>1.7108950000000001</c:v>
                </c:pt>
                <c:pt idx="663">
                  <c:v>1.7097560000000001</c:v>
                </c:pt>
                <c:pt idx="664">
                  <c:v>1.7094290000000001</c:v>
                </c:pt>
                <c:pt idx="665">
                  <c:v>1.7113209999999999</c:v>
                </c:pt>
                <c:pt idx="666">
                  <c:v>1.714345</c:v>
                </c:pt>
                <c:pt idx="667">
                  <c:v>1.7161550000000001</c:v>
                </c:pt>
                <c:pt idx="668">
                  <c:v>1.7160009999999999</c:v>
                </c:pt>
                <c:pt idx="669">
                  <c:v>1.715392</c:v>
                </c:pt>
                <c:pt idx="670">
                  <c:v>1.7141280000000001</c:v>
                </c:pt>
                <c:pt idx="671">
                  <c:v>1.714542</c:v>
                </c:pt>
                <c:pt idx="672">
                  <c:v>1.7159689999999999</c:v>
                </c:pt>
                <c:pt idx="673">
                  <c:v>1.714259</c:v>
                </c:pt>
                <c:pt idx="674">
                  <c:v>1.7106140000000001</c:v>
                </c:pt>
                <c:pt idx="675">
                  <c:v>1.7100680000000001</c:v>
                </c:pt>
                <c:pt idx="676">
                  <c:v>1.7123159999999999</c:v>
                </c:pt>
                <c:pt idx="677">
                  <c:v>1.711624</c:v>
                </c:pt>
                <c:pt idx="678">
                  <c:v>1.710766</c:v>
                </c:pt>
                <c:pt idx="679">
                  <c:v>1.713802</c:v>
                </c:pt>
                <c:pt idx="680">
                  <c:v>1.7143380000000001</c:v>
                </c:pt>
                <c:pt idx="681">
                  <c:v>1.717212</c:v>
                </c:pt>
                <c:pt idx="682">
                  <c:v>1.723563</c:v>
                </c:pt>
                <c:pt idx="683">
                  <c:v>1.7190110000000001</c:v>
                </c:pt>
                <c:pt idx="684">
                  <c:v>1.715117</c:v>
                </c:pt>
                <c:pt idx="685">
                  <c:v>1.721522</c:v>
                </c:pt>
                <c:pt idx="686">
                  <c:v>1.7196370000000001</c:v>
                </c:pt>
                <c:pt idx="687">
                  <c:v>1.7142520000000001</c:v>
                </c:pt>
                <c:pt idx="688">
                  <c:v>1.7176879999999999</c:v>
                </c:pt>
                <c:pt idx="689">
                  <c:v>1.715125</c:v>
                </c:pt>
                <c:pt idx="690">
                  <c:v>1.7074120000000002</c:v>
                </c:pt>
                <c:pt idx="691">
                  <c:v>1.709298</c:v>
                </c:pt>
                <c:pt idx="692">
                  <c:v>1.714143</c:v>
                </c:pt>
                <c:pt idx="693">
                  <c:v>1.714493</c:v>
                </c:pt>
                <c:pt idx="694">
                  <c:v>1.7157909999999998</c:v>
                </c:pt>
                <c:pt idx="695">
                  <c:v>1.714413</c:v>
                </c:pt>
                <c:pt idx="696">
                  <c:v>1.711589</c:v>
                </c:pt>
                <c:pt idx="697">
                  <c:v>1.715757</c:v>
                </c:pt>
                <c:pt idx="698">
                  <c:v>1.7211720000000001</c:v>
                </c:pt>
                <c:pt idx="699">
                  <c:v>1.7203439999999999</c:v>
                </c:pt>
                <c:pt idx="700">
                  <c:v>1.7161499999999998</c:v>
                </c:pt>
                <c:pt idx="701">
                  <c:v>1.718756</c:v>
                </c:pt>
                <c:pt idx="702">
                  <c:v>1.721584</c:v>
                </c:pt>
                <c:pt idx="703">
                  <c:v>1.7159089999999999</c:v>
                </c:pt>
                <c:pt idx="704">
                  <c:v>1.712628</c:v>
                </c:pt>
                <c:pt idx="705">
                  <c:v>1.7162770000000001</c:v>
                </c:pt>
                <c:pt idx="706">
                  <c:v>1.717576</c:v>
                </c:pt>
                <c:pt idx="707">
                  <c:v>1.7122709999999999</c:v>
                </c:pt>
                <c:pt idx="708">
                  <c:v>1.7107890000000001</c:v>
                </c:pt>
                <c:pt idx="709">
                  <c:v>1.7187749999999999</c:v>
                </c:pt>
                <c:pt idx="710">
                  <c:v>1.7197210000000001</c:v>
                </c:pt>
                <c:pt idx="711">
                  <c:v>1.7157210000000001</c:v>
                </c:pt>
                <c:pt idx="712">
                  <c:v>1.7187410000000001</c:v>
                </c:pt>
                <c:pt idx="713">
                  <c:v>1.7234259999999999</c:v>
                </c:pt>
                <c:pt idx="714">
                  <c:v>1.7216770000000001</c:v>
                </c:pt>
                <c:pt idx="715">
                  <c:v>1.7162630000000001</c:v>
                </c:pt>
                <c:pt idx="716">
                  <c:v>1.716907</c:v>
                </c:pt>
                <c:pt idx="717">
                  <c:v>1.7172100000000001</c:v>
                </c:pt>
                <c:pt idx="718">
                  <c:v>1.7156500000000001</c:v>
                </c:pt>
                <c:pt idx="719">
                  <c:v>1.718289</c:v>
                </c:pt>
                <c:pt idx="720">
                  <c:v>1.7186919999999999</c:v>
                </c:pt>
                <c:pt idx="721">
                  <c:v>1.718218</c:v>
                </c:pt>
                <c:pt idx="722">
                  <c:v>1.7199629999999999</c:v>
                </c:pt>
                <c:pt idx="723">
                  <c:v>1.719373</c:v>
                </c:pt>
                <c:pt idx="724">
                  <c:v>1.718092</c:v>
                </c:pt>
                <c:pt idx="725">
                  <c:v>1.720607</c:v>
                </c:pt>
                <c:pt idx="726">
                  <c:v>1.722256</c:v>
                </c:pt>
                <c:pt idx="727">
                  <c:v>1.7197800000000001</c:v>
                </c:pt>
                <c:pt idx="728">
                  <c:v>1.7213690000000001</c:v>
                </c:pt>
                <c:pt idx="729">
                  <c:v>1.7231209999999999</c:v>
                </c:pt>
                <c:pt idx="730">
                  <c:v>1.720628</c:v>
                </c:pt>
                <c:pt idx="731">
                  <c:v>1.721217</c:v>
                </c:pt>
                <c:pt idx="732">
                  <c:v>1.7234400000000001</c:v>
                </c:pt>
                <c:pt idx="733">
                  <c:v>1.724226</c:v>
                </c:pt>
                <c:pt idx="734">
                  <c:v>1.722397</c:v>
                </c:pt>
                <c:pt idx="735">
                  <c:v>1.7195119999999999</c:v>
                </c:pt>
                <c:pt idx="736">
                  <c:v>1.716825</c:v>
                </c:pt>
                <c:pt idx="737">
                  <c:v>1.717266</c:v>
                </c:pt>
                <c:pt idx="738">
                  <c:v>1.722183</c:v>
                </c:pt>
                <c:pt idx="739">
                  <c:v>1.7262279999999999</c:v>
                </c:pt>
                <c:pt idx="740">
                  <c:v>1.725781</c:v>
                </c:pt>
                <c:pt idx="741">
                  <c:v>1.722901</c:v>
                </c:pt>
                <c:pt idx="742">
                  <c:v>1.728064</c:v>
                </c:pt>
                <c:pt idx="743">
                  <c:v>1.7358130000000001</c:v>
                </c:pt>
                <c:pt idx="744">
                  <c:v>1.731789</c:v>
                </c:pt>
                <c:pt idx="745">
                  <c:v>1.7274099999999999</c:v>
                </c:pt>
                <c:pt idx="746">
                  <c:v>1.7311969999999999</c:v>
                </c:pt>
                <c:pt idx="747">
                  <c:v>1.731176</c:v>
                </c:pt>
                <c:pt idx="748">
                  <c:v>1.7231890000000001</c:v>
                </c:pt>
                <c:pt idx="749">
                  <c:v>1.722953</c:v>
                </c:pt>
                <c:pt idx="750">
                  <c:v>1.727886</c:v>
                </c:pt>
                <c:pt idx="751">
                  <c:v>1.7244549999999998</c:v>
                </c:pt>
                <c:pt idx="752">
                  <c:v>1.7234940000000001</c:v>
                </c:pt>
                <c:pt idx="753">
                  <c:v>1.727765</c:v>
                </c:pt>
                <c:pt idx="754">
                  <c:v>1.72908</c:v>
                </c:pt>
                <c:pt idx="755">
                  <c:v>1.723981</c:v>
                </c:pt>
                <c:pt idx="756">
                  <c:v>1.7222390000000001</c:v>
                </c:pt>
                <c:pt idx="757">
                  <c:v>1.7290320000000001</c:v>
                </c:pt>
                <c:pt idx="758">
                  <c:v>1.728904</c:v>
                </c:pt>
                <c:pt idx="759">
                  <c:v>1.728186</c:v>
                </c:pt>
                <c:pt idx="760">
                  <c:v>1.7334779999999999</c:v>
                </c:pt>
                <c:pt idx="761">
                  <c:v>1.7338339999999999</c:v>
                </c:pt>
                <c:pt idx="762">
                  <c:v>1.7309839999999999</c:v>
                </c:pt>
                <c:pt idx="763">
                  <c:v>1.7301440000000001</c:v>
                </c:pt>
                <c:pt idx="764">
                  <c:v>1.7296309999999999</c:v>
                </c:pt>
                <c:pt idx="765">
                  <c:v>1.728747</c:v>
                </c:pt>
                <c:pt idx="766">
                  <c:v>1.7291159999999999</c:v>
                </c:pt>
                <c:pt idx="767">
                  <c:v>1.7301489999999999</c:v>
                </c:pt>
                <c:pt idx="768">
                  <c:v>1.7300439999999999</c:v>
                </c:pt>
                <c:pt idx="769">
                  <c:v>1.7327699999999999</c:v>
                </c:pt>
                <c:pt idx="770">
                  <c:v>1.7370619999999999</c:v>
                </c:pt>
                <c:pt idx="771">
                  <c:v>1.734335</c:v>
                </c:pt>
                <c:pt idx="772">
                  <c:v>1.731606</c:v>
                </c:pt>
                <c:pt idx="773">
                  <c:v>1.7327360000000001</c:v>
                </c:pt>
                <c:pt idx="774">
                  <c:v>1.729341</c:v>
                </c:pt>
                <c:pt idx="775">
                  <c:v>1.7240220000000002</c:v>
                </c:pt>
                <c:pt idx="776">
                  <c:v>1.7271939999999999</c:v>
                </c:pt>
                <c:pt idx="777">
                  <c:v>1.730899</c:v>
                </c:pt>
                <c:pt idx="778">
                  <c:v>1.727252</c:v>
                </c:pt>
                <c:pt idx="779">
                  <c:v>1.728118</c:v>
                </c:pt>
                <c:pt idx="780">
                  <c:v>1.7282980000000001</c:v>
                </c:pt>
                <c:pt idx="781">
                  <c:v>1.7276549999999999</c:v>
                </c:pt>
                <c:pt idx="782">
                  <c:v>1.7322329999999999</c:v>
                </c:pt>
                <c:pt idx="783">
                  <c:v>1.7296559999999999</c:v>
                </c:pt>
                <c:pt idx="784">
                  <c:v>1.7270989999999999</c:v>
                </c:pt>
                <c:pt idx="785">
                  <c:v>1.732229</c:v>
                </c:pt>
                <c:pt idx="786">
                  <c:v>1.734677</c:v>
                </c:pt>
                <c:pt idx="787">
                  <c:v>1.729452</c:v>
                </c:pt>
                <c:pt idx="788">
                  <c:v>1.727633</c:v>
                </c:pt>
                <c:pt idx="789">
                  <c:v>1.733781</c:v>
                </c:pt>
                <c:pt idx="790">
                  <c:v>1.7311649999999998</c:v>
                </c:pt>
                <c:pt idx="791">
                  <c:v>1.728213</c:v>
                </c:pt>
                <c:pt idx="792">
                  <c:v>1.733271</c:v>
                </c:pt>
                <c:pt idx="793">
                  <c:v>1.733204</c:v>
                </c:pt>
                <c:pt idx="794">
                  <c:v>1.7306620000000001</c:v>
                </c:pt>
                <c:pt idx="795">
                  <c:v>1.731854</c:v>
                </c:pt>
                <c:pt idx="796">
                  <c:v>1.7338010000000001</c:v>
                </c:pt>
                <c:pt idx="797">
                  <c:v>1.732227</c:v>
                </c:pt>
                <c:pt idx="798">
                  <c:v>1.732369</c:v>
                </c:pt>
                <c:pt idx="799">
                  <c:v>1.73533</c:v>
                </c:pt>
                <c:pt idx="800">
                  <c:v>1.7324899999999999</c:v>
                </c:pt>
                <c:pt idx="801">
                  <c:v>1.7312460000000001</c:v>
                </c:pt>
                <c:pt idx="802">
                  <c:v>1.734542</c:v>
                </c:pt>
                <c:pt idx="803">
                  <c:v>1.735028</c:v>
                </c:pt>
                <c:pt idx="804">
                  <c:v>1.733859</c:v>
                </c:pt>
                <c:pt idx="805">
                  <c:v>1.7366190000000001</c:v>
                </c:pt>
                <c:pt idx="806">
                  <c:v>1.741366</c:v>
                </c:pt>
                <c:pt idx="807">
                  <c:v>1.7387589999999999</c:v>
                </c:pt>
                <c:pt idx="808">
                  <c:v>1.7389220000000001</c:v>
                </c:pt>
                <c:pt idx="809">
                  <c:v>1.7449569999999999</c:v>
                </c:pt>
                <c:pt idx="810">
                  <c:v>1.743347</c:v>
                </c:pt>
                <c:pt idx="811">
                  <c:v>1.7417959999999999</c:v>
                </c:pt>
                <c:pt idx="812">
                  <c:v>1.7447699999999999</c:v>
                </c:pt>
                <c:pt idx="813">
                  <c:v>1.7446969999999999</c:v>
                </c:pt>
                <c:pt idx="814">
                  <c:v>1.744108</c:v>
                </c:pt>
                <c:pt idx="815">
                  <c:v>1.744604</c:v>
                </c:pt>
                <c:pt idx="816">
                  <c:v>1.7436340000000001</c:v>
                </c:pt>
                <c:pt idx="817">
                  <c:v>1.740764</c:v>
                </c:pt>
                <c:pt idx="818">
                  <c:v>1.741314</c:v>
                </c:pt>
                <c:pt idx="819">
                  <c:v>1.7414770000000002</c:v>
                </c:pt>
                <c:pt idx="820">
                  <c:v>1.7378260000000001</c:v>
                </c:pt>
                <c:pt idx="821">
                  <c:v>1.7378100000000001</c:v>
                </c:pt>
                <c:pt idx="822">
                  <c:v>1.7379720000000001</c:v>
                </c:pt>
                <c:pt idx="823">
                  <c:v>1.738702</c:v>
                </c:pt>
                <c:pt idx="824">
                  <c:v>1.7370989999999999</c:v>
                </c:pt>
                <c:pt idx="825">
                  <c:v>1.7322610000000001</c:v>
                </c:pt>
                <c:pt idx="826">
                  <c:v>1.73682</c:v>
                </c:pt>
                <c:pt idx="827">
                  <c:v>1.7412990000000002</c:v>
                </c:pt>
                <c:pt idx="828">
                  <c:v>1.7418169999999999</c:v>
                </c:pt>
                <c:pt idx="829">
                  <c:v>1.748583</c:v>
                </c:pt>
                <c:pt idx="830">
                  <c:v>1.748486</c:v>
                </c:pt>
                <c:pt idx="831">
                  <c:v>1.74488</c:v>
                </c:pt>
                <c:pt idx="832">
                  <c:v>1.748537</c:v>
                </c:pt>
                <c:pt idx="833">
                  <c:v>1.7495989999999999</c:v>
                </c:pt>
                <c:pt idx="834">
                  <c:v>1.746248</c:v>
                </c:pt>
                <c:pt idx="835">
                  <c:v>1.748578</c:v>
                </c:pt>
                <c:pt idx="836">
                  <c:v>1.750389</c:v>
                </c:pt>
                <c:pt idx="837">
                  <c:v>1.7460119999999999</c:v>
                </c:pt>
                <c:pt idx="838">
                  <c:v>1.7459579999999999</c:v>
                </c:pt>
                <c:pt idx="839">
                  <c:v>1.7473879999999999</c:v>
                </c:pt>
                <c:pt idx="840">
                  <c:v>1.743797</c:v>
                </c:pt>
                <c:pt idx="841">
                  <c:v>1.743843</c:v>
                </c:pt>
                <c:pt idx="842">
                  <c:v>1.749781</c:v>
                </c:pt>
                <c:pt idx="843">
                  <c:v>1.7515149999999999</c:v>
                </c:pt>
                <c:pt idx="844">
                  <c:v>1.749279</c:v>
                </c:pt>
                <c:pt idx="845">
                  <c:v>1.7516720000000001</c:v>
                </c:pt>
                <c:pt idx="846">
                  <c:v>1.7526299999999999</c:v>
                </c:pt>
                <c:pt idx="847">
                  <c:v>1.752993</c:v>
                </c:pt>
                <c:pt idx="848">
                  <c:v>1.7548889999999999</c:v>
                </c:pt>
                <c:pt idx="849">
                  <c:v>1.754203</c:v>
                </c:pt>
                <c:pt idx="850">
                  <c:v>1.752505</c:v>
                </c:pt>
                <c:pt idx="851">
                  <c:v>1.7492269999999999</c:v>
                </c:pt>
                <c:pt idx="852">
                  <c:v>1.7502770000000001</c:v>
                </c:pt>
                <c:pt idx="853">
                  <c:v>1.751895</c:v>
                </c:pt>
                <c:pt idx="854">
                  <c:v>1.749279</c:v>
                </c:pt>
                <c:pt idx="855">
                  <c:v>1.752707</c:v>
                </c:pt>
                <c:pt idx="856">
                  <c:v>1.755552</c:v>
                </c:pt>
                <c:pt idx="857">
                  <c:v>1.7516699999999998</c:v>
                </c:pt>
                <c:pt idx="858">
                  <c:v>1.7509160000000001</c:v>
                </c:pt>
                <c:pt idx="859">
                  <c:v>1.7544930000000001</c:v>
                </c:pt>
                <c:pt idx="860">
                  <c:v>1.752365</c:v>
                </c:pt>
                <c:pt idx="861">
                  <c:v>1.746883</c:v>
                </c:pt>
                <c:pt idx="862">
                  <c:v>1.7510110000000001</c:v>
                </c:pt>
                <c:pt idx="863">
                  <c:v>1.755217</c:v>
                </c:pt>
                <c:pt idx="864">
                  <c:v>1.7570350000000001</c:v>
                </c:pt>
                <c:pt idx="865">
                  <c:v>1.759938</c:v>
                </c:pt>
                <c:pt idx="866">
                  <c:v>1.757449</c:v>
                </c:pt>
                <c:pt idx="867">
                  <c:v>1.7590349999999999</c:v>
                </c:pt>
                <c:pt idx="868">
                  <c:v>1.764405</c:v>
                </c:pt>
                <c:pt idx="869">
                  <c:v>1.7641450000000001</c:v>
                </c:pt>
                <c:pt idx="870">
                  <c:v>1.756678</c:v>
                </c:pt>
                <c:pt idx="871">
                  <c:v>1.7538659999999999</c:v>
                </c:pt>
                <c:pt idx="872">
                  <c:v>1.7569349999999999</c:v>
                </c:pt>
                <c:pt idx="873">
                  <c:v>1.754929</c:v>
                </c:pt>
                <c:pt idx="874">
                  <c:v>1.7529539999999999</c:v>
                </c:pt>
                <c:pt idx="875">
                  <c:v>1.752054</c:v>
                </c:pt>
                <c:pt idx="876">
                  <c:v>1.7486869999999999</c:v>
                </c:pt>
                <c:pt idx="877">
                  <c:v>1.7484690000000001</c:v>
                </c:pt>
                <c:pt idx="878">
                  <c:v>1.7525759999999999</c:v>
                </c:pt>
                <c:pt idx="879">
                  <c:v>1.758408</c:v>
                </c:pt>
                <c:pt idx="880">
                  <c:v>1.758122</c:v>
                </c:pt>
                <c:pt idx="881">
                  <c:v>1.7529159999999999</c:v>
                </c:pt>
                <c:pt idx="882">
                  <c:v>1.7545660000000001</c:v>
                </c:pt>
                <c:pt idx="883">
                  <c:v>1.758049</c:v>
                </c:pt>
                <c:pt idx="884">
                  <c:v>1.756416</c:v>
                </c:pt>
                <c:pt idx="885">
                  <c:v>1.7588520000000001</c:v>
                </c:pt>
                <c:pt idx="886">
                  <c:v>1.7598690000000001</c:v>
                </c:pt>
                <c:pt idx="887">
                  <c:v>1.7532809999999999</c:v>
                </c:pt>
                <c:pt idx="888">
                  <c:v>1.75441</c:v>
                </c:pt>
                <c:pt idx="889">
                  <c:v>1.762354</c:v>
                </c:pt>
                <c:pt idx="890">
                  <c:v>1.7611780000000001</c:v>
                </c:pt>
                <c:pt idx="891">
                  <c:v>1.7570239999999999</c:v>
                </c:pt>
                <c:pt idx="892">
                  <c:v>1.758105</c:v>
                </c:pt>
                <c:pt idx="893">
                  <c:v>1.7590460000000001</c:v>
                </c:pt>
                <c:pt idx="894">
                  <c:v>1.7561990000000001</c:v>
                </c:pt>
                <c:pt idx="895">
                  <c:v>1.755684</c:v>
                </c:pt>
                <c:pt idx="896">
                  <c:v>1.759987</c:v>
                </c:pt>
                <c:pt idx="897">
                  <c:v>1.7603819999999999</c:v>
                </c:pt>
                <c:pt idx="898">
                  <c:v>1.759185</c:v>
                </c:pt>
                <c:pt idx="899">
                  <c:v>1.7634479999999999</c:v>
                </c:pt>
                <c:pt idx="900">
                  <c:v>1.7639469999999999</c:v>
                </c:pt>
                <c:pt idx="901">
                  <c:v>1.7622610000000001</c:v>
                </c:pt>
                <c:pt idx="902">
                  <c:v>1.76156</c:v>
                </c:pt>
                <c:pt idx="903">
                  <c:v>1.7631220000000001</c:v>
                </c:pt>
                <c:pt idx="904">
                  <c:v>1.765976</c:v>
                </c:pt>
                <c:pt idx="905">
                  <c:v>1.762737</c:v>
                </c:pt>
                <c:pt idx="906">
                  <c:v>1.7594349999999999</c:v>
                </c:pt>
                <c:pt idx="907">
                  <c:v>1.7625220000000001</c:v>
                </c:pt>
                <c:pt idx="908">
                  <c:v>1.7660740000000001</c:v>
                </c:pt>
                <c:pt idx="909">
                  <c:v>1.7674189999999999</c:v>
                </c:pt>
                <c:pt idx="910">
                  <c:v>1.76529</c:v>
                </c:pt>
                <c:pt idx="911">
                  <c:v>1.766939</c:v>
                </c:pt>
                <c:pt idx="912">
                  <c:v>1.769781</c:v>
                </c:pt>
                <c:pt idx="913">
                  <c:v>1.7672729999999999</c:v>
                </c:pt>
                <c:pt idx="914">
                  <c:v>1.7634110000000001</c:v>
                </c:pt>
                <c:pt idx="915">
                  <c:v>1.763296</c:v>
                </c:pt>
                <c:pt idx="916">
                  <c:v>1.7660279999999999</c:v>
                </c:pt>
                <c:pt idx="917">
                  <c:v>1.7668279999999998</c:v>
                </c:pt>
                <c:pt idx="918">
                  <c:v>1.7638859999999998</c:v>
                </c:pt>
                <c:pt idx="919">
                  <c:v>1.7604169999999999</c:v>
                </c:pt>
                <c:pt idx="920">
                  <c:v>1.7583500000000001</c:v>
                </c:pt>
                <c:pt idx="921">
                  <c:v>1.7605110000000002</c:v>
                </c:pt>
                <c:pt idx="922">
                  <c:v>1.7614459999999998</c:v>
                </c:pt>
                <c:pt idx="923">
                  <c:v>1.75919</c:v>
                </c:pt>
                <c:pt idx="924">
                  <c:v>1.7575699999999999</c:v>
                </c:pt>
                <c:pt idx="925">
                  <c:v>1.760451</c:v>
                </c:pt>
                <c:pt idx="926">
                  <c:v>1.761962</c:v>
                </c:pt>
                <c:pt idx="927">
                  <c:v>1.7619</c:v>
                </c:pt>
                <c:pt idx="928">
                  <c:v>1.76431</c:v>
                </c:pt>
                <c:pt idx="929">
                  <c:v>1.761504</c:v>
                </c:pt>
                <c:pt idx="930">
                  <c:v>1.7619720000000001</c:v>
                </c:pt>
                <c:pt idx="931">
                  <c:v>1.769523</c:v>
                </c:pt>
                <c:pt idx="932">
                  <c:v>1.7664900000000001</c:v>
                </c:pt>
                <c:pt idx="933">
                  <c:v>1.7629220000000001</c:v>
                </c:pt>
                <c:pt idx="934">
                  <c:v>1.766572</c:v>
                </c:pt>
                <c:pt idx="935">
                  <c:v>1.7698930000000002</c:v>
                </c:pt>
                <c:pt idx="936">
                  <c:v>1.7730900000000001</c:v>
                </c:pt>
                <c:pt idx="937">
                  <c:v>1.774297</c:v>
                </c:pt>
                <c:pt idx="938">
                  <c:v>1.7716190000000001</c:v>
                </c:pt>
                <c:pt idx="939">
                  <c:v>1.7726440000000001</c:v>
                </c:pt>
                <c:pt idx="940">
                  <c:v>1.77759</c:v>
                </c:pt>
                <c:pt idx="941">
                  <c:v>1.7783340000000001</c:v>
                </c:pt>
                <c:pt idx="942">
                  <c:v>1.777944</c:v>
                </c:pt>
                <c:pt idx="943">
                  <c:v>1.774767</c:v>
                </c:pt>
                <c:pt idx="944">
                  <c:v>1.7669350000000001</c:v>
                </c:pt>
                <c:pt idx="945">
                  <c:v>1.7698719999999999</c:v>
                </c:pt>
                <c:pt idx="946">
                  <c:v>1.771414</c:v>
                </c:pt>
                <c:pt idx="947">
                  <c:v>1.76799</c:v>
                </c:pt>
                <c:pt idx="948">
                  <c:v>1.772419</c:v>
                </c:pt>
                <c:pt idx="949">
                  <c:v>1.7745869999999999</c:v>
                </c:pt>
                <c:pt idx="950">
                  <c:v>1.770483</c:v>
                </c:pt>
                <c:pt idx="951">
                  <c:v>1.76827</c:v>
                </c:pt>
                <c:pt idx="952">
                  <c:v>1.770994</c:v>
                </c:pt>
                <c:pt idx="953">
                  <c:v>1.776205</c:v>
                </c:pt>
                <c:pt idx="954">
                  <c:v>1.772481</c:v>
                </c:pt>
                <c:pt idx="955">
                  <c:v>1.767417</c:v>
                </c:pt>
                <c:pt idx="956">
                  <c:v>1.7664309999999999</c:v>
                </c:pt>
                <c:pt idx="957">
                  <c:v>1.7666170000000001</c:v>
                </c:pt>
                <c:pt idx="958">
                  <c:v>1.771835</c:v>
                </c:pt>
                <c:pt idx="959">
                  <c:v>1.774967</c:v>
                </c:pt>
                <c:pt idx="960">
                  <c:v>1.770905</c:v>
                </c:pt>
                <c:pt idx="961">
                  <c:v>1.7686739999999999</c:v>
                </c:pt>
                <c:pt idx="962">
                  <c:v>1.7742879999999999</c:v>
                </c:pt>
                <c:pt idx="963">
                  <c:v>1.778</c:v>
                </c:pt>
                <c:pt idx="964">
                  <c:v>1.773749</c:v>
                </c:pt>
                <c:pt idx="965">
                  <c:v>1.7757309999999999</c:v>
                </c:pt>
                <c:pt idx="966">
                  <c:v>1.777539</c:v>
                </c:pt>
                <c:pt idx="967">
                  <c:v>1.77729</c:v>
                </c:pt>
                <c:pt idx="968">
                  <c:v>1.781485</c:v>
                </c:pt>
                <c:pt idx="969">
                  <c:v>1.779129</c:v>
                </c:pt>
                <c:pt idx="970">
                  <c:v>1.773034</c:v>
                </c:pt>
                <c:pt idx="971">
                  <c:v>1.77335</c:v>
                </c:pt>
                <c:pt idx="972">
                  <c:v>1.7783959999999999</c:v>
                </c:pt>
                <c:pt idx="973">
                  <c:v>1.7779579999999999</c:v>
                </c:pt>
                <c:pt idx="974">
                  <c:v>1.7768009999999999</c:v>
                </c:pt>
                <c:pt idx="975">
                  <c:v>1.782106</c:v>
                </c:pt>
                <c:pt idx="976">
                  <c:v>1.7800009999999999</c:v>
                </c:pt>
                <c:pt idx="977">
                  <c:v>1.773342</c:v>
                </c:pt>
                <c:pt idx="978">
                  <c:v>1.773004</c:v>
                </c:pt>
                <c:pt idx="979">
                  <c:v>1.7746469999999999</c:v>
                </c:pt>
                <c:pt idx="980">
                  <c:v>1.774349</c:v>
                </c:pt>
                <c:pt idx="981">
                  <c:v>1.7736749999999999</c:v>
                </c:pt>
                <c:pt idx="982">
                  <c:v>1.7756799999999999</c:v>
                </c:pt>
                <c:pt idx="983">
                  <c:v>1.7743820000000001</c:v>
                </c:pt>
                <c:pt idx="984">
                  <c:v>1.771749</c:v>
                </c:pt>
                <c:pt idx="985">
                  <c:v>1.7719549999999999</c:v>
                </c:pt>
                <c:pt idx="986">
                  <c:v>1.771636</c:v>
                </c:pt>
                <c:pt idx="987">
                  <c:v>1.7746409999999999</c:v>
                </c:pt>
                <c:pt idx="988">
                  <c:v>1.7790589999999999</c:v>
                </c:pt>
                <c:pt idx="989">
                  <c:v>1.780686</c:v>
                </c:pt>
                <c:pt idx="990">
                  <c:v>1.779587</c:v>
                </c:pt>
                <c:pt idx="991">
                  <c:v>1.77918</c:v>
                </c:pt>
                <c:pt idx="992">
                  <c:v>1.7795840000000001</c:v>
                </c:pt>
                <c:pt idx="993">
                  <c:v>1.7750759999999999</c:v>
                </c:pt>
                <c:pt idx="994">
                  <c:v>1.771676</c:v>
                </c:pt>
                <c:pt idx="995">
                  <c:v>1.7742599999999999</c:v>
                </c:pt>
                <c:pt idx="996">
                  <c:v>1.7762259999999999</c:v>
                </c:pt>
                <c:pt idx="997">
                  <c:v>1.773204</c:v>
                </c:pt>
                <c:pt idx="998">
                  <c:v>1.770845</c:v>
                </c:pt>
                <c:pt idx="999">
                  <c:v>1.7748089999999999</c:v>
                </c:pt>
                <c:pt idx="1000">
                  <c:v>1.7777400000000001</c:v>
                </c:pt>
                <c:pt idx="1001">
                  <c:v>1.7786170000000001</c:v>
                </c:pt>
                <c:pt idx="1002">
                  <c:v>1.7798449999999999</c:v>
                </c:pt>
                <c:pt idx="1003">
                  <c:v>1.7836669999999999</c:v>
                </c:pt>
                <c:pt idx="1004">
                  <c:v>1.785954</c:v>
                </c:pt>
                <c:pt idx="1005">
                  <c:v>1.7816610000000002</c:v>
                </c:pt>
                <c:pt idx="1006">
                  <c:v>1.781763</c:v>
                </c:pt>
                <c:pt idx="1007">
                  <c:v>1.7825530000000001</c:v>
                </c:pt>
                <c:pt idx="1008">
                  <c:v>1.779558</c:v>
                </c:pt>
                <c:pt idx="1009">
                  <c:v>1.782427</c:v>
                </c:pt>
                <c:pt idx="1010">
                  <c:v>1.784619</c:v>
                </c:pt>
                <c:pt idx="1011">
                  <c:v>1.7805520000000001</c:v>
                </c:pt>
                <c:pt idx="1012">
                  <c:v>1.7774220000000001</c:v>
                </c:pt>
                <c:pt idx="1013">
                  <c:v>1.7799160000000001</c:v>
                </c:pt>
                <c:pt idx="1014">
                  <c:v>1.7835480000000001</c:v>
                </c:pt>
                <c:pt idx="1015">
                  <c:v>1.7849930000000001</c:v>
                </c:pt>
                <c:pt idx="1016">
                  <c:v>1.782327</c:v>
                </c:pt>
                <c:pt idx="1017">
                  <c:v>1.7790300000000001</c:v>
                </c:pt>
                <c:pt idx="1018">
                  <c:v>1.7791760000000001</c:v>
                </c:pt>
                <c:pt idx="1019">
                  <c:v>1.778996</c:v>
                </c:pt>
                <c:pt idx="1020">
                  <c:v>1.7776260000000002</c:v>
                </c:pt>
                <c:pt idx="1021">
                  <c:v>1.7802609999999999</c:v>
                </c:pt>
                <c:pt idx="1022">
                  <c:v>1.786724</c:v>
                </c:pt>
                <c:pt idx="1023">
                  <c:v>1.7862170000000002</c:v>
                </c:pt>
                <c:pt idx="1024">
                  <c:v>1.7804720000000001</c:v>
                </c:pt>
                <c:pt idx="1025">
                  <c:v>1.781231</c:v>
                </c:pt>
                <c:pt idx="1026">
                  <c:v>1.784424</c:v>
                </c:pt>
                <c:pt idx="1027">
                  <c:v>1.781501</c:v>
                </c:pt>
                <c:pt idx="1028">
                  <c:v>1.7825029999999999</c:v>
                </c:pt>
                <c:pt idx="1029">
                  <c:v>1.7867229999999998</c:v>
                </c:pt>
                <c:pt idx="1030">
                  <c:v>1.78403</c:v>
                </c:pt>
                <c:pt idx="1031">
                  <c:v>1.78277</c:v>
                </c:pt>
                <c:pt idx="1032">
                  <c:v>1.781954</c:v>
                </c:pt>
                <c:pt idx="1033">
                  <c:v>1.780775</c:v>
                </c:pt>
                <c:pt idx="1034">
                  <c:v>1.7820179999999999</c:v>
                </c:pt>
                <c:pt idx="1035">
                  <c:v>1.781871</c:v>
                </c:pt>
                <c:pt idx="1036">
                  <c:v>1.7809300000000001</c:v>
                </c:pt>
                <c:pt idx="1037">
                  <c:v>1.782953</c:v>
                </c:pt>
                <c:pt idx="1038">
                  <c:v>1.7853569999999999</c:v>
                </c:pt>
                <c:pt idx="1039">
                  <c:v>1.785121</c:v>
                </c:pt>
                <c:pt idx="1040">
                  <c:v>1.7861660000000001</c:v>
                </c:pt>
                <c:pt idx="1041">
                  <c:v>1.784467</c:v>
                </c:pt>
                <c:pt idx="1042">
                  <c:v>1.778254</c:v>
                </c:pt>
                <c:pt idx="1043">
                  <c:v>1.7835559999999999</c:v>
                </c:pt>
                <c:pt idx="1044">
                  <c:v>1.792486</c:v>
                </c:pt>
                <c:pt idx="1045">
                  <c:v>1.789844</c:v>
                </c:pt>
                <c:pt idx="1046">
                  <c:v>1.7846950000000001</c:v>
                </c:pt>
                <c:pt idx="1047">
                  <c:v>1.7866740000000001</c:v>
                </c:pt>
                <c:pt idx="1048">
                  <c:v>1.790511</c:v>
                </c:pt>
                <c:pt idx="1049">
                  <c:v>1.7906260000000001</c:v>
                </c:pt>
                <c:pt idx="1050">
                  <c:v>1.789906</c:v>
                </c:pt>
                <c:pt idx="1051">
                  <c:v>1.7869489999999999</c:v>
                </c:pt>
                <c:pt idx="1052">
                  <c:v>1.784762</c:v>
                </c:pt>
                <c:pt idx="1053">
                  <c:v>1.7860909999999999</c:v>
                </c:pt>
                <c:pt idx="1054">
                  <c:v>1.785838</c:v>
                </c:pt>
                <c:pt idx="1055">
                  <c:v>1.7863980000000002</c:v>
                </c:pt>
                <c:pt idx="1056">
                  <c:v>1.7868390000000001</c:v>
                </c:pt>
                <c:pt idx="1057">
                  <c:v>1.7859050000000001</c:v>
                </c:pt>
                <c:pt idx="1058">
                  <c:v>1.7856399999999999</c:v>
                </c:pt>
                <c:pt idx="1059">
                  <c:v>1.789199</c:v>
                </c:pt>
                <c:pt idx="1060">
                  <c:v>1.7936839999999998</c:v>
                </c:pt>
                <c:pt idx="1061">
                  <c:v>1.7894779999999999</c:v>
                </c:pt>
                <c:pt idx="1062">
                  <c:v>1.7884880000000001</c:v>
                </c:pt>
                <c:pt idx="1063">
                  <c:v>1.793685</c:v>
                </c:pt>
                <c:pt idx="1064">
                  <c:v>1.79315</c:v>
                </c:pt>
                <c:pt idx="1065">
                  <c:v>1.79345</c:v>
                </c:pt>
                <c:pt idx="1066">
                  <c:v>1.7929919999999999</c:v>
                </c:pt>
                <c:pt idx="1067">
                  <c:v>1.7901009999999999</c:v>
                </c:pt>
                <c:pt idx="1068">
                  <c:v>1.7902390000000001</c:v>
                </c:pt>
                <c:pt idx="1069">
                  <c:v>1.7941150000000001</c:v>
                </c:pt>
                <c:pt idx="1070">
                  <c:v>1.7959369999999999</c:v>
                </c:pt>
                <c:pt idx="1071">
                  <c:v>1.793509</c:v>
                </c:pt>
                <c:pt idx="1072">
                  <c:v>1.7961719999999999</c:v>
                </c:pt>
                <c:pt idx="1073">
                  <c:v>1.7989060000000001</c:v>
                </c:pt>
                <c:pt idx="1074">
                  <c:v>1.7965330000000002</c:v>
                </c:pt>
                <c:pt idx="1075">
                  <c:v>1.797024</c:v>
                </c:pt>
                <c:pt idx="1076">
                  <c:v>1.798386</c:v>
                </c:pt>
                <c:pt idx="1077">
                  <c:v>1.79539</c:v>
                </c:pt>
                <c:pt idx="1078">
                  <c:v>1.7931520000000001</c:v>
                </c:pt>
                <c:pt idx="1079">
                  <c:v>1.796241</c:v>
                </c:pt>
                <c:pt idx="1080">
                  <c:v>1.7937240000000001</c:v>
                </c:pt>
                <c:pt idx="1081">
                  <c:v>1.785282</c:v>
                </c:pt>
                <c:pt idx="1082">
                  <c:v>1.788254</c:v>
                </c:pt>
                <c:pt idx="1083">
                  <c:v>1.795337</c:v>
                </c:pt>
                <c:pt idx="1084">
                  <c:v>1.799437</c:v>
                </c:pt>
                <c:pt idx="1085">
                  <c:v>1.805186</c:v>
                </c:pt>
                <c:pt idx="1086">
                  <c:v>1.804362</c:v>
                </c:pt>
                <c:pt idx="1087">
                  <c:v>1.7998859999999999</c:v>
                </c:pt>
                <c:pt idx="1088">
                  <c:v>1.802084</c:v>
                </c:pt>
                <c:pt idx="1089">
                  <c:v>1.8047840000000002</c:v>
                </c:pt>
                <c:pt idx="1090">
                  <c:v>1.801749</c:v>
                </c:pt>
                <c:pt idx="1091">
                  <c:v>1.801466</c:v>
                </c:pt>
                <c:pt idx="1092">
                  <c:v>1.800756</c:v>
                </c:pt>
                <c:pt idx="1093">
                  <c:v>1.7988819999999999</c:v>
                </c:pt>
                <c:pt idx="1094">
                  <c:v>1.8019560000000001</c:v>
                </c:pt>
                <c:pt idx="1095">
                  <c:v>1.8041179999999999</c:v>
                </c:pt>
                <c:pt idx="1096">
                  <c:v>1.802009</c:v>
                </c:pt>
                <c:pt idx="1097">
                  <c:v>1.799814</c:v>
                </c:pt>
                <c:pt idx="1098">
                  <c:v>1.7967140000000001</c:v>
                </c:pt>
                <c:pt idx="1099">
                  <c:v>1.797172</c:v>
                </c:pt>
                <c:pt idx="1100">
                  <c:v>1.8026469999999999</c:v>
                </c:pt>
                <c:pt idx="1101">
                  <c:v>1.8029389999999998</c:v>
                </c:pt>
                <c:pt idx="1102">
                  <c:v>1.800346</c:v>
                </c:pt>
                <c:pt idx="1103">
                  <c:v>1.8031139999999999</c:v>
                </c:pt>
                <c:pt idx="1104">
                  <c:v>1.807356</c:v>
                </c:pt>
                <c:pt idx="1105">
                  <c:v>1.8035540000000001</c:v>
                </c:pt>
                <c:pt idx="1106">
                  <c:v>1.802136</c:v>
                </c:pt>
                <c:pt idx="1107">
                  <c:v>1.806198</c:v>
                </c:pt>
                <c:pt idx="1108">
                  <c:v>1.803488</c:v>
                </c:pt>
                <c:pt idx="1109">
                  <c:v>1.804076</c:v>
                </c:pt>
                <c:pt idx="1110">
                  <c:v>1.8060939999999999</c:v>
                </c:pt>
                <c:pt idx="1111">
                  <c:v>1.8011949999999999</c:v>
                </c:pt>
                <c:pt idx="1112">
                  <c:v>1.801601</c:v>
                </c:pt>
                <c:pt idx="1113">
                  <c:v>1.8058860000000001</c:v>
                </c:pt>
                <c:pt idx="1114">
                  <c:v>1.8017699999999999</c:v>
                </c:pt>
                <c:pt idx="1115">
                  <c:v>1.795064</c:v>
                </c:pt>
                <c:pt idx="1116">
                  <c:v>1.799445</c:v>
                </c:pt>
                <c:pt idx="1117">
                  <c:v>1.8038340000000002</c:v>
                </c:pt>
                <c:pt idx="1118">
                  <c:v>1.8004470000000001</c:v>
                </c:pt>
                <c:pt idx="1119">
                  <c:v>1.801377</c:v>
                </c:pt>
                <c:pt idx="1120">
                  <c:v>1.8045979999999999</c:v>
                </c:pt>
                <c:pt idx="1121">
                  <c:v>1.8049840000000001</c:v>
                </c:pt>
                <c:pt idx="1122">
                  <c:v>1.801339</c:v>
                </c:pt>
                <c:pt idx="1123">
                  <c:v>1.801439</c:v>
                </c:pt>
                <c:pt idx="1124">
                  <c:v>1.8059829999999999</c:v>
                </c:pt>
                <c:pt idx="1125">
                  <c:v>1.807779</c:v>
                </c:pt>
                <c:pt idx="1126">
                  <c:v>1.8092169999999999</c:v>
                </c:pt>
                <c:pt idx="1127">
                  <c:v>1.807388</c:v>
                </c:pt>
                <c:pt idx="1128">
                  <c:v>1.805785</c:v>
                </c:pt>
                <c:pt idx="1129">
                  <c:v>1.80826</c:v>
                </c:pt>
                <c:pt idx="1130">
                  <c:v>1.8058809999999998</c:v>
                </c:pt>
                <c:pt idx="1131">
                  <c:v>1.803444</c:v>
                </c:pt>
                <c:pt idx="1132">
                  <c:v>1.8046150000000001</c:v>
                </c:pt>
                <c:pt idx="1133">
                  <c:v>1.802011</c:v>
                </c:pt>
                <c:pt idx="1134">
                  <c:v>1.798152</c:v>
                </c:pt>
                <c:pt idx="1135">
                  <c:v>1.800719</c:v>
                </c:pt>
                <c:pt idx="1136">
                  <c:v>1.8042850000000001</c:v>
                </c:pt>
                <c:pt idx="1137">
                  <c:v>1.804824</c:v>
                </c:pt>
                <c:pt idx="1138">
                  <c:v>1.8050660000000001</c:v>
                </c:pt>
                <c:pt idx="1139">
                  <c:v>1.805998</c:v>
                </c:pt>
                <c:pt idx="1140">
                  <c:v>1.806629</c:v>
                </c:pt>
                <c:pt idx="1141">
                  <c:v>1.806832</c:v>
                </c:pt>
                <c:pt idx="1142">
                  <c:v>1.8087010000000001</c:v>
                </c:pt>
                <c:pt idx="1143">
                  <c:v>1.808071</c:v>
                </c:pt>
                <c:pt idx="1144">
                  <c:v>1.803334</c:v>
                </c:pt>
                <c:pt idx="1145">
                  <c:v>1.8064360000000002</c:v>
                </c:pt>
                <c:pt idx="1146">
                  <c:v>1.811504</c:v>
                </c:pt>
                <c:pt idx="1147">
                  <c:v>1.8094700000000001</c:v>
                </c:pt>
                <c:pt idx="1148">
                  <c:v>1.811145</c:v>
                </c:pt>
                <c:pt idx="1149">
                  <c:v>1.8129930000000001</c:v>
                </c:pt>
                <c:pt idx="1150">
                  <c:v>1.8095810000000001</c:v>
                </c:pt>
                <c:pt idx="1151">
                  <c:v>1.809922</c:v>
                </c:pt>
                <c:pt idx="1152">
                  <c:v>1.812611</c:v>
                </c:pt>
                <c:pt idx="1153">
                  <c:v>1.809966</c:v>
                </c:pt>
                <c:pt idx="1154">
                  <c:v>1.8081369999999999</c:v>
                </c:pt>
                <c:pt idx="1155">
                  <c:v>1.8132700000000002</c:v>
                </c:pt>
                <c:pt idx="1156">
                  <c:v>1.8137529999999999</c:v>
                </c:pt>
                <c:pt idx="1157">
                  <c:v>1.8114940000000002</c:v>
                </c:pt>
                <c:pt idx="1158">
                  <c:v>1.814716</c:v>
                </c:pt>
                <c:pt idx="1159">
                  <c:v>1.814889</c:v>
                </c:pt>
                <c:pt idx="1160">
                  <c:v>1.813758</c:v>
                </c:pt>
                <c:pt idx="1161">
                  <c:v>1.814621</c:v>
                </c:pt>
                <c:pt idx="1162">
                  <c:v>1.814983</c:v>
                </c:pt>
                <c:pt idx="1163">
                  <c:v>1.817375</c:v>
                </c:pt>
                <c:pt idx="1164">
                  <c:v>1.817261</c:v>
                </c:pt>
                <c:pt idx="1165">
                  <c:v>1.814778</c:v>
                </c:pt>
                <c:pt idx="1166">
                  <c:v>1.816829</c:v>
                </c:pt>
                <c:pt idx="1167">
                  <c:v>1.8189929999999999</c:v>
                </c:pt>
                <c:pt idx="1168">
                  <c:v>1.8154140000000001</c:v>
                </c:pt>
                <c:pt idx="1169">
                  <c:v>1.8126470000000001</c:v>
                </c:pt>
                <c:pt idx="1170">
                  <c:v>1.813518</c:v>
                </c:pt>
                <c:pt idx="1171">
                  <c:v>1.813402</c:v>
                </c:pt>
                <c:pt idx="1172">
                  <c:v>1.8163830000000001</c:v>
                </c:pt>
                <c:pt idx="1173">
                  <c:v>1.8197939999999999</c:v>
                </c:pt>
                <c:pt idx="1174">
                  <c:v>1.815393</c:v>
                </c:pt>
                <c:pt idx="1175">
                  <c:v>1.8152080000000002</c:v>
                </c:pt>
                <c:pt idx="1176">
                  <c:v>1.8172869999999999</c:v>
                </c:pt>
                <c:pt idx="1177">
                  <c:v>1.812208</c:v>
                </c:pt>
                <c:pt idx="1178">
                  <c:v>1.805237</c:v>
                </c:pt>
                <c:pt idx="1179">
                  <c:v>1.8102670000000001</c:v>
                </c:pt>
                <c:pt idx="1180">
                  <c:v>1.816627</c:v>
                </c:pt>
                <c:pt idx="1181">
                  <c:v>1.8107519999999999</c:v>
                </c:pt>
                <c:pt idx="1182">
                  <c:v>1.813887</c:v>
                </c:pt>
                <c:pt idx="1183">
                  <c:v>1.822932</c:v>
                </c:pt>
                <c:pt idx="1184">
                  <c:v>1.8197619999999999</c:v>
                </c:pt>
                <c:pt idx="1185">
                  <c:v>1.818478</c:v>
                </c:pt>
                <c:pt idx="1186">
                  <c:v>1.8211490000000001</c:v>
                </c:pt>
                <c:pt idx="1187">
                  <c:v>1.819588</c:v>
                </c:pt>
                <c:pt idx="1188">
                  <c:v>1.8157079999999999</c:v>
                </c:pt>
                <c:pt idx="1189">
                  <c:v>1.817744</c:v>
                </c:pt>
                <c:pt idx="1190">
                  <c:v>1.816362</c:v>
                </c:pt>
                <c:pt idx="1191">
                  <c:v>1.8124850000000001</c:v>
                </c:pt>
                <c:pt idx="1192">
                  <c:v>1.8193649999999999</c:v>
                </c:pt>
                <c:pt idx="1193">
                  <c:v>1.821272</c:v>
                </c:pt>
                <c:pt idx="1194">
                  <c:v>1.8164310000000001</c:v>
                </c:pt>
                <c:pt idx="1195">
                  <c:v>1.8176700000000001</c:v>
                </c:pt>
                <c:pt idx="1196">
                  <c:v>1.8206059999999999</c:v>
                </c:pt>
                <c:pt idx="1197">
                  <c:v>1.8247339999999999</c:v>
                </c:pt>
                <c:pt idx="1198">
                  <c:v>1.8261910000000001</c:v>
                </c:pt>
                <c:pt idx="1199">
                  <c:v>1.8258640000000002</c:v>
                </c:pt>
                <c:pt idx="1200">
                  <c:v>1.830802</c:v>
                </c:pt>
                <c:pt idx="1201">
                  <c:v>1.8352650000000001</c:v>
                </c:pt>
                <c:pt idx="1202">
                  <c:v>1.832109</c:v>
                </c:pt>
                <c:pt idx="1203">
                  <c:v>1.827734</c:v>
                </c:pt>
                <c:pt idx="1204">
                  <c:v>1.8294809999999999</c:v>
                </c:pt>
                <c:pt idx="1205">
                  <c:v>1.8303160000000001</c:v>
                </c:pt>
                <c:pt idx="1206">
                  <c:v>1.8276870000000001</c:v>
                </c:pt>
                <c:pt idx="1207">
                  <c:v>1.83107</c:v>
                </c:pt>
                <c:pt idx="1208">
                  <c:v>1.8341259999999999</c:v>
                </c:pt>
                <c:pt idx="1209">
                  <c:v>1.8317099999999999</c:v>
                </c:pt>
                <c:pt idx="1210">
                  <c:v>1.829304</c:v>
                </c:pt>
                <c:pt idx="1211">
                  <c:v>1.830498</c:v>
                </c:pt>
                <c:pt idx="1212">
                  <c:v>1.828759</c:v>
                </c:pt>
                <c:pt idx="1213">
                  <c:v>1.825718</c:v>
                </c:pt>
                <c:pt idx="1214">
                  <c:v>1.83091</c:v>
                </c:pt>
                <c:pt idx="1215">
                  <c:v>1.8304719999999999</c:v>
                </c:pt>
                <c:pt idx="1216">
                  <c:v>1.827191</c:v>
                </c:pt>
                <c:pt idx="1217">
                  <c:v>1.830943</c:v>
                </c:pt>
                <c:pt idx="1218">
                  <c:v>1.831175</c:v>
                </c:pt>
                <c:pt idx="1219">
                  <c:v>1.826225</c:v>
                </c:pt>
                <c:pt idx="1220">
                  <c:v>1.825234</c:v>
                </c:pt>
                <c:pt idx="1221">
                  <c:v>1.830111</c:v>
                </c:pt>
                <c:pt idx="1222">
                  <c:v>1.8314780000000002</c:v>
                </c:pt>
                <c:pt idx="1223">
                  <c:v>1.830462</c:v>
                </c:pt>
                <c:pt idx="1224">
                  <c:v>1.831172</c:v>
                </c:pt>
                <c:pt idx="1225">
                  <c:v>1.832389</c:v>
                </c:pt>
                <c:pt idx="1226">
                  <c:v>1.836406</c:v>
                </c:pt>
                <c:pt idx="1227">
                  <c:v>1.839159</c:v>
                </c:pt>
                <c:pt idx="1228">
                  <c:v>1.837833</c:v>
                </c:pt>
                <c:pt idx="1229">
                  <c:v>1.836114</c:v>
                </c:pt>
                <c:pt idx="1230">
                  <c:v>1.83812</c:v>
                </c:pt>
                <c:pt idx="1231">
                  <c:v>1.8362020000000001</c:v>
                </c:pt>
                <c:pt idx="1232">
                  <c:v>1.832079</c:v>
                </c:pt>
                <c:pt idx="1233">
                  <c:v>1.836468</c:v>
                </c:pt>
                <c:pt idx="1234">
                  <c:v>1.8390710000000001</c:v>
                </c:pt>
                <c:pt idx="1235">
                  <c:v>1.835305</c:v>
                </c:pt>
                <c:pt idx="1236">
                  <c:v>1.834106</c:v>
                </c:pt>
                <c:pt idx="1237">
                  <c:v>1.8321640000000001</c:v>
                </c:pt>
                <c:pt idx="1238">
                  <c:v>1.8268219999999999</c:v>
                </c:pt>
                <c:pt idx="1239">
                  <c:v>1.824792</c:v>
                </c:pt>
                <c:pt idx="1240">
                  <c:v>1.8218860000000001</c:v>
                </c:pt>
                <c:pt idx="1241">
                  <c:v>1.8214190000000001</c:v>
                </c:pt>
                <c:pt idx="1242">
                  <c:v>1.8221449999999999</c:v>
                </c:pt>
                <c:pt idx="1243">
                  <c:v>1.8240419999999999</c:v>
                </c:pt>
                <c:pt idx="1244">
                  <c:v>1.828503</c:v>
                </c:pt>
                <c:pt idx="1245">
                  <c:v>1.834338</c:v>
                </c:pt>
                <c:pt idx="1246">
                  <c:v>1.835143</c:v>
                </c:pt>
                <c:pt idx="1247">
                  <c:v>1.830271</c:v>
                </c:pt>
                <c:pt idx="1248">
                  <c:v>1.835081</c:v>
                </c:pt>
                <c:pt idx="1249">
                  <c:v>1.8403179999999999</c:v>
                </c:pt>
                <c:pt idx="1250">
                  <c:v>1.835091</c:v>
                </c:pt>
                <c:pt idx="1251">
                  <c:v>1.8344070000000001</c:v>
                </c:pt>
                <c:pt idx="1252">
                  <c:v>1.838109</c:v>
                </c:pt>
                <c:pt idx="1253">
                  <c:v>1.8350649999999999</c:v>
                </c:pt>
                <c:pt idx="1254">
                  <c:v>1.832889</c:v>
                </c:pt>
                <c:pt idx="1255">
                  <c:v>1.836333</c:v>
                </c:pt>
                <c:pt idx="1256">
                  <c:v>1.8330739999999999</c:v>
                </c:pt>
                <c:pt idx="1257">
                  <c:v>1.8316140000000001</c:v>
                </c:pt>
                <c:pt idx="1258">
                  <c:v>1.8359890000000001</c:v>
                </c:pt>
                <c:pt idx="1259">
                  <c:v>1.8316650000000001</c:v>
                </c:pt>
                <c:pt idx="1260">
                  <c:v>1.8282940000000001</c:v>
                </c:pt>
                <c:pt idx="1261">
                  <c:v>1.835337</c:v>
                </c:pt>
                <c:pt idx="1262">
                  <c:v>1.8365019999999999</c:v>
                </c:pt>
                <c:pt idx="1263">
                  <c:v>1.829728</c:v>
                </c:pt>
                <c:pt idx="1264">
                  <c:v>1.832079</c:v>
                </c:pt>
                <c:pt idx="1265">
                  <c:v>1.8420830000000001</c:v>
                </c:pt>
                <c:pt idx="1266">
                  <c:v>1.8408980000000001</c:v>
                </c:pt>
                <c:pt idx="1267">
                  <c:v>1.836846</c:v>
                </c:pt>
                <c:pt idx="1268">
                  <c:v>1.8408180000000001</c:v>
                </c:pt>
                <c:pt idx="1269">
                  <c:v>1.8439000000000001</c:v>
                </c:pt>
                <c:pt idx="1270">
                  <c:v>1.8468170000000002</c:v>
                </c:pt>
                <c:pt idx="1271">
                  <c:v>1.844956</c:v>
                </c:pt>
                <c:pt idx="1272">
                  <c:v>1.83653</c:v>
                </c:pt>
                <c:pt idx="1273">
                  <c:v>1.8367979999999999</c:v>
                </c:pt>
                <c:pt idx="1274">
                  <c:v>1.8437350000000001</c:v>
                </c:pt>
                <c:pt idx="1275">
                  <c:v>1.845634</c:v>
                </c:pt>
                <c:pt idx="1276">
                  <c:v>1.844422</c:v>
                </c:pt>
                <c:pt idx="1277">
                  <c:v>1.8442959999999999</c:v>
                </c:pt>
                <c:pt idx="1278">
                  <c:v>1.8415919999999999</c:v>
                </c:pt>
                <c:pt idx="1279">
                  <c:v>1.8401350000000001</c:v>
                </c:pt>
                <c:pt idx="1280">
                  <c:v>1.839262</c:v>
                </c:pt>
                <c:pt idx="1281">
                  <c:v>1.837467</c:v>
                </c:pt>
                <c:pt idx="1282">
                  <c:v>1.8414470000000001</c:v>
                </c:pt>
                <c:pt idx="1283">
                  <c:v>1.842098</c:v>
                </c:pt>
                <c:pt idx="1284">
                  <c:v>1.8379259999999999</c:v>
                </c:pt>
                <c:pt idx="1285">
                  <c:v>1.836611</c:v>
                </c:pt>
                <c:pt idx="1286">
                  <c:v>1.8382420000000002</c:v>
                </c:pt>
                <c:pt idx="1287">
                  <c:v>1.841979</c:v>
                </c:pt>
                <c:pt idx="1288">
                  <c:v>1.843844</c:v>
                </c:pt>
                <c:pt idx="1289">
                  <c:v>1.8470249999999999</c:v>
                </c:pt>
                <c:pt idx="1290">
                  <c:v>1.8465579999999999</c:v>
                </c:pt>
                <c:pt idx="1291">
                  <c:v>1.843523</c:v>
                </c:pt>
                <c:pt idx="1292">
                  <c:v>1.847251</c:v>
                </c:pt>
                <c:pt idx="1293">
                  <c:v>1.8462350000000001</c:v>
                </c:pt>
                <c:pt idx="1294">
                  <c:v>1.843</c:v>
                </c:pt>
                <c:pt idx="1295">
                  <c:v>1.848082</c:v>
                </c:pt>
                <c:pt idx="1296">
                  <c:v>1.8478019999999999</c:v>
                </c:pt>
                <c:pt idx="1297">
                  <c:v>1.835324</c:v>
                </c:pt>
                <c:pt idx="1298">
                  <c:v>1.828195</c:v>
                </c:pt>
                <c:pt idx="1299">
                  <c:v>1.835961</c:v>
                </c:pt>
                <c:pt idx="1300">
                  <c:v>1.838848</c:v>
                </c:pt>
                <c:pt idx="1301">
                  <c:v>1.8364549999999999</c:v>
                </c:pt>
                <c:pt idx="1302">
                  <c:v>1.84131</c:v>
                </c:pt>
                <c:pt idx="1303">
                  <c:v>1.8425660000000001</c:v>
                </c:pt>
                <c:pt idx="1304">
                  <c:v>1.8409499999999999</c:v>
                </c:pt>
                <c:pt idx="1305">
                  <c:v>1.84097</c:v>
                </c:pt>
                <c:pt idx="1306">
                  <c:v>1.841286</c:v>
                </c:pt>
                <c:pt idx="1307">
                  <c:v>1.845572</c:v>
                </c:pt>
                <c:pt idx="1308">
                  <c:v>1.8469069999999999</c:v>
                </c:pt>
                <c:pt idx="1309">
                  <c:v>1.8440620000000001</c:v>
                </c:pt>
                <c:pt idx="1310">
                  <c:v>1.8457219999999999</c:v>
                </c:pt>
                <c:pt idx="1311">
                  <c:v>1.8511419999999998</c:v>
                </c:pt>
                <c:pt idx="1312">
                  <c:v>1.850257</c:v>
                </c:pt>
                <c:pt idx="1313">
                  <c:v>1.8437380000000001</c:v>
                </c:pt>
                <c:pt idx="1314">
                  <c:v>1.84375</c:v>
                </c:pt>
                <c:pt idx="1315">
                  <c:v>1.8509359999999999</c:v>
                </c:pt>
                <c:pt idx="1316">
                  <c:v>1.853526</c:v>
                </c:pt>
                <c:pt idx="1317">
                  <c:v>1.8534660000000001</c:v>
                </c:pt>
                <c:pt idx="1318">
                  <c:v>1.8537360000000001</c:v>
                </c:pt>
                <c:pt idx="1319">
                  <c:v>1.8511220000000002</c:v>
                </c:pt>
                <c:pt idx="1320">
                  <c:v>1.850441</c:v>
                </c:pt>
                <c:pt idx="1321">
                  <c:v>1.854994</c:v>
                </c:pt>
                <c:pt idx="1322">
                  <c:v>1.8573539999999999</c:v>
                </c:pt>
                <c:pt idx="1323">
                  <c:v>1.8544879999999999</c:v>
                </c:pt>
                <c:pt idx="1324">
                  <c:v>1.8529710000000001</c:v>
                </c:pt>
                <c:pt idx="1325">
                  <c:v>1.85277</c:v>
                </c:pt>
                <c:pt idx="1326">
                  <c:v>1.8528</c:v>
                </c:pt>
                <c:pt idx="1327">
                  <c:v>1.851361</c:v>
                </c:pt>
                <c:pt idx="1328">
                  <c:v>1.8516029999999999</c:v>
                </c:pt>
                <c:pt idx="1329">
                  <c:v>1.8516249999999999</c:v>
                </c:pt>
                <c:pt idx="1330">
                  <c:v>1.851167</c:v>
                </c:pt>
                <c:pt idx="1331">
                  <c:v>1.854797</c:v>
                </c:pt>
                <c:pt idx="1332">
                  <c:v>1.8566820000000002</c:v>
                </c:pt>
                <c:pt idx="1333">
                  <c:v>1.858023</c:v>
                </c:pt>
                <c:pt idx="1334">
                  <c:v>1.85608</c:v>
                </c:pt>
                <c:pt idx="1335">
                  <c:v>1.8523480000000001</c:v>
                </c:pt>
                <c:pt idx="1336">
                  <c:v>1.858903</c:v>
                </c:pt>
                <c:pt idx="1337">
                  <c:v>1.8632300000000002</c:v>
                </c:pt>
                <c:pt idx="1338">
                  <c:v>1.8611200000000001</c:v>
                </c:pt>
                <c:pt idx="1339">
                  <c:v>1.861027</c:v>
                </c:pt>
                <c:pt idx="1340">
                  <c:v>1.861172</c:v>
                </c:pt>
                <c:pt idx="1341">
                  <c:v>1.8645830000000001</c:v>
                </c:pt>
                <c:pt idx="1342">
                  <c:v>1.8641100000000002</c:v>
                </c:pt>
                <c:pt idx="1343">
                  <c:v>1.8577399999999999</c:v>
                </c:pt>
                <c:pt idx="1344">
                  <c:v>1.8550089999999999</c:v>
                </c:pt>
                <c:pt idx="1345">
                  <c:v>1.858455</c:v>
                </c:pt>
                <c:pt idx="1346">
                  <c:v>1.859801</c:v>
                </c:pt>
                <c:pt idx="1347">
                  <c:v>1.848552</c:v>
                </c:pt>
                <c:pt idx="1348">
                  <c:v>1.846303</c:v>
                </c:pt>
                <c:pt idx="1349">
                  <c:v>1.858522</c:v>
                </c:pt>
                <c:pt idx="1350">
                  <c:v>1.8590370000000001</c:v>
                </c:pt>
                <c:pt idx="1351">
                  <c:v>1.8530359999999999</c:v>
                </c:pt>
                <c:pt idx="1352">
                  <c:v>1.8579409999999998</c:v>
                </c:pt>
                <c:pt idx="1353">
                  <c:v>1.8677410000000001</c:v>
                </c:pt>
                <c:pt idx="1354">
                  <c:v>1.863742</c:v>
                </c:pt>
                <c:pt idx="1355">
                  <c:v>1.860044</c:v>
                </c:pt>
                <c:pt idx="1356">
                  <c:v>1.8716660000000001</c:v>
                </c:pt>
                <c:pt idx="1357">
                  <c:v>1.873977</c:v>
                </c:pt>
                <c:pt idx="1358">
                  <c:v>1.8662260000000002</c:v>
                </c:pt>
                <c:pt idx="1359">
                  <c:v>1.8644750000000001</c:v>
                </c:pt>
                <c:pt idx="1360">
                  <c:v>1.864611</c:v>
                </c:pt>
                <c:pt idx="1361">
                  <c:v>1.8618730000000001</c:v>
                </c:pt>
                <c:pt idx="1362">
                  <c:v>1.8601239999999999</c:v>
                </c:pt>
                <c:pt idx="1363">
                  <c:v>1.858687</c:v>
                </c:pt>
                <c:pt idx="1364">
                  <c:v>1.858587</c:v>
                </c:pt>
                <c:pt idx="1365">
                  <c:v>1.856965</c:v>
                </c:pt>
                <c:pt idx="1366">
                  <c:v>1.8536109999999999</c:v>
                </c:pt>
                <c:pt idx="1367">
                  <c:v>1.8563130000000001</c:v>
                </c:pt>
                <c:pt idx="1368">
                  <c:v>1.8564099999999999</c:v>
                </c:pt>
                <c:pt idx="1369">
                  <c:v>1.851799</c:v>
                </c:pt>
                <c:pt idx="1370">
                  <c:v>1.8545180000000001</c:v>
                </c:pt>
                <c:pt idx="1371">
                  <c:v>1.8540890000000001</c:v>
                </c:pt>
                <c:pt idx="1372">
                  <c:v>1.8501889999999999</c:v>
                </c:pt>
                <c:pt idx="1373">
                  <c:v>1.854581</c:v>
                </c:pt>
                <c:pt idx="1374">
                  <c:v>1.861775</c:v>
                </c:pt>
                <c:pt idx="1375">
                  <c:v>1.8659330000000001</c:v>
                </c:pt>
                <c:pt idx="1376">
                  <c:v>1.861354</c:v>
                </c:pt>
                <c:pt idx="1377">
                  <c:v>1.8623340000000002</c:v>
                </c:pt>
                <c:pt idx="1378">
                  <c:v>1.871494</c:v>
                </c:pt>
                <c:pt idx="1379">
                  <c:v>1.8675489999999999</c:v>
                </c:pt>
                <c:pt idx="1380">
                  <c:v>1.8653149999999998</c:v>
                </c:pt>
                <c:pt idx="1381">
                  <c:v>1.8753139999999999</c:v>
                </c:pt>
                <c:pt idx="1382">
                  <c:v>1.8705310000000002</c:v>
                </c:pt>
                <c:pt idx="1383">
                  <c:v>1.8568259999999999</c:v>
                </c:pt>
                <c:pt idx="1384">
                  <c:v>1.8600829999999999</c:v>
                </c:pt>
                <c:pt idx="1385">
                  <c:v>1.859443</c:v>
                </c:pt>
                <c:pt idx="1386">
                  <c:v>1.8555899999999999</c:v>
                </c:pt>
                <c:pt idx="1387">
                  <c:v>1.8631579999999999</c:v>
                </c:pt>
                <c:pt idx="1388">
                  <c:v>1.862446</c:v>
                </c:pt>
                <c:pt idx="1389">
                  <c:v>1.8590800000000001</c:v>
                </c:pt>
                <c:pt idx="1390">
                  <c:v>1.8639250000000001</c:v>
                </c:pt>
                <c:pt idx="1391">
                  <c:v>1.869175</c:v>
                </c:pt>
                <c:pt idx="1392">
                  <c:v>1.8754189999999999</c:v>
                </c:pt>
                <c:pt idx="1393">
                  <c:v>1.8756189999999999</c:v>
                </c:pt>
                <c:pt idx="1394">
                  <c:v>1.8752520000000001</c:v>
                </c:pt>
                <c:pt idx="1395">
                  <c:v>1.8804989999999999</c:v>
                </c:pt>
                <c:pt idx="1396">
                  <c:v>1.8740049999999999</c:v>
                </c:pt>
                <c:pt idx="1397">
                  <c:v>1.871891</c:v>
                </c:pt>
                <c:pt idx="1398">
                  <c:v>1.8811469999999999</c:v>
                </c:pt>
                <c:pt idx="1399">
                  <c:v>1.878935</c:v>
                </c:pt>
                <c:pt idx="1400">
                  <c:v>1.873424</c:v>
                </c:pt>
                <c:pt idx="1401">
                  <c:v>1.871842</c:v>
                </c:pt>
                <c:pt idx="1402">
                  <c:v>1.866374</c:v>
                </c:pt>
                <c:pt idx="1403">
                  <c:v>1.862428</c:v>
                </c:pt>
                <c:pt idx="1404">
                  <c:v>1.864155</c:v>
                </c:pt>
                <c:pt idx="1405">
                  <c:v>1.8690150000000001</c:v>
                </c:pt>
                <c:pt idx="1406">
                  <c:v>1.8751500000000001</c:v>
                </c:pt>
                <c:pt idx="1407">
                  <c:v>1.878109</c:v>
                </c:pt>
                <c:pt idx="1408">
                  <c:v>1.8731520000000002</c:v>
                </c:pt>
                <c:pt idx="1409">
                  <c:v>1.869154</c:v>
                </c:pt>
                <c:pt idx="1410">
                  <c:v>1.8698360000000001</c:v>
                </c:pt>
                <c:pt idx="1411">
                  <c:v>1.8705859999999999</c:v>
                </c:pt>
                <c:pt idx="1412">
                  <c:v>1.866646</c:v>
                </c:pt>
                <c:pt idx="1413">
                  <c:v>1.861394</c:v>
                </c:pt>
                <c:pt idx="1414">
                  <c:v>1.8640430000000001</c:v>
                </c:pt>
                <c:pt idx="1415">
                  <c:v>1.8695079999999999</c:v>
                </c:pt>
                <c:pt idx="1416">
                  <c:v>1.874258</c:v>
                </c:pt>
                <c:pt idx="1417">
                  <c:v>1.8807420000000001</c:v>
                </c:pt>
                <c:pt idx="1418">
                  <c:v>1.881316</c:v>
                </c:pt>
                <c:pt idx="1419">
                  <c:v>1.8764970000000001</c:v>
                </c:pt>
                <c:pt idx="1420">
                  <c:v>1.8741889999999999</c:v>
                </c:pt>
                <c:pt idx="1421">
                  <c:v>1.875885</c:v>
                </c:pt>
                <c:pt idx="1422">
                  <c:v>1.8768750000000001</c:v>
                </c:pt>
                <c:pt idx="1423">
                  <c:v>1.8766880000000001</c:v>
                </c:pt>
                <c:pt idx="1424">
                  <c:v>1.8763429999999999</c:v>
                </c:pt>
                <c:pt idx="1425">
                  <c:v>1.872082</c:v>
                </c:pt>
                <c:pt idx="1426">
                  <c:v>1.8703970000000001</c:v>
                </c:pt>
                <c:pt idx="1427">
                  <c:v>1.875372</c:v>
                </c:pt>
                <c:pt idx="1428">
                  <c:v>1.8825460000000001</c:v>
                </c:pt>
                <c:pt idx="1429">
                  <c:v>1.8822179999999999</c:v>
                </c:pt>
                <c:pt idx="1430">
                  <c:v>1.874981</c:v>
                </c:pt>
                <c:pt idx="1431">
                  <c:v>1.8747549999999999</c:v>
                </c:pt>
                <c:pt idx="1432">
                  <c:v>1.876555</c:v>
                </c:pt>
                <c:pt idx="1433">
                  <c:v>1.8756159999999999</c:v>
                </c:pt>
                <c:pt idx="1434">
                  <c:v>1.875664</c:v>
                </c:pt>
                <c:pt idx="1435">
                  <c:v>1.8738380000000001</c:v>
                </c:pt>
                <c:pt idx="1436">
                  <c:v>1.8683779999999999</c:v>
                </c:pt>
                <c:pt idx="1437">
                  <c:v>1.8724590000000001</c:v>
                </c:pt>
                <c:pt idx="1438">
                  <c:v>1.8856139999999999</c:v>
                </c:pt>
                <c:pt idx="1439">
                  <c:v>1.884943</c:v>
                </c:pt>
                <c:pt idx="1440">
                  <c:v>1.879189</c:v>
                </c:pt>
                <c:pt idx="1441">
                  <c:v>1.883221</c:v>
                </c:pt>
                <c:pt idx="1442">
                  <c:v>1.88473</c:v>
                </c:pt>
                <c:pt idx="1443">
                  <c:v>1.883694</c:v>
                </c:pt>
                <c:pt idx="1444">
                  <c:v>1.8819110000000001</c:v>
                </c:pt>
                <c:pt idx="1445">
                  <c:v>1.8841730000000001</c:v>
                </c:pt>
                <c:pt idx="1446">
                  <c:v>1.8887990000000001</c:v>
                </c:pt>
                <c:pt idx="1447">
                  <c:v>1.8841030000000001</c:v>
                </c:pt>
                <c:pt idx="1448">
                  <c:v>1.8778329999999999</c:v>
                </c:pt>
                <c:pt idx="1449">
                  <c:v>1.879292</c:v>
                </c:pt>
                <c:pt idx="1450">
                  <c:v>1.880555</c:v>
                </c:pt>
                <c:pt idx="1451">
                  <c:v>1.8783339999999999</c:v>
                </c:pt>
                <c:pt idx="1452">
                  <c:v>1.8770929999999999</c:v>
                </c:pt>
                <c:pt idx="1453">
                  <c:v>1.8800029999999999</c:v>
                </c:pt>
                <c:pt idx="1454">
                  <c:v>1.880932</c:v>
                </c:pt>
                <c:pt idx="1455">
                  <c:v>1.8804910000000001</c:v>
                </c:pt>
                <c:pt idx="1456">
                  <c:v>1.879669</c:v>
                </c:pt>
                <c:pt idx="1457">
                  <c:v>1.8787370000000001</c:v>
                </c:pt>
                <c:pt idx="1458">
                  <c:v>1.881132</c:v>
                </c:pt>
                <c:pt idx="1459">
                  <c:v>1.88337</c:v>
                </c:pt>
                <c:pt idx="1460">
                  <c:v>1.883453</c:v>
                </c:pt>
                <c:pt idx="1461">
                  <c:v>1.882393</c:v>
                </c:pt>
                <c:pt idx="1462">
                  <c:v>1.8835790000000001</c:v>
                </c:pt>
                <c:pt idx="1463">
                  <c:v>1.8890989999999999</c:v>
                </c:pt>
                <c:pt idx="1464">
                  <c:v>1.8847320000000001</c:v>
                </c:pt>
                <c:pt idx="1465">
                  <c:v>1.8836300000000001</c:v>
                </c:pt>
                <c:pt idx="1466">
                  <c:v>1.8925999999999998</c:v>
                </c:pt>
                <c:pt idx="1467">
                  <c:v>1.8895490000000001</c:v>
                </c:pt>
                <c:pt idx="1468">
                  <c:v>1.882898</c:v>
                </c:pt>
                <c:pt idx="1469">
                  <c:v>1.8847700000000001</c:v>
                </c:pt>
                <c:pt idx="1470">
                  <c:v>1.8866719999999999</c:v>
                </c:pt>
                <c:pt idx="1471">
                  <c:v>1.8841130000000001</c:v>
                </c:pt>
                <c:pt idx="1472">
                  <c:v>1.880771</c:v>
                </c:pt>
                <c:pt idx="1473">
                  <c:v>1.881275</c:v>
                </c:pt>
                <c:pt idx="1474">
                  <c:v>1.8823539999999999</c:v>
                </c:pt>
                <c:pt idx="1475">
                  <c:v>1.885113</c:v>
                </c:pt>
                <c:pt idx="1476">
                  <c:v>1.8895300000000002</c:v>
                </c:pt>
                <c:pt idx="1477">
                  <c:v>1.891451</c:v>
                </c:pt>
                <c:pt idx="1478">
                  <c:v>1.893151</c:v>
                </c:pt>
                <c:pt idx="1479">
                  <c:v>1.8954960000000001</c:v>
                </c:pt>
                <c:pt idx="1480">
                  <c:v>1.8951769999999999</c:v>
                </c:pt>
                <c:pt idx="1481">
                  <c:v>1.8921269999999999</c:v>
                </c:pt>
                <c:pt idx="1482">
                  <c:v>1.889877</c:v>
                </c:pt>
                <c:pt idx="1483">
                  <c:v>1.8877199999999998</c:v>
                </c:pt>
                <c:pt idx="1484">
                  <c:v>1.885062</c:v>
                </c:pt>
                <c:pt idx="1485">
                  <c:v>1.8853469999999999</c:v>
                </c:pt>
                <c:pt idx="1486">
                  <c:v>1.882803</c:v>
                </c:pt>
                <c:pt idx="1487">
                  <c:v>1.882655</c:v>
                </c:pt>
                <c:pt idx="1488">
                  <c:v>1.8877159999999999</c:v>
                </c:pt>
                <c:pt idx="1489">
                  <c:v>1.8924620000000001</c:v>
                </c:pt>
                <c:pt idx="1490">
                  <c:v>1.893143</c:v>
                </c:pt>
                <c:pt idx="1491">
                  <c:v>1.891119</c:v>
                </c:pt>
                <c:pt idx="1492">
                  <c:v>1.892814</c:v>
                </c:pt>
                <c:pt idx="1493">
                  <c:v>1.8909099999999999</c:v>
                </c:pt>
                <c:pt idx="1494">
                  <c:v>1.88914</c:v>
                </c:pt>
                <c:pt idx="1495">
                  <c:v>1.894925</c:v>
                </c:pt>
                <c:pt idx="1496">
                  <c:v>1.8968690000000001</c:v>
                </c:pt>
                <c:pt idx="1497">
                  <c:v>1.89266</c:v>
                </c:pt>
                <c:pt idx="1498">
                  <c:v>1.8902909999999999</c:v>
                </c:pt>
                <c:pt idx="1499">
                  <c:v>1.8924430000000001</c:v>
                </c:pt>
                <c:pt idx="1500">
                  <c:v>1.8945430000000001</c:v>
                </c:pt>
                <c:pt idx="1501">
                  <c:v>1.8945650000000001</c:v>
                </c:pt>
                <c:pt idx="1502">
                  <c:v>1.894004</c:v>
                </c:pt>
                <c:pt idx="1503">
                  <c:v>1.8938489999999999</c:v>
                </c:pt>
                <c:pt idx="1504">
                  <c:v>1.897767</c:v>
                </c:pt>
                <c:pt idx="1505">
                  <c:v>1.900396</c:v>
                </c:pt>
                <c:pt idx="1506">
                  <c:v>1.8956029999999999</c:v>
                </c:pt>
                <c:pt idx="1507">
                  <c:v>1.889203</c:v>
                </c:pt>
                <c:pt idx="1508">
                  <c:v>1.892274</c:v>
                </c:pt>
                <c:pt idx="1509">
                  <c:v>1.8992740000000001</c:v>
                </c:pt>
                <c:pt idx="1510">
                  <c:v>1.892585</c:v>
                </c:pt>
                <c:pt idx="1511">
                  <c:v>1.8833869999999999</c:v>
                </c:pt>
                <c:pt idx="1512">
                  <c:v>1.890134</c:v>
                </c:pt>
                <c:pt idx="1513">
                  <c:v>1.8982410000000001</c:v>
                </c:pt>
                <c:pt idx="1514">
                  <c:v>1.8940519999999998</c:v>
                </c:pt>
                <c:pt idx="1515">
                  <c:v>1.890628</c:v>
                </c:pt>
                <c:pt idx="1516">
                  <c:v>1.8945259999999999</c:v>
                </c:pt>
                <c:pt idx="1517">
                  <c:v>1.893591</c:v>
                </c:pt>
                <c:pt idx="1518">
                  <c:v>1.8891789999999999</c:v>
                </c:pt>
                <c:pt idx="1519">
                  <c:v>1.890706</c:v>
                </c:pt>
                <c:pt idx="1520">
                  <c:v>1.8939889999999999</c:v>
                </c:pt>
                <c:pt idx="1521">
                  <c:v>1.898949</c:v>
                </c:pt>
                <c:pt idx="1522">
                  <c:v>1.9057200000000001</c:v>
                </c:pt>
                <c:pt idx="1523">
                  <c:v>1.9070939999999998</c:v>
                </c:pt>
                <c:pt idx="1524">
                  <c:v>1.901613</c:v>
                </c:pt>
                <c:pt idx="1525">
                  <c:v>1.9004729999999999</c:v>
                </c:pt>
                <c:pt idx="1526">
                  <c:v>1.9070780000000001</c:v>
                </c:pt>
                <c:pt idx="1527">
                  <c:v>1.9050639999999999</c:v>
                </c:pt>
                <c:pt idx="1528">
                  <c:v>1.9011640000000001</c:v>
                </c:pt>
                <c:pt idx="1529">
                  <c:v>1.9092280000000001</c:v>
                </c:pt>
                <c:pt idx="1530">
                  <c:v>1.907883</c:v>
                </c:pt>
                <c:pt idx="1531">
                  <c:v>1.8953280000000001</c:v>
                </c:pt>
                <c:pt idx="1532">
                  <c:v>1.8940489999999999</c:v>
                </c:pt>
                <c:pt idx="1533">
                  <c:v>1.899918</c:v>
                </c:pt>
                <c:pt idx="1534">
                  <c:v>1.894144</c:v>
                </c:pt>
                <c:pt idx="1535">
                  <c:v>1.8907500000000002</c:v>
                </c:pt>
                <c:pt idx="1536">
                  <c:v>1.8977680000000001</c:v>
                </c:pt>
                <c:pt idx="1537">
                  <c:v>1.8984670000000001</c:v>
                </c:pt>
                <c:pt idx="1538">
                  <c:v>1.8986529999999999</c:v>
                </c:pt>
                <c:pt idx="1539">
                  <c:v>1.901362</c:v>
                </c:pt>
                <c:pt idx="1540">
                  <c:v>1.895942</c:v>
                </c:pt>
                <c:pt idx="1541">
                  <c:v>1.896504</c:v>
                </c:pt>
                <c:pt idx="1542">
                  <c:v>1.899343</c:v>
                </c:pt>
                <c:pt idx="1543">
                  <c:v>1.8973930000000001</c:v>
                </c:pt>
                <c:pt idx="1544">
                  <c:v>1.898382</c:v>
                </c:pt>
                <c:pt idx="1545">
                  <c:v>1.8988960000000001</c:v>
                </c:pt>
                <c:pt idx="1546">
                  <c:v>1.895014</c:v>
                </c:pt>
                <c:pt idx="1547">
                  <c:v>1.8939089999999998</c:v>
                </c:pt>
                <c:pt idx="1548">
                  <c:v>1.900914</c:v>
                </c:pt>
                <c:pt idx="1549">
                  <c:v>1.905742</c:v>
                </c:pt>
                <c:pt idx="1550">
                  <c:v>1.9013279999999999</c:v>
                </c:pt>
                <c:pt idx="1551">
                  <c:v>1.8974769999999999</c:v>
                </c:pt>
                <c:pt idx="1552">
                  <c:v>1.899977</c:v>
                </c:pt>
                <c:pt idx="1553">
                  <c:v>1.903524</c:v>
                </c:pt>
                <c:pt idx="1554">
                  <c:v>1.9040970000000002</c:v>
                </c:pt>
                <c:pt idx="1555">
                  <c:v>1.9029039999999999</c:v>
                </c:pt>
                <c:pt idx="1556">
                  <c:v>1.8979550000000001</c:v>
                </c:pt>
                <c:pt idx="1557">
                  <c:v>1.896887</c:v>
                </c:pt>
                <c:pt idx="1558">
                  <c:v>1.9020809999999999</c:v>
                </c:pt>
                <c:pt idx="1559">
                  <c:v>1.899761</c:v>
                </c:pt>
                <c:pt idx="1560">
                  <c:v>1.8966499999999999</c:v>
                </c:pt>
                <c:pt idx="1561">
                  <c:v>1.8998930000000001</c:v>
                </c:pt>
                <c:pt idx="1562">
                  <c:v>1.90368</c:v>
                </c:pt>
                <c:pt idx="1563">
                  <c:v>1.909991</c:v>
                </c:pt>
                <c:pt idx="1564">
                  <c:v>1.911759</c:v>
                </c:pt>
                <c:pt idx="1565">
                  <c:v>1.9074949999999999</c:v>
                </c:pt>
                <c:pt idx="1566">
                  <c:v>1.905791</c:v>
                </c:pt>
                <c:pt idx="1567">
                  <c:v>1.9067259999999999</c:v>
                </c:pt>
                <c:pt idx="1568">
                  <c:v>1.9045380000000001</c:v>
                </c:pt>
                <c:pt idx="1569">
                  <c:v>1.904083</c:v>
                </c:pt>
                <c:pt idx="1570">
                  <c:v>1.9084669999999999</c:v>
                </c:pt>
                <c:pt idx="1571">
                  <c:v>1.9089049999999999</c:v>
                </c:pt>
                <c:pt idx="1572">
                  <c:v>1.9110480000000001</c:v>
                </c:pt>
                <c:pt idx="1573">
                  <c:v>1.917055</c:v>
                </c:pt>
                <c:pt idx="1574">
                  <c:v>1.913106</c:v>
                </c:pt>
                <c:pt idx="1575">
                  <c:v>1.9101970000000001</c:v>
                </c:pt>
                <c:pt idx="1576">
                  <c:v>1.9154309999999999</c:v>
                </c:pt>
                <c:pt idx="1577">
                  <c:v>1.9122970000000001</c:v>
                </c:pt>
                <c:pt idx="1578">
                  <c:v>1.902515</c:v>
                </c:pt>
                <c:pt idx="1579">
                  <c:v>1.900957</c:v>
                </c:pt>
                <c:pt idx="1580">
                  <c:v>1.90703</c:v>
                </c:pt>
                <c:pt idx="1581">
                  <c:v>1.9096039999999999</c:v>
                </c:pt>
                <c:pt idx="1582">
                  <c:v>1.911257</c:v>
                </c:pt>
                <c:pt idx="1583">
                  <c:v>1.913043</c:v>
                </c:pt>
                <c:pt idx="1584">
                  <c:v>1.912631</c:v>
                </c:pt>
                <c:pt idx="1585">
                  <c:v>1.915737</c:v>
                </c:pt>
                <c:pt idx="1586">
                  <c:v>1.9162159999999999</c:v>
                </c:pt>
                <c:pt idx="1587">
                  <c:v>1.9082810000000001</c:v>
                </c:pt>
                <c:pt idx="1588">
                  <c:v>1.901095</c:v>
                </c:pt>
                <c:pt idx="1589">
                  <c:v>1.903186</c:v>
                </c:pt>
                <c:pt idx="1590">
                  <c:v>1.902458</c:v>
                </c:pt>
                <c:pt idx="1591">
                  <c:v>1.8996420000000001</c:v>
                </c:pt>
                <c:pt idx="1592">
                  <c:v>1.907581</c:v>
                </c:pt>
                <c:pt idx="1593">
                  <c:v>1.9051689999999999</c:v>
                </c:pt>
                <c:pt idx="1594">
                  <c:v>1.8988559999999999</c:v>
                </c:pt>
                <c:pt idx="1595">
                  <c:v>1.909022</c:v>
                </c:pt>
                <c:pt idx="1596">
                  <c:v>1.9130039999999999</c:v>
                </c:pt>
                <c:pt idx="1597">
                  <c:v>1.9083209999999999</c:v>
                </c:pt>
                <c:pt idx="1598">
                  <c:v>1.9080270000000001</c:v>
                </c:pt>
                <c:pt idx="1599">
                  <c:v>1.9061170000000001</c:v>
                </c:pt>
                <c:pt idx="1600">
                  <c:v>1.9078819999999999</c:v>
                </c:pt>
                <c:pt idx="1601">
                  <c:v>1.9121429999999999</c:v>
                </c:pt>
                <c:pt idx="1602">
                  <c:v>1.910741</c:v>
                </c:pt>
                <c:pt idx="1603">
                  <c:v>1.9117899999999999</c:v>
                </c:pt>
                <c:pt idx="1604">
                  <c:v>1.9183430000000001</c:v>
                </c:pt>
                <c:pt idx="1605">
                  <c:v>1.9180649999999999</c:v>
                </c:pt>
                <c:pt idx="1606">
                  <c:v>1.9130769999999999</c:v>
                </c:pt>
                <c:pt idx="1607">
                  <c:v>1.915937</c:v>
                </c:pt>
                <c:pt idx="1608">
                  <c:v>1.9189419999999999</c:v>
                </c:pt>
                <c:pt idx="1609">
                  <c:v>1.9169239999999999</c:v>
                </c:pt>
                <c:pt idx="1610">
                  <c:v>1.91435</c:v>
                </c:pt>
                <c:pt idx="1611">
                  <c:v>1.914202</c:v>
                </c:pt>
                <c:pt idx="1612">
                  <c:v>1.912992</c:v>
                </c:pt>
                <c:pt idx="1613">
                  <c:v>1.9083019999999999</c:v>
                </c:pt>
                <c:pt idx="1614">
                  <c:v>1.907686</c:v>
                </c:pt>
                <c:pt idx="1615">
                  <c:v>1.9072170000000002</c:v>
                </c:pt>
                <c:pt idx="1616">
                  <c:v>1.9047070000000001</c:v>
                </c:pt>
                <c:pt idx="1617">
                  <c:v>1.910825</c:v>
                </c:pt>
                <c:pt idx="1618">
                  <c:v>1.914693</c:v>
                </c:pt>
                <c:pt idx="1619">
                  <c:v>1.9117030000000002</c:v>
                </c:pt>
                <c:pt idx="1620">
                  <c:v>1.914364</c:v>
                </c:pt>
                <c:pt idx="1621">
                  <c:v>1.921662</c:v>
                </c:pt>
                <c:pt idx="1622">
                  <c:v>1.9229880000000001</c:v>
                </c:pt>
                <c:pt idx="1623">
                  <c:v>1.9183699999999999</c:v>
                </c:pt>
                <c:pt idx="1624">
                  <c:v>1.9193099999999998</c:v>
                </c:pt>
                <c:pt idx="1625">
                  <c:v>1.9240010000000001</c:v>
                </c:pt>
                <c:pt idx="1626">
                  <c:v>1.919014</c:v>
                </c:pt>
                <c:pt idx="1627">
                  <c:v>1.9159190000000001</c:v>
                </c:pt>
                <c:pt idx="1628">
                  <c:v>1.9233609999999999</c:v>
                </c:pt>
                <c:pt idx="1629">
                  <c:v>1.9260000000000002</c:v>
                </c:pt>
                <c:pt idx="1630">
                  <c:v>1.9240170000000001</c:v>
                </c:pt>
                <c:pt idx="1631">
                  <c:v>1.9291689999999999</c:v>
                </c:pt>
                <c:pt idx="1632">
                  <c:v>1.9311289999999999</c:v>
                </c:pt>
                <c:pt idx="1633">
                  <c:v>1.92387</c:v>
                </c:pt>
                <c:pt idx="1634">
                  <c:v>1.923108</c:v>
                </c:pt>
                <c:pt idx="1635">
                  <c:v>1.9293100000000001</c:v>
                </c:pt>
                <c:pt idx="1636">
                  <c:v>1.934596</c:v>
                </c:pt>
                <c:pt idx="1637">
                  <c:v>1.9307780000000001</c:v>
                </c:pt>
                <c:pt idx="1638">
                  <c:v>1.9246110000000001</c:v>
                </c:pt>
                <c:pt idx="1639">
                  <c:v>1.9266939999999999</c:v>
                </c:pt>
                <c:pt idx="1640">
                  <c:v>1.9267129999999999</c:v>
                </c:pt>
                <c:pt idx="1641">
                  <c:v>1.9233500000000001</c:v>
                </c:pt>
                <c:pt idx="1642">
                  <c:v>1.9225940000000001</c:v>
                </c:pt>
                <c:pt idx="1643">
                  <c:v>1.921718</c:v>
                </c:pt>
                <c:pt idx="1644">
                  <c:v>1.9209529999999999</c:v>
                </c:pt>
                <c:pt idx="1645">
                  <c:v>1.921009</c:v>
                </c:pt>
                <c:pt idx="1646">
                  <c:v>1.921591</c:v>
                </c:pt>
                <c:pt idx="1647">
                  <c:v>1.9233690000000001</c:v>
                </c:pt>
                <c:pt idx="1648">
                  <c:v>1.9237280000000001</c:v>
                </c:pt>
                <c:pt idx="1649">
                  <c:v>1.9245269999999999</c:v>
                </c:pt>
                <c:pt idx="1650">
                  <c:v>1.923365</c:v>
                </c:pt>
                <c:pt idx="1651">
                  <c:v>1.9218380000000002</c:v>
                </c:pt>
                <c:pt idx="1652">
                  <c:v>1.921324</c:v>
                </c:pt>
                <c:pt idx="1653">
                  <c:v>1.919076</c:v>
                </c:pt>
                <c:pt idx="1654">
                  <c:v>1.9164889999999999</c:v>
                </c:pt>
                <c:pt idx="1655">
                  <c:v>1.9195820000000001</c:v>
                </c:pt>
                <c:pt idx="1656">
                  <c:v>1.9271050000000001</c:v>
                </c:pt>
                <c:pt idx="1657">
                  <c:v>1.929467</c:v>
                </c:pt>
                <c:pt idx="1658">
                  <c:v>1.925171</c:v>
                </c:pt>
                <c:pt idx="1659">
                  <c:v>1.9249209999999999</c:v>
                </c:pt>
                <c:pt idx="1660">
                  <c:v>1.9278029999999999</c:v>
                </c:pt>
                <c:pt idx="1661">
                  <c:v>1.926434</c:v>
                </c:pt>
                <c:pt idx="1662">
                  <c:v>1.9270770000000002</c:v>
                </c:pt>
                <c:pt idx="1663">
                  <c:v>1.927835</c:v>
                </c:pt>
                <c:pt idx="1664">
                  <c:v>1.923181</c:v>
                </c:pt>
                <c:pt idx="1665">
                  <c:v>1.923157</c:v>
                </c:pt>
                <c:pt idx="1666">
                  <c:v>1.9285639999999999</c:v>
                </c:pt>
                <c:pt idx="1667">
                  <c:v>1.9344570000000001</c:v>
                </c:pt>
                <c:pt idx="1668">
                  <c:v>1.9330419999999999</c:v>
                </c:pt>
                <c:pt idx="1669">
                  <c:v>1.927743</c:v>
                </c:pt>
                <c:pt idx="1670">
                  <c:v>1.9346860000000001</c:v>
                </c:pt>
                <c:pt idx="1671">
                  <c:v>1.942639</c:v>
                </c:pt>
                <c:pt idx="1672">
                  <c:v>1.942518</c:v>
                </c:pt>
                <c:pt idx="1673">
                  <c:v>1.9423810000000001</c:v>
                </c:pt>
                <c:pt idx="1674">
                  <c:v>1.9405250000000001</c:v>
                </c:pt>
                <c:pt idx="1675">
                  <c:v>1.932936</c:v>
                </c:pt>
                <c:pt idx="1676">
                  <c:v>1.930247</c:v>
                </c:pt>
                <c:pt idx="1677">
                  <c:v>1.931613</c:v>
                </c:pt>
                <c:pt idx="1678">
                  <c:v>1.9272070000000001</c:v>
                </c:pt>
                <c:pt idx="1679">
                  <c:v>1.9235549999999999</c:v>
                </c:pt>
                <c:pt idx="1680">
                  <c:v>1.9271050000000001</c:v>
                </c:pt>
                <c:pt idx="1681">
                  <c:v>1.9289230000000002</c:v>
                </c:pt>
                <c:pt idx="1682">
                  <c:v>1.92865</c:v>
                </c:pt>
                <c:pt idx="1683">
                  <c:v>1.9285380000000001</c:v>
                </c:pt>
                <c:pt idx="1684">
                  <c:v>1.927924</c:v>
                </c:pt>
                <c:pt idx="1685">
                  <c:v>1.927467</c:v>
                </c:pt>
                <c:pt idx="1686">
                  <c:v>1.928348</c:v>
                </c:pt>
                <c:pt idx="1687">
                  <c:v>1.9338090000000001</c:v>
                </c:pt>
                <c:pt idx="1688">
                  <c:v>1.9372859999999998</c:v>
                </c:pt>
                <c:pt idx="1689">
                  <c:v>1.935875</c:v>
                </c:pt>
                <c:pt idx="1690">
                  <c:v>1.933989</c:v>
                </c:pt>
                <c:pt idx="1691">
                  <c:v>1.9333320000000001</c:v>
                </c:pt>
                <c:pt idx="1692">
                  <c:v>1.9381460000000001</c:v>
                </c:pt>
                <c:pt idx="1693">
                  <c:v>1.939754</c:v>
                </c:pt>
                <c:pt idx="1694">
                  <c:v>1.937648</c:v>
                </c:pt>
                <c:pt idx="1695">
                  <c:v>1.938229</c:v>
                </c:pt>
                <c:pt idx="1696">
                  <c:v>1.935962</c:v>
                </c:pt>
                <c:pt idx="1697">
                  <c:v>1.9330400000000001</c:v>
                </c:pt>
                <c:pt idx="1698">
                  <c:v>1.933759</c:v>
                </c:pt>
                <c:pt idx="1699">
                  <c:v>1.9327399999999999</c:v>
                </c:pt>
                <c:pt idx="1700">
                  <c:v>1.9327909999999999</c:v>
                </c:pt>
                <c:pt idx="1701">
                  <c:v>1.9361139999999999</c:v>
                </c:pt>
                <c:pt idx="1702">
                  <c:v>1.9357359999999999</c:v>
                </c:pt>
                <c:pt idx="1703">
                  <c:v>1.9337759999999999</c:v>
                </c:pt>
                <c:pt idx="1704">
                  <c:v>1.9353910000000001</c:v>
                </c:pt>
                <c:pt idx="1705">
                  <c:v>1.936361</c:v>
                </c:pt>
                <c:pt idx="1706">
                  <c:v>1.9372120000000002</c:v>
                </c:pt>
                <c:pt idx="1707">
                  <c:v>1.939964</c:v>
                </c:pt>
                <c:pt idx="1708">
                  <c:v>1.9373559999999999</c:v>
                </c:pt>
                <c:pt idx="1709">
                  <c:v>1.931732</c:v>
                </c:pt>
                <c:pt idx="1710">
                  <c:v>1.934183</c:v>
                </c:pt>
                <c:pt idx="1711">
                  <c:v>1.9421270000000002</c:v>
                </c:pt>
                <c:pt idx="1712">
                  <c:v>1.941778</c:v>
                </c:pt>
                <c:pt idx="1713">
                  <c:v>1.937883</c:v>
                </c:pt>
                <c:pt idx="1714">
                  <c:v>1.9411529999999999</c:v>
                </c:pt>
                <c:pt idx="1715">
                  <c:v>1.9414820000000002</c:v>
                </c:pt>
                <c:pt idx="1716">
                  <c:v>1.935608</c:v>
                </c:pt>
                <c:pt idx="1717">
                  <c:v>1.9341059999999999</c:v>
                </c:pt>
                <c:pt idx="1718">
                  <c:v>1.9354209999999998</c:v>
                </c:pt>
                <c:pt idx="1719">
                  <c:v>1.938061</c:v>
                </c:pt>
                <c:pt idx="1720">
                  <c:v>1.9412099999999999</c:v>
                </c:pt>
                <c:pt idx="1721">
                  <c:v>1.9434819999999999</c:v>
                </c:pt>
                <c:pt idx="1722">
                  <c:v>1.9444919999999999</c:v>
                </c:pt>
                <c:pt idx="1723">
                  <c:v>1.9453780000000001</c:v>
                </c:pt>
                <c:pt idx="1724">
                  <c:v>1.945041</c:v>
                </c:pt>
                <c:pt idx="1725">
                  <c:v>1.9399380000000002</c:v>
                </c:pt>
                <c:pt idx="1726">
                  <c:v>1.937573</c:v>
                </c:pt>
                <c:pt idx="1727">
                  <c:v>1.9442120000000001</c:v>
                </c:pt>
                <c:pt idx="1728">
                  <c:v>1.9459200000000001</c:v>
                </c:pt>
                <c:pt idx="1729">
                  <c:v>1.942785</c:v>
                </c:pt>
                <c:pt idx="1730">
                  <c:v>1.9436330000000002</c:v>
                </c:pt>
                <c:pt idx="1731">
                  <c:v>1.940213</c:v>
                </c:pt>
                <c:pt idx="1732">
                  <c:v>1.9385620000000001</c:v>
                </c:pt>
                <c:pt idx="1733">
                  <c:v>1.9463810000000001</c:v>
                </c:pt>
                <c:pt idx="1734">
                  <c:v>1.9508399999999999</c:v>
                </c:pt>
                <c:pt idx="1735">
                  <c:v>1.946412</c:v>
                </c:pt>
                <c:pt idx="1736">
                  <c:v>1.9420220000000001</c:v>
                </c:pt>
                <c:pt idx="1737">
                  <c:v>1.9417879999999998</c:v>
                </c:pt>
                <c:pt idx="1738">
                  <c:v>1.9450889999999998</c:v>
                </c:pt>
                <c:pt idx="1739">
                  <c:v>1.947282</c:v>
                </c:pt>
                <c:pt idx="1740">
                  <c:v>1.944277</c:v>
                </c:pt>
                <c:pt idx="1741">
                  <c:v>1.9430770000000002</c:v>
                </c:pt>
                <c:pt idx="1742">
                  <c:v>1.9450270000000001</c:v>
                </c:pt>
                <c:pt idx="1743">
                  <c:v>1.948034</c:v>
                </c:pt>
                <c:pt idx="1744">
                  <c:v>1.9502090000000001</c:v>
                </c:pt>
                <c:pt idx="1745">
                  <c:v>1.9488449999999999</c:v>
                </c:pt>
                <c:pt idx="1746">
                  <c:v>1.9506999999999999</c:v>
                </c:pt>
                <c:pt idx="1747">
                  <c:v>1.952151</c:v>
                </c:pt>
                <c:pt idx="1748">
                  <c:v>1.949219</c:v>
                </c:pt>
                <c:pt idx="1749">
                  <c:v>1.948949</c:v>
                </c:pt>
                <c:pt idx="1750">
                  <c:v>1.9440849999999998</c:v>
                </c:pt>
                <c:pt idx="1751">
                  <c:v>1.9382079999999999</c:v>
                </c:pt>
                <c:pt idx="1752">
                  <c:v>1.9428830000000001</c:v>
                </c:pt>
                <c:pt idx="1753">
                  <c:v>1.9478059999999999</c:v>
                </c:pt>
                <c:pt idx="1754">
                  <c:v>1.945676</c:v>
                </c:pt>
                <c:pt idx="1755">
                  <c:v>1.948121</c:v>
                </c:pt>
                <c:pt idx="1756">
                  <c:v>1.9537979999999999</c:v>
                </c:pt>
                <c:pt idx="1757">
                  <c:v>1.953082</c:v>
                </c:pt>
                <c:pt idx="1758">
                  <c:v>1.9548079999999999</c:v>
                </c:pt>
                <c:pt idx="1759">
                  <c:v>1.9572000000000001</c:v>
                </c:pt>
                <c:pt idx="1760">
                  <c:v>1.9516420000000001</c:v>
                </c:pt>
                <c:pt idx="1761">
                  <c:v>1.951176</c:v>
                </c:pt>
                <c:pt idx="1762">
                  <c:v>1.9518550000000001</c:v>
                </c:pt>
                <c:pt idx="1763">
                  <c:v>1.9411</c:v>
                </c:pt>
                <c:pt idx="1764">
                  <c:v>1.9405060000000001</c:v>
                </c:pt>
                <c:pt idx="1765">
                  <c:v>1.952359</c:v>
                </c:pt>
                <c:pt idx="1766">
                  <c:v>1.9465110000000001</c:v>
                </c:pt>
                <c:pt idx="1767">
                  <c:v>1.942145</c:v>
                </c:pt>
                <c:pt idx="1768">
                  <c:v>1.9528729999999999</c:v>
                </c:pt>
                <c:pt idx="1769">
                  <c:v>1.947619</c:v>
                </c:pt>
                <c:pt idx="1770">
                  <c:v>1.9433929999999999</c:v>
                </c:pt>
                <c:pt idx="1771">
                  <c:v>1.955754</c:v>
                </c:pt>
                <c:pt idx="1772">
                  <c:v>1.954944</c:v>
                </c:pt>
                <c:pt idx="1773">
                  <c:v>1.9468920000000001</c:v>
                </c:pt>
                <c:pt idx="1774">
                  <c:v>1.952796</c:v>
                </c:pt>
                <c:pt idx="1775">
                  <c:v>1.962491</c:v>
                </c:pt>
                <c:pt idx="1776">
                  <c:v>1.959093</c:v>
                </c:pt>
                <c:pt idx="1777">
                  <c:v>1.9555549999999999</c:v>
                </c:pt>
                <c:pt idx="1778">
                  <c:v>1.95845</c:v>
                </c:pt>
                <c:pt idx="1779">
                  <c:v>1.955535</c:v>
                </c:pt>
                <c:pt idx="1780">
                  <c:v>1.9572020000000001</c:v>
                </c:pt>
                <c:pt idx="1781">
                  <c:v>1.959109</c:v>
                </c:pt>
                <c:pt idx="1782">
                  <c:v>1.9514320000000001</c:v>
                </c:pt>
                <c:pt idx="1783">
                  <c:v>1.9504359999999998</c:v>
                </c:pt>
                <c:pt idx="1784">
                  <c:v>1.954723</c:v>
                </c:pt>
                <c:pt idx="1785">
                  <c:v>1.9542000000000002</c:v>
                </c:pt>
                <c:pt idx="1786">
                  <c:v>1.9464950000000001</c:v>
                </c:pt>
                <c:pt idx="1787">
                  <c:v>1.944615</c:v>
                </c:pt>
                <c:pt idx="1788">
                  <c:v>1.9504030000000001</c:v>
                </c:pt>
                <c:pt idx="1789">
                  <c:v>1.9542459999999999</c:v>
                </c:pt>
                <c:pt idx="1790">
                  <c:v>1.9577360000000001</c:v>
                </c:pt>
                <c:pt idx="1791">
                  <c:v>1.9562629999999999</c:v>
                </c:pt>
                <c:pt idx="1792">
                  <c:v>1.952226</c:v>
                </c:pt>
                <c:pt idx="1793">
                  <c:v>1.9549889999999999</c:v>
                </c:pt>
                <c:pt idx="1794">
                  <c:v>1.9592559999999999</c:v>
                </c:pt>
                <c:pt idx="1795">
                  <c:v>1.960116</c:v>
                </c:pt>
                <c:pt idx="1796">
                  <c:v>1.9624250000000001</c:v>
                </c:pt>
                <c:pt idx="1797">
                  <c:v>1.9635940000000001</c:v>
                </c:pt>
                <c:pt idx="1798">
                  <c:v>1.957992</c:v>
                </c:pt>
                <c:pt idx="1799">
                  <c:v>1.9577369999999998</c:v>
                </c:pt>
                <c:pt idx="1800">
                  <c:v>1.958645</c:v>
                </c:pt>
                <c:pt idx="1801">
                  <c:v>1.9536120000000001</c:v>
                </c:pt>
                <c:pt idx="1802">
                  <c:v>1.9582929999999998</c:v>
                </c:pt>
                <c:pt idx="1803">
                  <c:v>1.96444</c:v>
                </c:pt>
                <c:pt idx="1804">
                  <c:v>1.963009</c:v>
                </c:pt>
                <c:pt idx="1805">
                  <c:v>1.961759</c:v>
                </c:pt>
                <c:pt idx="1806">
                  <c:v>1.960955</c:v>
                </c:pt>
                <c:pt idx="1807">
                  <c:v>1.958747</c:v>
                </c:pt>
                <c:pt idx="1808">
                  <c:v>1.9583729999999999</c:v>
                </c:pt>
                <c:pt idx="1809">
                  <c:v>1.9600070000000001</c:v>
                </c:pt>
                <c:pt idx="1810">
                  <c:v>1.960415</c:v>
                </c:pt>
                <c:pt idx="1811">
                  <c:v>1.961357</c:v>
                </c:pt>
                <c:pt idx="1812">
                  <c:v>1.96414</c:v>
                </c:pt>
                <c:pt idx="1813">
                  <c:v>1.9620220000000002</c:v>
                </c:pt>
                <c:pt idx="1814">
                  <c:v>1.9579530000000001</c:v>
                </c:pt>
                <c:pt idx="1815">
                  <c:v>1.9615580000000001</c:v>
                </c:pt>
                <c:pt idx="1816">
                  <c:v>1.962056</c:v>
                </c:pt>
                <c:pt idx="1817">
                  <c:v>1.9569179999999999</c:v>
                </c:pt>
                <c:pt idx="1818">
                  <c:v>1.9597059999999999</c:v>
                </c:pt>
                <c:pt idx="1819">
                  <c:v>1.969141</c:v>
                </c:pt>
                <c:pt idx="1820">
                  <c:v>1.968291</c:v>
                </c:pt>
                <c:pt idx="1821">
                  <c:v>1.963921</c:v>
                </c:pt>
                <c:pt idx="1822">
                  <c:v>1.9704709999999999</c:v>
                </c:pt>
                <c:pt idx="1823">
                  <c:v>1.9700790000000001</c:v>
                </c:pt>
                <c:pt idx="1824">
                  <c:v>1.964377</c:v>
                </c:pt>
                <c:pt idx="1825">
                  <c:v>1.967249</c:v>
                </c:pt>
                <c:pt idx="1826">
                  <c:v>1.967036</c:v>
                </c:pt>
                <c:pt idx="1827">
                  <c:v>1.965562</c:v>
                </c:pt>
                <c:pt idx="1828">
                  <c:v>1.971673</c:v>
                </c:pt>
                <c:pt idx="1829">
                  <c:v>1.973422</c:v>
                </c:pt>
                <c:pt idx="1830">
                  <c:v>1.9667050000000001</c:v>
                </c:pt>
                <c:pt idx="1831">
                  <c:v>1.9664920000000001</c:v>
                </c:pt>
                <c:pt idx="1832">
                  <c:v>1.9698830000000001</c:v>
                </c:pt>
                <c:pt idx="1833">
                  <c:v>1.9673119999999999</c:v>
                </c:pt>
                <c:pt idx="1834">
                  <c:v>1.967044</c:v>
                </c:pt>
                <c:pt idx="1835">
                  <c:v>1.969265</c:v>
                </c:pt>
                <c:pt idx="1836">
                  <c:v>1.969563</c:v>
                </c:pt>
                <c:pt idx="1837">
                  <c:v>1.969193</c:v>
                </c:pt>
                <c:pt idx="1838">
                  <c:v>1.965816</c:v>
                </c:pt>
                <c:pt idx="1839">
                  <c:v>1.9621040000000001</c:v>
                </c:pt>
                <c:pt idx="1840">
                  <c:v>1.965198</c:v>
                </c:pt>
                <c:pt idx="1841">
                  <c:v>1.965463</c:v>
                </c:pt>
                <c:pt idx="1842">
                  <c:v>1.96221</c:v>
                </c:pt>
                <c:pt idx="1843">
                  <c:v>1.9662299999999999</c:v>
                </c:pt>
                <c:pt idx="1844">
                  <c:v>1.9707270000000001</c:v>
                </c:pt>
                <c:pt idx="1845">
                  <c:v>1.9686430000000001</c:v>
                </c:pt>
                <c:pt idx="1846">
                  <c:v>1.964208</c:v>
                </c:pt>
                <c:pt idx="1847">
                  <c:v>1.9617369999999998</c:v>
                </c:pt>
                <c:pt idx="1848">
                  <c:v>1.963244</c:v>
                </c:pt>
                <c:pt idx="1849">
                  <c:v>1.9661420000000001</c:v>
                </c:pt>
                <c:pt idx="1850">
                  <c:v>1.9655390000000001</c:v>
                </c:pt>
                <c:pt idx="1851">
                  <c:v>1.961039</c:v>
                </c:pt>
                <c:pt idx="1852">
                  <c:v>1.9583629999999999</c:v>
                </c:pt>
                <c:pt idx="1853">
                  <c:v>1.9648829999999999</c:v>
                </c:pt>
                <c:pt idx="1854">
                  <c:v>1.969579</c:v>
                </c:pt>
                <c:pt idx="1855">
                  <c:v>1.965719</c:v>
                </c:pt>
                <c:pt idx="1856">
                  <c:v>1.9624269999999999</c:v>
                </c:pt>
                <c:pt idx="1857">
                  <c:v>1.963131</c:v>
                </c:pt>
                <c:pt idx="1858">
                  <c:v>1.968493</c:v>
                </c:pt>
                <c:pt idx="1859">
                  <c:v>1.9733209999999999</c:v>
                </c:pt>
                <c:pt idx="1860">
                  <c:v>1.9740440000000001</c:v>
                </c:pt>
                <c:pt idx="1861">
                  <c:v>1.976963</c:v>
                </c:pt>
                <c:pt idx="1862">
                  <c:v>1.97787</c:v>
                </c:pt>
                <c:pt idx="1863">
                  <c:v>1.9761169999999999</c:v>
                </c:pt>
                <c:pt idx="1864">
                  <c:v>1.978577</c:v>
                </c:pt>
                <c:pt idx="1865">
                  <c:v>1.9788049999999999</c:v>
                </c:pt>
                <c:pt idx="1866">
                  <c:v>1.976577</c:v>
                </c:pt>
                <c:pt idx="1867">
                  <c:v>1.9762469999999999</c:v>
                </c:pt>
                <c:pt idx="1868">
                  <c:v>1.975141</c:v>
                </c:pt>
                <c:pt idx="1869">
                  <c:v>1.9751910000000001</c:v>
                </c:pt>
                <c:pt idx="1870">
                  <c:v>1.979104</c:v>
                </c:pt>
                <c:pt idx="1871">
                  <c:v>1.9790190000000001</c:v>
                </c:pt>
                <c:pt idx="1872">
                  <c:v>1.975973</c:v>
                </c:pt>
                <c:pt idx="1873">
                  <c:v>1.974467</c:v>
                </c:pt>
                <c:pt idx="1874">
                  <c:v>1.977279</c:v>
                </c:pt>
                <c:pt idx="1875">
                  <c:v>1.9829059999999998</c:v>
                </c:pt>
                <c:pt idx="1876">
                  <c:v>1.9841690000000001</c:v>
                </c:pt>
                <c:pt idx="1877">
                  <c:v>1.9819770000000001</c:v>
                </c:pt>
                <c:pt idx="1878">
                  <c:v>1.9836529999999999</c:v>
                </c:pt>
                <c:pt idx="1879">
                  <c:v>1.9847589999999999</c:v>
                </c:pt>
                <c:pt idx="1880">
                  <c:v>1.981616</c:v>
                </c:pt>
                <c:pt idx="1881">
                  <c:v>1.981401</c:v>
                </c:pt>
                <c:pt idx="1882">
                  <c:v>1.9828809999999999</c:v>
                </c:pt>
                <c:pt idx="1883">
                  <c:v>1.9809060000000001</c:v>
                </c:pt>
                <c:pt idx="1884">
                  <c:v>1.977495</c:v>
                </c:pt>
                <c:pt idx="1885">
                  <c:v>1.975956</c:v>
                </c:pt>
                <c:pt idx="1886">
                  <c:v>1.9735309999999999</c:v>
                </c:pt>
                <c:pt idx="1887">
                  <c:v>1.96827</c:v>
                </c:pt>
                <c:pt idx="1888">
                  <c:v>1.9697610000000001</c:v>
                </c:pt>
                <c:pt idx="1889">
                  <c:v>1.9713210000000001</c:v>
                </c:pt>
                <c:pt idx="1890">
                  <c:v>1.972653</c:v>
                </c:pt>
                <c:pt idx="1891">
                  <c:v>1.9762680000000001</c:v>
                </c:pt>
                <c:pt idx="1892">
                  <c:v>1.975474</c:v>
                </c:pt>
                <c:pt idx="1893">
                  <c:v>1.977301</c:v>
                </c:pt>
                <c:pt idx="1894">
                  <c:v>1.9809350000000001</c:v>
                </c:pt>
                <c:pt idx="1895">
                  <c:v>1.9770940000000001</c:v>
                </c:pt>
                <c:pt idx="1896">
                  <c:v>1.976364</c:v>
                </c:pt>
                <c:pt idx="1897">
                  <c:v>1.9836420000000001</c:v>
                </c:pt>
                <c:pt idx="1898">
                  <c:v>1.9835639999999999</c:v>
                </c:pt>
                <c:pt idx="1899">
                  <c:v>1.975951</c:v>
                </c:pt>
                <c:pt idx="1900">
                  <c:v>1.97933</c:v>
                </c:pt>
                <c:pt idx="1901">
                  <c:v>1.9863439999999999</c:v>
                </c:pt>
                <c:pt idx="1902">
                  <c:v>1.981169</c:v>
                </c:pt>
                <c:pt idx="1903">
                  <c:v>1.977039</c:v>
                </c:pt>
                <c:pt idx="1904">
                  <c:v>1.980866</c:v>
                </c:pt>
                <c:pt idx="1905">
                  <c:v>1.9840309999999999</c:v>
                </c:pt>
                <c:pt idx="1906">
                  <c:v>1.9871650000000001</c:v>
                </c:pt>
                <c:pt idx="1907">
                  <c:v>1.99003</c:v>
                </c:pt>
                <c:pt idx="1908">
                  <c:v>1.9863170000000001</c:v>
                </c:pt>
                <c:pt idx="1909">
                  <c:v>1.98367</c:v>
                </c:pt>
                <c:pt idx="1910">
                  <c:v>1.9857629999999999</c:v>
                </c:pt>
                <c:pt idx="1911">
                  <c:v>1.9822039999999999</c:v>
                </c:pt>
                <c:pt idx="1912">
                  <c:v>1.9821800000000001</c:v>
                </c:pt>
                <c:pt idx="1913">
                  <c:v>1.982923</c:v>
                </c:pt>
                <c:pt idx="1914">
                  <c:v>1.9827669999999999</c:v>
                </c:pt>
                <c:pt idx="1915">
                  <c:v>1.988256</c:v>
                </c:pt>
                <c:pt idx="1916">
                  <c:v>1.9904380000000002</c:v>
                </c:pt>
                <c:pt idx="1917">
                  <c:v>1.9894590000000001</c:v>
                </c:pt>
                <c:pt idx="1918">
                  <c:v>1.9896050000000001</c:v>
                </c:pt>
                <c:pt idx="1919">
                  <c:v>1.9938709999999999</c:v>
                </c:pt>
                <c:pt idx="1920">
                  <c:v>1.995913</c:v>
                </c:pt>
                <c:pt idx="1921">
                  <c:v>1.990748</c:v>
                </c:pt>
                <c:pt idx="1922">
                  <c:v>1.9893879999999999</c:v>
                </c:pt>
                <c:pt idx="1923">
                  <c:v>1.991913</c:v>
                </c:pt>
                <c:pt idx="1924">
                  <c:v>1.9950429999999999</c:v>
                </c:pt>
                <c:pt idx="1925">
                  <c:v>1.997994</c:v>
                </c:pt>
                <c:pt idx="1926">
                  <c:v>1.9957739999999999</c:v>
                </c:pt>
                <c:pt idx="1927">
                  <c:v>1.9875560000000001</c:v>
                </c:pt>
                <c:pt idx="1928">
                  <c:v>1.982073</c:v>
                </c:pt>
                <c:pt idx="1929">
                  <c:v>1.986432</c:v>
                </c:pt>
                <c:pt idx="1930">
                  <c:v>1.989034</c:v>
                </c:pt>
                <c:pt idx="1931">
                  <c:v>1.9868619999999999</c:v>
                </c:pt>
                <c:pt idx="1932">
                  <c:v>1.986842</c:v>
                </c:pt>
                <c:pt idx="1933">
                  <c:v>1.9842109999999999</c:v>
                </c:pt>
                <c:pt idx="1934">
                  <c:v>1.981703</c:v>
                </c:pt>
                <c:pt idx="1935">
                  <c:v>1.9799959999999999</c:v>
                </c:pt>
                <c:pt idx="1936">
                  <c:v>1.9799370000000001</c:v>
                </c:pt>
                <c:pt idx="1937">
                  <c:v>1.9832999999999998</c:v>
                </c:pt>
                <c:pt idx="1938">
                  <c:v>1.9864929999999998</c:v>
                </c:pt>
                <c:pt idx="1939">
                  <c:v>1.982731</c:v>
                </c:pt>
                <c:pt idx="1940">
                  <c:v>1.9826980000000001</c:v>
                </c:pt>
                <c:pt idx="1941">
                  <c:v>1.9919039999999999</c:v>
                </c:pt>
                <c:pt idx="1942">
                  <c:v>1.9918909999999999</c:v>
                </c:pt>
                <c:pt idx="1943">
                  <c:v>1.991072</c:v>
                </c:pt>
                <c:pt idx="1944">
                  <c:v>1.996839</c:v>
                </c:pt>
                <c:pt idx="1945">
                  <c:v>1.992032</c:v>
                </c:pt>
                <c:pt idx="1946">
                  <c:v>1.9886919999999999</c:v>
                </c:pt>
                <c:pt idx="1947">
                  <c:v>1.995458</c:v>
                </c:pt>
                <c:pt idx="1948">
                  <c:v>1.9951219999999998</c:v>
                </c:pt>
                <c:pt idx="1949">
                  <c:v>1.989841</c:v>
                </c:pt>
                <c:pt idx="1950">
                  <c:v>1.985568</c:v>
                </c:pt>
                <c:pt idx="1951">
                  <c:v>1.987352</c:v>
                </c:pt>
                <c:pt idx="1952">
                  <c:v>1.98664</c:v>
                </c:pt>
                <c:pt idx="1953">
                  <c:v>1.981465</c:v>
                </c:pt>
                <c:pt idx="1954">
                  <c:v>1.9818289999999998</c:v>
                </c:pt>
                <c:pt idx="1955">
                  <c:v>1.9874510000000001</c:v>
                </c:pt>
                <c:pt idx="1956">
                  <c:v>1.9920979999999999</c:v>
                </c:pt>
                <c:pt idx="1957">
                  <c:v>1.9884740000000001</c:v>
                </c:pt>
                <c:pt idx="1958">
                  <c:v>1.985536</c:v>
                </c:pt>
                <c:pt idx="1959">
                  <c:v>1.9881630000000001</c:v>
                </c:pt>
                <c:pt idx="1960">
                  <c:v>1.9903659999999999</c:v>
                </c:pt>
                <c:pt idx="1961">
                  <c:v>1.993657</c:v>
                </c:pt>
                <c:pt idx="1962">
                  <c:v>1.994998</c:v>
                </c:pt>
                <c:pt idx="1963">
                  <c:v>1.995293</c:v>
                </c:pt>
                <c:pt idx="1964">
                  <c:v>1.9968970000000001</c:v>
                </c:pt>
                <c:pt idx="1965">
                  <c:v>1.9980310000000001</c:v>
                </c:pt>
                <c:pt idx="1966">
                  <c:v>1.996507</c:v>
                </c:pt>
                <c:pt idx="1967">
                  <c:v>1.995522</c:v>
                </c:pt>
                <c:pt idx="1968">
                  <c:v>1.9988950000000001</c:v>
                </c:pt>
                <c:pt idx="1969">
                  <c:v>1.9980009999999999</c:v>
                </c:pt>
                <c:pt idx="1970">
                  <c:v>1.993099</c:v>
                </c:pt>
                <c:pt idx="1971">
                  <c:v>1.997155</c:v>
                </c:pt>
                <c:pt idx="1972">
                  <c:v>2.0046569999999999</c:v>
                </c:pt>
                <c:pt idx="1973">
                  <c:v>2.0012490000000001</c:v>
                </c:pt>
                <c:pt idx="1974">
                  <c:v>1.996766</c:v>
                </c:pt>
                <c:pt idx="1975">
                  <c:v>2.0008699999999999</c:v>
                </c:pt>
                <c:pt idx="1976">
                  <c:v>2.0048560000000002</c:v>
                </c:pt>
                <c:pt idx="1977">
                  <c:v>2.0009269999999999</c:v>
                </c:pt>
                <c:pt idx="1978">
                  <c:v>1.9945580000000001</c:v>
                </c:pt>
                <c:pt idx="1979">
                  <c:v>1.9955210000000001</c:v>
                </c:pt>
                <c:pt idx="1980">
                  <c:v>1.999879</c:v>
                </c:pt>
                <c:pt idx="1981">
                  <c:v>1.997852</c:v>
                </c:pt>
                <c:pt idx="1982">
                  <c:v>1.9976240000000001</c:v>
                </c:pt>
                <c:pt idx="1983">
                  <c:v>2.0022739999999999</c:v>
                </c:pt>
                <c:pt idx="1984">
                  <c:v>2.0040930000000001</c:v>
                </c:pt>
                <c:pt idx="1985">
                  <c:v>2.0067170000000001</c:v>
                </c:pt>
                <c:pt idx="1986">
                  <c:v>2.0083039999999999</c:v>
                </c:pt>
                <c:pt idx="1987">
                  <c:v>2.0052849999999998</c:v>
                </c:pt>
                <c:pt idx="1988">
                  <c:v>2.007933</c:v>
                </c:pt>
                <c:pt idx="1989">
                  <c:v>2.0104199999999999</c:v>
                </c:pt>
                <c:pt idx="1990">
                  <c:v>2.008032</c:v>
                </c:pt>
                <c:pt idx="1991">
                  <c:v>2.0078320000000001</c:v>
                </c:pt>
                <c:pt idx="1992">
                  <c:v>2.0081470000000001</c:v>
                </c:pt>
                <c:pt idx="1993">
                  <c:v>2.0021149999999999</c:v>
                </c:pt>
                <c:pt idx="1994">
                  <c:v>1.996958</c:v>
                </c:pt>
                <c:pt idx="1995">
                  <c:v>1.9968759999999999</c:v>
                </c:pt>
                <c:pt idx="1996">
                  <c:v>1.9998629999999999</c:v>
                </c:pt>
                <c:pt idx="1997">
                  <c:v>2.0040430000000002</c:v>
                </c:pt>
                <c:pt idx="1998">
                  <c:v>1.999282</c:v>
                </c:pt>
                <c:pt idx="1999">
                  <c:v>1.9941580000000001</c:v>
                </c:pt>
                <c:pt idx="2000">
                  <c:v>2.0019420000000001</c:v>
                </c:pt>
                <c:pt idx="2001">
                  <c:v>2.0059819999999999</c:v>
                </c:pt>
                <c:pt idx="2002">
                  <c:v>2.001506</c:v>
                </c:pt>
                <c:pt idx="2003">
                  <c:v>1.9990540000000001</c:v>
                </c:pt>
                <c:pt idx="2004">
                  <c:v>2.0008239999999997</c:v>
                </c:pt>
                <c:pt idx="2005">
                  <c:v>2.0035240000000001</c:v>
                </c:pt>
                <c:pt idx="2006">
                  <c:v>2.0073660000000002</c:v>
                </c:pt>
                <c:pt idx="2007">
                  <c:v>2.0082199999999997</c:v>
                </c:pt>
                <c:pt idx="2008">
                  <c:v>2.0019049999999998</c:v>
                </c:pt>
                <c:pt idx="2009">
                  <c:v>2.0028829999999997</c:v>
                </c:pt>
                <c:pt idx="2010">
                  <c:v>2.0130970000000001</c:v>
                </c:pt>
                <c:pt idx="2011">
                  <c:v>2.0155669999999999</c:v>
                </c:pt>
                <c:pt idx="2012">
                  <c:v>2.0124279999999999</c:v>
                </c:pt>
                <c:pt idx="2013">
                  <c:v>2.0097879999999999</c:v>
                </c:pt>
                <c:pt idx="2014">
                  <c:v>2.0066679999999999</c:v>
                </c:pt>
                <c:pt idx="2015">
                  <c:v>2.0029940000000002</c:v>
                </c:pt>
                <c:pt idx="2016">
                  <c:v>2.001538</c:v>
                </c:pt>
                <c:pt idx="2017">
                  <c:v>2.0056590000000001</c:v>
                </c:pt>
                <c:pt idx="2018">
                  <c:v>2.0080800000000001</c:v>
                </c:pt>
                <c:pt idx="2019">
                  <c:v>2.0065360000000001</c:v>
                </c:pt>
                <c:pt idx="2020">
                  <c:v>2.012067</c:v>
                </c:pt>
                <c:pt idx="2021">
                  <c:v>2.0157929999999999</c:v>
                </c:pt>
                <c:pt idx="2022">
                  <c:v>2.0114289999999997</c:v>
                </c:pt>
                <c:pt idx="2023">
                  <c:v>2.0093290000000001</c:v>
                </c:pt>
                <c:pt idx="2024">
                  <c:v>2.0099080000000002</c:v>
                </c:pt>
                <c:pt idx="2025">
                  <c:v>2.011193</c:v>
                </c:pt>
                <c:pt idx="2026">
                  <c:v>2.0141400000000003</c:v>
                </c:pt>
                <c:pt idx="2027">
                  <c:v>2.0133010000000002</c:v>
                </c:pt>
                <c:pt idx="2028">
                  <c:v>2.0134259999999999</c:v>
                </c:pt>
                <c:pt idx="2029">
                  <c:v>2.0177399999999999</c:v>
                </c:pt>
                <c:pt idx="2030">
                  <c:v>2.0149939999999997</c:v>
                </c:pt>
                <c:pt idx="2031">
                  <c:v>2.0085440000000001</c:v>
                </c:pt>
                <c:pt idx="2032">
                  <c:v>2.0096059999999998</c:v>
                </c:pt>
                <c:pt idx="2033">
                  <c:v>2.0071300000000001</c:v>
                </c:pt>
                <c:pt idx="2034">
                  <c:v>2.0053549999999998</c:v>
                </c:pt>
                <c:pt idx="2035">
                  <c:v>2.010656</c:v>
                </c:pt>
                <c:pt idx="2036">
                  <c:v>2.0120969999999998</c:v>
                </c:pt>
                <c:pt idx="2037">
                  <c:v>2.0084360000000001</c:v>
                </c:pt>
                <c:pt idx="2038">
                  <c:v>2.008302</c:v>
                </c:pt>
                <c:pt idx="2039">
                  <c:v>2.0090279999999998</c:v>
                </c:pt>
                <c:pt idx="2040">
                  <c:v>2.0094909999999997</c:v>
                </c:pt>
                <c:pt idx="2041">
                  <c:v>2.0197820000000002</c:v>
                </c:pt>
                <c:pt idx="2042">
                  <c:v>2.0182929999999999</c:v>
                </c:pt>
                <c:pt idx="2043">
                  <c:v>2.0104880000000001</c:v>
                </c:pt>
                <c:pt idx="2044">
                  <c:v>2.0225869999999997</c:v>
                </c:pt>
                <c:pt idx="2045">
                  <c:v>2.0232739999999998</c:v>
                </c:pt>
                <c:pt idx="2046">
                  <c:v>2.0145840000000002</c:v>
                </c:pt>
                <c:pt idx="2047">
                  <c:v>2.019183</c:v>
                </c:pt>
                <c:pt idx="2048">
                  <c:v>2.0198900000000002</c:v>
                </c:pt>
                <c:pt idx="2049">
                  <c:v>2.0126360000000001</c:v>
                </c:pt>
                <c:pt idx="2050">
                  <c:v>2.0140380000000002</c:v>
                </c:pt>
                <c:pt idx="2051">
                  <c:v>2.01546</c:v>
                </c:pt>
                <c:pt idx="2052">
                  <c:v>2.0095960000000002</c:v>
                </c:pt>
                <c:pt idx="2053">
                  <c:v>2.0116199999999997</c:v>
                </c:pt>
                <c:pt idx="2054">
                  <c:v>2.0150319999999997</c:v>
                </c:pt>
                <c:pt idx="2055">
                  <c:v>2.0065879999999998</c:v>
                </c:pt>
                <c:pt idx="2056">
                  <c:v>2.008003</c:v>
                </c:pt>
                <c:pt idx="2057">
                  <c:v>2.0193129999999999</c:v>
                </c:pt>
                <c:pt idx="2058">
                  <c:v>2.0197380000000003</c:v>
                </c:pt>
                <c:pt idx="2059">
                  <c:v>2.0120870000000002</c:v>
                </c:pt>
                <c:pt idx="2060">
                  <c:v>2.0109430000000001</c:v>
                </c:pt>
                <c:pt idx="2061">
                  <c:v>2.0161709999999999</c:v>
                </c:pt>
                <c:pt idx="2062">
                  <c:v>2.017207</c:v>
                </c:pt>
                <c:pt idx="2063">
                  <c:v>2.0175529999999999</c:v>
                </c:pt>
                <c:pt idx="2064">
                  <c:v>2.0214350000000003</c:v>
                </c:pt>
                <c:pt idx="2065">
                  <c:v>2.0231079999999997</c:v>
                </c:pt>
                <c:pt idx="2066">
                  <c:v>2.022491</c:v>
                </c:pt>
                <c:pt idx="2067">
                  <c:v>2.0247120000000001</c:v>
                </c:pt>
                <c:pt idx="2068">
                  <c:v>2.0265610000000001</c:v>
                </c:pt>
                <c:pt idx="2069">
                  <c:v>2.0253060000000001</c:v>
                </c:pt>
                <c:pt idx="2070">
                  <c:v>2.0234199999999998</c:v>
                </c:pt>
                <c:pt idx="2071">
                  <c:v>2.0201750000000001</c:v>
                </c:pt>
                <c:pt idx="2072">
                  <c:v>2.0210710000000001</c:v>
                </c:pt>
                <c:pt idx="2073">
                  <c:v>2.0275249999999998</c:v>
                </c:pt>
                <c:pt idx="2074">
                  <c:v>2.0275379999999998</c:v>
                </c:pt>
                <c:pt idx="2075">
                  <c:v>2.02189</c:v>
                </c:pt>
                <c:pt idx="2076">
                  <c:v>2.0186989999999998</c:v>
                </c:pt>
                <c:pt idx="2077">
                  <c:v>2.017185</c:v>
                </c:pt>
                <c:pt idx="2078">
                  <c:v>2.0181529999999999</c:v>
                </c:pt>
                <c:pt idx="2079">
                  <c:v>2.016807</c:v>
                </c:pt>
                <c:pt idx="2080">
                  <c:v>2.0158339999999999</c:v>
                </c:pt>
                <c:pt idx="2081">
                  <c:v>2.0185219999999999</c:v>
                </c:pt>
                <c:pt idx="2082">
                  <c:v>2.0194520000000002</c:v>
                </c:pt>
                <c:pt idx="2083">
                  <c:v>2.0209609999999998</c:v>
                </c:pt>
                <c:pt idx="2084">
                  <c:v>2.0212620000000001</c:v>
                </c:pt>
                <c:pt idx="2085">
                  <c:v>2.0180829999999998</c:v>
                </c:pt>
                <c:pt idx="2086">
                  <c:v>2.0182380000000002</c:v>
                </c:pt>
                <c:pt idx="2087">
                  <c:v>2.0223500000000003</c:v>
                </c:pt>
                <c:pt idx="2088">
                  <c:v>2.026008</c:v>
                </c:pt>
                <c:pt idx="2089">
                  <c:v>2.0284079999999998</c:v>
                </c:pt>
                <c:pt idx="2090">
                  <c:v>2.0292079999999997</c:v>
                </c:pt>
                <c:pt idx="2091">
                  <c:v>2.0246529999999998</c:v>
                </c:pt>
                <c:pt idx="2092">
                  <c:v>2.023469</c:v>
                </c:pt>
                <c:pt idx="2093">
                  <c:v>2.030341</c:v>
                </c:pt>
                <c:pt idx="2094">
                  <c:v>2.034767</c:v>
                </c:pt>
                <c:pt idx="2095">
                  <c:v>2.031053</c:v>
                </c:pt>
                <c:pt idx="2096">
                  <c:v>2.0286470000000003</c:v>
                </c:pt>
                <c:pt idx="2097">
                  <c:v>2.0327060000000001</c:v>
                </c:pt>
                <c:pt idx="2098">
                  <c:v>2.0295079999999999</c:v>
                </c:pt>
                <c:pt idx="2099">
                  <c:v>2.0242370000000003</c:v>
                </c:pt>
                <c:pt idx="2100">
                  <c:v>2.0321800000000003</c:v>
                </c:pt>
                <c:pt idx="2101">
                  <c:v>2.0368370000000002</c:v>
                </c:pt>
                <c:pt idx="2102">
                  <c:v>2.0317810000000001</c:v>
                </c:pt>
                <c:pt idx="2103">
                  <c:v>2.0286629999999999</c:v>
                </c:pt>
                <c:pt idx="2104">
                  <c:v>2.026583</c:v>
                </c:pt>
                <c:pt idx="2105">
                  <c:v>2.0263949999999999</c:v>
                </c:pt>
                <c:pt idx="2106">
                  <c:v>2.028934</c:v>
                </c:pt>
                <c:pt idx="2107">
                  <c:v>2.0309900000000001</c:v>
                </c:pt>
                <c:pt idx="2108">
                  <c:v>2.0295719999999999</c:v>
                </c:pt>
                <c:pt idx="2109">
                  <c:v>2.0264319999999998</c:v>
                </c:pt>
                <c:pt idx="2110">
                  <c:v>2.0280370000000003</c:v>
                </c:pt>
                <c:pt idx="2111">
                  <c:v>2.0297080000000003</c:v>
                </c:pt>
                <c:pt idx="2112">
                  <c:v>2.0299230000000001</c:v>
                </c:pt>
                <c:pt idx="2113">
                  <c:v>2.0295899999999998</c:v>
                </c:pt>
                <c:pt idx="2114">
                  <c:v>2.0289570000000001</c:v>
                </c:pt>
                <c:pt idx="2115">
                  <c:v>2.025846</c:v>
                </c:pt>
                <c:pt idx="2116">
                  <c:v>2.02311</c:v>
                </c:pt>
                <c:pt idx="2117">
                  <c:v>2.0273460000000001</c:v>
                </c:pt>
                <c:pt idx="2118">
                  <c:v>2.0299069999999997</c:v>
                </c:pt>
                <c:pt idx="2119">
                  <c:v>2.0268820000000001</c:v>
                </c:pt>
                <c:pt idx="2120">
                  <c:v>2.0276360000000002</c:v>
                </c:pt>
                <c:pt idx="2121">
                  <c:v>2.0269699999999999</c:v>
                </c:pt>
                <c:pt idx="2122">
                  <c:v>2.0257829999999997</c:v>
                </c:pt>
                <c:pt idx="2123">
                  <c:v>2.0266159999999998</c:v>
                </c:pt>
                <c:pt idx="2124">
                  <c:v>2.0293450000000002</c:v>
                </c:pt>
                <c:pt idx="2125">
                  <c:v>2.031355</c:v>
                </c:pt>
                <c:pt idx="2126">
                  <c:v>2.02963</c:v>
                </c:pt>
                <c:pt idx="2127">
                  <c:v>2.030999</c:v>
                </c:pt>
                <c:pt idx="2128">
                  <c:v>2.0318170000000002</c:v>
                </c:pt>
                <c:pt idx="2129">
                  <c:v>2.0311079999999997</c:v>
                </c:pt>
                <c:pt idx="2130">
                  <c:v>2.0366900000000001</c:v>
                </c:pt>
                <c:pt idx="2131">
                  <c:v>2.0392669999999997</c:v>
                </c:pt>
                <c:pt idx="2132">
                  <c:v>2.0357690000000002</c:v>
                </c:pt>
                <c:pt idx="2133">
                  <c:v>2.0347330000000001</c:v>
                </c:pt>
                <c:pt idx="2134">
                  <c:v>2.0344579999999999</c:v>
                </c:pt>
                <c:pt idx="2135">
                  <c:v>2.0312130000000002</c:v>
                </c:pt>
                <c:pt idx="2136">
                  <c:v>2.0312330000000003</c:v>
                </c:pt>
                <c:pt idx="2137">
                  <c:v>2.0324619999999998</c:v>
                </c:pt>
                <c:pt idx="2138">
                  <c:v>2.0326379999999999</c:v>
                </c:pt>
                <c:pt idx="2139">
                  <c:v>2.034996</c:v>
                </c:pt>
                <c:pt idx="2140">
                  <c:v>2.0326820000000003</c:v>
                </c:pt>
                <c:pt idx="2141">
                  <c:v>2.0281510000000003</c:v>
                </c:pt>
                <c:pt idx="2142">
                  <c:v>2.0304599999999997</c:v>
                </c:pt>
                <c:pt idx="2143">
                  <c:v>2.0349240000000002</c:v>
                </c:pt>
                <c:pt idx="2144">
                  <c:v>2.0355179999999997</c:v>
                </c:pt>
                <c:pt idx="2145">
                  <c:v>2.0357149999999997</c:v>
                </c:pt>
                <c:pt idx="2146">
                  <c:v>2.041172</c:v>
                </c:pt>
                <c:pt idx="2147">
                  <c:v>2.0412249999999998</c:v>
                </c:pt>
                <c:pt idx="2148">
                  <c:v>2.039847</c:v>
                </c:pt>
                <c:pt idx="2149">
                  <c:v>2.0443129999999998</c:v>
                </c:pt>
                <c:pt idx="2150">
                  <c:v>2.0429810000000002</c:v>
                </c:pt>
                <c:pt idx="2151">
                  <c:v>2.0412780000000001</c:v>
                </c:pt>
                <c:pt idx="2152">
                  <c:v>2.0477949999999998</c:v>
                </c:pt>
                <c:pt idx="2153">
                  <c:v>2.0488900000000001</c:v>
                </c:pt>
                <c:pt idx="2154">
                  <c:v>2.0472380000000001</c:v>
                </c:pt>
                <c:pt idx="2155">
                  <c:v>2.051148</c:v>
                </c:pt>
                <c:pt idx="2156">
                  <c:v>2.0497800000000002</c:v>
                </c:pt>
                <c:pt idx="2157">
                  <c:v>2.0407649999999999</c:v>
                </c:pt>
                <c:pt idx="2158">
                  <c:v>2.0407839999999999</c:v>
                </c:pt>
                <c:pt idx="2159">
                  <c:v>2.0434859999999997</c:v>
                </c:pt>
                <c:pt idx="2160">
                  <c:v>2.0350000000000001</c:v>
                </c:pt>
                <c:pt idx="2161">
                  <c:v>2.0321699999999998</c:v>
                </c:pt>
                <c:pt idx="2162">
                  <c:v>2.0381359999999997</c:v>
                </c:pt>
                <c:pt idx="2163">
                  <c:v>2.0368209999999998</c:v>
                </c:pt>
                <c:pt idx="2164">
                  <c:v>2.033582</c:v>
                </c:pt>
                <c:pt idx="2165">
                  <c:v>2.0364469999999999</c:v>
                </c:pt>
                <c:pt idx="2166">
                  <c:v>2.0376970000000001</c:v>
                </c:pt>
                <c:pt idx="2167">
                  <c:v>2.0376620000000001</c:v>
                </c:pt>
                <c:pt idx="2168">
                  <c:v>2.0413899999999998</c:v>
                </c:pt>
                <c:pt idx="2169">
                  <c:v>2.0413049999999999</c:v>
                </c:pt>
                <c:pt idx="2170">
                  <c:v>2.0431530000000002</c:v>
                </c:pt>
                <c:pt idx="2171">
                  <c:v>2.0502769999999999</c:v>
                </c:pt>
                <c:pt idx="2172">
                  <c:v>2.0484830000000001</c:v>
                </c:pt>
                <c:pt idx="2173">
                  <c:v>2.0463659999999999</c:v>
                </c:pt>
                <c:pt idx="2174">
                  <c:v>2.0522780000000003</c:v>
                </c:pt>
                <c:pt idx="2175">
                  <c:v>2.0498979999999998</c:v>
                </c:pt>
                <c:pt idx="2176">
                  <c:v>2.0444439999999999</c:v>
                </c:pt>
                <c:pt idx="2177">
                  <c:v>2.0470160000000002</c:v>
                </c:pt>
                <c:pt idx="2178">
                  <c:v>2.045185</c:v>
                </c:pt>
                <c:pt idx="2179">
                  <c:v>2.0403320000000003</c:v>
                </c:pt>
                <c:pt idx="2180">
                  <c:v>2.0447139999999999</c:v>
                </c:pt>
                <c:pt idx="2181">
                  <c:v>2.0477119999999998</c:v>
                </c:pt>
                <c:pt idx="2182">
                  <c:v>2.0411130000000002</c:v>
                </c:pt>
                <c:pt idx="2183">
                  <c:v>2.0381279999999999</c:v>
                </c:pt>
                <c:pt idx="2184">
                  <c:v>2.03775</c:v>
                </c:pt>
                <c:pt idx="2185">
                  <c:v>2.0391500000000002</c:v>
                </c:pt>
                <c:pt idx="2186">
                  <c:v>2.041839</c:v>
                </c:pt>
                <c:pt idx="2187">
                  <c:v>2.0394550000000002</c:v>
                </c:pt>
                <c:pt idx="2188">
                  <c:v>2.040775</c:v>
                </c:pt>
                <c:pt idx="2189">
                  <c:v>2.0419549999999997</c:v>
                </c:pt>
                <c:pt idx="2190">
                  <c:v>2.0386579999999999</c:v>
                </c:pt>
                <c:pt idx="2191">
                  <c:v>2.0397889999999999</c:v>
                </c:pt>
                <c:pt idx="2192">
                  <c:v>2.0429200000000001</c:v>
                </c:pt>
                <c:pt idx="2193">
                  <c:v>2.0447509999999998</c:v>
                </c:pt>
                <c:pt idx="2194">
                  <c:v>2.0470899999999999</c:v>
                </c:pt>
                <c:pt idx="2195">
                  <c:v>2.0510000000000002</c:v>
                </c:pt>
                <c:pt idx="2196">
                  <c:v>2.05464</c:v>
                </c:pt>
                <c:pt idx="2197">
                  <c:v>2.0518330000000002</c:v>
                </c:pt>
                <c:pt idx="2198">
                  <c:v>2.0515819999999998</c:v>
                </c:pt>
                <c:pt idx="2199">
                  <c:v>2.0552919999999997</c:v>
                </c:pt>
                <c:pt idx="2200">
                  <c:v>2.0531649999999999</c:v>
                </c:pt>
                <c:pt idx="2201">
                  <c:v>2.050433</c:v>
                </c:pt>
                <c:pt idx="2202">
                  <c:v>2.0518350000000001</c:v>
                </c:pt>
                <c:pt idx="2203">
                  <c:v>2.0499529999999999</c:v>
                </c:pt>
                <c:pt idx="2204">
                  <c:v>2.0468250000000001</c:v>
                </c:pt>
                <c:pt idx="2205">
                  <c:v>2.0488980000000003</c:v>
                </c:pt>
                <c:pt idx="2206">
                  <c:v>2.0516259999999997</c:v>
                </c:pt>
                <c:pt idx="2207">
                  <c:v>2.048546</c:v>
                </c:pt>
                <c:pt idx="2208">
                  <c:v>2.045804</c:v>
                </c:pt>
                <c:pt idx="2209">
                  <c:v>2.0493389999999998</c:v>
                </c:pt>
                <c:pt idx="2210">
                  <c:v>2.0494349999999999</c:v>
                </c:pt>
                <c:pt idx="2211">
                  <c:v>2.0480659999999999</c:v>
                </c:pt>
                <c:pt idx="2212">
                  <c:v>2.0493779999999999</c:v>
                </c:pt>
                <c:pt idx="2213">
                  <c:v>2.04881</c:v>
                </c:pt>
                <c:pt idx="2214">
                  <c:v>2.049512</c:v>
                </c:pt>
                <c:pt idx="2215">
                  <c:v>2.0516709999999998</c:v>
                </c:pt>
                <c:pt idx="2216">
                  <c:v>2.0487739999999999</c:v>
                </c:pt>
                <c:pt idx="2217">
                  <c:v>2.0477829999999999</c:v>
                </c:pt>
                <c:pt idx="2218">
                  <c:v>2.0549780000000002</c:v>
                </c:pt>
                <c:pt idx="2219">
                  <c:v>2.0556730000000001</c:v>
                </c:pt>
                <c:pt idx="2220">
                  <c:v>2.0493509999999997</c:v>
                </c:pt>
                <c:pt idx="2221">
                  <c:v>2.0494289999999999</c:v>
                </c:pt>
                <c:pt idx="2222">
                  <c:v>2.0564999999999998</c:v>
                </c:pt>
                <c:pt idx="2223">
                  <c:v>2.0558829999999997</c:v>
                </c:pt>
                <c:pt idx="2224">
                  <c:v>2.0544820000000001</c:v>
                </c:pt>
                <c:pt idx="2225">
                  <c:v>2.0585779999999998</c:v>
                </c:pt>
                <c:pt idx="2226">
                  <c:v>2.05566</c:v>
                </c:pt>
                <c:pt idx="2227">
                  <c:v>2.0527740000000003</c:v>
                </c:pt>
                <c:pt idx="2228">
                  <c:v>2.0536820000000002</c:v>
                </c:pt>
                <c:pt idx="2229">
                  <c:v>2.054163</c:v>
                </c:pt>
                <c:pt idx="2230">
                  <c:v>2.0552250000000001</c:v>
                </c:pt>
                <c:pt idx="2231">
                  <c:v>2.0563830000000003</c:v>
                </c:pt>
                <c:pt idx="2232">
                  <c:v>2.0592680000000003</c:v>
                </c:pt>
                <c:pt idx="2233">
                  <c:v>2.0612740000000001</c:v>
                </c:pt>
                <c:pt idx="2234">
                  <c:v>2.0613440000000001</c:v>
                </c:pt>
                <c:pt idx="2235">
                  <c:v>2.0627589999999998</c:v>
                </c:pt>
                <c:pt idx="2236">
                  <c:v>2.062335</c:v>
                </c:pt>
                <c:pt idx="2237">
                  <c:v>2.0608240000000002</c:v>
                </c:pt>
                <c:pt idx="2238">
                  <c:v>2.0638990000000002</c:v>
                </c:pt>
                <c:pt idx="2239">
                  <c:v>2.067005</c:v>
                </c:pt>
                <c:pt idx="2240">
                  <c:v>2.0637569999999998</c:v>
                </c:pt>
                <c:pt idx="2241">
                  <c:v>2.0579489999999998</c:v>
                </c:pt>
                <c:pt idx="2242">
                  <c:v>2.0567349999999998</c:v>
                </c:pt>
                <c:pt idx="2243">
                  <c:v>2.056956</c:v>
                </c:pt>
                <c:pt idx="2244">
                  <c:v>2.0522520000000002</c:v>
                </c:pt>
                <c:pt idx="2245">
                  <c:v>2.0486269999999998</c:v>
                </c:pt>
                <c:pt idx="2246">
                  <c:v>2.0524560000000003</c:v>
                </c:pt>
                <c:pt idx="2247">
                  <c:v>2.050208</c:v>
                </c:pt>
                <c:pt idx="2248">
                  <c:v>2.044292</c:v>
                </c:pt>
                <c:pt idx="2249">
                  <c:v>2.0510890000000002</c:v>
                </c:pt>
                <c:pt idx="2250">
                  <c:v>2.0542990000000003</c:v>
                </c:pt>
                <c:pt idx="2251">
                  <c:v>2.0513680000000001</c:v>
                </c:pt>
                <c:pt idx="2252">
                  <c:v>2.0564369999999998</c:v>
                </c:pt>
                <c:pt idx="2253">
                  <c:v>2.0590960000000003</c:v>
                </c:pt>
                <c:pt idx="2254">
                  <c:v>2.0580989999999999</c:v>
                </c:pt>
                <c:pt idx="2255">
                  <c:v>2.0627420000000001</c:v>
                </c:pt>
                <c:pt idx="2256">
                  <c:v>2.065801</c:v>
                </c:pt>
                <c:pt idx="2257">
                  <c:v>2.0611630000000001</c:v>
                </c:pt>
                <c:pt idx="2258">
                  <c:v>2.0652809999999997</c:v>
                </c:pt>
                <c:pt idx="2259">
                  <c:v>2.0717889999999999</c:v>
                </c:pt>
                <c:pt idx="2260">
                  <c:v>2.0660280000000002</c:v>
                </c:pt>
                <c:pt idx="2261">
                  <c:v>2.0598289999999997</c:v>
                </c:pt>
                <c:pt idx="2262">
                  <c:v>2.0618629999999998</c:v>
                </c:pt>
                <c:pt idx="2263">
                  <c:v>2.0623870000000002</c:v>
                </c:pt>
                <c:pt idx="2264">
                  <c:v>2.0613580000000002</c:v>
                </c:pt>
                <c:pt idx="2265">
                  <c:v>2.0638990000000002</c:v>
                </c:pt>
                <c:pt idx="2266">
                  <c:v>2.0635909999999997</c:v>
                </c:pt>
                <c:pt idx="2267">
                  <c:v>2.0638240000000003</c:v>
                </c:pt>
                <c:pt idx="2268">
                  <c:v>2.0679829999999999</c:v>
                </c:pt>
                <c:pt idx="2269">
                  <c:v>2.0669370000000002</c:v>
                </c:pt>
                <c:pt idx="2270">
                  <c:v>2.0632630000000001</c:v>
                </c:pt>
                <c:pt idx="2271">
                  <c:v>2.0654319999999999</c:v>
                </c:pt>
                <c:pt idx="2272">
                  <c:v>2.069652</c:v>
                </c:pt>
                <c:pt idx="2273">
                  <c:v>2.0711529999999998</c:v>
                </c:pt>
                <c:pt idx="2274">
                  <c:v>2.0699040000000002</c:v>
                </c:pt>
                <c:pt idx="2275">
                  <c:v>2.0672759999999997</c:v>
                </c:pt>
                <c:pt idx="2276">
                  <c:v>2.068241</c:v>
                </c:pt>
                <c:pt idx="2277">
                  <c:v>2.06881</c:v>
                </c:pt>
                <c:pt idx="2278">
                  <c:v>2.067005</c:v>
                </c:pt>
                <c:pt idx="2279">
                  <c:v>2.0704020000000001</c:v>
                </c:pt>
                <c:pt idx="2280">
                  <c:v>2.0741130000000001</c:v>
                </c:pt>
                <c:pt idx="2281">
                  <c:v>2.0721730000000003</c:v>
                </c:pt>
                <c:pt idx="2282">
                  <c:v>2.0714990000000002</c:v>
                </c:pt>
                <c:pt idx="2283">
                  <c:v>2.0726329999999997</c:v>
                </c:pt>
                <c:pt idx="2284">
                  <c:v>2.072867</c:v>
                </c:pt>
                <c:pt idx="2285">
                  <c:v>2.071917</c:v>
                </c:pt>
                <c:pt idx="2286">
                  <c:v>2.0692029999999999</c:v>
                </c:pt>
                <c:pt idx="2287">
                  <c:v>2.0707690000000003</c:v>
                </c:pt>
                <c:pt idx="2288">
                  <c:v>2.0746950000000002</c:v>
                </c:pt>
                <c:pt idx="2289">
                  <c:v>2.0707659999999999</c:v>
                </c:pt>
                <c:pt idx="2290">
                  <c:v>2.0667420000000001</c:v>
                </c:pt>
                <c:pt idx="2291">
                  <c:v>2.0676389999999998</c:v>
                </c:pt>
                <c:pt idx="2292">
                  <c:v>2.067218</c:v>
                </c:pt>
                <c:pt idx="2293">
                  <c:v>2.0668319999999998</c:v>
                </c:pt>
                <c:pt idx="2294">
                  <c:v>2.0686929999999997</c:v>
                </c:pt>
                <c:pt idx="2295">
                  <c:v>2.0708250000000001</c:v>
                </c:pt>
                <c:pt idx="2296">
                  <c:v>2.0709650000000002</c:v>
                </c:pt>
                <c:pt idx="2297">
                  <c:v>2.072816</c:v>
                </c:pt>
                <c:pt idx="2298">
                  <c:v>2.075507</c:v>
                </c:pt>
                <c:pt idx="2299">
                  <c:v>2.0724109999999998</c:v>
                </c:pt>
                <c:pt idx="2300">
                  <c:v>2.0705400000000003</c:v>
                </c:pt>
                <c:pt idx="2301">
                  <c:v>2.0717949999999998</c:v>
                </c:pt>
                <c:pt idx="2302">
                  <c:v>2.0716939999999999</c:v>
                </c:pt>
                <c:pt idx="2303">
                  <c:v>2.0707969999999998</c:v>
                </c:pt>
                <c:pt idx="2304">
                  <c:v>2.0700799999999999</c:v>
                </c:pt>
                <c:pt idx="2305">
                  <c:v>2.0740540000000003</c:v>
                </c:pt>
                <c:pt idx="2306">
                  <c:v>2.0759810000000001</c:v>
                </c:pt>
                <c:pt idx="2307">
                  <c:v>2.0712919999999997</c:v>
                </c:pt>
                <c:pt idx="2308">
                  <c:v>2.0704479999999998</c:v>
                </c:pt>
                <c:pt idx="2309">
                  <c:v>2.072848</c:v>
                </c:pt>
                <c:pt idx="2310">
                  <c:v>2.0714230000000002</c:v>
                </c:pt>
                <c:pt idx="2311">
                  <c:v>2.0731310000000001</c:v>
                </c:pt>
                <c:pt idx="2312">
                  <c:v>2.079323</c:v>
                </c:pt>
                <c:pt idx="2313">
                  <c:v>2.079323</c:v>
                </c:pt>
                <c:pt idx="2314">
                  <c:v>2.0744980000000002</c:v>
                </c:pt>
                <c:pt idx="2315">
                  <c:v>2.0723510000000003</c:v>
                </c:pt>
                <c:pt idx="2316">
                  <c:v>2.073089</c:v>
                </c:pt>
                <c:pt idx="2317">
                  <c:v>2.0758559999999999</c:v>
                </c:pt>
                <c:pt idx="2318">
                  <c:v>2.0777669999999997</c:v>
                </c:pt>
                <c:pt idx="2319">
                  <c:v>2.075453</c:v>
                </c:pt>
                <c:pt idx="2320">
                  <c:v>2.0722560000000003</c:v>
                </c:pt>
                <c:pt idx="2321">
                  <c:v>2.0732870000000001</c:v>
                </c:pt>
                <c:pt idx="2322">
                  <c:v>2.075097</c:v>
                </c:pt>
                <c:pt idx="2323">
                  <c:v>2.0739999999999998</c:v>
                </c:pt>
                <c:pt idx="2324">
                  <c:v>2.0782410000000002</c:v>
                </c:pt>
                <c:pt idx="2325">
                  <c:v>2.0818979999999998</c:v>
                </c:pt>
                <c:pt idx="2326">
                  <c:v>2.0783300000000002</c:v>
                </c:pt>
                <c:pt idx="2327">
                  <c:v>2.0827559999999998</c:v>
                </c:pt>
                <c:pt idx="2328">
                  <c:v>2.0873879999999998</c:v>
                </c:pt>
                <c:pt idx="2329">
                  <c:v>2.0824780000000001</c:v>
                </c:pt>
                <c:pt idx="2330">
                  <c:v>2.08318</c:v>
                </c:pt>
                <c:pt idx="2331">
                  <c:v>2.087434</c:v>
                </c:pt>
                <c:pt idx="2332">
                  <c:v>2.084978</c:v>
                </c:pt>
                <c:pt idx="2333">
                  <c:v>2.0827429999999998</c:v>
                </c:pt>
                <c:pt idx="2334">
                  <c:v>2.0858410000000003</c:v>
                </c:pt>
                <c:pt idx="2335">
                  <c:v>2.0860729999999998</c:v>
                </c:pt>
                <c:pt idx="2336">
                  <c:v>2.0818789999999998</c:v>
                </c:pt>
                <c:pt idx="2337">
                  <c:v>2.0781179999999999</c:v>
                </c:pt>
                <c:pt idx="2338">
                  <c:v>2.0820720000000001</c:v>
                </c:pt>
                <c:pt idx="2339">
                  <c:v>2.0868880000000001</c:v>
                </c:pt>
                <c:pt idx="2340">
                  <c:v>2.0845130000000003</c:v>
                </c:pt>
                <c:pt idx="2341">
                  <c:v>2.087968</c:v>
                </c:pt>
                <c:pt idx="2342">
                  <c:v>2.0909450000000001</c:v>
                </c:pt>
                <c:pt idx="2343">
                  <c:v>2.086411</c:v>
                </c:pt>
                <c:pt idx="2344">
                  <c:v>2.0864720000000001</c:v>
                </c:pt>
                <c:pt idx="2345">
                  <c:v>2.0870569999999997</c:v>
                </c:pt>
                <c:pt idx="2346">
                  <c:v>2.087199</c:v>
                </c:pt>
                <c:pt idx="2347">
                  <c:v>2.089181</c:v>
                </c:pt>
                <c:pt idx="2348">
                  <c:v>2.0919030000000003</c:v>
                </c:pt>
                <c:pt idx="2349">
                  <c:v>2.0896889999999999</c:v>
                </c:pt>
                <c:pt idx="2350">
                  <c:v>2.0842109999999998</c:v>
                </c:pt>
                <c:pt idx="2351">
                  <c:v>2.0810599999999999</c:v>
                </c:pt>
                <c:pt idx="2352">
                  <c:v>2.0815010000000003</c:v>
                </c:pt>
                <c:pt idx="2353">
                  <c:v>2.086084</c:v>
                </c:pt>
                <c:pt idx="2354">
                  <c:v>2.0901959999999997</c:v>
                </c:pt>
                <c:pt idx="2355">
                  <c:v>2.0881730000000003</c:v>
                </c:pt>
                <c:pt idx="2356">
                  <c:v>2.0858879999999997</c:v>
                </c:pt>
                <c:pt idx="2357">
                  <c:v>2.088279</c:v>
                </c:pt>
                <c:pt idx="2358">
                  <c:v>2.0885590000000001</c:v>
                </c:pt>
                <c:pt idx="2359">
                  <c:v>2.0885340000000001</c:v>
                </c:pt>
                <c:pt idx="2360">
                  <c:v>2.0914419999999998</c:v>
                </c:pt>
                <c:pt idx="2361">
                  <c:v>2.0891010000000003</c:v>
                </c:pt>
                <c:pt idx="2362">
                  <c:v>2.0835939999999997</c:v>
                </c:pt>
                <c:pt idx="2363">
                  <c:v>2.0828949999999997</c:v>
                </c:pt>
                <c:pt idx="2364">
                  <c:v>2.0872269999999999</c:v>
                </c:pt>
                <c:pt idx="2365">
                  <c:v>2.0910760000000002</c:v>
                </c:pt>
                <c:pt idx="2366">
                  <c:v>2.0902120000000002</c:v>
                </c:pt>
                <c:pt idx="2367">
                  <c:v>2.084355</c:v>
                </c:pt>
                <c:pt idx="2368">
                  <c:v>2.083777</c:v>
                </c:pt>
                <c:pt idx="2369">
                  <c:v>2.0897610000000002</c:v>
                </c:pt>
                <c:pt idx="2370">
                  <c:v>2.0883380000000002</c:v>
                </c:pt>
                <c:pt idx="2371">
                  <c:v>2.0829249999999999</c:v>
                </c:pt>
                <c:pt idx="2372">
                  <c:v>2.084098</c:v>
                </c:pt>
                <c:pt idx="2373">
                  <c:v>2.0867329999999997</c:v>
                </c:pt>
                <c:pt idx="2374">
                  <c:v>2.0863019999999999</c:v>
                </c:pt>
                <c:pt idx="2375">
                  <c:v>2.0890399999999998</c:v>
                </c:pt>
                <c:pt idx="2376">
                  <c:v>2.0940319999999999</c:v>
                </c:pt>
                <c:pt idx="2377">
                  <c:v>2.0896870000000001</c:v>
                </c:pt>
                <c:pt idx="2378">
                  <c:v>2.0834729999999997</c:v>
                </c:pt>
                <c:pt idx="2379">
                  <c:v>2.0841240000000001</c:v>
                </c:pt>
                <c:pt idx="2380">
                  <c:v>2.0857289999999997</c:v>
                </c:pt>
                <c:pt idx="2381">
                  <c:v>2.0877049999999997</c:v>
                </c:pt>
                <c:pt idx="2382">
                  <c:v>2.0897760000000001</c:v>
                </c:pt>
                <c:pt idx="2383">
                  <c:v>2.0895739999999998</c:v>
                </c:pt>
                <c:pt idx="2384">
                  <c:v>2.0913849999999998</c:v>
                </c:pt>
                <c:pt idx="2385">
                  <c:v>2.0971640000000003</c:v>
                </c:pt>
                <c:pt idx="2386">
                  <c:v>2.098125</c:v>
                </c:pt>
                <c:pt idx="2387">
                  <c:v>2.091955</c:v>
                </c:pt>
                <c:pt idx="2388">
                  <c:v>2.0913969999999997</c:v>
                </c:pt>
                <c:pt idx="2389">
                  <c:v>2.0962800000000001</c:v>
                </c:pt>
                <c:pt idx="2390">
                  <c:v>2.0968640000000001</c:v>
                </c:pt>
                <c:pt idx="2391">
                  <c:v>2.0953809999999997</c:v>
                </c:pt>
                <c:pt idx="2392">
                  <c:v>2.096568</c:v>
                </c:pt>
                <c:pt idx="2393">
                  <c:v>2.0948640000000003</c:v>
                </c:pt>
                <c:pt idx="2394">
                  <c:v>2.0920610000000002</c:v>
                </c:pt>
                <c:pt idx="2395">
                  <c:v>2.0963789999999998</c:v>
                </c:pt>
                <c:pt idx="2396">
                  <c:v>2.0987710000000002</c:v>
                </c:pt>
                <c:pt idx="2397">
                  <c:v>2.0954649999999999</c:v>
                </c:pt>
                <c:pt idx="2398">
                  <c:v>2.0967009999999999</c:v>
                </c:pt>
                <c:pt idx="2399">
                  <c:v>2.1006119999999999</c:v>
                </c:pt>
                <c:pt idx="2400">
                  <c:v>2.1023269999999998</c:v>
                </c:pt>
                <c:pt idx="2401">
                  <c:v>2.1013859999999998</c:v>
                </c:pt>
                <c:pt idx="2402">
                  <c:v>2.1022090000000002</c:v>
                </c:pt>
                <c:pt idx="2403">
                  <c:v>2.1031620000000002</c:v>
                </c:pt>
                <c:pt idx="2404">
                  <c:v>2.0991109999999997</c:v>
                </c:pt>
                <c:pt idx="2405">
                  <c:v>2.0991970000000002</c:v>
                </c:pt>
                <c:pt idx="2406">
                  <c:v>2.1041810000000001</c:v>
                </c:pt>
                <c:pt idx="2407">
                  <c:v>2.099707</c:v>
                </c:pt>
                <c:pt idx="2408">
                  <c:v>2.0935090000000001</c:v>
                </c:pt>
                <c:pt idx="2409">
                  <c:v>2.0969439999999997</c:v>
                </c:pt>
                <c:pt idx="2410">
                  <c:v>2.0998589999999999</c:v>
                </c:pt>
                <c:pt idx="2411">
                  <c:v>2.0939220000000001</c:v>
                </c:pt>
                <c:pt idx="2412">
                  <c:v>2.0934759999999999</c:v>
                </c:pt>
                <c:pt idx="2413">
                  <c:v>2.1011290000000002</c:v>
                </c:pt>
                <c:pt idx="2414">
                  <c:v>2.1021529999999999</c:v>
                </c:pt>
                <c:pt idx="2415">
                  <c:v>2.0966480000000001</c:v>
                </c:pt>
                <c:pt idx="2416">
                  <c:v>2.0940529999999997</c:v>
                </c:pt>
                <c:pt idx="2417">
                  <c:v>2.0985670000000001</c:v>
                </c:pt>
                <c:pt idx="2418">
                  <c:v>2.1025260000000001</c:v>
                </c:pt>
                <c:pt idx="2419">
                  <c:v>2.0974240000000002</c:v>
                </c:pt>
                <c:pt idx="2420">
                  <c:v>2.093289</c:v>
                </c:pt>
                <c:pt idx="2421">
                  <c:v>2.0981529999999999</c:v>
                </c:pt>
                <c:pt idx="2422">
                  <c:v>2.1001570000000003</c:v>
                </c:pt>
                <c:pt idx="2423">
                  <c:v>2.0949460000000002</c:v>
                </c:pt>
                <c:pt idx="2424">
                  <c:v>2.0987420000000001</c:v>
                </c:pt>
                <c:pt idx="2425">
                  <c:v>2.1036549999999998</c:v>
                </c:pt>
                <c:pt idx="2426">
                  <c:v>2.096679</c:v>
                </c:pt>
                <c:pt idx="2427">
                  <c:v>2.0931150000000001</c:v>
                </c:pt>
                <c:pt idx="2428">
                  <c:v>2.0971539999999997</c:v>
                </c:pt>
                <c:pt idx="2429">
                  <c:v>2.0996809999999999</c:v>
                </c:pt>
                <c:pt idx="2430">
                  <c:v>2.098738</c:v>
                </c:pt>
                <c:pt idx="2431">
                  <c:v>2.0969709999999999</c:v>
                </c:pt>
                <c:pt idx="2432">
                  <c:v>2.09843</c:v>
                </c:pt>
                <c:pt idx="2433">
                  <c:v>2.0978669999999999</c:v>
                </c:pt>
                <c:pt idx="2434">
                  <c:v>2.0979570000000001</c:v>
                </c:pt>
                <c:pt idx="2435">
                  <c:v>2.1020380000000003</c:v>
                </c:pt>
                <c:pt idx="2436">
                  <c:v>2.1007160000000002</c:v>
                </c:pt>
                <c:pt idx="2437">
                  <c:v>2.095615</c:v>
                </c:pt>
                <c:pt idx="2438">
                  <c:v>2.0998730000000001</c:v>
                </c:pt>
                <c:pt idx="2439">
                  <c:v>2.1075299999999997</c:v>
                </c:pt>
                <c:pt idx="2440">
                  <c:v>2.1070279999999997</c:v>
                </c:pt>
                <c:pt idx="2441">
                  <c:v>2.1077360000000001</c:v>
                </c:pt>
                <c:pt idx="2442">
                  <c:v>2.112851</c:v>
                </c:pt>
                <c:pt idx="2443">
                  <c:v>2.1110090000000001</c:v>
                </c:pt>
                <c:pt idx="2444">
                  <c:v>2.1101429999999999</c:v>
                </c:pt>
                <c:pt idx="2445">
                  <c:v>2.113226</c:v>
                </c:pt>
                <c:pt idx="2446">
                  <c:v>2.1098879999999998</c:v>
                </c:pt>
                <c:pt idx="2447">
                  <c:v>2.1082479999999997</c:v>
                </c:pt>
                <c:pt idx="2448">
                  <c:v>2.1130899999999997</c:v>
                </c:pt>
                <c:pt idx="2449">
                  <c:v>2.1143289999999997</c:v>
                </c:pt>
                <c:pt idx="2450">
                  <c:v>2.1125569999999998</c:v>
                </c:pt>
                <c:pt idx="2451">
                  <c:v>2.1119029999999999</c:v>
                </c:pt>
                <c:pt idx="2452">
                  <c:v>2.1106889999999998</c:v>
                </c:pt>
                <c:pt idx="2453">
                  <c:v>2.1094559999999998</c:v>
                </c:pt>
                <c:pt idx="2454">
                  <c:v>2.1110690000000001</c:v>
                </c:pt>
                <c:pt idx="2455">
                  <c:v>2.1121660000000002</c:v>
                </c:pt>
                <c:pt idx="2456">
                  <c:v>2.111694</c:v>
                </c:pt>
                <c:pt idx="2457">
                  <c:v>2.1102460000000001</c:v>
                </c:pt>
                <c:pt idx="2458">
                  <c:v>2.108155</c:v>
                </c:pt>
                <c:pt idx="2459">
                  <c:v>2.1074700000000002</c:v>
                </c:pt>
                <c:pt idx="2460">
                  <c:v>2.1083989999999999</c:v>
                </c:pt>
                <c:pt idx="2461">
                  <c:v>2.111386</c:v>
                </c:pt>
                <c:pt idx="2462">
                  <c:v>2.112441</c:v>
                </c:pt>
                <c:pt idx="2463">
                  <c:v>2.1103529999999999</c:v>
                </c:pt>
                <c:pt idx="2464">
                  <c:v>2.109629</c:v>
                </c:pt>
                <c:pt idx="2465">
                  <c:v>2.11083</c:v>
                </c:pt>
                <c:pt idx="2466">
                  <c:v>2.1141420000000002</c:v>
                </c:pt>
                <c:pt idx="2467">
                  <c:v>2.1149459999999998</c:v>
                </c:pt>
                <c:pt idx="2468">
                  <c:v>2.1155980000000003</c:v>
                </c:pt>
                <c:pt idx="2469">
                  <c:v>2.1168110000000002</c:v>
                </c:pt>
                <c:pt idx="2470">
                  <c:v>2.1139159999999997</c:v>
                </c:pt>
                <c:pt idx="2471">
                  <c:v>2.1121340000000002</c:v>
                </c:pt>
                <c:pt idx="2472">
                  <c:v>2.1111329999999997</c:v>
                </c:pt>
                <c:pt idx="2473">
                  <c:v>2.110627</c:v>
                </c:pt>
                <c:pt idx="2474">
                  <c:v>2.1106389999999999</c:v>
                </c:pt>
                <c:pt idx="2475">
                  <c:v>2.107164</c:v>
                </c:pt>
                <c:pt idx="2476">
                  <c:v>2.1063019999999999</c:v>
                </c:pt>
                <c:pt idx="2477">
                  <c:v>2.1091819999999997</c:v>
                </c:pt>
                <c:pt idx="2478">
                  <c:v>2.1095699999999997</c:v>
                </c:pt>
                <c:pt idx="2479">
                  <c:v>2.1082070000000002</c:v>
                </c:pt>
                <c:pt idx="2480">
                  <c:v>2.1108560000000001</c:v>
                </c:pt>
                <c:pt idx="2481">
                  <c:v>2.1140810000000001</c:v>
                </c:pt>
                <c:pt idx="2482">
                  <c:v>2.1134740000000001</c:v>
                </c:pt>
                <c:pt idx="2483">
                  <c:v>2.1148730000000002</c:v>
                </c:pt>
                <c:pt idx="2484">
                  <c:v>2.1143049999999999</c:v>
                </c:pt>
                <c:pt idx="2485">
                  <c:v>2.1142289999999999</c:v>
                </c:pt>
                <c:pt idx="2486">
                  <c:v>2.1143179999999999</c:v>
                </c:pt>
                <c:pt idx="2487">
                  <c:v>2.1095769999999998</c:v>
                </c:pt>
                <c:pt idx="2488">
                  <c:v>2.1132400000000002</c:v>
                </c:pt>
                <c:pt idx="2489">
                  <c:v>2.1204289999999997</c:v>
                </c:pt>
                <c:pt idx="2490">
                  <c:v>2.1185679999999998</c:v>
                </c:pt>
                <c:pt idx="2491">
                  <c:v>2.112628</c:v>
                </c:pt>
                <c:pt idx="2492">
                  <c:v>2.1132379999999999</c:v>
                </c:pt>
                <c:pt idx="2493">
                  <c:v>2.1186499999999997</c:v>
                </c:pt>
                <c:pt idx="2494">
                  <c:v>2.1182499999999997</c:v>
                </c:pt>
                <c:pt idx="2495">
                  <c:v>2.1141139999999998</c:v>
                </c:pt>
                <c:pt idx="2496">
                  <c:v>2.1123460000000001</c:v>
                </c:pt>
                <c:pt idx="2497">
                  <c:v>2.1111880000000003</c:v>
                </c:pt>
                <c:pt idx="2498">
                  <c:v>2.1128970000000002</c:v>
                </c:pt>
                <c:pt idx="2499">
                  <c:v>2.1144850000000002</c:v>
                </c:pt>
                <c:pt idx="2500">
                  <c:v>2.1146479999999999</c:v>
                </c:pt>
                <c:pt idx="2501">
                  <c:v>2.1176909999999998</c:v>
                </c:pt>
                <c:pt idx="2502">
                  <c:v>2.121775</c:v>
                </c:pt>
                <c:pt idx="2503">
                  <c:v>2.1216520000000001</c:v>
                </c:pt>
                <c:pt idx="2504">
                  <c:v>2.120085</c:v>
                </c:pt>
                <c:pt idx="2505">
                  <c:v>2.1218750000000002</c:v>
                </c:pt>
                <c:pt idx="2506">
                  <c:v>2.1231270000000002</c:v>
                </c:pt>
                <c:pt idx="2507">
                  <c:v>2.1229209999999998</c:v>
                </c:pt>
                <c:pt idx="2508">
                  <c:v>2.1205499999999997</c:v>
                </c:pt>
                <c:pt idx="2509">
                  <c:v>2.1168620000000002</c:v>
                </c:pt>
                <c:pt idx="2510">
                  <c:v>2.1200779999999999</c:v>
                </c:pt>
                <c:pt idx="2511">
                  <c:v>2.1227419999999997</c:v>
                </c:pt>
                <c:pt idx="2512">
                  <c:v>2.1223890000000001</c:v>
                </c:pt>
                <c:pt idx="2513">
                  <c:v>2.1223770000000002</c:v>
                </c:pt>
                <c:pt idx="2514">
                  <c:v>2.126042</c:v>
                </c:pt>
                <c:pt idx="2515">
                  <c:v>2.130242</c:v>
                </c:pt>
                <c:pt idx="2516">
                  <c:v>2.1281920000000003</c:v>
                </c:pt>
                <c:pt idx="2517">
                  <c:v>2.1292040000000001</c:v>
                </c:pt>
                <c:pt idx="2518">
                  <c:v>2.131246</c:v>
                </c:pt>
                <c:pt idx="2519">
                  <c:v>2.1296879999999998</c:v>
                </c:pt>
                <c:pt idx="2520">
                  <c:v>2.1317440000000003</c:v>
                </c:pt>
                <c:pt idx="2521">
                  <c:v>2.1333830000000003</c:v>
                </c:pt>
                <c:pt idx="2522">
                  <c:v>2.1342859999999999</c:v>
                </c:pt>
                <c:pt idx="2523">
                  <c:v>2.1346369999999997</c:v>
                </c:pt>
                <c:pt idx="2524">
                  <c:v>2.132825</c:v>
                </c:pt>
                <c:pt idx="2525">
                  <c:v>2.1312629999999997</c:v>
                </c:pt>
                <c:pt idx="2526">
                  <c:v>2.1314099999999998</c:v>
                </c:pt>
                <c:pt idx="2527">
                  <c:v>2.1312509999999998</c:v>
                </c:pt>
                <c:pt idx="2528">
                  <c:v>2.1259619999999999</c:v>
                </c:pt>
                <c:pt idx="2529">
                  <c:v>2.1232199999999999</c:v>
                </c:pt>
                <c:pt idx="2530">
                  <c:v>2.1280410000000001</c:v>
                </c:pt>
                <c:pt idx="2531">
                  <c:v>2.1278109999999999</c:v>
                </c:pt>
                <c:pt idx="2532">
                  <c:v>2.1249039999999999</c:v>
                </c:pt>
                <c:pt idx="2533">
                  <c:v>2.1278889999999997</c:v>
                </c:pt>
                <c:pt idx="2534">
                  <c:v>2.1296349999999999</c:v>
                </c:pt>
                <c:pt idx="2535">
                  <c:v>2.1294110000000002</c:v>
                </c:pt>
                <c:pt idx="2536">
                  <c:v>2.1306180000000001</c:v>
                </c:pt>
                <c:pt idx="2537">
                  <c:v>2.1298370000000002</c:v>
                </c:pt>
                <c:pt idx="2538">
                  <c:v>2.1269200000000001</c:v>
                </c:pt>
                <c:pt idx="2539">
                  <c:v>2.1267779999999998</c:v>
                </c:pt>
                <c:pt idx="2540">
                  <c:v>2.1298370000000002</c:v>
                </c:pt>
                <c:pt idx="2541">
                  <c:v>2.1315660000000003</c:v>
                </c:pt>
                <c:pt idx="2542">
                  <c:v>2.1319749999999997</c:v>
                </c:pt>
                <c:pt idx="2543">
                  <c:v>2.1348389999999999</c:v>
                </c:pt>
                <c:pt idx="2544">
                  <c:v>2.1381319999999997</c:v>
                </c:pt>
                <c:pt idx="2545">
                  <c:v>2.1384270000000001</c:v>
                </c:pt>
                <c:pt idx="2546">
                  <c:v>2.1345289999999997</c:v>
                </c:pt>
                <c:pt idx="2547">
                  <c:v>2.1312930000000003</c:v>
                </c:pt>
                <c:pt idx="2548">
                  <c:v>2.1343480000000001</c:v>
                </c:pt>
                <c:pt idx="2549">
                  <c:v>2.1390940000000001</c:v>
                </c:pt>
                <c:pt idx="2550">
                  <c:v>2.1360890000000001</c:v>
                </c:pt>
                <c:pt idx="2551">
                  <c:v>2.140307</c:v>
                </c:pt>
                <c:pt idx="2552">
                  <c:v>2.1503199999999998</c:v>
                </c:pt>
                <c:pt idx="2553">
                  <c:v>2.1442589999999999</c:v>
                </c:pt>
                <c:pt idx="2554">
                  <c:v>2.140838</c:v>
                </c:pt>
                <c:pt idx="2555">
                  <c:v>2.145254</c:v>
                </c:pt>
                <c:pt idx="2556">
                  <c:v>2.1426229999999999</c:v>
                </c:pt>
                <c:pt idx="2557">
                  <c:v>2.1362810000000003</c:v>
                </c:pt>
                <c:pt idx="2558">
                  <c:v>2.1360580000000002</c:v>
                </c:pt>
                <c:pt idx="2559">
                  <c:v>2.138722</c:v>
                </c:pt>
                <c:pt idx="2560">
                  <c:v>2.1361689999999998</c:v>
                </c:pt>
                <c:pt idx="2561">
                  <c:v>2.1355010000000001</c:v>
                </c:pt>
                <c:pt idx="2562">
                  <c:v>2.1366360000000002</c:v>
                </c:pt>
                <c:pt idx="2563">
                  <c:v>2.1319920000000003</c:v>
                </c:pt>
                <c:pt idx="2564">
                  <c:v>2.133921</c:v>
                </c:pt>
                <c:pt idx="2565">
                  <c:v>2.1372070000000001</c:v>
                </c:pt>
                <c:pt idx="2566">
                  <c:v>2.131367</c:v>
                </c:pt>
                <c:pt idx="2567">
                  <c:v>2.130296</c:v>
                </c:pt>
                <c:pt idx="2568">
                  <c:v>2.1352329999999999</c:v>
                </c:pt>
                <c:pt idx="2569">
                  <c:v>2.1335820000000001</c:v>
                </c:pt>
                <c:pt idx="2570">
                  <c:v>2.1300809999999997</c:v>
                </c:pt>
                <c:pt idx="2571">
                  <c:v>2.1305829999999997</c:v>
                </c:pt>
                <c:pt idx="2572">
                  <c:v>2.1255299999999999</c:v>
                </c:pt>
                <c:pt idx="2573">
                  <c:v>2.1311140000000002</c:v>
                </c:pt>
                <c:pt idx="2574">
                  <c:v>2.1441379999999999</c:v>
                </c:pt>
                <c:pt idx="2575">
                  <c:v>2.1376660000000003</c:v>
                </c:pt>
                <c:pt idx="2576">
                  <c:v>2.1324589999999999</c:v>
                </c:pt>
                <c:pt idx="2577">
                  <c:v>2.140774</c:v>
                </c:pt>
                <c:pt idx="2578">
                  <c:v>2.1385740000000002</c:v>
                </c:pt>
                <c:pt idx="2579">
                  <c:v>2.136514</c:v>
                </c:pt>
                <c:pt idx="2580">
                  <c:v>2.1441949999999999</c:v>
                </c:pt>
                <c:pt idx="2581">
                  <c:v>2.1395439999999999</c:v>
                </c:pt>
                <c:pt idx="2582">
                  <c:v>2.1296189999999999</c:v>
                </c:pt>
                <c:pt idx="2583">
                  <c:v>2.1343049999999999</c:v>
                </c:pt>
                <c:pt idx="2584">
                  <c:v>2.1372089999999999</c:v>
                </c:pt>
                <c:pt idx="2585">
                  <c:v>2.1326879999999999</c:v>
                </c:pt>
                <c:pt idx="2586">
                  <c:v>2.1351740000000001</c:v>
                </c:pt>
                <c:pt idx="2587">
                  <c:v>2.1388100000000003</c:v>
                </c:pt>
                <c:pt idx="2588">
                  <c:v>2.1377090000000001</c:v>
                </c:pt>
                <c:pt idx="2589">
                  <c:v>2.1375500000000001</c:v>
                </c:pt>
                <c:pt idx="2590">
                  <c:v>2.1414819999999999</c:v>
                </c:pt>
                <c:pt idx="2591">
                  <c:v>2.1442079999999999</c:v>
                </c:pt>
                <c:pt idx="2592">
                  <c:v>2.1432530000000001</c:v>
                </c:pt>
                <c:pt idx="2593">
                  <c:v>2.1416620000000002</c:v>
                </c:pt>
                <c:pt idx="2594">
                  <c:v>2.1406429999999999</c:v>
                </c:pt>
                <c:pt idx="2595">
                  <c:v>2.1404160000000001</c:v>
                </c:pt>
                <c:pt idx="2596">
                  <c:v>2.1399410000000003</c:v>
                </c:pt>
                <c:pt idx="2597">
                  <c:v>2.1388449999999999</c:v>
                </c:pt>
                <c:pt idx="2598">
                  <c:v>2.1403540000000003</c:v>
                </c:pt>
                <c:pt idx="2599">
                  <c:v>2.1400030000000001</c:v>
                </c:pt>
                <c:pt idx="2600">
                  <c:v>2.1377920000000001</c:v>
                </c:pt>
                <c:pt idx="2601">
                  <c:v>2.1416810000000002</c:v>
                </c:pt>
                <c:pt idx="2602">
                  <c:v>2.1474060000000001</c:v>
                </c:pt>
                <c:pt idx="2603">
                  <c:v>2.1446519999999998</c:v>
                </c:pt>
                <c:pt idx="2604">
                  <c:v>2.1379840000000003</c:v>
                </c:pt>
                <c:pt idx="2605">
                  <c:v>2.1429929999999997</c:v>
                </c:pt>
                <c:pt idx="2606">
                  <c:v>2.151907</c:v>
                </c:pt>
                <c:pt idx="2607">
                  <c:v>2.1481919999999999</c:v>
                </c:pt>
                <c:pt idx="2608">
                  <c:v>2.1464689999999997</c:v>
                </c:pt>
                <c:pt idx="2609">
                  <c:v>2.154007</c:v>
                </c:pt>
                <c:pt idx="2610">
                  <c:v>2.153565</c:v>
                </c:pt>
                <c:pt idx="2611">
                  <c:v>2.1480889999999997</c:v>
                </c:pt>
                <c:pt idx="2612">
                  <c:v>2.1467960000000001</c:v>
                </c:pt>
                <c:pt idx="2613">
                  <c:v>2.1483110000000001</c:v>
                </c:pt>
                <c:pt idx="2614">
                  <c:v>2.149438</c:v>
                </c:pt>
                <c:pt idx="2615">
                  <c:v>2.1458490000000001</c:v>
                </c:pt>
                <c:pt idx="2616">
                  <c:v>2.1423259999999997</c:v>
                </c:pt>
                <c:pt idx="2617">
                  <c:v>2.1482609999999998</c:v>
                </c:pt>
                <c:pt idx="2618">
                  <c:v>2.1516989999999998</c:v>
                </c:pt>
                <c:pt idx="2619">
                  <c:v>2.1458159999999999</c:v>
                </c:pt>
                <c:pt idx="2620">
                  <c:v>2.1430449999999999</c:v>
                </c:pt>
                <c:pt idx="2621">
                  <c:v>2.1449800000000003</c:v>
                </c:pt>
                <c:pt idx="2622">
                  <c:v>2.1431279999999999</c:v>
                </c:pt>
                <c:pt idx="2623">
                  <c:v>2.1402260000000002</c:v>
                </c:pt>
                <c:pt idx="2624">
                  <c:v>2.1445069999999999</c:v>
                </c:pt>
                <c:pt idx="2625">
                  <c:v>2.144692</c:v>
                </c:pt>
                <c:pt idx="2626">
                  <c:v>2.1395080000000002</c:v>
                </c:pt>
                <c:pt idx="2627">
                  <c:v>2.1412249999999999</c:v>
                </c:pt>
                <c:pt idx="2628">
                  <c:v>2.1415839999999999</c:v>
                </c:pt>
                <c:pt idx="2629">
                  <c:v>2.137664</c:v>
                </c:pt>
                <c:pt idx="2630">
                  <c:v>2.1412329999999997</c:v>
                </c:pt>
                <c:pt idx="2631">
                  <c:v>2.145896</c:v>
                </c:pt>
                <c:pt idx="2632">
                  <c:v>2.1456179999999998</c:v>
                </c:pt>
                <c:pt idx="2633">
                  <c:v>2.1457040000000003</c:v>
                </c:pt>
                <c:pt idx="2634">
                  <c:v>2.1459589999999999</c:v>
                </c:pt>
                <c:pt idx="2635">
                  <c:v>2.1467650000000003</c:v>
                </c:pt>
                <c:pt idx="2636">
                  <c:v>2.1453959999999999</c:v>
                </c:pt>
                <c:pt idx="2637">
                  <c:v>2.1433770000000001</c:v>
                </c:pt>
                <c:pt idx="2638">
                  <c:v>2.1415160000000002</c:v>
                </c:pt>
                <c:pt idx="2639">
                  <c:v>2.1423860000000001</c:v>
                </c:pt>
                <c:pt idx="2640">
                  <c:v>2.1479729999999999</c:v>
                </c:pt>
                <c:pt idx="2641">
                  <c:v>2.1527690000000002</c:v>
                </c:pt>
                <c:pt idx="2642">
                  <c:v>2.1532869999999997</c:v>
                </c:pt>
                <c:pt idx="2643">
                  <c:v>2.1529730000000002</c:v>
                </c:pt>
                <c:pt idx="2644">
                  <c:v>2.1514880000000001</c:v>
                </c:pt>
                <c:pt idx="2645">
                  <c:v>2.1483759999999998</c:v>
                </c:pt>
                <c:pt idx="2646">
                  <c:v>2.1464829999999999</c:v>
                </c:pt>
                <c:pt idx="2647">
                  <c:v>2.1476440000000001</c:v>
                </c:pt>
                <c:pt idx="2648">
                  <c:v>2.1495319999999998</c:v>
                </c:pt>
                <c:pt idx="2649">
                  <c:v>2.1517239999999997</c:v>
                </c:pt>
                <c:pt idx="2650">
                  <c:v>2.1516570000000002</c:v>
                </c:pt>
                <c:pt idx="2651">
                  <c:v>2.1539649999999999</c:v>
                </c:pt>
                <c:pt idx="2652">
                  <c:v>2.1608270000000003</c:v>
                </c:pt>
                <c:pt idx="2653">
                  <c:v>2.1560109999999999</c:v>
                </c:pt>
                <c:pt idx="2654">
                  <c:v>2.153114</c:v>
                </c:pt>
                <c:pt idx="2655">
                  <c:v>2.1624479999999999</c:v>
                </c:pt>
                <c:pt idx="2656">
                  <c:v>2.1610079999999998</c:v>
                </c:pt>
                <c:pt idx="2657">
                  <c:v>2.1524390000000002</c:v>
                </c:pt>
                <c:pt idx="2658">
                  <c:v>2.1531760000000002</c:v>
                </c:pt>
                <c:pt idx="2659">
                  <c:v>2.1585970000000003</c:v>
                </c:pt>
                <c:pt idx="2660">
                  <c:v>2.1525020000000001</c:v>
                </c:pt>
                <c:pt idx="2661">
                  <c:v>2.1456439999999999</c:v>
                </c:pt>
                <c:pt idx="2662">
                  <c:v>2.1519719999999998</c:v>
                </c:pt>
                <c:pt idx="2663">
                  <c:v>2.158064</c:v>
                </c:pt>
                <c:pt idx="2664">
                  <c:v>2.1557770000000001</c:v>
                </c:pt>
                <c:pt idx="2665">
                  <c:v>2.1499760000000001</c:v>
                </c:pt>
                <c:pt idx="2666">
                  <c:v>2.1515110000000002</c:v>
                </c:pt>
                <c:pt idx="2667">
                  <c:v>2.1577349999999997</c:v>
                </c:pt>
                <c:pt idx="2668">
                  <c:v>2.1609980000000002</c:v>
                </c:pt>
                <c:pt idx="2669">
                  <c:v>2.161524</c:v>
                </c:pt>
                <c:pt idx="2670">
                  <c:v>2.1573150000000001</c:v>
                </c:pt>
                <c:pt idx="2671">
                  <c:v>2.1583399999999999</c:v>
                </c:pt>
                <c:pt idx="2672">
                  <c:v>2.1627929999999997</c:v>
                </c:pt>
                <c:pt idx="2673">
                  <c:v>2.1629179999999999</c:v>
                </c:pt>
                <c:pt idx="2674">
                  <c:v>2.164526</c:v>
                </c:pt>
                <c:pt idx="2675">
                  <c:v>2.1657459999999999</c:v>
                </c:pt>
                <c:pt idx="2676">
                  <c:v>2.1659060000000001</c:v>
                </c:pt>
                <c:pt idx="2677">
                  <c:v>2.1651470000000002</c:v>
                </c:pt>
                <c:pt idx="2678">
                  <c:v>2.162731</c:v>
                </c:pt>
                <c:pt idx="2679">
                  <c:v>2.163456</c:v>
                </c:pt>
                <c:pt idx="2680">
                  <c:v>2.166032</c:v>
                </c:pt>
                <c:pt idx="2681">
                  <c:v>2.1627010000000002</c:v>
                </c:pt>
                <c:pt idx="2682">
                  <c:v>2.1559349999999999</c:v>
                </c:pt>
                <c:pt idx="2683">
                  <c:v>2.156164</c:v>
                </c:pt>
                <c:pt idx="2684">
                  <c:v>2.162236</c:v>
                </c:pt>
                <c:pt idx="2685">
                  <c:v>2.1619219999999997</c:v>
                </c:pt>
                <c:pt idx="2686">
                  <c:v>2.1595139999999997</c:v>
                </c:pt>
                <c:pt idx="2687">
                  <c:v>2.1601239999999997</c:v>
                </c:pt>
                <c:pt idx="2688">
                  <c:v>2.1603380000000003</c:v>
                </c:pt>
                <c:pt idx="2689">
                  <c:v>2.159424</c:v>
                </c:pt>
                <c:pt idx="2690">
                  <c:v>2.1589559999999999</c:v>
                </c:pt>
                <c:pt idx="2691">
                  <c:v>2.1589809999999998</c:v>
                </c:pt>
                <c:pt idx="2692">
                  <c:v>2.1586080000000001</c:v>
                </c:pt>
                <c:pt idx="2693">
                  <c:v>2.160847</c:v>
                </c:pt>
                <c:pt idx="2694">
                  <c:v>2.1617990000000002</c:v>
                </c:pt>
                <c:pt idx="2695">
                  <c:v>2.162995</c:v>
                </c:pt>
                <c:pt idx="2696">
                  <c:v>2.165457</c:v>
                </c:pt>
                <c:pt idx="2697">
                  <c:v>2.1679079999999997</c:v>
                </c:pt>
                <c:pt idx="2698">
                  <c:v>2.1708959999999999</c:v>
                </c:pt>
                <c:pt idx="2699">
                  <c:v>2.1679750000000002</c:v>
                </c:pt>
                <c:pt idx="2700">
                  <c:v>2.1642169999999998</c:v>
                </c:pt>
                <c:pt idx="2701">
                  <c:v>2.1600229999999998</c:v>
                </c:pt>
                <c:pt idx="2702">
                  <c:v>2.155497</c:v>
                </c:pt>
                <c:pt idx="2703">
                  <c:v>2.1595310000000003</c:v>
                </c:pt>
                <c:pt idx="2704">
                  <c:v>2.1610019999999999</c:v>
                </c:pt>
                <c:pt idx="2705">
                  <c:v>2.1577549999999999</c:v>
                </c:pt>
                <c:pt idx="2706">
                  <c:v>2.1635850000000003</c:v>
                </c:pt>
                <c:pt idx="2707">
                  <c:v>2.1678579999999998</c:v>
                </c:pt>
                <c:pt idx="2708">
                  <c:v>2.1604809999999999</c:v>
                </c:pt>
                <c:pt idx="2709">
                  <c:v>2.1560899999999998</c:v>
                </c:pt>
                <c:pt idx="2710">
                  <c:v>2.160625</c:v>
                </c:pt>
                <c:pt idx="2711">
                  <c:v>2.1619359999999999</c:v>
                </c:pt>
                <c:pt idx="2712">
                  <c:v>2.1588080000000001</c:v>
                </c:pt>
                <c:pt idx="2713">
                  <c:v>2.1594160000000002</c:v>
                </c:pt>
                <c:pt idx="2714">
                  <c:v>2.1622430000000001</c:v>
                </c:pt>
                <c:pt idx="2715">
                  <c:v>2.1612330000000002</c:v>
                </c:pt>
                <c:pt idx="2716">
                  <c:v>2.1594449999999998</c:v>
                </c:pt>
                <c:pt idx="2717">
                  <c:v>2.1621049999999999</c:v>
                </c:pt>
                <c:pt idx="2718">
                  <c:v>2.165905</c:v>
                </c:pt>
                <c:pt idx="2719">
                  <c:v>2.1661260000000002</c:v>
                </c:pt>
                <c:pt idx="2720">
                  <c:v>2.1641459999999997</c:v>
                </c:pt>
                <c:pt idx="2721">
                  <c:v>2.1627809999999998</c:v>
                </c:pt>
                <c:pt idx="2722">
                  <c:v>2.1666689999999997</c:v>
                </c:pt>
                <c:pt idx="2723">
                  <c:v>2.169667</c:v>
                </c:pt>
                <c:pt idx="2724">
                  <c:v>2.1710159999999998</c:v>
                </c:pt>
                <c:pt idx="2725">
                  <c:v>2.1773160000000003</c:v>
                </c:pt>
                <c:pt idx="2726">
                  <c:v>2.17557</c:v>
                </c:pt>
                <c:pt idx="2727">
                  <c:v>2.1725140000000001</c:v>
                </c:pt>
                <c:pt idx="2728">
                  <c:v>2.1788860000000003</c:v>
                </c:pt>
                <c:pt idx="2729">
                  <c:v>2.1738789999999999</c:v>
                </c:pt>
                <c:pt idx="2730">
                  <c:v>2.166506</c:v>
                </c:pt>
                <c:pt idx="2731">
                  <c:v>2.1714549999999999</c:v>
                </c:pt>
                <c:pt idx="2732">
                  <c:v>2.1716600000000001</c:v>
                </c:pt>
                <c:pt idx="2733">
                  <c:v>2.1663930000000002</c:v>
                </c:pt>
                <c:pt idx="2734">
                  <c:v>2.1677280000000003</c:v>
                </c:pt>
                <c:pt idx="2735">
                  <c:v>2.1673210000000003</c:v>
                </c:pt>
                <c:pt idx="2736">
                  <c:v>2.1654179999999998</c:v>
                </c:pt>
                <c:pt idx="2737">
                  <c:v>2.171144</c:v>
                </c:pt>
                <c:pt idx="2738">
                  <c:v>2.1723650000000001</c:v>
                </c:pt>
                <c:pt idx="2739">
                  <c:v>2.1664509999999999</c:v>
                </c:pt>
                <c:pt idx="2740">
                  <c:v>2.167033</c:v>
                </c:pt>
                <c:pt idx="2741">
                  <c:v>2.168126</c:v>
                </c:pt>
                <c:pt idx="2742">
                  <c:v>2.1639530000000002</c:v>
                </c:pt>
                <c:pt idx="2743">
                  <c:v>2.1632980000000002</c:v>
                </c:pt>
                <c:pt idx="2744">
                  <c:v>2.1671879999999999</c:v>
                </c:pt>
                <c:pt idx="2745">
                  <c:v>2.1668760000000002</c:v>
                </c:pt>
                <c:pt idx="2746">
                  <c:v>2.1685720000000002</c:v>
                </c:pt>
                <c:pt idx="2747">
                  <c:v>2.1753469999999999</c:v>
                </c:pt>
                <c:pt idx="2748">
                  <c:v>2.1759370000000002</c:v>
                </c:pt>
                <c:pt idx="2749">
                  <c:v>2.1774339999999999</c:v>
                </c:pt>
                <c:pt idx="2750">
                  <c:v>2.1793709999999997</c:v>
                </c:pt>
                <c:pt idx="2751">
                  <c:v>2.17544</c:v>
                </c:pt>
                <c:pt idx="2752">
                  <c:v>2.175859</c:v>
                </c:pt>
                <c:pt idx="2753">
                  <c:v>2.178264</c:v>
                </c:pt>
                <c:pt idx="2754">
                  <c:v>2.1757530000000003</c:v>
                </c:pt>
                <c:pt idx="2755">
                  <c:v>2.1749080000000003</c:v>
                </c:pt>
                <c:pt idx="2756">
                  <c:v>2.177724</c:v>
                </c:pt>
                <c:pt idx="2757">
                  <c:v>2.179179</c:v>
                </c:pt>
                <c:pt idx="2758">
                  <c:v>2.1784600000000003</c:v>
                </c:pt>
                <c:pt idx="2759">
                  <c:v>2.1818569999999999</c:v>
                </c:pt>
                <c:pt idx="2760">
                  <c:v>2.182563</c:v>
                </c:pt>
                <c:pt idx="2761">
                  <c:v>2.1769160000000003</c:v>
                </c:pt>
                <c:pt idx="2762">
                  <c:v>2.1774119999999999</c:v>
                </c:pt>
                <c:pt idx="2763">
                  <c:v>2.1813419999999999</c:v>
                </c:pt>
                <c:pt idx="2764">
                  <c:v>2.180653</c:v>
                </c:pt>
                <c:pt idx="2765">
                  <c:v>2.1813130000000003</c:v>
                </c:pt>
                <c:pt idx="2766">
                  <c:v>2.1833499999999999</c:v>
                </c:pt>
                <c:pt idx="2767">
                  <c:v>2.1790409999999998</c:v>
                </c:pt>
                <c:pt idx="2768">
                  <c:v>2.1751930000000002</c:v>
                </c:pt>
                <c:pt idx="2769">
                  <c:v>2.175484</c:v>
                </c:pt>
                <c:pt idx="2770">
                  <c:v>2.173171</c:v>
                </c:pt>
                <c:pt idx="2771">
                  <c:v>2.1759979999999999</c:v>
                </c:pt>
                <c:pt idx="2772">
                  <c:v>2.1802079999999999</c:v>
                </c:pt>
                <c:pt idx="2773">
                  <c:v>2.1757580000000001</c:v>
                </c:pt>
                <c:pt idx="2774">
                  <c:v>2.172742</c:v>
                </c:pt>
                <c:pt idx="2775">
                  <c:v>2.1725339999999997</c:v>
                </c:pt>
                <c:pt idx="2776">
                  <c:v>2.173254</c:v>
                </c:pt>
                <c:pt idx="2777">
                  <c:v>2.1729419999999999</c:v>
                </c:pt>
                <c:pt idx="2778">
                  <c:v>2.175719</c:v>
                </c:pt>
                <c:pt idx="2779">
                  <c:v>2.1839710000000001</c:v>
                </c:pt>
                <c:pt idx="2780">
                  <c:v>2.1839839999999997</c:v>
                </c:pt>
                <c:pt idx="2781">
                  <c:v>2.183195</c:v>
                </c:pt>
                <c:pt idx="2782">
                  <c:v>2.1884980000000001</c:v>
                </c:pt>
                <c:pt idx="2783">
                  <c:v>2.1882960000000002</c:v>
                </c:pt>
                <c:pt idx="2784">
                  <c:v>2.1837800000000001</c:v>
                </c:pt>
                <c:pt idx="2785">
                  <c:v>2.1857480000000002</c:v>
                </c:pt>
                <c:pt idx="2786">
                  <c:v>2.1848590000000003</c:v>
                </c:pt>
                <c:pt idx="2787">
                  <c:v>2.1797269999999997</c:v>
                </c:pt>
                <c:pt idx="2788">
                  <c:v>2.185209</c:v>
                </c:pt>
                <c:pt idx="2789">
                  <c:v>2.184647</c:v>
                </c:pt>
                <c:pt idx="2790">
                  <c:v>2.1759050000000002</c:v>
                </c:pt>
                <c:pt idx="2791">
                  <c:v>2.1801599999999999</c:v>
                </c:pt>
                <c:pt idx="2792">
                  <c:v>2.1833109999999998</c:v>
                </c:pt>
                <c:pt idx="2793">
                  <c:v>2.1778880000000003</c:v>
                </c:pt>
                <c:pt idx="2794">
                  <c:v>2.178563</c:v>
                </c:pt>
                <c:pt idx="2795">
                  <c:v>2.1840359999999999</c:v>
                </c:pt>
                <c:pt idx="2796">
                  <c:v>2.1848160000000001</c:v>
                </c:pt>
                <c:pt idx="2797">
                  <c:v>2.180793</c:v>
                </c:pt>
                <c:pt idx="2798">
                  <c:v>2.182353</c:v>
                </c:pt>
                <c:pt idx="2799">
                  <c:v>2.1863079999999999</c:v>
                </c:pt>
                <c:pt idx="2800">
                  <c:v>2.1832940000000001</c:v>
                </c:pt>
                <c:pt idx="2801">
                  <c:v>2.1819920000000002</c:v>
                </c:pt>
                <c:pt idx="2802">
                  <c:v>2.1847000000000003</c:v>
                </c:pt>
                <c:pt idx="2803">
                  <c:v>2.1851789999999998</c:v>
                </c:pt>
                <c:pt idx="2804">
                  <c:v>2.1843209999999997</c:v>
                </c:pt>
                <c:pt idx="2805">
                  <c:v>2.1822870000000001</c:v>
                </c:pt>
                <c:pt idx="2806">
                  <c:v>2.1810270000000003</c:v>
                </c:pt>
                <c:pt idx="2807">
                  <c:v>2.184469</c:v>
                </c:pt>
                <c:pt idx="2808">
                  <c:v>2.1873830000000001</c:v>
                </c:pt>
                <c:pt idx="2809">
                  <c:v>2.1834069999999999</c:v>
                </c:pt>
                <c:pt idx="2810">
                  <c:v>2.1795429999999998</c:v>
                </c:pt>
                <c:pt idx="2811">
                  <c:v>2.1843560000000002</c:v>
                </c:pt>
                <c:pt idx="2812">
                  <c:v>2.1899769999999998</c:v>
                </c:pt>
                <c:pt idx="2813">
                  <c:v>2.185937</c:v>
                </c:pt>
                <c:pt idx="2814">
                  <c:v>2.181082</c:v>
                </c:pt>
                <c:pt idx="2815">
                  <c:v>2.1837689999999998</c:v>
                </c:pt>
                <c:pt idx="2816">
                  <c:v>2.186874</c:v>
                </c:pt>
                <c:pt idx="2817">
                  <c:v>2.1875629999999999</c:v>
                </c:pt>
                <c:pt idx="2818">
                  <c:v>2.1870780000000001</c:v>
                </c:pt>
                <c:pt idx="2819">
                  <c:v>2.1890710000000002</c:v>
                </c:pt>
                <c:pt idx="2820">
                  <c:v>2.1931570000000002</c:v>
                </c:pt>
                <c:pt idx="2821">
                  <c:v>2.1900209999999998</c:v>
                </c:pt>
                <c:pt idx="2822">
                  <c:v>2.1877620000000002</c:v>
                </c:pt>
                <c:pt idx="2823">
                  <c:v>2.190947</c:v>
                </c:pt>
                <c:pt idx="2824">
                  <c:v>2.1905679999999998</c:v>
                </c:pt>
                <c:pt idx="2825">
                  <c:v>2.1956020000000001</c:v>
                </c:pt>
                <c:pt idx="2826">
                  <c:v>2.1987740000000002</c:v>
                </c:pt>
                <c:pt idx="2827">
                  <c:v>2.1910759999999998</c:v>
                </c:pt>
                <c:pt idx="2828">
                  <c:v>2.1896819999999999</c:v>
                </c:pt>
                <c:pt idx="2829">
                  <c:v>2.1955290000000001</c:v>
                </c:pt>
                <c:pt idx="2830">
                  <c:v>2.1941319999999997</c:v>
                </c:pt>
                <c:pt idx="2831">
                  <c:v>2.1917420000000001</c:v>
                </c:pt>
                <c:pt idx="2832">
                  <c:v>2.195427</c:v>
                </c:pt>
                <c:pt idx="2833">
                  <c:v>2.1956039999999999</c:v>
                </c:pt>
                <c:pt idx="2834">
                  <c:v>2.1940489999999997</c:v>
                </c:pt>
                <c:pt idx="2835">
                  <c:v>2.198963</c:v>
                </c:pt>
                <c:pt idx="2836">
                  <c:v>2.1974070000000001</c:v>
                </c:pt>
                <c:pt idx="2837">
                  <c:v>2.1898270000000002</c:v>
                </c:pt>
                <c:pt idx="2838">
                  <c:v>2.191961</c:v>
                </c:pt>
                <c:pt idx="2839">
                  <c:v>2.19617</c:v>
                </c:pt>
                <c:pt idx="2840">
                  <c:v>2.1922220000000001</c:v>
                </c:pt>
                <c:pt idx="2841">
                  <c:v>2.1943869999999999</c:v>
                </c:pt>
                <c:pt idx="2842">
                  <c:v>2.204332</c:v>
                </c:pt>
                <c:pt idx="2843">
                  <c:v>2.2028559999999997</c:v>
                </c:pt>
                <c:pt idx="2844">
                  <c:v>2.1984969999999997</c:v>
                </c:pt>
                <c:pt idx="2845">
                  <c:v>2.2038009999999999</c:v>
                </c:pt>
                <c:pt idx="2846">
                  <c:v>2.2051350000000003</c:v>
                </c:pt>
                <c:pt idx="2847">
                  <c:v>2.2024850000000002</c:v>
                </c:pt>
                <c:pt idx="2848">
                  <c:v>2.2041170000000001</c:v>
                </c:pt>
                <c:pt idx="2849">
                  <c:v>2.205829</c:v>
                </c:pt>
                <c:pt idx="2850">
                  <c:v>2.2056230000000001</c:v>
                </c:pt>
                <c:pt idx="2851">
                  <c:v>2.2052329999999998</c:v>
                </c:pt>
                <c:pt idx="2852">
                  <c:v>2.2064839999999997</c:v>
                </c:pt>
                <c:pt idx="2853">
                  <c:v>2.2074910000000001</c:v>
                </c:pt>
                <c:pt idx="2854">
                  <c:v>2.2084190000000001</c:v>
                </c:pt>
                <c:pt idx="2855">
                  <c:v>2.2089660000000002</c:v>
                </c:pt>
                <c:pt idx="2856">
                  <c:v>2.207306</c:v>
                </c:pt>
                <c:pt idx="2857">
                  <c:v>2.2078150000000001</c:v>
                </c:pt>
                <c:pt idx="2858">
                  <c:v>2.2070129999999999</c:v>
                </c:pt>
                <c:pt idx="2859">
                  <c:v>2.206566</c:v>
                </c:pt>
                <c:pt idx="2860">
                  <c:v>2.2063060000000001</c:v>
                </c:pt>
                <c:pt idx="2861">
                  <c:v>2.2066170000000001</c:v>
                </c:pt>
                <c:pt idx="2862">
                  <c:v>2.2067769999999998</c:v>
                </c:pt>
                <c:pt idx="2863">
                  <c:v>2.2024159999999999</c:v>
                </c:pt>
                <c:pt idx="2864">
                  <c:v>2.2039559999999998</c:v>
                </c:pt>
                <c:pt idx="2865">
                  <c:v>2.2058499999999999</c:v>
                </c:pt>
                <c:pt idx="2866">
                  <c:v>2.2022399999999998</c:v>
                </c:pt>
                <c:pt idx="2867">
                  <c:v>2.2004669999999997</c:v>
                </c:pt>
                <c:pt idx="2868">
                  <c:v>2.1989549999999998</c:v>
                </c:pt>
                <c:pt idx="2869">
                  <c:v>2.199281</c:v>
                </c:pt>
                <c:pt idx="2870">
                  <c:v>2.2015130000000003</c:v>
                </c:pt>
                <c:pt idx="2871">
                  <c:v>2.2023289999999998</c:v>
                </c:pt>
                <c:pt idx="2872">
                  <c:v>2.1996640000000003</c:v>
                </c:pt>
                <c:pt idx="2873">
                  <c:v>2.1965029999999999</c:v>
                </c:pt>
                <c:pt idx="2874">
                  <c:v>2.198766</c:v>
                </c:pt>
                <c:pt idx="2875">
                  <c:v>2.1986910000000002</c:v>
                </c:pt>
                <c:pt idx="2876">
                  <c:v>2.1998759999999997</c:v>
                </c:pt>
                <c:pt idx="2877">
                  <c:v>2.201638</c:v>
                </c:pt>
                <c:pt idx="2878">
                  <c:v>2.1958190000000002</c:v>
                </c:pt>
                <c:pt idx="2879">
                  <c:v>2.1961339999999998</c:v>
                </c:pt>
                <c:pt idx="2880">
                  <c:v>2.2021109999999999</c:v>
                </c:pt>
                <c:pt idx="2881">
                  <c:v>2.20411</c:v>
                </c:pt>
                <c:pt idx="2882">
                  <c:v>2.2033649999999998</c:v>
                </c:pt>
                <c:pt idx="2883">
                  <c:v>2.208736</c:v>
                </c:pt>
                <c:pt idx="2884">
                  <c:v>2.2140960000000001</c:v>
                </c:pt>
                <c:pt idx="2885">
                  <c:v>2.207185</c:v>
                </c:pt>
                <c:pt idx="2886">
                  <c:v>2.2042929999999998</c:v>
                </c:pt>
                <c:pt idx="2887">
                  <c:v>2.2072310000000002</c:v>
                </c:pt>
                <c:pt idx="2888">
                  <c:v>2.2077260000000001</c:v>
                </c:pt>
                <c:pt idx="2889">
                  <c:v>2.2068690000000002</c:v>
                </c:pt>
                <c:pt idx="2890">
                  <c:v>2.2045409999999999</c:v>
                </c:pt>
                <c:pt idx="2891">
                  <c:v>2.2051810000000001</c:v>
                </c:pt>
                <c:pt idx="2892">
                  <c:v>2.2058420000000001</c:v>
                </c:pt>
                <c:pt idx="2893">
                  <c:v>2.205384</c:v>
                </c:pt>
                <c:pt idx="2894">
                  <c:v>2.206709</c:v>
                </c:pt>
                <c:pt idx="2895">
                  <c:v>2.2075329999999997</c:v>
                </c:pt>
                <c:pt idx="2896">
                  <c:v>2.2074100000000003</c:v>
                </c:pt>
                <c:pt idx="2897">
                  <c:v>2.2054800000000001</c:v>
                </c:pt>
                <c:pt idx="2898">
                  <c:v>2.2042260000000002</c:v>
                </c:pt>
                <c:pt idx="2899">
                  <c:v>2.2038440000000001</c:v>
                </c:pt>
                <c:pt idx="2900">
                  <c:v>2.1991750000000003</c:v>
                </c:pt>
                <c:pt idx="2901">
                  <c:v>2.1972130000000001</c:v>
                </c:pt>
                <c:pt idx="2902">
                  <c:v>2.2021199999999999</c:v>
                </c:pt>
                <c:pt idx="2903">
                  <c:v>2.2107830000000002</c:v>
                </c:pt>
                <c:pt idx="2904">
                  <c:v>2.2133020000000001</c:v>
                </c:pt>
                <c:pt idx="2905">
                  <c:v>2.2125719999999998</c:v>
                </c:pt>
                <c:pt idx="2906">
                  <c:v>2.2149130000000001</c:v>
                </c:pt>
                <c:pt idx="2907">
                  <c:v>2.2144550000000001</c:v>
                </c:pt>
                <c:pt idx="2908">
                  <c:v>2.210747</c:v>
                </c:pt>
                <c:pt idx="2909">
                  <c:v>2.2109170000000002</c:v>
                </c:pt>
                <c:pt idx="2910">
                  <c:v>2.2143709999999999</c:v>
                </c:pt>
                <c:pt idx="2911">
                  <c:v>2.2163839999999997</c:v>
                </c:pt>
                <c:pt idx="2912">
                  <c:v>2.2149350000000001</c:v>
                </c:pt>
                <c:pt idx="2913">
                  <c:v>2.2142910000000002</c:v>
                </c:pt>
                <c:pt idx="2914">
                  <c:v>2.2163490000000001</c:v>
                </c:pt>
                <c:pt idx="2915">
                  <c:v>2.2193680000000002</c:v>
                </c:pt>
                <c:pt idx="2916">
                  <c:v>2.2213240000000001</c:v>
                </c:pt>
                <c:pt idx="2917">
                  <c:v>2.2205149999999998</c:v>
                </c:pt>
                <c:pt idx="2918">
                  <c:v>2.2163979999999999</c:v>
                </c:pt>
                <c:pt idx="2919">
                  <c:v>2.2133579999999999</c:v>
                </c:pt>
                <c:pt idx="2920">
                  <c:v>2.216621</c:v>
                </c:pt>
                <c:pt idx="2921">
                  <c:v>2.2149529999999999</c:v>
                </c:pt>
                <c:pt idx="2922">
                  <c:v>2.2102269999999997</c:v>
                </c:pt>
                <c:pt idx="2923">
                  <c:v>2.2126679999999999</c:v>
                </c:pt>
                <c:pt idx="2924">
                  <c:v>2.2149570000000001</c:v>
                </c:pt>
                <c:pt idx="2925">
                  <c:v>2.2157830000000001</c:v>
                </c:pt>
                <c:pt idx="2926">
                  <c:v>2.2161499999999998</c:v>
                </c:pt>
                <c:pt idx="2927">
                  <c:v>2.2154210000000001</c:v>
                </c:pt>
                <c:pt idx="2928">
                  <c:v>2.21658</c:v>
                </c:pt>
                <c:pt idx="2929">
                  <c:v>2.2199549999999997</c:v>
                </c:pt>
                <c:pt idx="2930">
                  <c:v>2.2234069999999999</c:v>
                </c:pt>
                <c:pt idx="2931">
                  <c:v>2.2208350000000001</c:v>
                </c:pt>
                <c:pt idx="2932">
                  <c:v>2.217848</c:v>
                </c:pt>
                <c:pt idx="2933">
                  <c:v>2.2203270000000002</c:v>
                </c:pt>
                <c:pt idx="2934">
                  <c:v>2.2183760000000001</c:v>
                </c:pt>
                <c:pt idx="2935">
                  <c:v>2.2126190000000001</c:v>
                </c:pt>
                <c:pt idx="2936">
                  <c:v>2.2122450000000002</c:v>
                </c:pt>
                <c:pt idx="2937">
                  <c:v>2.2143410000000001</c:v>
                </c:pt>
                <c:pt idx="2938">
                  <c:v>2.213517</c:v>
                </c:pt>
                <c:pt idx="2939">
                  <c:v>2.2118950000000002</c:v>
                </c:pt>
                <c:pt idx="2940">
                  <c:v>2.2121550000000001</c:v>
                </c:pt>
                <c:pt idx="2941">
                  <c:v>2.214969</c:v>
                </c:pt>
                <c:pt idx="2942">
                  <c:v>2.2210019999999999</c:v>
                </c:pt>
                <c:pt idx="2943">
                  <c:v>2.220288</c:v>
                </c:pt>
                <c:pt idx="2944">
                  <c:v>2.2185319999999997</c:v>
                </c:pt>
                <c:pt idx="2945">
                  <c:v>2.2271520000000002</c:v>
                </c:pt>
                <c:pt idx="2946">
                  <c:v>2.2292839999999998</c:v>
                </c:pt>
                <c:pt idx="2947">
                  <c:v>2.2253720000000001</c:v>
                </c:pt>
                <c:pt idx="2948">
                  <c:v>2.2264539999999999</c:v>
                </c:pt>
                <c:pt idx="2949">
                  <c:v>2.224116</c:v>
                </c:pt>
                <c:pt idx="2950">
                  <c:v>2.220485</c:v>
                </c:pt>
                <c:pt idx="2951">
                  <c:v>2.2234370000000001</c:v>
                </c:pt>
                <c:pt idx="2952">
                  <c:v>2.2257220000000002</c:v>
                </c:pt>
                <c:pt idx="2953">
                  <c:v>2.22214</c:v>
                </c:pt>
                <c:pt idx="2954">
                  <c:v>2.2219090000000001</c:v>
                </c:pt>
                <c:pt idx="2955">
                  <c:v>2.2244000000000002</c:v>
                </c:pt>
                <c:pt idx="2956">
                  <c:v>2.2228060000000003</c:v>
                </c:pt>
                <c:pt idx="2957">
                  <c:v>2.22323</c:v>
                </c:pt>
                <c:pt idx="2958">
                  <c:v>2.2254640000000001</c:v>
                </c:pt>
                <c:pt idx="2959">
                  <c:v>2.22498</c:v>
                </c:pt>
                <c:pt idx="2960">
                  <c:v>2.2227639999999997</c:v>
                </c:pt>
                <c:pt idx="2961">
                  <c:v>2.2229779999999999</c:v>
                </c:pt>
                <c:pt idx="2962">
                  <c:v>2.2219180000000001</c:v>
                </c:pt>
                <c:pt idx="2963">
                  <c:v>2.2218200000000001</c:v>
                </c:pt>
                <c:pt idx="2964">
                  <c:v>2.2265280000000001</c:v>
                </c:pt>
                <c:pt idx="2965">
                  <c:v>2.2236400000000001</c:v>
                </c:pt>
                <c:pt idx="2966">
                  <c:v>2.2250860000000001</c:v>
                </c:pt>
                <c:pt idx="2967">
                  <c:v>2.237317</c:v>
                </c:pt>
                <c:pt idx="2968">
                  <c:v>2.2320029999999997</c:v>
                </c:pt>
                <c:pt idx="2969">
                  <c:v>2.2235290000000001</c:v>
                </c:pt>
                <c:pt idx="2970">
                  <c:v>2.2311709999999998</c:v>
                </c:pt>
                <c:pt idx="2971">
                  <c:v>2.2324630000000001</c:v>
                </c:pt>
                <c:pt idx="2972">
                  <c:v>2.2257929999999999</c:v>
                </c:pt>
                <c:pt idx="2973">
                  <c:v>2.2311160000000001</c:v>
                </c:pt>
                <c:pt idx="2974">
                  <c:v>2.2342909999999998</c:v>
                </c:pt>
                <c:pt idx="2975">
                  <c:v>2.221895</c:v>
                </c:pt>
                <c:pt idx="2976">
                  <c:v>2.2192309999999997</c:v>
                </c:pt>
                <c:pt idx="2977">
                  <c:v>2.229209</c:v>
                </c:pt>
                <c:pt idx="2978">
                  <c:v>2.229117</c:v>
                </c:pt>
                <c:pt idx="2979">
                  <c:v>2.2281269999999997</c:v>
                </c:pt>
                <c:pt idx="2980">
                  <c:v>2.2320950000000002</c:v>
                </c:pt>
                <c:pt idx="2981">
                  <c:v>2.23055</c:v>
                </c:pt>
                <c:pt idx="2982">
                  <c:v>2.227112</c:v>
                </c:pt>
                <c:pt idx="2983">
                  <c:v>2.2271619999999999</c:v>
                </c:pt>
                <c:pt idx="2984">
                  <c:v>2.2238370000000001</c:v>
                </c:pt>
                <c:pt idx="2985">
                  <c:v>2.2194919999999998</c:v>
                </c:pt>
                <c:pt idx="2986">
                  <c:v>2.2265839999999999</c:v>
                </c:pt>
                <c:pt idx="2987">
                  <c:v>2.2297359999999999</c:v>
                </c:pt>
                <c:pt idx="2988">
                  <c:v>2.2250860000000001</c:v>
                </c:pt>
                <c:pt idx="2989">
                  <c:v>2.2291600000000003</c:v>
                </c:pt>
                <c:pt idx="2990">
                  <c:v>2.2314530000000001</c:v>
                </c:pt>
                <c:pt idx="2991">
                  <c:v>2.2270700000000003</c:v>
                </c:pt>
                <c:pt idx="2992">
                  <c:v>2.2257340000000001</c:v>
                </c:pt>
                <c:pt idx="2993">
                  <c:v>2.2301120000000001</c:v>
                </c:pt>
                <c:pt idx="2994">
                  <c:v>2.2334490000000002</c:v>
                </c:pt>
                <c:pt idx="2995">
                  <c:v>2.2336239999999998</c:v>
                </c:pt>
                <c:pt idx="2996">
                  <c:v>2.2357709999999997</c:v>
                </c:pt>
                <c:pt idx="2997">
                  <c:v>2.2362229999999998</c:v>
                </c:pt>
                <c:pt idx="2998">
                  <c:v>2.2348710000000001</c:v>
                </c:pt>
                <c:pt idx="2999">
                  <c:v>2.233158</c:v>
                </c:pt>
                <c:pt idx="3000">
                  <c:v>2.2305799999999998</c:v>
                </c:pt>
                <c:pt idx="3001">
                  <c:v>2.2323909999999998</c:v>
                </c:pt>
                <c:pt idx="3002">
                  <c:v>2.2321429999999998</c:v>
                </c:pt>
                <c:pt idx="3003">
                  <c:v>2.229025</c:v>
                </c:pt>
                <c:pt idx="3004">
                  <c:v>2.2286159999999997</c:v>
                </c:pt>
                <c:pt idx="3005">
                  <c:v>2.2290000000000001</c:v>
                </c:pt>
                <c:pt idx="3006">
                  <c:v>2.2248359999999998</c:v>
                </c:pt>
                <c:pt idx="3007">
                  <c:v>2.2253590000000001</c:v>
                </c:pt>
                <c:pt idx="3008">
                  <c:v>2.2324660000000001</c:v>
                </c:pt>
                <c:pt idx="3009">
                  <c:v>2.2310140000000001</c:v>
                </c:pt>
                <c:pt idx="3010">
                  <c:v>2.2326649999999999</c:v>
                </c:pt>
                <c:pt idx="3011">
                  <c:v>2.2429619999999999</c:v>
                </c:pt>
                <c:pt idx="3012">
                  <c:v>2.23874</c:v>
                </c:pt>
                <c:pt idx="3013">
                  <c:v>2.231989</c:v>
                </c:pt>
                <c:pt idx="3014">
                  <c:v>2.2383360000000003</c:v>
                </c:pt>
                <c:pt idx="3015">
                  <c:v>2.2436889999999998</c:v>
                </c:pt>
                <c:pt idx="3016">
                  <c:v>2.2460079999999998</c:v>
                </c:pt>
                <c:pt idx="3017">
                  <c:v>2.2491620000000001</c:v>
                </c:pt>
                <c:pt idx="3018">
                  <c:v>2.2458100000000001</c:v>
                </c:pt>
                <c:pt idx="3019">
                  <c:v>2.2433909999999999</c:v>
                </c:pt>
                <c:pt idx="3020">
                  <c:v>2.2458840000000002</c:v>
                </c:pt>
                <c:pt idx="3021">
                  <c:v>2.2433149999999999</c:v>
                </c:pt>
                <c:pt idx="3022">
                  <c:v>2.2377419999999999</c:v>
                </c:pt>
                <c:pt idx="3023">
                  <c:v>2.2398259999999999</c:v>
                </c:pt>
                <c:pt idx="3024">
                  <c:v>2.2418680000000002</c:v>
                </c:pt>
                <c:pt idx="3025">
                  <c:v>2.240777</c:v>
                </c:pt>
                <c:pt idx="3026">
                  <c:v>2.239465</c:v>
                </c:pt>
                <c:pt idx="3027">
                  <c:v>2.2385890000000002</c:v>
                </c:pt>
                <c:pt idx="3028">
                  <c:v>2.2440359999999999</c:v>
                </c:pt>
                <c:pt idx="3029">
                  <c:v>2.2468940000000002</c:v>
                </c:pt>
                <c:pt idx="3030">
                  <c:v>2.242928</c:v>
                </c:pt>
                <c:pt idx="3031">
                  <c:v>2.2404109999999999</c:v>
                </c:pt>
                <c:pt idx="3032">
                  <c:v>2.2401369999999998</c:v>
                </c:pt>
                <c:pt idx="3033">
                  <c:v>2.241142</c:v>
                </c:pt>
                <c:pt idx="3034">
                  <c:v>2.2435719999999999</c:v>
                </c:pt>
                <c:pt idx="3035">
                  <c:v>2.2469109999999999</c:v>
                </c:pt>
                <c:pt idx="3036">
                  <c:v>2.2431549999999998</c:v>
                </c:pt>
                <c:pt idx="3037">
                  <c:v>2.239776</c:v>
                </c:pt>
                <c:pt idx="3038">
                  <c:v>2.2417579999999999</c:v>
                </c:pt>
                <c:pt idx="3039">
                  <c:v>2.243913</c:v>
                </c:pt>
                <c:pt idx="3040">
                  <c:v>2.2473109999999998</c:v>
                </c:pt>
                <c:pt idx="3041">
                  <c:v>2.2464120000000003</c:v>
                </c:pt>
                <c:pt idx="3042">
                  <c:v>2.2445710000000001</c:v>
                </c:pt>
                <c:pt idx="3043">
                  <c:v>2.2447710000000001</c:v>
                </c:pt>
                <c:pt idx="3044">
                  <c:v>2.2423690000000001</c:v>
                </c:pt>
                <c:pt idx="3045">
                  <c:v>2.244497</c:v>
                </c:pt>
                <c:pt idx="3046">
                  <c:v>2.2447400000000002</c:v>
                </c:pt>
                <c:pt idx="3047">
                  <c:v>2.239935</c:v>
                </c:pt>
                <c:pt idx="3048">
                  <c:v>2.239411</c:v>
                </c:pt>
                <c:pt idx="3049">
                  <c:v>2.2457590000000001</c:v>
                </c:pt>
                <c:pt idx="3050">
                  <c:v>2.247439</c:v>
                </c:pt>
                <c:pt idx="3051">
                  <c:v>2.2414940000000003</c:v>
                </c:pt>
                <c:pt idx="3052">
                  <c:v>2.2417059999999998</c:v>
                </c:pt>
                <c:pt idx="3053">
                  <c:v>2.2462939999999998</c:v>
                </c:pt>
                <c:pt idx="3054">
                  <c:v>2.2490079999999999</c:v>
                </c:pt>
                <c:pt idx="3055">
                  <c:v>2.2491529999999997</c:v>
                </c:pt>
                <c:pt idx="3056">
                  <c:v>2.246302</c:v>
                </c:pt>
                <c:pt idx="3057">
                  <c:v>2.2492679999999998</c:v>
                </c:pt>
                <c:pt idx="3058">
                  <c:v>2.253206</c:v>
                </c:pt>
                <c:pt idx="3059">
                  <c:v>2.2495880000000001</c:v>
                </c:pt>
                <c:pt idx="3060">
                  <c:v>2.2475909999999999</c:v>
                </c:pt>
                <c:pt idx="3061">
                  <c:v>2.2509649999999999</c:v>
                </c:pt>
                <c:pt idx="3062">
                  <c:v>2.2471749999999999</c:v>
                </c:pt>
                <c:pt idx="3063">
                  <c:v>2.2422750000000002</c:v>
                </c:pt>
                <c:pt idx="3064">
                  <c:v>2.2450109999999999</c:v>
                </c:pt>
                <c:pt idx="3065">
                  <c:v>2.2461329999999999</c:v>
                </c:pt>
                <c:pt idx="3066">
                  <c:v>2.247471</c:v>
                </c:pt>
                <c:pt idx="3067">
                  <c:v>2.2504379999999999</c:v>
                </c:pt>
                <c:pt idx="3068">
                  <c:v>2.2469760000000001</c:v>
                </c:pt>
                <c:pt idx="3069">
                  <c:v>2.243036</c:v>
                </c:pt>
                <c:pt idx="3070">
                  <c:v>2.2400859999999998</c:v>
                </c:pt>
                <c:pt idx="3071">
                  <c:v>2.2401140000000002</c:v>
                </c:pt>
                <c:pt idx="3072">
                  <c:v>2.243198</c:v>
                </c:pt>
                <c:pt idx="3073">
                  <c:v>2.2425839999999999</c:v>
                </c:pt>
                <c:pt idx="3074">
                  <c:v>2.2437560000000003</c:v>
                </c:pt>
                <c:pt idx="3075">
                  <c:v>2.2451749999999997</c:v>
                </c:pt>
                <c:pt idx="3076">
                  <c:v>2.2430509999999999</c:v>
                </c:pt>
                <c:pt idx="3077">
                  <c:v>2.2455030000000002</c:v>
                </c:pt>
                <c:pt idx="3078">
                  <c:v>2.247655</c:v>
                </c:pt>
                <c:pt idx="3079">
                  <c:v>2.2502240000000002</c:v>
                </c:pt>
                <c:pt idx="3080">
                  <c:v>2.2486999999999999</c:v>
                </c:pt>
                <c:pt idx="3081">
                  <c:v>2.2396510000000003</c:v>
                </c:pt>
                <c:pt idx="3082">
                  <c:v>2.2407560000000002</c:v>
                </c:pt>
                <c:pt idx="3083">
                  <c:v>2.2464979999999999</c:v>
                </c:pt>
                <c:pt idx="3084">
                  <c:v>2.2447600000000003</c:v>
                </c:pt>
                <c:pt idx="3085">
                  <c:v>2.246435</c:v>
                </c:pt>
                <c:pt idx="3086">
                  <c:v>2.2523</c:v>
                </c:pt>
                <c:pt idx="3087">
                  <c:v>2.2478600000000002</c:v>
                </c:pt>
                <c:pt idx="3088">
                  <c:v>2.24282</c:v>
                </c:pt>
                <c:pt idx="3089">
                  <c:v>2.250524</c:v>
                </c:pt>
                <c:pt idx="3090">
                  <c:v>2.2512660000000002</c:v>
                </c:pt>
                <c:pt idx="3091">
                  <c:v>2.248211</c:v>
                </c:pt>
                <c:pt idx="3092">
                  <c:v>2.248602</c:v>
                </c:pt>
                <c:pt idx="3093">
                  <c:v>2.2434729999999998</c:v>
                </c:pt>
                <c:pt idx="3094">
                  <c:v>2.243484</c:v>
                </c:pt>
                <c:pt idx="3095">
                  <c:v>2.2499190000000002</c:v>
                </c:pt>
                <c:pt idx="3096">
                  <c:v>2.2481460000000002</c:v>
                </c:pt>
                <c:pt idx="3097">
                  <c:v>2.2425699999999997</c:v>
                </c:pt>
                <c:pt idx="3098">
                  <c:v>2.249428</c:v>
                </c:pt>
                <c:pt idx="3099">
                  <c:v>2.2556310000000002</c:v>
                </c:pt>
                <c:pt idx="3100">
                  <c:v>2.251566</c:v>
                </c:pt>
                <c:pt idx="3101">
                  <c:v>2.25657</c:v>
                </c:pt>
                <c:pt idx="3102">
                  <c:v>2.262972</c:v>
                </c:pt>
                <c:pt idx="3103">
                  <c:v>2.2607309999999998</c:v>
                </c:pt>
                <c:pt idx="3104">
                  <c:v>2.2599780000000003</c:v>
                </c:pt>
                <c:pt idx="3105">
                  <c:v>2.26153</c:v>
                </c:pt>
                <c:pt idx="3106">
                  <c:v>2.2540779999999998</c:v>
                </c:pt>
                <c:pt idx="3107">
                  <c:v>2.2468969999999997</c:v>
                </c:pt>
                <c:pt idx="3108">
                  <c:v>2.2564139999999999</c:v>
                </c:pt>
                <c:pt idx="3109">
                  <c:v>2.2566999999999999</c:v>
                </c:pt>
                <c:pt idx="3110">
                  <c:v>2.252202</c:v>
                </c:pt>
                <c:pt idx="3111">
                  <c:v>2.2560260000000003</c:v>
                </c:pt>
                <c:pt idx="3112">
                  <c:v>2.2557609999999997</c:v>
                </c:pt>
                <c:pt idx="3113">
                  <c:v>2.2573980000000002</c:v>
                </c:pt>
                <c:pt idx="3114">
                  <c:v>2.260246</c:v>
                </c:pt>
                <c:pt idx="3115">
                  <c:v>2.2573020000000001</c:v>
                </c:pt>
                <c:pt idx="3116">
                  <c:v>2.2546900000000001</c:v>
                </c:pt>
                <c:pt idx="3117">
                  <c:v>2.2562930000000003</c:v>
                </c:pt>
                <c:pt idx="3118">
                  <c:v>2.2539129999999998</c:v>
                </c:pt>
                <c:pt idx="3119">
                  <c:v>2.2524189999999997</c:v>
                </c:pt>
                <c:pt idx="3120">
                  <c:v>2.2569360000000001</c:v>
                </c:pt>
                <c:pt idx="3121">
                  <c:v>2.2603179999999998</c:v>
                </c:pt>
                <c:pt idx="3122">
                  <c:v>2.2612220000000001</c:v>
                </c:pt>
                <c:pt idx="3123">
                  <c:v>2.2637070000000001</c:v>
                </c:pt>
                <c:pt idx="3124">
                  <c:v>2.263309</c:v>
                </c:pt>
                <c:pt idx="3125">
                  <c:v>2.2625359999999999</c:v>
                </c:pt>
                <c:pt idx="3126">
                  <c:v>2.2664080000000002</c:v>
                </c:pt>
                <c:pt idx="3127">
                  <c:v>2.2672379999999999</c:v>
                </c:pt>
                <c:pt idx="3128">
                  <c:v>2.2618609999999997</c:v>
                </c:pt>
                <c:pt idx="3129">
                  <c:v>2.2587679999999999</c:v>
                </c:pt>
                <c:pt idx="3130">
                  <c:v>2.2583690000000001</c:v>
                </c:pt>
                <c:pt idx="3131">
                  <c:v>2.2587710000000003</c:v>
                </c:pt>
                <c:pt idx="3132">
                  <c:v>2.262772</c:v>
                </c:pt>
                <c:pt idx="3133">
                  <c:v>2.2685709999999997</c:v>
                </c:pt>
                <c:pt idx="3134">
                  <c:v>2.2685560000000002</c:v>
                </c:pt>
                <c:pt idx="3135">
                  <c:v>2.2649819999999998</c:v>
                </c:pt>
                <c:pt idx="3136">
                  <c:v>2.2678970000000001</c:v>
                </c:pt>
                <c:pt idx="3137">
                  <c:v>2.2718980000000002</c:v>
                </c:pt>
                <c:pt idx="3138">
                  <c:v>2.2702929999999997</c:v>
                </c:pt>
                <c:pt idx="3139">
                  <c:v>2.2693289999999999</c:v>
                </c:pt>
                <c:pt idx="3140">
                  <c:v>2.2694999999999999</c:v>
                </c:pt>
                <c:pt idx="3141">
                  <c:v>2.2675809999999998</c:v>
                </c:pt>
                <c:pt idx="3142">
                  <c:v>2.2668720000000002</c:v>
                </c:pt>
                <c:pt idx="3143">
                  <c:v>2.2627160000000002</c:v>
                </c:pt>
                <c:pt idx="3144">
                  <c:v>2.2592509999999999</c:v>
                </c:pt>
                <c:pt idx="3145">
                  <c:v>2.2642169999999999</c:v>
                </c:pt>
                <c:pt idx="3146">
                  <c:v>2.2643269999999998</c:v>
                </c:pt>
                <c:pt idx="3147">
                  <c:v>2.2582949999999999</c:v>
                </c:pt>
                <c:pt idx="3148">
                  <c:v>2.257377</c:v>
                </c:pt>
                <c:pt idx="3149">
                  <c:v>2.2633970000000003</c:v>
                </c:pt>
                <c:pt idx="3150">
                  <c:v>2.2691689999999998</c:v>
                </c:pt>
                <c:pt idx="3151">
                  <c:v>2.2686169999999999</c:v>
                </c:pt>
                <c:pt idx="3152">
                  <c:v>2.2678789999999998</c:v>
                </c:pt>
                <c:pt idx="3153">
                  <c:v>2.267096</c:v>
                </c:pt>
                <c:pt idx="3154">
                  <c:v>2.2665129999999998</c:v>
                </c:pt>
                <c:pt idx="3155">
                  <c:v>2.272329</c:v>
                </c:pt>
                <c:pt idx="3156">
                  <c:v>2.27</c:v>
                </c:pt>
                <c:pt idx="3157">
                  <c:v>2.2637369999999999</c:v>
                </c:pt>
                <c:pt idx="3158">
                  <c:v>2.2699860000000003</c:v>
                </c:pt>
                <c:pt idx="3159">
                  <c:v>2.2738519999999998</c:v>
                </c:pt>
                <c:pt idx="3160">
                  <c:v>2.2706740000000001</c:v>
                </c:pt>
                <c:pt idx="3161">
                  <c:v>2.2736749999999999</c:v>
                </c:pt>
                <c:pt idx="3162">
                  <c:v>2.2749899999999998</c:v>
                </c:pt>
                <c:pt idx="3163">
                  <c:v>2.2736929999999997</c:v>
                </c:pt>
                <c:pt idx="3164">
                  <c:v>2.2817090000000002</c:v>
                </c:pt>
                <c:pt idx="3165">
                  <c:v>2.2829999999999999</c:v>
                </c:pt>
                <c:pt idx="3166">
                  <c:v>2.2743479999999998</c:v>
                </c:pt>
                <c:pt idx="3167">
                  <c:v>2.2744580000000001</c:v>
                </c:pt>
                <c:pt idx="3168">
                  <c:v>2.2752249999999998</c:v>
                </c:pt>
                <c:pt idx="3169">
                  <c:v>2.2692559999999999</c:v>
                </c:pt>
                <c:pt idx="3170">
                  <c:v>2.2728409999999997</c:v>
                </c:pt>
                <c:pt idx="3171">
                  <c:v>2.2749959999999998</c:v>
                </c:pt>
                <c:pt idx="3172">
                  <c:v>2.267665</c:v>
                </c:pt>
                <c:pt idx="3173">
                  <c:v>2.2674989999999999</c:v>
                </c:pt>
                <c:pt idx="3174">
                  <c:v>2.270823</c:v>
                </c:pt>
                <c:pt idx="3175">
                  <c:v>2.2697409999999998</c:v>
                </c:pt>
                <c:pt idx="3176">
                  <c:v>2.2757000000000001</c:v>
                </c:pt>
                <c:pt idx="3177">
                  <c:v>2.28295</c:v>
                </c:pt>
                <c:pt idx="3178">
                  <c:v>2.2785570000000002</c:v>
                </c:pt>
                <c:pt idx="3179">
                  <c:v>2.28098</c:v>
                </c:pt>
                <c:pt idx="3180">
                  <c:v>2.2885400000000002</c:v>
                </c:pt>
                <c:pt idx="3181">
                  <c:v>2.2827770000000003</c:v>
                </c:pt>
                <c:pt idx="3182">
                  <c:v>2.276402</c:v>
                </c:pt>
                <c:pt idx="3183">
                  <c:v>2.2819020000000001</c:v>
                </c:pt>
                <c:pt idx="3184">
                  <c:v>2.2851239999999997</c:v>
                </c:pt>
                <c:pt idx="3185">
                  <c:v>2.2810160000000002</c:v>
                </c:pt>
                <c:pt idx="3186">
                  <c:v>2.2782290000000001</c:v>
                </c:pt>
                <c:pt idx="3187">
                  <c:v>2.2773430000000001</c:v>
                </c:pt>
                <c:pt idx="3188">
                  <c:v>2.2782789999999999</c:v>
                </c:pt>
                <c:pt idx="3189">
                  <c:v>2.2785510000000002</c:v>
                </c:pt>
                <c:pt idx="3190">
                  <c:v>2.2738839999999998</c:v>
                </c:pt>
                <c:pt idx="3191">
                  <c:v>2.2739060000000002</c:v>
                </c:pt>
                <c:pt idx="3192">
                  <c:v>2.274051</c:v>
                </c:pt>
                <c:pt idx="3193">
                  <c:v>2.2673030000000001</c:v>
                </c:pt>
                <c:pt idx="3194">
                  <c:v>2.2667539999999997</c:v>
                </c:pt>
                <c:pt idx="3195">
                  <c:v>2.2745889999999997</c:v>
                </c:pt>
                <c:pt idx="3196">
                  <c:v>2.2795160000000001</c:v>
                </c:pt>
                <c:pt idx="3197">
                  <c:v>2.278743</c:v>
                </c:pt>
                <c:pt idx="3198">
                  <c:v>2.28146</c:v>
                </c:pt>
                <c:pt idx="3199">
                  <c:v>2.2912999999999997</c:v>
                </c:pt>
                <c:pt idx="3200">
                  <c:v>2.2936639999999997</c:v>
                </c:pt>
                <c:pt idx="3201">
                  <c:v>2.285752</c:v>
                </c:pt>
                <c:pt idx="3202">
                  <c:v>2.2821579999999999</c:v>
                </c:pt>
                <c:pt idx="3203">
                  <c:v>2.2868250000000003</c:v>
                </c:pt>
                <c:pt idx="3204">
                  <c:v>2.2867690000000001</c:v>
                </c:pt>
                <c:pt idx="3205">
                  <c:v>2.280259</c:v>
                </c:pt>
                <c:pt idx="3206">
                  <c:v>2.2799309999999999</c:v>
                </c:pt>
                <c:pt idx="3207">
                  <c:v>2.2848769999999998</c:v>
                </c:pt>
                <c:pt idx="3208">
                  <c:v>2.2864709999999997</c:v>
                </c:pt>
                <c:pt idx="3209">
                  <c:v>2.2855989999999999</c:v>
                </c:pt>
                <c:pt idx="3210">
                  <c:v>2.2882889999999998</c:v>
                </c:pt>
                <c:pt idx="3211">
                  <c:v>2.2875839999999998</c:v>
                </c:pt>
                <c:pt idx="3212">
                  <c:v>2.2806109999999999</c:v>
                </c:pt>
                <c:pt idx="3213">
                  <c:v>2.2802720000000001</c:v>
                </c:pt>
                <c:pt idx="3214">
                  <c:v>2.280351</c:v>
                </c:pt>
                <c:pt idx="3215">
                  <c:v>2.280748</c:v>
                </c:pt>
                <c:pt idx="3216">
                  <c:v>2.28321</c:v>
                </c:pt>
                <c:pt idx="3217">
                  <c:v>2.281812</c:v>
                </c:pt>
                <c:pt idx="3218">
                  <c:v>2.2794920000000003</c:v>
                </c:pt>
                <c:pt idx="3219">
                  <c:v>2.278483</c:v>
                </c:pt>
                <c:pt idx="3220">
                  <c:v>2.280567</c:v>
                </c:pt>
                <c:pt idx="3221">
                  <c:v>2.287093</c:v>
                </c:pt>
                <c:pt idx="3222">
                  <c:v>2.2885020000000003</c:v>
                </c:pt>
                <c:pt idx="3223">
                  <c:v>2.286267</c:v>
                </c:pt>
                <c:pt idx="3224">
                  <c:v>2.285647</c:v>
                </c:pt>
                <c:pt idx="3225">
                  <c:v>2.2838130000000003</c:v>
                </c:pt>
                <c:pt idx="3226">
                  <c:v>2.2798530000000001</c:v>
                </c:pt>
                <c:pt idx="3227">
                  <c:v>2.2773089999999998</c:v>
                </c:pt>
                <c:pt idx="3228">
                  <c:v>2.2788919999999999</c:v>
                </c:pt>
                <c:pt idx="3229">
                  <c:v>2.280764</c:v>
                </c:pt>
                <c:pt idx="3230">
                  <c:v>2.2847679999999997</c:v>
                </c:pt>
                <c:pt idx="3231">
                  <c:v>2.286419</c:v>
                </c:pt>
                <c:pt idx="3232">
                  <c:v>2.283417</c:v>
                </c:pt>
                <c:pt idx="3233">
                  <c:v>2.2881590000000003</c:v>
                </c:pt>
                <c:pt idx="3234">
                  <c:v>2.287798</c:v>
                </c:pt>
                <c:pt idx="3235">
                  <c:v>2.2845260000000001</c:v>
                </c:pt>
                <c:pt idx="3236">
                  <c:v>2.2913930000000002</c:v>
                </c:pt>
                <c:pt idx="3237">
                  <c:v>2.2978839999999998</c:v>
                </c:pt>
                <c:pt idx="3238">
                  <c:v>2.2971490000000001</c:v>
                </c:pt>
                <c:pt idx="3239">
                  <c:v>2.2924340000000001</c:v>
                </c:pt>
                <c:pt idx="3240">
                  <c:v>2.2947899999999999</c:v>
                </c:pt>
                <c:pt idx="3241">
                  <c:v>2.3012480000000002</c:v>
                </c:pt>
                <c:pt idx="3242">
                  <c:v>2.3024870000000002</c:v>
                </c:pt>
                <c:pt idx="3243">
                  <c:v>2.303464</c:v>
                </c:pt>
                <c:pt idx="3244">
                  <c:v>2.3044510000000002</c:v>
                </c:pt>
                <c:pt idx="3245">
                  <c:v>2.3039959999999997</c:v>
                </c:pt>
                <c:pt idx="3246">
                  <c:v>2.297482</c:v>
                </c:pt>
                <c:pt idx="3247">
                  <c:v>2.2927210000000002</c:v>
                </c:pt>
                <c:pt idx="3248">
                  <c:v>2.2926679999999999</c:v>
                </c:pt>
                <c:pt idx="3249">
                  <c:v>2.2888099999999998</c:v>
                </c:pt>
                <c:pt idx="3250">
                  <c:v>2.2878769999999999</c:v>
                </c:pt>
                <c:pt idx="3251">
                  <c:v>2.2854559999999999</c:v>
                </c:pt>
                <c:pt idx="3252">
                  <c:v>2.2799930000000002</c:v>
                </c:pt>
                <c:pt idx="3253">
                  <c:v>2.281755</c:v>
                </c:pt>
                <c:pt idx="3254">
                  <c:v>2.2847109999999997</c:v>
                </c:pt>
                <c:pt idx="3255">
                  <c:v>2.2803580000000001</c:v>
                </c:pt>
                <c:pt idx="3256">
                  <c:v>2.2798160000000003</c:v>
                </c:pt>
                <c:pt idx="3257">
                  <c:v>2.2886860000000002</c:v>
                </c:pt>
                <c:pt idx="3258">
                  <c:v>2.2887560000000002</c:v>
                </c:pt>
                <c:pt idx="3259">
                  <c:v>2.2849659999999998</c:v>
                </c:pt>
                <c:pt idx="3260">
                  <c:v>2.292189</c:v>
                </c:pt>
                <c:pt idx="3261">
                  <c:v>2.2975300000000001</c:v>
                </c:pt>
                <c:pt idx="3262">
                  <c:v>2.2939879999999997</c:v>
                </c:pt>
                <c:pt idx="3263">
                  <c:v>2.2946610000000001</c:v>
                </c:pt>
                <c:pt idx="3264">
                  <c:v>2.2955719999999999</c:v>
                </c:pt>
                <c:pt idx="3265">
                  <c:v>2.2921170000000002</c:v>
                </c:pt>
                <c:pt idx="3266">
                  <c:v>2.2958829999999999</c:v>
                </c:pt>
                <c:pt idx="3267">
                  <c:v>2.3047209999999998</c:v>
                </c:pt>
                <c:pt idx="3268">
                  <c:v>2.3021769999999999</c:v>
                </c:pt>
                <c:pt idx="3269">
                  <c:v>2.2963690000000003</c:v>
                </c:pt>
                <c:pt idx="3270">
                  <c:v>2.2975909999999997</c:v>
                </c:pt>
                <c:pt idx="3271">
                  <c:v>2.300786</c:v>
                </c:pt>
                <c:pt idx="3272">
                  <c:v>2.3001130000000001</c:v>
                </c:pt>
                <c:pt idx="3273">
                  <c:v>2.2990539999999999</c:v>
                </c:pt>
                <c:pt idx="3274">
                  <c:v>2.2995679999999998</c:v>
                </c:pt>
                <c:pt idx="3275">
                  <c:v>2.296411</c:v>
                </c:pt>
                <c:pt idx="3276">
                  <c:v>2.2970680000000003</c:v>
                </c:pt>
                <c:pt idx="3277">
                  <c:v>2.302387</c:v>
                </c:pt>
                <c:pt idx="3278">
                  <c:v>2.300932</c:v>
                </c:pt>
                <c:pt idx="3279">
                  <c:v>2.3008519999999999</c:v>
                </c:pt>
                <c:pt idx="3280">
                  <c:v>2.3049930000000001</c:v>
                </c:pt>
                <c:pt idx="3281">
                  <c:v>2.3015080000000001</c:v>
                </c:pt>
                <c:pt idx="3282">
                  <c:v>2.2970220000000001</c:v>
                </c:pt>
                <c:pt idx="3283">
                  <c:v>2.2982360000000002</c:v>
                </c:pt>
                <c:pt idx="3284">
                  <c:v>2.3029159999999997</c:v>
                </c:pt>
                <c:pt idx="3285">
                  <c:v>2.30464</c:v>
                </c:pt>
                <c:pt idx="3286">
                  <c:v>2.3013529999999998</c:v>
                </c:pt>
                <c:pt idx="3287">
                  <c:v>2.3011330000000001</c:v>
                </c:pt>
                <c:pt idx="3288">
                  <c:v>2.3003130000000001</c:v>
                </c:pt>
                <c:pt idx="3289">
                  <c:v>2.2995969999999999</c:v>
                </c:pt>
                <c:pt idx="3290">
                  <c:v>2.2993809999999999</c:v>
                </c:pt>
                <c:pt idx="3291">
                  <c:v>2.3017190000000003</c:v>
                </c:pt>
                <c:pt idx="3292">
                  <c:v>2.305091</c:v>
                </c:pt>
                <c:pt idx="3293">
                  <c:v>2.3051870000000001</c:v>
                </c:pt>
                <c:pt idx="3294">
                  <c:v>2.3023359999999999</c:v>
                </c:pt>
                <c:pt idx="3295">
                  <c:v>2.3010600000000001</c:v>
                </c:pt>
                <c:pt idx="3296">
                  <c:v>2.3012699999999997</c:v>
                </c:pt>
                <c:pt idx="3297">
                  <c:v>2.3029989999999998</c:v>
                </c:pt>
                <c:pt idx="3298">
                  <c:v>2.3032649999999997</c:v>
                </c:pt>
                <c:pt idx="3299">
                  <c:v>2.3058490000000003</c:v>
                </c:pt>
                <c:pt idx="3300">
                  <c:v>2.3112330000000001</c:v>
                </c:pt>
                <c:pt idx="3301">
                  <c:v>2.3117999999999999</c:v>
                </c:pt>
                <c:pt idx="3302">
                  <c:v>2.3114170000000001</c:v>
                </c:pt>
                <c:pt idx="3303">
                  <c:v>2.3107160000000002</c:v>
                </c:pt>
                <c:pt idx="3304">
                  <c:v>2.306772</c:v>
                </c:pt>
                <c:pt idx="3305">
                  <c:v>2.3028209999999998</c:v>
                </c:pt>
                <c:pt idx="3306">
                  <c:v>2.3013570000000003</c:v>
                </c:pt>
                <c:pt idx="3307">
                  <c:v>2.3007049999999998</c:v>
                </c:pt>
                <c:pt idx="3308">
                  <c:v>2.302508</c:v>
                </c:pt>
                <c:pt idx="3309">
                  <c:v>2.3016779999999999</c:v>
                </c:pt>
                <c:pt idx="3310">
                  <c:v>2.2994760000000003</c:v>
                </c:pt>
                <c:pt idx="3311">
                  <c:v>2.3011020000000002</c:v>
                </c:pt>
                <c:pt idx="3312">
                  <c:v>2.299715</c:v>
                </c:pt>
                <c:pt idx="3313">
                  <c:v>2.2989449999999998</c:v>
                </c:pt>
                <c:pt idx="3314">
                  <c:v>2.2990010000000001</c:v>
                </c:pt>
                <c:pt idx="3315">
                  <c:v>2.2948339999999998</c:v>
                </c:pt>
                <c:pt idx="3316">
                  <c:v>2.2940909999999999</c:v>
                </c:pt>
                <c:pt idx="3317">
                  <c:v>2.2968929999999999</c:v>
                </c:pt>
                <c:pt idx="3318">
                  <c:v>2.2977430000000001</c:v>
                </c:pt>
                <c:pt idx="3319">
                  <c:v>2.3006640000000003</c:v>
                </c:pt>
                <c:pt idx="3320">
                  <c:v>2.3036319999999999</c:v>
                </c:pt>
                <c:pt idx="3321">
                  <c:v>2.303461</c:v>
                </c:pt>
                <c:pt idx="3322">
                  <c:v>2.3054199999999998</c:v>
                </c:pt>
                <c:pt idx="3323">
                  <c:v>2.3084059999999997</c:v>
                </c:pt>
                <c:pt idx="3324">
                  <c:v>2.3049080000000002</c:v>
                </c:pt>
                <c:pt idx="3325">
                  <c:v>2.2987489999999999</c:v>
                </c:pt>
                <c:pt idx="3326">
                  <c:v>2.300011</c:v>
                </c:pt>
                <c:pt idx="3327">
                  <c:v>2.3043139999999998</c:v>
                </c:pt>
                <c:pt idx="3328">
                  <c:v>2.3028580000000001</c:v>
                </c:pt>
                <c:pt idx="3329">
                  <c:v>2.30064</c:v>
                </c:pt>
                <c:pt idx="3330">
                  <c:v>2.3060010000000002</c:v>
                </c:pt>
                <c:pt idx="3331">
                  <c:v>2.3046480000000003</c:v>
                </c:pt>
                <c:pt idx="3332">
                  <c:v>2.29745</c:v>
                </c:pt>
                <c:pt idx="3333">
                  <c:v>2.3021419999999999</c:v>
                </c:pt>
                <c:pt idx="3334">
                  <c:v>2.3020329999999998</c:v>
                </c:pt>
                <c:pt idx="3335">
                  <c:v>2.2970109999999999</c:v>
                </c:pt>
                <c:pt idx="3336">
                  <c:v>2.3039969999999999</c:v>
                </c:pt>
                <c:pt idx="3337">
                  <c:v>2.3110470000000003</c:v>
                </c:pt>
                <c:pt idx="3338">
                  <c:v>2.3107449999999998</c:v>
                </c:pt>
                <c:pt idx="3339">
                  <c:v>2.3101099999999999</c:v>
                </c:pt>
                <c:pt idx="3340">
                  <c:v>2.3102529999999999</c:v>
                </c:pt>
                <c:pt idx="3341">
                  <c:v>2.3114349999999999</c:v>
                </c:pt>
                <c:pt idx="3342">
                  <c:v>2.313739</c:v>
                </c:pt>
                <c:pt idx="3343">
                  <c:v>2.31351</c:v>
                </c:pt>
                <c:pt idx="3344">
                  <c:v>2.3164100000000003</c:v>
                </c:pt>
                <c:pt idx="3345">
                  <c:v>2.3223929999999999</c:v>
                </c:pt>
                <c:pt idx="3346">
                  <c:v>2.3190910000000002</c:v>
                </c:pt>
                <c:pt idx="3347">
                  <c:v>2.313491</c:v>
                </c:pt>
                <c:pt idx="3348">
                  <c:v>2.3135060000000003</c:v>
                </c:pt>
                <c:pt idx="3349">
                  <c:v>2.3148809999999997</c:v>
                </c:pt>
                <c:pt idx="3350">
                  <c:v>2.3152369999999998</c:v>
                </c:pt>
                <c:pt idx="3351">
                  <c:v>2.3134100000000002</c:v>
                </c:pt>
                <c:pt idx="3352">
                  <c:v>2.313437</c:v>
                </c:pt>
                <c:pt idx="3353">
                  <c:v>2.3130189999999997</c:v>
                </c:pt>
                <c:pt idx="3354">
                  <c:v>2.3159130000000001</c:v>
                </c:pt>
                <c:pt idx="3355">
                  <c:v>2.3238859999999999</c:v>
                </c:pt>
                <c:pt idx="3356">
                  <c:v>2.3216589999999999</c:v>
                </c:pt>
                <c:pt idx="3357">
                  <c:v>2.3197739999999998</c:v>
                </c:pt>
                <c:pt idx="3358">
                  <c:v>2.3257289999999999</c:v>
                </c:pt>
                <c:pt idx="3359">
                  <c:v>2.3238659999999998</c:v>
                </c:pt>
                <c:pt idx="3360">
                  <c:v>2.322311</c:v>
                </c:pt>
                <c:pt idx="3361">
                  <c:v>2.3273289999999998</c:v>
                </c:pt>
                <c:pt idx="3362">
                  <c:v>2.3237040000000002</c:v>
                </c:pt>
                <c:pt idx="3363">
                  <c:v>2.3173909999999998</c:v>
                </c:pt>
                <c:pt idx="3364">
                  <c:v>2.318492</c:v>
                </c:pt>
                <c:pt idx="3365">
                  <c:v>2.3178019999999999</c:v>
                </c:pt>
                <c:pt idx="3366">
                  <c:v>2.3122980000000002</c:v>
                </c:pt>
                <c:pt idx="3367">
                  <c:v>2.311366</c:v>
                </c:pt>
                <c:pt idx="3368">
                  <c:v>2.3135300000000001</c:v>
                </c:pt>
                <c:pt idx="3369">
                  <c:v>2.31846</c:v>
                </c:pt>
                <c:pt idx="3370">
                  <c:v>2.3222399999999999</c:v>
                </c:pt>
                <c:pt idx="3371">
                  <c:v>2.3199610000000002</c:v>
                </c:pt>
                <c:pt idx="3372">
                  <c:v>2.3204149999999997</c:v>
                </c:pt>
                <c:pt idx="3373">
                  <c:v>2.3197809999999999</c:v>
                </c:pt>
                <c:pt idx="3374">
                  <c:v>2.3180879999999999</c:v>
                </c:pt>
                <c:pt idx="3375">
                  <c:v>2.3188390000000001</c:v>
                </c:pt>
                <c:pt idx="3376">
                  <c:v>2.3153699999999997</c:v>
                </c:pt>
                <c:pt idx="3377">
                  <c:v>2.3174030000000001</c:v>
                </c:pt>
                <c:pt idx="3378">
                  <c:v>2.319156</c:v>
                </c:pt>
                <c:pt idx="3379">
                  <c:v>2.315239</c:v>
                </c:pt>
                <c:pt idx="3380">
                  <c:v>2.3153680000000003</c:v>
                </c:pt>
                <c:pt idx="3381">
                  <c:v>2.3192529999999998</c:v>
                </c:pt>
                <c:pt idx="3382">
                  <c:v>2.3207979999999999</c:v>
                </c:pt>
                <c:pt idx="3383">
                  <c:v>2.3198189999999999</c:v>
                </c:pt>
                <c:pt idx="3384">
                  <c:v>2.3179530000000002</c:v>
                </c:pt>
                <c:pt idx="3385">
                  <c:v>2.3149899999999999</c:v>
                </c:pt>
                <c:pt idx="3386">
                  <c:v>2.3162349999999998</c:v>
                </c:pt>
                <c:pt idx="3387">
                  <c:v>2.3196729999999999</c:v>
                </c:pt>
                <c:pt idx="3388">
                  <c:v>2.3201309999999999</c:v>
                </c:pt>
                <c:pt idx="3389">
                  <c:v>2.3204370000000001</c:v>
                </c:pt>
                <c:pt idx="3390">
                  <c:v>2.321278</c:v>
                </c:pt>
                <c:pt idx="3391">
                  <c:v>2.3248540000000002</c:v>
                </c:pt>
                <c:pt idx="3392">
                  <c:v>2.3272089999999999</c:v>
                </c:pt>
                <c:pt idx="3393">
                  <c:v>2.3266929999999997</c:v>
                </c:pt>
                <c:pt idx="3394">
                  <c:v>2.3340879999999999</c:v>
                </c:pt>
                <c:pt idx="3395">
                  <c:v>2.3355139999999999</c:v>
                </c:pt>
                <c:pt idx="3396">
                  <c:v>2.3302170000000002</c:v>
                </c:pt>
                <c:pt idx="3397">
                  <c:v>2.3350900000000001</c:v>
                </c:pt>
                <c:pt idx="3398">
                  <c:v>2.3351319999999998</c:v>
                </c:pt>
                <c:pt idx="3399">
                  <c:v>2.328586</c:v>
                </c:pt>
                <c:pt idx="3400">
                  <c:v>2.3267340000000001</c:v>
                </c:pt>
                <c:pt idx="3401">
                  <c:v>2.3276399999999997</c:v>
                </c:pt>
                <c:pt idx="3402">
                  <c:v>2.3268899999999997</c:v>
                </c:pt>
                <c:pt idx="3403">
                  <c:v>2.326346</c:v>
                </c:pt>
                <c:pt idx="3404">
                  <c:v>2.3282970000000001</c:v>
                </c:pt>
                <c:pt idx="3405">
                  <c:v>2.3257209999999997</c:v>
                </c:pt>
                <c:pt idx="3406">
                  <c:v>2.3241269999999998</c:v>
                </c:pt>
                <c:pt idx="3407">
                  <c:v>2.326247</c:v>
                </c:pt>
                <c:pt idx="3408">
                  <c:v>2.325739</c:v>
                </c:pt>
                <c:pt idx="3409">
                  <c:v>2.3261210000000001</c:v>
                </c:pt>
                <c:pt idx="3410">
                  <c:v>2.3262520000000002</c:v>
                </c:pt>
                <c:pt idx="3411">
                  <c:v>2.3278799999999999</c:v>
                </c:pt>
                <c:pt idx="3412">
                  <c:v>2.3305280000000002</c:v>
                </c:pt>
                <c:pt idx="3413">
                  <c:v>2.331261</c:v>
                </c:pt>
                <c:pt idx="3414">
                  <c:v>2.333323</c:v>
                </c:pt>
                <c:pt idx="3415">
                  <c:v>2.3336009999999998</c:v>
                </c:pt>
                <c:pt idx="3416">
                  <c:v>2.331969</c:v>
                </c:pt>
                <c:pt idx="3417">
                  <c:v>2.3313480000000002</c:v>
                </c:pt>
                <c:pt idx="3418">
                  <c:v>2.3330679999999999</c:v>
                </c:pt>
                <c:pt idx="3419">
                  <c:v>2.3331179999999998</c:v>
                </c:pt>
                <c:pt idx="3420">
                  <c:v>2.3311459999999999</c:v>
                </c:pt>
                <c:pt idx="3421">
                  <c:v>2.3294139999999999</c:v>
                </c:pt>
                <c:pt idx="3422">
                  <c:v>2.324122</c:v>
                </c:pt>
                <c:pt idx="3423">
                  <c:v>2.32437</c:v>
                </c:pt>
                <c:pt idx="3424">
                  <c:v>2.3307820000000001</c:v>
                </c:pt>
                <c:pt idx="3425">
                  <c:v>2.3330219999999997</c:v>
                </c:pt>
                <c:pt idx="3426">
                  <c:v>2.3315539999999997</c:v>
                </c:pt>
                <c:pt idx="3427">
                  <c:v>2.33141</c:v>
                </c:pt>
                <c:pt idx="3428">
                  <c:v>2.3352719999999998</c:v>
                </c:pt>
                <c:pt idx="3429">
                  <c:v>2.3364020000000001</c:v>
                </c:pt>
                <c:pt idx="3430">
                  <c:v>2.335461</c:v>
                </c:pt>
                <c:pt idx="3431">
                  <c:v>2.3425440000000002</c:v>
                </c:pt>
                <c:pt idx="3432">
                  <c:v>2.3458959999999998</c:v>
                </c:pt>
                <c:pt idx="3433">
                  <c:v>2.3444219999999998</c:v>
                </c:pt>
                <c:pt idx="3434">
                  <c:v>2.3434429999999997</c:v>
                </c:pt>
                <c:pt idx="3435">
                  <c:v>2.33697</c:v>
                </c:pt>
                <c:pt idx="3436">
                  <c:v>2.3319320000000001</c:v>
                </c:pt>
                <c:pt idx="3437">
                  <c:v>2.337224</c:v>
                </c:pt>
                <c:pt idx="3438">
                  <c:v>2.3363149999999999</c:v>
                </c:pt>
                <c:pt idx="3439">
                  <c:v>2.3288979999999997</c:v>
                </c:pt>
                <c:pt idx="3440">
                  <c:v>2.3306770000000001</c:v>
                </c:pt>
                <c:pt idx="3441">
                  <c:v>2.334336</c:v>
                </c:pt>
                <c:pt idx="3442">
                  <c:v>2.3368219999999997</c:v>
                </c:pt>
                <c:pt idx="3443">
                  <c:v>2.3421409999999998</c:v>
                </c:pt>
                <c:pt idx="3444">
                  <c:v>2.3404540000000003</c:v>
                </c:pt>
                <c:pt idx="3445">
                  <c:v>2.3350140000000001</c:v>
                </c:pt>
                <c:pt idx="3446">
                  <c:v>2.3385829999999999</c:v>
                </c:pt>
                <c:pt idx="3447">
                  <c:v>2.3439709999999998</c:v>
                </c:pt>
                <c:pt idx="3448">
                  <c:v>2.3390469999999999</c:v>
                </c:pt>
                <c:pt idx="3449">
                  <c:v>2.337021</c:v>
                </c:pt>
                <c:pt idx="3450">
                  <c:v>2.343715</c:v>
                </c:pt>
                <c:pt idx="3451">
                  <c:v>2.3411169999999997</c:v>
                </c:pt>
                <c:pt idx="3452">
                  <c:v>2.3366860000000003</c:v>
                </c:pt>
                <c:pt idx="3453">
                  <c:v>2.3426400000000003</c:v>
                </c:pt>
                <c:pt idx="3454">
                  <c:v>2.3473299999999999</c:v>
                </c:pt>
                <c:pt idx="3455">
                  <c:v>2.3452869999999999</c:v>
                </c:pt>
                <c:pt idx="3456">
                  <c:v>2.3427990000000003</c:v>
                </c:pt>
                <c:pt idx="3457">
                  <c:v>2.3407489999999997</c:v>
                </c:pt>
                <c:pt idx="3458">
                  <c:v>2.336249</c:v>
                </c:pt>
                <c:pt idx="3459">
                  <c:v>2.3328880000000001</c:v>
                </c:pt>
                <c:pt idx="3460">
                  <c:v>2.3344800000000001</c:v>
                </c:pt>
                <c:pt idx="3461">
                  <c:v>2.3356250000000003</c:v>
                </c:pt>
                <c:pt idx="3462">
                  <c:v>2.334721</c:v>
                </c:pt>
                <c:pt idx="3463">
                  <c:v>2.3383370000000001</c:v>
                </c:pt>
                <c:pt idx="3464">
                  <c:v>2.345008</c:v>
                </c:pt>
                <c:pt idx="3465">
                  <c:v>2.3460760000000001</c:v>
                </c:pt>
                <c:pt idx="3466">
                  <c:v>2.3443000000000001</c:v>
                </c:pt>
                <c:pt idx="3467">
                  <c:v>2.3480490000000001</c:v>
                </c:pt>
                <c:pt idx="3468">
                  <c:v>2.3513869999999999</c:v>
                </c:pt>
                <c:pt idx="3469">
                  <c:v>2.3517419999999998</c:v>
                </c:pt>
                <c:pt idx="3470">
                  <c:v>2.3522559999999997</c:v>
                </c:pt>
                <c:pt idx="3471">
                  <c:v>2.3489420000000001</c:v>
                </c:pt>
                <c:pt idx="3472">
                  <c:v>2.3460570000000001</c:v>
                </c:pt>
                <c:pt idx="3473">
                  <c:v>2.3482989999999999</c:v>
                </c:pt>
                <c:pt idx="3474">
                  <c:v>2.3472210000000002</c:v>
                </c:pt>
                <c:pt idx="3475">
                  <c:v>2.3420719999999999</c:v>
                </c:pt>
                <c:pt idx="3476">
                  <c:v>2.3431420000000003</c:v>
                </c:pt>
                <c:pt idx="3477">
                  <c:v>2.3476140000000001</c:v>
                </c:pt>
                <c:pt idx="3478">
                  <c:v>2.3451719999999998</c:v>
                </c:pt>
                <c:pt idx="3479">
                  <c:v>2.344989</c:v>
                </c:pt>
                <c:pt idx="3480">
                  <c:v>2.3498399999999999</c:v>
                </c:pt>
                <c:pt idx="3481">
                  <c:v>2.3482890000000003</c:v>
                </c:pt>
                <c:pt idx="3482">
                  <c:v>2.3415590000000002</c:v>
                </c:pt>
                <c:pt idx="3483">
                  <c:v>2.3426780000000003</c:v>
                </c:pt>
                <c:pt idx="3484">
                  <c:v>2.350759</c:v>
                </c:pt>
                <c:pt idx="3485">
                  <c:v>2.3524089999999998</c:v>
                </c:pt>
                <c:pt idx="3486">
                  <c:v>2.3504079999999998</c:v>
                </c:pt>
                <c:pt idx="3487">
                  <c:v>2.3526560000000001</c:v>
                </c:pt>
                <c:pt idx="3488">
                  <c:v>2.3505570000000002</c:v>
                </c:pt>
                <c:pt idx="3489">
                  <c:v>2.3470810000000002</c:v>
                </c:pt>
                <c:pt idx="3490">
                  <c:v>2.3481670000000001</c:v>
                </c:pt>
                <c:pt idx="3491">
                  <c:v>2.341199</c:v>
                </c:pt>
                <c:pt idx="3492">
                  <c:v>2.3390580000000001</c:v>
                </c:pt>
                <c:pt idx="3493">
                  <c:v>2.3490130000000002</c:v>
                </c:pt>
                <c:pt idx="3494">
                  <c:v>2.349891</c:v>
                </c:pt>
                <c:pt idx="3495">
                  <c:v>2.3420209999999999</c:v>
                </c:pt>
                <c:pt idx="3496">
                  <c:v>2.3415619999999997</c:v>
                </c:pt>
                <c:pt idx="3497">
                  <c:v>2.3448739999999999</c:v>
                </c:pt>
                <c:pt idx="3498">
                  <c:v>2.342063</c:v>
                </c:pt>
                <c:pt idx="3499">
                  <c:v>2.3393269999999999</c:v>
                </c:pt>
                <c:pt idx="3500">
                  <c:v>2.3428079999999998</c:v>
                </c:pt>
                <c:pt idx="3501">
                  <c:v>2.3478440000000003</c:v>
                </c:pt>
                <c:pt idx="3502">
                  <c:v>2.3520380000000003</c:v>
                </c:pt>
                <c:pt idx="3503">
                  <c:v>2.350025</c:v>
                </c:pt>
                <c:pt idx="3504">
                  <c:v>2.349329</c:v>
                </c:pt>
                <c:pt idx="3505">
                  <c:v>2.3574079999999999</c:v>
                </c:pt>
                <c:pt idx="3506">
                  <c:v>2.3556980000000003</c:v>
                </c:pt>
                <c:pt idx="3507">
                  <c:v>2.3464419999999997</c:v>
                </c:pt>
                <c:pt idx="3508">
                  <c:v>2.3477600000000001</c:v>
                </c:pt>
                <c:pt idx="3509">
                  <c:v>2.3519069999999997</c:v>
                </c:pt>
                <c:pt idx="3510">
                  <c:v>2.3482849999999997</c:v>
                </c:pt>
                <c:pt idx="3511">
                  <c:v>2.3476749999999997</c:v>
                </c:pt>
                <c:pt idx="3512">
                  <c:v>2.349132</c:v>
                </c:pt>
                <c:pt idx="3513">
                  <c:v>2.3455569999999999</c:v>
                </c:pt>
                <c:pt idx="3514">
                  <c:v>2.3433960000000003</c:v>
                </c:pt>
                <c:pt idx="3515">
                  <c:v>2.3451010000000001</c:v>
                </c:pt>
                <c:pt idx="3516">
                  <c:v>2.3471029999999997</c:v>
                </c:pt>
                <c:pt idx="3517">
                  <c:v>2.3498039999999998</c:v>
                </c:pt>
                <c:pt idx="3518">
                  <c:v>2.3543149999999997</c:v>
                </c:pt>
                <c:pt idx="3519">
                  <c:v>2.3575210000000002</c:v>
                </c:pt>
                <c:pt idx="3520">
                  <c:v>2.3562500000000002</c:v>
                </c:pt>
                <c:pt idx="3521">
                  <c:v>2.351572</c:v>
                </c:pt>
                <c:pt idx="3522">
                  <c:v>2.3477699999999997</c:v>
                </c:pt>
                <c:pt idx="3523">
                  <c:v>2.3502590000000003</c:v>
                </c:pt>
                <c:pt idx="3524">
                  <c:v>2.3555260000000002</c:v>
                </c:pt>
                <c:pt idx="3525">
                  <c:v>2.3565529999999999</c:v>
                </c:pt>
                <c:pt idx="3526">
                  <c:v>2.3537910000000002</c:v>
                </c:pt>
                <c:pt idx="3527">
                  <c:v>2.352976</c:v>
                </c:pt>
                <c:pt idx="3528">
                  <c:v>2.3569439999999999</c:v>
                </c:pt>
                <c:pt idx="3529">
                  <c:v>2.3577319999999999</c:v>
                </c:pt>
                <c:pt idx="3530">
                  <c:v>2.354625</c:v>
                </c:pt>
                <c:pt idx="3531">
                  <c:v>2.3540010000000002</c:v>
                </c:pt>
                <c:pt idx="3532">
                  <c:v>2.3573690000000003</c:v>
                </c:pt>
                <c:pt idx="3533">
                  <c:v>2.3598650000000001</c:v>
                </c:pt>
                <c:pt idx="3534">
                  <c:v>2.357564</c:v>
                </c:pt>
                <c:pt idx="3535">
                  <c:v>2.3602280000000002</c:v>
                </c:pt>
                <c:pt idx="3536">
                  <c:v>2.3644920000000003</c:v>
                </c:pt>
                <c:pt idx="3537">
                  <c:v>2.361685</c:v>
                </c:pt>
                <c:pt idx="3538">
                  <c:v>2.3589349999999998</c:v>
                </c:pt>
                <c:pt idx="3539">
                  <c:v>2.3585570000000002</c:v>
                </c:pt>
                <c:pt idx="3540">
                  <c:v>2.357885</c:v>
                </c:pt>
                <c:pt idx="3541">
                  <c:v>2.3590460000000002</c:v>
                </c:pt>
                <c:pt idx="3542">
                  <c:v>2.360484</c:v>
                </c:pt>
                <c:pt idx="3543">
                  <c:v>2.3593329999999999</c:v>
                </c:pt>
                <c:pt idx="3544">
                  <c:v>2.3555950000000001</c:v>
                </c:pt>
                <c:pt idx="3545">
                  <c:v>2.357043</c:v>
                </c:pt>
                <c:pt idx="3546">
                  <c:v>2.3611219999999999</c:v>
                </c:pt>
                <c:pt idx="3547">
                  <c:v>2.3608549999999999</c:v>
                </c:pt>
                <c:pt idx="3548">
                  <c:v>2.3596909999999998</c:v>
                </c:pt>
                <c:pt idx="3549">
                  <c:v>2.3592390000000001</c:v>
                </c:pt>
                <c:pt idx="3550">
                  <c:v>2.3585180000000001</c:v>
                </c:pt>
                <c:pt idx="3551">
                  <c:v>2.359747</c:v>
                </c:pt>
                <c:pt idx="3552">
                  <c:v>2.3599730000000001</c:v>
                </c:pt>
                <c:pt idx="3553">
                  <c:v>2.3557129999999997</c:v>
                </c:pt>
                <c:pt idx="3554">
                  <c:v>2.3583609999999999</c:v>
                </c:pt>
                <c:pt idx="3555">
                  <c:v>2.370997</c:v>
                </c:pt>
                <c:pt idx="3556">
                  <c:v>2.3672029999999999</c:v>
                </c:pt>
                <c:pt idx="3557">
                  <c:v>2.3584750000000003</c:v>
                </c:pt>
                <c:pt idx="3558">
                  <c:v>2.365526</c:v>
                </c:pt>
                <c:pt idx="3559">
                  <c:v>2.368379</c:v>
                </c:pt>
                <c:pt idx="3560">
                  <c:v>2.364198</c:v>
                </c:pt>
                <c:pt idx="3561">
                  <c:v>2.3626079999999998</c:v>
                </c:pt>
                <c:pt idx="3562">
                  <c:v>2.3644249999999998</c:v>
                </c:pt>
                <c:pt idx="3563">
                  <c:v>2.3634539999999999</c:v>
                </c:pt>
                <c:pt idx="3564">
                  <c:v>2.3588370000000003</c:v>
                </c:pt>
                <c:pt idx="3565">
                  <c:v>2.3601239999999999</c:v>
                </c:pt>
                <c:pt idx="3566">
                  <c:v>2.363054</c:v>
                </c:pt>
                <c:pt idx="3567">
                  <c:v>2.3645350000000001</c:v>
                </c:pt>
                <c:pt idx="3568">
                  <c:v>2.3688599999999997</c:v>
                </c:pt>
                <c:pt idx="3569">
                  <c:v>2.3687300000000002</c:v>
                </c:pt>
                <c:pt idx="3570">
                  <c:v>2.3657889999999999</c:v>
                </c:pt>
                <c:pt idx="3571">
                  <c:v>2.363998</c:v>
                </c:pt>
                <c:pt idx="3572">
                  <c:v>2.3601859999999997</c:v>
                </c:pt>
                <c:pt idx="3573">
                  <c:v>2.360322</c:v>
                </c:pt>
                <c:pt idx="3574">
                  <c:v>2.3634630000000003</c:v>
                </c:pt>
                <c:pt idx="3575">
                  <c:v>2.3614360000000003</c:v>
                </c:pt>
                <c:pt idx="3576">
                  <c:v>2.3604560000000001</c:v>
                </c:pt>
                <c:pt idx="3577">
                  <c:v>2.3635489999999999</c:v>
                </c:pt>
                <c:pt idx="3578">
                  <c:v>2.3637429999999999</c:v>
                </c:pt>
                <c:pt idx="3579">
                  <c:v>2.3641959999999997</c:v>
                </c:pt>
                <c:pt idx="3580">
                  <c:v>2.3650009999999999</c:v>
                </c:pt>
                <c:pt idx="3581">
                  <c:v>2.363998</c:v>
                </c:pt>
                <c:pt idx="3582">
                  <c:v>2.3639700000000001</c:v>
                </c:pt>
                <c:pt idx="3583">
                  <c:v>2.3662589999999999</c:v>
                </c:pt>
                <c:pt idx="3584">
                  <c:v>2.3685909999999999</c:v>
                </c:pt>
                <c:pt idx="3585">
                  <c:v>2.3663309999999997</c:v>
                </c:pt>
                <c:pt idx="3586">
                  <c:v>2.3670629999999999</c:v>
                </c:pt>
                <c:pt idx="3587">
                  <c:v>2.375216</c:v>
                </c:pt>
                <c:pt idx="3588">
                  <c:v>2.372115</c:v>
                </c:pt>
                <c:pt idx="3589">
                  <c:v>2.364827</c:v>
                </c:pt>
                <c:pt idx="3590">
                  <c:v>2.3693460000000002</c:v>
                </c:pt>
                <c:pt idx="3591">
                  <c:v>2.369151</c:v>
                </c:pt>
                <c:pt idx="3592">
                  <c:v>2.3604989999999999</c:v>
                </c:pt>
                <c:pt idx="3593">
                  <c:v>2.3613970000000002</c:v>
                </c:pt>
                <c:pt idx="3594">
                  <c:v>2.366546</c:v>
                </c:pt>
                <c:pt idx="3595">
                  <c:v>2.3669070000000003</c:v>
                </c:pt>
                <c:pt idx="3596">
                  <c:v>2.369208</c:v>
                </c:pt>
                <c:pt idx="3597">
                  <c:v>2.3681520000000003</c:v>
                </c:pt>
                <c:pt idx="3598">
                  <c:v>2.363988</c:v>
                </c:pt>
                <c:pt idx="3599">
                  <c:v>2.3668469999999999</c:v>
                </c:pt>
                <c:pt idx="3600">
                  <c:v>2.3712049999999998</c:v>
                </c:pt>
                <c:pt idx="3601">
                  <c:v>2.3711720000000001</c:v>
                </c:pt>
                <c:pt idx="3602">
                  <c:v>2.368236</c:v>
                </c:pt>
                <c:pt idx="3603">
                  <c:v>2.3691899999999997</c:v>
                </c:pt>
                <c:pt idx="3604">
                  <c:v>2.3741810000000001</c:v>
                </c:pt>
                <c:pt idx="3605">
                  <c:v>2.3760019999999997</c:v>
                </c:pt>
                <c:pt idx="3606">
                  <c:v>2.3782239999999999</c:v>
                </c:pt>
                <c:pt idx="3607">
                  <c:v>2.3702040000000002</c:v>
                </c:pt>
                <c:pt idx="3608">
                  <c:v>2.363381</c:v>
                </c:pt>
                <c:pt idx="3609">
                  <c:v>2.3736679999999999</c:v>
                </c:pt>
                <c:pt idx="3610">
                  <c:v>2.377526</c:v>
                </c:pt>
                <c:pt idx="3611">
                  <c:v>2.3720179999999997</c:v>
                </c:pt>
                <c:pt idx="3612">
                  <c:v>2.373081</c:v>
                </c:pt>
                <c:pt idx="3613">
                  <c:v>2.376045</c:v>
                </c:pt>
                <c:pt idx="3614">
                  <c:v>2.3743350000000003</c:v>
                </c:pt>
                <c:pt idx="3615">
                  <c:v>2.373364</c:v>
                </c:pt>
                <c:pt idx="3616">
                  <c:v>2.3761700000000001</c:v>
                </c:pt>
                <c:pt idx="3617">
                  <c:v>2.3793880000000001</c:v>
                </c:pt>
                <c:pt idx="3618">
                  <c:v>2.381589</c:v>
                </c:pt>
                <c:pt idx="3619">
                  <c:v>2.3789660000000001</c:v>
                </c:pt>
                <c:pt idx="3620">
                  <c:v>2.3761019999999999</c:v>
                </c:pt>
                <c:pt idx="3621">
                  <c:v>2.377437</c:v>
                </c:pt>
                <c:pt idx="3622">
                  <c:v>2.3736189999999997</c:v>
                </c:pt>
                <c:pt idx="3623">
                  <c:v>2.3730180000000001</c:v>
                </c:pt>
                <c:pt idx="3624">
                  <c:v>2.378816</c:v>
                </c:pt>
                <c:pt idx="3625">
                  <c:v>2.3799239999999999</c:v>
                </c:pt>
                <c:pt idx="3626">
                  <c:v>2.3772820000000001</c:v>
                </c:pt>
                <c:pt idx="3627">
                  <c:v>2.3746710000000002</c:v>
                </c:pt>
                <c:pt idx="3628">
                  <c:v>2.3758330000000001</c:v>
                </c:pt>
                <c:pt idx="3629">
                  <c:v>2.372452</c:v>
                </c:pt>
                <c:pt idx="3630">
                  <c:v>2.3704299999999998</c:v>
                </c:pt>
                <c:pt idx="3631">
                  <c:v>2.3745279999999998</c:v>
                </c:pt>
                <c:pt idx="3632">
                  <c:v>2.3733399999999998</c:v>
                </c:pt>
                <c:pt idx="3633">
                  <c:v>2.3752399999999998</c:v>
                </c:pt>
                <c:pt idx="3634">
                  <c:v>2.381837</c:v>
                </c:pt>
                <c:pt idx="3635">
                  <c:v>2.3828009999999997</c:v>
                </c:pt>
                <c:pt idx="3636">
                  <c:v>2.3864549999999998</c:v>
                </c:pt>
                <c:pt idx="3637">
                  <c:v>2.3892720000000001</c:v>
                </c:pt>
                <c:pt idx="3638">
                  <c:v>2.3880600000000003</c:v>
                </c:pt>
                <c:pt idx="3639">
                  <c:v>2.3879169999999998</c:v>
                </c:pt>
                <c:pt idx="3640">
                  <c:v>2.3880189999999999</c:v>
                </c:pt>
                <c:pt idx="3641">
                  <c:v>2.3880410000000003</c:v>
                </c:pt>
                <c:pt idx="3642">
                  <c:v>2.3839999999999999</c:v>
                </c:pt>
                <c:pt idx="3643">
                  <c:v>2.3790329999999997</c:v>
                </c:pt>
                <c:pt idx="3644">
                  <c:v>2.380179</c:v>
                </c:pt>
                <c:pt idx="3645">
                  <c:v>2.3832740000000001</c:v>
                </c:pt>
                <c:pt idx="3646">
                  <c:v>2.3840399999999997</c:v>
                </c:pt>
                <c:pt idx="3647">
                  <c:v>2.3864030000000001</c:v>
                </c:pt>
                <c:pt idx="3648">
                  <c:v>2.382781</c:v>
                </c:pt>
                <c:pt idx="3649">
                  <c:v>2.3765849999999999</c:v>
                </c:pt>
                <c:pt idx="3650">
                  <c:v>2.382304</c:v>
                </c:pt>
                <c:pt idx="3651">
                  <c:v>2.3832940000000002</c:v>
                </c:pt>
                <c:pt idx="3652">
                  <c:v>2.3779209999999997</c:v>
                </c:pt>
                <c:pt idx="3653">
                  <c:v>2.3786040000000002</c:v>
                </c:pt>
                <c:pt idx="3654">
                  <c:v>2.3818200000000003</c:v>
                </c:pt>
                <c:pt idx="3655">
                  <c:v>2.3847149999999999</c:v>
                </c:pt>
                <c:pt idx="3656">
                  <c:v>2.3878950000000003</c:v>
                </c:pt>
                <c:pt idx="3657">
                  <c:v>2.3881930000000002</c:v>
                </c:pt>
                <c:pt idx="3658">
                  <c:v>2.3878810000000001</c:v>
                </c:pt>
                <c:pt idx="3659">
                  <c:v>2.3893439999999999</c:v>
                </c:pt>
                <c:pt idx="3660">
                  <c:v>2.3891970000000002</c:v>
                </c:pt>
                <c:pt idx="3661">
                  <c:v>2.389027</c:v>
                </c:pt>
                <c:pt idx="3662">
                  <c:v>2.387581</c:v>
                </c:pt>
                <c:pt idx="3663">
                  <c:v>2.3842980000000003</c:v>
                </c:pt>
                <c:pt idx="3664">
                  <c:v>2.3875729999999997</c:v>
                </c:pt>
                <c:pt idx="3665">
                  <c:v>2.3921559999999999</c:v>
                </c:pt>
                <c:pt idx="3666">
                  <c:v>2.3874360000000001</c:v>
                </c:pt>
                <c:pt idx="3667">
                  <c:v>2.3839680000000003</c:v>
                </c:pt>
                <c:pt idx="3668">
                  <c:v>2.3871120000000001</c:v>
                </c:pt>
                <c:pt idx="3669">
                  <c:v>2.3857650000000001</c:v>
                </c:pt>
                <c:pt idx="3670">
                  <c:v>2.3796210000000002</c:v>
                </c:pt>
                <c:pt idx="3671">
                  <c:v>2.3800730000000003</c:v>
                </c:pt>
                <c:pt idx="3672">
                  <c:v>2.3834879999999998</c:v>
                </c:pt>
                <c:pt idx="3673">
                  <c:v>2.3812350000000002</c:v>
                </c:pt>
                <c:pt idx="3674">
                  <c:v>2.3825570000000003</c:v>
                </c:pt>
                <c:pt idx="3675">
                  <c:v>2.3938170000000003</c:v>
                </c:pt>
                <c:pt idx="3676">
                  <c:v>2.3935789999999999</c:v>
                </c:pt>
                <c:pt idx="3677">
                  <c:v>2.3911920000000002</c:v>
                </c:pt>
                <c:pt idx="3678">
                  <c:v>2.4000820000000003</c:v>
                </c:pt>
                <c:pt idx="3679">
                  <c:v>2.3985669999999999</c:v>
                </c:pt>
                <c:pt idx="3680">
                  <c:v>2.3931810000000002</c:v>
                </c:pt>
                <c:pt idx="3681">
                  <c:v>2.3936390000000003</c:v>
                </c:pt>
                <c:pt idx="3682">
                  <c:v>2.3939459999999997</c:v>
                </c:pt>
                <c:pt idx="3683">
                  <c:v>2.3940399999999999</c:v>
                </c:pt>
                <c:pt idx="3684">
                  <c:v>2.3967229999999997</c:v>
                </c:pt>
                <c:pt idx="3685">
                  <c:v>2.3960379999999999</c:v>
                </c:pt>
                <c:pt idx="3686">
                  <c:v>2.3962050000000001</c:v>
                </c:pt>
                <c:pt idx="3687">
                  <c:v>2.3992389999999997</c:v>
                </c:pt>
                <c:pt idx="3688">
                  <c:v>2.4003069999999997</c:v>
                </c:pt>
                <c:pt idx="3689">
                  <c:v>2.405748</c:v>
                </c:pt>
                <c:pt idx="3690">
                  <c:v>2.4055260000000001</c:v>
                </c:pt>
                <c:pt idx="3691">
                  <c:v>2.397751</c:v>
                </c:pt>
                <c:pt idx="3692">
                  <c:v>2.3963779999999999</c:v>
                </c:pt>
                <c:pt idx="3693">
                  <c:v>2.3972860000000003</c:v>
                </c:pt>
                <c:pt idx="3694">
                  <c:v>2.3969740000000002</c:v>
                </c:pt>
                <c:pt idx="3695">
                  <c:v>2.3922470000000002</c:v>
                </c:pt>
                <c:pt idx="3696">
                  <c:v>2.3925540000000001</c:v>
                </c:pt>
                <c:pt idx="3697">
                  <c:v>2.3955669999999998</c:v>
                </c:pt>
                <c:pt idx="3698">
                  <c:v>2.3937900000000001</c:v>
                </c:pt>
                <c:pt idx="3699">
                  <c:v>2.3970190000000002</c:v>
                </c:pt>
                <c:pt idx="3700">
                  <c:v>2.4028400000000003</c:v>
                </c:pt>
                <c:pt idx="3701">
                  <c:v>2.3986840000000003</c:v>
                </c:pt>
                <c:pt idx="3702">
                  <c:v>2.3933619999999998</c:v>
                </c:pt>
                <c:pt idx="3703">
                  <c:v>2.3959130000000002</c:v>
                </c:pt>
                <c:pt idx="3704">
                  <c:v>2.3980290000000002</c:v>
                </c:pt>
                <c:pt idx="3705">
                  <c:v>2.396855</c:v>
                </c:pt>
                <c:pt idx="3706">
                  <c:v>2.3991100000000003</c:v>
                </c:pt>
                <c:pt idx="3707">
                  <c:v>2.4027430000000001</c:v>
                </c:pt>
                <c:pt idx="3708">
                  <c:v>2.4028149999999999</c:v>
                </c:pt>
                <c:pt idx="3709">
                  <c:v>2.4040460000000001</c:v>
                </c:pt>
                <c:pt idx="3710">
                  <c:v>2.4044530000000002</c:v>
                </c:pt>
                <c:pt idx="3711">
                  <c:v>2.4011519999999997</c:v>
                </c:pt>
                <c:pt idx="3712">
                  <c:v>2.4011719999999999</c:v>
                </c:pt>
                <c:pt idx="3713">
                  <c:v>2.4044249999999998</c:v>
                </c:pt>
                <c:pt idx="3714">
                  <c:v>2.4032469999999999</c:v>
                </c:pt>
                <c:pt idx="3715">
                  <c:v>2.4005450000000002</c:v>
                </c:pt>
                <c:pt idx="3716">
                  <c:v>2.401249</c:v>
                </c:pt>
                <c:pt idx="3717">
                  <c:v>2.3975400000000002</c:v>
                </c:pt>
                <c:pt idx="3718">
                  <c:v>2.3935300000000002</c:v>
                </c:pt>
                <c:pt idx="3719">
                  <c:v>2.3991670000000003</c:v>
                </c:pt>
                <c:pt idx="3720">
                  <c:v>2.3964369999999997</c:v>
                </c:pt>
                <c:pt idx="3721">
                  <c:v>2.3920399999999997</c:v>
                </c:pt>
                <c:pt idx="3722">
                  <c:v>2.4000339999999998</c:v>
                </c:pt>
                <c:pt idx="3723">
                  <c:v>2.405205</c:v>
                </c:pt>
                <c:pt idx="3724">
                  <c:v>2.4013299999999997</c:v>
                </c:pt>
                <c:pt idx="3725">
                  <c:v>2.4009590000000003</c:v>
                </c:pt>
                <c:pt idx="3726">
                  <c:v>2.407295</c:v>
                </c:pt>
                <c:pt idx="3727">
                  <c:v>2.4077229999999998</c:v>
                </c:pt>
                <c:pt idx="3728">
                  <c:v>2.4086889999999999</c:v>
                </c:pt>
                <c:pt idx="3729">
                  <c:v>2.4133</c:v>
                </c:pt>
                <c:pt idx="3730">
                  <c:v>2.4128609999999999</c:v>
                </c:pt>
                <c:pt idx="3731">
                  <c:v>2.4115630000000001</c:v>
                </c:pt>
                <c:pt idx="3732">
                  <c:v>2.4099950000000003</c:v>
                </c:pt>
                <c:pt idx="3733">
                  <c:v>2.4059569999999999</c:v>
                </c:pt>
                <c:pt idx="3734">
                  <c:v>2.4041189999999997</c:v>
                </c:pt>
                <c:pt idx="3735">
                  <c:v>2.4047149999999999</c:v>
                </c:pt>
                <c:pt idx="3736">
                  <c:v>2.401999</c:v>
                </c:pt>
                <c:pt idx="3737">
                  <c:v>2.3980730000000001</c:v>
                </c:pt>
                <c:pt idx="3738">
                  <c:v>2.4028350000000001</c:v>
                </c:pt>
                <c:pt idx="3739">
                  <c:v>2.4021300000000001</c:v>
                </c:pt>
                <c:pt idx="3740">
                  <c:v>2.392439</c:v>
                </c:pt>
                <c:pt idx="3741">
                  <c:v>2.3942920000000001</c:v>
                </c:pt>
                <c:pt idx="3742">
                  <c:v>2.4045019999999999</c:v>
                </c:pt>
                <c:pt idx="3743">
                  <c:v>2.4042310000000002</c:v>
                </c:pt>
                <c:pt idx="3744">
                  <c:v>2.399575</c:v>
                </c:pt>
                <c:pt idx="3745">
                  <c:v>2.4025369999999997</c:v>
                </c:pt>
                <c:pt idx="3746">
                  <c:v>2.403921</c:v>
                </c:pt>
                <c:pt idx="3747">
                  <c:v>2.4035500000000001</c:v>
                </c:pt>
                <c:pt idx="3748">
                  <c:v>2.4103909999999997</c:v>
                </c:pt>
                <c:pt idx="3749">
                  <c:v>2.4118539999999999</c:v>
                </c:pt>
                <c:pt idx="3750">
                  <c:v>2.4129069999999997</c:v>
                </c:pt>
                <c:pt idx="3751">
                  <c:v>2.4162220000000003</c:v>
                </c:pt>
                <c:pt idx="3752">
                  <c:v>2.411667</c:v>
                </c:pt>
                <c:pt idx="3753">
                  <c:v>2.4113340000000001</c:v>
                </c:pt>
                <c:pt idx="3754">
                  <c:v>2.4126690000000002</c:v>
                </c:pt>
                <c:pt idx="3755">
                  <c:v>2.4096109999999999</c:v>
                </c:pt>
                <c:pt idx="3756">
                  <c:v>2.4072110000000002</c:v>
                </c:pt>
                <c:pt idx="3757">
                  <c:v>2.4057339999999998</c:v>
                </c:pt>
                <c:pt idx="3758">
                  <c:v>2.4091089999999999</c:v>
                </c:pt>
                <c:pt idx="3759">
                  <c:v>2.4137379999999999</c:v>
                </c:pt>
                <c:pt idx="3760">
                  <c:v>2.411629</c:v>
                </c:pt>
                <c:pt idx="3761">
                  <c:v>2.4103659999999998</c:v>
                </c:pt>
                <c:pt idx="3762">
                  <c:v>2.4108419999999997</c:v>
                </c:pt>
                <c:pt idx="3763">
                  <c:v>2.4083769999999998</c:v>
                </c:pt>
                <c:pt idx="3764">
                  <c:v>2.4078400000000002</c:v>
                </c:pt>
                <c:pt idx="3765">
                  <c:v>2.4063349999999999</c:v>
                </c:pt>
                <c:pt idx="3766">
                  <c:v>2.4075319999999998</c:v>
                </c:pt>
                <c:pt idx="3767">
                  <c:v>2.414701</c:v>
                </c:pt>
                <c:pt idx="3768">
                  <c:v>2.4148930000000002</c:v>
                </c:pt>
                <c:pt idx="3769">
                  <c:v>2.4088320000000003</c:v>
                </c:pt>
                <c:pt idx="3770">
                  <c:v>2.409805</c:v>
                </c:pt>
                <c:pt idx="3771">
                  <c:v>2.4145289999999999</c:v>
                </c:pt>
                <c:pt idx="3772">
                  <c:v>2.417494</c:v>
                </c:pt>
                <c:pt idx="3773">
                  <c:v>2.4156079999999998</c:v>
                </c:pt>
                <c:pt idx="3774">
                  <c:v>2.4123799999999997</c:v>
                </c:pt>
                <c:pt idx="3775">
                  <c:v>2.4168849999999997</c:v>
                </c:pt>
                <c:pt idx="3776">
                  <c:v>2.4180900000000003</c:v>
                </c:pt>
                <c:pt idx="3777">
                  <c:v>2.4131659999999999</c:v>
                </c:pt>
                <c:pt idx="3778">
                  <c:v>2.413427</c:v>
                </c:pt>
                <c:pt idx="3779">
                  <c:v>2.415861</c:v>
                </c:pt>
                <c:pt idx="3780">
                  <c:v>2.4136709999999999</c:v>
                </c:pt>
                <c:pt idx="3781">
                  <c:v>2.4155679999999999</c:v>
                </c:pt>
                <c:pt idx="3782">
                  <c:v>2.42123</c:v>
                </c:pt>
                <c:pt idx="3783">
                  <c:v>2.415759</c:v>
                </c:pt>
                <c:pt idx="3784">
                  <c:v>2.4165039999999998</c:v>
                </c:pt>
                <c:pt idx="3785">
                  <c:v>2.423079</c:v>
                </c:pt>
                <c:pt idx="3786">
                  <c:v>2.413284</c:v>
                </c:pt>
                <c:pt idx="3787">
                  <c:v>2.4087589999999999</c:v>
                </c:pt>
                <c:pt idx="3788">
                  <c:v>2.4181210000000002</c:v>
                </c:pt>
                <c:pt idx="3789">
                  <c:v>2.42136</c:v>
                </c:pt>
                <c:pt idx="3790">
                  <c:v>2.4182959999999998</c:v>
                </c:pt>
                <c:pt idx="3791">
                  <c:v>2.4179120000000003</c:v>
                </c:pt>
                <c:pt idx="3792">
                  <c:v>2.4187149999999997</c:v>
                </c:pt>
                <c:pt idx="3793">
                  <c:v>2.4168060000000002</c:v>
                </c:pt>
                <c:pt idx="3794">
                  <c:v>2.41614</c:v>
                </c:pt>
                <c:pt idx="3795">
                  <c:v>2.415972</c:v>
                </c:pt>
                <c:pt idx="3796">
                  <c:v>2.416747</c:v>
                </c:pt>
                <c:pt idx="3797">
                  <c:v>2.4210400000000001</c:v>
                </c:pt>
                <c:pt idx="3798">
                  <c:v>2.423667</c:v>
                </c:pt>
                <c:pt idx="3799">
                  <c:v>2.422301</c:v>
                </c:pt>
                <c:pt idx="3800">
                  <c:v>2.4192200000000001</c:v>
                </c:pt>
                <c:pt idx="3801">
                  <c:v>2.417154</c:v>
                </c:pt>
                <c:pt idx="3802">
                  <c:v>2.4156</c:v>
                </c:pt>
                <c:pt idx="3803">
                  <c:v>2.412115</c:v>
                </c:pt>
                <c:pt idx="3804">
                  <c:v>2.4128579999999999</c:v>
                </c:pt>
                <c:pt idx="3805">
                  <c:v>2.4131939999999998</c:v>
                </c:pt>
                <c:pt idx="3806">
                  <c:v>2.4065270000000001</c:v>
                </c:pt>
                <c:pt idx="3807">
                  <c:v>2.4104380000000001</c:v>
                </c:pt>
                <c:pt idx="3808">
                  <c:v>2.4267050000000001</c:v>
                </c:pt>
                <c:pt idx="3809">
                  <c:v>2.4260729999999997</c:v>
                </c:pt>
                <c:pt idx="3810">
                  <c:v>2.421313</c:v>
                </c:pt>
                <c:pt idx="3811">
                  <c:v>2.4302630000000001</c:v>
                </c:pt>
                <c:pt idx="3812">
                  <c:v>2.4265470000000002</c:v>
                </c:pt>
                <c:pt idx="3813">
                  <c:v>2.4184349999999997</c:v>
                </c:pt>
                <c:pt idx="3814">
                  <c:v>2.422857</c:v>
                </c:pt>
                <c:pt idx="3815">
                  <c:v>2.420302</c:v>
                </c:pt>
                <c:pt idx="3816">
                  <c:v>2.4136850000000001</c:v>
                </c:pt>
                <c:pt idx="3817">
                  <c:v>2.4206729999999999</c:v>
                </c:pt>
                <c:pt idx="3818">
                  <c:v>2.4277230000000003</c:v>
                </c:pt>
                <c:pt idx="3819">
                  <c:v>2.4224170000000003</c:v>
                </c:pt>
                <c:pt idx="3820">
                  <c:v>2.4222739999999998</c:v>
                </c:pt>
                <c:pt idx="3821">
                  <c:v>2.427362</c:v>
                </c:pt>
                <c:pt idx="3822">
                  <c:v>2.4221919999999999</c:v>
                </c:pt>
                <c:pt idx="3823">
                  <c:v>2.4193899999999999</c:v>
                </c:pt>
                <c:pt idx="3824">
                  <c:v>2.4241960000000002</c:v>
                </c:pt>
                <c:pt idx="3825">
                  <c:v>2.4248820000000002</c:v>
                </c:pt>
                <c:pt idx="3826">
                  <c:v>2.4212059999999997</c:v>
                </c:pt>
                <c:pt idx="3827">
                  <c:v>2.4209709999999998</c:v>
                </c:pt>
                <c:pt idx="3828">
                  <c:v>2.4247769999999997</c:v>
                </c:pt>
                <c:pt idx="3829">
                  <c:v>2.4259219999999999</c:v>
                </c:pt>
                <c:pt idx="3830">
                  <c:v>2.428912</c:v>
                </c:pt>
                <c:pt idx="3831">
                  <c:v>2.4366469999999998</c:v>
                </c:pt>
                <c:pt idx="3832">
                  <c:v>2.4357120000000001</c:v>
                </c:pt>
                <c:pt idx="3833">
                  <c:v>2.4314089999999999</c:v>
                </c:pt>
                <c:pt idx="3834">
                  <c:v>2.4309190000000003</c:v>
                </c:pt>
                <c:pt idx="3835">
                  <c:v>2.4309289999999999</c:v>
                </c:pt>
                <c:pt idx="3836">
                  <c:v>2.4317349999999998</c:v>
                </c:pt>
                <c:pt idx="3837">
                  <c:v>2.4294830000000003</c:v>
                </c:pt>
                <c:pt idx="3838">
                  <c:v>2.4292819999999997</c:v>
                </c:pt>
                <c:pt idx="3839">
                  <c:v>2.4312180000000003</c:v>
                </c:pt>
                <c:pt idx="3840">
                  <c:v>2.4269309999999997</c:v>
                </c:pt>
                <c:pt idx="3841">
                  <c:v>2.4270050000000003</c:v>
                </c:pt>
                <c:pt idx="3842">
                  <c:v>2.4329229999999997</c:v>
                </c:pt>
                <c:pt idx="3843">
                  <c:v>2.4297050000000002</c:v>
                </c:pt>
                <c:pt idx="3844">
                  <c:v>2.4228879999999999</c:v>
                </c:pt>
                <c:pt idx="3845">
                  <c:v>2.423171</c:v>
                </c:pt>
                <c:pt idx="3846">
                  <c:v>2.425049</c:v>
                </c:pt>
                <c:pt idx="3847">
                  <c:v>2.4241630000000001</c:v>
                </c:pt>
                <c:pt idx="3848">
                  <c:v>2.4255040000000001</c:v>
                </c:pt>
                <c:pt idx="3849">
                  <c:v>2.425786</c:v>
                </c:pt>
                <c:pt idx="3850">
                  <c:v>2.4217310000000003</c:v>
                </c:pt>
                <c:pt idx="3851">
                  <c:v>2.4243410000000001</c:v>
                </c:pt>
                <c:pt idx="3852">
                  <c:v>2.4312849999999999</c:v>
                </c:pt>
                <c:pt idx="3853">
                  <c:v>2.4308430000000003</c:v>
                </c:pt>
                <c:pt idx="3854">
                  <c:v>2.4274279999999999</c:v>
                </c:pt>
                <c:pt idx="3855">
                  <c:v>2.4279830000000002</c:v>
                </c:pt>
                <c:pt idx="3856">
                  <c:v>2.428083</c:v>
                </c:pt>
                <c:pt idx="3857">
                  <c:v>2.4285449999999997</c:v>
                </c:pt>
                <c:pt idx="3858">
                  <c:v>2.431022</c:v>
                </c:pt>
                <c:pt idx="3859">
                  <c:v>2.427584</c:v>
                </c:pt>
                <c:pt idx="3860">
                  <c:v>2.4209680000000002</c:v>
                </c:pt>
                <c:pt idx="3861">
                  <c:v>2.423883</c:v>
                </c:pt>
                <c:pt idx="3862">
                  <c:v>2.4286669999999999</c:v>
                </c:pt>
                <c:pt idx="3863">
                  <c:v>2.4267089999999998</c:v>
                </c:pt>
                <c:pt idx="3864">
                  <c:v>2.4287529999999999</c:v>
                </c:pt>
                <c:pt idx="3865">
                  <c:v>2.4329590000000003</c:v>
                </c:pt>
                <c:pt idx="3866">
                  <c:v>2.4316870000000002</c:v>
                </c:pt>
                <c:pt idx="3867">
                  <c:v>2.4344380000000001</c:v>
                </c:pt>
                <c:pt idx="3868">
                  <c:v>2.4408259999999999</c:v>
                </c:pt>
                <c:pt idx="3869">
                  <c:v>2.4405399999999999</c:v>
                </c:pt>
                <c:pt idx="3870">
                  <c:v>2.439362</c:v>
                </c:pt>
                <c:pt idx="3871">
                  <c:v>2.4401409999999997</c:v>
                </c:pt>
                <c:pt idx="3872">
                  <c:v>2.437236</c:v>
                </c:pt>
                <c:pt idx="3873">
                  <c:v>2.4349810000000001</c:v>
                </c:pt>
                <c:pt idx="3874">
                  <c:v>2.4374760000000002</c:v>
                </c:pt>
                <c:pt idx="3875">
                  <c:v>2.4356809999999998</c:v>
                </c:pt>
                <c:pt idx="3876">
                  <c:v>2.431289</c:v>
                </c:pt>
                <c:pt idx="3877">
                  <c:v>2.4358969999999998</c:v>
                </c:pt>
                <c:pt idx="3878">
                  <c:v>2.4327079999999999</c:v>
                </c:pt>
                <c:pt idx="3879">
                  <c:v>2.4310890000000001</c:v>
                </c:pt>
                <c:pt idx="3880">
                  <c:v>2.440331</c:v>
                </c:pt>
                <c:pt idx="3881">
                  <c:v>2.4335430000000002</c:v>
                </c:pt>
                <c:pt idx="3882">
                  <c:v>2.4285040000000002</c:v>
                </c:pt>
                <c:pt idx="3883">
                  <c:v>2.4385219999999999</c:v>
                </c:pt>
                <c:pt idx="3884">
                  <c:v>2.4397489999999999</c:v>
                </c:pt>
                <c:pt idx="3885">
                  <c:v>2.4371169999999998</c:v>
                </c:pt>
                <c:pt idx="3886">
                  <c:v>2.4385729999999999</c:v>
                </c:pt>
                <c:pt idx="3887">
                  <c:v>2.4378649999999999</c:v>
                </c:pt>
                <c:pt idx="3888">
                  <c:v>2.4345159999999999</c:v>
                </c:pt>
                <c:pt idx="3889">
                  <c:v>2.4378989999999998</c:v>
                </c:pt>
                <c:pt idx="3890">
                  <c:v>2.4448569999999998</c:v>
                </c:pt>
                <c:pt idx="3891">
                  <c:v>2.441519</c:v>
                </c:pt>
                <c:pt idx="3892">
                  <c:v>2.4334800000000003</c:v>
                </c:pt>
                <c:pt idx="3893">
                  <c:v>2.4335329999999997</c:v>
                </c:pt>
                <c:pt idx="3894">
                  <c:v>2.4373240000000003</c:v>
                </c:pt>
                <c:pt idx="3895">
                  <c:v>2.4342440000000001</c:v>
                </c:pt>
                <c:pt idx="3896">
                  <c:v>2.4365049999999999</c:v>
                </c:pt>
                <c:pt idx="3897">
                  <c:v>2.4410989999999999</c:v>
                </c:pt>
                <c:pt idx="3898">
                  <c:v>2.4328529999999997</c:v>
                </c:pt>
                <c:pt idx="3899">
                  <c:v>2.4336960000000003</c:v>
                </c:pt>
                <c:pt idx="3900">
                  <c:v>2.4393789999999997</c:v>
                </c:pt>
                <c:pt idx="3901">
                  <c:v>2.4311439999999997</c:v>
                </c:pt>
                <c:pt idx="3902">
                  <c:v>2.4316620000000002</c:v>
                </c:pt>
                <c:pt idx="3903">
                  <c:v>2.4368479999999999</c:v>
                </c:pt>
                <c:pt idx="3904">
                  <c:v>2.4383410000000003</c:v>
                </c:pt>
                <c:pt idx="3905">
                  <c:v>2.4383759999999999</c:v>
                </c:pt>
                <c:pt idx="3906">
                  <c:v>2.4383150000000002</c:v>
                </c:pt>
                <c:pt idx="3907">
                  <c:v>2.4410480000000003</c:v>
                </c:pt>
                <c:pt idx="3908">
                  <c:v>2.4429309999999997</c:v>
                </c:pt>
                <c:pt idx="3909">
                  <c:v>2.4445239999999999</c:v>
                </c:pt>
                <c:pt idx="3910">
                  <c:v>2.4446599999999998</c:v>
                </c:pt>
                <c:pt idx="3911">
                  <c:v>2.4457580000000001</c:v>
                </c:pt>
                <c:pt idx="3912">
                  <c:v>2.4476119999999999</c:v>
                </c:pt>
                <c:pt idx="3913">
                  <c:v>2.4462839999999999</c:v>
                </c:pt>
                <c:pt idx="3914">
                  <c:v>2.4475169999999999</c:v>
                </c:pt>
                <c:pt idx="3915">
                  <c:v>2.4463590000000002</c:v>
                </c:pt>
                <c:pt idx="3916">
                  <c:v>2.44381</c:v>
                </c:pt>
                <c:pt idx="3917">
                  <c:v>2.4494050000000001</c:v>
                </c:pt>
                <c:pt idx="3918">
                  <c:v>2.4515009999999999</c:v>
                </c:pt>
                <c:pt idx="3919">
                  <c:v>2.4446810000000001</c:v>
                </c:pt>
                <c:pt idx="3920">
                  <c:v>2.4440550000000001</c:v>
                </c:pt>
                <c:pt idx="3921">
                  <c:v>2.4470580000000002</c:v>
                </c:pt>
                <c:pt idx="3922">
                  <c:v>2.4391080000000001</c:v>
                </c:pt>
                <c:pt idx="3923">
                  <c:v>2.4377779999999998</c:v>
                </c:pt>
                <c:pt idx="3924">
                  <c:v>2.4455150000000003</c:v>
                </c:pt>
                <c:pt idx="3925">
                  <c:v>2.443317</c:v>
                </c:pt>
                <c:pt idx="3926">
                  <c:v>2.4422379999999997</c:v>
                </c:pt>
                <c:pt idx="3927">
                  <c:v>2.4456690000000001</c:v>
                </c:pt>
                <c:pt idx="3928">
                  <c:v>2.4457800000000001</c:v>
                </c:pt>
                <c:pt idx="3929">
                  <c:v>2.4464199999999998</c:v>
                </c:pt>
                <c:pt idx="3930">
                  <c:v>2.4499610000000001</c:v>
                </c:pt>
                <c:pt idx="3931">
                  <c:v>2.4553450000000003</c:v>
                </c:pt>
                <c:pt idx="3932">
                  <c:v>2.451606</c:v>
                </c:pt>
                <c:pt idx="3933">
                  <c:v>2.4489010000000002</c:v>
                </c:pt>
                <c:pt idx="3934">
                  <c:v>2.454062</c:v>
                </c:pt>
                <c:pt idx="3935">
                  <c:v>2.4526849999999998</c:v>
                </c:pt>
                <c:pt idx="3936">
                  <c:v>2.4492919999999998</c:v>
                </c:pt>
                <c:pt idx="3937">
                  <c:v>2.443953</c:v>
                </c:pt>
                <c:pt idx="3938">
                  <c:v>2.4401260000000002</c:v>
                </c:pt>
                <c:pt idx="3939">
                  <c:v>2.44489</c:v>
                </c:pt>
                <c:pt idx="3940">
                  <c:v>2.4482569999999999</c:v>
                </c:pt>
                <c:pt idx="3941">
                  <c:v>2.4464399999999999</c:v>
                </c:pt>
                <c:pt idx="3942">
                  <c:v>2.4451960000000001</c:v>
                </c:pt>
                <c:pt idx="3943">
                  <c:v>2.4483440000000001</c:v>
                </c:pt>
                <c:pt idx="3944">
                  <c:v>2.4506709999999998</c:v>
                </c:pt>
                <c:pt idx="3945">
                  <c:v>2.4516520000000002</c:v>
                </c:pt>
                <c:pt idx="3946">
                  <c:v>2.4541360000000001</c:v>
                </c:pt>
                <c:pt idx="3947">
                  <c:v>2.4507529999999997</c:v>
                </c:pt>
                <c:pt idx="3948">
                  <c:v>2.4469129999999999</c:v>
                </c:pt>
                <c:pt idx="3949">
                  <c:v>2.4501140000000001</c:v>
                </c:pt>
                <c:pt idx="3950">
                  <c:v>2.4553149999999997</c:v>
                </c:pt>
                <c:pt idx="3951">
                  <c:v>2.4554100000000001</c:v>
                </c:pt>
                <c:pt idx="3952">
                  <c:v>2.4547540000000003</c:v>
                </c:pt>
                <c:pt idx="3953">
                  <c:v>2.4588479999999997</c:v>
                </c:pt>
                <c:pt idx="3954">
                  <c:v>2.4609579999999998</c:v>
                </c:pt>
                <c:pt idx="3955">
                  <c:v>2.4616699999999998</c:v>
                </c:pt>
                <c:pt idx="3956">
                  <c:v>2.4663440000000003</c:v>
                </c:pt>
                <c:pt idx="3957">
                  <c:v>2.4670969999999999</c:v>
                </c:pt>
                <c:pt idx="3958">
                  <c:v>2.4637310000000001</c:v>
                </c:pt>
                <c:pt idx="3959">
                  <c:v>2.4632670000000001</c:v>
                </c:pt>
                <c:pt idx="3960">
                  <c:v>2.465023</c:v>
                </c:pt>
                <c:pt idx="3961">
                  <c:v>2.4625729999999999</c:v>
                </c:pt>
                <c:pt idx="3962">
                  <c:v>2.4597379999999998</c:v>
                </c:pt>
                <c:pt idx="3963">
                  <c:v>2.463066</c:v>
                </c:pt>
                <c:pt idx="3964">
                  <c:v>2.468067</c:v>
                </c:pt>
                <c:pt idx="3965">
                  <c:v>2.4678070000000001</c:v>
                </c:pt>
                <c:pt idx="3966">
                  <c:v>2.465166</c:v>
                </c:pt>
                <c:pt idx="3967">
                  <c:v>2.4628769999999998</c:v>
                </c:pt>
                <c:pt idx="3968">
                  <c:v>2.466269</c:v>
                </c:pt>
                <c:pt idx="3969">
                  <c:v>2.4702640000000002</c:v>
                </c:pt>
                <c:pt idx="3970">
                  <c:v>2.4679000000000002</c:v>
                </c:pt>
                <c:pt idx="3971">
                  <c:v>2.4640810000000002</c:v>
                </c:pt>
                <c:pt idx="3972">
                  <c:v>2.4632769999999997</c:v>
                </c:pt>
                <c:pt idx="3973">
                  <c:v>2.4623759999999999</c:v>
                </c:pt>
                <c:pt idx="3974">
                  <c:v>2.4568440000000002</c:v>
                </c:pt>
                <c:pt idx="3975">
                  <c:v>2.4569479999999997</c:v>
                </c:pt>
                <c:pt idx="3976">
                  <c:v>2.4572099999999999</c:v>
                </c:pt>
                <c:pt idx="3977">
                  <c:v>2.4551240000000001</c:v>
                </c:pt>
                <c:pt idx="3978">
                  <c:v>2.4583469999999998</c:v>
                </c:pt>
                <c:pt idx="3979">
                  <c:v>2.4621599999999999</c:v>
                </c:pt>
                <c:pt idx="3980">
                  <c:v>2.4629000000000003</c:v>
                </c:pt>
                <c:pt idx="3981">
                  <c:v>2.4602750000000002</c:v>
                </c:pt>
                <c:pt idx="3982">
                  <c:v>2.4586969999999999</c:v>
                </c:pt>
                <c:pt idx="3983">
                  <c:v>2.4600619999999997</c:v>
                </c:pt>
                <c:pt idx="3984">
                  <c:v>2.4599739999999999</c:v>
                </c:pt>
                <c:pt idx="3985">
                  <c:v>2.4592049999999999</c:v>
                </c:pt>
                <c:pt idx="3986">
                  <c:v>2.460213</c:v>
                </c:pt>
                <c:pt idx="3987">
                  <c:v>2.4643980000000001</c:v>
                </c:pt>
                <c:pt idx="3988">
                  <c:v>2.4647079999999999</c:v>
                </c:pt>
                <c:pt idx="3989">
                  <c:v>2.4613329999999998</c:v>
                </c:pt>
                <c:pt idx="3990">
                  <c:v>2.46536</c:v>
                </c:pt>
                <c:pt idx="3991">
                  <c:v>2.4693550000000002</c:v>
                </c:pt>
                <c:pt idx="3992">
                  <c:v>2.4681059999999997</c:v>
                </c:pt>
                <c:pt idx="3993">
                  <c:v>2.4677530000000001</c:v>
                </c:pt>
                <c:pt idx="3994">
                  <c:v>2.4683539999999997</c:v>
                </c:pt>
                <c:pt idx="3995">
                  <c:v>2.468451</c:v>
                </c:pt>
                <c:pt idx="3996">
                  <c:v>2.4691830000000001</c:v>
                </c:pt>
                <c:pt idx="3997">
                  <c:v>2.4716209999999998</c:v>
                </c:pt>
                <c:pt idx="3998">
                  <c:v>2.4714330000000002</c:v>
                </c:pt>
                <c:pt idx="3999">
                  <c:v>2.4698289999999998</c:v>
                </c:pt>
                <c:pt idx="4000">
                  <c:v>2.4702169999999999</c:v>
                </c:pt>
                <c:pt idx="4001">
                  <c:v>2.4694029999999998</c:v>
                </c:pt>
                <c:pt idx="4002">
                  <c:v>2.469163</c:v>
                </c:pt>
                <c:pt idx="4003">
                  <c:v>2.4712290000000001</c:v>
                </c:pt>
                <c:pt idx="4004">
                  <c:v>2.4732799999999999</c:v>
                </c:pt>
                <c:pt idx="4005">
                  <c:v>2.4742990000000002</c:v>
                </c:pt>
                <c:pt idx="4006">
                  <c:v>2.478653</c:v>
                </c:pt>
                <c:pt idx="4007">
                  <c:v>2.4827820000000003</c:v>
                </c:pt>
                <c:pt idx="4008">
                  <c:v>2.4807440000000001</c:v>
                </c:pt>
                <c:pt idx="4009">
                  <c:v>2.4763320000000002</c:v>
                </c:pt>
                <c:pt idx="4010">
                  <c:v>2.471498</c:v>
                </c:pt>
                <c:pt idx="4011">
                  <c:v>2.4670319999999997</c:v>
                </c:pt>
                <c:pt idx="4012">
                  <c:v>2.4691970000000003</c:v>
                </c:pt>
                <c:pt idx="4013">
                  <c:v>2.4716139999999998</c:v>
                </c:pt>
                <c:pt idx="4014">
                  <c:v>2.4720500000000003</c:v>
                </c:pt>
                <c:pt idx="4015">
                  <c:v>2.469198</c:v>
                </c:pt>
                <c:pt idx="4016">
                  <c:v>2.4686250000000003</c:v>
                </c:pt>
                <c:pt idx="4017">
                  <c:v>2.4733909999999999</c:v>
                </c:pt>
                <c:pt idx="4018">
                  <c:v>2.4721340000000001</c:v>
                </c:pt>
                <c:pt idx="4019">
                  <c:v>2.468591</c:v>
                </c:pt>
                <c:pt idx="4020">
                  <c:v>2.4684530000000002</c:v>
                </c:pt>
                <c:pt idx="4021">
                  <c:v>2.4664649999999999</c:v>
                </c:pt>
                <c:pt idx="4022">
                  <c:v>2.4660770000000003</c:v>
                </c:pt>
                <c:pt idx="4023">
                  <c:v>2.4691099999999997</c:v>
                </c:pt>
                <c:pt idx="4024">
                  <c:v>2.4731709999999998</c:v>
                </c:pt>
                <c:pt idx="4025">
                  <c:v>2.4753499999999997</c:v>
                </c:pt>
                <c:pt idx="4026">
                  <c:v>2.476146</c:v>
                </c:pt>
                <c:pt idx="4027">
                  <c:v>2.4765230000000003</c:v>
                </c:pt>
                <c:pt idx="4028">
                  <c:v>2.4729640000000002</c:v>
                </c:pt>
                <c:pt idx="4029">
                  <c:v>2.4708899999999998</c:v>
                </c:pt>
                <c:pt idx="4030">
                  <c:v>2.4734050000000001</c:v>
                </c:pt>
                <c:pt idx="4031">
                  <c:v>2.4765420000000002</c:v>
                </c:pt>
                <c:pt idx="4032">
                  <c:v>2.4796589999999998</c:v>
                </c:pt>
                <c:pt idx="4033">
                  <c:v>2.478167</c:v>
                </c:pt>
                <c:pt idx="4034">
                  <c:v>2.4717320000000003</c:v>
                </c:pt>
                <c:pt idx="4035">
                  <c:v>2.4704600000000001</c:v>
                </c:pt>
                <c:pt idx="4036">
                  <c:v>2.473519</c:v>
                </c:pt>
                <c:pt idx="4037">
                  <c:v>2.4698029999999997</c:v>
                </c:pt>
                <c:pt idx="4038">
                  <c:v>2.4698700000000002</c:v>
                </c:pt>
                <c:pt idx="4039">
                  <c:v>2.4717099999999999</c:v>
                </c:pt>
                <c:pt idx="4040">
                  <c:v>2.4706999999999999</c:v>
                </c:pt>
                <c:pt idx="4041">
                  <c:v>2.4790489999999998</c:v>
                </c:pt>
                <c:pt idx="4042">
                  <c:v>2.4798619999999998</c:v>
                </c:pt>
                <c:pt idx="4043">
                  <c:v>2.4765410000000001</c:v>
                </c:pt>
                <c:pt idx="4044">
                  <c:v>2.4814280000000002</c:v>
                </c:pt>
                <c:pt idx="4045">
                  <c:v>2.4785010000000001</c:v>
                </c:pt>
                <c:pt idx="4046">
                  <c:v>2.475438</c:v>
                </c:pt>
                <c:pt idx="4047">
                  <c:v>2.4795350000000003</c:v>
                </c:pt>
                <c:pt idx="4048">
                  <c:v>2.477071</c:v>
                </c:pt>
                <c:pt idx="4049">
                  <c:v>2.4733670000000001</c:v>
                </c:pt>
                <c:pt idx="4050">
                  <c:v>2.4778190000000002</c:v>
                </c:pt>
                <c:pt idx="4051">
                  <c:v>2.4826170000000003</c:v>
                </c:pt>
                <c:pt idx="4052">
                  <c:v>2.4844049999999998</c:v>
                </c:pt>
                <c:pt idx="4053">
                  <c:v>2.4885969999999999</c:v>
                </c:pt>
                <c:pt idx="4054">
                  <c:v>2.4908999999999999</c:v>
                </c:pt>
                <c:pt idx="4055">
                  <c:v>2.4824869999999999</c:v>
                </c:pt>
                <c:pt idx="4056">
                  <c:v>2.474478</c:v>
                </c:pt>
                <c:pt idx="4057">
                  <c:v>2.4765760000000001</c:v>
                </c:pt>
                <c:pt idx="4058">
                  <c:v>2.478507</c:v>
                </c:pt>
                <c:pt idx="4059">
                  <c:v>2.4772189999999998</c:v>
                </c:pt>
                <c:pt idx="4060">
                  <c:v>2.4800490000000002</c:v>
                </c:pt>
                <c:pt idx="4061">
                  <c:v>2.4813780000000003</c:v>
                </c:pt>
                <c:pt idx="4062">
                  <c:v>2.479365</c:v>
                </c:pt>
                <c:pt idx="4063">
                  <c:v>2.480299</c:v>
                </c:pt>
                <c:pt idx="4064">
                  <c:v>2.481776</c:v>
                </c:pt>
                <c:pt idx="4065">
                  <c:v>2.4810829999999999</c:v>
                </c:pt>
                <c:pt idx="4066">
                  <c:v>2.4795569999999998</c:v>
                </c:pt>
                <c:pt idx="4067">
                  <c:v>2.4791430000000001</c:v>
                </c:pt>
                <c:pt idx="4068">
                  <c:v>2.4827840000000001</c:v>
                </c:pt>
                <c:pt idx="4069">
                  <c:v>2.4848939999999997</c:v>
                </c:pt>
                <c:pt idx="4070">
                  <c:v>2.4820880000000001</c:v>
                </c:pt>
                <c:pt idx="4071">
                  <c:v>2.4750899999999998</c:v>
                </c:pt>
                <c:pt idx="4072">
                  <c:v>2.4738059999999997</c:v>
                </c:pt>
                <c:pt idx="4073">
                  <c:v>2.4779840000000002</c:v>
                </c:pt>
                <c:pt idx="4074">
                  <c:v>2.479638</c:v>
                </c:pt>
                <c:pt idx="4075">
                  <c:v>2.478834</c:v>
                </c:pt>
                <c:pt idx="4076">
                  <c:v>2.4771770000000002</c:v>
                </c:pt>
                <c:pt idx="4077">
                  <c:v>2.478329</c:v>
                </c:pt>
                <c:pt idx="4078">
                  <c:v>2.479835</c:v>
                </c:pt>
                <c:pt idx="4079">
                  <c:v>2.4813210000000003</c:v>
                </c:pt>
                <c:pt idx="4080">
                  <c:v>2.483654</c:v>
                </c:pt>
                <c:pt idx="4081">
                  <c:v>2.4810140000000001</c:v>
                </c:pt>
                <c:pt idx="4082">
                  <c:v>2.482113</c:v>
                </c:pt>
                <c:pt idx="4083">
                  <c:v>2.48787</c:v>
                </c:pt>
                <c:pt idx="4084">
                  <c:v>2.4878549999999997</c:v>
                </c:pt>
                <c:pt idx="4085">
                  <c:v>2.4909840000000001</c:v>
                </c:pt>
                <c:pt idx="4086">
                  <c:v>2.4950450000000002</c:v>
                </c:pt>
                <c:pt idx="4087">
                  <c:v>2.4926300000000001</c:v>
                </c:pt>
                <c:pt idx="4088">
                  <c:v>2.4943869999999997</c:v>
                </c:pt>
                <c:pt idx="4089">
                  <c:v>2.49857</c:v>
                </c:pt>
                <c:pt idx="4090">
                  <c:v>2.4982819999999997</c:v>
                </c:pt>
                <c:pt idx="4091">
                  <c:v>2.4945919999999999</c:v>
                </c:pt>
                <c:pt idx="4092">
                  <c:v>2.4933230000000002</c:v>
                </c:pt>
                <c:pt idx="4093">
                  <c:v>2.4906459999999999</c:v>
                </c:pt>
                <c:pt idx="4094">
                  <c:v>2.488334</c:v>
                </c:pt>
                <c:pt idx="4095">
                  <c:v>2.4894759999999998</c:v>
                </c:pt>
                <c:pt idx="4096">
                  <c:v>2.4839020000000001</c:v>
                </c:pt>
                <c:pt idx="4097">
                  <c:v>2.4797769999999999</c:v>
                </c:pt>
                <c:pt idx="4098">
                  <c:v>2.4838119999999999</c:v>
                </c:pt>
                <c:pt idx="4099">
                  <c:v>2.491978</c:v>
                </c:pt>
                <c:pt idx="4100">
                  <c:v>2.494618</c:v>
                </c:pt>
                <c:pt idx="4101">
                  <c:v>2.4912359999999998</c:v>
                </c:pt>
                <c:pt idx="4102">
                  <c:v>2.4946989999999998</c:v>
                </c:pt>
                <c:pt idx="4103">
                  <c:v>2.4975550000000002</c:v>
                </c:pt>
                <c:pt idx="4104">
                  <c:v>2.4971839999999998</c:v>
                </c:pt>
                <c:pt idx="4105">
                  <c:v>2.499107</c:v>
                </c:pt>
                <c:pt idx="4106">
                  <c:v>2.500184</c:v>
                </c:pt>
                <c:pt idx="4107">
                  <c:v>2.4976339999999997</c:v>
                </c:pt>
                <c:pt idx="4108">
                  <c:v>2.4967980000000001</c:v>
                </c:pt>
                <c:pt idx="4109">
                  <c:v>2.496483</c:v>
                </c:pt>
                <c:pt idx="4110">
                  <c:v>2.4881570000000002</c:v>
                </c:pt>
                <c:pt idx="4111">
                  <c:v>2.485322</c:v>
                </c:pt>
                <c:pt idx="4112">
                  <c:v>2.4927220000000001</c:v>
                </c:pt>
                <c:pt idx="4113">
                  <c:v>2.4916559999999999</c:v>
                </c:pt>
                <c:pt idx="4114">
                  <c:v>2.4898009999999999</c:v>
                </c:pt>
                <c:pt idx="4115">
                  <c:v>2.4891190000000001</c:v>
                </c:pt>
                <c:pt idx="4116">
                  <c:v>2.4868950000000001</c:v>
                </c:pt>
                <c:pt idx="4117">
                  <c:v>2.490186</c:v>
                </c:pt>
                <c:pt idx="4118">
                  <c:v>2.4912339999999999</c:v>
                </c:pt>
                <c:pt idx="4119">
                  <c:v>2.4944730000000002</c:v>
                </c:pt>
                <c:pt idx="4120">
                  <c:v>2.498853</c:v>
                </c:pt>
                <c:pt idx="4121">
                  <c:v>2.498297</c:v>
                </c:pt>
                <c:pt idx="4122">
                  <c:v>2.4971459999999999</c:v>
                </c:pt>
                <c:pt idx="4123">
                  <c:v>2.4964719999999998</c:v>
                </c:pt>
                <c:pt idx="4124">
                  <c:v>2.4961349999999998</c:v>
                </c:pt>
                <c:pt idx="4125">
                  <c:v>2.4961789999999997</c:v>
                </c:pt>
                <c:pt idx="4126">
                  <c:v>2.49979</c:v>
                </c:pt>
                <c:pt idx="4127">
                  <c:v>2.4997819999999997</c:v>
                </c:pt>
                <c:pt idx="4128">
                  <c:v>2.4956019999999999</c:v>
                </c:pt>
                <c:pt idx="4129">
                  <c:v>2.502087</c:v>
                </c:pt>
                <c:pt idx="4130">
                  <c:v>2.5041099999999998</c:v>
                </c:pt>
                <c:pt idx="4131">
                  <c:v>2.4973609999999997</c:v>
                </c:pt>
                <c:pt idx="4132">
                  <c:v>2.4938389999999999</c:v>
                </c:pt>
                <c:pt idx="4133">
                  <c:v>2.4964430000000002</c:v>
                </c:pt>
                <c:pt idx="4134">
                  <c:v>2.5015739999999997</c:v>
                </c:pt>
                <c:pt idx="4135">
                  <c:v>2.4981070000000001</c:v>
                </c:pt>
                <c:pt idx="4136">
                  <c:v>2.4954179999999999</c:v>
                </c:pt>
                <c:pt idx="4137">
                  <c:v>2.5000439999999999</c:v>
                </c:pt>
                <c:pt idx="4138">
                  <c:v>2.5052430000000001</c:v>
                </c:pt>
                <c:pt idx="4139">
                  <c:v>2.5059640000000001</c:v>
                </c:pt>
                <c:pt idx="4140">
                  <c:v>2.5034239999999999</c:v>
                </c:pt>
                <c:pt idx="4141">
                  <c:v>2.501366</c:v>
                </c:pt>
                <c:pt idx="4142">
                  <c:v>2.502659</c:v>
                </c:pt>
                <c:pt idx="4143">
                  <c:v>2.5073840000000001</c:v>
                </c:pt>
                <c:pt idx="4144">
                  <c:v>2.5042070000000001</c:v>
                </c:pt>
                <c:pt idx="4145">
                  <c:v>2.507358</c:v>
                </c:pt>
                <c:pt idx="4146">
                  <c:v>2.5182910000000001</c:v>
                </c:pt>
                <c:pt idx="4147">
                  <c:v>2.5117349999999998</c:v>
                </c:pt>
                <c:pt idx="4148">
                  <c:v>2.5056750000000001</c:v>
                </c:pt>
                <c:pt idx="4149">
                  <c:v>2.5043030000000002</c:v>
                </c:pt>
                <c:pt idx="4150">
                  <c:v>2.5002550000000001</c:v>
                </c:pt>
                <c:pt idx="4151">
                  <c:v>2.502786</c:v>
                </c:pt>
                <c:pt idx="4152">
                  <c:v>2.500203</c:v>
                </c:pt>
                <c:pt idx="4153">
                  <c:v>2.4941110000000002</c:v>
                </c:pt>
                <c:pt idx="4154">
                  <c:v>2.4964200000000001</c:v>
                </c:pt>
                <c:pt idx="4155">
                  <c:v>2.4972209999999997</c:v>
                </c:pt>
                <c:pt idx="4156">
                  <c:v>2.4955160000000003</c:v>
                </c:pt>
                <c:pt idx="4157">
                  <c:v>2.4969419999999998</c:v>
                </c:pt>
                <c:pt idx="4158">
                  <c:v>2.5020210000000001</c:v>
                </c:pt>
                <c:pt idx="4159">
                  <c:v>2.506955</c:v>
                </c:pt>
                <c:pt idx="4160">
                  <c:v>2.5103569999999999</c:v>
                </c:pt>
                <c:pt idx="4161">
                  <c:v>2.509884</c:v>
                </c:pt>
                <c:pt idx="4162">
                  <c:v>2.5081329999999999</c:v>
                </c:pt>
                <c:pt idx="4163">
                  <c:v>2.5106890000000002</c:v>
                </c:pt>
                <c:pt idx="4164">
                  <c:v>2.5117310000000002</c:v>
                </c:pt>
                <c:pt idx="4165">
                  <c:v>2.5075599999999998</c:v>
                </c:pt>
                <c:pt idx="4166">
                  <c:v>2.5028459999999999</c:v>
                </c:pt>
                <c:pt idx="4167">
                  <c:v>2.5056219999999998</c:v>
                </c:pt>
                <c:pt idx="4168">
                  <c:v>2.5143949999999999</c:v>
                </c:pt>
                <c:pt idx="4169">
                  <c:v>2.510383</c:v>
                </c:pt>
                <c:pt idx="4170">
                  <c:v>2.5033659999999998</c:v>
                </c:pt>
                <c:pt idx="4171">
                  <c:v>2.5054400000000001</c:v>
                </c:pt>
                <c:pt idx="4172">
                  <c:v>2.5079219999999998</c:v>
                </c:pt>
                <c:pt idx="4173">
                  <c:v>2.506548</c:v>
                </c:pt>
                <c:pt idx="4174">
                  <c:v>2.5005189999999997</c:v>
                </c:pt>
                <c:pt idx="4175">
                  <c:v>2.4994480000000001</c:v>
                </c:pt>
                <c:pt idx="4176">
                  <c:v>2.5055499999999999</c:v>
                </c:pt>
                <c:pt idx="4177">
                  <c:v>2.505817</c:v>
                </c:pt>
                <c:pt idx="4178">
                  <c:v>2.500248</c:v>
                </c:pt>
                <c:pt idx="4179">
                  <c:v>2.5001959999999999</c:v>
                </c:pt>
                <c:pt idx="4180">
                  <c:v>2.5048469999999998</c:v>
                </c:pt>
                <c:pt idx="4181">
                  <c:v>2.504969</c:v>
                </c:pt>
                <c:pt idx="4182">
                  <c:v>2.5037859999999998</c:v>
                </c:pt>
                <c:pt idx="4183">
                  <c:v>2.5059849999999999</c:v>
                </c:pt>
                <c:pt idx="4184">
                  <c:v>2.505201</c:v>
                </c:pt>
                <c:pt idx="4185">
                  <c:v>2.5046179999999998</c:v>
                </c:pt>
                <c:pt idx="4186">
                  <c:v>2.50698</c:v>
                </c:pt>
                <c:pt idx="4187">
                  <c:v>2.5082930000000001</c:v>
                </c:pt>
                <c:pt idx="4188">
                  <c:v>2.5118480000000001</c:v>
                </c:pt>
                <c:pt idx="4189">
                  <c:v>2.5135940000000003</c:v>
                </c:pt>
                <c:pt idx="4190">
                  <c:v>2.512734</c:v>
                </c:pt>
                <c:pt idx="4191">
                  <c:v>2.5107280000000003</c:v>
                </c:pt>
                <c:pt idx="4192">
                  <c:v>2.5125130000000002</c:v>
                </c:pt>
                <c:pt idx="4193">
                  <c:v>2.5151219999999999</c:v>
                </c:pt>
                <c:pt idx="4194">
                  <c:v>2.5128140000000001</c:v>
                </c:pt>
                <c:pt idx="4195">
                  <c:v>2.5100039999999999</c:v>
                </c:pt>
                <c:pt idx="4196">
                  <c:v>2.5112769999999998</c:v>
                </c:pt>
                <c:pt idx="4197">
                  <c:v>2.5097649999999998</c:v>
                </c:pt>
                <c:pt idx="4198">
                  <c:v>2.5087890000000002</c:v>
                </c:pt>
                <c:pt idx="4199">
                  <c:v>2.5140570000000002</c:v>
                </c:pt>
                <c:pt idx="4200">
                  <c:v>2.515225</c:v>
                </c:pt>
                <c:pt idx="4201">
                  <c:v>2.512035</c:v>
                </c:pt>
                <c:pt idx="4202">
                  <c:v>2.5096050000000001</c:v>
                </c:pt>
                <c:pt idx="4203">
                  <c:v>2.5052349999999999</c:v>
                </c:pt>
                <c:pt idx="4204">
                  <c:v>2.5070170000000003</c:v>
                </c:pt>
                <c:pt idx="4205">
                  <c:v>2.5114350000000001</c:v>
                </c:pt>
                <c:pt idx="4206">
                  <c:v>2.5143550000000001</c:v>
                </c:pt>
                <c:pt idx="4207">
                  <c:v>2.5163469999999997</c:v>
                </c:pt>
                <c:pt idx="4208">
                  <c:v>2.5146379999999997</c:v>
                </c:pt>
                <c:pt idx="4209">
                  <c:v>2.5178259999999999</c:v>
                </c:pt>
                <c:pt idx="4210">
                  <c:v>2.5236780000000003</c:v>
                </c:pt>
                <c:pt idx="4211">
                  <c:v>2.5232969999999999</c:v>
                </c:pt>
                <c:pt idx="4212">
                  <c:v>2.5230440000000001</c:v>
                </c:pt>
                <c:pt idx="4213">
                  <c:v>2.5221979999999999</c:v>
                </c:pt>
                <c:pt idx="4214">
                  <c:v>2.5220820000000002</c:v>
                </c:pt>
                <c:pt idx="4215">
                  <c:v>2.5235500000000002</c:v>
                </c:pt>
                <c:pt idx="4216">
                  <c:v>2.5190589999999999</c:v>
                </c:pt>
                <c:pt idx="4217">
                  <c:v>2.5180509999999998</c:v>
                </c:pt>
                <c:pt idx="4218">
                  <c:v>2.5181610000000001</c:v>
                </c:pt>
                <c:pt idx="4219">
                  <c:v>2.5127440000000001</c:v>
                </c:pt>
                <c:pt idx="4220">
                  <c:v>2.5123569999999997</c:v>
                </c:pt>
                <c:pt idx="4221">
                  <c:v>2.517226</c:v>
                </c:pt>
                <c:pt idx="4222">
                  <c:v>2.5166149999999998</c:v>
                </c:pt>
                <c:pt idx="4223">
                  <c:v>2.511733</c:v>
                </c:pt>
                <c:pt idx="4224">
                  <c:v>2.5103900000000001</c:v>
                </c:pt>
                <c:pt idx="4225">
                  <c:v>2.5110989999999997</c:v>
                </c:pt>
                <c:pt idx="4226">
                  <c:v>2.5119980000000002</c:v>
                </c:pt>
                <c:pt idx="4227">
                  <c:v>2.5140060000000002</c:v>
                </c:pt>
                <c:pt idx="4228">
                  <c:v>2.5170120000000002</c:v>
                </c:pt>
                <c:pt idx="4229">
                  <c:v>2.5184319999999998</c:v>
                </c:pt>
                <c:pt idx="4230">
                  <c:v>2.5199090000000002</c:v>
                </c:pt>
                <c:pt idx="4231">
                  <c:v>2.5209980000000001</c:v>
                </c:pt>
                <c:pt idx="4232">
                  <c:v>2.521846</c:v>
                </c:pt>
                <c:pt idx="4233">
                  <c:v>2.5251700000000001</c:v>
                </c:pt>
                <c:pt idx="4234">
                  <c:v>2.5256119999999997</c:v>
                </c:pt>
                <c:pt idx="4235">
                  <c:v>2.5203480000000003</c:v>
                </c:pt>
                <c:pt idx="4236">
                  <c:v>2.522856</c:v>
                </c:pt>
                <c:pt idx="4237">
                  <c:v>2.5241929999999999</c:v>
                </c:pt>
                <c:pt idx="4238">
                  <c:v>2.519641</c:v>
                </c:pt>
                <c:pt idx="4239">
                  <c:v>2.5220539999999998</c:v>
                </c:pt>
                <c:pt idx="4240">
                  <c:v>2.523444</c:v>
                </c:pt>
                <c:pt idx="4241">
                  <c:v>2.5201599999999997</c:v>
                </c:pt>
                <c:pt idx="4242">
                  <c:v>2.5211170000000003</c:v>
                </c:pt>
                <c:pt idx="4243">
                  <c:v>2.5227180000000002</c:v>
                </c:pt>
                <c:pt idx="4244">
                  <c:v>2.5220409999999998</c:v>
                </c:pt>
                <c:pt idx="4245">
                  <c:v>2.5233059999999998</c:v>
                </c:pt>
                <c:pt idx="4246">
                  <c:v>2.525623</c:v>
                </c:pt>
                <c:pt idx="4247">
                  <c:v>2.5259480000000001</c:v>
                </c:pt>
                <c:pt idx="4248">
                  <c:v>2.529817</c:v>
                </c:pt>
                <c:pt idx="4249">
                  <c:v>2.5274109999999999</c:v>
                </c:pt>
                <c:pt idx="4250">
                  <c:v>2.523838</c:v>
                </c:pt>
                <c:pt idx="4251">
                  <c:v>2.528594</c:v>
                </c:pt>
                <c:pt idx="4252">
                  <c:v>2.5324020000000003</c:v>
                </c:pt>
                <c:pt idx="4253">
                  <c:v>2.5355689999999997</c:v>
                </c:pt>
                <c:pt idx="4254">
                  <c:v>2.5314139999999998</c:v>
                </c:pt>
                <c:pt idx="4255">
                  <c:v>2.5262279999999997</c:v>
                </c:pt>
                <c:pt idx="4256">
                  <c:v>2.5301089999999999</c:v>
                </c:pt>
                <c:pt idx="4257">
                  <c:v>2.5276389999999997</c:v>
                </c:pt>
                <c:pt idx="4258">
                  <c:v>2.5200240000000003</c:v>
                </c:pt>
                <c:pt idx="4259">
                  <c:v>2.5207389999999998</c:v>
                </c:pt>
                <c:pt idx="4260">
                  <c:v>2.524105</c:v>
                </c:pt>
                <c:pt idx="4261">
                  <c:v>2.5236460000000003</c:v>
                </c:pt>
                <c:pt idx="4262">
                  <c:v>2.5229049999999997</c:v>
                </c:pt>
                <c:pt idx="4263">
                  <c:v>2.526052</c:v>
                </c:pt>
                <c:pt idx="4264">
                  <c:v>2.5296159999999999</c:v>
                </c:pt>
                <c:pt idx="4265">
                  <c:v>2.5341959999999997</c:v>
                </c:pt>
                <c:pt idx="4266">
                  <c:v>2.535053</c:v>
                </c:pt>
                <c:pt idx="4267">
                  <c:v>2.5358299999999998</c:v>
                </c:pt>
                <c:pt idx="4268">
                  <c:v>2.5379860000000001</c:v>
                </c:pt>
                <c:pt idx="4269">
                  <c:v>2.5346519999999999</c:v>
                </c:pt>
                <c:pt idx="4270">
                  <c:v>2.534656</c:v>
                </c:pt>
                <c:pt idx="4271">
                  <c:v>2.5364420000000001</c:v>
                </c:pt>
                <c:pt idx="4272">
                  <c:v>2.5346409999999997</c:v>
                </c:pt>
                <c:pt idx="4273">
                  <c:v>2.5320800000000001</c:v>
                </c:pt>
                <c:pt idx="4274">
                  <c:v>2.5300890000000003</c:v>
                </c:pt>
                <c:pt idx="4275">
                  <c:v>2.532238</c:v>
                </c:pt>
                <c:pt idx="4276">
                  <c:v>2.535879</c:v>
                </c:pt>
                <c:pt idx="4277">
                  <c:v>2.5367389999999999</c:v>
                </c:pt>
                <c:pt idx="4278">
                  <c:v>2.533315</c:v>
                </c:pt>
                <c:pt idx="4279">
                  <c:v>2.5303249999999999</c:v>
                </c:pt>
                <c:pt idx="4280">
                  <c:v>2.5325139999999999</c:v>
                </c:pt>
                <c:pt idx="4281">
                  <c:v>2.5317559999999997</c:v>
                </c:pt>
                <c:pt idx="4282">
                  <c:v>2.5294150000000002</c:v>
                </c:pt>
                <c:pt idx="4283">
                  <c:v>2.5295969999999999</c:v>
                </c:pt>
                <c:pt idx="4284">
                  <c:v>2.5299830000000001</c:v>
                </c:pt>
                <c:pt idx="4285">
                  <c:v>2.529725</c:v>
                </c:pt>
                <c:pt idx="4286">
                  <c:v>2.5333100000000002</c:v>
                </c:pt>
                <c:pt idx="4287">
                  <c:v>2.5378989999999999</c:v>
                </c:pt>
                <c:pt idx="4288">
                  <c:v>2.536699</c:v>
                </c:pt>
                <c:pt idx="4289">
                  <c:v>2.5314420000000002</c:v>
                </c:pt>
                <c:pt idx="4290">
                  <c:v>2.5339359999999997</c:v>
                </c:pt>
                <c:pt idx="4291">
                  <c:v>2.53653</c:v>
                </c:pt>
                <c:pt idx="4292">
                  <c:v>2.5326139999999997</c:v>
                </c:pt>
                <c:pt idx="4293">
                  <c:v>2.530341</c:v>
                </c:pt>
                <c:pt idx="4294">
                  <c:v>2.5309819999999998</c:v>
                </c:pt>
                <c:pt idx="4295">
                  <c:v>2.5324759999999999</c:v>
                </c:pt>
                <c:pt idx="4296">
                  <c:v>2.5334940000000001</c:v>
                </c:pt>
                <c:pt idx="4297">
                  <c:v>2.539072</c:v>
                </c:pt>
                <c:pt idx="4298">
                  <c:v>2.543806</c:v>
                </c:pt>
                <c:pt idx="4299">
                  <c:v>2.5433560000000002</c:v>
                </c:pt>
                <c:pt idx="4300">
                  <c:v>2.543488</c:v>
                </c:pt>
                <c:pt idx="4301">
                  <c:v>2.541004</c:v>
                </c:pt>
                <c:pt idx="4302">
                  <c:v>2.5423650000000002</c:v>
                </c:pt>
                <c:pt idx="4303">
                  <c:v>2.5385580000000001</c:v>
                </c:pt>
                <c:pt idx="4304">
                  <c:v>2.532518</c:v>
                </c:pt>
                <c:pt idx="4305">
                  <c:v>2.533023</c:v>
                </c:pt>
                <c:pt idx="4306">
                  <c:v>2.5279220000000002</c:v>
                </c:pt>
                <c:pt idx="4307">
                  <c:v>2.521687</c:v>
                </c:pt>
                <c:pt idx="4308">
                  <c:v>2.5305409999999999</c:v>
                </c:pt>
                <c:pt idx="4309">
                  <c:v>2.5388450000000002</c:v>
                </c:pt>
                <c:pt idx="4310">
                  <c:v>2.5417740000000002</c:v>
                </c:pt>
                <c:pt idx="4311">
                  <c:v>2.5470730000000001</c:v>
                </c:pt>
                <c:pt idx="4312">
                  <c:v>2.5427850000000003</c:v>
                </c:pt>
                <c:pt idx="4313">
                  <c:v>2.5349120000000003</c:v>
                </c:pt>
                <c:pt idx="4314">
                  <c:v>2.538951</c:v>
                </c:pt>
                <c:pt idx="4315">
                  <c:v>2.5412080000000001</c:v>
                </c:pt>
                <c:pt idx="4316">
                  <c:v>2.5384869999999999</c:v>
                </c:pt>
                <c:pt idx="4317">
                  <c:v>2.5409060000000001</c:v>
                </c:pt>
                <c:pt idx="4318">
                  <c:v>2.5454239999999997</c:v>
                </c:pt>
                <c:pt idx="4319">
                  <c:v>2.5464340000000001</c:v>
                </c:pt>
                <c:pt idx="4320">
                  <c:v>2.5442359999999997</c:v>
                </c:pt>
                <c:pt idx="4321">
                  <c:v>2.5476140000000003</c:v>
                </c:pt>
                <c:pt idx="4322">
                  <c:v>2.5509979999999999</c:v>
                </c:pt>
                <c:pt idx="4323">
                  <c:v>2.5482670000000001</c:v>
                </c:pt>
                <c:pt idx="4324">
                  <c:v>2.5465299999999997</c:v>
                </c:pt>
                <c:pt idx="4325">
                  <c:v>2.5428639999999998</c:v>
                </c:pt>
                <c:pt idx="4326">
                  <c:v>2.540181</c:v>
                </c:pt>
                <c:pt idx="4327">
                  <c:v>2.5450400000000002</c:v>
                </c:pt>
                <c:pt idx="4328">
                  <c:v>2.5392390000000002</c:v>
                </c:pt>
                <c:pt idx="4329">
                  <c:v>2.5327809999999999</c:v>
                </c:pt>
                <c:pt idx="4330">
                  <c:v>2.5407950000000001</c:v>
                </c:pt>
                <c:pt idx="4331">
                  <c:v>2.5405350000000002</c:v>
                </c:pt>
                <c:pt idx="4332">
                  <c:v>2.5355669999999999</c:v>
                </c:pt>
                <c:pt idx="4333">
                  <c:v>2.5413490000000003</c:v>
                </c:pt>
                <c:pt idx="4334">
                  <c:v>2.5475669999999999</c:v>
                </c:pt>
                <c:pt idx="4335">
                  <c:v>2.5444240000000002</c:v>
                </c:pt>
                <c:pt idx="4336">
                  <c:v>2.541032</c:v>
                </c:pt>
                <c:pt idx="4337">
                  <c:v>2.5412749999999997</c:v>
                </c:pt>
                <c:pt idx="4338">
                  <c:v>2.5442309999999999</c:v>
                </c:pt>
                <c:pt idx="4339">
                  <c:v>2.5466819999999997</c:v>
                </c:pt>
                <c:pt idx="4340">
                  <c:v>2.5429539999999999</c:v>
                </c:pt>
                <c:pt idx="4341">
                  <c:v>2.53959</c:v>
                </c:pt>
                <c:pt idx="4342">
                  <c:v>2.5418320000000003</c:v>
                </c:pt>
                <c:pt idx="4343">
                  <c:v>2.5444459999999998</c:v>
                </c:pt>
                <c:pt idx="4344">
                  <c:v>2.543177</c:v>
                </c:pt>
                <c:pt idx="4345">
                  <c:v>2.542853</c:v>
                </c:pt>
                <c:pt idx="4346">
                  <c:v>2.5445409999999997</c:v>
                </c:pt>
                <c:pt idx="4347">
                  <c:v>2.5456989999999999</c:v>
                </c:pt>
                <c:pt idx="4348">
                  <c:v>2.5496449999999999</c:v>
                </c:pt>
                <c:pt idx="4349">
                  <c:v>2.5522119999999999</c:v>
                </c:pt>
                <c:pt idx="4350">
                  <c:v>2.5524209999999998</c:v>
                </c:pt>
                <c:pt idx="4351">
                  <c:v>2.553928</c:v>
                </c:pt>
                <c:pt idx="4352">
                  <c:v>2.5557160000000003</c:v>
                </c:pt>
                <c:pt idx="4353">
                  <c:v>2.5527839999999999</c:v>
                </c:pt>
                <c:pt idx="4354">
                  <c:v>2.5448360000000001</c:v>
                </c:pt>
                <c:pt idx="4355">
                  <c:v>2.5420530000000001</c:v>
                </c:pt>
                <c:pt idx="4356">
                  <c:v>2.5564249999999999</c:v>
                </c:pt>
                <c:pt idx="4357">
                  <c:v>2.561474</c:v>
                </c:pt>
                <c:pt idx="4358">
                  <c:v>2.556073</c:v>
                </c:pt>
                <c:pt idx="4359">
                  <c:v>2.5605519999999999</c:v>
                </c:pt>
                <c:pt idx="4360">
                  <c:v>2.55986</c:v>
                </c:pt>
                <c:pt idx="4361">
                  <c:v>2.5547529999999998</c:v>
                </c:pt>
                <c:pt idx="4362">
                  <c:v>2.5548960000000003</c:v>
                </c:pt>
                <c:pt idx="4363">
                  <c:v>2.5525519999999999</c:v>
                </c:pt>
                <c:pt idx="4364">
                  <c:v>2.5491070000000002</c:v>
                </c:pt>
                <c:pt idx="4365">
                  <c:v>2.5516769999999998</c:v>
                </c:pt>
                <c:pt idx="4366">
                  <c:v>2.5535290000000002</c:v>
                </c:pt>
                <c:pt idx="4367">
                  <c:v>2.5504309999999997</c:v>
                </c:pt>
                <c:pt idx="4368">
                  <c:v>2.5482709999999997</c:v>
                </c:pt>
                <c:pt idx="4369">
                  <c:v>2.548006</c:v>
                </c:pt>
                <c:pt idx="4370">
                  <c:v>2.5505580000000001</c:v>
                </c:pt>
                <c:pt idx="4371">
                  <c:v>2.551606</c:v>
                </c:pt>
                <c:pt idx="4372">
                  <c:v>2.548978</c:v>
                </c:pt>
                <c:pt idx="4373">
                  <c:v>2.5487310000000001</c:v>
                </c:pt>
                <c:pt idx="4374">
                  <c:v>2.5518200000000002</c:v>
                </c:pt>
                <c:pt idx="4375">
                  <c:v>2.55349</c:v>
                </c:pt>
                <c:pt idx="4376">
                  <c:v>2.5472109999999999</c:v>
                </c:pt>
                <c:pt idx="4377">
                  <c:v>2.543142</c:v>
                </c:pt>
                <c:pt idx="4378">
                  <c:v>2.5477660000000002</c:v>
                </c:pt>
                <c:pt idx="4379">
                  <c:v>2.5479609999999999</c:v>
                </c:pt>
                <c:pt idx="4380">
                  <c:v>2.5490599999999999</c:v>
                </c:pt>
                <c:pt idx="4381">
                  <c:v>2.5521640000000003</c:v>
                </c:pt>
                <c:pt idx="4382">
                  <c:v>2.5503200000000001</c:v>
                </c:pt>
                <c:pt idx="4383">
                  <c:v>2.551647</c:v>
                </c:pt>
                <c:pt idx="4384">
                  <c:v>2.5560239999999999</c:v>
                </c:pt>
                <c:pt idx="4385">
                  <c:v>2.5547200000000001</c:v>
                </c:pt>
                <c:pt idx="4386">
                  <c:v>2.5529960000000003</c:v>
                </c:pt>
                <c:pt idx="4387">
                  <c:v>2.5569160000000002</c:v>
                </c:pt>
                <c:pt idx="4388">
                  <c:v>2.5568360000000001</c:v>
                </c:pt>
                <c:pt idx="4389">
                  <c:v>2.5527629999999997</c:v>
                </c:pt>
                <c:pt idx="4390">
                  <c:v>2.554503</c:v>
                </c:pt>
                <c:pt idx="4391">
                  <c:v>2.5560330000000002</c:v>
                </c:pt>
                <c:pt idx="4392">
                  <c:v>2.5561400000000001</c:v>
                </c:pt>
                <c:pt idx="4393">
                  <c:v>2.556209</c:v>
                </c:pt>
                <c:pt idx="4394">
                  <c:v>2.5579070000000002</c:v>
                </c:pt>
                <c:pt idx="4395">
                  <c:v>2.5607410000000002</c:v>
                </c:pt>
                <c:pt idx="4396">
                  <c:v>2.5588980000000001</c:v>
                </c:pt>
                <c:pt idx="4397">
                  <c:v>2.5616209999999997</c:v>
                </c:pt>
                <c:pt idx="4398">
                  <c:v>2.5674220000000001</c:v>
                </c:pt>
                <c:pt idx="4399">
                  <c:v>2.5648400000000002</c:v>
                </c:pt>
                <c:pt idx="4400">
                  <c:v>2.561534</c:v>
                </c:pt>
                <c:pt idx="4401">
                  <c:v>2.5622879999999997</c:v>
                </c:pt>
                <c:pt idx="4402">
                  <c:v>2.5611860000000002</c:v>
                </c:pt>
                <c:pt idx="4403">
                  <c:v>2.558163</c:v>
                </c:pt>
                <c:pt idx="4404">
                  <c:v>2.5591850000000003</c:v>
                </c:pt>
                <c:pt idx="4405">
                  <c:v>2.564346</c:v>
                </c:pt>
                <c:pt idx="4406">
                  <c:v>2.564845</c:v>
                </c:pt>
                <c:pt idx="4407">
                  <c:v>2.5608469999999999</c:v>
                </c:pt>
                <c:pt idx="4408">
                  <c:v>2.5625809999999998</c:v>
                </c:pt>
                <c:pt idx="4409">
                  <c:v>2.564991</c:v>
                </c:pt>
                <c:pt idx="4410">
                  <c:v>2.559142</c:v>
                </c:pt>
                <c:pt idx="4411">
                  <c:v>2.5555460000000001</c:v>
                </c:pt>
                <c:pt idx="4412">
                  <c:v>2.5604870000000002</c:v>
                </c:pt>
                <c:pt idx="4413">
                  <c:v>2.5585770000000001</c:v>
                </c:pt>
                <c:pt idx="4414">
                  <c:v>2.5560529999999999</c:v>
                </c:pt>
                <c:pt idx="4415">
                  <c:v>2.5588319999999998</c:v>
                </c:pt>
                <c:pt idx="4416">
                  <c:v>2.5581149999999999</c:v>
                </c:pt>
                <c:pt idx="4417">
                  <c:v>2.5579070000000002</c:v>
                </c:pt>
                <c:pt idx="4418">
                  <c:v>2.5605359999999999</c:v>
                </c:pt>
                <c:pt idx="4419">
                  <c:v>2.56453</c:v>
                </c:pt>
                <c:pt idx="4420">
                  <c:v>2.5602130000000001</c:v>
                </c:pt>
                <c:pt idx="4421">
                  <c:v>2.5549530000000003</c:v>
                </c:pt>
                <c:pt idx="4422">
                  <c:v>2.5640460000000003</c:v>
                </c:pt>
                <c:pt idx="4423">
                  <c:v>2.5682320000000001</c:v>
                </c:pt>
                <c:pt idx="4424">
                  <c:v>2.5646240000000002</c:v>
                </c:pt>
                <c:pt idx="4425">
                  <c:v>2.5681289999999999</c:v>
                </c:pt>
                <c:pt idx="4426">
                  <c:v>2.5668899999999999</c:v>
                </c:pt>
                <c:pt idx="4427">
                  <c:v>2.5612310000000003</c:v>
                </c:pt>
                <c:pt idx="4428">
                  <c:v>2.5648439999999999</c:v>
                </c:pt>
                <c:pt idx="4429">
                  <c:v>2.5676199999999998</c:v>
                </c:pt>
                <c:pt idx="4430">
                  <c:v>2.5616310000000002</c:v>
                </c:pt>
                <c:pt idx="4431">
                  <c:v>2.560079</c:v>
                </c:pt>
                <c:pt idx="4432">
                  <c:v>2.5622750000000001</c:v>
                </c:pt>
                <c:pt idx="4433">
                  <c:v>2.5585560000000003</c:v>
                </c:pt>
                <c:pt idx="4434">
                  <c:v>2.5596930000000002</c:v>
                </c:pt>
                <c:pt idx="4435">
                  <c:v>2.5635760000000003</c:v>
                </c:pt>
                <c:pt idx="4436">
                  <c:v>2.56298</c:v>
                </c:pt>
                <c:pt idx="4437">
                  <c:v>2.5626930000000003</c:v>
                </c:pt>
                <c:pt idx="4438">
                  <c:v>2.5638749999999999</c:v>
                </c:pt>
                <c:pt idx="4439">
                  <c:v>2.5617760000000001</c:v>
                </c:pt>
                <c:pt idx="4440">
                  <c:v>2.5595140000000001</c:v>
                </c:pt>
                <c:pt idx="4441">
                  <c:v>2.5618819999999998</c:v>
                </c:pt>
                <c:pt idx="4442">
                  <c:v>2.5628139999999999</c:v>
                </c:pt>
                <c:pt idx="4443">
                  <c:v>2.565741</c:v>
                </c:pt>
                <c:pt idx="4444">
                  <c:v>2.569747</c:v>
                </c:pt>
                <c:pt idx="4445">
                  <c:v>2.5675689999999998</c:v>
                </c:pt>
                <c:pt idx="4446">
                  <c:v>2.5724679999999998</c:v>
                </c:pt>
                <c:pt idx="4447">
                  <c:v>2.582166</c:v>
                </c:pt>
                <c:pt idx="4448">
                  <c:v>2.576552</c:v>
                </c:pt>
                <c:pt idx="4449">
                  <c:v>2.5690200000000001</c:v>
                </c:pt>
                <c:pt idx="4450">
                  <c:v>2.5725600000000002</c:v>
                </c:pt>
                <c:pt idx="4451">
                  <c:v>2.5725600000000002</c:v>
                </c:pt>
                <c:pt idx="4452">
                  <c:v>2.5710319999999998</c:v>
                </c:pt>
                <c:pt idx="4453">
                  <c:v>2.5755569999999999</c:v>
                </c:pt>
                <c:pt idx="4454">
                  <c:v>2.5733079999999999</c:v>
                </c:pt>
                <c:pt idx="4455">
                  <c:v>2.5670269999999999</c:v>
                </c:pt>
                <c:pt idx="4456">
                  <c:v>2.5716079999999999</c:v>
                </c:pt>
                <c:pt idx="4457">
                  <c:v>2.5732280000000003</c:v>
                </c:pt>
                <c:pt idx="4458">
                  <c:v>2.5724720000000003</c:v>
                </c:pt>
                <c:pt idx="4459">
                  <c:v>2.5795469999999998</c:v>
                </c:pt>
                <c:pt idx="4460">
                  <c:v>2.580762</c:v>
                </c:pt>
                <c:pt idx="4461">
                  <c:v>2.5777640000000002</c:v>
                </c:pt>
                <c:pt idx="4462">
                  <c:v>2.5799279999999998</c:v>
                </c:pt>
                <c:pt idx="4463">
                  <c:v>2.583545</c:v>
                </c:pt>
                <c:pt idx="4464">
                  <c:v>2.5813299999999999</c:v>
                </c:pt>
                <c:pt idx="4465">
                  <c:v>2.5783430000000003</c:v>
                </c:pt>
                <c:pt idx="4466">
                  <c:v>2.5788510000000002</c:v>
                </c:pt>
                <c:pt idx="4467">
                  <c:v>2.5768899999999997</c:v>
                </c:pt>
                <c:pt idx="4468">
                  <c:v>2.5780620000000001</c:v>
                </c:pt>
                <c:pt idx="4469">
                  <c:v>2.580425</c:v>
                </c:pt>
                <c:pt idx="4470">
                  <c:v>2.579907</c:v>
                </c:pt>
                <c:pt idx="4471">
                  <c:v>2.5830329999999999</c:v>
                </c:pt>
                <c:pt idx="4472">
                  <c:v>2.586306</c:v>
                </c:pt>
                <c:pt idx="4473">
                  <c:v>2.5814319999999999</c:v>
                </c:pt>
                <c:pt idx="4474">
                  <c:v>2.577801</c:v>
                </c:pt>
                <c:pt idx="4475">
                  <c:v>2.5833200000000001</c:v>
                </c:pt>
                <c:pt idx="4476">
                  <c:v>2.5876580000000002</c:v>
                </c:pt>
                <c:pt idx="4477">
                  <c:v>2.585871</c:v>
                </c:pt>
                <c:pt idx="4478">
                  <c:v>2.5890200000000001</c:v>
                </c:pt>
                <c:pt idx="4479">
                  <c:v>2.59049</c:v>
                </c:pt>
                <c:pt idx="4480">
                  <c:v>2.586678</c:v>
                </c:pt>
                <c:pt idx="4481">
                  <c:v>2.5888020000000003</c:v>
                </c:pt>
                <c:pt idx="4482">
                  <c:v>2.591996</c:v>
                </c:pt>
                <c:pt idx="4483">
                  <c:v>2.5900110000000001</c:v>
                </c:pt>
                <c:pt idx="4484">
                  <c:v>2.5903320000000001</c:v>
                </c:pt>
                <c:pt idx="4485">
                  <c:v>2.5940349999999999</c:v>
                </c:pt>
                <c:pt idx="4486">
                  <c:v>2.5909059999999999</c:v>
                </c:pt>
                <c:pt idx="4487">
                  <c:v>2.58684</c:v>
                </c:pt>
                <c:pt idx="4488">
                  <c:v>2.5876030000000001</c:v>
                </c:pt>
                <c:pt idx="4489">
                  <c:v>2.5842900000000002</c:v>
                </c:pt>
                <c:pt idx="4490">
                  <c:v>2.5804100000000001</c:v>
                </c:pt>
                <c:pt idx="4491">
                  <c:v>2.5821459999999998</c:v>
                </c:pt>
                <c:pt idx="4492">
                  <c:v>2.5853539999999997</c:v>
                </c:pt>
                <c:pt idx="4493">
                  <c:v>2.5843100000000003</c:v>
                </c:pt>
                <c:pt idx="4494">
                  <c:v>2.5855389999999998</c:v>
                </c:pt>
                <c:pt idx="4495">
                  <c:v>2.5873489999999997</c:v>
                </c:pt>
                <c:pt idx="4496">
                  <c:v>2.5852550000000001</c:v>
                </c:pt>
                <c:pt idx="4497">
                  <c:v>2.586465</c:v>
                </c:pt>
                <c:pt idx="4498">
                  <c:v>2.5856690000000002</c:v>
                </c:pt>
                <c:pt idx="4499">
                  <c:v>2.5820189999999998</c:v>
                </c:pt>
                <c:pt idx="4500">
                  <c:v>2.5792539999999997</c:v>
                </c:pt>
                <c:pt idx="4501">
                  <c:v>2.5767420000000003</c:v>
                </c:pt>
                <c:pt idx="4502">
                  <c:v>2.5780479999999999</c:v>
                </c:pt>
                <c:pt idx="4503">
                  <c:v>2.5765769999999999</c:v>
                </c:pt>
                <c:pt idx="4504">
                  <c:v>2.577582</c:v>
                </c:pt>
                <c:pt idx="4505">
                  <c:v>2.5856840000000001</c:v>
                </c:pt>
                <c:pt idx="4506">
                  <c:v>2.586757</c:v>
                </c:pt>
                <c:pt idx="4507">
                  <c:v>2.5856180000000002</c:v>
                </c:pt>
                <c:pt idx="4508">
                  <c:v>2.5880580000000002</c:v>
                </c:pt>
                <c:pt idx="4509">
                  <c:v>2.5850930000000001</c:v>
                </c:pt>
                <c:pt idx="4510">
                  <c:v>2.5841380000000003</c:v>
                </c:pt>
                <c:pt idx="4511">
                  <c:v>2.5848269999999998</c:v>
                </c:pt>
                <c:pt idx="4512">
                  <c:v>2.5823100000000001</c:v>
                </c:pt>
                <c:pt idx="4513">
                  <c:v>2.583326</c:v>
                </c:pt>
                <c:pt idx="4514">
                  <c:v>2.5834929999999998</c:v>
                </c:pt>
                <c:pt idx="4515">
                  <c:v>2.5809540000000002</c:v>
                </c:pt>
                <c:pt idx="4516">
                  <c:v>2.5862499999999997</c:v>
                </c:pt>
                <c:pt idx="4517">
                  <c:v>2.5954459999999999</c:v>
                </c:pt>
                <c:pt idx="4518">
                  <c:v>2.5968309999999999</c:v>
                </c:pt>
                <c:pt idx="4519">
                  <c:v>2.6007579999999999</c:v>
                </c:pt>
                <c:pt idx="4520">
                  <c:v>2.6056119999999998</c:v>
                </c:pt>
                <c:pt idx="4521">
                  <c:v>2.6004709999999998</c:v>
                </c:pt>
                <c:pt idx="4522">
                  <c:v>2.5983510000000001</c:v>
                </c:pt>
                <c:pt idx="4523">
                  <c:v>2.596584</c:v>
                </c:pt>
                <c:pt idx="4524">
                  <c:v>2.5929679999999999</c:v>
                </c:pt>
                <c:pt idx="4525">
                  <c:v>2.5945619999999998</c:v>
                </c:pt>
                <c:pt idx="4526">
                  <c:v>2.5960489999999998</c:v>
                </c:pt>
                <c:pt idx="4527">
                  <c:v>2.5971799999999998</c:v>
                </c:pt>
                <c:pt idx="4528">
                  <c:v>2.5950990000000003</c:v>
                </c:pt>
                <c:pt idx="4529">
                  <c:v>2.5899739999999998</c:v>
                </c:pt>
                <c:pt idx="4530">
                  <c:v>2.589874</c:v>
                </c:pt>
                <c:pt idx="4531">
                  <c:v>2.5918580000000002</c:v>
                </c:pt>
                <c:pt idx="4532">
                  <c:v>2.5904720000000001</c:v>
                </c:pt>
                <c:pt idx="4533">
                  <c:v>2.583151</c:v>
                </c:pt>
                <c:pt idx="4534">
                  <c:v>2.583154</c:v>
                </c:pt>
                <c:pt idx="4535">
                  <c:v>2.592028</c:v>
                </c:pt>
                <c:pt idx="4536">
                  <c:v>2.5908679999999999</c:v>
                </c:pt>
                <c:pt idx="4537">
                  <c:v>2.5849150000000001</c:v>
                </c:pt>
                <c:pt idx="4538">
                  <c:v>2.5877300000000001</c:v>
                </c:pt>
                <c:pt idx="4539">
                  <c:v>2.5930590000000002</c:v>
                </c:pt>
                <c:pt idx="4540">
                  <c:v>2.5891229999999998</c:v>
                </c:pt>
                <c:pt idx="4541">
                  <c:v>2.5926309999999999</c:v>
                </c:pt>
                <c:pt idx="4542">
                  <c:v>2.5998600000000001</c:v>
                </c:pt>
                <c:pt idx="4543">
                  <c:v>2.594395</c:v>
                </c:pt>
                <c:pt idx="4544">
                  <c:v>2.5943680000000002</c:v>
                </c:pt>
                <c:pt idx="4545">
                  <c:v>2.594096</c:v>
                </c:pt>
                <c:pt idx="4546">
                  <c:v>2.5923129999999999</c:v>
                </c:pt>
                <c:pt idx="4547">
                  <c:v>2.595383</c:v>
                </c:pt>
                <c:pt idx="4548">
                  <c:v>2.594408</c:v>
                </c:pt>
                <c:pt idx="4549">
                  <c:v>2.5874990000000002</c:v>
                </c:pt>
                <c:pt idx="4550">
                  <c:v>2.5840050000000003</c:v>
                </c:pt>
                <c:pt idx="4551">
                  <c:v>2.5933029999999997</c:v>
                </c:pt>
                <c:pt idx="4552">
                  <c:v>2.5990470000000001</c:v>
                </c:pt>
                <c:pt idx="4553">
                  <c:v>2.5959760000000003</c:v>
                </c:pt>
                <c:pt idx="4554">
                  <c:v>2.5958559999999999</c:v>
                </c:pt>
                <c:pt idx="4555">
                  <c:v>2.5955379999999999</c:v>
                </c:pt>
                <c:pt idx="4556">
                  <c:v>2.593321</c:v>
                </c:pt>
                <c:pt idx="4557">
                  <c:v>2.596222</c:v>
                </c:pt>
                <c:pt idx="4558">
                  <c:v>2.5987169999999997</c:v>
                </c:pt>
                <c:pt idx="4559">
                  <c:v>2.5933380000000001</c:v>
                </c:pt>
                <c:pt idx="4560">
                  <c:v>2.5959810000000001</c:v>
                </c:pt>
                <c:pt idx="4561">
                  <c:v>2.5995949999999999</c:v>
                </c:pt>
                <c:pt idx="4562">
                  <c:v>2.5938639999999999</c:v>
                </c:pt>
                <c:pt idx="4563">
                  <c:v>2.6003670000000003</c:v>
                </c:pt>
                <c:pt idx="4564">
                  <c:v>2.610414</c:v>
                </c:pt>
                <c:pt idx="4565">
                  <c:v>2.6071809999999997</c:v>
                </c:pt>
                <c:pt idx="4566">
                  <c:v>2.606646</c:v>
                </c:pt>
                <c:pt idx="4567">
                  <c:v>2.6109809999999998</c:v>
                </c:pt>
                <c:pt idx="4568">
                  <c:v>2.611002</c:v>
                </c:pt>
                <c:pt idx="4569">
                  <c:v>2.607856</c:v>
                </c:pt>
                <c:pt idx="4570">
                  <c:v>2.605677</c:v>
                </c:pt>
                <c:pt idx="4571">
                  <c:v>2.602122</c:v>
                </c:pt>
                <c:pt idx="4572">
                  <c:v>2.5974529999999998</c:v>
                </c:pt>
                <c:pt idx="4573">
                  <c:v>2.601893</c:v>
                </c:pt>
                <c:pt idx="4574">
                  <c:v>2.6056330000000001</c:v>
                </c:pt>
                <c:pt idx="4575">
                  <c:v>2.600905</c:v>
                </c:pt>
                <c:pt idx="4576">
                  <c:v>2.6033520000000001</c:v>
                </c:pt>
                <c:pt idx="4577">
                  <c:v>2.6067450000000001</c:v>
                </c:pt>
                <c:pt idx="4578">
                  <c:v>2.6046450000000001</c:v>
                </c:pt>
                <c:pt idx="4579">
                  <c:v>2.604911</c:v>
                </c:pt>
                <c:pt idx="4580">
                  <c:v>2.6079879999999998</c:v>
                </c:pt>
                <c:pt idx="4581">
                  <c:v>2.6053509999999998</c:v>
                </c:pt>
                <c:pt idx="4582">
                  <c:v>2.600136</c:v>
                </c:pt>
                <c:pt idx="4583">
                  <c:v>2.6024229999999999</c:v>
                </c:pt>
                <c:pt idx="4584">
                  <c:v>2.6058820000000003</c:v>
                </c:pt>
                <c:pt idx="4585">
                  <c:v>2.6024089999999998</c:v>
                </c:pt>
                <c:pt idx="4586">
                  <c:v>2.6001080000000001</c:v>
                </c:pt>
                <c:pt idx="4587">
                  <c:v>2.599783</c:v>
                </c:pt>
                <c:pt idx="4588">
                  <c:v>2.5961160000000003</c:v>
                </c:pt>
                <c:pt idx="4589">
                  <c:v>2.5981300000000003</c:v>
                </c:pt>
                <c:pt idx="4590">
                  <c:v>2.6050880000000003</c:v>
                </c:pt>
                <c:pt idx="4591">
                  <c:v>2.605378</c:v>
                </c:pt>
                <c:pt idx="4592">
                  <c:v>2.6019069999999997</c:v>
                </c:pt>
                <c:pt idx="4593">
                  <c:v>2.5998999999999999</c:v>
                </c:pt>
                <c:pt idx="4594">
                  <c:v>2.6038860000000001</c:v>
                </c:pt>
                <c:pt idx="4595">
                  <c:v>2.6104979999999998</c:v>
                </c:pt>
                <c:pt idx="4596">
                  <c:v>2.6072410000000001</c:v>
                </c:pt>
                <c:pt idx="4597">
                  <c:v>2.6031370000000003</c:v>
                </c:pt>
                <c:pt idx="4598">
                  <c:v>2.612517</c:v>
                </c:pt>
                <c:pt idx="4599">
                  <c:v>2.6156670000000002</c:v>
                </c:pt>
                <c:pt idx="4600">
                  <c:v>2.6118129999999997</c:v>
                </c:pt>
                <c:pt idx="4601">
                  <c:v>2.61612</c:v>
                </c:pt>
                <c:pt idx="4602">
                  <c:v>2.617766</c:v>
                </c:pt>
                <c:pt idx="4603">
                  <c:v>2.6099670000000001</c:v>
                </c:pt>
                <c:pt idx="4604">
                  <c:v>2.6096269999999997</c:v>
                </c:pt>
                <c:pt idx="4605">
                  <c:v>2.6140239999999997</c:v>
                </c:pt>
                <c:pt idx="4606">
                  <c:v>2.6095660000000001</c:v>
                </c:pt>
                <c:pt idx="4607">
                  <c:v>2.6107089999999999</c:v>
                </c:pt>
                <c:pt idx="4608">
                  <c:v>2.6137550000000003</c:v>
                </c:pt>
                <c:pt idx="4609">
                  <c:v>2.6095459999999999</c:v>
                </c:pt>
                <c:pt idx="4610">
                  <c:v>2.6102790000000002</c:v>
                </c:pt>
                <c:pt idx="4611">
                  <c:v>2.6112489999999999</c:v>
                </c:pt>
                <c:pt idx="4612">
                  <c:v>2.606274</c:v>
                </c:pt>
                <c:pt idx="4613">
                  <c:v>2.6063260000000001</c:v>
                </c:pt>
                <c:pt idx="4614">
                  <c:v>2.6083879999999997</c:v>
                </c:pt>
                <c:pt idx="4615">
                  <c:v>2.5994280000000001</c:v>
                </c:pt>
                <c:pt idx="4616">
                  <c:v>2.5940750000000001</c:v>
                </c:pt>
                <c:pt idx="4617">
                  <c:v>2.6028919999999998</c:v>
                </c:pt>
                <c:pt idx="4618">
                  <c:v>2.607081</c:v>
                </c:pt>
                <c:pt idx="4619">
                  <c:v>2.6039399999999997</c:v>
                </c:pt>
                <c:pt idx="4620">
                  <c:v>2.6075429999999997</c:v>
                </c:pt>
                <c:pt idx="4621">
                  <c:v>2.6121850000000002</c:v>
                </c:pt>
                <c:pt idx="4622">
                  <c:v>2.6138120000000002</c:v>
                </c:pt>
                <c:pt idx="4623">
                  <c:v>2.615615</c:v>
                </c:pt>
                <c:pt idx="4624">
                  <c:v>2.6159790000000003</c:v>
                </c:pt>
                <c:pt idx="4625">
                  <c:v>2.617416</c:v>
                </c:pt>
                <c:pt idx="4626">
                  <c:v>2.617721</c:v>
                </c:pt>
                <c:pt idx="4627">
                  <c:v>2.6203979999999998</c:v>
                </c:pt>
                <c:pt idx="4628">
                  <c:v>2.6191430000000002</c:v>
                </c:pt>
                <c:pt idx="4629">
                  <c:v>2.6166869999999998</c:v>
                </c:pt>
                <c:pt idx="4630">
                  <c:v>2.6226440000000002</c:v>
                </c:pt>
                <c:pt idx="4631">
                  <c:v>2.620673</c:v>
                </c:pt>
                <c:pt idx="4632">
                  <c:v>2.6119589999999997</c:v>
                </c:pt>
                <c:pt idx="4633">
                  <c:v>2.6116609999999998</c:v>
                </c:pt>
                <c:pt idx="4634">
                  <c:v>2.6116090000000001</c:v>
                </c:pt>
                <c:pt idx="4635">
                  <c:v>2.6069750000000003</c:v>
                </c:pt>
                <c:pt idx="4636">
                  <c:v>2.6102090000000002</c:v>
                </c:pt>
                <c:pt idx="4637">
                  <c:v>2.6155029999999999</c:v>
                </c:pt>
                <c:pt idx="4638">
                  <c:v>2.613397</c:v>
                </c:pt>
                <c:pt idx="4639">
                  <c:v>2.6151390000000001</c:v>
                </c:pt>
                <c:pt idx="4640">
                  <c:v>2.6179790000000001</c:v>
                </c:pt>
                <c:pt idx="4641">
                  <c:v>2.6140099999999999</c:v>
                </c:pt>
                <c:pt idx="4642">
                  <c:v>2.6117749999999997</c:v>
                </c:pt>
                <c:pt idx="4643">
                  <c:v>2.6152489999999999</c:v>
                </c:pt>
                <c:pt idx="4644">
                  <c:v>2.620908</c:v>
                </c:pt>
                <c:pt idx="4645">
                  <c:v>2.6217760000000001</c:v>
                </c:pt>
                <c:pt idx="4646">
                  <c:v>2.6177200000000003</c:v>
                </c:pt>
                <c:pt idx="4647">
                  <c:v>2.6169320000000003</c:v>
                </c:pt>
                <c:pt idx="4648">
                  <c:v>2.6216930000000001</c:v>
                </c:pt>
                <c:pt idx="4649">
                  <c:v>2.6236009999999998</c:v>
                </c:pt>
                <c:pt idx="4650">
                  <c:v>2.6162999999999998</c:v>
                </c:pt>
                <c:pt idx="4651">
                  <c:v>2.6171160000000002</c:v>
                </c:pt>
                <c:pt idx="4652">
                  <c:v>2.6249989999999999</c:v>
                </c:pt>
                <c:pt idx="4653">
                  <c:v>2.6224970000000001</c:v>
                </c:pt>
                <c:pt idx="4654">
                  <c:v>2.618242</c:v>
                </c:pt>
                <c:pt idx="4655">
                  <c:v>2.6182559999999997</c:v>
                </c:pt>
                <c:pt idx="4656">
                  <c:v>2.6186309999999997</c:v>
                </c:pt>
                <c:pt idx="4657">
                  <c:v>2.617229</c:v>
                </c:pt>
                <c:pt idx="4658">
                  <c:v>2.6201949999999998</c:v>
                </c:pt>
                <c:pt idx="4659">
                  <c:v>2.62588</c:v>
                </c:pt>
                <c:pt idx="4660">
                  <c:v>2.6242909999999999</c:v>
                </c:pt>
                <c:pt idx="4661">
                  <c:v>2.6230859999999998</c:v>
                </c:pt>
                <c:pt idx="4662">
                  <c:v>2.623783</c:v>
                </c:pt>
                <c:pt idx="4663">
                  <c:v>2.620978</c:v>
                </c:pt>
                <c:pt idx="4664">
                  <c:v>2.6198420000000002</c:v>
                </c:pt>
                <c:pt idx="4665">
                  <c:v>2.620924</c:v>
                </c:pt>
                <c:pt idx="4666">
                  <c:v>2.6223369999999999</c:v>
                </c:pt>
                <c:pt idx="4667">
                  <c:v>2.6208049999999998</c:v>
                </c:pt>
                <c:pt idx="4668">
                  <c:v>2.6194639999999998</c:v>
                </c:pt>
                <c:pt idx="4669">
                  <c:v>2.620339</c:v>
                </c:pt>
                <c:pt idx="4670">
                  <c:v>2.6189109999999998</c:v>
                </c:pt>
                <c:pt idx="4671">
                  <c:v>2.6210199999999997</c:v>
                </c:pt>
                <c:pt idx="4672">
                  <c:v>2.6251670000000003</c:v>
                </c:pt>
                <c:pt idx="4673">
                  <c:v>2.6242289999999997</c:v>
                </c:pt>
                <c:pt idx="4674">
                  <c:v>2.6248930000000001</c:v>
                </c:pt>
                <c:pt idx="4675">
                  <c:v>2.6263529999999999</c:v>
                </c:pt>
                <c:pt idx="4676">
                  <c:v>2.6241000000000003</c:v>
                </c:pt>
                <c:pt idx="4677">
                  <c:v>2.6250020000000003</c:v>
                </c:pt>
                <c:pt idx="4678">
                  <c:v>2.6262799999999999</c:v>
                </c:pt>
                <c:pt idx="4679">
                  <c:v>2.623882</c:v>
                </c:pt>
                <c:pt idx="4680">
                  <c:v>2.6252839999999997</c:v>
                </c:pt>
                <c:pt idx="4681">
                  <c:v>2.6246780000000003</c:v>
                </c:pt>
                <c:pt idx="4682">
                  <c:v>2.623742</c:v>
                </c:pt>
                <c:pt idx="4683">
                  <c:v>2.629032</c:v>
                </c:pt>
                <c:pt idx="4684">
                  <c:v>2.6260979999999998</c:v>
                </c:pt>
                <c:pt idx="4685">
                  <c:v>2.6232769999999999</c:v>
                </c:pt>
                <c:pt idx="4686">
                  <c:v>2.6317010000000001</c:v>
                </c:pt>
                <c:pt idx="4687">
                  <c:v>2.6344279999999998</c:v>
                </c:pt>
                <c:pt idx="4688">
                  <c:v>2.6301740000000002</c:v>
                </c:pt>
                <c:pt idx="4689">
                  <c:v>2.6297189999999997</c:v>
                </c:pt>
                <c:pt idx="4690">
                  <c:v>2.6346540000000003</c:v>
                </c:pt>
                <c:pt idx="4691">
                  <c:v>2.6334420000000001</c:v>
                </c:pt>
                <c:pt idx="4692">
                  <c:v>2.630074</c:v>
                </c:pt>
                <c:pt idx="4693">
                  <c:v>2.6336279999999999</c:v>
                </c:pt>
                <c:pt idx="4694">
                  <c:v>2.6335220000000001</c:v>
                </c:pt>
                <c:pt idx="4695">
                  <c:v>2.6314000000000002</c:v>
                </c:pt>
                <c:pt idx="4696">
                  <c:v>2.6332100000000001</c:v>
                </c:pt>
                <c:pt idx="4697">
                  <c:v>2.6308850000000001</c:v>
                </c:pt>
                <c:pt idx="4698">
                  <c:v>2.6277790000000003</c:v>
                </c:pt>
                <c:pt idx="4699">
                  <c:v>2.6329389999999999</c:v>
                </c:pt>
                <c:pt idx="4700">
                  <c:v>2.6396459999999999</c:v>
                </c:pt>
                <c:pt idx="4701">
                  <c:v>2.6350229999999999</c:v>
                </c:pt>
                <c:pt idx="4702">
                  <c:v>2.6302250000000003</c:v>
                </c:pt>
                <c:pt idx="4703">
                  <c:v>2.633067</c:v>
                </c:pt>
                <c:pt idx="4704">
                  <c:v>2.6304749999999997</c:v>
                </c:pt>
                <c:pt idx="4705">
                  <c:v>2.628053</c:v>
                </c:pt>
                <c:pt idx="4706">
                  <c:v>2.628854</c:v>
                </c:pt>
                <c:pt idx="4707">
                  <c:v>2.625289</c:v>
                </c:pt>
                <c:pt idx="4708">
                  <c:v>2.6229610000000001</c:v>
                </c:pt>
                <c:pt idx="4709">
                  <c:v>2.6261270000000003</c:v>
                </c:pt>
                <c:pt idx="4710">
                  <c:v>2.6297630000000001</c:v>
                </c:pt>
                <c:pt idx="4711">
                  <c:v>2.6279520000000001</c:v>
                </c:pt>
                <c:pt idx="4712">
                  <c:v>2.6261549999999998</c:v>
                </c:pt>
                <c:pt idx="4713">
                  <c:v>2.6279300000000001</c:v>
                </c:pt>
                <c:pt idx="4714">
                  <c:v>2.627866</c:v>
                </c:pt>
                <c:pt idx="4715">
                  <c:v>2.6281920000000003</c:v>
                </c:pt>
                <c:pt idx="4716">
                  <c:v>2.6268149999999997</c:v>
                </c:pt>
                <c:pt idx="4717">
                  <c:v>2.6277119999999998</c:v>
                </c:pt>
                <c:pt idx="4718">
                  <c:v>2.6298940000000002</c:v>
                </c:pt>
                <c:pt idx="4719">
                  <c:v>2.6306060000000002</c:v>
                </c:pt>
                <c:pt idx="4720">
                  <c:v>2.6327280000000002</c:v>
                </c:pt>
                <c:pt idx="4721">
                  <c:v>2.6331660000000001</c:v>
                </c:pt>
                <c:pt idx="4722">
                  <c:v>2.6356380000000001</c:v>
                </c:pt>
                <c:pt idx="4723">
                  <c:v>2.6368109999999998</c:v>
                </c:pt>
                <c:pt idx="4724">
                  <c:v>2.6364109999999998</c:v>
                </c:pt>
                <c:pt idx="4725">
                  <c:v>2.6408320000000001</c:v>
                </c:pt>
                <c:pt idx="4726">
                  <c:v>2.638439</c:v>
                </c:pt>
                <c:pt idx="4727">
                  <c:v>2.632784</c:v>
                </c:pt>
                <c:pt idx="4728">
                  <c:v>2.637489</c:v>
                </c:pt>
                <c:pt idx="4729">
                  <c:v>2.6395340000000003</c:v>
                </c:pt>
                <c:pt idx="4730">
                  <c:v>2.629813</c:v>
                </c:pt>
                <c:pt idx="4731">
                  <c:v>2.625947</c:v>
                </c:pt>
                <c:pt idx="4732">
                  <c:v>2.6287979999999997</c:v>
                </c:pt>
                <c:pt idx="4733">
                  <c:v>2.6273910000000003</c:v>
                </c:pt>
                <c:pt idx="4734">
                  <c:v>2.6324199999999998</c:v>
                </c:pt>
                <c:pt idx="4735">
                  <c:v>2.6387939999999999</c:v>
                </c:pt>
                <c:pt idx="4736">
                  <c:v>2.640253</c:v>
                </c:pt>
                <c:pt idx="4737">
                  <c:v>2.641832</c:v>
                </c:pt>
                <c:pt idx="4738">
                  <c:v>2.641823</c:v>
                </c:pt>
                <c:pt idx="4739">
                  <c:v>2.6449379999999998</c:v>
                </c:pt>
                <c:pt idx="4740">
                  <c:v>2.6476600000000001</c:v>
                </c:pt>
                <c:pt idx="4741">
                  <c:v>2.6461670000000002</c:v>
                </c:pt>
                <c:pt idx="4742">
                  <c:v>2.6419069999999998</c:v>
                </c:pt>
                <c:pt idx="4743">
                  <c:v>2.6392860000000002</c:v>
                </c:pt>
                <c:pt idx="4744">
                  <c:v>2.6432380000000002</c:v>
                </c:pt>
                <c:pt idx="4745">
                  <c:v>2.6358420000000002</c:v>
                </c:pt>
                <c:pt idx="4746">
                  <c:v>2.6289220000000002</c:v>
                </c:pt>
                <c:pt idx="4747">
                  <c:v>2.6340710000000001</c:v>
                </c:pt>
                <c:pt idx="4748">
                  <c:v>2.6355729999999999</c:v>
                </c:pt>
                <c:pt idx="4749">
                  <c:v>2.640326</c:v>
                </c:pt>
                <c:pt idx="4750">
                  <c:v>2.6443639999999999</c:v>
                </c:pt>
                <c:pt idx="4751">
                  <c:v>2.6417580000000003</c:v>
                </c:pt>
                <c:pt idx="4752">
                  <c:v>2.643256</c:v>
                </c:pt>
                <c:pt idx="4753">
                  <c:v>2.6460809999999997</c:v>
                </c:pt>
                <c:pt idx="4754">
                  <c:v>2.6434220000000002</c:v>
                </c:pt>
                <c:pt idx="4755">
                  <c:v>2.642379</c:v>
                </c:pt>
                <c:pt idx="4756">
                  <c:v>2.647707</c:v>
                </c:pt>
                <c:pt idx="4757">
                  <c:v>2.645435</c:v>
                </c:pt>
                <c:pt idx="4758">
                  <c:v>2.6438040000000003</c:v>
                </c:pt>
                <c:pt idx="4759">
                  <c:v>2.649975</c:v>
                </c:pt>
                <c:pt idx="4760">
                  <c:v>2.6508039999999999</c:v>
                </c:pt>
                <c:pt idx="4761">
                  <c:v>2.651125</c:v>
                </c:pt>
                <c:pt idx="4762">
                  <c:v>2.6512739999999999</c:v>
                </c:pt>
                <c:pt idx="4763">
                  <c:v>2.6484839999999998</c:v>
                </c:pt>
                <c:pt idx="4764">
                  <c:v>2.6471179999999999</c:v>
                </c:pt>
                <c:pt idx="4765">
                  <c:v>2.64697</c:v>
                </c:pt>
                <c:pt idx="4766">
                  <c:v>2.648291</c:v>
                </c:pt>
                <c:pt idx="4767">
                  <c:v>2.6477729999999999</c:v>
                </c:pt>
                <c:pt idx="4768">
                  <c:v>2.6473230000000001</c:v>
                </c:pt>
                <c:pt idx="4769">
                  <c:v>2.6475879999999998</c:v>
                </c:pt>
                <c:pt idx="4770">
                  <c:v>2.6472769999999999</c:v>
                </c:pt>
                <c:pt idx="4771">
                  <c:v>2.6475499999999998</c:v>
                </c:pt>
                <c:pt idx="4772">
                  <c:v>2.6469399999999998</c:v>
                </c:pt>
                <c:pt idx="4773">
                  <c:v>2.6462370000000002</c:v>
                </c:pt>
                <c:pt idx="4774">
                  <c:v>2.6459549999999998</c:v>
                </c:pt>
                <c:pt idx="4775">
                  <c:v>2.6464920000000003</c:v>
                </c:pt>
                <c:pt idx="4776">
                  <c:v>2.646487</c:v>
                </c:pt>
                <c:pt idx="4777">
                  <c:v>2.6454469999999999</c:v>
                </c:pt>
                <c:pt idx="4778">
                  <c:v>2.6492329999999997</c:v>
                </c:pt>
                <c:pt idx="4779">
                  <c:v>2.6523279999999998</c:v>
                </c:pt>
                <c:pt idx="4780">
                  <c:v>2.6485110000000001</c:v>
                </c:pt>
                <c:pt idx="4781">
                  <c:v>2.6465430000000003</c:v>
                </c:pt>
                <c:pt idx="4782">
                  <c:v>2.648568</c:v>
                </c:pt>
                <c:pt idx="4783">
                  <c:v>2.652882</c:v>
                </c:pt>
                <c:pt idx="4784">
                  <c:v>2.653502</c:v>
                </c:pt>
                <c:pt idx="4785">
                  <c:v>2.6519560000000002</c:v>
                </c:pt>
                <c:pt idx="4786">
                  <c:v>2.6532239999999998</c:v>
                </c:pt>
                <c:pt idx="4787">
                  <c:v>2.6521280000000003</c:v>
                </c:pt>
                <c:pt idx="4788">
                  <c:v>2.6547339999999999</c:v>
                </c:pt>
                <c:pt idx="4789">
                  <c:v>2.6597720000000002</c:v>
                </c:pt>
                <c:pt idx="4790">
                  <c:v>2.6570619999999998</c:v>
                </c:pt>
                <c:pt idx="4791">
                  <c:v>2.6514660000000001</c:v>
                </c:pt>
                <c:pt idx="4792">
                  <c:v>2.649</c:v>
                </c:pt>
                <c:pt idx="4793">
                  <c:v>2.648072</c:v>
                </c:pt>
                <c:pt idx="4794">
                  <c:v>2.649187</c:v>
                </c:pt>
                <c:pt idx="4795">
                  <c:v>2.6555710000000001</c:v>
                </c:pt>
                <c:pt idx="4796">
                  <c:v>2.6545360000000002</c:v>
                </c:pt>
                <c:pt idx="4797">
                  <c:v>2.6484190000000001</c:v>
                </c:pt>
                <c:pt idx="4798">
                  <c:v>2.6554690000000001</c:v>
                </c:pt>
                <c:pt idx="4799">
                  <c:v>2.6585450000000002</c:v>
                </c:pt>
                <c:pt idx="4800">
                  <c:v>2.6531349999999998</c:v>
                </c:pt>
                <c:pt idx="4801">
                  <c:v>2.6552039999999999</c:v>
                </c:pt>
                <c:pt idx="4802">
                  <c:v>2.6562920000000001</c:v>
                </c:pt>
                <c:pt idx="4803">
                  <c:v>2.650833</c:v>
                </c:pt>
                <c:pt idx="4804">
                  <c:v>2.6530040000000001</c:v>
                </c:pt>
                <c:pt idx="4805">
                  <c:v>2.6560350000000001</c:v>
                </c:pt>
                <c:pt idx="4806">
                  <c:v>2.6506309999999997</c:v>
                </c:pt>
                <c:pt idx="4807">
                  <c:v>2.6512859999999998</c:v>
                </c:pt>
                <c:pt idx="4808">
                  <c:v>2.6573570000000002</c:v>
                </c:pt>
                <c:pt idx="4809">
                  <c:v>2.6610339999999999</c:v>
                </c:pt>
                <c:pt idx="4810">
                  <c:v>2.664339</c:v>
                </c:pt>
                <c:pt idx="4811">
                  <c:v>2.6641140000000001</c:v>
                </c:pt>
                <c:pt idx="4812">
                  <c:v>2.6630669999999999</c:v>
                </c:pt>
                <c:pt idx="4813">
                  <c:v>2.6689989999999999</c:v>
                </c:pt>
                <c:pt idx="4814">
                  <c:v>2.6685759999999998</c:v>
                </c:pt>
                <c:pt idx="4815">
                  <c:v>2.6582699999999999</c:v>
                </c:pt>
                <c:pt idx="4816">
                  <c:v>2.6529229999999999</c:v>
                </c:pt>
                <c:pt idx="4817">
                  <c:v>2.6569789999999998</c:v>
                </c:pt>
                <c:pt idx="4818">
                  <c:v>2.660803</c:v>
                </c:pt>
                <c:pt idx="4819">
                  <c:v>2.6595819999999999</c:v>
                </c:pt>
                <c:pt idx="4820">
                  <c:v>2.658242</c:v>
                </c:pt>
                <c:pt idx="4821">
                  <c:v>2.6589390000000002</c:v>
                </c:pt>
                <c:pt idx="4822">
                  <c:v>2.6587839999999998</c:v>
                </c:pt>
                <c:pt idx="4823">
                  <c:v>2.660514</c:v>
                </c:pt>
                <c:pt idx="4824">
                  <c:v>2.6622500000000002</c:v>
                </c:pt>
                <c:pt idx="4825">
                  <c:v>2.6621449999999998</c:v>
                </c:pt>
                <c:pt idx="4826">
                  <c:v>2.6622870000000001</c:v>
                </c:pt>
                <c:pt idx="4827">
                  <c:v>2.6621290000000002</c:v>
                </c:pt>
                <c:pt idx="4828">
                  <c:v>2.6639550000000001</c:v>
                </c:pt>
                <c:pt idx="4829">
                  <c:v>2.6637310000000003</c:v>
                </c:pt>
                <c:pt idx="4830">
                  <c:v>2.6585739999999998</c:v>
                </c:pt>
                <c:pt idx="4831">
                  <c:v>2.6599900000000001</c:v>
                </c:pt>
                <c:pt idx="4832">
                  <c:v>2.6658179999999998</c:v>
                </c:pt>
                <c:pt idx="4833">
                  <c:v>2.66459</c:v>
                </c:pt>
                <c:pt idx="4834">
                  <c:v>2.6666080000000001</c:v>
                </c:pt>
                <c:pt idx="4835">
                  <c:v>2.6716800000000003</c:v>
                </c:pt>
                <c:pt idx="4836">
                  <c:v>2.6677580000000001</c:v>
                </c:pt>
                <c:pt idx="4837">
                  <c:v>2.663084</c:v>
                </c:pt>
                <c:pt idx="4838">
                  <c:v>2.6662270000000001</c:v>
                </c:pt>
                <c:pt idx="4839">
                  <c:v>2.6707330000000002</c:v>
                </c:pt>
                <c:pt idx="4840">
                  <c:v>2.6659310000000001</c:v>
                </c:pt>
                <c:pt idx="4841">
                  <c:v>2.660291</c:v>
                </c:pt>
                <c:pt idx="4842">
                  <c:v>2.6612640000000001</c:v>
                </c:pt>
                <c:pt idx="4843">
                  <c:v>2.6602100000000002</c:v>
                </c:pt>
                <c:pt idx="4844">
                  <c:v>2.662223</c:v>
                </c:pt>
                <c:pt idx="4845">
                  <c:v>2.663405</c:v>
                </c:pt>
                <c:pt idx="4846">
                  <c:v>2.6593489999999997</c:v>
                </c:pt>
                <c:pt idx="4847">
                  <c:v>2.660234</c:v>
                </c:pt>
                <c:pt idx="4848">
                  <c:v>2.6625579999999998</c:v>
                </c:pt>
                <c:pt idx="4849">
                  <c:v>2.6589179999999999</c:v>
                </c:pt>
                <c:pt idx="4850">
                  <c:v>2.6589650000000002</c:v>
                </c:pt>
                <c:pt idx="4851">
                  <c:v>2.6635840000000002</c:v>
                </c:pt>
                <c:pt idx="4852">
                  <c:v>2.6627260000000001</c:v>
                </c:pt>
                <c:pt idx="4853">
                  <c:v>2.6605449999999999</c:v>
                </c:pt>
                <c:pt idx="4854">
                  <c:v>2.6637880000000003</c:v>
                </c:pt>
                <c:pt idx="4855">
                  <c:v>2.6641750000000002</c:v>
                </c:pt>
                <c:pt idx="4856">
                  <c:v>2.6657349999999997</c:v>
                </c:pt>
                <c:pt idx="4857">
                  <c:v>2.671125</c:v>
                </c:pt>
                <c:pt idx="4858">
                  <c:v>2.6716259999999998</c:v>
                </c:pt>
                <c:pt idx="4859">
                  <c:v>2.6699630000000001</c:v>
                </c:pt>
                <c:pt idx="4860">
                  <c:v>2.668917</c:v>
                </c:pt>
                <c:pt idx="4861">
                  <c:v>2.6696059999999999</c:v>
                </c:pt>
                <c:pt idx="4862">
                  <c:v>2.666048</c:v>
                </c:pt>
                <c:pt idx="4863">
                  <c:v>2.6607240000000001</c:v>
                </c:pt>
                <c:pt idx="4864">
                  <c:v>2.665581</c:v>
                </c:pt>
                <c:pt idx="4865">
                  <c:v>2.6632600000000002</c:v>
                </c:pt>
                <c:pt idx="4866">
                  <c:v>2.65896</c:v>
                </c:pt>
                <c:pt idx="4867">
                  <c:v>2.6670790000000002</c:v>
                </c:pt>
                <c:pt idx="4868">
                  <c:v>2.6696949999999999</c:v>
                </c:pt>
                <c:pt idx="4869">
                  <c:v>2.6656649999999997</c:v>
                </c:pt>
                <c:pt idx="4870">
                  <c:v>2.6714869999999999</c:v>
                </c:pt>
                <c:pt idx="4871">
                  <c:v>2.6765680000000001</c:v>
                </c:pt>
                <c:pt idx="4872">
                  <c:v>2.6730939999999999</c:v>
                </c:pt>
                <c:pt idx="4873">
                  <c:v>2.6735910000000001</c:v>
                </c:pt>
                <c:pt idx="4874">
                  <c:v>2.6750020000000001</c:v>
                </c:pt>
                <c:pt idx="4875">
                  <c:v>2.674782</c:v>
                </c:pt>
                <c:pt idx="4876">
                  <c:v>2.6748799999999999</c:v>
                </c:pt>
                <c:pt idx="4877">
                  <c:v>2.6714530000000001</c:v>
                </c:pt>
                <c:pt idx="4878">
                  <c:v>2.6698050000000002</c:v>
                </c:pt>
                <c:pt idx="4879">
                  <c:v>2.669915</c:v>
                </c:pt>
                <c:pt idx="4880">
                  <c:v>2.6708860000000003</c:v>
                </c:pt>
                <c:pt idx="4881">
                  <c:v>2.6763149999999998</c:v>
                </c:pt>
                <c:pt idx="4882">
                  <c:v>2.674687</c:v>
                </c:pt>
                <c:pt idx="4883">
                  <c:v>2.6698770000000001</c:v>
                </c:pt>
                <c:pt idx="4884">
                  <c:v>2.6704239999999997</c:v>
                </c:pt>
                <c:pt idx="4885">
                  <c:v>2.6691009999999999</c:v>
                </c:pt>
                <c:pt idx="4886">
                  <c:v>2.6668380000000003</c:v>
                </c:pt>
                <c:pt idx="4887">
                  <c:v>2.6645859999999999</c:v>
                </c:pt>
                <c:pt idx="4888">
                  <c:v>2.6687650000000001</c:v>
                </c:pt>
                <c:pt idx="4889">
                  <c:v>2.672561</c:v>
                </c:pt>
                <c:pt idx="4890">
                  <c:v>2.6698659999999999</c:v>
                </c:pt>
                <c:pt idx="4891">
                  <c:v>2.6677390000000001</c:v>
                </c:pt>
                <c:pt idx="4892">
                  <c:v>2.6656709999999997</c:v>
                </c:pt>
                <c:pt idx="4893">
                  <c:v>2.6670970000000001</c:v>
                </c:pt>
                <c:pt idx="4894">
                  <c:v>2.6726970000000003</c:v>
                </c:pt>
                <c:pt idx="4895">
                  <c:v>2.6741419999999998</c:v>
                </c:pt>
                <c:pt idx="4896">
                  <c:v>2.6731790000000002</c:v>
                </c:pt>
                <c:pt idx="4897">
                  <c:v>2.673727</c:v>
                </c:pt>
                <c:pt idx="4898">
                  <c:v>2.674391</c:v>
                </c:pt>
                <c:pt idx="4899">
                  <c:v>2.6768719999999999</c:v>
                </c:pt>
                <c:pt idx="4900">
                  <c:v>2.6799780000000002</c:v>
                </c:pt>
                <c:pt idx="4901">
                  <c:v>2.6787450000000002</c:v>
                </c:pt>
                <c:pt idx="4902">
                  <c:v>2.681127</c:v>
                </c:pt>
                <c:pt idx="4903">
                  <c:v>2.6842699999999997</c:v>
                </c:pt>
                <c:pt idx="4904">
                  <c:v>2.6812240000000003</c:v>
                </c:pt>
                <c:pt idx="4905">
                  <c:v>2.6828510000000003</c:v>
                </c:pt>
                <c:pt idx="4906">
                  <c:v>2.68289</c:v>
                </c:pt>
                <c:pt idx="4907">
                  <c:v>2.6810580000000002</c:v>
                </c:pt>
                <c:pt idx="4908">
                  <c:v>2.6828719999999997</c:v>
                </c:pt>
                <c:pt idx="4909">
                  <c:v>2.6830410000000002</c:v>
                </c:pt>
                <c:pt idx="4910">
                  <c:v>2.6832560000000001</c:v>
                </c:pt>
                <c:pt idx="4911">
                  <c:v>2.6887319999999999</c:v>
                </c:pt>
                <c:pt idx="4912">
                  <c:v>2.6876439999999997</c:v>
                </c:pt>
                <c:pt idx="4913">
                  <c:v>2.682534</c:v>
                </c:pt>
                <c:pt idx="4914">
                  <c:v>2.685082</c:v>
                </c:pt>
                <c:pt idx="4915">
                  <c:v>2.6864910000000002</c:v>
                </c:pt>
                <c:pt idx="4916">
                  <c:v>2.6819470000000001</c:v>
                </c:pt>
                <c:pt idx="4917">
                  <c:v>2.6838169999999999</c:v>
                </c:pt>
                <c:pt idx="4918">
                  <c:v>2.687446</c:v>
                </c:pt>
                <c:pt idx="4919">
                  <c:v>2.687141</c:v>
                </c:pt>
                <c:pt idx="4920">
                  <c:v>2.6896240000000002</c:v>
                </c:pt>
                <c:pt idx="4921">
                  <c:v>2.690137</c:v>
                </c:pt>
                <c:pt idx="4922">
                  <c:v>2.6882710000000003</c:v>
                </c:pt>
                <c:pt idx="4923">
                  <c:v>2.68906</c:v>
                </c:pt>
                <c:pt idx="4924">
                  <c:v>2.6894239999999998</c:v>
                </c:pt>
                <c:pt idx="4925">
                  <c:v>2.687649</c:v>
                </c:pt>
                <c:pt idx="4926">
                  <c:v>2.6854389999999997</c:v>
                </c:pt>
                <c:pt idx="4927">
                  <c:v>2.6847989999999999</c:v>
                </c:pt>
                <c:pt idx="4928">
                  <c:v>2.6854709999999997</c:v>
                </c:pt>
                <c:pt idx="4929">
                  <c:v>2.683217</c:v>
                </c:pt>
                <c:pt idx="4930">
                  <c:v>2.6850389999999997</c:v>
                </c:pt>
                <c:pt idx="4931">
                  <c:v>2.6910639999999999</c:v>
                </c:pt>
                <c:pt idx="4932">
                  <c:v>2.6892860000000001</c:v>
                </c:pt>
                <c:pt idx="4933">
                  <c:v>2.6831670000000001</c:v>
                </c:pt>
                <c:pt idx="4934">
                  <c:v>2.6821649999999999</c:v>
                </c:pt>
                <c:pt idx="4935">
                  <c:v>2.6853370000000001</c:v>
                </c:pt>
                <c:pt idx="4936">
                  <c:v>2.6822619999999997</c:v>
                </c:pt>
                <c:pt idx="4937">
                  <c:v>2.6804709999999998</c:v>
                </c:pt>
                <c:pt idx="4938">
                  <c:v>2.6876030000000002</c:v>
                </c:pt>
                <c:pt idx="4939">
                  <c:v>2.690172</c:v>
                </c:pt>
                <c:pt idx="4940">
                  <c:v>2.6869719999999999</c:v>
                </c:pt>
                <c:pt idx="4941">
                  <c:v>2.6876359999999999</c:v>
                </c:pt>
                <c:pt idx="4942">
                  <c:v>2.6878260000000003</c:v>
                </c:pt>
                <c:pt idx="4943">
                  <c:v>2.684596</c:v>
                </c:pt>
                <c:pt idx="4944">
                  <c:v>2.6893400000000001</c:v>
                </c:pt>
                <c:pt idx="4945">
                  <c:v>2.6918220000000002</c:v>
                </c:pt>
                <c:pt idx="4946">
                  <c:v>2.687214</c:v>
                </c:pt>
                <c:pt idx="4947">
                  <c:v>2.6873830000000001</c:v>
                </c:pt>
                <c:pt idx="4948">
                  <c:v>2.6861809999999999</c:v>
                </c:pt>
                <c:pt idx="4949">
                  <c:v>2.6874210000000001</c:v>
                </c:pt>
                <c:pt idx="4950">
                  <c:v>2.6877219999999999</c:v>
                </c:pt>
                <c:pt idx="4951">
                  <c:v>2.687916</c:v>
                </c:pt>
                <c:pt idx="4952">
                  <c:v>2.6913780000000003</c:v>
                </c:pt>
                <c:pt idx="4953">
                  <c:v>2.6911230000000002</c:v>
                </c:pt>
                <c:pt idx="4954">
                  <c:v>2.6902850000000003</c:v>
                </c:pt>
                <c:pt idx="4955">
                  <c:v>2.6897960000000003</c:v>
                </c:pt>
                <c:pt idx="4956">
                  <c:v>2.6945429999999999</c:v>
                </c:pt>
                <c:pt idx="4957">
                  <c:v>2.6979679999999999</c:v>
                </c:pt>
                <c:pt idx="4958">
                  <c:v>2.6941769999999998</c:v>
                </c:pt>
                <c:pt idx="4959">
                  <c:v>2.6955179999999999</c:v>
                </c:pt>
                <c:pt idx="4960">
                  <c:v>2.6949199999999998</c:v>
                </c:pt>
                <c:pt idx="4961">
                  <c:v>2.6938219999999999</c:v>
                </c:pt>
                <c:pt idx="4962">
                  <c:v>2.69584</c:v>
                </c:pt>
                <c:pt idx="4963">
                  <c:v>2.6942620000000002</c:v>
                </c:pt>
                <c:pt idx="4964">
                  <c:v>2.6946149999999998</c:v>
                </c:pt>
                <c:pt idx="4965">
                  <c:v>2.6927940000000001</c:v>
                </c:pt>
                <c:pt idx="4966">
                  <c:v>2.6907680000000003</c:v>
                </c:pt>
                <c:pt idx="4967">
                  <c:v>2.696542</c:v>
                </c:pt>
                <c:pt idx="4968">
                  <c:v>2.7020679999999997</c:v>
                </c:pt>
                <c:pt idx="4969">
                  <c:v>2.7009699999999999</c:v>
                </c:pt>
                <c:pt idx="4970">
                  <c:v>2.6949399999999999</c:v>
                </c:pt>
                <c:pt idx="4971">
                  <c:v>2.6938040000000001</c:v>
                </c:pt>
                <c:pt idx="4972">
                  <c:v>2.6986730000000003</c:v>
                </c:pt>
                <c:pt idx="4973">
                  <c:v>2.6954469999999997</c:v>
                </c:pt>
                <c:pt idx="4974">
                  <c:v>2.6888639999999997</c:v>
                </c:pt>
                <c:pt idx="4975">
                  <c:v>2.6890480000000001</c:v>
                </c:pt>
                <c:pt idx="4976">
                  <c:v>2.690814</c:v>
                </c:pt>
                <c:pt idx="4977">
                  <c:v>2.693295</c:v>
                </c:pt>
                <c:pt idx="4978">
                  <c:v>2.7020200000000001</c:v>
                </c:pt>
                <c:pt idx="4979">
                  <c:v>2.7020879999999998</c:v>
                </c:pt>
                <c:pt idx="4980">
                  <c:v>2.6958599999999997</c:v>
                </c:pt>
                <c:pt idx="4981">
                  <c:v>2.7038000000000002</c:v>
                </c:pt>
                <c:pt idx="4982">
                  <c:v>2.709489</c:v>
                </c:pt>
                <c:pt idx="4983">
                  <c:v>2.7047150000000002</c:v>
                </c:pt>
                <c:pt idx="4984">
                  <c:v>2.7037260000000001</c:v>
                </c:pt>
                <c:pt idx="4985">
                  <c:v>2.7027559999999999</c:v>
                </c:pt>
                <c:pt idx="4986">
                  <c:v>2.699068</c:v>
                </c:pt>
                <c:pt idx="4987">
                  <c:v>2.6961520000000001</c:v>
                </c:pt>
                <c:pt idx="4988">
                  <c:v>2.695176</c:v>
                </c:pt>
                <c:pt idx="4989">
                  <c:v>2.6962489999999999</c:v>
                </c:pt>
                <c:pt idx="4990">
                  <c:v>2.6972589999999999</c:v>
                </c:pt>
                <c:pt idx="4991">
                  <c:v>2.6967879999999997</c:v>
                </c:pt>
                <c:pt idx="4992">
                  <c:v>2.6997409999999999</c:v>
                </c:pt>
                <c:pt idx="4993">
                  <c:v>2.7022139999999997</c:v>
                </c:pt>
                <c:pt idx="4994">
                  <c:v>2.6987019999999999</c:v>
                </c:pt>
                <c:pt idx="4995">
                  <c:v>2.6991420000000002</c:v>
                </c:pt>
                <c:pt idx="4996">
                  <c:v>2.7029909999999999</c:v>
                </c:pt>
                <c:pt idx="4997">
                  <c:v>2.7035559999999998</c:v>
                </c:pt>
                <c:pt idx="4998">
                  <c:v>2.7034659999999997</c:v>
                </c:pt>
                <c:pt idx="4999">
                  <c:v>2.7002829999999998</c:v>
                </c:pt>
                <c:pt idx="5000">
                  <c:v>2.6995260000000001</c:v>
                </c:pt>
                <c:pt idx="5001">
                  <c:v>2.6981770000000003</c:v>
                </c:pt>
                <c:pt idx="5002">
                  <c:v>2.6981060000000001</c:v>
                </c:pt>
                <c:pt idx="5003">
                  <c:v>2.7033119999999999</c:v>
                </c:pt>
                <c:pt idx="5004">
                  <c:v>2.698804</c:v>
                </c:pt>
                <c:pt idx="5005">
                  <c:v>2.6948289999999999</c:v>
                </c:pt>
                <c:pt idx="5006">
                  <c:v>2.7008460000000003</c:v>
                </c:pt>
                <c:pt idx="5007">
                  <c:v>2.6989080000000003</c:v>
                </c:pt>
                <c:pt idx="5008">
                  <c:v>2.6919529999999998</c:v>
                </c:pt>
                <c:pt idx="5009">
                  <c:v>2.6943770000000002</c:v>
                </c:pt>
                <c:pt idx="5010">
                  <c:v>2.7011039999999999</c:v>
                </c:pt>
                <c:pt idx="5011">
                  <c:v>2.6947380000000001</c:v>
                </c:pt>
                <c:pt idx="5012">
                  <c:v>2.690582</c:v>
                </c:pt>
                <c:pt idx="5013">
                  <c:v>2.698356</c:v>
                </c:pt>
                <c:pt idx="5014">
                  <c:v>2.7006449999999997</c:v>
                </c:pt>
                <c:pt idx="5015">
                  <c:v>2.701457</c:v>
                </c:pt>
                <c:pt idx="5016">
                  <c:v>2.7019419999999998</c:v>
                </c:pt>
                <c:pt idx="5017">
                  <c:v>2.6984539999999999</c:v>
                </c:pt>
                <c:pt idx="5018">
                  <c:v>2.6960420000000003</c:v>
                </c:pt>
                <c:pt idx="5019">
                  <c:v>2.6971750000000001</c:v>
                </c:pt>
                <c:pt idx="5020">
                  <c:v>2.7019130000000002</c:v>
                </c:pt>
                <c:pt idx="5021">
                  <c:v>2.7037490000000002</c:v>
                </c:pt>
                <c:pt idx="5022">
                  <c:v>2.7086490000000003</c:v>
                </c:pt>
                <c:pt idx="5023">
                  <c:v>2.7057329999999999</c:v>
                </c:pt>
                <c:pt idx="5024">
                  <c:v>2.7027039999999998</c:v>
                </c:pt>
                <c:pt idx="5025">
                  <c:v>2.7171570000000003</c:v>
                </c:pt>
                <c:pt idx="5026">
                  <c:v>2.7188680000000001</c:v>
                </c:pt>
                <c:pt idx="5027">
                  <c:v>2.7095799999999999</c:v>
                </c:pt>
                <c:pt idx="5028">
                  <c:v>2.71509</c:v>
                </c:pt>
                <c:pt idx="5029">
                  <c:v>2.7152639999999999</c:v>
                </c:pt>
                <c:pt idx="5030">
                  <c:v>2.7057039999999999</c:v>
                </c:pt>
                <c:pt idx="5031">
                  <c:v>2.7104029999999999</c:v>
                </c:pt>
                <c:pt idx="5032">
                  <c:v>2.7121139999999997</c:v>
                </c:pt>
                <c:pt idx="5033">
                  <c:v>2.7025090000000001</c:v>
                </c:pt>
                <c:pt idx="5034">
                  <c:v>2.702515</c:v>
                </c:pt>
                <c:pt idx="5035">
                  <c:v>2.7073499999999999</c:v>
                </c:pt>
                <c:pt idx="5036">
                  <c:v>2.7065960000000002</c:v>
                </c:pt>
                <c:pt idx="5037">
                  <c:v>2.7110219999999998</c:v>
                </c:pt>
                <c:pt idx="5038">
                  <c:v>2.7187330000000003</c:v>
                </c:pt>
                <c:pt idx="5039">
                  <c:v>2.7175099999999999</c:v>
                </c:pt>
                <c:pt idx="5040">
                  <c:v>2.7126140000000003</c:v>
                </c:pt>
                <c:pt idx="5041">
                  <c:v>2.7151320000000001</c:v>
                </c:pt>
                <c:pt idx="5042">
                  <c:v>2.7175289999999999</c:v>
                </c:pt>
                <c:pt idx="5043">
                  <c:v>2.7116850000000001</c:v>
                </c:pt>
                <c:pt idx="5044">
                  <c:v>2.7066509999999999</c:v>
                </c:pt>
                <c:pt idx="5045">
                  <c:v>2.7059880000000001</c:v>
                </c:pt>
                <c:pt idx="5046">
                  <c:v>2.7067449999999997</c:v>
                </c:pt>
                <c:pt idx="5047">
                  <c:v>2.7100369999999998</c:v>
                </c:pt>
                <c:pt idx="5048">
                  <c:v>2.7037399999999998</c:v>
                </c:pt>
                <c:pt idx="5049">
                  <c:v>2.7037370000000003</c:v>
                </c:pt>
                <c:pt idx="5050">
                  <c:v>2.7149799999999997</c:v>
                </c:pt>
                <c:pt idx="5051">
                  <c:v>2.7131670000000003</c:v>
                </c:pt>
                <c:pt idx="5052">
                  <c:v>2.709549</c:v>
                </c:pt>
                <c:pt idx="5053">
                  <c:v>2.7148339999999997</c:v>
                </c:pt>
                <c:pt idx="5054">
                  <c:v>2.7188569999999999</c:v>
                </c:pt>
                <c:pt idx="5055">
                  <c:v>2.7187289999999997</c:v>
                </c:pt>
                <c:pt idx="5056">
                  <c:v>2.719176</c:v>
                </c:pt>
                <c:pt idx="5057">
                  <c:v>2.719408</c:v>
                </c:pt>
                <c:pt idx="5058">
                  <c:v>2.7160260000000003</c:v>
                </c:pt>
                <c:pt idx="5059">
                  <c:v>2.7169460000000001</c:v>
                </c:pt>
                <c:pt idx="5060">
                  <c:v>2.7172609999999997</c:v>
                </c:pt>
                <c:pt idx="5061">
                  <c:v>2.7109570000000001</c:v>
                </c:pt>
                <c:pt idx="5062">
                  <c:v>2.7115179999999999</c:v>
                </c:pt>
                <c:pt idx="5063">
                  <c:v>2.7107419999999998</c:v>
                </c:pt>
                <c:pt idx="5064">
                  <c:v>2.7020040000000001</c:v>
                </c:pt>
                <c:pt idx="5065">
                  <c:v>2.7067420000000002</c:v>
                </c:pt>
                <c:pt idx="5066">
                  <c:v>2.720119</c:v>
                </c:pt>
                <c:pt idx="5067">
                  <c:v>2.7171120000000002</c:v>
                </c:pt>
                <c:pt idx="5068">
                  <c:v>2.7155149999999999</c:v>
                </c:pt>
                <c:pt idx="5069">
                  <c:v>2.7246870000000003</c:v>
                </c:pt>
                <c:pt idx="5070">
                  <c:v>2.7180340000000003</c:v>
                </c:pt>
                <c:pt idx="5071">
                  <c:v>2.7130960000000002</c:v>
                </c:pt>
                <c:pt idx="5072">
                  <c:v>2.7200410000000002</c:v>
                </c:pt>
                <c:pt idx="5073">
                  <c:v>2.7162889999999997</c:v>
                </c:pt>
                <c:pt idx="5074">
                  <c:v>2.709978</c:v>
                </c:pt>
                <c:pt idx="5075">
                  <c:v>2.7137960000000003</c:v>
                </c:pt>
                <c:pt idx="5076">
                  <c:v>2.715417</c:v>
                </c:pt>
                <c:pt idx="5077">
                  <c:v>2.7130580000000002</c:v>
                </c:pt>
                <c:pt idx="5078">
                  <c:v>2.7182779999999998</c:v>
                </c:pt>
                <c:pt idx="5079">
                  <c:v>2.722153</c:v>
                </c:pt>
                <c:pt idx="5080">
                  <c:v>2.7200500000000001</c:v>
                </c:pt>
                <c:pt idx="5081">
                  <c:v>2.7225229999999998</c:v>
                </c:pt>
                <c:pt idx="5082">
                  <c:v>2.7231749999999999</c:v>
                </c:pt>
                <c:pt idx="5083">
                  <c:v>2.721533</c:v>
                </c:pt>
                <c:pt idx="5084">
                  <c:v>2.723903</c:v>
                </c:pt>
                <c:pt idx="5085">
                  <c:v>2.7252890000000001</c:v>
                </c:pt>
                <c:pt idx="5086">
                  <c:v>2.7217250000000002</c:v>
                </c:pt>
                <c:pt idx="5087">
                  <c:v>2.7199809999999998</c:v>
                </c:pt>
                <c:pt idx="5088">
                  <c:v>2.722505</c:v>
                </c:pt>
                <c:pt idx="5089">
                  <c:v>2.719973</c:v>
                </c:pt>
                <c:pt idx="5090">
                  <c:v>2.7177880000000001</c:v>
                </c:pt>
                <c:pt idx="5091">
                  <c:v>2.7240760000000002</c:v>
                </c:pt>
                <c:pt idx="5092">
                  <c:v>2.7225079999999999</c:v>
                </c:pt>
                <c:pt idx="5093">
                  <c:v>2.718464</c:v>
                </c:pt>
                <c:pt idx="5094">
                  <c:v>2.7184179999999998</c:v>
                </c:pt>
                <c:pt idx="5095">
                  <c:v>2.7168289999999997</c:v>
                </c:pt>
                <c:pt idx="5096">
                  <c:v>2.716367</c:v>
                </c:pt>
                <c:pt idx="5097">
                  <c:v>2.7157359999999997</c:v>
                </c:pt>
                <c:pt idx="5098">
                  <c:v>2.7139230000000003</c:v>
                </c:pt>
                <c:pt idx="5099">
                  <c:v>2.7094819999999999</c:v>
                </c:pt>
                <c:pt idx="5100">
                  <c:v>2.712421</c:v>
                </c:pt>
                <c:pt idx="5101">
                  <c:v>2.7226749999999997</c:v>
                </c:pt>
                <c:pt idx="5102">
                  <c:v>2.7237580000000001</c:v>
                </c:pt>
                <c:pt idx="5103">
                  <c:v>2.7241</c:v>
                </c:pt>
                <c:pt idx="5104">
                  <c:v>2.7265129999999997</c:v>
                </c:pt>
                <c:pt idx="5105">
                  <c:v>2.7235579999999997</c:v>
                </c:pt>
                <c:pt idx="5106">
                  <c:v>2.7215560000000001</c:v>
                </c:pt>
                <c:pt idx="5107">
                  <c:v>2.7220580000000001</c:v>
                </c:pt>
                <c:pt idx="5108">
                  <c:v>2.7146939999999997</c:v>
                </c:pt>
                <c:pt idx="5109">
                  <c:v>2.710302</c:v>
                </c:pt>
                <c:pt idx="5110">
                  <c:v>2.7159870000000002</c:v>
                </c:pt>
                <c:pt idx="5111">
                  <c:v>2.716739</c:v>
                </c:pt>
                <c:pt idx="5112">
                  <c:v>2.7162740000000003</c:v>
                </c:pt>
                <c:pt idx="5113">
                  <c:v>2.7160549999999999</c:v>
                </c:pt>
                <c:pt idx="5114">
                  <c:v>2.7174480000000001</c:v>
                </c:pt>
                <c:pt idx="5115">
                  <c:v>2.723176</c:v>
                </c:pt>
                <c:pt idx="5116">
                  <c:v>2.71828</c:v>
                </c:pt>
                <c:pt idx="5117">
                  <c:v>2.7218809999999998</c:v>
                </c:pt>
                <c:pt idx="5118">
                  <c:v>2.7322699999999998</c:v>
                </c:pt>
                <c:pt idx="5119">
                  <c:v>2.7272439999999998</c:v>
                </c:pt>
                <c:pt idx="5120">
                  <c:v>2.7259440000000001</c:v>
                </c:pt>
                <c:pt idx="5121">
                  <c:v>2.7250939999999999</c:v>
                </c:pt>
                <c:pt idx="5122">
                  <c:v>2.7240820000000001</c:v>
                </c:pt>
                <c:pt idx="5123">
                  <c:v>2.7282640000000002</c:v>
                </c:pt>
                <c:pt idx="5124">
                  <c:v>2.7159360000000001</c:v>
                </c:pt>
                <c:pt idx="5125">
                  <c:v>2.7071940000000003</c:v>
                </c:pt>
                <c:pt idx="5126">
                  <c:v>2.7159249999999999</c:v>
                </c:pt>
                <c:pt idx="5127">
                  <c:v>2.7214999999999998</c:v>
                </c:pt>
                <c:pt idx="5128">
                  <c:v>2.7208619999999999</c:v>
                </c:pt>
                <c:pt idx="5129">
                  <c:v>2.7297359999999999</c:v>
                </c:pt>
                <c:pt idx="5130">
                  <c:v>2.7360980000000001</c:v>
                </c:pt>
                <c:pt idx="5131">
                  <c:v>2.7301169999999999</c:v>
                </c:pt>
                <c:pt idx="5132">
                  <c:v>2.7328039999999998</c:v>
                </c:pt>
                <c:pt idx="5133">
                  <c:v>2.7361439999999999</c:v>
                </c:pt>
                <c:pt idx="5134">
                  <c:v>2.731061</c:v>
                </c:pt>
                <c:pt idx="5135">
                  <c:v>2.7260499999999999</c:v>
                </c:pt>
                <c:pt idx="5136">
                  <c:v>2.7238540000000002</c:v>
                </c:pt>
                <c:pt idx="5137">
                  <c:v>2.7194500000000001</c:v>
                </c:pt>
                <c:pt idx="5138">
                  <c:v>2.7140219999999999</c:v>
                </c:pt>
                <c:pt idx="5139">
                  <c:v>2.7198130000000003</c:v>
                </c:pt>
                <c:pt idx="5140">
                  <c:v>2.721657</c:v>
                </c:pt>
                <c:pt idx="5141">
                  <c:v>2.7169509999999999</c:v>
                </c:pt>
                <c:pt idx="5142">
                  <c:v>2.72519</c:v>
                </c:pt>
                <c:pt idx="5143">
                  <c:v>2.7335099999999999</c:v>
                </c:pt>
                <c:pt idx="5144">
                  <c:v>2.7299340000000001</c:v>
                </c:pt>
                <c:pt idx="5145">
                  <c:v>2.7303990000000002</c:v>
                </c:pt>
                <c:pt idx="5146">
                  <c:v>2.7340299999999997</c:v>
                </c:pt>
                <c:pt idx="5147">
                  <c:v>2.7315779999999998</c:v>
                </c:pt>
                <c:pt idx="5148">
                  <c:v>2.730772</c:v>
                </c:pt>
                <c:pt idx="5149">
                  <c:v>2.7305169999999999</c:v>
                </c:pt>
                <c:pt idx="5150">
                  <c:v>2.728132</c:v>
                </c:pt>
                <c:pt idx="5151">
                  <c:v>2.7329470000000002</c:v>
                </c:pt>
                <c:pt idx="5152">
                  <c:v>2.7377149999999997</c:v>
                </c:pt>
                <c:pt idx="5153">
                  <c:v>2.735233</c:v>
                </c:pt>
                <c:pt idx="5154">
                  <c:v>2.735055</c:v>
                </c:pt>
                <c:pt idx="5155">
                  <c:v>2.73454</c:v>
                </c:pt>
                <c:pt idx="5156">
                  <c:v>2.7348790000000003</c:v>
                </c:pt>
                <c:pt idx="5157">
                  <c:v>2.7365599999999999</c:v>
                </c:pt>
                <c:pt idx="5158">
                  <c:v>2.7348080000000001</c:v>
                </c:pt>
                <c:pt idx="5159">
                  <c:v>2.7371479999999999</c:v>
                </c:pt>
                <c:pt idx="5160">
                  <c:v>2.7362789999999997</c:v>
                </c:pt>
                <c:pt idx="5161">
                  <c:v>2.7314340000000001</c:v>
                </c:pt>
                <c:pt idx="5162">
                  <c:v>2.7332239999999999</c:v>
                </c:pt>
                <c:pt idx="5163">
                  <c:v>2.735074</c:v>
                </c:pt>
                <c:pt idx="5164">
                  <c:v>2.7331190000000003</c:v>
                </c:pt>
                <c:pt idx="5165">
                  <c:v>2.7351739999999998</c:v>
                </c:pt>
                <c:pt idx="5166">
                  <c:v>2.7422849999999999</c:v>
                </c:pt>
                <c:pt idx="5167">
                  <c:v>2.7465619999999999</c:v>
                </c:pt>
                <c:pt idx="5168">
                  <c:v>2.7426310000000003</c:v>
                </c:pt>
                <c:pt idx="5169">
                  <c:v>2.737673</c:v>
                </c:pt>
                <c:pt idx="5170">
                  <c:v>2.738273</c:v>
                </c:pt>
                <c:pt idx="5171">
                  <c:v>2.7398220000000002</c:v>
                </c:pt>
                <c:pt idx="5172">
                  <c:v>2.7342839999999997</c:v>
                </c:pt>
                <c:pt idx="5173">
                  <c:v>2.7355359999999997</c:v>
                </c:pt>
                <c:pt idx="5174">
                  <c:v>2.7415919999999998</c:v>
                </c:pt>
                <c:pt idx="5175">
                  <c:v>2.7339919999999998</c:v>
                </c:pt>
                <c:pt idx="5176">
                  <c:v>2.7334170000000002</c:v>
                </c:pt>
                <c:pt idx="5177">
                  <c:v>2.7382029999999999</c:v>
                </c:pt>
                <c:pt idx="5178">
                  <c:v>2.7328399999999999</c:v>
                </c:pt>
                <c:pt idx="5179">
                  <c:v>2.7374999999999998</c:v>
                </c:pt>
                <c:pt idx="5180">
                  <c:v>2.7432889999999999</c:v>
                </c:pt>
                <c:pt idx="5181">
                  <c:v>2.7361629999999999</c:v>
                </c:pt>
                <c:pt idx="5182">
                  <c:v>2.736192</c:v>
                </c:pt>
                <c:pt idx="5183">
                  <c:v>2.7429030000000001</c:v>
                </c:pt>
                <c:pt idx="5184">
                  <c:v>2.7418399999999998</c:v>
                </c:pt>
                <c:pt idx="5185">
                  <c:v>2.738629</c:v>
                </c:pt>
                <c:pt idx="5186">
                  <c:v>2.7407820000000003</c:v>
                </c:pt>
                <c:pt idx="5187">
                  <c:v>2.7403620000000002</c:v>
                </c:pt>
                <c:pt idx="5188">
                  <c:v>2.736802</c:v>
                </c:pt>
                <c:pt idx="5189">
                  <c:v>2.7384490000000001</c:v>
                </c:pt>
                <c:pt idx="5190">
                  <c:v>2.7419929999999999</c:v>
                </c:pt>
                <c:pt idx="5191">
                  <c:v>2.7409660000000002</c:v>
                </c:pt>
                <c:pt idx="5192">
                  <c:v>2.7407140000000001</c:v>
                </c:pt>
                <c:pt idx="5193">
                  <c:v>2.7468089999999998</c:v>
                </c:pt>
                <c:pt idx="5194">
                  <c:v>2.7460490000000002</c:v>
                </c:pt>
                <c:pt idx="5195">
                  <c:v>2.7408109999999999</c:v>
                </c:pt>
                <c:pt idx="5196">
                  <c:v>2.7442979999999997</c:v>
                </c:pt>
                <c:pt idx="5197">
                  <c:v>2.7430099999999999</c:v>
                </c:pt>
                <c:pt idx="5198">
                  <c:v>2.7399990000000001</c:v>
                </c:pt>
                <c:pt idx="5199">
                  <c:v>2.7436030000000002</c:v>
                </c:pt>
                <c:pt idx="5200">
                  <c:v>2.7448189999999997</c:v>
                </c:pt>
                <c:pt idx="5201">
                  <c:v>2.743163</c:v>
                </c:pt>
                <c:pt idx="5202">
                  <c:v>2.745107</c:v>
                </c:pt>
                <c:pt idx="5203">
                  <c:v>2.7471589999999999</c:v>
                </c:pt>
                <c:pt idx="5204">
                  <c:v>2.742861</c:v>
                </c:pt>
                <c:pt idx="5205">
                  <c:v>2.7441819999999999</c:v>
                </c:pt>
                <c:pt idx="5206">
                  <c:v>2.7491599999999998</c:v>
                </c:pt>
                <c:pt idx="5207">
                  <c:v>2.7433740000000002</c:v>
                </c:pt>
                <c:pt idx="5208">
                  <c:v>2.7428319999999999</c:v>
                </c:pt>
                <c:pt idx="5209">
                  <c:v>2.7433969999999999</c:v>
                </c:pt>
                <c:pt idx="5210">
                  <c:v>2.73868</c:v>
                </c:pt>
                <c:pt idx="5211">
                  <c:v>2.7412010000000002</c:v>
                </c:pt>
                <c:pt idx="5212">
                  <c:v>2.7470119999999998</c:v>
                </c:pt>
                <c:pt idx="5213">
                  <c:v>2.7491460000000001</c:v>
                </c:pt>
                <c:pt idx="5214">
                  <c:v>2.7527850000000003</c:v>
                </c:pt>
                <c:pt idx="5215">
                  <c:v>2.7543709999999999</c:v>
                </c:pt>
                <c:pt idx="5216">
                  <c:v>2.748456</c:v>
                </c:pt>
                <c:pt idx="5217">
                  <c:v>2.745215</c:v>
                </c:pt>
                <c:pt idx="5218">
                  <c:v>2.7482670000000002</c:v>
                </c:pt>
                <c:pt idx="5219">
                  <c:v>2.7539610000000003</c:v>
                </c:pt>
                <c:pt idx="5220">
                  <c:v>2.756237</c:v>
                </c:pt>
                <c:pt idx="5221">
                  <c:v>2.7506849999999998</c:v>
                </c:pt>
                <c:pt idx="5222">
                  <c:v>2.7480510000000002</c:v>
                </c:pt>
                <c:pt idx="5223">
                  <c:v>2.749816</c:v>
                </c:pt>
                <c:pt idx="5224">
                  <c:v>2.746696</c:v>
                </c:pt>
                <c:pt idx="5225">
                  <c:v>2.747061</c:v>
                </c:pt>
                <c:pt idx="5226">
                  <c:v>2.7477520000000002</c:v>
                </c:pt>
                <c:pt idx="5227">
                  <c:v>2.7453419999999999</c:v>
                </c:pt>
                <c:pt idx="5228">
                  <c:v>2.744637</c:v>
                </c:pt>
                <c:pt idx="5229">
                  <c:v>2.7457419999999999</c:v>
                </c:pt>
                <c:pt idx="5230">
                  <c:v>2.7474189999999998</c:v>
                </c:pt>
                <c:pt idx="5231">
                  <c:v>2.7484640000000002</c:v>
                </c:pt>
                <c:pt idx="5232">
                  <c:v>2.7504999999999997</c:v>
                </c:pt>
                <c:pt idx="5233">
                  <c:v>2.7542999999999997</c:v>
                </c:pt>
                <c:pt idx="5234">
                  <c:v>2.755954</c:v>
                </c:pt>
                <c:pt idx="5235">
                  <c:v>2.756634</c:v>
                </c:pt>
                <c:pt idx="5236">
                  <c:v>2.7567870000000001</c:v>
                </c:pt>
                <c:pt idx="5237">
                  <c:v>2.7588299999999997</c:v>
                </c:pt>
                <c:pt idx="5238">
                  <c:v>2.7571889999999999</c:v>
                </c:pt>
                <c:pt idx="5239">
                  <c:v>2.7547129999999997</c:v>
                </c:pt>
                <c:pt idx="5240">
                  <c:v>2.7537859999999998</c:v>
                </c:pt>
                <c:pt idx="5241">
                  <c:v>2.7484489999999999</c:v>
                </c:pt>
                <c:pt idx="5242">
                  <c:v>2.7488459999999999</c:v>
                </c:pt>
                <c:pt idx="5243">
                  <c:v>2.7493850000000002</c:v>
                </c:pt>
                <c:pt idx="5244">
                  <c:v>2.748802</c:v>
                </c:pt>
                <c:pt idx="5245">
                  <c:v>2.752205</c:v>
                </c:pt>
                <c:pt idx="5246">
                  <c:v>2.7547160000000002</c:v>
                </c:pt>
                <c:pt idx="5247">
                  <c:v>2.7551069999999998</c:v>
                </c:pt>
                <c:pt idx="5248">
                  <c:v>2.7598739999999999</c:v>
                </c:pt>
                <c:pt idx="5249">
                  <c:v>2.7656689999999999</c:v>
                </c:pt>
                <c:pt idx="5250">
                  <c:v>2.7620830000000001</c:v>
                </c:pt>
                <c:pt idx="5251">
                  <c:v>2.7572049999999999</c:v>
                </c:pt>
                <c:pt idx="5252">
                  <c:v>2.7612069999999997</c:v>
                </c:pt>
                <c:pt idx="5253">
                  <c:v>2.7645239999999998</c:v>
                </c:pt>
                <c:pt idx="5254">
                  <c:v>2.7594370000000001</c:v>
                </c:pt>
                <c:pt idx="5255">
                  <c:v>2.7573499999999997</c:v>
                </c:pt>
                <c:pt idx="5256">
                  <c:v>2.7607949999999999</c:v>
                </c:pt>
                <c:pt idx="5257">
                  <c:v>2.7579940000000001</c:v>
                </c:pt>
                <c:pt idx="5258">
                  <c:v>2.756354</c:v>
                </c:pt>
                <c:pt idx="5259">
                  <c:v>2.7633679999999998</c:v>
                </c:pt>
                <c:pt idx="5260">
                  <c:v>2.7604990000000003</c:v>
                </c:pt>
                <c:pt idx="5261">
                  <c:v>2.7522150000000001</c:v>
                </c:pt>
                <c:pt idx="5262">
                  <c:v>2.7552979999999998</c:v>
                </c:pt>
                <c:pt idx="5263">
                  <c:v>2.756256</c:v>
                </c:pt>
                <c:pt idx="5264">
                  <c:v>2.750912</c:v>
                </c:pt>
                <c:pt idx="5265">
                  <c:v>2.7539949999999997</c:v>
                </c:pt>
                <c:pt idx="5266">
                  <c:v>2.7553929999999998</c:v>
                </c:pt>
                <c:pt idx="5267">
                  <c:v>2.7541580000000003</c:v>
                </c:pt>
                <c:pt idx="5268">
                  <c:v>2.7618590000000003</c:v>
                </c:pt>
                <c:pt idx="5269">
                  <c:v>2.7647089999999999</c:v>
                </c:pt>
                <c:pt idx="5270">
                  <c:v>2.7601870000000002</c:v>
                </c:pt>
                <c:pt idx="5271">
                  <c:v>2.7626409999999999</c:v>
                </c:pt>
                <c:pt idx="5272">
                  <c:v>2.7623610000000003</c:v>
                </c:pt>
                <c:pt idx="5273">
                  <c:v>2.7568729999999997</c:v>
                </c:pt>
                <c:pt idx="5274">
                  <c:v>2.7591299999999999</c:v>
                </c:pt>
                <c:pt idx="5275">
                  <c:v>2.7617799999999999</c:v>
                </c:pt>
                <c:pt idx="5276">
                  <c:v>2.7597810000000003</c:v>
                </c:pt>
                <c:pt idx="5277">
                  <c:v>2.757266</c:v>
                </c:pt>
                <c:pt idx="5278">
                  <c:v>2.7572739999999998</c:v>
                </c:pt>
                <c:pt idx="5279">
                  <c:v>2.756005</c:v>
                </c:pt>
                <c:pt idx="5280">
                  <c:v>2.754359</c:v>
                </c:pt>
                <c:pt idx="5281">
                  <c:v>2.7607949999999999</c:v>
                </c:pt>
                <c:pt idx="5282">
                  <c:v>2.7584580000000001</c:v>
                </c:pt>
                <c:pt idx="5283">
                  <c:v>2.7504049999999998</c:v>
                </c:pt>
                <c:pt idx="5284">
                  <c:v>2.754365</c:v>
                </c:pt>
                <c:pt idx="5285">
                  <c:v>2.7583479999999998</c:v>
                </c:pt>
                <c:pt idx="5286">
                  <c:v>2.7589579999999998</c:v>
                </c:pt>
                <c:pt idx="5287">
                  <c:v>2.760586</c:v>
                </c:pt>
                <c:pt idx="5288">
                  <c:v>2.7584010000000001</c:v>
                </c:pt>
                <c:pt idx="5289">
                  <c:v>2.7605409999999999</c:v>
                </c:pt>
                <c:pt idx="5290">
                  <c:v>2.7642660000000001</c:v>
                </c:pt>
                <c:pt idx="5291">
                  <c:v>2.7630309999999998</c:v>
                </c:pt>
                <c:pt idx="5292">
                  <c:v>2.76274</c:v>
                </c:pt>
                <c:pt idx="5293">
                  <c:v>2.7620230000000001</c:v>
                </c:pt>
                <c:pt idx="5294">
                  <c:v>2.7581449999999998</c:v>
                </c:pt>
                <c:pt idx="5295">
                  <c:v>2.758181</c:v>
                </c:pt>
                <c:pt idx="5296">
                  <c:v>2.7633799999999997</c:v>
                </c:pt>
                <c:pt idx="5297">
                  <c:v>2.7661500000000001</c:v>
                </c:pt>
                <c:pt idx="5298">
                  <c:v>2.7634530000000002</c:v>
                </c:pt>
                <c:pt idx="5299">
                  <c:v>2.762356</c:v>
                </c:pt>
                <c:pt idx="5300">
                  <c:v>2.76702</c:v>
                </c:pt>
                <c:pt idx="5301">
                  <c:v>2.766705</c:v>
                </c:pt>
                <c:pt idx="5302">
                  <c:v>2.7616879999999999</c:v>
                </c:pt>
                <c:pt idx="5303">
                  <c:v>2.763188</c:v>
                </c:pt>
                <c:pt idx="5304">
                  <c:v>2.7649509999999999</c:v>
                </c:pt>
                <c:pt idx="5305">
                  <c:v>2.7612429999999999</c:v>
                </c:pt>
                <c:pt idx="5306">
                  <c:v>2.7599049999999998</c:v>
                </c:pt>
                <c:pt idx="5307">
                  <c:v>2.7584619999999997</c:v>
                </c:pt>
                <c:pt idx="5308">
                  <c:v>2.75739</c:v>
                </c:pt>
                <c:pt idx="5309">
                  <c:v>2.7622330000000002</c:v>
                </c:pt>
                <c:pt idx="5310">
                  <c:v>2.767512</c:v>
                </c:pt>
                <c:pt idx="5311">
                  <c:v>2.7657499999999997</c:v>
                </c:pt>
                <c:pt idx="5312">
                  <c:v>2.7657860000000003</c:v>
                </c:pt>
                <c:pt idx="5313">
                  <c:v>2.7714270000000001</c:v>
                </c:pt>
                <c:pt idx="5314">
                  <c:v>2.7710559999999997</c:v>
                </c:pt>
                <c:pt idx="5315">
                  <c:v>2.7725689999999998</c:v>
                </c:pt>
                <c:pt idx="5316">
                  <c:v>2.7746120000000003</c:v>
                </c:pt>
                <c:pt idx="5317">
                  <c:v>2.772662</c:v>
                </c:pt>
                <c:pt idx="5318">
                  <c:v>2.771706</c:v>
                </c:pt>
                <c:pt idx="5319">
                  <c:v>2.7720739999999999</c:v>
                </c:pt>
                <c:pt idx="5320">
                  <c:v>2.7742469999999999</c:v>
                </c:pt>
                <c:pt idx="5321">
                  <c:v>2.7739700000000003</c:v>
                </c:pt>
                <c:pt idx="5322">
                  <c:v>2.7727059999999999</c:v>
                </c:pt>
                <c:pt idx="5323">
                  <c:v>2.7758820000000002</c:v>
                </c:pt>
                <c:pt idx="5324">
                  <c:v>2.7789929999999998</c:v>
                </c:pt>
                <c:pt idx="5325">
                  <c:v>2.7804060000000002</c:v>
                </c:pt>
                <c:pt idx="5326">
                  <c:v>2.779328</c:v>
                </c:pt>
                <c:pt idx="5327">
                  <c:v>2.7758370000000001</c:v>
                </c:pt>
                <c:pt idx="5328">
                  <c:v>2.773425</c:v>
                </c:pt>
                <c:pt idx="5329">
                  <c:v>2.7737099999999999</c:v>
                </c:pt>
                <c:pt idx="5330">
                  <c:v>2.7740549999999997</c:v>
                </c:pt>
                <c:pt idx="5331">
                  <c:v>2.7727430000000002</c:v>
                </c:pt>
                <c:pt idx="5332">
                  <c:v>2.7730519999999999</c:v>
                </c:pt>
                <c:pt idx="5333">
                  <c:v>2.7759559999999999</c:v>
                </c:pt>
                <c:pt idx="5334">
                  <c:v>2.781596</c:v>
                </c:pt>
                <c:pt idx="5335">
                  <c:v>2.7933330000000001</c:v>
                </c:pt>
                <c:pt idx="5336">
                  <c:v>2.7909449999999998</c:v>
                </c:pt>
                <c:pt idx="5337">
                  <c:v>2.7896939999999999</c:v>
                </c:pt>
                <c:pt idx="5338">
                  <c:v>2.7977559999999997</c:v>
                </c:pt>
                <c:pt idx="5339">
                  <c:v>2.7873410000000001</c:v>
                </c:pt>
                <c:pt idx="5340">
                  <c:v>2.7837990000000001</c:v>
                </c:pt>
                <c:pt idx="5341">
                  <c:v>2.791471</c:v>
                </c:pt>
                <c:pt idx="5342">
                  <c:v>2.7854619999999999</c:v>
                </c:pt>
                <c:pt idx="5343">
                  <c:v>2.780078</c:v>
                </c:pt>
                <c:pt idx="5344">
                  <c:v>2.782629</c:v>
                </c:pt>
                <c:pt idx="5345">
                  <c:v>2.783461</c:v>
                </c:pt>
                <c:pt idx="5346">
                  <c:v>2.7841399999999998</c:v>
                </c:pt>
                <c:pt idx="5347">
                  <c:v>2.7887690000000003</c:v>
                </c:pt>
                <c:pt idx="5348">
                  <c:v>2.7884159999999998</c:v>
                </c:pt>
                <c:pt idx="5349">
                  <c:v>2.7829160000000002</c:v>
                </c:pt>
                <c:pt idx="5350">
                  <c:v>2.7820710000000002</c:v>
                </c:pt>
                <c:pt idx="5351">
                  <c:v>2.7809790000000003</c:v>
                </c:pt>
                <c:pt idx="5352">
                  <c:v>2.778308</c:v>
                </c:pt>
                <c:pt idx="5353">
                  <c:v>2.7772959999999998</c:v>
                </c:pt>
                <c:pt idx="5354">
                  <c:v>2.7767660000000003</c:v>
                </c:pt>
                <c:pt idx="5355">
                  <c:v>2.7771729999999999</c:v>
                </c:pt>
                <c:pt idx="5356">
                  <c:v>2.7814269999999999</c:v>
                </c:pt>
                <c:pt idx="5357">
                  <c:v>2.7884039999999999</c:v>
                </c:pt>
                <c:pt idx="5358">
                  <c:v>2.7886329999999999</c:v>
                </c:pt>
                <c:pt idx="5359">
                  <c:v>2.7881130000000001</c:v>
                </c:pt>
                <c:pt idx="5360">
                  <c:v>2.79114</c:v>
                </c:pt>
                <c:pt idx="5361">
                  <c:v>2.7856730000000001</c:v>
                </c:pt>
                <c:pt idx="5362">
                  <c:v>2.7798829999999999</c:v>
                </c:pt>
                <c:pt idx="5363">
                  <c:v>2.7802230000000003</c:v>
                </c:pt>
                <c:pt idx="5364">
                  <c:v>2.7786960000000001</c:v>
                </c:pt>
                <c:pt idx="5365">
                  <c:v>2.7742269999999998</c:v>
                </c:pt>
                <c:pt idx="5366">
                  <c:v>2.7759929999999997</c:v>
                </c:pt>
                <c:pt idx="5367">
                  <c:v>2.7799909999999999</c:v>
                </c:pt>
                <c:pt idx="5368">
                  <c:v>2.7823440000000002</c:v>
                </c:pt>
                <c:pt idx="5369">
                  <c:v>2.7882560000000001</c:v>
                </c:pt>
                <c:pt idx="5370">
                  <c:v>2.790686</c:v>
                </c:pt>
                <c:pt idx="5371">
                  <c:v>2.7902610000000001</c:v>
                </c:pt>
                <c:pt idx="5372">
                  <c:v>2.7954819999999998</c:v>
                </c:pt>
                <c:pt idx="5373">
                  <c:v>2.800929</c:v>
                </c:pt>
                <c:pt idx="5374">
                  <c:v>2.797059</c:v>
                </c:pt>
                <c:pt idx="5375">
                  <c:v>2.7880149999999997</c:v>
                </c:pt>
                <c:pt idx="5376">
                  <c:v>2.7894779999999999</c:v>
                </c:pt>
                <c:pt idx="5377">
                  <c:v>2.790006</c:v>
                </c:pt>
                <c:pt idx="5378">
                  <c:v>2.785218</c:v>
                </c:pt>
                <c:pt idx="5379">
                  <c:v>2.7953429999999999</c:v>
                </c:pt>
                <c:pt idx="5380">
                  <c:v>2.7958620000000001</c:v>
                </c:pt>
                <c:pt idx="5381">
                  <c:v>2.7875610000000002</c:v>
                </c:pt>
                <c:pt idx="5382">
                  <c:v>2.7932250000000001</c:v>
                </c:pt>
                <c:pt idx="5383">
                  <c:v>2.7920990000000003</c:v>
                </c:pt>
                <c:pt idx="5384">
                  <c:v>2.7812869999999998</c:v>
                </c:pt>
                <c:pt idx="5385">
                  <c:v>2.7798150000000001</c:v>
                </c:pt>
                <c:pt idx="5386">
                  <c:v>2.7845649999999997</c:v>
                </c:pt>
                <c:pt idx="5387">
                  <c:v>2.7797890000000001</c:v>
                </c:pt>
                <c:pt idx="5388">
                  <c:v>2.7788370000000002</c:v>
                </c:pt>
                <c:pt idx="5389">
                  <c:v>2.7863869999999999</c:v>
                </c:pt>
                <c:pt idx="5390">
                  <c:v>2.7860469999999999</c:v>
                </c:pt>
                <c:pt idx="5391">
                  <c:v>2.7893539999999999</c:v>
                </c:pt>
                <c:pt idx="5392">
                  <c:v>2.7970600000000001</c:v>
                </c:pt>
                <c:pt idx="5393">
                  <c:v>2.792618</c:v>
                </c:pt>
                <c:pt idx="5394">
                  <c:v>2.7838820000000002</c:v>
                </c:pt>
                <c:pt idx="5395">
                  <c:v>2.787636</c:v>
                </c:pt>
                <c:pt idx="5396">
                  <c:v>2.7931680000000001</c:v>
                </c:pt>
                <c:pt idx="5397">
                  <c:v>2.7895349999999999</c:v>
                </c:pt>
                <c:pt idx="5398">
                  <c:v>2.7918669999999999</c:v>
                </c:pt>
                <c:pt idx="5399">
                  <c:v>2.7936480000000001</c:v>
                </c:pt>
                <c:pt idx="5400">
                  <c:v>2.7880959999999999</c:v>
                </c:pt>
                <c:pt idx="5401">
                  <c:v>2.7908360000000001</c:v>
                </c:pt>
                <c:pt idx="5402">
                  <c:v>2.7945159999999998</c:v>
                </c:pt>
                <c:pt idx="5403">
                  <c:v>2.7927879999999998</c:v>
                </c:pt>
                <c:pt idx="5404">
                  <c:v>2.7959610000000001</c:v>
                </c:pt>
                <c:pt idx="5405">
                  <c:v>2.803585</c:v>
                </c:pt>
                <c:pt idx="5406">
                  <c:v>2.802222</c:v>
                </c:pt>
                <c:pt idx="5407">
                  <c:v>2.7956620000000001</c:v>
                </c:pt>
                <c:pt idx="5408">
                  <c:v>2.7981910000000001</c:v>
                </c:pt>
                <c:pt idx="5409">
                  <c:v>2.803582</c:v>
                </c:pt>
                <c:pt idx="5410">
                  <c:v>2.8012480000000002</c:v>
                </c:pt>
                <c:pt idx="5411">
                  <c:v>2.7979690000000002</c:v>
                </c:pt>
                <c:pt idx="5412">
                  <c:v>2.7973470000000002</c:v>
                </c:pt>
                <c:pt idx="5413">
                  <c:v>2.7984599999999999</c:v>
                </c:pt>
                <c:pt idx="5414">
                  <c:v>2.7958509999999999</c:v>
                </c:pt>
                <c:pt idx="5415">
                  <c:v>2.7924850000000001</c:v>
                </c:pt>
                <c:pt idx="5416">
                  <c:v>2.7921969999999998</c:v>
                </c:pt>
                <c:pt idx="5417">
                  <c:v>2.7927239999999998</c:v>
                </c:pt>
                <c:pt idx="5418">
                  <c:v>2.7944310000000003</c:v>
                </c:pt>
                <c:pt idx="5419">
                  <c:v>2.7930410000000001</c:v>
                </c:pt>
                <c:pt idx="5420">
                  <c:v>2.7915109999999999</c:v>
                </c:pt>
                <c:pt idx="5421">
                  <c:v>2.7937349999999999</c:v>
                </c:pt>
                <c:pt idx="5422">
                  <c:v>2.7970800000000002</c:v>
                </c:pt>
                <c:pt idx="5423">
                  <c:v>2.8009969999999997</c:v>
                </c:pt>
                <c:pt idx="5424">
                  <c:v>2.797771</c:v>
                </c:pt>
                <c:pt idx="5425">
                  <c:v>2.7936399999999999</c:v>
                </c:pt>
                <c:pt idx="5426">
                  <c:v>2.7956259999999999</c:v>
                </c:pt>
                <c:pt idx="5427">
                  <c:v>2.7969689999999998</c:v>
                </c:pt>
                <c:pt idx="5428">
                  <c:v>2.7946409999999999</c:v>
                </c:pt>
                <c:pt idx="5429">
                  <c:v>2.7947169999999999</c:v>
                </c:pt>
                <c:pt idx="5430">
                  <c:v>2.799242</c:v>
                </c:pt>
                <c:pt idx="5431">
                  <c:v>2.798292</c:v>
                </c:pt>
                <c:pt idx="5432">
                  <c:v>2.7983950000000002</c:v>
                </c:pt>
                <c:pt idx="5433">
                  <c:v>2.801393</c:v>
                </c:pt>
                <c:pt idx="5434">
                  <c:v>2.7993600000000001</c:v>
                </c:pt>
                <c:pt idx="5435">
                  <c:v>2.8036089999999998</c:v>
                </c:pt>
                <c:pt idx="5436">
                  <c:v>2.8059590000000001</c:v>
                </c:pt>
                <c:pt idx="5437">
                  <c:v>2.8002560000000001</c:v>
                </c:pt>
                <c:pt idx="5438">
                  <c:v>2.8005149999999999</c:v>
                </c:pt>
                <c:pt idx="5439">
                  <c:v>2.8053539999999999</c:v>
                </c:pt>
                <c:pt idx="5440">
                  <c:v>2.804967</c:v>
                </c:pt>
                <c:pt idx="5441">
                  <c:v>2.804033</c:v>
                </c:pt>
                <c:pt idx="5442">
                  <c:v>2.808068</c:v>
                </c:pt>
                <c:pt idx="5443">
                  <c:v>2.8076949999999998</c:v>
                </c:pt>
                <c:pt idx="5444">
                  <c:v>2.8023420000000003</c:v>
                </c:pt>
                <c:pt idx="5445">
                  <c:v>2.8026119999999999</c:v>
                </c:pt>
                <c:pt idx="5446">
                  <c:v>2.8022659999999999</c:v>
                </c:pt>
                <c:pt idx="5447">
                  <c:v>2.801733</c:v>
                </c:pt>
                <c:pt idx="5448">
                  <c:v>2.8014269999999999</c:v>
                </c:pt>
                <c:pt idx="5449">
                  <c:v>2.799957</c:v>
                </c:pt>
                <c:pt idx="5450">
                  <c:v>2.800224</c:v>
                </c:pt>
                <c:pt idx="5451">
                  <c:v>2.7992080000000001</c:v>
                </c:pt>
                <c:pt idx="5452">
                  <c:v>2.8000910000000001</c:v>
                </c:pt>
                <c:pt idx="5453">
                  <c:v>2.8023730000000002</c:v>
                </c:pt>
                <c:pt idx="5454">
                  <c:v>2.805596</c:v>
                </c:pt>
                <c:pt idx="5455">
                  <c:v>2.8091390000000001</c:v>
                </c:pt>
                <c:pt idx="5456">
                  <c:v>2.8065069999999999</c:v>
                </c:pt>
                <c:pt idx="5457">
                  <c:v>2.8051269999999997</c:v>
                </c:pt>
                <c:pt idx="5458">
                  <c:v>2.8103129999999998</c:v>
                </c:pt>
                <c:pt idx="5459">
                  <c:v>2.8072119999999998</c:v>
                </c:pt>
                <c:pt idx="5460">
                  <c:v>2.796265</c:v>
                </c:pt>
                <c:pt idx="5461">
                  <c:v>2.8005459999999998</c:v>
                </c:pt>
                <c:pt idx="5462">
                  <c:v>2.7992559999999997</c:v>
                </c:pt>
                <c:pt idx="5463">
                  <c:v>2.790505</c:v>
                </c:pt>
                <c:pt idx="5464">
                  <c:v>2.8005360000000001</c:v>
                </c:pt>
                <c:pt idx="5465">
                  <c:v>2.8064590000000003</c:v>
                </c:pt>
                <c:pt idx="5466">
                  <c:v>2.802406</c:v>
                </c:pt>
                <c:pt idx="5467">
                  <c:v>2.8068759999999999</c:v>
                </c:pt>
                <c:pt idx="5468">
                  <c:v>2.8080270000000001</c:v>
                </c:pt>
                <c:pt idx="5469">
                  <c:v>2.8032079999999997</c:v>
                </c:pt>
                <c:pt idx="5470">
                  <c:v>2.8022720000000003</c:v>
                </c:pt>
                <c:pt idx="5471">
                  <c:v>2.806622</c:v>
                </c:pt>
                <c:pt idx="5472">
                  <c:v>2.8048900000000003</c:v>
                </c:pt>
                <c:pt idx="5473">
                  <c:v>2.8021219999999998</c:v>
                </c:pt>
                <c:pt idx="5474">
                  <c:v>2.8044039999999999</c:v>
                </c:pt>
                <c:pt idx="5475">
                  <c:v>2.800662</c:v>
                </c:pt>
                <c:pt idx="5476">
                  <c:v>2.7997639999999997</c:v>
                </c:pt>
                <c:pt idx="5477">
                  <c:v>2.8022140000000002</c:v>
                </c:pt>
                <c:pt idx="5478">
                  <c:v>2.8012630000000001</c:v>
                </c:pt>
                <c:pt idx="5479">
                  <c:v>2.8093659999999998</c:v>
                </c:pt>
                <c:pt idx="5480">
                  <c:v>2.8160910000000001</c:v>
                </c:pt>
                <c:pt idx="5481">
                  <c:v>2.8146370000000003</c:v>
                </c:pt>
                <c:pt idx="5482">
                  <c:v>2.8172619999999999</c:v>
                </c:pt>
                <c:pt idx="5483">
                  <c:v>2.8272870000000001</c:v>
                </c:pt>
                <c:pt idx="5484">
                  <c:v>2.8316179999999997</c:v>
                </c:pt>
                <c:pt idx="5485">
                  <c:v>2.8225030000000002</c:v>
                </c:pt>
                <c:pt idx="5486">
                  <c:v>2.8127240000000002</c:v>
                </c:pt>
                <c:pt idx="5487">
                  <c:v>2.8125210000000003</c:v>
                </c:pt>
                <c:pt idx="5488">
                  <c:v>2.8127930000000001</c:v>
                </c:pt>
                <c:pt idx="5489">
                  <c:v>2.8104740000000001</c:v>
                </c:pt>
                <c:pt idx="5490">
                  <c:v>2.8052950000000001</c:v>
                </c:pt>
                <c:pt idx="5491">
                  <c:v>2.8067530000000001</c:v>
                </c:pt>
                <c:pt idx="5492">
                  <c:v>2.810009</c:v>
                </c:pt>
                <c:pt idx="5493">
                  <c:v>2.8135089999999998</c:v>
                </c:pt>
                <c:pt idx="5494">
                  <c:v>2.815728</c:v>
                </c:pt>
                <c:pt idx="5495">
                  <c:v>2.8161369999999999</c:v>
                </c:pt>
                <c:pt idx="5496">
                  <c:v>2.8176239999999999</c:v>
                </c:pt>
                <c:pt idx="5497">
                  <c:v>2.8143739999999999</c:v>
                </c:pt>
                <c:pt idx="5498">
                  <c:v>2.8178190000000001</c:v>
                </c:pt>
                <c:pt idx="5499">
                  <c:v>2.8202389999999999</c:v>
                </c:pt>
                <c:pt idx="5500">
                  <c:v>2.8094609999999998</c:v>
                </c:pt>
                <c:pt idx="5501">
                  <c:v>2.8088340000000001</c:v>
                </c:pt>
                <c:pt idx="5502">
                  <c:v>2.8181820000000002</c:v>
                </c:pt>
                <c:pt idx="5503">
                  <c:v>2.8230459999999997</c:v>
                </c:pt>
                <c:pt idx="5504">
                  <c:v>2.8209979999999999</c:v>
                </c:pt>
                <c:pt idx="5505">
                  <c:v>2.8261510000000003</c:v>
                </c:pt>
                <c:pt idx="5506">
                  <c:v>2.834206</c:v>
                </c:pt>
                <c:pt idx="5507">
                  <c:v>2.8311929999999998</c:v>
                </c:pt>
                <c:pt idx="5508">
                  <c:v>2.8309639999999998</c:v>
                </c:pt>
                <c:pt idx="5509">
                  <c:v>2.8310580000000001</c:v>
                </c:pt>
                <c:pt idx="5510">
                  <c:v>2.8240099999999999</c:v>
                </c:pt>
                <c:pt idx="5511">
                  <c:v>2.8220520000000002</c:v>
                </c:pt>
                <c:pt idx="5512">
                  <c:v>2.8132790000000001</c:v>
                </c:pt>
                <c:pt idx="5513">
                  <c:v>2.8037239999999999</c:v>
                </c:pt>
                <c:pt idx="5514">
                  <c:v>2.8109570000000001</c:v>
                </c:pt>
                <c:pt idx="5515">
                  <c:v>2.8076749999999997</c:v>
                </c:pt>
                <c:pt idx="5516">
                  <c:v>2.7980970000000003</c:v>
                </c:pt>
                <c:pt idx="5517">
                  <c:v>2.8037770000000002</c:v>
                </c:pt>
                <c:pt idx="5518">
                  <c:v>2.8068470000000003</c:v>
                </c:pt>
                <c:pt idx="5519">
                  <c:v>2.8062579999999997</c:v>
                </c:pt>
                <c:pt idx="5520">
                  <c:v>2.8175629999999998</c:v>
                </c:pt>
                <c:pt idx="5521">
                  <c:v>2.8245290000000001</c:v>
                </c:pt>
                <c:pt idx="5522">
                  <c:v>2.821399</c:v>
                </c:pt>
                <c:pt idx="5523">
                  <c:v>2.8257430000000001</c:v>
                </c:pt>
                <c:pt idx="5524">
                  <c:v>2.8259220000000003</c:v>
                </c:pt>
                <c:pt idx="5525">
                  <c:v>2.819598</c:v>
                </c:pt>
                <c:pt idx="5526">
                  <c:v>2.8220739999999997</c:v>
                </c:pt>
                <c:pt idx="5527">
                  <c:v>2.8274049999999997</c:v>
                </c:pt>
                <c:pt idx="5528">
                  <c:v>2.8258580000000002</c:v>
                </c:pt>
                <c:pt idx="5529">
                  <c:v>2.8258859999999997</c:v>
                </c:pt>
                <c:pt idx="5530">
                  <c:v>2.8314649999999997</c:v>
                </c:pt>
                <c:pt idx="5531">
                  <c:v>2.8284760000000002</c:v>
                </c:pt>
                <c:pt idx="5532">
                  <c:v>2.8259119999999998</c:v>
                </c:pt>
                <c:pt idx="5533">
                  <c:v>2.8313079999999999</c:v>
                </c:pt>
                <c:pt idx="5534">
                  <c:v>2.8345669999999998</c:v>
                </c:pt>
                <c:pt idx="5535">
                  <c:v>2.8337120000000002</c:v>
                </c:pt>
                <c:pt idx="5536">
                  <c:v>2.8308960000000001</c:v>
                </c:pt>
                <c:pt idx="5537">
                  <c:v>2.828319</c:v>
                </c:pt>
                <c:pt idx="5538">
                  <c:v>2.8258730000000001</c:v>
                </c:pt>
                <c:pt idx="5539">
                  <c:v>2.8264300000000002</c:v>
                </c:pt>
                <c:pt idx="5540">
                  <c:v>2.828017</c:v>
                </c:pt>
                <c:pt idx="5541">
                  <c:v>2.8228239999999998</c:v>
                </c:pt>
                <c:pt idx="5542">
                  <c:v>2.8201270000000003</c:v>
                </c:pt>
                <c:pt idx="5543">
                  <c:v>2.8273239999999999</c:v>
                </c:pt>
                <c:pt idx="5544">
                  <c:v>2.8285390000000001</c:v>
                </c:pt>
                <c:pt idx="5545">
                  <c:v>2.8225169999999999</c:v>
                </c:pt>
                <c:pt idx="5546">
                  <c:v>2.8241589999999999</c:v>
                </c:pt>
                <c:pt idx="5547">
                  <c:v>2.8293429999999997</c:v>
                </c:pt>
                <c:pt idx="5548">
                  <c:v>2.824119</c:v>
                </c:pt>
                <c:pt idx="5549">
                  <c:v>2.8227279999999997</c:v>
                </c:pt>
                <c:pt idx="5550">
                  <c:v>2.8317420000000002</c:v>
                </c:pt>
                <c:pt idx="5551">
                  <c:v>2.8333409999999999</c:v>
                </c:pt>
                <c:pt idx="5552">
                  <c:v>2.8310240000000002</c:v>
                </c:pt>
                <c:pt idx="5553">
                  <c:v>2.8312020000000002</c:v>
                </c:pt>
                <c:pt idx="5554">
                  <c:v>2.8334600000000001</c:v>
                </c:pt>
                <c:pt idx="5555">
                  <c:v>2.8359190000000001</c:v>
                </c:pt>
                <c:pt idx="5556">
                  <c:v>2.8347249999999997</c:v>
                </c:pt>
                <c:pt idx="5557">
                  <c:v>2.8370139999999999</c:v>
                </c:pt>
                <c:pt idx="5558">
                  <c:v>2.8394240000000002</c:v>
                </c:pt>
                <c:pt idx="5559">
                  <c:v>2.834184</c:v>
                </c:pt>
                <c:pt idx="5560">
                  <c:v>2.830352</c:v>
                </c:pt>
                <c:pt idx="5561">
                  <c:v>2.82796</c:v>
                </c:pt>
                <c:pt idx="5562">
                  <c:v>2.8273790000000001</c:v>
                </c:pt>
                <c:pt idx="5563">
                  <c:v>2.82409</c:v>
                </c:pt>
                <c:pt idx="5564">
                  <c:v>2.8221790000000002</c:v>
                </c:pt>
                <c:pt idx="5565">
                  <c:v>2.8249919999999999</c:v>
                </c:pt>
                <c:pt idx="5566">
                  <c:v>2.8234430000000001</c:v>
                </c:pt>
                <c:pt idx="5567">
                  <c:v>2.8303590000000001</c:v>
                </c:pt>
                <c:pt idx="5568">
                  <c:v>2.8369040000000001</c:v>
                </c:pt>
                <c:pt idx="5569">
                  <c:v>2.830505</c:v>
                </c:pt>
                <c:pt idx="5570">
                  <c:v>2.8293550000000001</c:v>
                </c:pt>
                <c:pt idx="5571">
                  <c:v>2.8346469999999999</c:v>
                </c:pt>
                <c:pt idx="5572">
                  <c:v>2.835385</c:v>
                </c:pt>
                <c:pt idx="5573">
                  <c:v>2.8353380000000001</c:v>
                </c:pt>
                <c:pt idx="5574">
                  <c:v>2.8366340000000001</c:v>
                </c:pt>
                <c:pt idx="5575">
                  <c:v>2.8364219999999998</c:v>
                </c:pt>
                <c:pt idx="5576">
                  <c:v>2.8346830000000001</c:v>
                </c:pt>
                <c:pt idx="5577">
                  <c:v>2.83378</c:v>
                </c:pt>
                <c:pt idx="5578">
                  <c:v>2.8317639999999997</c:v>
                </c:pt>
                <c:pt idx="5579">
                  <c:v>2.8310930000000001</c:v>
                </c:pt>
                <c:pt idx="5580">
                  <c:v>2.8309730000000002</c:v>
                </c:pt>
                <c:pt idx="5581">
                  <c:v>2.8302079999999998</c:v>
                </c:pt>
                <c:pt idx="5582">
                  <c:v>2.8301220000000002</c:v>
                </c:pt>
                <c:pt idx="5583">
                  <c:v>2.8371779999999998</c:v>
                </c:pt>
                <c:pt idx="5584">
                  <c:v>2.842022</c:v>
                </c:pt>
                <c:pt idx="5585">
                  <c:v>2.8394950000000003</c:v>
                </c:pt>
                <c:pt idx="5586">
                  <c:v>2.841453</c:v>
                </c:pt>
                <c:pt idx="5587">
                  <c:v>2.8433320000000002</c:v>
                </c:pt>
                <c:pt idx="5588">
                  <c:v>2.8370100000000003</c:v>
                </c:pt>
                <c:pt idx="5589">
                  <c:v>2.8329209999999998</c:v>
                </c:pt>
                <c:pt idx="5590">
                  <c:v>2.8389059999999997</c:v>
                </c:pt>
                <c:pt idx="5591">
                  <c:v>2.8466659999999999</c:v>
                </c:pt>
                <c:pt idx="5592">
                  <c:v>2.8460929999999998</c:v>
                </c:pt>
                <c:pt idx="5593">
                  <c:v>2.8470819999999999</c:v>
                </c:pt>
                <c:pt idx="5594">
                  <c:v>2.8502609999999997</c:v>
                </c:pt>
                <c:pt idx="5595">
                  <c:v>2.8474379999999999</c:v>
                </c:pt>
                <c:pt idx="5596">
                  <c:v>2.8491590000000002</c:v>
                </c:pt>
                <c:pt idx="5597">
                  <c:v>2.852176</c:v>
                </c:pt>
                <c:pt idx="5598">
                  <c:v>2.847045</c:v>
                </c:pt>
                <c:pt idx="5599">
                  <c:v>2.843772</c:v>
                </c:pt>
                <c:pt idx="5600">
                  <c:v>2.8421080000000001</c:v>
                </c:pt>
                <c:pt idx="5601">
                  <c:v>2.8401459999999998</c:v>
                </c:pt>
                <c:pt idx="5602">
                  <c:v>2.8429669999999998</c:v>
                </c:pt>
                <c:pt idx="5603">
                  <c:v>2.8476470000000003</c:v>
                </c:pt>
                <c:pt idx="5604">
                  <c:v>2.8495889999999999</c:v>
                </c:pt>
                <c:pt idx="5605">
                  <c:v>2.8539279999999998</c:v>
                </c:pt>
                <c:pt idx="5606">
                  <c:v>2.8580509999999997</c:v>
                </c:pt>
                <c:pt idx="5607">
                  <c:v>2.855893</c:v>
                </c:pt>
                <c:pt idx="5608">
                  <c:v>2.856039</c:v>
                </c:pt>
                <c:pt idx="5609">
                  <c:v>2.852131</c:v>
                </c:pt>
                <c:pt idx="5610">
                  <c:v>2.8428969999999998</c:v>
                </c:pt>
                <c:pt idx="5611">
                  <c:v>2.8440729999999999</c:v>
                </c:pt>
                <c:pt idx="5612">
                  <c:v>2.8468469999999999</c:v>
                </c:pt>
                <c:pt idx="5613">
                  <c:v>2.836436</c:v>
                </c:pt>
                <c:pt idx="5614">
                  <c:v>2.8281580000000002</c:v>
                </c:pt>
                <c:pt idx="5615">
                  <c:v>2.8356950000000003</c:v>
                </c:pt>
                <c:pt idx="5616">
                  <c:v>2.8382709999999998</c:v>
                </c:pt>
                <c:pt idx="5617">
                  <c:v>2.8326609999999999</c:v>
                </c:pt>
                <c:pt idx="5618">
                  <c:v>2.8310709999999997</c:v>
                </c:pt>
                <c:pt idx="5619">
                  <c:v>2.8300359999999998</c:v>
                </c:pt>
                <c:pt idx="5620">
                  <c:v>2.8308409999999999</c:v>
                </c:pt>
                <c:pt idx="5621">
                  <c:v>2.8307370000000001</c:v>
                </c:pt>
                <c:pt idx="5622">
                  <c:v>2.8256049999999999</c:v>
                </c:pt>
                <c:pt idx="5623">
                  <c:v>2.8267880000000001</c:v>
                </c:pt>
                <c:pt idx="5624">
                  <c:v>2.8361549999999998</c:v>
                </c:pt>
                <c:pt idx="5625">
                  <c:v>2.8439550000000002</c:v>
                </c:pt>
                <c:pt idx="5626">
                  <c:v>2.8425089999999997</c:v>
                </c:pt>
                <c:pt idx="5627">
                  <c:v>2.8444310000000002</c:v>
                </c:pt>
                <c:pt idx="5628">
                  <c:v>2.8504519999999998</c:v>
                </c:pt>
                <c:pt idx="5629">
                  <c:v>2.846946</c:v>
                </c:pt>
                <c:pt idx="5630">
                  <c:v>2.8468239999999998</c:v>
                </c:pt>
                <c:pt idx="5631">
                  <c:v>2.8518129999999999</c:v>
                </c:pt>
                <c:pt idx="5632">
                  <c:v>2.8479159999999997</c:v>
                </c:pt>
                <c:pt idx="5633">
                  <c:v>2.8456109999999999</c:v>
                </c:pt>
                <c:pt idx="5634">
                  <c:v>2.8489750000000003</c:v>
                </c:pt>
                <c:pt idx="5635">
                  <c:v>2.8519589999999999</c:v>
                </c:pt>
                <c:pt idx="5636">
                  <c:v>2.854905</c:v>
                </c:pt>
                <c:pt idx="5637">
                  <c:v>2.8601679999999998</c:v>
                </c:pt>
                <c:pt idx="5638">
                  <c:v>2.858209</c:v>
                </c:pt>
                <c:pt idx="5639">
                  <c:v>2.8532869999999999</c:v>
                </c:pt>
                <c:pt idx="5640">
                  <c:v>2.8580620000000003</c:v>
                </c:pt>
                <c:pt idx="5641">
                  <c:v>2.8577570000000003</c:v>
                </c:pt>
                <c:pt idx="5642">
                  <c:v>2.857364</c:v>
                </c:pt>
                <c:pt idx="5643">
                  <c:v>2.8638779999999997</c:v>
                </c:pt>
                <c:pt idx="5644">
                  <c:v>2.8573339999999998</c:v>
                </c:pt>
                <c:pt idx="5645">
                  <c:v>2.8446020000000001</c:v>
                </c:pt>
                <c:pt idx="5646">
                  <c:v>2.8425190000000002</c:v>
                </c:pt>
                <c:pt idx="5647">
                  <c:v>2.84612</c:v>
                </c:pt>
                <c:pt idx="5648">
                  <c:v>2.8468599999999999</c:v>
                </c:pt>
                <c:pt idx="5649">
                  <c:v>2.850892</c:v>
                </c:pt>
                <c:pt idx="5650">
                  <c:v>2.8542969999999999</c:v>
                </c:pt>
                <c:pt idx="5651">
                  <c:v>2.848751</c:v>
                </c:pt>
                <c:pt idx="5652">
                  <c:v>2.8500719999999999</c:v>
                </c:pt>
                <c:pt idx="5653">
                  <c:v>2.8537030000000003</c:v>
                </c:pt>
                <c:pt idx="5654">
                  <c:v>2.8501279999999998</c:v>
                </c:pt>
                <c:pt idx="5655">
                  <c:v>2.8533340000000003</c:v>
                </c:pt>
                <c:pt idx="5656">
                  <c:v>2.8549199999999999</c:v>
                </c:pt>
                <c:pt idx="5657">
                  <c:v>2.849844</c:v>
                </c:pt>
                <c:pt idx="5658">
                  <c:v>2.8457330000000001</c:v>
                </c:pt>
                <c:pt idx="5659">
                  <c:v>2.8466399999999998</c:v>
                </c:pt>
                <c:pt idx="5660">
                  <c:v>2.8507180000000001</c:v>
                </c:pt>
                <c:pt idx="5661">
                  <c:v>2.8499780000000001</c:v>
                </c:pt>
                <c:pt idx="5662">
                  <c:v>2.8454280000000001</c:v>
                </c:pt>
                <c:pt idx="5663">
                  <c:v>2.8458410000000001</c:v>
                </c:pt>
                <c:pt idx="5664">
                  <c:v>2.8489139999999997</c:v>
                </c:pt>
                <c:pt idx="5665">
                  <c:v>2.8511639999999998</c:v>
                </c:pt>
                <c:pt idx="5666">
                  <c:v>2.8478029999999999</c:v>
                </c:pt>
                <c:pt idx="5667">
                  <c:v>2.8463690000000001</c:v>
                </c:pt>
                <c:pt idx="5668">
                  <c:v>2.8486700000000003</c:v>
                </c:pt>
                <c:pt idx="5669">
                  <c:v>2.8540929999999998</c:v>
                </c:pt>
                <c:pt idx="5670">
                  <c:v>2.8578260000000002</c:v>
                </c:pt>
                <c:pt idx="5671">
                  <c:v>2.8545639999999999</c:v>
                </c:pt>
                <c:pt idx="5672">
                  <c:v>2.856687</c:v>
                </c:pt>
                <c:pt idx="5673">
                  <c:v>2.8594809999999997</c:v>
                </c:pt>
                <c:pt idx="5674">
                  <c:v>2.8610889999999998</c:v>
                </c:pt>
                <c:pt idx="5675">
                  <c:v>2.8639920000000001</c:v>
                </c:pt>
                <c:pt idx="5676">
                  <c:v>2.864404</c:v>
                </c:pt>
                <c:pt idx="5677">
                  <c:v>2.8683160000000001</c:v>
                </c:pt>
                <c:pt idx="5678">
                  <c:v>2.8721259999999997</c:v>
                </c:pt>
                <c:pt idx="5679">
                  <c:v>2.872976</c:v>
                </c:pt>
                <c:pt idx="5680">
                  <c:v>2.871988</c:v>
                </c:pt>
                <c:pt idx="5681">
                  <c:v>2.8700099999999997</c:v>
                </c:pt>
                <c:pt idx="5682">
                  <c:v>2.8666469999999999</c:v>
                </c:pt>
                <c:pt idx="5683">
                  <c:v>2.8594059999999999</c:v>
                </c:pt>
                <c:pt idx="5684">
                  <c:v>2.8575870000000001</c:v>
                </c:pt>
                <c:pt idx="5685">
                  <c:v>2.8519740000000002</c:v>
                </c:pt>
                <c:pt idx="5686">
                  <c:v>2.8443779999999999</c:v>
                </c:pt>
                <c:pt idx="5687">
                  <c:v>2.8471839999999999</c:v>
                </c:pt>
                <c:pt idx="5688">
                  <c:v>2.8484509999999998</c:v>
                </c:pt>
                <c:pt idx="5689">
                  <c:v>2.8488009999999999</c:v>
                </c:pt>
                <c:pt idx="5690">
                  <c:v>2.8556029999999999</c:v>
                </c:pt>
                <c:pt idx="5691">
                  <c:v>2.8640629999999998</c:v>
                </c:pt>
                <c:pt idx="5692">
                  <c:v>2.8631530000000001</c:v>
                </c:pt>
                <c:pt idx="5693">
                  <c:v>2.8614449999999998</c:v>
                </c:pt>
                <c:pt idx="5694">
                  <c:v>2.869774</c:v>
                </c:pt>
                <c:pt idx="5695">
                  <c:v>2.8702350000000001</c:v>
                </c:pt>
                <c:pt idx="5696">
                  <c:v>2.8664000000000001</c:v>
                </c:pt>
                <c:pt idx="5697">
                  <c:v>2.8689939999999998</c:v>
                </c:pt>
                <c:pt idx="5698">
                  <c:v>2.8678300000000001</c:v>
                </c:pt>
                <c:pt idx="5699">
                  <c:v>2.869618</c:v>
                </c:pt>
                <c:pt idx="5700">
                  <c:v>2.8731930000000001</c:v>
                </c:pt>
                <c:pt idx="5701">
                  <c:v>2.8701780000000001</c:v>
                </c:pt>
                <c:pt idx="5702">
                  <c:v>2.8695149999999998</c:v>
                </c:pt>
                <c:pt idx="5703">
                  <c:v>2.8754770000000001</c:v>
                </c:pt>
                <c:pt idx="5704">
                  <c:v>2.875537</c:v>
                </c:pt>
                <c:pt idx="5705">
                  <c:v>2.8716360000000001</c:v>
                </c:pt>
                <c:pt idx="5706">
                  <c:v>2.8733680000000001</c:v>
                </c:pt>
                <c:pt idx="5707">
                  <c:v>2.8682559999999997</c:v>
                </c:pt>
                <c:pt idx="5708">
                  <c:v>2.8637639999999998</c:v>
                </c:pt>
                <c:pt idx="5709">
                  <c:v>2.869605</c:v>
                </c:pt>
                <c:pt idx="5710">
                  <c:v>2.8685350000000001</c:v>
                </c:pt>
                <c:pt idx="5711">
                  <c:v>2.8661349999999999</c:v>
                </c:pt>
                <c:pt idx="5712">
                  <c:v>2.8690280000000001</c:v>
                </c:pt>
                <c:pt idx="5713">
                  <c:v>2.8702990000000002</c:v>
                </c:pt>
                <c:pt idx="5714">
                  <c:v>2.8711229999999999</c:v>
                </c:pt>
                <c:pt idx="5715">
                  <c:v>2.8771960000000001</c:v>
                </c:pt>
                <c:pt idx="5716">
                  <c:v>2.880077</c:v>
                </c:pt>
                <c:pt idx="5717">
                  <c:v>2.8741399999999997</c:v>
                </c:pt>
                <c:pt idx="5718">
                  <c:v>2.8727309999999999</c:v>
                </c:pt>
                <c:pt idx="5719">
                  <c:v>2.8716710000000001</c:v>
                </c:pt>
                <c:pt idx="5720">
                  <c:v>2.866778</c:v>
                </c:pt>
                <c:pt idx="5721">
                  <c:v>2.8686759999999998</c:v>
                </c:pt>
                <c:pt idx="5722">
                  <c:v>2.87121</c:v>
                </c:pt>
                <c:pt idx="5723">
                  <c:v>2.869783</c:v>
                </c:pt>
                <c:pt idx="5724">
                  <c:v>2.8687230000000001</c:v>
                </c:pt>
                <c:pt idx="5725">
                  <c:v>2.8782100000000002</c:v>
                </c:pt>
                <c:pt idx="5726">
                  <c:v>2.8842129999999999</c:v>
                </c:pt>
                <c:pt idx="5727">
                  <c:v>2.8790620000000002</c:v>
                </c:pt>
                <c:pt idx="5728">
                  <c:v>2.8787000000000003</c:v>
                </c:pt>
                <c:pt idx="5729">
                  <c:v>2.8772279999999997</c:v>
                </c:pt>
                <c:pt idx="5730">
                  <c:v>2.8714849999999998</c:v>
                </c:pt>
                <c:pt idx="5731">
                  <c:v>2.8699240000000001</c:v>
                </c:pt>
                <c:pt idx="5732">
                  <c:v>2.871283</c:v>
                </c:pt>
                <c:pt idx="5733">
                  <c:v>2.8680490000000001</c:v>
                </c:pt>
                <c:pt idx="5734">
                  <c:v>2.8606379999999998</c:v>
                </c:pt>
                <c:pt idx="5735">
                  <c:v>2.8648730000000002</c:v>
                </c:pt>
                <c:pt idx="5736">
                  <c:v>2.86904</c:v>
                </c:pt>
                <c:pt idx="5737">
                  <c:v>2.865529</c:v>
                </c:pt>
                <c:pt idx="5738">
                  <c:v>2.8722000000000003</c:v>
                </c:pt>
                <c:pt idx="5739">
                  <c:v>2.8755230000000003</c:v>
                </c:pt>
                <c:pt idx="5740">
                  <c:v>2.8697530000000002</c:v>
                </c:pt>
                <c:pt idx="5741">
                  <c:v>2.8713139999999999</c:v>
                </c:pt>
                <c:pt idx="5742">
                  <c:v>2.8711190000000002</c:v>
                </c:pt>
                <c:pt idx="5743">
                  <c:v>2.8691880000000003</c:v>
                </c:pt>
                <c:pt idx="5744">
                  <c:v>2.878177</c:v>
                </c:pt>
                <c:pt idx="5745">
                  <c:v>2.8857010000000001</c:v>
                </c:pt>
                <c:pt idx="5746">
                  <c:v>2.8793699999999998</c:v>
                </c:pt>
                <c:pt idx="5747">
                  <c:v>2.8774579999999998</c:v>
                </c:pt>
                <c:pt idx="5748">
                  <c:v>2.8844570000000003</c:v>
                </c:pt>
                <c:pt idx="5749">
                  <c:v>2.8844820000000002</c:v>
                </c:pt>
                <c:pt idx="5750">
                  <c:v>2.8855789999999999</c:v>
                </c:pt>
                <c:pt idx="5751">
                  <c:v>2.891378</c:v>
                </c:pt>
                <c:pt idx="5752">
                  <c:v>2.8901289999999999</c:v>
                </c:pt>
                <c:pt idx="5753">
                  <c:v>2.8805839999999998</c:v>
                </c:pt>
                <c:pt idx="5754">
                  <c:v>2.878037</c:v>
                </c:pt>
                <c:pt idx="5755">
                  <c:v>2.8818289999999998</c:v>
                </c:pt>
                <c:pt idx="5756">
                  <c:v>2.8761060000000001</c:v>
                </c:pt>
                <c:pt idx="5757">
                  <c:v>2.8750140000000002</c:v>
                </c:pt>
                <c:pt idx="5758">
                  <c:v>2.879095</c:v>
                </c:pt>
                <c:pt idx="5759">
                  <c:v>2.877583</c:v>
                </c:pt>
                <c:pt idx="5760">
                  <c:v>2.8820350000000001</c:v>
                </c:pt>
                <c:pt idx="5761">
                  <c:v>2.8894450000000003</c:v>
                </c:pt>
                <c:pt idx="5762">
                  <c:v>2.8924589999999997</c:v>
                </c:pt>
                <c:pt idx="5763">
                  <c:v>2.8950839999999998</c:v>
                </c:pt>
                <c:pt idx="5764">
                  <c:v>2.8910739999999997</c:v>
                </c:pt>
                <c:pt idx="5765">
                  <c:v>2.8812439999999997</c:v>
                </c:pt>
                <c:pt idx="5766">
                  <c:v>2.8781689999999998</c:v>
                </c:pt>
                <c:pt idx="5767">
                  <c:v>2.877929</c:v>
                </c:pt>
                <c:pt idx="5768">
                  <c:v>2.867734</c:v>
                </c:pt>
                <c:pt idx="5769">
                  <c:v>2.8733969999999998</c:v>
                </c:pt>
                <c:pt idx="5770">
                  <c:v>2.8797329999999999</c:v>
                </c:pt>
                <c:pt idx="5771">
                  <c:v>2.8745570000000003</c:v>
                </c:pt>
                <c:pt idx="5772">
                  <c:v>2.8773910000000003</c:v>
                </c:pt>
                <c:pt idx="5773">
                  <c:v>2.879877</c:v>
                </c:pt>
                <c:pt idx="5774">
                  <c:v>2.8802289999999999</c:v>
                </c:pt>
                <c:pt idx="5775">
                  <c:v>2.8832870000000002</c:v>
                </c:pt>
                <c:pt idx="5776">
                  <c:v>2.8854129999999998</c:v>
                </c:pt>
                <c:pt idx="5777">
                  <c:v>2.8823210000000001</c:v>
                </c:pt>
                <c:pt idx="5778">
                  <c:v>2.8755129999999998</c:v>
                </c:pt>
                <c:pt idx="5779">
                  <c:v>2.8790170000000002</c:v>
                </c:pt>
                <c:pt idx="5780">
                  <c:v>2.8833669999999998</c:v>
                </c:pt>
                <c:pt idx="5781">
                  <c:v>2.8769130000000001</c:v>
                </c:pt>
                <c:pt idx="5782">
                  <c:v>2.8775820000000003</c:v>
                </c:pt>
                <c:pt idx="5783">
                  <c:v>2.8811739999999997</c:v>
                </c:pt>
                <c:pt idx="5784">
                  <c:v>2.8828170000000002</c:v>
                </c:pt>
                <c:pt idx="5785">
                  <c:v>2.8923860000000001</c:v>
                </c:pt>
                <c:pt idx="5786">
                  <c:v>2.895912</c:v>
                </c:pt>
                <c:pt idx="5787">
                  <c:v>2.8939110000000001</c:v>
                </c:pt>
                <c:pt idx="5788">
                  <c:v>2.8961969999999999</c:v>
                </c:pt>
                <c:pt idx="5789">
                  <c:v>2.8976579999999998</c:v>
                </c:pt>
                <c:pt idx="5790">
                  <c:v>2.8977219999999999</c:v>
                </c:pt>
                <c:pt idx="5791">
                  <c:v>2.8992649999999998</c:v>
                </c:pt>
                <c:pt idx="5792">
                  <c:v>2.8992420000000001</c:v>
                </c:pt>
                <c:pt idx="5793">
                  <c:v>2.898504</c:v>
                </c:pt>
                <c:pt idx="5794">
                  <c:v>2.8970440000000002</c:v>
                </c:pt>
                <c:pt idx="5795">
                  <c:v>2.8993979999999997</c:v>
                </c:pt>
                <c:pt idx="5796">
                  <c:v>2.9006449999999999</c:v>
                </c:pt>
                <c:pt idx="5797">
                  <c:v>2.900795</c:v>
                </c:pt>
                <c:pt idx="5798">
                  <c:v>2.9037290000000002</c:v>
                </c:pt>
                <c:pt idx="5799">
                  <c:v>2.9003899999999998</c:v>
                </c:pt>
                <c:pt idx="5800">
                  <c:v>2.8991119999999997</c:v>
                </c:pt>
                <c:pt idx="5801">
                  <c:v>2.9085909999999999</c:v>
                </c:pt>
                <c:pt idx="5802">
                  <c:v>2.9082049999999997</c:v>
                </c:pt>
                <c:pt idx="5803">
                  <c:v>2.8993250000000002</c:v>
                </c:pt>
                <c:pt idx="5804">
                  <c:v>2.9009390000000002</c:v>
                </c:pt>
                <c:pt idx="5805">
                  <c:v>2.9043570000000001</c:v>
                </c:pt>
                <c:pt idx="5806">
                  <c:v>2.9005929999999998</c:v>
                </c:pt>
                <c:pt idx="5807">
                  <c:v>2.8988550000000002</c:v>
                </c:pt>
                <c:pt idx="5808">
                  <c:v>2.9016900000000003</c:v>
                </c:pt>
                <c:pt idx="5809">
                  <c:v>2.9015390000000001</c:v>
                </c:pt>
                <c:pt idx="5810">
                  <c:v>2.8988959999999997</c:v>
                </c:pt>
                <c:pt idx="5811">
                  <c:v>2.900957</c:v>
                </c:pt>
                <c:pt idx="5812">
                  <c:v>2.8998699999999999</c:v>
                </c:pt>
                <c:pt idx="5813">
                  <c:v>2.898523</c:v>
                </c:pt>
                <c:pt idx="5814">
                  <c:v>2.9004080000000001</c:v>
                </c:pt>
                <c:pt idx="5815">
                  <c:v>2.8962969999999997</c:v>
                </c:pt>
                <c:pt idx="5816">
                  <c:v>2.8957630000000001</c:v>
                </c:pt>
                <c:pt idx="5817">
                  <c:v>2.8968980000000002</c:v>
                </c:pt>
                <c:pt idx="5818">
                  <c:v>2.8924370000000001</c:v>
                </c:pt>
                <c:pt idx="5819">
                  <c:v>2.890711</c:v>
                </c:pt>
                <c:pt idx="5820">
                  <c:v>2.8888090000000002</c:v>
                </c:pt>
                <c:pt idx="5821">
                  <c:v>2.884846</c:v>
                </c:pt>
                <c:pt idx="5822">
                  <c:v>2.8837999999999999</c:v>
                </c:pt>
                <c:pt idx="5823">
                  <c:v>2.8861889999999999</c:v>
                </c:pt>
                <c:pt idx="5824">
                  <c:v>2.8841920000000001</c:v>
                </c:pt>
                <c:pt idx="5825">
                  <c:v>2.8821840000000001</c:v>
                </c:pt>
                <c:pt idx="5826">
                  <c:v>2.8831910000000001</c:v>
                </c:pt>
                <c:pt idx="5827">
                  <c:v>2.8790240000000002</c:v>
                </c:pt>
                <c:pt idx="5828">
                  <c:v>2.8762030000000003</c:v>
                </c:pt>
                <c:pt idx="5829">
                  <c:v>2.8782959999999997</c:v>
                </c:pt>
                <c:pt idx="5830">
                  <c:v>2.8819970000000001</c:v>
                </c:pt>
                <c:pt idx="5831">
                  <c:v>2.881364</c:v>
                </c:pt>
                <c:pt idx="5832">
                  <c:v>2.8791659999999997</c:v>
                </c:pt>
                <c:pt idx="5833">
                  <c:v>2.8871859999999998</c:v>
                </c:pt>
                <c:pt idx="5834">
                  <c:v>2.8908259999999997</c:v>
                </c:pt>
                <c:pt idx="5835">
                  <c:v>2.8878659999999998</c:v>
                </c:pt>
                <c:pt idx="5836">
                  <c:v>2.8894820000000001</c:v>
                </c:pt>
                <c:pt idx="5837">
                  <c:v>2.8933530000000003</c:v>
                </c:pt>
                <c:pt idx="5838">
                  <c:v>2.8944109999999998</c:v>
                </c:pt>
                <c:pt idx="5839">
                  <c:v>2.8921429999999999</c:v>
                </c:pt>
                <c:pt idx="5840">
                  <c:v>2.89317</c:v>
                </c:pt>
                <c:pt idx="5841">
                  <c:v>2.89981</c:v>
                </c:pt>
                <c:pt idx="5842">
                  <c:v>2.898962</c:v>
                </c:pt>
                <c:pt idx="5843">
                  <c:v>2.897373</c:v>
                </c:pt>
                <c:pt idx="5844">
                  <c:v>2.9062130000000002</c:v>
                </c:pt>
                <c:pt idx="5845">
                  <c:v>2.9132549999999999</c:v>
                </c:pt>
                <c:pt idx="5846">
                  <c:v>2.9077329999999999</c:v>
                </c:pt>
                <c:pt idx="5847">
                  <c:v>2.9011719999999999</c:v>
                </c:pt>
                <c:pt idx="5848">
                  <c:v>2.900188</c:v>
                </c:pt>
                <c:pt idx="5849">
                  <c:v>2.896398</c:v>
                </c:pt>
                <c:pt idx="5850">
                  <c:v>2.8966729999999998</c:v>
                </c:pt>
                <c:pt idx="5851">
                  <c:v>2.8989419999999999</c:v>
                </c:pt>
                <c:pt idx="5852">
                  <c:v>2.8923079999999999</c:v>
                </c:pt>
                <c:pt idx="5853">
                  <c:v>2.8867820000000002</c:v>
                </c:pt>
                <c:pt idx="5854">
                  <c:v>2.891025</c:v>
                </c:pt>
                <c:pt idx="5855">
                  <c:v>2.8929670000000001</c:v>
                </c:pt>
                <c:pt idx="5856">
                  <c:v>2.8869540000000002</c:v>
                </c:pt>
                <c:pt idx="5857">
                  <c:v>2.8885700000000001</c:v>
                </c:pt>
                <c:pt idx="5858">
                  <c:v>2.8968910000000001</c:v>
                </c:pt>
                <c:pt idx="5859">
                  <c:v>2.9016830000000002</c:v>
                </c:pt>
                <c:pt idx="5860">
                  <c:v>2.9052730000000002</c:v>
                </c:pt>
                <c:pt idx="5861">
                  <c:v>2.9049870000000002</c:v>
                </c:pt>
                <c:pt idx="5862">
                  <c:v>2.9030040000000001</c:v>
                </c:pt>
                <c:pt idx="5863">
                  <c:v>2.902971</c:v>
                </c:pt>
                <c:pt idx="5864">
                  <c:v>2.9062650000000003</c:v>
                </c:pt>
                <c:pt idx="5865">
                  <c:v>2.9123489999999999</c:v>
                </c:pt>
                <c:pt idx="5866">
                  <c:v>2.912493</c:v>
                </c:pt>
                <c:pt idx="5867">
                  <c:v>2.9130539999999998</c:v>
                </c:pt>
                <c:pt idx="5868">
                  <c:v>2.9138980000000001</c:v>
                </c:pt>
                <c:pt idx="5869">
                  <c:v>2.910374</c:v>
                </c:pt>
                <c:pt idx="5870">
                  <c:v>2.9079730000000001</c:v>
                </c:pt>
                <c:pt idx="5871">
                  <c:v>2.9068170000000002</c:v>
                </c:pt>
                <c:pt idx="5872">
                  <c:v>2.9078280000000003</c:v>
                </c:pt>
                <c:pt idx="5873">
                  <c:v>2.9092989999999999</c:v>
                </c:pt>
                <c:pt idx="5874">
                  <c:v>2.9089070000000001</c:v>
                </c:pt>
                <c:pt idx="5875">
                  <c:v>2.9130659999999997</c:v>
                </c:pt>
                <c:pt idx="5876">
                  <c:v>2.9154549999999997</c:v>
                </c:pt>
                <c:pt idx="5877">
                  <c:v>2.9107750000000001</c:v>
                </c:pt>
                <c:pt idx="5878">
                  <c:v>2.9036179999999998</c:v>
                </c:pt>
                <c:pt idx="5879">
                  <c:v>2.9022230000000002</c:v>
                </c:pt>
                <c:pt idx="5880">
                  <c:v>2.9039000000000001</c:v>
                </c:pt>
                <c:pt idx="5881">
                  <c:v>2.9039710000000003</c:v>
                </c:pt>
                <c:pt idx="5882">
                  <c:v>2.906012</c:v>
                </c:pt>
                <c:pt idx="5883">
                  <c:v>2.9078729999999999</c:v>
                </c:pt>
                <c:pt idx="5884">
                  <c:v>2.907054</c:v>
                </c:pt>
                <c:pt idx="5885">
                  <c:v>2.9056980000000001</c:v>
                </c:pt>
                <c:pt idx="5886">
                  <c:v>2.9084409999999998</c:v>
                </c:pt>
                <c:pt idx="5887">
                  <c:v>2.9101239999999997</c:v>
                </c:pt>
                <c:pt idx="5888">
                  <c:v>2.9078309999999998</c:v>
                </c:pt>
                <c:pt idx="5889">
                  <c:v>2.9148680000000002</c:v>
                </c:pt>
                <c:pt idx="5890">
                  <c:v>2.9152260000000001</c:v>
                </c:pt>
                <c:pt idx="5891">
                  <c:v>2.9126080000000001</c:v>
                </c:pt>
                <c:pt idx="5892">
                  <c:v>2.9213469999999999</c:v>
                </c:pt>
                <c:pt idx="5893">
                  <c:v>2.9188149999999999</c:v>
                </c:pt>
                <c:pt idx="5894">
                  <c:v>2.9135420000000001</c:v>
                </c:pt>
                <c:pt idx="5895">
                  <c:v>2.9180299999999999</c:v>
                </c:pt>
                <c:pt idx="5896">
                  <c:v>2.9145789999999998</c:v>
                </c:pt>
                <c:pt idx="5897">
                  <c:v>2.9040889999999999</c:v>
                </c:pt>
                <c:pt idx="5898">
                  <c:v>2.9036949999999999</c:v>
                </c:pt>
                <c:pt idx="5899">
                  <c:v>2.9052540000000002</c:v>
                </c:pt>
                <c:pt idx="5900">
                  <c:v>2.8956150000000003</c:v>
                </c:pt>
                <c:pt idx="5901">
                  <c:v>2.8968179999999997</c:v>
                </c:pt>
                <c:pt idx="5902">
                  <c:v>2.9045209999999999</c:v>
                </c:pt>
                <c:pt idx="5903">
                  <c:v>2.9039580000000003</c:v>
                </c:pt>
                <c:pt idx="5904">
                  <c:v>2.9068399999999999</c:v>
                </c:pt>
                <c:pt idx="5905">
                  <c:v>2.910822</c:v>
                </c:pt>
                <c:pt idx="5906">
                  <c:v>2.912204</c:v>
                </c:pt>
                <c:pt idx="5907">
                  <c:v>2.9129149999999999</c:v>
                </c:pt>
                <c:pt idx="5908">
                  <c:v>2.9140129999999997</c:v>
                </c:pt>
                <c:pt idx="5909">
                  <c:v>2.916398</c:v>
                </c:pt>
                <c:pt idx="5910">
                  <c:v>2.9117850000000001</c:v>
                </c:pt>
                <c:pt idx="5911">
                  <c:v>2.9032960000000001</c:v>
                </c:pt>
                <c:pt idx="5912">
                  <c:v>2.9012130000000003</c:v>
                </c:pt>
                <c:pt idx="5913">
                  <c:v>2.9050729999999998</c:v>
                </c:pt>
                <c:pt idx="5914">
                  <c:v>2.905748</c:v>
                </c:pt>
                <c:pt idx="5915">
                  <c:v>2.9039580000000003</c:v>
                </c:pt>
                <c:pt idx="5916">
                  <c:v>2.9070049999999998</c:v>
                </c:pt>
                <c:pt idx="5917">
                  <c:v>2.9055749999999998</c:v>
                </c:pt>
                <c:pt idx="5918">
                  <c:v>2.9012070000000003</c:v>
                </c:pt>
                <c:pt idx="5919">
                  <c:v>2.9051340000000003</c:v>
                </c:pt>
                <c:pt idx="5920">
                  <c:v>2.9071100000000003</c:v>
                </c:pt>
                <c:pt idx="5921">
                  <c:v>2.9019019999999998</c:v>
                </c:pt>
                <c:pt idx="5922">
                  <c:v>2.9020419999999998</c:v>
                </c:pt>
                <c:pt idx="5923">
                  <c:v>2.9075549999999999</c:v>
                </c:pt>
                <c:pt idx="5924">
                  <c:v>2.9018920000000001</c:v>
                </c:pt>
                <c:pt idx="5925">
                  <c:v>2.898145</c:v>
                </c:pt>
                <c:pt idx="5926">
                  <c:v>2.908493</c:v>
                </c:pt>
                <c:pt idx="5927">
                  <c:v>2.9100419999999998</c:v>
                </c:pt>
                <c:pt idx="5928">
                  <c:v>2.9069510000000003</c:v>
                </c:pt>
                <c:pt idx="5929">
                  <c:v>2.9103140000000001</c:v>
                </c:pt>
                <c:pt idx="5930">
                  <c:v>2.9097010000000001</c:v>
                </c:pt>
                <c:pt idx="5931">
                  <c:v>2.9104169999999998</c:v>
                </c:pt>
                <c:pt idx="5932">
                  <c:v>2.9162140000000001</c:v>
                </c:pt>
                <c:pt idx="5933">
                  <c:v>2.9154979999999999</c:v>
                </c:pt>
                <c:pt idx="5934">
                  <c:v>2.9119099999999998</c:v>
                </c:pt>
                <c:pt idx="5935">
                  <c:v>2.9137409999999999</c:v>
                </c:pt>
                <c:pt idx="5936">
                  <c:v>2.9115120000000001</c:v>
                </c:pt>
                <c:pt idx="5937">
                  <c:v>2.9067499999999997</c:v>
                </c:pt>
                <c:pt idx="5938">
                  <c:v>2.9125939999999999</c:v>
                </c:pt>
                <c:pt idx="5939">
                  <c:v>2.921386</c:v>
                </c:pt>
                <c:pt idx="5940">
                  <c:v>2.9212290000000003</c:v>
                </c:pt>
                <c:pt idx="5941">
                  <c:v>2.91615</c:v>
                </c:pt>
                <c:pt idx="5942">
                  <c:v>2.9207010000000002</c:v>
                </c:pt>
                <c:pt idx="5943">
                  <c:v>2.932458</c:v>
                </c:pt>
                <c:pt idx="5944">
                  <c:v>2.9340850000000001</c:v>
                </c:pt>
                <c:pt idx="5945">
                  <c:v>2.9336359999999999</c:v>
                </c:pt>
                <c:pt idx="5946">
                  <c:v>2.9363410000000001</c:v>
                </c:pt>
                <c:pt idx="5947">
                  <c:v>2.9355850000000001</c:v>
                </c:pt>
                <c:pt idx="5948">
                  <c:v>2.9327459999999999</c:v>
                </c:pt>
                <c:pt idx="5949">
                  <c:v>2.9233950000000002</c:v>
                </c:pt>
                <c:pt idx="5950">
                  <c:v>2.915505</c:v>
                </c:pt>
                <c:pt idx="5951">
                  <c:v>2.9100770000000002</c:v>
                </c:pt>
                <c:pt idx="5952">
                  <c:v>2.8989349999999998</c:v>
                </c:pt>
                <c:pt idx="5953">
                  <c:v>2.8984110000000003</c:v>
                </c:pt>
                <c:pt idx="5954">
                  <c:v>2.9024489999999998</c:v>
                </c:pt>
                <c:pt idx="5955">
                  <c:v>2.9003800000000002</c:v>
                </c:pt>
                <c:pt idx="5956">
                  <c:v>2.9014389999999999</c:v>
                </c:pt>
                <c:pt idx="5957">
                  <c:v>2.9095740000000001</c:v>
                </c:pt>
                <c:pt idx="5958">
                  <c:v>2.9136290000000002</c:v>
                </c:pt>
                <c:pt idx="5959">
                  <c:v>2.9158340000000003</c:v>
                </c:pt>
                <c:pt idx="5960">
                  <c:v>2.9222320000000002</c:v>
                </c:pt>
                <c:pt idx="5961">
                  <c:v>2.9223870000000001</c:v>
                </c:pt>
                <c:pt idx="5962">
                  <c:v>2.9291799999999997</c:v>
                </c:pt>
                <c:pt idx="5963">
                  <c:v>2.9384160000000001</c:v>
                </c:pt>
                <c:pt idx="5964">
                  <c:v>2.934987</c:v>
                </c:pt>
                <c:pt idx="5965">
                  <c:v>2.9361959999999998</c:v>
                </c:pt>
                <c:pt idx="5966">
                  <c:v>2.9418839999999999</c:v>
                </c:pt>
                <c:pt idx="5967">
                  <c:v>2.9428479999999997</c:v>
                </c:pt>
                <c:pt idx="5968">
                  <c:v>2.9368280000000002</c:v>
                </c:pt>
                <c:pt idx="5969">
                  <c:v>2.9326759999999998</c:v>
                </c:pt>
                <c:pt idx="5970">
                  <c:v>2.9375249999999999</c:v>
                </c:pt>
                <c:pt idx="5971">
                  <c:v>2.933602</c:v>
                </c:pt>
                <c:pt idx="5972">
                  <c:v>2.9250249999999998</c:v>
                </c:pt>
                <c:pt idx="5973">
                  <c:v>2.9211419999999997</c:v>
                </c:pt>
                <c:pt idx="5974">
                  <c:v>2.917589</c:v>
                </c:pt>
                <c:pt idx="5975">
                  <c:v>2.9180679999999999</c:v>
                </c:pt>
                <c:pt idx="5976">
                  <c:v>2.918857</c:v>
                </c:pt>
                <c:pt idx="5977">
                  <c:v>2.917459</c:v>
                </c:pt>
                <c:pt idx="5978">
                  <c:v>2.9136639999999998</c:v>
                </c:pt>
                <c:pt idx="5979">
                  <c:v>2.9125680000000003</c:v>
                </c:pt>
                <c:pt idx="5980">
                  <c:v>2.9139710000000001</c:v>
                </c:pt>
                <c:pt idx="5981">
                  <c:v>2.915114</c:v>
                </c:pt>
                <c:pt idx="5982">
                  <c:v>2.9154279999999999</c:v>
                </c:pt>
                <c:pt idx="5983">
                  <c:v>2.9156360000000001</c:v>
                </c:pt>
                <c:pt idx="5984">
                  <c:v>2.9178949999999997</c:v>
                </c:pt>
                <c:pt idx="5985">
                  <c:v>2.9173610000000001</c:v>
                </c:pt>
                <c:pt idx="5986">
                  <c:v>2.9159350000000002</c:v>
                </c:pt>
                <c:pt idx="5987">
                  <c:v>2.9190769999999997</c:v>
                </c:pt>
                <c:pt idx="5988">
                  <c:v>2.9284569999999999</c:v>
                </c:pt>
                <c:pt idx="5989">
                  <c:v>2.9341569999999999</c:v>
                </c:pt>
                <c:pt idx="5990">
                  <c:v>2.9264010000000003</c:v>
                </c:pt>
                <c:pt idx="5991">
                  <c:v>2.9239449999999998</c:v>
                </c:pt>
                <c:pt idx="5992">
                  <c:v>2.9344539999999997</c:v>
                </c:pt>
                <c:pt idx="5993">
                  <c:v>2.9406150000000002</c:v>
                </c:pt>
                <c:pt idx="5994">
                  <c:v>2.9382980000000001</c:v>
                </c:pt>
                <c:pt idx="5995">
                  <c:v>2.9321459999999999</c:v>
                </c:pt>
                <c:pt idx="5996">
                  <c:v>2.927864</c:v>
                </c:pt>
                <c:pt idx="5997">
                  <c:v>2.931216</c:v>
                </c:pt>
                <c:pt idx="5998">
                  <c:v>2.9365360000000003</c:v>
                </c:pt>
                <c:pt idx="5999">
                  <c:v>2.933964</c:v>
                </c:pt>
                <c:pt idx="6000">
                  <c:v>2.9291860000000001</c:v>
                </c:pt>
                <c:pt idx="6001">
                  <c:v>2.9333749999999998</c:v>
                </c:pt>
                <c:pt idx="6002">
                  <c:v>2.9353660000000001</c:v>
                </c:pt>
                <c:pt idx="6003">
                  <c:v>2.9285680000000003</c:v>
                </c:pt>
                <c:pt idx="6004">
                  <c:v>2.925106</c:v>
                </c:pt>
                <c:pt idx="6005">
                  <c:v>2.9218099999999998</c:v>
                </c:pt>
                <c:pt idx="6006">
                  <c:v>2.9167610000000002</c:v>
                </c:pt>
                <c:pt idx="6007">
                  <c:v>2.9164560000000002</c:v>
                </c:pt>
                <c:pt idx="6008">
                  <c:v>2.91513</c:v>
                </c:pt>
                <c:pt idx="6009">
                  <c:v>2.9129959999999997</c:v>
                </c:pt>
                <c:pt idx="6010">
                  <c:v>2.9167860000000001</c:v>
                </c:pt>
                <c:pt idx="6011">
                  <c:v>2.9240889999999999</c:v>
                </c:pt>
                <c:pt idx="6012">
                  <c:v>2.9238379999999999</c:v>
                </c:pt>
                <c:pt idx="6013">
                  <c:v>2.929325</c:v>
                </c:pt>
                <c:pt idx="6014">
                  <c:v>2.9400250000000003</c:v>
                </c:pt>
                <c:pt idx="6015">
                  <c:v>2.9378070000000003</c:v>
                </c:pt>
                <c:pt idx="6016">
                  <c:v>2.9367179999999999</c:v>
                </c:pt>
                <c:pt idx="6017">
                  <c:v>2.936172</c:v>
                </c:pt>
                <c:pt idx="6018">
                  <c:v>2.9333330000000002</c:v>
                </c:pt>
                <c:pt idx="6019">
                  <c:v>2.9344710000000003</c:v>
                </c:pt>
                <c:pt idx="6020">
                  <c:v>2.9319189999999997</c:v>
                </c:pt>
                <c:pt idx="6021">
                  <c:v>2.9266779999999999</c:v>
                </c:pt>
                <c:pt idx="6022">
                  <c:v>2.9259370000000002</c:v>
                </c:pt>
                <c:pt idx="6023">
                  <c:v>2.9309639999999999</c:v>
                </c:pt>
                <c:pt idx="6024">
                  <c:v>2.930688</c:v>
                </c:pt>
                <c:pt idx="6025">
                  <c:v>2.9247709999999998</c:v>
                </c:pt>
                <c:pt idx="6026">
                  <c:v>2.9245640000000002</c:v>
                </c:pt>
                <c:pt idx="6027">
                  <c:v>2.9258379999999997</c:v>
                </c:pt>
                <c:pt idx="6028">
                  <c:v>2.9263219999999999</c:v>
                </c:pt>
                <c:pt idx="6029">
                  <c:v>2.9272860000000001</c:v>
                </c:pt>
                <c:pt idx="6030">
                  <c:v>2.9318119999999999</c:v>
                </c:pt>
                <c:pt idx="6031">
                  <c:v>2.9380569999999997</c:v>
                </c:pt>
                <c:pt idx="6032">
                  <c:v>2.9385719999999997</c:v>
                </c:pt>
                <c:pt idx="6033">
                  <c:v>2.940836</c:v>
                </c:pt>
                <c:pt idx="6034">
                  <c:v>2.942399</c:v>
                </c:pt>
                <c:pt idx="6035">
                  <c:v>2.9476500000000003</c:v>
                </c:pt>
                <c:pt idx="6036">
                  <c:v>2.956102</c:v>
                </c:pt>
                <c:pt idx="6037">
                  <c:v>2.9531359999999998</c:v>
                </c:pt>
                <c:pt idx="6038">
                  <c:v>2.9477390000000003</c:v>
                </c:pt>
                <c:pt idx="6039">
                  <c:v>2.9474270000000002</c:v>
                </c:pt>
                <c:pt idx="6040">
                  <c:v>2.9476110000000002</c:v>
                </c:pt>
                <c:pt idx="6041">
                  <c:v>2.9492120000000002</c:v>
                </c:pt>
                <c:pt idx="6042">
                  <c:v>2.9500099999999998</c:v>
                </c:pt>
                <c:pt idx="6043">
                  <c:v>2.9434309999999999</c:v>
                </c:pt>
                <c:pt idx="6044">
                  <c:v>2.937303</c:v>
                </c:pt>
                <c:pt idx="6045">
                  <c:v>2.9422619999999999</c:v>
                </c:pt>
                <c:pt idx="6046">
                  <c:v>2.94028</c:v>
                </c:pt>
                <c:pt idx="6047">
                  <c:v>2.9345280000000002</c:v>
                </c:pt>
                <c:pt idx="6048">
                  <c:v>2.938882</c:v>
                </c:pt>
                <c:pt idx="6049">
                  <c:v>2.9371200000000002</c:v>
                </c:pt>
                <c:pt idx="6050">
                  <c:v>2.9330020000000001</c:v>
                </c:pt>
                <c:pt idx="6051">
                  <c:v>2.9385219999999999</c:v>
                </c:pt>
                <c:pt idx="6052">
                  <c:v>2.9391340000000001</c:v>
                </c:pt>
                <c:pt idx="6053">
                  <c:v>2.9349270000000001</c:v>
                </c:pt>
                <c:pt idx="6054">
                  <c:v>2.9402900000000001</c:v>
                </c:pt>
                <c:pt idx="6055">
                  <c:v>2.9471090000000002</c:v>
                </c:pt>
                <c:pt idx="6056">
                  <c:v>2.946091</c:v>
                </c:pt>
                <c:pt idx="6057">
                  <c:v>2.9461219999999999</c:v>
                </c:pt>
                <c:pt idx="6058">
                  <c:v>2.948909</c:v>
                </c:pt>
                <c:pt idx="6059">
                  <c:v>2.952016</c:v>
                </c:pt>
                <c:pt idx="6060">
                  <c:v>2.9526560000000002</c:v>
                </c:pt>
                <c:pt idx="6061">
                  <c:v>2.9514800000000001</c:v>
                </c:pt>
                <c:pt idx="6062">
                  <c:v>2.9549669999999999</c:v>
                </c:pt>
                <c:pt idx="6063">
                  <c:v>2.9582740000000003</c:v>
                </c:pt>
                <c:pt idx="6064">
                  <c:v>2.9568639999999999</c:v>
                </c:pt>
                <c:pt idx="6065">
                  <c:v>2.9561950000000001</c:v>
                </c:pt>
                <c:pt idx="6066">
                  <c:v>2.9561159999999997</c:v>
                </c:pt>
                <c:pt idx="6067">
                  <c:v>2.9572639999999999</c:v>
                </c:pt>
                <c:pt idx="6068">
                  <c:v>2.9566170000000001</c:v>
                </c:pt>
                <c:pt idx="6069">
                  <c:v>2.958215</c:v>
                </c:pt>
                <c:pt idx="6070">
                  <c:v>2.9633910000000001</c:v>
                </c:pt>
                <c:pt idx="6071">
                  <c:v>2.9587339999999998</c:v>
                </c:pt>
                <c:pt idx="6072">
                  <c:v>2.9488669999999999</c:v>
                </c:pt>
                <c:pt idx="6073">
                  <c:v>2.9474590000000003</c:v>
                </c:pt>
                <c:pt idx="6074">
                  <c:v>2.9469909999999997</c:v>
                </c:pt>
                <c:pt idx="6075">
                  <c:v>2.9369230000000002</c:v>
                </c:pt>
                <c:pt idx="6076">
                  <c:v>2.9360980000000003</c:v>
                </c:pt>
                <c:pt idx="6077">
                  <c:v>2.9414410000000002</c:v>
                </c:pt>
                <c:pt idx="6078">
                  <c:v>2.9387340000000002</c:v>
                </c:pt>
                <c:pt idx="6079">
                  <c:v>2.946895</c:v>
                </c:pt>
                <c:pt idx="6080">
                  <c:v>2.948026</c:v>
                </c:pt>
                <c:pt idx="6081">
                  <c:v>2.9370620000000001</c:v>
                </c:pt>
                <c:pt idx="6082">
                  <c:v>2.945916</c:v>
                </c:pt>
                <c:pt idx="6083">
                  <c:v>2.9513790000000002</c:v>
                </c:pt>
                <c:pt idx="6084">
                  <c:v>2.9432939999999999</c:v>
                </c:pt>
                <c:pt idx="6085">
                  <c:v>2.9414499999999997</c:v>
                </c:pt>
                <c:pt idx="6086">
                  <c:v>2.9422809999999999</c:v>
                </c:pt>
                <c:pt idx="6087">
                  <c:v>2.9418319999999998</c:v>
                </c:pt>
                <c:pt idx="6088">
                  <c:v>2.9477320000000002</c:v>
                </c:pt>
                <c:pt idx="6089">
                  <c:v>2.9543210000000002</c:v>
                </c:pt>
                <c:pt idx="6090">
                  <c:v>2.9495899999999997</c:v>
                </c:pt>
                <c:pt idx="6091">
                  <c:v>2.9506139999999998</c:v>
                </c:pt>
                <c:pt idx="6092">
                  <c:v>2.9559519999999999</c:v>
                </c:pt>
                <c:pt idx="6093">
                  <c:v>2.9548139999999998</c:v>
                </c:pt>
                <c:pt idx="6094">
                  <c:v>2.9567540000000001</c:v>
                </c:pt>
                <c:pt idx="6095">
                  <c:v>2.9585170000000001</c:v>
                </c:pt>
                <c:pt idx="6096">
                  <c:v>2.9520559999999998</c:v>
                </c:pt>
                <c:pt idx="6097">
                  <c:v>2.9478390000000001</c:v>
                </c:pt>
                <c:pt idx="6098">
                  <c:v>2.9528859999999999</c:v>
                </c:pt>
                <c:pt idx="6099">
                  <c:v>2.9527770000000002</c:v>
                </c:pt>
                <c:pt idx="6100">
                  <c:v>2.9499240000000002</c:v>
                </c:pt>
                <c:pt idx="6101">
                  <c:v>2.9570799999999999</c:v>
                </c:pt>
                <c:pt idx="6102">
                  <c:v>2.9668679999999998</c:v>
                </c:pt>
                <c:pt idx="6103">
                  <c:v>2.967314</c:v>
                </c:pt>
                <c:pt idx="6104">
                  <c:v>2.9624090000000001</c:v>
                </c:pt>
                <c:pt idx="6105">
                  <c:v>2.9590610000000002</c:v>
                </c:pt>
                <c:pt idx="6106">
                  <c:v>2.958008</c:v>
                </c:pt>
                <c:pt idx="6107">
                  <c:v>2.9585319999999999</c:v>
                </c:pt>
                <c:pt idx="6108">
                  <c:v>2.9554939999999998</c:v>
                </c:pt>
                <c:pt idx="6109">
                  <c:v>2.9559040000000003</c:v>
                </c:pt>
                <c:pt idx="6110">
                  <c:v>2.9643079999999999</c:v>
                </c:pt>
                <c:pt idx="6111">
                  <c:v>2.9692229999999999</c:v>
                </c:pt>
                <c:pt idx="6112">
                  <c:v>2.9681350000000002</c:v>
                </c:pt>
                <c:pt idx="6113">
                  <c:v>2.9709650000000001</c:v>
                </c:pt>
                <c:pt idx="6114">
                  <c:v>2.975892</c:v>
                </c:pt>
                <c:pt idx="6115">
                  <c:v>2.97661</c:v>
                </c:pt>
                <c:pt idx="6116">
                  <c:v>2.97431</c:v>
                </c:pt>
                <c:pt idx="6117">
                  <c:v>2.9690370000000001</c:v>
                </c:pt>
                <c:pt idx="6118">
                  <c:v>2.9685740000000003</c:v>
                </c:pt>
                <c:pt idx="6119">
                  <c:v>2.971168</c:v>
                </c:pt>
                <c:pt idx="6120">
                  <c:v>2.9692470000000002</c:v>
                </c:pt>
                <c:pt idx="6121">
                  <c:v>2.966494</c:v>
                </c:pt>
                <c:pt idx="6122">
                  <c:v>2.966011</c:v>
                </c:pt>
                <c:pt idx="6123">
                  <c:v>2.9630739999999998</c:v>
                </c:pt>
                <c:pt idx="6124">
                  <c:v>2.9542320000000002</c:v>
                </c:pt>
                <c:pt idx="6125">
                  <c:v>2.9508479999999997</c:v>
                </c:pt>
                <c:pt idx="6126">
                  <c:v>2.9538989999999998</c:v>
                </c:pt>
                <c:pt idx="6127">
                  <c:v>2.9501429999999997</c:v>
                </c:pt>
                <c:pt idx="6128">
                  <c:v>2.9488570000000003</c:v>
                </c:pt>
                <c:pt idx="6129">
                  <c:v>2.9537659999999999</c:v>
                </c:pt>
                <c:pt idx="6130">
                  <c:v>2.9577990000000001</c:v>
                </c:pt>
                <c:pt idx="6131">
                  <c:v>2.9586519999999998</c:v>
                </c:pt>
                <c:pt idx="6132">
                  <c:v>2.956941</c:v>
                </c:pt>
                <c:pt idx="6133">
                  <c:v>2.9557159999999998</c:v>
                </c:pt>
                <c:pt idx="6134">
                  <c:v>2.9552719999999999</c:v>
                </c:pt>
                <c:pt idx="6135">
                  <c:v>2.9571800000000001</c:v>
                </c:pt>
                <c:pt idx="6136">
                  <c:v>2.9612720000000001</c:v>
                </c:pt>
                <c:pt idx="6137">
                  <c:v>2.9631099999999999</c:v>
                </c:pt>
                <c:pt idx="6138">
                  <c:v>2.962955</c:v>
                </c:pt>
                <c:pt idx="6139">
                  <c:v>2.9620869999999999</c:v>
                </c:pt>
                <c:pt idx="6140">
                  <c:v>2.9675929999999999</c:v>
                </c:pt>
                <c:pt idx="6141">
                  <c:v>2.9709089999999998</c:v>
                </c:pt>
                <c:pt idx="6142">
                  <c:v>2.9661299999999997</c:v>
                </c:pt>
                <c:pt idx="6143">
                  <c:v>2.9675859999999998</c:v>
                </c:pt>
                <c:pt idx="6144">
                  <c:v>2.9699580000000001</c:v>
                </c:pt>
                <c:pt idx="6145">
                  <c:v>2.9681139999999999</c:v>
                </c:pt>
                <c:pt idx="6146">
                  <c:v>2.9657939999999998</c:v>
                </c:pt>
                <c:pt idx="6147">
                  <c:v>2.9667490000000001</c:v>
                </c:pt>
                <c:pt idx="6148">
                  <c:v>2.9714869999999998</c:v>
                </c:pt>
                <c:pt idx="6149">
                  <c:v>2.9686710000000001</c:v>
                </c:pt>
                <c:pt idx="6150">
                  <c:v>2.9633089999999997</c:v>
                </c:pt>
                <c:pt idx="6151">
                  <c:v>2.9691549999999998</c:v>
                </c:pt>
                <c:pt idx="6152">
                  <c:v>2.9757850000000001</c:v>
                </c:pt>
                <c:pt idx="6153">
                  <c:v>2.969964</c:v>
                </c:pt>
                <c:pt idx="6154">
                  <c:v>2.962593</c:v>
                </c:pt>
                <c:pt idx="6155">
                  <c:v>2.968197</c:v>
                </c:pt>
                <c:pt idx="6156">
                  <c:v>2.9672520000000002</c:v>
                </c:pt>
                <c:pt idx="6157">
                  <c:v>2.960718</c:v>
                </c:pt>
                <c:pt idx="6158">
                  <c:v>2.9662139999999999</c:v>
                </c:pt>
                <c:pt idx="6159">
                  <c:v>2.9665520000000001</c:v>
                </c:pt>
                <c:pt idx="6160">
                  <c:v>2.962431</c:v>
                </c:pt>
                <c:pt idx="6161">
                  <c:v>2.9657420000000001</c:v>
                </c:pt>
                <c:pt idx="6162">
                  <c:v>2.9658259999999999</c:v>
                </c:pt>
                <c:pt idx="6163">
                  <c:v>2.962275</c:v>
                </c:pt>
                <c:pt idx="6164">
                  <c:v>2.9628649999999999</c:v>
                </c:pt>
                <c:pt idx="6165">
                  <c:v>2.9645999999999999</c:v>
                </c:pt>
                <c:pt idx="6166">
                  <c:v>2.9645030000000001</c:v>
                </c:pt>
                <c:pt idx="6167">
                  <c:v>2.9703889999999999</c:v>
                </c:pt>
                <c:pt idx="6168">
                  <c:v>2.9720659999999999</c:v>
                </c:pt>
                <c:pt idx="6169">
                  <c:v>2.9659819999999999</c:v>
                </c:pt>
                <c:pt idx="6170">
                  <c:v>2.9694859999999998</c:v>
                </c:pt>
                <c:pt idx="6171">
                  <c:v>2.975069</c:v>
                </c:pt>
                <c:pt idx="6172">
                  <c:v>2.974164</c:v>
                </c:pt>
                <c:pt idx="6173">
                  <c:v>2.9740150000000001</c:v>
                </c:pt>
                <c:pt idx="6174">
                  <c:v>2.9751180000000002</c:v>
                </c:pt>
                <c:pt idx="6175">
                  <c:v>2.9754269999999998</c:v>
                </c:pt>
                <c:pt idx="6176">
                  <c:v>2.9734929999999999</c:v>
                </c:pt>
                <c:pt idx="6177">
                  <c:v>2.975832</c:v>
                </c:pt>
                <c:pt idx="6178">
                  <c:v>2.9817809999999998</c:v>
                </c:pt>
                <c:pt idx="6179">
                  <c:v>2.9823329999999997</c:v>
                </c:pt>
                <c:pt idx="6180">
                  <c:v>2.9814290000000003</c:v>
                </c:pt>
                <c:pt idx="6181">
                  <c:v>2.9839799999999999</c:v>
                </c:pt>
                <c:pt idx="6182">
                  <c:v>2.988623</c:v>
                </c:pt>
                <c:pt idx="6183">
                  <c:v>2.9898949999999997</c:v>
                </c:pt>
                <c:pt idx="6184">
                  <c:v>2.98611</c:v>
                </c:pt>
                <c:pt idx="6185">
                  <c:v>2.9848349999999999</c:v>
                </c:pt>
                <c:pt idx="6186">
                  <c:v>2.9860420000000003</c:v>
                </c:pt>
                <c:pt idx="6187">
                  <c:v>2.9858989999999999</c:v>
                </c:pt>
                <c:pt idx="6188">
                  <c:v>2.9795419999999999</c:v>
                </c:pt>
                <c:pt idx="6189">
                  <c:v>2.97498</c:v>
                </c:pt>
                <c:pt idx="6190">
                  <c:v>2.968588</c:v>
                </c:pt>
                <c:pt idx="6191">
                  <c:v>2.9632879999999999</c:v>
                </c:pt>
                <c:pt idx="6192">
                  <c:v>2.9699140000000002</c:v>
                </c:pt>
                <c:pt idx="6193">
                  <c:v>2.9689680000000003</c:v>
                </c:pt>
                <c:pt idx="6194">
                  <c:v>2.9706950000000001</c:v>
                </c:pt>
                <c:pt idx="6195">
                  <c:v>2.9771270000000003</c:v>
                </c:pt>
                <c:pt idx="6196">
                  <c:v>2.979314</c:v>
                </c:pt>
                <c:pt idx="6197">
                  <c:v>2.9843250000000001</c:v>
                </c:pt>
                <c:pt idx="6198">
                  <c:v>2.9891620000000003</c:v>
                </c:pt>
                <c:pt idx="6199">
                  <c:v>2.992273</c:v>
                </c:pt>
                <c:pt idx="6200">
                  <c:v>2.9899779999999998</c:v>
                </c:pt>
                <c:pt idx="6201">
                  <c:v>2.9853079999999999</c:v>
                </c:pt>
                <c:pt idx="6202">
                  <c:v>2.9833080000000001</c:v>
                </c:pt>
                <c:pt idx="6203">
                  <c:v>2.9809320000000001</c:v>
                </c:pt>
                <c:pt idx="6204">
                  <c:v>2.9796750000000003</c:v>
                </c:pt>
                <c:pt idx="6205">
                  <c:v>2.9798819999999999</c:v>
                </c:pt>
                <c:pt idx="6206">
                  <c:v>2.9735199999999997</c:v>
                </c:pt>
                <c:pt idx="6207">
                  <c:v>2.9669449999999999</c:v>
                </c:pt>
                <c:pt idx="6208">
                  <c:v>2.9688590000000001</c:v>
                </c:pt>
                <c:pt idx="6209">
                  <c:v>2.9693680000000002</c:v>
                </c:pt>
                <c:pt idx="6210">
                  <c:v>2.966367</c:v>
                </c:pt>
                <c:pt idx="6211">
                  <c:v>2.9665049999999997</c:v>
                </c:pt>
                <c:pt idx="6212">
                  <c:v>2.9659110000000002</c:v>
                </c:pt>
                <c:pt idx="6213">
                  <c:v>2.9638809999999998</c:v>
                </c:pt>
                <c:pt idx="6214">
                  <c:v>2.9648129999999999</c:v>
                </c:pt>
                <c:pt idx="6215">
                  <c:v>2.9633259999999999</c:v>
                </c:pt>
                <c:pt idx="6216">
                  <c:v>2.9634869999999998</c:v>
                </c:pt>
                <c:pt idx="6217">
                  <c:v>2.9737619999999998</c:v>
                </c:pt>
                <c:pt idx="6218">
                  <c:v>2.9825999999999997</c:v>
                </c:pt>
                <c:pt idx="6219">
                  <c:v>2.9833439999999998</c:v>
                </c:pt>
                <c:pt idx="6220">
                  <c:v>2.9888209999999997</c:v>
                </c:pt>
                <c:pt idx="6221">
                  <c:v>2.9977840000000002</c:v>
                </c:pt>
                <c:pt idx="6222">
                  <c:v>2.9984859999999998</c:v>
                </c:pt>
                <c:pt idx="6223">
                  <c:v>2.9982629999999997</c:v>
                </c:pt>
                <c:pt idx="6224">
                  <c:v>2.9985080000000002</c:v>
                </c:pt>
                <c:pt idx="6225">
                  <c:v>2.9947590000000002</c:v>
                </c:pt>
                <c:pt idx="6226">
                  <c:v>2.9914510000000001</c:v>
                </c:pt>
                <c:pt idx="6227">
                  <c:v>2.9892060000000003</c:v>
                </c:pt>
                <c:pt idx="6228">
                  <c:v>2.98732</c:v>
                </c:pt>
                <c:pt idx="6229">
                  <c:v>2.985617</c:v>
                </c:pt>
                <c:pt idx="6230">
                  <c:v>2.9830129999999997</c:v>
                </c:pt>
                <c:pt idx="6231">
                  <c:v>2.9831060000000003</c:v>
                </c:pt>
                <c:pt idx="6232">
                  <c:v>2.988985</c:v>
                </c:pt>
                <c:pt idx="6233">
                  <c:v>2.9955160000000003</c:v>
                </c:pt>
                <c:pt idx="6234">
                  <c:v>2.9912640000000001</c:v>
                </c:pt>
                <c:pt idx="6235">
                  <c:v>2.9844390000000001</c:v>
                </c:pt>
                <c:pt idx="6236">
                  <c:v>2.9878359999999997</c:v>
                </c:pt>
                <c:pt idx="6237">
                  <c:v>2.9881799999999998</c:v>
                </c:pt>
                <c:pt idx="6238">
                  <c:v>2.9846050000000002</c:v>
                </c:pt>
                <c:pt idx="6239">
                  <c:v>2.988327</c:v>
                </c:pt>
                <c:pt idx="6240">
                  <c:v>2.9950799999999997</c:v>
                </c:pt>
                <c:pt idx="6241">
                  <c:v>2.9922820000000003</c:v>
                </c:pt>
                <c:pt idx="6242">
                  <c:v>2.99274</c:v>
                </c:pt>
                <c:pt idx="6243">
                  <c:v>3.0023249999999999</c:v>
                </c:pt>
                <c:pt idx="6244">
                  <c:v>2.9986230000000003</c:v>
                </c:pt>
                <c:pt idx="6245">
                  <c:v>2.9963040000000003</c:v>
                </c:pt>
                <c:pt idx="6246">
                  <c:v>3.00101</c:v>
                </c:pt>
                <c:pt idx="6247">
                  <c:v>2.9927950000000001</c:v>
                </c:pt>
                <c:pt idx="6248">
                  <c:v>2.9870770000000002</c:v>
                </c:pt>
                <c:pt idx="6249">
                  <c:v>2.9907469999999998</c:v>
                </c:pt>
                <c:pt idx="6250">
                  <c:v>2.9857420000000001</c:v>
                </c:pt>
                <c:pt idx="6251">
                  <c:v>2.9809640000000002</c:v>
                </c:pt>
                <c:pt idx="6252">
                  <c:v>2.9771999999999998</c:v>
                </c:pt>
                <c:pt idx="6253">
                  <c:v>2.97248</c:v>
                </c:pt>
                <c:pt idx="6254">
                  <c:v>2.9717979999999997</c:v>
                </c:pt>
                <c:pt idx="6255">
                  <c:v>2.972019</c:v>
                </c:pt>
                <c:pt idx="6256">
                  <c:v>2.9702299999999999</c:v>
                </c:pt>
                <c:pt idx="6257">
                  <c:v>2.9771999999999998</c:v>
                </c:pt>
                <c:pt idx="6258">
                  <c:v>2.9849699999999997</c:v>
                </c:pt>
                <c:pt idx="6259">
                  <c:v>2.9833829999999999</c:v>
                </c:pt>
                <c:pt idx="6260">
                  <c:v>2.9858739999999999</c:v>
                </c:pt>
                <c:pt idx="6261">
                  <c:v>2.9896599999999998</c:v>
                </c:pt>
                <c:pt idx="6262">
                  <c:v>2.988572</c:v>
                </c:pt>
                <c:pt idx="6263">
                  <c:v>2.9921930000000003</c:v>
                </c:pt>
                <c:pt idx="6264">
                  <c:v>2.9970699999999999</c:v>
                </c:pt>
                <c:pt idx="6265">
                  <c:v>2.9954809999999998</c:v>
                </c:pt>
                <c:pt idx="6266">
                  <c:v>2.991762</c:v>
                </c:pt>
                <c:pt idx="6267">
                  <c:v>2.9944740000000003</c:v>
                </c:pt>
                <c:pt idx="6268">
                  <c:v>2.9970759999999999</c:v>
                </c:pt>
                <c:pt idx="6269">
                  <c:v>2.9929380000000001</c:v>
                </c:pt>
                <c:pt idx="6270">
                  <c:v>2.989808</c:v>
                </c:pt>
                <c:pt idx="6271">
                  <c:v>2.989665</c:v>
                </c:pt>
                <c:pt idx="6272">
                  <c:v>2.9884979999999999</c:v>
                </c:pt>
                <c:pt idx="6273">
                  <c:v>2.9853269999999998</c:v>
                </c:pt>
                <c:pt idx="6274">
                  <c:v>2.9854919999999998</c:v>
                </c:pt>
                <c:pt idx="6275">
                  <c:v>2.988397</c:v>
                </c:pt>
                <c:pt idx="6276">
                  <c:v>2.987006</c:v>
                </c:pt>
                <c:pt idx="6277">
                  <c:v>2.9856210000000001</c:v>
                </c:pt>
                <c:pt idx="6278">
                  <c:v>2.9844910000000002</c:v>
                </c:pt>
                <c:pt idx="6279">
                  <c:v>2.9834290000000001</c:v>
                </c:pt>
                <c:pt idx="6280">
                  <c:v>2.9883829999999998</c:v>
                </c:pt>
                <c:pt idx="6281">
                  <c:v>2.994075</c:v>
                </c:pt>
                <c:pt idx="6282">
                  <c:v>2.9983050000000002</c:v>
                </c:pt>
                <c:pt idx="6283">
                  <c:v>3.0026280000000001</c:v>
                </c:pt>
                <c:pt idx="6284">
                  <c:v>3.005528</c:v>
                </c:pt>
                <c:pt idx="6285">
                  <c:v>3.0150079999999999</c:v>
                </c:pt>
                <c:pt idx="6286">
                  <c:v>3.0214970000000001</c:v>
                </c:pt>
                <c:pt idx="6287">
                  <c:v>3.0149710000000001</c:v>
                </c:pt>
                <c:pt idx="6288">
                  <c:v>3.0117609999999999</c:v>
                </c:pt>
                <c:pt idx="6289">
                  <c:v>3.0168439999999999</c:v>
                </c:pt>
                <c:pt idx="6290">
                  <c:v>3.0138639999999999</c:v>
                </c:pt>
                <c:pt idx="6291">
                  <c:v>3.0043489999999999</c:v>
                </c:pt>
                <c:pt idx="6292">
                  <c:v>3.0057610000000001</c:v>
                </c:pt>
                <c:pt idx="6293">
                  <c:v>3.0073539999999999</c:v>
                </c:pt>
                <c:pt idx="6294">
                  <c:v>3.0018959999999999</c:v>
                </c:pt>
                <c:pt idx="6295">
                  <c:v>3.002205</c:v>
                </c:pt>
                <c:pt idx="6296">
                  <c:v>3.0059480000000001</c:v>
                </c:pt>
                <c:pt idx="6297">
                  <c:v>3.0027490000000001</c:v>
                </c:pt>
                <c:pt idx="6298">
                  <c:v>2.998837</c:v>
                </c:pt>
                <c:pt idx="6299">
                  <c:v>3.0043489999999999</c:v>
                </c:pt>
                <c:pt idx="6300">
                  <c:v>3.0035639999999999</c:v>
                </c:pt>
                <c:pt idx="6301">
                  <c:v>2.9996869999999998</c:v>
                </c:pt>
                <c:pt idx="6302">
                  <c:v>3.0016780000000001</c:v>
                </c:pt>
                <c:pt idx="6303">
                  <c:v>2.9946999999999999</c:v>
                </c:pt>
                <c:pt idx="6304">
                  <c:v>2.988343</c:v>
                </c:pt>
                <c:pt idx="6305">
                  <c:v>2.9951220000000003</c:v>
                </c:pt>
                <c:pt idx="6306">
                  <c:v>2.9964209999999998</c:v>
                </c:pt>
                <c:pt idx="6307">
                  <c:v>2.989776</c:v>
                </c:pt>
                <c:pt idx="6308">
                  <c:v>2.9930300000000001</c:v>
                </c:pt>
                <c:pt idx="6309">
                  <c:v>3.0055529999999999</c:v>
                </c:pt>
                <c:pt idx="6310">
                  <c:v>3.0027499999999998</c:v>
                </c:pt>
                <c:pt idx="6311">
                  <c:v>2.997017</c:v>
                </c:pt>
                <c:pt idx="6312">
                  <c:v>3.0012759999999998</c:v>
                </c:pt>
                <c:pt idx="6313">
                  <c:v>2.996524</c:v>
                </c:pt>
                <c:pt idx="6314">
                  <c:v>2.9917540000000002</c:v>
                </c:pt>
                <c:pt idx="6315">
                  <c:v>2.9962610000000001</c:v>
                </c:pt>
                <c:pt idx="6316">
                  <c:v>2.999034</c:v>
                </c:pt>
                <c:pt idx="6317">
                  <c:v>2.996346</c:v>
                </c:pt>
                <c:pt idx="6318">
                  <c:v>2.9957279999999997</c:v>
                </c:pt>
                <c:pt idx="6319">
                  <c:v>2.9998139999999998</c:v>
                </c:pt>
                <c:pt idx="6320">
                  <c:v>3.0070440000000001</c:v>
                </c:pt>
                <c:pt idx="6321">
                  <c:v>3.01349</c:v>
                </c:pt>
                <c:pt idx="6322">
                  <c:v>3.016794</c:v>
                </c:pt>
                <c:pt idx="6323">
                  <c:v>3.0262829999999998</c:v>
                </c:pt>
                <c:pt idx="6324">
                  <c:v>3.032905</c:v>
                </c:pt>
                <c:pt idx="6325">
                  <c:v>3.0278939999999999</c:v>
                </c:pt>
                <c:pt idx="6326">
                  <c:v>3.0263260000000001</c:v>
                </c:pt>
                <c:pt idx="6327">
                  <c:v>3.0261399999999998</c:v>
                </c:pt>
                <c:pt idx="6328">
                  <c:v>3.024594</c:v>
                </c:pt>
                <c:pt idx="6329">
                  <c:v>3.0263040000000001</c:v>
                </c:pt>
                <c:pt idx="6330">
                  <c:v>3.0263300000000002</c:v>
                </c:pt>
                <c:pt idx="6331">
                  <c:v>3.0172680000000001</c:v>
                </c:pt>
                <c:pt idx="6332">
                  <c:v>3.0134300000000001</c:v>
                </c:pt>
                <c:pt idx="6333">
                  <c:v>3.0212020000000002</c:v>
                </c:pt>
                <c:pt idx="6334">
                  <c:v>3.0193319999999999</c:v>
                </c:pt>
                <c:pt idx="6335">
                  <c:v>3.0071150000000002</c:v>
                </c:pt>
                <c:pt idx="6336">
                  <c:v>3.0062000000000002</c:v>
                </c:pt>
                <c:pt idx="6337">
                  <c:v>3.0044979999999999</c:v>
                </c:pt>
                <c:pt idx="6338">
                  <c:v>2.9994719999999999</c:v>
                </c:pt>
                <c:pt idx="6339">
                  <c:v>3.0006710000000001</c:v>
                </c:pt>
                <c:pt idx="6340">
                  <c:v>3.0019939999999998</c:v>
                </c:pt>
                <c:pt idx="6341">
                  <c:v>3.0021580000000001</c:v>
                </c:pt>
                <c:pt idx="6342">
                  <c:v>3.0046879999999998</c:v>
                </c:pt>
                <c:pt idx="6343">
                  <c:v>3.0057179999999999</c:v>
                </c:pt>
                <c:pt idx="6344">
                  <c:v>3.0038930000000001</c:v>
                </c:pt>
                <c:pt idx="6345">
                  <c:v>3.0032580000000002</c:v>
                </c:pt>
                <c:pt idx="6346">
                  <c:v>3.0015179999999999</c:v>
                </c:pt>
                <c:pt idx="6347">
                  <c:v>3.000664</c:v>
                </c:pt>
                <c:pt idx="6348">
                  <c:v>3.0063840000000002</c:v>
                </c:pt>
                <c:pt idx="6349">
                  <c:v>3.0104489999999999</c:v>
                </c:pt>
                <c:pt idx="6350">
                  <c:v>3.0079449999999999</c:v>
                </c:pt>
                <c:pt idx="6351">
                  <c:v>3.0100220000000002</c:v>
                </c:pt>
                <c:pt idx="6352">
                  <c:v>3.015657</c:v>
                </c:pt>
                <c:pt idx="6353">
                  <c:v>3.007253</c:v>
                </c:pt>
                <c:pt idx="6354">
                  <c:v>2.9994459999999998</c:v>
                </c:pt>
                <c:pt idx="6355">
                  <c:v>3.0104250000000001</c:v>
                </c:pt>
                <c:pt idx="6356">
                  <c:v>3.0085899999999999</c:v>
                </c:pt>
                <c:pt idx="6357">
                  <c:v>3.0037379999999998</c:v>
                </c:pt>
                <c:pt idx="6358">
                  <c:v>3.0137559999999999</c:v>
                </c:pt>
                <c:pt idx="6359">
                  <c:v>3.0172099999999999</c:v>
                </c:pt>
                <c:pt idx="6360">
                  <c:v>3.0223010000000001</c:v>
                </c:pt>
                <c:pt idx="6361">
                  <c:v>3.0312350000000001</c:v>
                </c:pt>
                <c:pt idx="6362">
                  <c:v>3.0281389999999999</c:v>
                </c:pt>
                <c:pt idx="6363">
                  <c:v>3.0236809999999998</c:v>
                </c:pt>
                <c:pt idx="6364">
                  <c:v>3.0240089999999999</c:v>
                </c:pt>
                <c:pt idx="6365">
                  <c:v>3.0199150000000001</c:v>
                </c:pt>
                <c:pt idx="6366">
                  <c:v>3.0097360000000002</c:v>
                </c:pt>
                <c:pt idx="6367">
                  <c:v>3.0090129999999999</c:v>
                </c:pt>
                <c:pt idx="6368">
                  <c:v>3.0069910000000002</c:v>
                </c:pt>
                <c:pt idx="6369">
                  <c:v>2.9981119999999999</c:v>
                </c:pt>
                <c:pt idx="6370">
                  <c:v>3.0026199999999998</c:v>
                </c:pt>
                <c:pt idx="6371">
                  <c:v>3.0129250000000001</c:v>
                </c:pt>
                <c:pt idx="6372">
                  <c:v>3.0120960000000001</c:v>
                </c:pt>
                <c:pt idx="6373">
                  <c:v>3.0132979999999998</c:v>
                </c:pt>
                <c:pt idx="6374">
                  <c:v>3.0249890000000001</c:v>
                </c:pt>
                <c:pt idx="6375">
                  <c:v>3.0325760000000002</c:v>
                </c:pt>
                <c:pt idx="6376">
                  <c:v>3.0273270000000001</c:v>
                </c:pt>
                <c:pt idx="6377">
                  <c:v>3.0225469999999999</c:v>
                </c:pt>
                <c:pt idx="6378">
                  <c:v>3.0235439999999998</c:v>
                </c:pt>
                <c:pt idx="6379">
                  <c:v>3.022567</c:v>
                </c:pt>
                <c:pt idx="6380">
                  <c:v>3.0231110000000001</c:v>
                </c:pt>
                <c:pt idx="6381">
                  <c:v>3.0152899999999998</c:v>
                </c:pt>
                <c:pt idx="6382">
                  <c:v>3.0105900000000001</c:v>
                </c:pt>
                <c:pt idx="6383">
                  <c:v>3.014472</c:v>
                </c:pt>
                <c:pt idx="6384">
                  <c:v>3.0121829999999998</c:v>
                </c:pt>
                <c:pt idx="6385">
                  <c:v>3.0138560000000001</c:v>
                </c:pt>
                <c:pt idx="6386">
                  <c:v>3.0202800000000001</c:v>
                </c:pt>
                <c:pt idx="6387">
                  <c:v>3.021026</c:v>
                </c:pt>
                <c:pt idx="6388">
                  <c:v>3.0166360000000001</c:v>
                </c:pt>
                <c:pt idx="6389">
                  <c:v>3.0175179999999999</c:v>
                </c:pt>
                <c:pt idx="6390">
                  <c:v>3.0256669999999999</c:v>
                </c:pt>
                <c:pt idx="6391">
                  <c:v>3.0260850000000001</c:v>
                </c:pt>
                <c:pt idx="6392">
                  <c:v>3.0259779999999998</c:v>
                </c:pt>
                <c:pt idx="6393">
                  <c:v>3.0281799999999999</c:v>
                </c:pt>
                <c:pt idx="6394">
                  <c:v>3.0273560000000002</c:v>
                </c:pt>
                <c:pt idx="6395">
                  <c:v>3.0289700000000002</c:v>
                </c:pt>
                <c:pt idx="6396">
                  <c:v>3.027822</c:v>
                </c:pt>
                <c:pt idx="6397">
                  <c:v>3.0203679999999999</c:v>
                </c:pt>
                <c:pt idx="6398">
                  <c:v>3.013951</c:v>
                </c:pt>
                <c:pt idx="6399">
                  <c:v>3.017363</c:v>
                </c:pt>
                <c:pt idx="6400">
                  <c:v>3.0160149999999999</c:v>
                </c:pt>
                <c:pt idx="6401">
                  <c:v>3.0061110000000002</c:v>
                </c:pt>
                <c:pt idx="6402">
                  <c:v>3.0086219999999999</c:v>
                </c:pt>
                <c:pt idx="6403">
                  <c:v>3.012359</c:v>
                </c:pt>
                <c:pt idx="6404">
                  <c:v>3.0119020000000001</c:v>
                </c:pt>
                <c:pt idx="6405">
                  <c:v>3.0167619999999999</c:v>
                </c:pt>
                <c:pt idx="6406">
                  <c:v>3.0171480000000002</c:v>
                </c:pt>
                <c:pt idx="6407">
                  <c:v>3.013382</c:v>
                </c:pt>
                <c:pt idx="6408">
                  <c:v>3.0175839999999998</c:v>
                </c:pt>
                <c:pt idx="6409">
                  <c:v>3.0308350000000002</c:v>
                </c:pt>
                <c:pt idx="6410">
                  <c:v>3.0314100000000002</c:v>
                </c:pt>
                <c:pt idx="6411">
                  <c:v>3.0296859999999999</c:v>
                </c:pt>
                <c:pt idx="6412">
                  <c:v>3.0386410000000001</c:v>
                </c:pt>
                <c:pt idx="6413">
                  <c:v>3.037585</c:v>
                </c:pt>
                <c:pt idx="6414">
                  <c:v>3.0359970000000001</c:v>
                </c:pt>
                <c:pt idx="6415">
                  <c:v>3.0369790000000001</c:v>
                </c:pt>
                <c:pt idx="6416">
                  <c:v>3.0347879999999998</c:v>
                </c:pt>
                <c:pt idx="6417">
                  <c:v>3.0329600000000001</c:v>
                </c:pt>
                <c:pt idx="6418">
                  <c:v>3.0344060000000002</c:v>
                </c:pt>
                <c:pt idx="6419">
                  <c:v>3.0356299999999998</c:v>
                </c:pt>
                <c:pt idx="6420">
                  <c:v>3.0309029999999999</c:v>
                </c:pt>
                <c:pt idx="6421">
                  <c:v>3.0261079999999998</c:v>
                </c:pt>
                <c:pt idx="6422">
                  <c:v>3.024403</c:v>
                </c:pt>
                <c:pt idx="6423">
                  <c:v>3.0257879999999999</c:v>
                </c:pt>
                <c:pt idx="6424">
                  <c:v>3.0352980000000001</c:v>
                </c:pt>
                <c:pt idx="6425">
                  <c:v>3.0347029999999999</c:v>
                </c:pt>
                <c:pt idx="6426">
                  <c:v>3.0328909999999998</c:v>
                </c:pt>
                <c:pt idx="6427">
                  <c:v>3.041658</c:v>
                </c:pt>
                <c:pt idx="6428">
                  <c:v>3.0362330000000002</c:v>
                </c:pt>
                <c:pt idx="6429">
                  <c:v>3.0242520000000002</c:v>
                </c:pt>
                <c:pt idx="6430">
                  <c:v>3.027606</c:v>
                </c:pt>
                <c:pt idx="6431">
                  <c:v>3.0304880000000001</c:v>
                </c:pt>
                <c:pt idx="6432">
                  <c:v>3.0201920000000002</c:v>
                </c:pt>
                <c:pt idx="6433">
                  <c:v>3.021363</c:v>
                </c:pt>
                <c:pt idx="6434">
                  <c:v>3.0320140000000002</c:v>
                </c:pt>
                <c:pt idx="6435">
                  <c:v>3.0277669999999999</c:v>
                </c:pt>
                <c:pt idx="6436">
                  <c:v>3.0236770000000002</c:v>
                </c:pt>
                <c:pt idx="6437">
                  <c:v>3.0254729999999999</c:v>
                </c:pt>
                <c:pt idx="6438">
                  <c:v>3.0171830000000002</c:v>
                </c:pt>
                <c:pt idx="6439">
                  <c:v>3.0074920000000001</c:v>
                </c:pt>
                <c:pt idx="6440">
                  <c:v>3.0144389999999999</c:v>
                </c:pt>
                <c:pt idx="6441">
                  <c:v>3.0153669999999999</c:v>
                </c:pt>
                <c:pt idx="6442">
                  <c:v>3.011285</c:v>
                </c:pt>
                <c:pt idx="6443">
                  <c:v>3.025471</c:v>
                </c:pt>
                <c:pt idx="6444">
                  <c:v>3.032864</c:v>
                </c:pt>
                <c:pt idx="6445">
                  <c:v>3.0344190000000002</c:v>
                </c:pt>
                <c:pt idx="6446">
                  <c:v>3.0462560000000001</c:v>
                </c:pt>
                <c:pt idx="6447">
                  <c:v>3.0449280000000001</c:v>
                </c:pt>
                <c:pt idx="6448">
                  <c:v>3.0375730000000001</c:v>
                </c:pt>
                <c:pt idx="6449">
                  <c:v>3.0403280000000001</c:v>
                </c:pt>
                <c:pt idx="6450">
                  <c:v>3.0410780000000002</c:v>
                </c:pt>
                <c:pt idx="6451">
                  <c:v>3.0365180000000001</c:v>
                </c:pt>
                <c:pt idx="6452">
                  <c:v>3.0345810000000002</c:v>
                </c:pt>
                <c:pt idx="6453">
                  <c:v>3.0397159999999999</c:v>
                </c:pt>
                <c:pt idx="6454">
                  <c:v>3.0408050000000002</c:v>
                </c:pt>
                <c:pt idx="6455">
                  <c:v>3.0382340000000001</c:v>
                </c:pt>
                <c:pt idx="6456">
                  <c:v>3.0404080000000002</c:v>
                </c:pt>
                <c:pt idx="6457">
                  <c:v>3.0405289999999998</c:v>
                </c:pt>
                <c:pt idx="6458">
                  <c:v>3.0383740000000001</c:v>
                </c:pt>
                <c:pt idx="6459">
                  <c:v>3.0358580000000002</c:v>
                </c:pt>
                <c:pt idx="6460">
                  <c:v>3.0297619999999998</c:v>
                </c:pt>
                <c:pt idx="6461">
                  <c:v>3.0252509999999999</c:v>
                </c:pt>
                <c:pt idx="6462">
                  <c:v>3.02705</c:v>
                </c:pt>
                <c:pt idx="6463">
                  <c:v>3.0236809999999998</c:v>
                </c:pt>
                <c:pt idx="6464">
                  <c:v>3.021131</c:v>
                </c:pt>
                <c:pt idx="6465">
                  <c:v>3.032009</c:v>
                </c:pt>
                <c:pt idx="6466">
                  <c:v>3.0366050000000002</c:v>
                </c:pt>
                <c:pt idx="6467">
                  <c:v>3.0313400000000001</c:v>
                </c:pt>
                <c:pt idx="6468">
                  <c:v>3.0401940000000001</c:v>
                </c:pt>
                <c:pt idx="6469">
                  <c:v>3.047288</c:v>
                </c:pt>
                <c:pt idx="6470">
                  <c:v>3.0446</c:v>
                </c:pt>
                <c:pt idx="6471">
                  <c:v>3.0493359999999998</c:v>
                </c:pt>
                <c:pt idx="6472">
                  <c:v>3.0551010000000001</c:v>
                </c:pt>
                <c:pt idx="6473">
                  <c:v>3.0555500000000002</c:v>
                </c:pt>
                <c:pt idx="6474">
                  <c:v>3.0605859999999998</c:v>
                </c:pt>
                <c:pt idx="6475">
                  <c:v>3.060521</c:v>
                </c:pt>
                <c:pt idx="6476">
                  <c:v>3.0518190000000001</c:v>
                </c:pt>
                <c:pt idx="6477">
                  <c:v>3.0523410000000002</c:v>
                </c:pt>
                <c:pt idx="6478">
                  <c:v>3.0558670000000001</c:v>
                </c:pt>
                <c:pt idx="6479">
                  <c:v>3.0534349999999999</c:v>
                </c:pt>
                <c:pt idx="6480">
                  <c:v>3.0552030000000001</c:v>
                </c:pt>
                <c:pt idx="6481">
                  <c:v>3.0580189999999998</c:v>
                </c:pt>
                <c:pt idx="6482">
                  <c:v>3.0562830000000001</c:v>
                </c:pt>
                <c:pt idx="6483">
                  <c:v>3.0557989999999999</c:v>
                </c:pt>
                <c:pt idx="6484">
                  <c:v>3.056365</c:v>
                </c:pt>
                <c:pt idx="6485">
                  <c:v>3.0571660000000001</c:v>
                </c:pt>
                <c:pt idx="6486">
                  <c:v>3.0609769999999998</c:v>
                </c:pt>
                <c:pt idx="6487">
                  <c:v>3.0598200000000002</c:v>
                </c:pt>
                <c:pt idx="6488">
                  <c:v>3.0559189999999998</c:v>
                </c:pt>
                <c:pt idx="6489">
                  <c:v>3.05742</c:v>
                </c:pt>
                <c:pt idx="6490">
                  <c:v>3.059933</c:v>
                </c:pt>
                <c:pt idx="6491">
                  <c:v>3.0608740000000001</c:v>
                </c:pt>
                <c:pt idx="6492">
                  <c:v>3.0636809999999999</c:v>
                </c:pt>
                <c:pt idx="6493">
                  <c:v>3.0634229999999998</c:v>
                </c:pt>
                <c:pt idx="6494">
                  <c:v>3.0602640000000001</c:v>
                </c:pt>
                <c:pt idx="6495">
                  <c:v>3.056413</c:v>
                </c:pt>
                <c:pt idx="6496">
                  <c:v>3.0569009999999999</c:v>
                </c:pt>
                <c:pt idx="6497">
                  <c:v>3.0593789999999998</c:v>
                </c:pt>
                <c:pt idx="6498">
                  <c:v>3.0570659999999998</c:v>
                </c:pt>
                <c:pt idx="6499">
                  <c:v>3.0549210000000002</c:v>
                </c:pt>
                <c:pt idx="6500">
                  <c:v>3.0551400000000002</c:v>
                </c:pt>
                <c:pt idx="6501">
                  <c:v>3.0561669999999999</c:v>
                </c:pt>
                <c:pt idx="6502">
                  <c:v>3.0592100000000002</c:v>
                </c:pt>
                <c:pt idx="6503">
                  <c:v>3.0567730000000002</c:v>
                </c:pt>
                <c:pt idx="6504">
                  <c:v>3.0558930000000002</c:v>
                </c:pt>
                <c:pt idx="6505">
                  <c:v>3.0627439999999999</c:v>
                </c:pt>
                <c:pt idx="6506">
                  <c:v>3.0644770000000001</c:v>
                </c:pt>
                <c:pt idx="6507">
                  <c:v>3.0592820000000001</c:v>
                </c:pt>
                <c:pt idx="6508">
                  <c:v>3.0573890000000001</c:v>
                </c:pt>
                <c:pt idx="6509">
                  <c:v>3.0616590000000001</c:v>
                </c:pt>
                <c:pt idx="6510">
                  <c:v>3.0624389999999999</c:v>
                </c:pt>
                <c:pt idx="6511">
                  <c:v>3.0569860000000002</c:v>
                </c:pt>
                <c:pt idx="6512">
                  <c:v>3.053928</c:v>
                </c:pt>
                <c:pt idx="6513">
                  <c:v>3.0544440000000002</c:v>
                </c:pt>
                <c:pt idx="6514">
                  <c:v>3.054926</c:v>
                </c:pt>
                <c:pt idx="6515">
                  <c:v>3.0531709999999999</c:v>
                </c:pt>
                <c:pt idx="6516">
                  <c:v>3.0541390000000002</c:v>
                </c:pt>
                <c:pt idx="6517">
                  <c:v>3.0551840000000001</c:v>
                </c:pt>
                <c:pt idx="6518">
                  <c:v>3.0546229999999999</c:v>
                </c:pt>
                <c:pt idx="6519">
                  <c:v>3.0639919999999998</c:v>
                </c:pt>
                <c:pt idx="6520">
                  <c:v>3.0652010000000001</c:v>
                </c:pt>
                <c:pt idx="6521">
                  <c:v>3.0566529999999998</c:v>
                </c:pt>
                <c:pt idx="6522">
                  <c:v>3.0588799999999998</c:v>
                </c:pt>
                <c:pt idx="6523">
                  <c:v>3.0587569999999999</c:v>
                </c:pt>
                <c:pt idx="6524">
                  <c:v>3.0554920000000001</c:v>
                </c:pt>
                <c:pt idx="6525">
                  <c:v>3.047053</c:v>
                </c:pt>
                <c:pt idx="6526">
                  <c:v>3.0443229999999999</c:v>
                </c:pt>
                <c:pt idx="6527">
                  <c:v>3.0568179999999998</c:v>
                </c:pt>
                <c:pt idx="6528">
                  <c:v>3.0598529999999999</c:v>
                </c:pt>
                <c:pt idx="6529">
                  <c:v>3.0517020000000001</c:v>
                </c:pt>
                <c:pt idx="6530">
                  <c:v>3.0547610000000001</c:v>
                </c:pt>
                <c:pt idx="6531">
                  <c:v>3.060206</c:v>
                </c:pt>
                <c:pt idx="6532">
                  <c:v>3.056044</c:v>
                </c:pt>
                <c:pt idx="6533">
                  <c:v>3.0579010000000002</c:v>
                </c:pt>
                <c:pt idx="6534">
                  <c:v>3.0605950000000002</c:v>
                </c:pt>
                <c:pt idx="6535">
                  <c:v>3.0568550000000001</c:v>
                </c:pt>
                <c:pt idx="6536">
                  <c:v>3.0598610000000002</c:v>
                </c:pt>
                <c:pt idx="6537">
                  <c:v>3.0593659999999998</c:v>
                </c:pt>
                <c:pt idx="6538">
                  <c:v>3.053798</c:v>
                </c:pt>
                <c:pt idx="6539">
                  <c:v>3.0571600000000001</c:v>
                </c:pt>
                <c:pt idx="6540">
                  <c:v>3.0635650000000001</c:v>
                </c:pt>
                <c:pt idx="6541">
                  <c:v>3.0643259999999999</c:v>
                </c:pt>
                <c:pt idx="6542">
                  <c:v>3.062757</c:v>
                </c:pt>
                <c:pt idx="6543">
                  <c:v>3.0637180000000002</c:v>
                </c:pt>
                <c:pt idx="6544">
                  <c:v>3.0705149999999999</c:v>
                </c:pt>
                <c:pt idx="6545">
                  <c:v>3.0712079999999999</c:v>
                </c:pt>
                <c:pt idx="6546">
                  <c:v>3.0650309999999998</c:v>
                </c:pt>
                <c:pt idx="6547">
                  <c:v>3.0605760000000002</c:v>
                </c:pt>
                <c:pt idx="6548">
                  <c:v>3.0624609999999999</c:v>
                </c:pt>
                <c:pt idx="6549">
                  <c:v>3.056012</c:v>
                </c:pt>
                <c:pt idx="6550">
                  <c:v>3.0466380000000002</c:v>
                </c:pt>
                <c:pt idx="6551">
                  <c:v>3.0446780000000002</c:v>
                </c:pt>
                <c:pt idx="6552">
                  <c:v>3.039936</c:v>
                </c:pt>
                <c:pt idx="6553">
                  <c:v>3.040835</c:v>
                </c:pt>
                <c:pt idx="6554">
                  <c:v>3.0400499999999999</c:v>
                </c:pt>
                <c:pt idx="6555">
                  <c:v>3.0421819999999999</c:v>
                </c:pt>
                <c:pt idx="6556">
                  <c:v>3.0523989999999999</c:v>
                </c:pt>
                <c:pt idx="6557">
                  <c:v>3.0503420000000001</c:v>
                </c:pt>
                <c:pt idx="6558">
                  <c:v>3.0574940000000002</c:v>
                </c:pt>
                <c:pt idx="6559">
                  <c:v>3.0709140000000001</c:v>
                </c:pt>
                <c:pt idx="6560">
                  <c:v>3.0638540000000001</c:v>
                </c:pt>
                <c:pt idx="6561">
                  <c:v>3.0582039999999999</c:v>
                </c:pt>
                <c:pt idx="6562">
                  <c:v>3.063485</c:v>
                </c:pt>
                <c:pt idx="6563">
                  <c:v>3.0656509999999999</c:v>
                </c:pt>
                <c:pt idx="6564">
                  <c:v>3.0631689999999998</c:v>
                </c:pt>
                <c:pt idx="6565">
                  <c:v>3.062201</c:v>
                </c:pt>
                <c:pt idx="6566">
                  <c:v>3.064565</c:v>
                </c:pt>
                <c:pt idx="6567">
                  <c:v>3.064559</c:v>
                </c:pt>
                <c:pt idx="6568">
                  <c:v>3.061032</c:v>
                </c:pt>
                <c:pt idx="6569">
                  <c:v>3.0623860000000001</c:v>
                </c:pt>
                <c:pt idx="6570">
                  <c:v>3.067234</c:v>
                </c:pt>
                <c:pt idx="6571">
                  <c:v>3.066017</c:v>
                </c:pt>
                <c:pt idx="6572">
                  <c:v>3.0658270000000001</c:v>
                </c:pt>
                <c:pt idx="6573">
                  <c:v>3.0678160000000001</c:v>
                </c:pt>
                <c:pt idx="6574">
                  <c:v>3.0657969999999999</c:v>
                </c:pt>
                <c:pt idx="6575">
                  <c:v>3.0634039999999998</c:v>
                </c:pt>
                <c:pt idx="6576">
                  <c:v>3.0595479999999999</c:v>
                </c:pt>
                <c:pt idx="6577">
                  <c:v>3.054163</c:v>
                </c:pt>
                <c:pt idx="6578">
                  <c:v>3.0540539999999998</c:v>
                </c:pt>
                <c:pt idx="6579">
                  <c:v>3.052197</c:v>
                </c:pt>
                <c:pt idx="6580">
                  <c:v>3.0457450000000001</c:v>
                </c:pt>
                <c:pt idx="6581">
                  <c:v>3.047571</c:v>
                </c:pt>
                <c:pt idx="6582">
                  <c:v>3.051164</c:v>
                </c:pt>
                <c:pt idx="6583">
                  <c:v>3.043488</c:v>
                </c:pt>
                <c:pt idx="6584">
                  <c:v>3.043717</c:v>
                </c:pt>
                <c:pt idx="6585">
                  <c:v>3.0570490000000001</c:v>
                </c:pt>
                <c:pt idx="6586">
                  <c:v>3.0572689999999998</c:v>
                </c:pt>
                <c:pt idx="6587">
                  <c:v>3.0565090000000001</c:v>
                </c:pt>
                <c:pt idx="6588">
                  <c:v>3.06853</c:v>
                </c:pt>
                <c:pt idx="6589">
                  <c:v>3.0716600000000001</c:v>
                </c:pt>
                <c:pt idx="6590">
                  <c:v>3.0705439999999999</c:v>
                </c:pt>
                <c:pt idx="6591">
                  <c:v>3.0697239999999999</c:v>
                </c:pt>
                <c:pt idx="6592">
                  <c:v>3.0668519999999999</c:v>
                </c:pt>
                <c:pt idx="6593">
                  <c:v>3.0660029999999998</c:v>
                </c:pt>
                <c:pt idx="6594">
                  <c:v>3.066595</c:v>
                </c:pt>
                <c:pt idx="6595">
                  <c:v>3.071787</c:v>
                </c:pt>
                <c:pt idx="6596">
                  <c:v>3.0769470000000001</c:v>
                </c:pt>
                <c:pt idx="6597">
                  <c:v>3.0703490000000002</c:v>
                </c:pt>
                <c:pt idx="6598">
                  <c:v>3.0647419999999999</c:v>
                </c:pt>
                <c:pt idx="6599">
                  <c:v>3.068225</c:v>
                </c:pt>
                <c:pt idx="6600">
                  <c:v>3.0685730000000002</c:v>
                </c:pt>
                <c:pt idx="6601">
                  <c:v>3.0667550000000001</c:v>
                </c:pt>
                <c:pt idx="6602">
                  <c:v>3.0710160000000002</c:v>
                </c:pt>
                <c:pt idx="6603">
                  <c:v>3.0734560000000002</c:v>
                </c:pt>
                <c:pt idx="6604">
                  <c:v>3.074967</c:v>
                </c:pt>
                <c:pt idx="6605">
                  <c:v>3.0749309999999999</c:v>
                </c:pt>
                <c:pt idx="6606">
                  <c:v>3.0752980000000001</c:v>
                </c:pt>
                <c:pt idx="6607">
                  <c:v>3.0782440000000002</c:v>
                </c:pt>
                <c:pt idx="6608">
                  <c:v>3.0774560000000002</c:v>
                </c:pt>
                <c:pt idx="6609">
                  <c:v>3.0779519999999998</c:v>
                </c:pt>
                <c:pt idx="6610">
                  <c:v>3.0811289999999998</c:v>
                </c:pt>
                <c:pt idx="6611">
                  <c:v>3.0810659999999999</c:v>
                </c:pt>
                <c:pt idx="6612">
                  <c:v>3.0771570000000001</c:v>
                </c:pt>
                <c:pt idx="6613">
                  <c:v>3.0776810000000001</c:v>
                </c:pt>
                <c:pt idx="6614">
                  <c:v>3.083091</c:v>
                </c:pt>
                <c:pt idx="6615">
                  <c:v>3.0831339999999998</c:v>
                </c:pt>
                <c:pt idx="6616">
                  <c:v>3.0793629999999999</c:v>
                </c:pt>
                <c:pt idx="6617">
                  <c:v>3.0765189999999998</c:v>
                </c:pt>
                <c:pt idx="6618">
                  <c:v>3.0750980000000001</c:v>
                </c:pt>
                <c:pt idx="6619">
                  <c:v>3.076711</c:v>
                </c:pt>
                <c:pt idx="6620">
                  <c:v>3.0785</c:v>
                </c:pt>
                <c:pt idx="6621">
                  <c:v>3.0796389999999998</c:v>
                </c:pt>
                <c:pt idx="6622">
                  <c:v>3.080975</c:v>
                </c:pt>
                <c:pt idx="6623">
                  <c:v>3.0841479999999999</c:v>
                </c:pt>
                <c:pt idx="6624">
                  <c:v>3.0891820000000001</c:v>
                </c:pt>
                <c:pt idx="6625">
                  <c:v>3.0880019999999999</c:v>
                </c:pt>
                <c:pt idx="6626">
                  <c:v>3.0923929999999999</c:v>
                </c:pt>
                <c:pt idx="6627">
                  <c:v>3.097324</c:v>
                </c:pt>
                <c:pt idx="6628">
                  <c:v>3.094112</c:v>
                </c:pt>
                <c:pt idx="6629">
                  <c:v>3.097127</c:v>
                </c:pt>
                <c:pt idx="6630">
                  <c:v>3.1009449999999998</c:v>
                </c:pt>
                <c:pt idx="6631">
                  <c:v>3.0961240000000001</c:v>
                </c:pt>
                <c:pt idx="6632">
                  <c:v>3.0897739999999998</c:v>
                </c:pt>
                <c:pt idx="6633">
                  <c:v>3.0938590000000001</c:v>
                </c:pt>
                <c:pt idx="6634">
                  <c:v>3.1008810000000002</c:v>
                </c:pt>
                <c:pt idx="6635">
                  <c:v>3.096285</c:v>
                </c:pt>
                <c:pt idx="6636">
                  <c:v>3.0924200000000002</c:v>
                </c:pt>
                <c:pt idx="6637">
                  <c:v>3.0933839999999999</c:v>
                </c:pt>
                <c:pt idx="6638">
                  <c:v>3.091399</c:v>
                </c:pt>
                <c:pt idx="6639">
                  <c:v>3.0919460000000001</c:v>
                </c:pt>
                <c:pt idx="6640">
                  <c:v>3.093572</c:v>
                </c:pt>
                <c:pt idx="6641">
                  <c:v>3.091002</c:v>
                </c:pt>
                <c:pt idx="6642">
                  <c:v>3.0846170000000002</c:v>
                </c:pt>
                <c:pt idx="6643">
                  <c:v>3.0822609999999999</c:v>
                </c:pt>
                <c:pt idx="6644">
                  <c:v>3.0839319999999999</c:v>
                </c:pt>
                <c:pt idx="6645">
                  <c:v>3.0818300000000001</c:v>
                </c:pt>
                <c:pt idx="6646">
                  <c:v>3.0815049999999999</c:v>
                </c:pt>
                <c:pt idx="6647">
                  <c:v>3.0803050000000001</c:v>
                </c:pt>
                <c:pt idx="6648">
                  <c:v>3.0770960000000001</c:v>
                </c:pt>
                <c:pt idx="6649">
                  <c:v>3.0799639999999999</c:v>
                </c:pt>
                <c:pt idx="6650">
                  <c:v>3.0824220000000002</c:v>
                </c:pt>
                <c:pt idx="6651">
                  <c:v>3.0797029999999999</c:v>
                </c:pt>
                <c:pt idx="6652">
                  <c:v>3.079002</c:v>
                </c:pt>
                <c:pt idx="6653">
                  <c:v>3.0807030000000002</c:v>
                </c:pt>
                <c:pt idx="6654">
                  <c:v>3.0799479999999999</c:v>
                </c:pt>
                <c:pt idx="6655">
                  <c:v>3.0804819999999999</c:v>
                </c:pt>
                <c:pt idx="6656">
                  <c:v>3.083294</c:v>
                </c:pt>
                <c:pt idx="6657">
                  <c:v>3.0857199999999998</c:v>
                </c:pt>
                <c:pt idx="6658">
                  <c:v>3.0896690000000002</c:v>
                </c:pt>
                <c:pt idx="6659">
                  <c:v>3.0919660000000002</c:v>
                </c:pt>
                <c:pt idx="6660">
                  <c:v>3.0980150000000002</c:v>
                </c:pt>
                <c:pt idx="6661">
                  <c:v>3.100266</c:v>
                </c:pt>
                <c:pt idx="6662">
                  <c:v>3.0979399999999999</c:v>
                </c:pt>
                <c:pt idx="6663">
                  <c:v>3.1040139999999998</c:v>
                </c:pt>
                <c:pt idx="6664">
                  <c:v>3.1063730000000001</c:v>
                </c:pt>
                <c:pt idx="6665">
                  <c:v>3.101699</c:v>
                </c:pt>
                <c:pt idx="6666">
                  <c:v>3.1020340000000002</c:v>
                </c:pt>
                <c:pt idx="6667">
                  <c:v>3.0978289999999999</c:v>
                </c:pt>
                <c:pt idx="6668">
                  <c:v>3.0847980000000002</c:v>
                </c:pt>
                <c:pt idx="6669">
                  <c:v>3.0815950000000001</c:v>
                </c:pt>
                <c:pt idx="6670">
                  <c:v>3.0872459999999999</c:v>
                </c:pt>
                <c:pt idx="6671">
                  <c:v>3.07681</c:v>
                </c:pt>
                <c:pt idx="6672">
                  <c:v>3.0781489999999998</c:v>
                </c:pt>
                <c:pt idx="6673">
                  <c:v>3.087021</c:v>
                </c:pt>
                <c:pt idx="6674">
                  <c:v>3.0838230000000002</c:v>
                </c:pt>
                <c:pt idx="6675">
                  <c:v>3.0911059999999999</c:v>
                </c:pt>
                <c:pt idx="6676">
                  <c:v>3.095656</c:v>
                </c:pt>
                <c:pt idx="6677">
                  <c:v>3.092984</c:v>
                </c:pt>
                <c:pt idx="6678">
                  <c:v>3.0961189999999998</c:v>
                </c:pt>
                <c:pt idx="6679">
                  <c:v>3.0961590000000001</c:v>
                </c:pt>
                <c:pt idx="6680">
                  <c:v>3.0916899999999998</c:v>
                </c:pt>
                <c:pt idx="6681">
                  <c:v>3.0868280000000001</c:v>
                </c:pt>
                <c:pt idx="6682">
                  <c:v>3.0898279999999998</c:v>
                </c:pt>
                <c:pt idx="6683">
                  <c:v>3.0947580000000001</c:v>
                </c:pt>
                <c:pt idx="6684">
                  <c:v>3.0927190000000002</c:v>
                </c:pt>
                <c:pt idx="6685">
                  <c:v>3.0966390000000001</c:v>
                </c:pt>
                <c:pt idx="6686">
                  <c:v>3.1035550000000001</c:v>
                </c:pt>
                <c:pt idx="6687">
                  <c:v>3.1030760000000002</c:v>
                </c:pt>
                <c:pt idx="6688">
                  <c:v>3.1033949999999999</c:v>
                </c:pt>
                <c:pt idx="6689">
                  <c:v>3.098598</c:v>
                </c:pt>
                <c:pt idx="6690">
                  <c:v>3.0869080000000002</c:v>
                </c:pt>
                <c:pt idx="6691">
                  <c:v>3.0847530000000001</c:v>
                </c:pt>
                <c:pt idx="6692">
                  <c:v>3.0826560000000001</c:v>
                </c:pt>
                <c:pt idx="6693">
                  <c:v>3.0788690000000001</c:v>
                </c:pt>
                <c:pt idx="6694">
                  <c:v>3.0855790000000001</c:v>
                </c:pt>
                <c:pt idx="6695">
                  <c:v>3.0893079999999999</c:v>
                </c:pt>
                <c:pt idx="6696">
                  <c:v>3.0873750000000002</c:v>
                </c:pt>
                <c:pt idx="6697">
                  <c:v>3.0890529999999998</c:v>
                </c:pt>
                <c:pt idx="6698">
                  <c:v>3.0891510000000002</c:v>
                </c:pt>
                <c:pt idx="6699">
                  <c:v>3.0870129999999998</c:v>
                </c:pt>
                <c:pt idx="6700">
                  <c:v>3.088349</c:v>
                </c:pt>
                <c:pt idx="6701">
                  <c:v>3.0854140000000001</c:v>
                </c:pt>
                <c:pt idx="6702">
                  <c:v>3.0825079999999998</c:v>
                </c:pt>
                <c:pt idx="6703">
                  <c:v>3.0869149999999999</c:v>
                </c:pt>
                <c:pt idx="6704">
                  <c:v>3.0911140000000001</c:v>
                </c:pt>
                <c:pt idx="6705">
                  <c:v>3.087288</c:v>
                </c:pt>
                <c:pt idx="6706">
                  <c:v>3.0901890000000001</c:v>
                </c:pt>
                <c:pt idx="6707">
                  <c:v>3.1026600000000002</c:v>
                </c:pt>
                <c:pt idx="6708">
                  <c:v>3.099377</c:v>
                </c:pt>
                <c:pt idx="6709">
                  <c:v>3.0988020000000001</c:v>
                </c:pt>
                <c:pt idx="6710">
                  <c:v>3.1094909999999998</c:v>
                </c:pt>
                <c:pt idx="6711">
                  <c:v>3.1046309999999999</c:v>
                </c:pt>
                <c:pt idx="6712">
                  <c:v>3.1015220000000001</c:v>
                </c:pt>
                <c:pt idx="6713">
                  <c:v>3.1062560000000001</c:v>
                </c:pt>
                <c:pt idx="6714">
                  <c:v>3.105219</c:v>
                </c:pt>
                <c:pt idx="6715">
                  <c:v>3.1060979999999998</c:v>
                </c:pt>
                <c:pt idx="6716">
                  <c:v>3.1133150000000001</c:v>
                </c:pt>
                <c:pt idx="6717">
                  <c:v>3.1182919999999998</c:v>
                </c:pt>
                <c:pt idx="6718">
                  <c:v>3.1160749999999999</c:v>
                </c:pt>
                <c:pt idx="6719">
                  <c:v>3.1151930000000001</c:v>
                </c:pt>
                <c:pt idx="6720">
                  <c:v>3.1171530000000001</c:v>
                </c:pt>
                <c:pt idx="6721">
                  <c:v>3.115828</c:v>
                </c:pt>
                <c:pt idx="6722">
                  <c:v>3.1143700000000001</c:v>
                </c:pt>
                <c:pt idx="6723">
                  <c:v>3.1151960000000001</c:v>
                </c:pt>
                <c:pt idx="6724">
                  <c:v>3.1195719999999998</c:v>
                </c:pt>
                <c:pt idx="6725">
                  <c:v>3.1233179999999998</c:v>
                </c:pt>
                <c:pt idx="6726">
                  <c:v>3.1227429999999998</c:v>
                </c:pt>
                <c:pt idx="6727">
                  <c:v>3.117893</c:v>
                </c:pt>
                <c:pt idx="6728">
                  <c:v>3.1163850000000002</c:v>
                </c:pt>
                <c:pt idx="6729">
                  <c:v>3.1217640000000002</c:v>
                </c:pt>
                <c:pt idx="6730">
                  <c:v>3.1216189999999999</c:v>
                </c:pt>
                <c:pt idx="6731">
                  <c:v>3.1212819999999999</c:v>
                </c:pt>
                <c:pt idx="6732">
                  <c:v>3.1244909999999999</c:v>
                </c:pt>
                <c:pt idx="6733">
                  <c:v>3.1209850000000001</c:v>
                </c:pt>
                <c:pt idx="6734">
                  <c:v>3.1155719999999998</c:v>
                </c:pt>
                <c:pt idx="6735">
                  <c:v>3.1191629999999999</c:v>
                </c:pt>
                <c:pt idx="6736">
                  <c:v>3.1248529999999999</c:v>
                </c:pt>
                <c:pt idx="6737">
                  <c:v>3.1226409999999998</c:v>
                </c:pt>
                <c:pt idx="6738">
                  <c:v>3.1192739999999999</c:v>
                </c:pt>
                <c:pt idx="6739">
                  <c:v>3.1197080000000001</c:v>
                </c:pt>
                <c:pt idx="6740">
                  <c:v>3.118646</c:v>
                </c:pt>
                <c:pt idx="6741">
                  <c:v>3.1150069999999999</c:v>
                </c:pt>
                <c:pt idx="6742">
                  <c:v>3.1153559999999998</c:v>
                </c:pt>
                <c:pt idx="6743">
                  <c:v>3.1176210000000002</c:v>
                </c:pt>
                <c:pt idx="6744">
                  <c:v>3.120333</c:v>
                </c:pt>
                <c:pt idx="6745">
                  <c:v>3.122201</c:v>
                </c:pt>
                <c:pt idx="6746">
                  <c:v>3.1191840000000002</c:v>
                </c:pt>
                <c:pt idx="6747">
                  <c:v>3.1174759999999999</c:v>
                </c:pt>
                <c:pt idx="6748">
                  <c:v>3.1198939999999999</c:v>
                </c:pt>
                <c:pt idx="6749">
                  <c:v>3.1176550000000001</c:v>
                </c:pt>
                <c:pt idx="6750">
                  <c:v>3.1126480000000001</c:v>
                </c:pt>
                <c:pt idx="6751">
                  <c:v>3.1154329999999999</c:v>
                </c:pt>
                <c:pt idx="6752">
                  <c:v>3.117734</c:v>
                </c:pt>
                <c:pt idx="6753">
                  <c:v>3.1168640000000001</c:v>
                </c:pt>
                <c:pt idx="6754">
                  <c:v>3.1204329999999998</c:v>
                </c:pt>
                <c:pt idx="6755">
                  <c:v>3.12134</c:v>
                </c:pt>
                <c:pt idx="6756">
                  <c:v>3.1154000000000002</c:v>
                </c:pt>
                <c:pt idx="6757">
                  <c:v>3.109734</c:v>
                </c:pt>
                <c:pt idx="6758">
                  <c:v>3.108743</c:v>
                </c:pt>
                <c:pt idx="6759">
                  <c:v>3.1004179999999999</c:v>
                </c:pt>
                <c:pt idx="6760">
                  <c:v>3.1000709999999998</c:v>
                </c:pt>
                <c:pt idx="6761">
                  <c:v>3.1049869999999999</c:v>
                </c:pt>
                <c:pt idx="6762">
                  <c:v>3.099593</c:v>
                </c:pt>
                <c:pt idx="6763">
                  <c:v>3.101769</c:v>
                </c:pt>
                <c:pt idx="6764">
                  <c:v>3.1129560000000001</c:v>
                </c:pt>
                <c:pt idx="6765">
                  <c:v>3.1173280000000001</c:v>
                </c:pt>
                <c:pt idx="6766">
                  <c:v>3.1166070000000001</c:v>
                </c:pt>
                <c:pt idx="6767">
                  <c:v>3.1187499999999999</c:v>
                </c:pt>
                <c:pt idx="6768">
                  <c:v>3.1204179999999999</c:v>
                </c:pt>
                <c:pt idx="6769">
                  <c:v>3.117032</c:v>
                </c:pt>
                <c:pt idx="6770">
                  <c:v>3.1144250000000002</c:v>
                </c:pt>
                <c:pt idx="6771">
                  <c:v>3.1073080000000002</c:v>
                </c:pt>
                <c:pt idx="6772">
                  <c:v>3.1031170000000001</c:v>
                </c:pt>
                <c:pt idx="6773">
                  <c:v>3.1103320000000001</c:v>
                </c:pt>
                <c:pt idx="6774">
                  <c:v>3.1147010000000002</c:v>
                </c:pt>
                <c:pt idx="6775">
                  <c:v>3.1132710000000001</c:v>
                </c:pt>
                <c:pt idx="6776">
                  <c:v>3.1165090000000002</c:v>
                </c:pt>
                <c:pt idx="6777">
                  <c:v>3.1212279999999999</c:v>
                </c:pt>
                <c:pt idx="6778">
                  <c:v>3.1227939999999998</c:v>
                </c:pt>
                <c:pt idx="6779">
                  <c:v>3.1217489999999999</c:v>
                </c:pt>
                <c:pt idx="6780">
                  <c:v>3.120816</c:v>
                </c:pt>
                <c:pt idx="6781">
                  <c:v>3.1174400000000002</c:v>
                </c:pt>
                <c:pt idx="6782">
                  <c:v>3.115612</c:v>
                </c:pt>
                <c:pt idx="6783">
                  <c:v>3.1180340000000002</c:v>
                </c:pt>
                <c:pt idx="6784">
                  <c:v>3.1195560000000002</c:v>
                </c:pt>
                <c:pt idx="6785">
                  <c:v>3.1220530000000002</c:v>
                </c:pt>
                <c:pt idx="6786">
                  <c:v>3.123761</c:v>
                </c:pt>
                <c:pt idx="6787">
                  <c:v>3.126404</c:v>
                </c:pt>
                <c:pt idx="6788">
                  <c:v>3.1305730000000001</c:v>
                </c:pt>
                <c:pt idx="6789">
                  <c:v>3.1317979999999999</c:v>
                </c:pt>
                <c:pt idx="6790">
                  <c:v>3.1359439999999998</c:v>
                </c:pt>
                <c:pt idx="6791">
                  <c:v>3.1383369999999999</c:v>
                </c:pt>
                <c:pt idx="6792">
                  <c:v>3.1363319999999999</c:v>
                </c:pt>
                <c:pt idx="6793">
                  <c:v>3.134436</c:v>
                </c:pt>
                <c:pt idx="6794">
                  <c:v>3.129702</c:v>
                </c:pt>
                <c:pt idx="6795">
                  <c:v>3.1229119999999999</c:v>
                </c:pt>
                <c:pt idx="6796">
                  <c:v>3.1161289999999999</c:v>
                </c:pt>
                <c:pt idx="6797">
                  <c:v>3.113067</c:v>
                </c:pt>
                <c:pt idx="6798">
                  <c:v>3.1125759999999998</c:v>
                </c:pt>
                <c:pt idx="6799">
                  <c:v>3.1124200000000002</c:v>
                </c:pt>
                <c:pt idx="6800">
                  <c:v>3.1182240000000001</c:v>
                </c:pt>
                <c:pt idx="6801">
                  <c:v>3.1226780000000001</c:v>
                </c:pt>
                <c:pt idx="6802">
                  <c:v>3.1240860000000001</c:v>
                </c:pt>
                <c:pt idx="6803">
                  <c:v>3.1280269999999999</c:v>
                </c:pt>
                <c:pt idx="6804">
                  <c:v>3.128981</c:v>
                </c:pt>
                <c:pt idx="6805">
                  <c:v>3.126665</c:v>
                </c:pt>
                <c:pt idx="6806">
                  <c:v>3.1224219999999998</c:v>
                </c:pt>
                <c:pt idx="6807">
                  <c:v>3.120841</c:v>
                </c:pt>
                <c:pt idx="6808">
                  <c:v>3.1160709999999998</c:v>
                </c:pt>
                <c:pt idx="6809">
                  <c:v>3.113175</c:v>
                </c:pt>
                <c:pt idx="6810">
                  <c:v>3.11964</c:v>
                </c:pt>
                <c:pt idx="6811">
                  <c:v>3.124565</c:v>
                </c:pt>
                <c:pt idx="6812">
                  <c:v>3.127796</c:v>
                </c:pt>
                <c:pt idx="6813">
                  <c:v>3.1266880000000001</c:v>
                </c:pt>
                <c:pt idx="6814">
                  <c:v>3.1298159999999999</c:v>
                </c:pt>
                <c:pt idx="6815">
                  <c:v>3.1379589999999999</c:v>
                </c:pt>
                <c:pt idx="6816">
                  <c:v>3.134865</c:v>
                </c:pt>
                <c:pt idx="6817">
                  <c:v>3.1299959999999998</c:v>
                </c:pt>
                <c:pt idx="6818">
                  <c:v>3.13252</c:v>
                </c:pt>
                <c:pt idx="6819">
                  <c:v>3.1315659999999998</c:v>
                </c:pt>
                <c:pt idx="6820">
                  <c:v>3.1311</c:v>
                </c:pt>
                <c:pt idx="6821">
                  <c:v>3.1310859999999998</c:v>
                </c:pt>
                <c:pt idx="6822">
                  <c:v>3.1269740000000001</c:v>
                </c:pt>
                <c:pt idx="6823">
                  <c:v>3.129445</c:v>
                </c:pt>
                <c:pt idx="6824">
                  <c:v>3.1311810000000002</c:v>
                </c:pt>
                <c:pt idx="6825">
                  <c:v>3.126512</c:v>
                </c:pt>
                <c:pt idx="6826">
                  <c:v>3.1277740000000001</c:v>
                </c:pt>
                <c:pt idx="6827">
                  <c:v>3.1290719999999999</c:v>
                </c:pt>
                <c:pt idx="6828">
                  <c:v>3.1262910000000002</c:v>
                </c:pt>
                <c:pt idx="6829">
                  <c:v>3.1278250000000001</c:v>
                </c:pt>
                <c:pt idx="6830">
                  <c:v>3.1302219999999998</c:v>
                </c:pt>
                <c:pt idx="6831">
                  <c:v>3.1295670000000002</c:v>
                </c:pt>
                <c:pt idx="6832">
                  <c:v>3.1330360000000002</c:v>
                </c:pt>
                <c:pt idx="6833">
                  <c:v>3.1377030000000001</c:v>
                </c:pt>
                <c:pt idx="6834">
                  <c:v>3.1438069999999998</c:v>
                </c:pt>
                <c:pt idx="6835">
                  <c:v>3.1485639999999999</c:v>
                </c:pt>
                <c:pt idx="6836">
                  <c:v>3.1456940000000002</c:v>
                </c:pt>
                <c:pt idx="6837">
                  <c:v>3.1449889999999998</c:v>
                </c:pt>
                <c:pt idx="6838">
                  <c:v>3.1463920000000001</c:v>
                </c:pt>
                <c:pt idx="6839">
                  <c:v>3.1460159999999999</c:v>
                </c:pt>
                <c:pt idx="6840">
                  <c:v>3.1436190000000002</c:v>
                </c:pt>
                <c:pt idx="6841">
                  <c:v>3.1427079999999998</c:v>
                </c:pt>
                <c:pt idx="6842">
                  <c:v>3.1430790000000002</c:v>
                </c:pt>
                <c:pt idx="6843">
                  <c:v>3.1400190000000001</c:v>
                </c:pt>
                <c:pt idx="6844">
                  <c:v>3.1387079999999998</c:v>
                </c:pt>
                <c:pt idx="6845">
                  <c:v>3.1393209999999998</c:v>
                </c:pt>
                <c:pt idx="6846">
                  <c:v>3.1374240000000002</c:v>
                </c:pt>
                <c:pt idx="6847">
                  <c:v>3.1359970000000001</c:v>
                </c:pt>
                <c:pt idx="6848">
                  <c:v>3.1357550000000001</c:v>
                </c:pt>
                <c:pt idx="6849">
                  <c:v>3.1355650000000002</c:v>
                </c:pt>
                <c:pt idx="6850">
                  <c:v>3.1369090000000002</c:v>
                </c:pt>
                <c:pt idx="6851">
                  <c:v>3.1384989999999999</c:v>
                </c:pt>
                <c:pt idx="6852">
                  <c:v>3.1371340000000001</c:v>
                </c:pt>
                <c:pt idx="6853">
                  <c:v>3.1351429999999998</c:v>
                </c:pt>
                <c:pt idx="6854">
                  <c:v>3.1365259999999999</c:v>
                </c:pt>
                <c:pt idx="6855">
                  <c:v>3.1342029999999999</c:v>
                </c:pt>
                <c:pt idx="6856">
                  <c:v>3.126439</c:v>
                </c:pt>
                <c:pt idx="6857">
                  <c:v>3.1256629999999999</c:v>
                </c:pt>
                <c:pt idx="6858">
                  <c:v>3.1321029999999999</c:v>
                </c:pt>
                <c:pt idx="6859">
                  <c:v>3.1268120000000001</c:v>
                </c:pt>
                <c:pt idx="6860">
                  <c:v>3.1228250000000002</c:v>
                </c:pt>
                <c:pt idx="6861">
                  <c:v>3.1340530000000002</c:v>
                </c:pt>
                <c:pt idx="6862">
                  <c:v>3.1361560000000002</c:v>
                </c:pt>
                <c:pt idx="6863">
                  <c:v>3.1337470000000001</c:v>
                </c:pt>
                <c:pt idx="6864">
                  <c:v>3.14154</c:v>
                </c:pt>
                <c:pt idx="6865">
                  <c:v>3.1396459999999999</c:v>
                </c:pt>
                <c:pt idx="6866">
                  <c:v>3.1288469999999999</c:v>
                </c:pt>
                <c:pt idx="6867">
                  <c:v>3.1292680000000002</c:v>
                </c:pt>
                <c:pt idx="6868">
                  <c:v>3.1345679999999998</c:v>
                </c:pt>
                <c:pt idx="6869">
                  <c:v>3.1253489999999999</c:v>
                </c:pt>
                <c:pt idx="6870">
                  <c:v>3.1200839999999999</c:v>
                </c:pt>
                <c:pt idx="6871">
                  <c:v>3.1293519999999999</c:v>
                </c:pt>
                <c:pt idx="6872">
                  <c:v>3.1350410000000002</c:v>
                </c:pt>
                <c:pt idx="6873">
                  <c:v>3.1397400000000002</c:v>
                </c:pt>
                <c:pt idx="6874">
                  <c:v>3.1462129999999999</c:v>
                </c:pt>
                <c:pt idx="6875">
                  <c:v>3.1461229999999998</c:v>
                </c:pt>
                <c:pt idx="6876">
                  <c:v>3.147869</c:v>
                </c:pt>
                <c:pt idx="6877">
                  <c:v>3.1545610000000002</c:v>
                </c:pt>
                <c:pt idx="6878">
                  <c:v>3.1549309999999999</c:v>
                </c:pt>
                <c:pt idx="6879">
                  <c:v>3.1504210000000001</c:v>
                </c:pt>
                <c:pt idx="6880">
                  <c:v>3.1519560000000002</c:v>
                </c:pt>
                <c:pt idx="6881">
                  <c:v>3.1504379999999998</c:v>
                </c:pt>
                <c:pt idx="6882">
                  <c:v>3.1414019999999998</c:v>
                </c:pt>
                <c:pt idx="6883">
                  <c:v>3.1383580000000002</c:v>
                </c:pt>
                <c:pt idx="6884">
                  <c:v>3.1387649999999998</c:v>
                </c:pt>
                <c:pt idx="6885">
                  <c:v>3.1377109999999999</c:v>
                </c:pt>
                <c:pt idx="6886">
                  <c:v>3.1389480000000001</c:v>
                </c:pt>
                <c:pt idx="6887">
                  <c:v>3.1408459999999998</c:v>
                </c:pt>
                <c:pt idx="6888">
                  <c:v>3.139723</c:v>
                </c:pt>
                <c:pt idx="6889">
                  <c:v>3.1389450000000001</c:v>
                </c:pt>
                <c:pt idx="6890">
                  <c:v>3.142061</c:v>
                </c:pt>
                <c:pt idx="6891">
                  <c:v>3.1474890000000002</c:v>
                </c:pt>
                <c:pt idx="6892">
                  <c:v>3.1525979999999998</c:v>
                </c:pt>
                <c:pt idx="6893">
                  <c:v>3.1453829999999998</c:v>
                </c:pt>
                <c:pt idx="6894">
                  <c:v>3.1431749999999998</c:v>
                </c:pt>
                <c:pt idx="6895">
                  <c:v>3.1543009999999998</c:v>
                </c:pt>
                <c:pt idx="6896">
                  <c:v>3.153213</c:v>
                </c:pt>
                <c:pt idx="6897">
                  <c:v>3.1520730000000001</c:v>
                </c:pt>
                <c:pt idx="6898">
                  <c:v>3.1587100000000001</c:v>
                </c:pt>
                <c:pt idx="6899">
                  <c:v>3.1574629999999999</c:v>
                </c:pt>
                <c:pt idx="6900">
                  <c:v>3.15686</c:v>
                </c:pt>
                <c:pt idx="6901">
                  <c:v>3.1584500000000002</c:v>
                </c:pt>
                <c:pt idx="6902">
                  <c:v>3.1560869999999999</c:v>
                </c:pt>
                <c:pt idx="6903">
                  <c:v>3.1460490000000001</c:v>
                </c:pt>
                <c:pt idx="6904">
                  <c:v>3.137305</c:v>
                </c:pt>
                <c:pt idx="6905">
                  <c:v>3.1453500000000001</c:v>
                </c:pt>
                <c:pt idx="6906">
                  <c:v>3.1535880000000001</c:v>
                </c:pt>
                <c:pt idx="6907">
                  <c:v>3.151983</c:v>
                </c:pt>
                <c:pt idx="6908">
                  <c:v>3.1560540000000001</c:v>
                </c:pt>
                <c:pt idx="6909">
                  <c:v>3.1619860000000002</c:v>
                </c:pt>
                <c:pt idx="6910">
                  <c:v>3.159532</c:v>
                </c:pt>
                <c:pt idx="6911">
                  <c:v>3.1591</c:v>
                </c:pt>
                <c:pt idx="6912">
                  <c:v>3.158954</c:v>
                </c:pt>
                <c:pt idx="6913">
                  <c:v>3.1533600000000002</c:v>
                </c:pt>
                <c:pt idx="6914">
                  <c:v>3.150487</c:v>
                </c:pt>
                <c:pt idx="6915">
                  <c:v>3.1493329999999999</c:v>
                </c:pt>
                <c:pt idx="6916">
                  <c:v>3.140612</c:v>
                </c:pt>
                <c:pt idx="6917">
                  <c:v>3.137019</c:v>
                </c:pt>
                <c:pt idx="6918">
                  <c:v>3.1409150000000001</c:v>
                </c:pt>
                <c:pt idx="6919">
                  <c:v>3.1355330000000001</c:v>
                </c:pt>
                <c:pt idx="6920">
                  <c:v>3.1332499999999999</c:v>
                </c:pt>
                <c:pt idx="6921">
                  <c:v>3.139427</c:v>
                </c:pt>
                <c:pt idx="6922">
                  <c:v>3.1356280000000001</c:v>
                </c:pt>
                <c:pt idx="6923">
                  <c:v>3.1318269999999999</c:v>
                </c:pt>
                <c:pt idx="6924">
                  <c:v>3.139672</c:v>
                </c:pt>
                <c:pt idx="6925">
                  <c:v>3.1384850000000002</c:v>
                </c:pt>
                <c:pt idx="6926">
                  <c:v>3.1315919999999999</c:v>
                </c:pt>
                <c:pt idx="6927">
                  <c:v>3.1369419999999999</c:v>
                </c:pt>
                <c:pt idx="6928">
                  <c:v>3.140857</c:v>
                </c:pt>
                <c:pt idx="6929">
                  <c:v>3.1382989999999999</c:v>
                </c:pt>
                <c:pt idx="6930">
                  <c:v>3.1391179999999999</c:v>
                </c:pt>
                <c:pt idx="6931">
                  <c:v>3.143977</c:v>
                </c:pt>
                <c:pt idx="6932">
                  <c:v>3.1477599999999999</c:v>
                </c:pt>
                <c:pt idx="6933">
                  <c:v>3.148317</c:v>
                </c:pt>
                <c:pt idx="6934">
                  <c:v>3.1484269999999999</c:v>
                </c:pt>
                <c:pt idx="6935">
                  <c:v>3.144844</c:v>
                </c:pt>
                <c:pt idx="6936">
                  <c:v>3.143392</c:v>
                </c:pt>
                <c:pt idx="6937">
                  <c:v>3.1463730000000001</c:v>
                </c:pt>
                <c:pt idx="6938">
                  <c:v>3.1491150000000001</c:v>
                </c:pt>
                <c:pt idx="6939">
                  <c:v>3.1553230000000001</c:v>
                </c:pt>
                <c:pt idx="6940">
                  <c:v>3.1609470000000002</c:v>
                </c:pt>
                <c:pt idx="6941">
                  <c:v>3.162766</c:v>
                </c:pt>
                <c:pt idx="6942">
                  <c:v>3.163726</c:v>
                </c:pt>
                <c:pt idx="6943">
                  <c:v>3.1613169999999999</c:v>
                </c:pt>
                <c:pt idx="6944">
                  <c:v>3.1585070000000002</c:v>
                </c:pt>
                <c:pt idx="6945">
                  <c:v>3.1533890000000002</c:v>
                </c:pt>
                <c:pt idx="6946">
                  <c:v>3.1541440000000001</c:v>
                </c:pt>
                <c:pt idx="6947">
                  <c:v>3.1599740000000001</c:v>
                </c:pt>
                <c:pt idx="6948">
                  <c:v>3.1616170000000001</c:v>
                </c:pt>
                <c:pt idx="6949">
                  <c:v>3.1603249999999998</c:v>
                </c:pt>
                <c:pt idx="6950">
                  <c:v>3.1613340000000001</c:v>
                </c:pt>
                <c:pt idx="6951">
                  <c:v>3.165</c:v>
                </c:pt>
                <c:pt idx="6952">
                  <c:v>3.1691150000000001</c:v>
                </c:pt>
                <c:pt idx="6953">
                  <c:v>3.1719469999999998</c:v>
                </c:pt>
                <c:pt idx="6954">
                  <c:v>3.1681659999999998</c:v>
                </c:pt>
                <c:pt idx="6955">
                  <c:v>3.1641780000000002</c:v>
                </c:pt>
                <c:pt idx="6956">
                  <c:v>3.1675550000000001</c:v>
                </c:pt>
                <c:pt idx="6957">
                  <c:v>3.1681309999999998</c:v>
                </c:pt>
                <c:pt idx="6958">
                  <c:v>3.1679360000000001</c:v>
                </c:pt>
                <c:pt idx="6959">
                  <c:v>3.170048</c:v>
                </c:pt>
                <c:pt idx="6960">
                  <c:v>3.1686809999999999</c:v>
                </c:pt>
                <c:pt idx="6961">
                  <c:v>3.1707670000000001</c:v>
                </c:pt>
                <c:pt idx="6962">
                  <c:v>3.171268</c:v>
                </c:pt>
                <c:pt idx="6963">
                  <c:v>3.1662439999999998</c:v>
                </c:pt>
                <c:pt idx="6964">
                  <c:v>3.1634959999999999</c:v>
                </c:pt>
                <c:pt idx="6965">
                  <c:v>3.1601050000000002</c:v>
                </c:pt>
                <c:pt idx="6966">
                  <c:v>3.162601</c:v>
                </c:pt>
                <c:pt idx="6967">
                  <c:v>3.16296</c:v>
                </c:pt>
                <c:pt idx="6968">
                  <c:v>3.1630449999999999</c:v>
                </c:pt>
                <c:pt idx="6969">
                  <c:v>3.166083</c:v>
                </c:pt>
                <c:pt idx="6970">
                  <c:v>3.1684000000000001</c:v>
                </c:pt>
                <c:pt idx="6971">
                  <c:v>3.1701109999999999</c:v>
                </c:pt>
                <c:pt idx="6972">
                  <c:v>3.166998</c:v>
                </c:pt>
                <c:pt idx="6973">
                  <c:v>3.1652290000000001</c:v>
                </c:pt>
                <c:pt idx="6974">
                  <c:v>3.1598419999999998</c:v>
                </c:pt>
                <c:pt idx="6975">
                  <c:v>3.1546099999999999</c:v>
                </c:pt>
                <c:pt idx="6976">
                  <c:v>3.154871</c:v>
                </c:pt>
                <c:pt idx="6977">
                  <c:v>3.1564000000000001</c:v>
                </c:pt>
                <c:pt idx="6978">
                  <c:v>3.1596630000000001</c:v>
                </c:pt>
                <c:pt idx="6979">
                  <c:v>3.1604009999999998</c:v>
                </c:pt>
                <c:pt idx="6980">
                  <c:v>3.1664469999999998</c:v>
                </c:pt>
                <c:pt idx="6981">
                  <c:v>3.1764730000000001</c:v>
                </c:pt>
                <c:pt idx="6982">
                  <c:v>3.1763349999999999</c:v>
                </c:pt>
                <c:pt idx="6983">
                  <c:v>3.1706560000000001</c:v>
                </c:pt>
                <c:pt idx="6984">
                  <c:v>3.1711900000000002</c:v>
                </c:pt>
                <c:pt idx="6985">
                  <c:v>3.1746409999999998</c:v>
                </c:pt>
                <c:pt idx="6986">
                  <c:v>3.177864</c:v>
                </c:pt>
                <c:pt idx="6987">
                  <c:v>3.1808700000000001</c:v>
                </c:pt>
                <c:pt idx="6988">
                  <c:v>3.1801520000000001</c:v>
                </c:pt>
                <c:pt idx="6989">
                  <c:v>3.1745709999999998</c:v>
                </c:pt>
                <c:pt idx="6990">
                  <c:v>3.1738029999999999</c:v>
                </c:pt>
                <c:pt idx="6991">
                  <c:v>3.174423</c:v>
                </c:pt>
                <c:pt idx="6992">
                  <c:v>3.1712720000000001</c:v>
                </c:pt>
                <c:pt idx="6993">
                  <c:v>3.1740020000000002</c:v>
                </c:pt>
                <c:pt idx="6994">
                  <c:v>3.1813609999999999</c:v>
                </c:pt>
                <c:pt idx="6995">
                  <c:v>3.1809189999999998</c:v>
                </c:pt>
                <c:pt idx="6996">
                  <c:v>3.1744439999999998</c:v>
                </c:pt>
                <c:pt idx="6997">
                  <c:v>3.1754419999999999</c:v>
                </c:pt>
                <c:pt idx="6998">
                  <c:v>3.1810939999999999</c:v>
                </c:pt>
                <c:pt idx="6999">
                  <c:v>3.1813799999999999</c:v>
                </c:pt>
                <c:pt idx="7000">
                  <c:v>3.1822819999999998</c:v>
                </c:pt>
                <c:pt idx="7001">
                  <c:v>3.1822409999999999</c:v>
                </c:pt>
                <c:pt idx="7002">
                  <c:v>3.178947</c:v>
                </c:pt>
                <c:pt idx="7003">
                  <c:v>3.1730740000000002</c:v>
                </c:pt>
                <c:pt idx="7004">
                  <c:v>3.1678829999999998</c:v>
                </c:pt>
                <c:pt idx="7005">
                  <c:v>3.1677390000000001</c:v>
                </c:pt>
                <c:pt idx="7006">
                  <c:v>3.163071</c:v>
                </c:pt>
                <c:pt idx="7007">
                  <c:v>3.1571630000000002</c:v>
                </c:pt>
                <c:pt idx="7008">
                  <c:v>3.1596989999999998</c:v>
                </c:pt>
                <c:pt idx="7009">
                  <c:v>3.1656680000000001</c:v>
                </c:pt>
                <c:pt idx="7010">
                  <c:v>3.1666949999999998</c:v>
                </c:pt>
                <c:pt idx="7011">
                  <c:v>3.1648849999999999</c:v>
                </c:pt>
                <c:pt idx="7012">
                  <c:v>3.170261</c:v>
                </c:pt>
                <c:pt idx="7013">
                  <c:v>3.1741540000000001</c:v>
                </c:pt>
                <c:pt idx="7014">
                  <c:v>3.169997</c:v>
                </c:pt>
                <c:pt idx="7015">
                  <c:v>3.1695440000000001</c:v>
                </c:pt>
                <c:pt idx="7016">
                  <c:v>3.1731340000000001</c:v>
                </c:pt>
                <c:pt idx="7017">
                  <c:v>3.1758190000000002</c:v>
                </c:pt>
                <c:pt idx="7018">
                  <c:v>3.1776870000000002</c:v>
                </c:pt>
                <c:pt idx="7019">
                  <c:v>3.179862</c:v>
                </c:pt>
                <c:pt idx="7020">
                  <c:v>3.1792050000000001</c:v>
                </c:pt>
                <c:pt idx="7021">
                  <c:v>3.1813850000000001</c:v>
                </c:pt>
                <c:pt idx="7022">
                  <c:v>3.1944319999999999</c:v>
                </c:pt>
                <c:pt idx="7023">
                  <c:v>3.1977549999999999</c:v>
                </c:pt>
                <c:pt idx="7024">
                  <c:v>3.195776</c:v>
                </c:pt>
                <c:pt idx="7025">
                  <c:v>3.1974070000000001</c:v>
                </c:pt>
                <c:pt idx="7026">
                  <c:v>3.190712</c:v>
                </c:pt>
                <c:pt idx="7027">
                  <c:v>3.1926730000000001</c:v>
                </c:pt>
                <c:pt idx="7028">
                  <c:v>3.2002299999999999</c:v>
                </c:pt>
                <c:pt idx="7029">
                  <c:v>3.1958660000000001</c:v>
                </c:pt>
                <c:pt idx="7030">
                  <c:v>3.1925330000000001</c:v>
                </c:pt>
                <c:pt idx="7031">
                  <c:v>3.1933129999999998</c:v>
                </c:pt>
                <c:pt idx="7032">
                  <c:v>3.1893600000000002</c:v>
                </c:pt>
                <c:pt idx="7033">
                  <c:v>3.1843590000000002</c:v>
                </c:pt>
                <c:pt idx="7034">
                  <c:v>3.1865770000000002</c:v>
                </c:pt>
                <c:pt idx="7035">
                  <c:v>3.1865570000000001</c:v>
                </c:pt>
                <c:pt idx="7036">
                  <c:v>3.1809820000000002</c:v>
                </c:pt>
                <c:pt idx="7037">
                  <c:v>3.1782189999999999</c:v>
                </c:pt>
                <c:pt idx="7038">
                  <c:v>3.179128</c:v>
                </c:pt>
                <c:pt idx="7039">
                  <c:v>3.1778089999999999</c:v>
                </c:pt>
                <c:pt idx="7040">
                  <c:v>3.1758090000000001</c:v>
                </c:pt>
                <c:pt idx="7041">
                  <c:v>3.1738520000000001</c:v>
                </c:pt>
                <c:pt idx="7042">
                  <c:v>3.1695329999999999</c:v>
                </c:pt>
                <c:pt idx="7043">
                  <c:v>3.1694279999999999</c:v>
                </c:pt>
                <c:pt idx="7044">
                  <c:v>3.175154</c:v>
                </c:pt>
                <c:pt idx="7045">
                  <c:v>3.1697030000000002</c:v>
                </c:pt>
                <c:pt idx="7046">
                  <c:v>3.1662949999999999</c:v>
                </c:pt>
                <c:pt idx="7047">
                  <c:v>3.1754699999999998</c:v>
                </c:pt>
                <c:pt idx="7048">
                  <c:v>3.1808719999999999</c:v>
                </c:pt>
                <c:pt idx="7049">
                  <c:v>3.178725</c:v>
                </c:pt>
                <c:pt idx="7050">
                  <c:v>3.1766380000000001</c:v>
                </c:pt>
                <c:pt idx="7051">
                  <c:v>3.1773690000000001</c:v>
                </c:pt>
                <c:pt idx="7052">
                  <c:v>3.1760009999999999</c:v>
                </c:pt>
                <c:pt idx="7053">
                  <c:v>3.175497</c:v>
                </c:pt>
                <c:pt idx="7054">
                  <c:v>3.1753360000000002</c:v>
                </c:pt>
                <c:pt idx="7055">
                  <c:v>3.1709109999999998</c:v>
                </c:pt>
                <c:pt idx="7056">
                  <c:v>3.1715949999999999</c:v>
                </c:pt>
                <c:pt idx="7057">
                  <c:v>3.1755640000000001</c:v>
                </c:pt>
                <c:pt idx="7058">
                  <c:v>3.1706509999999999</c:v>
                </c:pt>
                <c:pt idx="7059">
                  <c:v>3.1647539999999998</c:v>
                </c:pt>
                <c:pt idx="7060">
                  <c:v>3.1695980000000001</c:v>
                </c:pt>
                <c:pt idx="7061">
                  <c:v>3.1669209999999999</c:v>
                </c:pt>
                <c:pt idx="7062">
                  <c:v>3.1634950000000002</c:v>
                </c:pt>
                <c:pt idx="7063">
                  <c:v>3.1775660000000001</c:v>
                </c:pt>
                <c:pt idx="7064">
                  <c:v>3.1844169999999998</c:v>
                </c:pt>
                <c:pt idx="7065">
                  <c:v>3.1808879999999999</c:v>
                </c:pt>
                <c:pt idx="7066">
                  <c:v>3.1897009999999999</c:v>
                </c:pt>
                <c:pt idx="7067">
                  <c:v>3.1950090000000002</c:v>
                </c:pt>
                <c:pt idx="7068">
                  <c:v>3.1925530000000002</c:v>
                </c:pt>
                <c:pt idx="7069">
                  <c:v>3.1963889999999999</c:v>
                </c:pt>
                <c:pt idx="7070">
                  <c:v>3.1957390000000001</c:v>
                </c:pt>
                <c:pt idx="7071">
                  <c:v>3.18432</c:v>
                </c:pt>
                <c:pt idx="7072">
                  <c:v>3.1831839999999998</c:v>
                </c:pt>
                <c:pt idx="7073">
                  <c:v>3.1884260000000002</c:v>
                </c:pt>
                <c:pt idx="7074">
                  <c:v>3.1797019999999998</c:v>
                </c:pt>
                <c:pt idx="7075">
                  <c:v>3.1793420000000001</c:v>
                </c:pt>
                <c:pt idx="7076">
                  <c:v>3.1934469999999999</c:v>
                </c:pt>
                <c:pt idx="7077">
                  <c:v>3.1926139999999998</c:v>
                </c:pt>
                <c:pt idx="7078">
                  <c:v>3.1955040000000001</c:v>
                </c:pt>
                <c:pt idx="7079">
                  <c:v>3.2054559999999999</c:v>
                </c:pt>
                <c:pt idx="7080">
                  <c:v>3.2013349999999998</c:v>
                </c:pt>
                <c:pt idx="7081">
                  <c:v>3.2005669999999999</c:v>
                </c:pt>
                <c:pt idx="7082">
                  <c:v>3.206801</c:v>
                </c:pt>
                <c:pt idx="7083">
                  <c:v>3.2051419999999999</c:v>
                </c:pt>
                <c:pt idx="7084">
                  <c:v>3.2025169999999998</c:v>
                </c:pt>
                <c:pt idx="7085">
                  <c:v>3.2034929999999999</c:v>
                </c:pt>
                <c:pt idx="7086">
                  <c:v>3.2015929999999999</c:v>
                </c:pt>
                <c:pt idx="7087">
                  <c:v>3.199417</c:v>
                </c:pt>
                <c:pt idx="7088">
                  <c:v>3.1996769999999999</c:v>
                </c:pt>
                <c:pt idx="7089">
                  <c:v>3.198194</c:v>
                </c:pt>
                <c:pt idx="7090">
                  <c:v>3.1951999999999998</c:v>
                </c:pt>
                <c:pt idx="7091">
                  <c:v>3.1956699999999998</c:v>
                </c:pt>
                <c:pt idx="7092">
                  <c:v>3.198642</c:v>
                </c:pt>
                <c:pt idx="7093">
                  <c:v>3.1987700000000001</c:v>
                </c:pt>
                <c:pt idx="7094">
                  <c:v>3.1988249999999998</c:v>
                </c:pt>
                <c:pt idx="7095">
                  <c:v>3.1983920000000001</c:v>
                </c:pt>
                <c:pt idx="7096">
                  <c:v>3.1919390000000001</c:v>
                </c:pt>
                <c:pt idx="7097">
                  <c:v>3.1905549999999998</c:v>
                </c:pt>
                <c:pt idx="7098">
                  <c:v>3.190944</c:v>
                </c:pt>
                <c:pt idx="7099">
                  <c:v>3.1882700000000002</c:v>
                </c:pt>
                <c:pt idx="7100">
                  <c:v>3.1928740000000002</c:v>
                </c:pt>
                <c:pt idx="7101">
                  <c:v>3.1966230000000002</c:v>
                </c:pt>
                <c:pt idx="7102">
                  <c:v>3.1919490000000001</c:v>
                </c:pt>
                <c:pt idx="7103">
                  <c:v>3.1884359999999998</c:v>
                </c:pt>
                <c:pt idx="7104">
                  <c:v>3.1882069999999998</c:v>
                </c:pt>
                <c:pt idx="7105">
                  <c:v>3.1887889999999999</c:v>
                </c:pt>
                <c:pt idx="7106">
                  <c:v>3.1909480000000001</c:v>
                </c:pt>
                <c:pt idx="7107">
                  <c:v>3.1965620000000001</c:v>
                </c:pt>
                <c:pt idx="7108">
                  <c:v>3.1985929999999998</c:v>
                </c:pt>
                <c:pt idx="7109">
                  <c:v>3.1937280000000001</c:v>
                </c:pt>
                <c:pt idx="7110">
                  <c:v>3.1929029999999998</c:v>
                </c:pt>
                <c:pt idx="7111">
                  <c:v>3.1952509999999998</c:v>
                </c:pt>
                <c:pt idx="7112">
                  <c:v>3.1967880000000002</c:v>
                </c:pt>
                <c:pt idx="7113">
                  <c:v>3.1989369999999999</c:v>
                </c:pt>
                <c:pt idx="7114">
                  <c:v>3.200555</c:v>
                </c:pt>
                <c:pt idx="7115">
                  <c:v>3.2011509999999999</c:v>
                </c:pt>
                <c:pt idx="7116">
                  <c:v>3.2049240000000001</c:v>
                </c:pt>
                <c:pt idx="7117">
                  <c:v>3.205292</c:v>
                </c:pt>
                <c:pt idx="7118">
                  <c:v>3.1992880000000001</c:v>
                </c:pt>
                <c:pt idx="7119">
                  <c:v>3.19991</c:v>
                </c:pt>
                <c:pt idx="7120">
                  <c:v>3.2029519999999998</c:v>
                </c:pt>
                <c:pt idx="7121">
                  <c:v>3.1954150000000001</c:v>
                </c:pt>
                <c:pt idx="7122">
                  <c:v>3.1915789999999999</c:v>
                </c:pt>
                <c:pt idx="7123">
                  <c:v>3.1984680000000001</c:v>
                </c:pt>
                <c:pt idx="7124">
                  <c:v>3.2018599999999999</c:v>
                </c:pt>
                <c:pt idx="7125">
                  <c:v>3.2028729999999999</c:v>
                </c:pt>
                <c:pt idx="7126">
                  <c:v>3.2065640000000002</c:v>
                </c:pt>
                <c:pt idx="7127">
                  <c:v>3.210499</c:v>
                </c:pt>
                <c:pt idx="7128">
                  <c:v>3.2119520000000001</c:v>
                </c:pt>
                <c:pt idx="7129">
                  <c:v>3.218175</c:v>
                </c:pt>
                <c:pt idx="7130">
                  <c:v>3.2245110000000001</c:v>
                </c:pt>
                <c:pt idx="7131">
                  <c:v>3.2201650000000002</c:v>
                </c:pt>
                <c:pt idx="7132">
                  <c:v>3.2162709999999999</c:v>
                </c:pt>
                <c:pt idx="7133">
                  <c:v>3.2192259999999999</c:v>
                </c:pt>
                <c:pt idx="7134">
                  <c:v>3.2166809999999999</c:v>
                </c:pt>
                <c:pt idx="7135">
                  <c:v>3.2112440000000002</c:v>
                </c:pt>
                <c:pt idx="7136">
                  <c:v>3.2104750000000002</c:v>
                </c:pt>
                <c:pt idx="7137">
                  <c:v>3.2026330000000001</c:v>
                </c:pt>
                <c:pt idx="7138">
                  <c:v>3.1954419999999999</c:v>
                </c:pt>
                <c:pt idx="7139">
                  <c:v>3.204218</c:v>
                </c:pt>
                <c:pt idx="7140">
                  <c:v>3.2000130000000002</c:v>
                </c:pt>
                <c:pt idx="7141">
                  <c:v>3.191497</c:v>
                </c:pt>
                <c:pt idx="7142">
                  <c:v>3.1991390000000002</c:v>
                </c:pt>
                <c:pt idx="7143">
                  <c:v>3.2017549999999999</c:v>
                </c:pt>
                <c:pt idx="7144">
                  <c:v>3.2015750000000001</c:v>
                </c:pt>
                <c:pt idx="7145">
                  <c:v>3.206912</c:v>
                </c:pt>
                <c:pt idx="7146">
                  <c:v>3.2044920000000001</c:v>
                </c:pt>
                <c:pt idx="7147">
                  <c:v>3.202388</c:v>
                </c:pt>
                <c:pt idx="7148">
                  <c:v>3.2124830000000002</c:v>
                </c:pt>
                <c:pt idx="7149">
                  <c:v>3.2176110000000002</c:v>
                </c:pt>
                <c:pt idx="7150">
                  <c:v>3.21292</c:v>
                </c:pt>
                <c:pt idx="7151">
                  <c:v>3.2124640000000002</c:v>
                </c:pt>
                <c:pt idx="7152">
                  <c:v>3.214731</c:v>
                </c:pt>
                <c:pt idx="7153">
                  <c:v>3.2158419999999999</c:v>
                </c:pt>
                <c:pt idx="7154">
                  <c:v>3.218677</c:v>
                </c:pt>
                <c:pt idx="7155">
                  <c:v>3.2165569999999999</c:v>
                </c:pt>
                <c:pt idx="7156">
                  <c:v>3.210372</c:v>
                </c:pt>
                <c:pt idx="7157">
                  <c:v>3.209965</c:v>
                </c:pt>
                <c:pt idx="7158">
                  <c:v>3.2157100000000001</c:v>
                </c:pt>
                <c:pt idx="7159">
                  <c:v>3.2126540000000001</c:v>
                </c:pt>
                <c:pt idx="7160">
                  <c:v>3.2079119999999999</c:v>
                </c:pt>
                <c:pt idx="7161">
                  <c:v>3.2128009999999998</c:v>
                </c:pt>
                <c:pt idx="7162">
                  <c:v>3.2136550000000002</c:v>
                </c:pt>
                <c:pt idx="7163">
                  <c:v>3.2147380000000001</c:v>
                </c:pt>
                <c:pt idx="7164">
                  <c:v>3.2218309999999999</c:v>
                </c:pt>
                <c:pt idx="7165">
                  <c:v>3.2197390000000001</c:v>
                </c:pt>
                <c:pt idx="7166">
                  <c:v>3.2131639999999999</c:v>
                </c:pt>
                <c:pt idx="7167">
                  <c:v>3.2143440000000001</c:v>
                </c:pt>
                <c:pt idx="7168">
                  <c:v>3.217336</c:v>
                </c:pt>
                <c:pt idx="7169">
                  <c:v>3.2141440000000001</c:v>
                </c:pt>
                <c:pt idx="7170">
                  <c:v>3.2114180000000001</c:v>
                </c:pt>
                <c:pt idx="7171">
                  <c:v>3.2137500000000001</c:v>
                </c:pt>
                <c:pt idx="7172">
                  <c:v>3.2165879999999998</c:v>
                </c:pt>
                <c:pt idx="7173">
                  <c:v>3.2197520000000002</c:v>
                </c:pt>
                <c:pt idx="7174">
                  <c:v>3.2195490000000002</c:v>
                </c:pt>
                <c:pt idx="7175">
                  <c:v>3.2177549999999999</c:v>
                </c:pt>
                <c:pt idx="7176">
                  <c:v>3.216939</c:v>
                </c:pt>
                <c:pt idx="7177">
                  <c:v>3.2113659999999999</c:v>
                </c:pt>
                <c:pt idx="7178">
                  <c:v>3.2086320000000002</c:v>
                </c:pt>
                <c:pt idx="7179">
                  <c:v>3.2091150000000002</c:v>
                </c:pt>
                <c:pt idx="7180">
                  <c:v>3.2120630000000001</c:v>
                </c:pt>
                <c:pt idx="7181">
                  <c:v>3.2114539999999998</c:v>
                </c:pt>
                <c:pt idx="7182">
                  <c:v>3.2060439999999999</c:v>
                </c:pt>
                <c:pt idx="7183">
                  <c:v>3.2121</c:v>
                </c:pt>
                <c:pt idx="7184">
                  <c:v>3.2208700000000001</c:v>
                </c:pt>
                <c:pt idx="7185">
                  <c:v>3.2210730000000001</c:v>
                </c:pt>
                <c:pt idx="7186">
                  <c:v>3.2215479999999999</c:v>
                </c:pt>
                <c:pt idx="7187">
                  <c:v>3.2209569999999998</c:v>
                </c:pt>
                <c:pt idx="7188">
                  <c:v>3.2199849999999999</c:v>
                </c:pt>
                <c:pt idx="7189">
                  <c:v>3.2251669999999999</c:v>
                </c:pt>
                <c:pt idx="7190">
                  <c:v>3.2253790000000002</c:v>
                </c:pt>
                <c:pt idx="7191">
                  <c:v>3.2166410000000001</c:v>
                </c:pt>
                <c:pt idx="7192">
                  <c:v>3.2175609999999999</c:v>
                </c:pt>
                <c:pt idx="7193">
                  <c:v>3.218051</c:v>
                </c:pt>
                <c:pt idx="7194">
                  <c:v>3.2024490000000001</c:v>
                </c:pt>
                <c:pt idx="7195">
                  <c:v>3.2049059999999998</c:v>
                </c:pt>
                <c:pt idx="7196">
                  <c:v>3.2170519999999998</c:v>
                </c:pt>
                <c:pt idx="7197">
                  <c:v>3.2114370000000001</c:v>
                </c:pt>
                <c:pt idx="7198">
                  <c:v>3.2093060000000002</c:v>
                </c:pt>
                <c:pt idx="7199">
                  <c:v>3.2163870000000001</c:v>
                </c:pt>
                <c:pt idx="7200">
                  <c:v>3.2183090000000001</c:v>
                </c:pt>
                <c:pt idx="7201">
                  <c:v>3.2152949999999998</c:v>
                </c:pt>
                <c:pt idx="7202">
                  <c:v>3.2176819999999999</c:v>
                </c:pt>
                <c:pt idx="7203">
                  <c:v>3.2217099999999999</c:v>
                </c:pt>
                <c:pt idx="7204">
                  <c:v>3.2196090000000002</c:v>
                </c:pt>
                <c:pt idx="7205">
                  <c:v>3.2212079999999998</c:v>
                </c:pt>
                <c:pt idx="7206">
                  <c:v>3.2244139999999999</c:v>
                </c:pt>
                <c:pt idx="7207">
                  <c:v>3.2242839999999999</c:v>
                </c:pt>
                <c:pt idx="7208">
                  <c:v>3.2230310000000002</c:v>
                </c:pt>
                <c:pt idx="7209">
                  <c:v>3.219239</c:v>
                </c:pt>
                <c:pt idx="7210">
                  <c:v>3.2157960000000001</c:v>
                </c:pt>
                <c:pt idx="7211">
                  <c:v>3.2185700000000002</c:v>
                </c:pt>
                <c:pt idx="7212">
                  <c:v>3.221352</c:v>
                </c:pt>
                <c:pt idx="7213">
                  <c:v>3.215652</c:v>
                </c:pt>
                <c:pt idx="7214">
                  <c:v>3.2162850000000001</c:v>
                </c:pt>
                <c:pt idx="7215">
                  <c:v>3.2253069999999999</c:v>
                </c:pt>
                <c:pt idx="7216">
                  <c:v>3.2275510000000001</c:v>
                </c:pt>
                <c:pt idx="7217">
                  <c:v>3.2282389999999999</c:v>
                </c:pt>
                <c:pt idx="7218">
                  <c:v>3.2302789999999999</c:v>
                </c:pt>
                <c:pt idx="7219">
                  <c:v>3.2305130000000002</c:v>
                </c:pt>
                <c:pt idx="7220">
                  <c:v>3.2289590000000001</c:v>
                </c:pt>
                <c:pt idx="7221">
                  <c:v>3.2277589999999998</c:v>
                </c:pt>
                <c:pt idx="7222">
                  <c:v>3.2285910000000002</c:v>
                </c:pt>
                <c:pt idx="7223">
                  <c:v>3.2292619999999999</c:v>
                </c:pt>
                <c:pt idx="7224">
                  <c:v>3.230378</c:v>
                </c:pt>
                <c:pt idx="7225">
                  <c:v>3.2297090000000002</c:v>
                </c:pt>
                <c:pt idx="7226">
                  <c:v>3.2286990000000002</c:v>
                </c:pt>
                <c:pt idx="7227">
                  <c:v>3.2308530000000002</c:v>
                </c:pt>
                <c:pt idx="7228">
                  <c:v>3.2309000000000001</c:v>
                </c:pt>
                <c:pt idx="7229">
                  <c:v>3.2315930000000002</c:v>
                </c:pt>
                <c:pt idx="7230">
                  <c:v>3.2322479999999998</c:v>
                </c:pt>
                <c:pt idx="7231">
                  <c:v>3.2320929999999999</c:v>
                </c:pt>
                <c:pt idx="7232">
                  <c:v>3.2320410000000002</c:v>
                </c:pt>
                <c:pt idx="7233">
                  <c:v>3.2301570000000002</c:v>
                </c:pt>
                <c:pt idx="7234">
                  <c:v>3.2325520000000001</c:v>
                </c:pt>
                <c:pt idx="7235">
                  <c:v>3.2324820000000001</c:v>
                </c:pt>
                <c:pt idx="7236">
                  <c:v>3.22885</c:v>
                </c:pt>
                <c:pt idx="7237">
                  <c:v>3.230038</c:v>
                </c:pt>
                <c:pt idx="7238">
                  <c:v>3.228526</c:v>
                </c:pt>
                <c:pt idx="7239">
                  <c:v>3.2244329999999999</c:v>
                </c:pt>
                <c:pt idx="7240">
                  <c:v>3.226918</c:v>
                </c:pt>
                <c:pt idx="7241">
                  <c:v>3.2270349999999999</c:v>
                </c:pt>
                <c:pt idx="7242">
                  <c:v>3.2236210000000001</c:v>
                </c:pt>
                <c:pt idx="7243">
                  <c:v>3.2279849999999999</c:v>
                </c:pt>
                <c:pt idx="7244">
                  <c:v>3.2338830000000001</c:v>
                </c:pt>
                <c:pt idx="7245">
                  <c:v>3.2292239999999999</c:v>
                </c:pt>
                <c:pt idx="7246">
                  <c:v>3.2309260000000002</c:v>
                </c:pt>
                <c:pt idx="7247">
                  <c:v>3.2398410000000002</c:v>
                </c:pt>
                <c:pt idx="7248">
                  <c:v>3.2395890000000001</c:v>
                </c:pt>
                <c:pt idx="7249">
                  <c:v>3.2377379999999998</c:v>
                </c:pt>
                <c:pt idx="7250">
                  <c:v>3.2356340000000001</c:v>
                </c:pt>
                <c:pt idx="7251">
                  <c:v>3.2311269999999999</c:v>
                </c:pt>
                <c:pt idx="7252">
                  <c:v>3.2313360000000002</c:v>
                </c:pt>
                <c:pt idx="7253">
                  <c:v>3.2287180000000002</c:v>
                </c:pt>
                <c:pt idx="7254">
                  <c:v>3.2218810000000002</c:v>
                </c:pt>
                <c:pt idx="7255">
                  <c:v>3.2227510000000001</c:v>
                </c:pt>
                <c:pt idx="7256">
                  <c:v>3.2282259999999998</c:v>
                </c:pt>
                <c:pt idx="7257">
                  <c:v>3.2265329999999999</c:v>
                </c:pt>
                <c:pt idx="7258">
                  <c:v>3.2253889999999998</c:v>
                </c:pt>
                <c:pt idx="7259">
                  <c:v>3.2290269999999999</c:v>
                </c:pt>
                <c:pt idx="7260">
                  <c:v>3.2296969999999998</c:v>
                </c:pt>
                <c:pt idx="7261">
                  <c:v>3.2315550000000002</c:v>
                </c:pt>
                <c:pt idx="7262">
                  <c:v>3.2354569999999998</c:v>
                </c:pt>
                <c:pt idx="7263">
                  <c:v>3.2329379999999999</c:v>
                </c:pt>
                <c:pt idx="7264">
                  <c:v>3.2267269999999999</c:v>
                </c:pt>
                <c:pt idx="7265">
                  <c:v>3.2264170000000001</c:v>
                </c:pt>
                <c:pt idx="7266">
                  <c:v>3.2314799999999999</c:v>
                </c:pt>
                <c:pt idx="7267">
                  <c:v>3.2306050000000002</c:v>
                </c:pt>
                <c:pt idx="7268">
                  <c:v>3.2307969999999999</c:v>
                </c:pt>
                <c:pt idx="7269">
                  <c:v>3.233587</c:v>
                </c:pt>
                <c:pt idx="7270">
                  <c:v>3.2347079999999999</c:v>
                </c:pt>
                <c:pt idx="7271">
                  <c:v>3.2418870000000002</c:v>
                </c:pt>
                <c:pt idx="7272">
                  <c:v>3.2444809999999999</c:v>
                </c:pt>
                <c:pt idx="7273">
                  <c:v>3.2387830000000002</c:v>
                </c:pt>
                <c:pt idx="7274">
                  <c:v>3.2378110000000002</c:v>
                </c:pt>
                <c:pt idx="7275">
                  <c:v>3.241476</c:v>
                </c:pt>
                <c:pt idx="7276">
                  <c:v>3.2396069999999999</c:v>
                </c:pt>
                <c:pt idx="7277">
                  <c:v>3.2336339999999999</c:v>
                </c:pt>
                <c:pt idx="7278">
                  <c:v>3.23645</c:v>
                </c:pt>
                <c:pt idx="7279">
                  <c:v>3.2369279999999998</c:v>
                </c:pt>
                <c:pt idx="7280">
                  <c:v>3.2317779999999998</c:v>
                </c:pt>
                <c:pt idx="7281">
                  <c:v>3.2343790000000001</c:v>
                </c:pt>
                <c:pt idx="7282">
                  <c:v>3.238775</c:v>
                </c:pt>
                <c:pt idx="7283">
                  <c:v>3.2408459999999999</c:v>
                </c:pt>
                <c:pt idx="7284">
                  <c:v>3.2414640000000001</c:v>
                </c:pt>
                <c:pt idx="7285">
                  <c:v>3.23976</c:v>
                </c:pt>
                <c:pt idx="7286">
                  <c:v>3.2428439999999998</c:v>
                </c:pt>
                <c:pt idx="7287">
                  <c:v>3.2465079999999999</c:v>
                </c:pt>
                <c:pt idx="7288">
                  <c:v>3.237679</c:v>
                </c:pt>
                <c:pt idx="7289">
                  <c:v>3.231671</c:v>
                </c:pt>
                <c:pt idx="7290">
                  <c:v>3.2381060000000002</c:v>
                </c:pt>
                <c:pt idx="7291">
                  <c:v>3.238712</c:v>
                </c:pt>
                <c:pt idx="7292">
                  <c:v>3.2323010000000001</c:v>
                </c:pt>
                <c:pt idx="7293">
                  <c:v>3.2327159999999999</c:v>
                </c:pt>
                <c:pt idx="7294">
                  <c:v>3.2355930000000002</c:v>
                </c:pt>
                <c:pt idx="7295">
                  <c:v>3.2366450000000002</c:v>
                </c:pt>
                <c:pt idx="7296">
                  <c:v>3.2400989999999998</c:v>
                </c:pt>
                <c:pt idx="7297">
                  <c:v>3.2455229999999999</c:v>
                </c:pt>
                <c:pt idx="7298">
                  <c:v>3.246429</c:v>
                </c:pt>
                <c:pt idx="7299">
                  <c:v>3.244021</c:v>
                </c:pt>
                <c:pt idx="7300">
                  <c:v>3.2520519999999999</c:v>
                </c:pt>
                <c:pt idx="7301">
                  <c:v>3.2597309999999999</c:v>
                </c:pt>
                <c:pt idx="7302">
                  <c:v>3.2521550000000001</c:v>
                </c:pt>
                <c:pt idx="7303">
                  <c:v>3.246111</c:v>
                </c:pt>
                <c:pt idx="7304">
                  <c:v>3.2499850000000001</c:v>
                </c:pt>
                <c:pt idx="7305">
                  <c:v>3.2549130000000002</c:v>
                </c:pt>
                <c:pt idx="7306">
                  <c:v>3.2539319999999998</c:v>
                </c:pt>
                <c:pt idx="7307">
                  <c:v>3.2494130000000001</c:v>
                </c:pt>
                <c:pt idx="7308">
                  <c:v>3.2473489999999998</c:v>
                </c:pt>
                <c:pt idx="7309">
                  <c:v>3.2498930000000001</c:v>
                </c:pt>
                <c:pt idx="7310">
                  <c:v>3.254203</c:v>
                </c:pt>
                <c:pt idx="7311">
                  <c:v>3.2514850000000002</c:v>
                </c:pt>
                <c:pt idx="7312">
                  <c:v>3.2517019999999999</c:v>
                </c:pt>
                <c:pt idx="7313">
                  <c:v>3.2563840000000002</c:v>
                </c:pt>
                <c:pt idx="7314">
                  <c:v>3.2545890000000002</c:v>
                </c:pt>
                <c:pt idx="7315">
                  <c:v>3.2532209999999999</c:v>
                </c:pt>
                <c:pt idx="7316">
                  <c:v>3.2533240000000001</c:v>
                </c:pt>
                <c:pt idx="7317">
                  <c:v>3.2513019999999999</c:v>
                </c:pt>
                <c:pt idx="7318">
                  <c:v>3.252046</c:v>
                </c:pt>
                <c:pt idx="7319">
                  <c:v>3.25725</c:v>
                </c:pt>
                <c:pt idx="7320">
                  <c:v>3.2563369999999998</c:v>
                </c:pt>
                <c:pt idx="7321">
                  <c:v>3.2517649999999998</c:v>
                </c:pt>
                <c:pt idx="7322">
                  <c:v>3.256678</c:v>
                </c:pt>
                <c:pt idx="7323">
                  <c:v>3.2587510000000002</c:v>
                </c:pt>
                <c:pt idx="7324">
                  <c:v>3.2524449999999998</c:v>
                </c:pt>
                <c:pt idx="7325">
                  <c:v>3.249155</c:v>
                </c:pt>
                <c:pt idx="7326">
                  <c:v>3.2498589999999998</c:v>
                </c:pt>
                <c:pt idx="7327">
                  <c:v>3.2522039999999999</c:v>
                </c:pt>
                <c:pt idx="7328">
                  <c:v>3.2485849999999998</c:v>
                </c:pt>
                <c:pt idx="7329">
                  <c:v>3.2431510000000001</c:v>
                </c:pt>
                <c:pt idx="7330">
                  <c:v>3.2437049999999998</c:v>
                </c:pt>
                <c:pt idx="7331">
                  <c:v>3.2440039999999999</c:v>
                </c:pt>
                <c:pt idx="7332">
                  <c:v>3.2440479999999998</c:v>
                </c:pt>
                <c:pt idx="7333">
                  <c:v>3.2469209999999999</c:v>
                </c:pt>
                <c:pt idx="7334">
                  <c:v>3.2466140000000001</c:v>
                </c:pt>
                <c:pt idx="7335">
                  <c:v>3.2462070000000001</c:v>
                </c:pt>
                <c:pt idx="7336">
                  <c:v>3.246057</c:v>
                </c:pt>
                <c:pt idx="7337">
                  <c:v>3.2450570000000001</c:v>
                </c:pt>
                <c:pt idx="7338">
                  <c:v>3.241473</c:v>
                </c:pt>
                <c:pt idx="7339">
                  <c:v>3.238718</c:v>
                </c:pt>
                <c:pt idx="7340">
                  <c:v>3.2430460000000001</c:v>
                </c:pt>
                <c:pt idx="7341">
                  <c:v>3.2471709999999998</c:v>
                </c:pt>
                <c:pt idx="7342">
                  <c:v>3.2439789999999999</c:v>
                </c:pt>
                <c:pt idx="7343">
                  <c:v>3.241571</c:v>
                </c:pt>
                <c:pt idx="7344">
                  <c:v>3.2514259999999999</c:v>
                </c:pt>
                <c:pt idx="7345">
                  <c:v>3.2562989999999998</c:v>
                </c:pt>
                <c:pt idx="7346">
                  <c:v>3.2512690000000002</c:v>
                </c:pt>
                <c:pt idx="7347">
                  <c:v>3.257819</c:v>
                </c:pt>
                <c:pt idx="7348">
                  <c:v>3.2613240000000001</c:v>
                </c:pt>
                <c:pt idx="7349">
                  <c:v>3.2524259999999998</c:v>
                </c:pt>
                <c:pt idx="7350">
                  <c:v>3.2478479999999998</c:v>
                </c:pt>
                <c:pt idx="7351">
                  <c:v>3.2512889999999999</c:v>
                </c:pt>
                <c:pt idx="7352">
                  <c:v>3.2535829999999999</c:v>
                </c:pt>
                <c:pt idx="7353">
                  <c:v>3.254165</c:v>
                </c:pt>
                <c:pt idx="7354">
                  <c:v>3.2553489999999998</c:v>
                </c:pt>
                <c:pt idx="7355">
                  <c:v>3.2569409999999999</c:v>
                </c:pt>
                <c:pt idx="7356">
                  <c:v>3.263512</c:v>
                </c:pt>
                <c:pt idx="7357">
                  <c:v>3.2613300000000001</c:v>
                </c:pt>
                <c:pt idx="7358">
                  <c:v>3.2575400000000001</c:v>
                </c:pt>
                <c:pt idx="7359">
                  <c:v>3.2645819999999999</c:v>
                </c:pt>
                <c:pt idx="7360">
                  <c:v>3.2615639999999999</c:v>
                </c:pt>
                <c:pt idx="7361">
                  <c:v>3.2537060000000002</c:v>
                </c:pt>
                <c:pt idx="7362">
                  <c:v>3.2565900000000001</c:v>
                </c:pt>
                <c:pt idx="7363">
                  <c:v>3.260777</c:v>
                </c:pt>
                <c:pt idx="7364">
                  <c:v>3.2571979999999998</c:v>
                </c:pt>
                <c:pt idx="7365">
                  <c:v>3.2544420000000001</c:v>
                </c:pt>
                <c:pt idx="7366">
                  <c:v>3.2546300000000001</c:v>
                </c:pt>
                <c:pt idx="7367">
                  <c:v>3.2540610000000001</c:v>
                </c:pt>
                <c:pt idx="7368">
                  <c:v>3.254902</c:v>
                </c:pt>
                <c:pt idx="7369">
                  <c:v>3.2578559999999999</c:v>
                </c:pt>
                <c:pt idx="7370">
                  <c:v>3.2613669999999999</c:v>
                </c:pt>
                <c:pt idx="7371">
                  <c:v>3.2629060000000001</c:v>
                </c:pt>
                <c:pt idx="7372">
                  <c:v>3.2628970000000002</c:v>
                </c:pt>
                <c:pt idx="7373">
                  <c:v>3.2599399999999998</c:v>
                </c:pt>
                <c:pt idx="7374">
                  <c:v>3.2656170000000002</c:v>
                </c:pt>
                <c:pt idx="7375">
                  <c:v>3.2748590000000002</c:v>
                </c:pt>
                <c:pt idx="7376">
                  <c:v>3.2724319999999998</c:v>
                </c:pt>
                <c:pt idx="7377">
                  <c:v>3.2734030000000001</c:v>
                </c:pt>
                <c:pt idx="7378">
                  <c:v>3.2800150000000001</c:v>
                </c:pt>
                <c:pt idx="7379">
                  <c:v>3.2794249999999998</c:v>
                </c:pt>
                <c:pt idx="7380">
                  <c:v>3.2740260000000001</c:v>
                </c:pt>
                <c:pt idx="7381">
                  <c:v>3.2724959999999998</c:v>
                </c:pt>
                <c:pt idx="7382">
                  <c:v>3.2715920000000001</c:v>
                </c:pt>
                <c:pt idx="7383">
                  <c:v>3.2691129999999999</c:v>
                </c:pt>
                <c:pt idx="7384">
                  <c:v>3.2663980000000001</c:v>
                </c:pt>
                <c:pt idx="7385">
                  <c:v>3.2678020000000001</c:v>
                </c:pt>
                <c:pt idx="7386">
                  <c:v>3.2650169999999998</c:v>
                </c:pt>
                <c:pt idx="7387">
                  <c:v>3.2563309999999999</c:v>
                </c:pt>
                <c:pt idx="7388">
                  <c:v>3.2592479999999999</c:v>
                </c:pt>
                <c:pt idx="7389">
                  <c:v>3.2668050000000002</c:v>
                </c:pt>
                <c:pt idx="7390">
                  <c:v>3.2650459999999999</c:v>
                </c:pt>
                <c:pt idx="7391">
                  <c:v>3.262912</c:v>
                </c:pt>
                <c:pt idx="7392">
                  <c:v>3.2590699999999999</c:v>
                </c:pt>
                <c:pt idx="7393">
                  <c:v>3.2560229999999999</c:v>
                </c:pt>
                <c:pt idx="7394">
                  <c:v>3.2585519999999999</c:v>
                </c:pt>
                <c:pt idx="7395">
                  <c:v>3.262089</c:v>
                </c:pt>
                <c:pt idx="7396">
                  <c:v>3.2637200000000002</c:v>
                </c:pt>
                <c:pt idx="7397">
                  <c:v>3.265396</c:v>
                </c:pt>
                <c:pt idx="7398">
                  <c:v>3.2614519999999998</c:v>
                </c:pt>
                <c:pt idx="7399">
                  <c:v>3.2578010000000002</c:v>
                </c:pt>
                <c:pt idx="7400">
                  <c:v>3.2655120000000002</c:v>
                </c:pt>
                <c:pt idx="7401">
                  <c:v>3.2706819999999999</c:v>
                </c:pt>
                <c:pt idx="7402">
                  <c:v>3.2664599999999999</c:v>
                </c:pt>
                <c:pt idx="7403">
                  <c:v>3.2662019999999998</c:v>
                </c:pt>
                <c:pt idx="7404">
                  <c:v>3.2696070000000002</c:v>
                </c:pt>
                <c:pt idx="7405">
                  <c:v>3.271312</c:v>
                </c:pt>
                <c:pt idx="7406">
                  <c:v>3.2664080000000002</c:v>
                </c:pt>
                <c:pt idx="7407">
                  <c:v>3.2672560000000002</c:v>
                </c:pt>
                <c:pt idx="7408">
                  <c:v>3.2759320000000001</c:v>
                </c:pt>
                <c:pt idx="7409">
                  <c:v>3.2759580000000001</c:v>
                </c:pt>
                <c:pt idx="7410">
                  <c:v>3.2725590000000002</c:v>
                </c:pt>
                <c:pt idx="7411">
                  <c:v>3.2734079999999999</c:v>
                </c:pt>
                <c:pt idx="7412">
                  <c:v>3.276243</c:v>
                </c:pt>
                <c:pt idx="7413">
                  <c:v>3.2735439999999998</c:v>
                </c:pt>
                <c:pt idx="7414">
                  <c:v>3.2687689999999998</c:v>
                </c:pt>
                <c:pt idx="7415">
                  <c:v>3.2715049999999999</c:v>
                </c:pt>
                <c:pt idx="7416">
                  <c:v>3.2757200000000002</c:v>
                </c:pt>
                <c:pt idx="7417">
                  <c:v>3.27433</c:v>
                </c:pt>
                <c:pt idx="7418">
                  <c:v>3.2715209999999999</c:v>
                </c:pt>
                <c:pt idx="7419">
                  <c:v>3.2759640000000001</c:v>
                </c:pt>
                <c:pt idx="7420">
                  <c:v>3.282457</c:v>
                </c:pt>
                <c:pt idx="7421">
                  <c:v>3.2829160000000002</c:v>
                </c:pt>
                <c:pt idx="7422">
                  <c:v>3.2812860000000001</c:v>
                </c:pt>
                <c:pt idx="7423">
                  <c:v>3.2780300000000002</c:v>
                </c:pt>
                <c:pt idx="7424">
                  <c:v>3.2754289999999999</c:v>
                </c:pt>
                <c:pt idx="7425">
                  <c:v>3.2757909999999999</c:v>
                </c:pt>
                <c:pt idx="7426">
                  <c:v>3.2726500000000001</c:v>
                </c:pt>
                <c:pt idx="7427">
                  <c:v>3.2661859999999998</c:v>
                </c:pt>
                <c:pt idx="7428">
                  <c:v>3.2681550000000001</c:v>
                </c:pt>
                <c:pt idx="7429">
                  <c:v>3.2729159999999999</c:v>
                </c:pt>
                <c:pt idx="7430">
                  <c:v>3.2704460000000002</c:v>
                </c:pt>
                <c:pt idx="7431">
                  <c:v>3.2731020000000002</c:v>
                </c:pt>
                <c:pt idx="7432">
                  <c:v>3.2785350000000002</c:v>
                </c:pt>
                <c:pt idx="7433">
                  <c:v>3.2761390000000001</c:v>
                </c:pt>
                <c:pt idx="7434">
                  <c:v>3.277984</c:v>
                </c:pt>
                <c:pt idx="7435">
                  <c:v>3.2827579999999998</c:v>
                </c:pt>
                <c:pt idx="7436">
                  <c:v>3.279684</c:v>
                </c:pt>
                <c:pt idx="7437">
                  <c:v>3.2793709999999998</c:v>
                </c:pt>
                <c:pt idx="7438">
                  <c:v>3.2782559999999998</c:v>
                </c:pt>
                <c:pt idx="7439">
                  <c:v>3.273568</c:v>
                </c:pt>
                <c:pt idx="7440">
                  <c:v>3.2755640000000001</c:v>
                </c:pt>
                <c:pt idx="7441">
                  <c:v>3.2791269999999999</c:v>
                </c:pt>
                <c:pt idx="7442">
                  <c:v>3.2803620000000002</c:v>
                </c:pt>
                <c:pt idx="7443">
                  <c:v>3.2810429999999999</c:v>
                </c:pt>
                <c:pt idx="7444">
                  <c:v>3.2801830000000001</c:v>
                </c:pt>
                <c:pt idx="7445">
                  <c:v>3.279785</c:v>
                </c:pt>
                <c:pt idx="7446">
                  <c:v>3.282708</c:v>
                </c:pt>
                <c:pt idx="7447">
                  <c:v>3.2791790000000001</c:v>
                </c:pt>
                <c:pt idx="7448">
                  <c:v>3.2713040000000002</c:v>
                </c:pt>
                <c:pt idx="7449">
                  <c:v>3.2773850000000002</c:v>
                </c:pt>
                <c:pt idx="7450">
                  <c:v>3.2844039999999999</c:v>
                </c:pt>
                <c:pt idx="7451">
                  <c:v>3.280173</c:v>
                </c:pt>
                <c:pt idx="7452">
                  <c:v>3.2770980000000001</c:v>
                </c:pt>
                <c:pt idx="7453">
                  <c:v>3.2778939999999999</c:v>
                </c:pt>
                <c:pt idx="7454">
                  <c:v>3.2778130000000001</c:v>
                </c:pt>
                <c:pt idx="7455">
                  <c:v>3.2732990000000002</c:v>
                </c:pt>
                <c:pt idx="7456">
                  <c:v>3.2783319999999998</c:v>
                </c:pt>
                <c:pt idx="7457">
                  <c:v>3.2917990000000001</c:v>
                </c:pt>
                <c:pt idx="7458">
                  <c:v>3.2891170000000001</c:v>
                </c:pt>
                <c:pt idx="7459">
                  <c:v>3.2870059999999999</c:v>
                </c:pt>
                <c:pt idx="7460">
                  <c:v>3.293094</c:v>
                </c:pt>
                <c:pt idx="7461">
                  <c:v>3.289787</c:v>
                </c:pt>
                <c:pt idx="7462">
                  <c:v>3.2857249999999998</c:v>
                </c:pt>
                <c:pt idx="7463">
                  <c:v>3.283633</c:v>
                </c:pt>
                <c:pt idx="7464">
                  <c:v>3.2814999999999999</c:v>
                </c:pt>
                <c:pt idx="7465">
                  <c:v>3.275636</c:v>
                </c:pt>
                <c:pt idx="7466">
                  <c:v>3.2705929999999999</c:v>
                </c:pt>
                <c:pt idx="7467">
                  <c:v>3.2774070000000002</c:v>
                </c:pt>
                <c:pt idx="7468">
                  <c:v>3.2730899999999998</c:v>
                </c:pt>
                <c:pt idx="7469">
                  <c:v>3.2623380000000002</c:v>
                </c:pt>
                <c:pt idx="7470">
                  <c:v>3.2674400000000001</c:v>
                </c:pt>
                <c:pt idx="7471">
                  <c:v>3.2729089999999998</c:v>
                </c:pt>
                <c:pt idx="7472">
                  <c:v>3.2730809999999999</c:v>
                </c:pt>
                <c:pt idx="7473">
                  <c:v>3.2810779999999999</c:v>
                </c:pt>
                <c:pt idx="7474">
                  <c:v>3.2875990000000002</c:v>
                </c:pt>
                <c:pt idx="7475">
                  <c:v>3.2897720000000001</c:v>
                </c:pt>
                <c:pt idx="7476">
                  <c:v>3.2972630000000001</c:v>
                </c:pt>
                <c:pt idx="7477">
                  <c:v>3.2956699999999999</c:v>
                </c:pt>
                <c:pt idx="7478">
                  <c:v>3.291474</c:v>
                </c:pt>
                <c:pt idx="7479">
                  <c:v>3.2988749999999998</c:v>
                </c:pt>
                <c:pt idx="7480">
                  <c:v>3.2969710000000001</c:v>
                </c:pt>
                <c:pt idx="7481">
                  <c:v>3.2902279999999999</c:v>
                </c:pt>
                <c:pt idx="7482">
                  <c:v>3.2902870000000002</c:v>
                </c:pt>
                <c:pt idx="7483">
                  <c:v>3.2972600000000001</c:v>
                </c:pt>
                <c:pt idx="7484">
                  <c:v>3.2999860000000001</c:v>
                </c:pt>
                <c:pt idx="7485">
                  <c:v>3.2963840000000002</c:v>
                </c:pt>
                <c:pt idx="7486">
                  <c:v>3.2989009999999999</c:v>
                </c:pt>
                <c:pt idx="7487">
                  <c:v>3.3006720000000001</c:v>
                </c:pt>
                <c:pt idx="7488">
                  <c:v>3.2977880000000002</c:v>
                </c:pt>
                <c:pt idx="7489">
                  <c:v>3.297326</c:v>
                </c:pt>
                <c:pt idx="7490">
                  <c:v>3.2968359999999999</c:v>
                </c:pt>
                <c:pt idx="7491">
                  <c:v>3.2945669999999998</c:v>
                </c:pt>
                <c:pt idx="7492">
                  <c:v>3.2938390000000002</c:v>
                </c:pt>
                <c:pt idx="7493">
                  <c:v>3.2957040000000002</c:v>
                </c:pt>
                <c:pt idx="7494">
                  <c:v>3.2944010000000001</c:v>
                </c:pt>
                <c:pt idx="7495">
                  <c:v>3.2926030000000002</c:v>
                </c:pt>
                <c:pt idx="7496">
                  <c:v>3.2940260000000001</c:v>
                </c:pt>
                <c:pt idx="7497">
                  <c:v>3.2913610000000002</c:v>
                </c:pt>
                <c:pt idx="7498">
                  <c:v>3.2896640000000001</c:v>
                </c:pt>
                <c:pt idx="7499">
                  <c:v>3.2925239999999998</c:v>
                </c:pt>
                <c:pt idx="7500">
                  <c:v>3.2915589999999999</c:v>
                </c:pt>
                <c:pt idx="7501">
                  <c:v>3.2879619999999998</c:v>
                </c:pt>
                <c:pt idx="7502">
                  <c:v>3.2909839999999999</c:v>
                </c:pt>
                <c:pt idx="7503">
                  <c:v>3.2958460000000001</c:v>
                </c:pt>
                <c:pt idx="7504">
                  <c:v>3.2911519999999999</c:v>
                </c:pt>
                <c:pt idx="7505">
                  <c:v>3.2862969999999998</c:v>
                </c:pt>
                <c:pt idx="7506">
                  <c:v>3.2902629999999999</c:v>
                </c:pt>
                <c:pt idx="7507">
                  <c:v>3.2963770000000001</c:v>
                </c:pt>
                <c:pt idx="7508">
                  <c:v>3.2968649999999999</c:v>
                </c:pt>
                <c:pt idx="7509">
                  <c:v>3.2943859999999998</c:v>
                </c:pt>
                <c:pt idx="7510">
                  <c:v>3.2986849999999999</c:v>
                </c:pt>
                <c:pt idx="7511">
                  <c:v>3.305186</c:v>
                </c:pt>
                <c:pt idx="7512">
                  <c:v>3.303194</c:v>
                </c:pt>
                <c:pt idx="7513">
                  <c:v>3.298597</c:v>
                </c:pt>
                <c:pt idx="7514">
                  <c:v>3.2984079999999998</c:v>
                </c:pt>
                <c:pt idx="7515">
                  <c:v>3.3030520000000001</c:v>
                </c:pt>
                <c:pt idx="7516">
                  <c:v>3.304576</c:v>
                </c:pt>
                <c:pt idx="7517">
                  <c:v>3.3041450000000001</c:v>
                </c:pt>
                <c:pt idx="7518">
                  <c:v>3.3050250000000001</c:v>
                </c:pt>
                <c:pt idx="7519">
                  <c:v>3.3004120000000001</c:v>
                </c:pt>
                <c:pt idx="7520">
                  <c:v>3.2985150000000001</c:v>
                </c:pt>
                <c:pt idx="7521">
                  <c:v>3.3009369999999998</c:v>
                </c:pt>
                <c:pt idx="7522">
                  <c:v>3.2979409999999998</c:v>
                </c:pt>
                <c:pt idx="7523">
                  <c:v>3.2926190000000002</c:v>
                </c:pt>
                <c:pt idx="7524">
                  <c:v>3.2925300000000002</c:v>
                </c:pt>
                <c:pt idx="7525">
                  <c:v>3.298816</c:v>
                </c:pt>
                <c:pt idx="7526">
                  <c:v>3.2961510000000001</c:v>
                </c:pt>
                <c:pt idx="7527">
                  <c:v>3.291337</c:v>
                </c:pt>
                <c:pt idx="7528">
                  <c:v>3.2934269999999999</c:v>
                </c:pt>
                <c:pt idx="7529">
                  <c:v>3.2923</c:v>
                </c:pt>
                <c:pt idx="7530">
                  <c:v>3.292799</c:v>
                </c:pt>
                <c:pt idx="7531">
                  <c:v>3.2977210000000001</c:v>
                </c:pt>
                <c:pt idx="7532">
                  <c:v>3.297024</c:v>
                </c:pt>
                <c:pt idx="7533">
                  <c:v>3.2956599999999998</c:v>
                </c:pt>
                <c:pt idx="7534">
                  <c:v>3.2988010000000001</c:v>
                </c:pt>
                <c:pt idx="7535">
                  <c:v>3.2966510000000002</c:v>
                </c:pt>
                <c:pt idx="7536">
                  <c:v>3.294584</c:v>
                </c:pt>
                <c:pt idx="7537">
                  <c:v>3.3009369999999998</c:v>
                </c:pt>
                <c:pt idx="7538">
                  <c:v>3.2994729999999999</c:v>
                </c:pt>
                <c:pt idx="7539">
                  <c:v>3.2940269999999998</c:v>
                </c:pt>
                <c:pt idx="7540">
                  <c:v>3.300322</c:v>
                </c:pt>
                <c:pt idx="7541">
                  <c:v>3.3076819999999998</c:v>
                </c:pt>
                <c:pt idx="7542">
                  <c:v>3.3067299999999999</c:v>
                </c:pt>
                <c:pt idx="7543">
                  <c:v>3.307515</c:v>
                </c:pt>
                <c:pt idx="7544">
                  <c:v>3.3126099999999998</c:v>
                </c:pt>
                <c:pt idx="7545">
                  <c:v>3.3130869999999999</c:v>
                </c:pt>
                <c:pt idx="7546">
                  <c:v>3.3116129999999999</c:v>
                </c:pt>
                <c:pt idx="7547">
                  <c:v>3.3158289999999999</c:v>
                </c:pt>
                <c:pt idx="7548">
                  <c:v>3.3152050000000002</c:v>
                </c:pt>
                <c:pt idx="7549">
                  <c:v>3.3092899999999998</c:v>
                </c:pt>
                <c:pt idx="7550">
                  <c:v>3.3084199999999999</c:v>
                </c:pt>
                <c:pt idx="7551">
                  <c:v>3.3076029999999998</c:v>
                </c:pt>
                <c:pt idx="7552">
                  <c:v>3.308163</c:v>
                </c:pt>
                <c:pt idx="7553">
                  <c:v>3.3052489999999999</c:v>
                </c:pt>
                <c:pt idx="7554">
                  <c:v>3.3020170000000002</c:v>
                </c:pt>
                <c:pt idx="7555">
                  <c:v>3.304713</c:v>
                </c:pt>
                <c:pt idx="7556">
                  <c:v>3.3072970000000002</c:v>
                </c:pt>
                <c:pt idx="7557">
                  <c:v>3.308227</c:v>
                </c:pt>
                <c:pt idx="7558">
                  <c:v>3.3037030000000001</c:v>
                </c:pt>
                <c:pt idx="7559">
                  <c:v>3.3004760000000002</c:v>
                </c:pt>
                <c:pt idx="7560">
                  <c:v>3.299696</c:v>
                </c:pt>
                <c:pt idx="7561">
                  <c:v>3.2978990000000001</c:v>
                </c:pt>
                <c:pt idx="7562">
                  <c:v>3.301796</c:v>
                </c:pt>
                <c:pt idx="7563">
                  <c:v>3.3036530000000002</c:v>
                </c:pt>
                <c:pt idx="7564">
                  <c:v>3.3010169999999999</c:v>
                </c:pt>
                <c:pt idx="7565">
                  <c:v>3.306886</c:v>
                </c:pt>
                <c:pt idx="7566">
                  <c:v>3.3142839999999998</c:v>
                </c:pt>
                <c:pt idx="7567">
                  <c:v>3.3116840000000001</c:v>
                </c:pt>
                <c:pt idx="7568">
                  <c:v>3.310686</c:v>
                </c:pt>
                <c:pt idx="7569">
                  <c:v>3.3158099999999999</c:v>
                </c:pt>
                <c:pt idx="7570">
                  <c:v>3.311871</c:v>
                </c:pt>
                <c:pt idx="7571">
                  <c:v>3.3061530000000001</c:v>
                </c:pt>
                <c:pt idx="7572">
                  <c:v>3.3083170000000002</c:v>
                </c:pt>
                <c:pt idx="7573">
                  <c:v>3.3069310000000001</c:v>
                </c:pt>
                <c:pt idx="7574">
                  <c:v>3.3022990000000001</c:v>
                </c:pt>
                <c:pt idx="7575">
                  <c:v>3.3033269999999999</c:v>
                </c:pt>
                <c:pt idx="7576">
                  <c:v>3.3106610000000001</c:v>
                </c:pt>
                <c:pt idx="7577">
                  <c:v>3.3105630000000001</c:v>
                </c:pt>
                <c:pt idx="7578">
                  <c:v>3.3065980000000001</c:v>
                </c:pt>
                <c:pt idx="7579">
                  <c:v>3.3089789999999999</c:v>
                </c:pt>
                <c:pt idx="7580">
                  <c:v>3.3069700000000002</c:v>
                </c:pt>
                <c:pt idx="7581">
                  <c:v>3.3054950000000001</c:v>
                </c:pt>
                <c:pt idx="7582">
                  <c:v>3.310702</c:v>
                </c:pt>
                <c:pt idx="7583">
                  <c:v>3.3120430000000001</c:v>
                </c:pt>
                <c:pt idx="7584">
                  <c:v>3.3093370000000002</c:v>
                </c:pt>
                <c:pt idx="7585">
                  <c:v>3.309053</c:v>
                </c:pt>
                <c:pt idx="7586">
                  <c:v>3.3110750000000002</c:v>
                </c:pt>
                <c:pt idx="7587">
                  <c:v>3.3135089999999998</c:v>
                </c:pt>
                <c:pt idx="7588">
                  <c:v>3.315817</c:v>
                </c:pt>
                <c:pt idx="7589">
                  <c:v>3.3141970000000001</c:v>
                </c:pt>
                <c:pt idx="7590">
                  <c:v>3.3133710000000001</c:v>
                </c:pt>
                <c:pt idx="7591">
                  <c:v>3.318022</c:v>
                </c:pt>
                <c:pt idx="7592">
                  <c:v>3.318432</c:v>
                </c:pt>
                <c:pt idx="7593">
                  <c:v>3.3167800000000001</c:v>
                </c:pt>
                <c:pt idx="7594">
                  <c:v>3.3203849999999999</c:v>
                </c:pt>
                <c:pt idx="7595">
                  <c:v>3.3233869999999999</c:v>
                </c:pt>
                <c:pt idx="7596">
                  <c:v>3.3207309999999999</c:v>
                </c:pt>
                <c:pt idx="7597">
                  <c:v>3.3174920000000001</c:v>
                </c:pt>
                <c:pt idx="7598">
                  <c:v>3.315439</c:v>
                </c:pt>
                <c:pt idx="7599">
                  <c:v>3.3115209999999999</c:v>
                </c:pt>
                <c:pt idx="7600">
                  <c:v>3.312408</c:v>
                </c:pt>
                <c:pt idx="7601">
                  <c:v>3.3164380000000002</c:v>
                </c:pt>
                <c:pt idx="7602">
                  <c:v>3.3165990000000001</c:v>
                </c:pt>
                <c:pt idx="7603">
                  <c:v>3.3192059999999999</c:v>
                </c:pt>
                <c:pt idx="7604">
                  <c:v>3.3166609999999999</c:v>
                </c:pt>
                <c:pt idx="7605">
                  <c:v>3.3159160000000001</c:v>
                </c:pt>
                <c:pt idx="7606">
                  <c:v>3.3228179999999998</c:v>
                </c:pt>
                <c:pt idx="7607">
                  <c:v>3.317733</c:v>
                </c:pt>
                <c:pt idx="7608">
                  <c:v>3.3150940000000002</c:v>
                </c:pt>
                <c:pt idx="7609">
                  <c:v>3.3253650000000001</c:v>
                </c:pt>
                <c:pt idx="7610">
                  <c:v>3.3293780000000002</c:v>
                </c:pt>
                <c:pt idx="7611">
                  <c:v>3.3279209999999999</c:v>
                </c:pt>
                <c:pt idx="7612">
                  <c:v>3.3273190000000001</c:v>
                </c:pt>
                <c:pt idx="7613">
                  <c:v>3.3247689999999999</c:v>
                </c:pt>
                <c:pt idx="7614">
                  <c:v>3.3236659999999998</c:v>
                </c:pt>
                <c:pt idx="7615">
                  <c:v>3.3289580000000001</c:v>
                </c:pt>
                <c:pt idx="7616">
                  <c:v>3.3340990000000001</c:v>
                </c:pt>
                <c:pt idx="7617">
                  <c:v>3.332573</c:v>
                </c:pt>
                <c:pt idx="7618">
                  <c:v>3.3310019999999998</c:v>
                </c:pt>
                <c:pt idx="7619">
                  <c:v>3.3313799999999998</c:v>
                </c:pt>
                <c:pt idx="7620">
                  <c:v>3.3258939999999999</c:v>
                </c:pt>
                <c:pt idx="7621">
                  <c:v>3.3241999999999998</c:v>
                </c:pt>
                <c:pt idx="7622">
                  <c:v>3.3271670000000002</c:v>
                </c:pt>
                <c:pt idx="7623">
                  <c:v>3.3249179999999998</c:v>
                </c:pt>
                <c:pt idx="7624">
                  <c:v>3.3228059999999999</c:v>
                </c:pt>
                <c:pt idx="7625">
                  <c:v>3.3233480000000002</c:v>
                </c:pt>
                <c:pt idx="7626">
                  <c:v>3.3204530000000001</c:v>
                </c:pt>
                <c:pt idx="7627">
                  <c:v>3.3184689999999999</c:v>
                </c:pt>
                <c:pt idx="7628">
                  <c:v>3.317701</c:v>
                </c:pt>
                <c:pt idx="7629">
                  <c:v>3.3167179999999998</c:v>
                </c:pt>
                <c:pt idx="7630">
                  <c:v>3.3166419999999999</c:v>
                </c:pt>
                <c:pt idx="7631">
                  <c:v>3.3196110000000001</c:v>
                </c:pt>
                <c:pt idx="7632">
                  <c:v>3.3265120000000001</c:v>
                </c:pt>
                <c:pt idx="7633">
                  <c:v>3.3293240000000002</c:v>
                </c:pt>
                <c:pt idx="7634">
                  <c:v>3.3269669999999998</c:v>
                </c:pt>
                <c:pt idx="7635">
                  <c:v>3.3244449999999999</c:v>
                </c:pt>
                <c:pt idx="7636">
                  <c:v>3.3215539999999999</c:v>
                </c:pt>
                <c:pt idx="7637">
                  <c:v>3.3231809999999999</c:v>
                </c:pt>
                <c:pt idx="7638">
                  <c:v>3.3262160000000001</c:v>
                </c:pt>
                <c:pt idx="7639">
                  <c:v>3.3270759999999999</c:v>
                </c:pt>
                <c:pt idx="7640">
                  <c:v>3.3287429999999998</c:v>
                </c:pt>
                <c:pt idx="7641">
                  <c:v>3.3308390000000001</c:v>
                </c:pt>
                <c:pt idx="7642">
                  <c:v>3.3324799999999999</c:v>
                </c:pt>
                <c:pt idx="7643">
                  <c:v>3.3362669999999999</c:v>
                </c:pt>
                <c:pt idx="7644">
                  <c:v>3.339048</c:v>
                </c:pt>
                <c:pt idx="7645">
                  <c:v>3.3361559999999999</c:v>
                </c:pt>
                <c:pt idx="7646">
                  <c:v>3.334409</c:v>
                </c:pt>
                <c:pt idx="7647">
                  <c:v>3.3327749999999998</c:v>
                </c:pt>
                <c:pt idx="7648">
                  <c:v>3.3287710000000001</c:v>
                </c:pt>
                <c:pt idx="7649">
                  <c:v>3.3344809999999998</c:v>
                </c:pt>
                <c:pt idx="7650">
                  <c:v>3.3379180000000002</c:v>
                </c:pt>
                <c:pt idx="7651">
                  <c:v>3.3317299999999999</c:v>
                </c:pt>
                <c:pt idx="7652">
                  <c:v>3.334279</c:v>
                </c:pt>
                <c:pt idx="7653">
                  <c:v>3.3390330000000001</c:v>
                </c:pt>
                <c:pt idx="7654">
                  <c:v>3.338498</c:v>
                </c:pt>
                <c:pt idx="7655">
                  <c:v>3.3410000000000002</c:v>
                </c:pt>
                <c:pt idx="7656">
                  <c:v>3.34057</c:v>
                </c:pt>
                <c:pt idx="7657">
                  <c:v>3.3365200000000002</c:v>
                </c:pt>
                <c:pt idx="7658">
                  <c:v>3.334298</c:v>
                </c:pt>
                <c:pt idx="7659">
                  <c:v>3.3354840000000001</c:v>
                </c:pt>
                <c:pt idx="7660">
                  <c:v>3.333072</c:v>
                </c:pt>
                <c:pt idx="7661">
                  <c:v>3.3283499999999999</c:v>
                </c:pt>
                <c:pt idx="7662">
                  <c:v>3.3292570000000001</c:v>
                </c:pt>
                <c:pt idx="7663">
                  <c:v>3.3334630000000001</c:v>
                </c:pt>
                <c:pt idx="7664">
                  <c:v>3.3364479999999999</c:v>
                </c:pt>
                <c:pt idx="7665">
                  <c:v>3.3393069999999998</c:v>
                </c:pt>
                <c:pt idx="7666">
                  <c:v>3.3404560000000001</c:v>
                </c:pt>
                <c:pt idx="7667">
                  <c:v>3.3371490000000001</c:v>
                </c:pt>
                <c:pt idx="7668">
                  <c:v>3.340773</c:v>
                </c:pt>
                <c:pt idx="7669">
                  <c:v>3.3462070000000002</c:v>
                </c:pt>
                <c:pt idx="7670">
                  <c:v>3.344627</c:v>
                </c:pt>
                <c:pt idx="7671">
                  <c:v>3.3460540000000001</c:v>
                </c:pt>
                <c:pt idx="7672">
                  <c:v>3.3476910000000002</c:v>
                </c:pt>
                <c:pt idx="7673">
                  <c:v>3.3442099999999999</c:v>
                </c:pt>
                <c:pt idx="7674">
                  <c:v>3.3384450000000001</c:v>
                </c:pt>
                <c:pt idx="7675">
                  <c:v>3.335159</c:v>
                </c:pt>
                <c:pt idx="7676">
                  <c:v>3.3383859999999999</c:v>
                </c:pt>
                <c:pt idx="7677">
                  <c:v>3.342314</c:v>
                </c:pt>
                <c:pt idx="7678">
                  <c:v>3.3429039999999999</c:v>
                </c:pt>
                <c:pt idx="7679">
                  <c:v>3.345666</c:v>
                </c:pt>
                <c:pt idx="7680">
                  <c:v>3.347283</c:v>
                </c:pt>
                <c:pt idx="7681">
                  <c:v>3.3455750000000002</c:v>
                </c:pt>
                <c:pt idx="7682">
                  <c:v>3.3456969999999999</c:v>
                </c:pt>
                <c:pt idx="7683">
                  <c:v>3.3457659999999998</c:v>
                </c:pt>
                <c:pt idx="7684">
                  <c:v>3.3420770000000002</c:v>
                </c:pt>
                <c:pt idx="7685">
                  <c:v>3.340471</c:v>
                </c:pt>
                <c:pt idx="7686">
                  <c:v>3.3405860000000001</c:v>
                </c:pt>
                <c:pt idx="7687">
                  <c:v>3.3423780000000001</c:v>
                </c:pt>
                <c:pt idx="7688">
                  <c:v>3.3465769999999999</c:v>
                </c:pt>
                <c:pt idx="7689">
                  <c:v>3.3451219999999999</c:v>
                </c:pt>
                <c:pt idx="7690">
                  <c:v>3.3438720000000002</c:v>
                </c:pt>
                <c:pt idx="7691">
                  <c:v>3.3494579999999998</c:v>
                </c:pt>
                <c:pt idx="7692">
                  <c:v>3.3480479999999999</c:v>
                </c:pt>
                <c:pt idx="7693">
                  <c:v>3.3431630000000001</c:v>
                </c:pt>
                <c:pt idx="7694">
                  <c:v>3.345294</c:v>
                </c:pt>
                <c:pt idx="7695">
                  <c:v>3.348271</c:v>
                </c:pt>
                <c:pt idx="7696">
                  <c:v>3.3420179999999999</c:v>
                </c:pt>
                <c:pt idx="7697">
                  <c:v>3.3367849999999999</c:v>
                </c:pt>
                <c:pt idx="7698">
                  <c:v>3.3405109999999998</c:v>
                </c:pt>
                <c:pt idx="7699">
                  <c:v>3.3400059999999998</c:v>
                </c:pt>
                <c:pt idx="7700">
                  <c:v>3.3403499999999999</c:v>
                </c:pt>
                <c:pt idx="7701">
                  <c:v>3.346711</c:v>
                </c:pt>
                <c:pt idx="7702">
                  <c:v>3.3458290000000002</c:v>
                </c:pt>
                <c:pt idx="7703">
                  <c:v>3.3435929999999998</c:v>
                </c:pt>
                <c:pt idx="7704">
                  <c:v>3.3459469999999998</c:v>
                </c:pt>
                <c:pt idx="7705">
                  <c:v>3.3436080000000001</c:v>
                </c:pt>
                <c:pt idx="7706">
                  <c:v>3.3443480000000001</c:v>
                </c:pt>
                <c:pt idx="7707">
                  <c:v>3.347712</c:v>
                </c:pt>
                <c:pt idx="7708">
                  <c:v>3.3441890000000001</c:v>
                </c:pt>
                <c:pt idx="7709">
                  <c:v>3.3451230000000001</c:v>
                </c:pt>
                <c:pt idx="7710">
                  <c:v>3.351607</c:v>
                </c:pt>
                <c:pt idx="7711">
                  <c:v>3.3497819999999998</c:v>
                </c:pt>
                <c:pt idx="7712">
                  <c:v>3.3471090000000001</c:v>
                </c:pt>
                <c:pt idx="7713">
                  <c:v>3.3532690000000001</c:v>
                </c:pt>
                <c:pt idx="7714">
                  <c:v>3.3544510000000001</c:v>
                </c:pt>
                <c:pt idx="7715">
                  <c:v>3.3559139999999998</c:v>
                </c:pt>
                <c:pt idx="7716">
                  <c:v>3.3597830000000002</c:v>
                </c:pt>
                <c:pt idx="7717">
                  <c:v>3.357202</c:v>
                </c:pt>
                <c:pt idx="7718">
                  <c:v>3.3554780000000002</c:v>
                </c:pt>
                <c:pt idx="7719">
                  <c:v>3.353561</c:v>
                </c:pt>
                <c:pt idx="7720">
                  <c:v>3.3507539999999998</c:v>
                </c:pt>
                <c:pt idx="7721">
                  <c:v>3.348093</c:v>
                </c:pt>
                <c:pt idx="7722">
                  <c:v>3.347175</c:v>
                </c:pt>
                <c:pt idx="7723">
                  <c:v>3.3491970000000002</c:v>
                </c:pt>
                <c:pt idx="7724">
                  <c:v>3.353599</c:v>
                </c:pt>
                <c:pt idx="7725">
                  <c:v>3.3562090000000002</c:v>
                </c:pt>
                <c:pt idx="7726">
                  <c:v>3.355826</c:v>
                </c:pt>
                <c:pt idx="7727">
                  <c:v>3.357793</c:v>
                </c:pt>
                <c:pt idx="7728">
                  <c:v>3.3533629999999999</c:v>
                </c:pt>
                <c:pt idx="7729">
                  <c:v>3.3502190000000001</c:v>
                </c:pt>
                <c:pt idx="7730">
                  <c:v>3.3543560000000001</c:v>
                </c:pt>
                <c:pt idx="7731">
                  <c:v>3.3560050000000001</c:v>
                </c:pt>
                <c:pt idx="7732">
                  <c:v>3.3555869999999999</c:v>
                </c:pt>
                <c:pt idx="7733">
                  <c:v>3.3555120000000001</c:v>
                </c:pt>
                <c:pt idx="7734">
                  <c:v>3.3551410000000002</c:v>
                </c:pt>
                <c:pt idx="7735">
                  <c:v>3.3528389999999999</c:v>
                </c:pt>
                <c:pt idx="7736">
                  <c:v>3.348919</c:v>
                </c:pt>
                <c:pt idx="7737">
                  <c:v>3.3520889999999999</c:v>
                </c:pt>
                <c:pt idx="7738">
                  <c:v>3.3547530000000001</c:v>
                </c:pt>
                <c:pt idx="7739">
                  <c:v>3.3536670000000002</c:v>
                </c:pt>
                <c:pt idx="7740">
                  <c:v>3.3538510000000001</c:v>
                </c:pt>
                <c:pt idx="7741">
                  <c:v>3.3566069999999999</c:v>
                </c:pt>
                <c:pt idx="7742">
                  <c:v>3.3609789999999999</c:v>
                </c:pt>
                <c:pt idx="7743">
                  <c:v>3.358867</c:v>
                </c:pt>
                <c:pt idx="7744">
                  <c:v>3.3551299999999999</c:v>
                </c:pt>
                <c:pt idx="7745">
                  <c:v>3.3582269999999999</c:v>
                </c:pt>
                <c:pt idx="7746">
                  <c:v>3.360033</c:v>
                </c:pt>
                <c:pt idx="7747">
                  <c:v>3.363143</c:v>
                </c:pt>
                <c:pt idx="7748">
                  <c:v>3.3630119999999999</c:v>
                </c:pt>
                <c:pt idx="7749">
                  <c:v>3.3609939999999998</c:v>
                </c:pt>
                <c:pt idx="7750">
                  <c:v>3.366098</c:v>
                </c:pt>
                <c:pt idx="7751">
                  <c:v>3.3665919999999998</c:v>
                </c:pt>
                <c:pt idx="7752">
                  <c:v>3.3612959999999998</c:v>
                </c:pt>
                <c:pt idx="7753">
                  <c:v>3.3587220000000002</c:v>
                </c:pt>
                <c:pt idx="7754">
                  <c:v>3.3600449999999999</c:v>
                </c:pt>
                <c:pt idx="7755">
                  <c:v>3.360741</c:v>
                </c:pt>
                <c:pt idx="7756">
                  <c:v>3.3604419999999999</c:v>
                </c:pt>
                <c:pt idx="7757">
                  <c:v>3.3602379999999998</c:v>
                </c:pt>
                <c:pt idx="7758">
                  <c:v>3.355143</c:v>
                </c:pt>
                <c:pt idx="7759">
                  <c:v>3.3545340000000001</c:v>
                </c:pt>
                <c:pt idx="7760">
                  <c:v>3.3598919999999999</c:v>
                </c:pt>
                <c:pt idx="7761">
                  <c:v>3.3584230000000002</c:v>
                </c:pt>
                <c:pt idx="7762">
                  <c:v>3.3605239999999998</c:v>
                </c:pt>
                <c:pt idx="7763">
                  <c:v>3.3655349999999999</c:v>
                </c:pt>
                <c:pt idx="7764">
                  <c:v>3.3640300000000001</c:v>
                </c:pt>
                <c:pt idx="7765">
                  <c:v>3.3629889999999998</c:v>
                </c:pt>
                <c:pt idx="7766">
                  <c:v>3.3661509999999999</c:v>
                </c:pt>
                <c:pt idx="7767">
                  <c:v>3.3661490000000001</c:v>
                </c:pt>
                <c:pt idx="7768">
                  <c:v>3.3617360000000001</c:v>
                </c:pt>
                <c:pt idx="7769">
                  <c:v>3.3631169999999999</c:v>
                </c:pt>
                <c:pt idx="7770">
                  <c:v>3.3607070000000001</c:v>
                </c:pt>
                <c:pt idx="7771">
                  <c:v>3.3584999999999998</c:v>
                </c:pt>
                <c:pt idx="7772">
                  <c:v>3.3624610000000001</c:v>
                </c:pt>
                <c:pt idx="7773">
                  <c:v>3.362819</c:v>
                </c:pt>
                <c:pt idx="7774">
                  <c:v>3.3660429999999999</c:v>
                </c:pt>
                <c:pt idx="7775">
                  <c:v>3.369008</c:v>
                </c:pt>
                <c:pt idx="7776">
                  <c:v>3.368465</c:v>
                </c:pt>
                <c:pt idx="7777">
                  <c:v>3.367305</c:v>
                </c:pt>
                <c:pt idx="7778">
                  <c:v>3.3625630000000002</c:v>
                </c:pt>
                <c:pt idx="7779">
                  <c:v>3.3604219999999998</c:v>
                </c:pt>
                <c:pt idx="7780">
                  <c:v>3.3615689999999998</c:v>
                </c:pt>
                <c:pt idx="7781">
                  <c:v>3.364274</c:v>
                </c:pt>
                <c:pt idx="7782">
                  <c:v>3.3673929999999999</c:v>
                </c:pt>
                <c:pt idx="7783">
                  <c:v>3.365462</c:v>
                </c:pt>
                <c:pt idx="7784">
                  <c:v>3.3612320000000002</c:v>
                </c:pt>
                <c:pt idx="7785">
                  <c:v>3.362212</c:v>
                </c:pt>
                <c:pt idx="7786">
                  <c:v>3.3663310000000002</c:v>
                </c:pt>
                <c:pt idx="7787">
                  <c:v>3.3676140000000001</c:v>
                </c:pt>
                <c:pt idx="7788">
                  <c:v>3.3668619999999998</c:v>
                </c:pt>
                <c:pt idx="7789">
                  <c:v>3.3656890000000002</c:v>
                </c:pt>
                <c:pt idx="7790">
                  <c:v>3.3637760000000001</c:v>
                </c:pt>
                <c:pt idx="7791">
                  <c:v>3.3627410000000002</c:v>
                </c:pt>
                <c:pt idx="7792">
                  <c:v>3.3625400000000001</c:v>
                </c:pt>
                <c:pt idx="7793">
                  <c:v>3.3657699999999999</c:v>
                </c:pt>
                <c:pt idx="7794">
                  <c:v>3.367747</c:v>
                </c:pt>
                <c:pt idx="7795">
                  <c:v>3.3638270000000001</c:v>
                </c:pt>
                <c:pt idx="7796">
                  <c:v>3.3658549999999998</c:v>
                </c:pt>
                <c:pt idx="7797">
                  <c:v>3.371899</c:v>
                </c:pt>
                <c:pt idx="7798">
                  <c:v>3.3722490000000001</c:v>
                </c:pt>
                <c:pt idx="7799">
                  <c:v>3.371683</c:v>
                </c:pt>
                <c:pt idx="7800">
                  <c:v>3.3719130000000002</c:v>
                </c:pt>
                <c:pt idx="7801">
                  <c:v>3.3735849999999998</c:v>
                </c:pt>
                <c:pt idx="7802">
                  <c:v>3.372757</c:v>
                </c:pt>
                <c:pt idx="7803">
                  <c:v>3.3694030000000001</c:v>
                </c:pt>
                <c:pt idx="7804">
                  <c:v>3.3719440000000001</c:v>
                </c:pt>
                <c:pt idx="7805">
                  <c:v>3.3746429999999998</c:v>
                </c:pt>
                <c:pt idx="7806">
                  <c:v>3.3722189999999999</c:v>
                </c:pt>
                <c:pt idx="7807">
                  <c:v>3.37391</c:v>
                </c:pt>
                <c:pt idx="7808">
                  <c:v>3.374396</c:v>
                </c:pt>
                <c:pt idx="7809">
                  <c:v>3.3689170000000002</c:v>
                </c:pt>
                <c:pt idx="7810">
                  <c:v>3.368004</c:v>
                </c:pt>
                <c:pt idx="7811">
                  <c:v>3.3698250000000001</c:v>
                </c:pt>
                <c:pt idx="7812">
                  <c:v>3.3700730000000001</c:v>
                </c:pt>
                <c:pt idx="7813">
                  <c:v>3.370914</c:v>
                </c:pt>
                <c:pt idx="7814">
                  <c:v>3.3718729999999999</c:v>
                </c:pt>
                <c:pt idx="7815">
                  <c:v>3.3718919999999999</c:v>
                </c:pt>
                <c:pt idx="7816">
                  <c:v>3.3695469999999998</c:v>
                </c:pt>
                <c:pt idx="7817">
                  <c:v>3.3705919999999998</c:v>
                </c:pt>
                <c:pt idx="7818">
                  <c:v>3.3752909999999998</c:v>
                </c:pt>
                <c:pt idx="7819">
                  <c:v>3.3757130000000002</c:v>
                </c:pt>
                <c:pt idx="7820">
                  <c:v>3.3755480000000002</c:v>
                </c:pt>
                <c:pt idx="7821">
                  <c:v>3.3783910000000001</c:v>
                </c:pt>
                <c:pt idx="7822">
                  <c:v>3.3760249999999998</c:v>
                </c:pt>
                <c:pt idx="7823">
                  <c:v>3.369926</c:v>
                </c:pt>
                <c:pt idx="7824">
                  <c:v>3.3743340000000002</c:v>
                </c:pt>
                <c:pt idx="7825">
                  <c:v>3.3835259999999998</c:v>
                </c:pt>
                <c:pt idx="7826">
                  <c:v>3.379051</c:v>
                </c:pt>
                <c:pt idx="7827">
                  <c:v>3.3778190000000001</c:v>
                </c:pt>
                <c:pt idx="7828">
                  <c:v>3.3845239999999999</c:v>
                </c:pt>
                <c:pt idx="7829">
                  <c:v>3.3789319999999998</c:v>
                </c:pt>
                <c:pt idx="7830">
                  <c:v>3.3752219999999999</c:v>
                </c:pt>
                <c:pt idx="7831">
                  <c:v>3.3793489999999999</c:v>
                </c:pt>
                <c:pt idx="7832">
                  <c:v>3.3792309999999999</c:v>
                </c:pt>
                <c:pt idx="7833">
                  <c:v>3.375829</c:v>
                </c:pt>
                <c:pt idx="7834">
                  <c:v>3.3777599999999999</c:v>
                </c:pt>
                <c:pt idx="7835">
                  <c:v>3.3824399999999999</c:v>
                </c:pt>
                <c:pt idx="7836">
                  <c:v>3.3746909999999999</c:v>
                </c:pt>
                <c:pt idx="7837">
                  <c:v>3.3714520000000001</c:v>
                </c:pt>
                <c:pt idx="7838">
                  <c:v>3.3818260000000002</c:v>
                </c:pt>
                <c:pt idx="7839">
                  <c:v>3.3815870000000001</c:v>
                </c:pt>
                <c:pt idx="7840">
                  <c:v>3.3759939999999999</c:v>
                </c:pt>
                <c:pt idx="7841">
                  <c:v>3.3790719999999999</c:v>
                </c:pt>
                <c:pt idx="7842">
                  <c:v>3.3802240000000001</c:v>
                </c:pt>
                <c:pt idx="7843">
                  <c:v>3.3787400000000001</c:v>
                </c:pt>
                <c:pt idx="7844">
                  <c:v>3.3796430000000002</c:v>
                </c:pt>
                <c:pt idx="7845">
                  <c:v>3.3813019999999998</c:v>
                </c:pt>
                <c:pt idx="7846">
                  <c:v>3.3801580000000002</c:v>
                </c:pt>
                <c:pt idx="7847">
                  <c:v>3.3809809999999998</c:v>
                </c:pt>
                <c:pt idx="7848">
                  <c:v>3.3807330000000002</c:v>
                </c:pt>
                <c:pt idx="7849">
                  <c:v>3.3819750000000002</c:v>
                </c:pt>
                <c:pt idx="7850">
                  <c:v>3.3871030000000002</c:v>
                </c:pt>
                <c:pt idx="7851">
                  <c:v>3.3852139999999999</c:v>
                </c:pt>
                <c:pt idx="7852">
                  <c:v>3.3786339999999999</c:v>
                </c:pt>
                <c:pt idx="7853">
                  <c:v>3.373456</c:v>
                </c:pt>
                <c:pt idx="7854">
                  <c:v>3.373783</c:v>
                </c:pt>
                <c:pt idx="7855">
                  <c:v>3.3737560000000002</c:v>
                </c:pt>
                <c:pt idx="7856">
                  <c:v>3.3721100000000002</c:v>
                </c:pt>
                <c:pt idx="7857">
                  <c:v>3.381383</c:v>
                </c:pt>
                <c:pt idx="7858">
                  <c:v>3.3825859999999999</c:v>
                </c:pt>
                <c:pt idx="7859">
                  <c:v>3.3763260000000002</c:v>
                </c:pt>
                <c:pt idx="7860">
                  <c:v>3.384709</c:v>
                </c:pt>
                <c:pt idx="7861">
                  <c:v>3.3894299999999999</c:v>
                </c:pt>
                <c:pt idx="7862">
                  <c:v>3.3860679999999999</c:v>
                </c:pt>
                <c:pt idx="7863">
                  <c:v>3.3893399999999998</c:v>
                </c:pt>
                <c:pt idx="7864">
                  <c:v>3.3898489999999999</c:v>
                </c:pt>
                <c:pt idx="7865">
                  <c:v>3.3849170000000002</c:v>
                </c:pt>
                <c:pt idx="7866">
                  <c:v>3.383534</c:v>
                </c:pt>
                <c:pt idx="7867">
                  <c:v>3.382917</c:v>
                </c:pt>
                <c:pt idx="7868">
                  <c:v>3.3819780000000002</c:v>
                </c:pt>
                <c:pt idx="7869">
                  <c:v>3.3883070000000002</c:v>
                </c:pt>
                <c:pt idx="7870">
                  <c:v>3.3941590000000001</c:v>
                </c:pt>
                <c:pt idx="7871">
                  <c:v>3.3930929999999999</c:v>
                </c:pt>
                <c:pt idx="7872">
                  <c:v>3.396182</c:v>
                </c:pt>
                <c:pt idx="7873">
                  <c:v>3.4007290000000001</c:v>
                </c:pt>
                <c:pt idx="7874">
                  <c:v>3.3976419999999998</c:v>
                </c:pt>
                <c:pt idx="7875">
                  <c:v>3.3928050000000001</c:v>
                </c:pt>
                <c:pt idx="7876">
                  <c:v>3.3946580000000002</c:v>
                </c:pt>
                <c:pt idx="7877">
                  <c:v>3.3943859999999999</c:v>
                </c:pt>
                <c:pt idx="7878">
                  <c:v>3.3923700000000001</c:v>
                </c:pt>
                <c:pt idx="7879">
                  <c:v>3.394968</c:v>
                </c:pt>
                <c:pt idx="7880">
                  <c:v>3.3931990000000001</c:v>
                </c:pt>
                <c:pt idx="7881">
                  <c:v>3.3925990000000001</c:v>
                </c:pt>
                <c:pt idx="7882">
                  <c:v>3.3962729999999999</c:v>
                </c:pt>
                <c:pt idx="7883">
                  <c:v>3.3938259999999998</c:v>
                </c:pt>
                <c:pt idx="7884">
                  <c:v>3.3892159999999998</c:v>
                </c:pt>
                <c:pt idx="7885">
                  <c:v>3.391159</c:v>
                </c:pt>
                <c:pt idx="7886">
                  <c:v>3.3930560000000001</c:v>
                </c:pt>
                <c:pt idx="7887">
                  <c:v>3.3915410000000001</c:v>
                </c:pt>
                <c:pt idx="7888">
                  <c:v>3.3901539999999999</c:v>
                </c:pt>
                <c:pt idx="7889">
                  <c:v>3.3900769999999998</c:v>
                </c:pt>
                <c:pt idx="7890">
                  <c:v>3.3888379999999998</c:v>
                </c:pt>
                <c:pt idx="7891">
                  <c:v>3.388798</c:v>
                </c:pt>
                <c:pt idx="7892">
                  <c:v>3.3914740000000001</c:v>
                </c:pt>
                <c:pt idx="7893">
                  <c:v>3.391588</c:v>
                </c:pt>
                <c:pt idx="7894">
                  <c:v>3.3861849999999998</c:v>
                </c:pt>
                <c:pt idx="7895">
                  <c:v>3.3864610000000002</c:v>
                </c:pt>
                <c:pt idx="7896">
                  <c:v>3.3912580000000001</c:v>
                </c:pt>
                <c:pt idx="7897">
                  <c:v>3.391489</c:v>
                </c:pt>
                <c:pt idx="7898">
                  <c:v>3.3916529999999998</c:v>
                </c:pt>
                <c:pt idx="7899">
                  <c:v>3.3926699999999999</c:v>
                </c:pt>
                <c:pt idx="7900">
                  <c:v>3.3931770000000001</c:v>
                </c:pt>
                <c:pt idx="7901">
                  <c:v>3.3948119999999999</c:v>
                </c:pt>
                <c:pt idx="7902">
                  <c:v>3.392649</c:v>
                </c:pt>
                <c:pt idx="7903">
                  <c:v>3.3918210000000002</c:v>
                </c:pt>
                <c:pt idx="7904">
                  <c:v>3.3954140000000002</c:v>
                </c:pt>
                <c:pt idx="7905">
                  <c:v>3.396973</c:v>
                </c:pt>
                <c:pt idx="7906">
                  <c:v>3.3920919999999999</c:v>
                </c:pt>
                <c:pt idx="7907">
                  <c:v>3.3912460000000002</c:v>
                </c:pt>
                <c:pt idx="7908">
                  <c:v>3.3968389999999999</c:v>
                </c:pt>
                <c:pt idx="7909">
                  <c:v>3.3949959999999999</c:v>
                </c:pt>
                <c:pt idx="7910">
                  <c:v>3.3917860000000002</c:v>
                </c:pt>
                <c:pt idx="7911">
                  <c:v>3.395645</c:v>
                </c:pt>
                <c:pt idx="7912">
                  <c:v>3.3939750000000002</c:v>
                </c:pt>
                <c:pt idx="7913">
                  <c:v>3.3909739999999999</c:v>
                </c:pt>
                <c:pt idx="7914">
                  <c:v>3.39316</c:v>
                </c:pt>
                <c:pt idx="7915">
                  <c:v>3.3913129999999998</c:v>
                </c:pt>
                <c:pt idx="7916">
                  <c:v>3.387505</c:v>
                </c:pt>
                <c:pt idx="7917">
                  <c:v>3.3898999999999999</c:v>
                </c:pt>
                <c:pt idx="7918">
                  <c:v>3.3920789999999998</c:v>
                </c:pt>
                <c:pt idx="7919">
                  <c:v>3.394155</c:v>
                </c:pt>
                <c:pt idx="7920">
                  <c:v>3.403734</c:v>
                </c:pt>
                <c:pt idx="7921">
                  <c:v>3.4052470000000001</c:v>
                </c:pt>
                <c:pt idx="7922">
                  <c:v>3.4026999999999998</c:v>
                </c:pt>
                <c:pt idx="7923">
                  <c:v>3.4112640000000001</c:v>
                </c:pt>
                <c:pt idx="7924">
                  <c:v>3.4123429999999999</c:v>
                </c:pt>
                <c:pt idx="7925">
                  <c:v>3.404954</c:v>
                </c:pt>
                <c:pt idx="7926">
                  <c:v>3.4036590000000002</c:v>
                </c:pt>
                <c:pt idx="7927">
                  <c:v>3.4041290000000002</c:v>
                </c:pt>
                <c:pt idx="7928">
                  <c:v>3.4061349999999999</c:v>
                </c:pt>
                <c:pt idx="7929">
                  <c:v>3.4094639999999998</c:v>
                </c:pt>
                <c:pt idx="7930">
                  <c:v>3.409491</c:v>
                </c:pt>
                <c:pt idx="7931">
                  <c:v>3.4054310000000001</c:v>
                </c:pt>
                <c:pt idx="7932">
                  <c:v>3.403591</c:v>
                </c:pt>
                <c:pt idx="7933">
                  <c:v>3.4059200000000001</c:v>
                </c:pt>
                <c:pt idx="7934">
                  <c:v>3.4048859999999999</c:v>
                </c:pt>
                <c:pt idx="7935">
                  <c:v>3.4068299999999998</c:v>
                </c:pt>
                <c:pt idx="7936">
                  <c:v>3.4136510000000002</c:v>
                </c:pt>
                <c:pt idx="7937">
                  <c:v>3.4144860000000001</c:v>
                </c:pt>
                <c:pt idx="7938">
                  <c:v>3.4150309999999999</c:v>
                </c:pt>
                <c:pt idx="7939">
                  <c:v>3.417554</c:v>
                </c:pt>
                <c:pt idx="7940">
                  <c:v>3.4124819999999998</c:v>
                </c:pt>
                <c:pt idx="7941">
                  <c:v>3.4099529999999998</c:v>
                </c:pt>
                <c:pt idx="7942">
                  <c:v>3.4145560000000001</c:v>
                </c:pt>
                <c:pt idx="7943">
                  <c:v>3.4117109999999999</c:v>
                </c:pt>
                <c:pt idx="7944">
                  <c:v>3.407235</c:v>
                </c:pt>
                <c:pt idx="7945">
                  <c:v>3.4078369999999998</c:v>
                </c:pt>
                <c:pt idx="7946">
                  <c:v>3.405805</c:v>
                </c:pt>
                <c:pt idx="7947">
                  <c:v>3.4059680000000001</c:v>
                </c:pt>
                <c:pt idx="7948">
                  <c:v>3.4086210000000001</c:v>
                </c:pt>
                <c:pt idx="7949">
                  <c:v>3.4068139999999998</c:v>
                </c:pt>
                <c:pt idx="7950">
                  <c:v>3.404128</c:v>
                </c:pt>
                <c:pt idx="7951">
                  <c:v>3.4040159999999999</c:v>
                </c:pt>
                <c:pt idx="7952">
                  <c:v>3.4057949999999999</c:v>
                </c:pt>
                <c:pt idx="7953">
                  <c:v>3.403416</c:v>
                </c:pt>
                <c:pt idx="7954">
                  <c:v>3.4026010000000002</c:v>
                </c:pt>
                <c:pt idx="7955">
                  <c:v>3.4078550000000001</c:v>
                </c:pt>
                <c:pt idx="7956">
                  <c:v>3.4094090000000001</c:v>
                </c:pt>
                <c:pt idx="7957">
                  <c:v>3.4096039999999999</c:v>
                </c:pt>
                <c:pt idx="7958">
                  <c:v>3.4119449999999998</c:v>
                </c:pt>
                <c:pt idx="7959">
                  <c:v>3.4132030000000002</c:v>
                </c:pt>
                <c:pt idx="7960">
                  <c:v>3.4126029999999998</c:v>
                </c:pt>
                <c:pt idx="7961">
                  <c:v>3.4132739999999999</c:v>
                </c:pt>
                <c:pt idx="7962">
                  <c:v>3.419146</c:v>
                </c:pt>
                <c:pt idx="7963">
                  <c:v>3.4209839999999998</c:v>
                </c:pt>
                <c:pt idx="7964">
                  <c:v>3.418755</c:v>
                </c:pt>
                <c:pt idx="7965">
                  <c:v>3.4223439999999998</c:v>
                </c:pt>
                <c:pt idx="7966">
                  <c:v>3.4212530000000001</c:v>
                </c:pt>
                <c:pt idx="7967">
                  <c:v>3.4112360000000002</c:v>
                </c:pt>
                <c:pt idx="7968">
                  <c:v>3.4087010000000002</c:v>
                </c:pt>
                <c:pt idx="7969">
                  <c:v>3.4148939999999999</c:v>
                </c:pt>
                <c:pt idx="7970">
                  <c:v>3.413268</c:v>
                </c:pt>
                <c:pt idx="7971">
                  <c:v>3.4130940000000001</c:v>
                </c:pt>
                <c:pt idx="7972">
                  <c:v>3.4150719999999999</c:v>
                </c:pt>
                <c:pt idx="7973">
                  <c:v>3.4118210000000002</c:v>
                </c:pt>
                <c:pt idx="7974">
                  <c:v>3.4100950000000001</c:v>
                </c:pt>
                <c:pt idx="7975">
                  <c:v>3.4099949999999999</c:v>
                </c:pt>
                <c:pt idx="7976">
                  <c:v>3.4138030000000001</c:v>
                </c:pt>
                <c:pt idx="7977">
                  <c:v>3.4167130000000001</c:v>
                </c:pt>
                <c:pt idx="7978">
                  <c:v>3.4145539999999999</c:v>
                </c:pt>
                <c:pt idx="7979">
                  <c:v>3.4123730000000001</c:v>
                </c:pt>
                <c:pt idx="7980">
                  <c:v>3.4108130000000001</c:v>
                </c:pt>
                <c:pt idx="7981">
                  <c:v>3.4135529999999998</c:v>
                </c:pt>
                <c:pt idx="7982">
                  <c:v>3.4164699999999999</c:v>
                </c:pt>
                <c:pt idx="7983">
                  <c:v>3.4184999999999999</c:v>
                </c:pt>
                <c:pt idx="7984">
                  <c:v>3.4214020000000001</c:v>
                </c:pt>
                <c:pt idx="7985">
                  <c:v>3.4245049999999999</c:v>
                </c:pt>
                <c:pt idx="7986">
                  <c:v>3.4252289999999999</c:v>
                </c:pt>
                <c:pt idx="7987">
                  <c:v>3.4198200000000001</c:v>
                </c:pt>
                <c:pt idx="7988">
                  <c:v>3.4177430000000002</c:v>
                </c:pt>
                <c:pt idx="7989">
                  <c:v>3.421135</c:v>
                </c:pt>
                <c:pt idx="7990">
                  <c:v>3.4194979999999999</c:v>
                </c:pt>
                <c:pt idx="7991">
                  <c:v>3.416344</c:v>
                </c:pt>
                <c:pt idx="7992">
                  <c:v>3.4171320000000001</c:v>
                </c:pt>
                <c:pt idx="7993">
                  <c:v>3.4177580000000001</c:v>
                </c:pt>
                <c:pt idx="7994">
                  <c:v>3.415009</c:v>
                </c:pt>
                <c:pt idx="7995">
                  <c:v>3.4158529999999998</c:v>
                </c:pt>
                <c:pt idx="7996">
                  <c:v>3.4178839999999999</c:v>
                </c:pt>
                <c:pt idx="7997">
                  <c:v>3.4122680000000001</c:v>
                </c:pt>
                <c:pt idx="7998">
                  <c:v>3.4131830000000001</c:v>
                </c:pt>
                <c:pt idx="7999">
                  <c:v>3.4238919999999999</c:v>
                </c:pt>
                <c:pt idx="8000">
                  <c:v>3.421468</c:v>
                </c:pt>
                <c:pt idx="8001">
                  <c:v>3.4188939999999999</c:v>
                </c:pt>
                <c:pt idx="8002">
                  <c:v>3.425789</c:v>
                </c:pt>
                <c:pt idx="8003">
                  <c:v>3.4236239999999998</c:v>
                </c:pt>
                <c:pt idx="8004">
                  <c:v>3.420099</c:v>
                </c:pt>
                <c:pt idx="8005">
                  <c:v>3.424874</c:v>
                </c:pt>
                <c:pt idx="8006">
                  <c:v>3.424979</c:v>
                </c:pt>
                <c:pt idx="8007">
                  <c:v>3.4249849999999999</c:v>
                </c:pt>
                <c:pt idx="8008">
                  <c:v>3.4316680000000002</c:v>
                </c:pt>
                <c:pt idx="8009">
                  <c:v>3.4298190000000002</c:v>
                </c:pt>
                <c:pt idx="8010">
                  <c:v>3.425376</c:v>
                </c:pt>
                <c:pt idx="8011">
                  <c:v>3.429335</c:v>
                </c:pt>
                <c:pt idx="8012">
                  <c:v>3.4293969999999998</c:v>
                </c:pt>
                <c:pt idx="8013">
                  <c:v>3.4246729999999999</c:v>
                </c:pt>
                <c:pt idx="8014">
                  <c:v>3.423219</c:v>
                </c:pt>
                <c:pt idx="8015">
                  <c:v>3.4280040000000001</c:v>
                </c:pt>
                <c:pt idx="8016">
                  <c:v>3.427861</c:v>
                </c:pt>
                <c:pt idx="8017">
                  <c:v>3.423686</c:v>
                </c:pt>
                <c:pt idx="8018">
                  <c:v>3.424769</c:v>
                </c:pt>
                <c:pt idx="8019">
                  <c:v>3.4222239999999999</c:v>
                </c:pt>
                <c:pt idx="8020">
                  <c:v>3.4211019999999999</c:v>
                </c:pt>
                <c:pt idx="8021">
                  <c:v>3.4237839999999999</c:v>
                </c:pt>
                <c:pt idx="8022">
                  <c:v>3.4213710000000002</c:v>
                </c:pt>
                <c:pt idx="8023">
                  <c:v>3.4229090000000002</c:v>
                </c:pt>
                <c:pt idx="8024">
                  <c:v>3.428928</c:v>
                </c:pt>
                <c:pt idx="8025">
                  <c:v>3.4320330000000001</c:v>
                </c:pt>
                <c:pt idx="8026">
                  <c:v>3.4293260000000001</c:v>
                </c:pt>
                <c:pt idx="8027">
                  <c:v>3.4280680000000001</c:v>
                </c:pt>
                <c:pt idx="8028">
                  <c:v>3.4314369999999998</c:v>
                </c:pt>
                <c:pt idx="8029">
                  <c:v>3.4307099999999999</c:v>
                </c:pt>
                <c:pt idx="8030">
                  <c:v>3.4293979999999999</c:v>
                </c:pt>
                <c:pt idx="8031">
                  <c:v>3.4304579999999998</c:v>
                </c:pt>
                <c:pt idx="8032">
                  <c:v>3.4315790000000002</c:v>
                </c:pt>
                <c:pt idx="8033">
                  <c:v>3.4310900000000002</c:v>
                </c:pt>
                <c:pt idx="8034">
                  <c:v>3.429379</c:v>
                </c:pt>
                <c:pt idx="8035">
                  <c:v>3.427241</c:v>
                </c:pt>
                <c:pt idx="8036">
                  <c:v>3.4272629999999999</c:v>
                </c:pt>
                <c:pt idx="8037">
                  <c:v>3.4308230000000002</c:v>
                </c:pt>
                <c:pt idx="8038">
                  <c:v>3.4320439999999999</c:v>
                </c:pt>
                <c:pt idx="8039">
                  <c:v>3.4256669999999998</c:v>
                </c:pt>
                <c:pt idx="8040">
                  <c:v>3.4252289999999999</c:v>
                </c:pt>
                <c:pt idx="8041">
                  <c:v>3.4294199999999999</c:v>
                </c:pt>
                <c:pt idx="8042">
                  <c:v>3.4259200000000001</c:v>
                </c:pt>
                <c:pt idx="8043">
                  <c:v>3.4238770000000001</c:v>
                </c:pt>
                <c:pt idx="8044">
                  <c:v>3.426167</c:v>
                </c:pt>
                <c:pt idx="8045">
                  <c:v>3.428731</c:v>
                </c:pt>
                <c:pt idx="8046">
                  <c:v>3.4330020000000001</c:v>
                </c:pt>
                <c:pt idx="8047">
                  <c:v>3.4342860000000002</c:v>
                </c:pt>
                <c:pt idx="8048">
                  <c:v>3.428642</c:v>
                </c:pt>
                <c:pt idx="8049">
                  <c:v>3.429532</c:v>
                </c:pt>
                <c:pt idx="8050">
                  <c:v>3.4326560000000002</c:v>
                </c:pt>
                <c:pt idx="8051">
                  <c:v>3.4314840000000002</c:v>
                </c:pt>
                <c:pt idx="8052">
                  <c:v>3.4360439999999999</c:v>
                </c:pt>
                <c:pt idx="8053">
                  <c:v>3.4399030000000002</c:v>
                </c:pt>
                <c:pt idx="8054">
                  <c:v>3.4361100000000002</c:v>
                </c:pt>
                <c:pt idx="8055">
                  <c:v>3.4372250000000002</c:v>
                </c:pt>
                <c:pt idx="8056">
                  <c:v>3.4380220000000001</c:v>
                </c:pt>
                <c:pt idx="8057">
                  <c:v>3.4345880000000002</c:v>
                </c:pt>
                <c:pt idx="8058">
                  <c:v>3.434053</c:v>
                </c:pt>
                <c:pt idx="8059">
                  <c:v>3.4337960000000001</c:v>
                </c:pt>
                <c:pt idx="8060">
                  <c:v>3.4338359999999999</c:v>
                </c:pt>
                <c:pt idx="8061">
                  <c:v>3.4376139999999999</c:v>
                </c:pt>
                <c:pt idx="8062">
                  <c:v>3.4404970000000001</c:v>
                </c:pt>
                <c:pt idx="8063">
                  <c:v>3.4374539999999998</c:v>
                </c:pt>
                <c:pt idx="8064">
                  <c:v>3.4388990000000002</c:v>
                </c:pt>
                <c:pt idx="8065">
                  <c:v>3.4441839999999999</c:v>
                </c:pt>
                <c:pt idx="8066">
                  <c:v>3.4396409999999999</c:v>
                </c:pt>
                <c:pt idx="8067">
                  <c:v>3.438053</c:v>
                </c:pt>
                <c:pt idx="8068">
                  <c:v>3.4434300000000002</c:v>
                </c:pt>
                <c:pt idx="8069">
                  <c:v>3.4404569999999999</c:v>
                </c:pt>
                <c:pt idx="8070">
                  <c:v>3.4353289999999999</c:v>
                </c:pt>
                <c:pt idx="8071">
                  <c:v>3.4357690000000001</c:v>
                </c:pt>
                <c:pt idx="8072">
                  <c:v>3.438904</c:v>
                </c:pt>
                <c:pt idx="8073">
                  <c:v>3.4413399999999998</c:v>
                </c:pt>
                <c:pt idx="8074">
                  <c:v>3.440061</c:v>
                </c:pt>
                <c:pt idx="8075">
                  <c:v>3.4412060000000002</c:v>
                </c:pt>
                <c:pt idx="8076">
                  <c:v>3.443314</c:v>
                </c:pt>
                <c:pt idx="8077">
                  <c:v>3.4401739999999998</c:v>
                </c:pt>
                <c:pt idx="8078">
                  <c:v>3.4355150000000001</c:v>
                </c:pt>
                <c:pt idx="8079">
                  <c:v>3.4355730000000002</c:v>
                </c:pt>
                <c:pt idx="8080">
                  <c:v>3.4334859999999998</c:v>
                </c:pt>
                <c:pt idx="8081">
                  <c:v>3.4307810000000001</c:v>
                </c:pt>
                <c:pt idx="8082">
                  <c:v>3.4312930000000001</c:v>
                </c:pt>
                <c:pt idx="8083">
                  <c:v>3.433481</c:v>
                </c:pt>
                <c:pt idx="8084">
                  <c:v>3.4338920000000002</c:v>
                </c:pt>
                <c:pt idx="8085">
                  <c:v>3.4363049999999999</c:v>
                </c:pt>
                <c:pt idx="8086">
                  <c:v>3.4401830000000002</c:v>
                </c:pt>
                <c:pt idx="8087">
                  <c:v>3.4381759999999999</c:v>
                </c:pt>
                <c:pt idx="8088">
                  <c:v>3.439206</c:v>
                </c:pt>
                <c:pt idx="8089">
                  <c:v>3.4484340000000002</c:v>
                </c:pt>
                <c:pt idx="8090">
                  <c:v>3.4496660000000001</c:v>
                </c:pt>
                <c:pt idx="8091">
                  <c:v>3.4475730000000002</c:v>
                </c:pt>
                <c:pt idx="8092">
                  <c:v>3.4505430000000001</c:v>
                </c:pt>
                <c:pt idx="8093">
                  <c:v>3.4496319999999998</c:v>
                </c:pt>
                <c:pt idx="8094">
                  <c:v>3.4449749999999999</c:v>
                </c:pt>
                <c:pt idx="8095">
                  <c:v>3.4455719999999999</c:v>
                </c:pt>
                <c:pt idx="8096">
                  <c:v>3.4477690000000001</c:v>
                </c:pt>
                <c:pt idx="8097">
                  <c:v>3.4428459999999999</c:v>
                </c:pt>
                <c:pt idx="8098">
                  <c:v>3.441176</c:v>
                </c:pt>
                <c:pt idx="8099">
                  <c:v>3.4453049999999998</c:v>
                </c:pt>
                <c:pt idx="8100">
                  <c:v>3.4447230000000002</c:v>
                </c:pt>
                <c:pt idx="8101">
                  <c:v>3.442752</c:v>
                </c:pt>
                <c:pt idx="8102">
                  <c:v>3.4448590000000001</c:v>
                </c:pt>
                <c:pt idx="8103">
                  <c:v>3.4463720000000002</c:v>
                </c:pt>
                <c:pt idx="8104">
                  <c:v>3.4437340000000001</c:v>
                </c:pt>
                <c:pt idx="8105">
                  <c:v>3.442199</c:v>
                </c:pt>
                <c:pt idx="8106">
                  <c:v>3.4419870000000001</c:v>
                </c:pt>
                <c:pt idx="8107">
                  <c:v>3.4424359999999998</c:v>
                </c:pt>
                <c:pt idx="8108">
                  <c:v>3.4490280000000002</c:v>
                </c:pt>
                <c:pt idx="8109">
                  <c:v>3.4520360000000001</c:v>
                </c:pt>
                <c:pt idx="8110">
                  <c:v>3.4485329999999998</c:v>
                </c:pt>
                <c:pt idx="8111">
                  <c:v>3.4490720000000001</c:v>
                </c:pt>
                <c:pt idx="8112">
                  <c:v>3.4491610000000001</c:v>
                </c:pt>
                <c:pt idx="8113">
                  <c:v>3.4470779999999999</c:v>
                </c:pt>
                <c:pt idx="8114">
                  <c:v>3.4461279999999999</c:v>
                </c:pt>
                <c:pt idx="8115">
                  <c:v>3.4447649999999999</c:v>
                </c:pt>
                <c:pt idx="8116">
                  <c:v>3.443349</c:v>
                </c:pt>
                <c:pt idx="8117">
                  <c:v>3.4465819999999998</c:v>
                </c:pt>
                <c:pt idx="8118">
                  <c:v>3.4525920000000001</c:v>
                </c:pt>
                <c:pt idx="8119">
                  <c:v>3.4473760000000002</c:v>
                </c:pt>
                <c:pt idx="8120">
                  <c:v>3.4436339999999999</c:v>
                </c:pt>
                <c:pt idx="8121">
                  <c:v>3.4491679999999998</c:v>
                </c:pt>
                <c:pt idx="8122">
                  <c:v>3.4506920000000001</c:v>
                </c:pt>
                <c:pt idx="8123">
                  <c:v>3.4492769999999999</c:v>
                </c:pt>
                <c:pt idx="8124">
                  <c:v>3.4485950000000001</c:v>
                </c:pt>
                <c:pt idx="8125">
                  <c:v>3.4475790000000002</c:v>
                </c:pt>
                <c:pt idx="8126">
                  <c:v>3.4491100000000001</c:v>
                </c:pt>
                <c:pt idx="8127">
                  <c:v>3.4525600000000001</c:v>
                </c:pt>
                <c:pt idx="8128">
                  <c:v>3.4511970000000001</c:v>
                </c:pt>
                <c:pt idx="8129">
                  <c:v>3.4503650000000001</c:v>
                </c:pt>
                <c:pt idx="8130">
                  <c:v>3.4541580000000001</c:v>
                </c:pt>
                <c:pt idx="8131">
                  <c:v>3.4535019999999998</c:v>
                </c:pt>
                <c:pt idx="8132">
                  <c:v>3.4511880000000001</c:v>
                </c:pt>
                <c:pt idx="8133">
                  <c:v>3.4563679999999999</c:v>
                </c:pt>
                <c:pt idx="8134">
                  <c:v>3.4621040000000001</c:v>
                </c:pt>
                <c:pt idx="8135">
                  <c:v>3.463905</c:v>
                </c:pt>
                <c:pt idx="8136">
                  <c:v>3.459797</c:v>
                </c:pt>
                <c:pt idx="8137">
                  <c:v>3.4574590000000001</c:v>
                </c:pt>
                <c:pt idx="8138">
                  <c:v>3.4583279999999998</c:v>
                </c:pt>
                <c:pt idx="8139">
                  <c:v>3.4552529999999999</c:v>
                </c:pt>
                <c:pt idx="8140">
                  <c:v>3.456477</c:v>
                </c:pt>
                <c:pt idx="8141">
                  <c:v>3.4577040000000001</c:v>
                </c:pt>
                <c:pt idx="8142">
                  <c:v>3.4580060000000001</c:v>
                </c:pt>
                <c:pt idx="8143">
                  <c:v>3.4590960000000002</c:v>
                </c:pt>
                <c:pt idx="8144">
                  <c:v>3.4503080000000002</c:v>
                </c:pt>
                <c:pt idx="8145">
                  <c:v>3.4430420000000002</c:v>
                </c:pt>
                <c:pt idx="8146">
                  <c:v>3.4513240000000001</c:v>
                </c:pt>
                <c:pt idx="8147">
                  <c:v>3.4518219999999999</c:v>
                </c:pt>
                <c:pt idx="8148">
                  <c:v>3.446491</c:v>
                </c:pt>
                <c:pt idx="8149">
                  <c:v>3.4554689999999999</c:v>
                </c:pt>
                <c:pt idx="8150">
                  <c:v>3.4606409999999999</c:v>
                </c:pt>
                <c:pt idx="8151">
                  <c:v>3.4593389999999999</c:v>
                </c:pt>
                <c:pt idx="8152">
                  <c:v>3.4649350000000001</c:v>
                </c:pt>
                <c:pt idx="8153">
                  <c:v>3.4634909999999999</c:v>
                </c:pt>
                <c:pt idx="8154">
                  <c:v>3.4577659999999999</c:v>
                </c:pt>
                <c:pt idx="8155">
                  <c:v>3.4604529999999998</c:v>
                </c:pt>
                <c:pt idx="8156">
                  <c:v>3.4605570000000001</c:v>
                </c:pt>
                <c:pt idx="8157">
                  <c:v>3.4597370000000001</c:v>
                </c:pt>
                <c:pt idx="8158">
                  <c:v>3.4608439999999998</c:v>
                </c:pt>
                <c:pt idx="8159">
                  <c:v>3.4598010000000001</c:v>
                </c:pt>
                <c:pt idx="8160">
                  <c:v>3.4578850000000001</c:v>
                </c:pt>
                <c:pt idx="8161">
                  <c:v>3.4595929999999999</c:v>
                </c:pt>
                <c:pt idx="8162">
                  <c:v>3.462399</c:v>
                </c:pt>
                <c:pt idx="8163">
                  <c:v>3.4585910000000002</c:v>
                </c:pt>
                <c:pt idx="8164">
                  <c:v>3.45594</c:v>
                </c:pt>
                <c:pt idx="8165">
                  <c:v>3.4600490000000002</c:v>
                </c:pt>
                <c:pt idx="8166">
                  <c:v>3.4598339999999999</c:v>
                </c:pt>
                <c:pt idx="8167">
                  <c:v>3.4563480000000002</c:v>
                </c:pt>
                <c:pt idx="8168">
                  <c:v>3.456744</c:v>
                </c:pt>
                <c:pt idx="8169">
                  <c:v>3.4570910000000001</c:v>
                </c:pt>
                <c:pt idx="8170">
                  <c:v>3.4547509999999999</c:v>
                </c:pt>
                <c:pt idx="8171">
                  <c:v>3.4568159999999999</c:v>
                </c:pt>
                <c:pt idx="8172">
                  <c:v>3.460931</c:v>
                </c:pt>
                <c:pt idx="8173">
                  <c:v>3.463076</c:v>
                </c:pt>
                <c:pt idx="8174">
                  <c:v>3.4671059999999998</c:v>
                </c:pt>
                <c:pt idx="8175">
                  <c:v>3.46408</c:v>
                </c:pt>
                <c:pt idx="8176">
                  <c:v>3.4672589999999999</c:v>
                </c:pt>
                <c:pt idx="8177">
                  <c:v>3.4812560000000001</c:v>
                </c:pt>
                <c:pt idx="8178">
                  <c:v>3.477106</c:v>
                </c:pt>
                <c:pt idx="8179">
                  <c:v>3.4717739999999999</c:v>
                </c:pt>
                <c:pt idx="8180">
                  <c:v>3.475441</c:v>
                </c:pt>
                <c:pt idx="8181">
                  <c:v>3.4673669999999999</c:v>
                </c:pt>
                <c:pt idx="8182">
                  <c:v>3.4602889999999999</c:v>
                </c:pt>
                <c:pt idx="8183">
                  <c:v>3.4624470000000001</c:v>
                </c:pt>
                <c:pt idx="8184">
                  <c:v>3.4623050000000002</c:v>
                </c:pt>
                <c:pt idx="8185">
                  <c:v>3.4594740000000002</c:v>
                </c:pt>
                <c:pt idx="8186">
                  <c:v>3.4619979999999999</c:v>
                </c:pt>
                <c:pt idx="8187">
                  <c:v>3.4659360000000001</c:v>
                </c:pt>
                <c:pt idx="8188">
                  <c:v>3.4625210000000002</c:v>
                </c:pt>
                <c:pt idx="8189">
                  <c:v>3.4630000000000001</c:v>
                </c:pt>
                <c:pt idx="8190">
                  <c:v>3.4642650000000001</c:v>
                </c:pt>
                <c:pt idx="8191">
                  <c:v>3.4623409999999999</c:v>
                </c:pt>
                <c:pt idx="8192">
                  <c:v>3.4671150000000002</c:v>
                </c:pt>
                <c:pt idx="8193">
                  <c:v>3.4707599999999998</c:v>
                </c:pt>
                <c:pt idx="8194">
                  <c:v>3.465789</c:v>
                </c:pt>
                <c:pt idx="8195">
                  <c:v>3.4628610000000002</c:v>
                </c:pt>
                <c:pt idx="8196">
                  <c:v>3.465865</c:v>
                </c:pt>
                <c:pt idx="8197">
                  <c:v>3.463651</c:v>
                </c:pt>
                <c:pt idx="8198">
                  <c:v>3.4594010000000002</c:v>
                </c:pt>
                <c:pt idx="8199">
                  <c:v>3.4617640000000001</c:v>
                </c:pt>
                <c:pt idx="8200">
                  <c:v>3.4639250000000001</c:v>
                </c:pt>
                <c:pt idx="8201">
                  <c:v>3.4644149999999998</c:v>
                </c:pt>
                <c:pt idx="8202">
                  <c:v>3.4652470000000002</c:v>
                </c:pt>
                <c:pt idx="8203">
                  <c:v>3.4659450000000001</c:v>
                </c:pt>
                <c:pt idx="8204">
                  <c:v>3.4662160000000002</c:v>
                </c:pt>
                <c:pt idx="8205">
                  <c:v>3.4652509999999999</c:v>
                </c:pt>
                <c:pt idx="8206">
                  <c:v>3.4676469999999999</c:v>
                </c:pt>
                <c:pt idx="8207">
                  <c:v>3.4703179999999998</c:v>
                </c:pt>
                <c:pt idx="8208">
                  <c:v>3.4745680000000001</c:v>
                </c:pt>
                <c:pt idx="8209">
                  <c:v>3.4788749999999999</c:v>
                </c:pt>
                <c:pt idx="8210">
                  <c:v>3.4736959999999999</c:v>
                </c:pt>
                <c:pt idx="8211">
                  <c:v>3.467984</c:v>
                </c:pt>
                <c:pt idx="8212">
                  <c:v>3.4694400000000001</c:v>
                </c:pt>
                <c:pt idx="8213">
                  <c:v>3.470532</c:v>
                </c:pt>
                <c:pt idx="8214">
                  <c:v>3.4680979999999999</c:v>
                </c:pt>
                <c:pt idx="8215">
                  <c:v>3.470399</c:v>
                </c:pt>
                <c:pt idx="8216">
                  <c:v>3.475209</c:v>
                </c:pt>
                <c:pt idx="8217">
                  <c:v>3.474227</c:v>
                </c:pt>
                <c:pt idx="8218">
                  <c:v>3.4760789999999999</c:v>
                </c:pt>
                <c:pt idx="8219">
                  <c:v>3.4819619999999998</c:v>
                </c:pt>
                <c:pt idx="8220">
                  <c:v>3.4792749999999999</c:v>
                </c:pt>
                <c:pt idx="8221">
                  <c:v>3.4747189999999999</c:v>
                </c:pt>
                <c:pt idx="8222">
                  <c:v>3.4744419999999998</c:v>
                </c:pt>
                <c:pt idx="8223">
                  <c:v>3.4711080000000001</c:v>
                </c:pt>
                <c:pt idx="8224">
                  <c:v>3.4670450000000002</c:v>
                </c:pt>
                <c:pt idx="8225">
                  <c:v>3.465849</c:v>
                </c:pt>
                <c:pt idx="8226">
                  <c:v>3.469509</c:v>
                </c:pt>
                <c:pt idx="8227">
                  <c:v>3.4745050000000002</c:v>
                </c:pt>
                <c:pt idx="8228">
                  <c:v>3.478901</c:v>
                </c:pt>
                <c:pt idx="8229">
                  <c:v>3.4790299999999998</c:v>
                </c:pt>
                <c:pt idx="8230">
                  <c:v>3.4798659999999999</c:v>
                </c:pt>
                <c:pt idx="8231">
                  <c:v>3.4861909999999998</c:v>
                </c:pt>
                <c:pt idx="8232">
                  <c:v>3.4866570000000001</c:v>
                </c:pt>
                <c:pt idx="8233">
                  <c:v>3.483088</c:v>
                </c:pt>
                <c:pt idx="8234">
                  <c:v>3.481779</c:v>
                </c:pt>
                <c:pt idx="8235">
                  <c:v>3.4848180000000002</c:v>
                </c:pt>
                <c:pt idx="8236">
                  <c:v>3.4880689999999999</c:v>
                </c:pt>
                <c:pt idx="8237">
                  <c:v>3.4856180000000001</c:v>
                </c:pt>
                <c:pt idx="8238">
                  <c:v>3.480013</c:v>
                </c:pt>
                <c:pt idx="8239">
                  <c:v>3.4796019999999999</c:v>
                </c:pt>
                <c:pt idx="8240">
                  <c:v>3.4826619999999999</c:v>
                </c:pt>
                <c:pt idx="8241">
                  <c:v>3.4783520000000001</c:v>
                </c:pt>
                <c:pt idx="8242">
                  <c:v>3.4768500000000002</c:v>
                </c:pt>
                <c:pt idx="8243">
                  <c:v>3.4810660000000002</c:v>
                </c:pt>
                <c:pt idx="8244">
                  <c:v>3.4764539999999999</c:v>
                </c:pt>
                <c:pt idx="8245">
                  <c:v>3.4742820000000001</c:v>
                </c:pt>
                <c:pt idx="8246">
                  <c:v>3.4744980000000001</c:v>
                </c:pt>
                <c:pt idx="8247">
                  <c:v>3.4688270000000001</c:v>
                </c:pt>
                <c:pt idx="8248">
                  <c:v>3.4694029999999998</c:v>
                </c:pt>
                <c:pt idx="8249">
                  <c:v>3.4732889999999998</c:v>
                </c:pt>
                <c:pt idx="8250">
                  <c:v>3.472356</c:v>
                </c:pt>
                <c:pt idx="8251">
                  <c:v>3.4727399999999999</c:v>
                </c:pt>
                <c:pt idx="8252">
                  <c:v>3.4763660000000001</c:v>
                </c:pt>
                <c:pt idx="8253">
                  <c:v>3.4796809999999998</c:v>
                </c:pt>
                <c:pt idx="8254">
                  <c:v>3.481322</c:v>
                </c:pt>
                <c:pt idx="8255">
                  <c:v>3.4809909999999999</c:v>
                </c:pt>
                <c:pt idx="8256">
                  <c:v>3.47987</c:v>
                </c:pt>
                <c:pt idx="8257">
                  <c:v>3.4863529999999998</c:v>
                </c:pt>
                <c:pt idx="8258">
                  <c:v>3.4866649999999999</c:v>
                </c:pt>
                <c:pt idx="8259">
                  <c:v>3.4820090000000001</c:v>
                </c:pt>
                <c:pt idx="8260">
                  <c:v>3.4886560000000002</c:v>
                </c:pt>
                <c:pt idx="8261">
                  <c:v>3.4896509999999998</c:v>
                </c:pt>
                <c:pt idx="8262">
                  <c:v>3.483616</c:v>
                </c:pt>
                <c:pt idx="8263">
                  <c:v>3.4824419999999998</c:v>
                </c:pt>
                <c:pt idx="8264">
                  <c:v>3.4827919999999999</c:v>
                </c:pt>
                <c:pt idx="8265">
                  <c:v>3.479975</c:v>
                </c:pt>
                <c:pt idx="8266">
                  <c:v>3.4798420000000001</c:v>
                </c:pt>
                <c:pt idx="8267">
                  <c:v>3.4813320000000001</c:v>
                </c:pt>
                <c:pt idx="8268">
                  <c:v>3.4775070000000001</c:v>
                </c:pt>
                <c:pt idx="8269">
                  <c:v>3.4765830000000002</c:v>
                </c:pt>
                <c:pt idx="8270">
                  <c:v>3.4811990000000002</c:v>
                </c:pt>
                <c:pt idx="8271">
                  <c:v>3.483088</c:v>
                </c:pt>
                <c:pt idx="8272">
                  <c:v>3.4819140000000002</c:v>
                </c:pt>
                <c:pt idx="8273">
                  <c:v>3.4793799999999999</c:v>
                </c:pt>
                <c:pt idx="8274">
                  <c:v>3.4780030000000002</c:v>
                </c:pt>
                <c:pt idx="8275">
                  <c:v>3.4750009999999998</c:v>
                </c:pt>
                <c:pt idx="8276">
                  <c:v>3.4734910000000001</c:v>
                </c:pt>
                <c:pt idx="8277">
                  <c:v>3.4778370000000001</c:v>
                </c:pt>
                <c:pt idx="8278">
                  <c:v>3.4788800000000002</c:v>
                </c:pt>
                <c:pt idx="8279">
                  <c:v>3.4766550000000001</c:v>
                </c:pt>
                <c:pt idx="8280">
                  <c:v>3.4770530000000002</c:v>
                </c:pt>
                <c:pt idx="8281">
                  <c:v>3.4744199999999998</c:v>
                </c:pt>
                <c:pt idx="8282">
                  <c:v>3.4721700000000002</c:v>
                </c:pt>
                <c:pt idx="8283">
                  <c:v>3.4776500000000001</c:v>
                </c:pt>
                <c:pt idx="8284">
                  <c:v>3.481636</c:v>
                </c:pt>
                <c:pt idx="8285">
                  <c:v>3.4792809999999998</c:v>
                </c:pt>
                <c:pt idx="8286">
                  <c:v>3.4821710000000001</c:v>
                </c:pt>
                <c:pt idx="8287">
                  <c:v>3.4882399999999998</c:v>
                </c:pt>
                <c:pt idx="8288">
                  <c:v>3.4855269999999998</c:v>
                </c:pt>
                <c:pt idx="8289">
                  <c:v>3.4842430000000002</c:v>
                </c:pt>
                <c:pt idx="8290">
                  <c:v>3.4860630000000001</c:v>
                </c:pt>
                <c:pt idx="8291">
                  <c:v>3.4855680000000002</c:v>
                </c:pt>
                <c:pt idx="8292">
                  <c:v>3.490615</c:v>
                </c:pt>
                <c:pt idx="8293">
                  <c:v>3.4983849999999999</c:v>
                </c:pt>
                <c:pt idx="8294">
                  <c:v>3.4937279999999999</c:v>
                </c:pt>
                <c:pt idx="8295">
                  <c:v>3.4878040000000001</c:v>
                </c:pt>
                <c:pt idx="8296">
                  <c:v>3.4946760000000001</c:v>
                </c:pt>
                <c:pt idx="8297">
                  <c:v>3.497795</c:v>
                </c:pt>
                <c:pt idx="8298">
                  <c:v>3.4966379999999999</c:v>
                </c:pt>
                <c:pt idx="8299">
                  <c:v>3.495374</c:v>
                </c:pt>
                <c:pt idx="8300">
                  <c:v>3.4881099999999998</c:v>
                </c:pt>
                <c:pt idx="8301">
                  <c:v>3.4865349999999999</c:v>
                </c:pt>
                <c:pt idx="8302">
                  <c:v>3.4950899999999998</c:v>
                </c:pt>
                <c:pt idx="8303">
                  <c:v>3.4958149999999999</c:v>
                </c:pt>
                <c:pt idx="8304">
                  <c:v>3.4870100000000002</c:v>
                </c:pt>
                <c:pt idx="8305">
                  <c:v>3.4891130000000001</c:v>
                </c:pt>
                <c:pt idx="8306">
                  <c:v>3.497204</c:v>
                </c:pt>
                <c:pt idx="8307">
                  <c:v>3.492092</c:v>
                </c:pt>
                <c:pt idx="8308">
                  <c:v>3.4887079999999999</c:v>
                </c:pt>
                <c:pt idx="8309">
                  <c:v>3.4919090000000002</c:v>
                </c:pt>
                <c:pt idx="8310">
                  <c:v>3.4906739999999998</c:v>
                </c:pt>
                <c:pt idx="8311">
                  <c:v>3.4918580000000001</c:v>
                </c:pt>
                <c:pt idx="8312">
                  <c:v>3.4875029999999998</c:v>
                </c:pt>
                <c:pt idx="8313">
                  <c:v>3.4815260000000001</c:v>
                </c:pt>
                <c:pt idx="8314">
                  <c:v>3.4861849999999999</c:v>
                </c:pt>
                <c:pt idx="8315">
                  <c:v>3.4883630000000001</c:v>
                </c:pt>
                <c:pt idx="8316">
                  <c:v>3.486024</c:v>
                </c:pt>
                <c:pt idx="8317">
                  <c:v>3.487498</c:v>
                </c:pt>
                <c:pt idx="8318">
                  <c:v>3.488057</c:v>
                </c:pt>
                <c:pt idx="8319">
                  <c:v>3.4858910000000001</c:v>
                </c:pt>
                <c:pt idx="8320">
                  <c:v>3.485306</c:v>
                </c:pt>
                <c:pt idx="8321">
                  <c:v>3.4867409999999999</c:v>
                </c:pt>
                <c:pt idx="8322">
                  <c:v>3.487476</c:v>
                </c:pt>
                <c:pt idx="8323">
                  <c:v>3.486157</c:v>
                </c:pt>
                <c:pt idx="8324">
                  <c:v>3.4879419999999999</c:v>
                </c:pt>
                <c:pt idx="8325">
                  <c:v>3.4897659999999999</c:v>
                </c:pt>
                <c:pt idx="8326">
                  <c:v>3.4890850000000002</c:v>
                </c:pt>
                <c:pt idx="8327">
                  <c:v>3.4925030000000001</c:v>
                </c:pt>
                <c:pt idx="8328">
                  <c:v>3.4936569999999998</c:v>
                </c:pt>
                <c:pt idx="8329">
                  <c:v>3.487517</c:v>
                </c:pt>
                <c:pt idx="8330">
                  <c:v>3.4869059999999998</c:v>
                </c:pt>
                <c:pt idx="8331">
                  <c:v>3.490688</c:v>
                </c:pt>
                <c:pt idx="8332">
                  <c:v>3.4889320000000001</c:v>
                </c:pt>
                <c:pt idx="8333">
                  <c:v>3.484963</c:v>
                </c:pt>
                <c:pt idx="8334">
                  <c:v>3.4876339999999999</c:v>
                </c:pt>
                <c:pt idx="8335">
                  <c:v>3.4946920000000001</c:v>
                </c:pt>
                <c:pt idx="8336">
                  <c:v>3.4978980000000002</c:v>
                </c:pt>
                <c:pt idx="8337">
                  <c:v>3.501674</c:v>
                </c:pt>
                <c:pt idx="8338">
                  <c:v>3.506567</c:v>
                </c:pt>
                <c:pt idx="8339">
                  <c:v>3.507666</c:v>
                </c:pt>
                <c:pt idx="8340">
                  <c:v>3.50529</c:v>
                </c:pt>
                <c:pt idx="8341">
                  <c:v>3.502583</c:v>
                </c:pt>
                <c:pt idx="8342">
                  <c:v>3.5038130000000001</c:v>
                </c:pt>
                <c:pt idx="8343">
                  <c:v>3.5052349999999999</c:v>
                </c:pt>
                <c:pt idx="8344">
                  <c:v>3.501131</c:v>
                </c:pt>
                <c:pt idx="8345">
                  <c:v>3.4992740000000002</c:v>
                </c:pt>
                <c:pt idx="8346">
                  <c:v>3.5034719999999999</c:v>
                </c:pt>
                <c:pt idx="8347">
                  <c:v>3.5045160000000002</c:v>
                </c:pt>
                <c:pt idx="8348">
                  <c:v>3.504051</c:v>
                </c:pt>
                <c:pt idx="8349">
                  <c:v>3.5072450000000002</c:v>
                </c:pt>
                <c:pt idx="8350">
                  <c:v>3.5073240000000001</c:v>
                </c:pt>
                <c:pt idx="8351">
                  <c:v>3.5025949999999999</c:v>
                </c:pt>
                <c:pt idx="8352">
                  <c:v>3.500454</c:v>
                </c:pt>
                <c:pt idx="8353">
                  <c:v>3.5025029999999999</c:v>
                </c:pt>
                <c:pt idx="8354">
                  <c:v>3.50116</c:v>
                </c:pt>
                <c:pt idx="8355">
                  <c:v>3.5006949999999999</c:v>
                </c:pt>
                <c:pt idx="8356">
                  <c:v>3.5032990000000002</c:v>
                </c:pt>
                <c:pt idx="8357">
                  <c:v>3.504365</c:v>
                </c:pt>
                <c:pt idx="8358">
                  <c:v>3.5027729999999999</c:v>
                </c:pt>
                <c:pt idx="8359">
                  <c:v>3.5030399999999999</c:v>
                </c:pt>
                <c:pt idx="8360">
                  <c:v>3.5064920000000002</c:v>
                </c:pt>
                <c:pt idx="8361">
                  <c:v>3.5105089999999999</c:v>
                </c:pt>
                <c:pt idx="8362">
                  <c:v>3.5167389999999998</c:v>
                </c:pt>
                <c:pt idx="8363">
                  <c:v>3.5154999999999998</c:v>
                </c:pt>
                <c:pt idx="8364">
                  <c:v>3.5109880000000002</c:v>
                </c:pt>
                <c:pt idx="8365">
                  <c:v>3.5136430000000001</c:v>
                </c:pt>
                <c:pt idx="8366">
                  <c:v>3.5115460000000001</c:v>
                </c:pt>
                <c:pt idx="8367">
                  <c:v>3.5059819999999999</c:v>
                </c:pt>
                <c:pt idx="8368">
                  <c:v>3.5111690000000002</c:v>
                </c:pt>
                <c:pt idx="8369">
                  <c:v>3.5133480000000001</c:v>
                </c:pt>
                <c:pt idx="8370">
                  <c:v>3.5086789999999999</c:v>
                </c:pt>
                <c:pt idx="8371">
                  <c:v>3.5149110000000001</c:v>
                </c:pt>
                <c:pt idx="8372">
                  <c:v>3.5197419999999999</c:v>
                </c:pt>
                <c:pt idx="8373">
                  <c:v>3.5096530000000001</c:v>
                </c:pt>
                <c:pt idx="8374">
                  <c:v>3.5081340000000001</c:v>
                </c:pt>
                <c:pt idx="8375">
                  <c:v>3.5172439999999998</c:v>
                </c:pt>
                <c:pt idx="8376">
                  <c:v>3.5172629999999998</c:v>
                </c:pt>
                <c:pt idx="8377">
                  <c:v>3.5132219999999998</c:v>
                </c:pt>
                <c:pt idx="8378">
                  <c:v>3.5130279999999998</c:v>
                </c:pt>
                <c:pt idx="8379">
                  <c:v>3.5107200000000001</c:v>
                </c:pt>
                <c:pt idx="8380">
                  <c:v>3.5074730000000001</c:v>
                </c:pt>
                <c:pt idx="8381">
                  <c:v>3.5053730000000001</c:v>
                </c:pt>
                <c:pt idx="8382">
                  <c:v>3.506964</c:v>
                </c:pt>
                <c:pt idx="8383">
                  <c:v>3.5084409999999999</c:v>
                </c:pt>
                <c:pt idx="8384">
                  <c:v>3.5076200000000002</c:v>
                </c:pt>
                <c:pt idx="8385">
                  <c:v>3.5074930000000002</c:v>
                </c:pt>
                <c:pt idx="8386">
                  <c:v>3.5079349999999998</c:v>
                </c:pt>
                <c:pt idx="8387">
                  <c:v>3.507558</c:v>
                </c:pt>
                <c:pt idx="8388">
                  <c:v>3.5091299999999999</c:v>
                </c:pt>
                <c:pt idx="8389">
                  <c:v>3.5101550000000001</c:v>
                </c:pt>
                <c:pt idx="8390">
                  <c:v>3.507371</c:v>
                </c:pt>
                <c:pt idx="8391">
                  <c:v>3.508305</c:v>
                </c:pt>
                <c:pt idx="8392">
                  <c:v>3.5106609999999998</c:v>
                </c:pt>
                <c:pt idx="8393">
                  <c:v>3.5112739999999998</c:v>
                </c:pt>
                <c:pt idx="8394">
                  <c:v>3.5163389999999999</c:v>
                </c:pt>
                <c:pt idx="8395">
                  <c:v>3.515806</c:v>
                </c:pt>
                <c:pt idx="8396">
                  <c:v>3.5151759999999999</c:v>
                </c:pt>
                <c:pt idx="8397">
                  <c:v>3.521817</c:v>
                </c:pt>
                <c:pt idx="8398">
                  <c:v>3.518796</c:v>
                </c:pt>
                <c:pt idx="8399">
                  <c:v>3.5148809999999999</c:v>
                </c:pt>
                <c:pt idx="8400">
                  <c:v>3.5190450000000002</c:v>
                </c:pt>
                <c:pt idx="8401">
                  <c:v>3.5213410000000001</c:v>
                </c:pt>
                <c:pt idx="8402">
                  <c:v>3.5188009999999998</c:v>
                </c:pt>
                <c:pt idx="8403">
                  <c:v>3.516575</c:v>
                </c:pt>
                <c:pt idx="8404">
                  <c:v>3.5169239999999999</c:v>
                </c:pt>
                <c:pt idx="8405">
                  <c:v>3.5201720000000001</c:v>
                </c:pt>
                <c:pt idx="8406">
                  <c:v>3.5243380000000002</c:v>
                </c:pt>
                <c:pt idx="8407">
                  <c:v>3.5253290000000002</c:v>
                </c:pt>
                <c:pt idx="8408">
                  <c:v>3.5248460000000001</c:v>
                </c:pt>
                <c:pt idx="8409">
                  <c:v>3.5218669999999999</c:v>
                </c:pt>
                <c:pt idx="8410">
                  <c:v>3.519104</c:v>
                </c:pt>
                <c:pt idx="8411">
                  <c:v>3.522389</c:v>
                </c:pt>
                <c:pt idx="8412">
                  <c:v>3.5208740000000001</c:v>
                </c:pt>
                <c:pt idx="8413">
                  <c:v>3.5180389999999999</c:v>
                </c:pt>
                <c:pt idx="8414">
                  <c:v>3.5171209999999999</c:v>
                </c:pt>
                <c:pt idx="8415">
                  <c:v>3.5133779999999999</c:v>
                </c:pt>
                <c:pt idx="8416">
                  <c:v>3.5185979999999999</c:v>
                </c:pt>
                <c:pt idx="8417">
                  <c:v>3.5207730000000002</c:v>
                </c:pt>
                <c:pt idx="8418">
                  <c:v>3.5157590000000001</c:v>
                </c:pt>
                <c:pt idx="8419">
                  <c:v>3.5179670000000001</c:v>
                </c:pt>
                <c:pt idx="8420">
                  <c:v>3.5220989999999999</c:v>
                </c:pt>
                <c:pt idx="8421">
                  <c:v>3.5224679999999999</c:v>
                </c:pt>
                <c:pt idx="8422">
                  <c:v>3.5226540000000002</c:v>
                </c:pt>
                <c:pt idx="8423">
                  <c:v>3.5236710000000002</c:v>
                </c:pt>
                <c:pt idx="8424">
                  <c:v>3.5236190000000001</c:v>
                </c:pt>
                <c:pt idx="8425">
                  <c:v>3.5245709999999999</c:v>
                </c:pt>
                <c:pt idx="8426">
                  <c:v>3.5258560000000001</c:v>
                </c:pt>
                <c:pt idx="8427">
                  <c:v>3.5275919999999998</c:v>
                </c:pt>
                <c:pt idx="8428">
                  <c:v>3.529204</c:v>
                </c:pt>
                <c:pt idx="8429">
                  <c:v>3.5258959999999999</c:v>
                </c:pt>
                <c:pt idx="8430">
                  <c:v>3.5238010000000002</c:v>
                </c:pt>
                <c:pt idx="8431">
                  <c:v>3.525976</c:v>
                </c:pt>
                <c:pt idx="8432">
                  <c:v>3.5256059999999998</c:v>
                </c:pt>
                <c:pt idx="8433">
                  <c:v>3.5266380000000002</c:v>
                </c:pt>
                <c:pt idx="8434">
                  <c:v>3.5311750000000002</c:v>
                </c:pt>
                <c:pt idx="8435">
                  <c:v>3.5303089999999999</c:v>
                </c:pt>
                <c:pt idx="8436">
                  <c:v>3.5251899999999998</c:v>
                </c:pt>
                <c:pt idx="8437">
                  <c:v>3.526831</c:v>
                </c:pt>
                <c:pt idx="8438">
                  <c:v>3.5318149999999999</c:v>
                </c:pt>
                <c:pt idx="8439">
                  <c:v>3.5301330000000002</c:v>
                </c:pt>
                <c:pt idx="8440">
                  <c:v>3.5291969999999999</c:v>
                </c:pt>
                <c:pt idx="8441">
                  <c:v>3.5308830000000002</c:v>
                </c:pt>
                <c:pt idx="8442">
                  <c:v>3.5305909999999998</c:v>
                </c:pt>
                <c:pt idx="8443">
                  <c:v>3.5289079999999999</c:v>
                </c:pt>
                <c:pt idx="8444">
                  <c:v>3.5290949999999999</c:v>
                </c:pt>
                <c:pt idx="8445">
                  <c:v>3.5337000000000001</c:v>
                </c:pt>
                <c:pt idx="8446">
                  <c:v>3.5373779999999999</c:v>
                </c:pt>
                <c:pt idx="8447">
                  <c:v>3.5371739999999998</c:v>
                </c:pt>
                <c:pt idx="8448">
                  <c:v>3.5377700000000001</c:v>
                </c:pt>
                <c:pt idx="8449">
                  <c:v>3.5357460000000001</c:v>
                </c:pt>
                <c:pt idx="8450">
                  <c:v>3.5353569999999999</c:v>
                </c:pt>
                <c:pt idx="8451">
                  <c:v>3.537334</c:v>
                </c:pt>
                <c:pt idx="8452">
                  <c:v>3.5330249999999999</c:v>
                </c:pt>
                <c:pt idx="8453">
                  <c:v>3.5316990000000001</c:v>
                </c:pt>
                <c:pt idx="8454">
                  <c:v>3.5376590000000001</c:v>
                </c:pt>
                <c:pt idx="8455">
                  <c:v>3.5390130000000002</c:v>
                </c:pt>
                <c:pt idx="8456">
                  <c:v>3.5364270000000002</c:v>
                </c:pt>
                <c:pt idx="8457">
                  <c:v>3.5373899999999998</c:v>
                </c:pt>
                <c:pt idx="8458">
                  <c:v>3.5332370000000002</c:v>
                </c:pt>
                <c:pt idx="8459">
                  <c:v>3.5328620000000002</c:v>
                </c:pt>
                <c:pt idx="8460">
                  <c:v>3.5363340000000001</c:v>
                </c:pt>
                <c:pt idx="8461">
                  <c:v>3.5312190000000001</c:v>
                </c:pt>
                <c:pt idx="8462">
                  <c:v>3.5328560000000002</c:v>
                </c:pt>
                <c:pt idx="8463">
                  <c:v>3.5392549999999998</c:v>
                </c:pt>
                <c:pt idx="8464">
                  <c:v>3.5343499999999999</c:v>
                </c:pt>
                <c:pt idx="8465">
                  <c:v>3.5304980000000001</c:v>
                </c:pt>
                <c:pt idx="8466">
                  <c:v>3.5317560000000001</c:v>
                </c:pt>
                <c:pt idx="8467">
                  <c:v>3.5303870000000002</c:v>
                </c:pt>
                <c:pt idx="8468">
                  <c:v>3.529455</c:v>
                </c:pt>
                <c:pt idx="8469">
                  <c:v>3.5356369999999999</c:v>
                </c:pt>
                <c:pt idx="8470">
                  <c:v>3.539425</c:v>
                </c:pt>
                <c:pt idx="8471">
                  <c:v>3.5361910000000001</c:v>
                </c:pt>
                <c:pt idx="8472">
                  <c:v>3.538303</c:v>
                </c:pt>
                <c:pt idx="8473">
                  <c:v>3.5366590000000002</c:v>
                </c:pt>
                <c:pt idx="8474">
                  <c:v>3.531558</c:v>
                </c:pt>
                <c:pt idx="8475">
                  <c:v>3.5371320000000002</c:v>
                </c:pt>
                <c:pt idx="8476">
                  <c:v>3.5412170000000001</c:v>
                </c:pt>
                <c:pt idx="8477">
                  <c:v>3.535212</c:v>
                </c:pt>
                <c:pt idx="8478">
                  <c:v>3.52956</c:v>
                </c:pt>
                <c:pt idx="8479">
                  <c:v>3.5302509999999998</c:v>
                </c:pt>
                <c:pt idx="8480">
                  <c:v>3.5321479999999998</c:v>
                </c:pt>
                <c:pt idx="8481">
                  <c:v>3.5296150000000002</c:v>
                </c:pt>
                <c:pt idx="8482">
                  <c:v>3.5234640000000002</c:v>
                </c:pt>
                <c:pt idx="8483">
                  <c:v>3.520038</c:v>
                </c:pt>
                <c:pt idx="8484">
                  <c:v>3.5280369999999999</c:v>
                </c:pt>
                <c:pt idx="8485">
                  <c:v>3.5364909999999998</c:v>
                </c:pt>
                <c:pt idx="8486">
                  <c:v>3.5384690000000001</c:v>
                </c:pt>
                <c:pt idx="8487">
                  <c:v>3.543345</c:v>
                </c:pt>
                <c:pt idx="8488">
                  <c:v>3.5464709999999999</c:v>
                </c:pt>
                <c:pt idx="8489">
                  <c:v>3.5436830000000001</c:v>
                </c:pt>
                <c:pt idx="8490">
                  <c:v>3.5420389999999999</c:v>
                </c:pt>
                <c:pt idx="8491">
                  <c:v>3.5422159999999998</c:v>
                </c:pt>
                <c:pt idx="8492">
                  <c:v>3.539622</c:v>
                </c:pt>
                <c:pt idx="8493">
                  <c:v>3.5360469999999999</c:v>
                </c:pt>
                <c:pt idx="8494">
                  <c:v>3.5374639999999999</c:v>
                </c:pt>
                <c:pt idx="8495">
                  <c:v>3.534497</c:v>
                </c:pt>
                <c:pt idx="8496">
                  <c:v>3.533744</c:v>
                </c:pt>
                <c:pt idx="8497">
                  <c:v>3.5365039999999999</c:v>
                </c:pt>
                <c:pt idx="8498">
                  <c:v>3.5362969999999998</c:v>
                </c:pt>
                <c:pt idx="8499">
                  <c:v>3.5396010000000002</c:v>
                </c:pt>
                <c:pt idx="8500">
                  <c:v>3.5432290000000002</c:v>
                </c:pt>
                <c:pt idx="8501">
                  <c:v>3.544028</c:v>
                </c:pt>
                <c:pt idx="8502">
                  <c:v>3.5439229999999999</c:v>
                </c:pt>
                <c:pt idx="8503">
                  <c:v>3.5437789999999998</c:v>
                </c:pt>
                <c:pt idx="8504">
                  <c:v>3.5424340000000001</c:v>
                </c:pt>
                <c:pt idx="8505">
                  <c:v>3.5389940000000002</c:v>
                </c:pt>
                <c:pt idx="8506">
                  <c:v>3.5423290000000001</c:v>
                </c:pt>
                <c:pt idx="8507">
                  <c:v>3.5433940000000002</c:v>
                </c:pt>
                <c:pt idx="8508">
                  <c:v>3.5406749999999998</c:v>
                </c:pt>
                <c:pt idx="8509">
                  <c:v>3.544864</c:v>
                </c:pt>
                <c:pt idx="8510">
                  <c:v>3.548435</c:v>
                </c:pt>
                <c:pt idx="8511">
                  <c:v>3.5501909999999999</c:v>
                </c:pt>
                <c:pt idx="8512">
                  <c:v>3.5486559999999998</c:v>
                </c:pt>
                <c:pt idx="8513">
                  <c:v>3.5455899999999998</c:v>
                </c:pt>
                <c:pt idx="8514">
                  <c:v>3.5480779999999998</c:v>
                </c:pt>
                <c:pt idx="8515">
                  <c:v>3.5505200000000001</c:v>
                </c:pt>
                <c:pt idx="8516">
                  <c:v>3.5517629999999998</c:v>
                </c:pt>
                <c:pt idx="8517">
                  <c:v>3.5527280000000001</c:v>
                </c:pt>
                <c:pt idx="8518">
                  <c:v>3.5505849999999999</c:v>
                </c:pt>
                <c:pt idx="8519">
                  <c:v>3.5495990000000002</c:v>
                </c:pt>
                <c:pt idx="8520">
                  <c:v>3.5533670000000002</c:v>
                </c:pt>
                <c:pt idx="8521">
                  <c:v>3.5563129999999998</c:v>
                </c:pt>
                <c:pt idx="8522">
                  <c:v>3.5567570000000002</c:v>
                </c:pt>
                <c:pt idx="8523">
                  <c:v>3.556899</c:v>
                </c:pt>
                <c:pt idx="8524">
                  <c:v>3.5575480000000002</c:v>
                </c:pt>
                <c:pt idx="8525">
                  <c:v>3.555272</c:v>
                </c:pt>
                <c:pt idx="8526">
                  <c:v>3.552476</c:v>
                </c:pt>
                <c:pt idx="8527">
                  <c:v>3.5492599999999999</c:v>
                </c:pt>
                <c:pt idx="8528">
                  <c:v>3.5471889999999999</c:v>
                </c:pt>
                <c:pt idx="8529">
                  <c:v>3.5463110000000002</c:v>
                </c:pt>
                <c:pt idx="8530">
                  <c:v>3.5465399999999998</c:v>
                </c:pt>
                <c:pt idx="8531">
                  <c:v>3.5537589999999999</c:v>
                </c:pt>
                <c:pt idx="8532">
                  <c:v>3.557337</c:v>
                </c:pt>
                <c:pt idx="8533">
                  <c:v>3.5527310000000001</c:v>
                </c:pt>
                <c:pt idx="8534">
                  <c:v>3.5509219999999999</c:v>
                </c:pt>
                <c:pt idx="8535">
                  <c:v>3.552664</c:v>
                </c:pt>
                <c:pt idx="8536">
                  <c:v>3.5531190000000001</c:v>
                </c:pt>
                <c:pt idx="8537">
                  <c:v>3.5544340000000001</c:v>
                </c:pt>
                <c:pt idx="8538">
                  <c:v>3.5577730000000001</c:v>
                </c:pt>
                <c:pt idx="8539">
                  <c:v>3.552079</c:v>
                </c:pt>
                <c:pt idx="8540">
                  <c:v>3.5473180000000002</c:v>
                </c:pt>
                <c:pt idx="8541">
                  <c:v>3.5492810000000001</c:v>
                </c:pt>
                <c:pt idx="8542">
                  <c:v>3.5515319999999999</c:v>
                </c:pt>
                <c:pt idx="8543">
                  <c:v>3.5578609999999999</c:v>
                </c:pt>
                <c:pt idx="8544">
                  <c:v>3.5575809999999999</c:v>
                </c:pt>
                <c:pt idx="8545">
                  <c:v>3.5499849999999999</c:v>
                </c:pt>
                <c:pt idx="8546">
                  <c:v>3.5487169999999999</c:v>
                </c:pt>
                <c:pt idx="8547">
                  <c:v>3.5518839999999998</c:v>
                </c:pt>
                <c:pt idx="8548">
                  <c:v>3.552854</c:v>
                </c:pt>
                <c:pt idx="8549">
                  <c:v>3.5519349999999998</c:v>
                </c:pt>
                <c:pt idx="8550">
                  <c:v>3.555329</c:v>
                </c:pt>
                <c:pt idx="8551">
                  <c:v>3.5572029999999999</c:v>
                </c:pt>
                <c:pt idx="8552">
                  <c:v>3.5561929999999999</c:v>
                </c:pt>
                <c:pt idx="8553">
                  <c:v>3.5605910000000001</c:v>
                </c:pt>
                <c:pt idx="8554">
                  <c:v>3.5627309999999999</c:v>
                </c:pt>
                <c:pt idx="8555">
                  <c:v>3.5612949999999999</c:v>
                </c:pt>
                <c:pt idx="8556">
                  <c:v>3.563742</c:v>
                </c:pt>
                <c:pt idx="8557">
                  <c:v>3.5623079999999998</c:v>
                </c:pt>
                <c:pt idx="8558">
                  <c:v>3.5596179999999999</c:v>
                </c:pt>
                <c:pt idx="8559">
                  <c:v>3.5624609999999999</c:v>
                </c:pt>
                <c:pt idx="8560">
                  <c:v>3.5647899999999999</c:v>
                </c:pt>
                <c:pt idx="8561">
                  <c:v>3.5653169999999998</c:v>
                </c:pt>
                <c:pt idx="8562">
                  <c:v>3.567879</c:v>
                </c:pt>
                <c:pt idx="8563">
                  <c:v>3.5639810000000001</c:v>
                </c:pt>
                <c:pt idx="8564">
                  <c:v>3.5599479999999999</c:v>
                </c:pt>
                <c:pt idx="8565">
                  <c:v>3.5640719999999999</c:v>
                </c:pt>
                <c:pt idx="8566">
                  <c:v>3.5604800000000001</c:v>
                </c:pt>
                <c:pt idx="8567">
                  <c:v>3.5586380000000002</c:v>
                </c:pt>
                <c:pt idx="8568">
                  <c:v>3.5636209999999999</c:v>
                </c:pt>
                <c:pt idx="8569">
                  <c:v>3.5617969999999999</c:v>
                </c:pt>
                <c:pt idx="8570">
                  <c:v>3.561544</c:v>
                </c:pt>
                <c:pt idx="8571">
                  <c:v>3.5653649999999999</c:v>
                </c:pt>
                <c:pt idx="8572">
                  <c:v>3.5672229999999998</c:v>
                </c:pt>
                <c:pt idx="8573">
                  <c:v>3.563062</c:v>
                </c:pt>
                <c:pt idx="8574">
                  <c:v>3.561728</c:v>
                </c:pt>
                <c:pt idx="8575">
                  <c:v>3.566163</c:v>
                </c:pt>
                <c:pt idx="8576">
                  <c:v>3.5610759999999999</c:v>
                </c:pt>
                <c:pt idx="8577">
                  <c:v>3.5581010000000002</c:v>
                </c:pt>
                <c:pt idx="8578">
                  <c:v>3.5642580000000001</c:v>
                </c:pt>
                <c:pt idx="8579">
                  <c:v>3.5622379999999998</c:v>
                </c:pt>
                <c:pt idx="8580">
                  <c:v>3.5549360000000001</c:v>
                </c:pt>
                <c:pt idx="8581">
                  <c:v>3.5557500000000002</c:v>
                </c:pt>
                <c:pt idx="8582">
                  <c:v>3.5616379999999999</c:v>
                </c:pt>
                <c:pt idx="8583">
                  <c:v>3.559714</c:v>
                </c:pt>
                <c:pt idx="8584">
                  <c:v>3.5602870000000002</c:v>
                </c:pt>
                <c:pt idx="8585">
                  <c:v>3.5670419999999998</c:v>
                </c:pt>
                <c:pt idx="8586">
                  <c:v>3.5640399999999999</c:v>
                </c:pt>
                <c:pt idx="8587">
                  <c:v>3.5607099999999998</c:v>
                </c:pt>
                <c:pt idx="8588">
                  <c:v>3.5622099999999999</c:v>
                </c:pt>
                <c:pt idx="8589">
                  <c:v>3.564543</c:v>
                </c:pt>
                <c:pt idx="8590">
                  <c:v>3.5673879999999998</c:v>
                </c:pt>
                <c:pt idx="8591">
                  <c:v>3.5681400000000001</c:v>
                </c:pt>
                <c:pt idx="8592">
                  <c:v>3.571653</c:v>
                </c:pt>
                <c:pt idx="8593">
                  <c:v>3.573699</c:v>
                </c:pt>
                <c:pt idx="8594">
                  <c:v>3.5705420000000001</c:v>
                </c:pt>
                <c:pt idx="8595">
                  <c:v>3.5660729999999998</c:v>
                </c:pt>
                <c:pt idx="8596">
                  <c:v>3.5649679999999999</c:v>
                </c:pt>
                <c:pt idx="8597">
                  <c:v>3.5658479999999999</c:v>
                </c:pt>
                <c:pt idx="8598">
                  <c:v>3.5641099999999999</c:v>
                </c:pt>
                <c:pt idx="8599">
                  <c:v>3.5637880000000002</c:v>
                </c:pt>
                <c:pt idx="8600">
                  <c:v>3.563577</c:v>
                </c:pt>
                <c:pt idx="8601">
                  <c:v>3.5638559999999999</c:v>
                </c:pt>
                <c:pt idx="8602">
                  <c:v>3.5631819999999998</c:v>
                </c:pt>
                <c:pt idx="8603">
                  <c:v>3.562532</c:v>
                </c:pt>
                <c:pt idx="8604">
                  <c:v>3.5659380000000001</c:v>
                </c:pt>
                <c:pt idx="8605">
                  <c:v>3.5658720000000002</c:v>
                </c:pt>
                <c:pt idx="8606">
                  <c:v>3.5716739999999998</c:v>
                </c:pt>
                <c:pt idx="8607">
                  <c:v>3.5752830000000002</c:v>
                </c:pt>
                <c:pt idx="8608">
                  <c:v>3.5686209999999998</c:v>
                </c:pt>
                <c:pt idx="8609">
                  <c:v>3.5702289999999999</c:v>
                </c:pt>
                <c:pt idx="8610">
                  <c:v>3.573944</c:v>
                </c:pt>
                <c:pt idx="8611">
                  <c:v>3.5703260000000001</c:v>
                </c:pt>
                <c:pt idx="8612">
                  <c:v>3.5715330000000001</c:v>
                </c:pt>
                <c:pt idx="8613">
                  <c:v>3.574973</c:v>
                </c:pt>
                <c:pt idx="8614">
                  <c:v>3.5699299999999998</c:v>
                </c:pt>
                <c:pt idx="8615">
                  <c:v>3.5682830000000001</c:v>
                </c:pt>
                <c:pt idx="8616">
                  <c:v>3.5760190000000001</c:v>
                </c:pt>
                <c:pt idx="8617">
                  <c:v>3.5790579999999999</c:v>
                </c:pt>
                <c:pt idx="8618">
                  <c:v>3.5781369999999999</c:v>
                </c:pt>
                <c:pt idx="8619">
                  <c:v>3.5828899999999999</c:v>
                </c:pt>
                <c:pt idx="8620">
                  <c:v>3.587364</c:v>
                </c:pt>
                <c:pt idx="8621">
                  <c:v>3.5857559999999999</c:v>
                </c:pt>
                <c:pt idx="8622">
                  <c:v>3.5804339999999999</c:v>
                </c:pt>
                <c:pt idx="8623">
                  <c:v>3.576705</c:v>
                </c:pt>
                <c:pt idx="8624">
                  <c:v>3.5743049999999998</c:v>
                </c:pt>
                <c:pt idx="8625">
                  <c:v>3.573636</c:v>
                </c:pt>
                <c:pt idx="8626">
                  <c:v>3.5766010000000001</c:v>
                </c:pt>
                <c:pt idx="8627">
                  <c:v>3.5775700000000001</c:v>
                </c:pt>
                <c:pt idx="8628">
                  <c:v>3.5818400000000001</c:v>
                </c:pt>
                <c:pt idx="8629">
                  <c:v>3.584003</c:v>
                </c:pt>
                <c:pt idx="8630">
                  <c:v>3.5813130000000002</c:v>
                </c:pt>
                <c:pt idx="8631">
                  <c:v>3.584911</c:v>
                </c:pt>
                <c:pt idx="8632">
                  <c:v>3.5858590000000001</c:v>
                </c:pt>
                <c:pt idx="8633">
                  <c:v>3.579914</c:v>
                </c:pt>
                <c:pt idx="8634">
                  <c:v>3.578157</c:v>
                </c:pt>
                <c:pt idx="8635">
                  <c:v>3.5805950000000002</c:v>
                </c:pt>
                <c:pt idx="8636">
                  <c:v>3.576667</c:v>
                </c:pt>
                <c:pt idx="8637">
                  <c:v>3.5717310000000002</c:v>
                </c:pt>
                <c:pt idx="8638">
                  <c:v>3.574503</c:v>
                </c:pt>
                <c:pt idx="8639">
                  <c:v>3.5743770000000001</c:v>
                </c:pt>
                <c:pt idx="8640">
                  <c:v>3.5705249999999999</c:v>
                </c:pt>
                <c:pt idx="8641">
                  <c:v>3.5738159999999999</c:v>
                </c:pt>
                <c:pt idx="8642">
                  <c:v>3.5758990000000002</c:v>
                </c:pt>
                <c:pt idx="8643">
                  <c:v>3.5770080000000002</c:v>
                </c:pt>
                <c:pt idx="8644">
                  <c:v>3.5815519999999998</c:v>
                </c:pt>
                <c:pt idx="8645">
                  <c:v>3.5783010000000002</c:v>
                </c:pt>
                <c:pt idx="8646">
                  <c:v>3.5739139999999998</c:v>
                </c:pt>
                <c:pt idx="8647">
                  <c:v>3.5765479999999998</c:v>
                </c:pt>
                <c:pt idx="8648">
                  <c:v>3.578138</c:v>
                </c:pt>
                <c:pt idx="8649">
                  <c:v>3.578551</c:v>
                </c:pt>
                <c:pt idx="8650">
                  <c:v>3.579189</c:v>
                </c:pt>
                <c:pt idx="8651">
                  <c:v>3.5793949999999999</c:v>
                </c:pt>
                <c:pt idx="8652">
                  <c:v>3.5815600000000001</c:v>
                </c:pt>
                <c:pt idx="8653">
                  <c:v>3.5841029999999998</c:v>
                </c:pt>
                <c:pt idx="8654">
                  <c:v>3.5864500000000001</c:v>
                </c:pt>
                <c:pt idx="8655">
                  <c:v>3.585661</c:v>
                </c:pt>
                <c:pt idx="8656">
                  <c:v>3.5857220000000001</c:v>
                </c:pt>
                <c:pt idx="8657">
                  <c:v>3.5878290000000002</c:v>
                </c:pt>
                <c:pt idx="8658">
                  <c:v>3.587942</c:v>
                </c:pt>
                <c:pt idx="8659">
                  <c:v>3.5897830000000002</c:v>
                </c:pt>
                <c:pt idx="8660">
                  <c:v>3.5935839999999999</c:v>
                </c:pt>
                <c:pt idx="8661">
                  <c:v>3.5902750000000001</c:v>
                </c:pt>
                <c:pt idx="8662">
                  <c:v>3.5863649999999998</c:v>
                </c:pt>
                <c:pt idx="8663">
                  <c:v>3.58684</c:v>
                </c:pt>
                <c:pt idx="8664">
                  <c:v>3.5858430000000001</c:v>
                </c:pt>
                <c:pt idx="8665">
                  <c:v>3.5831550000000001</c:v>
                </c:pt>
                <c:pt idx="8666">
                  <c:v>3.581194</c:v>
                </c:pt>
                <c:pt idx="8667">
                  <c:v>3.5826229999999999</c:v>
                </c:pt>
                <c:pt idx="8668">
                  <c:v>3.586265</c:v>
                </c:pt>
                <c:pt idx="8669">
                  <c:v>3.589232</c:v>
                </c:pt>
                <c:pt idx="8670">
                  <c:v>3.5885030000000002</c:v>
                </c:pt>
                <c:pt idx="8671">
                  <c:v>3.5856889999999999</c:v>
                </c:pt>
                <c:pt idx="8672">
                  <c:v>3.5891470000000001</c:v>
                </c:pt>
                <c:pt idx="8673">
                  <c:v>3.58839</c:v>
                </c:pt>
                <c:pt idx="8674">
                  <c:v>3.5826639999999998</c:v>
                </c:pt>
                <c:pt idx="8675">
                  <c:v>3.586252</c:v>
                </c:pt>
                <c:pt idx="8676">
                  <c:v>3.5921620000000001</c:v>
                </c:pt>
                <c:pt idx="8677">
                  <c:v>3.5911810000000002</c:v>
                </c:pt>
                <c:pt idx="8678">
                  <c:v>3.5922719999999999</c:v>
                </c:pt>
                <c:pt idx="8679">
                  <c:v>3.5960969999999999</c:v>
                </c:pt>
                <c:pt idx="8680">
                  <c:v>3.5954769999999998</c:v>
                </c:pt>
                <c:pt idx="8681">
                  <c:v>3.5922930000000002</c:v>
                </c:pt>
                <c:pt idx="8682">
                  <c:v>3.5904189999999998</c:v>
                </c:pt>
                <c:pt idx="8683">
                  <c:v>3.5869119999999999</c:v>
                </c:pt>
                <c:pt idx="8684">
                  <c:v>3.5872009999999999</c:v>
                </c:pt>
                <c:pt idx="8685">
                  <c:v>3.5889359999999999</c:v>
                </c:pt>
                <c:pt idx="8686">
                  <c:v>3.5861429999999999</c:v>
                </c:pt>
                <c:pt idx="8687">
                  <c:v>3.5928939999999998</c:v>
                </c:pt>
                <c:pt idx="8688">
                  <c:v>3.599809</c:v>
                </c:pt>
                <c:pt idx="8689">
                  <c:v>3.592244</c:v>
                </c:pt>
                <c:pt idx="8690">
                  <c:v>3.5893899999999999</c:v>
                </c:pt>
                <c:pt idx="8691">
                  <c:v>3.5948530000000001</c:v>
                </c:pt>
                <c:pt idx="8692">
                  <c:v>3.59483</c:v>
                </c:pt>
                <c:pt idx="8693">
                  <c:v>3.5912000000000002</c:v>
                </c:pt>
                <c:pt idx="8694">
                  <c:v>3.5938240000000001</c:v>
                </c:pt>
                <c:pt idx="8695">
                  <c:v>3.595618</c:v>
                </c:pt>
                <c:pt idx="8696">
                  <c:v>3.5943309999999999</c:v>
                </c:pt>
                <c:pt idx="8697">
                  <c:v>3.5973579999999998</c:v>
                </c:pt>
                <c:pt idx="8698">
                  <c:v>3.594741</c:v>
                </c:pt>
                <c:pt idx="8699">
                  <c:v>3.5932210000000002</c:v>
                </c:pt>
                <c:pt idx="8700">
                  <c:v>3.6012550000000001</c:v>
                </c:pt>
                <c:pt idx="8701">
                  <c:v>3.6000139999999998</c:v>
                </c:pt>
                <c:pt idx="8702">
                  <c:v>3.5933980000000001</c:v>
                </c:pt>
                <c:pt idx="8703">
                  <c:v>3.5947710000000002</c:v>
                </c:pt>
                <c:pt idx="8704">
                  <c:v>3.598624</c:v>
                </c:pt>
                <c:pt idx="8705">
                  <c:v>3.6005660000000002</c:v>
                </c:pt>
                <c:pt idx="8706">
                  <c:v>3.6008610000000001</c:v>
                </c:pt>
                <c:pt idx="8707">
                  <c:v>3.5990709999999999</c:v>
                </c:pt>
                <c:pt idx="8708">
                  <c:v>3.5988509999999998</c:v>
                </c:pt>
                <c:pt idx="8709">
                  <c:v>3.5978690000000002</c:v>
                </c:pt>
                <c:pt idx="8710">
                  <c:v>3.5921639999999999</c:v>
                </c:pt>
                <c:pt idx="8711">
                  <c:v>3.5919409999999998</c:v>
                </c:pt>
                <c:pt idx="8712">
                  <c:v>3.5945390000000002</c:v>
                </c:pt>
                <c:pt idx="8713">
                  <c:v>3.5943390000000002</c:v>
                </c:pt>
                <c:pt idx="8714">
                  <c:v>3.5987640000000001</c:v>
                </c:pt>
                <c:pt idx="8715">
                  <c:v>3.600238</c:v>
                </c:pt>
                <c:pt idx="8716">
                  <c:v>3.6019549999999998</c:v>
                </c:pt>
                <c:pt idx="8717">
                  <c:v>3.6051660000000001</c:v>
                </c:pt>
                <c:pt idx="8718">
                  <c:v>3.602922</c:v>
                </c:pt>
                <c:pt idx="8719">
                  <c:v>3.6023329999999998</c:v>
                </c:pt>
                <c:pt idx="8720">
                  <c:v>3.6058180000000002</c:v>
                </c:pt>
                <c:pt idx="8721">
                  <c:v>3.606576</c:v>
                </c:pt>
                <c:pt idx="8722">
                  <c:v>3.6053570000000001</c:v>
                </c:pt>
                <c:pt idx="8723">
                  <c:v>3.606989</c:v>
                </c:pt>
                <c:pt idx="8724">
                  <c:v>3.6093470000000001</c:v>
                </c:pt>
                <c:pt idx="8725">
                  <c:v>3.6096309999999998</c:v>
                </c:pt>
                <c:pt idx="8726">
                  <c:v>3.6118579999999998</c:v>
                </c:pt>
                <c:pt idx="8727">
                  <c:v>3.6108790000000002</c:v>
                </c:pt>
                <c:pt idx="8728">
                  <c:v>3.6063779999999999</c:v>
                </c:pt>
                <c:pt idx="8729">
                  <c:v>3.6056059999999999</c:v>
                </c:pt>
                <c:pt idx="8730">
                  <c:v>3.6037520000000001</c:v>
                </c:pt>
                <c:pt idx="8731">
                  <c:v>3.5999219999999998</c:v>
                </c:pt>
                <c:pt idx="8732">
                  <c:v>3.5966130000000001</c:v>
                </c:pt>
                <c:pt idx="8733">
                  <c:v>3.598417</c:v>
                </c:pt>
                <c:pt idx="8734">
                  <c:v>3.601928</c:v>
                </c:pt>
                <c:pt idx="8735">
                  <c:v>3.5993270000000002</c:v>
                </c:pt>
                <c:pt idx="8736">
                  <c:v>3.6025770000000001</c:v>
                </c:pt>
                <c:pt idx="8737">
                  <c:v>3.6086299999999998</c:v>
                </c:pt>
                <c:pt idx="8738">
                  <c:v>3.6085370000000001</c:v>
                </c:pt>
                <c:pt idx="8739">
                  <c:v>3.6068989999999999</c:v>
                </c:pt>
                <c:pt idx="8740">
                  <c:v>3.6053199999999999</c:v>
                </c:pt>
                <c:pt idx="8741">
                  <c:v>3.60582</c:v>
                </c:pt>
                <c:pt idx="8742">
                  <c:v>3.6066150000000001</c:v>
                </c:pt>
                <c:pt idx="8743">
                  <c:v>3.606627</c:v>
                </c:pt>
                <c:pt idx="8744">
                  <c:v>3.6086480000000001</c:v>
                </c:pt>
                <c:pt idx="8745">
                  <c:v>3.608581</c:v>
                </c:pt>
                <c:pt idx="8746">
                  <c:v>3.6054870000000001</c:v>
                </c:pt>
                <c:pt idx="8747">
                  <c:v>3.6043370000000001</c:v>
                </c:pt>
                <c:pt idx="8748">
                  <c:v>3.6077309999999998</c:v>
                </c:pt>
                <c:pt idx="8749">
                  <c:v>3.6090490000000002</c:v>
                </c:pt>
                <c:pt idx="8750">
                  <c:v>3.6076739999999998</c:v>
                </c:pt>
                <c:pt idx="8751">
                  <c:v>3.6087050000000001</c:v>
                </c:pt>
                <c:pt idx="8752">
                  <c:v>3.6096569999999999</c:v>
                </c:pt>
                <c:pt idx="8753">
                  <c:v>3.608949</c:v>
                </c:pt>
                <c:pt idx="8754">
                  <c:v>3.6060889999999999</c:v>
                </c:pt>
                <c:pt idx="8755">
                  <c:v>3.6030060000000002</c:v>
                </c:pt>
                <c:pt idx="8756">
                  <c:v>3.6033230000000001</c:v>
                </c:pt>
                <c:pt idx="8757">
                  <c:v>3.6069779999999998</c:v>
                </c:pt>
                <c:pt idx="8758">
                  <c:v>3.6104630000000002</c:v>
                </c:pt>
                <c:pt idx="8759">
                  <c:v>3.6118709999999998</c:v>
                </c:pt>
                <c:pt idx="8760">
                  <c:v>3.6153040000000001</c:v>
                </c:pt>
                <c:pt idx="8761">
                  <c:v>3.618525</c:v>
                </c:pt>
                <c:pt idx="8762">
                  <c:v>3.6187770000000001</c:v>
                </c:pt>
                <c:pt idx="8763">
                  <c:v>3.6176970000000002</c:v>
                </c:pt>
                <c:pt idx="8764">
                  <c:v>3.615173</c:v>
                </c:pt>
                <c:pt idx="8765">
                  <c:v>3.6152489999999999</c:v>
                </c:pt>
                <c:pt idx="8766">
                  <c:v>3.6145040000000002</c:v>
                </c:pt>
                <c:pt idx="8767">
                  <c:v>3.6163620000000001</c:v>
                </c:pt>
                <c:pt idx="8768">
                  <c:v>3.622357</c:v>
                </c:pt>
                <c:pt idx="8769">
                  <c:v>3.619275</c:v>
                </c:pt>
                <c:pt idx="8770">
                  <c:v>3.6141999999999999</c:v>
                </c:pt>
                <c:pt idx="8771">
                  <c:v>3.6130270000000002</c:v>
                </c:pt>
                <c:pt idx="8772">
                  <c:v>3.6155979999999999</c:v>
                </c:pt>
                <c:pt idx="8773">
                  <c:v>3.6141160000000001</c:v>
                </c:pt>
                <c:pt idx="8774">
                  <c:v>3.6109179999999999</c:v>
                </c:pt>
                <c:pt idx="8775">
                  <c:v>3.6096509999999999</c:v>
                </c:pt>
                <c:pt idx="8776">
                  <c:v>3.610738</c:v>
                </c:pt>
                <c:pt idx="8777">
                  <c:v>3.616285</c:v>
                </c:pt>
                <c:pt idx="8778">
                  <c:v>3.6169720000000001</c:v>
                </c:pt>
                <c:pt idx="8779">
                  <c:v>3.6093510000000002</c:v>
                </c:pt>
                <c:pt idx="8780">
                  <c:v>3.6098170000000001</c:v>
                </c:pt>
                <c:pt idx="8781">
                  <c:v>3.616727</c:v>
                </c:pt>
                <c:pt idx="8782">
                  <c:v>3.6162079999999999</c:v>
                </c:pt>
                <c:pt idx="8783">
                  <c:v>3.6125889999999998</c:v>
                </c:pt>
                <c:pt idx="8784">
                  <c:v>3.6179329999999998</c:v>
                </c:pt>
                <c:pt idx="8785">
                  <c:v>3.6254819999999999</c:v>
                </c:pt>
                <c:pt idx="8786">
                  <c:v>3.6230229999999999</c:v>
                </c:pt>
                <c:pt idx="8787">
                  <c:v>3.6185640000000001</c:v>
                </c:pt>
                <c:pt idx="8788">
                  <c:v>3.6198410000000001</c:v>
                </c:pt>
                <c:pt idx="8789">
                  <c:v>3.621588</c:v>
                </c:pt>
                <c:pt idx="8790">
                  <c:v>3.6218569999999999</c:v>
                </c:pt>
                <c:pt idx="8791">
                  <c:v>3.6201979999999998</c:v>
                </c:pt>
                <c:pt idx="8792">
                  <c:v>3.618595</c:v>
                </c:pt>
                <c:pt idx="8793">
                  <c:v>3.6177160000000002</c:v>
                </c:pt>
                <c:pt idx="8794">
                  <c:v>3.6166990000000001</c:v>
                </c:pt>
                <c:pt idx="8795">
                  <c:v>3.6167090000000002</c:v>
                </c:pt>
                <c:pt idx="8796">
                  <c:v>3.6196039999999998</c:v>
                </c:pt>
                <c:pt idx="8797">
                  <c:v>3.6201889999999999</c:v>
                </c:pt>
                <c:pt idx="8798">
                  <c:v>3.6194060000000001</c:v>
                </c:pt>
                <c:pt idx="8799">
                  <c:v>3.6265360000000002</c:v>
                </c:pt>
                <c:pt idx="8800">
                  <c:v>3.631265</c:v>
                </c:pt>
                <c:pt idx="8801">
                  <c:v>3.6276640000000002</c:v>
                </c:pt>
                <c:pt idx="8802">
                  <c:v>3.6285660000000002</c:v>
                </c:pt>
                <c:pt idx="8803">
                  <c:v>3.6319439999999998</c:v>
                </c:pt>
                <c:pt idx="8804">
                  <c:v>3.630144</c:v>
                </c:pt>
                <c:pt idx="8805">
                  <c:v>3.6263990000000002</c:v>
                </c:pt>
                <c:pt idx="8806">
                  <c:v>3.6261950000000001</c:v>
                </c:pt>
                <c:pt idx="8807">
                  <c:v>3.6241319999999999</c:v>
                </c:pt>
                <c:pt idx="8808">
                  <c:v>3.6214759999999999</c:v>
                </c:pt>
                <c:pt idx="8809">
                  <c:v>3.6247609999999999</c:v>
                </c:pt>
                <c:pt idx="8810">
                  <c:v>3.6264500000000002</c:v>
                </c:pt>
                <c:pt idx="8811">
                  <c:v>3.624117</c:v>
                </c:pt>
                <c:pt idx="8812">
                  <c:v>3.6231</c:v>
                </c:pt>
                <c:pt idx="8813">
                  <c:v>3.6248420000000001</c:v>
                </c:pt>
                <c:pt idx="8814">
                  <c:v>3.6284450000000001</c:v>
                </c:pt>
                <c:pt idx="8815">
                  <c:v>3.630881</c:v>
                </c:pt>
                <c:pt idx="8816">
                  <c:v>3.6329959999999999</c:v>
                </c:pt>
                <c:pt idx="8817">
                  <c:v>3.6286350000000001</c:v>
                </c:pt>
                <c:pt idx="8818">
                  <c:v>3.6235379999999999</c:v>
                </c:pt>
                <c:pt idx="8819">
                  <c:v>3.6280130000000002</c:v>
                </c:pt>
                <c:pt idx="8820">
                  <c:v>3.6301420000000002</c:v>
                </c:pt>
                <c:pt idx="8821">
                  <c:v>3.627453</c:v>
                </c:pt>
                <c:pt idx="8822">
                  <c:v>3.629067</c:v>
                </c:pt>
                <c:pt idx="8823">
                  <c:v>3.6296789999999999</c:v>
                </c:pt>
                <c:pt idx="8824">
                  <c:v>3.6268159999999998</c:v>
                </c:pt>
                <c:pt idx="8825">
                  <c:v>3.62662</c:v>
                </c:pt>
                <c:pt idx="8826">
                  <c:v>3.6277430000000002</c:v>
                </c:pt>
                <c:pt idx="8827">
                  <c:v>3.628447</c:v>
                </c:pt>
                <c:pt idx="8828">
                  <c:v>3.6302530000000002</c:v>
                </c:pt>
                <c:pt idx="8829">
                  <c:v>3.6296300000000001</c:v>
                </c:pt>
                <c:pt idx="8830">
                  <c:v>3.6297980000000001</c:v>
                </c:pt>
                <c:pt idx="8831">
                  <c:v>3.6334949999999999</c:v>
                </c:pt>
                <c:pt idx="8832">
                  <c:v>3.6292610000000001</c:v>
                </c:pt>
                <c:pt idx="8833">
                  <c:v>3.6214729999999999</c:v>
                </c:pt>
                <c:pt idx="8834">
                  <c:v>3.623955</c:v>
                </c:pt>
                <c:pt idx="8835">
                  <c:v>3.6290480000000001</c:v>
                </c:pt>
                <c:pt idx="8836">
                  <c:v>3.626922</c:v>
                </c:pt>
                <c:pt idx="8837">
                  <c:v>3.6252819999999999</c:v>
                </c:pt>
                <c:pt idx="8838">
                  <c:v>3.627049</c:v>
                </c:pt>
                <c:pt idx="8839">
                  <c:v>3.6291180000000001</c:v>
                </c:pt>
                <c:pt idx="8840">
                  <c:v>3.634706</c:v>
                </c:pt>
                <c:pt idx="8841">
                  <c:v>3.6387890000000001</c:v>
                </c:pt>
                <c:pt idx="8842">
                  <c:v>3.637057</c:v>
                </c:pt>
                <c:pt idx="8843">
                  <c:v>3.6363240000000001</c:v>
                </c:pt>
                <c:pt idx="8844">
                  <c:v>3.6388829999999999</c:v>
                </c:pt>
                <c:pt idx="8845">
                  <c:v>3.640828</c:v>
                </c:pt>
                <c:pt idx="8846">
                  <c:v>3.6419410000000001</c:v>
                </c:pt>
                <c:pt idx="8847">
                  <c:v>3.6380659999999998</c:v>
                </c:pt>
                <c:pt idx="8848">
                  <c:v>3.6358489999999999</c:v>
                </c:pt>
                <c:pt idx="8849">
                  <c:v>3.639815</c:v>
                </c:pt>
                <c:pt idx="8850">
                  <c:v>3.6401400000000002</c:v>
                </c:pt>
                <c:pt idx="8851">
                  <c:v>3.6365829999999999</c:v>
                </c:pt>
                <c:pt idx="8852">
                  <c:v>3.6379060000000001</c:v>
                </c:pt>
                <c:pt idx="8853">
                  <c:v>3.6421899999999998</c:v>
                </c:pt>
                <c:pt idx="8854">
                  <c:v>3.6421779999999999</c:v>
                </c:pt>
                <c:pt idx="8855">
                  <c:v>3.6402139999999998</c:v>
                </c:pt>
                <c:pt idx="8856">
                  <c:v>3.6409820000000002</c:v>
                </c:pt>
                <c:pt idx="8857">
                  <c:v>3.6382439999999998</c:v>
                </c:pt>
                <c:pt idx="8858">
                  <c:v>3.6347499999999999</c:v>
                </c:pt>
                <c:pt idx="8859">
                  <c:v>3.6378300000000001</c:v>
                </c:pt>
                <c:pt idx="8860">
                  <c:v>3.6397309999999998</c:v>
                </c:pt>
                <c:pt idx="8861">
                  <c:v>3.6379069999999998</c:v>
                </c:pt>
                <c:pt idx="8862">
                  <c:v>3.6430600000000002</c:v>
                </c:pt>
                <c:pt idx="8863">
                  <c:v>3.644714</c:v>
                </c:pt>
                <c:pt idx="8864">
                  <c:v>3.6394519999999999</c:v>
                </c:pt>
                <c:pt idx="8865">
                  <c:v>3.6402320000000001</c:v>
                </c:pt>
                <c:pt idx="8866">
                  <c:v>3.6405110000000001</c:v>
                </c:pt>
                <c:pt idx="8867">
                  <c:v>3.6348729999999998</c:v>
                </c:pt>
                <c:pt idx="8868">
                  <c:v>3.6334249999999999</c:v>
                </c:pt>
                <c:pt idx="8869">
                  <c:v>3.6345719999999999</c:v>
                </c:pt>
                <c:pt idx="8870">
                  <c:v>3.634503</c:v>
                </c:pt>
                <c:pt idx="8871">
                  <c:v>3.6348980000000002</c:v>
                </c:pt>
                <c:pt idx="8872">
                  <c:v>3.6327349999999998</c:v>
                </c:pt>
                <c:pt idx="8873">
                  <c:v>3.6301709999999998</c:v>
                </c:pt>
                <c:pt idx="8874">
                  <c:v>3.6336240000000002</c:v>
                </c:pt>
                <c:pt idx="8875">
                  <c:v>3.63856</c:v>
                </c:pt>
                <c:pt idx="8876">
                  <c:v>3.6384880000000002</c:v>
                </c:pt>
                <c:pt idx="8877">
                  <c:v>3.638522</c:v>
                </c:pt>
                <c:pt idx="8878">
                  <c:v>3.6428129999999999</c:v>
                </c:pt>
                <c:pt idx="8879">
                  <c:v>3.643535</c:v>
                </c:pt>
                <c:pt idx="8880">
                  <c:v>3.6395719999999998</c:v>
                </c:pt>
                <c:pt idx="8881">
                  <c:v>3.6408179999999999</c:v>
                </c:pt>
                <c:pt idx="8882">
                  <c:v>3.649483</c:v>
                </c:pt>
                <c:pt idx="8883">
                  <c:v>3.648317</c:v>
                </c:pt>
                <c:pt idx="8884">
                  <c:v>3.6445020000000001</c:v>
                </c:pt>
                <c:pt idx="8885">
                  <c:v>3.6527959999999999</c:v>
                </c:pt>
                <c:pt idx="8886">
                  <c:v>3.6536240000000002</c:v>
                </c:pt>
                <c:pt idx="8887">
                  <c:v>3.6489229999999999</c:v>
                </c:pt>
                <c:pt idx="8888">
                  <c:v>3.650827</c:v>
                </c:pt>
                <c:pt idx="8889">
                  <c:v>3.6539480000000002</c:v>
                </c:pt>
                <c:pt idx="8890">
                  <c:v>3.6547429999999999</c:v>
                </c:pt>
                <c:pt idx="8891">
                  <c:v>3.6510669999999998</c:v>
                </c:pt>
                <c:pt idx="8892">
                  <c:v>3.6471300000000002</c:v>
                </c:pt>
                <c:pt idx="8893">
                  <c:v>3.642401</c:v>
                </c:pt>
                <c:pt idx="8894">
                  <c:v>3.63896</c:v>
                </c:pt>
                <c:pt idx="8895">
                  <c:v>3.639281</c:v>
                </c:pt>
                <c:pt idx="8896">
                  <c:v>3.6421009999999998</c:v>
                </c:pt>
                <c:pt idx="8897">
                  <c:v>3.6509429999999998</c:v>
                </c:pt>
                <c:pt idx="8898">
                  <c:v>3.6533540000000002</c:v>
                </c:pt>
                <c:pt idx="8899">
                  <c:v>3.6477780000000002</c:v>
                </c:pt>
                <c:pt idx="8900">
                  <c:v>3.6528740000000002</c:v>
                </c:pt>
                <c:pt idx="8901">
                  <c:v>3.656933</c:v>
                </c:pt>
                <c:pt idx="8902">
                  <c:v>3.651348</c:v>
                </c:pt>
                <c:pt idx="8903">
                  <c:v>3.6519780000000002</c:v>
                </c:pt>
                <c:pt idx="8904">
                  <c:v>3.6547360000000002</c:v>
                </c:pt>
                <c:pt idx="8905">
                  <c:v>3.6514519999999999</c:v>
                </c:pt>
                <c:pt idx="8906">
                  <c:v>3.6543960000000002</c:v>
                </c:pt>
                <c:pt idx="8907">
                  <c:v>3.6583079999999999</c:v>
                </c:pt>
                <c:pt idx="8908">
                  <c:v>3.652612</c:v>
                </c:pt>
                <c:pt idx="8909">
                  <c:v>3.6515360000000001</c:v>
                </c:pt>
                <c:pt idx="8910">
                  <c:v>3.6555520000000001</c:v>
                </c:pt>
                <c:pt idx="8911">
                  <c:v>3.6545209999999999</c:v>
                </c:pt>
                <c:pt idx="8912">
                  <c:v>3.653035</c:v>
                </c:pt>
                <c:pt idx="8913">
                  <c:v>3.6519349999999999</c:v>
                </c:pt>
                <c:pt idx="8914">
                  <c:v>3.6524730000000001</c:v>
                </c:pt>
                <c:pt idx="8915">
                  <c:v>3.6509580000000001</c:v>
                </c:pt>
                <c:pt idx="8916">
                  <c:v>3.645232</c:v>
                </c:pt>
                <c:pt idx="8917">
                  <c:v>3.6453340000000001</c:v>
                </c:pt>
                <c:pt idx="8918">
                  <c:v>3.6511149999999999</c:v>
                </c:pt>
                <c:pt idx="8919">
                  <c:v>3.647519</c:v>
                </c:pt>
                <c:pt idx="8920">
                  <c:v>3.6418140000000001</c:v>
                </c:pt>
                <c:pt idx="8921">
                  <c:v>3.6501619999999999</c:v>
                </c:pt>
                <c:pt idx="8922">
                  <c:v>3.6562380000000001</c:v>
                </c:pt>
                <c:pt idx="8923">
                  <c:v>3.651227</c:v>
                </c:pt>
                <c:pt idx="8924">
                  <c:v>3.655805</c:v>
                </c:pt>
                <c:pt idx="8925">
                  <c:v>3.6622789999999998</c:v>
                </c:pt>
                <c:pt idx="8926">
                  <c:v>3.6593200000000001</c:v>
                </c:pt>
                <c:pt idx="8927">
                  <c:v>3.6569980000000002</c:v>
                </c:pt>
                <c:pt idx="8928">
                  <c:v>3.6566740000000002</c:v>
                </c:pt>
                <c:pt idx="8929">
                  <c:v>3.6562960000000002</c:v>
                </c:pt>
                <c:pt idx="8930">
                  <c:v>3.6549520000000002</c:v>
                </c:pt>
                <c:pt idx="8931">
                  <c:v>3.655481</c:v>
                </c:pt>
                <c:pt idx="8932">
                  <c:v>3.660587</c:v>
                </c:pt>
                <c:pt idx="8933">
                  <c:v>3.6617320000000002</c:v>
                </c:pt>
                <c:pt idx="8934">
                  <c:v>3.6588859999999999</c:v>
                </c:pt>
                <c:pt idx="8935">
                  <c:v>3.6598009999999999</c:v>
                </c:pt>
                <c:pt idx="8936">
                  <c:v>3.660056</c:v>
                </c:pt>
                <c:pt idx="8937">
                  <c:v>3.6549770000000001</c:v>
                </c:pt>
                <c:pt idx="8938">
                  <c:v>3.6559170000000001</c:v>
                </c:pt>
                <c:pt idx="8939">
                  <c:v>3.6565780000000001</c:v>
                </c:pt>
                <c:pt idx="8940">
                  <c:v>3.6512250000000002</c:v>
                </c:pt>
                <c:pt idx="8941">
                  <c:v>3.6522809999999999</c:v>
                </c:pt>
                <c:pt idx="8942">
                  <c:v>3.6546449999999999</c:v>
                </c:pt>
                <c:pt idx="8943">
                  <c:v>3.650382</c:v>
                </c:pt>
                <c:pt idx="8944">
                  <c:v>3.650506</c:v>
                </c:pt>
                <c:pt idx="8945">
                  <c:v>3.6547480000000001</c:v>
                </c:pt>
                <c:pt idx="8946">
                  <c:v>3.6561659999999998</c:v>
                </c:pt>
                <c:pt idx="8947">
                  <c:v>3.6568679999999998</c:v>
                </c:pt>
                <c:pt idx="8948">
                  <c:v>3.6634890000000002</c:v>
                </c:pt>
                <c:pt idx="8949">
                  <c:v>3.6659489999999999</c:v>
                </c:pt>
                <c:pt idx="8950">
                  <c:v>3.6630050000000001</c:v>
                </c:pt>
                <c:pt idx="8951">
                  <c:v>3.6641029999999999</c:v>
                </c:pt>
                <c:pt idx="8952">
                  <c:v>3.6646380000000001</c:v>
                </c:pt>
                <c:pt idx="8953">
                  <c:v>3.6624569999999999</c:v>
                </c:pt>
                <c:pt idx="8954">
                  <c:v>3.6587139999999998</c:v>
                </c:pt>
                <c:pt idx="8955">
                  <c:v>3.658757</c:v>
                </c:pt>
                <c:pt idx="8956">
                  <c:v>3.6605789999999998</c:v>
                </c:pt>
                <c:pt idx="8957">
                  <c:v>3.6590259999999999</c:v>
                </c:pt>
                <c:pt idx="8958">
                  <c:v>3.6601189999999999</c:v>
                </c:pt>
                <c:pt idx="8959">
                  <c:v>3.6627040000000002</c:v>
                </c:pt>
                <c:pt idx="8960">
                  <c:v>3.6645189999999999</c:v>
                </c:pt>
                <c:pt idx="8961">
                  <c:v>3.6634069999999999</c:v>
                </c:pt>
                <c:pt idx="8962">
                  <c:v>3.6614049999999998</c:v>
                </c:pt>
                <c:pt idx="8963">
                  <c:v>3.667564</c:v>
                </c:pt>
                <c:pt idx="8964">
                  <c:v>3.669295</c:v>
                </c:pt>
                <c:pt idx="8965">
                  <c:v>3.663173</c:v>
                </c:pt>
                <c:pt idx="8966">
                  <c:v>3.6621999999999999</c:v>
                </c:pt>
                <c:pt idx="8967">
                  <c:v>3.6653190000000002</c:v>
                </c:pt>
                <c:pt idx="8968">
                  <c:v>3.6661549999999998</c:v>
                </c:pt>
                <c:pt idx="8969">
                  <c:v>3.6650670000000001</c:v>
                </c:pt>
                <c:pt idx="8970">
                  <c:v>3.6661079999999999</c:v>
                </c:pt>
                <c:pt idx="8971">
                  <c:v>3.6675369999999998</c:v>
                </c:pt>
                <c:pt idx="8972">
                  <c:v>3.6653910000000001</c:v>
                </c:pt>
                <c:pt idx="8973">
                  <c:v>3.6633900000000001</c:v>
                </c:pt>
                <c:pt idx="8974">
                  <c:v>3.6638169999999999</c:v>
                </c:pt>
                <c:pt idx="8975">
                  <c:v>3.6654200000000001</c:v>
                </c:pt>
                <c:pt idx="8976">
                  <c:v>3.6672319999999998</c:v>
                </c:pt>
                <c:pt idx="8977">
                  <c:v>3.6640670000000002</c:v>
                </c:pt>
                <c:pt idx="8978">
                  <c:v>3.6624919999999999</c:v>
                </c:pt>
                <c:pt idx="8979">
                  <c:v>3.6619100000000002</c:v>
                </c:pt>
                <c:pt idx="8980">
                  <c:v>3.65916</c:v>
                </c:pt>
                <c:pt idx="8981">
                  <c:v>3.664371</c:v>
                </c:pt>
                <c:pt idx="8982">
                  <c:v>3.670121</c:v>
                </c:pt>
                <c:pt idx="8983">
                  <c:v>3.6651530000000001</c:v>
                </c:pt>
                <c:pt idx="8984">
                  <c:v>3.6674890000000002</c:v>
                </c:pt>
                <c:pt idx="8985">
                  <c:v>3.674175</c:v>
                </c:pt>
                <c:pt idx="8986">
                  <c:v>3.6706340000000002</c:v>
                </c:pt>
                <c:pt idx="8987">
                  <c:v>3.6691310000000001</c:v>
                </c:pt>
                <c:pt idx="8988">
                  <c:v>3.6718609999999998</c:v>
                </c:pt>
                <c:pt idx="8989">
                  <c:v>3.6721780000000002</c:v>
                </c:pt>
                <c:pt idx="8990">
                  <c:v>3.672326</c:v>
                </c:pt>
                <c:pt idx="8991">
                  <c:v>3.6707830000000001</c:v>
                </c:pt>
                <c:pt idx="8992">
                  <c:v>3.6657250000000001</c:v>
                </c:pt>
                <c:pt idx="8993">
                  <c:v>3.6647349999999999</c:v>
                </c:pt>
                <c:pt idx="8994">
                  <c:v>3.6679849999999998</c:v>
                </c:pt>
                <c:pt idx="8995">
                  <c:v>3.667659</c:v>
                </c:pt>
                <c:pt idx="8996">
                  <c:v>3.6695639999999998</c:v>
                </c:pt>
                <c:pt idx="8997">
                  <c:v>3.6731159999999998</c:v>
                </c:pt>
                <c:pt idx="8998">
                  <c:v>3.6724760000000001</c:v>
                </c:pt>
                <c:pt idx="8999">
                  <c:v>3.6751640000000001</c:v>
                </c:pt>
                <c:pt idx="9000">
                  <c:v>3.6810740000000002</c:v>
                </c:pt>
                <c:pt idx="9001">
                  <c:v>3.6803919999999999</c:v>
                </c:pt>
                <c:pt idx="9002">
                  <c:v>3.6804839999999999</c:v>
                </c:pt>
                <c:pt idx="9003">
                  <c:v>3.6839520000000001</c:v>
                </c:pt>
                <c:pt idx="9004">
                  <c:v>3.683322</c:v>
                </c:pt>
                <c:pt idx="9005">
                  <c:v>3.6781160000000002</c:v>
                </c:pt>
                <c:pt idx="9006">
                  <c:v>3.681308</c:v>
                </c:pt>
                <c:pt idx="9007">
                  <c:v>3.6817169999999999</c:v>
                </c:pt>
                <c:pt idx="9008">
                  <c:v>3.6714630000000001</c:v>
                </c:pt>
                <c:pt idx="9009">
                  <c:v>3.6754129999999998</c:v>
                </c:pt>
                <c:pt idx="9010">
                  <c:v>3.6853379999999998</c:v>
                </c:pt>
                <c:pt idx="9011">
                  <c:v>3.6770040000000002</c:v>
                </c:pt>
                <c:pt idx="9012">
                  <c:v>3.6698550000000001</c:v>
                </c:pt>
                <c:pt idx="9013">
                  <c:v>3.6776979999999999</c:v>
                </c:pt>
                <c:pt idx="9014">
                  <c:v>3.678213</c:v>
                </c:pt>
                <c:pt idx="9015">
                  <c:v>3.673422</c:v>
                </c:pt>
                <c:pt idx="9016">
                  <c:v>3.68194</c:v>
                </c:pt>
                <c:pt idx="9017">
                  <c:v>3.6788970000000001</c:v>
                </c:pt>
                <c:pt idx="9018">
                  <c:v>3.6662620000000001</c:v>
                </c:pt>
                <c:pt idx="9019">
                  <c:v>3.6690140000000002</c:v>
                </c:pt>
                <c:pt idx="9020">
                  <c:v>3.6738819999999999</c:v>
                </c:pt>
                <c:pt idx="9021">
                  <c:v>3.6710630000000002</c:v>
                </c:pt>
                <c:pt idx="9022">
                  <c:v>3.6736409999999999</c:v>
                </c:pt>
                <c:pt idx="9023">
                  <c:v>3.6779310000000001</c:v>
                </c:pt>
                <c:pt idx="9024">
                  <c:v>3.681168</c:v>
                </c:pt>
                <c:pt idx="9025">
                  <c:v>3.680415</c:v>
                </c:pt>
                <c:pt idx="9026">
                  <c:v>3.6789480000000001</c:v>
                </c:pt>
                <c:pt idx="9027">
                  <c:v>3.682804</c:v>
                </c:pt>
                <c:pt idx="9028">
                  <c:v>3.6841889999999999</c:v>
                </c:pt>
                <c:pt idx="9029">
                  <c:v>3.68147</c:v>
                </c:pt>
                <c:pt idx="9030">
                  <c:v>3.681994</c:v>
                </c:pt>
                <c:pt idx="9031">
                  <c:v>3.6881050000000002</c:v>
                </c:pt>
                <c:pt idx="9032">
                  <c:v>3.6928809999999999</c:v>
                </c:pt>
                <c:pt idx="9033">
                  <c:v>3.6911939999999999</c:v>
                </c:pt>
                <c:pt idx="9034">
                  <c:v>3.6894279999999999</c:v>
                </c:pt>
                <c:pt idx="9035">
                  <c:v>3.6891859999999999</c:v>
                </c:pt>
                <c:pt idx="9036">
                  <c:v>3.6890260000000001</c:v>
                </c:pt>
                <c:pt idx="9037">
                  <c:v>3.6879780000000002</c:v>
                </c:pt>
                <c:pt idx="9038">
                  <c:v>3.6861329999999999</c:v>
                </c:pt>
                <c:pt idx="9039">
                  <c:v>3.6846000000000001</c:v>
                </c:pt>
                <c:pt idx="9040">
                  <c:v>3.685165</c:v>
                </c:pt>
                <c:pt idx="9041">
                  <c:v>3.6845680000000001</c:v>
                </c:pt>
                <c:pt idx="9042">
                  <c:v>3.6829999999999998</c:v>
                </c:pt>
                <c:pt idx="9043">
                  <c:v>3.687557</c:v>
                </c:pt>
                <c:pt idx="9044">
                  <c:v>3.6902300000000001</c:v>
                </c:pt>
                <c:pt idx="9045">
                  <c:v>3.6848879999999999</c:v>
                </c:pt>
                <c:pt idx="9046">
                  <c:v>3.6858529999999998</c:v>
                </c:pt>
                <c:pt idx="9047">
                  <c:v>3.6881059999999999</c:v>
                </c:pt>
                <c:pt idx="9048">
                  <c:v>3.6861009999999998</c:v>
                </c:pt>
                <c:pt idx="9049">
                  <c:v>3.6903619999999999</c:v>
                </c:pt>
                <c:pt idx="9050">
                  <c:v>3.694861</c:v>
                </c:pt>
                <c:pt idx="9051">
                  <c:v>3.6944949999999999</c:v>
                </c:pt>
                <c:pt idx="9052">
                  <c:v>3.694442</c:v>
                </c:pt>
                <c:pt idx="9053">
                  <c:v>3.6932510000000001</c:v>
                </c:pt>
                <c:pt idx="9054">
                  <c:v>3.692345</c:v>
                </c:pt>
                <c:pt idx="9055">
                  <c:v>3.6912799999999999</c:v>
                </c:pt>
                <c:pt idx="9056">
                  <c:v>3.6896249999999999</c:v>
                </c:pt>
                <c:pt idx="9057">
                  <c:v>3.6905649999999999</c:v>
                </c:pt>
                <c:pt idx="9058">
                  <c:v>3.6945290000000002</c:v>
                </c:pt>
                <c:pt idx="9059">
                  <c:v>3.695611</c:v>
                </c:pt>
                <c:pt idx="9060">
                  <c:v>3.6937609999999999</c:v>
                </c:pt>
                <c:pt idx="9061">
                  <c:v>3.6910120000000002</c:v>
                </c:pt>
                <c:pt idx="9062">
                  <c:v>3.6867359999999998</c:v>
                </c:pt>
                <c:pt idx="9063">
                  <c:v>3.6875550000000001</c:v>
                </c:pt>
                <c:pt idx="9064">
                  <c:v>3.6895630000000001</c:v>
                </c:pt>
                <c:pt idx="9065">
                  <c:v>3.6865450000000002</c:v>
                </c:pt>
                <c:pt idx="9066">
                  <c:v>3.6813069999999999</c:v>
                </c:pt>
                <c:pt idx="9067">
                  <c:v>3.6811419999999999</c:v>
                </c:pt>
                <c:pt idx="9068">
                  <c:v>3.6845379999999999</c:v>
                </c:pt>
                <c:pt idx="9069">
                  <c:v>3.6851229999999999</c:v>
                </c:pt>
                <c:pt idx="9070">
                  <c:v>3.6874609999999999</c:v>
                </c:pt>
                <c:pt idx="9071">
                  <c:v>3.6905380000000001</c:v>
                </c:pt>
                <c:pt idx="9072">
                  <c:v>3.6890019999999999</c:v>
                </c:pt>
                <c:pt idx="9073">
                  <c:v>3.6918980000000001</c:v>
                </c:pt>
                <c:pt idx="9074">
                  <c:v>3.6959430000000002</c:v>
                </c:pt>
                <c:pt idx="9075">
                  <c:v>3.6953900000000002</c:v>
                </c:pt>
                <c:pt idx="9076">
                  <c:v>3.6983419999999998</c:v>
                </c:pt>
                <c:pt idx="9077">
                  <c:v>3.69862</c:v>
                </c:pt>
                <c:pt idx="9078">
                  <c:v>3.6967759999999998</c:v>
                </c:pt>
                <c:pt idx="9079">
                  <c:v>3.6991200000000002</c:v>
                </c:pt>
                <c:pt idx="9080">
                  <c:v>3.6983259999999998</c:v>
                </c:pt>
                <c:pt idx="9081">
                  <c:v>3.6966420000000002</c:v>
                </c:pt>
                <c:pt idx="9082">
                  <c:v>3.7007530000000002</c:v>
                </c:pt>
                <c:pt idx="9083">
                  <c:v>3.7015980000000002</c:v>
                </c:pt>
                <c:pt idx="9084">
                  <c:v>3.6953800000000001</c:v>
                </c:pt>
                <c:pt idx="9085">
                  <c:v>3.6935549999999999</c:v>
                </c:pt>
                <c:pt idx="9086">
                  <c:v>3.6967599999999998</c:v>
                </c:pt>
                <c:pt idx="9087">
                  <c:v>3.6987920000000001</c:v>
                </c:pt>
                <c:pt idx="9088">
                  <c:v>3.6982360000000001</c:v>
                </c:pt>
                <c:pt idx="9089">
                  <c:v>3.6960679999999999</c:v>
                </c:pt>
                <c:pt idx="9090">
                  <c:v>3.6979449999999998</c:v>
                </c:pt>
                <c:pt idx="9091">
                  <c:v>3.6965870000000001</c:v>
                </c:pt>
                <c:pt idx="9092">
                  <c:v>3.695843</c:v>
                </c:pt>
                <c:pt idx="9093">
                  <c:v>3.6995239999999998</c:v>
                </c:pt>
                <c:pt idx="9094">
                  <c:v>3.6997089999999999</c:v>
                </c:pt>
                <c:pt idx="9095">
                  <c:v>3.7010459999999998</c:v>
                </c:pt>
                <c:pt idx="9096">
                  <c:v>3.7043590000000002</c:v>
                </c:pt>
                <c:pt idx="9097">
                  <c:v>3.704205</c:v>
                </c:pt>
                <c:pt idx="9098">
                  <c:v>3.7041810000000002</c:v>
                </c:pt>
                <c:pt idx="9099">
                  <c:v>3.7008489999999998</c:v>
                </c:pt>
                <c:pt idx="9100">
                  <c:v>3.6980400000000002</c:v>
                </c:pt>
                <c:pt idx="9101">
                  <c:v>3.7008869999999998</c:v>
                </c:pt>
                <c:pt idx="9102">
                  <c:v>3.701228</c:v>
                </c:pt>
                <c:pt idx="9103">
                  <c:v>3.698248</c:v>
                </c:pt>
                <c:pt idx="9104">
                  <c:v>3.6999230000000001</c:v>
                </c:pt>
                <c:pt idx="9105">
                  <c:v>3.6994729999999998</c:v>
                </c:pt>
                <c:pt idx="9106">
                  <c:v>3.6996720000000001</c:v>
                </c:pt>
                <c:pt idx="9107">
                  <c:v>3.7033390000000002</c:v>
                </c:pt>
                <c:pt idx="9108">
                  <c:v>3.697616</c:v>
                </c:pt>
                <c:pt idx="9109">
                  <c:v>3.6910159999999999</c:v>
                </c:pt>
                <c:pt idx="9110">
                  <c:v>3.6971579999999999</c:v>
                </c:pt>
                <c:pt idx="9111">
                  <c:v>3.7001689999999998</c:v>
                </c:pt>
                <c:pt idx="9112">
                  <c:v>3.6929219999999998</c:v>
                </c:pt>
                <c:pt idx="9113">
                  <c:v>3.6892130000000001</c:v>
                </c:pt>
                <c:pt idx="9114">
                  <c:v>3.6941959999999998</c:v>
                </c:pt>
                <c:pt idx="9115">
                  <c:v>3.698448</c:v>
                </c:pt>
                <c:pt idx="9116">
                  <c:v>3.7011539999999998</c:v>
                </c:pt>
                <c:pt idx="9117">
                  <c:v>3.7045370000000002</c:v>
                </c:pt>
                <c:pt idx="9118">
                  <c:v>3.7048030000000001</c:v>
                </c:pt>
                <c:pt idx="9119">
                  <c:v>3.7093219999999998</c:v>
                </c:pt>
                <c:pt idx="9120">
                  <c:v>3.710286</c:v>
                </c:pt>
                <c:pt idx="9121">
                  <c:v>3.7037879999999999</c:v>
                </c:pt>
                <c:pt idx="9122">
                  <c:v>3.7010429999999999</c:v>
                </c:pt>
                <c:pt idx="9123">
                  <c:v>3.6986150000000002</c:v>
                </c:pt>
                <c:pt idx="9124">
                  <c:v>3.6924429999999999</c:v>
                </c:pt>
                <c:pt idx="9125">
                  <c:v>3.6942339999999998</c:v>
                </c:pt>
                <c:pt idx="9126">
                  <c:v>3.707589</c:v>
                </c:pt>
                <c:pt idx="9127">
                  <c:v>3.7073109999999998</c:v>
                </c:pt>
                <c:pt idx="9128">
                  <c:v>3.7002549999999998</c:v>
                </c:pt>
                <c:pt idx="9129">
                  <c:v>3.710331</c:v>
                </c:pt>
                <c:pt idx="9130">
                  <c:v>3.714683</c:v>
                </c:pt>
                <c:pt idx="9131">
                  <c:v>3.7060330000000001</c:v>
                </c:pt>
                <c:pt idx="9132">
                  <c:v>3.7049979999999998</c:v>
                </c:pt>
                <c:pt idx="9133">
                  <c:v>3.7062179999999998</c:v>
                </c:pt>
                <c:pt idx="9134">
                  <c:v>3.7026949999999998</c:v>
                </c:pt>
                <c:pt idx="9135">
                  <c:v>3.7025299999999999</c:v>
                </c:pt>
                <c:pt idx="9136">
                  <c:v>3.7063489999999999</c:v>
                </c:pt>
                <c:pt idx="9137">
                  <c:v>3.7055380000000002</c:v>
                </c:pt>
                <c:pt idx="9138">
                  <c:v>3.7055180000000001</c:v>
                </c:pt>
                <c:pt idx="9139">
                  <c:v>3.7092160000000001</c:v>
                </c:pt>
                <c:pt idx="9140">
                  <c:v>3.7082299999999999</c:v>
                </c:pt>
                <c:pt idx="9141">
                  <c:v>3.710035</c:v>
                </c:pt>
                <c:pt idx="9142">
                  <c:v>3.714251</c:v>
                </c:pt>
                <c:pt idx="9143">
                  <c:v>3.7106919999999999</c:v>
                </c:pt>
                <c:pt idx="9144">
                  <c:v>3.7108089999999998</c:v>
                </c:pt>
                <c:pt idx="9145">
                  <c:v>3.71231</c:v>
                </c:pt>
                <c:pt idx="9146">
                  <c:v>3.7078899999999999</c:v>
                </c:pt>
                <c:pt idx="9147">
                  <c:v>3.7087430000000001</c:v>
                </c:pt>
                <c:pt idx="9148">
                  <c:v>3.7096499999999999</c:v>
                </c:pt>
                <c:pt idx="9149">
                  <c:v>3.7031079999999998</c:v>
                </c:pt>
                <c:pt idx="9150">
                  <c:v>3.7030219999999998</c:v>
                </c:pt>
                <c:pt idx="9151">
                  <c:v>3.7089650000000001</c:v>
                </c:pt>
                <c:pt idx="9152">
                  <c:v>3.7129020000000001</c:v>
                </c:pt>
                <c:pt idx="9153">
                  <c:v>3.7149920000000001</c:v>
                </c:pt>
                <c:pt idx="9154">
                  <c:v>3.7122830000000002</c:v>
                </c:pt>
                <c:pt idx="9155">
                  <c:v>3.7100960000000001</c:v>
                </c:pt>
                <c:pt idx="9156">
                  <c:v>3.7140870000000001</c:v>
                </c:pt>
                <c:pt idx="9157">
                  <c:v>3.7141670000000002</c:v>
                </c:pt>
                <c:pt idx="9158">
                  <c:v>3.7102569999999999</c:v>
                </c:pt>
                <c:pt idx="9159">
                  <c:v>3.7070919999999998</c:v>
                </c:pt>
                <c:pt idx="9160">
                  <c:v>3.7060300000000002</c:v>
                </c:pt>
                <c:pt idx="9161">
                  <c:v>3.7013829999999999</c:v>
                </c:pt>
                <c:pt idx="9162">
                  <c:v>3.6968640000000001</c:v>
                </c:pt>
                <c:pt idx="9163">
                  <c:v>3.7033489999999998</c:v>
                </c:pt>
                <c:pt idx="9164">
                  <c:v>3.7035399999999998</c:v>
                </c:pt>
                <c:pt idx="9165">
                  <c:v>3.7040459999999999</c:v>
                </c:pt>
                <c:pt idx="9166">
                  <c:v>3.7103709999999999</c:v>
                </c:pt>
                <c:pt idx="9167">
                  <c:v>3.7112959999999999</c:v>
                </c:pt>
                <c:pt idx="9168">
                  <c:v>3.7132170000000002</c:v>
                </c:pt>
                <c:pt idx="9169">
                  <c:v>3.7134209999999999</c:v>
                </c:pt>
                <c:pt idx="9170">
                  <c:v>3.712996</c:v>
                </c:pt>
                <c:pt idx="9171">
                  <c:v>3.7146460000000001</c:v>
                </c:pt>
                <c:pt idx="9172">
                  <c:v>3.7146599999999999</c:v>
                </c:pt>
                <c:pt idx="9173">
                  <c:v>3.7162139999999999</c:v>
                </c:pt>
                <c:pt idx="9174">
                  <c:v>3.7136239999999998</c:v>
                </c:pt>
                <c:pt idx="9175">
                  <c:v>3.7116539999999998</c:v>
                </c:pt>
                <c:pt idx="9176">
                  <c:v>3.7148810000000001</c:v>
                </c:pt>
                <c:pt idx="9177">
                  <c:v>3.7178879999999999</c:v>
                </c:pt>
                <c:pt idx="9178">
                  <c:v>3.7194479999999999</c:v>
                </c:pt>
                <c:pt idx="9179">
                  <c:v>3.7159749999999998</c:v>
                </c:pt>
                <c:pt idx="9180">
                  <c:v>3.7166600000000001</c:v>
                </c:pt>
                <c:pt idx="9181">
                  <c:v>3.7210000000000001</c:v>
                </c:pt>
                <c:pt idx="9182">
                  <c:v>3.7201719999999998</c:v>
                </c:pt>
                <c:pt idx="9183">
                  <c:v>3.7190979999999998</c:v>
                </c:pt>
                <c:pt idx="9184">
                  <c:v>3.7186689999999998</c:v>
                </c:pt>
                <c:pt idx="9185">
                  <c:v>3.719068</c:v>
                </c:pt>
                <c:pt idx="9186">
                  <c:v>3.720577</c:v>
                </c:pt>
                <c:pt idx="9187">
                  <c:v>3.7176559999999998</c:v>
                </c:pt>
                <c:pt idx="9188">
                  <c:v>3.7159070000000001</c:v>
                </c:pt>
                <c:pt idx="9189">
                  <c:v>3.7178900000000001</c:v>
                </c:pt>
                <c:pt idx="9190">
                  <c:v>3.721152</c:v>
                </c:pt>
                <c:pt idx="9191">
                  <c:v>3.7206730000000001</c:v>
                </c:pt>
                <c:pt idx="9192">
                  <c:v>3.7205680000000001</c:v>
                </c:pt>
                <c:pt idx="9193">
                  <c:v>3.7259389999999999</c:v>
                </c:pt>
                <c:pt idx="9194">
                  <c:v>3.726858</c:v>
                </c:pt>
                <c:pt idx="9195">
                  <c:v>3.7250730000000001</c:v>
                </c:pt>
                <c:pt idx="9196">
                  <c:v>3.727976</c:v>
                </c:pt>
                <c:pt idx="9197">
                  <c:v>3.7309380000000001</c:v>
                </c:pt>
                <c:pt idx="9198">
                  <c:v>3.7326239999999999</c:v>
                </c:pt>
                <c:pt idx="9199">
                  <c:v>3.7308490000000001</c:v>
                </c:pt>
                <c:pt idx="9200">
                  <c:v>3.7279960000000001</c:v>
                </c:pt>
                <c:pt idx="9201">
                  <c:v>3.729635</c:v>
                </c:pt>
                <c:pt idx="9202">
                  <c:v>3.7315529999999999</c:v>
                </c:pt>
                <c:pt idx="9203">
                  <c:v>3.7294830000000001</c:v>
                </c:pt>
                <c:pt idx="9204">
                  <c:v>3.7316009999999999</c:v>
                </c:pt>
                <c:pt idx="9205">
                  <c:v>3.7323759999999999</c:v>
                </c:pt>
                <c:pt idx="9206">
                  <c:v>3.7306460000000001</c:v>
                </c:pt>
                <c:pt idx="9207">
                  <c:v>3.733822</c:v>
                </c:pt>
                <c:pt idx="9208">
                  <c:v>3.7311640000000001</c:v>
                </c:pt>
                <c:pt idx="9209">
                  <c:v>3.7267730000000001</c:v>
                </c:pt>
                <c:pt idx="9210">
                  <c:v>3.7271719999999999</c:v>
                </c:pt>
                <c:pt idx="9211">
                  <c:v>3.7281200000000001</c:v>
                </c:pt>
                <c:pt idx="9212">
                  <c:v>3.7280509999999998</c:v>
                </c:pt>
                <c:pt idx="9213">
                  <c:v>3.7220369999999998</c:v>
                </c:pt>
                <c:pt idx="9214">
                  <c:v>3.7234099999999999</c:v>
                </c:pt>
                <c:pt idx="9215">
                  <c:v>3.7326890000000001</c:v>
                </c:pt>
                <c:pt idx="9216">
                  <c:v>3.7317070000000001</c:v>
                </c:pt>
                <c:pt idx="9217">
                  <c:v>3.7295739999999999</c:v>
                </c:pt>
                <c:pt idx="9218">
                  <c:v>3.7362600000000001</c:v>
                </c:pt>
                <c:pt idx="9219">
                  <c:v>3.7370619999999999</c:v>
                </c:pt>
                <c:pt idx="9220">
                  <c:v>3.7330179999999999</c:v>
                </c:pt>
                <c:pt idx="9221">
                  <c:v>3.7305280000000001</c:v>
                </c:pt>
                <c:pt idx="9222">
                  <c:v>3.7287469999999998</c:v>
                </c:pt>
                <c:pt idx="9223">
                  <c:v>3.7264870000000001</c:v>
                </c:pt>
                <c:pt idx="9224">
                  <c:v>3.7243740000000001</c:v>
                </c:pt>
                <c:pt idx="9225">
                  <c:v>3.7248950000000001</c:v>
                </c:pt>
                <c:pt idx="9226">
                  <c:v>3.7273999999999998</c:v>
                </c:pt>
                <c:pt idx="9227">
                  <c:v>3.724005</c:v>
                </c:pt>
                <c:pt idx="9228">
                  <c:v>3.7196099999999999</c:v>
                </c:pt>
                <c:pt idx="9229">
                  <c:v>3.7243870000000001</c:v>
                </c:pt>
                <c:pt idx="9230">
                  <c:v>3.7232479999999999</c:v>
                </c:pt>
                <c:pt idx="9231">
                  <c:v>3.7196940000000001</c:v>
                </c:pt>
                <c:pt idx="9232">
                  <c:v>3.7225109999999999</c:v>
                </c:pt>
                <c:pt idx="9233">
                  <c:v>3.7197070000000001</c:v>
                </c:pt>
                <c:pt idx="9234">
                  <c:v>3.7160129999999998</c:v>
                </c:pt>
                <c:pt idx="9235">
                  <c:v>3.72194</c:v>
                </c:pt>
                <c:pt idx="9236">
                  <c:v>3.728577</c:v>
                </c:pt>
                <c:pt idx="9237">
                  <c:v>3.7267139999999999</c:v>
                </c:pt>
                <c:pt idx="9238">
                  <c:v>3.7247159999999999</c:v>
                </c:pt>
                <c:pt idx="9239">
                  <c:v>3.729336</c:v>
                </c:pt>
                <c:pt idx="9240">
                  <c:v>3.7298749999999998</c:v>
                </c:pt>
                <c:pt idx="9241">
                  <c:v>3.7313339999999999</c:v>
                </c:pt>
                <c:pt idx="9242">
                  <c:v>3.7387760000000001</c:v>
                </c:pt>
                <c:pt idx="9243">
                  <c:v>3.7409219999999999</c:v>
                </c:pt>
                <c:pt idx="9244">
                  <c:v>3.7349579999999998</c:v>
                </c:pt>
                <c:pt idx="9245">
                  <c:v>3.7293660000000002</c:v>
                </c:pt>
                <c:pt idx="9246">
                  <c:v>3.7315719999999999</c:v>
                </c:pt>
                <c:pt idx="9247">
                  <c:v>3.7314289999999999</c:v>
                </c:pt>
                <c:pt idx="9248">
                  <c:v>3.7304560000000002</c:v>
                </c:pt>
                <c:pt idx="9249">
                  <c:v>3.7350310000000002</c:v>
                </c:pt>
                <c:pt idx="9250">
                  <c:v>3.7336589999999998</c:v>
                </c:pt>
                <c:pt idx="9251">
                  <c:v>3.7288070000000002</c:v>
                </c:pt>
                <c:pt idx="9252">
                  <c:v>3.7297509999999998</c:v>
                </c:pt>
                <c:pt idx="9253">
                  <c:v>3.7341829999999998</c:v>
                </c:pt>
                <c:pt idx="9254">
                  <c:v>3.737641</c:v>
                </c:pt>
                <c:pt idx="9255">
                  <c:v>3.7350620000000001</c:v>
                </c:pt>
                <c:pt idx="9256">
                  <c:v>3.734629</c:v>
                </c:pt>
                <c:pt idx="9257">
                  <c:v>3.735303</c:v>
                </c:pt>
                <c:pt idx="9258">
                  <c:v>3.733082</c:v>
                </c:pt>
                <c:pt idx="9259">
                  <c:v>3.7352159999999999</c:v>
                </c:pt>
                <c:pt idx="9260">
                  <c:v>3.7399879999999999</c:v>
                </c:pt>
                <c:pt idx="9261">
                  <c:v>3.7422930000000001</c:v>
                </c:pt>
                <c:pt idx="9262">
                  <c:v>3.743376</c:v>
                </c:pt>
                <c:pt idx="9263">
                  <c:v>3.7441339999999999</c:v>
                </c:pt>
                <c:pt idx="9264">
                  <c:v>3.7433160000000001</c:v>
                </c:pt>
                <c:pt idx="9265">
                  <c:v>3.7434910000000001</c:v>
                </c:pt>
                <c:pt idx="9266">
                  <c:v>3.7408519999999998</c:v>
                </c:pt>
                <c:pt idx="9267">
                  <c:v>3.7369759999999999</c:v>
                </c:pt>
                <c:pt idx="9268">
                  <c:v>3.7384569999999999</c:v>
                </c:pt>
                <c:pt idx="9269">
                  <c:v>3.7345380000000001</c:v>
                </c:pt>
                <c:pt idx="9270">
                  <c:v>3.7330459999999999</c:v>
                </c:pt>
                <c:pt idx="9271">
                  <c:v>3.7319659999999999</c:v>
                </c:pt>
                <c:pt idx="9272">
                  <c:v>3.7304689999999998</c:v>
                </c:pt>
                <c:pt idx="9273">
                  <c:v>3.7360009999999999</c:v>
                </c:pt>
                <c:pt idx="9274">
                  <c:v>3.7384080000000002</c:v>
                </c:pt>
                <c:pt idx="9275">
                  <c:v>3.743433</c:v>
                </c:pt>
                <c:pt idx="9276">
                  <c:v>3.7511809999999999</c:v>
                </c:pt>
                <c:pt idx="9277">
                  <c:v>3.750162</c:v>
                </c:pt>
                <c:pt idx="9278">
                  <c:v>3.7486649999999999</c:v>
                </c:pt>
                <c:pt idx="9279">
                  <c:v>3.7474539999999998</c:v>
                </c:pt>
                <c:pt idx="9280">
                  <c:v>3.7482880000000001</c:v>
                </c:pt>
                <c:pt idx="9281">
                  <c:v>3.7492139999999998</c:v>
                </c:pt>
                <c:pt idx="9282">
                  <c:v>3.7462780000000002</c:v>
                </c:pt>
                <c:pt idx="9283">
                  <c:v>3.7450079999999999</c:v>
                </c:pt>
                <c:pt idx="9284">
                  <c:v>3.7436720000000001</c:v>
                </c:pt>
                <c:pt idx="9285">
                  <c:v>3.7425099999999998</c:v>
                </c:pt>
                <c:pt idx="9286">
                  <c:v>3.7444549999999999</c:v>
                </c:pt>
                <c:pt idx="9287">
                  <c:v>3.7459419999999999</c:v>
                </c:pt>
                <c:pt idx="9288">
                  <c:v>3.7466710000000001</c:v>
                </c:pt>
                <c:pt idx="9289">
                  <c:v>3.7515529999999999</c:v>
                </c:pt>
                <c:pt idx="9290">
                  <c:v>3.752586</c:v>
                </c:pt>
                <c:pt idx="9291">
                  <c:v>3.7471009999999998</c:v>
                </c:pt>
                <c:pt idx="9292">
                  <c:v>3.7486139999999999</c:v>
                </c:pt>
                <c:pt idx="9293">
                  <c:v>3.7484630000000001</c:v>
                </c:pt>
                <c:pt idx="9294">
                  <c:v>3.7434500000000002</c:v>
                </c:pt>
                <c:pt idx="9295">
                  <c:v>3.7465109999999999</c:v>
                </c:pt>
                <c:pt idx="9296">
                  <c:v>3.7497379999999998</c:v>
                </c:pt>
                <c:pt idx="9297">
                  <c:v>3.7471570000000001</c:v>
                </c:pt>
                <c:pt idx="9298">
                  <c:v>3.7453959999999999</c:v>
                </c:pt>
                <c:pt idx="9299">
                  <c:v>3.7484099999999998</c:v>
                </c:pt>
                <c:pt idx="9300">
                  <c:v>3.7480709999999999</c:v>
                </c:pt>
                <c:pt idx="9301">
                  <c:v>3.7438199999999999</c:v>
                </c:pt>
                <c:pt idx="9302">
                  <c:v>3.7465799999999998</c:v>
                </c:pt>
                <c:pt idx="9303">
                  <c:v>3.7481710000000001</c:v>
                </c:pt>
                <c:pt idx="9304">
                  <c:v>3.7457349999999998</c:v>
                </c:pt>
                <c:pt idx="9305">
                  <c:v>3.7463880000000001</c:v>
                </c:pt>
                <c:pt idx="9306">
                  <c:v>3.747363</c:v>
                </c:pt>
                <c:pt idx="9307">
                  <c:v>3.748462</c:v>
                </c:pt>
                <c:pt idx="9308">
                  <c:v>3.7489240000000001</c:v>
                </c:pt>
                <c:pt idx="9309">
                  <c:v>3.749879</c:v>
                </c:pt>
                <c:pt idx="9310">
                  <c:v>3.756319</c:v>
                </c:pt>
                <c:pt idx="9311">
                  <c:v>3.7585419999999998</c:v>
                </c:pt>
                <c:pt idx="9312">
                  <c:v>3.7571349999999999</c:v>
                </c:pt>
                <c:pt idx="9313">
                  <c:v>3.7582100000000001</c:v>
                </c:pt>
                <c:pt idx="9314">
                  <c:v>3.757457</c:v>
                </c:pt>
                <c:pt idx="9315">
                  <c:v>3.7551160000000001</c:v>
                </c:pt>
                <c:pt idx="9316">
                  <c:v>3.7567539999999999</c:v>
                </c:pt>
                <c:pt idx="9317">
                  <c:v>3.7586629999999999</c:v>
                </c:pt>
                <c:pt idx="9318">
                  <c:v>3.7602639999999998</c:v>
                </c:pt>
                <c:pt idx="9319">
                  <c:v>3.7641779999999998</c:v>
                </c:pt>
                <c:pt idx="9320">
                  <c:v>3.7612559999999999</c:v>
                </c:pt>
                <c:pt idx="9321">
                  <c:v>3.7560259999999999</c:v>
                </c:pt>
                <c:pt idx="9322">
                  <c:v>3.7550400000000002</c:v>
                </c:pt>
                <c:pt idx="9323">
                  <c:v>3.75406</c:v>
                </c:pt>
                <c:pt idx="9324">
                  <c:v>3.7558050000000001</c:v>
                </c:pt>
                <c:pt idx="9325">
                  <c:v>3.7581920000000002</c:v>
                </c:pt>
                <c:pt idx="9326">
                  <c:v>3.7564280000000001</c:v>
                </c:pt>
                <c:pt idx="9327">
                  <c:v>3.7540650000000002</c:v>
                </c:pt>
                <c:pt idx="9328">
                  <c:v>3.7558600000000002</c:v>
                </c:pt>
                <c:pt idx="9329">
                  <c:v>3.7597230000000001</c:v>
                </c:pt>
                <c:pt idx="9330">
                  <c:v>3.7590129999999999</c:v>
                </c:pt>
                <c:pt idx="9331">
                  <c:v>3.753209</c:v>
                </c:pt>
                <c:pt idx="9332">
                  <c:v>3.7499630000000002</c:v>
                </c:pt>
                <c:pt idx="9333">
                  <c:v>3.7494610000000002</c:v>
                </c:pt>
                <c:pt idx="9334">
                  <c:v>3.7493379999999998</c:v>
                </c:pt>
                <c:pt idx="9335">
                  <c:v>3.7520229999999999</c:v>
                </c:pt>
                <c:pt idx="9336">
                  <c:v>3.7544080000000002</c:v>
                </c:pt>
                <c:pt idx="9337">
                  <c:v>3.7529530000000002</c:v>
                </c:pt>
                <c:pt idx="9338">
                  <c:v>3.7519809999999998</c:v>
                </c:pt>
                <c:pt idx="9339">
                  <c:v>3.753447</c:v>
                </c:pt>
                <c:pt idx="9340">
                  <c:v>3.7551809999999999</c:v>
                </c:pt>
                <c:pt idx="9341">
                  <c:v>3.7547419999999998</c:v>
                </c:pt>
                <c:pt idx="9342">
                  <c:v>3.7533699999999999</c:v>
                </c:pt>
                <c:pt idx="9343">
                  <c:v>3.7539669999999998</c:v>
                </c:pt>
                <c:pt idx="9344">
                  <c:v>3.7572239999999999</c:v>
                </c:pt>
                <c:pt idx="9345">
                  <c:v>3.7583190000000002</c:v>
                </c:pt>
                <c:pt idx="9346">
                  <c:v>3.756767</c:v>
                </c:pt>
                <c:pt idx="9347">
                  <c:v>3.7553920000000001</c:v>
                </c:pt>
                <c:pt idx="9348">
                  <c:v>3.757247</c:v>
                </c:pt>
                <c:pt idx="9349">
                  <c:v>3.7571289999999999</c:v>
                </c:pt>
                <c:pt idx="9350">
                  <c:v>3.7573639999999999</c:v>
                </c:pt>
                <c:pt idx="9351">
                  <c:v>3.7587259999999998</c:v>
                </c:pt>
                <c:pt idx="9352">
                  <c:v>3.756481</c:v>
                </c:pt>
                <c:pt idx="9353">
                  <c:v>3.7576990000000001</c:v>
                </c:pt>
                <c:pt idx="9354">
                  <c:v>3.760669</c:v>
                </c:pt>
                <c:pt idx="9355">
                  <c:v>3.7605400000000002</c:v>
                </c:pt>
                <c:pt idx="9356">
                  <c:v>3.7595179999999999</c:v>
                </c:pt>
                <c:pt idx="9357">
                  <c:v>3.7575319999999999</c:v>
                </c:pt>
                <c:pt idx="9358">
                  <c:v>3.7580990000000001</c:v>
                </c:pt>
                <c:pt idx="9359">
                  <c:v>3.7614130000000001</c:v>
                </c:pt>
                <c:pt idx="9360">
                  <c:v>3.7632889999999999</c:v>
                </c:pt>
                <c:pt idx="9361">
                  <c:v>3.7632119999999998</c:v>
                </c:pt>
                <c:pt idx="9362">
                  <c:v>3.7656149999999999</c:v>
                </c:pt>
                <c:pt idx="9363">
                  <c:v>3.7675529999999999</c:v>
                </c:pt>
                <c:pt idx="9364">
                  <c:v>3.7668270000000001</c:v>
                </c:pt>
                <c:pt idx="9365">
                  <c:v>3.7651829999999999</c:v>
                </c:pt>
                <c:pt idx="9366">
                  <c:v>3.762902</c:v>
                </c:pt>
                <c:pt idx="9367">
                  <c:v>3.7590469999999998</c:v>
                </c:pt>
                <c:pt idx="9368">
                  <c:v>3.763004</c:v>
                </c:pt>
                <c:pt idx="9369">
                  <c:v>3.7691059999999998</c:v>
                </c:pt>
                <c:pt idx="9370">
                  <c:v>3.7675179999999999</c:v>
                </c:pt>
                <c:pt idx="9371">
                  <c:v>3.7666179999999998</c:v>
                </c:pt>
                <c:pt idx="9372">
                  <c:v>3.76816</c:v>
                </c:pt>
                <c:pt idx="9373">
                  <c:v>3.7691870000000001</c:v>
                </c:pt>
                <c:pt idx="9374">
                  <c:v>3.7700840000000002</c:v>
                </c:pt>
                <c:pt idx="9375">
                  <c:v>3.7703229999999999</c:v>
                </c:pt>
                <c:pt idx="9376">
                  <c:v>3.7715239999999999</c:v>
                </c:pt>
                <c:pt idx="9377">
                  <c:v>3.769965</c:v>
                </c:pt>
                <c:pt idx="9378">
                  <c:v>3.7678410000000002</c:v>
                </c:pt>
                <c:pt idx="9379">
                  <c:v>3.768043</c:v>
                </c:pt>
                <c:pt idx="9380">
                  <c:v>3.767862</c:v>
                </c:pt>
                <c:pt idx="9381">
                  <c:v>3.7651129999999999</c:v>
                </c:pt>
                <c:pt idx="9382">
                  <c:v>3.761155</c:v>
                </c:pt>
                <c:pt idx="9383">
                  <c:v>3.7602169999999999</c:v>
                </c:pt>
                <c:pt idx="9384">
                  <c:v>3.7653310000000002</c:v>
                </c:pt>
                <c:pt idx="9385">
                  <c:v>3.7729979999999999</c:v>
                </c:pt>
                <c:pt idx="9386">
                  <c:v>3.7734960000000002</c:v>
                </c:pt>
                <c:pt idx="9387">
                  <c:v>3.7696909999999999</c:v>
                </c:pt>
                <c:pt idx="9388">
                  <c:v>3.7690000000000001</c:v>
                </c:pt>
                <c:pt idx="9389">
                  <c:v>3.7672919999999999</c:v>
                </c:pt>
                <c:pt idx="9390">
                  <c:v>3.76857</c:v>
                </c:pt>
                <c:pt idx="9391">
                  <c:v>3.7718690000000001</c:v>
                </c:pt>
                <c:pt idx="9392">
                  <c:v>3.772249</c:v>
                </c:pt>
                <c:pt idx="9393">
                  <c:v>3.7711579999999998</c:v>
                </c:pt>
                <c:pt idx="9394">
                  <c:v>3.7732269999999999</c:v>
                </c:pt>
                <c:pt idx="9395">
                  <c:v>3.7757239999999999</c:v>
                </c:pt>
                <c:pt idx="9396">
                  <c:v>3.77074</c:v>
                </c:pt>
                <c:pt idx="9397">
                  <c:v>3.76797</c:v>
                </c:pt>
                <c:pt idx="9398">
                  <c:v>3.7750140000000001</c:v>
                </c:pt>
                <c:pt idx="9399">
                  <c:v>3.7811319999999999</c:v>
                </c:pt>
                <c:pt idx="9400">
                  <c:v>3.7808830000000002</c:v>
                </c:pt>
                <c:pt idx="9401">
                  <c:v>3.777917</c:v>
                </c:pt>
                <c:pt idx="9402">
                  <c:v>3.7772480000000002</c:v>
                </c:pt>
                <c:pt idx="9403">
                  <c:v>3.7763140000000002</c:v>
                </c:pt>
                <c:pt idx="9404">
                  <c:v>3.775747</c:v>
                </c:pt>
                <c:pt idx="9405">
                  <c:v>3.77481</c:v>
                </c:pt>
                <c:pt idx="9406">
                  <c:v>3.7669269999999999</c:v>
                </c:pt>
                <c:pt idx="9407">
                  <c:v>3.7641279999999999</c:v>
                </c:pt>
                <c:pt idx="9408">
                  <c:v>3.7685499999999998</c:v>
                </c:pt>
                <c:pt idx="9409">
                  <c:v>3.7693720000000002</c:v>
                </c:pt>
                <c:pt idx="9410">
                  <c:v>3.768783</c:v>
                </c:pt>
                <c:pt idx="9411">
                  <c:v>3.7699530000000001</c:v>
                </c:pt>
                <c:pt idx="9412">
                  <c:v>3.777234</c:v>
                </c:pt>
                <c:pt idx="9413">
                  <c:v>3.7819150000000001</c:v>
                </c:pt>
                <c:pt idx="9414">
                  <c:v>3.7754050000000001</c:v>
                </c:pt>
                <c:pt idx="9415">
                  <c:v>3.773104</c:v>
                </c:pt>
                <c:pt idx="9416">
                  <c:v>3.7758889999999998</c:v>
                </c:pt>
                <c:pt idx="9417">
                  <c:v>3.7741769999999999</c:v>
                </c:pt>
                <c:pt idx="9418">
                  <c:v>3.7737240000000001</c:v>
                </c:pt>
                <c:pt idx="9419">
                  <c:v>3.7767949999999999</c:v>
                </c:pt>
                <c:pt idx="9420">
                  <c:v>3.7708819999999998</c:v>
                </c:pt>
                <c:pt idx="9421">
                  <c:v>3.7683840000000002</c:v>
                </c:pt>
                <c:pt idx="9422">
                  <c:v>3.7774679999999998</c:v>
                </c:pt>
                <c:pt idx="9423">
                  <c:v>3.778937</c:v>
                </c:pt>
                <c:pt idx="9424">
                  <c:v>3.7761279999999999</c:v>
                </c:pt>
                <c:pt idx="9425">
                  <c:v>3.7775479999999999</c:v>
                </c:pt>
                <c:pt idx="9426">
                  <c:v>3.7786879999999998</c:v>
                </c:pt>
                <c:pt idx="9427">
                  <c:v>3.7768130000000002</c:v>
                </c:pt>
                <c:pt idx="9428">
                  <c:v>3.7763650000000002</c:v>
                </c:pt>
                <c:pt idx="9429">
                  <c:v>3.7801450000000001</c:v>
                </c:pt>
                <c:pt idx="9430">
                  <c:v>3.7808269999999999</c:v>
                </c:pt>
                <c:pt idx="9431">
                  <c:v>3.7821229999999999</c:v>
                </c:pt>
                <c:pt idx="9432">
                  <c:v>3.7828719999999998</c:v>
                </c:pt>
                <c:pt idx="9433">
                  <c:v>3.7848850000000001</c:v>
                </c:pt>
                <c:pt idx="9434">
                  <c:v>3.790756</c:v>
                </c:pt>
                <c:pt idx="9435">
                  <c:v>3.786699</c:v>
                </c:pt>
                <c:pt idx="9436">
                  <c:v>3.7865660000000001</c:v>
                </c:pt>
                <c:pt idx="9437">
                  <c:v>3.792087</c:v>
                </c:pt>
                <c:pt idx="9438">
                  <c:v>3.7871410000000001</c:v>
                </c:pt>
                <c:pt idx="9439">
                  <c:v>3.7856010000000002</c:v>
                </c:pt>
                <c:pt idx="9440">
                  <c:v>3.7900809999999998</c:v>
                </c:pt>
                <c:pt idx="9441">
                  <c:v>3.7866170000000001</c:v>
                </c:pt>
                <c:pt idx="9442">
                  <c:v>3.7810039999999998</c:v>
                </c:pt>
                <c:pt idx="9443">
                  <c:v>3.7836530000000002</c:v>
                </c:pt>
                <c:pt idx="9444">
                  <c:v>3.786556</c:v>
                </c:pt>
                <c:pt idx="9445">
                  <c:v>3.7844530000000001</c:v>
                </c:pt>
                <c:pt idx="9446">
                  <c:v>3.7838539999999998</c:v>
                </c:pt>
                <c:pt idx="9447">
                  <c:v>3.7805840000000002</c:v>
                </c:pt>
                <c:pt idx="9448">
                  <c:v>3.7780170000000002</c:v>
                </c:pt>
                <c:pt idx="9449">
                  <c:v>3.7839330000000002</c:v>
                </c:pt>
                <c:pt idx="9450">
                  <c:v>3.787671</c:v>
                </c:pt>
                <c:pt idx="9451">
                  <c:v>3.7833420000000002</c:v>
                </c:pt>
                <c:pt idx="9452">
                  <c:v>3.7830140000000001</c:v>
                </c:pt>
                <c:pt idx="9453">
                  <c:v>3.7885420000000001</c:v>
                </c:pt>
                <c:pt idx="9454">
                  <c:v>3.7854510000000001</c:v>
                </c:pt>
                <c:pt idx="9455">
                  <c:v>3.7810220000000001</c:v>
                </c:pt>
                <c:pt idx="9456">
                  <c:v>3.7870680000000001</c:v>
                </c:pt>
                <c:pt idx="9457">
                  <c:v>3.789104</c:v>
                </c:pt>
                <c:pt idx="9458">
                  <c:v>3.7837139999999998</c:v>
                </c:pt>
                <c:pt idx="9459">
                  <c:v>3.7796989999999999</c:v>
                </c:pt>
                <c:pt idx="9460">
                  <c:v>3.7810549999999998</c:v>
                </c:pt>
                <c:pt idx="9461">
                  <c:v>3.782619</c:v>
                </c:pt>
                <c:pt idx="9462">
                  <c:v>3.7827630000000001</c:v>
                </c:pt>
                <c:pt idx="9463">
                  <c:v>3.7856960000000002</c:v>
                </c:pt>
                <c:pt idx="9464">
                  <c:v>3.7848890000000002</c:v>
                </c:pt>
                <c:pt idx="9465">
                  <c:v>3.7839170000000002</c:v>
                </c:pt>
                <c:pt idx="9466">
                  <c:v>3.7896559999999999</c:v>
                </c:pt>
                <c:pt idx="9467">
                  <c:v>3.7922660000000001</c:v>
                </c:pt>
                <c:pt idx="9468">
                  <c:v>3.7915890000000001</c:v>
                </c:pt>
                <c:pt idx="9469">
                  <c:v>3.7898049999999999</c:v>
                </c:pt>
                <c:pt idx="9470">
                  <c:v>3.7892950000000001</c:v>
                </c:pt>
                <c:pt idx="9471">
                  <c:v>3.7950979999999999</c:v>
                </c:pt>
                <c:pt idx="9472">
                  <c:v>3.7986499999999999</c:v>
                </c:pt>
                <c:pt idx="9473">
                  <c:v>3.8009569999999999</c:v>
                </c:pt>
                <c:pt idx="9474">
                  <c:v>3.805965</c:v>
                </c:pt>
                <c:pt idx="9475">
                  <c:v>3.8060309999999999</c:v>
                </c:pt>
                <c:pt idx="9476">
                  <c:v>3.8017470000000002</c:v>
                </c:pt>
                <c:pt idx="9477">
                  <c:v>3.7974329999999998</c:v>
                </c:pt>
                <c:pt idx="9478">
                  <c:v>3.79548</c:v>
                </c:pt>
                <c:pt idx="9479">
                  <c:v>3.7960950000000002</c:v>
                </c:pt>
                <c:pt idx="9480">
                  <c:v>3.7988659999999999</c:v>
                </c:pt>
                <c:pt idx="9481">
                  <c:v>3.795255</c:v>
                </c:pt>
                <c:pt idx="9482">
                  <c:v>3.7928670000000002</c:v>
                </c:pt>
                <c:pt idx="9483">
                  <c:v>3.7989459999999999</c:v>
                </c:pt>
                <c:pt idx="9484">
                  <c:v>3.8000370000000001</c:v>
                </c:pt>
                <c:pt idx="9485">
                  <c:v>3.799115</c:v>
                </c:pt>
                <c:pt idx="9486">
                  <c:v>3.800262</c:v>
                </c:pt>
                <c:pt idx="9487">
                  <c:v>3.7983440000000002</c:v>
                </c:pt>
                <c:pt idx="9488">
                  <c:v>3.7981039999999999</c:v>
                </c:pt>
                <c:pt idx="9489">
                  <c:v>3.8023180000000001</c:v>
                </c:pt>
                <c:pt idx="9490">
                  <c:v>3.8051729999999999</c:v>
                </c:pt>
                <c:pt idx="9491">
                  <c:v>3.8014809999999999</c:v>
                </c:pt>
                <c:pt idx="9492">
                  <c:v>3.802638</c:v>
                </c:pt>
                <c:pt idx="9493">
                  <c:v>3.8066520000000001</c:v>
                </c:pt>
                <c:pt idx="9494">
                  <c:v>3.8056610000000002</c:v>
                </c:pt>
                <c:pt idx="9495">
                  <c:v>3.805526</c:v>
                </c:pt>
                <c:pt idx="9496">
                  <c:v>3.808074</c:v>
                </c:pt>
                <c:pt idx="9497">
                  <c:v>3.808046</c:v>
                </c:pt>
                <c:pt idx="9498">
                  <c:v>3.806289</c:v>
                </c:pt>
                <c:pt idx="9499">
                  <c:v>3.8041589999999998</c:v>
                </c:pt>
                <c:pt idx="9500">
                  <c:v>3.8044709999999999</c:v>
                </c:pt>
                <c:pt idx="9501">
                  <c:v>3.7953060000000001</c:v>
                </c:pt>
                <c:pt idx="9502">
                  <c:v>3.7873800000000002</c:v>
                </c:pt>
                <c:pt idx="9503">
                  <c:v>3.7943899999999999</c:v>
                </c:pt>
                <c:pt idx="9504">
                  <c:v>3.7911959999999998</c:v>
                </c:pt>
                <c:pt idx="9505">
                  <c:v>3.783731</c:v>
                </c:pt>
                <c:pt idx="9506">
                  <c:v>3.7877679999999998</c:v>
                </c:pt>
                <c:pt idx="9507">
                  <c:v>3.7908710000000001</c:v>
                </c:pt>
                <c:pt idx="9508">
                  <c:v>3.787785</c:v>
                </c:pt>
                <c:pt idx="9509">
                  <c:v>3.78844</c:v>
                </c:pt>
                <c:pt idx="9510">
                  <c:v>3.7945540000000002</c:v>
                </c:pt>
                <c:pt idx="9511">
                  <c:v>3.7956240000000001</c:v>
                </c:pt>
                <c:pt idx="9512">
                  <c:v>3.796929</c:v>
                </c:pt>
                <c:pt idx="9513">
                  <c:v>3.800592</c:v>
                </c:pt>
                <c:pt idx="9514">
                  <c:v>3.8014700000000001</c:v>
                </c:pt>
                <c:pt idx="9515">
                  <c:v>3.8013650000000001</c:v>
                </c:pt>
                <c:pt idx="9516">
                  <c:v>3.8029169999999999</c:v>
                </c:pt>
                <c:pt idx="9517">
                  <c:v>3.8046319999999998</c:v>
                </c:pt>
                <c:pt idx="9518">
                  <c:v>3.8048120000000001</c:v>
                </c:pt>
                <c:pt idx="9519">
                  <c:v>3.8057280000000002</c:v>
                </c:pt>
                <c:pt idx="9520">
                  <c:v>3.8067769999999999</c:v>
                </c:pt>
                <c:pt idx="9521">
                  <c:v>3.8068659999999999</c:v>
                </c:pt>
                <c:pt idx="9522">
                  <c:v>3.8078650000000001</c:v>
                </c:pt>
                <c:pt idx="9523">
                  <c:v>3.8066249999999999</c:v>
                </c:pt>
                <c:pt idx="9524">
                  <c:v>3.8021690000000001</c:v>
                </c:pt>
                <c:pt idx="9525">
                  <c:v>3.8003749999999998</c:v>
                </c:pt>
                <c:pt idx="9526">
                  <c:v>3.8000189999999998</c:v>
                </c:pt>
                <c:pt idx="9527">
                  <c:v>3.7935650000000001</c:v>
                </c:pt>
                <c:pt idx="9528">
                  <c:v>3.7942619999999998</c:v>
                </c:pt>
                <c:pt idx="9529">
                  <c:v>3.802686</c:v>
                </c:pt>
                <c:pt idx="9530">
                  <c:v>3.8013880000000002</c:v>
                </c:pt>
                <c:pt idx="9531">
                  <c:v>3.8019159999999999</c:v>
                </c:pt>
                <c:pt idx="9532">
                  <c:v>3.803426</c:v>
                </c:pt>
                <c:pt idx="9533">
                  <c:v>3.8001589999999998</c:v>
                </c:pt>
                <c:pt idx="9534">
                  <c:v>3.8085429999999998</c:v>
                </c:pt>
                <c:pt idx="9535">
                  <c:v>3.8132890000000002</c:v>
                </c:pt>
                <c:pt idx="9536">
                  <c:v>3.8065959999999999</c:v>
                </c:pt>
                <c:pt idx="9537">
                  <c:v>3.808605</c:v>
                </c:pt>
                <c:pt idx="9538">
                  <c:v>3.8122289999999999</c:v>
                </c:pt>
                <c:pt idx="9539">
                  <c:v>3.810171</c:v>
                </c:pt>
                <c:pt idx="9540">
                  <c:v>3.8113760000000001</c:v>
                </c:pt>
                <c:pt idx="9541">
                  <c:v>3.8109609999999998</c:v>
                </c:pt>
                <c:pt idx="9542">
                  <c:v>3.8086129999999998</c:v>
                </c:pt>
                <c:pt idx="9543">
                  <c:v>3.8101630000000002</c:v>
                </c:pt>
                <c:pt idx="9544">
                  <c:v>3.8121109999999998</c:v>
                </c:pt>
                <c:pt idx="9545">
                  <c:v>3.8083149999999999</c:v>
                </c:pt>
                <c:pt idx="9546">
                  <c:v>3.8096019999999999</c:v>
                </c:pt>
                <c:pt idx="9547">
                  <c:v>3.815385</c:v>
                </c:pt>
                <c:pt idx="9548">
                  <c:v>3.8148559999999998</c:v>
                </c:pt>
                <c:pt idx="9549">
                  <c:v>3.811264</c:v>
                </c:pt>
                <c:pt idx="9550">
                  <c:v>3.812122</c:v>
                </c:pt>
                <c:pt idx="9551">
                  <c:v>3.812208</c:v>
                </c:pt>
                <c:pt idx="9552">
                  <c:v>3.8102779999999998</c:v>
                </c:pt>
                <c:pt idx="9553">
                  <c:v>3.8172709999999999</c:v>
                </c:pt>
                <c:pt idx="9554">
                  <c:v>3.817736</c:v>
                </c:pt>
                <c:pt idx="9555">
                  <c:v>3.809018</c:v>
                </c:pt>
                <c:pt idx="9556">
                  <c:v>3.8182369999999999</c:v>
                </c:pt>
                <c:pt idx="9557">
                  <c:v>3.8249270000000002</c:v>
                </c:pt>
                <c:pt idx="9558">
                  <c:v>3.8188909999999998</c:v>
                </c:pt>
                <c:pt idx="9559">
                  <c:v>3.8224399999999998</c:v>
                </c:pt>
                <c:pt idx="9560">
                  <c:v>3.8244790000000002</c:v>
                </c:pt>
                <c:pt idx="9561">
                  <c:v>3.8198880000000002</c:v>
                </c:pt>
                <c:pt idx="9562">
                  <c:v>3.8216100000000002</c:v>
                </c:pt>
                <c:pt idx="9563">
                  <c:v>3.827966</c:v>
                </c:pt>
                <c:pt idx="9564">
                  <c:v>3.8279369999999999</c:v>
                </c:pt>
                <c:pt idx="9565">
                  <c:v>3.8201450000000001</c:v>
                </c:pt>
                <c:pt idx="9566">
                  <c:v>3.8181790000000002</c:v>
                </c:pt>
                <c:pt idx="9567">
                  <c:v>3.821936</c:v>
                </c:pt>
                <c:pt idx="9568">
                  <c:v>3.8202919999999998</c:v>
                </c:pt>
                <c:pt idx="9569">
                  <c:v>3.8188249999999999</c:v>
                </c:pt>
                <c:pt idx="9570">
                  <c:v>3.8223289999999999</c:v>
                </c:pt>
                <c:pt idx="9571">
                  <c:v>3.8215759999999999</c:v>
                </c:pt>
                <c:pt idx="9572">
                  <c:v>3.8198189999999999</c:v>
                </c:pt>
                <c:pt idx="9573">
                  <c:v>3.822295</c:v>
                </c:pt>
                <c:pt idx="9574">
                  <c:v>3.8220109999999998</c:v>
                </c:pt>
                <c:pt idx="9575">
                  <c:v>3.8210259999999998</c:v>
                </c:pt>
                <c:pt idx="9576">
                  <c:v>3.821564</c:v>
                </c:pt>
                <c:pt idx="9577">
                  <c:v>3.820627</c:v>
                </c:pt>
                <c:pt idx="9578">
                  <c:v>3.8216260000000002</c:v>
                </c:pt>
                <c:pt idx="9579">
                  <c:v>3.8291520000000001</c:v>
                </c:pt>
                <c:pt idx="9580">
                  <c:v>3.8336139999999999</c:v>
                </c:pt>
                <c:pt idx="9581">
                  <c:v>3.8309389999999999</c:v>
                </c:pt>
                <c:pt idx="9582">
                  <c:v>3.837208</c:v>
                </c:pt>
                <c:pt idx="9583">
                  <c:v>3.8422399999999999</c:v>
                </c:pt>
                <c:pt idx="9584">
                  <c:v>3.8340320000000001</c:v>
                </c:pt>
                <c:pt idx="9585">
                  <c:v>3.829742</c:v>
                </c:pt>
                <c:pt idx="9586">
                  <c:v>3.8302369999999999</c:v>
                </c:pt>
                <c:pt idx="9587">
                  <c:v>3.8238629999999998</c:v>
                </c:pt>
                <c:pt idx="9588">
                  <c:v>3.8202720000000001</c:v>
                </c:pt>
                <c:pt idx="9589">
                  <c:v>3.818864</c:v>
                </c:pt>
                <c:pt idx="9590">
                  <c:v>3.8150689999999998</c:v>
                </c:pt>
                <c:pt idx="9591">
                  <c:v>3.8167710000000001</c:v>
                </c:pt>
                <c:pt idx="9592">
                  <c:v>3.8222839999999998</c:v>
                </c:pt>
                <c:pt idx="9593">
                  <c:v>3.826981</c:v>
                </c:pt>
                <c:pt idx="9594">
                  <c:v>3.828865</c:v>
                </c:pt>
                <c:pt idx="9595">
                  <c:v>3.8259120000000002</c:v>
                </c:pt>
                <c:pt idx="9596">
                  <c:v>3.826038</c:v>
                </c:pt>
                <c:pt idx="9597">
                  <c:v>3.8308550000000001</c:v>
                </c:pt>
                <c:pt idx="9598">
                  <c:v>3.8304429999999998</c:v>
                </c:pt>
                <c:pt idx="9599">
                  <c:v>3.8242850000000002</c:v>
                </c:pt>
                <c:pt idx="9600">
                  <c:v>3.824735</c:v>
                </c:pt>
                <c:pt idx="9601">
                  <c:v>3.828802</c:v>
                </c:pt>
                <c:pt idx="9602">
                  <c:v>3.8275090000000001</c:v>
                </c:pt>
                <c:pt idx="9603">
                  <c:v>3.826886</c:v>
                </c:pt>
                <c:pt idx="9604">
                  <c:v>3.8265950000000002</c:v>
                </c:pt>
                <c:pt idx="9605">
                  <c:v>3.8260369999999999</c:v>
                </c:pt>
                <c:pt idx="9606">
                  <c:v>3.8291439999999999</c:v>
                </c:pt>
                <c:pt idx="9607">
                  <c:v>3.8308420000000001</c:v>
                </c:pt>
                <c:pt idx="9608">
                  <c:v>3.8247520000000002</c:v>
                </c:pt>
                <c:pt idx="9609">
                  <c:v>3.8208799999999998</c:v>
                </c:pt>
                <c:pt idx="9610">
                  <c:v>3.8244359999999999</c:v>
                </c:pt>
                <c:pt idx="9611">
                  <c:v>3.8221479999999999</c:v>
                </c:pt>
                <c:pt idx="9612">
                  <c:v>3.8210579999999998</c:v>
                </c:pt>
                <c:pt idx="9613">
                  <c:v>3.8287520000000002</c:v>
                </c:pt>
                <c:pt idx="9614">
                  <c:v>3.831566</c:v>
                </c:pt>
                <c:pt idx="9615">
                  <c:v>3.831283</c:v>
                </c:pt>
                <c:pt idx="9616">
                  <c:v>3.8318479999999999</c:v>
                </c:pt>
                <c:pt idx="9617">
                  <c:v>3.8319670000000001</c:v>
                </c:pt>
                <c:pt idx="9618">
                  <c:v>3.8336990000000002</c:v>
                </c:pt>
                <c:pt idx="9619">
                  <c:v>3.8352599999999999</c:v>
                </c:pt>
                <c:pt idx="9620">
                  <c:v>3.8329409999999999</c:v>
                </c:pt>
                <c:pt idx="9621">
                  <c:v>3.8318590000000001</c:v>
                </c:pt>
                <c:pt idx="9622">
                  <c:v>3.833917</c:v>
                </c:pt>
                <c:pt idx="9623">
                  <c:v>3.8326210000000001</c:v>
                </c:pt>
                <c:pt idx="9624">
                  <c:v>3.830803</c:v>
                </c:pt>
                <c:pt idx="9625">
                  <c:v>3.8348309999999999</c:v>
                </c:pt>
                <c:pt idx="9626">
                  <c:v>3.8403649999999998</c:v>
                </c:pt>
                <c:pt idx="9627">
                  <c:v>3.8408159999999998</c:v>
                </c:pt>
                <c:pt idx="9628">
                  <c:v>3.838733</c:v>
                </c:pt>
                <c:pt idx="9629">
                  <c:v>3.838743</c:v>
                </c:pt>
                <c:pt idx="9630">
                  <c:v>3.8413979999999999</c:v>
                </c:pt>
                <c:pt idx="9631">
                  <c:v>3.8398479999999999</c:v>
                </c:pt>
                <c:pt idx="9632">
                  <c:v>3.8372039999999998</c:v>
                </c:pt>
                <c:pt idx="9633">
                  <c:v>3.8383609999999999</c:v>
                </c:pt>
                <c:pt idx="9634">
                  <c:v>3.8379300000000001</c:v>
                </c:pt>
                <c:pt idx="9635">
                  <c:v>3.835223</c:v>
                </c:pt>
                <c:pt idx="9636">
                  <c:v>3.8385750000000001</c:v>
                </c:pt>
                <c:pt idx="9637">
                  <c:v>3.840608</c:v>
                </c:pt>
                <c:pt idx="9638">
                  <c:v>3.8359580000000002</c:v>
                </c:pt>
                <c:pt idx="9639">
                  <c:v>3.8351679999999999</c:v>
                </c:pt>
                <c:pt idx="9640">
                  <c:v>3.8376510000000001</c:v>
                </c:pt>
                <c:pt idx="9641">
                  <c:v>3.8382010000000002</c:v>
                </c:pt>
                <c:pt idx="9642">
                  <c:v>3.839331</c:v>
                </c:pt>
                <c:pt idx="9643">
                  <c:v>3.83847</c:v>
                </c:pt>
                <c:pt idx="9644">
                  <c:v>3.8365879999999999</c:v>
                </c:pt>
                <c:pt idx="9645">
                  <c:v>3.8385660000000001</c:v>
                </c:pt>
                <c:pt idx="9646">
                  <c:v>3.8377829999999999</c:v>
                </c:pt>
                <c:pt idx="9647">
                  <c:v>3.8323390000000002</c:v>
                </c:pt>
                <c:pt idx="9648">
                  <c:v>3.8353380000000001</c:v>
                </c:pt>
                <c:pt idx="9649">
                  <c:v>3.8424930000000002</c:v>
                </c:pt>
                <c:pt idx="9650">
                  <c:v>3.840271</c:v>
                </c:pt>
                <c:pt idx="9651">
                  <c:v>3.8398910000000002</c:v>
                </c:pt>
                <c:pt idx="9652">
                  <c:v>3.8435039999999998</c:v>
                </c:pt>
                <c:pt idx="9653">
                  <c:v>3.8410280000000001</c:v>
                </c:pt>
                <c:pt idx="9654">
                  <c:v>3.8388149999999999</c:v>
                </c:pt>
                <c:pt idx="9655">
                  <c:v>3.843461</c:v>
                </c:pt>
                <c:pt idx="9656">
                  <c:v>3.8467129999999998</c:v>
                </c:pt>
                <c:pt idx="9657">
                  <c:v>3.8450630000000001</c:v>
                </c:pt>
                <c:pt idx="9658">
                  <c:v>3.8490489999999999</c:v>
                </c:pt>
                <c:pt idx="9659">
                  <c:v>3.8539530000000002</c:v>
                </c:pt>
                <c:pt idx="9660">
                  <c:v>3.8485420000000001</c:v>
                </c:pt>
                <c:pt idx="9661">
                  <c:v>3.8447049999999998</c:v>
                </c:pt>
                <c:pt idx="9662">
                  <c:v>3.8473670000000002</c:v>
                </c:pt>
                <c:pt idx="9663">
                  <c:v>3.8475030000000001</c:v>
                </c:pt>
                <c:pt idx="9664">
                  <c:v>3.850533</c:v>
                </c:pt>
                <c:pt idx="9665">
                  <c:v>3.8528579999999999</c:v>
                </c:pt>
                <c:pt idx="9666">
                  <c:v>3.8502710000000002</c:v>
                </c:pt>
                <c:pt idx="9667">
                  <c:v>3.8487809999999998</c:v>
                </c:pt>
                <c:pt idx="9668">
                  <c:v>3.8496190000000001</c:v>
                </c:pt>
                <c:pt idx="9669">
                  <c:v>3.8475290000000002</c:v>
                </c:pt>
                <c:pt idx="9670">
                  <c:v>3.8467950000000002</c:v>
                </c:pt>
                <c:pt idx="9671">
                  <c:v>3.8493210000000002</c:v>
                </c:pt>
                <c:pt idx="9672">
                  <c:v>3.8479190000000001</c:v>
                </c:pt>
                <c:pt idx="9673">
                  <c:v>3.8447439999999999</c:v>
                </c:pt>
                <c:pt idx="9674">
                  <c:v>3.8450760000000002</c:v>
                </c:pt>
                <c:pt idx="9675">
                  <c:v>3.8490579999999999</c:v>
                </c:pt>
                <c:pt idx="9676">
                  <c:v>3.8488069999999999</c:v>
                </c:pt>
                <c:pt idx="9677">
                  <c:v>3.845065</c:v>
                </c:pt>
                <c:pt idx="9678">
                  <c:v>3.8449800000000001</c:v>
                </c:pt>
                <c:pt idx="9679">
                  <c:v>3.846406</c:v>
                </c:pt>
                <c:pt idx="9680">
                  <c:v>3.849583</c:v>
                </c:pt>
                <c:pt idx="9681">
                  <c:v>3.8492329999999999</c:v>
                </c:pt>
                <c:pt idx="9682">
                  <c:v>3.8481990000000001</c:v>
                </c:pt>
                <c:pt idx="9683">
                  <c:v>3.8598219999999999</c:v>
                </c:pt>
                <c:pt idx="9684">
                  <c:v>3.8629699999999998</c:v>
                </c:pt>
                <c:pt idx="9685">
                  <c:v>3.855915</c:v>
                </c:pt>
                <c:pt idx="9686">
                  <c:v>3.8571219999999999</c:v>
                </c:pt>
                <c:pt idx="9687">
                  <c:v>3.856071</c:v>
                </c:pt>
                <c:pt idx="9688">
                  <c:v>3.852436</c:v>
                </c:pt>
                <c:pt idx="9689">
                  <c:v>3.8490769999999999</c:v>
                </c:pt>
                <c:pt idx="9690">
                  <c:v>3.8461660000000002</c:v>
                </c:pt>
                <c:pt idx="9691">
                  <c:v>3.845974</c:v>
                </c:pt>
                <c:pt idx="9692">
                  <c:v>3.846692</c:v>
                </c:pt>
                <c:pt idx="9693">
                  <c:v>3.8514439999999999</c:v>
                </c:pt>
                <c:pt idx="9694">
                  <c:v>3.855073</c:v>
                </c:pt>
                <c:pt idx="9695">
                  <c:v>3.8539340000000002</c:v>
                </c:pt>
                <c:pt idx="9696">
                  <c:v>3.8554710000000001</c:v>
                </c:pt>
                <c:pt idx="9697">
                  <c:v>3.858044</c:v>
                </c:pt>
                <c:pt idx="9698">
                  <c:v>3.8552759999999999</c:v>
                </c:pt>
                <c:pt idx="9699">
                  <c:v>3.8511289999999998</c:v>
                </c:pt>
                <c:pt idx="9700">
                  <c:v>3.8508870000000002</c:v>
                </c:pt>
                <c:pt idx="9701">
                  <c:v>3.8522989999999999</c:v>
                </c:pt>
                <c:pt idx="9702">
                  <c:v>3.855391</c:v>
                </c:pt>
                <c:pt idx="9703">
                  <c:v>3.8542190000000001</c:v>
                </c:pt>
                <c:pt idx="9704">
                  <c:v>3.853748</c:v>
                </c:pt>
                <c:pt idx="9705">
                  <c:v>3.8594469999999998</c:v>
                </c:pt>
                <c:pt idx="9706">
                  <c:v>3.8618600000000001</c:v>
                </c:pt>
                <c:pt idx="9707">
                  <c:v>3.8653230000000001</c:v>
                </c:pt>
                <c:pt idx="9708">
                  <c:v>3.8688530000000001</c:v>
                </c:pt>
                <c:pt idx="9709">
                  <c:v>3.8632930000000001</c:v>
                </c:pt>
                <c:pt idx="9710">
                  <c:v>3.859944</c:v>
                </c:pt>
                <c:pt idx="9711">
                  <c:v>3.8580239999999999</c:v>
                </c:pt>
                <c:pt idx="9712">
                  <c:v>3.8477079999999999</c:v>
                </c:pt>
                <c:pt idx="9713">
                  <c:v>3.8410359999999999</c:v>
                </c:pt>
                <c:pt idx="9714">
                  <c:v>3.8460909999999999</c:v>
                </c:pt>
                <c:pt idx="9715">
                  <c:v>3.8489789999999999</c:v>
                </c:pt>
                <c:pt idx="9716">
                  <c:v>3.8487140000000002</c:v>
                </c:pt>
                <c:pt idx="9717">
                  <c:v>3.8575910000000002</c:v>
                </c:pt>
                <c:pt idx="9718">
                  <c:v>3.8594629999999999</c:v>
                </c:pt>
                <c:pt idx="9719">
                  <c:v>3.8516309999999998</c:v>
                </c:pt>
                <c:pt idx="9720">
                  <c:v>3.8527079999999998</c:v>
                </c:pt>
                <c:pt idx="9721">
                  <c:v>3.855089</c:v>
                </c:pt>
                <c:pt idx="9722">
                  <c:v>3.853513</c:v>
                </c:pt>
                <c:pt idx="9723">
                  <c:v>3.854568</c:v>
                </c:pt>
                <c:pt idx="9724">
                  <c:v>3.853872</c:v>
                </c:pt>
                <c:pt idx="9725">
                  <c:v>3.8520859999999999</c:v>
                </c:pt>
                <c:pt idx="9726">
                  <c:v>3.8557169999999998</c:v>
                </c:pt>
                <c:pt idx="9727">
                  <c:v>3.8597540000000001</c:v>
                </c:pt>
                <c:pt idx="9728">
                  <c:v>3.859753</c:v>
                </c:pt>
                <c:pt idx="9729">
                  <c:v>3.861688</c:v>
                </c:pt>
                <c:pt idx="9730">
                  <c:v>3.8654269999999999</c:v>
                </c:pt>
                <c:pt idx="9731">
                  <c:v>3.8652039999999999</c:v>
                </c:pt>
                <c:pt idx="9732">
                  <c:v>3.8647550000000002</c:v>
                </c:pt>
                <c:pt idx="9733">
                  <c:v>3.8639389999999998</c:v>
                </c:pt>
                <c:pt idx="9734">
                  <c:v>3.8557260000000002</c:v>
                </c:pt>
                <c:pt idx="9735">
                  <c:v>3.8519939999999999</c:v>
                </c:pt>
                <c:pt idx="9736">
                  <c:v>3.85927</c:v>
                </c:pt>
                <c:pt idx="9737">
                  <c:v>3.8578679999999999</c:v>
                </c:pt>
                <c:pt idx="9738">
                  <c:v>3.8524039999999999</c:v>
                </c:pt>
                <c:pt idx="9739">
                  <c:v>3.8586510000000001</c:v>
                </c:pt>
                <c:pt idx="9740">
                  <c:v>3.861081</c:v>
                </c:pt>
                <c:pt idx="9741">
                  <c:v>3.8576109999999999</c:v>
                </c:pt>
                <c:pt idx="9742">
                  <c:v>3.8608180000000001</c:v>
                </c:pt>
                <c:pt idx="9743">
                  <c:v>3.8654359999999999</c:v>
                </c:pt>
                <c:pt idx="9744">
                  <c:v>3.8625759999999998</c:v>
                </c:pt>
                <c:pt idx="9745">
                  <c:v>3.8607490000000002</c:v>
                </c:pt>
                <c:pt idx="9746">
                  <c:v>3.865116</c:v>
                </c:pt>
                <c:pt idx="9747">
                  <c:v>3.866053</c:v>
                </c:pt>
                <c:pt idx="9748">
                  <c:v>3.8635820000000001</c:v>
                </c:pt>
                <c:pt idx="9749">
                  <c:v>3.86164</c:v>
                </c:pt>
                <c:pt idx="9750">
                  <c:v>3.860017</c:v>
                </c:pt>
                <c:pt idx="9751">
                  <c:v>3.862384</c:v>
                </c:pt>
                <c:pt idx="9752">
                  <c:v>3.8644560000000001</c:v>
                </c:pt>
                <c:pt idx="9753">
                  <c:v>3.8629229999999999</c:v>
                </c:pt>
                <c:pt idx="9754">
                  <c:v>3.8648289999999998</c:v>
                </c:pt>
                <c:pt idx="9755">
                  <c:v>3.863801</c:v>
                </c:pt>
                <c:pt idx="9756">
                  <c:v>3.8608859999999998</c:v>
                </c:pt>
                <c:pt idx="9757">
                  <c:v>3.8634529999999998</c:v>
                </c:pt>
                <c:pt idx="9758">
                  <c:v>3.8631000000000002</c:v>
                </c:pt>
                <c:pt idx="9759">
                  <c:v>3.8583959999999999</c:v>
                </c:pt>
                <c:pt idx="9760">
                  <c:v>3.8612160000000002</c:v>
                </c:pt>
                <c:pt idx="9761">
                  <c:v>3.8668070000000001</c:v>
                </c:pt>
                <c:pt idx="9762">
                  <c:v>3.8648229999999999</c:v>
                </c:pt>
                <c:pt idx="9763">
                  <c:v>3.8659919999999999</c:v>
                </c:pt>
                <c:pt idx="9764">
                  <c:v>3.8708819999999999</c:v>
                </c:pt>
                <c:pt idx="9765">
                  <c:v>3.8672240000000002</c:v>
                </c:pt>
                <c:pt idx="9766">
                  <c:v>3.8665280000000002</c:v>
                </c:pt>
                <c:pt idx="9767">
                  <c:v>3.8719830000000002</c:v>
                </c:pt>
                <c:pt idx="9768">
                  <c:v>3.871067</c:v>
                </c:pt>
                <c:pt idx="9769">
                  <c:v>3.8676810000000001</c:v>
                </c:pt>
                <c:pt idx="9770">
                  <c:v>3.866352</c:v>
                </c:pt>
                <c:pt idx="9771">
                  <c:v>3.8656079999999999</c:v>
                </c:pt>
                <c:pt idx="9772">
                  <c:v>3.8654470000000001</c:v>
                </c:pt>
                <c:pt idx="9773">
                  <c:v>3.86958</c:v>
                </c:pt>
                <c:pt idx="9774">
                  <c:v>3.8718569999999999</c:v>
                </c:pt>
                <c:pt idx="9775">
                  <c:v>3.8697650000000001</c:v>
                </c:pt>
                <c:pt idx="9776">
                  <c:v>3.867232</c:v>
                </c:pt>
                <c:pt idx="9777">
                  <c:v>3.8647640000000001</c:v>
                </c:pt>
                <c:pt idx="9778">
                  <c:v>3.8654280000000001</c:v>
                </c:pt>
                <c:pt idx="9779">
                  <c:v>3.8655400000000002</c:v>
                </c:pt>
                <c:pt idx="9780">
                  <c:v>3.8663379999999998</c:v>
                </c:pt>
                <c:pt idx="9781">
                  <c:v>3.8699439999999998</c:v>
                </c:pt>
                <c:pt idx="9782">
                  <c:v>3.8731490000000002</c:v>
                </c:pt>
                <c:pt idx="9783">
                  <c:v>3.8750170000000002</c:v>
                </c:pt>
                <c:pt idx="9784">
                  <c:v>3.8734850000000001</c:v>
                </c:pt>
                <c:pt idx="9785">
                  <c:v>3.871756</c:v>
                </c:pt>
                <c:pt idx="9786">
                  <c:v>3.869831</c:v>
                </c:pt>
                <c:pt idx="9787">
                  <c:v>3.8694419999999998</c:v>
                </c:pt>
                <c:pt idx="9788">
                  <c:v>3.8735189999999999</c:v>
                </c:pt>
                <c:pt idx="9789">
                  <c:v>3.872328</c:v>
                </c:pt>
                <c:pt idx="9790">
                  <c:v>3.870479</c:v>
                </c:pt>
                <c:pt idx="9791">
                  <c:v>3.8762249999999998</c:v>
                </c:pt>
                <c:pt idx="9792">
                  <c:v>3.8809260000000001</c:v>
                </c:pt>
                <c:pt idx="9793">
                  <c:v>3.8833060000000001</c:v>
                </c:pt>
                <c:pt idx="9794">
                  <c:v>3.8827590000000001</c:v>
                </c:pt>
                <c:pt idx="9795">
                  <c:v>3.8833259999999998</c:v>
                </c:pt>
                <c:pt idx="9796">
                  <c:v>3.886965</c:v>
                </c:pt>
                <c:pt idx="9797">
                  <c:v>3.8879630000000001</c:v>
                </c:pt>
                <c:pt idx="9798">
                  <c:v>3.8879739999999998</c:v>
                </c:pt>
                <c:pt idx="9799">
                  <c:v>3.8839380000000001</c:v>
                </c:pt>
                <c:pt idx="9800">
                  <c:v>3.8796409999999999</c:v>
                </c:pt>
                <c:pt idx="9801">
                  <c:v>3.8836870000000001</c:v>
                </c:pt>
                <c:pt idx="9802">
                  <c:v>3.887505</c:v>
                </c:pt>
                <c:pt idx="9803">
                  <c:v>3.8860700000000001</c:v>
                </c:pt>
                <c:pt idx="9804">
                  <c:v>3.885913</c:v>
                </c:pt>
                <c:pt idx="9805">
                  <c:v>3.8839929999999998</c:v>
                </c:pt>
                <c:pt idx="9806">
                  <c:v>3.88063</c:v>
                </c:pt>
                <c:pt idx="9807">
                  <c:v>3.8828369999999999</c:v>
                </c:pt>
                <c:pt idx="9808">
                  <c:v>3.8834300000000002</c:v>
                </c:pt>
                <c:pt idx="9809">
                  <c:v>3.8786849999999999</c:v>
                </c:pt>
                <c:pt idx="9810">
                  <c:v>3.8787400000000001</c:v>
                </c:pt>
                <c:pt idx="9811">
                  <c:v>3.879216</c:v>
                </c:pt>
                <c:pt idx="9812">
                  <c:v>3.8752970000000002</c:v>
                </c:pt>
                <c:pt idx="9813">
                  <c:v>3.876979</c:v>
                </c:pt>
                <c:pt idx="9814">
                  <c:v>3.8847100000000001</c:v>
                </c:pt>
                <c:pt idx="9815">
                  <c:v>3.8839990000000002</c:v>
                </c:pt>
                <c:pt idx="9816">
                  <c:v>3.8763390000000002</c:v>
                </c:pt>
                <c:pt idx="9817">
                  <c:v>3.8804319999999999</c:v>
                </c:pt>
                <c:pt idx="9818">
                  <c:v>3.8884289999999999</c:v>
                </c:pt>
                <c:pt idx="9819">
                  <c:v>3.8862920000000001</c:v>
                </c:pt>
                <c:pt idx="9820">
                  <c:v>3.8834119999999999</c:v>
                </c:pt>
                <c:pt idx="9821">
                  <c:v>3.8819940000000002</c:v>
                </c:pt>
                <c:pt idx="9822">
                  <c:v>3.881132</c:v>
                </c:pt>
                <c:pt idx="9823">
                  <c:v>3.8837169999999999</c:v>
                </c:pt>
                <c:pt idx="9824">
                  <c:v>3.8872399999999998</c:v>
                </c:pt>
                <c:pt idx="9825">
                  <c:v>3.8858169999999999</c:v>
                </c:pt>
                <c:pt idx="9826">
                  <c:v>3.8822130000000001</c:v>
                </c:pt>
                <c:pt idx="9827">
                  <c:v>3.8882539999999999</c:v>
                </c:pt>
                <c:pt idx="9828">
                  <c:v>3.8917060000000001</c:v>
                </c:pt>
                <c:pt idx="9829">
                  <c:v>3.8882599999999998</c:v>
                </c:pt>
                <c:pt idx="9830">
                  <c:v>3.8927679999999998</c:v>
                </c:pt>
                <c:pt idx="9831">
                  <c:v>3.8977279999999999</c:v>
                </c:pt>
                <c:pt idx="9832">
                  <c:v>3.8943400000000001</c:v>
                </c:pt>
                <c:pt idx="9833">
                  <c:v>3.8883999999999999</c:v>
                </c:pt>
                <c:pt idx="9834">
                  <c:v>3.8865189999999998</c:v>
                </c:pt>
                <c:pt idx="9835">
                  <c:v>3.8886099999999999</c:v>
                </c:pt>
                <c:pt idx="9836">
                  <c:v>3.8906480000000001</c:v>
                </c:pt>
                <c:pt idx="9837">
                  <c:v>3.887864</c:v>
                </c:pt>
                <c:pt idx="9838">
                  <c:v>3.8836330000000001</c:v>
                </c:pt>
                <c:pt idx="9839">
                  <c:v>3.8866100000000001</c:v>
                </c:pt>
                <c:pt idx="9840">
                  <c:v>3.8899490000000001</c:v>
                </c:pt>
                <c:pt idx="9841">
                  <c:v>3.890727</c:v>
                </c:pt>
                <c:pt idx="9842">
                  <c:v>3.8921399999999999</c:v>
                </c:pt>
                <c:pt idx="9843">
                  <c:v>3.890698</c:v>
                </c:pt>
                <c:pt idx="9844">
                  <c:v>3.8885429999999999</c:v>
                </c:pt>
                <c:pt idx="9845">
                  <c:v>3.8907959999999999</c:v>
                </c:pt>
                <c:pt idx="9846">
                  <c:v>3.896102</c:v>
                </c:pt>
                <c:pt idx="9847">
                  <c:v>3.897681</c:v>
                </c:pt>
                <c:pt idx="9848">
                  <c:v>3.8981650000000001</c:v>
                </c:pt>
                <c:pt idx="9849">
                  <c:v>3.8997389999999998</c:v>
                </c:pt>
                <c:pt idx="9850">
                  <c:v>3.8977550000000001</c:v>
                </c:pt>
                <c:pt idx="9851">
                  <c:v>3.898755</c:v>
                </c:pt>
                <c:pt idx="9852">
                  <c:v>3.900655</c:v>
                </c:pt>
                <c:pt idx="9853">
                  <c:v>3.8986339999999999</c:v>
                </c:pt>
                <c:pt idx="9854">
                  <c:v>3.8970790000000002</c:v>
                </c:pt>
                <c:pt idx="9855">
                  <c:v>3.894088</c:v>
                </c:pt>
                <c:pt idx="9856">
                  <c:v>3.891168</c:v>
                </c:pt>
                <c:pt idx="9857">
                  <c:v>3.8908299999999998</c:v>
                </c:pt>
                <c:pt idx="9858">
                  <c:v>3.890943</c:v>
                </c:pt>
                <c:pt idx="9859">
                  <c:v>3.8913150000000001</c:v>
                </c:pt>
                <c:pt idx="9860">
                  <c:v>3.8899279999999998</c:v>
                </c:pt>
                <c:pt idx="9861">
                  <c:v>3.8899539999999999</c:v>
                </c:pt>
                <c:pt idx="9862">
                  <c:v>3.8906580000000002</c:v>
                </c:pt>
                <c:pt idx="9863">
                  <c:v>3.8907970000000001</c:v>
                </c:pt>
                <c:pt idx="9864">
                  <c:v>3.8910179999999999</c:v>
                </c:pt>
                <c:pt idx="9865">
                  <c:v>3.8936169999999999</c:v>
                </c:pt>
                <c:pt idx="9866">
                  <c:v>3.8975949999999999</c:v>
                </c:pt>
                <c:pt idx="9867">
                  <c:v>3.8948860000000001</c:v>
                </c:pt>
                <c:pt idx="9868">
                  <c:v>3.891797</c:v>
                </c:pt>
                <c:pt idx="9869">
                  <c:v>3.8947419999999999</c:v>
                </c:pt>
                <c:pt idx="9870">
                  <c:v>3.8932709999999999</c:v>
                </c:pt>
                <c:pt idx="9871">
                  <c:v>3.891032</c:v>
                </c:pt>
                <c:pt idx="9872">
                  <c:v>3.893885</c:v>
                </c:pt>
                <c:pt idx="9873">
                  <c:v>3.8948119999999999</c:v>
                </c:pt>
                <c:pt idx="9874">
                  <c:v>3.8969109999999998</c:v>
                </c:pt>
                <c:pt idx="9875">
                  <c:v>3.8992399999999998</c:v>
                </c:pt>
                <c:pt idx="9876">
                  <c:v>3.8959480000000002</c:v>
                </c:pt>
                <c:pt idx="9877">
                  <c:v>3.8930180000000001</c:v>
                </c:pt>
                <c:pt idx="9878">
                  <c:v>3.8969339999999999</c:v>
                </c:pt>
                <c:pt idx="9879">
                  <c:v>3.9014769999999999</c:v>
                </c:pt>
                <c:pt idx="9880">
                  <c:v>3.9017810000000002</c:v>
                </c:pt>
                <c:pt idx="9881">
                  <c:v>3.9031440000000002</c:v>
                </c:pt>
                <c:pt idx="9882">
                  <c:v>3.9037799999999998</c:v>
                </c:pt>
                <c:pt idx="9883">
                  <c:v>3.897726</c:v>
                </c:pt>
                <c:pt idx="9884">
                  <c:v>3.8904049999999999</c:v>
                </c:pt>
                <c:pt idx="9885">
                  <c:v>3.8884159999999999</c:v>
                </c:pt>
                <c:pt idx="9886">
                  <c:v>3.8934090000000001</c:v>
                </c:pt>
                <c:pt idx="9887">
                  <c:v>3.9010660000000001</c:v>
                </c:pt>
                <c:pt idx="9888">
                  <c:v>3.9021710000000001</c:v>
                </c:pt>
                <c:pt idx="9889">
                  <c:v>3.901249</c:v>
                </c:pt>
                <c:pt idx="9890">
                  <c:v>3.903546</c:v>
                </c:pt>
                <c:pt idx="9891">
                  <c:v>3.9038919999999999</c:v>
                </c:pt>
                <c:pt idx="9892">
                  <c:v>3.902409</c:v>
                </c:pt>
                <c:pt idx="9893">
                  <c:v>3.9034070000000001</c:v>
                </c:pt>
                <c:pt idx="9894">
                  <c:v>3.9051659999999999</c:v>
                </c:pt>
                <c:pt idx="9895">
                  <c:v>3.9055179999999998</c:v>
                </c:pt>
                <c:pt idx="9896">
                  <c:v>3.9061840000000001</c:v>
                </c:pt>
                <c:pt idx="9897">
                  <c:v>3.9049550000000002</c:v>
                </c:pt>
                <c:pt idx="9898">
                  <c:v>3.9035929999999999</c:v>
                </c:pt>
                <c:pt idx="9899">
                  <c:v>3.9048579999999999</c:v>
                </c:pt>
                <c:pt idx="9900">
                  <c:v>3.9056340000000001</c:v>
                </c:pt>
                <c:pt idx="9901">
                  <c:v>3.90469</c:v>
                </c:pt>
                <c:pt idx="9902">
                  <c:v>3.9055659999999999</c:v>
                </c:pt>
                <c:pt idx="9903">
                  <c:v>3.9068269999999998</c:v>
                </c:pt>
                <c:pt idx="9904">
                  <c:v>3.9054380000000002</c:v>
                </c:pt>
                <c:pt idx="9905">
                  <c:v>3.9039549999999998</c:v>
                </c:pt>
                <c:pt idx="9906">
                  <c:v>3.9021539999999999</c:v>
                </c:pt>
                <c:pt idx="9907">
                  <c:v>3.903689</c:v>
                </c:pt>
                <c:pt idx="9908">
                  <c:v>3.9036279999999999</c:v>
                </c:pt>
                <c:pt idx="9909">
                  <c:v>3.8999510000000002</c:v>
                </c:pt>
                <c:pt idx="9910">
                  <c:v>3.903041</c:v>
                </c:pt>
                <c:pt idx="9911">
                  <c:v>3.904191</c:v>
                </c:pt>
                <c:pt idx="9912">
                  <c:v>3.8997130000000002</c:v>
                </c:pt>
                <c:pt idx="9913">
                  <c:v>3.9012570000000002</c:v>
                </c:pt>
                <c:pt idx="9914">
                  <c:v>3.906247</c:v>
                </c:pt>
                <c:pt idx="9915">
                  <c:v>3.9076460000000002</c:v>
                </c:pt>
                <c:pt idx="9916">
                  <c:v>3.9045030000000001</c:v>
                </c:pt>
                <c:pt idx="9917">
                  <c:v>3.9047459999999998</c:v>
                </c:pt>
                <c:pt idx="9918">
                  <c:v>3.9053640000000001</c:v>
                </c:pt>
                <c:pt idx="9919">
                  <c:v>3.9030969999999998</c:v>
                </c:pt>
                <c:pt idx="9920">
                  <c:v>3.9046180000000001</c:v>
                </c:pt>
                <c:pt idx="9921">
                  <c:v>3.9059089999999999</c:v>
                </c:pt>
                <c:pt idx="9922">
                  <c:v>3.9042110000000001</c:v>
                </c:pt>
                <c:pt idx="9923">
                  <c:v>3.9038110000000001</c:v>
                </c:pt>
                <c:pt idx="9924">
                  <c:v>3.9036909999999998</c:v>
                </c:pt>
                <c:pt idx="9925">
                  <c:v>3.9040240000000002</c:v>
                </c:pt>
                <c:pt idx="9926">
                  <c:v>3.907162</c:v>
                </c:pt>
                <c:pt idx="9927">
                  <c:v>3.9111319999999998</c:v>
                </c:pt>
                <c:pt idx="9928">
                  <c:v>3.9094500000000001</c:v>
                </c:pt>
                <c:pt idx="9929">
                  <c:v>3.9101599999999999</c:v>
                </c:pt>
                <c:pt idx="9930">
                  <c:v>3.915127</c:v>
                </c:pt>
                <c:pt idx="9931">
                  <c:v>3.9137050000000002</c:v>
                </c:pt>
                <c:pt idx="9932">
                  <c:v>3.9097469999999999</c:v>
                </c:pt>
                <c:pt idx="9933">
                  <c:v>3.9076019999999998</c:v>
                </c:pt>
                <c:pt idx="9934">
                  <c:v>3.9099840000000001</c:v>
                </c:pt>
                <c:pt idx="9935">
                  <c:v>3.9118819999999999</c:v>
                </c:pt>
                <c:pt idx="9936">
                  <c:v>3.91005</c:v>
                </c:pt>
                <c:pt idx="9937">
                  <c:v>3.9116680000000001</c:v>
                </c:pt>
                <c:pt idx="9938">
                  <c:v>3.9129339999999999</c:v>
                </c:pt>
                <c:pt idx="9939">
                  <c:v>3.9154659999999999</c:v>
                </c:pt>
                <c:pt idx="9940">
                  <c:v>3.920658</c:v>
                </c:pt>
                <c:pt idx="9941">
                  <c:v>3.9223309999999998</c:v>
                </c:pt>
                <c:pt idx="9942">
                  <c:v>3.9205909999999999</c:v>
                </c:pt>
                <c:pt idx="9943">
                  <c:v>3.913157</c:v>
                </c:pt>
                <c:pt idx="9944">
                  <c:v>3.9076230000000001</c:v>
                </c:pt>
                <c:pt idx="9945">
                  <c:v>3.911079</c:v>
                </c:pt>
                <c:pt idx="9946">
                  <c:v>3.9126599999999998</c:v>
                </c:pt>
                <c:pt idx="9947">
                  <c:v>3.9104719999999999</c:v>
                </c:pt>
                <c:pt idx="9948">
                  <c:v>3.912083</c:v>
                </c:pt>
                <c:pt idx="9949">
                  <c:v>3.9142299999999999</c:v>
                </c:pt>
                <c:pt idx="9950">
                  <c:v>3.9118930000000001</c:v>
                </c:pt>
                <c:pt idx="9951">
                  <c:v>3.912493</c:v>
                </c:pt>
                <c:pt idx="9952">
                  <c:v>3.9185750000000001</c:v>
                </c:pt>
                <c:pt idx="9953">
                  <c:v>3.9197310000000001</c:v>
                </c:pt>
                <c:pt idx="9954">
                  <c:v>3.9169010000000002</c:v>
                </c:pt>
                <c:pt idx="9955">
                  <c:v>3.9195489999999999</c:v>
                </c:pt>
                <c:pt idx="9956">
                  <c:v>3.9198210000000002</c:v>
                </c:pt>
                <c:pt idx="9957">
                  <c:v>3.9151220000000002</c:v>
                </c:pt>
                <c:pt idx="9958">
                  <c:v>3.9195760000000002</c:v>
                </c:pt>
                <c:pt idx="9959">
                  <c:v>3.9269620000000001</c:v>
                </c:pt>
                <c:pt idx="9960">
                  <c:v>3.9259759999999999</c:v>
                </c:pt>
                <c:pt idx="9961">
                  <c:v>3.926685</c:v>
                </c:pt>
                <c:pt idx="9962">
                  <c:v>3.9266640000000002</c:v>
                </c:pt>
                <c:pt idx="9963">
                  <c:v>3.9233389999999999</c:v>
                </c:pt>
                <c:pt idx="9964">
                  <c:v>3.9241890000000001</c:v>
                </c:pt>
                <c:pt idx="9965">
                  <c:v>3.9250669999999999</c:v>
                </c:pt>
                <c:pt idx="9966">
                  <c:v>3.9249990000000001</c:v>
                </c:pt>
                <c:pt idx="9967">
                  <c:v>3.9284330000000001</c:v>
                </c:pt>
                <c:pt idx="9968">
                  <c:v>3.9280979999999999</c:v>
                </c:pt>
                <c:pt idx="9969">
                  <c:v>3.9231560000000001</c:v>
                </c:pt>
                <c:pt idx="9970">
                  <c:v>3.919038</c:v>
                </c:pt>
                <c:pt idx="9971">
                  <c:v>3.9182419999999998</c:v>
                </c:pt>
                <c:pt idx="9972">
                  <c:v>3.918574</c:v>
                </c:pt>
                <c:pt idx="9973">
                  <c:v>3.9188320000000001</c:v>
                </c:pt>
                <c:pt idx="9974">
                  <c:v>3.9232619999999998</c:v>
                </c:pt>
                <c:pt idx="9975">
                  <c:v>3.9272670000000001</c:v>
                </c:pt>
                <c:pt idx="9976">
                  <c:v>3.9239069999999998</c:v>
                </c:pt>
                <c:pt idx="9977">
                  <c:v>3.9239670000000002</c:v>
                </c:pt>
                <c:pt idx="9978">
                  <c:v>3.9289079999999998</c:v>
                </c:pt>
                <c:pt idx="9979">
                  <c:v>3.931816</c:v>
                </c:pt>
                <c:pt idx="9980">
                  <c:v>3.93058</c:v>
                </c:pt>
                <c:pt idx="9981">
                  <c:v>3.929246</c:v>
                </c:pt>
                <c:pt idx="9982">
                  <c:v>3.9309590000000001</c:v>
                </c:pt>
                <c:pt idx="9983">
                  <c:v>3.9358219999999999</c:v>
                </c:pt>
                <c:pt idx="9984">
                  <c:v>3.937764</c:v>
                </c:pt>
                <c:pt idx="9985">
                  <c:v>3.934564</c:v>
                </c:pt>
                <c:pt idx="9986">
                  <c:v>3.9359199999999999</c:v>
                </c:pt>
                <c:pt idx="9987">
                  <c:v>3.936515</c:v>
                </c:pt>
                <c:pt idx="9988">
                  <c:v>3.9310209999999999</c:v>
                </c:pt>
                <c:pt idx="9989">
                  <c:v>3.92685</c:v>
                </c:pt>
                <c:pt idx="9990">
                  <c:v>3.9279259999999998</c:v>
                </c:pt>
                <c:pt idx="9991">
                  <c:v>3.9316550000000001</c:v>
                </c:pt>
                <c:pt idx="9992">
                  <c:v>3.9247269999999999</c:v>
                </c:pt>
                <c:pt idx="9993">
                  <c:v>3.9174760000000002</c:v>
                </c:pt>
                <c:pt idx="9994">
                  <c:v>3.9254319999999998</c:v>
                </c:pt>
                <c:pt idx="9995">
                  <c:v>3.930542</c:v>
                </c:pt>
                <c:pt idx="9996">
                  <c:v>3.9251770000000001</c:v>
                </c:pt>
                <c:pt idx="9997">
                  <c:v>3.9280599999999999</c:v>
                </c:pt>
                <c:pt idx="9998">
                  <c:v>3.9366400000000001</c:v>
                </c:pt>
                <c:pt idx="9999">
                  <c:v>3.9345150000000002</c:v>
                </c:pt>
                <c:pt idx="10000">
                  <c:v>3.932604</c:v>
                </c:pt>
                <c:pt idx="10001">
                  <c:v>3.9356810000000002</c:v>
                </c:pt>
                <c:pt idx="10002">
                  <c:v>3.9317039999999999</c:v>
                </c:pt>
                <c:pt idx="10003">
                  <c:v>3.9255939999999998</c:v>
                </c:pt>
                <c:pt idx="10004">
                  <c:v>3.9259770000000001</c:v>
                </c:pt>
                <c:pt idx="10005">
                  <c:v>3.9255689999999999</c:v>
                </c:pt>
                <c:pt idx="10006">
                  <c:v>3.9241799999999998</c:v>
                </c:pt>
                <c:pt idx="10007">
                  <c:v>3.9295800000000001</c:v>
                </c:pt>
                <c:pt idx="10008">
                  <c:v>3.9352170000000002</c:v>
                </c:pt>
                <c:pt idx="10009">
                  <c:v>3.9382739999999998</c:v>
                </c:pt>
                <c:pt idx="10010">
                  <c:v>3.9401199999999998</c:v>
                </c:pt>
                <c:pt idx="10011">
                  <c:v>3.9385300000000001</c:v>
                </c:pt>
                <c:pt idx="10012">
                  <c:v>3.939505</c:v>
                </c:pt>
                <c:pt idx="10013">
                  <c:v>3.9412250000000002</c:v>
                </c:pt>
                <c:pt idx="10014">
                  <c:v>3.9399280000000001</c:v>
                </c:pt>
                <c:pt idx="10015">
                  <c:v>3.9367709999999998</c:v>
                </c:pt>
                <c:pt idx="10016">
                  <c:v>3.934809</c:v>
                </c:pt>
                <c:pt idx="10017">
                  <c:v>3.9396680000000002</c:v>
                </c:pt>
                <c:pt idx="10018">
                  <c:v>3.9392680000000002</c:v>
                </c:pt>
                <c:pt idx="10019">
                  <c:v>3.9343180000000002</c:v>
                </c:pt>
                <c:pt idx="10020">
                  <c:v>3.9362110000000001</c:v>
                </c:pt>
                <c:pt idx="10021">
                  <c:v>3.9348540000000001</c:v>
                </c:pt>
                <c:pt idx="10022">
                  <c:v>3.9323999999999999</c:v>
                </c:pt>
                <c:pt idx="10023">
                  <c:v>3.9368400000000001</c:v>
                </c:pt>
                <c:pt idx="10024">
                  <c:v>3.9381740000000001</c:v>
                </c:pt>
                <c:pt idx="10025">
                  <c:v>3.9348939999999999</c:v>
                </c:pt>
                <c:pt idx="10026">
                  <c:v>3.9350540000000001</c:v>
                </c:pt>
                <c:pt idx="10027">
                  <c:v>3.94041</c:v>
                </c:pt>
                <c:pt idx="10028">
                  <c:v>3.9396520000000002</c:v>
                </c:pt>
                <c:pt idx="10029">
                  <c:v>3.935473</c:v>
                </c:pt>
                <c:pt idx="10030">
                  <c:v>3.9371209999999999</c:v>
                </c:pt>
                <c:pt idx="10031">
                  <c:v>3.9380999999999999</c:v>
                </c:pt>
                <c:pt idx="10032">
                  <c:v>3.93479</c:v>
                </c:pt>
                <c:pt idx="10033">
                  <c:v>3.9335429999999998</c:v>
                </c:pt>
                <c:pt idx="10034">
                  <c:v>3.9392130000000001</c:v>
                </c:pt>
                <c:pt idx="10035">
                  <c:v>3.9417650000000002</c:v>
                </c:pt>
                <c:pt idx="10036">
                  <c:v>3.9378679999999999</c:v>
                </c:pt>
                <c:pt idx="10037">
                  <c:v>3.9377439999999999</c:v>
                </c:pt>
                <c:pt idx="10038">
                  <c:v>3.9364330000000001</c:v>
                </c:pt>
                <c:pt idx="10039">
                  <c:v>3.9359920000000002</c:v>
                </c:pt>
                <c:pt idx="10040">
                  <c:v>3.9399470000000001</c:v>
                </c:pt>
                <c:pt idx="10041">
                  <c:v>3.9414660000000001</c:v>
                </c:pt>
                <c:pt idx="10042">
                  <c:v>3.9431069999999999</c:v>
                </c:pt>
                <c:pt idx="10043">
                  <c:v>3.9449369999999999</c:v>
                </c:pt>
                <c:pt idx="10044">
                  <c:v>3.9448310000000002</c:v>
                </c:pt>
                <c:pt idx="10045">
                  <c:v>3.9464039999999998</c:v>
                </c:pt>
                <c:pt idx="10046">
                  <c:v>3.9457610000000001</c:v>
                </c:pt>
                <c:pt idx="10047">
                  <c:v>3.94509</c:v>
                </c:pt>
                <c:pt idx="10048">
                  <c:v>3.9456820000000001</c:v>
                </c:pt>
                <c:pt idx="10049">
                  <c:v>3.9438170000000001</c:v>
                </c:pt>
                <c:pt idx="10050">
                  <c:v>3.9432149999999999</c:v>
                </c:pt>
                <c:pt idx="10051">
                  <c:v>3.9434170000000002</c:v>
                </c:pt>
                <c:pt idx="10052">
                  <c:v>3.9411670000000001</c:v>
                </c:pt>
                <c:pt idx="10053">
                  <c:v>3.9417749999999998</c:v>
                </c:pt>
                <c:pt idx="10054">
                  <c:v>3.9473069999999999</c:v>
                </c:pt>
                <c:pt idx="10055">
                  <c:v>3.9492310000000002</c:v>
                </c:pt>
                <c:pt idx="10056">
                  <c:v>3.944941</c:v>
                </c:pt>
                <c:pt idx="10057">
                  <c:v>3.945236</c:v>
                </c:pt>
                <c:pt idx="10058">
                  <c:v>3.9536289999999998</c:v>
                </c:pt>
                <c:pt idx="10059">
                  <c:v>3.956769</c:v>
                </c:pt>
                <c:pt idx="10060">
                  <c:v>3.953789</c:v>
                </c:pt>
                <c:pt idx="10061">
                  <c:v>3.9554170000000002</c:v>
                </c:pt>
                <c:pt idx="10062">
                  <c:v>3.9574509999999998</c:v>
                </c:pt>
                <c:pt idx="10063">
                  <c:v>3.9554179999999999</c:v>
                </c:pt>
                <c:pt idx="10064">
                  <c:v>3.9528599999999998</c:v>
                </c:pt>
                <c:pt idx="10065">
                  <c:v>3.9469590000000001</c:v>
                </c:pt>
                <c:pt idx="10066">
                  <c:v>3.9432969999999998</c:v>
                </c:pt>
                <c:pt idx="10067">
                  <c:v>3.9479150000000001</c:v>
                </c:pt>
                <c:pt idx="10068">
                  <c:v>3.9502229999999998</c:v>
                </c:pt>
                <c:pt idx="10069">
                  <c:v>3.9443839999999999</c:v>
                </c:pt>
                <c:pt idx="10070">
                  <c:v>3.942726</c:v>
                </c:pt>
                <c:pt idx="10071">
                  <c:v>3.9475220000000002</c:v>
                </c:pt>
                <c:pt idx="10072">
                  <c:v>3.9454630000000002</c:v>
                </c:pt>
                <c:pt idx="10073">
                  <c:v>3.9428670000000001</c:v>
                </c:pt>
                <c:pt idx="10074">
                  <c:v>3.9467449999999999</c:v>
                </c:pt>
                <c:pt idx="10075">
                  <c:v>3.9476819999999999</c:v>
                </c:pt>
                <c:pt idx="10076">
                  <c:v>3.9487220000000001</c:v>
                </c:pt>
                <c:pt idx="10077">
                  <c:v>3.950949</c:v>
                </c:pt>
                <c:pt idx="10078">
                  <c:v>3.95214</c:v>
                </c:pt>
                <c:pt idx="10079">
                  <c:v>3.953214</c:v>
                </c:pt>
                <c:pt idx="10080">
                  <c:v>3.9517060000000002</c:v>
                </c:pt>
                <c:pt idx="10081">
                  <c:v>3.954383</c:v>
                </c:pt>
                <c:pt idx="10082">
                  <c:v>3.9587829999999999</c:v>
                </c:pt>
                <c:pt idx="10083">
                  <c:v>3.9617689999999999</c:v>
                </c:pt>
                <c:pt idx="10084">
                  <c:v>3.9614389999999999</c:v>
                </c:pt>
                <c:pt idx="10085">
                  <c:v>3.9595359999999999</c:v>
                </c:pt>
                <c:pt idx="10086">
                  <c:v>3.9579260000000001</c:v>
                </c:pt>
                <c:pt idx="10087">
                  <c:v>3.954113</c:v>
                </c:pt>
                <c:pt idx="10088">
                  <c:v>3.9535979999999999</c:v>
                </c:pt>
                <c:pt idx="10089">
                  <c:v>3.9535629999999999</c:v>
                </c:pt>
                <c:pt idx="10090">
                  <c:v>3.945214</c:v>
                </c:pt>
                <c:pt idx="10091">
                  <c:v>3.9391319999999999</c:v>
                </c:pt>
                <c:pt idx="10092">
                  <c:v>3.9423659999999998</c:v>
                </c:pt>
                <c:pt idx="10093">
                  <c:v>3.947384</c:v>
                </c:pt>
                <c:pt idx="10094">
                  <c:v>3.9499490000000002</c:v>
                </c:pt>
                <c:pt idx="10095">
                  <c:v>3.9532919999999998</c:v>
                </c:pt>
                <c:pt idx="10096">
                  <c:v>3.95322</c:v>
                </c:pt>
                <c:pt idx="10097">
                  <c:v>3.9537040000000001</c:v>
                </c:pt>
                <c:pt idx="10098">
                  <c:v>3.9586380000000001</c:v>
                </c:pt>
                <c:pt idx="10099">
                  <c:v>3.9569390000000002</c:v>
                </c:pt>
                <c:pt idx="10100">
                  <c:v>3.9566379999999999</c:v>
                </c:pt>
                <c:pt idx="10101">
                  <c:v>3.9605410000000001</c:v>
                </c:pt>
                <c:pt idx="10102">
                  <c:v>3.959632</c:v>
                </c:pt>
                <c:pt idx="10103">
                  <c:v>3.9605790000000001</c:v>
                </c:pt>
                <c:pt idx="10104">
                  <c:v>3.9637790000000002</c:v>
                </c:pt>
                <c:pt idx="10105">
                  <c:v>3.9612250000000002</c:v>
                </c:pt>
                <c:pt idx="10106">
                  <c:v>3.9575049999999998</c:v>
                </c:pt>
                <c:pt idx="10107">
                  <c:v>3.9602710000000001</c:v>
                </c:pt>
                <c:pt idx="10108">
                  <c:v>3.9591989999999999</c:v>
                </c:pt>
                <c:pt idx="10109">
                  <c:v>3.9567450000000002</c:v>
                </c:pt>
                <c:pt idx="10110">
                  <c:v>3.958647</c:v>
                </c:pt>
                <c:pt idx="10111">
                  <c:v>3.9586519999999998</c:v>
                </c:pt>
                <c:pt idx="10112">
                  <c:v>3.9620090000000001</c:v>
                </c:pt>
                <c:pt idx="10113">
                  <c:v>3.96774</c:v>
                </c:pt>
                <c:pt idx="10114">
                  <c:v>3.9665159999999999</c:v>
                </c:pt>
                <c:pt idx="10115">
                  <c:v>3.9663520000000001</c:v>
                </c:pt>
                <c:pt idx="10116">
                  <c:v>3.9679310000000001</c:v>
                </c:pt>
                <c:pt idx="10117">
                  <c:v>3.9663650000000001</c:v>
                </c:pt>
                <c:pt idx="10118">
                  <c:v>3.9649740000000002</c:v>
                </c:pt>
                <c:pt idx="10119">
                  <c:v>3.9659960000000001</c:v>
                </c:pt>
                <c:pt idx="10120">
                  <c:v>3.966739</c:v>
                </c:pt>
                <c:pt idx="10121">
                  <c:v>3.9635180000000001</c:v>
                </c:pt>
                <c:pt idx="10122">
                  <c:v>3.9627849999999998</c:v>
                </c:pt>
                <c:pt idx="10123">
                  <c:v>3.9655909999999999</c:v>
                </c:pt>
                <c:pt idx="10124">
                  <c:v>3.9662579999999998</c:v>
                </c:pt>
                <c:pt idx="10125">
                  <c:v>3.9665059999999999</c:v>
                </c:pt>
                <c:pt idx="10126">
                  <c:v>3.9637470000000001</c:v>
                </c:pt>
                <c:pt idx="10127">
                  <c:v>3.9609109999999998</c:v>
                </c:pt>
                <c:pt idx="10128">
                  <c:v>3.963079</c:v>
                </c:pt>
                <c:pt idx="10129">
                  <c:v>3.9669129999999999</c:v>
                </c:pt>
                <c:pt idx="10130">
                  <c:v>3.9704969999999999</c:v>
                </c:pt>
                <c:pt idx="10131">
                  <c:v>3.9747859999999999</c:v>
                </c:pt>
                <c:pt idx="10132">
                  <c:v>3.9754260000000001</c:v>
                </c:pt>
                <c:pt idx="10133">
                  <c:v>3.970532</c:v>
                </c:pt>
                <c:pt idx="10134">
                  <c:v>3.967876</c:v>
                </c:pt>
                <c:pt idx="10135">
                  <c:v>3.97227</c:v>
                </c:pt>
                <c:pt idx="10136">
                  <c:v>3.9718779999999998</c:v>
                </c:pt>
                <c:pt idx="10137">
                  <c:v>3.968626</c:v>
                </c:pt>
                <c:pt idx="10138">
                  <c:v>3.9712130000000001</c:v>
                </c:pt>
                <c:pt idx="10139">
                  <c:v>3.9720599999999999</c:v>
                </c:pt>
                <c:pt idx="10140">
                  <c:v>3.9681320000000002</c:v>
                </c:pt>
                <c:pt idx="10141">
                  <c:v>3.9678900000000001</c:v>
                </c:pt>
                <c:pt idx="10142">
                  <c:v>3.9686140000000001</c:v>
                </c:pt>
                <c:pt idx="10143">
                  <c:v>3.9653510000000001</c:v>
                </c:pt>
                <c:pt idx="10144">
                  <c:v>3.9640580000000001</c:v>
                </c:pt>
                <c:pt idx="10145">
                  <c:v>3.9644379999999999</c:v>
                </c:pt>
                <c:pt idx="10146">
                  <c:v>3.96271</c:v>
                </c:pt>
                <c:pt idx="10147">
                  <c:v>3.9634420000000001</c:v>
                </c:pt>
                <c:pt idx="10148">
                  <c:v>3.962313</c:v>
                </c:pt>
                <c:pt idx="10149">
                  <c:v>3.957586</c:v>
                </c:pt>
                <c:pt idx="10150">
                  <c:v>3.9618030000000002</c:v>
                </c:pt>
                <c:pt idx="10151">
                  <c:v>3.9676830000000001</c:v>
                </c:pt>
                <c:pt idx="10152">
                  <c:v>3.9673449999999999</c:v>
                </c:pt>
                <c:pt idx="10153">
                  <c:v>3.9658000000000002</c:v>
                </c:pt>
                <c:pt idx="10154">
                  <c:v>3.9650539999999999</c:v>
                </c:pt>
                <c:pt idx="10155">
                  <c:v>3.9685570000000001</c:v>
                </c:pt>
                <c:pt idx="10156">
                  <c:v>3.9709089999999998</c:v>
                </c:pt>
                <c:pt idx="10157">
                  <c:v>3.974002</c:v>
                </c:pt>
                <c:pt idx="10158">
                  <c:v>3.9760230000000001</c:v>
                </c:pt>
                <c:pt idx="10159">
                  <c:v>3.9723250000000001</c:v>
                </c:pt>
                <c:pt idx="10160">
                  <c:v>3.972769</c:v>
                </c:pt>
                <c:pt idx="10161">
                  <c:v>3.9749979999999998</c:v>
                </c:pt>
                <c:pt idx="10162">
                  <c:v>3.9689380000000001</c:v>
                </c:pt>
                <c:pt idx="10163">
                  <c:v>3.9675389999999999</c:v>
                </c:pt>
                <c:pt idx="10164">
                  <c:v>3.9717220000000002</c:v>
                </c:pt>
                <c:pt idx="10165">
                  <c:v>3.9704109999999999</c:v>
                </c:pt>
                <c:pt idx="10166">
                  <c:v>3.97316</c:v>
                </c:pt>
                <c:pt idx="10167">
                  <c:v>3.9769600000000001</c:v>
                </c:pt>
                <c:pt idx="10168">
                  <c:v>3.9747599999999998</c:v>
                </c:pt>
                <c:pt idx="10169">
                  <c:v>3.972461</c:v>
                </c:pt>
                <c:pt idx="10170">
                  <c:v>3.9730479999999999</c:v>
                </c:pt>
                <c:pt idx="10171">
                  <c:v>3.9737439999999999</c:v>
                </c:pt>
                <c:pt idx="10172">
                  <c:v>3.972086</c:v>
                </c:pt>
                <c:pt idx="10173">
                  <c:v>3.9753560000000001</c:v>
                </c:pt>
                <c:pt idx="10174">
                  <c:v>3.9815930000000002</c:v>
                </c:pt>
                <c:pt idx="10175">
                  <c:v>3.9786280000000001</c:v>
                </c:pt>
                <c:pt idx="10176">
                  <c:v>3.9760580000000001</c:v>
                </c:pt>
                <c:pt idx="10177">
                  <c:v>3.9765899999999998</c:v>
                </c:pt>
                <c:pt idx="10178">
                  <c:v>3.9749680000000001</c:v>
                </c:pt>
                <c:pt idx="10179">
                  <c:v>3.978151</c:v>
                </c:pt>
                <c:pt idx="10180">
                  <c:v>3.9793370000000001</c:v>
                </c:pt>
                <c:pt idx="10181">
                  <c:v>3.9744229999999998</c:v>
                </c:pt>
                <c:pt idx="10182">
                  <c:v>3.9740579999999999</c:v>
                </c:pt>
                <c:pt idx="10183">
                  <c:v>3.9780570000000002</c:v>
                </c:pt>
                <c:pt idx="10184">
                  <c:v>3.978567</c:v>
                </c:pt>
                <c:pt idx="10185">
                  <c:v>3.9779040000000001</c:v>
                </c:pt>
                <c:pt idx="10186">
                  <c:v>3.9761959999999998</c:v>
                </c:pt>
                <c:pt idx="10187">
                  <c:v>3.972235</c:v>
                </c:pt>
                <c:pt idx="10188">
                  <c:v>3.971098</c:v>
                </c:pt>
                <c:pt idx="10189">
                  <c:v>3.9749680000000001</c:v>
                </c:pt>
                <c:pt idx="10190">
                  <c:v>3.9808539999999999</c:v>
                </c:pt>
                <c:pt idx="10191">
                  <c:v>3.9817330000000002</c:v>
                </c:pt>
                <c:pt idx="10192">
                  <c:v>3.9801229999999999</c:v>
                </c:pt>
                <c:pt idx="10193">
                  <c:v>3.9842499999999998</c:v>
                </c:pt>
                <c:pt idx="10194">
                  <c:v>3.985643</c:v>
                </c:pt>
                <c:pt idx="10195">
                  <c:v>3.982183</c:v>
                </c:pt>
                <c:pt idx="10196">
                  <c:v>3.9792860000000001</c:v>
                </c:pt>
                <c:pt idx="10197">
                  <c:v>3.978062</c:v>
                </c:pt>
                <c:pt idx="10198">
                  <c:v>3.9786830000000002</c:v>
                </c:pt>
                <c:pt idx="10199">
                  <c:v>3.9763649999999999</c:v>
                </c:pt>
                <c:pt idx="10200">
                  <c:v>3.9766560000000002</c:v>
                </c:pt>
                <c:pt idx="10201">
                  <c:v>3.980877</c:v>
                </c:pt>
                <c:pt idx="10202">
                  <c:v>3.9807459999999999</c:v>
                </c:pt>
                <c:pt idx="10203">
                  <c:v>3.9793919999999998</c:v>
                </c:pt>
                <c:pt idx="10204">
                  <c:v>3.9790570000000001</c:v>
                </c:pt>
                <c:pt idx="10205">
                  <c:v>3.9781490000000002</c:v>
                </c:pt>
                <c:pt idx="10206">
                  <c:v>3.9771459999999998</c:v>
                </c:pt>
                <c:pt idx="10207">
                  <c:v>3.9776889999999998</c:v>
                </c:pt>
                <c:pt idx="10208">
                  <c:v>3.98068</c:v>
                </c:pt>
                <c:pt idx="10209">
                  <c:v>3.9835530000000001</c:v>
                </c:pt>
                <c:pt idx="10210">
                  <c:v>3.984505</c:v>
                </c:pt>
                <c:pt idx="10211">
                  <c:v>3.9887790000000001</c:v>
                </c:pt>
                <c:pt idx="10212">
                  <c:v>3.9948100000000002</c:v>
                </c:pt>
                <c:pt idx="10213">
                  <c:v>3.9958079999999998</c:v>
                </c:pt>
                <c:pt idx="10214">
                  <c:v>3.9967800000000002</c:v>
                </c:pt>
                <c:pt idx="10215">
                  <c:v>4.0039289999999994</c:v>
                </c:pt>
                <c:pt idx="10216">
                  <c:v>4.0045830000000002</c:v>
                </c:pt>
                <c:pt idx="10217">
                  <c:v>3.9997470000000002</c:v>
                </c:pt>
                <c:pt idx="10218">
                  <c:v>3.9995959999999999</c:v>
                </c:pt>
                <c:pt idx="10219">
                  <c:v>3.9991240000000001</c:v>
                </c:pt>
                <c:pt idx="10220">
                  <c:v>3.993687</c:v>
                </c:pt>
                <c:pt idx="10221">
                  <c:v>3.9902959999999998</c:v>
                </c:pt>
                <c:pt idx="10222">
                  <c:v>3.9896669999999999</c:v>
                </c:pt>
                <c:pt idx="10223">
                  <c:v>3.9862129999999998</c:v>
                </c:pt>
                <c:pt idx="10224">
                  <c:v>3.9833769999999999</c:v>
                </c:pt>
                <c:pt idx="10225">
                  <c:v>3.9862690000000001</c:v>
                </c:pt>
                <c:pt idx="10226">
                  <c:v>3.9875189999999998</c:v>
                </c:pt>
                <c:pt idx="10227">
                  <c:v>3.9859710000000002</c:v>
                </c:pt>
                <c:pt idx="10228">
                  <c:v>3.9867759999999999</c:v>
                </c:pt>
                <c:pt idx="10229">
                  <c:v>3.990116</c:v>
                </c:pt>
                <c:pt idx="10230">
                  <c:v>3.9909270000000001</c:v>
                </c:pt>
                <c:pt idx="10231">
                  <c:v>3.989703</c:v>
                </c:pt>
                <c:pt idx="10232">
                  <c:v>3.9898210000000001</c:v>
                </c:pt>
                <c:pt idx="10233">
                  <c:v>3.9891999999999999</c:v>
                </c:pt>
                <c:pt idx="10234">
                  <c:v>3.9900470000000001</c:v>
                </c:pt>
                <c:pt idx="10235">
                  <c:v>3.990367</c:v>
                </c:pt>
                <c:pt idx="10236">
                  <c:v>3.9880879999999999</c:v>
                </c:pt>
                <c:pt idx="10237">
                  <c:v>3.9919039999999999</c:v>
                </c:pt>
                <c:pt idx="10238">
                  <c:v>3.996003</c:v>
                </c:pt>
                <c:pt idx="10239">
                  <c:v>3.9928050000000002</c:v>
                </c:pt>
                <c:pt idx="10240">
                  <c:v>3.9854829999999999</c:v>
                </c:pt>
                <c:pt idx="10241">
                  <c:v>3.9846430000000002</c:v>
                </c:pt>
                <c:pt idx="10242">
                  <c:v>3.9874360000000002</c:v>
                </c:pt>
                <c:pt idx="10243">
                  <c:v>3.9833059999999998</c:v>
                </c:pt>
                <c:pt idx="10244">
                  <c:v>3.984064</c:v>
                </c:pt>
                <c:pt idx="10245">
                  <c:v>3.988181</c:v>
                </c:pt>
                <c:pt idx="10246">
                  <c:v>3.9898530000000001</c:v>
                </c:pt>
                <c:pt idx="10247">
                  <c:v>3.9917509999999998</c:v>
                </c:pt>
                <c:pt idx="10248">
                  <c:v>3.9913569999999998</c:v>
                </c:pt>
                <c:pt idx="10249">
                  <c:v>3.9911850000000002</c:v>
                </c:pt>
                <c:pt idx="10250">
                  <c:v>3.992022</c:v>
                </c:pt>
                <c:pt idx="10251">
                  <c:v>3.9908139999999999</c:v>
                </c:pt>
                <c:pt idx="10252">
                  <c:v>3.9980950000000002</c:v>
                </c:pt>
                <c:pt idx="10253">
                  <c:v>4.00265</c:v>
                </c:pt>
                <c:pt idx="10254">
                  <c:v>3.99729</c:v>
                </c:pt>
                <c:pt idx="10255">
                  <c:v>4.0021839999999997</c:v>
                </c:pt>
                <c:pt idx="10256">
                  <c:v>4.0032220000000001</c:v>
                </c:pt>
                <c:pt idx="10257">
                  <c:v>3.9947599999999999</c:v>
                </c:pt>
                <c:pt idx="10258">
                  <c:v>3.9972180000000002</c:v>
                </c:pt>
                <c:pt idx="10259">
                  <c:v>4.0029940000000002</c:v>
                </c:pt>
                <c:pt idx="10260">
                  <c:v>3.9952380000000001</c:v>
                </c:pt>
                <c:pt idx="10261">
                  <c:v>3.991635</c:v>
                </c:pt>
                <c:pt idx="10262">
                  <c:v>3.9974609999999999</c:v>
                </c:pt>
                <c:pt idx="10263">
                  <c:v>3.9957349999999998</c:v>
                </c:pt>
                <c:pt idx="10264">
                  <c:v>3.9914130000000001</c:v>
                </c:pt>
                <c:pt idx="10265">
                  <c:v>3.9964390000000001</c:v>
                </c:pt>
                <c:pt idx="10266">
                  <c:v>4.0003479999999998</c:v>
                </c:pt>
                <c:pt idx="10267">
                  <c:v>3.9975239999999999</c:v>
                </c:pt>
                <c:pt idx="10268">
                  <c:v>3.9983339999999998</c:v>
                </c:pt>
                <c:pt idx="10269">
                  <c:v>4.0069059999999999</c:v>
                </c:pt>
                <c:pt idx="10270">
                  <c:v>4.0086060000000003</c:v>
                </c:pt>
                <c:pt idx="10271">
                  <c:v>4.003457</c:v>
                </c:pt>
                <c:pt idx="10272">
                  <c:v>4.0039479999999994</c:v>
                </c:pt>
                <c:pt idx="10273">
                  <c:v>4.0035050000000005</c:v>
                </c:pt>
                <c:pt idx="10274">
                  <c:v>3.99803</c:v>
                </c:pt>
                <c:pt idx="10275">
                  <c:v>3.9954749999999999</c:v>
                </c:pt>
                <c:pt idx="10276">
                  <c:v>3.9967510000000002</c:v>
                </c:pt>
                <c:pt idx="10277">
                  <c:v>3.9955259999999999</c:v>
                </c:pt>
                <c:pt idx="10278">
                  <c:v>3.996086</c:v>
                </c:pt>
                <c:pt idx="10279">
                  <c:v>3.9970539999999999</c:v>
                </c:pt>
                <c:pt idx="10280">
                  <c:v>3.996594</c:v>
                </c:pt>
                <c:pt idx="10281">
                  <c:v>3.9994770000000002</c:v>
                </c:pt>
                <c:pt idx="10282">
                  <c:v>4.00021</c:v>
                </c:pt>
                <c:pt idx="10283">
                  <c:v>3.9988610000000002</c:v>
                </c:pt>
                <c:pt idx="10284">
                  <c:v>3.9987089999999998</c:v>
                </c:pt>
                <c:pt idx="10285">
                  <c:v>3.9980859999999998</c:v>
                </c:pt>
                <c:pt idx="10286">
                  <c:v>3.9987279999999998</c:v>
                </c:pt>
                <c:pt idx="10287">
                  <c:v>3.9986459999999999</c:v>
                </c:pt>
                <c:pt idx="10288">
                  <c:v>3.999047</c:v>
                </c:pt>
                <c:pt idx="10289">
                  <c:v>4.0056859999999999</c:v>
                </c:pt>
                <c:pt idx="10290">
                  <c:v>4.0068109999999999</c:v>
                </c:pt>
                <c:pt idx="10291">
                  <c:v>4.0053020000000004</c:v>
                </c:pt>
                <c:pt idx="10292">
                  <c:v>4.0106609999999998</c:v>
                </c:pt>
                <c:pt idx="10293">
                  <c:v>4.0080930000000006</c:v>
                </c:pt>
                <c:pt idx="10294">
                  <c:v>4.0007820000000001</c:v>
                </c:pt>
                <c:pt idx="10295">
                  <c:v>4.0035910000000001</c:v>
                </c:pt>
                <c:pt idx="10296">
                  <c:v>4.0089500000000005</c:v>
                </c:pt>
                <c:pt idx="10297">
                  <c:v>4.0070370000000004</c:v>
                </c:pt>
                <c:pt idx="10298">
                  <c:v>4.004365</c:v>
                </c:pt>
                <c:pt idx="10299">
                  <c:v>4.0063810000000002</c:v>
                </c:pt>
                <c:pt idx="10300">
                  <c:v>4.0117650000000005</c:v>
                </c:pt>
                <c:pt idx="10301">
                  <c:v>4.0181319999999996</c:v>
                </c:pt>
                <c:pt idx="10302">
                  <c:v>4.0202919999999995</c:v>
                </c:pt>
                <c:pt idx="10303">
                  <c:v>4.0164729999999995</c:v>
                </c:pt>
                <c:pt idx="10304">
                  <c:v>4.0116370000000003</c:v>
                </c:pt>
                <c:pt idx="10305">
                  <c:v>4.012092</c:v>
                </c:pt>
                <c:pt idx="10306">
                  <c:v>4.0120059999999995</c:v>
                </c:pt>
                <c:pt idx="10307">
                  <c:v>4.0084610000000005</c:v>
                </c:pt>
                <c:pt idx="10308">
                  <c:v>4.0117510000000003</c:v>
                </c:pt>
                <c:pt idx="10309">
                  <c:v>4.0130689999999998</c:v>
                </c:pt>
                <c:pt idx="10310">
                  <c:v>4.0083440000000001</c:v>
                </c:pt>
                <c:pt idx="10311">
                  <c:v>4.0111829999999999</c:v>
                </c:pt>
                <c:pt idx="10312">
                  <c:v>4.0164270000000002</c:v>
                </c:pt>
                <c:pt idx="10313">
                  <c:v>4.0148279999999996</c:v>
                </c:pt>
                <c:pt idx="10314">
                  <c:v>4.0137169999999998</c:v>
                </c:pt>
                <c:pt idx="10315">
                  <c:v>4.0187650000000001</c:v>
                </c:pt>
                <c:pt idx="10316">
                  <c:v>4.0211550000000003</c:v>
                </c:pt>
                <c:pt idx="10317">
                  <c:v>4.0202589999999994</c:v>
                </c:pt>
                <c:pt idx="10318">
                  <c:v>4.0227760000000004</c:v>
                </c:pt>
                <c:pt idx="10319">
                  <c:v>4.0257290000000001</c:v>
                </c:pt>
                <c:pt idx="10320">
                  <c:v>4.0232869999999998</c:v>
                </c:pt>
                <c:pt idx="10321">
                  <c:v>4.0172419999999995</c:v>
                </c:pt>
                <c:pt idx="10322">
                  <c:v>4.0167269999999995</c:v>
                </c:pt>
                <c:pt idx="10323">
                  <c:v>4.0208620000000002</c:v>
                </c:pt>
                <c:pt idx="10324">
                  <c:v>4.0194989999999997</c:v>
                </c:pt>
                <c:pt idx="10325">
                  <c:v>4.0180380000000007</c:v>
                </c:pt>
                <c:pt idx="10326">
                  <c:v>4.0238519999999998</c:v>
                </c:pt>
                <c:pt idx="10327">
                  <c:v>4.027609</c:v>
                </c:pt>
                <c:pt idx="10328">
                  <c:v>4.0257540000000001</c:v>
                </c:pt>
                <c:pt idx="10329">
                  <c:v>4.0260470000000002</c:v>
                </c:pt>
                <c:pt idx="10330">
                  <c:v>4.0244460000000002</c:v>
                </c:pt>
                <c:pt idx="10331">
                  <c:v>4.0205039999999999</c:v>
                </c:pt>
                <c:pt idx="10332">
                  <c:v>4.0222020000000001</c:v>
                </c:pt>
                <c:pt idx="10333">
                  <c:v>4.0222189999999998</c:v>
                </c:pt>
                <c:pt idx="10334">
                  <c:v>4.0219830000000005</c:v>
                </c:pt>
                <c:pt idx="10335">
                  <c:v>4.0228900000000003</c:v>
                </c:pt>
                <c:pt idx="10336">
                  <c:v>4.018878</c:v>
                </c:pt>
                <c:pt idx="10337">
                  <c:v>4.0204849999999999</c:v>
                </c:pt>
                <c:pt idx="10338">
                  <c:v>4.0241509999999998</c:v>
                </c:pt>
                <c:pt idx="10339">
                  <c:v>4.0227339999999998</c:v>
                </c:pt>
                <c:pt idx="10340">
                  <c:v>4.0228380000000001</c:v>
                </c:pt>
                <c:pt idx="10341">
                  <c:v>4.0218970000000001</c:v>
                </c:pt>
                <c:pt idx="10342">
                  <c:v>4.0187179999999998</c:v>
                </c:pt>
                <c:pt idx="10343">
                  <c:v>4.0206249999999999</c:v>
                </c:pt>
                <c:pt idx="10344">
                  <c:v>4.0236559999999999</c:v>
                </c:pt>
                <c:pt idx="10345">
                  <c:v>4.0215100000000001</c:v>
                </c:pt>
                <c:pt idx="10346">
                  <c:v>4.021941</c:v>
                </c:pt>
                <c:pt idx="10347">
                  <c:v>4.0286559999999998</c:v>
                </c:pt>
                <c:pt idx="10348">
                  <c:v>4.0284149999999999</c:v>
                </c:pt>
                <c:pt idx="10349">
                  <c:v>4.026332</c:v>
                </c:pt>
                <c:pt idx="10350">
                  <c:v>4.0271189999999999</c:v>
                </c:pt>
                <c:pt idx="10351">
                  <c:v>4.026313</c:v>
                </c:pt>
                <c:pt idx="10352">
                  <c:v>4.0294720000000002</c:v>
                </c:pt>
                <c:pt idx="10353">
                  <c:v>4.0317530000000001</c:v>
                </c:pt>
                <c:pt idx="10354">
                  <c:v>4.0303699999999996</c:v>
                </c:pt>
                <c:pt idx="10355">
                  <c:v>4.0336569999999998</c:v>
                </c:pt>
                <c:pt idx="10356">
                  <c:v>4.0333699999999997</c:v>
                </c:pt>
                <c:pt idx="10357">
                  <c:v>4.0303520000000006</c:v>
                </c:pt>
                <c:pt idx="10358">
                  <c:v>4.0280129999999996</c:v>
                </c:pt>
                <c:pt idx="10359">
                  <c:v>4.0230949999999996</c:v>
                </c:pt>
                <c:pt idx="10360">
                  <c:v>4.0215250000000005</c:v>
                </c:pt>
                <c:pt idx="10361">
                  <c:v>4.0317660000000002</c:v>
                </c:pt>
                <c:pt idx="10362">
                  <c:v>4.0392519999999994</c:v>
                </c:pt>
                <c:pt idx="10363">
                  <c:v>4.0363020000000001</c:v>
                </c:pt>
                <c:pt idx="10364">
                  <c:v>4.0356230000000002</c:v>
                </c:pt>
                <c:pt idx="10365">
                  <c:v>4.0350079999999995</c:v>
                </c:pt>
                <c:pt idx="10366">
                  <c:v>4.0356500000000004</c:v>
                </c:pt>
                <c:pt idx="10367">
                  <c:v>4.0418249999999993</c:v>
                </c:pt>
                <c:pt idx="10368">
                  <c:v>4.0415700000000001</c:v>
                </c:pt>
                <c:pt idx="10369">
                  <c:v>4.0366200000000001</c:v>
                </c:pt>
                <c:pt idx="10370">
                  <c:v>4.0355869999999996</c:v>
                </c:pt>
                <c:pt idx="10371">
                  <c:v>4.0348649999999999</c:v>
                </c:pt>
                <c:pt idx="10372">
                  <c:v>4.0291820000000005</c:v>
                </c:pt>
                <c:pt idx="10373">
                  <c:v>4.0291139999999999</c:v>
                </c:pt>
                <c:pt idx="10374">
                  <c:v>4.0340199999999999</c:v>
                </c:pt>
                <c:pt idx="10375">
                  <c:v>4.0274890000000001</c:v>
                </c:pt>
                <c:pt idx="10376">
                  <c:v>4.0198090000000004</c:v>
                </c:pt>
                <c:pt idx="10377">
                  <c:v>4.0208399999999997</c:v>
                </c:pt>
                <c:pt idx="10378">
                  <c:v>4.0238829999999997</c:v>
                </c:pt>
                <c:pt idx="10379">
                  <c:v>4.0290759999999999</c:v>
                </c:pt>
                <c:pt idx="10380">
                  <c:v>4.0317419999999995</c:v>
                </c:pt>
                <c:pt idx="10381">
                  <c:v>4.0338150000000006</c:v>
                </c:pt>
                <c:pt idx="10382">
                  <c:v>4.0375259999999997</c:v>
                </c:pt>
                <c:pt idx="10383">
                  <c:v>4.0377659999999995</c:v>
                </c:pt>
                <c:pt idx="10384">
                  <c:v>4.0333500000000004</c:v>
                </c:pt>
                <c:pt idx="10385">
                  <c:v>4.0298289999999994</c:v>
                </c:pt>
                <c:pt idx="10386">
                  <c:v>4.0313110000000005</c:v>
                </c:pt>
                <c:pt idx="10387">
                  <c:v>4.0304450000000003</c:v>
                </c:pt>
                <c:pt idx="10388">
                  <c:v>4.0279590000000001</c:v>
                </c:pt>
                <c:pt idx="10389">
                  <c:v>4.0320420000000006</c:v>
                </c:pt>
                <c:pt idx="10390">
                  <c:v>4.034497</c:v>
                </c:pt>
                <c:pt idx="10391">
                  <c:v>4.0316960000000002</c:v>
                </c:pt>
                <c:pt idx="10392">
                  <c:v>4.0300739999999999</c:v>
                </c:pt>
                <c:pt idx="10393">
                  <c:v>4.0318179999999995</c:v>
                </c:pt>
                <c:pt idx="10394">
                  <c:v>4.0338539999999998</c:v>
                </c:pt>
                <c:pt idx="10395">
                  <c:v>4.0367660000000001</c:v>
                </c:pt>
                <c:pt idx="10396">
                  <c:v>4.0383060000000004</c:v>
                </c:pt>
                <c:pt idx="10397">
                  <c:v>4.0358679999999998</c:v>
                </c:pt>
                <c:pt idx="10398">
                  <c:v>4.03491</c:v>
                </c:pt>
                <c:pt idx="10399">
                  <c:v>4.0348679999999995</c:v>
                </c:pt>
                <c:pt idx="10400">
                  <c:v>4.0379649999999998</c:v>
                </c:pt>
                <c:pt idx="10401">
                  <c:v>4.0438710000000002</c:v>
                </c:pt>
                <c:pt idx="10402">
                  <c:v>4.0437250000000002</c:v>
                </c:pt>
                <c:pt idx="10403">
                  <c:v>4.0387310000000003</c:v>
                </c:pt>
                <c:pt idx="10404">
                  <c:v>4.0355379999999998</c:v>
                </c:pt>
                <c:pt idx="10405">
                  <c:v>4.0378829999999999</c:v>
                </c:pt>
                <c:pt idx="10406">
                  <c:v>4.037687</c:v>
                </c:pt>
                <c:pt idx="10407">
                  <c:v>4.0344829999999998</c:v>
                </c:pt>
                <c:pt idx="10408">
                  <c:v>4.0354980000000005</c:v>
                </c:pt>
                <c:pt idx="10409">
                  <c:v>4.0293860000000006</c:v>
                </c:pt>
                <c:pt idx="10410">
                  <c:v>4.0266900000000003</c:v>
                </c:pt>
                <c:pt idx="10411">
                  <c:v>4.0344499999999996</c:v>
                </c:pt>
                <c:pt idx="10412">
                  <c:v>4.0363819999999997</c:v>
                </c:pt>
                <c:pt idx="10413">
                  <c:v>4.036645</c:v>
                </c:pt>
                <c:pt idx="10414">
                  <c:v>4.0415159999999997</c:v>
                </c:pt>
                <c:pt idx="10415">
                  <c:v>4.0437180000000001</c:v>
                </c:pt>
                <c:pt idx="10416">
                  <c:v>4.0408179999999998</c:v>
                </c:pt>
                <c:pt idx="10417">
                  <c:v>4.0378919999999994</c:v>
                </c:pt>
                <c:pt idx="10418">
                  <c:v>4.0408340000000003</c:v>
                </c:pt>
                <c:pt idx="10419">
                  <c:v>4.0481479999999994</c:v>
                </c:pt>
                <c:pt idx="10420">
                  <c:v>4.0527980000000001</c:v>
                </c:pt>
                <c:pt idx="10421">
                  <c:v>4.0502470000000006</c:v>
                </c:pt>
                <c:pt idx="10422">
                  <c:v>4.0461279999999995</c:v>
                </c:pt>
                <c:pt idx="10423">
                  <c:v>4.0490010000000005</c:v>
                </c:pt>
                <c:pt idx="10424">
                  <c:v>4.0544380000000002</c:v>
                </c:pt>
                <c:pt idx="10425">
                  <c:v>4.0546860000000002</c:v>
                </c:pt>
                <c:pt idx="10426">
                  <c:v>4.0472579999999994</c:v>
                </c:pt>
                <c:pt idx="10427">
                  <c:v>4.0450669999999995</c:v>
                </c:pt>
                <c:pt idx="10428">
                  <c:v>4.0480660000000004</c:v>
                </c:pt>
                <c:pt idx="10429">
                  <c:v>4.0460200000000004</c:v>
                </c:pt>
                <c:pt idx="10430">
                  <c:v>4.0473029999999994</c:v>
                </c:pt>
                <c:pt idx="10431">
                  <c:v>4.0489329999999999</c:v>
                </c:pt>
                <c:pt idx="10432">
                  <c:v>4.0437320000000003</c:v>
                </c:pt>
                <c:pt idx="10433">
                  <c:v>4.0403349999999998</c:v>
                </c:pt>
                <c:pt idx="10434">
                  <c:v>4.0418649999999996</c:v>
                </c:pt>
                <c:pt idx="10435">
                  <c:v>4.043571</c:v>
                </c:pt>
                <c:pt idx="10436">
                  <c:v>4.0431030000000003</c:v>
                </c:pt>
                <c:pt idx="10437">
                  <c:v>4.043749</c:v>
                </c:pt>
                <c:pt idx="10438">
                  <c:v>4.0449009999999994</c:v>
                </c:pt>
                <c:pt idx="10439">
                  <c:v>4.0459949999999996</c:v>
                </c:pt>
                <c:pt idx="10440">
                  <c:v>4.0486559999999994</c:v>
                </c:pt>
                <c:pt idx="10441">
                  <c:v>4.0512060000000005</c:v>
                </c:pt>
                <c:pt idx="10442">
                  <c:v>4.0529989999999998</c:v>
                </c:pt>
                <c:pt idx="10443">
                  <c:v>4.0562209999999999</c:v>
                </c:pt>
                <c:pt idx="10444">
                  <c:v>4.056692</c:v>
                </c:pt>
                <c:pt idx="10445">
                  <c:v>4.0530910000000002</c:v>
                </c:pt>
                <c:pt idx="10446">
                  <c:v>4.0529410000000006</c:v>
                </c:pt>
                <c:pt idx="10447">
                  <c:v>4.0499039999999997</c:v>
                </c:pt>
                <c:pt idx="10448">
                  <c:v>4.0432039999999994</c:v>
                </c:pt>
                <c:pt idx="10449">
                  <c:v>4.0481069999999999</c:v>
                </c:pt>
                <c:pt idx="10450">
                  <c:v>4.0507220000000004</c:v>
                </c:pt>
                <c:pt idx="10451">
                  <c:v>4.0458639999999999</c:v>
                </c:pt>
                <c:pt idx="10452">
                  <c:v>4.0481680000000004</c:v>
                </c:pt>
                <c:pt idx="10453">
                  <c:v>4.0501990000000001</c:v>
                </c:pt>
                <c:pt idx="10454">
                  <c:v>4.0490069999999996</c:v>
                </c:pt>
                <c:pt idx="10455">
                  <c:v>4.0501930000000002</c:v>
                </c:pt>
                <c:pt idx="10456">
                  <c:v>4.0482610000000001</c:v>
                </c:pt>
                <c:pt idx="10457">
                  <c:v>4.0435180000000006</c:v>
                </c:pt>
                <c:pt idx="10458">
                  <c:v>4.0433430000000001</c:v>
                </c:pt>
                <c:pt idx="10459">
                  <c:v>4.0485039999999994</c:v>
                </c:pt>
                <c:pt idx="10460">
                  <c:v>4.0526239999999998</c:v>
                </c:pt>
                <c:pt idx="10461">
                  <c:v>4.0535990000000002</c:v>
                </c:pt>
                <c:pt idx="10462">
                  <c:v>4.0537790000000005</c:v>
                </c:pt>
                <c:pt idx="10463">
                  <c:v>4.0513010000000005</c:v>
                </c:pt>
                <c:pt idx="10464">
                  <c:v>4.0514950000000001</c:v>
                </c:pt>
                <c:pt idx="10465">
                  <c:v>4.0544479999999998</c:v>
                </c:pt>
                <c:pt idx="10466">
                  <c:v>4.0518730000000005</c:v>
                </c:pt>
                <c:pt idx="10467">
                  <c:v>4.0507980000000003</c:v>
                </c:pt>
                <c:pt idx="10468">
                  <c:v>4.0556049999999999</c:v>
                </c:pt>
                <c:pt idx="10469">
                  <c:v>4.0538690000000006</c:v>
                </c:pt>
                <c:pt idx="10470">
                  <c:v>4.0459899999999998</c:v>
                </c:pt>
                <c:pt idx="10471">
                  <c:v>4.0506180000000001</c:v>
                </c:pt>
                <c:pt idx="10472">
                  <c:v>4.0547830000000005</c:v>
                </c:pt>
                <c:pt idx="10473">
                  <c:v>4.0485550000000003</c:v>
                </c:pt>
                <c:pt idx="10474">
                  <c:v>4.0517330000000005</c:v>
                </c:pt>
                <c:pt idx="10475">
                  <c:v>4.057633</c:v>
                </c:pt>
                <c:pt idx="10476">
                  <c:v>4.0595530000000002</c:v>
                </c:pt>
                <c:pt idx="10477">
                  <c:v>4.0641619999999996</c:v>
                </c:pt>
                <c:pt idx="10478">
                  <c:v>4.0632210000000004</c:v>
                </c:pt>
                <c:pt idx="10479">
                  <c:v>4.058948</c:v>
                </c:pt>
                <c:pt idx="10480">
                  <c:v>4.0574639999999995</c:v>
                </c:pt>
                <c:pt idx="10481">
                  <c:v>4.0612899999999996</c:v>
                </c:pt>
                <c:pt idx="10482">
                  <c:v>4.0630059999999997</c:v>
                </c:pt>
                <c:pt idx="10483">
                  <c:v>4.0625280000000004</c:v>
                </c:pt>
                <c:pt idx="10484">
                  <c:v>4.0631509999999995</c:v>
                </c:pt>
                <c:pt idx="10485">
                  <c:v>4.0576609999999995</c:v>
                </c:pt>
                <c:pt idx="10486">
                  <c:v>4.0564029999999995</c:v>
                </c:pt>
                <c:pt idx="10487">
                  <c:v>4.055002</c:v>
                </c:pt>
                <c:pt idx="10488">
                  <c:v>4.0490560000000002</c:v>
                </c:pt>
                <c:pt idx="10489">
                  <c:v>4.0532620000000001</c:v>
                </c:pt>
                <c:pt idx="10490">
                  <c:v>4.059132</c:v>
                </c:pt>
                <c:pt idx="10491">
                  <c:v>4.0588440000000006</c:v>
                </c:pt>
                <c:pt idx="10492">
                  <c:v>4.0579809999999998</c:v>
                </c:pt>
                <c:pt idx="10493">
                  <c:v>4.0598670000000006</c:v>
                </c:pt>
                <c:pt idx="10494">
                  <c:v>4.0620099999999999</c:v>
                </c:pt>
                <c:pt idx="10495">
                  <c:v>4.0633429999999997</c:v>
                </c:pt>
                <c:pt idx="10496">
                  <c:v>4.0663070000000001</c:v>
                </c:pt>
                <c:pt idx="10497">
                  <c:v>4.0661719999999999</c:v>
                </c:pt>
                <c:pt idx="10498">
                  <c:v>4.0656150000000002</c:v>
                </c:pt>
                <c:pt idx="10499">
                  <c:v>4.0732929999999996</c:v>
                </c:pt>
                <c:pt idx="10500">
                  <c:v>4.0770549999999997</c:v>
                </c:pt>
                <c:pt idx="10501">
                  <c:v>4.070246</c:v>
                </c:pt>
                <c:pt idx="10502">
                  <c:v>4.067825</c:v>
                </c:pt>
                <c:pt idx="10503">
                  <c:v>4.0704050000000001</c:v>
                </c:pt>
                <c:pt idx="10504">
                  <c:v>4.0707870000000002</c:v>
                </c:pt>
                <c:pt idx="10505">
                  <c:v>4.0733579999999998</c:v>
                </c:pt>
                <c:pt idx="10506">
                  <c:v>4.0739730000000005</c:v>
                </c:pt>
                <c:pt idx="10507">
                  <c:v>4.0685450000000003</c:v>
                </c:pt>
                <c:pt idx="10508">
                  <c:v>4.0673370000000002</c:v>
                </c:pt>
                <c:pt idx="10509">
                  <c:v>4.0708409999999997</c:v>
                </c:pt>
                <c:pt idx="10510">
                  <c:v>4.070182</c:v>
                </c:pt>
                <c:pt idx="10511">
                  <c:v>4.0689329999999995</c:v>
                </c:pt>
                <c:pt idx="10512">
                  <c:v>4.0728089999999995</c:v>
                </c:pt>
                <c:pt idx="10513">
                  <c:v>4.0731890000000002</c:v>
                </c:pt>
                <c:pt idx="10514">
                  <c:v>4.065982</c:v>
                </c:pt>
                <c:pt idx="10515">
                  <c:v>4.0666729999999998</c:v>
                </c:pt>
                <c:pt idx="10516">
                  <c:v>4.0734189999999995</c:v>
                </c:pt>
                <c:pt idx="10517">
                  <c:v>4.0725730000000002</c:v>
                </c:pt>
                <c:pt idx="10518">
                  <c:v>4.072387</c:v>
                </c:pt>
                <c:pt idx="10519">
                  <c:v>4.073658</c:v>
                </c:pt>
                <c:pt idx="10520">
                  <c:v>4.0729090000000001</c:v>
                </c:pt>
                <c:pt idx="10521">
                  <c:v>4.0770270000000002</c:v>
                </c:pt>
                <c:pt idx="10522">
                  <c:v>4.0774240000000006</c:v>
                </c:pt>
                <c:pt idx="10523">
                  <c:v>4.0730000000000004</c:v>
                </c:pt>
                <c:pt idx="10524">
                  <c:v>4.072438</c:v>
                </c:pt>
                <c:pt idx="10525">
                  <c:v>4.0800800000000006</c:v>
                </c:pt>
                <c:pt idx="10526">
                  <c:v>4.0847060000000006</c:v>
                </c:pt>
                <c:pt idx="10527">
                  <c:v>4.0812799999999996</c:v>
                </c:pt>
                <c:pt idx="10528">
                  <c:v>4.0798019999999999</c:v>
                </c:pt>
                <c:pt idx="10529">
                  <c:v>4.0772919999999999</c:v>
                </c:pt>
                <c:pt idx="10530">
                  <c:v>4.0754929999999998</c:v>
                </c:pt>
                <c:pt idx="10531">
                  <c:v>4.0803709999999995</c:v>
                </c:pt>
                <c:pt idx="10532">
                  <c:v>4.0807029999999997</c:v>
                </c:pt>
                <c:pt idx="10533">
                  <c:v>4.0785870000000006</c:v>
                </c:pt>
                <c:pt idx="10534">
                  <c:v>4.0811519999999994</c:v>
                </c:pt>
                <c:pt idx="10535">
                  <c:v>4.0838020000000004</c:v>
                </c:pt>
                <c:pt idx="10536">
                  <c:v>4.0840890000000005</c:v>
                </c:pt>
                <c:pt idx="10537">
                  <c:v>4.0857270000000003</c:v>
                </c:pt>
                <c:pt idx="10538">
                  <c:v>4.0856259999999995</c:v>
                </c:pt>
                <c:pt idx="10539">
                  <c:v>4.0801370000000006</c:v>
                </c:pt>
                <c:pt idx="10540">
                  <c:v>4.0791520000000006</c:v>
                </c:pt>
                <c:pt idx="10541">
                  <c:v>4.0811399999999995</c:v>
                </c:pt>
                <c:pt idx="10542">
                  <c:v>4.080368</c:v>
                </c:pt>
                <c:pt idx="10543">
                  <c:v>4.0811829999999993</c:v>
                </c:pt>
                <c:pt idx="10544">
                  <c:v>4.081976</c:v>
                </c:pt>
                <c:pt idx="10545">
                  <c:v>4.0820910000000001</c:v>
                </c:pt>
                <c:pt idx="10546">
                  <c:v>4.0835749999999997</c:v>
                </c:pt>
                <c:pt idx="10547">
                  <c:v>4.083431</c:v>
                </c:pt>
                <c:pt idx="10548">
                  <c:v>4.0786199999999999</c:v>
                </c:pt>
                <c:pt idx="10549">
                  <c:v>4.0780650000000005</c:v>
                </c:pt>
                <c:pt idx="10550">
                  <c:v>4.080165</c:v>
                </c:pt>
                <c:pt idx="10551">
                  <c:v>4.0746950000000002</c:v>
                </c:pt>
                <c:pt idx="10552">
                  <c:v>4.0717619999999997</c:v>
                </c:pt>
                <c:pt idx="10553">
                  <c:v>4.0719200000000004</c:v>
                </c:pt>
                <c:pt idx="10554">
                  <c:v>4.0706410000000002</c:v>
                </c:pt>
                <c:pt idx="10555">
                  <c:v>4.0761159999999999</c:v>
                </c:pt>
                <c:pt idx="10556">
                  <c:v>4.0758229999999998</c:v>
                </c:pt>
                <c:pt idx="10557">
                  <c:v>4.0674630000000001</c:v>
                </c:pt>
                <c:pt idx="10558">
                  <c:v>4.067266</c:v>
                </c:pt>
                <c:pt idx="10559">
                  <c:v>4.0748809999999995</c:v>
                </c:pt>
                <c:pt idx="10560">
                  <c:v>4.079243</c:v>
                </c:pt>
                <c:pt idx="10561">
                  <c:v>4.0806760000000004</c:v>
                </c:pt>
                <c:pt idx="10562">
                  <c:v>4.0781419999999997</c:v>
                </c:pt>
                <c:pt idx="10563">
                  <c:v>4.0733739999999994</c:v>
                </c:pt>
                <c:pt idx="10564">
                  <c:v>4.0764580000000006</c:v>
                </c:pt>
                <c:pt idx="10565">
                  <c:v>4.0778840000000001</c:v>
                </c:pt>
                <c:pt idx="10566">
                  <c:v>4.0722769999999997</c:v>
                </c:pt>
                <c:pt idx="10567">
                  <c:v>4.0722190000000005</c:v>
                </c:pt>
                <c:pt idx="10568">
                  <c:v>4.0776439999999994</c:v>
                </c:pt>
                <c:pt idx="10569">
                  <c:v>4.0829659999999999</c:v>
                </c:pt>
                <c:pt idx="10570">
                  <c:v>4.0860690000000002</c:v>
                </c:pt>
                <c:pt idx="10571">
                  <c:v>4.088374</c:v>
                </c:pt>
                <c:pt idx="10572">
                  <c:v>4.0871759999999995</c:v>
                </c:pt>
                <c:pt idx="10573">
                  <c:v>4.0857010000000002</c:v>
                </c:pt>
                <c:pt idx="10574">
                  <c:v>4.0882430000000003</c:v>
                </c:pt>
                <c:pt idx="10575">
                  <c:v>4.0916499999999996</c:v>
                </c:pt>
                <c:pt idx="10576">
                  <c:v>4.0907929999999997</c:v>
                </c:pt>
                <c:pt idx="10577">
                  <c:v>4.0834399999999995</c:v>
                </c:pt>
                <c:pt idx="10578">
                  <c:v>4.0773929999999998</c:v>
                </c:pt>
                <c:pt idx="10579">
                  <c:v>4.078068</c:v>
                </c:pt>
                <c:pt idx="10580">
                  <c:v>4.0838599999999996</c:v>
                </c:pt>
                <c:pt idx="10581">
                  <c:v>4.0889559999999996</c:v>
                </c:pt>
                <c:pt idx="10582">
                  <c:v>4.0905719999999999</c:v>
                </c:pt>
                <c:pt idx="10583">
                  <c:v>4.0932569999999995</c:v>
                </c:pt>
                <c:pt idx="10584">
                  <c:v>4.0982380000000003</c:v>
                </c:pt>
                <c:pt idx="10585">
                  <c:v>4.0976970000000001</c:v>
                </c:pt>
                <c:pt idx="10586">
                  <c:v>4.0910790000000006</c:v>
                </c:pt>
                <c:pt idx="10587">
                  <c:v>4.0903089999999995</c:v>
                </c:pt>
                <c:pt idx="10588">
                  <c:v>4.0902159999999999</c:v>
                </c:pt>
                <c:pt idx="10589">
                  <c:v>4.0888849999999994</c:v>
                </c:pt>
                <c:pt idx="10590">
                  <c:v>4.090878</c:v>
                </c:pt>
                <c:pt idx="10591">
                  <c:v>4.0894440000000003</c:v>
                </c:pt>
                <c:pt idx="10592">
                  <c:v>4.08514</c:v>
                </c:pt>
                <c:pt idx="10593">
                  <c:v>4.0878940000000004</c:v>
                </c:pt>
                <c:pt idx="10594">
                  <c:v>4.0953300000000006</c:v>
                </c:pt>
                <c:pt idx="10595">
                  <c:v>4.0965389999999999</c:v>
                </c:pt>
                <c:pt idx="10596">
                  <c:v>4.0949260000000001</c:v>
                </c:pt>
                <c:pt idx="10597">
                  <c:v>4.0960890000000001</c:v>
                </c:pt>
                <c:pt idx="10598">
                  <c:v>4.096787</c:v>
                </c:pt>
                <c:pt idx="10599">
                  <c:v>4.0977839999999999</c:v>
                </c:pt>
                <c:pt idx="10600">
                  <c:v>4.0970639999999996</c:v>
                </c:pt>
                <c:pt idx="10601">
                  <c:v>4.0972569999999999</c:v>
                </c:pt>
                <c:pt idx="10602">
                  <c:v>4.096292</c:v>
                </c:pt>
                <c:pt idx="10603">
                  <c:v>4.09368</c:v>
                </c:pt>
                <c:pt idx="10604">
                  <c:v>4.0972590000000002</c:v>
                </c:pt>
                <c:pt idx="10605">
                  <c:v>4.0978690000000002</c:v>
                </c:pt>
                <c:pt idx="10606">
                  <c:v>4.0913649999999997</c:v>
                </c:pt>
                <c:pt idx="10607">
                  <c:v>4.0885730000000002</c:v>
                </c:pt>
                <c:pt idx="10608">
                  <c:v>4.0911330000000001</c:v>
                </c:pt>
                <c:pt idx="10609">
                  <c:v>4.0940859999999999</c:v>
                </c:pt>
                <c:pt idx="10610">
                  <c:v>4.0920990000000002</c:v>
                </c:pt>
                <c:pt idx="10611">
                  <c:v>4.0899090000000005</c:v>
                </c:pt>
                <c:pt idx="10612">
                  <c:v>4.0918760000000001</c:v>
                </c:pt>
                <c:pt idx="10613">
                  <c:v>4.094811</c:v>
                </c:pt>
                <c:pt idx="10614">
                  <c:v>4.0942790000000002</c:v>
                </c:pt>
                <c:pt idx="10615">
                  <c:v>4.094576</c:v>
                </c:pt>
                <c:pt idx="10616">
                  <c:v>4.0982909999999997</c:v>
                </c:pt>
                <c:pt idx="10617">
                  <c:v>4.1005649999999996</c:v>
                </c:pt>
                <c:pt idx="10618">
                  <c:v>4.1010059999999999</c:v>
                </c:pt>
                <c:pt idx="10619">
                  <c:v>4.1008779999999998</c:v>
                </c:pt>
                <c:pt idx="10620">
                  <c:v>4.1002720000000004</c:v>
                </c:pt>
                <c:pt idx="10621">
                  <c:v>4.0987530000000003</c:v>
                </c:pt>
                <c:pt idx="10622">
                  <c:v>4.0995119999999998</c:v>
                </c:pt>
                <c:pt idx="10623">
                  <c:v>4.1035789999999999</c:v>
                </c:pt>
                <c:pt idx="10624">
                  <c:v>4.1023049999999994</c:v>
                </c:pt>
                <c:pt idx="10625">
                  <c:v>4.1001310000000002</c:v>
                </c:pt>
                <c:pt idx="10626">
                  <c:v>4.0991730000000004</c:v>
                </c:pt>
                <c:pt idx="10627">
                  <c:v>4.1010140000000002</c:v>
                </c:pt>
                <c:pt idx="10628">
                  <c:v>4.1055929999999998</c:v>
                </c:pt>
                <c:pt idx="10629">
                  <c:v>4.1028359999999999</c:v>
                </c:pt>
                <c:pt idx="10630">
                  <c:v>4.0983339999999995</c:v>
                </c:pt>
                <c:pt idx="10631">
                  <c:v>4.0986419999999999</c:v>
                </c:pt>
                <c:pt idx="10632">
                  <c:v>4.098255</c:v>
                </c:pt>
                <c:pt idx="10633">
                  <c:v>4.0950199999999999</c:v>
                </c:pt>
                <c:pt idx="10634">
                  <c:v>4.0923189999999998</c:v>
                </c:pt>
                <c:pt idx="10635">
                  <c:v>4.0909789999999999</c:v>
                </c:pt>
                <c:pt idx="10636">
                  <c:v>4.0908289999999994</c:v>
                </c:pt>
                <c:pt idx="10637">
                  <c:v>4.0926429999999998</c:v>
                </c:pt>
                <c:pt idx="10638">
                  <c:v>4.093496</c:v>
                </c:pt>
                <c:pt idx="10639">
                  <c:v>4.093413</c:v>
                </c:pt>
                <c:pt idx="10640">
                  <c:v>4.0930599999999995</c:v>
                </c:pt>
                <c:pt idx="10641">
                  <c:v>4.0907219999999995</c:v>
                </c:pt>
                <c:pt idx="10642">
                  <c:v>4.0931389999999999</c:v>
                </c:pt>
                <c:pt idx="10643">
                  <c:v>4.0993969999999997</c:v>
                </c:pt>
                <c:pt idx="10644">
                  <c:v>4.1006529999999994</c:v>
                </c:pt>
                <c:pt idx="10645">
                  <c:v>4.0994770000000003</c:v>
                </c:pt>
                <c:pt idx="10646">
                  <c:v>4.0992459999999999</c:v>
                </c:pt>
                <c:pt idx="10647">
                  <c:v>4.1021649999999994</c:v>
                </c:pt>
                <c:pt idx="10648">
                  <c:v>4.1042290000000001</c:v>
                </c:pt>
                <c:pt idx="10649">
                  <c:v>4.1038199999999998</c:v>
                </c:pt>
                <c:pt idx="10650">
                  <c:v>4.1050550000000001</c:v>
                </c:pt>
                <c:pt idx="10651">
                  <c:v>4.1055980000000005</c:v>
                </c:pt>
                <c:pt idx="10652">
                  <c:v>4.1050459999999998</c:v>
                </c:pt>
                <c:pt idx="10653">
                  <c:v>4.1017670000000006</c:v>
                </c:pt>
                <c:pt idx="10654">
                  <c:v>4.0990599999999997</c:v>
                </c:pt>
                <c:pt idx="10655">
                  <c:v>4.1010819999999999</c:v>
                </c:pt>
                <c:pt idx="10656">
                  <c:v>4.1016300000000001</c:v>
                </c:pt>
                <c:pt idx="10657">
                  <c:v>4.1017770000000002</c:v>
                </c:pt>
                <c:pt idx="10658">
                  <c:v>4.1047859999999998</c:v>
                </c:pt>
                <c:pt idx="10659">
                  <c:v>4.1129440000000006</c:v>
                </c:pt>
                <c:pt idx="10660">
                  <c:v>4.1163729999999994</c:v>
                </c:pt>
                <c:pt idx="10661">
                  <c:v>4.1105719999999994</c:v>
                </c:pt>
                <c:pt idx="10662">
                  <c:v>4.1097450000000002</c:v>
                </c:pt>
                <c:pt idx="10663">
                  <c:v>4.1100469999999998</c:v>
                </c:pt>
                <c:pt idx="10664">
                  <c:v>4.1039669999999999</c:v>
                </c:pt>
                <c:pt idx="10665">
                  <c:v>4.1022660000000002</c:v>
                </c:pt>
                <c:pt idx="10666">
                  <c:v>4.1054940000000002</c:v>
                </c:pt>
                <c:pt idx="10667">
                  <c:v>4.104177</c:v>
                </c:pt>
                <c:pt idx="10668">
                  <c:v>4.1072839999999999</c:v>
                </c:pt>
                <c:pt idx="10669">
                  <c:v>4.1146539999999998</c:v>
                </c:pt>
                <c:pt idx="10670">
                  <c:v>4.1086710000000002</c:v>
                </c:pt>
                <c:pt idx="10671">
                  <c:v>4.1063930000000006</c:v>
                </c:pt>
                <c:pt idx="10672">
                  <c:v>4.1172230000000001</c:v>
                </c:pt>
                <c:pt idx="10673">
                  <c:v>4.1154159999999997</c:v>
                </c:pt>
                <c:pt idx="10674">
                  <c:v>4.1066319999999994</c:v>
                </c:pt>
                <c:pt idx="10675">
                  <c:v>4.111046</c:v>
                </c:pt>
                <c:pt idx="10676">
                  <c:v>4.1187620000000003</c:v>
                </c:pt>
                <c:pt idx="10677">
                  <c:v>4.1171889999999998</c:v>
                </c:pt>
                <c:pt idx="10678">
                  <c:v>4.1155410000000003</c:v>
                </c:pt>
                <c:pt idx="10679">
                  <c:v>4.1166230000000006</c:v>
                </c:pt>
                <c:pt idx="10680">
                  <c:v>4.1149260000000005</c:v>
                </c:pt>
                <c:pt idx="10681">
                  <c:v>4.1144920000000003</c:v>
                </c:pt>
                <c:pt idx="10682">
                  <c:v>4.1170229999999997</c:v>
                </c:pt>
                <c:pt idx="10683">
                  <c:v>4.1161779999999997</c:v>
                </c:pt>
                <c:pt idx="10684">
                  <c:v>4.1121840000000001</c:v>
                </c:pt>
                <c:pt idx="10685">
                  <c:v>4.1157140000000005</c:v>
                </c:pt>
                <c:pt idx="10686">
                  <c:v>4.1197509999999999</c:v>
                </c:pt>
                <c:pt idx="10687">
                  <c:v>4.1140550000000005</c:v>
                </c:pt>
                <c:pt idx="10688">
                  <c:v>4.109102</c:v>
                </c:pt>
                <c:pt idx="10689">
                  <c:v>4.1087090000000002</c:v>
                </c:pt>
                <c:pt idx="10690">
                  <c:v>4.1110910000000001</c:v>
                </c:pt>
                <c:pt idx="10691">
                  <c:v>4.1171620000000004</c:v>
                </c:pt>
                <c:pt idx="10692">
                  <c:v>4.1181599999999996</c:v>
                </c:pt>
                <c:pt idx="10693">
                  <c:v>4.1160700000000006</c:v>
                </c:pt>
                <c:pt idx="10694">
                  <c:v>4.1188199999999995</c:v>
                </c:pt>
                <c:pt idx="10695">
                  <c:v>4.1170229999999997</c:v>
                </c:pt>
                <c:pt idx="10696">
                  <c:v>4.1138510000000004</c:v>
                </c:pt>
                <c:pt idx="10697">
                  <c:v>4.1179050000000004</c:v>
                </c:pt>
                <c:pt idx="10698">
                  <c:v>4.1175649999999999</c:v>
                </c:pt>
                <c:pt idx="10699">
                  <c:v>4.1104989999999999</c:v>
                </c:pt>
                <c:pt idx="10700">
                  <c:v>4.1102670000000003</c:v>
                </c:pt>
                <c:pt idx="10701">
                  <c:v>4.1144879999999997</c:v>
                </c:pt>
                <c:pt idx="10702">
                  <c:v>4.1134070000000005</c:v>
                </c:pt>
                <c:pt idx="10703">
                  <c:v>4.111167</c:v>
                </c:pt>
                <c:pt idx="10704">
                  <c:v>4.1129660000000001</c:v>
                </c:pt>
                <c:pt idx="10705">
                  <c:v>4.1148050000000005</c:v>
                </c:pt>
                <c:pt idx="10706">
                  <c:v>4.1152619999999995</c:v>
                </c:pt>
                <c:pt idx="10707">
                  <c:v>4.1159920000000003</c:v>
                </c:pt>
                <c:pt idx="10708">
                  <c:v>4.1141360000000002</c:v>
                </c:pt>
                <c:pt idx="10709">
                  <c:v>4.1139700000000001</c:v>
                </c:pt>
                <c:pt idx="10710">
                  <c:v>4.1180539999999999</c:v>
                </c:pt>
                <c:pt idx="10711">
                  <c:v>4.1217509999999997</c:v>
                </c:pt>
                <c:pt idx="10712">
                  <c:v>4.1204289999999997</c:v>
                </c:pt>
                <c:pt idx="10713">
                  <c:v>4.120349</c:v>
                </c:pt>
                <c:pt idx="10714">
                  <c:v>4.123443</c:v>
                </c:pt>
                <c:pt idx="10715">
                  <c:v>4.1229849999999999</c:v>
                </c:pt>
                <c:pt idx="10716">
                  <c:v>4.1229189999999996</c:v>
                </c:pt>
                <c:pt idx="10717">
                  <c:v>4.1233680000000001</c:v>
                </c:pt>
                <c:pt idx="10718">
                  <c:v>4.1263579999999997</c:v>
                </c:pt>
                <c:pt idx="10719">
                  <c:v>4.1262500000000006</c:v>
                </c:pt>
                <c:pt idx="10720">
                  <c:v>4.1203129999999994</c:v>
                </c:pt>
                <c:pt idx="10721">
                  <c:v>4.1198929999999994</c:v>
                </c:pt>
                <c:pt idx="10722">
                  <c:v>4.1218889999999995</c:v>
                </c:pt>
                <c:pt idx="10723">
                  <c:v>4.1192289999999998</c:v>
                </c:pt>
                <c:pt idx="10724">
                  <c:v>4.115469</c:v>
                </c:pt>
                <c:pt idx="10725">
                  <c:v>4.117972</c:v>
                </c:pt>
                <c:pt idx="10726">
                  <c:v>4.121899</c:v>
                </c:pt>
                <c:pt idx="10727">
                  <c:v>4.1229909999999999</c:v>
                </c:pt>
                <c:pt idx="10728">
                  <c:v>4.1243289999999995</c:v>
                </c:pt>
                <c:pt idx="10729">
                  <c:v>4.1241129999999995</c:v>
                </c:pt>
                <c:pt idx="10730">
                  <c:v>4.1239140000000001</c:v>
                </c:pt>
                <c:pt idx="10731">
                  <c:v>4.1237240000000002</c:v>
                </c:pt>
                <c:pt idx="10732">
                  <c:v>4.125756</c:v>
                </c:pt>
                <c:pt idx="10733">
                  <c:v>4.1286380000000005</c:v>
                </c:pt>
                <c:pt idx="10734">
                  <c:v>4.1263810000000003</c:v>
                </c:pt>
                <c:pt idx="10735">
                  <c:v>4.1255360000000003</c:v>
                </c:pt>
                <c:pt idx="10736">
                  <c:v>4.1252719999999998</c:v>
                </c:pt>
                <c:pt idx="10737">
                  <c:v>4.124898</c:v>
                </c:pt>
                <c:pt idx="10738">
                  <c:v>4.1279260000000004</c:v>
                </c:pt>
                <c:pt idx="10739">
                  <c:v>4.1263899999999998</c:v>
                </c:pt>
                <c:pt idx="10740">
                  <c:v>4.1231419999999996</c:v>
                </c:pt>
                <c:pt idx="10741">
                  <c:v>4.1219909999999995</c:v>
                </c:pt>
                <c:pt idx="10742">
                  <c:v>4.119421</c:v>
                </c:pt>
                <c:pt idx="10743">
                  <c:v>4.1227369999999999</c:v>
                </c:pt>
                <c:pt idx="10744">
                  <c:v>4.1256659999999998</c:v>
                </c:pt>
                <c:pt idx="10745">
                  <c:v>4.1225079999999998</c:v>
                </c:pt>
                <c:pt idx="10746">
                  <c:v>4.1196489999999999</c:v>
                </c:pt>
                <c:pt idx="10747">
                  <c:v>4.1215010000000003</c:v>
                </c:pt>
                <c:pt idx="10748">
                  <c:v>4.1251879999999996</c:v>
                </c:pt>
                <c:pt idx="10749">
                  <c:v>4.1260650000000005</c:v>
                </c:pt>
                <c:pt idx="10750">
                  <c:v>4.1278009999999998</c:v>
                </c:pt>
                <c:pt idx="10751">
                  <c:v>4.1316439999999997</c:v>
                </c:pt>
                <c:pt idx="10752">
                  <c:v>4.1343290000000001</c:v>
                </c:pt>
                <c:pt idx="10753">
                  <c:v>4.1350800000000003</c:v>
                </c:pt>
                <c:pt idx="10754">
                  <c:v>4.1371710000000004</c:v>
                </c:pt>
                <c:pt idx="10755">
                  <c:v>4.1414439999999999</c:v>
                </c:pt>
                <c:pt idx="10756">
                  <c:v>4.1386810000000001</c:v>
                </c:pt>
                <c:pt idx="10757">
                  <c:v>4.1377329999999999</c:v>
                </c:pt>
                <c:pt idx="10758">
                  <c:v>4.1414309999999999</c:v>
                </c:pt>
                <c:pt idx="10759">
                  <c:v>4.1386560000000001</c:v>
                </c:pt>
                <c:pt idx="10760">
                  <c:v>4.1389580000000006</c:v>
                </c:pt>
                <c:pt idx="10761">
                  <c:v>4.1480759999999997</c:v>
                </c:pt>
                <c:pt idx="10762">
                  <c:v>4.1490119999999999</c:v>
                </c:pt>
                <c:pt idx="10763">
                  <c:v>4.1417679999999999</c:v>
                </c:pt>
                <c:pt idx="10764">
                  <c:v>4.142684</c:v>
                </c:pt>
                <c:pt idx="10765">
                  <c:v>4.1447450000000003</c:v>
                </c:pt>
                <c:pt idx="10766">
                  <c:v>4.1414740000000005</c:v>
                </c:pt>
                <c:pt idx="10767">
                  <c:v>4.1426239999999996</c:v>
                </c:pt>
                <c:pt idx="10768">
                  <c:v>4.1456719999999994</c:v>
                </c:pt>
                <c:pt idx="10769">
                  <c:v>4.1477649999999997</c:v>
                </c:pt>
                <c:pt idx="10770">
                  <c:v>4.1505359999999998</c:v>
                </c:pt>
                <c:pt idx="10771">
                  <c:v>4.1493690000000001</c:v>
                </c:pt>
                <c:pt idx="10772">
                  <c:v>4.1477599999999999</c:v>
                </c:pt>
                <c:pt idx="10773">
                  <c:v>4.1490550000000006</c:v>
                </c:pt>
                <c:pt idx="10774">
                  <c:v>4.1495689999999996</c:v>
                </c:pt>
                <c:pt idx="10775">
                  <c:v>4.1435940000000002</c:v>
                </c:pt>
                <c:pt idx="10776">
                  <c:v>4.1357900000000001</c:v>
                </c:pt>
                <c:pt idx="10777">
                  <c:v>4.1386979999999998</c:v>
                </c:pt>
                <c:pt idx="10778">
                  <c:v>4.1441780000000001</c:v>
                </c:pt>
                <c:pt idx="10779">
                  <c:v>4.1450269999999998</c:v>
                </c:pt>
                <c:pt idx="10780">
                  <c:v>4.1440000000000001</c:v>
                </c:pt>
                <c:pt idx="10781">
                  <c:v>4.143046</c:v>
                </c:pt>
                <c:pt idx="10782">
                  <c:v>4.1444039999999998</c:v>
                </c:pt>
                <c:pt idx="10783">
                  <c:v>4.1467369999999999</c:v>
                </c:pt>
                <c:pt idx="10784">
                  <c:v>4.1455229999999998</c:v>
                </c:pt>
                <c:pt idx="10785">
                  <c:v>4.1377129999999998</c:v>
                </c:pt>
                <c:pt idx="10786">
                  <c:v>4.1314419999999998</c:v>
                </c:pt>
                <c:pt idx="10787">
                  <c:v>4.1354899999999999</c:v>
                </c:pt>
                <c:pt idx="10788">
                  <c:v>4.1388639999999999</c:v>
                </c:pt>
                <c:pt idx="10789">
                  <c:v>4.1344700000000003</c:v>
                </c:pt>
                <c:pt idx="10790">
                  <c:v>4.1318540000000006</c:v>
                </c:pt>
                <c:pt idx="10791">
                  <c:v>4.139939</c:v>
                </c:pt>
                <c:pt idx="10792">
                  <c:v>4.146598</c:v>
                </c:pt>
                <c:pt idx="10793">
                  <c:v>4.1455649999999995</c:v>
                </c:pt>
                <c:pt idx="10794">
                  <c:v>4.1491259999999999</c:v>
                </c:pt>
                <c:pt idx="10795">
                  <c:v>4.150379</c:v>
                </c:pt>
                <c:pt idx="10796">
                  <c:v>4.1446889999999996</c:v>
                </c:pt>
                <c:pt idx="10797">
                  <c:v>4.1420650000000006</c:v>
                </c:pt>
                <c:pt idx="10798">
                  <c:v>4.1433669999999996</c:v>
                </c:pt>
                <c:pt idx="10799">
                  <c:v>4.1447289999999999</c:v>
                </c:pt>
                <c:pt idx="10800">
                  <c:v>4.1431979999999999</c:v>
                </c:pt>
                <c:pt idx="10801">
                  <c:v>4.144393</c:v>
                </c:pt>
                <c:pt idx="10802">
                  <c:v>4.1478289999999998</c:v>
                </c:pt>
                <c:pt idx="10803">
                  <c:v>4.1495280000000001</c:v>
                </c:pt>
                <c:pt idx="10804">
                  <c:v>4.1519440000000003</c:v>
                </c:pt>
                <c:pt idx="10805">
                  <c:v>4.1508180000000001</c:v>
                </c:pt>
                <c:pt idx="10806">
                  <c:v>4.1507430000000003</c:v>
                </c:pt>
                <c:pt idx="10807">
                  <c:v>4.155996</c:v>
                </c:pt>
                <c:pt idx="10808">
                  <c:v>4.1565159999999999</c:v>
                </c:pt>
                <c:pt idx="10809">
                  <c:v>4.1525879999999997</c:v>
                </c:pt>
                <c:pt idx="10810">
                  <c:v>4.1511170000000002</c:v>
                </c:pt>
                <c:pt idx="10811">
                  <c:v>4.1533449999999998</c:v>
                </c:pt>
                <c:pt idx="10812">
                  <c:v>4.1530469999999999</c:v>
                </c:pt>
                <c:pt idx="10813">
                  <c:v>4.153105</c:v>
                </c:pt>
                <c:pt idx="10814">
                  <c:v>4.1555210000000002</c:v>
                </c:pt>
                <c:pt idx="10815">
                  <c:v>4.1543130000000001</c:v>
                </c:pt>
                <c:pt idx="10816">
                  <c:v>4.1531959999999994</c:v>
                </c:pt>
                <c:pt idx="10817">
                  <c:v>4.1557130000000004</c:v>
                </c:pt>
                <c:pt idx="10818">
                  <c:v>4.1566530000000004</c:v>
                </c:pt>
                <c:pt idx="10819">
                  <c:v>4.1544840000000001</c:v>
                </c:pt>
                <c:pt idx="10820">
                  <c:v>4.1555110000000006</c:v>
                </c:pt>
                <c:pt idx="10821">
                  <c:v>4.1597019999999993</c:v>
                </c:pt>
                <c:pt idx="10822">
                  <c:v>4.1607710000000004</c:v>
                </c:pt>
                <c:pt idx="10823">
                  <c:v>4.1620679999999997</c:v>
                </c:pt>
                <c:pt idx="10824">
                  <c:v>4.1595949999999995</c:v>
                </c:pt>
                <c:pt idx="10825">
                  <c:v>4.1586069999999999</c:v>
                </c:pt>
                <c:pt idx="10826">
                  <c:v>4.1641840000000006</c:v>
                </c:pt>
                <c:pt idx="10827">
                  <c:v>4.1641390000000005</c:v>
                </c:pt>
                <c:pt idx="10828">
                  <c:v>4.1607940000000001</c:v>
                </c:pt>
                <c:pt idx="10829">
                  <c:v>4.1621800000000002</c:v>
                </c:pt>
                <c:pt idx="10830">
                  <c:v>4.16622</c:v>
                </c:pt>
                <c:pt idx="10831">
                  <c:v>4.1633870000000002</c:v>
                </c:pt>
                <c:pt idx="10832">
                  <c:v>4.1579670000000002</c:v>
                </c:pt>
                <c:pt idx="10833">
                  <c:v>4.1627640000000001</c:v>
                </c:pt>
                <c:pt idx="10834">
                  <c:v>4.1595110000000002</c:v>
                </c:pt>
                <c:pt idx="10835">
                  <c:v>4.1519200000000005</c:v>
                </c:pt>
                <c:pt idx="10836">
                  <c:v>4.1561089999999998</c:v>
                </c:pt>
                <c:pt idx="10837">
                  <c:v>4.1571370000000005</c:v>
                </c:pt>
                <c:pt idx="10838">
                  <c:v>4.1553930000000001</c:v>
                </c:pt>
                <c:pt idx="10839">
                  <c:v>4.1605400000000001</c:v>
                </c:pt>
                <c:pt idx="10840">
                  <c:v>4.1638799999999998</c:v>
                </c:pt>
                <c:pt idx="10841">
                  <c:v>4.1601059999999999</c:v>
                </c:pt>
                <c:pt idx="10842">
                  <c:v>4.1594990000000003</c:v>
                </c:pt>
                <c:pt idx="10843">
                  <c:v>4.1602969999999999</c:v>
                </c:pt>
                <c:pt idx="10844">
                  <c:v>4.1578160000000004</c:v>
                </c:pt>
                <c:pt idx="10845">
                  <c:v>4.1612670000000005</c:v>
                </c:pt>
                <c:pt idx="10846">
                  <c:v>4.1645850000000006</c:v>
                </c:pt>
                <c:pt idx="10847">
                  <c:v>4.1601929999999996</c:v>
                </c:pt>
                <c:pt idx="10848">
                  <c:v>4.1604679999999998</c:v>
                </c:pt>
                <c:pt idx="10849">
                  <c:v>4.1667830000000006</c:v>
                </c:pt>
                <c:pt idx="10850">
                  <c:v>4.165254</c:v>
                </c:pt>
                <c:pt idx="10851">
                  <c:v>4.1622750000000002</c:v>
                </c:pt>
                <c:pt idx="10852">
                  <c:v>4.1664859999999999</c:v>
                </c:pt>
                <c:pt idx="10853">
                  <c:v>4.1687979999999998</c:v>
                </c:pt>
                <c:pt idx="10854">
                  <c:v>4.1646239999999999</c:v>
                </c:pt>
                <c:pt idx="10855">
                  <c:v>4.1634739999999999</c:v>
                </c:pt>
                <c:pt idx="10856">
                  <c:v>4.1654549999999997</c:v>
                </c:pt>
                <c:pt idx="10857">
                  <c:v>4.1643309999999998</c:v>
                </c:pt>
                <c:pt idx="10858">
                  <c:v>4.1606170000000002</c:v>
                </c:pt>
                <c:pt idx="10859">
                  <c:v>4.160838</c:v>
                </c:pt>
                <c:pt idx="10860">
                  <c:v>4.1650039999999997</c:v>
                </c:pt>
                <c:pt idx="10861">
                  <c:v>4.1658039999999996</c:v>
                </c:pt>
                <c:pt idx="10862">
                  <c:v>4.1662850000000002</c:v>
                </c:pt>
                <c:pt idx="10863">
                  <c:v>4.1676959999999994</c:v>
                </c:pt>
                <c:pt idx="10864">
                  <c:v>4.1658650000000002</c:v>
                </c:pt>
                <c:pt idx="10865">
                  <c:v>4.165807</c:v>
                </c:pt>
                <c:pt idx="10866">
                  <c:v>4.1638609999999998</c:v>
                </c:pt>
                <c:pt idx="10867">
                  <c:v>4.1579230000000003</c:v>
                </c:pt>
                <c:pt idx="10868">
                  <c:v>4.1579949999999997</c:v>
                </c:pt>
                <c:pt idx="10869">
                  <c:v>4.1612650000000002</c:v>
                </c:pt>
                <c:pt idx="10870">
                  <c:v>4.1622000000000003</c:v>
                </c:pt>
                <c:pt idx="10871">
                  <c:v>4.164771</c:v>
                </c:pt>
                <c:pt idx="10872">
                  <c:v>4.1645649999999996</c:v>
                </c:pt>
                <c:pt idx="10873">
                  <c:v>4.1614310000000003</c:v>
                </c:pt>
                <c:pt idx="10874">
                  <c:v>4.1629230000000002</c:v>
                </c:pt>
                <c:pt idx="10875">
                  <c:v>4.1663069999999998</c:v>
                </c:pt>
                <c:pt idx="10876">
                  <c:v>4.1684909999999995</c:v>
                </c:pt>
                <c:pt idx="10877">
                  <c:v>4.1734910000000003</c:v>
                </c:pt>
                <c:pt idx="10878">
                  <c:v>4.1741630000000001</c:v>
                </c:pt>
                <c:pt idx="10879">
                  <c:v>4.1743399999999999</c:v>
                </c:pt>
                <c:pt idx="10880">
                  <c:v>4.1765530000000002</c:v>
                </c:pt>
                <c:pt idx="10881">
                  <c:v>4.172892</c:v>
                </c:pt>
                <c:pt idx="10882">
                  <c:v>4.1689559999999997</c:v>
                </c:pt>
                <c:pt idx="10883">
                  <c:v>4.1705730000000001</c:v>
                </c:pt>
                <c:pt idx="10884">
                  <c:v>4.1746490000000005</c:v>
                </c:pt>
                <c:pt idx="10885">
                  <c:v>4.1720120000000005</c:v>
                </c:pt>
                <c:pt idx="10886">
                  <c:v>4.1743600000000001</c:v>
                </c:pt>
                <c:pt idx="10887">
                  <c:v>4.1854019999999998</c:v>
                </c:pt>
                <c:pt idx="10888">
                  <c:v>4.1790459999999996</c:v>
                </c:pt>
                <c:pt idx="10889">
                  <c:v>4.1715780000000002</c:v>
                </c:pt>
                <c:pt idx="10890">
                  <c:v>4.1818200000000001</c:v>
                </c:pt>
                <c:pt idx="10891">
                  <c:v>4.185683</c:v>
                </c:pt>
                <c:pt idx="10892">
                  <c:v>4.178439</c:v>
                </c:pt>
                <c:pt idx="10893">
                  <c:v>4.1774909999999998</c:v>
                </c:pt>
                <c:pt idx="10894">
                  <c:v>4.1781480000000002</c:v>
                </c:pt>
                <c:pt idx="10895">
                  <c:v>4.1686740000000002</c:v>
                </c:pt>
                <c:pt idx="10896">
                  <c:v>4.1676129999999993</c:v>
                </c:pt>
                <c:pt idx="10897">
                  <c:v>4.1738650000000002</c:v>
                </c:pt>
                <c:pt idx="10898">
                  <c:v>4.1653070000000003</c:v>
                </c:pt>
                <c:pt idx="10899">
                  <c:v>4.1628020000000001</c:v>
                </c:pt>
                <c:pt idx="10900">
                  <c:v>4.1716680000000004</c:v>
                </c:pt>
                <c:pt idx="10901">
                  <c:v>4.1710479999999999</c:v>
                </c:pt>
                <c:pt idx="10902">
                  <c:v>4.168418</c:v>
                </c:pt>
                <c:pt idx="10903">
                  <c:v>4.1696749999999998</c:v>
                </c:pt>
                <c:pt idx="10904">
                  <c:v>4.1693199999999999</c:v>
                </c:pt>
                <c:pt idx="10905">
                  <c:v>4.1708069999999999</c:v>
                </c:pt>
                <c:pt idx="10906">
                  <c:v>4.1747839999999998</c:v>
                </c:pt>
                <c:pt idx="10907">
                  <c:v>4.1735249999999997</c:v>
                </c:pt>
                <c:pt idx="10908">
                  <c:v>4.1734559999999998</c:v>
                </c:pt>
                <c:pt idx="10909">
                  <c:v>4.1762160000000002</c:v>
                </c:pt>
                <c:pt idx="10910">
                  <c:v>4.1736629999999995</c:v>
                </c:pt>
                <c:pt idx="10911">
                  <c:v>4.1704349999999994</c:v>
                </c:pt>
                <c:pt idx="10912">
                  <c:v>4.16873</c:v>
                </c:pt>
                <c:pt idx="10913">
                  <c:v>4.16873</c:v>
                </c:pt>
                <c:pt idx="10914">
                  <c:v>4.1719369999999998</c:v>
                </c:pt>
                <c:pt idx="10915">
                  <c:v>4.1739709999999999</c:v>
                </c:pt>
                <c:pt idx="10916">
                  <c:v>4.1745800000000006</c:v>
                </c:pt>
                <c:pt idx="10917">
                  <c:v>4.1745990000000006</c:v>
                </c:pt>
                <c:pt idx="10918">
                  <c:v>4.1737859999999998</c:v>
                </c:pt>
                <c:pt idx="10919">
                  <c:v>4.1736559999999994</c:v>
                </c:pt>
                <c:pt idx="10920">
                  <c:v>4.1752070000000003</c:v>
                </c:pt>
                <c:pt idx="10921">
                  <c:v>4.177651</c:v>
                </c:pt>
                <c:pt idx="10922">
                  <c:v>4.1805859999999999</c:v>
                </c:pt>
                <c:pt idx="10923">
                  <c:v>4.1824880000000002</c:v>
                </c:pt>
                <c:pt idx="10924">
                  <c:v>4.1798060000000001</c:v>
                </c:pt>
                <c:pt idx="10925">
                  <c:v>4.1808730000000001</c:v>
                </c:pt>
                <c:pt idx="10926">
                  <c:v>4.1821630000000001</c:v>
                </c:pt>
                <c:pt idx="10927">
                  <c:v>4.1776660000000003</c:v>
                </c:pt>
                <c:pt idx="10928">
                  <c:v>4.1790780000000005</c:v>
                </c:pt>
                <c:pt idx="10929">
                  <c:v>4.1821630000000001</c:v>
                </c:pt>
                <c:pt idx="10930">
                  <c:v>4.1815490000000004</c:v>
                </c:pt>
                <c:pt idx="10931">
                  <c:v>4.1823160000000001</c:v>
                </c:pt>
                <c:pt idx="10932">
                  <c:v>4.1795620000000007</c:v>
                </c:pt>
                <c:pt idx="10933">
                  <c:v>4.1750210000000001</c:v>
                </c:pt>
                <c:pt idx="10934">
                  <c:v>4.1766290000000001</c:v>
                </c:pt>
                <c:pt idx="10935">
                  <c:v>4.1790500000000002</c:v>
                </c:pt>
                <c:pt idx="10936">
                  <c:v>4.1760160000000006</c:v>
                </c:pt>
                <c:pt idx="10937">
                  <c:v>4.1748209999999997</c:v>
                </c:pt>
                <c:pt idx="10938">
                  <c:v>4.1811349999999994</c:v>
                </c:pt>
                <c:pt idx="10939">
                  <c:v>4.1829700000000001</c:v>
                </c:pt>
                <c:pt idx="10940">
                  <c:v>4.1840290000000007</c:v>
                </c:pt>
                <c:pt idx="10941">
                  <c:v>4.1904120000000002</c:v>
                </c:pt>
                <c:pt idx="10942">
                  <c:v>4.1896430000000002</c:v>
                </c:pt>
                <c:pt idx="10943">
                  <c:v>4.187335</c:v>
                </c:pt>
                <c:pt idx="10944">
                  <c:v>4.1889880000000002</c:v>
                </c:pt>
                <c:pt idx="10945">
                  <c:v>4.1872869999999995</c:v>
                </c:pt>
                <c:pt idx="10946">
                  <c:v>4.184742</c:v>
                </c:pt>
                <c:pt idx="10947">
                  <c:v>4.1882479999999997</c:v>
                </c:pt>
                <c:pt idx="10948">
                  <c:v>4.1929660000000002</c:v>
                </c:pt>
                <c:pt idx="10949">
                  <c:v>4.193924</c:v>
                </c:pt>
                <c:pt idx="10950">
                  <c:v>4.1975250000000006</c:v>
                </c:pt>
                <c:pt idx="10951">
                  <c:v>4.1971179999999997</c:v>
                </c:pt>
                <c:pt idx="10952">
                  <c:v>4.1938490000000002</c:v>
                </c:pt>
                <c:pt idx="10953">
                  <c:v>4.1982499999999998</c:v>
                </c:pt>
                <c:pt idx="10954">
                  <c:v>4.1977150000000005</c:v>
                </c:pt>
                <c:pt idx="10955">
                  <c:v>4.1914359999999995</c:v>
                </c:pt>
                <c:pt idx="10956">
                  <c:v>4.1890200000000002</c:v>
                </c:pt>
                <c:pt idx="10957">
                  <c:v>4.1917279999999995</c:v>
                </c:pt>
                <c:pt idx="10958">
                  <c:v>4.1932520000000002</c:v>
                </c:pt>
                <c:pt idx="10959">
                  <c:v>4.1890859999999996</c:v>
                </c:pt>
                <c:pt idx="10960">
                  <c:v>4.1852409999999995</c:v>
                </c:pt>
                <c:pt idx="10961">
                  <c:v>4.1862949999999994</c:v>
                </c:pt>
                <c:pt idx="10962">
                  <c:v>4.1904089999999998</c:v>
                </c:pt>
                <c:pt idx="10963">
                  <c:v>4.1897599999999997</c:v>
                </c:pt>
                <c:pt idx="10964">
                  <c:v>4.1876479999999994</c:v>
                </c:pt>
                <c:pt idx="10965">
                  <c:v>4.1936359999999997</c:v>
                </c:pt>
                <c:pt idx="10966">
                  <c:v>4.1950599999999998</c:v>
                </c:pt>
                <c:pt idx="10967">
                  <c:v>4.1929400000000001</c:v>
                </c:pt>
                <c:pt idx="10968">
                  <c:v>4.1947919999999996</c:v>
                </c:pt>
                <c:pt idx="10969">
                  <c:v>4.1967270000000001</c:v>
                </c:pt>
                <c:pt idx="10970">
                  <c:v>4.1987059999999996</c:v>
                </c:pt>
                <c:pt idx="10971">
                  <c:v>4.1966109999999999</c:v>
                </c:pt>
                <c:pt idx="10972">
                  <c:v>4.1942810000000001</c:v>
                </c:pt>
                <c:pt idx="10973">
                  <c:v>4.192399</c:v>
                </c:pt>
                <c:pt idx="10974">
                  <c:v>4.1919599999999999</c:v>
                </c:pt>
                <c:pt idx="10975">
                  <c:v>4.194566</c:v>
                </c:pt>
                <c:pt idx="10976">
                  <c:v>4.1920730000000006</c:v>
                </c:pt>
                <c:pt idx="10977">
                  <c:v>4.1894960000000001</c:v>
                </c:pt>
                <c:pt idx="10978">
                  <c:v>4.1905890000000001</c:v>
                </c:pt>
                <c:pt idx="10979">
                  <c:v>4.1929029999999994</c:v>
                </c:pt>
                <c:pt idx="10980">
                  <c:v>4.1942339999999998</c:v>
                </c:pt>
                <c:pt idx="10981">
                  <c:v>4.1925989999999995</c:v>
                </c:pt>
                <c:pt idx="10982">
                  <c:v>4.1934579999999997</c:v>
                </c:pt>
                <c:pt idx="10983">
                  <c:v>4.192672</c:v>
                </c:pt>
                <c:pt idx="10984">
                  <c:v>4.1913479999999996</c:v>
                </c:pt>
                <c:pt idx="10985">
                  <c:v>4.1905640000000002</c:v>
                </c:pt>
                <c:pt idx="10986">
                  <c:v>4.1885089999999998</c:v>
                </c:pt>
                <c:pt idx="10987">
                  <c:v>4.1936270000000002</c:v>
                </c:pt>
                <c:pt idx="10988">
                  <c:v>4.1986590000000001</c:v>
                </c:pt>
                <c:pt idx="10989">
                  <c:v>4.1979989999999994</c:v>
                </c:pt>
                <c:pt idx="10990">
                  <c:v>4.1960929999999994</c:v>
                </c:pt>
                <c:pt idx="10991">
                  <c:v>4.19658</c:v>
                </c:pt>
                <c:pt idx="10992">
                  <c:v>4.1985770000000002</c:v>
                </c:pt>
                <c:pt idx="10993">
                  <c:v>4.1967660000000002</c:v>
                </c:pt>
                <c:pt idx="10994">
                  <c:v>4.1963430000000006</c:v>
                </c:pt>
                <c:pt idx="10995">
                  <c:v>4.1999740000000001</c:v>
                </c:pt>
                <c:pt idx="10996">
                  <c:v>4.1990940000000005</c:v>
                </c:pt>
                <c:pt idx="10997">
                  <c:v>4.1971319999999999</c:v>
                </c:pt>
                <c:pt idx="10998">
                  <c:v>4.2055570000000007</c:v>
                </c:pt>
                <c:pt idx="10999">
                  <c:v>4.2093880000000006</c:v>
                </c:pt>
                <c:pt idx="11000">
                  <c:v>4.2013049999999996</c:v>
                </c:pt>
                <c:pt idx="11001">
                  <c:v>4.2016410000000004</c:v>
                </c:pt>
                <c:pt idx="11002">
                  <c:v>4.2061139999999995</c:v>
                </c:pt>
                <c:pt idx="11003">
                  <c:v>4.2009159999999994</c:v>
                </c:pt>
                <c:pt idx="11004">
                  <c:v>4.193511</c:v>
                </c:pt>
                <c:pt idx="11005">
                  <c:v>4.1906990000000004</c:v>
                </c:pt>
                <c:pt idx="11006">
                  <c:v>4.1935260000000003</c:v>
                </c:pt>
                <c:pt idx="11007">
                  <c:v>4.1962600000000005</c:v>
                </c:pt>
                <c:pt idx="11008">
                  <c:v>4.1977980000000006</c:v>
                </c:pt>
                <c:pt idx="11009">
                  <c:v>4.2009129999999999</c:v>
                </c:pt>
                <c:pt idx="11010">
                  <c:v>4.2030130000000003</c:v>
                </c:pt>
                <c:pt idx="11011">
                  <c:v>4.205889</c:v>
                </c:pt>
                <c:pt idx="11012">
                  <c:v>4.2061999999999999</c:v>
                </c:pt>
                <c:pt idx="11013">
                  <c:v>4.2005509999999999</c:v>
                </c:pt>
                <c:pt idx="11014">
                  <c:v>4.1945999999999994</c:v>
                </c:pt>
                <c:pt idx="11015">
                  <c:v>4.1960600000000001</c:v>
                </c:pt>
                <c:pt idx="11016">
                  <c:v>4.1976750000000003</c:v>
                </c:pt>
                <c:pt idx="11017">
                  <c:v>4.1912889999999994</c:v>
                </c:pt>
                <c:pt idx="11018">
                  <c:v>4.1917239999999998</c:v>
                </c:pt>
                <c:pt idx="11019">
                  <c:v>4.2024210000000002</c:v>
                </c:pt>
                <c:pt idx="11020">
                  <c:v>4.2069879999999999</c:v>
                </c:pt>
                <c:pt idx="11021">
                  <c:v>4.207878</c:v>
                </c:pt>
                <c:pt idx="11022">
                  <c:v>4.2107960000000002</c:v>
                </c:pt>
                <c:pt idx="11023">
                  <c:v>4.2148149999999998</c:v>
                </c:pt>
                <c:pt idx="11024">
                  <c:v>4.2174259999999997</c:v>
                </c:pt>
                <c:pt idx="11025">
                  <c:v>4.2163659999999998</c:v>
                </c:pt>
                <c:pt idx="11026">
                  <c:v>4.2100299999999997</c:v>
                </c:pt>
                <c:pt idx="11027">
                  <c:v>4.2069109999999998</c:v>
                </c:pt>
                <c:pt idx="11028">
                  <c:v>4.2096739999999997</c:v>
                </c:pt>
                <c:pt idx="11029">
                  <c:v>4.2063039999999994</c:v>
                </c:pt>
                <c:pt idx="11030">
                  <c:v>4.2053560000000001</c:v>
                </c:pt>
                <c:pt idx="11031">
                  <c:v>4.2086139999999999</c:v>
                </c:pt>
                <c:pt idx="11032">
                  <c:v>4.2078280000000001</c:v>
                </c:pt>
                <c:pt idx="11033">
                  <c:v>4.2084729999999997</c:v>
                </c:pt>
                <c:pt idx="11034">
                  <c:v>4.211665</c:v>
                </c:pt>
                <c:pt idx="11035">
                  <c:v>4.2102380000000004</c:v>
                </c:pt>
                <c:pt idx="11036">
                  <c:v>4.2055570000000007</c:v>
                </c:pt>
                <c:pt idx="11037">
                  <c:v>4.2054039999999997</c:v>
                </c:pt>
                <c:pt idx="11038">
                  <c:v>4.2044429999999995</c:v>
                </c:pt>
                <c:pt idx="11039">
                  <c:v>4.2041050000000002</c:v>
                </c:pt>
                <c:pt idx="11040">
                  <c:v>4.210083</c:v>
                </c:pt>
                <c:pt idx="11041">
                  <c:v>4.2130390000000002</c:v>
                </c:pt>
                <c:pt idx="11042">
                  <c:v>4.2098279999999999</c:v>
                </c:pt>
                <c:pt idx="11043">
                  <c:v>4.210763</c:v>
                </c:pt>
                <c:pt idx="11044">
                  <c:v>4.216926</c:v>
                </c:pt>
                <c:pt idx="11045">
                  <c:v>4.2201819999999994</c:v>
                </c:pt>
                <c:pt idx="11046">
                  <c:v>4.2173300000000005</c:v>
                </c:pt>
                <c:pt idx="11047">
                  <c:v>4.2148459999999996</c:v>
                </c:pt>
                <c:pt idx="11048">
                  <c:v>4.2153100000000006</c:v>
                </c:pt>
                <c:pt idx="11049">
                  <c:v>4.2175569999999993</c:v>
                </c:pt>
                <c:pt idx="11050">
                  <c:v>4.2202950000000001</c:v>
                </c:pt>
                <c:pt idx="11051">
                  <c:v>4.2150499999999997</c:v>
                </c:pt>
                <c:pt idx="11052">
                  <c:v>4.2102059999999994</c:v>
                </c:pt>
                <c:pt idx="11053">
                  <c:v>4.2147260000000006</c:v>
                </c:pt>
                <c:pt idx="11054">
                  <c:v>4.2192020000000001</c:v>
                </c:pt>
                <c:pt idx="11055">
                  <c:v>4.2197449999999996</c:v>
                </c:pt>
                <c:pt idx="11056">
                  <c:v>4.2160829999999994</c:v>
                </c:pt>
                <c:pt idx="11057">
                  <c:v>4.2154579999999999</c:v>
                </c:pt>
                <c:pt idx="11058">
                  <c:v>4.2162310000000005</c:v>
                </c:pt>
                <c:pt idx="11059">
                  <c:v>4.211354</c:v>
                </c:pt>
                <c:pt idx="11060">
                  <c:v>4.2086399999999999</c:v>
                </c:pt>
                <c:pt idx="11061">
                  <c:v>4.2140919999999999</c:v>
                </c:pt>
                <c:pt idx="11062">
                  <c:v>4.21814</c:v>
                </c:pt>
                <c:pt idx="11063">
                  <c:v>4.2178889999999996</c:v>
                </c:pt>
                <c:pt idx="11064">
                  <c:v>4.2187760000000001</c:v>
                </c:pt>
                <c:pt idx="11065">
                  <c:v>4.2165720000000002</c:v>
                </c:pt>
                <c:pt idx="11066">
                  <c:v>4.2145549999999998</c:v>
                </c:pt>
                <c:pt idx="11067">
                  <c:v>4.2162799999999994</c:v>
                </c:pt>
                <c:pt idx="11068">
                  <c:v>4.2150350000000003</c:v>
                </c:pt>
                <c:pt idx="11069">
                  <c:v>4.2137279999999997</c:v>
                </c:pt>
                <c:pt idx="11070">
                  <c:v>4.2133140000000004</c:v>
                </c:pt>
                <c:pt idx="11071">
                  <c:v>4.2125870000000001</c:v>
                </c:pt>
                <c:pt idx="11072">
                  <c:v>4.2146840000000001</c:v>
                </c:pt>
                <c:pt idx="11073">
                  <c:v>4.215185</c:v>
                </c:pt>
                <c:pt idx="11074">
                  <c:v>4.2176729999999996</c:v>
                </c:pt>
                <c:pt idx="11075">
                  <c:v>4.2212370000000004</c:v>
                </c:pt>
                <c:pt idx="11076">
                  <c:v>4.2185290000000002</c:v>
                </c:pt>
                <c:pt idx="11077">
                  <c:v>4.2174809999999994</c:v>
                </c:pt>
                <c:pt idx="11078">
                  <c:v>4.2184629999999999</c:v>
                </c:pt>
                <c:pt idx="11079">
                  <c:v>4.2152720000000006</c:v>
                </c:pt>
                <c:pt idx="11080">
                  <c:v>4.2090550000000002</c:v>
                </c:pt>
                <c:pt idx="11081">
                  <c:v>4.2100070000000001</c:v>
                </c:pt>
                <c:pt idx="11082">
                  <c:v>4.2095319999999994</c:v>
                </c:pt>
                <c:pt idx="11083">
                  <c:v>4.2064260000000004</c:v>
                </c:pt>
                <c:pt idx="11084">
                  <c:v>4.2144689999999994</c:v>
                </c:pt>
                <c:pt idx="11085">
                  <c:v>4.2191450000000001</c:v>
                </c:pt>
                <c:pt idx="11086">
                  <c:v>4.2162790000000001</c:v>
                </c:pt>
                <c:pt idx="11087">
                  <c:v>4.221285</c:v>
                </c:pt>
                <c:pt idx="11088">
                  <c:v>4.2240180000000001</c:v>
                </c:pt>
                <c:pt idx="11089">
                  <c:v>4.2159089999999999</c:v>
                </c:pt>
                <c:pt idx="11090">
                  <c:v>4.2136719999999999</c:v>
                </c:pt>
                <c:pt idx="11091">
                  <c:v>4.2215930000000004</c:v>
                </c:pt>
                <c:pt idx="11092">
                  <c:v>4.2205979999999998</c:v>
                </c:pt>
                <c:pt idx="11093">
                  <c:v>4.2159599999999999</c:v>
                </c:pt>
                <c:pt idx="11094">
                  <c:v>4.2199930000000005</c:v>
                </c:pt>
                <c:pt idx="11095">
                  <c:v>4.2229919999999996</c:v>
                </c:pt>
                <c:pt idx="11096">
                  <c:v>4.2250019999999999</c:v>
                </c:pt>
                <c:pt idx="11097">
                  <c:v>4.2285199999999996</c:v>
                </c:pt>
                <c:pt idx="11098">
                  <c:v>4.2258789999999999</c:v>
                </c:pt>
                <c:pt idx="11099">
                  <c:v>4.2246880000000004</c:v>
                </c:pt>
                <c:pt idx="11100">
                  <c:v>4.2290209999999995</c:v>
                </c:pt>
                <c:pt idx="11101">
                  <c:v>4.2299240000000005</c:v>
                </c:pt>
                <c:pt idx="11102">
                  <c:v>4.2276489999999995</c:v>
                </c:pt>
                <c:pt idx="11103">
                  <c:v>4.2275670000000005</c:v>
                </c:pt>
                <c:pt idx="11104">
                  <c:v>4.2247339999999998</c:v>
                </c:pt>
                <c:pt idx="11105">
                  <c:v>4.2211929999999995</c:v>
                </c:pt>
                <c:pt idx="11106">
                  <c:v>4.2247400000000006</c:v>
                </c:pt>
                <c:pt idx="11107">
                  <c:v>4.227436</c:v>
                </c:pt>
                <c:pt idx="11108">
                  <c:v>4.2248549999999998</c:v>
                </c:pt>
                <c:pt idx="11109">
                  <c:v>4.2262870000000001</c:v>
                </c:pt>
                <c:pt idx="11110">
                  <c:v>4.2297089999999997</c:v>
                </c:pt>
                <c:pt idx="11111">
                  <c:v>4.2288589999999999</c:v>
                </c:pt>
                <c:pt idx="11112">
                  <c:v>4.2257110000000004</c:v>
                </c:pt>
                <c:pt idx="11113">
                  <c:v>4.2261920000000002</c:v>
                </c:pt>
                <c:pt idx="11114">
                  <c:v>4.2274880000000001</c:v>
                </c:pt>
                <c:pt idx="11115">
                  <c:v>4.2268500000000007</c:v>
                </c:pt>
                <c:pt idx="11116">
                  <c:v>4.2296079999999998</c:v>
                </c:pt>
                <c:pt idx="11117">
                  <c:v>4.2304949999999995</c:v>
                </c:pt>
                <c:pt idx="11118">
                  <c:v>4.225136</c:v>
                </c:pt>
                <c:pt idx="11119">
                  <c:v>4.2262970000000006</c:v>
                </c:pt>
                <c:pt idx="11120">
                  <c:v>4.2324389999999994</c:v>
                </c:pt>
                <c:pt idx="11121">
                  <c:v>4.2292269999999998</c:v>
                </c:pt>
                <c:pt idx="11122">
                  <c:v>4.224272</c:v>
                </c:pt>
                <c:pt idx="11123">
                  <c:v>4.2238600000000002</c:v>
                </c:pt>
                <c:pt idx="11124">
                  <c:v>4.2247319999999995</c:v>
                </c:pt>
                <c:pt idx="11125">
                  <c:v>4.2282329999999995</c:v>
                </c:pt>
                <c:pt idx="11126">
                  <c:v>4.2335410000000007</c:v>
                </c:pt>
                <c:pt idx="11127">
                  <c:v>4.2328679999999999</c:v>
                </c:pt>
                <c:pt idx="11128">
                  <c:v>4.2298740000000006</c:v>
                </c:pt>
                <c:pt idx="11129">
                  <c:v>4.2337020000000001</c:v>
                </c:pt>
                <c:pt idx="11130">
                  <c:v>4.2367020000000002</c:v>
                </c:pt>
                <c:pt idx="11131">
                  <c:v>4.2340160000000004</c:v>
                </c:pt>
                <c:pt idx="11132">
                  <c:v>4.2324809999999999</c:v>
                </c:pt>
                <c:pt idx="11133">
                  <c:v>4.2358709999999995</c:v>
                </c:pt>
                <c:pt idx="11134">
                  <c:v>4.2362060000000001</c:v>
                </c:pt>
                <c:pt idx="11135">
                  <c:v>4.2342209999999998</c:v>
                </c:pt>
                <c:pt idx="11136">
                  <c:v>4.2378479999999996</c:v>
                </c:pt>
                <c:pt idx="11137">
                  <c:v>4.2399950000000004</c:v>
                </c:pt>
                <c:pt idx="11138">
                  <c:v>4.2412890000000001</c:v>
                </c:pt>
                <c:pt idx="11139">
                  <c:v>4.2408090000000005</c:v>
                </c:pt>
                <c:pt idx="11140">
                  <c:v>4.2374520000000002</c:v>
                </c:pt>
                <c:pt idx="11141">
                  <c:v>4.2366410000000005</c:v>
                </c:pt>
                <c:pt idx="11142">
                  <c:v>4.2301470000000005</c:v>
                </c:pt>
                <c:pt idx="11143">
                  <c:v>4.2231179999999995</c:v>
                </c:pt>
                <c:pt idx="11144">
                  <c:v>4.2255579999999995</c:v>
                </c:pt>
                <c:pt idx="11145">
                  <c:v>4.2296999999999993</c:v>
                </c:pt>
                <c:pt idx="11146">
                  <c:v>4.2310789999999994</c:v>
                </c:pt>
                <c:pt idx="11147">
                  <c:v>4.2302529999999994</c:v>
                </c:pt>
                <c:pt idx="11148">
                  <c:v>4.2282039999999999</c:v>
                </c:pt>
                <c:pt idx="11149">
                  <c:v>4.227627</c:v>
                </c:pt>
                <c:pt idx="11150">
                  <c:v>4.2321179999999998</c:v>
                </c:pt>
                <c:pt idx="11151">
                  <c:v>4.2347719999999995</c:v>
                </c:pt>
                <c:pt idx="11152">
                  <c:v>4.2333350000000003</c:v>
                </c:pt>
                <c:pt idx="11153">
                  <c:v>4.2349639999999997</c:v>
                </c:pt>
                <c:pt idx="11154">
                  <c:v>4.235576</c:v>
                </c:pt>
                <c:pt idx="11155">
                  <c:v>4.237501</c:v>
                </c:pt>
                <c:pt idx="11156">
                  <c:v>4.2364189999999997</c:v>
                </c:pt>
                <c:pt idx="11157">
                  <c:v>4.2318750000000005</c:v>
                </c:pt>
                <c:pt idx="11158">
                  <c:v>4.2342620000000002</c:v>
                </c:pt>
                <c:pt idx="11159">
                  <c:v>4.2347450000000002</c:v>
                </c:pt>
                <c:pt idx="11160">
                  <c:v>4.2335840000000005</c:v>
                </c:pt>
                <c:pt idx="11161">
                  <c:v>4.2342420000000001</c:v>
                </c:pt>
                <c:pt idx="11162">
                  <c:v>4.2342029999999999</c:v>
                </c:pt>
                <c:pt idx="11163">
                  <c:v>4.2366159999999997</c:v>
                </c:pt>
                <c:pt idx="11164">
                  <c:v>4.2370700000000001</c:v>
                </c:pt>
                <c:pt idx="11165">
                  <c:v>4.234534</c:v>
                </c:pt>
                <c:pt idx="11166">
                  <c:v>4.2379519999999999</c:v>
                </c:pt>
                <c:pt idx="11167">
                  <c:v>4.2417479999999994</c:v>
                </c:pt>
                <c:pt idx="11168">
                  <c:v>4.2365499999999994</c:v>
                </c:pt>
                <c:pt idx="11169">
                  <c:v>4.2348650000000001</c:v>
                </c:pt>
                <c:pt idx="11170">
                  <c:v>4.237241</c:v>
                </c:pt>
                <c:pt idx="11171">
                  <c:v>4.2365300000000001</c:v>
                </c:pt>
                <c:pt idx="11172">
                  <c:v>4.2392260000000004</c:v>
                </c:pt>
                <c:pt idx="11173">
                  <c:v>4.239655</c:v>
                </c:pt>
                <c:pt idx="11174">
                  <c:v>4.2384880000000003</c:v>
                </c:pt>
                <c:pt idx="11175">
                  <c:v>4.2421660000000001</c:v>
                </c:pt>
                <c:pt idx="11176">
                  <c:v>4.2417540000000002</c:v>
                </c:pt>
                <c:pt idx="11177">
                  <c:v>4.2381779999999996</c:v>
                </c:pt>
                <c:pt idx="11178">
                  <c:v>4.2380680000000002</c:v>
                </c:pt>
                <c:pt idx="11179">
                  <c:v>4.2379499999999997</c:v>
                </c:pt>
                <c:pt idx="11180">
                  <c:v>4.2376710000000006</c:v>
                </c:pt>
                <c:pt idx="11181">
                  <c:v>4.238429</c:v>
                </c:pt>
                <c:pt idx="11182">
                  <c:v>4.2398810000000005</c:v>
                </c:pt>
                <c:pt idx="11183">
                  <c:v>4.2404130000000002</c:v>
                </c:pt>
                <c:pt idx="11184">
                  <c:v>4.2408850000000005</c:v>
                </c:pt>
                <c:pt idx="11185">
                  <c:v>4.2432180000000006</c:v>
                </c:pt>
                <c:pt idx="11186">
                  <c:v>4.2456779999999998</c:v>
                </c:pt>
                <c:pt idx="11187">
                  <c:v>4.2470439999999998</c:v>
                </c:pt>
                <c:pt idx="11188">
                  <c:v>4.2484339999999996</c:v>
                </c:pt>
                <c:pt idx="11189">
                  <c:v>4.2482559999999996</c:v>
                </c:pt>
                <c:pt idx="11190">
                  <c:v>4.2470210000000002</c:v>
                </c:pt>
                <c:pt idx="11191">
                  <c:v>4.2467269999999999</c:v>
                </c:pt>
                <c:pt idx="11192">
                  <c:v>4.248132</c:v>
                </c:pt>
                <c:pt idx="11193">
                  <c:v>4.2486820000000005</c:v>
                </c:pt>
                <c:pt idx="11194">
                  <c:v>4.2502139999999997</c:v>
                </c:pt>
                <c:pt idx="11195">
                  <c:v>4.253444</c:v>
                </c:pt>
                <c:pt idx="11196">
                  <c:v>4.2533880000000002</c:v>
                </c:pt>
                <c:pt idx="11197">
                  <c:v>4.2540490000000002</c:v>
                </c:pt>
                <c:pt idx="11198">
                  <c:v>4.2566760000000006</c:v>
                </c:pt>
                <c:pt idx="11199">
                  <c:v>4.256456</c:v>
                </c:pt>
                <c:pt idx="11200">
                  <c:v>4.253628</c:v>
                </c:pt>
                <c:pt idx="11201">
                  <c:v>4.2535860000000003</c:v>
                </c:pt>
                <c:pt idx="11202">
                  <c:v>4.2525130000000004</c:v>
                </c:pt>
                <c:pt idx="11203">
                  <c:v>4.2520470000000001</c:v>
                </c:pt>
                <c:pt idx="11204">
                  <c:v>4.2549489999999999</c:v>
                </c:pt>
                <c:pt idx="11205">
                  <c:v>4.256087</c:v>
                </c:pt>
                <c:pt idx="11206">
                  <c:v>4.254397</c:v>
                </c:pt>
                <c:pt idx="11207">
                  <c:v>4.2526080000000004</c:v>
                </c:pt>
                <c:pt idx="11208">
                  <c:v>4.2510069999999995</c:v>
                </c:pt>
                <c:pt idx="11209">
                  <c:v>4.2485169999999997</c:v>
                </c:pt>
                <c:pt idx="11210">
                  <c:v>4.248977</c:v>
                </c:pt>
                <c:pt idx="11211">
                  <c:v>4.2525529999999998</c:v>
                </c:pt>
                <c:pt idx="11212">
                  <c:v>4.2461310000000001</c:v>
                </c:pt>
                <c:pt idx="11213">
                  <c:v>4.2417169999999995</c:v>
                </c:pt>
                <c:pt idx="11214">
                  <c:v>4.251741</c:v>
                </c:pt>
                <c:pt idx="11215">
                  <c:v>4.2599909999999994</c:v>
                </c:pt>
                <c:pt idx="11216">
                  <c:v>4.2619989999999994</c:v>
                </c:pt>
                <c:pt idx="11217">
                  <c:v>4.2611080000000001</c:v>
                </c:pt>
                <c:pt idx="11218">
                  <c:v>4.2582599999999999</c:v>
                </c:pt>
                <c:pt idx="11219">
                  <c:v>4.2589839999999999</c:v>
                </c:pt>
                <c:pt idx="11220">
                  <c:v>4.2587410000000006</c:v>
                </c:pt>
                <c:pt idx="11221">
                  <c:v>4.2567640000000004</c:v>
                </c:pt>
                <c:pt idx="11222">
                  <c:v>4.253107</c:v>
                </c:pt>
                <c:pt idx="11223">
                  <c:v>4.2540560000000003</c:v>
                </c:pt>
                <c:pt idx="11224">
                  <c:v>4.253552</c:v>
                </c:pt>
                <c:pt idx="11225">
                  <c:v>4.248729</c:v>
                </c:pt>
                <c:pt idx="11226">
                  <c:v>4.2520310000000006</c:v>
                </c:pt>
                <c:pt idx="11227">
                  <c:v>4.2573860000000003</c:v>
                </c:pt>
                <c:pt idx="11228">
                  <c:v>4.2550569999999999</c:v>
                </c:pt>
                <c:pt idx="11229">
                  <c:v>4.2526259999999994</c:v>
                </c:pt>
                <c:pt idx="11230">
                  <c:v>4.2576970000000003</c:v>
                </c:pt>
                <c:pt idx="11231">
                  <c:v>4.2596509999999999</c:v>
                </c:pt>
                <c:pt idx="11232">
                  <c:v>4.2573210000000001</c:v>
                </c:pt>
                <c:pt idx="11233">
                  <c:v>4.2629339999999996</c:v>
                </c:pt>
                <c:pt idx="11234">
                  <c:v>4.2607479999999995</c:v>
                </c:pt>
                <c:pt idx="11235">
                  <c:v>4.2585250000000006</c:v>
                </c:pt>
                <c:pt idx="11236">
                  <c:v>4.2651729999999999</c:v>
                </c:pt>
                <c:pt idx="11237">
                  <c:v>4.2637269999999994</c:v>
                </c:pt>
                <c:pt idx="11238">
                  <c:v>4.2617569999999994</c:v>
                </c:pt>
                <c:pt idx="11239">
                  <c:v>4.2676020000000001</c:v>
                </c:pt>
                <c:pt idx="11240">
                  <c:v>4.2736640000000001</c:v>
                </c:pt>
                <c:pt idx="11241">
                  <c:v>4.2733850000000002</c:v>
                </c:pt>
                <c:pt idx="11242">
                  <c:v>4.2674789999999998</c:v>
                </c:pt>
                <c:pt idx="11243">
                  <c:v>4.2662040000000001</c:v>
                </c:pt>
                <c:pt idx="11244">
                  <c:v>4.2689750000000002</c:v>
                </c:pt>
                <c:pt idx="11245">
                  <c:v>4.268319</c:v>
                </c:pt>
                <c:pt idx="11246">
                  <c:v>4.2631379999999996</c:v>
                </c:pt>
                <c:pt idx="11247">
                  <c:v>4.2577379999999998</c:v>
                </c:pt>
                <c:pt idx="11248">
                  <c:v>4.2561809999999998</c:v>
                </c:pt>
                <c:pt idx="11249">
                  <c:v>4.2573270000000001</c:v>
                </c:pt>
                <c:pt idx="11250">
                  <c:v>4.2556259999999995</c:v>
                </c:pt>
                <c:pt idx="11251">
                  <c:v>4.2549019999999995</c:v>
                </c:pt>
                <c:pt idx="11252">
                  <c:v>4.2567400000000006</c:v>
                </c:pt>
                <c:pt idx="11253">
                  <c:v>4.2559500000000003</c:v>
                </c:pt>
                <c:pt idx="11254">
                  <c:v>4.254867</c:v>
                </c:pt>
                <c:pt idx="11255">
                  <c:v>4.2559839999999998</c:v>
                </c:pt>
                <c:pt idx="11256">
                  <c:v>4.2612040000000002</c:v>
                </c:pt>
                <c:pt idx="11257">
                  <c:v>4.2685620000000002</c:v>
                </c:pt>
                <c:pt idx="11258">
                  <c:v>4.2730600000000001</c:v>
                </c:pt>
                <c:pt idx="11259">
                  <c:v>4.2717170000000007</c:v>
                </c:pt>
                <c:pt idx="11260">
                  <c:v>4.273644</c:v>
                </c:pt>
                <c:pt idx="11261">
                  <c:v>4.275773</c:v>
                </c:pt>
                <c:pt idx="11262">
                  <c:v>4.2685420000000001</c:v>
                </c:pt>
                <c:pt idx="11263">
                  <c:v>4.2642540000000002</c:v>
                </c:pt>
                <c:pt idx="11264">
                  <c:v>4.2692639999999997</c:v>
                </c:pt>
                <c:pt idx="11265">
                  <c:v>4.2679930000000006</c:v>
                </c:pt>
                <c:pt idx="11266">
                  <c:v>4.26241</c:v>
                </c:pt>
                <c:pt idx="11267">
                  <c:v>4.267862</c:v>
                </c:pt>
                <c:pt idx="11268">
                  <c:v>4.2710670000000004</c:v>
                </c:pt>
                <c:pt idx="11269">
                  <c:v>4.2688160000000002</c:v>
                </c:pt>
                <c:pt idx="11270">
                  <c:v>4.2714359999999996</c:v>
                </c:pt>
                <c:pt idx="11271">
                  <c:v>4.269736</c:v>
                </c:pt>
                <c:pt idx="11272">
                  <c:v>4.2647529999999998</c:v>
                </c:pt>
                <c:pt idx="11273">
                  <c:v>4.2642389999999999</c:v>
                </c:pt>
                <c:pt idx="11274">
                  <c:v>4.2682509999999994</c:v>
                </c:pt>
                <c:pt idx="11275">
                  <c:v>4.2714829999999999</c:v>
                </c:pt>
                <c:pt idx="11276">
                  <c:v>4.2735300000000001</c:v>
                </c:pt>
                <c:pt idx="11277">
                  <c:v>4.280538</c:v>
                </c:pt>
                <c:pt idx="11278">
                  <c:v>4.2794550000000005</c:v>
                </c:pt>
                <c:pt idx="11279">
                  <c:v>4.2768759999999997</c:v>
                </c:pt>
                <c:pt idx="11280">
                  <c:v>4.2801589999999994</c:v>
                </c:pt>
                <c:pt idx="11281">
                  <c:v>4.2769550000000001</c:v>
                </c:pt>
                <c:pt idx="11282">
                  <c:v>4.2764350000000002</c:v>
                </c:pt>
                <c:pt idx="11283">
                  <c:v>4.2747820000000001</c:v>
                </c:pt>
                <c:pt idx="11284">
                  <c:v>4.2718310000000006</c:v>
                </c:pt>
                <c:pt idx="11285">
                  <c:v>4.2744300000000006</c:v>
                </c:pt>
                <c:pt idx="11286">
                  <c:v>4.2751000000000001</c:v>
                </c:pt>
                <c:pt idx="11287">
                  <c:v>4.2720509999999994</c:v>
                </c:pt>
                <c:pt idx="11288">
                  <c:v>4.2710810000000006</c:v>
                </c:pt>
                <c:pt idx="11289">
                  <c:v>4.2734670000000001</c:v>
                </c:pt>
                <c:pt idx="11290">
                  <c:v>4.2767979999999994</c:v>
                </c:pt>
                <c:pt idx="11291">
                  <c:v>4.2762709999999995</c:v>
                </c:pt>
                <c:pt idx="11292">
                  <c:v>4.2768929999999994</c:v>
                </c:pt>
                <c:pt idx="11293">
                  <c:v>4.2791820000000005</c:v>
                </c:pt>
                <c:pt idx="11294">
                  <c:v>4.2791709999999998</c:v>
                </c:pt>
                <c:pt idx="11295">
                  <c:v>4.276967</c:v>
                </c:pt>
                <c:pt idx="11296">
                  <c:v>4.2755220000000005</c:v>
                </c:pt>
                <c:pt idx="11297">
                  <c:v>4.2746759999999995</c:v>
                </c:pt>
                <c:pt idx="11298">
                  <c:v>4.2720129999999994</c:v>
                </c:pt>
                <c:pt idx="11299">
                  <c:v>4.2727640000000005</c:v>
                </c:pt>
                <c:pt idx="11300">
                  <c:v>4.2728710000000003</c:v>
                </c:pt>
                <c:pt idx="11301">
                  <c:v>4.2726790000000001</c:v>
                </c:pt>
                <c:pt idx="11302">
                  <c:v>4.2765469999999999</c:v>
                </c:pt>
                <c:pt idx="11303">
                  <c:v>4.2746820000000003</c:v>
                </c:pt>
                <c:pt idx="11304">
                  <c:v>4.2742059999999995</c:v>
                </c:pt>
                <c:pt idx="11305">
                  <c:v>4.2787740000000003</c:v>
                </c:pt>
                <c:pt idx="11306">
                  <c:v>4.2776589999999999</c:v>
                </c:pt>
                <c:pt idx="11307">
                  <c:v>4.2766789999999997</c:v>
                </c:pt>
                <c:pt idx="11308">
                  <c:v>4.2804830000000003</c:v>
                </c:pt>
                <c:pt idx="11309">
                  <c:v>4.2793619999999999</c:v>
                </c:pt>
                <c:pt idx="11310">
                  <c:v>4.2764660000000001</c:v>
                </c:pt>
                <c:pt idx="11311">
                  <c:v>4.2801609999999997</c:v>
                </c:pt>
                <c:pt idx="11312">
                  <c:v>4.2837759999999996</c:v>
                </c:pt>
                <c:pt idx="11313">
                  <c:v>4.2816530000000004</c:v>
                </c:pt>
                <c:pt idx="11314">
                  <c:v>4.2791110000000003</c:v>
                </c:pt>
                <c:pt idx="11315">
                  <c:v>4.2766280000000005</c:v>
                </c:pt>
                <c:pt idx="11316">
                  <c:v>4.2731690000000002</c:v>
                </c:pt>
                <c:pt idx="11317">
                  <c:v>4.2749050000000004</c:v>
                </c:pt>
                <c:pt idx="11318">
                  <c:v>4.2807680000000001</c:v>
                </c:pt>
                <c:pt idx="11319">
                  <c:v>4.2773909999999997</c:v>
                </c:pt>
                <c:pt idx="11320">
                  <c:v>4.2685170000000001</c:v>
                </c:pt>
                <c:pt idx="11321">
                  <c:v>4.2712370000000002</c:v>
                </c:pt>
                <c:pt idx="11322">
                  <c:v>4.2802950000000006</c:v>
                </c:pt>
                <c:pt idx="11323">
                  <c:v>4.2808770000000003</c:v>
                </c:pt>
                <c:pt idx="11324">
                  <c:v>4.2795730000000001</c:v>
                </c:pt>
                <c:pt idx="11325">
                  <c:v>4.2847989999999996</c:v>
                </c:pt>
                <c:pt idx="11326">
                  <c:v>4.2888839999999995</c:v>
                </c:pt>
                <c:pt idx="11327">
                  <c:v>4.2903570000000002</c:v>
                </c:pt>
                <c:pt idx="11328">
                  <c:v>4.298489</c:v>
                </c:pt>
                <c:pt idx="11329">
                  <c:v>4.3032089999999998</c:v>
                </c:pt>
                <c:pt idx="11330">
                  <c:v>4.2973650000000001</c:v>
                </c:pt>
                <c:pt idx="11331">
                  <c:v>4.2956649999999996</c:v>
                </c:pt>
                <c:pt idx="11332">
                  <c:v>4.2933300000000001</c:v>
                </c:pt>
                <c:pt idx="11333">
                  <c:v>4.2871880000000004</c:v>
                </c:pt>
                <c:pt idx="11334">
                  <c:v>4.2887659999999999</c:v>
                </c:pt>
                <c:pt idx="11335">
                  <c:v>4.2861609999999999</c:v>
                </c:pt>
                <c:pt idx="11336">
                  <c:v>4.2816410000000005</c:v>
                </c:pt>
                <c:pt idx="11337">
                  <c:v>4.2866660000000003</c:v>
                </c:pt>
                <c:pt idx="11338">
                  <c:v>4.2912099999999995</c:v>
                </c:pt>
                <c:pt idx="11339">
                  <c:v>4.2861630000000002</c:v>
                </c:pt>
                <c:pt idx="11340">
                  <c:v>4.2837100000000001</c:v>
                </c:pt>
                <c:pt idx="11341">
                  <c:v>4.290305</c:v>
                </c:pt>
                <c:pt idx="11342">
                  <c:v>4.2908010000000001</c:v>
                </c:pt>
                <c:pt idx="11343">
                  <c:v>4.2875239999999994</c:v>
                </c:pt>
                <c:pt idx="11344">
                  <c:v>4.2902480000000001</c:v>
                </c:pt>
                <c:pt idx="11345">
                  <c:v>4.2897309999999997</c:v>
                </c:pt>
                <c:pt idx="11346">
                  <c:v>4.2876430000000001</c:v>
                </c:pt>
                <c:pt idx="11347">
                  <c:v>4.2931860000000004</c:v>
                </c:pt>
                <c:pt idx="11348">
                  <c:v>4.2999919999999996</c:v>
                </c:pt>
                <c:pt idx="11349">
                  <c:v>4.298743</c:v>
                </c:pt>
                <c:pt idx="11350">
                  <c:v>4.2983829999999994</c:v>
                </c:pt>
                <c:pt idx="11351">
                  <c:v>4.3040900000000004</c:v>
                </c:pt>
                <c:pt idx="11352">
                  <c:v>4.3047629999999995</c:v>
                </c:pt>
                <c:pt idx="11353">
                  <c:v>4.2992970000000001</c:v>
                </c:pt>
                <c:pt idx="11354">
                  <c:v>4.2947069999999998</c:v>
                </c:pt>
                <c:pt idx="11355">
                  <c:v>4.2913999999999994</c:v>
                </c:pt>
                <c:pt idx="11356">
                  <c:v>4.2918389999999995</c:v>
                </c:pt>
                <c:pt idx="11357">
                  <c:v>4.2899609999999999</c:v>
                </c:pt>
                <c:pt idx="11358">
                  <c:v>4.2872059999999994</c:v>
                </c:pt>
                <c:pt idx="11359">
                  <c:v>4.2895349999999999</c:v>
                </c:pt>
                <c:pt idx="11360">
                  <c:v>4.2887509999999995</c:v>
                </c:pt>
                <c:pt idx="11361">
                  <c:v>4.284179</c:v>
                </c:pt>
                <c:pt idx="11362">
                  <c:v>4.2864249999999995</c:v>
                </c:pt>
                <c:pt idx="11363">
                  <c:v>4.294632</c:v>
                </c:pt>
                <c:pt idx="11364">
                  <c:v>4.2993329999999998</c:v>
                </c:pt>
                <c:pt idx="11365">
                  <c:v>4.2968720000000005</c:v>
                </c:pt>
                <c:pt idx="11366">
                  <c:v>4.2925009999999997</c:v>
                </c:pt>
                <c:pt idx="11367">
                  <c:v>4.2930169999999999</c:v>
                </c:pt>
                <c:pt idx="11368">
                  <c:v>4.2945069999999994</c:v>
                </c:pt>
                <c:pt idx="11369">
                  <c:v>4.2931189999999999</c:v>
                </c:pt>
                <c:pt idx="11370">
                  <c:v>4.2953980000000005</c:v>
                </c:pt>
                <c:pt idx="11371">
                  <c:v>4.2986240000000002</c:v>
                </c:pt>
                <c:pt idx="11372">
                  <c:v>4.2988149999999994</c:v>
                </c:pt>
                <c:pt idx="11373">
                  <c:v>4.2961980000000004</c:v>
                </c:pt>
                <c:pt idx="11374">
                  <c:v>4.2963269999999998</c:v>
                </c:pt>
                <c:pt idx="11375">
                  <c:v>4.3018160000000005</c:v>
                </c:pt>
                <c:pt idx="11376">
                  <c:v>4.3017380000000003</c:v>
                </c:pt>
                <c:pt idx="11377">
                  <c:v>4.2955100000000002</c:v>
                </c:pt>
                <c:pt idx="11378">
                  <c:v>4.2959350000000001</c:v>
                </c:pt>
                <c:pt idx="11379">
                  <c:v>4.2992089999999994</c:v>
                </c:pt>
                <c:pt idx="11380">
                  <c:v>4.2971529999999998</c:v>
                </c:pt>
                <c:pt idx="11381">
                  <c:v>4.2964520000000004</c:v>
                </c:pt>
                <c:pt idx="11382">
                  <c:v>4.2989790000000001</c:v>
                </c:pt>
                <c:pt idx="11383">
                  <c:v>4.2987470000000005</c:v>
                </c:pt>
                <c:pt idx="11384">
                  <c:v>4.29894</c:v>
                </c:pt>
                <c:pt idx="11385">
                  <c:v>4.3001690000000004</c:v>
                </c:pt>
                <c:pt idx="11386">
                  <c:v>4.2990029999999999</c:v>
                </c:pt>
                <c:pt idx="11387">
                  <c:v>4.3033760000000001</c:v>
                </c:pt>
                <c:pt idx="11388">
                  <c:v>4.3072949999999999</c:v>
                </c:pt>
                <c:pt idx="11389">
                  <c:v>4.3014250000000001</c:v>
                </c:pt>
                <c:pt idx="11390">
                  <c:v>4.2973409999999994</c:v>
                </c:pt>
                <c:pt idx="11391">
                  <c:v>4.2991790000000005</c:v>
                </c:pt>
                <c:pt idx="11392">
                  <c:v>4.296799</c:v>
                </c:pt>
                <c:pt idx="11393">
                  <c:v>4.2942960000000001</c:v>
                </c:pt>
                <c:pt idx="11394">
                  <c:v>4.2967490000000002</c:v>
                </c:pt>
                <c:pt idx="11395">
                  <c:v>4.2944899999999997</c:v>
                </c:pt>
                <c:pt idx="11396">
                  <c:v>4.2913809999999994</c:v>
                </c:pt>
                <c:pt idx="11397">
                  <c:v>4.2946089999999995</c:v>
                </c:pt>
                <c:pt idx="11398">
                  <c:v>4.2959399999999999</c:v>
                </c:pt>
                <c:pt idx="11399">
                  <c:v>4.2926590000000004</c:v>
                </c:pt>
                <c:pt idx="11400">
                  <c:v>4.2927070000000001</c:v>
                </c:pt>
                <c:pt idx="11401">
                  <c:v>4.3008959999999998</c:v>
                </c:pt>
                <c:pt idx="11402">
                  <c:v>4.3055649999999996</c:v>
                </c:pt>
                <c:pt idx="11403">
                  <c:v>4.3036989999999999</c:v>
                </c:pt>
                <c:pt idx="11404">
                  <c:v>4.308554</c:v>
                </c:pt>
                <c:pt idx="11405">
                  <c:v>4.3118870000000005</c:v>
                </c:pt>
                <c:pt idx="11406">
                  <c:v>4.3114530000000002</c:v>
                </c:pt>
                <c:pt idx="11407">
                  <c:v>4.3163269999999994</c:v>
                </c:pt>
                <c:pt idx="11408">
                  <c:v>4.3184459999999998</c:v>
                </c:pt>
                <c:pt idx="11409">
                  <c:v>4.314228</c:v>
                </c:pt>
                <c:pt idx="11410">
                  <c:v>4.3091699999999999</c:v>
                </c:pt>
                <c:pt idx="11411">
                  <c:v>4.3075860000000006</c:v>
                </c:pt>
                <c:pt idx="11412">
                  <c:v>4.3084480000000003</c:v>
                </c:pt>
                <c:pt idx="11413">
                  <c:v>4.3097569999999994</c:v>
                </c:pt>
                <c:pt idx="11414">
                  <c:v>4.3117979999999996</c:v>
                </c:pt>
                <c:pt idx="11415">
                  <c:v>4.3128190000000002</c:v>
                </c:pt>
                <c:pt idx="11416">
                  <c:v>4.313701</c:v>
                </c:pt>
                <c:pt idx="11417">
                  <c:v>4.3135650000000005</c:v>
                </c:pt>
                <c:pt idx="11418">
                  <c:v>4.3150949999999995</c:v>
                </c:pt>
                <c:pt idx="11419">
                  <c:v>4.3130269999999999</c:v>
                </c:pt>
                <c:pt idx="11420">
                  <c:v>4.3077360000000002</c:v>
                </c:pt>
                <c:pt idx="11421">
                  <c:v>4.3132549999999998</c:v>
                </c:pt>
                <c:pt idx="11422">
                  <c:v>4.3161830000000005</c:v>
                </c:pt>
                <c:pt idx="11423">
                  <c:v>4.3102090000000004</c:v>
                </c:pt>
                <c:pt idx="11424">
                  <c:v>4.3088479999999993</c:v>
                </c:pt>
                <c:pt idx="11425">
                  <c:v>4.3110140000000001</c:v>
                </c:pt>
                <c:pt idx="11426">
                  <c:v>4.3092800000000002</c:v>
                </c:pt>
                <c:pt idx="11427">
                  <c:v>4.3052440000000001</c:v>
                </c:pt>
                <c:pt idx="11428">
                  <c:v>4.308516</c:v>
                </c:pt>
                <c:pt idx="11429">
                  <c:v>4.3131330000000005</c:v>
                </c:pt>
                <c:pt idx="11430">
                  <c:v>4.3122410000000002</c:v>
                </c:pt>
                <c:pt idx="11431">
                  <c:v>4.314292</c:v>
                </c:pt>
                <c:pt idx="11432">
                  <c:v>4.3154029999999999</c:v>
                </c:pt>
                <c:pt idx="11433">
                  <c:v>4.3136270000000003</c:v>
                </c:pt>
                <c:pt idx="11434">
                  <c:v>4.3181329999999996</c:v>
                </c:pt>
                <c:pt idx="11435">
                  <c:v>4.3198819999999998</c:v>
                </c:pt>
                <c:pt idx="11436">
                  <c:v>4.3139070000000004</c:v>
                </c:pt>
                <c:pt idx="11437">
                  <c:v>4.31257</c:v>
                </c:pt>
                <c:pt idx="11438">
                  <c:v>4.315785</c:v>
                </c:pt>
                <c:pt idx="11439">
                  <c:v>4.3151099999999998</c:v>
                </c:pt>
                <c:pt idx="11440">
                  <c:v>4.316732</c:v>
                </c:pt>
                <c:pt idx="11441">
                  <c:v>4.3196019999999997</c:v>
                </c:pt>
                <c:pt idx="11442">
                  <c:v>4.3162929999999999</c:v>
                </c:pt>
                <c:pt idx="11443">
                  <c:v>4.3141990000000003</c:v>
                </c:pt>
                <c:pt idx="11444">
                  <c:v>4.3162590000000005</c:v>
                </c:pt>
                <c:pt idx="11445">
                  <c:v>4.3173390000000005</c:v>
                </c:pt>
                <c:pt idx="11446">
                  <c:v>4.3187040000000003</c:v>
                </c:pt>
                <c:pt idx="11447">
                  <c:v>4.3201470000000004</c:v>
                </c:pt>
                <c:pt idx="11448">
                  <c:v>4.3195510000000006</c:v>
                </c:pt>
                <c:pt idx="11449">
                  <c:v>4.3168850000000001</c:v>
                </c:pt>
                <c:pt idx="11450">
                  <c:v>4.3159519999999993</c:v>
                </c:pt>
                <c:pt idx="11451">
                  <c:v>4.3167299999999997</c:v>
                </c:pt>
                <c:pt idx="11452">
                  <c:v>4.3189589999999995</c:v>
                </c:pt>
                <c:pt idx="11453">
                  <c:v>4.3211449999999996</c:v>
                </c:pt>
                <c:pt idx="11454">
                  <c:v>4.320195</c:v>
                </c:pt>
                <c:pt idx="11455">
                  <c:v>4.3168869999999995</c:v>
                </c:pt>
                <c:pt idx="11456">
                  <c:v>4.3166799999999999</c:v>
                </c:pt>
                <c:pt idx="11457">
                  <c:v>4.318924</c:v>
                </c:pt>
                <c:pt idx="11458">
                  <c:v>4.3187700000000007</c:v>
                </c:pt>
                <c:pt idx="11459">
                  <c:v>4.3149730000000002</c:v>
                </c:pt>
                <c:pt idx="11460">
                  <c:v>4.3168699999999998</c:v>
                </c:pt>
                <c:pt idx="11461">
                  <c:v>4.3203209999999999</c:v>
                </c:pt>
                <c:pt idx="11462">
                  <c:v>4.3169979999999999</c:v>
                </c:pt>
                <c:pt idx="11463">
                  <c:v>4.3181569999999994</c:v>
                </c:pt>
                <c:pt idx="11464">
                  <c:v>4.3223750000000001</c:v>
                </c:pt>
                <c:pt idx="11465">
                  <c:v>4.3211599999999999</c:v>
                </c:pt>
                <c:pt idx="11466">
                  <c:v>4.3181089999999998</c:v>
                </c:pt>
                <c:pt idx="11467">
                  <c:v>4.3186200000000001</c:v>
                </c:pt>
                <c:pt idx="11468">
                  <c:v>4.3195999999999994</c:v>
                </c:pt>
                <c:pt idx="11469">
                  <c:v>4.3188409999999999</c:v>
                </c:pt>
                <c:pt idx="11470">
                  <c:v>4.319197</c:v>
                </c:pt>
                <c:pt idx="11471">
                  <c:v>4.3213609999999996</c:v>
                </c:pt>
                <c:pt idx="11472">
                  <c:v>4.3231229999999998</c:v>
                </c:pt>
                <c:pt idx="11473">
                  <c:v>4.3224979999999995</c:v>
                </c:pt>
                <c:pt idx="11474">
                  <c:v>4.3227080000000004</c:v>
                </c:pt>
                <c:pt idx="11475">
                  <c:v>4.3259129999999999</c:v>
                </c:pt>
                <c:pt idx="11476">
                  <c:v>4.3271790000000001</c:v>
                </c:pt>
                <c:pt idx="11477">
                  <c:v>4.3276509999999995</c:v>
                </c:pt>
                <c:pt idx="11478">
                  <c:v>4.3295379999999994</c:v>
                </c:pt>
                <c:pt idx="11479">
                  <c:v>4.3305430000000005</c:v>
                </c:pt>
                <c:pt idx="11480">
                  <c:v>4.3291979999999999</c:v>
                </c:pt>
                <c:pt idx="11481">
                  <c:v>4.3241139999999998</c:v>
                </c:pt>
                <c:pt idx="11482">
                  <c:v>4.3246950000000002</c:v>
                </c:pt>
                <c:pt idx="11483">
                  <c:v>4.3317649999999999</c:v>
                </c:pt>
                <c:pt idx="11484">
                  <c:v>4.331124</c:v>
                </c:pt>
                <c:pt idx="11485">
                  <c:v>4.3293040000000005</c:v>
                </c:pt>
                <c:pt idx="11486">
                  <c:v>4.3334030000000006</c:v>
                </c:pt>
                <c:pt idx="11487">
                  <c:v>4.3329140000000006</c:v>
                </c:pt>
                <c:pt idx="11488">
                  <c:v>4.3318729999999999</c:v>
                </c:pt>
                <c:pt idx="11489">
                  <c:v>4.3344629999999995</c:v>
                </c:pt>
                <c:pt idx="11490">
                  <c:v>4.333056</c:v>
                </c:pt>
                <c:pt idx="11491">
                  <c:v>4.329377</c:v>
                </c:pt>
                <c:pt idx="11492">
                  <c:v>4.3299529999999997</c:v>
                </c:pt>
                <c:pt idx="11493">
                  <c:v>4.3312650000000001</c:v>
                </c:pt>
                <c:pt idx="11494">
                  <c:v>4.3306769999999997</c:v>
                </c:pt>
                <c:pt idx="11495">
                  <c:v>4.3295159999999999</c:v>
                </c:pt>
                <c:pt idx="11496">
                  <c:v>4.3246199999999995</c:v>
                </c:pt>
                <c:pt idx="11497">
                  <c:v>4.3217460000000001</c:v>
                </c:pt>
                <c:pt idx="11498">
                  <c:v>4.3250200000000003</c:v>
                </c:pt>
                <c:pt idx="11499">
                  <c:v>4.3260839999999998</c:v>
                </c:pt>
                <c:pt idx="11500">
                  <c:v>4.328106</c:v>
                </c:pt>
                <c:pt idx="11501">
                  <c:v>4.3321170000000002</c:v>
                </c:pt>
                <c:pt idx="11502">
                  <c:v>4.331175</c:v>
                </c:pt>
                <c:pt idx="11503">
                  <c:v>4.3335469999999994</c:v>
                </c:pt>
                <c:pt idx="11504">
                  <c:v>4.3408499999999997</c:v>
                </c:pt>
                <c:pt idx="11505">
                  <c:v>4.3367579999999997</c:v>
                </c:pt>
                <c:pt idx="11506">
                  <c:v>4.3309920000000002</c:v>
                </c:pt>
                <c:pt idx="11507">
                  <c:v>4.3333050000000002</c:v>
                </c:pt>
                <c:pt idx="11508">
                  <c:v>4.3341399999999997</c:v>
                </c:pt>
                <c:pt idx="11509">
                  <c:v>4.3335439999999998</c:v>
                </c:pt>
                <c:pt idx="11510">
                  <c:v>4.3324870000000004</c:v>
                </c:pt>
                <c:pt idx="11511">
                  <c:v>4.3289980000000003</c:v>
                </c:pt>
                <c:pt idx="11512">
                  <c:v>4.3265539999999998</c:v>
                </c:pt>
                <c:pt idx="11513">
                  <c:v>4.3303630000000002</c:v>
                </c:pt>
                <c:pt idx="11514">
                  <c:v>4.3396740000000005</c:v>
                </c:pt>
                <c:pt idx="11515">
                  <c:v>4.3425960000000003</c:v>
                </c:pt>
                <c:pt idx="11516">
                  <c:v>4.3386149999999999</c:v>
                </c:pt>
                <c:pt idx="11517">
                  <c:v>4.33826</c:v>
                </c:pt>
                <c:pt idx="11518">
                  <c:v>4.3402180000000001</c:v>
                </c:pt>
                <c:pt idx="11519">
                  <c:v>4.3409680000000002</c:v>
                </c:pt>
                <c:pt idx="11520">
                  <c:v>4.339353</c:v>
                </c:pt>
                <c:pt idx="11521">
                  <c:v>4.3390760000000004</c:v>
                </c:pt>
                <c:pt idx="11522">
                  <c:v>4.3433580000000003</c:v>
                </c:pt>
                <c:pt idx="11523">
                  <c:v>4.3468730000000004</c:v>
                </c:pt>
                <c:pt idx="11524">
                  <c:v>4.347245</c:v>
                </c:pt>
                <c:pt idx="11525">
                  <c:v>4.343909</c:v>
                </c:pt>
                <c:pt idx="11526">
                  <c:v>4.3405170000000002</c:v>
                </c:pt>
                <c:pt idx="11527">
                  <c:v>4.3409820000000003</c:v>
                </c:pt>
                <c:pt idx="11528">
                  <c:v>4.3405990000000001</c:v>
                </c:pt>
                <c:pt idx="11529">
                  <c:v>4.3359190000000005</c:v>
                </c:pt>
                <c:pt idx="11530">
                  <c:v>4.330508</c:v>
                </c:pt>
                <c:pt idx="11531">
                  <c:v>4.3288549999999999</c:v>
                </c:pt>
                <c:pt idx="11532">
                  <c:v>4.3317630000000005</c:v>
                </c:pt>
                <c:pt idx="11533">
                  <c:v>4.334651</c:v>
                </c:pt>
                <c:pt idx="11534">
                  <c:v>4.3371719999999998</c:v>
                </c:pt>
                <c:pt idx="11535">
                  <c:v>4.3432240000000002</c:v>
                </c:pt>
                <c:pt idx="11536">
                  <c:v>4.3468070000000001</c:v>
                </c:pt>
                <c:pt idx="11537">
                  <c:v>4.3405339999999999</c:v>
                </c:pt>
                <c:pt idx="11538">
                  <c:v>4.335979</c:v>
                </c:pt>
                <c:pt idx="11539">
                  <c:v>4.3394779999999997</c:v>
                </c:pt>
                <c:pt idx="11540">
                  <c:v>4.3345310000000001</c:v>
                </c:pt>
                <c:pt idx="11541">
                  <c:v>4.3257219999999998</c:v>
                </c:pt>
                <c:pt idx="11542">
                  <c:v>4.330749</c:v>
                </c:pt>
                <c:pt idx="11543">
                  <c:v>4.3342600000000004</c:v>
                </c:pt>
                <c:pt idx="11544">
                  <c:v>4.3309119999999997</c:v>
                </c:pt>
                <c:pt idx="11545">
                  <c:v>4.3322099999999999</c:v>
                </c:pt>
                <c:pt idx="11546">
                  <c:v>4.3370099999999994</c:v>
                </c:pt>
                <c:pt idx="11547">
                  <c:v>4.3397489999999994</c:v>
                </c:pt>
                <c:pt idx="11548">
                  <c:v>4.343744</c:v>
                </c:pt>
                <c:pt idx="11549">
                  <c:v>4.3480819999999998</c:v>
                </c:pt>
                <c:pt idx="11550">
                  <c:v>4.3478320000000004</c:v>
                </c:pt>
                <c:pt idx="11551">
                  <c:v>4.3482889999999994</c:v>
                </c:pt>
                <c:pt idx="11552">
                  <c:v>4.3516840000000006</c:v>
                </c:pt>
                <c:pt idx="11553">
                  <c:v>4.351343</c:v>
                </c:pt>
                <c:pt idx="11554">
                  <c:v>4.3501690000000002</c:v>
                </c:pt>
                <c:pt idx="11555">
                  <c:v>4.3528180000000001</c:v>
                </c:pt>
                <c:pt idx="11556">
                  <c:v>4.3518629999999998</c:v>
                </c:pt>
                <c:pt idx="11557">
                  <c:v>4.3476699999999999</c:v>
                </c:pt>
                <c:pt idx="11558">
                  <c:v>4.3486340000000006</c:v>
                </c:pt>
                <c:pt idx="11559">
                  <c:v>4.3467400000000005</c:v>
                </c:pt>
                <c:pt idx="11560">
                  <c:v>4.3430929999999996</c:v>
                </c:pt>
                <c:pt idx="11561">
                  <c:v>4.3441169999999998</c:v>
                </c:pt>
                <c:pt idx="11562">
                  <c:v>4.3456630000000001</c:v>
                </c:pt>
                <c:pt idx="11563">
                  <c:v>4.3465259999999999</c:v>
                </c:pt>
                <c:pt idx="11564">
                  <c:v>4.3495970000000002</c:v>
                </c:pt>
                <c:pt idx="11565">
                  <c:v>4.3486630000000002</c:v>
                </c:pt>
                <c:pt idx="11566">
                  <c:v>4.3442880000000006</c:v>
                </c:pt>
                <c:pt idx="11567">
                  <c:v>4.3453110000000006</c:v>
                </c:pt>
                <c:pt idx="11568">
                  <c:v>4.3467859999999998</c:v>
                </c:pt>
                <c:pt idx="11569">
                  <c:v>4.3451640000000005</c:v>
                </c:pt>
                <c:pt idx="11570">
                  <c:v>4.3476300000000005</c:v>
                </c:pt>
                <c:pt idx="11571">
                  <c:v>4.3483420000000006</c:v>
                </c:pt>
                <c:pt idx="11572">
                  <c:v>4.3489599999999999</c:v>
                </c:pt>
                <c:pt idx="11573">
                  <c:v>4.3537859999999995</c:v>
                </c:pt>
                <c:pt idx="11574">
                  <c:v>4.3551039999999999</c:v>
                </c:pt>
                <c:pt idx="11575">
                  <c:v>4.3543850000000006</c:v>
                </c:pt>
                <c:pt idx="11576">
                  <c:v>4.3537590000000002</c:v>
                </c:pt>
                <c:pt idx="11577">
                  <c:v>4.3557779999999999</c:v>
                </c:pt>
                <c:pt idx="11578">
                  <c:v>4.3583759999999998</c:v>
                </c:pt>
                <c:pt idx="11579">
                  <c:v>4.3567330000000002</c:v>
                </c:pt>
                <c:pt idx="11580">
                  <c:v>4.3575409999999994</c:v>
                </c:pt>
                <c:pt idx="11581">
                  <c:v>4.356859</c:v>
                </c:pt>
                <c:pt idx="11582">
                  <c:v>4.3534319999999997</c:v>
                </c:pt>
                <c:pt idx="11583">
                  <c:v>4.3537280000000003</c:v>
                </c:pt>
                <c:pt idx="11584">
                  <c:v>4.3534959999999998</c:v>
                </c:pt>
                <c:pt idx="11585">
                  <c:v>4.3524820000000002</c:v>
                </c:pt>
                <c:pt idx="11586">
                  <c:v>4.3550900000000006</c:v>
                </c:pt>
                <c:pt idx="11587">
                  <c:v>4.3551029999999997</c:v>
                </c:pt>
                <c:pt idx="11588">
                  <c:v>4.3497819999999994</c:v>
                </c:pt>
                <c:pt idx="11589">
                  <c:v>4.3505579999999995</c:v>
                </c:pt>
                <c:pt idx="11590">
                  <c:v>4.353796</c:v>
                </c:pt>
                <c:pt idx="11591">
                  <c:v>4.3506300000000007</c:v>
                </c:pt>
                <c:pt idx="11592">
                  <c:v>4.3533140000000001</c:v>
                </c:pt>
                <c:pt idx="11593">
                  <c:v>4.3568990000000003</c:v>
                </c:pt>
                <c:pt idx="11594">
                  <c:v>4.353701</c:v>
                </c:pt>
                <c:pt idx="11595">
                  <c:v>4.3563689999999999</c:v>
                </c:pt>
                <c:pt idx="11596">
                  <c:v>4.3635269999999995</c:v>
                </c:pt>
                <c:pt idx="11597">
                  <c:v>4.3641329999999998</c:v>
                </c:pt>
                <c:pt idx="11598">
                  <c:v>4.3590260000000001</c:v>
                </c:pt>
                <c:pt idx="11599">
                  <c:v>4.3578919999999997</c:v>
                </c:pt>
                <c:pt idx="11600">
                  <c:v>4.3584779999999999</c:v>
                </c:pt>
                <c:pt idx="11601">
                  <c:v>4.3586930000000006</c:v>
                </c:pt>
                <c:pt idx="11602">
                  <c:v>4.3622259999999997</c:v>
                </c:pt>
                <c:pt idx="11603">
                  <c:v>4.3604750000000001</c:v>
                </c:pt>
                <c:pt idx="11604">
                  <c:v>4.3571150000000003</c:v>
                </c:pt>
                <c:pt idx="11605">
                  <c:v>4.3613610000000005</c:v>
                </c:pt>
                <c:pt idx="11606">
                  <c:v>4.3615960000000005</c:v>
                </c:pt>
                <c:pt idx="11607">
                  <c:v>4.3568129999999998</c:v>
                </c:pt>
                <c:pt idx="11608">
                  <c:v>4.3562700000000003</c:v>
                </c:pt>
                <c:pt idx="11609">
                  <c:v>4.355988</c:v>
                </c:pt>
                <c:pt idx="11610">
                  <c:v>4.3545850000000002</c:v>
                </c:pt>
                <c:pt idx="11611">
                  <c:v>4.3531320000000004</c:v>
                </c:pt>
                <c:pt idx="11612">
                  <c:v>4.3508550000000001</c:v>
                </c:pt>
                <c:pt idx="11613">
                  <c:v>4.3500459999999999</c:v>
                </c:pt>
                <c:pt idx="11614">
                  <c:v>4.3537429999999997</c:v>
                </c:pt>
                <c:pt idx="11615">
                  <c:v>4.3554770000000005</c:v>
                </c:pt>
                <c:pt idx="11616">
                  <c:v>4.3537309999999998</c:v>
                </c:pt>
                <c:pt idx="11617">
                  <c:v>4.3534690000000005</c:v>
                </c:pt>
                <c:pt idx="11618">
                  <c:v>4.3553099999999993</c:v>
                </c:pt>
                <c:pt idx="11619">
                  <c:v>4.355626</c:v>
                </c:pt>
                <c:pt idx="11620">
                  <c:v>4.3556689999999998</c:v>
                </c:pt>
                <c:pt idx="11621">
                  <c:v>4.3607139999999998</c:v>
                </c:pt>
                <c:pt idx="11622">
                  <c:v>4.3643299999999998</c:v>
                </c:pt>
                <c:pt idx="11623">
                  <c:v>4.3617670000000004</c:v>
                </c:pt>
                <c:pt idx="11624">
                  <c:v>4.3598619999999997</c:v>
                </c:pt>
                <c:pt idx="11625">
                  <c:v>4.3585890000000003</c:v>
                </c:pt>
                <c:pt idx="11626">
                  <c:v>4.3574959999999994</c:v>
                </c:pt>
                <c:pt idx="11627">
                  <c:v>4.3568189999999998</c:v>
                </c:pt>
                <c:pt idx="11628">
                  <c:v>4.3558159999999999</c:v>
                </c:pt>
                <c:pt idx="11629">
                  <c:v>4.3554829999999995</c:v>
                </c:pt>
                <c:pt idx="11630">
                  <c:v>4.3545579999999999</c:v>
                </c:pt>
                <c:pt idx="11631">
                  <c:v>4.354635</c:v>
                </c:pt>
                <c:pt idx="11632">
                  <c:v>4.3541810000000005</c:v>
                </c:pt>
                <c:pt idx="11633">
                  <c:v>4.3563890000000001</c:v>
                </c:pt>
                <c:pt idx="11634">
                  <c:v>4.3629220000000002</c:v>
                </c:pt>
                <c:pt idx="11635">
                  <c:v>4.3657810000000001</c:v>
                </c:pt>
                <c:pt idx="11636">
                  <c:v>4.3653510000000004</c:v>
                </c:pt>
                <c:pt idx="11637">
                  <c:v>4.3629119999999997</c:v>
                </c:pt>
                <c:pt idx="11638">
                  <c:v>4.3631310000000001</c:v>
                </c:pt>
                <c:pt idx="11639">
                  <c:v>4.3659560000000006</c:v>
                </c:pt>
                <c:pt idx="11640">
                  <c:v>4.3671449999999998</c:v>
                </c:pt>
                <c:pt idx="11641">
                  <c:v>4.3659160000000004</c:v>
                </c:pt>
                <c:pt idx="11642">
                  <c:v>4.3625280000000002</c:v>
                </c:pt>
                <c:pt idx="11643">
                  <c:v>4.3599929999999993</c:v>
                </c:pt>
                <c:pt idx="11644">
                  <c:v>4.3566940000000001</c:v>
                </c:pt>
                <c:pt idx="11645">
                  <c:v>4.3581950000000003</c:v>
                </c:pt>
                <c:pt idx="11646">
                  <c:v>4.3677450000000002</c:v>
                </c:pt>
                <c:pt idx="11647">
                  <c:v>4.3713309999999996</c:v>
                </c:pt>
                <c:pt idx="11648">
                  <c:v>4.3715530000000005</c:v>
                </c:pt>
                <c:pt idx="11649">
                  <c:v>4.3716980000000003</c:v>
                </c:pt>
                <c:pt idx="11650">
                  <c:v>4.3686249999999998</c:v>
                </c:pt>
                <c:pt idx="11651">
                  <c:v>4.3703159999999999</c:v>
                </c:pt>
                <c:pt idx="11652">
                  <c:v>4.3731489999999997</c:v>
                </c:pt>
                <c:pt idx="11653">
                  <c:v>4.3723580000000002</c:v>
                </c:pt>
                <c:pt idx="11654">
                  <c:v>4.371651</c:v>
                </c:pt>
                <c:pt idx="11655">
                  <c:v>4.3725040000000002</c:v>
                </c:pt>
                <c:pt idx="11656">
                  <c:v>4.3754030000000004</c:v>
                </c:pt>
                <c:pt idx="11657">
                  <c:v>4.3759269999999999</c:v>
                </c:pt>
                <c:pt idx="11658">
                  <c:v>4.3775550000000001</c:v>
                </c:pt>
                <c:pt idx="11659">
                  <c:v>4.3772599999999997</c:v>
                </c:pt>
                <c:pt idx="11660">
                  <c:v>4.3769039999999997</c:v>
                </c:pt>
                <c:pt idx="11661">
                  <c:v>4.3809480000000001</c:v>
                </c:pt>
                <c:pt idx="11662">
                  <c:v>4.3818330000000003</c:v>
                </c:pt>
                <c:pt idx="11663">
                  <c:v>4.3767990000000001</c:v>
                </c:pt>
                <c:pt idx="11664">
                  <c:v>4.375</c:v>
                </c:pt>
                <c:pt idx="11665">
                  <c:v>4.3780559999999999</c:v>
                </c:pt>
                <c:pt idx="11666">
                  <c:v>4.3718490000000001</c:v>
                </c:pt>
                <c:pt idx="11667">
                  <c:v>4.3665769999999995</c:v>
                </c:pt>
                <c:pt idx="11668">
                  <c:v>4.3755120000000005</c:v>
                </c:pt>
                <c:pt idx="11669">
                  <c:v>4.3791770000000003</c:v>
                </c:pt>
                <c:pt idx="11670">
                  <c:v>4.3755240000000004</c:v>
                </c:pt>
                <c:pt idx="11671">
                  <c:v>4.3779180000000002</c:v>
                </c:pt>
                <c:pt idx="11672">
                  <c:v>4.3786909999999999</c:v>
                </c:pt>
                <c:pt idx="11673">
                  <c:v>4.3759860000000002</c:v>
                </c:pt>
                <c:pt idx="11674">
                  <c:v>4.3787669999999999</c:v>
                </c:pt>
                <c:pt idx="11675">
                  <c:v>4.380242</c:v>
                </c:pt>
                <c:pt idx="11676">
                  <c:v>4.3758599999999994</c:v>
                </c:pt>
                <c:pt idx="11677">
                  <c:v>4.3761619999999999</c:v>
                </c:pt>
                <c:pt idx="11678">
                  <c:v>4.3782309999999995</c:v>
                </c:pt>
                <c:pt idx="11679">
                  <c:v>4.380058</c:v>
                </c:pt>
                <c:pt idx="11680">
                  <c:v>4.3852910000000005</c:v>
                </c:pt>
                <c:pt idx="11681">
                  <c:v>4.3835769999999998</c:v>
                </c:pt>
                <c:pt idx="11682">
                  <c:v>4.3811300000000006</c:v>
                </c:pt>
                <c:pt idx="11683">
                  <c:v>4.3846360000000004</c:v>
                </c:pt>
                <c:pt idx="11684">
                  <c:v>4.3836259999999996</c:v>
                </c:pt>
                <c:pt idx="11685">
                  <c:v>4.3792150000000003</c:v>
                </c:pt>
                <c:pt idx="11686">
                  <c:v>4.3767100000000001</c:v>
                </c:pt>
                <c:pt idx="11687">
                  <c:v>4.37791</c:v>
                </c:pt>
                <c:pt idx="11688">
                  <c:v>4.3796540000000004</c:v>
                </c:pt>
                <c:pt idx="11689">
                  <c:v>4.3795520000000003</c:v>
                </c:pt>
                <c:pt idx="11690">
                  <c:v>4.3774220000000001</c:v>
                </c:pt>
                <c:pt idx="11691">
                  <c:v>4.3710079999999998</c:v>
                </c:pt>
                <c:pt idx="11692">
                  <c:v>4.3699510000000004</c:v>
                </c:pt>
                <c:pt idx="11693">
                  <c:v>4.374479</c:v>
                </c:pt>
                <c:pt idx="11694">
                  <c:v>4.3752550000000001</c:v>
                </c:pt>
                <c:pt idx="11695">
                  <c:v>4.3779859999999999</c:v>
                </c:pt>
                <c:pt idx="11696">
                  <c:v>4.3814359999999999</c:v>
                </c:pt>
                <c:pt idx="11697">
                  <c:v>4.3762410000000003</c:v>
                </c:pt>
                <c:pt idx="11698">
                  <c:v>4.370749</c:v>
                </c:pt>
                <c:pt idx="11699">
                  <c:v>4.37418</c:v>
                </c:pt>
                <c:pt idx="11700">
                  <c:v>4.3801000000000005</c:v>
                </c:pt>
                <c:pt idx="11701">
                  <c:v>4.3779640000000004</c:v>
                </c:pt>
                <c:pt idx="11702">
                  <c:v>4.3768060000000002</c:v>
                </c:pt>
                <c:pt idx="11703">
                  <c:v>4.3813309999999994</c:v>
                </c:pt>
                <c:pt idx="11704">
                  <c:v>4.384252</c:v>
                </c:pt>
                <c:pt idx="11705">
                  <c:v>4.3845930000000006</c:v>
                </c:pt>
                <c:pt idx="11706">
                  <c:v>4.3827490000000004</c:v>
                </c:pt>
                <c:pt idx="11707">
                  <c:v>4.3809550000000002</c:v>
                </c:pt>
                <c:pt idx="11708">
                  <c:v>4.3824500000000004</c:v>
                </c:pt>
                <c:pt idx="11709">
                  <c:v>4.3841979999999996</c:v>
                </c:pt>
                <c:pt idx="11710">
                  <c:v>4.379588</c:v>
                </c:pt>
                <c:pt idx="11711">
                  <c:v>4.3723659999999995</c:v>
                </c:pt>
                <c:pt idx="11712">
                  <c:v>4.3737810000000001</c:v>
                </c:pt>
                <c:pt idx="11713">
                  <c:v>4.37683</c:v>
                </c:pt>
                <c:pt idx="11714">
                  <c:v>4.3753669999999998</c:v>
                </c:pt>
                <c:pt idx="11715">
                  <c:v>4.3735629999999999</c:v>
                </c:pt>
                <c:pt idx="11716">
                  <c:v>4.3774610000000003</c:v>
                </c:pt>
                <c:pt idx="11717">
                  <c:v>4.384468</c:v>
                </c:pt>
                <c:pt idx="11718">
                  <c:v>4.3852089999999997</c:v>
                </c:pt>
                <c:pt idx="11719">
                  <c:v>4.386698</c:v>
                </c:pt>
                <c:pt idx="11720">
                  <c:v>4.3900730000000001</c:v>
                </c:pt>
                <c:pt idx="11721">
                  <c:v>4.389812</c:v>
                </c:pt>
                <c:pt idx="11722">
                  <c:v>4.3898450000000002</c:v>
                </c:pt>
                <c:pt idx="11723">
                  <c:v>4.3891119999999999</c:v>
                </c:pt>
                <c:pt idx="11724">
                  <c:v>4.3867219999999998</c:v>
                </c:pt>
                <c:pt idx="11725">
                  <c:v>4.3858820000000005</c:v>
                </c:pt>
                <c:pt idx="11726">
                  <c:v>4.3858579999999998</c:v>
                </c:pt>
                <c:pt idx="11727">
                  <c:v>4.3864839999999994</c:v>
                </c:pt>
                <c:pt idx="11728">
                  <c:v>4.3908079999999998</c:v>
                </c:pt>
                <c:pt idx="11729">
                  <c:v>4.391146</c:v>
                </c:pt>
                <c:pt idx="11730">
                  <c:v>4.3866269999999998</c:v>
                </c:pt>
                <c:pt idx="11731">
                  <c:v>4.3885540000000001</c:v>
                </c:pt>
                <c:pt idx="11732">
                  <c:v>4.3903300000000005</c:v>
                </c:pt>
                <c:pt idx="11733">
                  <c:v>4.3844370000000001</c:v>
                </c:pt>
                <c:pt idx="11734">
                  <c:v>4.3839430000000004</c:v>
                </c:pt>
                <c:pt idx="11735">
                  <c:v>4.3892419999999994</c:v>
                </c:pt>
                <c:pt idx="11736">
                  <c:v>4.394825</c:v>
                </c:pt>
                <c:pt idx="11737">
                  <c:v>4.3966849999999997</c:v>
                </c:pt>
                <c:pt idx="11738">
                  <c:v>4.3919899999999998</c:v>
                </c:pt>
                <c:pt idx="11739">
                  <c:v>4.3919860000000002</c:v>
                </c:pt>
                <c:pt idx="11740">
                  <c:v>4.398104</c:v>
                </c:pt>
                <c:pt idx="11741">
                  <c:v>4.398739</c:v>
                </c:pt>
                <c:pt idx="11742">
                  <c:v>4.3951010000000004</c:v>
                </c:pt>
                <c:pt idx="11743">
                  <c:v>4.3937989999999996</c:v>
                </c:pt>
                <c:pt idx="11744">
                  <c:v>4.3954509999999996</c:v>
                </c:pt>
                <c:pt idx="11745">
                  <c:v>4.3960849999999994</c:v>
                </c:pt>
                <c:pt idx="11746">
                  <c:v>4.3965670000000001</c:v>
                </c:pt>
                <c:pt idx="11747">
                  <c:v>4.3958930000000001</c:v>
                </c:pt>
                <c:pt idx="11748">
                  <c:v>4.3944450000000002</c:v>
                </c:pt>
                <c:pt idx="11749">
                  <c:v>4.394431</c:v>
                </c:pt>
                <c:pt idx="11750">
                  <c:v>4.3987210000000001</c:v>
                </c:pt>
                <c:pt idx="11751">
                  <c:v>4.3994499999999999</c:v>
                </c:pt>
                <c:pt idx="11752">
                  <c:v>4.3962310000000002</c:v>
                </c:pt>
                <c:pt idx="11753">
                  <c:v>4.4006360000000004</c:v>
                </c:pt>
                <c:pt idx="11754">
                  <c:v>4.405011</c:v>
                </c:pt>
                <c:pt idx="11755">
                  <c:v>4.4016900000000003</c:v>
                </c:pt>
                <c:pt idx="11756">
                  <c:v>4.3998109999999997</c:v>
                </c:pt>
                <c:pt idx="11757">
                  <c:v>4.3995920000000002</c:v>
                </c:pt>
                <c:pt idx="11758">
                  <c:v>4.3986800000000006</c:v>
                </c:pt>
                <c:pt idx="11759">
                  <c:v>4.3978510000000002</c:v>
                </c:pt>
                <c:pt idx="11760">
                  <c:v>4.3960749999999997</c:v>
                </c:pt>
                <c:pt idx="11761">
                  <c:v>4.3975520000000001</c:v>
                </c:pt>
                <c:pt idx="11762">
                  <c:v>4.4001640000000002</c:v>
                </c:pt>
                <c:pt idx="11763">
                  <c:v>4.3975460000000002</c:v>
                </c:pt>
                <c:pt idx="11764">
                  <c:v>4.392709</c:v>
                </c:pt>
                <c:pt idx="11765">
                  <c:v>4.3893520000000006</c:v>
                </c:pt>
                <c:pt idx="11766">
                  <c:v>4.3934259999999998</c:v>
                </c:pt>
                <c:pt idx="11767">
                  <c:v>4.3941289999999995</c:v>
                </c:pt>
                <c:pt idx="11768">
                  <c:v>4.3907100000000003</c:v>
                </c:pt>
                <c:pt idx="11769">
                  <c:v>4.3938559999999995</c:v>
                </c:pt>
                <c:pt idx="11770">
                  <c:v>4.3957839999999999</c:v>
                </c:pt>
                <c:pt idx="11771">
                  <c:v>4.3939900000000005</c:v>
                </c:pt>
                <c:pt idx="11772">
                  <c:v>4.3973630000000004</c:v>
                </c:pt>
                <c:pt idx="11773">
                  <c:v>4.3997790000000006</c:v>
                </c:pt>
                <c:pt idx="11774">
                  <c:v>4.3965399999999999</c:v>
                </c:pt>
                <c:pt idx="11775">
                  <c:v>4.3968780000000001</c:v>
                </c:pt>
                <c:pt idx="11776">
                  <c:v>4.3991159999999994</c:v>
                </c:pt>
                <c:pt idx="11777">
                  <c:v>4.3974589999999996</c:v>
                </c:pt>
                <c:pt idx="11778">
                  <c:v>4.3954769999999996</c:v>
                </c:pt>
                <c:pt idx="11779">
                  <c:v>4.3931659999999999</c:v>
                </c:pt>
                <c:pt idx="11780">
                  <c:v>4.3972230000000003</c:v>
                </c:pt>
                <c:pt idx="11781">
                  <c:v>4.4070179999999999</c:v>
                </c:pt>
                <c:pt idx="11782">
                  <c:v>4.4106839999999998</c:v>
                </c:pt>
                <c:pt idx="11783">
                  <c:v>4.4077380000000002</c:v>
                </c:pt>
                <c:pt idx="11784">
                  <c:v>4.4063439999999998</c:v>
                </c:pt>
                <c:pt idx="11785">
                  <c:v>4.4060419999999993</c:v>
                </c:pt>
                <c:pt idx="11786">
                  <c:v>4.4014109999999995</c:v>
                </c:pt>
                <c:pt idx="11787">
                  <c:v>4.3959030000000006</c:v>
                </c:pt>
                <c:pt idx="11788">
                  <c:v>4.396827</c:v>
                </c:pt>
                <c:pt idx="11789">
                  <c:v>4.3945530000000002</c:v>
                </c:pt>
                <c:pt idx="11790">
                  <c:v>4.3932500000000001</c:v>
                </c:pt>
                <c:pt idx="11791">
                  <c:v>4.400544</c:v>
                </c:pt>
                <c:pt idx="11792">
                  <c:v>4.4047289999999997</c:v>
                </c:pt>
                <c:pt idx="11793">
                  <c:v>4.4020429999999999</c:v>
                </c:pt>
                <c:pt idx="11794">
                  <c:v>4.403816</c:v>
                </c:pt>
                <c:pt idx="11795">
                  <c:v>4.404471</c:v>
                </c:pt>
                <c:pt idx="11796">
                  <c:v>4.3967910000000003</c:v>
                </c:pt>
                <c:pt idx="11797">
                  <c:v>4.3946319999999996</c:v>
                </c:pt>
                <c:pt idx="11798">
                  <c:v>4.3987150000000002</c:v>
                </c:pt>
                <c:pt idx="11799">
                  <c:v>4.404293</c:v>
                </c:pt>
                <c:pt idx="11800">
                  <c:v>4.4072840000000006</c:v>
                </c:pt>
                <c:pt idx="11801">
                  <c:v>4.4019499999999994</c:v>
                </c:pt>
                <c:pt idx="11802">
                  <c:v>4.4021590000000002</c:v>
                </c:pt>
                <c:pt idx="11803">
                  <c:v>4.4074799999999996</c:v>
                </c:pt>
                <c:pt idx="11804">
                  <c:v>4.4093289999999996</c:v>
                </c:pt>
                <c:pt idx="11805">
                  <c:v>4.4140169999999994</c:v>
                </c:pt>
                <c:pt idx="11806">
                  <c:v>4.4133630000000004</c:v>
                </c:pt>
                <c:pt idx="11807">
                  <c:v>4.4122599999999998</c:v>
                </c:pt>
                <c:pt idx="11808">
                  <c:v>4.4179930000000001</c:v>
                </c:pt>
                <c:pt idx="11809">
                  <c:v>4.416976</c:v>
                </c:pt>
                <c:pt idx="11810">
                  <c:v>4.4134209999999996</c:v>
                </c:pt>
                <c:pt idx="11811">
                  <c:v>4.4131140000000002</c:v>
                </c:pt>
                <c:pt idx="11812">
                  <c:v>4.4100579999999994</c:v>
                </c:pt>
                <c:pt idx="11813">
                  <c:v>4.4068420000000001</c:v>
                </c:pt>
                <c:pt idx="11814">
                  <c:v>4.4113519999999999</c:v>
                </c:pt>
                <c:pt idx="11815">
                  <c:v>4.4182009999999998</c:v>
                </c:pt>
                <c:pt idx="11816">
                  <c:v>4.4197889999999997</c:v>
                </c:pt>
                <c:pt idx="11817">
                  <c:v>4.4158229999999996</c:v>
                </c:pt>
                <c:pt idx="11818">
                  <c:v>4.4163499999999996</c:v>
                </c:pt>
                <c:pt idx="11819">
                  <c:v>4.4194259999999996</c:v>
                </c:pt>
                <c:pt idx="11820">
                  <c:v>4.4126379999999994</c:v>
                </c:pt>
                <c:pt idx="11821">
                  <c:v>4.408258</c:v>
                </c:pt>
                <c:pt idx="11822">
                  <c:v>4.4120790000000003</c:v>
                </c:pt>
                <c:pt idx="11823">
                  <c:v>4.4098139999999999</c:v>
                </c:pt>
                <c:pt idx="11824">
                  <c:v>4.4065589999999997</c:v>
                </c:pt>
                <c:pt idx="11825">
                  <c:v>4.4108780000000003</c:v>
                </c:pt>
                <c:pt idx="11826">
                  <c:v>4.4145690000000002</c:v>
                </c:pt>
                <c:pt idx="11827">
                  <c:v>4.4132379999999998</c:v>
                </c:pt>
                <c:pt idx="11828">
                  <c:v>4.4139809999999997</c:v>
                </c:pt>
                <c:pt idx="11829">
                  <c:v>4.4210329999999995</c:v>
                </c:pt>
                <c:pt idx="11830">
                  <c:v>4.421386</c:v>
                </c:pt>
                <c:pt idx="11831">
                  <c:v>4.4154270000000002</c:v>
                </c:pt>
                <c:pt idx="11832">
                  <c:v>4.4134639999999994</c:v>
                </c:pt>
                <c:pt idx="11833">
                  <c:v>4.4152769999999997</c:v>
                </c:pt>
                <c:pt idx="11834">
                  <c:v>4.4195989999999998</c:v>
                </c:pt>
                <c:pt idx="11835">
                  <c:v>4.4199070000000003</c:v>
                </c:pt>
                <c:pt idx="11836">
                  <c:v>4.4175439999999995</c:v>
                </c:pt>
                <c:pt idx="11837">
                  <c:v>4.4185490000000005</c:v>
                </c:pt>
                <c:pt idx="11838">
                  <c:v>4.4195679999999999</c:v>
                </c:pt>
                <c:pt idx="11839">
                  <c:v>4.4175589999999998</c:v>
                </c:pt>
                <c:pt idx="11840">
                  <c:v>4.4166100000000004</c:v>
                </c:pt>
                <c:pt idx="11841">
                  <c:v>4.4180809999999999</c:v>
                </c:pt>
                <c:pt idx="11842">
                  <c:v>4.4173209999999994</c:v>
                </c:pt>
                <c:pt idx="11843">
                  <c:v>4.4177819999999999</c:v>
                </c:pt>
                <c:pt idx="11844">
                  <c:v>4.4176459999999995</c:v>
                </c:pt>
                <c:pt idx="11845">
                  <c:v>4.4135900000000001</c:v>
                </c:pt>
                <c:pt idx="11846">
                  <c:v>4.4142969999999995</c:v>
                </c:pt>
                <c:pt idx="11847">
                  <c:v>4.4165049999999999</c:v>
                </c:pt>
                <c:pt idx="11848">
                  <c:v>4.4159229999999994</c:v>
                </c:pt>
                <c:pt idx="11849">
                  <c:v>4.4176440000000001</c:v>
                </c:pt>
                <c:pt idx="11850">
                  <c:v>4.4222890000000001</c:v>
                </c:pt>
                <c:pt idx="11851">
                  <c:v>4.424086</c:v>
                </c:pt>
                <c:pt idx="11852">
                  <c:v>4.4207839999999994</c:v>
                </c:pt>
                <c:pt idx="11853">
                  <c:v>4.418533</c:v>
                </c:pt>
                <c:pt idx="11854">
                  <c:v>4.4182030000000001</c:v>
                </c:pt>
                <c:pt idx="11855">
                  <c:v>4.4158790000000003</c:v>
                </c:pt>
                <c:pt idx="11856">
                  <c:v>4.4151509999999998</c:v>
                </c:pt>
                <c:pt idx="11857">
                  <c:v>4.4162520000000001</c:v>
                </c:pt>
                <c:pt idx="11858">
                  <c:v>4.4180670000000006</c:v>
                </c:pt>
                <c:pt idx="11859">
                  <c:v>4.4143569999999999</c:v>
                </c:pt>
                <c:pt idx="11860">
                  <c:v>4.4106040000000002</c:v>
                </c:pt>
                <c:pt idx="11861">
                  <c:v>4.4133899999999997</c:v>
                </c:pt>
                <c:pt idx="11862">
                  <c:v>4.4159679999999994</c:v>
                </c:pt>
                <c:pt idx="11863">
                  <c:v>4.4181400000000002</c:v>
                </c:pt>
                <c:pt idx="11864">
                  <c:v>4.4200379999999999</c:v>
                </c:pt>
                <c:pt idx="11865">
                  <c:v>4.4197449999999998</c:v>
                </c:pt>
                <c:pt idx="11866">
                  <c:v>4.4222389999999994</c:v>
                </c:pt>
                <c:pt idx="11867">
                  <c:v>4.4227509999999999</c:v>
                </c:pt>
                <c:pt idx="11868">
                  <c:v>4.4192099999999996</c:v>
                </c:pt>
                <c:pt idx="11869">
                  <c:v>4.4203589999999995</c:v>
                </c:pt>
                <c:pt idx="11870">
                  <c:v>4.4259710000000005</c:v>
                </c:pt>
                <c:pt idx="11871">
                  <c:v>4.4276300000000006</c:v>
                </c:pt>
                <c:pt idx="11872">
                  <c:v>4.4252760000000002</c:v>
                </c:pt>
                <c:pt idx="11873">
                  <c:v>4.4268529999999995</c:v>
                </c:pt>
                <c:pt idx="11874">
                  <c:v>4.4249139999999993</c:v>
                </c:pt>
                <c:pt idx="11875">
                  <c:v>4.4193660000000001</c:v>
                </c:pt>
                <c:pt idx="11876">
                  <c:v>4.4234939999999998</c:v>
                </c:pt>
                <c:pt idx="11877">
                  <c:v>4.4254060000000006</c:v>
                </c:pt>
                <c:pt idx="11878">
                  <c:v>4.4221789999999999</c:v>
                </c:pt>
                <c:pt idx="11879">
                  <c:v>4.4252909999999996</c:v>
                </c:pt>
                <c:pt idx="11880">
                  <c:v>4.4280299999999997</c:v>
                </c:pt>
                <c:pt idx="11881">
                  <c:v>4.4249770000000002</c:v>
                </c:pt>
                <c:pt idx="11882">
                  <c:v>4.4266730000000001</c:v>
                </c:pt>
                <c:pt idx="11883">
                  <c:v>4.4325109999999999</c:v>
                </c:pt>
                <c:pt idx="11884">
                  <c:v>4.4331759999999996</c:v>
                </c:pt>
                <c:pt idx="11885">
                  <c:v>4.4310419999999997</c:v>
                </c:pt>
                <c:pt idx="11886">
                  <c:v>4.430053</c:v>
                </c:pt>
                <c:pt idx="11887">
                  <c:v>4.4300410000000001</c:v>
                </c:pt>
                <c:pt idx="11888">
                  <c:v>4.4357439999999997</c:v>
                </c:pt>
                <c:pt idx="11889">
                  <c:v>4.4360520000000001</c:v>
                </c:pt>
                <c:pt idx="11890">
                  <c:v>4.432124</c:v>
                </c:pt>
                <c:pt idx="11891">
                  <c:v>4.4315250000000006</c:v>
                </c:pt>
                <c:pt idx="11892">
                  <c:v>4.4298640000000002</c:v>
                </c:pt>
                <c:pt idx="11893">
                  <c:v>4.4291689999999999</c:v>
                </c:pt>
                <c:pt idx="11894">
                  <c:v>4.430091</c:v>
                </c:pt>
                <c:pt idx="11895">
                  <c:v>4.4299010000000001</c:v>
                </c:pt>
                <c:pt idx="11896">
                  <c:v>4.427276</c:v>
                </c:pt>
                <c:pt idx="11897">
                  <c:v>4.427556</c:v>
                </c:pt>
                <c:pt idx="11898">
                  <c:v>4.4283760000000001</c:v>
                </c:pt>
                <c:pt idx="11899">
                  <c:v>4.4262800000000002</c:v>
                </c:pt>
                <c:pt idx="11900">
                  <c:v>4.428058</c:v>
                </c:pt>
                <c:pt idx="11901">
                  <c:v>4.4299750000000007</c:v>
                </c:pt>
                <c:pt idx="11902">
                  <c:v>4.4336339999999996</c:v>
                </c:pt>
                <c:pt idx="11903">
                  <c:v>4.4370620000000001</c:v>
                </c:pt>
                <c:pt idx="11904">
                  <c:v>4.43384</c:v>
                </c:pt>
                <c:pt idx="11905">
                  <c:v>4.4277999999999995</c:v>
                </c:pt>
                <c:pt idx="11906">
                  <c:v>4.4259780000000006</c:v>
                </c:pt>
                <c:pt idx="11907">
                  <c:v>4.4302539999999997</c:v>
                </c:pt>
                <c:pt idx="11908">
                  <c:v>4.4356290000000005</c:v>
                </c:pt>
                <c:pt idx="11909">
                  <c:v>4.4368530000000002</c:v>
                </c:pt>
                <c:pt idx="11910">
                  <c:v>4.4343760000000003</c:v>
                </c:pt>
                <c:pt idx="11911">
                  <c:v>4.4358649999999997</c:v>
                </c:pt>
                <c:pt idx="11912">
                  <c:v>4.4424359999999998</c:v>
                </c:pt>
                <c:pt idx="11913">
                  <c:v>4.4432489999999998</c:v>
                </c:pt>
                <c:pt idx="11914">
                  <c:v>4.443403</c:v>
                </c:pt>
                <c:pt idx="11915">
                  <c:v>4.4419760000000004</c:v>
                </c:pt>
                <c:pt idx="11916">
                  <c:v>4.4382839999999995</c:v>
                </c:pt>
                <c:pt idx="11917">
                  <c:v>4.4441000000000006</c:v>
                </c:pt>
                <c:pt idx="11918">
                  <c:v>4.4424929999999998</c:v>
                </c:pt>
                <c:pt idx="11919">
                  <c:v>4.4347949999999994</c:v>
                </c:pt>
                <c:pt idx="11920">
                  <c:v>4.4396409999999999</c:v>
                </c:pt>
                <c:pt idx="11921">
                  <c:v>4.4396120000000003</c:v>
                </c:pt>
                <c:pt idx="11922">
                  <c:v>4.4336780000000005</c:v>
                </c:pt>
                <c:pt idx="11923">
                  <c:v>4.4382630000000001</c:v>
                </c:pt>
                <c:pt idx="11924">
                  <c:v>4.4397339999999996</c:v>
                </c:pt>
                <c:pt idx="11925">
                  <c:v>4.4361239999999995</c:v>
                </c:pt>
                <c:pt idx="11926">
                  <c:v>4.4430589999999999</c:v>
                </c:pt>
                <c:pt idx="11927">
                  <c:v>4.4490129999999999</c:v>
                </c:pt>
                <c:pt idx="11928">
                  <c:v>4.447298</c:v>
                </c:pt>
                <c:pt idx="11929">
                  <c:v>4.4478559999999998</c:v>
                </c:pt>
                <c:pt idx="11930">
                  <c:v>4.4483759999999997</c:v>
                </c:pt>
                <c:pt idx="11931">
                  <c:v>4.4477220000000006</c:v>
                </c:pt>
                <c:pt idx="11932">
                  <c:v>4.4468719999999999</c:v>
                </c:pt>
                <c:pt idx="11933">
                  <c:v>4.4471080000000001</c:v>
                </c:pt>
                <c:pt idx="11934">
                  <c:v>4.4462720000000004</c:v>
                </c:pt>
                <c:pt idx="11935">
                  <c:v>4.4417930000000005</c:v>
                </c:pt>
                <c:pt idx="11936">
                  <c:v>4.4407139999999998</c:v>
                </c:pt>
                <c:pt idx="11937">
                  <c:v>4.4392300000000002</c:v>
                </c:pt>
                <c:pt idx="11938">
                  <c:v>4.4365830000000006</c:v>
                </c:pt>
                <c:pt idx="11939">
                  <c:v>4.4359599999999997</c:v>
                </c:pt>
                <c:pt idx="11940">
                  <c:v>4.4348720000000004</c:v>
                </c:pt>
                <c:pt idx="11941">
                  <c:v>4.4335900000000006</c:v>
                </c:pt>
                <c:pt idx="11942">
                  <c:v>4.4338669999999993</c:v>
                </c:pt>
                <c:pt idx="11943">
                  <c:v>4.4321850000000005</c:v>
                </c:pt>
                <c:pt idx="11944">
                  <c:v>4.4339639999999996</c:v>
                </c:pt>
                <c:pt idx="11945">
                  <c:v>4.4385449999999995</c:v>
                </c:pt>
                <c:pt idx="11946">
                  <c:v>4.4392879999999995</c:v>
                </c:pt>
                <c:pt idx="11947">
                  <c:v>4.437818</c:v>
                </c:pt>
                <c:pt idx="11948">
                  <c:v>4.4416449999999994</c:v>
                </c:pt>
                <c:pt idx="11949">
                  <c:v>4.4470349999999996</c:v>
                </c:pt>
                <c:pt idx="11950">
                  <c:v>4.4443979999999996</c:v>
                </c:pt>
                <c:pt idx="11951">
                  <c:v>4.4483199999999998</c:v>
                </c:pt>
                <c:pt idx="11952">
                  <c:v>4.4573640000000001</c:v>
                </c:pt>
                <c:pt idx="11953">
                  <c:v>4.4560700000000004</c:v>
                </c:pt>
                <c:pt idx="11954">
                  <c:v>4.4591089999999998</c:v>
                </c:pt>
                <c:pt idx="11955">
                  <c:v>4.4629110000000001</c:v>
                </c:pt>
                <c:pt idx="11956">
                  <c:v>4.456575</c:v>
                </c:pt>
                <c:pt idx="11957">
                  <c:v>4.45106</c:v>
                </c:pt>
                <c:pt idx="11958">
                  <c:v>4.4530080000000005</c:v>
                </c:pt>
                <c:pt idx="11959">
                  <c:v>4.4532759999999998</c:v>
                </c:pt>
                <c:pt idx="11960">
                  <c:v>4.4522890000000004</c:v>
                </c:pt>
                <c:pt idx="11961">
                  <c:v>4.4539910000000003</c:v>
                </c:pt>
                <c:pt idx="11962">
                  <c:v>4.4449939999999994</c:v>
                </c:pt>
                <c:pt idx="11963">
                  <c:v>4.4378320000000002</c:v>
                </c:pt>
                <c:pt idx="11964">
                  <c:v>4.4445199999999998</c:v>
                </c:pt>
                <c:pt idx="11965">
                  <c:v>4.4454720000000005</c:v>
                </c:pt>
                <c:pt idx="11966">
                  <c:v>4.4408799999999999</c:v>
                </c:pt>
                <c:pt idx="11967">
                  <c:v>4.4409200000000002</c:v>
                </c:pt>
                <c:pt idx="11968">
                  <c:v>4.4469250000000002</c:v>
                </c:pt>
                <c:pt idx="11969">
                  <c:v>4.4492510000000003</c:v>
                </c:pt>
                <c:pt idx="11970">
                  <c:v>4.4458219999999997</c:v>
                </c:pt>
                <c:pt idx="11971">
                  <c:v>4.4433539999999994</c:v>
                </c:pt>
                <c:pt idx="11972">
                  <c:v>4.4437490000000004</c:v>
                </c:pt>
                <c:pt idx="11973">
                  <c:v>4.4475769999999999</c:v>
                </c:pt>
                <c:pt idx="11974">
                  <c:v>4.447559</c:v>
                </c:pt>
                <c:pt idx="11975">
                  <c:v>4.4436660000000003</c:v>
                </c:pt>
                <c:pt idx="11976">
                  <c:v>4.4458459999999995</c:v>
                </c:pt>
                <c:pt idx="11977">
                  <c:v>4.4494249999999997</c:v>
                </c:pt>
                <c:pt idx="11978">
                  <c:v>4.4519409999999997</c:v>
                </c:pt>
                <c:pt idx="11979">
                  <c:v>4.4543420000000005</c:v>
                </c:pt>
                <c:pt idx="11980">
                  <c:v>4.4553580000000004</c:v>
                </c:pt>
                <c:pt idx="11981">
                  <c:v>4.4524140000000001</c:v>
                </c:pt>
                <c:pt idx="11982">
                  <c:v>4.4519160000000007</c:v>
                </c:pt>
                <c:pt idx="11983">
                  <c:v>4.4566309999999998</c:v>
                </c:pt>
                <c:pt idx="11984">
                  <c:v>4.4546239999999999</c:v>
                </c:pt>
                <c:pt idx="11985">
                  <c:v>4.4526760000000003</c:v>
                </c:pt>
                <c:pt idx="11986">
                  <c:v>4.4570069999999999</c:v>
                </c:pt>
                <c:pt idx="11987">
                  <c:v>4.4549649999999996</c:v>
                </c:pt>
                <c:pt idx="11988">
                  <c:v>4.4537879999999994</c:v>
                </c:pt>
                <c:pt idx="11989">
                  <c:v>4.4551090000000002</c:v>
                </c:pt>
                <c:pt idx="11990">
                  <c:v>4.4542640000000002</c:v>
                </c:pt>
                <c:pt idx="11991">
                  <c:v>4.4557070000000003</c:v>
                </c:pt>
                <c:pt idx="11992">
                  <c:v>4.457395</c:v>
                </c:pt>
                <c:pt idx="11993">
                  <c:v>4.4556930000000001</c:v>
                </c:pt>
                <c:pt idx="11994">
                  <c:v>4.4523809999999999</c:v>
                </c:pt>
                <c:pt idx="11995">
                  <c:v>4.4522740000000001</c:v>
                </c:pt>
                <c:pt idx="11996">
                  <c:v>4.4546679999999999</c:v>
                </c:pt>
                <c:pt idx="11997">
                  <c:v>4.4517199999999999</c:v>
                </c:pt>
                <c:pt idx="11998">
                  <c:v>4.4507300000000001</c:v>
                </c:pt>
                <c:pt idx="11999">
                  <c:v>4.4559250000000006</c:v>
                </c:pt>
                <c:pt idx="12000">
                  <c:v>4.4593559999999997</c:v>
                </c:pt>
                <c:pt idx="12001">
                  <c:v>4.4564509999999995</c:v>
                </c:pt>
                <c:pt idx="12002">
                  <c:v>4.4517090000000001</c:v>
                </c:pt>
                <c:pt idx="12003">
                  <c:v>4.4481649999999995</c:v>
                </c:pt>
                <c:pt idx="12004">
                  <c:v>4.4534210000000005</c:v>
                </c:pt>
                <c:pt idx="12005">
                  <c:v>4.46096</c:v>
                </c:pt>
                <c:pt idx="12006">
                  <c:v>4.4564719999999998</c:v>
                </c:pt>
                <c:pt idx="12007">
                  <c:v>4.4549249999999994</c:v>
                </c:pt>
                <c:pt idx="12008">
                  <c:v>4.4643579999999998</c:v>
                </c:pt>
                <c:pt idx="12009">
                  <c:v>4.4631869999999996</c:v>
                </c:pt>
                <c:pt idx="12010">
                  <c:v>4.4562050000000006</c:v>
                </c:pt>
                <c:pt idx="12011">
                  <c:v>4.4618310000000001</c:v>
                </c:pt>
                <c:pt idx="12012">
                  <c:v>4.4637609999999999</c:v>
                </c:pt>
                <c:pt idx="12013">
                  <c:v>4.4611719999999995</c:v>
                </c:pt>
                <c:pt idx="12014">
                  <c:v>4.4682890000000004</c:v>
                </c:pt>
                <c:pt idx="12015">
                  <c:v>4.4690379999999994</c:v>
                </c:pt>
                <c:pt idx="12016">
                  <c:v>4.4624059999999997</c:v>
                </c:pt>
                <c:pt idx="12017">
                  <c:v>4.4607700000000001</c:v>
                </c:pt>
                <c:pt idx="12018">
                  <c:v>4.4604750000000006</c:v>
                </c:pt>
                <c:pt idx="12019">
                  <c:v>4.4652609999999999</c:v>
                </c:pt>
                <c:pt idx="12020">
                  <c:v>4.4676419999999997</c:v>
                </c:pt>
                <c:pt idx="12021">
                  <c:v>4.4663900000000005</c:v>
                </c:pt>
                <c:pt idx="12022">
                  <c:v>4.4734449999999999</c:v>
                </c:pt>
                <c:pt idx="12023">
                  <c:v>4.4766379999999995</c:v>
                </c:pt>
                <c:pt idx="12024">
                  <c:v>4.4731310000000004</c:v>
                </c:pt>
                <c:pt idx="12025">
                  <c:v>4.4716170000000002</c:v>
                </c:pt>
                <c:pt idx="12026">
                  <c:v>4.4716019999999999</c:v>
                </c:pt>
                <c:pt idx="12027">
                  <c:v>4.4674969999999998</c:v>
                </c:pt>
                <c:pt idx="12028">
                  <c:v>4.4631949999999998</c:v>
                </c:pt>
                <c:pt idx="12029">
                  <c:v>4.4631939999999997</c:v>
                </c:pt>
                <c:pt idx="12030">
                  <c:v>4.4630589999999994</c:v>
                </c:pt>
                <c:pt idx="12031">
                  <c:v>4.4603660000000005</c:v>
                </c:pt>
                <c:pt idx="12032">
                  <c:v>4.4569229999999997</c:v>
                </c:pt>
                <c:pt idx="12033">
                  <c:v>4.4583130000000004</c:v>
                </c:pt>
                <c:pt idx="12034">
                  <c:v>4.4630589999999994</c:v>
                </c:pt>
                <c:pt idx="12035">
                  <c:v>4.4598420000000001</c:v>
                </c:pt>
                <c:pt idx="12036">
                  <c:v>4.4586420000000002</c:v>
                </c:pt>
                <c:pt idx="12037">
                  <c:v>4.4643350000000002</c:v>
                </c:pt>
                <c:pt idx="12038">
                  <c:v>4.4665680000000005</c:v>
                </c:pt>
                <c:pt idx="12039">
                  <c:v>4.4681519999999999</c:v>
                </c:pt>
                <c:pt idx="12040">
                  <c:v>4.4666119999999996</c:v>
                </c:pt>
                <c:pt idx="12041">
                  <c:v>4.4620199999999999</c:v>
                </c:pt>
                <c:pt idx="12042">
                  <c:v>4.4642529999999994</c:v>
                </c:pt>
                <c:pt idx="12043">
                  <c:v>4.4676100000000005</c:v>
                </c:pt>
                <c:pt idx="12044">
                  <c:v>4.4651119999999995</c:v>
                </c:pt>
                <c:pt idx="12045">
                  <c:v>4.4640420000000001</c:v>
                </c:pt>
                <c:pt idx="12046">
                  <c:v>4.4640769999999996</c:v>
                </c:pt>
                <c:pt idx="12047">
                  <c:v>4.4625810000000001</c:v>
                </c:pt>
                <c:pt idx="12048">
                  <c:v>4.4641859999999998</c:v>
                </c:pt>
                <c:pt idx="12049">
                  <c:v>4.4649230000000006</c:v>
                </c:pt>
                <c:pt idx="12050">
                  <c:v>4.4645139999999994</c:v>
                </c:pt>
                <c:pt idx="12051">
                  <c:v>4.4631670000000003</c:v>
                </c:pt>
                <c:pt idx="12052">
                  <c:v>4.4609000000000005</c:v>
                </c:pt>
                <c:pt idx="12053">
                  <c:v>4.4626160000000006</c:v>
                </c:pt>
                <c:pt idx="12054">
                  <c:v>4.4612020000000001</c:v>
                </c:pt>
                <c:pt idx="12055">
                  <c:v>4.4613350000000001</c:v>
                </c:pt>
                <c:pt idx="12056">
                  <c:v>4.4654189999999998</c:v>
                </c:pt>
                <c:pt idx="12057">
                  <c:v>4.4627280000000003</c:v>
                </c:pt>
                <c:pt idx="12058">
                  <c:v>4.4620139999999999</c:v>
                </c:pt>
                <c:pt idx="12059">
                  <c:v>4.4696619999999996</c:v>
                </c:pt>
                <c:pt idx="12060">
                  <c:v>4.4730299999999996</c:v>
                </c:pt>
                <c:pt idx="12061">
                  <c:v>4.4725079999999995</c:v>
                </c:pt>
                <c:pt idx="12062">
                  <c:v>4.4740799999999998</c:v>
                </c:pt>
                <c:pt idx="12063">
                  <c:v>4.4727890000000006</c:v>
                </c:pt>
                <c:pt idx="12064">
                  <c:v>4.4739579999999997</c:v>
                </c:pt>
                <c:pt idx="12065">
                  <c:v>4.4756070000000001</c:v>
                </c:pt>
                <c:pt idx="12066">
                  <c:v>4.4730539999999994</c:v>
                </c:pt>
                <c:pt idx="12067">
                  <c:v>4.4733420000000006</c:v>
                </c:pt>
                <c:pt idx="12068">
                  <c:v>4.4765929999999994</c:v>
                </c:pt>
                <c:pt idx="12069">
                  <c:v>4.4758630000000004</c:v>
                </c:pt>
                <c:pt idx="12070">
                  <c:v>4.4741179999999998</c:v>
                </c:pt>
                <c:pt idx="12071">
                  <c:v>4.4753100000000003</c:v>
                </c:pt>
                <c:pt idx="12072">
                  <c:v>4.4769629999999996</c:v>
                </c:pt>
                <c:pt idx="12073">
                  <c:v>4.480213</c:v>
                </c:pt>
                <c:pt idx="12074">
                  <c:v>4.485347</c:v>
                </c:pt>
                <c:pt idx="12075">
                  <c:v>4.4854909999999997</c:v>
                </c:pt>
                <c:pt idx="12076">
                  <c:v>4.4856289999999994</c:v>
                </c:pt>
                <c:pt idx="12077">
                  <c:v>4.4919440000000002</c:v>
                </c:pt>
                <c:pt idx="12078">
                  <c:v>4.4925890000000006</c:v>
                </c:pt>
                <c:pt idx="12079">
                  <c:v>4.490532</c:v>
                </c:pt>
                <c:pt idx="12080">
                  <c:v>4.4955549999999995</c:v>
                </c:pt>
                <c:pt idx="12081">
                  <c:v>4.4950869999999998</c:v>
                </c:pt>
                <c:pt idx="12082">
                  <c:v>4.4923830000000002</c:v>
                </c:pt>
                <c:pt idx="12083">
                  <c:v>4.4979269999999998</c:v>
                </c:pt>
                <c:pt idx="12084">
                  <c:v>4.4948139999999999</c:v>
                </c:pt>
                <c:pt idx="12085">
                  <c:v>4.4868540000000001</c:v>
                </c:pt>
                <c:pt idx="12086">
                  <c:v>4.4908380000000001</c:v>
                </c:pt>
                <c:pt idx="12087">
                  <c:v>4.4920439999999999</c:v>
                </c:pt>
                <c:pt idx="12088">
                  <c:v>4.4856699999999998</c:v>
                </c:pt>
                <c:pt idx="12089">
                  <c:v>4.4866530000000004</c:v>
                </c:pt>
                <c:pt idx="12090">
                  <c:v>4.4896840000000005</c:v>
                </c:pt>
                <c:pt idx="12091">
                  <c:v>4.4817660000000004</c:v>
                </c:pt>
                <c:pt idx="12092">
                  <c:v>4.4767600000000005</c:v>
                </c:pt>
                <c:pt idx="12093">
                  <c:v>4.4822620000000004</c:v>
                </c:pt>
                <c:pt idx="12094">
                  <c:v>4.483301</c:v>
                </c:pt>
                <c:pt idx="12095">
                  <c:v>4.4838149999999999</c:v>
                </c:pt>
                <c:pt idx="12096">
                  <c:v>4.4864870000000003</c:v>
                </c:pt>
                <c:pt idx="12097">
                  <c:v>4.4800070000000005</c:v>
                </c:pt>
                <c:pt idx="12098">
                  <c:v>4.4760580000000001</c:v>
                </c:pt>
                <c:pt idx="12099">
                  <c:v>4.4796079999999998</c:v>
                </c:pt>
                <c:pt idx="12100">
                  <c:v>4.484267</c:v>
                </c:pt>
                <c:pt idx="12101">
                  <c:v>4.4851640000000002</c:v>
                </c:pt>
                <c:pt idx="12102">
                  <c:v>4.4808620000000001</c:v>
                </c:pt>
                <c:pt idx="12103">
                  <c:v>4.4793760000000002</c:v>
                </c:pt>
                <c:pt idx="12104">
                  <c:v>4.4797940000000001</c:v>
                </c:pt>
                <c:pt idx="12105">
                  <c:v>4.4803009999999999</c:v>
                </c:pt>
                <c:pt idx="12106">
                  <c:v>4.4848270000000001</c:v>
                </c:pt>
                <c:pt idx="12107">
                  <c:v>4.4855719999999994</c:v>
                </c:pt>
                <c:pt idx="12108">
                  <c:v>4.4797320000000003</c:v>
                </c:pt>
                <c:pt idx="12109">
                  <c:v>4.4788510000000006</c:v>
                </c:pt>
                <c:pt idx="12110">
                  <c:v>4.4842010000000005</c:v>
                </c:pt>
                <c:pt idx="12111">
                  <c:v>4.484998</c:v>
                </c:pt>
                <c:pt idx="12112">
                  <c:v>4.4846159999999999</c:v>
                </c:pt>
                <c:pt idx="12113">
                  <c:v>4.4854529999999997</c:v>
                </c:pt>
                <c:pt idx="12114">
                  <c:v>4.4838699999999996</c:v>
                </c:pt>
                <c:pt idx="12115">
                  <c:v>4.4828320000000001</c:v>
                </c:pt>
                <c:pt idx="12116">
                  <c:v>4.4833699999999999</c:v>
                </c:pt>
                <c:pt idx="12117">
                  <c:v>4.4840099999999996</c:v>
                </c:pt>
                <c:pt idx="12118">
                  <c:v>4.4831159999999999</c:v>
                </c:pt>
                <c:pt idx="12119">
                  <c:v>4.4829600000000003</c:v>
                </c:pt>
                <c:pt idx="12120">
                  <c:v>4.4887230000000002</c:v>
                </c:pt>
                <c:pt idx="12121">
                  <c:v>4.4924409999999995</c:v>
                </c:pt>
                <c:pt idx="12122">
                  <c:v>4.4902169999999995</c:v>
                </c:pt>
                <c:pt idx="12123">
                  <c:v>4.4877830000000003</c:v>
                </c:pt>
                <c:pt idx="12124">
                  <c:v>4.4909439999999998</c:v>
                </c:pt>
                <c:pt idx="12125">
                  <c:v>4.4965760000000001</c:v>
                </c:pt>
                <c:pt idx="12126">
                  <c:v>4.4976719999999997</c:v>
                </c:pt>
                <c:pt idx="12127">
                  <c:v>4.4943249999999999</c:v>
                </c:pt>
                <c:pt idx="12128">
                  <c:v>4.4927950000000001</c:v>
                </c:pt>
                <c:pt idx="12129">
                  <c:v>4.4970879999999998</c:v>
                </c:pt>
                <c:pt idx="12130">
                  <c:v>4.4996499999999999</c:v>
                </c:pt>
                <c:pt idx="12131">
                  <c:v>4.4956659999999999</c:v>
                </c:pt>
                <c:pt idx="12132">
                  <c:v>4.4946269999999995</c:v>
                </c:pt>
                <c:pt idx="12133">
                  <c:v>4.4968579999999996</c:v>
                </c:pt>
                <c:pt idx="12134">
                  <c:v>4.4986549999999994</c:v>
                </c:pt>
                <c:pt idx="12135">
                  <c:v>4.4997179999999997</c:v>
                </c:pt>
                <c:pt idx="12136">
                  <c:v>4.4995289999999999</c:v>
                </c:pt>
                <c:pt idx="12137">
                  <c:v>4.4971259999999997</c:v>
                </c:pt>
                <c:pt idx="12138">
                  <c:v>4.4940519999999999</c:v>
                </c:pt>
                <c:pt idx="12139">
                  <c:v>4.4942460000000004</c:v>
                </c:pt>
                <c:pt idx="12140">
                  <c:v>4.4969780000000004</c:v>
                </c:pt>
                <c:pt idx="12141">
                  <c:v>4.4986169999999994</c:v>
                </c:pt>
                <c:pt idx="12142">
                  <c:v>4.4953190000000003</c:v>
                </c:pt>
                <c:pt idx="12143">
                  <c:v>4.4930319999999995</c:v>
                </c:pt>
                <c:pt idx="12144">
                  <c:v>4.4984210000000004</c:v>
                </c:pt>
                <c:pt idx="12145">
                  <c:v>4.4976590000000005</c:v>
                </c:pt>
                <c:pt idx="12146">
                  <c:v>4.4936939999999996</c:v>
                </c:pt>
                <c:pt idx="12147">
                  <c:v>4.4967039999999994</c:v>
                </c:pt>
                <c:pt idx="12148">
                  <c:v>4.4966790000000003</c:v>
                </c:pt>
                <c:pt idx="12149">
                  <c:v>4.4936389999999999</c:v>
                </c:pt>
                <c:pt idx="12150">
                  <c:v>4.497096</c:v>
                </c:pt>
                <c:pt idx="12151">
                  <c:v>4.4994360000000002</c:v>
                </c:pt>
                <c:pt idx="12152">
                  <c:v>4.493913</c:v>
                </c:pt>
                <c:pt idx="12153">
                  <c:v>4.4930479999999999</c:v>
                </c:pt>
                <c:pt idx="12154">
                  <c:v>4.4972180000000002</c:v>
                </c:pt>
                <c:pt idx="12155">
                  <c:v>4.4970809999999997</c:v>
                </c:pt>
                <c:pt idx="12156">
                  <c:v>4.4960310000000003</c:v>
                </c:pt>
                <c:pt idx="12157">
                  <c:v>4.4909249999999998</c:v>
                </c:pt>
                <c:pt idx="12158">
                  <c:v>4.49268</c:v>
                </c:pt>
                <c:pt idx="12159">
                  <c:v>4.5062769999999999</c:v>
                </c:pt>
                <c:pt idx="12160">
                  <c:v>4.5083350000000006</c:v>
                </c:pt>
                <c:pt idx="12161">
                  <c:v>4.5031370000000006</c:v>
                </c:pt>
                <c:pt idx="12162">
                  <c:v>4.5090000000000003</c:v>
                </c:pt>
                <c:pt idx="12163">
                  <c:v>4.5151079999999997</c:v>
                </c:pt>
                <c:pt idx="12164">
                  <c:v>4.5072980000000005</c:v>
                </c:pt>
                <c:pt idx="12165">
                  <c:v>4.5039309999999997</c:v>
                </c:pt>
                <c:pt idx="12166">
                  <c:v>4.5140159999999998</c:v>
                </c:pt>
                <c:pt idx="12167">
                  <c:v>4.5144900000000003</c:v>
                </c:pt>
                <c:pt idx="12168">
                  <c:v>4.5117859999999999</c:v>
                </c:pt>
                <c:pt idx="12169">
                  <c:v>4.5160160000000005</c:v>
                </c:pt>
                <c:pt idx="12170">
                  <c:v>4.5155209999999997</c:v>
                </c:pt>
                <c:pt idx="12171">
                  <c:v>4.5115619999999996</c:v>
                </c:pt>
                <c:pt idx="12172">
                  <c:v>4.5122559999999998</c:v>
                </c:pt>
                <c:pt idx="12173">
                  <c:v>4.514049</c:v>
                </c:pt>
                <c:pt idx="12174">
                  <c:v>4.5059420000000001</c:v>
                </c:pt>
                <c:pt idx="12175">
                  <c:v>4.4995390000000004</c:v>
                </c:pt>
                <c:pt idx="12176">
                  <c:v>4.5025490000000001</c:v>
                </c:pt>
                <c:pt idx="12177">
                  <c:v>4.5001090000000001</c:v>
                </c:pt>
                <c:pt idx="12178">
                  <c:v>4.5019450000000001</c:v>
                </c:pt>
                <c:pt idx="12179">
                  <c:v>4.5047389999999998</c:v>
                </c:pt>
                <c:pt idx="12180">
                  <c:v>4.5050460000000001</c:v>
                </c:pt>
                <c:pt idx="12181">
                  <c:v>4.5129700000000001</c:v>
                </c:pt>
                <c:pt idx="12182">
                  <c:v>4.5133860000000006</c:v>
                </c:pt>
                <c:pt idx="12183">
                  <c:v>4.5083769999999994</c:v>
                </c:pt>
                <c:pt idx="12184">
                  <c:v>4.5106280000000005</c:v>
                </c:pt>
                <c:pt idx="12185">
                  <c:v>4.5126150000000003</c:v>
                </c:pt>
                <c:pt idx="12186">
                  <c:v>4.5086089999999999</c:v>
                </c:pt>
                <c:pt idx="12187">
                  <c:v>4.507879</c:v>
                </c:pt>
                <c:pt idx="12188">
                  <c:v>4.5125329999999995</c:v>
                </c:pt>
                <c:pt idx="12189">
                  <c:v>4.5115300000000005</c:v>
                </c:pt>
                <c:pt idx="12190">
                  <c:v>4.5135339999999999</c:v>
                </c:pt>
                <c:pt idx="12191">
                  <c:v>4.5195189999999998</c:v>
                </c:pt>
                <c:pt idx="12192">
                  <c:v>4.5175770000000002</c:v>
                </c:pt>
                <c:pt idx="12193">
                  <c:v>4.5183179999999998</c:v>
                </c:pt>
                <c:pt idx="12194">
                  <c:v>4.5201669999999998</c:v>
                </c:pt>
                <c:pt idx="12195">
                  <c:v>4.5144769999999994</c:v>
                </c:pt>
                <c:pt idx="12196">
                  <c:v>4.5101510000000005</c:v>
                </c:pt>
                <c:pt idx="12197">
                  <c:v>4.5117069999999995</c:v>
                </c:pt>
                <c:pt idx="12198">
                  <c:v>4.5132620000000001</c:v>
                </c:pt>
                <c:pt idx="12199">
                  <c:v>4.5132639999999995</c:v>
                </c:pt>
                <c:pt idx="12200">
                  <c:v>4.5142150000000001</c:v>
                </c:pt>
                <c:pt idx="12201">
                  <c:v>4.5117709999999995</c:v>
                </c:pt>
                <c:pt idx="12202">
                  <c:v>4.5086949999999995</c:v>
                </c:pt>
                <c:pt idx="12203">
                  <c:v>4.5103469999999994</c:v>
                </c:pt>
                <c:pt idx="12204">
                  <c:v>4.5132279999999998</c:v>
                </c:pt>
                <c:pt idx="12205">
                  <c:v>4.5135839999999998</c:v>
                </c:pt>
                <c:pt idx="12206">
                  <c:v>4.511031</c:v>
                </c:pt>
                <c:pt idx="12207">
                  <c:v>4.5123680000000004</c:v>
                </c:pt>
                <c:pt idx="12208">
                  <c:v>4.5157550000000004</c:v>
                </c:pt>
                <c:pt idx="12209">
                  <c:v>4.5136039999999999</c:v>
                </c:pt>
                <c:pt idx="12210">
                  <c:v>4.5143900000000006</c:v>
                </c:pt>
                <c:pt idx="12211">
                  <c:v>4.5164019999999994</c:v>
                </c:pt>
                <c:pt idx="12212">
                  <c:v>4.5139550000000002</c:v>
                </c:pt>
                <c:pt idx="12213">
                  <c:v>4.5135209999999999</c:v>
                </c:pt>
                <c:pt idx="12214">
                  <c:v>4.51464</c:v>
                </c:pt>
                <c:pt idx="12215">
                  <c:v>4.5142609999999994</c:v>
                </c:pt>
                <c:pt idx="12216">
                  <c:v>4.5157150000000001</c:v>
                </c:pt>
                <c:pt idx="12217">
                  <c:v>4.5186150000000005</c:v>
                </c:pt>
                <c:pt idx="12218">
                  <c:v>4.5187200000000001</c:v>
                </c:pt>
                <c:pt idx="12219">
                  <c:v>4.5159269999999996</c:v>
                </c:pt>
                <c:pt idx="12220">
                  <c:v>4.5150760000000005</c:v>
                </c:pt>
                <c:pt idx="12221">
                  <c:v>4.5189110000000001</c:v>
                </c:pt>
                <c:pt idx="12222">
                  <c:v>4.5190700000000001</c:v>
                </c:pt>
                <c:pt idx="12223">
                  <c:v>4.5184499999999996</c:v>
                </c:pt>
                <c:pt idx="12224">
                  <c:v>4.5211139999999999</c:v>
                </c:pt>
                <c:pt idx="12225">
                  <c:v>4.516896</c:v>
                </c:pt>
                <c:pt idx="12226">
                  <c:v>4.5152809999999999</c:v>
                </c:pt>
                <c:pt idx="12227">
                  <c:v>4.5209450000000002</c:v>
                </c:pt>
                <c:pt idx="12228">
                  <c:v>4.5183330000000002</c:v>
                </c:pt>
                <c:pt idx="12229">
                  <c:v>4.5144970000000004</c:v>
                </c:pt>
                <c:pt idx="12230">
                  <c:v>4.5152479999999997</c:v>
                </c:pt>
                <c:pt idx="12231">
                  <c:v>4.514202</c:v>
                </c:pt>
                <c:pt idx="12232">
                  <c:v>4.5177069999999997</c:v>
                </c:pt>
                <c:pt idx="12233">
                  <c:v>4.5202119999999999</c:v>
                </c:pt>
                <c:pt idx="12234">
                  <c:v>4.515396</c:v>
                </c:pt>
                <c:pt idx="12235">
                  <c:v>4.5134129999999999</c:v>
                </c:pt>
                <c:pt idx="12236">
                  <c:v>4.5178739999999999</c:v>
                </c:pt>
                <c:pt idx="12237">
                  <c:v>4.5210020000000002</c:v>
                </c:pt>
                <c:pt idx="12238">
                  <c:v>4.5198970000000003</c:v>
                </c:pt>
                <c:pt idx="12239">
                  <c:v>4.5204000000000004</c:v>
                </c:pt>
                <c:pt idx="12240">
                  <c:v>4.5200529999999999</c:v>
                </c:pt>
                <c:pt idx="12241">
                  <c:v>4.5146709999999999</c:v>
                </c:pt>
                <c:pt idx="12242">
                  <c:v>4.5143769999999996</c:v>
                </c:pt>
                <c:pt idx="12243">
                  <c:v>4.5175839999999994</c:v>
                </c:pt>
                <c:pt idx="12244">
                  <c:v>4.5162979999999999</c:v>
                </c:pt>
                <c:pt idx="12245">
                  <c:v>4.5168710000000001</c:v>
                </c:pt>
                <c:pt idx="12246">
                  <c:v>4.5231949999999994</c:v>
                </c:pt>
                <c:pt idx="12247">
                  <c:v>4.5244140000000002</c:v>
                </c:pt>
                <c:pt idx="12248">
                  <c:v>4.5249259999999998</c:v>
                </c:pt>
                <c:pt idx="12249">
                  <c:v>4.5316019999999995</c:v>
                </c:pt>
                <c:pt idx="12250">
                  <c:v>4.5296199999999995</c:v>
                </c:pt>
                <c:pt idx="12251">
                  <c:v>4.5253870000000003</c:v>
                </c:pt>
                <c:pt idx="12252">
                  <c:v>4.5284560000000003</c:v>
                </c:pt>
                <c:pt idx="12253">
                  <c:v>4.5285469999999997</c:v>
                </c:pt>
                <c:pt idx="12254">
                  <c:v>4.5282900000000001</c:v>
                </c:pt>
                <c:pt idx="12255">
                  <c:v>4.5317769999999999</c:v>
                </c:pt>
                <c:pt idx="12256">
                  <c:v>4.530824</c:v>
                </c:pt>
                <c:pt idx="12257">
                  <c:v>4.5278340000000004</c:v>
                </c:pt>
                <c:pt idx="12258">
                  <c:v>4.5341190000000005</c:v>
                </c:pt>
                <c:pt idx="12259">
                  <c:v>4.5358679999999998</c:v>
                </c:pt>
                <c:pt idx="12260">
                  <c:v>4.529617</c:v>
                </c:pt>
                <c:pt idx="12261">
                  <c:v>4.5309360000000005</c:v>
                </c:pt>
                <c:pt idx="12262">
                  <c:v>4.5330370000000002</c:v>
                </c:pt>
                <c:pt idx="12263">
                  <c:v>4.5317310000000006</c:v>
                </c:pt>
                <c:pt idx="12264">
                  <c:v>4.5312140000000003</c:v>
                </c:pt>
                <c:pt idx="12265">
                  <c:v>4.530932</c:v>
                </c:pt>
                <c:pt idx="12266">
                  <c:v>4.5287120000000005</c:v>
                </c:pt>
                <c:pt idx="12267">
                  <c:v>4.5276420000000002</c:v>
                </c:pt>
                <c:pt idx="12268">
                  <c:v>4.5288849999999998</c:v>
                </c:pt>
                <c:pt idx="12269">
                  <c:v>4.5256059999999998</c:v>
                </c:pt>
                <c:pt idx="12270">
                  <c:v>4.5255209999999995</c:v>
                </c:pt>
                <c:pt idx="12271">
                  <c:v>4.5322779999999998</c:v>
                </c:pt>
                <c:pt idx="12272">
                  <c:v>4.5300120000000001</c:v>
                </c:pt>
                <c:pt idx="12273">
                  <c:v>4.5264920000000002</c:v>
                </c:pt>
                <c:pt idx="12274">
                  <c:v>4.535253</c:v>
                </c:pt>
                <c:pt idx="12275">
                  <c:v>4.5361050000000001</c:v>
                </c:pt>
                <c:pt idx="12276">
                  <c:v>4.5278170000000006</c:v>
                </c:pt>
                <c:pt idx="12277">
                  <c:v>4.5269599999999999</c:v>
                </c:pt>
                <c:pt idx="12278">
                  <c:v>4.5230630000000005</c:v>
                </c:pt>
                <c:pt idx="12279">
                  <c:v>4.5186329999999995</c:v>
                </c:pt>
                <c:pt idx="12280">
                  <c:v>4.5259540000000005</c:v>
                </c:pt>
                <c:pt idx="12281">
                  <c:v>4.529204</c:v>
                </c:pt>
                <c:pt idx="12282">
                  <c:v>4.5247139999999995</c:v>
                </c:pt>
                <c:pt idx="12283">
                  <c:v>4.5323589999999996</c:v>
                </c:pt>
                <c:pt idx="12284">
                  <c:v>4.5389239999999997</c:v>
                </c:pt>
                <c:pt idx="12285">
                  <c:v>4.5349110000000001</c:v>
                </c:pt>
                <c:pt idx="12286">
                  <c:v>4.537541</c:v>
                </c:pt>
                <c:pt idx="12287">
                  <c:v>4.5417369999999995</c:v>
                </c:pt>
                <c:pt idx="12288">
                  <c:v>4.535514</c:v>
                </c:pt>
                <c:pt idx="12289">
                  <c:v>4.5312350000000006</c:v>
                </c:pt>
                <c:pt idx="12290">
                  <c:v>4.5333649999999999</c:v>
                </c:pt>
                <c:pt idx="12291">
                  <c:v>4.5350130000000002</c:v>
                </c:pt>
                <c:pt idx="12292">
                  <c:v>4.5388979999999997</c:v>
                </c:pt>
                <c:pt idx="12293">
                  <c:v>4.5427940000000007</c:v>
                </c:pt>
                <c:pt idx="12294">
                  <c:v>4.5410400000000006</c:v>
                </c:pt>
                <c:pt idx="12295">
                  <c:v>4.5373700000000001</c:v>
                </c:pt>
                <c:pt idx="12296">
                  <c:v>4.5389859999999995</c:v>
                </c:pt>
                <c:pt idx="12297">
                  <c:v>4.5407989999999998</c:v>
                </c:pt>
                <c:pt idx="12298">
                  <c:v>4.5388409999999997</c:v>
                </c:pt>
                <c:pt idx="12299">
                  <c:v>4.536619</c:v>
                </c:pt>
                <c:pt idx="12300">
                  <c:v>4.5350350000000006</c:v>
                </c:pt>
                <c:pt idx="12301">
                  <c:v>4.5336169999999996</c:v>
                </c:pt>
                <c:pt idx="12302">
                  <c:v>4.536708</c:v>
                </c:pt>
                <c:pt idx="12303">
                  <c:v>4.5386139999999999</c:v>
                </c:pt>
                <c:pt idx="12304">
                  <c:v>4.5380760000000002</c:v>
                </c:pt>
                <c:pt idx="12305">
                  <c:v>4.5446559999999998</c:v>
                </c:pt>
                <c:pt idx="12306">
                  <c:v>4.5477290000000004</c:v>
                </c:pt>
                <c:pt idx="12307">
                  <c:v>4.5445829999999994</c:v>
                </c:pt>
                <c:pt idx="12308">
                  <c:v>4.5457429999999999</c:v>
                </c:pt>
                <c:pt idx="12309">
                  <c:v>4.5445549999999999</c:v>
                </c:pt>
                <c:pt idx="12310">
                  <c:v>4.5405739999999994</c:v>
                </c:pt>
                <c:pt idx="12311">
                  <c:v>4.5392299999999999</c:v>
                </c:pt>
                <c:pt idx="12312">
                  <c:v>4.5376849999999997</c:v>
                </c:pt>
                <c:pt idx="12313">
                  <c:v>4.5374350000000003</c:v>
                </c:pt>
                <c:pt idx="12314">
                  <c:v>4.5389669999999995</c:v>
                </c:pt>
                <c:pt idx="12315">
                  <c:v>4.538843</c:v>
                </c:pt>
                <c:pt idx="12316">
                  <c:v>4.5402500000000003</c:v>
                </c:pt>
                <c:pt idx="12317">
                  <c:v>4.542243</c:v>
                </c:pt>
                <c:pt idx="12318">
                  <c:v>4.5402009999999997</c:v>
                </c:pt>
                <c:pt idx="12319">
                  <c:v>4.5402699999999996</c:v>
                </c:pt>
                <c:pt idx="12320">
                  <c:v>4.5429409999999999</c:v>
                </c:pt>
                <c:pt idx="12321">
                  <c:v>4.541264</c:v>
                </c:pt>
                <c:pt idx="12322">
                  <c:v>4.5424850000000001</c:v>
                </c:pt>
                <c:pt idx="12323">
                  <c:v>4.5453070000000002</c:v>
                </c:pt>
                <c:pt idx="12324">
                  <c:v>4.5411590000000004</c:v>
                </c:pt>
                <c:pt idx="12325">
                  <c:v>4.5351470000000003</c:v>
                </c:pt>
                <c:pt idx="12326">
                  <c:v>4.5371459999999999</c:v>
                </c:pt>
                <c:pt idx="12327">
                  <c:v>4.5441210000000005</c:v>
                </c:pt>
                <c:pt idx="12328">
                  <c:v>4.549061</c:v>
                </c:pt>
                <c:pt idx="12329">
                  <c:v>4.5510009999999994</c:v>
                </c:pt>
                <c:pt idx="12330">
                  <c:v>4.5506180000000001</c:v>
                </c:pt>
                <c:pt idx="12331">
                  <c:v>4.5492210000000002</c:v>
                </c:pt>
                <c:pt idx="12332">
                  <c:v>4.5496400000000001</c:v>
                </c:pt>
                <c:pt idx="12333">
                  <c:v>4.5487070000000003</c:v>
                </c:pt>
                <c:pt idx="12334">
                  <c:v>4.5460349999999998</c:v>
                </c:pt>
                <c:pt idx="12335">
                  <c:v>4.5444209999999998</c:v>
                </c:pt>
                <c:pt idx="12336">
                  <c:v>4.5442200000000001</c:v>
                </c:pt>
                <c:pt idx="12337">
                  <c:v>4.5469030000000004</c:v>
                </c:pt>
                <c:pt idx="12338">
                  <c:v>4.5491259999999993</c:v>
                </c:pt>
                <c:pt idx="12339">
                  <c:v>4.5509490000000001</c:v>
                </c:pt>
                <c:pt idx="12340">
                  <c:v>4.5517699999999994</c:v>
                </c:pt>
                <c:pt idx="12341">
                  <c:v>4.5470430000000004</c:v>
                </c:pt>
                <c:pt idx="12342">
                  <c:v>4.543412</c:v>
                </c:pt>
                <c:pt idx="12343">
                  <c:v>4.5447000000000006</c:v>
                </c:pt>
                <c:pt idx="12344">
                  <c:v>4.5452680000000001</c:v>
                </c:pt>
                <c:pt idx="12345">
                  <c:v>4.5428130000000007</c:v>
                </c:pt>
                <c:pt idx="12346">
                  <c:v>4.5437370000000001</c:v>
                </c:pt>
                <c:pt idx="12347">
                  <c:v>4.5482459999999998</c:v>
                </c:pt>
                <c:pt idx="12348">
                  <c:v>4.5485090000000001</c:v>
                </c:pt>
                <c:pt idx="12349">
                  <c:v>4.5481429999999996</c:v>
                </c:pt>
                <c:pt idx="12350">
                  <c:v>4.550834</c:v>
                </c:pt>
                <c:pt idx="12351">
                  <c:v>4.5556859999999997</c:v>
                </c:pt>
                <c:pt idx="12352">
                  <c:v>4.556095</c:v>
                </c:pt>
                <c:pt idx="12353">
                  <c:v>4.5525529999999996</c:v>
                </c:pt>
                <c:pt idx="12354">
                  <c:v>4.5542230000000004</c:v>
                </c:pt>
                <c:pt idx="12355">
                  <c:v>4.5516030000000001</c:v>
                </c:pt>
                <c:pt idx="12356">
                  <c:v>4.5449269999999995</c:v>
                </c:pt>
                <c:pt idx="12357">
                  <c:v>4.5465850000000003</c:v>
                </c:pt>
                <c:pt idx="12358">
                  <c:v>4.5534689999999998</c:v>
                </c:pt>
                <c:pt idx="12359">
                  <c:v>4.553496</c:v>
                </c:pt>
                <c:pt idx="12360">
                  <c:v>4.5493640000000006</c:v>
                </c:pt>
                <c:pt idx="12361">
                  <c:v>4.5506200000000003</c:v>
                </c:pt>
                <c:pt idx="12362">
                  <c:v>4.5546709999999999</c:v>
                </c:pt>
                <c:pt idx="12363">
                  <c:v>4.5560179999999999</c:v>
                </c:pt>
                <c:pt idx="12364">
                  <c:v>4.5545559999999998</c:v>
                </c:pt>
                <c:pt idx="12365">
                  <c:v>4.5513510000000004</c:v>
                </c:pt>
                <c:pt idx="12366">
                  <c:v>4.5501779999999998</c:v>
                </c:pt>
                <c:pt idx="12367">
                  <c:v>4.5520420000000001</c:v>
                </c:pt>
                <c:pt idx="12368">
                  <c:v>4.5532839999999997</c:v>
                </c:pt>
                <c:pt idx="12369">
                  <c:v>4.5504009999999999</c:v>
                </c:pt>
                <c:pt idx="12370">
                  <c:v>4.546926</c:v>
                </c:pt>
                <c:pt idx="12371">
                  <c:v>4.5480239999999998</c:v>
                </c:pt>
                <c:pt idx="12372">
                  <c:v>4.5490130000000004</c:v>
                </c:pt>
                <c:pt idx="12373">
                  <c:v>4.5490320000000004</c:v>
                </c:pt>
                <c:pt idx="12374">
                  <c:v>4.5526350000000004</c:v>
                </c:pt>
                <c:pt idx="12375">
                  <c:v>4.5540640000000003</c:v>
                </c:pt>
                <c:pt idx="12376">
                  <c:v>4.555955</c:v>
                </c:pt>
                <c:pt idx="12377">
                  <c:v>4.5622850000000001</c:v>
                </c:pt>
                <c:pt idx="12378">
                  <c:v>4.5610369999999998</c:v>
                </c:pt>
                <c:pt idx="12379">
                  <c:v>4.556775</c:v>
                </c:pt>
                <c:pt idx="12380">
                  <c:v>4.5602920000000005</c:v>
                </c:pt>
                <c:pt idx="12381">
                  <c:v>4.5601500000000001</c:v>
                </c:pt>
                <c:pt idx="12382">
                  <c:v>4.5548599999999997</c:v>
                </c:pt>
                <c:pt idx="12383">
                  <c:v>4.5573689999999996</c:v>
                </c:pt>
                <c:pt idx="12384">
                  <c:v>4.5579859999999996</c:v>
                </c:pt>
                <c:pt idx="12385">
                  <c:v>4.5524570000000004</c:v>
                </c:pt>
                <c:pt idx="12386">
                  <c:v>4.5544159999999998</c:v>
                </c:pt>
                <c:pt idx="12387">
                  <c:v>4.5567299999999999</c:v>
                </c:pt>
                <c:pt idx="12388">
                  <c:v>4.5551529999999998</c:v>
                </c:pt>
                <c:pt idx="12389">
                  <c:v>4.5578050000000001</c:v>
                </c:pt>
                <c:pt idx="12390">
                  <c:v>4.5596370000000004</c:v>
                </c:pt>
                <c:pt idx="12391">
                  <c:v>4.5542660000000001</c:v>
                </c:pt>
                <c:pt idx="12392">
                  <c:v>4.5520350000000001</c:v>
                </c:pt>
                <c:pt idx="12393">
                  <c:v>4.5563280000000006</c:v>
                </c:pt>
                <c:pt idx="12394">
                  <c:v>4.556673</c:v>
                </c:pt>
                <c:pt idx="12395">
                  <c:v>4.5569579999999998</c:v>
                </c:pt>
                <c:pt idx="12396">
                  <c:v>4.5589240000000002</c:v>
                </c:pt>
                <c:pt idx="12397">
                  <c:v>4.5598299999999998</c:v>
                </c:pt>
                <c:pt idx="12398">
                  <c:v>4.5627510000000004</c:v>
                </c:pt>
                <c:pt idx="12399">
                  <c:v>4.5646230000000001</c:v>
                </c:pt>
                <c:pt idx="12400">
                  <c:v>4.564019</c:v>
                </c:pt>
                <c:pt idx="12401">
                  <c:v>4.5624319999999994</c:v>
                </c:pt>
                <c:pt idx="12402">
                  <c:v>4.560829</c:v>
                </c:pt>
                <c:pt idx="12403">
                  <c:v>4.560797</c:v>
                </c:pt>
                <c:pt idx="12404">
                  <c:v>4.5652689999999998</c:v>
                </c:pt>
                <c:pt idx="12405">
                  <c:v>4.5690270000000002</c:v>
                </c:pt>
                <c:pt idx="12406">
                  <c:v>4.5639070000000004</c:v>
                </c:pt>
                <c:pt idx="12407">
                  <c:v>4.5595629999999998</c:v>
                </c:pt>
                <c:pt idx="12408">
                  <c:v>4.5616210000000006</c:v>
                </c:pt>
                <c:pt idx="12409">
                  <c:v>4.5588139999999999</c:v>
                </c:pt>
                <c:pt idx="12410">
                  <c:v>4.555294</c:v>
                </c:pt>
                <c:pt idx="12411">
                  <c:v>4.5569500000000005</c:v>
                </c:pt>
                <c:pt idx="12412">
                  <c:v>4.5661399999999999</c:v>
                </c:pt>
                <c:pt idx="12413">
                  <c:v>4.5719750000000001</c:v>
                </c:pt>
                <c:pt idx="12414">
                  <c:v>4.5665639999999996</c:v>
                </c:pt>
                <c:pt idx="12415">
                  <c:v>4.5685349999999998</c:v>
                </c:pt>
                <c:pt idx="12416">
                  <c:v>4.571224</c:v>
                </c:pt>
                <c:pt idx="12417">
                  <c:v>4.5667869999999997</c:v>
                </c:pt>
                <c:pt idx="12418">
                  <c:v>4.5674700000000001</c:v>
                </c:pt>
                <c:pt idx="12419">
                  <c:v>4.5693489999999999</c:v>
                </c:pt>
                <c:pt idx="12420">
                  <c:v>4.5671929999999996</c:v>
                </c:pt>
                <c:pt idx="12421">
                  <c:v>4.5654240000000001</c:v>
                </c:pt>
                <c:pt idx="12422">
                  <c:v>4.5660740000000004</c:v>
                </c:pt>
                <c:pt idx="12423">
                  <c:v>4.5652650000000001</c:v>
                </c:pt>
                <c:pt idx="12424">
                  <c:v>4.561941</c:v>
                </c:pt>
                <c:pt idx="12425">
                  <c:v>4.5598890000000001</c:v>
                </c:pt>
                <c:pt idx="12426">
                  <c:v>4.5615699999999997</c:v>
                </c:pt>
                <c:pt idx="12427">
                  <c:v>4.5628069999999994</c:v>
                </c:pt>
                <c:pt idx="12428">
                  <c:v>4.5607799999999994</c:v>
                </c:pt>
                <c:pt idx="12429">
                  <c:v>4.5649510000000006</c:v>
                </c:pt>
                <c:pt idx="12430">
                  <c:v>4.5718800000000002</c:v>
                </c:pt>
                <c:pt idx="12431">
                  <c:v>4.5731389999999994</c:v>
                </c:pt>
                <c:pt idx="12432">
                  <c:v>4.5726870000000002</c:v>
                </c:pt>
                <c:pt idx="12433">
                  <c:v>4.5717920000000003</c:v>
                </c:pt>
                <c:pt idx="12434">
                  <c:v>4.5761529999999997</c:v>
                </c:pt>
                <c:pt idx="12435">
                  <c:v>4.5785909999999994</c:v>
                </c:pt>
                <c:pt idx="12436">
                  <c:v>4.5737220000000001</c:v>
                </c:pt>
                <c:pt idx="12437">
                  <c:v>4.5781980000000004</c:v>
                </c:pt>
                <c:pt idx="12438">
                  <c:v>4.584759</c:v>
                </c:pt>
                <c:pt idx="12439">
                  <c:v>4.5810870000000001</c:v>
                </c:pt>
                <c:pt idx="12440">
                  <c:v>4.5772740000000001</c:v>
                </c:pt>
                <c:pt idx="12441">
                  <c:v>4.5773359999999998</c:v>
                </c:pt>
                <c:pt idx="12442">
                  <c:v>4.5801059999999998</c:v>
                </c:pt>
                <c:pt idx="12443">
                  <c:v>4.5827390000000001</c:v>
                </c:pt>
                <c:pt idx="12444">
                  <c:v>4.576829</c:v>
                </c:pt>
                <c:pt idx="12445">
                  <c:v>4.566039</c:v>
                </c:pt>
                <c:pt idx="12446">
                  <c:v>4.5655320000000001</c:v>
                </c:pt>
                <c:pt idx="12447">
                  <c:v>4.5733309999999996</c:v>
                </c:pt>
                <c:pt idx="12448">
                  <c:v>4.5714959999999998</c:v>
                </c:pt>
                <c:pt idx="12449">
                  <c:v>4.5689060000000001</c:v>
                </c:pt>
                <c:pt idx="12450">
                  <c:v>4.5710999999999995</c:v>
                </c:pt>
                <c:pt idx="12451">
                  <c:v>4.5720749999999999</c:v>
                </c:pt>
                <c:pt idx="12452">
                  <c:v>4.5758539999999996</c:v>
                </c:pt>
                <c:pt idx="12453">
                  <c:v>4.5781499999999999</c:v>
                </c:pt>
                <c:pt idx="12454">
                  <c:v>4.5764829999999996</c:v>
                </c:pt>
                <c:pt idx="12455">
                  <c:v>4.5771119999999996</c:v>
                </c:pt>
                <c:pt idx="12456">
                  <c:v>4.577661</c:v>
                </c:pt>
                <c:pt idx="12457">
                  <c:v>4.572165</c:v>
                </c:pt>
                <c:pt idx="12458">
                  <c:v>4.5695790000000001</c:v>
                </c:pt>
                <c:pt idx="12459">
                  <c:v>4.5748800000000003</c:v>
                </c:pt>
                <c:pt idx="12460">
                  <c:v>4.5781879999999999</c:v>
                </c:pt>
                <c:pt idx="12461">
                  <c:v>4.5780409999999998</c:v>
                </c:pt>
                <c:pt idx="12462">
                  <c:v>4.578252</c:v>
                </c:pt>
                <c:pt idx="12463">
                  <c:v>4.5796530000000004</c:v>
                </c:pt>
                <c:pt idx="12464">
                  <c:v>4.5818770000000004</c:v>
                </c:pt>
                <c:pt idx="12465">
                  <c:v>4.5815239999999999</c:v>
                </c:pt>
                <c:pt idx="12466">
                  <c:v>4.581105</c:v>
                </c:pt>
                <c:pt idx="12467">
                  <c:v>4.5804499999999999</c:v>
                </c:pt>
                <c:pt idx="12468">
                  <c:v>4.5793370000000007</c:v>
                </c:pt>
                <c:pt idx="12469">
                  <c:v>4.578767</c:v>
                </c:pt>
                <c:pt idx="12470">
                  <c:v>4.5789939999999998</c:v>
                </c:pt>
                <c:pt idx="12471">
                  <c:v>4.5822229999999999</c:v>
                </c:pt>
                <c:pt idx="12472">
                  <c:v>4.5817379999999996</c:v>
                </c:pt>
                <c:pt idx="12473">
                  <c:v>4.5801959999999999</c:v>
                </c:pt>
                <c:pt idx="12474">
                  <c:v>4.5816789999999994</c:v>
                </c:pt>
                <c:pt idx="12475">
                  <c:v>4.5832499999999996</c:v>
                </c:pt>
                <c:pt idx="12476">
                  <c:v>4.5878630000000005</c:v>
                </c:pt>
                <c:pt idx="12477">
                  <c:v>4.588819</c:v>
                </c:pt>
                <c:pt idx="12478">
                  <c:v>4.5858030000000003</c:v>
                </c:pt>
                <c:pt idx="12479">
                  <c:v>4.5873290000000004</c:v>
                </c:pt>
                <c:pt idx="12480">
                  <c:v>4.5891540000000006</c:v>
                </c:pt>
                <c:pt idx="12481">
                  <c:v>4.5904050000000005</c:v>
                </c:pt>
                <c:pt idx="12482">
                  <c:v>4.5899479999999997</c:v>
                </c:pt>
                <c:pt idx="12483">
                  <c:v>4.5861689999999999</c:v>
                </c:pt>
                <c:pt idx="12484">
                  <c:v>4.583583</c:v>
                </c:pt>
                <c:pt idx="12485">
                  <c:v>4.5857260000000002</c:v>
                </c:pt>
                <c:pt idx="12486">
                  <c:v>4.5847309999999997</c:v>
                </c:pt>
                <c:pt idx="12487">
                  <c:v>4.5823739999999997</c:v>
                </c:pt>
                <c:pt idx="12488">
                  <c:v>4.5869559999999998</c:v>
                </c:pt>
                <c:pt idx="12489">
                  <c:v>4.5893870000000003</c:v>
                </c:pt>
                <c:pt idx="12490">
                  <c:v>4.5870309999999996</c:v>
                </c:pt>
                <c:pt idx="12491">
                  <c:v>4.5854140000000001</c:v>
                </c:pt>
                <c:pt idx="12492">
                  <c:v>4.5821579999999997</c:v>
                </c:pt>
                <c:pt idx="12493">
                  <c:v>4.5828360000000004</c:v>
                </c:pt>
                <c:pt idx="12494">
                  <c:v>4.5866609999999994</c:v>
                </c:pt>
                <c:pt idx="12495">
                  <c:v>4.5834820000000001</c:v>
                </c:pt>
                <c:pt idx="12496">
                  <c:v>4.5809090000000001</c:v>
                </c:pt>
                <c:pt idx="12497">
                  <c:v>4.5860509999999994</c:v>
                </c:pt>
                <c:pt idx="12498">
                  <c:v>4.5874600000000001</c:v>
                </c:pt>
                <c:pt idx="12499">
                  <c:v>4.5856720000000006</c:v>
                </c:pt>
                <c:pt idx="12500">
                  <c:v>4.5910469999999997</c:v>
                </c:pt>
                <c:pt idx="12501">
                  <c:v>4.5931649999999999</c:v>
                </c:pt>
                <c:pt idx="12502">
                  <c:v>4.5891500000000001</c:v>
                </c:pt>
                <c:pt idx="12503">
                  <c:v>4.5925530000000006</c:v>
                </c:pt>
                <c:pt idx="12504">
                  <c:v>4.5935269999999999</c:v>
                </c:pt>
                <c:pt idx="12505">
                  <c:v>4.5878480000000001</c:v>
                </c:pt>
                <c:pt idx="12506">
                  <c:v>4.5870689999999996</c:v>
                </c:pt>
                <c:pt idx="12507">
                  <c:v>4.5890140000000006</c:v>
                </c:pt>
                <c:pt idx="12508">
                  <c:v>4.5817300000000003</c:v>
                </c:pt>
                <c:pt idx="12509">
                  <c:v>4.5802949999999996</c:v>
                </c:pt>
                <c:pt idx="12510">
                  <c:v>4.5915889999999999</c:v>
                </c:pt>
                <c:pt idx="12511">
                  <c:v>4.5923699999999998</c:v>
                </c:pt>
                <c:pt idx="12512">
                  <c:v>4.58894</c:v>
                </c:pt>
                <c:pt idx="12513">
                  <c:v>4.5958249999999996</c:v>
                </c:pt>
                <c:pt idx="12514">
                  <c:v>4.5974780000000006</c:v>
                </c:pt>
                <c:pt idx="12515">
                  <c:v>4.597213</c:v>
                </c:pt>
                <c:pt idx="12516">
                  <c:v>4.6048209999999994</c:v>
                </c:pt>
                <c:pt idx="12517">
                  <c:v>4.6025919999999996</c:v>
                </c:pt>
                <c:pt idx="12518">
                  <c:v>4.5918200000000002</c:v>
                </c:pt>
                <c:pt idx="12519">
                  <c:v>4.5917370000000002</c:v>
                </c:pt>
                <c:pt idx="12520">
                  <c:v>4.5961359999999996</c:v>
                </c:pt>
                <c:pt idx="12521">
                  <c:v>4.5936570000000003</c:v>
                </c:pt>
                <c:pt idx="12522">
                  <c:v>4.5933779999999995</c:v>
                </c:pt>
                <c:pt idx="12523">
                  <c:v>4.5951509999999995</c:v>
                </c:pt>
                <c:pt idx="12524">
                  <c:v>4.5934059999999999</c:v>
                </c:pt>
                <c:pt idx="12525">
                  <c:v>4.594608</c:v>
                </c:pt>
                <c:pt idx="12526">
                  <c:v>4.5965189999999998</c:v>
                </c:pt>
                <c:pt idx="12527">
                  <c:v>4.5949200000000001</c:v>
                </c:pt>
                <c:pt idx="12528">
                  <c:v>4.5927749999999996</c:v>
                </c:pt>
                <c:pt idx="12529">
                  <c:v>4.5915479999999995</c:v>
                </c:pt>
                <c:pt idx="12530">
                  <c:v>4.5904509999999998</c:v>
                </c:pt>
                <c:pt idx="12531">
                  <c:v>4.5912439999999997</c:v>
                </c:pt>
                <c:pt idx="12532">
                  <c:v>4.5926530000000003</c:v>
                </c:pt>
                <c:pt idx="12533">
                  <c:v>4.5883570000000002</c:v>
                </c:pt>
                <c:pt idx="12534">
                  <c:v>4.5872120000000001</c:v>
                </c:pt>
                <c:pt idx="12535">
                  <c:v>4.594741</c:v>
                </c:pt>
                <c:pt idx="12536">
                  <c:v>4.6010939999999998</c:v>
                </c:pt>
                <c:pt idx="12537">
                  <c:v>4.6021130000000001</c:v>
                </c:pt>
                <c:pt idx="12538">
                  <c:v>4.6015320000000006</c:v>
                </c:pt>
                <c:pt idx="12539">
                  <c:v>4.6069230000000001</c:v>
                </c:pt>
                <c:pt idx="12540">
                  <c:v>4.6096170000000001</c:v>
                </c:pt>
                <c:pt idx="12541">
                  <c:v>4.6070310000000001</c:v>
                </c:pt>
                <c:pt idx="12542">
                  <c:v>4.6097610000000007</c:v>
                </c:pt>
                <c:pt idx="12543">
                  <c:v>4.6096219999999999</c:v>
                </c:pt>
                <c:pt idx="12544">
                  <c:v>4.6043959999999995</c:v>
                </c:pt>
                <c:pt idx="12545">
                  <c:v>4.6036669999999997</c:v>
                </c:pt>
                <c:pt idx="12546">
                  <c:v>4.6037149999999993</c:v>
                </c:pt>
                <c:pt idx="12547">
                  <c:v>4.5959029999999998</c:v>
                </c:pt>
                <c:pt idx="12548">
                  <c:v>4.5944440000000002</c:v>
                </c:pt>
                <c:pt idx="12549">
                  <c:v>4.59842</c:v>
                </c:pt>
                <c:pt idx="12550">
                  <c:v>4.5928380000000004</c:v>
                </c:pt>
                <c:pt idx="12551">
                  <c:v>4.5961999999999996</c:v>
                </c:pt>
                <c:pt idx="12552">
                  <c:v>4.6031189999999995</c:v>
                </c:pt>
                <c:pt idx="12553">
                  <c:v>4.5968390000000001</c:v>
                </c:pt>
                <c:pt idx="12554">
                  <c:v>4.5957159999999995</c:v>
                </c:pt>
                <c:pt idx="12555">
                  <c:v>4.6022829999999999</c:v>
                </c:pt>
                <c:pt idx="12556">
                  <c:v>4.602036</c:v>
                </c:pt>
                <c:pt idx="12557">
                  <c:v>4.6014889999999999</c:v>
                </c:pt>
                <c:pt idx="12558">
                  <c:v>4.603148</c:v>
                </c:pt>
                <c:pt idx="12559">
                  <c:v>4.5976599999999994</c:v>
                </c:pt>
                <c:pt idx="12560">
                  <c:v>4.5975320000000002</c:v>
                </c:pt>
                <c:pt idx="12561">
                  <c:v>4.6066780000000005</c:v>
                </c:pt>
                <c:pt idx="12562">
                  <c:v>4.6063349999999996</c:v>
                </c:pt>
                <c:pt idx="12563">
                  <c:v>4.603459</c:v>
                </c:pt>
                <c:pt idx="12564">
                  <c:v>4.6068199999999999</c:v>
                </c:pt>
                <c:pt idx="12565">
                  <c:v>4.6064410000000002</c:v>
                </c:pt>
                <c:pt idx="12566">
                  <c:v>4.60717</c:v>
                </c:pt>
                <c:pt idx="12567">
                  <c:v>4.6090479999999996</c:v>
                </c:pt>
                <c:pt idx="12568">
                  <c:v>4.6067559999999999</c:v>
                </c:pt>
                <c:pt idx="12569">
                  <c:v>4.6067780000000003</c:v>
                </c:pt>
                <c:pt idx="12570">
                  <c:v>4.6071460000000002</c:v>
                </c:pt>
                <c:pt idx="12571">
                  <c:v>4.606541</c:v>
                </c:pt>
                <c:pt idx="12572">
                  <c:v>4.6075870000000005</c:v>
                </c:pt>
                <c:pt idx="12573">
                  <c:v>4.6059780000000003</c:v>
                </c:pt>
                <c:pt idx="12574">
                  <c:v>4.6035810000000001</c:v>
                </c:pt>
                <c:pt idx="12575">
                  <c:v>4.6037319999999999</c:v>
                </c:pt>
                <c:pt idx="12576">
                  <c:v>4.6062880000000002</c:v>
                </c:pt>
                <c:pt idx="12577">
                  <c:v>4.6080869999999994</c:v>
                </c:pt>
                <c:pt idx="12578">
                  <c:v>4.6055960000000002</c:v>
                </c:pt>
                <c:pt idx="12579">
                  <c:v>4.6033720000000002</c:v>
                </c:pt>
                <c:pt idx="12580">
                  <c:v>4.6073179999999994</c:v>
                </c:pt>
                <c:pt idx="12581">
                  <c:v>4.6082540000000005</c:v>
                </c:pt>
                <c:pt idx="12582">
                  <c:v>4.6042819999999995</c:v>
                </c:pt>
                <c:pt idx="12583">
                  <c:v>4.6066120000000002</c:v>
                </c:pt>
                <c:pt idx="12584">
                  <c:v>4.6089000000000002</c:v>
                </c:pt>
                <c:pt idx="12585">
                  <c:v>4.6058699999999995</c:v>
                </c:pt>
                <c:pt idx="12586">
                  <c:v>4.6075619999999997</c:v>
                </c:pt>
                <c:pt idx="12587">
                  <c:v>4.610379</c:v>
                </c:pt>
                <c:pt idx="12588">
                  <c:v>4.6068379999999998</c:v>
                </c:pt>
                <c:pt idx="12589">
                  <c:v>4.6035919999999999</c:v>
                </c:pt>
                <c:pt idx="12590">
                  <c:v>4.6061909999999999</c:v>
                </c:pt>
                <c:pt idx="12591">
                  <c:v>4.6086140000000002</c:v>
                </c:pt>
                <c:pt idx="12592">
                  <c:v>4.6063489999999998</c:v>
                </c:pt>
                <c:pt idx="12593">
                  <c:v>4.6076739999999994</c:v>
                </c:pt>
                <c:pt idx="12594">
                  <c:v>4.6128010000000002</c:v>
                </c:pt>
                <c:pt idx="12595">
                  <c:v>4.6129959999999999</c:v>
                </c:pt>
                <c:pt idx="12596">
                  <c:v>4.6113730000000004</c:v>
                </c:pt>
                <c:pt idx="12597">
                  <c:v>4.6118559999999995</c:v>
                </c:pt>
                <c:pt idx="12598">
                  <c:v>4.6139799999999997</c:v>
                </c:pt>
                <c:pt idx="12599">
                  <c:v>4.6136029999999995</c:v>
                </c:pt>
                <c:pt idx="12600">
                  <c:v>4.6130279999999999</c:v>
                </c:pt>
                <c:pt idx="12601">
                  <c:v>4.6118839999999999</c:v>
                </c:pt>
                <c:pt idx="12602">
                  <c:v>4.6118129999999997</c:v>
                </c:pt>
                <c:pt idx="12603">
                  <c:v>4.6164540000000001</c:v>
                </c:pt>
                <c:pt idx="12604">
                  <c:v>4.6187149999999999</c:v>
                </c:pt>
                <c:pt idx="12605">
                  <c:v>4.621702</c:v>
                </c:pt>
                <c:pt idx="12606">
                  <c:v>4.6264059999999994</c:v>
                </c:pt>
                <c:pt idx="12607">
                  <c:v>4.6232790000000001</c:v>
                </c:pt>
                <c:pt idx="12608">
                  <c:v>4.6233399999999998</c:v>
                </c:pt>
                <c:pt idx="12609">
                  <c:v>4.6261380000000001</c:v>
                </c:pt>
                <c:pt idx="12610">
                  <c:v>4.6203450000000004</c:v>
                </c:pt>
                <c:pt idx="12611">
                  <c:v>4.6157659999999998</c:v>
                </c:pt>
                <c:pt idx="12612">
                  <c:v>4.6171769999999999</c:v>
                </c:pt>
                <c:pt idx="12613">
                  <c:v>4.6173970000000004</c:v>
                </c:pt>
                <c:pt idx="12614">
                  <c:v>4.6194709999999999</c:v>
                </c:pt>
                <c:pt idx="12615">
                  <c:v>4.620495</c:v>
                </c:pt>
                <c:pt idx="12616">
                  <c:v>4.6164489999999994</c:v>
                </c:pt>
                <c:pt idx="12617">
                  <c:v>4.6148930000000004</c:v>
                </c:pt>
                <c:pt idx="12618">
                  <c:v>4.6160119999999996</c:v>
                </c:pt>
                <c:pt idx="12619">
                  <c:v>4.6134210000000007</c:v>
                </c:pt>
                <c:pt idx="12620">
                  <c:v>4.6143669999999997</c:v>
                </c:pt>
                <c:pt idx="12621">
                  <c:v>4.6145949999999996</c:v>
                </c:pt>
                <c:pt idx="12622">
                  <c:v>4.6124460000000003</c:v>
                </c:pt>
                <c:pt idx="12623">
                  <c:v>4.6153870000000001</c:v>
                </c:pt>
                <c:pt idx="12624">
                  <c:v>4.6202699999999997</c:v>
                </c:pt>
                <c:pt idx="12625">
                  <c:v>4.6235840000000001</c:v>
                </c:pt>
                <c:pt idx="12626">
                  <c:v>4.6251049999999996</c:v>
                </c:pt>
                <c:pt idx="12627">
                  <c:v>4.6252490000000002</c:v>
                </c:pt>
                <c:pt idx="12628">
                  <c:v>4.6224670000000003</c:v>
                </c:pt>
                <c:pt idx="12629">
                  <c:v>4.6200969999999995</c:v>
                </c:pt>
                <c:pt idx="12630">
                  <c:v>4.6230479999999998</c:v>
                </c:pt>
                <c:pt idx="12631">
                  <c:v>4.6252659999999999</c:v>
                </c:pt>
                <c:pt idx="12632">
                  <c:v>4.6224860000000003</c:v>
                </c:pt>
                <c:pt idx="12633">
                  <c:v>4.6190999999999995</c:v>
                </c:pt>
                <c:pt idx="12634">
                  <c:v>4.6213569999999997</c:v>
                </c:pt>
                <c:pt idx="12635">
                  <c:v>4.6244519999999998</c:v>
                </c:pt>
                <c:pt idx="12636">
                  <c:v>4.6241859999999999</c:v>
                </c:pt>
                <c:pt idx="12637">
                  <c:v>4.6238419999999998</c:v>
                </c:pt>
                <c:pt idx="12638">
                  <c:v>4.6245069999999995</c:v>
                </c:pt>
                <c:pt idx="12639">
                  <c:v>4.6264459999999996</c:v>
                </c:pt>
                <c:pt idx="12640">
                  <c:v>4.6241529999999997</c:v>
                </c:pt>
                <c:pt idx="12641">
                  <c:v>4.6188599999999997</c:v>
                </c:pt>
                <c:pt idx="12642">
                  <c:v>4.6202040000000002</c:v>
                </c:pt>
                <c:pt idx="12643">
                  <c:v>4.6239020000000002</c:v>
                </c:pt>
                <c:pt idx="12644">
                  <c:v>4.6237180000000002</c:v>
                </c:pt>
                <c:pt idx="12645">
                  <c:v>4.6207370000000001</c:v>
                </c:pt>
                <c:pt idx="12646">
                  <c:v>4.6194839999999999</c:v>
                </c:pt>
                <c:pt idx="12647">
                  <c:v>4.6250680000000006</c:v>
                </c:pt>
                <c:pt idx="12648">
                  <c:v>4.6273059999999999</c:v>
                </c:pt>
                <c:pt idx="12649">
                  <c:v>4.6236600000000001</c:v>
                </c:pt>
                <c:pt idx="12650">
                  <c:v>4.623767</c:v>
                </c:pt>
                <c:pt idx="12651">
                  <c:v>4.6268469999999997</c:v>
                </c:pt>
                <c:pt idx="12652">
                  <c:v>4.6284380000000001</c:v>
                </c:pt>
                <c:pt idx="12653">
                  <c:v>4.6261749999999999</c:v>
                </c:pt>
                <c:pt idx="12654">
                  <c:v>4.6245449999999995</c:v>
                </c:pt>
                <c:pt idx="12655">
                  <c:v>4.6258889999999999</c:v>
                </c:pt>
                <c:pt idx="12656">
                  <c:v>4.6268200000000004</c:v>
                </c:pt>
                <c:pt idx="12657">
                  <c:v>4.6270129999999998</c:v>
                </c:pt>
                <c:pt idx="12658">
                  <c:v>4.6252779999999998</c:v>
                </c:pt>
                <c:pt idx="12659">
                  <c:v>4.6238519999999994</c:v>
                </c:pt>
                <c:pt idx="12660">
                  <c:v>4.6253259999999994</c:v>
                </c:pt>
                <c:pt idx="12661">
                  <c:v>4.6271839999999997</c:v>
                </c:pt>
                <c:pt idx="12662">
                  <c:v>4.6275309999999994</c:v>
                </c:pt>
                <c:pt idx="12663">
                  <c:v>4.6263679999999994</c:v>
                </c:pt>
                <c:pt idx="12664">
                  <c:v>4.6279490000000001</c:v>
                </c:pt>
                <c:pt idx="12665">
                  <c:v>4.6269989999999996</c:v>
                </c:pt>
                <c:pt idx="12666">
                  <c:v>4.6205099999999995</c:v>
                </c:pt>
                <c:pt idx="12667">
                  <c:v>4.6188570000000002</c:v>
                </c:pt>
                <c:pt idx="12668">
                  <c:v>4.6272039999999999</c:v>
                </c:pt>
                <c:pt idx="12669">
                  <c:v>4.6331980000000001</c:v>
                </c:pt>
                <c:pt idx="12670">
                  <c:v>4.6312340000000001</c:v>
                </c:pt>
                <c:pt idx="12671">
                  <c:v>4.6326830000000001</c:v>
                </c:pt>
                <c:pt idx="12672">
                  <c:v>4.6371719999999996</c:v>
                </c:pt>
                <c:pt idx="12673">
                  <c:v>4.6390270000000005</c:v>
                </c:pt>
                <c:pt idx="12674">
                  <c:v>4.63673</c:v>
                </c:pt>
                <c:pt idx="12675">
                  <c:v>4.6324000000000005</c:v>
                </c:pt>
                <c:pt idx="12676">
                  <c:v>4.6304619999999996</c:v>
                </c:pt>
                <c:pt idx="12677">
                  <c:v>4.6293799999999994</c:v>
                </c:pt>
                <c:pt idx="12678">
                  <c:v>4.6270199999999999</c:v>
                </c:pt>
                <c:pt idx="12679">
                  <c:v>4.6266250000000007</c:v>
                </c:pt>
                <c:pt idx="12680">
                  <c:v>4.6289750000000005</c:v>
                </c:pt>
                <c:pt idx="12681">
                  <c:v>4.630458</c:v>
                </c:pt>
                <c:pt idx="12682">
                  <c:v>4.6329989999999999</c:v>
                </c:pt>
                <c:pt idx="12683">
                  <c:v>4.6344530000000006</c:v>
                </c:pt>
                <c:pt idx="12684">
                  <c:v>4.6279839999999997</c:v>
                </c:pt>
                <c:pt idx="12685">
                  <c:v>4.6228820000000006</c:v>
                </c:pt>
                <c:pt idx="12686">
                  <c:v>4.6279020000000006</c:v>
                </c:pt>
                <c:pt idx="12687">
                  <c:v>4.631119</c:v>
                </c:pt>
                <c:pt idx="12688">
                  <c:v>4.6304630000000007</c:v>
                </c:pt>
                <c:pt idx="12689">
                  <c:v>4.6316220000000001</c:v>
                </c:pt>
                <c:pt idx="12690">
                  <c:v>4.6314299999999999</c:v>
                </c:pt>
                <c:pt idx="12691">
                  <c:v>4.6349730000000005</c:v>
                </c:pt>
                <c:pt idx="12692">
                  <c:v>4.6411790000000002</c:v>
                </c:pt>
                <c:pt idx="12693">
                  <c:v>4.6378469999999998</c:v>
                </c:pt>
                <c:pt idx="12694">
                  <c:v>4.6339550000000003</c:v>
                </c:pt>
                <c:pt idx="12695">
                  <c:v>4.6351659999999999</c:v>
                </c:pt>
                <c:pt idx="12696">
                  <c:v>4.6348380000000002</c:v>
                </c:pt>
                <c:pt idx="12697">
                  <c:v>4.6338100000000004</c:v>
                </c:pt>
                <c:pt idx="12698">
                  <c:v>4.6347810000000003</c:v>
                </c:pt>
                <c:pt idx="12699">
                  <c:v>4.6364390000000002</c:v>
                </c:pt>
                <c:pt idx="12700">
                  <c:v>4.6374639999999996</c:v>
                </c:pt>
                <c:pt idx="12701">
                  <c:v>4.6368740000000006</c:v>
                </c:pt>
                <c:pt idx="12702">
                  <c:v>4.6378880000000002</c:v>
                </c:pt>
                <c:pt idx="12703">
                  <c:v>4.6429840000000002</c:v>
                </c:pt>
                <c:pt idx="12704">
                  <c:v>4.6440570000000001</c:v>
                </c:pt>
                <c:pt idx="12705">
                  <c:v>4.6420110000000001</c:v>
                </c:pt>
                <c:pt idx="12706">
                  <c:v>4.6450360000000002</c:v>
                </c:pt>
                <c:pt idx="12707">
                  <c:v>4.648568</c:v>
                </c:pt>
                <c:pt idx="12708">
                  <c:v>4.6506869999999996</c:v>
                </c:pt>
                <c:pt idx="12709">
                  <c:v>4.6525689999999997</c:v>
                </c:pt>
                <c:pt idx="12710">
                  <c:v>4.6538819999999994</c:v>
                </c:pt>
                <c:pt idx="12711">
                  <c:v>4.6515620000000002</c:v>
                </c:pt>
                <c:pt idx="12712">
                  <c:v>4.6425160000000005</c:v>
                </c:pt>
                <c:pt idx="12713">
                  <c:v>4.6397680000000001</c:v>
                </c:pt>
                <c:pt idx="12714">
                  <c:v>4.6460949999999999</c:v>
                </c:pt>
                <c:pt idx="12715">
                  <c:v>4.6504490000000001</c:v>
                </c:pt>
                <c:pt idx="12716">
                  <c:v>4.6425299999999998</c:v>
                </c:pt>
                <c:pt idx="12717">
                  <c:v>4.6374240000000002</c:v>
                </c:pt>
                <c:pt idx="12718">
                  <c:v>4.6427610000000001</c:v>
                </c:pt>
                <c:pt idx="12719">
                  <c:v>4.6441859999999995</c:v>
                </c:pt>
                <c:pt idx="12720">
                  <c:v>4.643103</c:v>
                </c:pt>
                <c:pt idx="12721">
                  <c:v>4.6445080000000001</c:v>
                </c:pt>
                <c:pt idx="12722">
                  <c:v>4.6453819999999997</c:v>
                </c:pt>
                <c:pt idx="12723">
                  <c:v>4.645308</c:v>
                </c:pt>
                <c:pt idx="12724">
                  <c:v>4.6439450000000004</c:v>
                </c:pt>
                <c:pt idx="12725">
                  <c:v>4.6449350000000003</c:v>
                </c:pt>
                <c:pt idx="12726">
                  <c:v>4.645956</c:v>
                </c:pt>
                <c:pt idx="12727">
                  <c:v>4.6478769999999994</c:v>
                </c:pt>
                <c:pt idx="12728">
                  <c:v>4.6504430000000001</c:v>
                </c:pt>
                <c:pt idx="12729">
                  <c:v>4.6504880000000002</c:v>
                </c:pt>
                <c:pt idx="12730">
                  <c:v>4.6567179999999997</c:v>
                </c:pt>
                <c:pt idx="12731">
                  <c:v>4.6583800000000002</c:v>
                </c:pt>
                <c:pt idx="12732">
                  <c:v>4.6534399999999998</c:v>
                </c:pt>
                <c:pt idx="12733">
                  <c:v>4.6521780000000001</c:v>
                </c:pt>
                <c:pt idx="12734">
                  <c:v>4.6511200000000006</c:v>
                </c:pt>
                <c:pt idx="12735">
                  <c:v>4.6484350000000001</c:v>
                </c:pt>
                <c:pt idx="12736">
                  <c:v>4.6460609999999996</c:v>
                </c:pt>
                <c:pt idx="12737">
                  <c:v>4.6499760000000006</c:v>
                </c:pt>
                <c:pt idx="12738">
                  <c:v>4.654433</c:v>
                </c:pt>
                <c:pt idx="12739">
                  <c:v>4.6526999999999994</c:v>
                </c:pt>
                <c:pt idx="12740">
                  <c:v>4.6500859999999999</c:v>
                </c:pt>
                <c:pt idx="12741">
                  <c:v>4.6517270000000002</c:v>
                </c:pt>
                <c:pt idx="12742">
                  <c:v>4.654363</c:v>
                </c:pt>
                <c:pt idx="12743">
                  <c:v>4.6537090000000001</c:v>
                </c:pt>
                <c:pt idx="12744">
                  <c:v>4.6534949999999995</c:v>
                </c:pt>
                <c:pt idx="12745">
                  <c:v>4.6544989999999995</c:v>
                </c:pt>
                <c:pt idx="12746">
                  <c:v>4.653842</c:v>
                </c:pt>
                <c:pt idx="12747">
                  <c:v>4.652692</c:v>
                </c:pt>
                <c:pt idx="12748">
                  <c:v>4.6508459999999996</c:v>
                </c:pt>
                <c:pt idx="12749">
                  <c:v>4.6507860000000001</c:v>
                </c:pt>
                <c:pt idx="12750">
                  <c:v>4.6492040000000001</c:v>
                </c:pt>
                <c:pt idx="12751">
                  <c:v>4.6488350000000001</c:v>
                </c:pt>
                <c:pt idx="12752">
                  <c:v>4.6574860000000005</c:v>
                </c:pt>
                <c:pt idx="12753">
                  <c:v>4.6618089999999999</c:v>
                </c:pt>
                <c:pt idx="12754">
                  <c:v>4.6546219999999998</c:v>
                </c:pt>
                <c:pt idx="12755">
                  <c:v>4.6497259999999994</c:v>
                </c:pt>
                <c:pt idx="12756">
                  <c:v>4.6482910000000004</c:v>
                </c:pt>
                <c:pt idx="12757">
                  <c:v>4.646598</c:v>
                </c:pt>
                <c:pt idx="12758">
                  <c:v>4.645473</c:v>
                </c:pt>
                <c:pt idx="12759">
                  <c:v>4.6503420000000002</c:v>
                </c:pt>
                <c:pt idx="12760">
                  <c:v>4.6560369999999995</c:v>
                </c:pt>
                <c:pt idx="12761">
                  <c:v>4.6568589999999999</c:v>
                </c:pt>
                <c:pt idx="12762">
                  <c:v>4.6575989999999994</c:v>
                </c:pt>
                <c:pt idx="12763">
                  <c:v>4.6538210000000007</c:v>
                </c:pt>
                <c:pt idx="12764">
                  <c:v>4.6502029999999994</c:v>
                </c:pt>
                <c:pt idx="12765">
                  <c:v>4.6533040000000003</c:v>
                </c:pt>
                <c:pt idx="12766">
                  <c:v>4.6580680000000001</c:v>
                </c:pt>
                <c:pt idx="12767">
                  <c:v>4.6609820000000006</c:v>
                </c:pt>
                <c:pt idx="12768">
                  <c:v>4.6566580000000002</c:v>
                </c:pt>
                <c:pt idx="12769">
                  <c:v>4.6547850000000004</c:v>
                </c:pt>
                <c:pt idx="12770">
                  <c:v>4.6625290000000001</c:v>
                </c:pt>
                <c:pt idx="12771">
                  <c:v>4.6642039999999998</c:v>
                </c:pt>
                <c:pt idx="12772">
                  <c:v>4.6562280000000005</c:v>
                </c:pt>
                <c:pt idx="12773">
                  <c:v>4.6512209999999996</c:v>
                </c:pt>
                <c:pt idx="12774">
                  <c:v>4.6537790000000001</c:v>
                </c:pt>
                <c:pt idx="12775">
                  <c:v>4.6544600000000003</c:v>
                </c:pt>
                <c:pt idx="12776">
                  <c:v>4.6558659999999996</c:v>
                </c:pt>
                <c:pt idx="12777">
                  <c:v>4.6599159999999999</c:v>
                </c:pt>
                <c:pt idx="12778">
                  <c:v>4.6584289999999999</c:v>
                </c:pt>
                <c:pt idx="12779">
                  <c:v>4.6548759999999998</c:v>
                </c:pt>
                <c:pt idx="12780">
                  <c:v>4.654115</c:v>
                </c:pt>
                <c:pt idx="12781">
                  <c:v>4.6533309999999997</c:v>
                </c:pt>
                <c:pt idx="12782">
                  <c:v>4.6511689999999994</c:v>
                </c:pt>
                <c:pt idx="12783">
                  <c:v>4.6533440000000006</c:v>
                </c:pt>
                <c:pt idx="12784">
                  <c:v>4.6540599999999994</c:v>
                </c:pt>
                <c:pt idx="12785">
                  <c:v>4.6507769999999997</c:v>
                </c:pt>
                <c:pt idx="12786">
                  <c:v>4.651478</c:v>
                </c:pt>
                <c:pt idx="12787">
                  <c:v>4.6575769999999999</c:v>
                </c:pt>
                <c:pt idx="12788">
                  <c:v>4.6620849999999994</c:v>
                </c:pt>
                <c:pt idx="12789">
                  <c:v>4.6587149999999999</c:v>
                </c:pt>
                <c:pt idx="12790">
                  <c:v>4.6547420000000006</c:v>
                </c:pt>
                <c:pt idx="12791">
                  <c:v>4.657991</c:v>
                </c:pt>
                <c:pt idx="12792">
                  <c:v>4.6612860000000005</c:v>
                </c:pt>
                <c:pt idx="12793">
                  <c:v>4.6622439999999994</c:v>
                </c:pt>
                <c:pt idx="12794">
                  <c:v>4.6633449999999996</c:v>
                </c:pt>
                <c:pt idx="12795">
                  <c:v>4.6651189999999998</c:v>
                </c:pt>
                <c:pt idx="12796">
                  <c:v>4.6696609999999996</c:v>
                </c:pt>
                <c:pt idx="12797">
                  <c:v>4.6694820000000004</c:v>
                </c:pt>
                <c:pt idx="12798">
                  <c:v>4.6684459999999994</c:v>
                </c:pt>
                <c:pt idx="12799">
                  <c:v>4.6715350000000004</c:v>
                </c:pt>
                <c:pt idx="12800">
                  <c:v>4.6683319999999995</c:v>
                </c:pt>
                <c:pt idx="12801">
                  <c:v>4.6672859999999998</c:v>
                </c:pt>
                <c:pt idx="12802">
                  <c:v>4.6701300000000003</c:v>
                </c:pt>
                <c:pt idx="12803">
                  <c:v>4.6685449999999999</c:v>
                </c:pt>
                <c:pt idx="12804">
                  <c:v>4.6700339999999994</c:v>
                </c:pt>
                <c:pt idx="12805">
                  <c:v>4.6761210000000002</c:v>
                </c:pt>
                <c:pt idx="12806">
                  <c:v>4.6752560000000001</c:v>
                </c:pt>
                <c:pt idx="12807">
                  <c:v>4.670903</c:v>
                </c:pt>
                <c:pt idx="12808">
                  <c:v>4.6720380000000006</c:v>
                </c:pt>
                <c:pt idx="12809">
                  <c:v>4.6755960000000005</c:v>
                </c:pt>
                <c:pt idx="12810">
                  <c:v>4.6751199999999997</c:v>
                </c:pt>
                <c:pt idx="12811">
                  <c:v>4.6718549999999999</c:v>
                </c:pt>
                <c:pt idx="12812">
                  <c:v>4.672739</c:v>
                </c:pt>
                <c:pt idx="12813">
                  <c:v>4.6751339999999999</c:v>
                </c:pt>
                <c:pt idx="12814">
                  <c:v>4.6754370000000005</c:v>
                </c:pt>
                <c:pt idx="12815">
                  <c:v>4.676857</c:v>
                </c:pt>
                <c:pt idx="12816">
                  <c:v>4.6778149999999998</c:v>
                </c:pt>
                <c:pt idx="12817">
                  <c:v>4.6784110000000005</c:v>
                </c:pt>
                <c:pt idx="12818">
                  <c:v>4.6778379999999995</c:v>
                </c:pt>
                <c:pt idx="12819">
                  <c:v>4.6755440000000004</c:v>
                </c:pt>
                <c:pt idx="12820">
                  <c:v>4.6729289999999999</c:v>
                </c:pt>
                <c:pt idx="12821">
                  <c:v>4.6756259999999994</c:v>
                </c:pt>
                <c:pt idx="12822">
                  <c:v>4.6796670000000002</c:v>
                </c:pt>
                <c:pt idx="12823">
                  <c:v>4.67814</c:v>
                </c:pt>
                <c:pt idx="12824">
                  <c:v>4.6750439999999998</c:v>
                </c:pt>
                <c:pt idx="12825">
                  <c:v>4.6761929999999996</c:v>
                </c:pt>
                <c:pt idx="12826">
                  <c:v>4.6748659999999997</c:v>
                </c:pt>
                <c:pt idx="12827">
                  <c:v>4.6700920000000004</c:v>
                </c:pt>
                <c:pt idx="12828">
                  <c:v>4.6714229999999999</c:v>
                </c:pt>
                <c:pt idx="12829">
                  <c:v>4.6753300000000007</c:v>
                </c:pt>
                <c:pt idx="12830">
                  <c:v>4.6778779999999998</c:v>
                </c:pt>
                <c:pt idx="12831">
                  <c:v>4.6777440000000006</c:v>
                </c:pt>
                <c:pt idx="12832">
                  <c:v>4.6768099999999997</c:v>
                </c:pt>
                <c:pt idx="12833">
                  <c:v>4.6787000000000001</c:v>
                </c:pt>
                <c:pt idx="12834">
                  <c:v>4.6757569999999999</c:v>
                </c:pt>
                <c:pt idx="12835">
                  <c:v>4.6729669999999999</c:v>
                </c:pt>
                <c:pt idx="12836">
                  <c:v>4.6774290000000001</c:v>
                </c:pt>
                <c:pt idx="12837">
                  <c:v>4.6752359999999999</c:v>
                </c:pt>
                <c:pt idx="12838">
                  <c:v>4.6693509999999998</c:v>
                </c:pt>
                <c:pt idx="12839">
                  <c:v>4.6753710000000002</c:v>
                </c:pt>
                <c:pt idx="12840">
                  <c:v>4.6823499999999996</c:v>
                </c:pt>
                <c:pt idx="12841">
                  <c:v>4.6816909999999998</c:v>
                </c:pt>
                <c:pt idx="12842">
                  <c:v>4.6869670000000001</c:v>
                </c:pt>
                <c:pt idx="12843">
                  <c:v>4.6895730000000002</c:v>
                </c:pt>
                <c:pt idx="12844">
                  <c:v>4.6858839999999997</c:v>
                </c:pt>
                <c:pt idx="12845">
                  <c:v>4.6884899999999998</c:v>
                </c:pt>
                <c:pt idx="12846">
                  <c:v>4.6857790000000001</c:v>
                </c:pt>
                <c:pt idx="12847">
                  <c:v>4.6784800000000004</c:v>
                </c:pt>
                <c:pt idx="12848">
                  <c:v>4.6781969999999999</c:v>
                </c:pt>
                <c:pt idx="12849">
                  <c:v>4.6824709999999996</c:v>
                </c:pt>
                <c:pt idx="12850">
                  <c:v>4.6822979999999994</c:v>
                </c:pt>
                <c:pt idx="12851">
                  <c:v>4.681127</c:v>
                </c:pt>
                <c:pt idx="12852">
                  <c:v>4.6846619999999994</c:v>
                </c:pt>
                <c:pt idx="12853">
                  <c:v>4.6817739999999999</c:v>
                </c:pt>
                <c:pt idx="12854">
                  <c:v>4.6812100000000001</c:v>
                </c:pt>
                <c:pt idx="12855">
                  <c:v>4.69367</c:v>
                </c:pt>
                <c:pt idx="12856">
                  <c:v>4.6943099999999998</c:v>
                </c:pt>
                <c:pt idx="12857">
                  <c:v>4.6847050000000001</c:v>
                </c:pt>
                <c:pt idx="12858">
                  <c:v>4.6844789999999996</c:v>
                </c:pt>
                <c:pt idx="12859">
                  <c:v>4.684761</c:v>
                </c:pt>
                <c:pt idx="12860">
                  <c:v>4.6813440000000002</c:v>
                </c:pt>
                <c:pt idx="12861">
                  <c:v>4.6819829999999998</c:v>
                </c:pt>
                <c:pt idx="12862">
                  <c:v>4.680377</c:v>
                </c:pt>
                <c:pt idx="12863">
                  <c:v>4.6775509999999993</c:v>
                </c:pt>
                <c:pt idx="12864">
                  <c:v>4.6876890000000007</c:v>
                </c:pt>
                <c:pt idx="12865">
                  <c:v>4.6941000000000006</c:v>
                </c:pt>
                <c:pt idx="12866">
                  <c:v>4.6890669999999997</c:v>
                </c:pt>
                <c:pt idx="12867">
                  <c:v>4.6919439999999994</c:v>
                </c:pt>
                <c:pt idx="12868">
                  <c:v>4.695424</c:v>
                </c:pt>
                <c:pt idx="12869">
                  <c:v>4.6914230000000003</c:v>
                </c:pt>
                <c:pt idx="12870">
                  <c:v>4.6942190000000004</c:v>
                </c:pt>
                <c:pt idx="12871">
                  <c:v>4.6997809999999998</c:v>
                </c:pt>
                <c:pt idx="12872">
                  <c:v>4.6962449999999993</c:v>
                </c:pt>
                <c:pt idx="12873">
                  <c:v>4.6924450000000002</c:v>
                </c:pt>
                <c:pt idx="12874">
                  <c:v>4.6940159999999995</c:v>
                </c:pt>
                <c:pt idx="12875">
                  <c:v>4.6917109999999997</c:v>
                </c:pt>
                <c:pt idx="12876">
                  <c:v>4.6911380000000005</c:v>
                </c:pt>
                <c:pt idx="12877">
                  <c:v>4.7003120000000003</c:v>
                </c:pt>
                <c:pt idx="12878">
                  <c:v>4.7024620000000006</c:v>
                </c:pt>
                <c:pt idx="12879">
                  <c:v>4.7003020000000006</c:v>
                </c:pt>
                <c:pt idx="12880">
                  <c:v>4.704364</c:v>
                </c:pt>
                <c:pt idx="12881">
                  <c:v>4.7007430000000001</c:v>
                </c:pt>
                <c:pt idx="12882">
                  <c:v>4.691262</c:v>
                </c:pt>
                <c:pt idx="12883">
                  <c:v>4.6932640000000001</c:v>
                </c:pt>
                <c:pt idx="12884">
                  <c:v>4.6961580000000005</c:v>
                </c:pt>
                <c:pt idx="12885">
                  <c:v>4.6912889999999994</c:v>
                </c:pt>
                <c:pt idx="12886">
                  <c:v>4.6928369999999999</c:v>
                </c:pt>
                <c:pt idx="12887">
                  <c:v>4.6958129999999993</c:v>
                </c:pt>
                <c:pt idx="12888">
                  <c:v>4.6908650000000005</c:v>
                </c:pt>
                <c:pt idx="12889">
                  <c:v>4.6902360000000005</c:v>
                </c:pt>
                <c:pt idx="12890">
                  <c:v>4.6931519999999995</c:v>
                </c:pt>
                <c:pt idx="12891">
                  <c:v>4.6899420000000003</c:v>
                </c:pt>
                <c:pt idx="12892">
                  <c:v>4.6861359999999994</c:v>
                </c:pt>
                <c:pt idx="12893">
                  <c:v>4.6881249999999994</c:v>
                </c:pt>
                <c:pt idx="12894">
                  <c:v>4.6887880000000006</c:v>
                </c:pt>
                <c:pt idx="12895">
                  <c:v>4.6906639999999999</c:v>
                </c:pt>
                <c:pt idx="12896">
                  <c:v>4.6946399999999997</c:v>
                </c:pt>
                <c:pt idx="12897">
                  <c:v>4.6919310000000003</c:v>
                </c:pt>
                <c:pt idx="12898">
                  <c:v>4.6895179999999996</c:v>
                </c:pt>
                <c:pt idx="12899">
                  <c:v>4.6922230000000003</c:v>
                </c:pt>
                <c:pt idx="12900">
                  <c:v>4.6922769999999998</c:v>
                </c:pt>
                <c:pt idx="12901">
                  <c:v>4.6927050000000001</c:v>
                </c:pt>
                <c:pt idx="12902">
                  <c:v>4.6955710000000002</c:v>
                </c:pt>
                <c:pt idx="12903">
                  <c:v>4.6933860000000003</c:v>
                </c:pt>
                <c:pt idx="12904">
                  <c:v>4.6906180000000006</c:v>
                </c:pt>
                <c:pt idx="12905">
                  <c:v>4.6944020000000002</c:v>
                </c:pt>
                <c:pt idx="12906">
                  <c:v>4.6974040000000006</c:v>
                </c:pt>
                <c:pt idx="12907">
                  <c:v>4.6964220000000001</c:v>
                </c:pt>
                <c:pt idx="12908">
                  <c:v>4.6961139999999997</c:v>
                </c:pt>
                <c:pt idx="12909">
                  <c:v>4.6970689999999999</c:v>
                </c:pt>
                <c:pt idx="12910">
                  <c:v>4.6948989999999995</c:v>
                </c:pt>
                <c:pt idx="12911">
                  <c:v>4.6947960000000002</c:v>
                </c:pt>
                <c:pt idx="12912">
                  <c:v>4.6993740000000006</c:v>
                </c:pt>
                <c:pt idx="12913">
                  <c:v>4.700183</c:v>
                </c:pt>
                <c:pt idx="12914">
                  <c:v>4.6985709999999994</c:v>
                </c:pt>
                <c:pt idx="12915">
                  <c:v>4.7053060000000002</c:v>
                </c:pt>
                <c:pt idx="12916">
                  <c:v>4.7084670000000006</c:v>
                </c:pt>
                <c:pt idx="12917">
                  <c:v>4.7060270000000006</c:v>
                </c:pt>
                <c:pt idx="12918">
                  <c:v>4.7069679999999998</c:v>
                </c:pt>
                <c:pt idx="12919">
                  <c:v>4.7090160000000001</c:v>
                </c:pt>
                <c:pt idx="12920">
                  <c:v>4.7114989999999999</c:v>
                </c:pt>
                <c:pt idx="12921">
                  <c:v>4.7108430000000006</c:v>
                </c:pt>
                <c:pt idx="12922">
                  <c:v>4.7036730000000002</c:v>
                </c:pt>
                <c:pt idx="12923">
                  <c:v>4.7013250000000006</c:v>
                </c:pt>
                <c:pt idx="12924">
                  <c:v>4.7045940000000002</c:v>
                </c:pt>
                <c:pt idx="12925">
                  <c:v>4.7016360000000006</c:v>
                </c:pt>
                <c:pt idx="12926">
                  <c:v>4.7010690000000004</c:v>
                </c:pt>
                <c:pt idx="12927">
                  <c:v>4.7060069999999996</c:v>
                </c:pt>
                <c:pt idx="12928">
                  <c:v>4.7056529999999999</c:v>
                </c:pt>
                <c:pt idx="12929">
                  <c:v>4.7057389999999995</c:v>
                </c:pt>
                <c:pt idx="12930">
                  <c:v>4.7070310000000006</c:v>
                </c:pt>
                <c:pt idx="12931">
                  <c:v>4.7023450000000002</c:v>
                </c:pt>
                <c:pt idx="12932">
                  <c:v>4.702922</c:v>
                </c:pt>
                <c:pt idx="12933">
                  <c:v>4.7114449999999994</c:v>
                </c:pt>
                <c:pt idx="12934">
                  <c:v>4.7114750000000001</c:v>
                </c:pt>
                <c:pt idx="12935">
                  <c:v>4.7074530000000001</c:v>
                </c:pt>
                <c:pt idx="12936">
                  <c:v>4.7119520000000001</c:v>
                </c:pt>
                <c:pt idx="12937">
                  <c:v>4.7201269999999997</c:v>
                </c:pt>
                <c:pt idx="12938">
                  <c:v>4.7171430000000001</c:v>
                </c:pt>
                <c:pt idx="12939">
                  <c:v>4.7117779999999998</c:v>
                </c:pt>
                <c:pt idx="12940">
                  <c:v>4.7137659999999997</c:v>
                </c:pt>
                <c:pt idx="12941">
                  <c:v>4.7144240000000002</c:v>
                </c:pt>
                <c:pt idx="12942">
                  <c:v>4.7130659999999995</c:v>
                </c:pt>
                <c:pt idx="12943">
                  <c:v>4.7114500000000001</c:v>
                </c:pt>
                <c:pt idx="12944">
                  <c:v>4.7095419999999999</c:v>
                </c:pt>
                <c:pt idx="12945">
                  <c:v>4.7102380000000004</c:v>
                </c:pt>
                <c:pt idx="12946">
                  <c:v>4.7118920000000006</c:v>
                </c:pt>
                <c:pt idx="12947">
                  <c:v>4.7107190000000001</c:v>
                </c:pt>
                <c:pt idx="12948">
                  <c:v>4.7075370000000003</c:v>
                </c:pt>
                <c:pt idx="12949">
                  <c:v>4.7050660000000004</c:v>
                </c:pt>
                <c:pt idx="12950">
                  <c:v>4.7010800000000001</c:v>
                </c:pt>
                <c:pt idx="12951">
                  <c:v>4.7013820000000006</c:v>
                </c:pt>
                <c:pt idx="12952">
                  <c:v>4.7093889999999998</c:v>
                </c:pt>
                <c:pt idx="12953">
                  <c:v>4.7119960000000001</c:v>
                </c:pt>
                <c:pt idx="12954">
                  <c:v>4.7064659999999998</c:v>
                </c:pt>
                <c:pt idx="12955">
                  <c:v>4.702763</c:v>
                </c:pt>
                <c:pt idx="12956">
                  <c:v>4.703913</c:v>
                </c:pt>
                <c:pt idx="12957">
                  <c:v>4.7050619999999999</c:v>
                </c:pt>
                <c:pt idx="12958">
                  <c:v>4.7070410000000003</c:v>
                </c:pt>
                <c:pt idx="12959">
                  <c:v>4.7087959999999995</c:v>
                </c:pt>
                <c:pt idx="12960">
                  <c:v>4.7043370000000007</c:v>
                </c:pt>
                <c:pt idx="12961">
                  <c:v>4.7038600000000006</c:v>
                </c:pt>
                <c:pt idx="12962">
                  <c:v>4.7113969999999998</c:v>
                </c:pt>
                <c:pt idx="12963">
                  <c:v>4.7095760000000002</c:v>
                </c:pt>
                <c:pt idx="12964">
                  <c:v>4.7060430000000002</c:v>
                </c:pt>
                <c:pt idx="12965">
                  <c:v>4.7127140000000001</c:v>
                </c:pt>
                <c:pt idx="12966">
                  <c:v>4.716342</c:v>
                </c:pt>
                <c:pt idx="12967">
                  <c:v>4.7151560000000003</c:v>
                </c:pt>
                <c:pt idx="12968">
                  <c:v>4.7164970000000004</c:v>
                </c:pt>
                <c:pt idx="12969">
                  <c:v>4.7169740000000004</c:v>
                </c:pt>
                <c:pt idx="12970">
                  <c:v>4.7136239999999994</c:v>
                </c:pt>
                <c:pt idx="12971">
                  <c:v>4.7160080000000004</c:v>
                </c:pt>
                <c:pt idx="12972">
                  <c:v>4.7223030000000001</c:v>
                </c:pt>
                <c:pt idx="12973">
                  <c:v>4.7247110000000001</c:v>
                </c:pt>
                <c:pt idx="12974">
                  <c:v>4.7210390000000002</c:v>
                </c:pt>
                <c:pt idx="12975">
                  <c:v>4.7185600000000001</c:v>
                </c:pt>
                <c:pt idx="12976">
                  <c:v>4.7244329999999994</c:v>
                </c:pt>
                <c:pt idx="12977">
                  <c:v>4.727544</c:v>
                </c:pt>
                <c:pt idx="12978">
                  <c:v>4.7234540000000003</c:v>
                </c:pt>
                <c:pt idx="12979">
                  <c:v>4.7236410000000006</c:v>
                </c:pt>
                <c:pt idx="12980">
                  <c:v>4.7230460000000001</c:v>
                </c:pt>
                <c:pt idx="12981">
                  <c:v>4.7177860000000003</c:v>
                </c:pt>
                <c:pt idx="12982">
                  <c:v>4.714264</c:v>
                </c:pt>
                <c:pt idx="12983">
                  <c:v>4.7139329999999999</c:v>
                </c:pt>
                <c:pt idx="12984">
                  <c:v>4.7156579999999995</c:v>
                </c:pt>
                <c:pt idx="12985">
                  <c:v>4.7146679999999996</c:v>
                </c:pt>
                <c:pt idx="12986">
                  <c:v>4.7140819999999994</c:v>
                </c:pt>
                <c:pt idx="12987">
                  <c:v>4.7158449999999998</c:v>
                </c:pt>
                <c:pt idx="12988">
                  <c:v>4.7140909999999998</c:v>
                </c:pt>
                <c:pt idx="12989">
                  <c:v>4.7170190000000005</c:v>
                </c:pt>
                <c:pt idx="12990">
                  <c:v>4.7228940000000001</c:v>
                </c:pt>
                <c:pt idx="12991">
                  <c:v>4.7205569999999994</c:v>
                </c:pt>
                <c:pt idx="12992">
                  <c:v>4.7163079999999997</c:v>
                </c:pt>
                <c:pt idx="12993">
                  <c:v>4.7168419999999998</c:v>
                </c:pt>
                <c:pt idx="12994">
                  <c:v>4.7162050000000004</c:v>
                </c:pt>
                <c:pt idx="12995">
                  <c:v>4.7159370000000003</c:v>
                </c:pt>
                <c:pt idx="12996">
                  <c:v>4.7169430000000006</c:v>
                </c:pt>
                <c:pt idx="12997">
                  <c:v>4.7157140000000002</c:v>
                </c:pt>
                <c:pt idx="12998">
                  <c:v>4.7145969999999995</c:v>
                </c:pt>
                <c:pt idx="12999">
                  <c:v>4.7145630000000001</c:v>
                </c:pt>
                <c:pt idx="13000">
                  <c:v>4.7185240000000004</c:v>
                </c:pt>
                <c:pt idx="13001">
                  <c:v>4.7232590000000005</c:v>
                </c:pt>
                <c:pt idx="13002">
                  <c:v>4.7231869999999994</c:v>
                </c:pt>
                <c:pt idx="13003">
                  <c:v>4.7254909999999999</c:v>
                </c:pt>
                <c:pt idx="13004">
                  <c:v>4.7298589999999994</c:v>
                </c:pt>
                <c:pt idx="13005">
                  <c:v>4.7307559999999995</c:v>
                </c:pt>
                <c:pt idx="13006">
                  <c:v>4.7296829999999996</c:v>
                </c:pt>
                <c:pt idx="13007">
                  <c:v>4.7267679999999999</c:v>
                </c:pt>
                <c:pt idx="13008">
                  <c:v>4.7251479999999999</c:v>
                </c:pt>
                <c:pt idx="13009">
                  <c:v>4.7305120000000001</c:v>
                </c:pt>
                <c:pt idx="13010">
                  <c:v>4.7336150000000004</c:v>
                </c:pt>
                <c:pt idx="13011">
                  <c:v>4.7255549999999999</c:v>
                </c:pt>
                <c:pt idx="13012">
                  <c:v>4.7239839999999997</c:v>
                </c:pt>
                <c:pt idx="13013">
                  <c:v>4.7303759999999997</c:v>
                </c:pt>
                <c:pt idx="13014">
                  <c:v>4.7270710000000005</c:v>
                </c:pt>
                <c:pt idx="13015">
                  <c:v>4.7255000000000003</c:v>
                </c:pt>
                <c:pt idx="13016">
                  <c:v>4.7293900000000004</c:v>
                </c:pt>
                <c:pt idx="13017">
                  <c:v>4.7269009999999998</c:v>
                </c:pt>
                <c:pt idx="13018">
                  <c:v>4.7246889999999997</c:v>
                </c:pt>
                <c:pt idx="13019">
                  <c:v>4.7277880000000003</c:v>
                </c:pt>
                <c:pt idx="13020">
                  <c:v>4.7294590000000003</c:v>
                </c:pt>
                <c:pt idx="13021">
                  <c:v>4.7271599999999996</c:v>
                </c:pt>
                <c:pt idx="13022">
                  <c:v>4.723147</c:v>
                </c:pt>
                <c:pt idx="13023">
                  <c:v>4.7261679999999995</c:v>
                </c:pt>
                <c:pt idx="13024">
                  <c:v>4.7349379999999996</c:v>
                </c:pt>
                <c:pt idx="13025">
                  <c:v>4.7369719999999997</c:v>
                </c:pt>
                <c:pt idx="13026">
                  <c:v>4.7320089999999997</c:v>
                </c:pt>
                <c:pt idx="13027">
                  <c:v>4.7318750000000005</c:v>
                </c:pt>
                <c:pt idx="13028">
                  <c:v>4.7358770000000003</c:v>
                </c:pt>
                <c:pt idx="13029">
                  <c:v>4.7363870000000006</c:v>
                </c:pt>
                <c:pt idx="13030">
                  <c:v>4.7376430000000003</c:v>
                </c:pt>
                <c:pt idx="13031">
                  <c:v>4.7388370000000002</c:v>
                </c:pt>
                <c:pt idx="13032">
                  <c:v>4.7337760000000006</c:v>
                </c:pt>
                <c:pt idx="13033">
                  <c:v>4.7299319999999998</c:v>
                </c:pt>
                <c:pt idx="13034">
                  <c:v>4.7324679999999999</c:v>
                </c:pt>
                <c:pt idx="13035">
                  <c:v>4.7345050000000004</c:v>
                </c:pt>
                <c:pt idx="13036">
                  <c:v>4.7327449999999995</c:v>
                </c:pt>
                <c:pt idx="13037">
                  <c:v>4.7302330000000001</c:v>
                </c:pt>
                <c:pt idx="13038">
                  <c:v>4.7276299999999996</c:v>
                </c:pt>
                <c:pt idx="13039">
                  <c:v>4.7283430000000006</c:v>
                </c:pt>
                <c:pt idx="13040">
                  <c:v>4.7319290000000001</c:v>
                </c:pt>
                <c:pt idx="13041">
                  <c:v>4.7301140000000004</c:v>
                </c:pt>
                <c:pt idx="13042">
                  <c:v>4.7294369999999999</c:v>
                </c:pt>
                <c:pt idx="13043">
                  <c:v>4.7343530000000005</c:v>
                </c:pt>
                <c:pt idx="13044">
                  <c:v>4.7328919999999997</c:v>
                </c:pt>
                <c:pt idx="13045">
                  <c:v>4.7309320000000001</c:v>
                </c:pt>
                <c:pt idx="13046">
                  <c:v>4.7341009999999999</c:v>
                </c:pt>
                <c:pt idx="13047">
                  <c:v>4.7346170000000001</c:v>
                </c:pt>
                <c:pt idx="13048">
                  <c:v>4.7299030000000002</c:v>
                </c:pt>
                <c:pt idx="13049">
                  <c:v>4.7328929999999998</c:v>
                </c:pt>
                <c:pt idx="13050">
                  <c:v>4.7439289999999996</c:v>
                </c:pt>
                <c:pt idx="13051">
                  <c:v>4.7409800000000004</c:v>
                </c:pt>
                <c:pt idx="13052">
                  <c:v>4.733981</c:v>
                </c:pt>
                <c:pt idx="13053">
                  <c:v>4.7388829999999995</c:v>
                </c:pt>
                <c:pt idx="13054">
                  <c:v>4.7392330000000005</c:v>
                </c:pt>
                <c:pt idx="13055">
                  <c:v>4.7356940000000005</c:v>
                </c:pt>
                <c:pt idx="13056">
                  <c:v>4.7386549999999996</c:v>
                </c:pt>
                <c:pt idx="13057">
                  <c:v>4.7384089999999999</c:v>
                </c:pt>
                <c:pt idx="13058">
                  <c:v>4.7388209999999997</c:v>
                </c:pt>
                <c:pt idx="13059">
                  <c:v>4.7436959999999999</c:v>
                </c:pt>
                <c:pt idx="13060">
                  <c:v>4.7426510000000004</c:v>
                </c:pt>
                <c:pt idx="13061">
                  <c:v>4.7437490000000002</c:v>
                </c:pt>
                <c:pt idx="13062">
                  <c:v>4.7452950000000005</c:v>
                </c:pt>
                <c:pt idx="13063">
                  <c:v>4.7422939999999993</c:v>
                </c:pt>
                <c:pt idx="13064">
                  <c:v>4.7415940000000001</c:v>
                </c:pt>
                <c:pt idx="13065">
                  <c:v>4.7404209999999996</c:v>
                </c:pt>
                <c:pt idx="13066">
                  <c:v>4.7421810000000004</c:v>
                </c:pt>
                <c:pt idx="13067">
                  <c:v>4.7480320000000003</c:v>
                </c:pt>
                <c:pt idx="13068">
                  <c:v>4.7486199999999998</c:v>
                </c:pt>
                <c:pt idx="13069">
                  <c:v>4.7512109999999996</c:v>
                </c:pt>
                <c:pt idx="13070">
                  <c:v>4.7570180000000004</c:v>
                </c:pt>
                <c:pt idx="13071">
                  <c:v>4.7565559999999998</c:v>
                </c:pt>
                <c:pt idx="13072">
                  <c:v>4.7539169999999995</c:v>
                </c:pt>
                <c:pt idx="13073">
                  <c:v>4.7540990000000001</c:v>
                </c:pt>
                <c:pt idx="13074">
                  <c:v>4.752491</c:v>
                </c:pt>
                <c:pt idx="13075">
                  <c:v>4.7485249999999999</c:v>
                </c:pt>
                <c:pt idx="13076">
                  <c:v>4.7466030000000003</c:v>
                </c:pt>
                <c:pt idx="13077">
                  <c:v>4.7487529999999998</c:v>
                </c:pt>
                <c:pt idx="13078">
                  <c:v>4.7490869999999994</c:v>
                </c:pt>
                <c:pt idx="13079">
                  <c:v>4.746035</c:v>
                </c:pt>
                <c:pt idx="13080">
                  <c:v>4.7426709999999996</c:v>
                </c:pt>
                <c:pt idx="13081">
                  <c:v>4.7439640000000001</c:v>
                </c:pt>
                <c:pt idx="13082">
                  <c:v>4.7433309999999995</c:v>
                </c:pt>
                <c:pt idx="13083">
                  <c:v>4.7401059999999999</c:v>
                </c:pt>
                <c:pt idx="13084">
                  <c:v>4.7434189999999994</c:v>
                </c:pt>
                <c:pt idx="13085">
                  <c:v>4.7471169999999994</c:v>
                </c:pt>
                <c:pt idx="13086">
                  <c:v>4.751614</c:v>
                </c:pt>
                <c:pt idx="13087">
                  <c:v>4.7605089999999999</c:v>
                </c:pt>
                <c:pt idx="13088">
                  <c:v>4.7582520000000006</c:v>
                </c:pt>
                <c:pt idx="13089">
                  <c:v>4.7560149999999997</c:v>
                </c:pt>
                <c:pt idx="13090">
                  <c:v>4.7617349999999998</c:v>
                </c:pt>
                <c:pt idx="13091">
                  <c:v>4.7607059999999999</c:v>
                </c:pt>
                <c:pt idx="13092">
                  <c:v>4.7512910000000002</c:v>
                </c:pt>
                <c:pt idx="13093">
                  <c:v>4.7490459999999999</c:v>
                </c:pt>
                <c:pt idx="13094">
                  <c:v>4.7488130000000002</c:v>
                </c:pt>
                <c:pt idx="13095">
                  <c:v>4.7413170000000004</c:v>
                </c:pt>
                <c:pt idx="13096">
                  <c:v>4.7409859999999995</c:v>
                </c:pt>
                <c:pt idx="13097">
                  <c:v>4.7449899999999996</c:v>
                </c:pt>
                <c:pt idx="13098">
                  <c:v>4.7474259999999999</c:v>
                </c:pt>
                <c:pt idx="13099">
                  <c:v>4.7484299999999999</c:v>
                </c:pt>
                <c:pt idx="13100">
                  <c:v>4.7440569999999997</c:v>
                </c:pt>
                <c:pt idx="13101">
                  <c:v>4.7436150000000001</c:v>
                </c:pt>
                <c:pt idx="13102">
                  <c:v>4.7476409999999998</c:v>
                </c:pt>
                <c:pt idx="13103">
                  <c:v>4.750356</c:v>
                </c:pt>
                <c:pt idx="13104">
                  <c:v>4.7497930000000004</c:v>
                </c:pt>
                <c:pt idx="13105">
                  <c:v>4.7504089999999994</c:v>
                </c:pt>
                <c:pt idx="13106">
                  <c:v>4.7552180000000002</c:v>
                </c:pt>
                <c:pt idx="13107">
                  <c:v>4.7561850000000003</c:v>
                </c:pt>
                <c:pt idx="13108">
                  <c:v>4.7525569999999995</c:v>
                </c:pt>
                <c:pt idx="13109">
                  <c:v>4.7557150000000004</c:v>
                </c:pt>
                <c:pt idx="13110">
                  <c:v>4.7610060000000001</c:v>
                </c:pt>
                <c:pt idx="13111">
                  <c:v>4.7592540000000003</c:v>
                </c:pt>
                <c:pt idx="13112">
                  <c:v>4.7563599999999999</c:v>
                </c:pt>
                <c:pt idx="13113">
                  <c:v>4.753101</c:v>
                </c:pt>
                <c:pt idx="13114">
                  <c:v>4.7484590000000004</c:v>
                </c:pt>
                <c:pt idx="13115">
                  <c:v>4.7498900000000006</c:v>
                </c:pt>
                <c:pt idx="13116">
                  <c:v>4.7518630000000002</c:v>
                </c:pt>
                <c:pt idx="13117">
                  <c:v>4.7513640000000006</c:v>
                </c:pt>
                <c:pt idx="13118">
                  <c:v>4.7507739999999998</c:v>
                </c:pt>
                <c:pt idx="13119">
                  <c:v>4.7502300000000002</c:v>
                </c:pt>
                <c:pt idx="13120">
                  <c:v>4.7522989999999998</c:v>
                </c:pt>
                <c:pt idx="13121">
                  <c:v>4.7540700000000005</c:v>
                </c:pt>
                <c:pt idx="13122">
                  <c:v>4.7529760000000003</c:v>
                </c:pt>
                <c:pt idx="13123">
                  <c:v>4.7572570000000001</c:v>
                </c:pt>
                <c:pt idx="13124">
                  <c:v>4.7596550000000004</c:v>
                </c:pt>
                <c:pt idx="13125">
                  <c:v>4.7546970000000002</c:v>
                </c:pt>
                <c:pt idx="13126">
                  <c:v>4.7535769999999999</c:v>
                </c:pt>
                <c:pt idx="13127">
                  <c:v>4.7587650000000004</c:v>
                </c:pt>
                <c:pt idx="13128">
                  <c:v>4.7618299999999998</c:v>
                </c:pt>
                <c:pt idx="13129">
                  <c:v>4.7589950000000005</c:v>
                </c:pt>
                <c:pt idx="13130">
                  <c:v>4.7548339999999998</c:v>
                </c:pt>
                <c:pt idx="13131">
                  <c:v>4.7557840000000002</c:v>
                </c:pt>
                <c:pt idx="13132">
                  <c:v>4.7561020000000003</c:v>
                </c:pt>
                <c:pt idx="13133">
                  <c:v>4.7521369999999994</c:v>
                </c:pt>
                <c:pt idx="13134">
                  <c:v>4.7556569999999994</c:v>
                </c:pt>
                <c:pt idx="13135">
                  <c:v>4.761056</c:v>
                </c:pt>
                <c:pt idx="13136">
                  <c:v>4.7561420000000005</c:v>
                </c:pt>
                <c:pt idx="13137">
                  <c:v>4.7519770000000001</c:v>
                </c:pt>
                <c:pt idx="13138">
                  <c:v>4.7546739999999996</c:v>
                </c:pt>
                <c:pt idx="13139">
                  <c:v>4.752669</c:v>
                </c:pt>
                <c:pt idx="13140">
                  <c:v>4.7487740000000001</c:v>
                </c:pt>
                <c:pt idx="13141">
                  <c:v>4.7518639999999994</c:v>
                </c:pt>
                <c:pt idx="13142">
                  <c:v>4.7575940000000001</c:v>
                </c:pt>
                <c:pt idx="13143">
                  <c:v>4.7621389999999995</c:v>
                </c:pt>
                <c:pt idx="13144">
                  <c:v>4.7656740000000006</c:v>
                </c:pt>
                <c:pt idx="13145">
                  <c:v>4.7699470000000002</c:v>
                </c:pt>
                <c:pt idx="13146">
                  <c:v>4.7721429999999998</c:v>
                </c:pt>
                <c:pt idx="13147">
                  <c:v>4.7731209999999997</c:v>
                </c:pt>
                <c:pt idx="13148">
                  <c:v>4.7731399999999997</c:v>
                </c:pt>
                <c:pt idx="13149">
                  <c:v>4.770289</c:v>
                </c:pt>
                <c:pt idx="13150">
                  <c:v>4.7681740000000001</c:v>
                </c:pt>
                <c:pt idx="13151">
                  <c:v>4.7682060000000002</c:v>
                </c:pt>
                <c:pt idx="13152">
                  <c:v>4.7674750000000001</c:v>
                </c:pt>
                <c:pt idx="13153">
                  <c:v>4.7649159999999995</c:v>
                </c:pt>
                <c:pt idx="13154">
                  <c:v>4.7640279999999997</c:v>
                </c:pt>
                <c:pt idx="13155">
                  <c:v>4.7670750000000002</c:v>
                </c:pt>
                <c:pt idx="13156">
                  <c:v>4.7651459999999997</c:v>
                </c:pt>
                <c:pt idx="13157">
                  <c:v>4.7660280000000004</c:v>
                </c:pt>
                <c:pt idx="13158">
                  <c:v>4.7679360000000006</c:v>
                </c:pt>
                <c:pt idx="13159">
                  <c:v>4.7638060000000007</c:v>
                </c:pt>
                <c:pt idx="13160">
                  <c:v>4.7631370000000004</c:v>
                </c:pt>
                <c:pt idx="13161">
                  <c:v>4.7640530000000005</c:v>
                </c:pt>
                <c:pt idx="13162">
                  <c:v>4.7621549999999999</c:v>
                </c:pt>
                <c:pt idx="13163">
                  <c:v>4.7636660000000006</c:v>
                </c:pt>
                <c:pt idx="13164">
                  <c:v>4.7674149999999997</c:v>
                </c:pt>
                <c:pt idx="13165">
                  <c:v>4.7656969999999994</c:v>
                </c:pt>
                <c:pt idx="13166">
                  <c:v>4.7652510000000001</c:v>
                </c:pt>
                <c:pt idx="13167">
                  <c:v>4.7699379999999998</c:v>
                </c:pt>
                <c:pt idx="13168">
                  <c:v>4.7681019999999998</c:v>
                </c:pt>
                <c:pt idx="13169">
                  <c:v>4.7696930000000002</c:v>
                </c:pt>
                <c:pt idx="13170">
                  <c:v>4.7753899999999998</c:v>
                </c:pt>
                <c:pt idx="13171">
                  <c:v>4.7726259999999998</c:v>
                </c:pt>
                <c:pt idx="13172">
                  <c:v>4.7683540000000004</c:v>
                </c:pt>
                <c:pt idx="13173">
                  <c:v>4.7648209999999995</c:v>
                </c:pt>
                <c:pt idx="13174">
                  <c:v>4.7617409999999998</c:v>
                </c:pt>
                <c:pt idx="13175">
                  <c:v>4.7629009999999994</c:v>
                </c:pt>
                <c:pt idx="13176">
                  <c:v>4.7669280000000001</c:v>
                </c:pt>
                <c:pt idx="13177">
                  <c:v>4.7686060000000001</c:v>
                </c:pt>
                <c:pt idx="13178">
                  <c:v>4.7704880000000003</c:v>
                </c:pt>
                <c:pt idx="13179">
                  <c:v>4.7688500000000005</c:v>
                </c:pt>
                <c:pt idx="13180">
                  <c:v>4.762518</c:v>
                </c:pt>
                <c:pt idx="13181">
                  <c:v>4.7672949999999998</c:v>
                </c:pt>
                <c:pt idx="13182">
                  <c:v>4.7741930000000004</c:v>
                </c:pt>
                <c:pt idx="13183">
                  <c:v>4.7745440000000006</c:v>
                </c:pt>
                <c:pt idx="13184">
                  <c:v>4.7760859999999994</c:v>
                </c:pt>
                <c:pt idx="13185">
                  <c:v>4.7757500000000004</c:v>
                </c:pt>
                <c:pt idx="13186">
                  <c:v>4.7737470000000002</c:v>
                </c:pt>
                <c:pt idx="13187">
                  <c:v>4.7737230000000004</c:v>
                </c:pt>
                <c:pt idx="13188">
                  <c:v>4.7718059999999998</c:v>
                </c:pt>
                <c:pt idx="13189">
                  <c:v>4.7689360000000001</c:v>
                </c:pt>
                <c:pt idx="13190">
                  <c:v>4.7692449999999997</c:v>
                </c:pt>
                <c:pt idx="13191">
                  <c:v>4.7733270000000001</c:v>
                </c:pt>
                <c:pt idx="13192">
                  <c:v>4.7748949999999999</c:v>
                </c:pt>
                <c:pt idx="13193">
                  <c:v>4.7745289999999994</c:v>
                </c:pt>
                <c:pt idx="13194">
                  <c:v>4.7785449999999994</c:v>
                </c:pt>
                <c:pt idx="13195">
                  <c:v>4.7832039999999996</c:v>
                </c:pt>
                <c:pt idx="13196">
                  <c:v>4.7829700000000006</c:v>
                </c:pt>
                <c:pt idx="13197">
                  <c:v>4.7848009999999999</c:v>
                </c:pt>
                <c:pt idx="13198">
                  <c:v>4.7867610000000003</c:v>
                </c:pt>
                <c:pt idx="13199">
                  <c:v>4.7793159999999997</c:v>
                </c:pt>
                <c:pt idx="13200">
                  <c:v>4.7744499999999999</c:v>
                </c:pt>
                <c:pt idx="13201">
                  <c:v>4.775633</c:v>
                </c:pt>
                <c:pt idx="13202">
                  <c:v>4.7709630000000001</c:v>
                </c:pt>
                <c:pt idx="13203">
                  <c:v>4.7682590000000005</c:v>
                </c:pt>
                <c:pt idx="13204">
                  <c:v>4.7727129999999995</c:v>
                </c:pt>
                <c:pt idx="13205">
                  <c:v>4.7761580000000006</c:v>
                </c:pt>
                <c:pt idx="13206">
                  <c:v>4.7797879999999999</c:v>
                </c:pt>
                <c:pt idx="13207">
                  <c:v>4.7841399999999998</c:v>
                </c:pt>
                <c:pt idx="13208">
                  <c:v>4.7818570000000005</c:v>
                </c:pt>
                <c:pt idx="13209">
                  <c:v>4.7792759999999994</c:v>
                </c:pt>
                <c:pt idx="13210">
                  <c:v>4.7838219999999998</c:v>
                </c:pt>
                <c:pt idx="13211">
                  <c:v>4.7843830000000001</c:v>
                </c:pt>
                <c:pt idx="13212">
                  <c:v>4.7814440000000005</c:v>
                </c:pt>
                <c:pt idx="13213">
                  <c:v>4.7820540000000005</c:v>
                </c:pt>
                <c:pt idx="13214">
                  <c:v>4.7807180000000002</c:v>
                </c:pt>
                <c:pt idx="13215">
                  <c:v>4.782705</c:v>
                </c:pt>
                <c:pt idx="13216">
                  <c:v>4.7854559999999999</c:v>
                </c:pt>
                <c:pt idx="13217">
                  <c:v>4.7822979999999999</c:v>
                </c:pt>
                <c:pt idx="13218">
                  <c:v>4.7821990000000003</c:v>
                </c:pt>
                <c:pt idx="13219">
                  <c:v>4.7864550000000001</c:v>
                </c:pt>
                <c:pt idx="13220">
                  <c:v>4.783747</c:v>
                </c:pt>
                <c:pt idx="13221">
                  <c:v>4.780494</c:v>
                </c:pt>
                <c:pt idx="13222">
                  <c:v>4.7846510000000002</c:v>
                </c:pt>
                <c:pt idx="13223">
                  <c:v>4.785196</c:v>
                </c:pt>
                <c:pt idx="13224">
                  <c:v>4.7811210000000006</c:v>
                </c:pt>
                <c:pt idx="13225">
                  <c:v>4.7847530000000003</c:v>
                </c:pt>
                <c:pt idx="13226">
                  <c:v>4.7873599999999996</c:v>
                </c:pt>
                <c:pt idx="13227">
                  <c:v>4.7855600000000003</c:v>
                </c:pt>
                <c:pt idx="13228">
                  <c:v>4.7884289999999998</c:v>
                </c:pt>
                <c:pt idx="13229">
                  <c:v>4.7923460000000002</c:v>
                </c:pt>
                <c:pt idx="13230">
                  <c:v>4.7944189999999995</c:v>
                </c:pt>
                <c:pt idx="13231">
                  <c:v>4.7962360000000004</c:v>
                </c:pt>
                <c:pt idx="13232">
                  <c:v>4.7975650000000005</c:v>
                </c:pt>
                <c:pt idx="13233">
                  <c:v>4.8000889999999998</c:v>
                </c:pt>
                <c:pt idx="13234">
                  <c:v>4.8015290000000004</c:v>
                </c:pt>
                <c:pt idx="13235">
                  <c:v>4.7974499999999995</c:v>
                </c:pt>
                <c:pt idx="13236">
                  <c:v>4.7933919999999999</c:v>
                </c:pt>
                <c:pt idx="13237">
                  <c:v>4.7979070000000004</c:v>
                </c:pt>
                <c:pt idx="13238">
                  <c:v>4.8008939999999996</c:v>
                </c:pt>
                <c:pt idx="13239">
                  <c:v>4.7928090000000001</c:v>
                </c:pt>
                <c:pt idx="13240">
                  <c:v>4.7887559999999993</c:v>
                </c:pt>
                <c:pt idx="13241">
                  <c:v>4.7949640000000002</c:v>
                </c:pt>
                <c:pt idx="13242">
                  <c:v>4.7905610000000003</c:v>
                </c:pt>
                <c:pt idx="13243">
                  <c:v>4.7772350000000001</c:v>
                </c:pt>
                <c:pt idx="13244">
                  <c:v>4.7774269999999994</c:v>
                </c:pt>
                <c:pt idx="13245">
                  <c:v>4.7836639999999999</c:v>
                </c:pt>
                <c:pt idx="13246">
                  <c:v>4.7812540000000006</c:v>
                </c:pt>
                <c:pt idx="13247">
                  <c:v>4.7841170000000002</c:v>
                </c:pt>
                <c:pt idx="13248">
                  <c:v>4.7884890000000002</c:v>
                </c:pt>
                <c:pt idx="13249">
                  <c:v>4.7879930000000002</c:v>
                </c:pt>
                <c:pt idx="13250">
                  <c:v>4.7948959999999996</c:v>
                </c:pt>
                <c:pt idx="13251">
                  <c:v>4.8003520000000002</c:v>
                </c:pt>
                <c:pt idx="13252">
                  <c:v>4.7952969999999997</c:v>
                </c:pt>
                <c:pt idx="13253">
                  <c:v>4.7918459999999996</c:v>
                </c:pt>
                <c:pt idx="13254">
                  <c:v>4.7916159999999994</c:v>
                </c:pt>
                <c:pt idx="13255">
                  <c:v>4.7912569999999999</c:v>
                </c:pt>
                <c:pt idx="13256">
                  <c:v>4.7935020000000002</c:v>
                </c:pt>
                <c:pt idx="13257">
                  <c:v>4.7977720000000001</c:v>
                </c:pt>
                <c:pt idx="13258">
                  <c:v>4.7963659999999999</c:v>
                </c:pt>
                <c:pt idx="13259">
                  <c:v>4.7947419999999994</c:v>
                </c:pt>
                <c:pt idx="13260">
                  <c:v>4.7963120000000004</c:v>
                </c:pt>
                <c:pt idx="13261">
                  <c:v>4.7906680000000001</c:v>
                </c:pt>
                <c:pt idx="13262">
                  <c:v>4.790953</c:v>
                </c:pt>
                <c:pt idx="13263">
                  <c:v>4.79732</c:v>
                </c:pt>
                <c:pt idx="13264">
                  <c:v>4.792205</c:v>
                </c:pt>
                <c:pt idx="13265">
                  <c:v>4.7895699999999994</c:v>
                </c:pt>
                <c:pt idx="13266">
                  <c:v>4.7942450000000001</c:v>
                </c:pt>
                <c:pt idx="13267">
                  <c:v>4.7927300000000006</c:v>
                </c:pt>
                <c:pt idx="13268">
                  <c:v>4.7883119999999995</c:v>
                </c:pt>
                <c:pt idx="13269">
                  <c:v>4.7859850000000002</c:v>
                </c:pt>
                <c:pt idx="13270">
                  <c:v>4.7846739999999999</c:v>
                </c:pt>
                <c:pt idx="13271">
                  <c:v>4.7878919999999994</c:v>
                </c:pt>
                <c:pt idx="13272">
                  <c:v>4.7940719999999999</c:v>
                </c:pt>
                <c:pt idx="13273">
                  <c:v>4.7947319999999998</c:v>
                </c:pt>
                <c:pt idx="13274">
                  <c:v>4.7942870000000006</c:v>
                </c:pt>
                <c:pt idx="13275">
                  <c:v>4.7957909999999995</c:v>
                </c:pt>
                <c:pt idx="13276">
                  <c:v>4.7943730000000002</c:v>
                </c:pt>
                <c:pt idx="13277">
                  <c:v>4.7945259999999994</c:v>
                </c:pt>
                <c:pt idx="13278">
                  <c:v>4.7962620000000005</c:v>
                </c:pt>
                <c:pt idx="13279">
                  <c:v>4.7968709999999994</c:v>
                </c:pt>
                <c:pt idx="13280">
                  <c:v>4.7988119999999999</c:v>
                </c:pt>
                <c:pt idx="13281">
                  <c:v>4.7998750000000001</c:v>
                </c:pt>
                <c:pt idx="13282">
                  <c:v>4.7968580000000003</c:v>
                </c:pt>
                <c:pt idx="13283">
                  <c:v>4.7930609999999998</c:v>
                </c:pt>
                <c:pt idx="13284">
                  <c:v>4.7947090000000001</c:v>
                </c:pt>
                <c:pt idx="13285">
                  <c:v>4.7954930000000004</c:v>
                </c:pt>
                <c:pt idx="13286">
                  <c:v>4.7913759999999996</c:v>
                </c:pt>
                <c:pt idx="13287">
                  <c:v>4.7902839999999998</c:v>
                </c:pt>
                <c:pt idx="13288">
                  <c:v>4.7911999999999999</c:v>
                </c:pt>
                <c:pt idx="13289">
                  <c:v>4.7934660000000004</c:v>
                </c:pt>
                <c:pt idx="13290">
                  <c:v>4.7971079999999997</c:v>
                </c:pt>
                <c:pt idx="13291">
                  <c:v>4.799817</c:v>
                </c:pt>
                <c:pt idx="13292">
                  <c:v>4.8007309999999999</c:v>
                </c:pt>
                <c:pt idx="13293">
                  <c:v>4.7997569999999996</c:v>
                </c:pt>
                <c:pt idx="13294">
                  <c:v>4.8011689999999998</c:v>
                </c:pt>
                <c:pt idx="13295">
                  <c:v>4.8012160000000002</c:v>
                </c:pt>
                <c:pt idx="13296">
                  <c:v>4.8004490000000004</c:v>
                </c:pt>
                <c:pt idx="13297">
                  <c:v>4.8018990000000006</c:v>
                </c:pt>
                <c:pt idx="13298">
                  <c:v>4.8004680000000004</c:v>
                </c:pt>
                <c:pt idx="13299">
                  <c:v>4.7976960000000002</c:v>
                </c:pt>
                <c:pt idx="13300">
                  <c:v>4.7997110000000003</c:v>
                </c:pt>
                <c:pt idx="13301">
                  <c:v>4.8006929999999999</c:v>
                </c:pt>
                <c:pt idx="13302">
                  <c:v>4.7955399999999999</c:v>
                </c:pt>
                <c:pt idx="13303">
                  <c:v>4.7986950000000004</c:v>
                </c:pt>
                <c:pt idx="13304">
                  <c:v>4.8065129999999998</c:v>
                </c:pt>
                <c:pt idx="13305">
                  <c:v>4.8064300000000006</c:v>
                </c:pt>
                <c:pt idx="13306">
                  <c:v>4.8061050000000005</c:v>
                </c:pt>
                <c:pt idx="13307">
                  <c:v>4.8092240000000004</c:v>
                </c:pt>
                <c:pt idx="13308">
                  <c:v>4.8099609999999995</c:v>
                </c:pt>
                <c:pt idx="13309">
                  <c:v>4.8100710000000007</c:v>
                </c:pt>
                <c:pt idx="13310">
                  <c:v>4.811178</c:v>
                </c:pt>
                <c:pt idx="13311">
                  <c:v>4.8108810000000002</c:v>
                </c:pt>
                <c:pt idx="13312">
                  <c:v>4.8068710000000001</c:v>
                </c:pt>
                <c:pt idx="13313">
                  <c:v>4.8075969999999995</c:v>
                </c:pt>
                <c:pt idx="13314">
                  <c:v>4.8126420000000003</c:v>
                </c:pt>
                <c:pt idx="13315">
                  <c:v>4.8148339999999994</c:v>
                </c:pt>
                <c:pt idx="13316">
                  <c:v>4.8153649999999999</c:v>
                </c:pt>
                <c:pt idx="13317">
                  <c:v>4.8146409999999999</c:v>
                </c:pt>
                <c:pt idx="13318">
                  <c:v>4.810899</c:v>
                </c:pt>
                <c:pt idx="13319">
                  <c:v>4.8091400000000002</c:v>
                </c:pt>
                <c:pt idx="13320">
                  <c:v>4.8135810000000001</c:v>
                </c:pt>
                <c:pt idx="13321">
                  <c:v>4.8160949999999998</c:v>
                </c:pt>
                <c:pt idx="13322">
                  <c:v>4.8121770000000001</c:v>
                </c:pt>
                <c:pt idx="13323">
                  <c:v>4.8078769999999995</c:v>
                </c:pt>
                <c:pt idx="13324">
                  <c:v>4.8052159999999997</c:v>
                </c:pt>
                <c:pt idx="13325">
                  <c:v>4.8076030000000003</c:v>
                </c:pt>
                <c:pt idx="13326">
                  <c:v>4.8088730000000002</c:v>
                </c:pt>
                <c:pt idx="13327">
                  <c:v>4.8041909999999994</c:v>
                </c:pt>
                <c:pt idx="13328">
                  <c:v>4.8028919999999999</c:v>
                </c:pt>
                <c:pt idx="13329">
                  <c:v>4.8035030000000001</c:v>
                </c:pt>
                <c:pt idx="13330">
                  <c:v>4.803801</c:v>
                </c:pt>
                <c:pt idx="13331">
                  <c:v>4.8089240000000002</c:v>
                </c:pt>
                <c:pt idx="13332">
                  <c:v>4.8167010000000001</c:v>
                </c:pt>
                <c:pt idx="13333">
                  <c:v>4.8184120000000004</c:v>
                </c:pt>
                <c:pt idx="13334">
                  <c:v>4.8191269999999999</c:v>
                </c:pt>
                <c:pt idx="13335">
                  <c:v>4.8255309999999998</c:v>
                </c:pt>
                <c:pt idx="13336">
                  <c:v>4.823232</c:v>
                </c:pt>
                <c:pt idx="13337">
                  <c:v>4.8172929999999994</c:v>
                </c:pt>
                <c:pt idx="13338">
                  <c:v>4.8189359999999999</c:v>
                </c:pt>
                <c:pt idx="13339">
                  <c:v>4.8178459999999994</c:v>
                </c:pt>
                <c:pt idx="13340">
                  <c:v>4.8181510000000003</c:v>
                </c:pt>
                <c:pt idx="13341">
                  <c:v>4.8187750000000005</c:v>
                </c:pt>
                <c:pt idx="13342">
                  <c:v>4.8148819999999999</c:v>
                </c:pt>
                <c:pt idx="13343">
                  <c:v>4.816459</c:v>
                </c:pt>
                <c:pt idx="13344">
                  <c:v>4.8191240000000004</c:v>
                </c:pt>
                <c:pt idx="13345">
                  <c:v>4.8206410000000002</c:v>
                </c:pt>
                <c:pt idx="13346">
                  <c:v>4.8226420000000001</c:v>
                </c:pt>
                <c:pt idx="13347">
                  <c:v>4.8213050000000006</c:v>
                </c:pt>
                <c:pt idx="13348">
                  <c:v>4.8175690000000007</c:v>
                </c:pt>
                <c:pt idx="13349">
                  <c:v>4.8160660000000002</c:v>
                </c:pt>
                <c:pt idx="13350">
                  <c:v>4.8178479999999997</c:v>
                </c:pt>
                <c:pt idx="13351">
                  <c:v>4.8184710000000006</c:v>
                </c:pt>
                <c:pt idx="13352">
                  <c:v>4.8181919999999998</c:v>
                </c:pt>
                <c:pt idx="13353">
                  <c:v>4.8200789999999998</c:v>
                </c:pt>
                <c:pt idx="13354">
                  <c:v>4.8244799999999994</c:v>
                </c:pt>
                <c:pt idx="13355">
                  <c:v>4.8221980000000002</c:v>
                </c:pt>
                <c:pt idx="13356">
                  <c:v>4.8201599999999996</c:v>
                </c:pt>
                <c:pt idx="13357">
                  <c:v>4.8280859999999999</c:v>
                </c:pt>
                <c:pt idx="13358">
                  <c:v>4.8289790000000004</c:v>
                </c:pt>
                <c:pt idx="13359">
                  <c:v>4.8217020000000002</c:v>
                </c:pt>
                <c:pt idx="13360">
                  <c:v>4.8240230000000004</c:v>
                </c:pt>
                <c:pt idx="13361">
                  <c:v>4.8285520000000002</c:v>
                </c:pt>
                <c:pt idx="13362">
                  <c:v>4.8244590000000001</c:v>
                </c:pt>
                <c:pt idx="13363">
                  <c:v>4.8232549999999996</c:v>
                </c:pt>
                <c:pt idx="13364">
                  <c:v>4.8284900000000004</c:v>
                </c:pt>
                <c:pt idx="13365">
                  <c:v>4.8279449999999997</c:v>
                </c:pt>
                <c:pt idx="13366">
                  <c:v>4.8235349999999997</c:v>
                </c:pt>
                <c:pt idx="13367">
                  <c:v>4.8246769999999994</c:v>
                </c:pt>
                <c:pt idx="13368">
                  <c:v>4.825494</c:v>
                </c:pt>
                <c:pt idx="13369">
                  <c:v>4.823804</c:v>
                </c:pt>
                <c:pt idx="13370">
                  <c:v>4.8246400000000005</c:v>
                </c:pt>
                <c:pt idx="13371">
                  <c:v>4.8255549999999996</c:v>
                </c:pt>
                <c:pt idx="13372">
                  <c:v>4.8234279999999998</c:v>
                </c:pt>
                <c:pt idx="13373">
                  <c:v>4.8171710000000001</c:v>
                </c:pt>
                <c:pt idx="13374">
                  <c:v>4.8138160000000001</c:v>
                </c:pt>
                <c:pt idx="13375">
                  <c:v>4.8163409999999995</c:v>
                </c:pt>
                <c:pt idx="13376">
                  <c:v>4.8203619999999994</c:v>
                </c:pt>
                <c:pt idx="13377">
                  <c:v>4.8227840000000004</c:v>
                </c:pt>
                <c:pt idx="13378">
                  <c:v>4.8220260000000001</c:v>
                </c:pt>
                <c:pt idx="13379">
                  <c:v>4.8227709999999995</c:v>
                </c:pt>
                <c:pt idx="13380">
                  <c:v>4.8233739999999994</c:v>
                </c:pt>
                <c:pt idx="13381">
                  <c:v>4.8219010000000004</c:v>
                </c:pt>
                <c:pt idx="13382">
                  <c:v>4.8223690000000001</c:v>
                </c:pt>
                <c:pt idx="13383">
                  <c:v>4.8258109999999999</c:v>
                </c:pt>
                <c:pt idx="13384">
                  <c:v>4.8260690000000004</c:v>
                </c:pt>
                <c:pt idx="13385">
                  <c:v>4.8218139999999998</c:v>
                </c:pt>
                <c:pt idx="13386">
                  <c:v>4.8211599999999999</c:v>
                </c:pt>
                <c:pt idx="13387">
                  <c:v>4.8225370000000005</c:v>
                </c:pt>
                <c:pt idx="13388">
                  <c:v>4.82226</c:v>
                </c:pt>
                <c:pt idx="13389">
                  <c:v>4.8236889999999999</c:v>
                </c:pt>
                <c:pt idx="13390">
                  <c:v>4.8250829999999993</c:v>
                </c:pt>
                <c:pt idx="13391">
                  <c:v>4.8264930000000001</c:v>
                </c:pt>
                <c:pt idx="13392">
                  <c:v>4.8273729999999997</c:v>
                </c:pt>
                <c:pt idx="13393">
                  <c:v>4.8273630000000001</c:v>
                </c:pt>
                <c:pt idx="13394">
                  <c:v>4.8298740000000002</c:v>
                </c:pt>
                <c:pt idx="13395">
                  <c:v>4.8301449999999999</c:v>
                </c:pt>
                <c:pt idx="13396">
                  <c:v>4.8266299999999998</c:v>
                </c:pt>
                <c:pt idx="13397">
                  <c:v>4.8268409999999999</c:v>
                </c:pt>
                <c:pt idx="13398">
                  <c:v>4.8285850000000003</c:v>
                </c:pt>
                <c:pt idx="13399">
                  <c:v>4.8263160000000003</c:v>
                </c:pt>
                <c:pt idx="13400">
                  <c:v>4.8269679999999999</c:v>
                </c:pt>
                <c:pt idx="13401">
                  <c:v>4.8302049999999994</c:v>
                </c:pt>
                <c:pt idx="13402">
                  <c:v>4.8279909999999999</c:v>
                </c:pt>
                <c:pt idx="13403">
                  <c:v>4.8283760000000004</c:v>
                </c:pt>
                <c:pt idx="13404">
                  <c:v>4.8303659999999997</c:v>
                </c:pt>
                <c:pt idx="13405">
                  <c:v>4.8275249999999996</c:v>
                </c:pt>
                <c:pt idx="13406">
                  <c:v>4.8302139999999998</c:v>
                </c:pt>
                <c:pt idx="13407">
                  <c:v>4.8362739999999995</c:v>
                </c:pt>
                <c:pt idx="13408">
                  <c:v>4.8343559999999997</c:v>
                </c:pt>
                <c:pt idx="13409">
                  <c:v>4.8316359999999996</c:v>
                </c:pt>
                <c:pt idx="13410">
                  <c:v>4.8326890000000002</c:v>
                </c:pt>
                <c:pt idx="13411">
                  <c:v>4.8325560000000003</c:v>
                </c:pt>
                <c:pt idx="13412">
                  <c:v>4.8292590000000004</c:v>
                </c:pt>
                <c:pt idx="13413">
                  <c:v>4.8278809999999996</c:v>
                </c:pt>
                <c:pt idx="13414">
                  <c:v>4.8308119999999999</c:v>
                </c:pt>
                <c:pt idx="13415">
                  <c:v>4.8305819999999997</c:v>
                </c:pt>
                <c:pt idx="13416">
                  <c:v>4.8285450000000001</c:v>
                </c:pt>
                <c:pt idx="13417">
                  <c:v>4.8312489999999997</c:v>
                </c:pt>
                <c:pt idx="13418">
                  <c:v>4.8349130000000002</c:v>
                </c:pt>
                <c:pt idx="13419">
                  <c:v>4.8378779999999999</c:v>
                </c:pt>
                <c:pt idx="13420">
                  <c:v>4.8389199999999999</c:v>
                </c:pt>
                <c:pt idx="13421">
                  <c:v>4.8369669999999996</c:v>
                </c:pt>
                <c:pt idx="13422">
                  <c:v>4.8381949999999998</c:v>
                </c:pt>
                <c:pt idx="13423">
                  <c:v>4.8441039999999997</c:v>
                </c:pt>
                <c:pt idx="13424">
                  <c:v>4.8434659999999994</c:v>
                </c:pt>
                <c:pt idx="13425">
                  <c:v>4.8410299999999999</c:v>
                </c:pt>
                <c:pt idx="13426">
                  <c:v>4.8452210000000004</c:v>
                </c:pt>
                <c:pt idx="13427">
                  <c:v>4.8458230000000002</c:v>
                </c:pt>
                <c:pt idx="13428">
                  <c:v>4.8465699999999998</c:v>
                </c:pt>
                <c:pt idx="13429">
                  <c:v>4.8474930000000001</c:v>
                </c:pt>
                <c:pt idx="13430">
                  <c:v>4.8382610000000001</c:v>
                </c:pt>
                <c:pt idx="13431">
                  <c:v>4.834848</c:v>
                </c:pt>
                <c:pt idx="13432">
                  <c:v>4.8432639999999996</c:v>
                </c:pt>
                <c:pt idx="13433">
                  <c:v>4.8426740000000006</c:v>
                </c:pt>
                <c:pt idx="13434">
                  <c:v>4.8355809999999995</c:v>
                </c:pt>
                <c:pt idx="13435">
                  <c:v>4.8360850000000006</c:v>
                </c:pt>
                <c:pt idx="13436">
                  <c:v>4.8371589999999998</c:v>
                </c:pt>
                <c:pt idx="13437">
                  <c:v>4.836856</c:v>
                </c:pt>
                <c:pt idx="13438">
                  <c:v>4.8394870000000001</c:v>
                </c:pt>
                <c:pt idx="13439">
                  <c:v>4.8410310000000001</c:v>
                </c:pt>
                <c:pt idx="13440">
                  <c:v>4.8422540000000005</c:v>
                </c:pt>
                <c:pt idx="13441">
                  <c:v>4.8425519999999995</c:v>
                </c:pt>
                <c:pt idx="13442">
                  <c:v>4.8393160000000002</c:v>
                </c:pt>
                <c:pt idx="13443">
                  <c:v>4.8390339999999998</c:v>
                </c:pt>
                <c:pt idx="13444">
                  <c:v>4.8422299999999998</c:v>
                </c:pt>
                <c:pt idx="13445">
                  <c:v>4.8433679999999999</c:v>
                </c:pt>
                <c:pt idx="13446">
                  <c:v>4.8419279999999993</c:v>
                </c:pt>
                <c:pt idx="13447">
                  <c:v>4.84131</c:v>
                </c:pt>
                <c:pt idx="13448">
                  <c:v>4.839283</c:v>
                </c:pt>
                <c:pt idx="13449">
                  <c:v>4.8353389999999994</c:v>
                </c:pt>
                <c:pt idx="13450">
                  <c:v>4.8390240000000002</c:v>
                </c:pt>
                <c:pt idx="13451">
                  <c:v>4.8455349999999999</c:v>
                </c:pt>
                <c:pt idx="13452">
                  <c:v>4.84368</c:v>
                </c:pt>
                <c:pt idx="13453">
                  <c:v>4.8418770000000002</c:v>
                </c:pt>
                <c:pt idx="13454">
                  <c:v>4.8485820000000004</c:v>
                </c:pt>
                <c:pt idx="13455">
                  <c:v>4.8522590000000001</c:v>
                </c:pt>
                <c:pt idx="13456">
                  <c:v>4.8448549999999999</c:v>
                </c:pt>
                <c:pt idx="13457">
                  <c:v>4.8400509999999999</c:v>
                </c:pt>
                <c:pt idx="13458">
                  <c:v>4.8393040000000003</c:v>
                </c:pt>
                <c:pt idx="13459">
                  <c:v>4.8354080000000002</c:v>
                </c:pt>
                <c:pt idx="13460">
                  <c:v>4.8378580000000007</c:v>
                </c:pt>
                <c:pt idx="13461">
                  <c:v>4.846546</c:v>
                </c:pt>
                <c:pt idx="13462">
                  <c:v>4.8476359999999996</c:v>
                </c:pt>
                <c:pt idx="13463">
                  <c:v>4.8416189999999997</c:v>
                </c:pt>
                <c:pt idx="13464">
                  <c:v>4.8421079999999996</c:v>
                </c:pt>
                <c:pt idx="13465">
                  <c:v>4.8479320000000001</c:v>
                </c:pt>
                <c:pt idx="13466">
                  <c:v>4.8487869999999997</c:v>
                </c:pt>
                <c:pt idx="13467">
                  <c:v>4.8500670000000001</c:v>
                </c:pt>
                <c:pt idx="13468">
                  <c:v>4.8520490000000001</c:v>
                </c:pt>
                <c:pt idx="13469">
                  <c:v>4.8500030000000001</c:v>
                </c:pt>
                <c:pt idx="13470">
                  <c:v>4.8507879999999997</c:v>
                </c:pt>
                <c:pt idx="13471">
                  <c:v>4.8514780000000002</c:v>
                </c:pt>
                <c:pt idx="13472">
                  <c:v>4.8508940000000003</c:v>
                </c:pt>
                <c:pt idx="13473">
                  <c:v>4.8534360000000003</c:v>
                </c:pt>
                <c:pt idx="13474">
                  <c:v>4.8547829999999994</c:v>
                </c:pt>
                <c:pt idx="13475">
                  <c:v>4.8526660000000001</c:v>
                </c:pt>
                <c:pt idx="13476">
                  <c:v>4.8533559999999998</c:v>
                </c:pt>
                <c:pt idx="13477">
                  <c:v>4.8572570000000006</c:v>
                </c:pt>
                <c:pt idx="13478">
                  <c:v>4.8568689999999997</c:v>
                </c:pt>
                <c:pt idx="13479">
                  <c:v>4.8528579999999994</c:v>
                </c:pt>
                <c:pt idx="13480">
                  <c:v>4.8499029999999994</c:v>
                </c:pt>
                <c:pt idx="13481">
                  <c:v>4.848185</c:v>
                </c:pt>
                <c:pt idx="13482">
                  <c:v>4.8488579999999999</c:v>
                </c:pt>
                <c:pt idx="13483">
                  <c:v>4.8502989999999997</c:v>
                </c:pt>
                <c:pt idx="13484">
                  <c:v>4.8522980000000002</c:v>
                </c:pt>
                <c:pt idx="13485">
                  <c:v>4.8516440000000003</c:v>
                </c:pt>
                <c:pt idx="13486">
                  <c:v>4.8469449999999998</c:v>
                </c:pt>
                <c:pt idx="13487">
                  <c:v>4.8447899999999997</c:v>
                </c:pt>
                <c:pt idx="13488">
                  <c:v>4.850365</c:v>
                </c:pt>
                <c:pt idx="13489">
                  <c:v>4.860773</c:v>
                </c:pt>
                <c:pt idx="13490">
                  <c:v>4.8572839999999999</c:v>
                </c:pt>
                <c:pt idx="13491">
                  <c:v>4.8502679999999998</c:v>
                </c:pt>
                <c:pt idx="13492">
                  <c:v>4.8615779999999997</c:v>
                </c:pt>
                <c:pt idx="13493">
                  <c:v>4.8656709999999999</c:v>
                </c:pt>
                <c:pt idx="13494">
                  <c:v>4.8532250000000001</c:v>
                </c:pt>
                <c:pt idx="13495">
                  <c:v>4.8495369999999998</c:v>
                </c:pt>
                <c:pt idx="13496">
                  <c:v>4.8548119999999999</c:v>
                </c:pt>
                <c:pt idx="13497">
                  <c:v>4.8518419999999995</c:v>
                </c:pt>
                <c:pt idx="13498">
                  <c:v>4.850841</c:v>
                </c:pt>
                <c:pt idx="13499">
                  <c:v>4.8557540000000001</c:v>
                </c:pt>
                <c:pt idx="13500">
                  <c:v>4.8536380000000001</c:v>
                </c:pt>
                <c:pt idx="13501">
                  <c:v>4.8536579999999994</c:v>
                </c:pt>
                <c:pt idx="13502">
                  <c:v>4.8566280000000006</c:v>
                </c:pt>
                <c:pt idx="13503">
                  <c:v>4.852487</c:v>
                </c:pt>
                <c:pt idx="13504">
                  <c:v>4.851648</c:v>
                </c:pt>
                <c:pt idx="13505">
                  <c:v>4.8573360000000001</c:v>
                </c:pt>
                <c:pt idx="13506">
                  <c:v>4.8583910000000001</c:v>
                </c:pt>
                <c:pt idx="13507">
                  <c:v>4.8566820000000002</c:v>
                </c:pt>
                <c:pt idx="13508">
                  <c:v>4.8614040000000003</c:v>
                </c:pt>
                <c:pt idx="13509">
                  <c:v>4.8672079999999998</c:v>
                </c:pt>
                <c:pt idx="13510">
                  <c:v>4.8656030000000001</c:v>
                </c:pt>
                <c:pt idx="13511">
                  <c:v>4.8638720000000006</c:v>
                </c:pt>
                <c:pt idx="13512">
                  <c:v>4.866943</c:v>
                </c:pt>
                <c:pt idx="13513">
                  <c:v>4.8692690000000001</c:v>
                </c:pt>
                <c:pt idx="13514">
                  <c:v>4.8702839999999998</c:v>
                </c:pt>
                <c:pt idx="13515">
                  <c:v>4.8685070000000001</c:v>
                </c:pt>
                <c:pt idx="13516">
                  <c:v>4.8651739999999997</c:v>
                </c:pt>
                <c:pt idx="13517">
                  <c:v>4.8651390000000001</c:v>
                </c:pt>
                <c:pt idx="13518">
                  <c:v>4.8662740000000007</c:v>
                </c:pt>
                <c:pt idx="13519">
                  <c:v>4.8634830000000004</c:v>
                </c:pt>
                <c:pt idx="13520">
                  <c:v>4.8588000000000005</c:v>
                </c:pt>
                <c:pt idx="13521">
                  <c:v>4.8584370000000003</c:v>
                </c:pt>
                <c:pt idx="13522">
                  <c:v>4.8573839999999997</c:v>
                </c:pt>
                <c:pt idx="13523">
                  <c:v>4.8572810000000004</c:v>
                </c:pt>
                <c:pt idx="13524">
                  <c:v>4.86226</c:v>
                </c:pt>
                <c:pt idx="13525">
                  <c:v>4.8680020000000006</c:v>
                </c:pt>
                <c:pt idx="13526">
                  <c:v>4.8704679999999998</c:v>
                </c:pt>
                <c:pt idx="13527">
                  <c:v>4.8722539999999999</c:v>
                </c:pt>
                <c:pt idx="13528">
                  <c:v>4.8767170000000002</c:v>
                </c:pt>
                <c:pt idx="13529">
                  <c:v>4.8756590000000006</c:v>
                </c:pt>
                <c:pt idx="13530">
                  <c:v>4.8701670000000004</c:v>
                </c:pt>
                <c:pt idx="13531">
                  <c:v>4.8674909999999993</c:v>
                </c:pt>
                <c:pt idx="13532">
                  <c:v>4.8650760000000002</c:v>
                </c:pt>
                <c:pt idx="13533">
                  <c:v>4.866403</c:v>
                </c:pt>
                <c:pt idx="13534">
                  <c:v>4.865272</c:v>
                </c:pt>
                <c:pt idx="13535">
                  <c:v>4.8595969999999999</c:v>
                </c:pt>
                <c:pt idx="13536">
                  <c:v>4.8609539999999996</c:v>
                </c:pt>
                <c:pt idx="13537">
                  <c:v>4.8629790000000002</c:v>
                </c:pt>
                <c:pt idx="13538">
                  <c:v>4.8629769999999999</c:v>
                </c:pt>
                <c:pt idx="13539">
                  <c:v>4.8636979999999994</c:v>
                </c:pt>
                <c:pt idx="13540">
                  <c:v>4.8661720000000006</c:v>
                </c:pt>
                <c:pt idx="13541">
                  <c:v>4.8677000000000001</c:v>
                </c:pt>
                <c:pt idx="13542">
                  <c:v>4.8668279999999999</c:v>
                </c:pt>
                <c:pt idx="13543">
                  <c:v>4.8690230000000003</c:v>
                </c:pt>
                <c:pt idx="13544">
                  <c:v>4.8705959999999999</c:v>
                </c:pt>
                <c:pt idx="13545">
                  <c:v>4.8740649999999999</c:v>
                </c:pt>
                <c:pt idx="13546">
                  <c:v>4.87425</c:v>
                </c:pt>
                <c:pt idx="13547">
                  <c:v>4.8691089999999999</c:v>
                </c:pt>
                <c:pt idx="13548">
                  <c:v>4.8687500000000004</c:v>
                </c:pt>
                <c:pt idx="13549">
                  <c:v>4.8736670000000002</c:v>
                </c:pt>
                <c:pt idx="13550">
                  <c:v>4.8771800000000001</c:v>
                </c:pt>
                <c:pt idx="13551">
                  <c:v>4.8752219999999999</c:v>
                </c:pt>
                <c:pt idx="13552">
                  <c:v>4.8754499999999998</c:v>
                </c:pt>
                <c:pt idx="13553">
                  <c:v>4.877535</c:v>
                </c:pt>
                <c:pt idx="13554">
                  <c:v>4.8719529999999995</c:v>
                </c:pt>
                <c:pt idx="13555">
                  <c:v>4.8717800000000002</c:v>
                </c:pt>
                <c:pt idx="13556">
                  <c:v>4.8729619999999993</c:v>
                </c:pt>
                <c:pt idx="13557">
                  <c:v>4.8682429999999997</c:v>
                </c:pt>
                <c:pt idx="13558">
                  <c:v>4.8708939999999998</c:v>
                </c:pt>
                <c:pt idx="13559">
                  <c:v>4.8752610000000001</c:v>
                </c:pt>
                <c:pt idx="13560">
                  <c:v>4.8719809999999999</c:v>
                </c:pt>
                <c:pt idx="13561">
                  <c:v>4.8724030000000003</c:v>
                </c:pt>
                <c:pt idx="13562">
                  <c:v>4.8763230000000002</c:v>
                </c:pt>
                <c:pt idx="13563">
                  <c:v>4.8760209999999997</c:v>
                </c:pt>
                <c:pt idx="13564">
                  <c:v>4.8771880000000003</c:v>
                </c:pt>
                <c:pt idx="13565">
                  <c:v>4.8791600000000006</c:v>
                </c:pt>
                <c:pt idx="13566">
                  <c:v>4.8737729999999999</c:v>
                </c:pt>
                <c:pt idx="13567">
                  <c:v>4.8707220000000007</c:v>
                </c:pt>
                <c:pt idx="13568">
                  <c:v>4.8746460000000003</c:v>
                </c:pt>
                <c:pt idx="13569">
                  <c:v>4.8757590000000004</c:v>
                </c:pt>
                <c:pt idx="13570">
                  <c:v>4.8773390000000001</c:v>
                </c:pt>
                <c:pt idx="13571">
                  <c:v>4.8801500000000004</c:v>
                </c:pt>
                <c:pt idx="13572">
                  <c:v>4.8808889999999998</c:v>
                </c:pt>
                <c:pt idx="13573">
                  <c:v>4.8810719999999996</c:v>
                </c:pt>
                <c:pt idx="13574">
                  <c:v>4.8796300000000006</c:v>
                </c:pt>
                <c:pt idx="13575">
                  <c:v>4.8783449999999995</c:v>
                </c:pt>
                <c:pt idx="13576">
                  <c:v>4.8801310000000004</c:v>
                </c:pt>
                <c:pt idx="13577">
                  <c:v>4.8820579999999998</c:v>
                </c:pt>
                <c:pt idx="13578">
                  <c:v>4.8779570000000003</c:v>
                </c:pt>
                <c:pt idx="13579">
                  <c:v>4.8708109999999998</c:v>
                </c:pt>
                <c:pt idx="13580">
                  <c:v>4.8743979999999993</c:v>
                </c:pt>
                <c:pt idx="13581">
                  <c:v>4.8796110000000006</c:v>
                </c:pt>
                <c:pt idx="13582">
                  <c:v>4.8776549999999999</c:v>
                </c:pt>
                <c:pt idx="13583">
                  <c:v>4.8780169999999998</c:v>
                </c:pt>
                <c:pt idx="13584">
                  <c:v>4.8780640000000002</c:v>
                </c:pt>
                <c:pt idx="13585">
                  <c:v>4.874625</c:v>
                </c:pt>
                <c:pt idx="13586">
                  <c:v>4.881195</c:v>
                </c:pt>
                <c:pt idx="13587">
                  <c:v>4.8910730000000004</c:v>
                </c:pt>
                <c:pt idx="13588">
                  <c:v>4.8889420000000001</c:v>
                </c:pt>
                <c:pt idx="13589">
                  <c:v>4.889615</c:v>
                </c:pt>
                <c:pt idx="13590">
                  <c:v>4.8929830000000001</c:v>
                </c:pt>
                <c:pt idx="13591">
                  <c:v>4.888503</c:v>
                </c:pt>
                <c:pt idx="13592">
                  <c:v>4.8853349999999995</c:v>
                </c:pt>
                <c:pt idx="13593">
                  <c:v>4.8830010000000001</c:v>
                </c:pt>
                <c:pt idx="13594">
                  <c:v>4.8832439999999995</c:v>
                </c:pt>
                <c:pt idx="13595">
                  <c:v>4.8868429999999998</c:v>
                </c:pt>
                <c:pt idx="13596">
                  <c:v>4.8819970000000001</c:v>
                </c:pt>
                <c:pt idx="13597">
                  <c:v>4.8771579999999997</c:v>
                </c:pt>
                <c:pt idx="13598">
                  <c:v>4.8780299999999999</c:v>
                </c:pt>
                <c:pt idx="13599">
                  <c:v>4.8810219999999997</c:v>
                </c:pt>
                <c:pt idx="13600">
                  <c:v>4.8864559999999999</c:v>
                </c:pt>
                <c:pt idx="13601">
                  <c:v>4.8907299999999996</c:v>
                </c:pt>
                <c:pt idx="13602">
                  <c:v>4.8931420000000001</c:v>
                </c:pt>
                <c:pt idx="13603">
                  <c:v>4.8928060000000002</c:v>
                </c:pt>
                <c:pt idx="13604">
                  <c:v>4.8927399999999999</c:v>
                </c:pt>
                <c:pt idx="13605">
                  <c:v>4.8911129999999998</c:v>
                </c:pt>
                <c:pt idx="13606">
                  <c:v>4.8865730000000003</c:v>
                </c:pt>
                <c:pt idx="13607">
                  <c:v>4.8873429999999995</c:v>
                </c:pt>
                <c:pt idx="13608">
                  <c:v>4.8899590000000002</c:v>
                </c:pt>
                <c:pt idx="13609">
                  <c:v>4.8863699999999994</c:v>
                </c:pt>
                <c:pt idx="13610">
                  <c:v>4.8864029999999996</c:v>
                </c:pt>
                <c:pt idx="13611">
                  <c:v>4.8908249999999995</c:v>
                </c:pt>
                <c:pt idx="13612">
                  <c:v>4.8897069999999996</c:v>
                </c:pt>
                <c:pt idx="13613">
                  <c:v>4.8901919999999999</c:v>
                </c:pt>
                <c:pt idx="13614">
                  <c:v>4.8928779999999996</c:v>
                </c:pt>
                <c:pt idx="13615">
                  <c:v>4.8911579999999999</c:v>
                </c:pt>
                <c:pt idx="13616">
                  <c:v>4.8909719999999997</c:v>
                </c:pt>
                <c:pt idx="13617">
                  <c:v>4.8899879999999998</c:v>
                </c:pt>
                <c:pt idx="13618">
                  <c:v>4.8874240000000002</c:v>
                </c:pt>
                <c:pt idx="13619">
                  <c:v>4.8888410000000002</c:v>
                </c:pt>
                <c:pt idx="13620">
                  <c:v>4.8918249999999999</c:v>
                </c:pt>
                <c:pt idx="13621">
                  <c:v>4.8907360000000004</c:v>
                </c:pt>
                <c:pt idx="13622">
                  <c:v>4.8866849999999999</c:v>
                </c:pt>
                <c:pt idx="13623">
                  <c:v>4.8855209999999998</c:v>
                </c:pt>
                <c:pt idx="13624">
                  <c:v>4.8919709999999998</c:v>
                </c:pt>
                <c:pt idx="13625">
                  <c:v>4.8960600000000003</c:v>
                </c:pt>
                <c:pt idx="13626">
                  <c:v>4.8935510000000004</c:v>
                </c:pt>
                <c:pt idx="13627">
                  <c:v>4.8952159999999996</c:v>
                </c:pt>
                <c:pt idx="13628">
                  <c:v>4.897322</c:v>
                </c:pt>
                <c:pt idx="13629">
                  <c:v>4.89412</c:v>
                </c:pt>
                <c:pt idx="13630">
                  <c:v>4.8977620000000002</c:v>
                </c:pt>
                <c:pt idx="13631">
                  <c:v>4.9021089999999994</c:v>
                </c:pt>
                <c:pt idx="13632">
                  <c:v>4.8971520000000002</c:v>
                </c:pt>
                <c:pt idx="13633">
                  <c:v>4.8964759999999998</c:v>
                </c:pt>
                <c:pt idx="13634">
                  <c:v>4.8989720000000005</c:v>
                </c:pt>
                <c:pt idx="13635">
                  <c:v>4.900188</c:v>
                </c:pt>
                <c:pt idx="13636">
                  <c:v>4.901338</c:v>
                </c:pt>
                <c:pt idx="13637">
                  <c:v>4.8960819999999998</c:v>
                </c:pt>
                <c:pt idx="13638">
                  <c:v>4.8927719999999999</c:v>
                </c:pt>
                <c:pt idx="13639">
                  <c:v>4.8970310000000001</c:v>
                </c:pt>
                <c:pt idx="13640">
                  <c:v>4.8975989999999996</c:v>
                </c:pt>
                <c:pt idx="13641">
                  <c:v>4.8943680000000001</c:v>
                </c:pt>
                <c:pt idx="13642">
                  <c:v>4.8954490000000002</c:v>
                </c:pt>
                <c:pt idx="13643">
                  <c:v>4.8983270000000001</c:v>
                </c:pt>
                <c:pt idx="13644">
                  <c:v>4.895931</c:v>
                </c:pt>
                <c:pt idx="13645">
                  <c:v>4.8981370000000002</c:v>
                </c:pt>
                <c:pt idx="13646">
                  <c:v>4.9036650000000002</c:v>
                </c:pt>
                <c:pt idx="13647">
                  <c:v>4.9028480000000005</c:v>
                </c:pt>
                <c:pt idx="13648">
                  <c:v>4.9034139999999997</c:v>
                </c:pt>
                <c:pt idx="13649">
                  <c:v>4.9041189999999997</c:v>
                </c:pt>
                <c:pt idx="13650">
                  <c:v>4.9038940000000002</c:v>
                </c:pt>
                <c:pt idx="13651">
                  <c:v>4.9080409999999999</c:v>
                </c:pt>
                <c:pt idx="13652">
                  <c:v>4.9087170000000002</c:v>
                </c:pt>
                <c:pt idx="13653">
                  <c:v>4.9048509999999998</c:v>
                </c:pt>
                <c:pt idx="13654">
                  <c:v>4.9028399999999994</c:v>
                </c:pt>
                <c:pt idx="13655">
                  <c:v>4.9036229999999996</c:v>
                </c:pt>
                <c:pt idx="13656">
                  <c:v>4.9039510000000002</c:v>
                </c:pt>
                <c:pt idx="13657">
                  <c:v>4.9013539999999995</c:v>
                </c:pt>
                <c:pt idx="13658">
                  <c:v>4.9024049999999999</c:v>
                </c:pt>
                <c:pt idx="13659">
                  <c:v>4.9086169999999996</c:v>
                </c:pt>
                <c:pt idx="13660">
                  <c:v>4.9140139999999999</c:v>
                </c:pt>
                <c:pt idx="13661">
                  <c:v>4.9134329999999995</c:v>
                </c:pt>
                <c:pt idx="13662">
                  <c:v>4.9105489999999996</c:v>
                </c:pt>
                <c:pt idx="13663">
                  <c:v>4.9094739999999994</c:v>
                </c:pt>
                <c:pt idx="13664">
                  <c:v>4.906212</c:v>
                </c:pt>
                <c:pt idx="13665">
                  <c:v>4.905805</c:v>
                </c:pt>
                <c:pt idx="13666">
                  <c:v>4.9041220000000001</c:v>
                </c:pt>
                <c:pt idx="13667">
                  <c:v>4.9017689999999998</c:v>
                </c:pt>
                <c:pt idx="13668">
                  <c:v>4.9053629999999995</c:v>
                </c:pt>
                <c:pt idx="13669">
                  <c:v>4.9051360000000006</c:v>
                </c:pt>
                <c:pt idx="13670">
                  <c:v>4.9043349999999997</c:v>
                </c:pt>
                <c:pt idx="13671">
                  <c:v>4.9072529999999999</c:v>
                </c:pt>
                <c:pt idx="13672">
                  <c:v>4.904064</c:v>
                </c:pt>
                <c:pt idx="13673">
                  <c:v>4.9021480000000004</c:v>
                </c:pt>
                <c:pt idx="13674">
                  <c:v>4.9050779999999996</c:v>
                </c:pt>
                <c:pt idx="13675">
                  <c:v>4.9023669999999999</c:v>
                </c:pt>
                <c:pt idx="13676">
                  <c:v>4.8990640000000001</c:v>
                </c:pt>
                <c:pt idx="13677">
                  <c:v>4.9027080000000005</c:v>
                </c:pt>
                <c:pt idx="13678">
                  <c:v>4.9065029999999998</c:v>
                </c:pt>
                <c:pt idx="13679">
                  <c:v>4.9078529999999994</c:v>
                </c:pt>
                <c:pt idx="13680">
                  <c:v>4.9066179999999999</c:v>
                </c:pt>
                <c:pt idx="13681">
                  <c:v>4.9021860000000004</c:v>
                </c:pt>
                <c:pt idx="13682">
                  <c:v>4.9017270000000002</c:v>
                </c:pt>
                <c:pt idx="13683">
                  <c:v>4.9048859999999994</c:v>
                </c:pt>
                <c:pt idx="13684">
                  <c:v>4.9029050000000005</c:v>
                </c:pt>
                <c:pt idx="13685">
                  <c:v>4.897462</c:v>
                </c:pt>
                <c:pt idx="13686">
                  <c:v>4.8997849999999996</c:v>
                </c:pt>
                <c:pt idx="13687">
                  <c:v>4.9025490000000005</c:v>
                </c:pt>
                <c:pt idx="13688">
                  <c:v>4.9025949999999998</c:v>
                </c:pt>
                <c:pt idx="13689">
                  <c:v>4.907559</c:v>
                </c:pt>
                <c:pt idx="13690">
                  <c:v>4.9070610000000006</c:v>
                </c:pt>
                <c:pt idx="13691">
                  <c:v>4.906549</c:v>
                </c:pt>
                <c:pt idx="13692">
                  <c:v>4.9119580000000003</c:v>
                </c:pt>
                <c:pt idx="13693">
                  <c:v>4.9090559999999996</c:v>
                </c:pt>
                <c:pt idx="13694">
                  <c:v>4.9108970000000003</c:v>
                </c:pt>
                <c:pt idx="13695">
                  <c:v>4.9159030000000001</c:v>
                </c:pt>
                <c:pt idx="13696">
                  <c:v>4.9157410000000006</c:v>
                </c:pt>
                <c:pt idx="13697">
                  <c:v>4.9201370000000004</c:v>
                </c:pt>
                <c:pt idx="13698">
                  <c:v>4.9206760000000003</c:v>
                </c:pt>
                <c:pt idx="13699">
                  <c:v>4.914021</c:v>
                </c:pt>
                <c:pt idx="13700">
                  <c:v>4.9119030000000006</c:v>
                </c:pt>
                <c:pt idx="13701">
                  <c:v>4.9146470000000004</c:v>
                </c:pt>
                <c:pt idx="13702">
                  <c:v>4.9136160000000002</c:v>
                </c:pt>
                <c:pt idx="13703">
                  <c:v>4.9090489999999996</c:v>
                </c:pt>
                <c:pt idx="13704">
                  <c:v>4.9067980000000002</c:v>
                </c:pt>
                <c:pt idx="13705">
                  <c:v>4.9060509999999997</c:v>
                </c:pt>
                <c:pt idx="13706">
                  <c:v>4.907953</c:v>
                </c:pt>
                <c:pt idx="13707">
                  <c:v>4.9075030000000002</c:v>
                </c:pt>
                <c:pt idx="13708">
                  <c:v>4.9015469999999999</c:v>
                </c:pt>
                <c:pt idx="13709">
                  <c:v>4.9012080000000005</c:v>
                </c:pt>
                <c:pt idx="13710">
                  <c:v>4.9058779999999995</c:v>
                </c:pt>
                <c:pt idx="13711">
                  <c:v>4.9038210000000007</c:v>
                </c:pt>
                <c:pt idx="13712">
                  <c:v>4.9007909999999999</c:v>
                </c:pt>
                <c:pt idx="13713">
                  <c:v>4.9044129999999999</c:v>
                </c:pt>
                <c:pt idx="13714">
                  <c:v>4.9069940000000001</c:v>
                </c:pt>
                <c:pt idx="13715">
                  <c:v>4.9065659999999998</c:v>
                </c:pt>
                <c:pt idx="13716">
                  <c:v>4.9101900000000001</c:v>
                </c:pt>
                <c:pt idx="13717">
                  <c:v>4.9131999999999998</c:v>
                </c:pt>
                <c:pt idx="13718">
                  <c:v>4.9178579999999998</c:v>
                </c:pt>
                <c:pt idx="13719">
                  <c:v>4.9215800000000005</c:v>
                </c:pt>
                <c:pt idx="13720">
                  <c:v>4.9143360000000005</c:v>
                </c:pt>
                <c:pt idx="13721">
                  <c:v>4.9154010000000001</c:v>
                </c:pt>
                <c:pt idx="13722">
                  <c:v>4.9220360000000003</c:v>
                </c:pt>
                <c:pt idx="13723">
                  <c:v>4.9166509999999999</c:v>
                </c:pt>
                <c:pt idx="13724">
                  <c:v>4.9145640000000004</c:v>
                </c:pt>
                <c:pt idx="13725">
                  <c:v>4.920312</c:v>
                </c:pt>
                <c:pt idx="13726">
                  <c:v>4.922034</c:v>
                </c:pt>
                <c:pt idx="13727">
                  <c:v>4.9157229999999998</c:v>
                </c:pt>
                <c:pt idx="13728">
                  <c:v>4.9094689999999996</c:v>
                </c:pt>
                <c:pt idx="13729">
                  <c:v>4.9060430000000004</c:v>
                </c:pt>
                <c:pt idx="13730">
                  <c:v>4.9069560000000001</c:v>
                </c:pt>
                <c:pt idx="13731">
                  <c:v>4.909656</c:v>
                </c:pt>
                <c:pt idx="13732">
                  <c:v>4.9082550000000005</c:v>
                </c:pt>
                <c:pt idx="13733">
                  <c:v>4.9079009999999998</c:v>
                </c:pt>
                <c:pt idx="13734">
                  <c:v>4.9106360000000002</c:v>
                </c:pt>
                <c:pt idx="13735">
                  <c:v>4.9116669999999996</c:v>
                </c:pt>
                <c:pt idx="13736">
                  <c:v>4.912026</c:v>
                </c:pt>
                <c:pt idx="13737">
                  <c:v>4.915502</c:v>
                </c:pt>
                <c:pt idx="13738">
                  <c:v>4.9183159999999999</c:v>
                </c:pt>
                <c:pt idx="13739">
                  <c:v>4.9176190000000002</c:v>
                </c:pt>
                <c:pt idx="13740">
                  <c:v>4.9177920000000004</c:v>
                </c:pt>
                <c:pt idx="13741">
                  <c:v>4.9173879999999999</c:v>
                </c:pt>
                <c:pt idx="13742">
                  <c:v>4.9165220000000005</c:v>
                </c:pt>
                <c:pt idx="13743">
                  <c:v>4.9181609999999996</c:v>
                </c:pt>
                <c:pt idx="13744">
                  <c:v>4.9194170000000002</c:v>
                </c:pt>
                <c:pt idx="13745">
                  <c:v>4.9185970000000001</c:v>
                </c:pt>
                <c:pt idx="13746">
                  <c:v>4.9172739999999999</c:v>
                </c:pt>
                <c:pt idx="13747">
                  <c:v>4.9173609999999996</c:v>
                </c:pt>
                <c:pt idx="13748">
                  <c:v>4.916544</c:v>
                </c:pt>
                <c:pt idx="13749">
                  <c:v>4.9153459999999995</c:v>
                </c:pt>
                <c:pt idx="13750">
                  <c:v>4.9208449999999999</c:v>
                </c:pt>
                <c:pt idx="13751">
                  <c:v>4.9258899999999999</c:v>
                </c:pt>
                <c:pt idx="13752">
                  <c:v>4.9222579999999994</c:v>
                </c:pt>
                <c:pt idx="13753">
                  <c:v>4.9213389999999997</c:v>
                </c:pt>
                <c:pt idx="13754">
                  <c:v>4.9256099999999998</c:v>
                </c:pt>
                <c:pt idx="13755">
                  <c:v>4.9271929999999999</c:v>
                </c:pt>
                <c:pt idx="13756">
                  <c:v>4.9284660000000002</c:v>
                </c:pt>
                <c:pt idx="13757">
                  <c:v>4.9297249999999995</c:v>
                </c:pt>
                <c:pt idx="13758">
                  <c:v>4.9282780000000006</c:v>
                </c:pt>
                <c:pt idx="13759">
                  <c:v>4.9242810000000006</c:v>
                </c:pt>
                <c:pt idx="13760">
                  <c:v>4.9236050000000002</c:v>
                </c:pt>
                <c:pt idx="13761">
                  <c:v>4.9279109999999999</c:v>
                </c:pt>
                <c:pt idx="13762">
                  <c:v>4.9291369999999999</c:v>
                </c:pt>
                <c:pt idx="13763">
                  <c:v>4.9246370000000006</c:v>
                </c:pt>
                <c:pt idx="13764">
                  <c:v>4.9227280000000002</c:v>
                </c:pt>
                <c:pt idx="13765">
                  <c:v>4.9227229999999995</c:v>
                </c:pt>
                <c:pt idx="13766">
                  <c:v>4.9241519999999994</c:v>
                </c:pt>
                <c:pt idx="13767">
                  <c:v>4.9259000000000004</c:v>
                </c:pt>
                <c:pt idx="13768">
                  <c:v>4.9255770000000005</c:v>
                </c:pt>
                <c:pt idx="13769">
                  <c:v>4.9253680000000006</c:v>
                </c:pt>
                <c:pt idx="13770">
                  <c:v>4.9234589999999994</c:v>
                </c:pt>
                <c:pt idx="13771">
                  <c:v>4.9206059999999994</c:v>
                </c:pt>
                <c:pt idx="13772">
                  <c:v>4.9235530000000001</c:v>
                </c:pt>
                <c:pt idx="13773">
                  <c:v>4.9253580000000001</c:v>
                </c:pt>
                <c:pt idx="13774">
                  <c:v>4.9220439999999996</c:v>
                </c:pt>
                <c:pt idx="13775">
                  <c:v>4.9236749999999994</c:v>
                </c:pt>
                <c:pt idx="13776">
                  <c:v>4.926266</c:v>
                </c:pt>
                <c:pt idx="13777">
                  <c:v>4.9221370000000002</c:v>
                </c:pt>
                <c:pt idx="13778">
                  <c:v>4.9219989999999996</c:v>
                </c:pt>
                <c:pt idx="13779">
                  <c:v>4.928947</c:v>
                </c:pt>
                <c:pt idx="13780">
                  <c:v>4.9294880000000001</c:v>
                </c:pt>
                <c:pt idx="13781">
                  <c:v>4.9297699999999995</c:v>
                </c:pt>
                <c:pt idx="13782">
                  <c:v>4.9389529999999997</c:v>
                </c:pt>
                <c:pt idx="13783">
                  <c:v>4.9390510000000001</c:v>
                </c:pt>
                <c:pt idx="13784">
                  <c:v>4.9387749999999997</c:v>
                </c:pt>
                <c:pt idx="13785">
                  <c:v>4.9436140000000002</c:v>
                </c:pt>
                <c:pt idx="13786">
                  <c:v>4.9378519999999995</c:v>
                </c:pt>
                <c:pt idx="13787">
                  <c:v>4.9314749999999998</c:v>
                </c:pt>
                <c:pt idx="13788">
                  <c:v>4.9311439999999997</c:v>
                </c:pt>
                <c:pt idx="13789">
                  <c:v>4.9295390000000001</c:v>
                </c:pt>
                <c:pt idx="13790">
                  <c:v>4.928229</c:v>
                </c:pt>
                <c:pt idx="13791">
                  <c:v>4.9300959999999998</c:v>
                </c:pt>
                <c:pt idx="13792">
                  <c:v>4.9331909999999999</c:v>
                </c:pt>
                <c:pt idx="13793">
                  <c:v>4.9337249999999999</c:v>
                </c:pt>
                <c:pt idx="13794">
                  <c:v>4.9373079999999998</c:v>
                </c:pt>
                <c:pt idx="13795">
                  <c:v>4.9402200000000001</c:v>
                </c:pt>
                <c:pt idx="13796">
                  <c:v>4.9382380000000001</c:v>
                </c:pt>
                <c:pt idx="13797">
                  <c:v>4.9404009999999996</c:v>
                </c:pt>
                <c:pt idx="13798">
                  <c:v>4.9424799999999998</c:v>
                </c:pt>
                <c:pt idx="13799">
                  <c:v>4.9408960000000004</c:v>
                </c:pt>
                <c:pt idx="13800">
                  <c:v>4.9370829999999994</c:v>
                </c:pt>
                <c:pt idx="13801">
                  <c:v>4.9371740000000006</c:v>
                </c:pt>
                <c:pt idx="13802">
                  <c:v>4.9406720000000002</c:v>
                </c:pt>
                <c:pt idx="13803">
                  <c:v>4.9402780000000002</c:v>
                </c:pt>
                <c:pt idx="13804">
                  <c:v>4.9413909999999994</c:v>
                </c:pt>
                <c:pt idx="13805">
                  <c:v>4.9396789999999999</c:v>
                </c:pt>
                <c:pt idx="13806">
                  <c:v>4.9376870000000004</c:v>
                </c:pt>
                <c:pt idx="13807">
                  <c:v>4.9418690000000005</c:v>
                </c:pt>
                <c:pt idx="13808">
                  <c:v>4.9435599999999997</c:v>
                </c:pt>
                <c:pt idx="13809">
                  <c:v>4.941033</c:v>
                </c:pt>
                <c:pt idx="13810">
                  <c:v>4.9407870000000003</c:v>
                </c:pt>
                <c:pt idx="13811">
                  <c:v>4.939934</c:v>
                </c:pt>
                <c:pt idx="13812">
                  <c:v>4.9363760000000001</c:v>
                </c:pt>
                <c:pt idx="13813">
                  <c:v>4.9354589999999998</c:v>
                </c:pt>
                <c:pt idx="13814">
                  <c:v>4.936744</c:v>
                </c:pt>
                <c:pt idx="13815">
                  <c:v>4.9317399999999996</c:v>
                </c:pt>
                <c:pt idx="13816">
                  <c:v>4.932372</c:v>
                </c:pt>
                <c:pt idx="13817">
                  <c:v>4.9403559999999995</c:v>
                </c:pt>
                <c:pt idx="13818">
                  <c:v>4.9380030000000001</c:v>
                </c:pt>
                <c:pt idx="13819">
                  <c:v>4.9324779999999997</c:v>
                </c:pt>
                <c:pt idx="13820">
                  <c:v>4.9344999999999999</c:v>
                </c:pt>
                <c:pt idx="13821">
                  <c:v>4.9385089999999998</c:v>
                </c:pt>
                <c:pt idx="13822">
                  <c:v>4.9403880000000004</c:v>
                </c:pt>
                <c:pt idx="13823">
                  <c:v>4.940277</c:v>
                </c:pt>
                <c:pt idx="13824">
                  <c:v>4.9417900000000001</c:v>
                </c:pt>
                <c:pt idx="13825">
                  <c:v>4.9420339999999996</c:v>
                </c:pt>
                <c:pt idx="13826">
                  <c:v>4.944178</c:v>
                </c:pt>
                <c:pt idx="13827">
                  <c:v>4.9486650000000001</c:v>
                </c:pt>
                <c:pt idx="13828">
                  <c:v>4.94902</c:v>
                </c:pt>
                <c:pt idx="13829">
                  <c:v>4.9479930000000003</c:v>
                </c:pt>
                <c:pt idx="13830">
                  <c:v>4.9488199999999996</c:v>
                </c:pt>
                <c:pt idx="13831">
                  <c:v>4.9507820000000002</c:v>
                </c:pt>
                <c:pt idx="13832">
                  <c:v>4.9502419999999994</c:v>
                </c:pt>
                <c:pt idx="13833">
                  <c:v>4.9479699999999998</c:v>
                </c:pt>
                <c:pt idx="13834">
                  <c:v>4.9461390000000005</c:v>
                </c:pt>
                <c:pt idx="13835">
                  <c:v>4.9467219999999994</c:v>
                </c:pt>
                <c:pt idx="13836">
                  <c:v>4.9513470000000002</c:v>
                </c:pt>
                <c:pt idx="13837">
                  <c:v>4.9509850000000002</c:v>
                </c:pt>
                <c:pt idx="13838">
                  <c:v>4.9489879999999999</c:v>
                </c:pt>
                <c:pt idx="13839">
                  <c:v>4.94855</c:v>
                </c:pt>
                <c:pt idx="13840">
                  <c:v>4.9456570000000006</c:v>
                </c:pt>
                <c:pt idx="13841">
                  <c:v>4.9465009999999996</c:v>
                </c:pt>
                <c:pt idx="13842">
                  <c:v>4.949071</c:v>
                </c:pt>
                <c:pt idx="13843">
                  <c:v>4.9476429999999993</c:v>
                </c:pt>
                <c:pt idx="13844">
                  <c:v>4.9467759999999998</c:v>
                </c:pt>
                <c:pt idx="13845">
                  <c:v>4.9473440000000002</c:v>
                </c:pt>
                <c:pt idx="13846">
                  <c:v>4.9477969999999996</c:v>
                </c:pt>
                <c:pt idx="13847">
                  <c:v>4.9482040000000005</c:v>
                </c:pt>
                <c:pt idx="13848">
                  <c:v>4.948277</c:v>
                </c:pt>
                <c:pt idx="13849">
                  <c:v>4.9443140000000003</c:v>
                </c:pt>
                <c:pt idx="13850">
                  <c:v>4.9437189999999998</c:v>
                </c:pt>
                <c:pt idx="13851">
                  <c:v>4.9466140000000003</c:v>
                </c:pt>
                <c:pt idx="13852">
                  <c:v>4.942755</c:v>
                </c:pt>
                <c:pt idx="13853">
                  <c:v>4.939991</c:v>
                </c:pt>
                <c:pt idx="13854">
                  <c:v>4.9441079999999999</c:v>
                </c:pt>
                <c:pt idx="13855">
                  <c:v>4.9453639999999996</c:v>
                </c:pt>
                <c:pt idx="13856">
                  <c:v>4.9452590000000001</c:v>
                </c:pt>
                <c:pt idx="13857">
                  <c:v>4.9472629999999995</c:v>
                </c:pt>
                <c:pt idx="13858">
                  <c:v>4.9464160000000001</c:v>
                </c:pt>
                <c:pt idx="13859">
                  <c:v>4.9454910000000005</c:v>
                </c:pt>
                <c:pt idx="13860">
                  <c:v>4.9491909999999999</c:v>
                </c:pt>
                <c:pt idx="13861">
                  <c:v>4.95282</c:v>
                </c:pt>
                <c:pt idx="13862">
                  <c:v>4.95153</c:v>
                </c:pt>
                <c:pt idx="13863">
                  <c:v>4.952439</c:v>
                </c:pt>
                <c:pt idx="13864">
                  <c:v>4.9574180000000005</c:v>
                </c:pt>
                <c:pt idx="13865">
                  <c:v>4.959257</c:v>
                </c:pt>
                <c:pt idx="13866">
                  <c:v>4.9614639999999994</c:v>
                </c:pt>
                <c:pt idx="13867">
                  <c:v>4.963266</c:v>
                </c:pt>
                <c:pt idx="13868">
                  <c:v>4.9584869999999999</c:v>
                </c:pt>
                <c:pt idx="13869">
                  <c:v>4.9567220000000001</c:v>
                </c:pt>
                <c:pt idx="13870">
                  <c:v>4.9600559999999998</c:v>
                </c:pt>
                <c:pt idx="13871">
                  <c:v>4.9523410000000005</c:v>
                </c:pt>
                <c:pt idx="13872">
                  <c:v>4.9460099999999994</c:v>
                </c:pt>
                <c:pt idx="13873">
                  <c:v>4.9508220000000005</c:v>
                </c:pt>
                <c:pt idx="13874">
                  <c:v>4.9545159999999999</c:v>
                </c:pt>
                <c:pt idx="13875">
                  <c:v>4.9553639999999994</c:v>
                </c:pt>
                <c:pt idx="13876">
                  <c:v>4.9572970000000005</c:v>
                </c:pt>
                <c:pt idx="13877">
                  <c:v>4.9580450000000003</c:v>
                </c:pt>
                <c:pt idx="13878">
                  <c:v>4.9558819999999999</c:v>
                </c:pt>
                <c:pt idx="13879">
                  <c:v>4.9556870000000002</c:v>
                </c:pt>
                <c:pt idx="13880">
                  <c:v>4.9637180000000001</c:v>
                </c:pt>
                <c:pt idx="13881">
                  <c:v>4.967428</c:v>
                </c:pt>
                <c:pt idx="13882">
                  <c:v>4.9628739999999993</c:v>
                </c:pt>
                <c:pt idx="13883">
                  <c:v>4.9610769999999995</c:v>
                </c:pt>
                <c:pt idx="13884">
                  <c:v>4.9615320000000001</c:v>
                </c:pt>
                <c:pt idx="13885">
                  <c:v>4.9587490000000001</c:v>
                </c:pt>
                <c:pt idx="13886">
                  <c:v>4.9543309999999998</c:v>
                </c:pt>
                <c:pt idx="13887">
                  <c:v>4.9557630000000001</c:v>
                </c:pt>
                <c:pt idx="13888">
                  <c:v>4.9624229999999994</c:v>
                </c:pt>
                <c:pt idx="13889">
                  <c:v>4.9629989999999999</c:v>
                </c:pt>
                <c:pt idx="13890">
                  <c:v>4.9576760000000002</c:v>
                </c:pt>
                <c:pt idx="13891">
                  <c:v>4.9584329999999994</c:v>
                </c:pt>
                <c:pt idx="13892">
                  <c:v>4.9623200000000001</c:v>
                </c:pt>
                <c:pt idx="13893">
                  <c:v>4.9593829999999999</c:v>
                </c:pt>
                <c:pt idx="13894">
                  <c:v>4.958329</c:v>
                </c:pt>
                <c:pt idx="13895">
                  <c:v>4.960153</c:v>
                </c:pt>
                <c:pt idx="13896">
                  <c:v>4.9594109999999993</c:v>
                </c:pt>
                <c:pt idx="13897">
                  <c:v>4.9618660000000006</c:v>
                </c:pt>
                <c:pt idx="13898">
                  <c:v>4.9629770000000004</c:v>
                </c:pt>
                <c:pt idx="13899">
                  <c:v>4.9592559999999999</c:v>
                </c:pt>
                <c:pt idx="13900">
                  <c:v>4.958685</c:v>
                </c:pt>
                <c:pt idx="13901">
                  <c:v>4.9614060000000002</c:v>
                </c:pt>
                <c:pt idx="13902">
                  <c:v>4.9634040000000006</c:v>
                </c:pt>
                <c:pt idx="13903">
                  <c:v>4.9670579999999998</c:v>
                </c:pt>
                <c:pt idx="13904">
                  <c:v>4.9738620000000004</c:v>
                </c:pt>
                <c:pt idx="13905">
                  <c:v>4.9736310000000001</c:v>
                </c:pt>
                <c:pt idx="13906">
                  <c:v>4.9677069999999999</c:v>
                </c:pt>
                <c:pt idx="13907">
                  <c:v>4.9675820000000002</c:v>
                </c:pt>
                <c:pt idx="13908">
                  <c:v>4.970942</c:v>
                </c:pt>
                <c:pt idx="13909">
                  <c:v>4.9711090000000002</c:v>
                </c:pt>
                <c:pt idx="13910">
                  <c:v>4.9695130000000001</c:v>
                </c:pt>
                <c:pt idx="13911">
                  <c:v>4.9707119999999998</c:v>
                </c:pt>
                <c:pt idx="13912">
                  <c:v>4.9704860000000002</c:v>
                </c:pt>
                <c:pt idx="13913">
                  <c:v>4.966825</c:v>
                </c:pt>
                <c:pt idx="13914">
                  <c:v>4.9672559999999999</c:v>
                </c:pt>
                <c:pt idx="13915">
                  <c:v>4.9673219999999993</c:v>
                </c:pt>
                <c:pt idx="13916">
                  <c:v>4.967403</c:v>
                </c:pt>
                <c:pt idx="13917">
                  <c:v>4.9700950000000006</c:v>
                </c:pt>
                <c:pt idx="13918">
                  <c:v>4.9693699999999996</c:v>
                </c:pt>
                <c:pt idx="13919">
                  <c:v>4.9685670000000002</c:v>
                </c:pt>
                <c:pt idx="13920">
                  <c:v>4.9723740000000003</c:v>
                </c:pt>
                <c:pt idx="13921">
                  <c:v>4.9768400000000002</c:v>
                </c:pt>
                <c:pt idx="13922">
                  <c:v>4.9757400000000001</c:v>
                </c:pt>
                <c:pt idx="13923">
                  <c:v>4.9754399999999999</c:v>
                </c:pt>
                <c:pt idx="13924">
                  <c:v>4.9780470000000001</c:v>
                </c:pt>
                <c:pt idx="13925">
                  <c:v>4.9735659999999999</c:v>
                </c:pt>
                <c:pt idx="13926">
                  <c:v>4.9733669999999996</c:v>
                </c:pt>
                <c:pt idx="13927">
                  <c:v>4.9765959999999998</c:v>
                </c:pt>
                <c:pt idx="13928">
                  <c:v>4.9707379999999999</c:v>
                </c:pt>
                <c:pt idx="13929">
                  <c:v>4.9694079999999996</c:v>
                </c:pt>
                <c:pt idx="13930">
                  <c:v>4.9725380000000001</c:v>
                </c:pt>
                <c:pt idx="13931">
                  <c:v>4.9683320000000002</c:v>
                </c:pt>
                <c:pt idx="13932">
                  <c:v>4.964963</c:v>
                </c:pt>
                <c:pt idx="13933">
                  <c:v>4.9665619999999997</c:v>
                </c:pt>
                <c:pt idx="13934">
                  <c:v>4.9670800000000002</c:v>
                </c:pt>
                <c:pt idx="13935">
                  <c:v>4.9663539999999999</c:v>
                </c:pt>
                <c:pt idx="13936">
                  <c:v>4.9674820000000004</c:v>
                </c:pt>
                <c:pt idx="13937">
                  <c:v>4.9674399999999999</c:v>
                </c:pt>
                <c:pt idx="13938">
                  <c:v>4.9675200000000004</c:v>
                </c:pt>
                <c:pt idx="13939">
                  <c:v>4.9684949999999999</c:v>
                </c:pt>
                <c:pt idx="13940">
                  <c:v>4.9675329999999995</c:v>
                </c:pt>
                <c:pt idx="13941">
                  <c:v>4.967543</c:v>
                </c:pt>
                <c:pt idx="13942">
                  <c:v>4.9705829999999995</c:v>
                </c:pt>
                <c:pt idx="13943">
                  <c:v>4.9701450000000005</c:v>
                </c:pt>
                <c:pt idx="13944">
                  <c:v>4.9663129999999995</c:v>
                </c:pt>
                <c:pt idx="13945">
                  <c:v>4.9694529999999997</c:v>
                </c:pt>
                <c:pt idx="13946">
                  <c:v>4.973903</c:v>
                </c:pt>
                <c:pt idx="13947">
                  <c:v>4.9730419999999995</c:v>
                </c:pt>
                <c:pt idx="13948">
                  <c:v>4.9735580000000006</c:v>
                </c:pt>
                <c:pt idx="13949">
                  <c:v>4.9758639999999996</c:v>
                </c:pt>
                <c:pt idx="13950">
                  <c:v>4.9762900000000005</c:v>
                </c:pt>
                <c:pt idx="13951">
                  <c:v>4.9754640000000006</c:v>
                </c:pt>
                <c:pt idx="13952">
                  <c:v>4.9775150000000004</c:v>
                </c:pt>
                <c:pt idx="13953">
                  <c:v>4.9809760000000001</c:v>
                </c:pt>
                <c:pt idx="13954">
                  <c:v>4.9832429999999999</c:v>
                </c:pt>
                <c:pt idx="13955">
                  <c:v>4.9845959999999998</c:v>
                </c:pt>
                <c:pt idx="13956">
                  <c:v>4.9828070000000002</c:v>
                </c:pt>
                <c:pt idx="13957">
                  <c:v>4.9837570000000007</c:v>
                </c:pt>
                <c:pt idx="13958">
                  <c:v>4.988537</c:v>
                </c:pt>
                <c:pt idx="13959">
                  <c:v>4.9866429999999999</c:v>
                </c:pt>
                <c:pt idx="13960">
                  <c:v>4.9851159999999997</c:v>
                </c:pt>
                <c:pt idx="13961">
                  <c:v>4.9852489999999996</c:v>
                </c:pt>
                <c:pt idx="13962">
                  <c:v>4.9805760000000001</c:v>
                </c:pt>
                <c:pt idx="13963">
                  <c:v>4.9800710000000006</c:v>
                </c:pt>
                <c:pt idx="13964">
                  <c:v>4.9830120000000004</c:v>
                </c:pt>
                <c:pt idx="13965">
                  <c:v>4.982183</c:v>
                </c:pt>
                <c:pt idx="13966">
                  <c:v>4.982246</c:v>
                </c:pt>
                <c:pt idx="13967">
                  <c:v>4.9840390000000001</c:v>
                </c:pt>
                <c:pt idx="13968">
                  <c:v>4.9852020000000001</c:v>
                </c:pt>
                <c:pt idx="13969">
                  <c:v>4.9864739999999994</c:v>
                </c:pt>
                <c:pt idx="13970">
                  <c:v>4.9860039999999994</c:v>
                </c:pt>
                <c:pt idx="13971">
                  <c:v>4.9856199999999999</c:v>
                </c:pt>
                <c:pt idx="13972">
                  <c:v>4.9897629999999999</c:v>
                </c:pt>
                <c:pt idx="13973">
                  <c:v>4.9890100000000004</c:v>
                </c:pt>
                <c:pt idx="13974">
                  <c:v>4.9828019999999995</c:v>
                </c:pt>
                <c:pt idx="13975">
                  <c:v>4.9829159999999995</c:v>
                </c:pt>
                <c:pt idx="13976">
                  <c:v>4.9884839999999997</c:v>
                </c:pt>
                <c:pt idx="13977">
                  <c:v>4.9865829999999995</c:v>
                </c:pt>
                <c:pt idx="13978">
                  <c:v>4.9802210000000002</c:v>
                </c:pt>
                <c:pt idx="13979">
                  <c:v>4.9805150000000005</c:v>
                </c:pt>
                <c:pt idx="13980">
                  <c:v>4.9819719999999998</c:v>
                </c:pt>
                <c:pt idx="13981">
                  <c:v>4.9762620000000002</c:v>
                </c:pt>
                <c:pt idx="13982">
                  <c:v>4.9722400000000002</c:v>
                </c:pt>
                <c:pt idx="13983">
                  <c:v>4.9758259999999996</c:v>
                </c:pt>
                <c:pt idx="13984">
                  <c:v>4.9803630000000005</c:v>
                </c:pt>
                <c:pt idx="13985">
                  <c:v>4.9817610000000005</c:v>
                </c:pt>
                <c:pt idx="13986">
                  <c:v>4.984731</c:v>
                </c:pt>
                <c:pt idx="13987">
                  <c:v>4.9870219999999996</c:v>
                </c:pt>
                <c:pt idx="13988">
                  <c:v>4.9888279999999998</c:v>
                </c:pt>
                <c:pt idx="13989">
                  <c:v>4.9943759999999999</c:v>
                </c:pt>
                <c:pt idx="13990">
                  <c:v>4.9964360000000001</c:v>
                </c:pt>
                <c:pt idx="13991">
                  <c:v>4.9944430000000004</c:v>
                </c:pt>
                <c:pt idx="13992">
                  <c:v>4.9936679999999996</c:v>
                </c:pt>
                <c:pt idx="13993">
                  <c:v>4.9898950000000006</c:v>
                </c:pt>
                <c:pt idx="13994">
                  <c:v>4.9892389999999995</c:v>
                </c:pt>
                <c:pt idx="13995">
                  <c:v>4.995565</c:v>
                </c:pt>
                <c:pt idx="13996">
                  <c:v>4.9970840000000001</c:v>
                </c:pt>
                <c:pt idx="13997">
                  <c:v>4.9953729999999998</c:v>
                </c:pt>
                <c:pt idx="13998">
                  <c:v>4.9984250000000001</c:v>
                </c:pt>
                <c:pt idx="13999">
                  <c:v>4.9978490000000004</c:v>
                </c:pt>
                <c:pt idx="14000">
                  <c:v>4.9916130000000001</c:v>
                </c:pt>
                <c:pt idx="14001">
                  <c:v>4.9932180000000006</c:v>
                </c:pt>
                <c:pt idx="14002">
                  <c:v>4.9984160000000006</c:v>
                </c:pt>
                <c:pt idx="14003">
                  <c:v>4.9981539999999995</c:v>
                </c:pt>
                <c:pt idx="14004">
                  <c:v>5.0004970000000002</c:v>
                </c:pt>
                <c:pt idx="14005">
                  <c:v>5.0049520000000003</c:v>
                </c:pt>
                <c:pt idx="14006">
                  <c:v>5.0018339999999997</c:v>
                </c:pt>
                <c:pt idx="14007">
                  <c:v>5.0003320000000002</c:v>
                </c:pt>
                <c:pt idx="14008">
                  <c:v>5.0091349999999997</c:v>
                </c:pt>
                <c:pt idx="14009">
                  <c:v>5.0106450000000002</c:v>
                </c:pt>
                <c:pt idx="14010">
                  <c:v>5.0015010000000002</c:v>
                </c:pt>
                <c:pt idx="14011">
                  <c:v>4.9989499999999998</c:v>
                </c:pt>
                <c:pt idx="14012">
                  <c:v>5.0006760000000003</c:v>
                </c:pt>
                <c:pt idx="14013">
                  <c:v>4.9997629999999997</c:v>
                </c:pt>
                <c:pt idx="14014">
                  <c:v>5.0002420000000001</c:v>
                </c:pt>
                <c:pt idx="14015">
                  <c:v>5.0014089999999998</c:v>
                </c:pt>
                <c:pt idx="14016">
                  <c:v>5.0005879999999996</c:v>
                </c:pt>
                <c:pt idx="14017">
                  <c:v>4.9973770000000002</c:v>
                </c:pt>
                <c:pt idx="14018">
                  <c:v>4.9979119999999995</c:v>
                </c:pt>
                <c:pt idx="14019">
                  <c:v>5.002345</c:v>
                </c:pt>
                <c:pt idx="14020">
                  <c:v>5.0049970000000004</c:v>
                </c:pt>
                <c:pt idx="14021">
                  <c:v>5.0055509999999996</c:v>
                </c:pt>
                <c:pt idx="14022">
                  <c:v>5.0046099999999996</c:v>
                </c:pt>
                <c:pt idx="14023">
                  <c:v>5.0044729999999999</c:v>
                </c:pt>
                <c:pt idx="14024">
                  <c:v>5.0063089999999999</c:v>
                </c:pt>
                <c:pt idx="14025">
                  <c:v>5.0055639999999997</c:v>
                </c:pt>
                <c:pt idx="14026">
                  <c:v>5.0038330000000002</c:v>
                </c:pt>
                <c:pt idx="14027">
                  <c:v>5.0028439999999996</c:v>
                </c:pt>
                <c:pt idx="14028">
                  <c:v>5.0021979999999999</c:v>
                </c:pt>
                <c:pt idx="14029">
                  <c:v>5.0023239999999998</c:v>
                </c:pt>
                <c:pt idx="14030">
                  <c:v>5.0022000000000002</c:v>
                </c:pt>
                <c:pt idx="14031">
                  <c:v>5.0002969999999998</c:v>
                </c:pt>
                <c:pt idx="14032">
                  <c:v>4.9940790000000002</c:v>
                </c:pt>
                <c:pt idx="14033">
                  <c:v>4.9948239999999995</c:v>
                </c:pt>
                <c:pt idx="14034">
                  <c:v>5.0004210000000002</c:v>
                </c:pt>
                <c:pt idx="14035">
                  <c:v>4.9987139999999997</c:v>
                </c:pt>
                <c:pt idx="14036">
                  <c:v>5.0022859999999998</c:v>
                </c:pt>
                <c:pt idx="14037">
                  <c:v>5.0057410000000004</c:v>
                </c:pt>
                <c:pt idx="14038">
                  <c:v>4.9996089999999995</c:v>
                </c:pt>
                <c:pt idx="14039">
                  <c:v>4.9991300000000001</c:v>
                </c:pt>
                <c:pt idx="14040">
                  <c:v>5.0031590000000001</c:v>
                </c:pt>
                <c:pt idx="14041">
                  <c:v>5.0032160000000001</c:v>
                </c:pt>
                <c:pt idx="14042">
                  <c:v>5.0044219999999999</c:v>
                </c:pt>
                <c:pt idx="14043">
                  <c:v>5.0041840000000004</c:v>
                </c:pt>
                <c:pt idx="14044">
                  <c:v>4.9999409999999997</c:v>
                </c:pt>
                <c:pt idx="14045">
                  <c:v>5.0013160000000001</c:v>
                </c:pt>
                <c:pt idx="14046">
                  <c:v>5.0051540000000001</c:v>
                </c:pt>
                <c:pt idx="14047">
                  <c:v>4.996899</c:v>
                </c:pt>
                <c:pt idx="14048">
                  <c:v>4.9918800000000001</c:v>
                </c:pt>
                <c:pt idx="14049">
                  <c:v>4.9982179999999996</c:v>
                </c:pt>
                <c:pt idx="14050">
                  <c:v>4.9989140000000001</c:v>
                </c:pt>
                <c:pt idx="14051">
                  <c:v>4.9977239999999998</c:v>
                </c:pt>
                <c:pt idx="14052">
                  <c:v>5.0029599999999999</c:v>
                </c:pt>
                <c:pt idx="14053">
                  <c:v>5.0031379999999999</c:v>
                </c:pt>
                <c:pt idx="14054">
                  <c:v>4.9968849999999998</c:v>
                </c:pt>
                <c:pt idx="14055">
                  <c:v>4.9965010000000003</c:v>
                </c:pt>
                <c:pt idx="14056">
                  <c:v>5.0006170000000001</c:v>
                </c:pt>
                <c:pt idx="14057">
                  <c:v>5.0005069999999998</c:v>
                </c:pt>
                <c:pt idx="14058">
                  <c:v>4.9999079999999996</c:v>
                </c:pt>
                <c:pt idx="14059">
                  <c:v>5.002332</c:v>
                </c:pt>
                <c:pt idx="14060">
                  <c:v>5.0075279999999998</c:v>
                </c:pt>
                <c:pt idx="14061">
                  <c:v>5.0062660000000001</c:v>
                </c:pt>
                <c:pt idx="14062">
                  <c:v>5.003215</c:v>
                </c:pt>
                <c:pt idx="14063">
                  <c:v>5.0078899999999997</c:v>
                </c:pt>
                <c:pt idx="14064">
                  <c:v>5.0097889999999996</c:v>
                </c:pt>
                <c:pt idx="14065">
                  <c:v>5.0071950000000003</c:v>
                </c:pt>
                <c:pt idx="14066">
                  <c:v>5.0084400000000002</c:v>
                </c:pt>
                <c:pt idx="14067">
                  <c:v>5.0073930000000004</c:v>
                </c:pt>
                <c:pt idx="14068">
                  <c:v>5.0067649999999997</c:v>
                </c:pt>
                <c:pt idx="14069">
                  <c:v>5.0088379999999999</c:v>
                </c:pt>
                <c:pt idx="14070">
                  <c:v>5.0081899999999999</c:v>
                </c:pt>
                <c:pt idx="14071">
                  <c:v>5.0048979999999998</c:v>
                </c:pt>
                <c:pt idx="14072">
                  <c:v>5.0026820000000001</c:v>
                </c:pt>
                <c:pt idx="14073">
                  <c:v>5.0049060000000001</c:v>
                </c:pt>
                <c:pt idx="14074">
                  <c:v>5.0131139999999998</c:v>
                </c:pt>
                <c:pt idx="14075">
                  <c:v>5.0191369999999997</c:v>
                </c:pt>
                <c:pt idx="14076">
                  <c:v>5.0168049999999997</c:v>
                </c:pt>
                <c:pt idx="14077">
                  <c:v>5.0171830000000002</c:v>
                </c:pt>
                <c:pt idx="14078">
                  <c:v>5.0188480000000002</c:v>
                </c:pt>
                <c:pt idx="14079">
                  <c:v>5.0126169999999997</c:v>
                </c:pt>
                <c:pt idx="14080">
                  <c:v>5.0088359999999996</c:v>
                </c:pt>
                <c:pt idx="14081">
                  <c:v>5.0123550000000003</c:v>
                </c:pt>
                <c:pt idx="14082">
                  <c:v>5.0130229999999996</c:v>
                </c:pt>
                <c:pt idx="14083">
                  <c:v>5.0099619999999998</c:v>
                </c:pt>
                <c:pt idx="14084">
                  <c:v>5.0124490000000002</c:v>
                </c:pt>
                <c:pt idx="14085">
                  <c:v>5.019374</c:v>
                </c:pt>
                <c:pt idx="14086">
                  <c:v>5.0206090000000003</c:v>
                </c:pt>
                <c:pt idx="14087">
                  <c:v>5.0161629999999997</c:v>
                </c:pt>
                <c:pt idx="14088">
                  <c:v>5.013827</c:v>
                </c:pt>
                <c:pt idx="14089">
                  <c:v>5.0146579999999998</c:v>
                </c:pt>
                <c:pt idx="14090">
                  <c:v>5.0176970000000001</c:v>
                </c:pt>
                <c:pt idx="14091">
                  <c:v>5.0165499999999996</c:v>
                </c:pt>
                <c:pt idx="14092">
                  <c:v>5.0138619999999996</c:v>
                </c:pt>
                <c:pt idx="14093">
                  <c:v>5.0161639999999998</c:v>
                </c:pt>
                <c:pt idx="14094">
                  <c:v>5.0166469999999999</c:v>
                </c:pt>
                <c:pt idx="14095">
                  <c:v>5.0146949999999997</c:v>
                </c:pt>
                <c:pt idx="14096">
                  <c:v>5.0165949999999997</c:v>
                </c:pt>
                <c:pt idx="14097">
                  <c:v>5.0151560000000002</c:v>
                </c:pt>
                <c:pt idx="14098">
                  <c:v>5.0127269999999999</c:v>
                </c:pt>
                <c:pt idx="14099">
                  <c:v>5.0175979999999996</c:v>
                </c:pt>
                <c:pt idx="14100">
                  <c:v>5.0204899999999997</c:v>
                </c:pt>
                <c:pt idx="14101">
                  <c:v>5.0159960000000003</c:v>
                </c:pt>
                <c:pt idx="14102">
                  <c:v>5.0155190000000003</c:v>
                </c:pt>
                <c:pt idx="14103">
                  <c:v>5.0181459999999998</c:v>
                </c:pt>
                <c:pt idx="14104">
                  <c:v>5.0199439999999997</c:v>
                </c:pt>
                <c:pt idx="14105">
                  <c:v>5.0213369999999999</c:v>
                </c:pt>
                <c:pt idx="14106">
                  <c:v>5.0202580000000001</c:v>
                </c:pt>
                <c:pt idx="14107">
                  <c:v>5.0210299999999997</c:v>
                </c:pt>
                <c:pt idx="14108">
                  <c:v>5.0249670000000002</c:v>
                </c:pt>
                <c:pt idx="14109">
                  <c:v>5.0279069999999999</c:v>
                </c:pt>
                <c:pt idx="14110">
                  <c:v>5.0260429999999996</c:v>
                </c:pt>
                <c:pt idx="14111">
                  <c:v>5.0260490000000004</c:v>
                </c:pt>
                <c:pt idx="14112">
                  <c:v>5.0334789999999998</c:v>
                </c:pt>
                <c:pt idx="14113">
                  <c:v>5.034497</c:v>
                </c:pt>
                <c:pt idx="14114">
                  <c:v>5.0302410000000002</c:v>
                </c:pt>
                <c:pt idx="14115">
                  <c:v>5.02834</c:v>
                </c:pt>
                <c:pt idx="14116">
                  <c:v>5.0284399999999998</c:v>
                </c:pt>
                <c:pt idx="14117">
                  <c:v>5.0299250000000004</c:v>
                </c:pt>
                <c:pt idx="14118">
                  <c:v>5.0269370000000002</c:v>
                </c:pt>
                <c:pt idx="14119">
                  <c:v>5.0238110000000002</c:v>
                </c:pt>
                <c:pt idx="14120">
                  <c:v>5.0241340000000001</c:v>
                </c:pt>
                <c:pt idx="14121">
                  <c:v>5.0255869999999998</c:v>
                </c:pt>
                <c:pt idx="14122">
                  <c:v>5.0241600000000002</c:v>
                </c:pt>
                <c:pt idx="14123">
                  <c:v>5.0218939999999996</c:v>
                </c:pt>
                <c:pt idx="14124">
                  <c:v>5.0268680000000003</c:v>
                </c:pt>
                <c:pt idx="14125">
                  <c:v>5.0311380000000003</c:v>
                </c:pt>
                <c:pt idx="14126">
                  <c:v>5.02888</c:v>
                </c:pt>
                <c:pt idx="14127">
                  <c:v>5.0282309999999999</c:v>
                </c:pt>
                <c:pt idx="14128">
                  <c:v>5.0318339999999999</c:v>
                </c:pt>
                <c:pt idx="14129">
                  <c:v>5.029083</c:v>
                </c:pt>
                <c:pt idx="14130">
                  <c:v>5.0260699999999998</c:v>
                </c:pt>
                <c:pt idx="14131">
                  <c:v>5.0321550000000004</c:v>
                </c:pt>
                <c:pt idx="14132">
                  <c:v>5.03512</c:v>
                </c:pt>
                <c:pt idx="14133">
                  <c:v>5.0335239999999999</c:v>
                </c:pt>
                <c:pt idx="14134">
                  <c:v>5.0354229999999998</c:v>
                </c:pt>
                <c:pt idx="14135">
                  <c:v>5.0363790000000002</c:v>
                </c:pt>
                <c:pt idx="14136">
                  <c:v>5.0385619999999998</c:v>
                </c:pt>
                <c:pt idx="14137">
                  <c:v>5.0436120000000004</c:v>
                </c:pt>
                <c:pt idx="14138">
                  <c:v>5.0461299999999998</c:v>
                </c:pt>
                <c:pt idx="14139">
                  <c:v>5.0447119999999996</c:v>
                </c:pt>
                <c:pt idx="14140">
                  <c:v>5.0448380000000004</c:v>
                </c:pt>
                <c:pt idx="14141">
                  <c:v>5.043838</c:v>
                </c:pt>
                <c:pt idx="14142">
                  <c:v>5.0348160000000002</c:v>
                </c:pt>
                <c:pt idx="14143">
                  <c:v>5.0334459999999996</c:v>
                </c:pt>
                <c:pt idx="14144">
                  <c:v>5.0377090000000004</c:v>
                </c:pt>
                <c:pt idx="14145">
                  <c:v>5.0306629999999997</c:v>
                </c:pt>
                <c:pt idx="14146">
                  <c:v>5.0271309999999998</c:v>
                </c:pt>
                <c:pt idx="14147">
                  <c:v>5.0294290000000004</c:v>
                </c:pt>
                <c:pt idx="14148">
                  <c:v>5.0267840000000001</c:v>
                </c:pt>
                <c:pt idx="14149">
                  <c:v>5.0263140000000002</c:v>
                </c:pt>
                <c:pt idx="14150">
                  <c:v>5.0300739999999999</c:v>
                </c:pt>
                <c:pt idx="14151">
                  <c:v>5.0284979999999999</c:v>
                </c:pt>
                <c:pt idx="14152">
                  <c:v>5.0313239999999997</c:v>
                </c:pt>
                <c:pt idx="14153">
                  <c:v>5.0399729999999998</c:v>
                </c:pt>
                <c:pt idx="14154">
                  <c:v>5.0390819999999996</c:v>
                </c:pt>
                <c:pt idx="14155">
                  <c:v>5.0389369999999998</c:v>
                </c:pt>
                <c:pt idx="14156">
                  <c:v>5.0441580000000004</c:v>
                </c:pt>
                <c:pt idx="14157">
                  <c:v>5.0405899999999999</c:v>
                </c:pt>
                <c:pt idx="14158">
                  <c:v>5.0340769999999999</c:v>
                </c:pt>
                <c:pt idx="14159">
                  <c:v>5.0361229999999999</c:v>
                </c:pt>
                <c:pt idx="14160">
                  <c:v>5.0358689999999999</c:v>
                </c:pt>
                <c:pt idx="14161">
                  <c:v>5.0332189999999999</c:v>
                </c:pt>
                <c:pt idx="14162">
                  <c:v>5.0374910000000002</c:v>
                </c:pt>
                <c:pt idx="14163">
                  <c:v>5.040184</c:v>
                </c:pt>
                <c:pt idx="14164">
                  <c:v>5.0395399999999997</c:v>
                </c:pt>
                <c:pt idx="14165">
                  <c:v>5.03986</c:v>
                </c:pt>
                <c:pt idx="14166">
                  <c:v>5.037045</c:v>
                </c:pt>
                <c:pt idx="14167">
                  <c:v>5.0360430000000003</c:v>
                </c:pt>
                <c:pt idx="14168">
                  <c:v>5.0405759999999997</c:v>
                </c:pt>
                <c:pt idx="14169">
                  <c:v>5.0388960000000003</c:v>
                </c:pt>
                <c:pt idx="14170">
                  <c:v>5.0363810000000004</c:v>
                </c:pt>
                <c:pt idx="14171">
                  <c:v>5.0432649999999999</c:v>
                </c:pt>
                <c:pt idx="14172">
                  <c:v>5.0484460000000002</c:v>
                </c:pt>
                <c:pt idx="14173">
                  <c:v>5.0454429999999997</c:v>
                </c:pt>
                <c:pt idx="14174">
                  <c:v>5.0448199999999996</c:v>
                </c:pt>
                <c:pt idx="14175">
                  <c:v>5.0496999999999996</c:v>
                </c:pt>
                <c:pt idx="14176">
                  <c:v>5.049741</c:v>
                </c:pt>
                <c:pt idx="14177">
                  <c:v>5.04819</c:v>
                </c:pt>
                <c:pt idx="14178">
                  <c:v>5.0511369999999998</c:v>
                </c:pt>
                <c:pt idx="14179">
                  <c:v>5.0520589999999999</c:v>
                </c:pt>
                <c:pt idx="14180">
                  <c:v>5.0511039999999996</c:v>
                </c:pt>
                <c:pt idx="14181">
                  <c:v>5.0507799999999996</c:v>
                </c:pt>
                <c:pt idx="14182">
                  <c:v>5.047847</c:v>
                </c:pt>
                <c:pt idx="14183">
                  <c:v>5.0458350000000003</c:v>
                </c:pt>
                <c:pt idx="14184">
                  <c:v>5.048495</c:v>
                </c:pt>
                <c:pt idx="14185">
                  <c:v>5.0504420000000003</c:v>
                </c:pt>
                <c:pt idx="14186">
                  <c:v>5.0499109999999998</c:v>
                </c:pt>
                <c:pt idx="14187">
                  <c:v>5.04887</c:v>
                </c:pt>
                <c:pt idx="14188">
                  <c:v>5.0468099999999998</c:v>
                </c:pt>
                <c:pt idx="14189">
                  <c:v>5.046697</c:v>
                </c:pt>
                <c:pt idx="14190">
                  <c:v>5.0500790000000002</c:v>
                </c:pt>
                <c:pt idx="14191">
                  <c:v>5.0496249999999998</c:v>
                </c:pt>
                <c:pt idx="14192">
                  <c:v>5.0521479999999999</c:v>
                </c:pt>
                <c:pt idx="14193">
                  <c:v>5.0570589999999997</c:v>
                </c:pt>
                <c:pt idx="14194">
                  <c:v>5.0526650000000002</c:v>
                </c:pt>
                <c:pt idx="14195">
                  <c:v>5.0487609999999998</c:v>
                </c:pt>
                <c:pt idx="14196">
                  <c:v>5.050351</c:v>
                </c:pt>
                <c:pt idx="14197">
                  <c:v>5.0502219999999998</c:v>
                </c:pt>
                <c:pt idx="14198">
                  <c:v>5.0488660000000003</c:v>
                </c:pt>
                <c:pt idx="14199">
                  <c:v>5.0515670000000004</c:v>
                </c:pt>
                <c:pt idx="14200">
                  <c:v>5.0545460000000002</c:v>
                </c:pt>
                <c:pt idx="14201">
                  <c:v>5.0527259999999998</c:v>
                </c:pt>
                <c:pt idx="14202">
                  <c:v>5.0503479999999996</c:v>
                </c:pt>
                <c:pt idx="14203">
                  <c:v>5.0504290000000003</c:v>
                </c:pt>
                <c:pt idx="14204">
                  <c:v>5.0458999999999996</c:v>
                </c:pt>
                <c:pt idx="14205">
                  <c:v>5.044772</c:v>
                </c:pt>
                <c:pt idx="14206">
                  <c:v>5.0496259999999999</c:v>
                </c:pt>
                <c:pt idx="14207">
                  <c:v>5.0484</c:v>
                </c:pt>
                <c:pt idx="14208">
                  <c:v>5.0459389999999997</c:v>
                </c:pt>
                <c:pt idx="14209">
                  <c:v>5.0509380000000004</c:v>
                </c:pt>
                <c:pt idx="14210">
                  <c:v>5.0540719999999997</c:v>
                </c:pt>
                <c:pt idx="14211">
                  <c:v>5.0502060000000002</c:v>
                </c:pt>
                <c:pt idx="14212">
                  <c:v>5.0471320000000004</c:v>
                </c:pt>
                <c:pt idx="14213">
                  <c:v>5.047053</c:v>
                </c:pt>
                <c:pt idx="14214">
                  <c:v>5.0472400000000004</c:v>
                </c:pt>
                <c:pt idx="14215">
                  <c:v>5.0475310000000002</c:v>
                </c:pt>
                <c:pt idx="14216">
                  <c:v>5.0461489999999998</c:v>
                </c:pt>
                <c:pt idx="14217">
                  <c:v>5.044848</c:v>
                </c:pt>
                <c:pt idx="14218">
                  <c:v>5.0479510000000003</c:v>
                </c:pt>
                <c:pt idx="14219">
                  <c:v>5.0469489999999997</c:v>
                </c:pt>
                <c:pt idx="14220">
                  <c:v>5.0450249999999999</c:v>
                </c:pt>
                <c:pt idx="14221">
                  <c:v>5.0485499999999996</c:v>
                </c:pt>
                <c:pt idx="14222">
                  <c:v>5.048298</c:v>
                </c:pt>
                <c:pt idx="14223">
                  <c:v>5.0448310000000003</c:v>
                </c:pt>
                <c:pt idx="14224">
                  <c:v>5.0472799999999998</c:v>
                </c:pt>
                <c:pt idx="14225">
                  <c:v>5.0481439999999997</c:v>
                </c:pt>
                <c:pt idx="14226">
                  <c:v>5.0476239999999999</c:v>
                </c:pt>
                <c:pt idx="14227">
                  <c:v>5.0498079999999996</c:v>
                </c:pt>
                <c:pt idx="14228">
                  <c:v>5.0466540000000002</c:v>
                </c:pt>
                <c:pt idx="14229">
                  <c:v>5.0454460000000001</c:v>
                </c:pt>
                <c:pt idx="14230">
                  <c:v>5.0510929999999998</c:v>
                </c:pt>
                <c:pt idx="14231">
                  <c:v>5.050262</c:v>
                </c:pt>
                <c:pt idx="14232">
                  <c:v>5.0473059999999998</c:v>
                </c:pt>
                <c:pt idx="14233">
                  <c:v>5.0527410000000001</c:v>
                </c:pt>
                <c:pt idx="14234">
                  <c:v>5.0575580000000002</c:v>
                </c:pt>
                <c:pt idx="14235">
                  <c:v>5.056781</c:v>
                </c:pt>
                <c:pt idx="14236">
                  <c:v>5.0586010000000003</c:v>
                </c:pt>
                <c:pt idx="14237">
                  <c:v>5.0627089999999999</c:v>
                </c:pt>
                <c:pt idx="14238">
                  <c:v>5.0601430000000001</c:v>
                </c:pt>
                <c:pt idx="14239">
                  <c:v>5.0567099999999998</c:v>
                </c:pt>
                <c:pt idx="14240">
                  <c:v>5.0555599999999998</c:v>
                </c:pt>
                <c:pt idx="14241">
                  <c:v>5.0534299999999996</c:v>
                </c:pt>
                <c:pt idx="14242">
                  <c:v>5.0522039999999997</c:v>
                </c:pt>
                <c:pt idx="14243">
                  <c:v>5.0504090000000001</c:v>
                </c:pt>
                <c:pt idx="14244">
                  <c:v>5.0477980000000002</c:v>
                </c:pt>
                <c:pt idx="14245">
                  <c:v>5.046297</c:v>
                </c:pt>
                <c:pt idx="14246">
                  <c:v>5.049061</c:v>
                </c:pt>
                <c:pt idx="14247">
                  <c:v>5.051984</c:v>
                </c:pt>
                <c:pt idx="14248">
                  <c:v>5.0534169999999996</c:v>
                </c:pt>
                <c:pt idx="14249">
                  <c:v>5.058935</c:v>
                </c:pt>
                <c:pt idx="14250">
                  <c:v>5.0610939999999998</c:v>
                </c:pt>
                <c:pt idx="14251">
                  <c:v>5.0574519999999996</c:v>
                </c:pt>
                <c:pt idx="14252">
                  <c:v>5.0578510000000003</c:v>
                </c:pt>
                <c:pt idx="14253">
                  <c:v>5.0616370000000002</c:v>
                </c:pt>
                <c:pt idx="14254">
                  <c:v>5.0587569999999999</c:v>
                </c:pt>
                <c:pt idx="14255">
                  <c:v>5.0581170000000002</c:v>
                </c:pt>
                <c:pt idx="14256">
                  <c:v>5.0658050000000001</c:v>
                </c:pt>
                <c:pt idx="14257">
                  <c:v>5.0659939999999999</c:v>
                </c:pt>
                <c:pt idx="14258">
                  <c:v>5.0625640000000001</c:v>
                </c:pt>
                <c:pt idx="14259">
                  <c:v>5.0695560000000004</c:v>
                </c:pt>
                <c:pt idx="14260">
                  <c:v>5.0757640000000004</c:v>
                </c:pt>
                <c:pt idx="14261">
                  <c:v>5.0730500000000003</c:v>
                </c:pt>
                <c:pt idx="14262">
                  <c:v>5.0704339999999997</c:v>
                </c:pt>
                <c:pt idx="14263">
                  <c:v>5.0751869999999997</c:v>
                </c:pt>
                <c:pt idx="14264">
                  <c:v>5.0743109999999998</c:v>
                </c:pt>
                <c:pt idx="14265">
                  <c:v>5.0712469999999996</c:v>
                </c:pt>
                <c:pt idx="14266">
                  <c:v>5.0709070000000001</c:v>
                </c:pt>
                <c:pt idx="14267">
                  <c:v>5.0668150000000001</c:v>
                </c:pt>
                <c:pt idx="14268">
                  <c:v>5.0663910000000003</c:v>
                </c:pt>
                <c:pt idx="14269">
                  <c:v>5.0687189999999998</c:v>
                </c:pt>
                <c:pt idx="14270">
                  <c:v>5.0696190000000003</c:v>
                </c:pt>
                <c:pt idx="14271">
                  <c:v>5.0675929999999996</c:v>
                </c:pt>
                <c:pt idx="14272">
                  <c:v>5.0666520000000004</c:v>
                </c:pt>
                <c:pt idx="14273">
                  <c:v>5.0686479999999996</c:v>
                </c:pt>
                <c:pt idx="14274">
                  <c:v>5.0616640000000004</c:v>
                </c:pt>
                <c:pt idx="14275">
                  <c:v>5.0542800000000003</c:v>
                </c:pt>
                <c:pt idx="14276">
                  <c:v>5.0536570000000003</c:v>
                </c:pt>
                <c:pt idx="14277">
                  <c:v>5.0520810000000003</c:v>
                </c:pt>
                <c:pt idx="14278">
                  <c:v>5.0545900000000001</c:v>
                </c:pt>
                <c:pt idx="14279">
                  <c:v>5.0584790000000002</c:v>
                </c:pt>
                <c:pt idx="14280">
                  <c:v>5.0607879999999996</c:v>
                </c:pt>
                <c:pt idx="14281">
                  <c:v>5.067901</c:v>
                </c:pt>
                <c:pt idx="14282">
                  <c:v>5.0704459999999996</c:v>
                </c:pt>
                <c:pt idx="14283">
                  <c:v>5.0674229999999998</c:v>
                </c:pt>
                <c:pt idx="14284">
                  <c:v>5.0687990000000003</c:v>
                </c:pt>
                <c:pt idx="14285">
                  <c:v>5.0700859999999999</c:v>
                </c:pt>
                <c:pt idx="14286">
                  <c:v>5.0691860000000002</c:v>
                </c:pt>
                <c:pt idx="14287">
                  <c:v>5.0709939999999998</c:v>
                </c:pt>
                <c:pt idx="14288">
                  <c:v>5.0674590000000004</c:v>
                </c:pt>
                <c:pt idx="14289">
                  <c:v>5.0615969999999999</c:v>
                </c:pt>
                <c:pt idx="14290">
                  <c:v>5.0673159999999999</c:v>
                </c:pt>
                <c:pt idx="14291">
                  <c:v>5.0691610000000003</c:v>
                </c:pt>
                <c:pt idx="14292">
                  <c:v>5.064597</c:v>
                </c:pt>
                <c:pt idx="14293">
                  <c:v>5.0682850000000004</c:v>
                </c:pt>
                <c:pt idx="14294">
                  <c:v>5.0710319999999998</c:v>
                </c:pt>
                <c:pt idx="14295">
                  <c:v>5.0715909999999997</c:v>
                </c:pt>
                <c:pt idx="14296">
                  <c:v>5.0739879999999999</c:v>
                </c:pt>
                <c:pt idx="14297">
                  <c:v>5.0697029999999996</c:v>
                </c:pt>
                <c:pt idx="14298">
                  <c:v>5.0672180000000004</c:v>
                </c:pt>
                <c:pt idx="14299">
                  <c:v>5.0735580000000002</c:v>
                </c:pt>
                <c:pt idx="14300">
                  <c:v>5.0698129999999999</c:v>
                </c:pt>
                <c:pt idx="14301">
                  <c:v>5.0606629999999999</c:v>
                </c:pt>
                <c:pt idx="14302">
                  <c:v>5.0676829999999997</c:v>
                </c:pt>
                <c:pt idx="14303">
                  <c:v>5.072648</c:v>
                </c:pt>
                <c:pt idx="14304">
                  <c:v>5.0717780000000001</c:v>
                </c:pt>
                <c:pt idx="14305">
                  <c:v>5.0790499999999996</c:v>
                </c:pt>
                <c:pt idx="14306">
                  <c:v>5.0819929999999998</c:v>
                </c:pt>
                <c:pt idx="14307">
                  <c:v>5.0816369999999997</c:v>
                </c:pt>
                <c:pt idx="14308">
                  <c:v>5.0819479999999997</c:v>
                </c:pt>
                <c:pt idx="14309">
                  <c:v>5.0783269999999998</c:v>
                </c:pt>
                <c:pt idx="14310">
                  <c:v>5.0775050000000004</c:v>
                </c:pt>
                <c:pt idx="14311">
                  <c:v>5.0803520000000004</c:v>
                </c:pt>
                <c:pt idx="14312">
                  <c:v>5.0806909999999998</c:v>
                </c:pt>
                <c:pt idx="14313">
                  <c:v>5.0755410000000003</c:v>
                </c:pt>
                <c:pt idx="14314">
                  <c:v>5.073404</c:v>
                </c:pt>
                <c:pt idx="14315">
                  <c:v>5.0778020000000001</c:v>
                </c:pt>
                <c:pt idx="14316">
                  <c:v>5.0817740000000002</c:v>
                </c:pt>
                <c:pt idx="14317">
                  <c:v>5.0811140000000004</c:v>
                </c:pt>
                <c:pt idx="14318">
                  <c:v>5.0779709999999998</c:v>
                </c:pt>
                <c:pt idx="14319">
                  <c:v>5.0761039999999999</c:v>
                </c:pt>
                <c:pt idx="14320">
                  <c:v>5.0741889999999996</c:v>
                </c:pt>
                <c:pt idx="14321">
                  <c:v>5.0744290000000003</c:v>
                </c:pt>
                <c:pt idx="14322">
                  <c:v>5.0772149999999998</c:v>
                </c:pt>
                <c:pt idx="14323">
                  <c:v>5.073817</c:v>
                </c:pt>
                <c:pt idx="14324">
                  <c:v>5.0700630000000002</c:v>
                </c:pt>
                <c:pt idx="14325">
                  <c:v>5.0719289999999999</c:v>
                </c:pt>
                <c:pt idx="14326">
                  <c:v>5.0721100000000003</c:v>
                </c:pt>
                <c:pt idx="14327">
                  <c:v>5.0709179999999998</c:v>
                </c:pt>
                <c:pt idx="14328">
                  <c:v>5.0709730000000004</c:v>
                </c:pt>
                <c:pt idx="14329">
                  <c:v>5.0739020000000004</c:v>
                </c:pt>
                <c:pt idx="14330">
                  <c:v>5.0747020000000003</c:v>
                </c:pt>
                <c:pt idx="14331">
                  <c:v>5.0711459999999997</c:v>
                </c:pt>
                <c:pt idx="14332">
                  <c:v>5.0687110000000004</c:v>
                </c:pt>
                <c:pt idx="14333">
                  <c:v>5.0723469999999997</c:v>
                </c:pt>
                <c:pt idx="14334">
                  <c:v>5.0759660000000002</c:v>
                </c:pt>
                <c:pt idx="14335">
                  <c:v>5.0681560000000001</c:v>
                </c:pt>
                <c:pt idx="14336">
                  <c:v>5.064203</c:v>
                </c:pt>
                <c:pt idx="14337">
                  <c:v>5.0747119999999999</c:v>
                </c:pt>
                <c:pt idx="14338">
                  <c:v>5.0788200000000003</c:v>
                </c:pt>
                <c:pt idx="14339">
                  <c:v>5.0731570000000001</c:v>
                </c:pt>
                <c:pt idx="14340">
                  <c:v>5.0735650000000003</c:v>
                </c:pt>
                <c:pt idx="14341">
                  <c:v>5.0801530000000001</c:v>
                </c:pt>
                <c:pt idx="14342">
                  <c:v>5.081378</c:v>
                </c:pt>
                <c:pt idx="14343">
                  <c:v>5.0785830000000001</c:v>
                </c:pt>
                <c:pt idx="14344">
                  <c:v>5.0781689999999999</c:v>
                </c:pt>
                <c:pt idx="14345">
                  <c:v>5.0801720000000001</c:v>
                </c:pt>
                <c:pt idx="14346">
                  <c:v>5.0813420000000002</c:v>
                </c:pt>
                <c:pt idx="14347">
                  <c:v>5.0797980000000003</c:v>
                </c:pt>
                <c:pt idx="14348">
                  <c:v>5.0814500000000002</c:v>
                </c:pt>
                <c:pt idx="14349">
                  <c:v>5.0840730000000001</c:v>
                </c:pt>
                <c:pt idx="14350">
                  <c:v>5.0817399999999999</c:v>
                </c:pt>
                <c:pt idx="14351">
                  <c:v>5.0827730000000004</c:v>
                </c:pt>
                <c:pt idx="14352">
                  <c:v>5.0833349999999999</c:v>
                </c:pt>
                <c:pt idx="14353">
                  <c:v>5.078646</c:v>
                </c:pt>
                <c:pt idx="14354">
                  <c:v>5.0808150000000003</c:v>
                </c:pt>
                <c:pt idx="14355">
                  <c:v>5.0838390000000002</c:v>
                </c:pt>
                <c:pt idx="14356">
                  <c:v>5.084282</c:v>
                </c:pt>
                <c:pt idx="14357">
                  <c:v>5.0850070000000001</c:v>
                </c:pt>
                <c:pt idx="14358">
                  <c:v>5.0868549999999999</c:v>
                </c:pt>
                <c:pt idx="14359">
                  <c:v>5.0881040000000004</c:v>
                </c:pt>
                <c:pt idx="14360">
                  <c:v>5.0849520000000004</c:v>
                </c:pt>
                <c:pt idx="14361">
                  <c:v>5.0847259999999999</c:v>
                </c:pt>
                <c:pt idx="14362">
                  <c:v>5.0831480000000004</c:v>
                </c:pt>
                <c:pt idx="14363">
                  <c:v>5.0816809999999997</c:v>
                </c:pt>
                <c:pt idx="14364">
                  <c:v>5.0830549999999999</c:v>
                </c:pt>
                <c:pt idx="14365">
                  <c:v>5.0809509999999998</c:v>
                </c:pt>
                <c:pt idx="14366">
                  <c:v>5.0836009999999998</c:v>
                </c:pt>
                <c:pt idx="14367">
                  <c:v>5.0907749999999998</c:v>
                </c:pt>
                <c:pt idx="14368">
                  <c:v>5.0896299999999997</c:v>
                </c:pt>
                <c:pt idx="14369">
                  <c:v>5.0872109999999999</c:v>
                </c:pt>
                <c:pt idx="14370">
                  <c:v>5.090319</c:v>
                </c:pt>
                <c:pt idx="14371">
                  <c:v>5.0895789999999996</c:v>
                </c:pt>
                <c:pt idx="14372">
                  <c:v>5.087904</c:v>
                </c:pt>
                <c:pt idx="14373">
                  <c:v>5.094061</c:v>
                </c:pt>
                <c:pt idx="14374">
                  <c:v>5.0984210000000001</c:v>
                </c:pt>
                <c:pt idx="14375">
                  <c:v>5.0961439999999998</c:v>
                </c:pt>
                <c:pt idx="14376">
                  <c:v>5.0928110000000002</c:v>
                </c:pt>
                <c:pt idx="14377">
                  <c:v>5.0914900000000003</c:v>
                </c:pt>
                <c:pt idx="14378">
                  <c:v>5.0950360000000003</c:v>
                </c:pt>
                <c:pt idx="14379">
                  <c:v>5.1010739999999997</c:v>
                </c:pt>
                <c:pt idx="14380">
                  <c:v>5.098274</c:v>
                </c:pt>
                <c:pt idx="14381">
                  <c:v>5.0927850000000001</c:v>
                </c:pt>
                <c:pt idx="14382">
                  <c:v>5.0932300000000001</c:v>
                </c:pt>
                <c:pt idx="14383">
                  <c:v>5.0939860000000001</c:v>
                </c:pt>
                <c:pt idx="14384">
                  <c:v>5.0939839999999998</c:v>
                </c:pt>
                <c:pt idx="14385">
                  <c:v>5.0957239999999997</c:v>
                </c:pt>
                <c:pt idx="14386">
                  <c:v>5.09335</c:v>
                </c:pt>
                <c:pt idx="14387">
                  <c:v>5.0897379999999997</c:v>
                </c:pt>
                <c:pt idx="14388">
                  <c:v>5.0930499999999999</c:v>
                </c:pt>
                <c:pt idx="14389">
                  <c:v>5.0932969999999997</c:v>
                </c:pt>
                <c:pt idx="14390">
                  <c:v>5.089995</c:v>
                </c:pt>
                <c:pt idx="14391">
                  <c:v>5.0947659999999999</c:v>
                </c:pt>
                <c:pt idx="14392">
                  <c:v>5.0967120000000001</c:v>
                </c:pt>
                <c:pt idx="14393">
                  <c:v>5.0944779999999996</c:v>
                </c:pt>
                <c:pt idx="14394">
                  <c:v>5.0990310000000001</c:v>
                </c:pt>
                <c:pt idx="14395">
                  <c:v>5.0986880000000001</c:v>
                </c:pt>
                <c:pt idx="14396">
                  <c:v>5.096787</c:v>
                </c:pt>
                <c:pt idx="14397">
                  <c:v>5.0979900000000002</c:v>
                </c:pt>
                <c:pt idx="14398">
                  <c:v>5.0938420000000004</c:v>
                </c:pt>
                <c:pt idx="14399">
                  <c:v>5.0912430000000004</c:v>
                </c:pt>
                <c:pt idx="14400">
                  <c:v>5.0947440000000004</c:v>
                </c:pt>
                <c:pt idx="14401">
                  <c:v>5.0957169999999996</c:v>
                </c:pt>
                <c:pt idx="14402">
                  <c:v>5.0937929999999998</c:v>
                </c:pt>
                <c:pt idx="14403">
                  <c:v>5.0960679999999998</c:v>
                </c:pt>
                <c:pt idx="14404">
                  <c:v>5.1016880000000002</c:v>
                </c:pt>
                <c:pt idx="14405">
                  <c:v>5.099793</c:v>
                </c:pt>
                <c:pt idx="14406">
                  <c:v>5.094525</c:v>
                </c:pt>
                <c:pt idx="14407">
                  <c:v>5.0971440000000001</c:v>
                </c:pt>
                <c:pt idx="14408">
                  <c:v>5.0981709999999998</c:v>
                </c:pt>
                <c:pt idx="14409">
                  <c:v>5.0986250000000002</c:v>
                </c:pt>
                <c:pt idx="14410">
                  <c:v>5.103809</c:v>
                </c:pt>
                <c:pt idx="14411">
                  <c:v>5.105035</c:v>
                </c:pt>
                <c:pt idx="14412">
                  <c:v>5.1021710000000002</c:v>
                </c:pt>
                <c:pt idx="14413">
                  <c:v>5.1016620000000001</c:v>
                </c:pt>
                <c:pt idx="14414">
                  <c:v>5.1054849999999998</c:v>
                </c:pt>
                <c:pt idx="14415">
                  <c:v>5.1053819999999996</c:v>
                </c:pt>
                <c:pt idx="14416">
                  <c:v>5.1017200000000003</c:v>
                </c:pt>
                <c:pt idx="14417">
                  <c:v>5.1039190000000003</c:v>
                </c:pt>
                <c:pt idx="14418">
                  <c:v>5.1078469999999996</c:v>
                </c:pt>
                <c:pt idx="14419">
                  <c:v>5.1041550000000004</c:v>
                </c:pt>
                <c:pt idx="14420">
                  <c:v>5.0986789999999997</c:v>
                </c:pt>
                <c:pt idx="14421">
                  <c:v>5.0988040000000003</c:v>
                </c:pt>
                <c:pt idx="14422">
                  <c:v>5.1046680000000002</c:v>
                </c:pt>
                <c:pt idx="14423">
                  <c:v>5.106452</c:v>
                </c:pt>
                <c:pt idx="14424">
                  <c:v>5.1022470000000002</c:v>
                </c:pt>
                <c:pt idx="14425">
                  <c:v>5.1036000000000001</c:v>
                </c:pt>
                <c:pt idx="14426">
                  <c:v>5.1098189999999999</c:v>
                </c:pt>
                <c:pt idx="14427">
                  <c:v>5.1130789999999999</c:v>
                </c:pt>
                <c:pt idx="14428">
                  <c:v>5.1112359999999999</c:v>
                </c:pt>
                <c:pt idx="14429">
                  <c:v>5.1112209999999996</c:v>
                </c:pt>
                <c:pt idx="14430">
                  <c:v>5.1134199999999996</c:v>
                </c:pt>
                <c:pt idx="14431">
                  <c:v>5.1136379999999999</c:v>
                </c:pt>
                <c:pt idx="14432">
                  <c:v>5.1141740000000002</c:v>
                </c:pt>
                <c:pt idx="14433">
                  <c:v>5.1130789999999999</c:v>
                </c:pt>
                <c:pt idx="14434">
                  <c:v>5.1109549999999997</c:v>
                </c:pt>
                <c:pt idx="14435">
                  <c:v>5.1123430000000001</c:v>
                </c:pt>
                <c:pt idx="14436">
                  <c:v>5.1152030000000002</c:v>
                </c:pt>
                <c:pt idx="14437">
                  <c:v>5.1127859999999998</c:v>
                </c:pt>
                <c:pt idx="14438">
                  <c:v>5.1095769999999998</c:v>
                </c:pt>
                <c:pt idx="14439">
                  <c:v>5.1095980000000001</c:v>
                </c:pt>
                <c:pt idx="14440">
                  <c:v>5.1123760000000003</c:v>
                </c:pt>
                <c:pt idx="14441">
                  <c:v>5.1171819999999997</c:v>
                </c:pt>
                <c:pt idx="14442">
                  <c:v>5.1119329999999996</c:v>
                </c:pt>
                <c:pt idx="14443">
                  <c:v>5.105645</c:v>
                </c:pt>
                <c:pt idx="14444">
                  <c:v>5.1111399999999998</c:v>
                </c:pt>
                <c:pt idx="14445">
                  <c:v>5.1133709999999999</c:v>
                </c:pt>
                <c:pt idx="14446">
                  <c:v>5.1073729999999999</c:v>
                </c:pt>
                <c:pt idx="14447">
                  <c:v>5.1040830000000001</c:v>
                </c:pt>
                <c:pt idx="14448">
                  <c:v>5.1072990000000003</c:v>
                </c:pt>
                <c:pt idx="14449">
                  <c:v>5.1054890000000004</c:v>
                </c:pt>
                <c:pt idx="14450">
                  <c:v>5.1029090000000004</c:v>
                </c:pt>
                <c:pt idx="14451">
                  <c:v>5.1081539999999999</c:v>
                </c:pt>
                <c:pt idx="14452">
                  <c:v>5.1111870000000001</c:v>
                </c:pt>
                <c:pt idx="14453">
                  <c:v>5.1134510000000004</c:v>
                </c:pt>
                <c:pt idx="14454">
                  <c:v>5.1182660000000002</c:v>
                </c:pt>
                <c:pt idx="14455">
                  <c:v>5.1209249999999997</c:v>
                </c:pt>
                <c:pt idx="14456">
                  <c:v>5.1215640000000002</c:v>
                </c:pt>
                <c:pt idx="14457">
                  <c:v>5.1217740000000003</c:v>
                </c:pt>
                <c:pt idx="14458">
                  <c:v>5.1218149999999998</c:v>
                </c:pt>
                <c:pt idx="14459">
                  <c:v>5.1184240000000001</c:v>
                </c:pt>
                <c:pt idx="14460">
                  <c:v>5.1165320000000003</c:v>
                </c:pt>
                <c:pt idx="14461">
                  <c:v>5.1186689999999997</c:v>
                </c:pt>
                <c:pt idx="14462">
                  <c:v>5.1143489999999998</c:v>
                </c:pt>
                <c:pt idx="14463">
                  <c:v>5.1133259999999998</c:v>
                </c:pt>
                <c:pt idx="14464">
                  <c:v>5.1181130000000001</c:v>
                </c:pt>
                <c:pt idx="14465">
                  <c:v>5.113442</c:v>
                </c:pt>
                <c:pt idx="14466">
                  <c:v>5.1089399999999996</c:v>
                </c:pt>
                <c:pt idx="14467">
                  <c:v>5.1157279999999998</c:v>
                </c:pt>
                <c:pt idx="14468">
                  <c:v>5.1198350000000001</c:v>
                </c:pt>
                <c:pt idx="14469">
                  <c:v>5.117553</c:v>
                </c:pt>
                <c:pt idx="14470">
                  <c:v>5.1190100000000003</c:v>
                </c:pt>
                <c:pt idx="14471">
                  <c:v>5.1209509999999998</c:v>
                </c:pt>
                <c:pt idx="14472">
                  <c:v>5.1221709999999998</c:v>
                </c:pt>
                <c:pt idx="14473">
                  <c:v>5.1246359999999997</c:v>
                </c:pt>
                <c:pt idx="14474">
                  <c:v>5.1231869999999997</c:v>
                </c:pt>
                <c:pt idx="14475">
                  <c:v>5.1201590000000001</c:v>
                </c:pt>
                <c:pt idx="14476">
                  <c:v>5.1191870000000002</c:v>
                </c:pt>
                <c:pt idx="14477">
                  <c:v>5.1211250000000001</c:v>
                </c:pt>
                <c:pt idx="14478">
                  <c:v>5.1219460000000003</c:v>
                </c:pt>
                <c:pt idx="14479">
                  <c:v>5.1216030000000003</c:v>
                </c:pt>
                <c:pt idx="14480">
                  <c:v>5.1229820000000004</c:v>
                </c:pt>
                <c:pt idx="14481">
                  <c:v>5.1197429999999997</c:v>
                </c:pt>
                <c:pt idx="14482">
                  <c:v>5.1144179999999997</c:v>
                </c:pt>
                <c:pt idx="14483">
                  <c:v>5.1168779999999998</c:v>
                </c:pt>
                <c:pt idx="14484">
                  <c:v>5.1197059999999999</c:v>
                </c:pt>
                <c:pt idx="14485">
                  <c:v>5.1187940000000003</c:v>
                </c:pt>
                <c:pt idx="14486">
                  <c:v>5.1185900000000002</c:v>
                </c:pt>
                <c:pt idx="14487">
                  <c:v>5.1181219999999996</c:v>
                </c:pt>
                <c:pt idx="14488">
                  <c:v>5.1201790000000003</c:v>
                </c:pt>
                <c:pt idx="14489">
                  <c:v>5.124301</c:v>
                </c:pt>
                <c:pt idx="14490">
                  <c:v>5.1287000000000003</c:v>
                </c:pt>
                <c:pt idx="14491">
                  <c:v>5.1321880000000002</c:v>
                </c:pt>
                <c:pt idx="14492">
                  <c:v>5.1300860000000004</c:v>
                </c:pt>
                <c:pt idx="14493">
                  <c:v>5.1251110000000004</c:v>
                </c:pt>
                <c:pt idx="14494">
                  <c:v>5.126398</c:v>
                </c:pt>
                <c:pt idx="14495">
                  <c:v>5.1316319999999997</c:v>
                </c:pt>
                <c:pt idx="14496">
                  <c:v>5.1293810000000004</c:v>
                </c:pt>
                <c:pt idx="14497">
                  <c:v>5.1261640000000002</c:v>
                </c:pt>
                <c:pt idx="14498">
                  <c:v>5.1280789999999996</c:v>
                </c:pt>
                <c:pt idx="14499">
                  <c:v>5.1288850000000004</c:v>
                </c:pt>
                <c:pt idx="14500">
                  <c:v>5.1277509999999999</c:v>
                </c:pt>
                <c:pt idx="14501">
                  <c:v>5.1283110000000001</c:v>
                </c:pt>
                <c:pt idx="14502">
                  <c:v>5.1313019999999998</c:v>
                </c:pt>
                <c:pt idx="14503">
                  <c:v>5.1309719999999999</c:v>
                </c:pt>
                <c:pt idx="14504">
                  <c:v>5.1273730000000004</c:v>
                </c:pt>
                <c:pt idx="14505">
                  <c:v>5.1291339999999996</c:v>
                </c:pt>
                <c:pt idx="14506">
                  <c:v>5.129213</c:v>
                </c:pt>
                <c:pt idx="14507">
                  <c:v>5.1258790000000003</c:v>
                </c:pt>
                <c:pt idx="14508">
                  <c:v>5.1287520000000004</c:v>
                </c:pt>
                <c:pt idx="14509">
                  <c:v>5.1310609999999999</c:v>
                </c:pt>
                <c:pt idx="14510">
                  <c:v>5.1269429999999998</c:v>
                </c:pt>
                <c:pt idx="14511">
                  <c:v>5.1254590000000002</c:v>
                </c:pt>
                <c:pt idx="14512">
                  <c:v>5.1272089999999997</c:v>
                </c:pt>
                <c:pt idx="14513">
                  <c:v>5.1263050000000003</c:v>
                </c:pt>
                <c:pt idx="14514">
                  <c:v>5.1265359999999998</c:v>
                </c:pt>
                <c:pt idx="14515">
                  <c:v>5.1305500000000004</c:v>
                </c:pt>
                <c:pt idx="14516">
                  <c:v>5.1341590000000004</c:v>
                </c:pt>
                <c:pt idx="14517">
                  <c:v>5.1379669999999997</c:v>
                </c:pt>
                <c:pt idx="14518">
                  <c:v>5.1400050000000004</c:v>
                </c:pt>
                <c:pt idx="14519">
                  <c:v>5.1386599999999998</c:v>
                </c:pt>
                <c:pt idx="14520">
                  <c:v>5.1386159999999999</c:v>
                </c:pt>
                <c:pt idx="14521">
                  <c:v>5.1371880000000001</c:v>
                </c:pt>
                <c:pt idx="14522">
                  <c:v>5.1338549999999996</c:v>
                </c:pt>
                <c:pt idx="14523">
                  <c:v>5.1372929999999997</c:v>
                </c:pt>
                <c:pt idx="14524">
                  <c:v>5.141635</c:v>
                </c:pt>
                <c:pt idx="14525">
                  <c:v>5.1371440000000002</c:v>
                </c:pt>
                <c:pt idx="14526">
                  <c:v>5.1348570000000002</c:v>
                </c:pt>
                <c:pt idx="14527">
                  <c:v>5.1369360000000004</c:v>
                </c:pt>
                <c:pt idx="14528">
                  <c:v>5.1336700000000004</c:v>
                </c:pt>
                <c:pt idx="14529">
                  <c:v>5.1355130000000004</c:v>
                </c:pt>
                <c:pt idx="14530">
                  <c:v>5.1375570000000002</c:v>
                </c:pt>
                <c:pt idx="14531">
                  <c:v>5.1316639999999998</c:v>
                </c:pt>
                <c:pt idx="14532">
                  <c:v>5.132727</c:v>
                </c:pt>
                <c:pt idx="14533">
                  <c:v>5.1402210000000004</c:v>
                </c:pt>
                <c:pt idx="14534">
                  <c:v>5.1390940000000001</c:v>
                </c:pt>
                <c:pt idx="14535">
                  <c:v>5.1343740000000002</c:v>
                </c:pt>
                <c:pt idx="14536">
                  <c:v>5.1367839999999996</c:v>
                </c:pt>
                <c:pt idx="14537">
                  <c:v>5.1401190000000003</c:v>
                </c:pt>
                <c:pt idx="14538">
                  <c:v>5.1413900000000003</c:v>
                </c:pt>
                <c:pt idx="14539">
                  <c:v>5.1412170000000001</c:v>
                </c:pt>
                <c:pt idx="14540">
                  <c:v>5.1383599999999996</c:v>
                </c:pt>
                <c:pt idx="14541">
                  <c:v>5.1397240000000002</c:v>
                </c:pt>
                <c:pt idx="14542">
                  <c:v>5.138509</c:v>
                </c:pt>
                <c:pt idx="14543">
                  <c:v>5.1312350000000002</c:v>
                </c:pt>
                <c:pt idx="14544">
                  <c:v>5.1343420000000002</c:v>
                </c:pt>
                <c:pt idx="14545">
                  <c:v>5.1414160000000004</c:v>
                </c:pt>
                <c:pt idx="14546">
                  <c:v>5.1363260000000004</c:v>
                </c:pt>
                <c:pt idx="14547">
                  <c:v>5.132161</c:v>
                </c:pt>
                <c:pt idx="14548">
                  <c:v>5.137327</c:v>
                </c:pt>
                <c:pt idx="14549">
                  <c:v>5.1394330000000004</c:v>
                </c:pt>
                <c:pt idx="14550">
                  <c:v>5.1375099999999998</c:v>
                </c:pt>
                <c:pt idx="14551">
                  <c:v>5.1403629999999998</c:v>
                </c:pt>
                <c:pt idx="14552">
                  <c:v>5.144647</c:v>
                </c:pt>
                <c:pt idx="14553">
                  <c:v>5.143961</c:v>
                </c:pt>
                <c:pt idx="14554">
                  <c:v>5.1400090000000001</c:v>
                </c:pt>
                <c:pt idx="14555">
                  <c:v>5.1392990000000003</c:v>
                </c:pt>
                <c:pt idx="14556">
                  <c:v>5.144012</c:v>
                </c:pt>
                <c:pt idx="14557">
                  <c:v>5.1489279999999997</c:v>
                </c:pt>
                <c:pt idx="14558">
                  <c:v>5.1488659999999999</c:v>
                </c:pt>
                <c:pt idx="14559">
                  <c:v>5.1443729999999999</c:v>
                </c:pt>
                <c:pt idx="14560">
                  <c:v>5.1433980000000004</c:v>
                </c:pt>
                <c:pt idx="14561">
                  <c:v>5.1500399999999997</c:v>
                </c:pt>
                <c:pt idx="14562">
                  <c:v>5.1500859999999999</c:v>
                </c:pt>
                <c:pt idx="14563">
                  <c:v>5.1473180000000003</c:v>
                </c:pt>
                <c:pt idx="14564">
                  <c:v>5.1509640000000001</c:v>
                </c:pt>
                <c:pt idx="14565">
                  <c:v>5.1502990000000004</c:v>
                </c:pt>
                <c:pt idx="14566">
                  <c:v>5.14337</c:v>
                </c:pt>
                <c:pt idx="14567">
                  <c:v>5.140021</c:v>
                </c:pt>
                <c:pt idx="14568">
                  <c:v>5.1439729999999999</c:v>
                </c:pt>
                <c:pt idx="14569">
                  <c:v>5.1463890000000001</c:v>
                </c:pt>
                <c:pt idx="14570">
                  <c:v>5.1445619999999996</c:v>
                </c:pt>
                <c:pt idx="14571">
                  <c:v>5.1466339999999997</c:v>
                </c:pt>
                <c:pt idx="14572">
                  <c:v>5.1494369999999998</c:v>
                </c:pt>
                <c:pt idx="14573">
                  <c:v>5.1502520000000001</c:v>
                </c:pt>
                <c:pt idx="14574">
                  <c:v>5.1498480000000004</c:v>
                </c:pt>
                <c:pt idx="14575">
                  <c:v>5.1512549999999999</c:v>
                </c:pt>
                <c:pt idx="14576">
                  <c:v>5.1554260000000003</c:v>
                </c:pt>
                <c:pt idx="14577">
                  <c:v>5.1555819999999999</c:v>
                </c:pt>
                <c:pt idx="14578">
                  <c:v>5.1544530000000002</c:v>
                </c:pt>
                <c:pt idx="14579">
                  <c:v>5.1545550000000002</c:v>
                </c:pt>
                <c:pt idx="14580">
                  <c:v>5.1537889999999997</c:v>
                </c:pt>
                <c:pt idx="14581">
                  <c:v>5.1502220000000003</c:v>
                </c:pt>
                <c:pt idx="14582">
                  <c:v>5.1457839999999999</c:v>
                </c:pt>
                <c:pt idx="14583">
                  <c:v>5.148911</c:v>
                </c:pt>
                <c:pt idx="14584">
                  <c:v>5.1509049999999998</c:v>
                </c:pt>
                <c:pt idx="14585">
                  <c:v>5.1481219999999999</c:v>
                </c:pt>
                <c:pt idx="14586">
                  <c:v>5.1479140000000001</c:v>
                </c:pt>
                <c:pt idx="14587">
                  <c:v>5.1483090000000002</c:v>
                </c:pt>
                <c:pt idx="14588">
                  <c:v>5.1483720000000002</c:v>
                </c:pt>
                <c:pt idx="14589">
                  <c:v>5.1493019999999996</c:v>
                </c:pt>
                <c:pt idx="14590">
                  <c:v>5.1474849999999996</c:v>
                </c:pt>
                <c:pt idx="14591">
                  <c:v>5.1442389999999998</c:v>
                </c:pt>
                <c:pt idx="14592">
                  <c:v>5.1432250000000002</c:v>
                </c:pt>
                <c:pt idx="14593">
                  <c:v>5.1453569999999997</c:v>
                </c:pt>
                <c:pt idx="14594">
                  <c:v>5.146509</c:v>
                </c:pt>
                <c:pt idx="14595">
                  <c:v>5.1478900000000003</c:v>
                </c:pt>
                <c:pt idx="14596">
                  <c:v>5.1449879999999997</c:v>
                </c:pt>
                <c:pt idx="14597">
                  <c:v>5.1439870000000001</c:v>
                </c:pt>
                <c:pt idx="14598">
                  <c:v>5.1504649999999996</c:v>
                </c:pt>
                <c:pt idx="14599">
                  <c:v>5.1521480000000004</c:v>
                </c:pt>
                <c:pt idx="14600">
                  <c:v>5.1501440000000001</c:v>
                </c:pt>
                <c:pt idx="14601">
                  <c:v>5.1519779999999997</c:v>
                </c:pt>
                <c:pt idx="14602">
                  <c:v>5.1541439999999996</c:v>
                </c:pt>
                <c:pt idx="14603">
                  <c:v>5.1514709999999999</c:v>
                </c:pt>
                <c:pt idx="14604">
                  <c:v>5.1487040000000004</c:v>
                </c:pt>
                <c:pt idx="14605">
                  <c:v>5.149832</c:v>
                </c:pt>
                <c:pt idx="14606">
                  <c:v>5.1501070000000002</c:v>
                </c:pt>
                <c:pt idx="14607">
                  <c:v>5.1503940000000004</c:v>
                </c:pt>
                <c:pt idx="14608">
                  <c:v>5.1508909999999997</c:v>
                </c:pt>
                <c:pt idx="14609">
                  <c:v>5.1533150000000001</c:v>
                </c:pt>
                <c:pt idx="14610">
                  <c:v>5.157254</c:v>
                </c:pt>
                <c:pt idx="14611">
                  <c:v>5.1564569999999996</c:v>
                </c:pt>
                <c:pt idx="14612">
                  <c:v>5.1588950000000002</c:v>
                </c:pt>
                <c:pt idx="14613">
                  <c:v>5.1659199999999998</c:v>
                </c:pt>
                <c:pt idx="14614">
                  <c:v>5.1649130000000003</c:v>
                </c:pt>
                <c:pt idx="14615">
                  <c:v>5.1605220000000003</c:v>
                </c:pt>
                <c:pt idx="14616">
                  <c:v>5.1617959999999998</c:v>
                </c:pt>
                <c:pt idx="14617">
                  <c:v>5.1659699999999997</c:v>
                </c:pt>
                <c:pt idx="14618">
                  <c:v>5.1687370000000001</c:v>
                </c:pt>
                <c:pt idx="14619">
                  <c:v>5.1682509999999997</c:v>
                </c:pt>
                <c:pt idx="14620">
                  <c:v>5.1632619999999996</c:v>
                </c:pt>
                <c:pt idx="14621">
                  <c:v>5.1620350000000004</c:v>
                </c:pt>
                <c:pt idx="14622">
                  <c:v>5.1632509999999998</c:v>
                </c:pt>
                <c:pt idx="14623">
                  <c:v>5.163386</c:v>
                </c:pt>
                <c:pt idx="14624">
                  <c:v>5.1654619999999998</c:v>
                </c:pt>
                <c:pt idx="14625">
                  <c:v>5.1637120000000003</c:v>
                </c:pt>
                <c:pt idx="14626">
                  <c:v>5.1603149999999998</c:v>
                </c:pt>
                <c:pt idx="14627">
                  <c:v>5.1604559999999999</c:v>
                </c:pt>
                <c:pt idx="14628">
                  <c:v>5.1572089999999999</c:v>
                </c:pt>
                <c:pt idx="14629">
                  <c:v>5.153702</c:v>
                </c:pt>
                <c:pt idx="14630">
                  <c:v>5.154102</c:v>
                </c:pt>
                <c:pt idx="14631">
                  <c:v>5.1545160000000001</c:v>
                </c:pt>
                <c:pt idx="14632">
                  <c:v>5.1553190000000004</c:v>
                </c:pt>
                <c:pt idx="14633">
                  <c:v>5.1590129999999998</c:v>
                </c:pt>
                <c:pt idx="14634">
                  <c:v>5.1659940000000004</c:v>
                </c:pt>
                <c:pt idx="14635">
                  <c:v>5.1683320000000004</c:v>
                </c:pt>
                <c:pt idx="14636">
                  <c:v>5.1698579999999996</c:v>
                </c:pt>
                <c:pt idx="14637">
                  <c:v>5.1735930000000003</c:v>
                </c:pt>
                <c:pt idx="14638">
                  <c:v>5.1715790000000004</c:v>
                </c:pt>
                <c:pt idx="14639">
                  <c:v>5.1730200000000002</c:v>
                </c:pt>
                <c:pt idx="14640">
                  <c:v>5.174175</c:v>
                </c:pt>
                <c:pt idx="14641">
                  <c:v>5.1734439999999999</c:v>
                </c:pt>
                <c:pt idx="14642">
                  <c:v>5.1734730000000004</c:v>
                </c:pt>
                <c:pt idx="14643">
                  <c:v>5.1702050000000002</c:v>
                </c:pt>
                <c:pt idx="14644">
                  <c:v>5.1676820000000001</c:v>
                </c:pt>
                <c:pt idx="14645">
                  <c:v>5.1693730000000002</c:v>
                </c:pt>
                <c:pt idx="14646">
                  <c:v>5.1708460000000001</c:v>
                </c:pt>
                <c:pt idx="14647">
                  <c:v>5.1667300000000003</c:v>
                </c:pt>
                <c:pt idx="14648">
                  <c:v>5.1628340000000001</c:v>
                </c:pt>
                <c:pt idx="14649">
                  <c:v>5.1665169999999998</c:v>
                </c:pt>
                <c:pt idx="14650">
                  <c:v>5.1668950000000002</c:v>
                </c:pt>
                <c:pt idx="14651">
                  <c:v>5.1622820000000003</c:v>
                </c:pt>
                <c:pt idx="14652">
                  <c:v>5.1619260000000002</c:v>
                </c:pt>
                <c:pt idx="14653">
                  <c:v>5.1669989999999997</c:v>
                </c:pt>
                <c:pt idx="14654">
                  <c:v>5.1669780000000003</c:v>
                </c:pt>
                <c:pt idx="14655">
                  <c:v>5.1623390000000002</c:v>
                </c:pt>
                <c:pt idx="14656">
                  <c:v>5.1633290000000001</c:v>
                </c:pt>
                <c:pt idx="14657">
                  <c:v>5.165794</c:v>
                </c:pt>
                <c:pt idx="14658">
                  <c:v>5.1665979999999996</c:v>
                </c:pt>
                <c:pt idx="14659">
                  <c:v>5.170026</c:v>
                </c:pt>
                <c:pt idx="14660">
                  <c:v>5.1693350000000002</c:v>
                </c:pt>
                <c:pt idx="14661">
                  <c:v>5.1703739999999998</c:v>
                </c:pt>
                <c:pt idx="14662">
                  <c:v>5.1753419999999997</c:v>
                </c:pt>
                <c:pt idx="14663">
                  <c:v>5.1736789999999999</c:v>
                </c:pt>
                <c:pt idx="14664">
                  <c:v>5.1677939999999998</c:v>
                </c:pt>
                <c:pt idx="14665">
                  <c:v>5.1656680000000001</c:v>
                </c:pt>
                <c:pt idx="14666">
                  <c:v>5.1651790000000002</c:v>
                </c:pt>
                <c:pt idx="14667">
                  <c:v>5.1616809999999997</c:v>
                </c:pt>
                <c:pt idx="14668">
                  <c:v>5.1614630000000004</c:v>
                </c:pt>
                <c:pt idx="14669">
                  <c:v>5.1634320000000002</c:v>
                </c:pt>
                <c:pt idx="14670">
                  <c:v>5.1691950000000002</c:v>
                </c:pt>
                <c:pt idx="14671">
                  <c:v>5.1797610000000001</c:v>
                </c:pt>
                <c:pt idx="14672">
                  <c:v>5.1761400000000002</c:v>
                </c:pt>
                <c:pt idx="14673">
                  <c:v>5.1704819999999998</c:v>
                </c:pt>
                <c:pt idx="14674">
                  <c:v>5.1782329999999996</c:v>
                </c:pt>
                <c:pt idx="14675">
                  <c:v>5.181845</c:v>
                </c:pt>
                <c:pt idx="14676">
                  <c:v>5.1771399999999996</c:v>
                </c:pt>
                <c:pt idx="14677">
                  <c:v>5.1771830000000003</c:v>
                </c:pt>
                <c:pt idx="14678">
                  <c:v>5.1812620000000003</c:v>
                </c:pt>
                <c:pt idx="14679">
                  <c:v>5.1788569999999998</c:v>
                </c:pt>
                <c:pt idx="14680">
                  <c:v>5.1753920000000004</c:v>
                </c:pt>
                <c:pt idx="14681">
                  <c:v>5.1760460000000004</c:v>
                </c:pt>
                <c:pt idx="14682">
                  <c:v>5.1784949999999998</c:v>
                </c:pt>
                <c:pt idx="14683">
                  <c:v>5.1820839999999997</c:v>
                </c:pt>
                <c:pt idx="14684">
                  <c:v>5.1807109999999996</c:v>
                </c:pt>
                <c:pt idx="14685">
                  <c:v>5.1740469999999998</c:v>
                </c:pt>
                <c:pt idx="14686">
                  <c:v>5.1728440000000004</c:v>
                </c:pt>
                <c:pt idx="14687">
                  <c:v>5.1781699999999997</c:v>
                </c:pt>
                <c:pt idx="14688">
                  <c:v>5.1782870000000001</c:v>
                </c:pt>
                <c:pt idx="14689">
                  <c:v>5.1713899999999997</c:v>
                </c:pt>
                <c:pt idx="14690">
                  <c:v>5.171773</c:v>
                </c:pt>
                <c:pt idx="14691">
                  <c:v>5.1751670000000001</c:v>
                </c:pt>
                <c:pt idx="14692">
                  <c:v>5.168361</c:v>
                </c:pt>
                <c:pt idx="14693">
                  <c:v>5.1638409999999997</c:v>
                </c:pt>
                <c:pt idx="14694">
                  <c:v>5.1676089999999997</c:v>
                </c:pt>
                <c:pt idx="14695">
                  <c:v>5.1729159999999998</c:v>
                </c:pt>
                <c:pt idx="14696">
                  <c:v>5.175732</c:v>
                </c:pt>
                <c:pt idx="14697">
                  <c:v>5.1762290000000002</c:v>
                </c:pt>
                <c:pt idx="14698">
                  <c:v>5.1746410000000003</c:v>
                </c:pt>
                <c:pt idx="14699">
                  <c:v>5.1794909999999996</c:v>
                </c:pt>
                <c:pt idx="14700">
                  <c:v>5.187119</c:v>
                </c:pt>
                <c:pt idx="14701">
                  <c:v>5.1840289999999998</c:v>
                </c:pt>
                <c:pt idx="14702">
                  <c:v>5.1789019999999999</c:v>
                </c:pt>
                <c:pt idx="14703">
                  <c:v>5.1792389999999999</c:v>
                </c:pt>
                <c:pt idx="14704">
                  <c:v>5.1789170000000002</c:v>
                </c:pt>
                <c:pt idx="14705">
                  <c:v>5.1775700000000002</c:v>
                </c:pt>
                <c:pt idx="14706">
                  <c:v>5.178363</c:v>
                </c:pt>
                <c:pt idx="14707">
                  <c:v>5.1822280000000003</c:v>
                </c:pt>
                <c:pt idx="14708">
                  <c:v>5.1837419999999996</c:v>
                </c:pt>
                <c:pt idx="14709">
                  <c:v>5.182957</c:v>
                </c:pt>
                <c:pt idx="14710">
                  <c:v>5.1850709999999998</c:v>
                </c:pt>
                <c:pt idx="14711">
                  <c:v>5.1837</c:v>
                </c:pt>
                <c:pt idx="14712">
                  <c:v>5.1811100000000003</c:v>
                </c:pt>
                <c:pt idx="14713">
                  <c:v>5.1861069999999998</c:v>
                </c:pt>
                <c:pt idx="14714">
                  <c:v>5.1888529999999999</c:v>
                </c:pt>
                <c:pt idx="14715">
                  <c:v>5.1834689999999997</c:v>
                </c:pt>
                <c:pt idx="14716">
                  <c:v>5.1801130000000004</c:v>
                </c:pt>
                <c:pt idx="14717">
                  <c:v>5.1811309999999997</c:v>
                </c:pt>
                <c:pt idx="14718">
                  <c:v>5.1826999999999996</c:v>
                </c:pt>
                <c:pt idx="14719">
                  <c:v>5.1836700000000002</c:v>
                </c:pt>
                <c:pt idx="14720">
                  <c:v>5.1831690000000004</c:v>
                </c:pt>
                <c:pt idx="14721">
                  <c:v>5.1852049999999998</c:v>
                </c:pt>
                <c:pt idx="14722">
                  <c:v>5.1900360000000001</c:v>
                </c:pt>
                <c:pt idx="14723">
                  <c:v>5.1867260000000002</c:v>
                </c:pt>
                <c:pt idx="14724">
                  <c:v>5.1831820000000004</c:v>
                </c:pt>
                <c:pt idx="14725">
                  <c:v>5.1900810000000002</c:v>
                </c:pt>
                <c:pt idx="14726">
                  <c:v>5.1939419999999998</c:v>
                </c:pt>
                <c:pt idx="14727">
                  <c:v>5.1899480000000002</c:v>
                </c:pt>
                <c:pt idx="14728">
                  <c:v>5.1881969999999997</c:v>
                </c:pt>
                <c:pt idx="14729">
                  <c:v>5.1886520000000003</c:v>
                </c:pt>
                <c:pt idx="14730">
                  <c:v>5.1872930000000004</c:v>
                </c:pt>
                <c:pt idx="14731">
                  <c:v>5.1910769999999999</c:v>
                </c:pt>
                <c:pt idx="14732">
                  <c:v>5.1948679999999996</c:v>
                </c:pt>
                <c:pt idx="14733">
                  <c:v>5.1925840000000001</c:v>
                </c:pt>
                <c:pt idx="14734">
                  <c:v>5.1935140000000004</c:v>
                </c:pt>
                <c:pt idx="14735">
                  <c:v>5.190493</c:v>
                </c:pt>
                <c:pt idx="14736">
                  <c:v>5.1865329999999998</c:v>
                </c:pt>
                <c:pt idx="14737">
                  <c:v>5.1933299999999996</c:v>
                </c:pt>
                <c:pt idx="14738">
                  <c:v>5.1937280000000001</c:v>
                </c:pt>
                <c:pt idx="14739">
                  <c:v>5.1910889999999998</c:v>
                </c:pt>
                <c:pt idx="14740">
                  <c:v>5.1946950000000003</c:v>
                </c:pt>
                <c:pt idx="14741">
                  <c:v>5.1964189999999997</c:v>
                </c:pt>
                <c:pt idx="14742">
                  <c:v>5.1950750000000001</c:v>
                </c:pt>
                <c:pt idx="14743">
                  <c:v>5.1978590000000002</c:v>
                </c:pt>
                <c:pt idx="14744">
                  <c:v>5.2026440000000003</c:v>
                </c:pt>
                <c:pt idx="14745">
                  <c:v>5.2007589999999997</c:v>
                </c:pt>
                <c:pt idx="14746">
                  <c:v>5.2002639999999998</c:v>
                </c:pt>
                <c:pt idx="14747">
                  <c:v>5.2040459999999999</c:v>
                </c:pt>
                <c:pt idx="14748">
                  <c:v>5.2023339999999996</c:v>
                </c:pt>
                <c:pt idx="14749">
                  <c:v>5.1952790000000002</c:v>
                </c:pt>
                <c:pt idx="14750">
                  <c:v>5.1926230000000002</c:v>
                </c:pt>
                <c:pt idx="14751">
                  <c:v>5.1961659999999998</c:v>
                </c:pt>
                <c:pt idx="14752">
                  <c:v>5.1949589999999999</c:v>
                </c:pt>
                <c:pt idx="14753">
                  <c:v>5.1954750000000001</c:v>
                </c:pt>
                <c:pt idx="14754">
                  <c:v>5.1932710000000002</c:v>
                </c:pt>
                <c:pt idx="14755">
                  <c:v>5.1844710000000003</c:v>
                </c:pt>
                <c:pt idx="14756">
                  <c:v>5.1873889999999996</c:v>
                </c:pt>
                <c:pt idx="14757">
                  <c:v>5.1958330000000004</c:v>
                </c:pt>
                <c:pt idx="14758">
                  <c:v>5.195722</c:v>
                </c:pt>
                <c:pt idx="14759">
                  <c:v>5.1983259999999998</c:v>
                </c:pt>
                <c:pt idx="14760">
                  <c:v>5.2008219999999996</c:v>
                </c:pt>
                <c:pt idx="14761">
                  <c:v>5.1985489999999999</c:v>
                </c:pt>
                <c:pt idx="14762">
                  <c:v>5.20059</c:v>
                </c:pt>
                <c:pt idx="14763">
                  <c:v>5.2014589999999998</c:v>
                </c:pt>
                <c:pt idx="14764">
                  <c:v>5.198969</c:v>
                </c:pt>
                <c:pt idx="14765">
                  <c:v>5.1991680000000002</c:v>
                </c:pt>
                <c:pt idx="14766">
                  <c:v>5.1974140000000002</c:v>
                </c:pt>
                <c:pt idx="14767">
                  <c:v>5.1941689999999996</c:v>
                </c:pt>
                <c:pt idx="14768">
                  <c:v>5.1950609999999999</c:v>
                </c:pt>
                <c:pt idx="14769">
                  <c:v>5.1973929999999999</c:v>
                </c:pt>
                <c:pt idx="14770">
                  <c:v>5.1971679999999996</c:v>
                </c:pt>
                <c:pt idx="14771">
                  <c:v>5.196949</c:v>
                </c:pt>
                <c:pt idx="14772">
                  <c:v>5.2004109999999999</c:v>
                </c:pt>
                <c:pt idx="14773">
                  <c:v>5.2038929999999999</c:v>
                </c:pt>
                <c:pt idx="14774">
                  <c:v>5.2004979999999996</c:v>
                </c:pt>
                <c:pt idx="14775">
                  <c:v>5.1967189999999999</c:v>
                </c:pt>
                <c:pt idx="14776">
                  <c:v>5.1993689999999999</c:v>
                </c:pt>
                <c:pt idx="14777">
                  <c:v>5.2010529999999999</c:v>
                </c:pt>
                <c:pt idx="14778">
                  <c:v>5.1978369999999998</c:v>
                </c:pt>
                <c:pt idx="14779">
                  <c:v>5.1949480000000001</c:v>
                </c:pt>
                <c:pt idx="14780">
                  <c:v>5.1958970000000004</c:v>
                </c:pt>
                <c:pt idx="14781">
                  <c:v>5.1970169999999998</c:v>
                </c:pt>
                <c:pt idx="14782">
                  <c:v>5.1959939999999998</c:v>
                </c:pt>
                <c:pt idx="14783">
                  <c:v>5.1995579999999997</c:v>
                </c:pt>
                <c:pt idx="14784">
                  <c:v>5.2025509999999997</c:v>
                </c:pt>
                <c:pt idx="14785">
                  <c:v>5.2037040000000001</c:v>
                </c:pt>
                <c:pt idx="14786">
                  <c:v>5.2040689999999996</c:v>
                </c:pt>
                <c:pt idx="14787">
                  <c:v>5.2020489999999997</c:v>
                </c:pt>
                <c:pt idx="14788">
                  <c:v>5.2031479999999997</c:v>
                </c:pt>
                <c:pt idx="14789">
                  <c:v>5.2041069999999996</c:v>
                </c:pt>
                <c:pt idx="14790">
                  <c:v>5.2047829999999999</c:v>
                </c:pt>
                <c:pt idx="14791">
                  <c:v>5.203201</c:v>
                </c:pt>
                <c:pt idx="14792">
                  <c:v>5.1981080000000004</c:v>
                </c:pt>
                <c:pt idx="14793">
                  <c:v>5.200043</c:v>
                </c:pt>
                <c:pt idx="14794">
                  <c:v>5.2037839999999997</c:v>
                </c:pt>
                <c:pt idx="14795">
                  <c:v>5.2009249999999998</c:v>
                </c:pt>
                <c:pt idx="14796">
                  <c:v>5.2020499999999998</c:v>
                </c:pt>
                <c:pt idx="14797">
                  <c:v>5.2079490000000002</c:v>
                </c:pt>
                <c:pt idx="14798">
                  <c:v>5.2082839999999999</c:v>
                </c:pt>
                <c:pt idx="14799">
                  <c:v>5.2064539999999999</c:v>
                </c:pt>
                <c:pt idx="14800">
                  <c:v>5.205552</c:v>
                </c:pt>
                <c:pt idx="14801">
                  <c:v>5.2022870000000001</c:v>
                </c:pt>
                <c:pt idx="14802">
                  <c:v>5.2001419999999996</c:v>
                </c:pt>
                <c:pt idx="14803">
                  <c:v>5.2007830000000004</c:v>
                </c:pt>
                <c:pt idx="14804">
                  <c:v>5.2038029999999997</c:v>
                </c:pt>
                <c:pt idx="14805">
                  <c:v>5.2093769999999999</c:v>
                </c:pt>
                <c:pt idx="14806">
                  <c:v>5.2116259999999999</c:v>
                </c:pt>
                <c:pt idx="14807">
                  <c:v>5.2116759999999998</c:v>
                </c:pt>
                <c:pt idx="14808">
                  <c:v>5.2117969999999998</c:v>
                </c:pt>
                <c:pt idx="14809">
                  <c:v>5.211017</c:v>
                </c:pt>
                <c:pt idx="14810">
                  <c:v>5.2081299999999997</c:v>
                </c:pt>
                <c:pt idx="14811">
                  <c:v>5.2088999999999999</c:v>
                </c:pt>
                <c:pt idx="14812">
                  <c:v>5.2130270000000003</c:v>
                </c:pt>
                <c:pt idx="14813">
                  <c:v>5.2116490000000004</c:v>
                </c:pt>
                <c:pt idx="14814">
                  <c:v>5.2096330000000002</c:v>
                </c:pt>
                <c:pt idx="14815">
                  <c:v>5.2106960000000004</c:v>
                </c:pt>
                <c:pt idx="14816">
                  <c:v>5.2089509999999999</c:v>
                </c:pt>
                <c:pt idx="14817">
                  <c:v>5.2081429999999997</c:v>
                </c:pt>
                <c:pt idx="14818">
                  <c:v>5.2077039999999997</c:v>
                </c:pt>
                <c:pt idx="14819">
                  <c:v>5.2098519999999997</c:v>
                </c:pt>
                <c:pt idx="14820">
                  <c:v>5.2124100000000002</c:v>
                </c:pt>
                <c:pt idx="14821">
                  <c:v>5.2087859999999999</c:v>
                </c:pt>
                <c:pt idx="14822">
                  <c:v>5.2083089999999999</c:v>
                </c:pt>
                <c:pt idx="14823">
                  <c:v>5.2117019999999998</c:v>
                </c:pt>
                <c:pt idx="14824">
                  <c:v>5.2110880000000002</c:v>
                </c:pt>
                <c:pt idx="14825">
                  <c:v>5.2130859999999997</c:v>
                </c:pt>
                <c:pt idx="14826">
                  <c:v>5.2202799999999998</c:v>
                </c:pt>
                <c:pt idx="14827">
                  <c:v>5.2240690000000001</c:v>
                </c:pt>
                <c:pt idx="14828">
                  <c:v>5.2264270000000002</c:v>
                </c:pt>
                <c:pt idx="14829">
                  <c:v>5.2330740000000002</c:v>
                </c:pt>
                <c:pt idx="14830">
                  <c:v>5.2297399999999996</c:v>
                </c:pt>
                <c:pt idx="14831">
                  <c:v>5.2244739999999998</c:v>
                </c:pt>
                <c:pt idx="14832">
                  <c:v>5.227792</c:v>
                </c:pt>
                <c:pt idx="14833">
                  <c:v>5.2209380000000003</c:v>
                </c:pt>
                <c:pt idx="14834">
                  <c:v>5.2166290000000002</c:v>
                </c:pt>
                <c:pt idx="14835">
                  <c:v>5.2229950000000001</c:v>
                </c:pt>
                <c:pt idx="14836">
                  <c:v>5.2191660000000004</c:v>
                </c:pt>
                <c:pt idx="14837">
                  <c:v>5.2119549999999997</c:v>
                </c:pt>
                <c:pt idx="14838">
                  <c:v>5.215522</c:v>
                </c:pt>
                <c:pt idx="14839">
                  <c:v>5.2170509999999997</c:v>
                </c:pt>
                <c:pt idx="14840">
                  <c:v>5.2145960000000002</c:v>
                </c:pt>
                <c:pt idx="14841">
                  <c:v>5.2190070000000004</c:v>
                </c:pt>
                <c:pt idx="14842">
                  <c:v>5.2174149999999999</c:v>
                </c:pt>
                <c:pt idx="14843">
                  <c:v>5.2134239999999998</c:v>
                </c:pt>
                <c:pt idx="14844">
                  <c:v>5.2191999999999998</c:v>
                </c:pt>
                <c:pt idx="14845">
                  <c:v>5.221177</c:v>
                </c:pt>
                <c:pt idx="14846">
                  <c:v>5.2210109999999998</c:v>
                </c:pt>
                <c:pt idx="14847">
                  <c:v>5.2252039999999997</c:v>
                </c:pt>
                <c:pt idx="14848">
                  <c:v>5.2258570000000004</c:v>
                </c:pt>
                <c:pt idx="14849">
                  <c:v>5.2242689999999996</c:v>
                </c:pt>
                <c:pt idx="14850">
                  <c:v>5.2241980000000003</c:v>
                </c:pt>
                <c:pt idx="14851">
                  <c:v>5.2250120000000004</c:v>
                </c:pt>
                <c:pt idx="14852">
                  <c:v>5.2266909999999998</c:v>
                </c:pt>
                <c:pt idx="14853">
                  <c:v>5.226261</c:v>
                </c:pt>
                <c:pt idx="14854">
                  <c:v>5.2221770000000003</c:v>
                </c:pt>
                <c:pt idx="14855">
                  <c:v>5.2149419999999997</c:v>
                </c:pt>
                <c:pt idx="14856">
                  <c:v>5.213673</c:v>
                </c:pt>
                <c:pt idx="14857">
                  <c:v>5.2177519999999999</c:v>
                </c:pt>
                <c:pt idx="14858">
                  <c:v>5.2117979999999999</c:v>
                </c:pt>
                <c:pt idx="14859">
                  <c:v>5.2082560000000004</c:v>
                </c:pt>
                <c:pt idx="14860">
                  <c:v>5.2114370000000001</c:v>
                </c:pt>
                <c:pt idx="14861">
                  <c:v>5.2131559999999997</c:v>
                </c:pt>
                <c:pt idx="14862">
                  <c:v>5.2197889999999996</c:v>
                </c:pt>
                <c:pt idx="14863">
                  <c:v>5.2244320000000002</c:v>
                </c:pt>
                <c:pt idx="14864">
                  <c:v>5.2194770000000004</c:v>
                </c:pt>
                <c:pt idx="14865">
                  <c:v>5.2225250000000001</c:v>
                </c:pt>
                <c:pt idx="14866">
                  <c:v>5.2322050000000004</c:v>
                </c:pt>
                <c:pt idx="14867">
                  <c:v>5.2299990000000003</c:v>
                </c:pt>
                <c:pt idx="14868">
                  <c:v>5.22837</c:v>
                </c:pt>
                <c:pt idx="14869">
                  <c:v>5.2331789999999998</c:v>
                </c:pt>
                <c:pt idx="14870">
                  <c:v>5.2322009999999999</c:v>
                </c:pt>
                <c:pt idx="14871">
                  <c:v>5.2303119999999996</c:v>
                </c:pt>
                <c:pt idx="14872">
                  <c:v>5.233428</c:v>
                </c:pt>
                <c:pt idx="14873">
                  <c:v>5.2360439999999997</c:v>
                </c:pt>
                <c:pt idx="14874">
                  <c:v>5.2318619999999996</c:v>
                </c:pt>
                <c:pt idx="14875">
                  <c:v>5.2271289999999997</c:v>
                </c:pt>
                <c:pt idx="14876">
                  <c:v>5.2261769999999999</c:v>
                </c:pt>
                <c:pt idx="14877">
                  <c:v>5.22506</c:v>
                </c:pt>
                <c:pt idx="14878">
                  <c:v>5.2272970000000001</c:v>
                </c:pt>
                <c:pt idx="14879">
                  <c:v>5.2285259999999996</c:v>
                </c:pt>
                <c:pt idx="14880">
                  <c:v>5.2290159999999997</c:v>
                </c:pt>
                <c:pt idx="14881">
                  <c:v>5.2359920000000004</c:v>
                </c:pt>
                <c:pt idx="14882">
                  <c:v>5.2383379999999997</c:v>
                </c:pt>
                <c:pt idx="14883">
                  <c:v>5.2324120000000001</c:v>
                </c:pt>
                <c:pt idx="14884">
                  <c:v>5.2274149999999997</c:v>
                </c:pt>
                <c:pt idx="14885">
                  <c:v>5.22919</c:v>
                </c:pt>
                <c:pt idx="14886">
                  <c:v>5.2312789999999998</c:v>
                </c:pt>
                <c:pt idx="14887">
                  <c:v>5.2281959999999996</c:v>
                </c:pt>
                <c:pt idx="14888">
                  <c:v>5.2275450000000001</c:v>
                </c:pt>
                <c:pt idx="14889">
                  <c:v>5.2300810000000002</c:v>
                </c:pt>
                <c:pt idx="14890">
                  <c:v>5.232583</c:v>
                </c:pt>
                <c:pt idx="14891">
                  <c:v>5.2354789999999998</c:v>
                </c:pt>
                <c:pt idx="14892">
                  <c:v>5.2347400000000004</c:v>
                </c:pt>
                <c:pt idx="14893">
                  <c:v>5.2352860000000003</c:v>
                </c:pt>
                <c:pt idx="14894">
                  <c:v>5.2401220000000004</c:v>
                </c:pt>
                <c:pt idx="14895">
                  <c:v>5.2422820000000003</c:v>
                </c:pt>
                <c:pt idx="14896">
                  <c:v>5.2387699999999997</c:v>
                </c:pt>
                <c:pt idx="14897">
                  <c:v>5.2348350000000003</c:v>
                </c:pt>
                <c:pt idx="14898">
                  <c:v>5.2373310000000002</c:v>
                </c:pt>
                <c:pt idx="14899">
                  <c:v>5.2327149999999998</c:v>
                </c:pt>
                <c:pt idx="14900">
                  <c:v>5.2273180000000004</c:v>
                </c:pt>
                <c:pt idx="14901">
                  <c:v>5.2293349999999998</c:v>
                </c:pt>
                <c:pt idx="14902">
                  <c:v>5.2270640000000004</c:v>
                </c:pt>
                <c:pt idx="14903">
                  <c:v>5.2264400000000002</c:v>
                </c:pt>
                <c:pt idx="14904">
                  <c:v>5.2323000000000004</c:v>
                </c:pt>
                <c:pt idx="14905">
                  <c:v>5.2362869999999999</c:v>
                </c:pt>
                <c:pt idx="14906">
                  <c:v>5.2371559999999997</c:v>
                </c:pt>
                <c:pt idx="14907">
                  <c:v>5.2414120000000004</c:v>
                </c:pt>
                <c:pt idx="14908">
                  <c:v>5.2459709999999999</c:v>
                </c:pt>
                <c:pt idx="14909">
                  <c:v>5.243417</c:v>
                </c:pt>
                <c:pt idx="14910">
                  <c:v>5.2440249999999997</c:v>
                </c:pt>
                <c:pt idx="14911">
                  <c:v>5.2461690000000001</c:v>
                </c:pt>
                <c:pt idx="14912">
                  <c:v>5.2438330000000004</c:v>
                </c:pt>
                <c:pt idx="14913">
                  <c:v>5.2437649999999998</c:v>
                </c:pt>
                <c:pt idx="14914">
                  <c:v>5.2470499999999998</c:v>
                </c:pt>
                <c:pt idx="14915">
                  <c:v>5.2496729999999996</c:v>
                </c:pt>
                <c:pt idx="14916">
                  <c:v>5.2477879999999999</c:v>
                </c:pt>
                <c:pt idx="14917">
                  <c:v>5.2490170000000003</c:v>
                </c:pt>
                <c:pt idx="14918">
                  <c:v>5.2527889999999999</c:v>
                </c:pt>
                <c:pt idx="14919">
                  <c:v>5.2498810000000002</c:v>
                </c:pt>
                <c:pt idx="14920">
                  <c:v>5.24627</c:v>
                </c:pt>
                <c:pt idx="14921">
                  <c:v>5.2377390000000004</c:v>
                </c:pt>
                <c:pt idx="14922">
                  <c:v>5.2335440000000002</c:v>
                </c:pt>
                <c:pt idx="14923">
                  <c:v>5.2388199999999996</c:v>
                </c:pt>
                <c:pt idx="14924">
                  <c:v>5.2365339999999998</c:v>
                </c:pt>
                <c:pt idx="14925">
                  <c:v>5.2335750000000001</c:v>
                </c:pt>
                <c:pt idx="14926">
                  <c:v>5.235074</c:v>
                </c:pt>
                <c:pt idx="14927">
                  <c:v>5.2363169999999997</c:v>
                </c:pt>
                <c:pt idx="14928">
                  <c:v>5.2387709999999998</c:v>
                </c:pt>
                <c:pt idx="14929">
                  <c:v>5.2409309999999998</c:v>
                </c:pt>
                <c:pt idx="14930">
                  <c:v>5.2402139999999999</c:v>
                </c:pt>
                <c:pt idx="14931">
                  <c:v>5.2407310000000003</c:v>
                </c:pt>
                <c:pt idx="14932">
                  <c:v>5.2430029999999999</c:v>
                </c:pt>
                <c:pt idx="14933">
                  <c:v>5.2445909999999998</c:v>
                </c:pt>
                <c:pt idx="14934">
                  <c:v>5.2463119999999996</c:v>
                </c:pt>
                <c:pt idx="14935">
                  <c:v>5.2451860000000003</c:v>
                </c:pt>
                <c:pt idx="14936">
                  <c:v>5.241822</c:v>
                </c:pt>
                <c:pt idx="14937">
                  <c:v>5.2417670000000003</c:v>
                </c:pt>
                <c:pt idx="14938">
                  <c:v>5.2403279999999999</c:v>
                </c:pt>
                <c:pt idx="14939">
                  <c:v>5.2410519999999998</c:v>
                </c:pt>
                <c:pt idx="14940">
                  <c:v>5.2406889999999997</c:v>
                </c:pt>
                <c:pt idx="14941">
                  <c:v>5.2380110000000002</c:v>
                </c:pt>
                <c:pt idx="14942">
                  <c:v>5.241263</c:v>
                </c:pt>
                <c:pt idx="14943">
                  <c:v>5.2443470000000003</c:v>
                </c:pt>
                <c:pt idx="14944">
                  <c:v>5.245317</c:v>
                </c:pt>
                <c:pt idx="14945">
                  <c:v>5.2456659999999999</c:v>
                </c:pt>
                <c:pt idx="14946">
                  <c:v>5.244472</c:v>
                </c:pt>
                <c:pt idx="14947">
                  <c:v>5.2436670000000003</c:v>
                </c:pt>
                <c:pt idx="14948">
                  <c:v>5.2418930000000001</c:v>
                </c:pt>
                <c:pt idx="14949">
                  <c:v>5.241428</c:v>
                </c:pt>
                <c:pt idx="14950">
                  <c:v>5.2433170000000002</c:v>
                </c:pt>
                <c:pt idx="14951">
                  <c:v>5.2452529999999999</c:v>
                </c:pt>
                <c:pt idx="14952">
                  <c:v>5.2488400000000004</c:v>
                </c:pt>
                <c:pt idx="14953">
                  <c:v>5.25204</c:v>
                </c:pt>
                <c:pt idx="14954">
                  <c:v>5.2525649999999997</c:v>
                </c:pt>
                <c:pt idx="14955">
                  <c:v>5.254829</c:v>
                </c:pt>
                <c:pt idx="14956">
                  <c:v>5.2574249999999996</c:v>
                </c:pt>
                <c:pt idx="14957">
                  <c:v>5.2601649999999998</c:v>
                </c:pt>
                <c:pt idx="14958">
                  <c:v>5.2603520000000001</c:v>
                </c:pt>
                <c:pt idx="14959">
                  <c:v>5.2547230000000003</c:v>
                </c:pt>
                <c:pt idx="14960">
                  <c:v>5.2514070000000004</c:v>
                </c:pt>
                <c:pt idx="14961">
                  <c:v>5.2519749999999998</c:v>
                </c:pt>
                <c:pt idx="14962">
                  <c:v>5.250407</c:v>
                </c:pt>
                <c:pt idx="14963">
                  <c:v>5.2481070000000001</c:v>
                </c:pt>
                <c:pt idx="14964">
                  <c:v>5.2473219999999996</c:v>
                </c:pt>
                <c:pt idx="14965">
                  <c:v>5.2478199999999999</c:v>
                </c:pt>
                <c:pt idx="14966">
                  <c:v>5.2510510000000004</c:v>
                </c:pt>
                <c:pt idx="14967">
                  <c:v>5.2537760000000002</c:v>
                </c:pt>
                <c:pt idx="14968">
                  <c:v>5.2537229999999999</c:v>
                </c:pt>
                <c:pt idx="14969">
                  <c:v>5.2530910000000004</c:v>
                </c:pt>
                <c:pt idx="14970">
                  <c:v>5.2497829999999999</c:v>
                </c:pt>
                <c:pt idx="14971">
                  <c:v>5.2464139999999997</c:v>
                </c:pt>
                <c:pt idx="14972">
                  <c:v>5.2496729999999996</c:v>
                </c:pt>
                <c:pt idx="14973">
                  <c:v>5.2516559999999997</c:v>
                </c:pt>
                <c:pt idx="14974">
                  <c:v>5.2483700000000004</c:v>
                </c:pt>
                <c:pt idx="14975">
                  <c:v>5.2492140000000003</c:v>
                </c:pt>
                <c:pt idx="14976">
                  <c:v>5.2524850000000001</c:v>
                </c:pt>
                <c:pt idx="14977">
                  <c:v>5.2547220000000001</c:v>
                </c:pt>
                <c:pt idx="14978">
                  <c:v>5.2566750000000004</c:v>
                </c:pt>
                <c:pt idx="14979">
                  <c:v>5.2533310000000002</c:v>
                </c:pt>
                <c:pt idx="14980">
                  <c:v>5.2491539999999999</c:v>
                </c:pt>
                <c:pt idx="14981">
                  <c:v>5.2485340000000003</c:v>
                </c:pt>
                <c:pt idx="14982">
                  <c:v>5.2472669999999999</c:v>
                </c:pt>
                <c:pt idx="14983">
                  <c:v>5.248049</c:v>
                </c:pt>
                <c:pt idx="14984">
                  <c:v>5.2475300000000002</c:v>
                </c:pt>
                <c:pt idx="14985">
                  <c:v>5.2472649999999996</c:v>
                </c:pt>
                <c:pt idx="14986">
                  <c:v>5.2507780000000004</c:v>
                </c:pt>
                <c:pt idx="14987">
                  <c:v>5.2505699999999997</c:v>
                </c:pt>
                <c:pt idx="14988">
                  <c:v>5.2494560000000003</c:v>
                </c:pt>
                <c:pt idx="14989">
                  <c:v>5.2525659999999998</c:v>
                </c:pt>
                <c:pt idx="14990">
                  <c:v>5.2552719999999997</c:v>
                </c:pt>
                <c:pt idx="14991">
                  <c:v>5.2515359999999998</c:v>
                </c:pt>
                <c:pt idx="14992">
                  <c:v>5.2506370000000002</c:v>
                </c:pt>
                <c:pt idx="14993">
                  <c:v>5.2570030000000001</c:v>
                </c:pt>
                <c:pt idx="14994">
                  <c:v>5.2552430000000001</c:v>
                </c:pt>
                <c:pt idx="14995">
                  <c:v>5.2537570000000002</c:v>
                </c:pt>
                <c:pt idx="14996">
                  <c:v>5.2605959999999996</c:v>
                </c:pt>
                <c:pt idx="14997">
                  <c:v>5.2603280000000003</c:v>
                </c:pt>
                <c:pt idx="14998">
                  <c:v>5.2538470000000004</c:v>
                </c:pt>
                <c:pt idx="14999">
                  <c:v>5.2537690000000001</c:v>
                </c:pt>
                <c:pt idx="15000">
                  <c:v>5.2573780000000001</c:v>
                </c:pt>
                <c:pt idx="15001">
                  <c:v>5.2572760000000001</c:v>
                </c:pt>
                <c:pt idx="15002">
                  <c:v>5.2618390000000002</c:v>
                </c:pt>
                <c:pt idx="15003">
                  <c:v>5.2685440000000003</c:v>
                </c:pt>
                <c:pt idx="15004">
                  <c:v>5.261584</c:v>
                </c:pt>
                <c:pt idx="15005">
                  <c:v>5.2587450000000002</c:v>
                </c:pt>
                <c:pt idx="15006">
                  <c:v>5.2678770000000004</c:v>
                </c:pt>
                <c:pt idx="15007">
                  <c:v>5.2679090000000004</c:v>
                </c:pt>
                <c:pt idx="15008">
                  <c:v>5.2638480000000003</c:v>
                </c:pt>
                <c:pt idx="15009">
                  <c:v>5.2630629999999998</c:v>
                </c:pt>
                <c:pt idx="15010">
                  <c:v>5.2603809999999998</c:v>
                </c:pt>
                <c:pt idx="15011">
                  <c:v>5.2609219999999999</c:v>
                </c:pt>
                <c:pt idx="15012">
                  <c:v>5.2666219999999999</c:v>
                </c:pt>
                <c:pt idx="15013">
                  <c:v>5.2690460000000003</c:v>
                </c:pt>
                <c:pt idx="15014">
                  <c:v>5.2682460000000004</c:v>
                </c:pt>
                <c:pt idx="15015">
                  <c:v>5.2711249999999996</c:v>
                </c:pt>
                <c:pt idx="15016">
                  <c:v>5.2717929999999997</c:v>
                </c:pt>
                <c:pt idx="15017">
                  <c:v>5.2673800000000002</c:v>
                </c:pt>
                <c:pt idx="15018">
                  <c:v>5.267417</c:v>
                </c:pt>
                <c:pt idx="15019">
                  <c:v>5.2715009999999998</c:v>
                </c:pt>
                <c:pt idx="15020">
                  <c:v>5.2706160000000004</c:v>
                </c:pt>
                <c:pt idx="15021">
                  <c:v>5.2656470000000004</c:v>
                </c:pt>
                <c:pt idx="15022">
                  <c:v>5.2642420000000003</c:v>
                </c:pt>
                <c:pt idx="15023">
                  <c:v>5.2657340000000001</c:v>
                </c:pt>
                <c:pt idx="15024">
                  <c:v>5.2658079999999998</c:v>
                </c:pt>
                <c:pt idx="15025">
                  <c:v>5.264907</c:v>
                </c:pt>
                <c:pt idx="15026">
                  <c:v>5.2639709999999997</c:v>
                </c:pt>
                <c:pt idx="15027">
                  <c:v>5.2671770000000002</c:v>
                </c:pt>
                <c:pt idx="15028">
                  <c:v>5.2696719999999999</c:v>
                </c:pt>
                <c:pt idx="15029">
                  <c:v>5.2703959999999999</c:v>
                </c:pt>
                <c:pt idx="15030">
                  <c:v>5.276179</c:v>
                </c:pt>
                <c:pt idx="15031">
                  <c:v>5.2793650000000003</c:v>
                </c:pt>
                <c:pt idx="15032">
                  <c:v>5.2765969999999998</c:v>
                </c:pt>
                <c:pt idx="15033">
                  <c:v>5.2711629999999996</c:v>
                </c:pt>
                <c:pt idx="15034">
                  <c:v>5.2716539999999998</c:v>
                </c:pt>
                <c:pt idx="15035">
                  <c:v>5.2774559999999999</c:v>
                </c:pt>
                <c:pt idx="15036">
                  <c:v>5.2792190000000003</c:v>
                </c:pt>
                <c:pt idx="15037">
                  <c:v>5.2805999999999997</c:v>
                </c:pt>
                <c:pt idx="15038">
                  <c:v>5.2804919999999997</c:v>
                </c:pt>
                <c:pt idx="15039">
                  <c:v>5.2790970000000002</c:v>
                </c:pt>
                <c:pt idx="15040">
                  <c:v>5.2795399999999999</c:v>
                </c:pt>
                <c:pt idx="15041">
                  <c:v>5.2753269999999999</c:v>
                </c:pt>
                <c:pt idx="15042">
                  <c:v>5.2720310000000001</c:v>
                </c:pt>
                <c:pt idx="15043">
                  <c:v>5.2729489999999997</c:v>
                </c:pt>
                <c:pt idx="15044">
                  <c:v>5.2720539999999998</c:v>
                </c:pt>
                <c:pt idx="15045">
                  <c:v>5.2707449999999998</c:v>
                </c:pt>
                <c:pt idx="15046">
                  <c:v>5.2771980000000003</c:v>
                </c:pt>
                <c:pt idx="15047">
                  <c:v>5.2824759999999999</c:v>
                </c:pt>
                <c:pt idx="15048">
                  <c:v>5.2732760000000001</c:v>
                </c:pt>
                <c:pt idx="15049">
                  <c:v>5.2665309999999996</c:v>
                </c:pt>
                <c:pt idx="15050">
                  <c:v>5.2702830000000001</c:v>
                </c:pt>
                <c:pt idx="15051">
                  <c:v>5.2734759999999996</c:v>
                </c:pt>
                <c:pt idx="15052">
                  <c:v>5.2778999999999998</c:v>
                </c:pt>
                <c:pt idx="15053">
                  <c:v>5.2803940000000003</c:v>
                </c:pt>
                <c:pt idx="15054">
                  <c:v>5.2767379999999999</c:v>
                </c:pt>
                <c:pt idx="15055">
                  <c:v>5.2777560000000001</c:v>
                </c:pt>
                <c:pt idx="15056">
                  <c:v>5.2794140000000001</c:v>
                </c:pt>
                <c:pt idx="15057">
                  <c:v>5.2722959999999999</c:v>
                </c:pt>
                <c:pt idx="15058">
                  <c:v>5.2690619999999999</c:v>
                </c:pt>
                <c:pt idx="15059">
                  <c:v>5.2747289999999998</c:v>
                </c:pt>
                <c:pt idx="15060">
                  <c:v>5.2772069999999998</c:v>
                </c:pt>
                <c:pt idx="15061">
                  <c:v>5.2748819999999998</c:v>
                </c:pt>
                <c:pt idx="15062">
                  <c:v>5.2750000000000004</c:v>
                </c:pt>
                <c:pt idx="15063">
                  <c:v>5.2791180000000004</c:v>
                </c:pt>
                <c:pt idx="15064">
                  <c:v>5.2828249999999999</c:v>
                </c:pt>
                <c:pt idx="15065">
                  <c:v>5.2822380000000004</c:v>
                </c:pt>
                <c:pt idx="15066">
                  <c:v>5.2790270000000001</c:v>
                </c:pt>
                <c:pt idx="15067">
                  <c:v>5.278454</c:v>
                </c:pt>
                <c:pt idx="15068">
                  <c:v>5.2773060000000003</c:v>
                </c:pt>
                <c:pt idx="15069">
                  <c:v>5.2761019999999998</c:v>
                </c:pt>
                <c:pt idx="15070">
                  <c:v>5.2802870000000004</c:v>
                </c:pt>
                <c:pt idx="15071">
                  <c:v>5.2833079999999999</c:v>
                </c:pt>
                <c:pt idx="15072">
                  <c:v>5.283239</c:v>
                </c:pt>
                <c:pt idx="15073">
                  <c:v>5.2833629999999996</c:v>
                </c:pt>
                <c:pt idx="15074">
                  <c:v>5.283976</c:v>
                </c:pt>
                <c:pt idx="15075">
                  <c:v>5.283709</c:v>
                </c:pt>
                <c:pt idx="15076">
                  <c:v>5.2809660000000003</c:v>
                </c:pt>
                <c:pt idx="15077">
                  <c:v>5.2781950000000002</c:v>
                </c:pt>
                <c:pt idx="15078">
                  <c:v>5.2769349999999999</c:v>
                </c:pt>
                <c:pt idx="15079">
                  <c:v>5.2782520000000002</c:v>
                </c:pt>
                <c:pt idx="15080">
                  <c:v>5.2822690000000003</c:v>
                </c:pt>
                <c:pt idx="15081">
                  <c:v>5.2827669999999998</c:v>
                </c:pt>
                <c:pt idx="15082">
                  <c:v>5.279922</c:v>
                </c:pt>
                <c:pt idx="15083">
                  <c:v>5.2803690000000003</c:v>
                </c:pt>
                <c:pt idx="15084">
                  <c:v>5.2854080000000003</c:v>
                </c:pt>
                <c:pt idx="15085">
                  <c:v>5.2862900000000002</c:v>
                </c:pt>
                <c:pt idx="15086">
                  <c:v>5.2861909999999996</c:v>
                </c:pt>
                <c:pt idx="15087">
                  <c:v>5.288252</c:v>
                </c:pt>
                <c:pt idx="15088">
                  <c:v>5.2892330000000003</c:v>
                </c:pt>
                <c:pt idx="15089">
                  <c:v>5.2885400000000002</c:v>
                </c:pt>
                <c:pt idx="15090">
                  <c:v>5.285755</c:v>
                </c:pt>
                <c:pt idx="15091">
                  <c:v>5.281301</c:v>
                </c:pt>
                <c:pt idx="15092">
                  <c:v>5.2802769999999999</c:v>
                </c:pt>
                <c:pt idx="15093">
                  <c:v>5.2826599999999999</c:v>
                </c:pt>
                <c:pt idx="15094">
                  <c:v>5.2796349999999999</c:v>
                </c:pt>
                <c:pt idx="15095">
                  <c:v>5.276052</c:v>
                </c:pt>
                <c:pt idx="15096">
                  <c:v>5.2784069999999996</c:v>
                </c:pt>
                <c:pt idx="15097">
                  <c:v>5.2791550000000003</c:v>
                </c:pt>
                <c:pt idx="15098">
                  <c:v>5.2771929999999996</c:v>
                </c:pt>
                <c:pt idx="15099">
                  <c:v>5.2778280000000004</c:v>
                </c:pt>
                <c:pt idx="15100">
                  <c:v>5.2810620000000004</c:v>
                </c:pt>
                <c:pt idx="15101">
                  <c:v>5.282597</c:v>
                </c:pt>
                <c:pt idx="15102">
                  <c:v>5.2829040000000003</c:v>
                </c:pt>
                <c:pt idx="15103">
                  <c:v>5.2841959999999997</c:v>
                </c:pt>
                <c:pt idx="15104">
                  <c:v>5.2850539999999997</c:v>
                </c:pt>
                <c:pt idx="15105">
                  <c:v>5.2889309999999998</c:v>
                </c:pt>
                <c:pt idx="15106">
                  <c:v>5.290781</c:v>
                </c:pt>
                <c:pt idx="15107">
                  <c:v>5.2865219999999997</c:v>
                </c:pt>
                <c:pt idx="15108">
                  <c:v>5.2907359999999999</c:v>
                </c:pt>
                <c:pt idx="15109">
                  <c:v>5.2975709999999996</c:v>
                </c:pt>
                <c:pt idx="15110">
                  <c:v>5.2937399999999997</c:v>
                </c:pt>
                <c:pt idx="15111">
                  <c:v>5.287846</c:v>
                </c:pt>
                <c:pt idx="15112">
                  <c:v>5.2932509999999997</c:v>
                </c:pt>
                <c:pt idx="15113">
                  <c:v>5.2985720000000001</c:v>
                </c:pt>
                <c:pt idx="15114">
                  <c:v>5.2980489999999998</c:v>
                </c:pt>
                <c:pt idx="15115">
                  <c:v>5.303261</c:v>
                </c:pt>
                <c:pt idx="15116">
                  <c:v>5.3016949999999996</c:v>
                </c:pt>
                <c:pt idx="15117">
                  <c:v>5.2933899999999996</c:v>
                </c:pt>
                <c:pt idx="15118">
                  <c:v>5.2987029999999997</c:v>
                </c:pt>
                <c:pt idx="15119">
                  <c:v>5.3033739999999998</c:v>
                </c:pt>
                <c:pt idx="15120">
                  <c:v>5.2974990000000002</c:v>
                </c:pt>
                <c:pt idx="15121">
                  <c:v>5.2977179999999997</c:v>
                </c:pt>
                <c:pt idx="15122">
                  <c:v>5.3022470000000004</c:v>
                </c:pt>
                <c:pt idx="15123">
                  <c:v>5.3012420000000002</c:v>
                </c:pt>
                <c:pt idx="15124">
                  <c:v>5.2993059999999996</c:v>
                </c:pt>
                <c:pt idx="15125">
                  <c:v>5.2978139999999998</c:v>
                </c:pt>
                <c:pt idx="15126">
                  <c:v>5.2926130000000002</c:v>
                </c:pt>
                <c:pt idx="15127">
                  <c:v>5.2880830000000003</c:v>
                </c:pt>
                <c:pt idx="15128">
                  <c:v>5.2894949999999996</c:v>
                </c:pt>
                <c:pt idx="15129">
                  <c:v>5.2933779999999997</c:v>
                </c:pt>
                <c:pt idx="15130">
                  <c:v>5.2964099999999998</c:v>
                </c:pt>
                <c:pt idx="15131">
                  <c:v>5.2978810000000003</c:v>
                </c:pt>
                <c:pt idx="15132">
                  <c:v>5.2965140000000002</c:v>
                </c:pt>
                <c:pt idx="15133">
                  <c:v>5.294276</c:v>
                </c:pt>
                <c:pt idx="15134">
                  <c:v>5.2972549999999998</c:v>
                </c:pt>
                <c:pt idx="15135">
                  <c:v>5.2994510000000004</c:v>
                </c:pt>
                <c:pt idx="15136">
                  <c:v>5.2963849999999999</c:v>
                </c:pt>
                <c:pt idx="15137">
                  <c:v>5.2975690000000002</c:v>
                </c:pt>
                <c:pt idx="15138">
                  <c:v>5.3054790000000001</c:v>
                </c:pt>
                <c:pt idx="15139">
                  <c:v>5.3081509999999996</c:v>
                </c:pt>
                <c:pt idx="15140">
                  <c:v>5.309088</c:v>
                </c:pt>
                <c:pt idx="15141">
                  <c:v>5.3088980000000001</c:v>
                </c:pt>
                <c:pt idx="15142">
                  <c:v>5.3048339999999996</c:v>
                </c:pt>
                <c:pt idx="15143">
                  <c:v>5.3043360000000002</c:v>
                </c:pt>
                <c:pt idx="15144">
                  <c:v>5.3034629999999998</c:v>
                </c:pt>
                <c:pt idx="15145">
                  <c:v>5.2987029999999997</c:v>
                </c:pt>
                <c:pt idx="15146">
                  <c:v>5.3003520000000002</c:v>
                </c:pt>
                <c:pt idx="15147">
                  <c:v>5.3021649999999996</c:v>
                </c:pt>
                <c:pt idx="15148">
                  <c:v>5.2916340000000002</c:v>
                </c:pt>
                <c:pt idx="15149">
                  <c:v>5.2881369999999999</c:v>
                </c:pt>
                <c:pt idx="15150">
                  <c:v>5.2959800000000001</c:v>
                </c:pt>
                <c:pt idx="15151">
                  <c:v>5.295661</c:v>
                </c:pt>
                <c:pt idx="15152">
                  <c:v>5.2925959999999996</c:v>
                </c:pt>
                <c:pt idx="15153">
                  <c:v>5.293946</c:v>
                </c:pt>
                <c:pt idx="15154">
                  <c:v>5.2924990000000003</c:v>
                </c:pt>
                <c:pt idx="15155">
                  <c:v>5.2916340000000002</c:v>
                </c:pt>
                <c:pt idx="15156">
                  <c:v>5.2999099999999997</c:v>
                </c:pt>
                <c:pt idx="15157">
                  <c:v>5.3044929999999999</c:v>
                </c:pt>
                <c:pt idx="15158">
                  <c:v>5.298413</c:v>
                </c:pt>
                <c:pt idx="15159">
                  <c:v>5.2984939999999998</c:v>
                </c:pt>
                <c:pt idx="15160">
                  <c:v>5.303566</c:v>
                </c:pt>
                <c:pt idx="15161">
                  <c:v>5.3021989999999999</c:v>
                </c:pt>
                <c:pt idx="15162">
                  <c:v>5.3039310000000004</c:v>
                </c:pt>
                <c:pt idx="15163">
                  <c:v>5.306813</c:v>
                </c:pt>
                <c:pt idx="15164">
                  <c:v>5.3047620000000002</c:v>
                </c:pt>
                <c:pt idx="15165">
                  <c:v>5.3052380000000001</c:v>
                </c:pt>
                <c:pt idx="15166">
                  <c:v>5.3070040000000001</c:v>
                </c:pt>
                <c:pt idx="15167">
                  <c:v>5.3012800000000002</c:v>
                </c:pt>
                <c:pt idx="15168">
                  <c:v>5.2996540000000003</c:v>
                </c:pt>
                <c:pt idx="15169">
                  <c:v>5.3070630000000003</c:v>
                </c:pt>
                <c:pt idx="15170">
                  <c:v>5.3077300000000003</c:v>
                </c:pt>
                <c:pt idx="15171">
                  <c:v>5.3054670000000002</c:v>
                </c:pt>
                <c:pt idx="15172">
                  <c:v>5.3084980000000002</c:v>
                </c:pt>
                <c:pt idx="15173">
                  <c:v>5.3084480000000003</c:v>
                </c:pt>
                <c:pt idx="15174">
                  <c:v>5.3059440000000002</c:v>
                </c:pt>
                <c:pt idx="15175">
                  <c:v>5.3059799999999999</c:v>
                </c:pt>
                <c:pt idx="15176">
                  <c:v>5.3086370000000001</c:v>
                </c:pt>
                <c:pt idx="15177">
                  <c:v>5.3085500000000003</c:v>
                </c:pt>
                <c:pt idx="15178">
                  <c:v>5.3085789999999999</c:v>
                </c:pt>
                <c:pt idx="15179">
                  <c:v>5.30992</c:v>
                </c:pt>
                <c:pt idx="15180">
                  <c:v>5.3085339999999999</c:v>
                </c:pt>
                <c:pt idx="15181">
                  <c:v>5.3072590000000002</c:v>
                </c:pt>
                <c:pt idx="15182">
                  <c:v>5.3082089999999997</c:v>
                </c:pt>
                <c:pt idx="15183">
                  <c:v>5.3097690000000002</c:v>
                </c:pt>
                <c:pt idx="15184">
                  <c:v>5.3098929999999998</c:v>
                </c:pt>
                <c:pt idx="15185">
                  <c:v>5.3112450000000004</c:v>
                </c:pt>
                <c:pt idx="15186">
                  <c:v>5.3155359999999998</c:v>
                </c:pt>
                <c:pt idx="15187">
                  <c:v>5.3142589999999998</c:v>
                </c:pt>
                <c:pt idx="15188">
                  <c:v>5.3137059999999998</c:v>
                </c:pt>
                <c:pt idx="15189">
                  <c:v>5.3157240000000003</c:v>
                </c:pt>
                <c:pt idx="15190">
                  <c:v>5.3121689999999999</c:v>
                </c:pt>
                <c:pt idx="15191">
                  <c:v>5.3128989999999998</c:v>
                </c:pt>
                <c:pt idx="15192">
                  <c:v>5.3161290000000001</c:v>
                </c:pt>
                <c:pt idx="15193">
                  <c:v>5.3129299999999997</c:v>
                </c:pt>
                <c:pt idx="15194">
                  <c:v>5.31149</c:v>
                </c:pt>
                <c:pt idx="15195">
                  <c:v>5.3160970000000001</c:v>
                </c:pt>
                <c:pt idx="15196">
                  <c:v>5.3154570000000003</c:v>
                </c:pt>
                <c:pt idx="15197">
                  <c:v>5.3112259999999996</c:v>
                </c:pt>
                <c:pt idx="15198">
                  <c:v>5.3149610000000003</c:v>
                </c:pt>
                <c:pt idx="15199">
                  <c:v>5.3178549999999998</c:v>
                </c:pt>
                <c:pt idx="15200">
                  <c:v>5.3185909999999996</c:v>
                </c:pt>
                <c:pt idx="15201">
                  <c:v>5.3252969999999999</c:v>
                </c:pt>
                <c:pt idx="15202">
                  <c:v>5.3261690000000002</c:v>
                </c:pt>
                <c:pt idx="15203">
                  <c:v>5.3198610000000004</c:v>
                </c:pt>
                <c:pt idx="15204">
                  <c:v>5.3189799999999998</c:v>
                </c:pt>
                <c:pt idx="15205">
                  <c:v>5.322495</c:v>
                </c:pt>
                <c:pt idx="15206">
                  <c:v>5.3232790000000003</c:v>
                </c:pt>
                <c:pt idx="15207">
                  <c:v>5.3231590000000004</c:v>
                </c:pt>
                <c:pt idx="15208">
                  <c:v>5.3274309999999998</c:v>
                </c:pt>
                <c:pt idx="15209">
                  <c:v>5.330921</c:v>
                </c:pt>
                <c:pt idx="15210">
                  <c:v>5.3281340000000004</c:v>
                </c:pt>
                <c:pt idx="15211">
                  <c:v>5.3228949999999999</c:v>
                </c:pt>
                <c:pt idx="15212">
                  <c:v>5.3234909999999998</c:v>
                </c:pt>
                <c:pt idx="15213">
                  <c:v>5.3227500000000001</c:v>
                </c:pt>
                <c:pt idx="15214">
                  <c:v>5.3154450000000004</c:v>
                </c:pt>
                <c:pt idx="15215">
                  <c:v>5.3162520000000004</c:v>
                </c:pt>
                <c:pt idx="15216">
                  <c:v>5.3209499999999998</c:v>
                </c:pt>
                <c:pt idx="15217">
                  <c:v>5.3190169999999997</c:v>
                </c:pt>
                <c:pt idx="15218">
                  <c:v>5.3185250000000002</c:v>
                </c:pt>
                <c:pt idx="15219">
                  <c:v>5.3201179999999999</c:v>
                </c:pt>
                <c:pt idx="15220">
                  <c:v>5.3218519999999998</c:v>
                </c:pt>
                <c:pt idx="15221">
                  <c:v>5.3215640000000004</c:v>
                </c:pt>
                <c:pt idx="15222">
                  <c:v>5.3222170000000002</c:v>
                </c:pt>
                <c:pt idx="15223">
                  <c:v>5.3233309999999996</c:v>
                </c:pt>
                <c:pt idx="15224">
                  <c:v>5.3259169999999996</c:v>
                </c:pt>
                <c:pt idx="15225">
                  <c:v>5.3301030000000003</c:v>
                </c:pt>
                <c:pt idx="15226">
                  <c:v>5.3305300000000004</c:v>
                </c:pt>
                <c:pt idx="15227">
                  <c:v>5.326695</c:v>
                </c:pt>
                <c:pt idx="15228">
                  <c:v>5.328468</c:v>
                </c:pt>
                <c:pt idx="15229">
                  <c:v>5.3325379999999996</c:v>
                </c:pt>
                <c:pt idx="15230">
                  <c:v>5.3295919999999999</c:v>
                </c:pt>
                <c:pt idx="15231">
                  <c:v>5.3274319999999999</c:v>
                </c:pt>
                <c:pt idx="15232">
                  <c:v>5.3331939999999998</c:v>
                </c:pt>
                <c:pt idx="15233">
                  <c:v>5.3334669999999997</c:v>
                </c:pt>
                <c:pt idx="15234">
                  <c:v>5.3275009999999998</c:v>
                </c:pt>
                <c:pt idx="15235">
                  <c:v>5.3257570000000003</c:v>
                </c:pt>
                <c:pt idx="15236">
                  <c:v>5.3248290000000003</c:v>
                </c:pt>
                <c:pt idx="15237">
                  <c:v>5.3245810000000002</c:v>
                </c:pt>
                <c:pt idx="15238">
                  <c:v>5.3271090000000001</c:v>
                </c:pt>
                <c:pt idx="15239">
                  <c:v>5.3262989999999997</c:v>
                </c:pt>
                <c:pt idx="15240">
                  <c:v>5.3236650000000001</c:v>
                </c:pt>
                <c:pt idx="15241">
                  <c:v>5.3261479999999999</c:v>
                </c:pt>
                <c:pt idx="15242">
                  <c:v>5.3302009999999997</c:v>
                </c:pt>
                <c:pt idx="15243">
                  <c:v>5.3297090000000003</c:v>
                </c:pt>
                <c:pt idx="15244">
                  <c:v>5.3313600000000001</c:v>
                </c:pt>
                <c:pt idx="15245">
                  <c:v>5.333914</c:v>
                </c:pt>
                <c:pt idx="15246">
                  <c:v>5.3334409999999997</c:v>
                </c:pt>
                <c:pt idx="15247">
                  <c:v>5.3331239999999998</c:v>
                </c:pt>
                <c:pt idx="15248">
                  <c:v>5.3353929999999998</c:v>
                </c:pt>
                <c:pt idx="15249">
                  <c:v>5.3374110000000003</c:v>
                </c:pt>
                <c:pt idx="15250">
                  <c:v>5.3356269999999997</c:v>
                </c:pt>
                <c:pt idx="15251">
                  <c:v>5.3335949999999999</c:v>
                </c:pt>
                <c:pt idx="15252">
                  <c:v>5.333685</c:v>
                </c:pt>
                <c:pt idx="15253">
                  <c:v>5.3325370000000003</c:v>
                </c:pt>
                <c:pt idx="15254">
                  <c:v>5.3294269999999999</c:v>
                </c:pt>
                <c:pt idx="15255">
                  <c:v>5.3286470000000001</c:v>
                </c:pt>
                <c:pt idx="15256">
                  <c:v>5.3302490000000002</c:v>
                </c:pt>
                <c:pt idx="15257">
                  <c:v>5.3308559999999998</c:v>
                </c:pt>
                <c:pt idx="15258">
                  <c:v>5.3304840000000002</c:v>
                </c:pt>
                <c:pt idx="15259">
                  <c:v>5.3280919999999998</c:v>
                </c:pt>
                <c:pt idx="15260">
                  <c:v>5.3259340000000002</c:v>
                </c:pt>
                <c:pt idx="15261">
                  <c:v>5.3278509999999999</c:v>
                </c:pt>
                <c:pt idx="15262">
                  <c:v>5.3309369999999996</c:v>
                </c:pt>
                <c:pt idx="15263">
                  <c:v>5.329663</c:v>
                </c:pt>
                <c:pt idx="15264">
                  <c:v>5.332338</c:v>
                </c:pt>
                <c:pt idx="15265">
                  <c:v>5.3365650000000002</c:v>
                </c:pt>
                <c:pt idx="15266">
                  <c:v>5.3354739999999996</c:v>
                </c:pt>
                <c:pt idx="15267">
                  <c:v>5.3367529999999999</c:v>
                </c:pt>
                <c:pt idx="15268">
                  <c:v>5.3396780000000001</c:v>
                </c:pt>
                <c:pt idx="15269">
                  <c:v>5.3366689999999997</c:v>
                </c:pt>
                <c:pt idx="15270">
                  <c:v>5.338476</c:v>
                </c:pt>
                <c:pt idx="15271">
                  <c:v>5.3442470000000002</c:v>
                </c:pt>
                <c:pt idx="15272">
                  <c:v>5.3402269999999996</c:v>
                </c:pt>
                <c:pt idx="15273">
                  <c:v>5.3389189999999997</c:v>
                </c:pt>
                <c:pt idx="15274">
                  <c:v>5.3456380000000001</c:v>
                </c:pt>
                <c:pt idx="15275">
                  <c:v>5.3427449999999999</c:v>
                </c:pt>
                <c:pt idx="15276">
                  <c:v>5.3394620000000002</c:v>
                </c:pt>
                <c:pt idx="15277">
                  <c:v>5.3398649999999996</c:v>
                </c:pt>
                <c:pt idx="15278">
                  <c:v>5.337224</c:v>
                </c:pt>
                <c:pt idx="15279">
                  <c:v>5.3385189999999998</c:v>
                </c:pt>
                <c:pt idx="15280">
                  <c:v>5.3433479999999998</c:v>
                </c:pt>
                <c:pt idx="15281">
                  <c:v>5.3430299999999997</c:v>
                </c:pt>
                <c:pt idx="15282">
                  <c:v>5.3379830000000004</c:v>
                </c:pt>
                <c:pt idx="15283">
                  <c:v>5.3369390000000001</c:v>
                </c:pt>
                <c:pt idx="15284">
                  <c:v>5.3387320000000003</c:v>
                </c:pt>
                <c:pt idx="15285">
                  <c:v>5.339493</c:v>
                </c:pt>
                <c:pt idx="15286">
                  <c:v>5.3396470000000003</c:v>
                </c:pt>
                <c:pt idx="15287">
                  <c:v>5.337942</c:v>
                </c:pt>
                <c:pt idx="15288">
                  <c:v>5.3436050000000002</c:v>
                </c:pt>
                <c:pt idx="15289">
                  <c:v>5.3518549999999996</c:v>
                </c:pt>
                <c:pt idx="15290">
                  <c:v>5.3521349999999996</c:v>
                </c:pt>
                <c:pt idx="15291">
                  <c:v>5.351858</c:v>
                </c:pt>
                <c:pt idx="15292">
                  <c:v>5.3541220000000003</c:v>
                </c:pt>
                <c:pt idx="15293">
                  <c:v>5.3535880000000002</c:v>
                </c:pt>
                <c:pt idx="15294">
                  <c:v>5.3550760000000004</c:v>
                </c:pt>
                <c:pt idx="15295">
                  <c:v>5.3574679999999999</c:v>
                </c:pt>
                <c:pt idx="15296">
                  <c:v>5.3556239999999997</c:v>
                </c:pt>
                <c:pt idx="15297">
                  <c:v>5.3545470000000002</c:v>
                </c:pt>
                <c:pt idx="15298">
                  <c:v>5.3592630000000003</c:v>
                </c:pt>
                <c:pt idx="15299">
                  <c:v>5.3572369999999996</c:v>
                </c:pt>
                <c:pt idx="15300">
                  <c:v>5.3475460000000004</c:v>
                </c:pt>
                <c:pt idx="15301">
                  <c:v>5.3439750000000004</c:v>
                </c:pt>
                <c:pt idx="15302">
                  <c:v>5.3443329999999998</c:v>
                </c:pt>
                <c:pt idx="15303">
                  <c:v>5.3430109999999997</c:v>
                </c:pt>
                <c:pt idx="15304">
                  <c:v>5.3448739999999999</c:v>
                </c:pt>
                <c:pt idx="15305">
                  <c:v>5.3480460000000001</c:v>
                </c:pt>
                <c:pt idx="15306">
                  <c:v>5.3462440000000004</c:v>
                </c:pt>
                <c:pt idx="15307">
                  <c:v>5.3440890000000003</c:v>
                </c:pt>
                <c:pt idx="15308">
                  <c:v>5.3500420000000002</c:v>
                </c:pt>
                <c:pt idx="15309">
                  <c:v>5.3530759999999997</c:v>
                </c:pt>
                <c:pt idx="15310">
                  <c:v>5.3503999999999996</c:v>
                </c:pt>
                <c:pt idx="15311">
                  <c:v>5.3506689999999999</c:v>
                </c:pt>
                <c:pt idx="15312">
                  <c:v>5.3491860000000004</c:v>
                </c:pt>
                <c:pt idx="15313">
                  <c:v>5.3451690000000003</c:v>
                </c:pt>
                <c:pt idx="15314">
                  <c:v>5.3424209999999999</c:v>
                </c:pt>
                <c:pt idx="15315">
                  <c:v>5.3446249999999997</c:v>
                </c:pt>
                <c:pt idx="15316">
                  <c:v>5.3493690000000003</c:v>
                </c:pt>
                <c:pt idx="15317">
                  <c:v>5.3513060000000001</c:v>
                </c:pt>
                <c:pt idx="15318">
                  <c:v>5.3526100000000003</c:v>
                </c:pt>
                <c:pt idx="15319">
                  <c:v>5.3493940000000002</c:v>
                </c:pt>
                <c:pt idx="15320">
                  <c:v>5.3505459999999996</c:v>
                </c:pt>
                <c:pt idx="15321">
                  <c:v>5.3557969999999999</c:v>
                </c:pt>
                <c:pt idx="15322">
                  <c:v>5.3518100000000004</c:v>
                </c:pt>
                <c:pt idx="15323">
                  <c:v>5.348611</c:v>
                </c:pt>
                <c:pt idx="15324">
                  <c:v>5.349011</c:v>
                </c:pt>
                <c:pt idx="15325">
                  <c:v>5.3477629999999996</c:v>
                </c:pt>
                <c:pt idx="15326">
                  <c:v>5.346603</c:v>
                </c:pt>
                <c:pt idx="15327">
                  <c:v>5.3465600000000002</c:v>
                </c:pt>
                <c:pt idx="15328">
                  <c:v>5.3493029999999999</c:v>
                </c:pt>
                <c:pt idx="15329">
                  <c:v>5.3505390000000004</c:v>
                </c:pt>
                <c:pt idx="15330">
                  <c:v>5.350206</c:v>
                </c:pt>
                <c:pt idx="15331">
                  <c:v>5.3540989999999997</c:v>
                </c:pt>
                <c:pt idx="15332">
                  <c:v>5.3605910000000003</c:v>
                </c:pt>
                <c:pt idx="15333">
                  <c:v>5.3600329999999996</c:v>
                </c:pt>
                <c:pt idx="15334">
                  <c:v>5.361256</c:v>
                </c:pt>
                <c:pt idx="15335">
                  <c:v>5.3688019999999996</c:v>
                </c:pt>
                <c:pt idx="15336">
                  <c:v>5.3666970000000003</c:v>
                </c:pt>
                <c:pt idx="15337">
                  <c:v>5.3613010000000001</c:v>
                </c:pt>
                <c:pt idx="15338">
                  <c:v>5.3612729999999997</c:v>
                </c:pt>
                <c:pt idx="15339">
                  <c:v>5.3588979999999999</c:v>
                </c:pt>
                <c:pt idx="15340">
                  <c:v>5.3558519999999996</c:v>
                </c:pt>
                <c:pt idx="15341">
                  <c:v>5.3586039999999997</c:v>
                </c:pt>
                <c:pt idx="15342">
                  <c:v>5.3610139999999999</c:v>
                </c:pt>
                <c:pt idx="15343">
                  <c:v>5.3571</c:v>
                </c:pt>
                <c:pt idx="15344">
                  <c:v>5.3563910000000003</c:v>
                </c:pt>
                <c:pt idx="15345">
                  <c:v>5.3630529999999998</c:v>
                </c:pt>
                <c:pt idx="15346">
                  <c:v>5.3665209999999997</c:v>
                </c:pt>
                <c:pt idx="15347">
                  <c:v>5.3665190000000003</c:v>
                </c:pt>
                <c:pt idx="15348">
                  <c:v>5.3652009999999999</c:v>
                </c:pt>
                <c:pt idx="15349">
                  <c:v>5.3686629999999997</c:v>
                </c:pt>
                <c:pt idx="15350">
                  <c:v>5.3701889999999999</c:v>
                </c:pt>
                <c:pt idx="15351">
                  <c:v>5.3619760000000003</c:v>
                </c:pt>
                <c:pt idx="15352">
                  <c:v>5.361955</c:v>
                </c:pt>
                <c:pt idx="15353">
                  <c:v>5.3637480000000002</c:v>
                </c:pt>
                <c:pt idx="15354">
                  <c:v>5.3621829999999999</c:v>
                </c:pt>
                <c:pt idx="15355">
                  <c:v>5.3643020000000003</c:v>
                </c:pt>
                <c:pt idx="15356">
                  <c:v>5.3644480000000003</c:v>
                </c:pt>
                <c:pt idx="15357">
                  <c:v>5.361224</c:v>
                </c:pt>
                <c:pt idx="15358">
                  <c:v>5.3589469999999997</c:v>
                </c:pt>
                <c:pt idx="15359">
                  <c:v>5.3585060000000002</c:v>
                </c:pt>
                <c:pt idx="15360">
                  <c:v>5.3630950000000004</c:v>
                </c:pt>
                <c:pt idx="15361">
                  <c:v>5.3675379999999997</c:v>
                </c:pt>
                <c:pt idx="15362">
                  <c:v>5.3678239999999997</c:v>
                </c:pt>
                <c:pt idx="15363">
                  <c:v>5.3647159999999996</c:v>
                </c:pt>
                <c:pt idx="15364">
                  <c:v>5.3611909999999998</c:v>
                </c:pt>
                <c:pt idx="15365">
                  <c:v>5.3593109999999999</c:v>
                </c:pt>
                <c:pt idx="15366">
                  <c:v>5.360449</c:v>
                </c:pt>
                <c:pt idx="15367">
                  <c:v>5.3629920000000002</c:v>
                </c:pt>
                <c:pt idx="15368">
                  <c:v>5.3690819999999997</c:v>
                </c:pt>
                <c:pt idx="15369">
                  <c:v>5.3768060000000002</c:v>
                </c:pt>
                <c:pt idx="15370">
                  <c:v>5.3789090000000002</c:v>
                </c:pt>
                <c:pt idx="15371">
                  <c:v>5.3812189999999998</c:v>
                </c:pt>
                <c:pt idx="15372">
                  <c:v>5.383483</c:v>
                </c:pt>
                <c:pt idx="15373">
                  <c:v>5.3744379999999996</c:v>
                </c:pt>
                <c:pt idx="15374">
                  <c:v>5.3696760000000001</c:v>
                </c:pt>
                <c:pt idx="15375">
                  <c:v>5.367947</c:v>
                </c:pt>
                <c:pt idx="15376">
                  <c:v>5.3582520000000002</c:v>
                </c:pt>
                <c:pt idx="15377">
                  <c:v>5.3575609999999996</c:v>
                </c:pt>
                <c:pt idx="15378">
                  <c:v>5.3615579999999996</c:v>
                </c:pt>
                <c:pt idx="15379">
                  <c:v>5.3613920000000004</c:v>
                </c:pt>
                <c:pt idx="15380">
                  <c:v>5.3620840000000003</c:v>
                </c:pt>
                <c:pt idx="15381">
                  <c:v>5.3612140000000004</c:v>
                </c:pt>
                <c:pt idx="15382">
                  <c:v>5.3585209999999996</c:v>
                </c:pt>
                <c:pt idx="15383">
                  <c:v>5.3573199999999996</c:v>
                </c:pt>
                <c:pt idx="15384">
                  <c:v>5.3585209999999996</c:v>
                </c:pt>
                <c:pt idx="15385">
                  <c:v>5.3583410000000002</c:v>
                </c:pt>
                <c:pt idx="15386">
                  <c:v>5.3607740000000002</c:v>
                </c:pt>
                <c:pt idx="15387">
                  <c:v>5.3667860000000003</c:v>
                </c:pt>
                <c:pt idx="15388">
                  <c:v>5.368455</c:v>
                </c:pt>
                <c:pt idx="15389">
                  <c:v>5.3666900000000002</c:v>
                </c:pt>
                <c:pt idx="15390">
                  <c:v>5.3709230000000003</c:v>
                </c:pt>
                <c:pt idx="15391">
                  <c:v>5.3741349999999999</c:v>
                </c:pt>
                <c:pt idx="15392">
                  <c:v>5.373818</c:v>
                </c:pt>
                <c:pt idx="15393">
                  <c:v>5.374155</c:v>
                </c:pt>
                <c:pt idx="15394">
                  <c:v>5.3722890000000003</c:v>
                </c:pt>
                <c:pt idx="15395">
                  <c:v>5.3731479999999996</c:v>
                </c:pt>
                <c:pt idx="15396">
                  <c:v>5.3772270000000004</c:v>
                </c:pt>
                <c:pt idx="15397">
                  <c:v>5.3733360000000001</c:v>
                </c:pt>
                <c:pt idx="15398">
                  <c:v>5.3685260000000001</c:v>
                </c:pt>
                <c:pt idx="15399">
                  <c:v>5.3711060000000002</c:v>
                </c:pt>
                <c:pt idx="15400">
                  <c:v>5.3731809999999998</c:v>
                </c:pt>
                <c:pt idx="15401">
                  <c:v>5.3697520000000001</c:v>
                </c:pt>
                <c:pt idx="15402">
                  <c:v>5.368913</c:v>
                </c:pt>
                <c:pt idx="15403">
                  <c:v>5.3698959999999998</c:v>
                </c:pt>
                <c:pt idx="15404">
                  <c:v>5.3653079999999997</c:v>
                </c:pt>
                <c:pt idx="15405">
                  <c:v>5.3661139999999996</c:v>
                </c:pt>
                <c:pt idx="15406">
                  <c:v>5.3732139999999999</c:v>
                </c:pt>
                <c:pt idx="15407">
                  <c:v>5.3691000000000004</c:v>
                </c:pt>
                <c:pt idx="15408">
                  <c:v>5.3671499999999996</c:v>
                </c:pt>
                <c:pt idx="15409">
                  <c:v>5.3762679999999996</c:v>
                </c:pt>
                <c:pt idx="15410">
                  <c:v>5.3810260000000003</c:v>
                </c:pt>
                <c:pt idx="15411">
                  <c:v>5.380261</c:v>
                </c:pt>
                <c:pt idx="15412">
                  <c:v>5.3777229999999996</c:v>
                </c:pt>
                <c:pt idx="15413">
                  <c:v>5.3749370000000001</c:v>
                </c:pt>
                <c:pt idx="15414">
                  <c:v>5.3730560000000001</c:v>
                </c:pt>
                <c:pt idx="15415">
                  <c:v>5.370177</c:v>
                </c:pt>
                <c:pt idx="15416">
                  <c:v>5.3709110000000004</c:v>
                </c:pt>
                <c:pt idx="15417">
                  <c:v>5.3760380000000003</c:v>
                </c:pt>
                <c:pt idx="15418">
                  <c:v>5.3802409999999998</c:v>
                </c:pt>
                <c:pt idx="15419">
                  <c:v>5.3809909999999999</c:v>
                </c:pt>
                <c:pt idx="15420">
                  <c:v>5.3845840000000003</c:v>
                </c:pt>
                <c:pt idx="15421">
                  <c:v>5.3846150000000002</c:v>
                </c:pt>
                <c:pt idx="15422">
                  <c:v>5.3789129999999998</c:v>
                </c:pt>
                <c:pt idx="15423">
                  <c:v>5.3804020000000001</c:v>
                </c:pt>
                <c:pt idx="15424">
                  <c:v>5.3810250000000002</c:v>
                </c:pt>
                <c:pt idx="15425">
                  <c:v>5.378082</c:v>
                </c:pt>
                <c:pt idx="15426">
                  <c:v>5.3803520000000002</c:v>
                </c:pt>
                <c:pt idx="15427">
                  <c:v>5.3832139999999997</c:v>
                </c:pt>
                <c:pt idx="15428">
                  <c:v>5.3869259999999999</c:v>
                </c:pt>
                <c:pt idx="15429">
                  <c:v>5.3859919999999999</c:v>
                </c:pt>
                <c:pt idx="15430">
                  <c:v>5.3838249999999999</c:v>
                </c:pt>
                <c:pt idx="15431">
                  <c:v>5.3903749999999997</c:v>
                </c:pt>
                <c:pt idx="15432">
                  <c:v>5.3931849999999999</c:v>
                </c:pt>
                <c:pt idx="15433">
                  <c:v>5.3891609999999996</c:v>
                </c:pt>
                <c:pt idx="15434">
                  <c:v>5.3888610000000003</c:v>
                </c:pt>
                <c:pt idx="15435">
                  <c:v>5.388458</c:v>
                </c:pt>
                <c:pt idx="15436">
                  <c:v>5.3849600000000004</c:v>
                </c:pt>
                <c:pt idx="15437">
                  <c:v>5.3865030000000003</c:v>
                </c:pt>
                <c:pt idx="15438">
                  <c:v>5.3882649999999996</c:v>
                </c:pt>
                <c:pt idx="15439">
                  <c:v>5.3823020000000001</c:v>
                </c:pt>
                <c:pt idx="15440">
                  <c:v>5.3836050000000002</c:v>
                </c:pt>
                <c:pt idx="15441">
                  <c:v>5.3866149999999999</c:v>
                </c:pt>
                <c:pt idx="15442">
                  <c:v>5.3839819999999996</c:v>
                </c:pt>
                <c:pt idx="15443">
                  <c:v>5.3824820000000004</c:v>
                </c:pt>
                <c:pt idx="15444">
                  <c:v>5.3816879999999996</c:v>
                </c:pt>
                <c:pt idx="15445">
                  <c:v>5.379645</c:v>
                </c:pt>
                <c:pt idx="15446">
                  <c:v>5.3823470000000002</c:v>
                </c:pt>
                <c:pt idx="15447">
                  <c:v>5.3854610000000003</c:v>
                </c:pt>
                <c:pt idx="15448">
                  <c:v>5.3827449999999999</c:v>
                </c:pt>
                <c:pt idx="15449">
                  <c:v>5.3825960000000004</c:v>
                </c:pt>
                <c:pt idx="15450">
                  <c:v>5.381837</c:v>
                </c:pt>
                <c:pt idx="15451">
                  <c:v>5.3753399999999996</c:v>
                </c:pt>
                <c:pt idx="15452">
                  <c:v>5.3740040000000002</c:v>
                </c:pt>
                <c:pt idx="15453">
                  <c:v>5.3739330000000001</c:v>
                </c:pt>
                <c:pt idx="15454">
                  <c:v>5.3717959999999998</c:v>
                </c:pt>
                <c:pt idx="15455">
                  <c:v>5.370622</c:v>
                </c:pt>
                <c:pt idx="15456">
                  <c:v>5.3725360000000002</c:v>
                </c:pt>
                <c:pt idx="15457">
                  <c:v>5.3777439999999999</c:v>
                </c:pt>
                <c:pt idx="15458">
                  <c:v>5.3844099999999999</c:v>
                </c:pt>
                <c:pt idx="15459">
                  <c:v>5.3871099999999998</c:v>
                </c:pt>
                <c:pt idx="15460">
                  <c:v>5.3814289999999998</c:v>
                </c:pt>
                <c:pt idx="15461">
                  <c:v>5.382301</c:v>
                </c:pt>
                <c:pt idx="15462">
                  <c:v>5.3891679999999997</c:v>
                </c:pt>
                <c:pt idx="15463">
                  <c:v>5.3841330000000003</c:v>
                </c:pt>
                <c:pt idx="15464">
                  <c:v>5.3805040000000002</c:v>
                </c:pt>
                <c:pt idx="15465">
                  <c:v>5.3846590000000001</c:v>
                </c:pt>
                <c:pt idx="15466">
                  <c:v>5.385122</c:v>
                </c:pt>
                <c:pt idx="15467">
                  <c:v>5.3861230000000004</c:v>
                </c:pt>
                <c:pt idx="15468">
                  <c:v>5.3875039999999998</c:v>
                </c:pt>
                <c:pt idx="15469">
                  <c:v>5.3852209999999996</c:v>
                </c:pt>
                <c:pt idx="15470">
                  <c:v>5.3821300000000001</c:v>
                </c:pt>
                <c:pt idx="15471">
                  <c:v>5.3797750000000004</c:v>
                </c:pt>
                <c:pt idx="15472">
                  <c:v>5.3828290000000001</c:v>
                </c:pt>
                <c:pt idx="15473">
                  <c:v>5.3847779999999998</c:v>
                </c:pt>
                <c:pt idx="15474">
                  <c:v>5.3828279999999999</c:v>
                </c:pt>
                <c:pt idx="15475">
                  <c:v>5.3855190000000004</c:v>
                </c:pt>
                <c:pt idx="15476">
                  <c:v>5.3879479999999997</c:v>
                </c:pt>
                <c:pt idx="15477">
                  <c:v>5.3875989999999998</c:v>
                </c:pt>
                <c:pt idx="15478">
                  <c:v>5.3890890000000002</c:v>
                </c:pt>
                <c:pt idx="15479">
                  <c:v>5.3876780000000002</c:v>
                </c:pt>
                <c:pt idx="15480">
                  <c:v>5.3882709999999996</c:v>
                </c:pt>
                <c:pt idx="15481">
                  <c:v>5.3966469999999997</c:v>
                </c:pt>
                <c:pt idx="15482">
                  <c:v>5.3990260000000001</c:v>
                </c:pt>
                <c:pt idx="15483">
                  <c:v>5.3968410000000002</c:v>
                </c:pt>
                <c:pt idx="15484">
                  <c:v>5.3987930000000004</c:v>
                </c:pt>
                <c:pt idx="15485">
                  <c:v>5.395556</c:v>
                </c:pt>
                <c:pt idx="15486">
                  <c:v>5.3914989999999996</c:v>
                </c:pt>
                <c:pt idx="15487">
                  <c:v>5.392658</c:v>
                </c:pt>
                <c:pt idx="15488">
                  <c:v>5.3921289999999997</c:v>
                </c:pt>
                <c:pt idx="15489">
                  <c:v>5.3915870000000004</c:v>
                </c:pt>
                <c:pt idx="15490">
                  <c:v>5.3944609999999997</c:v>
                </c:pt>
                <c:pt idx="15491">
                  <c:v>5.4004539999999999</c:v>
                </c:pt>
                <c:pt idx="15492">
                  <c:v>5.403797</c:v>
                </c:pt>
                <c:pt idx="15493">
                  <c:v>5.4015449999999996</c:v>
                </c:pt>
                <c:pt idx="15494">
                  <c:v>5.3985250000000002</c:v>
                </c:pt>
                <c:pt idx="15495">
                  <c:v>5.3962019999999997</c:v>
                </c:pt>
                <c:pt idx="15496">
                  <c:v>5.3973610000000001</c:v>
                </c:pt>
                <c:pt idx="15497">
                  <c:v>5.4004240000000001</c:v>
                </c:pt>
                <c:pt idx="15498">
                  <c:v>5.3995160000000002</c:v>
                </c:pt>
                <c:pt idx="15499">
                  <c:v>5.3961550000000003</c:v>
                </c:pt>
                <c:pt idx="15500">
                  <c:v>5.3987990000000003</c:v>
                </c:pt>
                <c:pt idx="15501">
                  <c:v>5.4031450000000003</c:v>
                </c:pt>
                <c:pt idx="15502">
                  <c:v>5.4005970000000003</c:v>
                </c:pt>
                <c:pt idx="15503">
                  <c:v>5.3979229999999996</c:v>
                </c:pt>
                <c:pt idx="15504">
                  <c:v>5.3993700000000002</c:v>
                </c:pt>
                <c:pt idx="15505">
                  <c:v>5.3996649999999997</c:v>
                </c:pt>
                <c:pt idx="15506">
                  <c:v>5.398593</c:v>
                </c:pt>
                <c:pt idx="15507">
                  <c:v>5.3958370000000002</c:v>
                </c:pt>
                <c:pt idx="15508">
                  <c:v>5.3924620000000001</c:v>
                </c:pt>
                <c:pt idx="15509">
                  <c:v>5.391222</c:v>
                </c:pt>
                <c:pt idx="15510">
                  <c:v>5.3921520000000003</c:v>
                </c:pt>
                <c:pt idx="15511">
                  <c:v>5.3918200000000001</c:v>
                </c:pt>
                <c:pt idx="15512">
                  <c:v>5.3940289999999997</c:v>
                </c:pt>
                <c:pt idx="15513">
                  <c:v>5.3986879999999999</c:v>
                </c:pt>
                <c:pt idx="15514">
                  <c:v>5.3948080000000003</c:v>
                </c:pt>
                <c:pt idx="15515">
                  <c:v>5.3935209999999998</c:v>
                </c:pt>
                <c:pt idx="15516">
                  <c:v>5.4056110000000004</c:v>
                </c:pt>
                <c:pt idx="15517">
                  <c:v>5.4100619999999999</c:v>
                </c:pt>
                <c:pt idx="15518">
                  <c:v>5.407127</c:v>
                </c:pt>
                <c:pt idx="15519">
                  <c:v>5.4129060000000004</c:v>
                </c:pt>
                <c:pt idx="15520">
                  <c:v>5.4128369999999997</c:v>
                </c:pt>
                <c:pt idx="15521">
                  <c:v>5.4042180000000002</c:v>
                </c:pt>
                <c:pt idx="15522">
                  <c:v>5.404528</c:v>
                </c:pt>
                <c:pt idx="15523">
                  <c:v>5.4048249999999998</c:v>
                </c:pt>
                <c:pt idx="15524">
                  <c:v>5.4009510000000001</c:v>
                </c:pt>
                <c:pt idx="15525">
                  <c:v>5.4014629999999997</c:v>
                </c:pt>
                <c:pt idx="15526">
                  <c:v>5.4021879999999998</c:v>
                </c:pt>
                <c:pt idx="15527">
                  <c:v>5.3989320000000003</c:v>
                </c:pt>
                <c:pt idx="15528">
                  <c:v>5.3982279999999996</c:v>
                </c:pt>
                <c:pt idx="15529">
                  <c:v>5.3994109999999997</c:v>
                </c:pt>
                <c:pt idx="15530">
                  <c:v>5.3992069999999996</c:v>
                </c:pt>
                <c:pt idx="15531">
                  <c:v>5.4006639999999999</c:v>
                </c:pt>
                <c:pt idx="15532">
                  <c:v>5.4007529999999999</c:v>
                </c:pt>
                <c:pt idx="15533">
                  <c:v>5.3988209999999999</c:v>
                </c:pt>
                <c:pt idx="15534">
                  <c:v>5.3990499999999999</c:v>
                </c:pt>
                <c:pt idx="15535">
                  <c:v>5.4022319999999997</c:v>
                </c:pt>
                <c:pt idx="15536">
                  <c:v>5.4050250000000002</c:v>
                </c:pt>
                <c:pt idx="15537">
                  <c:v>5.4039190000000001</c:v>
                </c:pt>
                <c:pt idx="15538">
                  <c:v>5.4014850000000001</c:v>
                </c:pt>
                <c:pt idx="15539">
                  <c:v>5.4038909999999998</c:v>
                </c:pt>
                <c:pt idx="15540">
                  <c:v>5.4115650000000004</c:v>
                </c:pt>
                <c:pt idx="15541">
                  <c:v>5.4091180000000003</c:v>
                </c:pt>
                <c:pt idx="15542">
                  <c:v>5.4072209999999998</c:v>
                </c:pt>
                <c:pt idx="15543">
                  <c:v>5.414587</c:v>
                </c:pt>
                <c:pt idx="15544">
                  <c:v>5.411791</c:v>
                </c:pt>
                <c:pt idx="15545">
                  <c:v>5.4006030000000003</c:v>
                </c:pt>
                <c:pt idx="15546">
                  <c:v>5.3992469999999999</c:v>
                </c:pt>
                <c:pt idx="15547">
                  <c:v>5.4038069999999996</c:v>
                </c:pt>
                <c:pt idx="15548">
                  <c:v>5.3966760000000003</c:v>
                </c:pt>
                <c:pt idx="15549">
                  <c:v>5.390638</c:v>
                </c:pt>
                <c:pt idx="15550">
                  <c:v>5.4012089999999997</c:v>
                </c:pt>
                <c:pt idx="15551">
                  <c:v>5.4073019999999996</c:v>
                </c:pt>
                <c:pt idx="15552">
                  <c:v>5.4058479999999998</c:v>
                </c:pt>
                <c:pt idx="15553">
                  <c:v>5.4042070000000004</c:v>
                </c:pt>
                <c:pt idx="15554">
                  <c:v>5.4006939999999997</c:v>
                </c:pt>
                <c:pt idx="15555">
                  <c:v>5.4007690000000004</c:v>
                </c:pt>
                <c:pt idx="15556">
                  <c:v>5.4051710000000002</c:v>
                </c:pt>
                <c:pt idx="15557">
                  <c:v>5.4083649999999999</c:v>
                </c:pt>
                <c:pt idx="15558">
                  <c:v>5.4049430000000003</c:v>
                </c:pt>
                <c:pt idx="15559">
                  <c:v>5.405265</c:v>
                </c:pt>
                <c:pt idx="15560">
                  <c:v>5.4144680000000003</c:v>
                </c:pt>
                <c:pt idx="15561">
                  <c:v>5.4149200000000004</c:v>
                </c:pt>
                <c:pt idx="15562">
                  <c:v>5.4097049999999998</c:v>
                </c:pt>
                <c:pt idx="15563">
                  <c:v>5.4125230000000002</c:v>
                </c:pt>
                <c:pt idx="15564">
                  <c:v>5.4149039999999999</c:v>
                </c:pt>
                <c:pt idx="15565">
                  <c:v>5.4125750000000004</c:v>
                </c:pt>
                <c:pt idx="15566">
                  <c:v>5.4127299999999998</c:v>
                </c:pt>
                <c:pt idx="15567">
                  <c:v>5.4098319999999998</c:v>
                </c:pt>
                <c:pt idx="15568">
                  <c:v>5.4037620000000004</c:v>
                </c:pt>
                <c:pt idx="15569">
                  <c:v>5.408461</c:v>
                </c:pt>
                <c:pt idx="15570">
                  <c:v>5.4137430000000002</c:v>
                </c:pt>
                <c:pt idx="15571">
                  <c:v>5.4108499999999999</c:v>
                </c:pt>
                <c:pt idx="15572">
                  <c:v>5.4084199999999996</c:v>
                </c:pt>
                <c:pt idx="15573">
                  <c:v>5.4065209999999997</c:v>
                </c:pt>
                <c:pt idx="15574">
                  <c:v>5.4054180000000001</c:v>
                </c:pt>
                <c:pt idx="15575">
                  <c:v>5.4067429999999996</c:v>
                </c:pt>
                <c:pt idx="15576">
                  <c:v>5.408347</c:v>
                </c:pt>
                <c:pt idx="15577">
                  <c:v>5.4082549999999996</c:v>
                </c:pt>
                <c:pt idx="15578">
                  <c:v>5.4099250000000003</c:v>
                </c:pt>
                <c:pt idx="15579">
                  <c:v>5.4140810000000004</c:v>
                </c:pt>
                <c:pt idx="15580">
                  <c:v>5.4137959999999996</c:v>
                </c:pt>
                <c:pt idx="15581">
                  <c:v>5.4101710000000001</c:v>
                </c:pt>
                <c:pt idx="15582">
                  <c:v>5.4122469999999998</c:v>
                </c:pt>
                <c:pt idx="15583">
                  <c:v>5.416112</c:v>
                </c:pt>
                <c:pt idx="15584">
                  <c:v>5.4131130000000001</c:v>
                </c:pt>
                <c:pt idx="15585">
                  <c:v>5.4114279999999999</c:v>
                </c:pt>
                <c:pt idx="15586">
                  <c:v>5.4175079999999998</c:v>
                </c:pt>
                <c:pt idx="15587">
                  <c:v>5.4225950000000003</c:v>
                </c:pt>
                <c:pt idx="15588">
                  <c:v>5.4249989999999997</c:v>
                </c:pt>
                <c:pt idx="15589">
                  <c:v>5.4287239999999999</c:v>
                </c:pt>
                <c:pt idx="15590">
                  <c:v>5.4265429999999997</c:v>
                </c:pt>
                <c:pt idx="15591">
                  <c:v>5.4216329999999999</c:v>
                </c:pt>
                <c:pt idx="15592">
                  <c:v>5.4237989999999998</c:v>
                </c:pt>
                <c:pt idx="15593">
                  <c:v>5.4279840000000004</c:v>
                </c:pt>
                <c:pt idx="15594">
                  <c:v>5.4256099999999998</c:v>
                </c:pt>
                <c:pt idx="15595">
                  <c:v>5.4207190000000001</c:v>
                </c:pt>
                <c:pt idx="15596">
                  <c:v>5.4218659999999996</c:v>
                </c:pt>
                <c:pt idx="15597">
                  <c:v>5.424023</c:v>
                </c:pt>
                <c:pt idx="15598">
                  <c:v>5.4206770000000004</c:v>
                </c:pt>
                <c:pt idx="15599">
                  <c:v>5.4175890000000004</c:v>
                </c:pt>
                <c:pt idx="15600">
                  <c:v>5.4219759999999999</c:v>
                </c:pt>
                <c:pt idx="15601">
                  <c:v>5.4263019999999997</c:v>
                </c:pt>
                <c:pt idx="15602">
                  <c:v>5.4228930000000002</c:v>
                </c:pt>
                <c:pt idx="15603">
                  <c:v>5.4226739999999998</c:v>
                </c:pt>
                <c:pt idx="15604">
                  <c:v>5.4240779999999997</c:v>
                </c:pt>
                <c:pt idx="15605">
                  <c:v>5.4213820000000004</c:v>
                </c:pt>
                <c:pt idx="15606">
                  <c:v>5.4248849999999997</c:v>
                </c:pt>
                <c:pt idx="15607">
                  <c:v>5.4261039999999996</c:v>
                </c:pt>
                <c:pt idx="15608">
                  <c:v>5.4208369999999997</c:v>
                </c:pt>
                <c:pt idx="15609">
                  <c:v>5.4217630000000003</c:v>
                </c:pt>
                <c:pt idx="15610">
                  <c:v>5.4261039999999996</c:v>
                </c:pt>
                <c:pt idx="15611">
                  <c:v>5.4254930000000003</c:v>
                </c:pt>
                <c:pt idx="15612">
                  <c:v>5.4272799999999997</c:v>
                </c:pt>
                <c:pt idx="15613">
                  <c:v>5.4300600000000001</c:v>
                </c:pt>
                <c:pt idx="15614">
                  <c:v>5.4267770000000004</c:v>
                </c:pt>
                <c:pt idx="15615">
                  <c:v>5.4293750000000003</c:v>
                </c:pt>
                <c:pt idx="15616">
                  <c:v>5.4340650000000004</c:v>
                </c:pt>
                <c:pt idx="15617">
                  <c:v>5.4286409999999998</c:v>
                </c:pt>
                <c:pt idx="15618">
                  <c:v>5.4259579999999996</c:v>
                </c:pt>
                <c:pt idx="15619">
                  <c:v>5.4282260000000004</c:v>
                </c:pt>
                <c:pt idx="15620">
                  <c:v>5.4295559999999998</c:v>
                </c:pt>
                <c:pt idx="15621">
                  <c:v>5.4248719999999997</c:v>
                </c:pt>
                <c:pt idx="15622">
                  <c:v>5.4166790000000002</c:v>
                </c:pt>
                <c:pt idx="15623">
                  <c:v>5.4180979999999996</c:v>
                </c:pt>
                <c:pt idx="15624">
                  <c:v>5.4230869999999998</c:v>
                </c:pt>
                <c:pt idx="15625">
                  <c:v>5.4292809999999996</c:v>
                </c:pt>
                <c:pt idx="15626">
                  <c:v>5.430307</c:v>
                </c:pt>
                <c:pt idx="15627">
                  <c:v>5.4247730000000001</c:v>
                </c:pt>
                <c:pt idx="15628">
                  <c:v>5.4315660000000001</c:v>
                </c:pt>
                <c:pt idx="15629">
                  <c:v>5.4360419999999996</c:v>
                </c:pt>
                <c:pt idx="15630">
                  <c:v>5.4290779999999996</c:v>
                </c:pt>
                <c:pt idx="15631">
                  <c:v>5.4294919999999998</c:v>
                </c:pt>
                <c:pt idx="15632">
                  <c:v>5.4353400000000001</c:v>
                </c:pt>
                <c:pt idx="15633">
                  <c:v>5.4343659999999998</c:v>
                </c:pt>
                <c:pt idx="15634">
                  <c:v>5.4320560000000002</c:v>
                </c:pt>
                <c:pt idx="15635">
                  <c:v>5.4349530000000001</c:v>
                </c:pt>
                <c:pt idx="15636">
                  <c:v>5.436661</c:v>
                </c:pt>
                <c:pt idx="15637">
                  <c:v>5.436585</c:v>
                </c:pt>
                <c:pt idx="15638">
                  <c:v>5.4387239999999997</c:v>
                </c:pt>
                <c:pt idx="15639">
                  <c:v>5.4390090000000004</c:v>
                </c:pt>
                <c:pt idx="15640">
                  <c:v>5.436947</c:v>
                </c:pt>
                <c:pt idx="15641">
                  <c:v>5.4366750000000001</c:v>
                </c:pt>
                <c:pt idx="15642">
                  <c:v>5.4398249999999999</c:v>
                </c:pt>
                <c:pt idx="15643">
                  <c:v>5.441522</c:v>
                </c:pt>
                <c:pt idx="15644">
                  <c:v>5.4384379999999997</c:v>
                </c:pt>
                <c:pt idx="15645">
                  <c:v>5.4366050000000001</c:v>
                </c:pt>
                <c:pt idx="15646">
                  <c:v>5.4361790000000001</c:v>
                </c:pt>
                <c:pt idx="15647">
                  <c:v>5.4353389999999999</c:v>
                </c:pt>
                <c:pt idx="15648">
                  <c:v>5.4324630000000003</c:v>
                </c:pt>
                <c:pt idx="15649">
                  <c:v>5.4335529999999999</c:v>
                </c:pt>
                <c:pt idx="15650">
                  <c:v>5.442615</c:v>
                </c:pt>
                <c:pt idx="15651">
                  <c:v>5.4436119999999999</c:v>
                </c:pt>
                <c:pt idx="15652">
                  <c:v>5.4390349999999996</c:v>
                </c:pt>
                <c:pt idx="15653">
                  <c:v>5.4395860000000003</c:v>
                </c:pt>
                <c:pt idx="15654">
                  <c:v>5.4400589999999998</c:v>
                </c:pt>
                <c:pt idx="15655">
                  <c:v>5.440607</c:v>
                </c:pt>
                <c:pt idx="15656">
                  <c:v>5.4421920000000004</c:v>
                </c:pt>
                <c:pt idx="15657">
                  <c:v>5.4414379999999998</c:v>
                </c:pt>
                <c:pt idx="15658">
                  <c:v>5.4394150000000003</c:v>
                </c:pt>
                <c:pt idx="15659">
                  <c:v>5.4382999999999999</c:v>
                </c:pt>
                <c:pt idx="15660">
                  <c:v>5.4414889999999998</c:v>
                </c:pt>
                <c:pt idx="15661">
                  <c:v>5.4447229999999998</c:v>
                </c:pt>
                <c:pt idx="15662">
                  <c:v>5.4429109999999996</c:v>
                </c:pt>
                <c:pt idx="15663">
                  <c:v>5.4415170000000002</c:v>
                </c:pt>
                <c:pt idx="15664">
                  <c:v>5.4418220000000002</c:v>
                </c:pt>
                <c:pt idx="15665">
                  <c:v>5.439533</c:v>
                </c:pt>
                <c:pt idx="15666">
                  <c:v>5.4427380000000003</c:v>
                </c:pt>
                <c:pt idx="15667">
                  <c:v>5.4473390000000004</c:v>
                </c:pt>
                <c:pt idx="15668">
                  <c:v>5.4393320000000003</c:v>
                </c:pt>
                <c:pt idx="15669">
                  <c:v>5.4350180000000003</c:v>
                </c:pt>
                <c:pt idx="15670">
                  <c:v>5.4364980000000003</c:v>
                </c:pt>
                <c:pt idx="15671">
                  <c:v>5.435937</c:v>
                </c:pt>
                <c:pt idx="15672">
                  <c:v>5.4382570000000001</c:v>
                </c:pt>
                <c:pt idx="15673">
                  <c:v>5.4388649999999998</c:v>
                </c:pt>
                <c:pt idx="15674">
                  <c:v>5.4427919999999999</c:v>
                </c:pt>
                <c:pt idx="15675">
                  <c:v>5.4466210000000004</c:v>
                </c:pt>
                <c:pt idx="15676">
                  <c:v>5.4437670000000002</c:v>
                </c:pt>
                <c:pt idx="15677">
                  <c:v>5.4408079999999996</c:v>
                </c:pt>
                <c:pt idx="15678">
                  <c:v>5.438612</c:v>
                </c:pt>
                <c:pt idx="15679">
                  <c:v>5.4371980000000004</c:v>
                </c:pt>
                <c:pt idx="15680">
                  <c:v>5.4374840000000004</c:v>
                </c:pt>
                <c:pt idx="15681">
                  <c:v>5.437716</c:v>
                </c:pt>
                <c:pt idx="15682">
                  <c:v>5.4364949999999999</c:v>
                </c:pt>
                <c:pt idx="15683">
                  <c:v>5.4379470000000003</c:v>
                </c:pt>
                <c:pt idx="15684">
                  <c:v>5.444534</c:v>
                </c:pt>
                <c:pt idx="15685">
                  <c:v>5.4457190000000004</c:v>
                </c:pt>
                <c:pt idx="15686">
                  <c:v>5.4451479999999997</c:v>
                </c:pt>
                <c:pt idx="15687">
                  <c:v>5.4488070000000004</c:v>
                </c:pt>
                <c:pt idx="15688">
                  <c:v>5.4526969999999997</c:v>
                </c:pt>
                <c:pt idx="15689">
                  <c:v>5.4551299999999996</c:v>
                </c:pt>
                <c:pt idx="15690">
                  <c:v>5.4528449999999999</c:v>
                </c:pt>
                <c:pt idx="15691">
                  <c:v>5.4525880000000004</c:v>
                </c:pt>
                <c:pt idx="15692">
                  <c:v>5.4572960000000004</c:v>
                </c:pt>
                <c:pt idx="15693">
                  <c:v>5.4544329999999999</c:v>
                </c:pt>
                <c:pt idx="15694">
                  <c:v>5.4458789999999997</c:v>
                </c:pt>
                <c:pt idx="15695">
                  <c:v>5.443511</c:v>
                </c:pt>
                <c:pt idx="15696">
                  <c:v>5.4459429999999998</c:v>
                </c:pt>
                <c:pt idx="15697">
                  <c:v>5.4482679999999997</c:v>
                </c:pt>
                <c:pt idx="15698">
                  <c:v>5.4485000000000001</c:v>
                </c:pt>
                <c:pt idx="15699">
                  <c:v>5.4451130000000001</c:v>
                </c:pt>
                <c:pt idx="15700">
                  <c:v>5.4444749999999997</c:v>
                </c:pt>
                <c:pt idx="15701">
                  <c:v>5.4491690000000004</c:v>
                </c:pt>
                <c:pt idx="15702">
                  <c:v>5.4497179999999998</c:v>
                </c:pt>
                <c:pt idx="15703">
                  <c:v>5.4478989999999996</c:v>
                </c:pt>
                <c:pt idx="15704">
                  <c:v>5.4496950000000002</c:v>
                </c:pt>
                <c:pt idx="15705">
                  <c:v>5.4514579999999997</c:v>
                </c:pt>
                <c:pt idx="15706">
                  <c:v>5.4474819999999999</c:v>
                </c:pt>
                <c:pt idx="15707">
                  <c:v>5.4446139999999996</c:v>
                </c:pt>
                <c:pt idx="15708">
                  <c:v>5.4519159999999998</c:v>
                </c:pt>
                <c:pt idx="15709">
                  <c:v>5.4557609999999999</c:v>
                </c:pt>
                <c:pt idx="15710">
                  <c:v>5.4531330000000002</c:v>
                </c:pt>
                <c:pt idx="15711">
                  <c:v>5.4576180000000001</c:v>
                </c:pt>
                <c:pt idx="15712">
                  <c:v>5.4602190000000004</c:v>
                </c:pt>
                <c:pt idx="15713">
                  <c:v>5.4612259999999999</c:v>
                </c:pt>
                <c:pt idx="15714">
                  <c:v>5.4636009999999997</c:v>
                </c:pt>
                <c:pt idx="15715">
                  <c:v>5.4578119999999997</c:v>
                </c:pt>
                <c:pt idx="15716">
                  <c:v>5.4548030000000001</c:v>
                </c:pt>
                <c:pt idx="15717">
                  <c:v>5.4575950000000004</c:v>
                </c:pt>
                <c:pt idx="15718">
                  <c:v>5.4528790000000003</c:v>
                </c:pt>
                <c:pt idx="15719">
                  <c:v>5.4517239999999996</c:v>
                </c:pt>
                <c:pt idx="15720">
                  <c:v>5.4579180000000003</c:v>
                </c:pt>
                <c:pt idx="15721">
                  <c:v>5.4584669999999997</c:v>
                </c:pt>
                <c:pt idx="15722">
                  <c:v>5.4568969999999997</c:v>
                </c:pt>
                <c:pt idx="15723">
                  <c:v>5.4585460000000001</c:v>
                </c:pt>
                <c:pt idx="15724">
                  <c:v>5.457408</c:v>
                </c:pt>
                <c:pt idx="15725">
                  <c:v>5.4559829999999998</c:v>
                </c:pt>
                <c:pt idx="15726">
                  <c:v>5.4580310000000001</c:v>
                </c:pt>
                <c:pt idx="15727">
                  <c:v>5.4578470000000001</c:v>
                </c:pt>
                <c:pt idx="15728">
                  <c:v>5.4554200000000002</c:v>
                </c:pt>
                <c:pt idx="15729">
                  <c:v>5.4573390000000002</c:v>
                </c:pt>
                <c:pt idx="15730">
                  <c:v>5.4573609999999997</c:v>
                </c:pt>
                <c:pt idx="15731">
                  <c:v>5.4538409999999997</c:v>
                </c:pt>
                <c:pt idx="15732">
                  <c:v>5.453767</c:v>
                </c:pt>
                <c:pt idx="15733">
                  <c:v>5.4527830000000002</c:v>
                </c:pt>
                <c:pt idx="15734">
                  <c:v>5.4529569999999996</c:v>
                </c:pt>
                <c:pt idx="15735">
                  <c:v>5.4599080000000004</c:v>
                </c:pt>
                <c:pt idx="15736">
                  <c:v>5.4598069999999996</c:v>
                </c:pt>
                <c:pt idx="15737">
                  <c:v>5.4530440000000002</c:v>
                </c:pt>
                <c:pt idx="15738">
                  <c:v>5.4566949999999999</c:v>
                </c:pt>
                <c:pt idx="15739">
                  <c:v>5.4619119999999999</c:v>
                </c:pt>
                <c:pt idx="15740">
                  <c:v>5.4596539999999996</c:v>
                </c:pt>
                <c:pt idx="15741">
                  <c:v>5.4619920000000004</c:v>
                </c:pt>
                <c:pt idx="15742">
                  <c:v>5.4643879999999996</c:v>
                </c:pt>
                <c:pt idx="15743">
                  <c:v>5.4612889999999998</c:v>
                </c:pt>
                <c:pt idx="15744">
                  <c:v>5.4603149999999996</c:v>
                </c:pt>
                <c:pt idx="15745">
                  <c:v>5.4606209999999997</c:v>
                </c:pt>
                <c:pt idx="15746">
                  <c:v>5.4580390000000003</c:v>
                </c:pt>
                <c:pt idx="15747">
                  <c:v>5.4577479999999996</c:v>
                </c:pt>
                <c:pt idx="15748">
                  <c:v>5.462491</c:v>
                </c:pt>
                <c:pt idx="15749">
                  <c:v>5.4633640000000003</c:v>
                </c:pt>
                <c:pt idx="15750">
                  <c:v>5.4609920000000001</c:v>
                </c:pt>
                <c:pt idx="15751">
                  <c:v>5.4645640000000002</c:v>
                </c:pt>
                <c:pt idx="15752">
                  <c:v>5.4662240000000004</c:v>
                </c:pt>
                <c:pt idx="15753">
                  <c:v>5.463279</c:v>
                </c:pt>
                <c:pt idx="15754">
                  <c:v>5.4653409999999996</c:v>
                </c:pt>
                <c:pt idx="15755">
                  <c:v>5.4653669999999996</c:v>
                </c:pt>
                <c:pt idx="15756">
                  <c:v>5.4637869999999999</c:v>
                </c:pt>
                <c:pt idx="15757">
                  <c:v>5.4677179999999996</c:v>
                </c:pt>
                <c:pt idx="15758">
                  <c:v>5.467333</c:v>
                </c:pt>
                <c:pt idx="15759">
                  <c:v>5.4659139999999997</c:v>
                </c:pt>
                <c:pt idx="15760">
                  <c:v>5.4703309999999998</c:v>
                </c:pt>
                <c:pt idx="15761">
                  <c:v>5.470402</c:v>
                </c:pt>
                <c:pt idx="15762">
                  <c:v>5.4651969999999999</c:v>
                </c:pt>
                <c:pt idx="15763">
                  <c:v>5.467886</c:v>
                </c:pt>
                <c:pt idx="15764">
                  <c:v>5.4735899999999997</c:v>
                </c:pt>
                <c:pt idx="15765">
                  <c:v>5.4723160000000002</c:v>
                </c:pt>
                <c:pt idx="15766">
                  <c:v>5.4694190000000003</c:v>
                </c:pt>
                <c:pt idx="15767">
                  <c:v>5.4716529999999999</c:v>
                </c:pt>
                <c:pt idx="15768">
                  <c:v>5.4719660000000001</c:v>
                </c:pt>
                <c:pt idx="15769">
                  <c:v>5.4676660000000004</c:v>
                </c:pt>
                <c:pt idx="15770">
                  <c:v>5.4657609999999996</c:v>
                </c:pt>
                <c:pt idx="15771">
                  <c:v>5.4665900000000001</c:v>
                </c:pt>
                <c:pt idx="15772">
                  <c:v>5.4658220000000002</c:v>
                </c:pt>
                <c:pt idx="15773">
                  <c:v>5.466253</c:v>
                </c:pt>
                <c:pt idx="15774">
                  <c:v>5.46645</c:v>
                </c:pt>
                <c:pt idx="15775">
                  <c:v>5.4616730000000002</c:v>
                </c:pt>
                <c:pt idx="15776">
                  <c:v>5.4661949999999999</c:v>
                </c:pt>
                <c:pt idx="15777">
                  <c:v>5.4727819999999996</c:v>
                </c:pt>
                <c:pt idx="15778">
                  <c:v>5.4661939999999998</c:v>
                </c:pt>
                <c:pt idx="15779">
                  <c:v>5.4664950000000001</c:v>
                </c:pt>
                <c:pt idx="15780">
                  <c:v>5.4733309999999999</c:v>
                </c:pt>
                <c:pt idx="15781">
                  <c:v>5.4689110000000003</c:v>
                </c:pt>
                <c:pt idx="15782">
                  <c:v>5.4631689999999997</c:v>
                </c:pt>
                <c:pt idx="15783">
                  <c:v>5.4679640000000003</c:v>
                </c:pt>
                <c:pt idx="15784">
                  <c:v>5.4742030000000002</c:v>
                </c:pt>
                <c:pt idx="15785">
                  <c:v>5.473617</c:v>
                </c:pt>
                <c:pt idx="15786">
                  <c:v>5.4743370000000002</c:v>
                </c:pt>
                <c:pt idx="15787">
                  <c:v>5.4748679999999998</c:v>
                </c:pt>
                <c:pt idx="15788">
                  <c:v>5.4732539999999998</c:v>
                </c:pt>
                <c:pt idx="15789">
                  <c:v>5.4777420000000001</c:v>
                </c:pt>
                <c:pt idx="15790">
                  <c:v>5.4788030000000001</c:v>
                </c:pt>
                <c:pt idx="15791">
                  <c:v>5.4760559999999998</c:v>
                </c:pt>
                <c:pt idx="15792">
                  <c:v>5.478135</c:v>
                </c:pt>
                <c:pt idx="15793">
                  <c:v>5.4789680000000001</c:v>
                </c:pt>
                <c:pt idx="15794">
                  <c:v>5.4720620000000002</c:v>
                </c:pt>
                <c:pt idx="15795">
                  <c:v>5.4666220000000001</c:v>
                </c:pt>
                <c:pt idx="15796">
                  <c:v>5.4727170000000003</c:v>
                </c:pt>
                <c:pt idx="15797">
                  <c:v>5.4775619999999998</c:v>
                </c:pt>
                <c:pt idx="15798">
                  <c:v>5.4747149999999998</c:v>
                </c:pt>
                <c:pt idx="15799">
                  <c:v>5.4738490000000004</c:v>
                </c:pt>
                <c:pt idx="15800">
                  <c:v>5.4755000000000003</c:v>
                </c:pt>
                <c:pt idx="15801">
                  <c:v>5.4750300000000003</c:v>
                </c:pt>
                <c:pt idx="15802">
                  <c:v>5.472397</c:v>
                </c:pt>
                <c:pt idx="15803">
                  <c:v>5.4743760000000004</c:v>
                </c:pt>
                <c:pt idx="15804">
                  <c:v>5.4775720000000003</c:v>
                </c:pt>
                <c:pt idx="15805">
                  <c:v>5.4746119999999996</c:v>
                </c:pt>
                <c:pt idx="15806">
                  <c:v>5.4733720000000003</c:v>
                </c:pt>
                <c:pt idx="15807">
                  <c:v>5.4764179999999998</c:v>
                </c:pt>
                <c:pt idx="15808">
                  <c:v>5.475873</c:v>
                </c:pt>
                <c:pt idx="15809">
                  <c:v>5.4726530000000002</c:v>
                </c:pt>
                <c:pt idx="15810">
                  <c:v>5.4735610000000001</c:v>
                </c:pt>
                <c:pt idx="15811">
                  <c:v>5.4762979999999999</c:v>
                </c:pt>
                <c:pt idx="15812">
                  <c:v>5.4766579999999996</c:v>
                </c:pt>
                <c:pt idx="15813">
                  <c:v>5.4785599999999999</c:v>
                </c:pt>
                <c:pt idx="15814">
                  <c:v>5.4820729999999998</c:v>
                </c:pt>
                <c:pt idx="15815">
                  <c:v>5.4816560000000001</c:v>
                </c:pt>
                <c:pt idx="15816">
                  <c:v>5.4840229999999996</c:v>
                </c:pt>
                <c:pt idx="15817">
                  <c:v>5.4903120000000003</c:v>
                </c:pt>
                <c:pt idx="15818">
                  <c:v>5.4900719999999996</c:v>
                </c:pt>
                <c:pt idx="15819">
                  <c:v>5.4880899999999997</c:v>
                </c:pt>
                <c:pt idx="15820">
                  <c:v>5.4890080000000001</c:v>
                </c:pt>
                <c:pt idx="15821">
                  <c:v>5.4843770000000003</c:v>
                </c:pt>
                <c:pt idx="15822">
                  <c:v>5.4806590000000002</c:v>
                </c:pt>
                <c:pt idx="15823">
                  <c:v>5.4846110000000001</c:v>
                </c:pt>
                <c:pt idx="15824">
                  <c:v>5.4857509999999996</c:v>
                </c:pt>
                <c:pt idx="15825">
                  <c:v>5.4816940000000001</c:v>
                </c:pt>
                <c:pt idx="15826">
                  <c:v>5.4768489999999996</c:v>
                </c:pt>
                <c:pt idx="15827">
                  <c:v>5.4810559999999997</c:v>
                </c:pt>
                <c:pt idx="15828">
                  <c:v>5.4845790000000001</c:v>
                </c:pt>
                <c:pt idx="15829">
                  <c:v>5.4816669999999998</c:v>
                </c:pt>
                <c:pt idx="15830">
                  <c:v>5.4843279999999996</c:v>
                </c:pt>
                <c:pt idx="15831">
                  <c:v>5.4872560000000004</c:v>
                </c:pt>
                <c:pt idx="15832">
                  <c:v>5.4826870000000003</c:v>
                </c:pt>
                <c:pt idx="15833">
                  <c:v>5.4807090000000001</c:v>
                </c:pt>
                <c:pt idx="15834">
                  <c:v>5.4829140000000001</c:v>
                </c:pt>
                <c:pt idx="15835">
                  <c:v>5.4870340000000004</c:v>
                </c:pt>
                <c:pt idx="15836">
                  <c:v>5.4882160000000004</c:v>
                </c:pt>
                <c:pt idx="15837">
                  <c:v>5.4851089999999996</c:v>
                </c:pt>
                <c:pt idx="15838">
                  <c:v>5.4847960000000002</c:v>
                </c:pt>
                <c:pt idx="15839">
                  <c:v>5.48658</c:v>
                </c:pt>
                <c:pt idx="15840">
                  <c:v>5.490564</c:v>
                </c:pt>
                <c:pt idx="15841">
                  <c:v>5.4933639999999997</c:v>
                </c:pt>
                <c:pt idx="15842">
                  <c:v>5.491714</c:v>
                </c:pt>
                <c:pt idx="15843">
                  <c:v>5.491466</c:v>
                </c:pt>
                <c:pt idx="15844">
                  <c:v>5.4951660000000002</c:v>
                </c:pt>
                <c:pt idx="15845">
                  <c:v>5.4970239999999997</c:v>
                </c:pt>
                <c:pt idx="15846">
                  <c:v>5.4967389999999998</c:v>
                </c:pt>
                <c:pt idx="15847">
                  <c:v>5.4968130000000004</c:v>
                </c:pt>
                <c:pt idx="15848">
                  <c:v>5.4957859999999998</c:v>
                </c:pt>
                <c:pt idx="15849">
                  <c:v>5.4951080000000001</c:v>
                </c:pt>
                <c:pt idx="15850">
                  <c:v>5.4923580000000003</c:v>
                </c:pt>
                <c:pt idx="15851">
                  <c:v>5.4886350000000004</c:v>
                </c:pt>
                <c:pt idx="15852">
                  <c:v>5.490081</c:v>
                </c:pt>
                <c:pt idx="15853">
                  <c:v>5.4868300000000003</c:v>
                </c:pt>
                <c:pt idx="15854">
                  <c:v>5.4837220000000002</c:v>
                </c:pt>
                <c:pt idx="15855">
                  <c:v>5.4888070000000004</c:v>
                </c:pt>
                <c:pt idx="15856">
                  <c:v>5.4896700000000003</c:v>
                </c:pt>
                <c:pt idx="15857">
                  <c:v>5.4853490000000003</c:v>
                </c:pt>
                <c:pt idx="15858">
                  <c:v>5.4837530000000001</c:v>
                </c:pt>
                <c:pt idx="15859">
                  <c:v>5.4884550000000001</c:v>
                </c:pt>
                <c:pt idx="15860">
                  <c:v>5.4924710000000001</c:v>
                </c:pt>
                <c:pt idx="15861">
                  <c:v>5.4885549999999999</c:v>
                </c:pt>
                <c:pt idx="15862">
                  <c:v>5.4873419999999999</c:v>
                </c:pt>
                <c:pt idx="15863">
                  <c:v>5.4891319999999997</c:v>
                </c:pt>
                <c:pt idx="15864">
                  <c:v>5.4871990000000004</c:v>
                </c:pt>
                <c:pt idx="15865">
                  <c:v>5.4872329999999998</c:v>
                </c:pt>
                <c:pt idx="15866">
                  <c:v>5.4911450000000004</c:v>
                </c:pt>
                <c:pt idx="15867">
                  <c:v>5.4933459999999998</c:v>
                </c:pt>
                <c:pt idx="15868">
                  <c:v>5.4912130000000001</c:v>
                </c:pt>
                <c:pt idx="15869">
                  <c:v>5.4881570000000002</c:v>
                </c:pt>
                <c:pt idx="15870">
                  <c:v>5.4900060000000002</c:v>
                </c:pt>
                <c:pt idx="15871">
                  <c:v>5.4982509999999998</c:v>
                </c:pt>
                <c:pt idx="15872">
                  <c:v>5.5039280000000002</c:v>
                </c:pt>
                <c:pt idx="15873">
                  <c:v>5.5008350000000004</c:v>
                </c:pt>
                <c:pt idx="15874">
                  <c:v>5.502866</c:v>
                </c:pt>
                <c:pt idx="15875">
                  <c:v>5.5114900000000002</c:v>
                </c:pt>
                <c:pt idx="15876">
                  <c:v>5.5076179999999999</c:v>
                </c:pt>
                <c:pt idx="15877">
                  <c:v>5.502027</c:v>
                </c:pt>
                <c:pt idx="15878">
                  <c:v>5.503768</c:v>
                </c:pt>
                <c:pt idx="15879">
                  <c:v>5.5030060000000001</c:v>
                </c:pt>
                <c:pt idx="15880">
                  <c:v>5.5031040000000004</c:v>
                </c:pt>
                <c:pt idx="15881">
                  <c:v>5.5059069999999997</c:v>
                </c:pt>
                <c:pt idx="15882">
                  <c:v>5.5049640000000002</c:v>
                </c:pt>
                <c:pt idx="15883">
                  <c:v>5.5002310000000003</c:v>
                </c:pt>
                <c:pt idx="15884">
                  <c:v>5.5006339999999998</c:v>
                </c:pt>
                <c:pt idx="15885">
                  <c:v>5.5047829999999998</c:v>
                </c:pt>
                <c:pt idx="15886">
                  <c:v>5.5016550000000004</c:v>
                </c:pt>
                <c:pt idx="15887">
                  <c:v>5.4968050000000002</c:v>
                </c:pt>
                <c:pt idx="15888">
                  <c:v>5.5000359999999997</c:v>
                </c:pt>
                <c:pt idx="15889">
                  <c:v>5.5053539999999996</c:v>
                </c:pt>
                <c:pt idx="15890">
                  <c:v>5.5029690000000002</c:v>
                </c:pt>
                <c:pt idx="15891">
                  <c:v>5.5000309999999999</c:v>
                </c:pt>
                <c:pt idx="15892">
                  <c:v>5.4990990000000002</c:v>
                </c:pt>
                <c:pt idx="15893">
                  <c:v>5.4959850000000001</c:v>
                </c:pt>
                <c:pt idx="15894">
                  <c:v>5.4959230000000003</c:v>
                </c:pt>
                <c:pt idx="15895">
                  <c:v>5.4987820000000003</c:v>
                </c:pt>
                <c:pt idx="15896">
                  <c:v>5.4975779999999999</c:v>
                </c:pt>
                <c:pt idx="15897">
                  <c:v>5.4944829999999998</c:v>
                </c:pt>
                <c:pt idx="15898">
                  <c:v>5.496321</c:v>
                </c:pt>
                <c:pt idx="15899">
                  <c:v>5.5042489999999997</c:v>
                </c:pt>
                <c:pt idx="15900">
                  <c:v>5.504982</c:v>
                </c:pt>
                <c:pt idx="15901">
                  <c:v>5.4985869999999997</c:v>
                </c:pt>
                <c:pt idx="15902">
                  <c:v>5.4955790000000002</c:v>
                </c:pt>
                <c:pt idx="15903">
                  <c:v>5.4963629999999997</c:v>
                </c:pt>
                <c:pt idx="15904">
                  <c:v>5.4979620000000002</c:v>
                </c:pt>
                <c:pt idx="15905">
                  <c:v>5.5030520000000003</c:v>
                </c:pt>
                <c:pt idx="15906">
                  <c:v>5.511482</c:v>
                </c:pt>
                <c:pt idx="15907">
                  <c:v>5.510834</c:v>
                </c:pt>
                <c:pt idx="15908">
                  <c:v>5.5063789999999999</c:v>
                </c:pt>
                <c:pt idx="15909">
                  <c:v>5.5121169999999999</c:v>
                </c:pt>
                <c:pt idx="15910">
                  <c:v>5.5138639999999999</c:v>
                </c:pt>
                <c:pt idx="15911">
                  <c:v>5.5086409999999999</c:v>
                </c:pt>
                <c:pt idx="15912">
                  <c:v>5.5090170000000001</c:v>
                </c:pt>
                <c:pt idx="15913">
                  <c:v>5.5112079999999999</c:v>
                </c:pt>
                <c:pt idx="15914">
                  <c:v>5.5090519999999996</c:v>
                </c:pt>
                <c:pt idx="15915">
                  <c:v>5.5078950000000004</c:v>
                </c:pt>
                <c:pt idx="15916">
                  <c:v>5.507835</c:v>
                </c:pt>
                <c:pt idx="15917">
                  <c:v>5.5069889999999999</c:v>
                </c:pt>
                <c:pt idx="15918">
                  <c:v>5.5073800000000004</c:v>
                </c:pt>
                <c:pt idx="15919">
                  <c:v>5.5043009999999999</c:v>
                </c:pt>
                <c:pt idx="15920">
                  <c:v>5.503482</c:v>
                </c:pt>
                <c:pt idx="15921">
                  <c:v>5.5073100000000004</c:v>
                </c:pt>
                <c:pt idx="15922">
                  <c:v>5.507034</c:v>
                </c:pt>
                <c:pt idx="15923">
                  <c:v>5.5056729999999998</c:v>
                </c:pt>
                <c:pt idx="15924">
                  <c:v>5.5042499999999999</c:v>
                </c:pt>
                <c:pt idx="15925">
                  <c:v>5.5027910000000002</c:v>
                </c:pt>
                <c:pt idx="15926">
                  <c:v>5.5021409999999999</c:v>
                </c:pt>
                <c:pt idx="15927">
                  <c:v>5.502936</c:v>
                </c:pt>
                <c:pt idx="15928">
                  <c:v>5.5045460000000004</c:v>
                </c:pt>
                <c:pt idx="15929">
                  <c:v>5.501792</c:v>
                </c:pt>
                <c:pt idx="15930">
                  <c:v>5.5039389999999999</c:v>
                </c:pt>
                <c:pt idx="15931">
                  <c:v>5.5110859999999997</c:v>
                </c:pt>
                <c:pt idx="15932">
                  <c:v>5.5101360000000001</c:v>
                </c:pt>
                <c:pt idx="15933">
                  <c:v>5.5111990000000004</c:v>
                </c:pt>
                <c:pt idx="15934">
                  <c:v>5.5160119999999999</c:v>
                </c:pt>
                <c:pt idx="15935">
                  <c:v>5.5131709999999998</c:v>
                </c:pt>
                <c:pt idx="15936">
                  <c:v>5.5127930000000003</c:v>
                </c:pt>
                <c:pt idx="15937">
                  <c:v>5.5172179999999997</c:v>
                </c:pt>
                <c:pt idx="15938">
                  <c:v>5.518866</c:v>
                </c:pt>
                <c:pt idx="15939">
                  <c:v>5.5190650000000003</c:v>
                </c:pt>
                <c:pt idx="15940">
                  <c:v>5.5205260000000003</c:v>
                </c:pt>
                <c:pt idx="15941">
                  <c:v>5.5196670000000001</c:v>
                </c:pt>
                <c:pt idx="15942">
                  <c:v>5.5167989999999998</c:v>
                </c:pt>
                <c:pt idx="15943">
                  <c:v>5.5170159999999999</c:v>
                </c:pt>
                <c:pt idx="15944">
                  <c:v>5.513477</c:v>
                </c:pt>
                <c:pt idx="15945">
                  <c:v>5.5106039999999998</c:v>
                </c:pt>
                <c:pt idx="15946">
                  <c:v>5.5117070000000004</c:v>
                </c:pt>
                <c:pt idx="15947">
                  <c:v>5.5084109999999997</c:v>
                </c:pt>
                <c:pt idx="15948">
                  <c:v>5.5064080000000004</c:v>
                </c:pt>
                <c:pt idx="15949">
                  <c:v>5.5105209999999998</c:v>
                </c:pt>
                <c:pt idx="15950">
                  <c:v>5.5113450000000004</c:v>
                </c:pt>
                <c:pt idx="15951">
                  <c:v>5.5074759999999996</c:v>
                </c:pt>
                <c:pt idx="15952">
                  <c:v>5.511711</c:v>
                </c:pt>
                <c:pt idx="15953">
                  <c:v>5.5204760000000004</c:v>
                </c:pt>
                <c:pt idx="15954">
                  <c:v>5.5212130000000004</c:v>
                </c:pt>
                <c:pt idx="15955">
                  <c:v>5.5219389999999997</c:v>
                </c:pt>
                <c:pt idx="15956">
                  <c:v>5.525398</c:v>
                </c:pt>
                <c:pt idx="15957">
                  <c:v>5.5215129999999997</c:v>
                </c:pt>
                <c:pt idx="15958">
                  <c:v>5.5157259999999999</c:v>
                </c:pt>
                <c:pt idx="15959">
                  <c:v>5.5180030000000002</c:v>
                </c:pt>
                <c:pt idx="15960">
                  <c:v>5.5172299999999996</c:v>
                </c:pt>
                <c:pt idx="15961">
                  <c:v>5.5129460000000003</c:v>
                </c:pt>
                <c:pt idx="15962">
                  <c:v>5.5171099999999997</c:v>
                </c:pt>
                <c:pt idx="15963">
                  <c:v>5.5201159999999998</c:v>
                </c:pt>
                <c:pt idx="15964">
                  <c:v>5.5173079999999999</c:v>
                </c:pt>
                <c:pt idx="15965">
                  <c:v>5.5158509999999996</c:v>
                </c:pt>
                <c:pt idx="15966">
                  <c:v>5.5147779999999997</c:v>
                </c:pt>
                <c:pt idx="15967">
                  <c:v>5.5125630000000001</c:v>
                </c:pt>
                <c:pt idx="15968">
                  <c:v>5.5131779999999999</c:v>
                </c:pt>
                <c:pt idx="15969">
                  <c:v>5.516597</c:v>
                </c:pt>
                <c:pt idx="15970">
                  <c:v>5.5171700000000001</c:v>
                </c:pt>
                <c:pt idx="15971">
                  <c:v>5.514939</c:v>
                </c:pt>
                <c:pt idx="15972">
                  <c:v>5.5168819999999998</c:v>
                </c:pt>
                <c:pt idx="15973">
                  <c:v>5.5169779999999999</c:v>
                </c:pt>
                <c:pt idx="15974">
                  <c:v>5.5127379999999997</c:v>
                </c:pt>
                <c:pt idx="15975">
                  <c:v>5.5156499999999999</c:v>
                </c:pt>
                <c:pt idx="15976">
                  <c:v>5.5212399999999997</c:v>
                </c:pt>
                <c:pt idx="15977">
                  <c:v>5.5221309999999999</c:v>
                </c:pt>
                <c:pt idx="15978">
                  <c:v>5.52135</c:v>
                </c:pt>
                <c:pt idx="15979">
                  <c:v>5.5243010000000004</c:v>
                </c:pt>
                <c:pt idx="15980">
                  <c:v>5.528486</c:v>
                </c:pt>
                <c:pt idx="15981">
                  <c:v>5.5266159999999998</c:v>
                </c:pt>
                <c:pt idx="15982">
                  <c:v>5.5263369999999998</c:v>
                </c:pt>
                <c:pt idx="15983">
                  <c:v>5.5272410000000001</c:v>
                </c:pt>
                <c:pt idx="15984">
                  <c:v>5.5247039999999998</c:v>
                </c:pt>
                <c:pt idx="15985">
                  <c:v>5.5268059999999997</c:v>
                </c:pt>
                <c:pt idx="15986">
                  <c:v>5.5267939999999998</c:v>
                </c:pt>
                <c:pt idx="15987">
                  <c:v>5.5243739999999999</c:v>
                </c:pt>
                <c:pt idx="15988">
                  <c:v>5.5221429999999998</c:v>
                </c:pt>
                <c:pt idx="15989">
                  <c:v>5.5231870000000001</c:v>
                </c:pt>
                <c:pt idx="15990">
                  <c:v>5.5283329999999999</c:v>
                </c:pt>
                <c:pt idx="15991">
                  <c:v>5.5287940000000004</c:v>
                </c:pt>
                <c:pt idx="15992">
                  <c:v>5.5264949999999997</c:v>
                </c:pt>
                <c:pt idx="15993">
                  <c:v>5.5276649999999998</c:v>
                </c:pt>
                <c:pt idx="15994">
                  <c:v>5.529331</c:v>
                </c:pt>
                <c:pt idx="15995">
                  <c:v>5.5278929999999997</c:v>
                </c:pt>
                <c:pt idx="15996">
                  <c:v>5.5297140000000002</c:v>
                </c:pt>
                <c:pt idx="15997">
                  <c:v>5.532368</c:v>
                </c:pt>
                <c:pt idx="15998">
                  <c:v>5.5292370000000002</c:v>
                </c:pt>
                <c:pt idx="15999">
                  <c:v>5.5295529999999999</c:v>
                </c:pt>
                <c:pt idx="16000">
                  <c:v>5.5340569999999998</c:v>
                </c:pt>
                <c:pt idx="16001">
                  <c:v>5.5369330000000003</c:v>
                </c:pt>
                <c:pt idx="16002">
                  <c:v>5.5364449999999996</c:v>
                </c:pt>
                <c:pt idx="16003">
                  <c:v>5.5379009999999997</c:v>
                </c:pt>
                <c:pt idx="16004">
                  <c:v>5.5441019999999996</c:v>
                </c:pt>
                <c:pt idx="16005">
                  <c:v>5.545477</c:v>
                </c:pt>
                <c:pt idx="16006">
                  <c:v>5.5422969999999996</c:v>
                </c:pt>
                <c:pt idx="16007">
                  <c:v>5.5405049999999996</c:v>
                </c:pt>
                <c:pt idx="16008">
                  <c:v>5.5439879999999997</c:v>
                </c:pt>
                <c:pt idx="16009">
                  <c:v>5.5466160000000002</c:v>
                </c:pt>
                <c:pt idx="16010">
                  <c:v>5.5386759999999997</c:v>
                </c:pt>
                <c:pt idx="16011">
                  <c:v>5.5332850000000002</c:v>
                </c:pt>
                <c:pt idx="16012">
                  <c:v>5.5360100000000001</c:v>
                </c:pt>
                <c:pt idx="16013">
                  <c:v>5.5378410000000002</c:v>
                </c:pt>
                <c:pt idx="16014">
                  <c:v>5.534815</c:v>
                </c:pt>
                <c:pt idx="16015">
                  <c:v>5.5327780000000004</c:v>
                </c:pt>
                <c:pt idx="16016">
                  <c:v>5.5351400000000002</c:v>
                </c:pt>
                <c:pt idx="16017">
                  <c:v>5.5309670000000004</c:v>
                </c:pt>
                <c:pt idx="16018">
                  <c:v>5.5309540000000004</c:v>
                </c:pt>
                <c:pt idx="16019">
                  <c:v>5.5375819999999996</c:v>
                </c:pt>
                <c:pt idx="16020">
                  <c:v>5.5331510000000002</c:v>
                </c:pt>
                <c:pt idx="16021">
                  <c:v>5.5293619999999999</c:v>
                </c:pt>
                <c:pt idx="16022">
                  <c:v>5.5332359999999996</c:v>
                </c:pt>
                <c:pt idx="16023">
                  <c:v>5.5325829999999998</c:v>
                </c:pt>
                <c:pt idx="16024">
                  <c:v>5.53118</c:v>
                </c:pt>
                <c:pt idx="16025">
                  <c:v>5.5360040000000001</c:v>
                </c:pt>
                <c:pt idx="16026">
                  <c:v>5.5354919999999996</c:v>
                </c:pt>
                <c:pt idx="16027">
                  <c:v>5.5308529999999996</c:v>
                </c:pt>
                <c:pt idx="16028">
                  <c:v>5.5317720000000001</c:v>
                </c:pt>
                <c:pt idx="16029">
                  <c:v>5.5331799999999998</c:v>
                </c:pt>
                <c:pt idx="16030">
                  <c:v>5.5360110000000002</c:v>
                </c:pt>
                <c:pt idx="16031">
                  <c:v>5.5412020000000002</c:v>
                </c:pt>
                <c:pt idx="16032">
                  <c:v>5.5425449999999996</c:v>
                </c:pt>
                <c:pt idx="16033">
                  <c:v>5.5409079999999999</c:v>
                </c:pt>
                <c:pt idx="16034">
                  <c:v>5.5383909999999998</c:v>
                </c:pt>
                <c:pt idx="16035">
                  <c:v>5.5376760000000003</c:v>
                </c:pt>
                <c:pt idx="16036">
                  <c:v>5.5410469999999998</c:v>
                </c:pt>
                <c:pt idx="16037">
                  <c:v>5.5422039999999999</c:v>
                </c:pt>
                <c:pt idx="16038">
                  <c:v>5.540826</c:v>
                </c:pt>
                <c:pt idx="16039">
                  <c:v>5.5417810000000003</c:v>
                </c:pt>
                <c:pt idx="16040">
                  <c:v>5.5431530000000002</c:v>
                </c:pt>
                <c:pt idx="16041">
                  <c:v>5.5405850000000001</c:v>
                </c:pt>
                <c:pt idx="16042">
                  <c:v>5.5361260000000003</c:v>
                </c:pt>
                <c:pt idx="16043">
                  <c:v>5.5393499999999998</c:v>
                </c:pt>
                <c:pt idx="16044">
                  <c:v>5.5445770000000003</c:v>
                </c:pt>
                <c:pt idx="16045">
                  <c:v>5.5426900000000003</c:v>
                </c:pt>
                <c:pt idx="16046">
                  <c:v>5.5399159999999998</c:v>
                </c:pt>
                <c:pt idx="16047">
                  <c:v>5.5439959999999999</c:v>
                </c:pt>
                <c:pt idx="16048">
                  <c:v>5.5453039999999998</c:v>
                </c:pt>
                <c:pt idx="16049">
                  <c:v>5.5404489999999997</c:v>
                </c:pt>
                <c:pt idx="16050">
                  <c:v>5.542897</c:v>
                </c:pt>
                <c:pt idx="16051">
                  <c:v>5.5513709999999996</c:v>
                </c:pt>
                <c:pt idx="16052">
                  <c:v>5.5521209999999996</c:v>
                </c:pt>
                <c:pt idx="16053">
                  <c:v>5.5531870000000003</c:v>
                </c:pt>
                <c:pt idx="16054">
                  <c:v>5.5558009999999998</c:v>
                </c:pt>
                <c:pt idx="16055">
                  <c:v>5.5540620000000001</c:v>
                </c:pt>
                <c:pt idx="16056">
                  <c:v>5.556673</c:v>
                </c:pt>
                <c:pt idx="16057">
                  <c:v>5.5565300000000004</c:v>
                </c:pt>
                <c:pt idx="16058">
                  <c:v>5.5478730000000001</c:v>
                </c:pt>
                <c:pt idx="16059">
                  <c:v>5.5482810000000002</c:v>
                </c:pt>
                <c:pt idx="16060">
                  <c:v>5.5493699999999997</c:v>
                </c:pt>
                <c:pt idx="16061">
                  <c:v>5.5428309999999996</c:v>
                </c:pt>
                <c:pt idx="16062">
                  <c:v>5.5438739999999997</c:v>
                </c:pt>
                <c:pt idx="16063">
                  <c:v>5.545401</c:v>
                </c:pt>
                <c:pt idx="16064">
                  <c:v>5.542313</c:v>
                </c:pt>
                <c:pt idx="16065">
                  <c:v>5.5427739999999996</c:v>
                </c:pt>
                <c:pt idx="16066">
                  <c:v>5.5448870000000001</c:v>
                </c:pt>
                <c:pt idx="16067">
                  <c:v>5.5446140000000002</c:v>
                </c:pt>
                <c:pt idx="16068">
                  <c:v>5.5439299999999996</c:v>
                </c:pt>
                <c:pt idx="16069">
                  <c:v>5.5475649999999996</c:v>
                </c:pt>
                <c:pt idx="16070">
                  <c:v>5.5493990000000002</c:v>
                </c:pt>
                <c:pt idx="16071">
                  <c:v>5.5462319999999998</c:v>
                </c:pt>
                <c:pt idx="16072">
                  <c:v>5.5458590000000001</c:v>
                </c:pt>
                <c:pt idx="16073">
                  <c:v>5.5413100000000002</c:v>
                </c:pt>
                <c:pt idx="16074">
                  <c:v>5.5408939999999998</c:v>
                </c:pt>
                <c:pt idx="16075">
                  <c:v>5.5484799999999996</c:v>
                </c:pt>
                <c:pt idx="16076">
                  <c:v>5.5449450000000002</c:v>
                </c:pt>
                <c:pt idx="16077">
                  <c:v>5.5441900000000004</c:v>
                </c:pt>
                <c:pt idx="16078">
                  <c:v>5.5530249999999999</c:v>
                </c:pt>
                <c:pt idx="16079">
                  <c:v>5.5534429999999997</c:v>
                </c:pt>
                <c:pt idx="16080">
                  <c:v>5.5488920000000004</c:v>
                </c:pt>
                <c:pt idx="16081">
                  <c:v>5.5540099999999999</c:v>
                </c:pt>
                <c:pt idx="16082">
                  <c:v>5.5595480000000004</c:v>
                </c:pt>
                <c:pt idx="16083">
                  <c:v>5.5572559999999998</c:v>
                </c:pt>
                <c:pt idx="16084">
                  <c:v>5.5541349999999996</c:v>
                </c:pt>
                <c:pt idx="16085">
                  <c:v>5.5539940000000003</c:v>
                </c:pt>
                <c:pt idx="16086">
                  <c:v>5.556934</c:v>
                </c:pt>
                <c:pt idx="16087">
                  <c:v>5.5575279999999996</c:v>
                </c:pt>
                <c:pt idx="16088">
                  <c:v>5.5530020000000002</c:v>
                </c:pt>
                <c:pt idx="16089">
                  <c:v>5.5527280000000001</c:v>
                </c:pt>
                <c:pt idx="16090">
                  <c:v>5.5522039999999997</c:v>
                </c:pt>
                <c:pt idx="16091">
                  <c:v>5.546983</c:v>
                </c:pt>
                <c:pt idx="16092">
                  <c:v>5.5431759999999999</c:v>
                </c:pt>
                <c:pt idx="16093">
                  <c:v>5.5441159999999998</c:v>
                </c:pt>
                <c:pt idx="16094">
                  <c:v>5.5457320000000001</c:v>
                </c:pt>
                <c:pt idx="16095">
                  <c:v>5.5457770000000002</c:v>
                </c:pt>
                <c:pt idx="16096">
                  <c:v>5.5490469999999998</c:v>
                </c:pt>
                <c:pt idx="16097">
                  <c:v>5.5493069999999998</c:v>
                </c:pt>
                <c:pt idx="16098">
                  <c:v>5.5456180000000002</c:v>
                </c:pt>
                <c:pt idx="16099">
                  <c:v>5.5489920000000001</c:v>
                </c:pt>
                <c:pt idx="16100">
                  <c:v>5.5547579999999996</c:v>
                </c:pt>
                <c:pt idx="16101">
                  <c:v>5.5543339999999999</c:v>
                </c:pt>
                <c:pt idx="16102">
                  <c:v>5.5561100000000003</c:v>
                </c:pt>
                <c:pt idx="16103">
                  <c:v>5.5614739999999996</c:v>
                </c:pt>
                <c:pt idx="16104">
                  <c:v>5.5623360000000002</c:v>
                </c:pt>
                <c:pt idx="16105">
                  <c:v>5.5593510000000004</c:v>
                </c:pt>
                <c:pt idx="16106">
                  <c:v>5.5580270000000001</c:v>
                </c:pt>
                <c:pt idx="16107">
                  <c:v>5.5581959999999997</c:v>
                </c:pt>
                <c:pt idx="16108">
                  <c:v>5.5541119999999999</c:v>
                </c:pt>
                <c:pt idx="16109">
                  <c:v>5.554748</c:v>
                </c:pt>
                <c:pt idx="16110">
                  <c:v>5.5584990000000003</c:v>
                </c:pt>
                <c:pt idx="16111">
                  <c:v>5.5533000000000001</c:v>
                </c:pt>
                <c:pt idx="16112">
                  <c:v>5.5518020000000003</c:v>
                </c:pt>
                <c:pt idx="16113">
                  <c:v>5.5556380000000001</c:v>
                </c:pt>
                <c:pt idx="16114">
                  <c:v>5.5523189999999998</c:v>
                </c:pt>
                <c:pt idx="16115">
                  <c:v>5.5524089999999999</c:v>
                </c:pt>
                <c:pt idx="16116">
                  <c:v>5.5587220000000004</c:v>
                </c:pt>
                <c:pt idx="16117">
                  <c:v>5.5579809999999998</c:v>
                </c:pt>
                <c:pt idx="16118">
                  <c:v>5.5535680000000003</c:v>
                </c:pt>
                <c:pt idx="16119">
                  <c:v>5.5567700000000002</c:v>
                </c:pt>
                <c:pt idx="16120">
                  <c:v>5.5558350000000001</c:v>
                </c:pt>
                <c:pt idx="16121">
                  <c:v>5.5492030000000003</c:v>
                </c:pt>
                <c:pt idx="16122">
                  <c:v>5.5514669999999997</c:v>
                </c:pt>
                <c:pt idx="16123">
                  <c:v>5.5555849999999998</c:v>
                </c:pt>
                <c:pt idx="16124">
                  <c:v>5.5540469999999997</c:v>
                </c:pt>
                <c:pt idx="16125">
                  <c:v>5.5549770000000001</c:v>
                </c:pt>
                <c:pt idx="16126">
                  <c:v>5.5612329999999996</c:v>
                </c:pt>
                <c:pt idx="16127">
                  <c:v>5.5661440000000004</c:v>
                </c:pt>
                <c:pt idx="16128">
                  <c:v>5.5705640000000001</c:v>
                </c:pt>
                <c:pt idx="16129">
                  <c:v>5.5727039999999999</c:v>
                </c:pt>
                <c:pt idx="16130">
                  <c:v>5.568492</c:v>
                </c:pt>
                <c:pt idx="16131">
                  <c:v>5.5667140000000002</c:v>
                </c:pt>
                <c:pt idx="16132">
                  <c:v>5.5677630000000002</c:v>
                </c:pt>
                <c:pt idx="16133">
                  <c:v>5.5678939999999999</c:v>
                </c:pt>
                <c:pt idx="16134">
                  <c:v>5.5692550000000001</c:v>
                </c:pt>
                <c:pt idx="16135">
                  <c:v>5.5695170000000003</c:v>
                </c:pt>
                <c:pt idx="16136">
                  <c:v>5.5665810000000002</c:v>
                </c:pt>
                <c:pt idx="16137">
                  <c:v>5.5658830000000004</c:v>
                </c:pt>
                <c:pt idx="16138">
                  <c:v>5.5678320000000001</c:v>
                </c:pt>
                <c:pt idx="16139">
                  <c:v>5.5669789999999999</c:v>
                </c:pt>
                <c:pt idx="16140">
                  <c:v>5.5647029999999997</c:v>
                </c:pt>
                <c:pt idx="16141">
                  <c:v>5.5633239999999997</c:v>
                </c:pt>
                <c:pt idx="16142">
                  <c:v>5.5608110000000002</c:v>
                </c:pt>
                <c:pt idx="16143">
                  <c:v>5.5597640000000004</c:v>
                </c:pt>
                <c:pt idx="16144">
                  <c:v>5.5614340000000002</c:v>
                </c:pt>
                <c:pt idx="16145">
                  <c:v>5.5599879999999997</c:v>
                </c:pt>
                <c:pt idx="16146">
                  <c:v>5.5573579999999998</c:v>
                </c:pt>
                <c:pt idx="16147">
                  <c:v>5.5591989999999996</c:v>
                </c:pt>
                <c:pt idx="16148">
                  <c:v>5.5621039999999997</c:v>
                </c:pt>
                <c:pt idx="16149">
                  <c:v>5.5644910000000003</c:v>
                </c:pt>
                <c:pt idx="16150">
                  <c:v>5.5651669999999998</c:v>
                </c:pt>
                <c:pt idx="16151">
                  <c:v>5.5662479999999999</c:v>
                </c:pt>
                <c:pt idx="16152">
                  <c:v>5.5695990000000002</c:v>
                </c:pt>
                <c:pt idx="16153">
                  <c:v>5.5719310000000002</c:v>
                </c:pt>
                <c:pt idx="16154">
                  <c:v>5.5722800000000001</c:v>
                </c:pt>
                <c:pt idx="16155">
                  <c:v>5.5702170000000004</c:v>
                </c:pt>
                <c:pt idx="16156">
                  <c:v>5.5690980000000003</c:v>
                </c:pt>
                <c:pt idx="16157">
                  <c:v>5.5723799999999999</c:v>
                </c:pt>
                <c:pt idx="16158">
                  <c:v>5.5707940000000002</c:v>
                </c:pt>
                <c:pt idx="16159">
                  <c:v>5.5685919999999998</c:v>
                </c:pt>
                <c:pt idx="16160">
                  <c:v>5.5743619999999998</c:v>
                </c:pt>
                <c:pt idx="16161">
                  <c:v>5.5729119999999996</c:v>
                </c:pt>
                <c:pt idx="16162">
                  <c:v>5.5696269999999997</c:v>
                </c:pt>
                <c:pt idx="16163">
                  <c:v>5.5775230000000002</c:v>
                </c:pt>
                <c:pt idx="16164">
                  <c:v>5.5795209999999997</c:v>
                </c:pt>
                <c:pt idx="16165">
                  <c:v>5.57782</c:v>
                </c:pt>
                <c:pt idx="16166">
                  <c:v>5.5818890000000003</c:v>
                </c:pt>
                <c:pt idx="16167">
                  <c:v>5.5850989999999996</c:v>
                </c:pt>
                <c:pt idx="16168">
                  <c:v>5.5828860000000002</c:v>
                </c:pt>
                <c:pt idx="16169">
                  <c:v>5.579879</c:v>
                </c:pt>
                <c:pt idx="16170">
                  <c:v>5.578748</c:v>
                </c:pt>
                <c:pt idx="16171">
                  <c:v>5.5766330000000002</c:v>
                </c:pt>
                <c:pt idx="16172">
                  <c:v>5.5797080000000001</c:v>
                </c:pt>
                <c:pt idx="16173">
                  <c:v>5.5844839999999998</c:v>
                </c:pt>
                <c:pt idx="16174">
                  <c:v>5.5811289999999998</c:v>
                </c:pt>
                <c:pt idx="16175">
                  <c:v>5.5771069999999998</c:v>
                </c:pt>
                <c:pt idx="16176">
                  <c:v>5.5781010000000002</c:v>
                </c:pt>
                <c:pt idx="16177">
                  <c:v>5.5767230000000003</c:v>
                </c:pt>
                <c:pt idx="16178">
                  <c:v>5.5712029999999997</c:v>
                </c:pt>
                <c:pt idx="16179">
                  <c:v>5.5727390000000003</c:v>
                </c:pt>
                <c:pt idx="16180">
                  <c:v>5.5710920000000002</c:v>
                </c:pt>
                <c:pt idx="16181">
                  <c:v>5.5659010000000002</c:v>
                </c:pt>
                <c:pt idx="16182">
                  <c:v>5.5687800000000003</c:v>
                </c:pt>
                <c:pt idx="16183">
                  <c:v>5.5717299999999996</c:v>
                </c:pt>
                <c:pt idx="16184">
                  <c:v>5.571949</c:v>
                </c:pt>
                <c:pt idx="16185">
                  <c:v>5.5754270000000004</c:v>
                </c:pt>
                <c:pt idx="16186">
                  <c:v>5.5789020000000002</c:v>
                </c:pt>
                <c:pt idx="16187">
                  <c:v>5.5787190000000004</c:v>
                </c:pt>
                <c:pt idx="16188">
                  <c:v>5.5771300000000004</c:v>
                </c:pt>
                <c:pt idx="16189">
                  <c:v>5.5809199999999999</c:v>
                </c:pt>
                <c:pt idx="16190">
                  <c:v>5.5842780000000003</c:v>
                </c:pt>
                <c:pt idx="16191">
                  <c:v>5.583958</c:v>
                </c:pt>
                <c:pt idx="16192">
                  <c:v>5.5859750000000004</c:v>
                </c:pt>
                <c:pt idx="16193">
                  <c:v>5.5861109999999998</c:v>
                </c:pt>
                <c:pt idx="16194">
                  <c:v>5.5851899999999999</c:v>
                </c:pt>
                <c:pt idx="16195">
                  <c:v>5.5850020000000002</c:v>
                </c:pt>
                <c:pt idx="16196">
                  <c:v>5.5839920000000003</c:v>
                </c:pt>
                <c:pt idx="16197">
                  <c:v>5.5884739999999997</c:v>
                </c:pt>
                <c:pt idx="16198">
                  <c:v>5.5925589999999996</c:v>
                </c:pt>
                <c:pt idx="16199">
                  <c:v>5.5902370000000001</c:v>
                </c:pt>
                <c:pt idx="16200">
                  <c:v>5.5888739999999997</c:v>
                </c:pt>
                <c:pt idx="16201">
                  <c:v>5.5893350000000002</c:v>
                </c:pt>
                <c:pt idx="16202">
                  <c:v>5.5851139999999999</c:v>
                </c:pt>
                <c:pt idx="16203">
                  <c:v>5.5846869999999997</c:v>
                </c:pt>
                <c:pt idx="16204">
                  <c:v>5.588228</c:v>
                </c:pt>
                <c:pt idx="16205">
                  <c:v>5.5884150000000004</c:v>
                </c:pt>
                <c:pt idx="16206">
                  <c:v>5.5891700000000002</c:v>
                </c:pt>
                <c:pt idx="16207">
                  <c:v>5.5897189999999997</c:v>
                </c:pt>
                <c:pt idx="16208">
                  <c:v>5.5880049999999999</c:v>
                </c:pt>
                <c:pt idx="16209">
                  <c:v>5.5886800000000001</c:v>
                </c:pt>
                <c:pt idx="16210">
                  <c:v>5.5885769999999999</c:v>
                </c:pt>
                <c:pt idx="16211">
                  <c:v>5.5840290000000001</c:v>
                </c:pt>
                <c:pt idx="16212">
                  <c:v>5.5793660000000003</c:v>
                </c:pt>
                <c:pt idx="16213">
                  <c:v>5.583666</c:v>
                </c:pt>
                <c:pt idx="16214">
                  <c:v>5.5895900000000003</c:v>
                </c:pt>
                <c:pt idx="16215">
                  <c:v>5.5870499999999996</c:v>
                </c:pt>
                <c:pt idx="16216">
                  <c:v>5.5865270000000002</c:v>
                </c:pt>
                <c:pt idx="16217">
                  <c:v>5.5864120000000002</c:v>
                </c:pt>
                <c:pt idx="16218">
                  <c:v>5.5846119999999999</c:v>
                </c:pt>
                <c:pt idx="16219">
                  <c:v>5.5868440000000001</c:v>
                </c:pt>
                <c:pt idx="16220">
                  <c:v>5.5874230000000003</c:v>
                </c:pt>
                <c:pt idx="16221">
                  <c:v>5.5858619999999997</c:v>
                </c:pt>
                <c:pt idx="16222">
                  <c:v>5.587345</c:v>
                </c:pt>
                <c:pt idx="16223">
                  <c:v>5.5856769999999996</c:v>
                </c:pt>
                <c:pt idx="16224">
                  <c:v>5.5821310000000004</c:v>
                </c:pt>
                <c:pt idx="16225">
                  <c:v>5.585871</c:v>
                </c:pt>
                <c:pt idx="16226">
                  <c:v>5.5887969999999996</c:v>
                </c:pt>
                <c:pt idx="16227">
                  <c:v>5.5853070000000002</c:v>
                </c:pt>
                <c:pt idx="16228">
                  <c:v>5.58467</c:v>
                </c:pt>
                <c:pt idx="16229">
                  <c:v>5.5884850000000004</c:v>
                </c:pt>
                <c:pt idx="16230">
                  <c:v>5.590179</c:v>
                </c:pt>
                <c:pt idx="16231">
                  <c:v>5.589054</c:v>
                </c:pt>
                <c:pt idx="16232">
                  <c:v>5.5874050000000004</c:v>
                </c:pt>
                <c:pt idx="16233">
                  <c:v>5.5919100000000004</c:v>
                </c:pt>
                <c:pt idx="16234">
                  <c:v>5.597194</c:v>
                </c:pt>
                <c:pt idx="16235">
                  <c:v>5.5956340000000004</c:v>
                </c:pt>
                <c:pt idx="16236">
                  <c:v>5.5931340000000001</c:v>
                </c:pt>
                <c:pt idx="16237">
                  <c:v>5.5928979999999999</c:v>
                </c:pt>
                <c:pt idx="16238">
                  <c:v>5.5957210000000002</c:v>
                </c:pt>
                <c:pt idx="16239">
                  <c:v>5.5992290000000002</c:v>
                </c:pt>
                <c:pt idx="16240">
                  <c:v>5.5927110000000004</c:v>
                </c:pt>
                <c:pt idx="16241">
                  <c:v>5.5887010000000004</c:v>
                </c:pt>
                <c:pt idx="16242">
                  <c:v>5.5948079999999996</c:v>
                </c:pt>
                <c:pt idx="16243">
                  <c:v>5.5930289999999996</c:v>
                </c:pt>
                <c:pt idx="16244">
                  <c:v>5.5841120000000002</c:v>
                </c:pt>
                <c:pt idx="16245">
                  <c:v>5.5880039999999997</c:v>
                </c:pt>
                <c:pt idx="16246">
                  <c:v>5.5954620000000004</c:v>
                </c:pt>
                <c:pt idx="16247">
                  <c:v>5.5921969999999996</c:v>
                </c:pt>
                <c:pt idx="16248">
                  <c:v>5.5939259999999997</c:v>
                </c:pt>
                <c:pt idx="16249">
                  <c:v>5.5976800000000004</c:v>
                </c:pt>
                <c:pt idx="16250">
                  <c:v>5.5929149999999996</c:v>
                </c:pt>
                <c:pt idx="16251">
                  <c:v>5.5920379999999996</c:v>
                </c:pt>
                <c:pt idx="16252">
                  <c:v>5.5953910000000002</c:v>
                </c:pt>
                <c:pt idx="16253">
                  <c:v>5.5978870000000001</c:v>
                </c:pt>
                <c:pt idx="16254">
                  <c:v>5.5992139999999999</c:v>
                </c:pt>
                <c:pt idx="16255">
                  <c:v>5.6006489999999998</c:v>
                </c:pt>
                <c:pt idx="16256">
                  <c:v>5.6029819999999999</c:v>
                </c:pt>
                <c:pt idx="16257">
                  <c:v>5.6025390000000002</c:v>
                </c:pt>
                <c:pt idx="16258">
                  <c:v>5.6025359999999997</c:v>
                </c:pt>
                <c:pt idx="16259">
                  <c:v>5.602277</c:v>
                </c:pt>
                <c:pt idx="16260">
                  <c:v>5.5997680000000001</c:v>
                </c:pt>
                <c:pt idx="16261">
                  <c:v>5.602004</c:v>
                </c:pt>
                <c:pt idx="16262">
                  <c:v>5.6022299999999996</c:v>
                </c:pt>
                <c:pt idx="16263">
                  <c:v>5.5983580000000002</c:v>
                </c:pt>
                <c:pt idx="16264">
                  <c:v>5.6000930000000002</c:v>
                </c:pt>
                <c:pt idx="16265">
                  <c:v>5.6048239999999998</c:v>
                </c:pt>
                <c:pt idx="16266">
                  <c:v>5.6050190000000004</c:v>
                </c:pt>
                <c:pt idx="16267">
                  <c:v>5.6080930000000002</c:v>
                </c:pt>
                <c:pt idx="16268">
                  <c:v>5.6117220000000003</c:v>
                </c:pt>
                <c:pt idx="16269">
                  <c:v>5.6118129999999997</c:v>
                </c:pt>
                <c:pt idx="16270">
                  <c:v>5.6126459999999998</c:v>
                </c:pt>
                <c:pt idx="16271">
                  <c:v>5.61313</c:v>
                </c:pt>
                <c:pt idx="16272">
                  <c:v>5.6137059999999996</c:v>
                </c:pt>
                <c:pt idx="16273">
                  <c:v>5.6162470000000004</c:v>
                </c:pt>
                <c:pt idx="16274">
                  <c:v>5.613639</c:v>
                </c:pt>
                <c:pt idx="16275">
                  <c:v>5.6077070000000004</c:v>
                </c:pt>
                <c:pt idx="16276">
                  <c:v>5.6074159999999997</c:v>
                </c:pt>
                <c:pt idx="16277">
                  <c:v>5.6105720000000003</c:v>
                </c:pt>
                <c:pt idx="16278">
                  <c:v>5.6063150000000004</c:v>
                </c:pt>
                <c:pt idx="16279">
                  <c:v>5.5994580000000003</c:v>
                </c:pt>
                <c:pt idx="16280">
                  <c:v>5.5994469999999996</c:v>
                </c:pt>
                <c:pt idx="16281">
                  <c:v>5.6025080000000003</c:v>
                </c:pt>
                <c:pt idx="16282">
                  <c:v>5.6024440000000002</c:v>
                </c:pt>
                <c:pt idx="16283">
                  <c:v>5.6025049999999998</c:v>
                </c:pt>
                <c:pt idx="16284">
                  <c:v>5.6033540000000004</c:v>
                </c:pt>
                <c:pt idx="16285">
                  <c:v>5.6034879999999996</c:v>
                </c:pt>
                <c:pt idx="16286">
                  <c:v>5.6041800000000004</c:v>
                </c:pt>
                <c:pt idx="16287">
                  <c:v>5.6009789999999997</c:v>
                </c:pt>
                <c:pt idx="16288">
                  <c:v>5.5996100000000002</c:v>
                </c:pt>
                <c:pt idx="16289">
                  <c:v>5.6059520000000003</c:v>
                </c:pt>
                <c:pt idx="16290">
                  <c:v>5.607221</c:v>
                </c:pt>
                <c:pt idx="16291">
                  <c:v>5.6037379999999999</c:v>
                </c:pt>
                <c:pt idx="16292">
                  <c:v>5.6087809999999996</c:v>
                </c:pt>
                <c:pt idx="16293">
                  <c:v>5.6131500000000001</c:v>
                </c:pt>
                <c:pt idx="16294">
                  <c:v>5.6093570000000001</c:v>
                </c:pt>
                <c:pt idx="16295">
                  <c:v>5.6081060000000003</c:v>
                </c:pt>
                <c:pt idx="16296">
                  <c:v>5.6101330000000003</c:v>
                </c:pt>
                <c:pt idx="16297">
                  <c:v>5.6121369999999997</c:v>
                </c:pt>
                <c:pt idx="16298">
                  <c:v>5.6151220000000004</c:v>
                </c:pt>
                <c:pt idx="16299">
                  <c:v>5.6175610000000002</c:v>
                </c:pt>
                <c:pt idx="16300">
                  <c:v>5.6150169999999999</c:v>
                </c:pt>
                <c:pt idx="16301">
                  <c:v>5.6125990000000003</c:v>
                </c:pt>
                <c:pt idx="16302">
                  <c:v>5.6172190000000004</c:v>
                </c:pt>
                <c:pt idx="16303">
                  <c:v>5.6204980000000004</c:v>
                </c:pt>
                <c:pt idx="16304">
                  <c:v>5.6143980000000004</c:v>
                </c:pt>
                <c:pt idx="16305">
                  <c:v>5.6110360000000004</c:v>
                </c:pt>
                <c:pt idx="16306">
                  <c:v>5.6167299999999996</c:v>
                </c:pt>
                <c:pt idx="16307">
                  <c:v>5.6176950000000003</c:v>
                </c:pt>
                <c:pt idx="16308">
                  <c:v>5.6144309999999997</c:v>
                </c:pt>
                <c:pt idx="16309">
                  <c:v>5.6173549999999999</c:v>
                </c:pt>
                <c:pt idx="16310">
                  <c:v>5.6190189999999998</c:v>
                </c:pt>
                <c:pt idx="16311">
                  <c:v>5.6174549999999996</c:v>
                </c:pt>
                <c:pt idx="16312">
                  <c:v>5.6185039999999997</c:v>
                </c:pt>
                <c:pt idx="16313">
                  <c:v>5.6187079999999998</c:v>
                </c:pt>
                <c:pt idx="16314">
                  <c:v>5.619707</c:v>
                </c:pt>
                <c:pt idx="16315">
                  <c:v>5.6207880000000001</c:v>
                </c:pt>
                <c:pt idx="16316">
                  <c:v>5.6175769999999998</c:v>
                </c:pt>
                <c:pt idx="16317">
                  <c:v>5.6152449999999998</c:v>
                </c:pt>
                <c:pt idx="16318">
                  <c:v>5.6192310000000001</c:v>
                </c:pt>
                <c:pt idx="16319">
                  <c:v>5.6220129999999999</c:v>
                </c:pt>
                <c:pt idx="16320">
                  <c:v>5.6178910000000002</c:v>
                </c:pt>
                <c:pt idx="16321">
                  <c:v>5.6152199999999999</c:v>
                </c:pt>
                <c:pt idx="16322">
                  <c:v>5.6122500000000004</c:v>
                </c:pt>
                <c:pt idx="16323">
                  <c:v>5.6123329999999996</c:v>
                </c:pt>
                <c:pt idx="16324">
                  <c:v>5.6183149999999999</c:v>
                </c:pt>
                <c:pt idx="16325">
                  <c:v>5.6182720000000002</c:v>
                </c:pt>
                <c:pt idx="16326">
                  <c:v>5.614128</c:v>
                </c:pt>
                <c:pt idx="16327">
                  <c:v>5.6156730000000001</c:v>
                </c:pt>
                <c:pt idx="16328">
                  <c:v>5.6194199999999999</c:v>
                </c:pt>
                <c:pt idx="16329">
                  <c:v>5.6175879999999996</c:v>
                </c:pt>
                <c:pt idx="16330">
                  <c:v>5.6163400000000001</c:v>
                </c:pt>
                <c:pt idx="16331">
                  <c:v>5.6219619999999999</c:v>
                </c:pt>
                <c:pt idx="16332">
                  <c:v>5.6250309999999999</c:v>
                </c:pt>
                <c:pt idx="16333">
                  <c:v>5.6252050000000002</c:v>
                </c:pt>
                <c:pt idx="16334">
                  <c:v>5.6249710000000004</c:v>
                </c:pt>
                <c:pt idx="16335">
                  <c:v>5.6234580000000003</c:v>
                </c:pt>
                <c:pt idx="16336">
                  <c:v>5.6229969999999998</c:v>
                </c:pt>
                <c:pt idx="16337">
                  <c:v>5.6241709999999996</c:v>
                </c:pt>
                <c:pt idx="16338">
                  <c:v>5.6237570000000003</c:v>
                </c:pt>
                <c:pt idx="16339">
                  <c:v>5.6243259999999999</c:v>
                </c:pt>
                <c:pt idx="16340">
                  <c:v>5.6285829999999999</c:v>
                </c:pt>
                <c:pt idx="16341">
                  <c:v>5.629677</c:v>
                </c:pt>
                <c:pt idx="16342">
                  <c:v>5.6243879999999997</c:v>
                </c:pt>
                <c:pt idx="16343">
                  <c:v>5.6218269999999997</c:v>
                </c:pt>
                <c:pt idx="16344">
                  <c:v>5.6238919999999997</c:v>
                </c:pt>
                <c:pt idx="16345">
                  <c:v>5.6240360000000003</c:v>
                </c:pt>
                <c:pt idx="16346">
                  <c:v>5.6199370000000002</c:v>
                </c:pt>
                <c:pt idx="16347">
                  <c:v>5.6187120000000004</c:v>
                </c:pt>
                <c:pt idx="16348">
                  <c:v>5.6221100000000002</c:v>
                </c:pt>
                <c:pt idx="16349">
                  <c:v>5.6217269999999999</c:v>
                </c:pt>
                <c:pt idx="16350">
                  <c:v>5.622973</c:v>
                </c:pt>
                <c:pt idx="16351">
                  <c:v>5.6253169999999999</c:v>
                </c:pt>
                <c:pt idx="16352">
                  <c:v>5.6189530000000003</c:v>
                </c:pt>
                <c:pt idx="16353">
                  <c:v>5.6159150000000002</c:v>
                </c:pt>
                <c:pt idx="16354">
                  <c:v>5.6218469999999998</c:v>
                </c:pt>
                <c:pt idx="16355">
                  <c:v>5.6268359999999999</c:v>
                </c:pt>
                <c:pt idx="16356">
                  <c:v>5.6229690000000003</c:v>
                </c:pt>
                <c:pt idx="16357">
                  <c:v>5.6233149999999998</c:v>
                </c:pt>
                <c:pt idx="16358">
                  <c:v>5.629035</c:v>
                </c:pt>
                <c:pt idx="16359">
                  <c:v>5.6256380000000004</c:v>
                </c:pt>
                <c:pt idx="16360">
                  <c:v>5.6258429999999997</c:v>
                </c:pt>
                <c:pt idx="16361">
                  <c:v>5.6305170000000002</c:v>
                </c:pt>
                <c:pt idx="16362">
                  <c:v>5.6296580000000001</c:v>
                </c:pt>
                <c:pt idx="16363">
                  <c:v>5.6309230000000001</c:v>
                </c:pt>
                <c:pt idx="16364">
                  <c:v>5.6320170000000003</c:v>
                </c:pt>
                <c:pt idx="16365">
                  <c:v>5.6328360000000002</c:v>
                </c:pt>
                <c:pt idx="16366">
                  <c:v>5.6381500000000004</c:v>
                </c:pt>
                <c:pt idx="16367">
                  <c:v>5.6400230000000002</c:v>
                </c:pt>
                <c:pt idx="16368">
                  <c:v>5.6369889999999998</c:v>
                </c:pt>
                <c:pt idx="16369">
                  <c:v>5.6391169999999997</c:v>
                </c:pt>
                <c:pt idx="16370">
                  <c:v>5.6406850000000004</c:v>
                </c:pt>
                <c:pt idx="16371">
                  <c:v>5.6361670000000004</c:v>
                </c:pt>
                <c:pt idx="16372">
                  <c:v>5.6355579999999996</c:v>
                </c:pt>
                <c:pt idx="16373">
                  <c:v>5.6369309999999997</c:v>
                </c:pt>
                <c:pt idx="16374">
                  <c:v>5.6332769999999996</c:v>
                </c:pt>
                <c:pt idx="16375">
                  <c:v>5.6321969999999997</c:v>
                </c:pt>
                <c:pt idx="16376">
                  <c:v>5.6362589999999999</c:v>
                </c:pt>
                <c:pt idx="16377">
                  <c:v>5.6376109999999997</c:v>
                </c:pt>
                <c:pt idx="16378">
                  <c:v>5.6362370000000004</c:v>
                </c:pt>
                <c:pt idx="16379">
                  <c:v>5.6353920000000004</c:v>
                </c:pt>
                <c:pt idx="16380">
                  <c:v>5.6329659999999997</c:v>
                </c:pt>
                <c:pt idx="16381">
                  <c:v>5.632403</c:v>
                </c:pt>
                <c:pt idx="16382">
                  <c:v>5.6343819999999996</c:v>
                </c:pt>
                <c:pt idx="16383">
                  <c:v>5.6329070000000003</c:v>
                </c:pt>
                <c:pt idx="16384">
                  <c:v>5.6304509999999999</c:v>
                </c:pt>
                <c:pt idx="16385">
                  <c:v>5.6294000000000004</c:v>
                </c:pt>
                <c:pt idx="16386">
                  <c:v>5.6278269999999999</c:v>
                </c:pt>
                <c:pt idx="16387">
                  <c:v>5.6298880000000002</c:v>
                </c:pt>
                <c:pt idx="16388">
                  <c:v>5.6299359999999998</c:v>
                </c:pt>
                <c:pt idx="16389">
                  <c:v>5.6251369999999996</c:v>
                </c:pt>
                <c:pt idx="16390">
                  <c:v>5.6234900000000003</c:v>
                </c:pt>
                <c:pt idx="16391">
                  <c:v>5.6263110000000003</c:v>
                </c:pt>
                <c:pt idx="16392">
                  <c:v>5.628711</c:v>
                </c:pt>
                <c:pt idx="16393">
                  <c:v>5.6310739999999999</c:v>
                </c:pt>
                <c:pt idx="16394">
                  <c:v>5.6322469999999996</c:v>
                </c:pt>
                <c:pt idx="16395">
                  <c:v>5.6329000000000002</c:v>
                </c:pt>
                <c:pt idx="16396">
                  <c:v>5.6367440000000002</c:v>
                </c:pt>
                <c:pt idx="16397">
                  <c:v>5.6380400000000002</c:v>
                </c:pt>
                <c:pt idx="16398">
                  <c:v>5.633947</c:v>
                </c:pt>
                <c:pt idx="16399">
                  <c:v>5.6343899999999998</c:v>
                </c:pt>
                <c:pt idx="16400">
                  <c:v>5.6397170000000001</c:v>
                </c:pt>
                <c:pt idx="16401">
                  <c:v>5.646325</c:v>
                </c:pt>
                <c:pt idx="16402">
                  <c:v>5.6537300000000004</c:v>
                </c:pt>
                <c:pt idx="16403">
                  <c:v>5.6567400000000001</c:v>
                </c:pt>
                <c:pt idx="16404">
                  <c:v>5.6555720000000003</c:v>
                </c:pt>
                <c:pt idx="16405">
                  <c:v>5.6520440000000001</c:v>
                </c:pt>
                <c:pt idx="16406">
                  <c:v>5.6479039999999996</c:v>
                </c:pt>
                <c:pt idx="16407">
                  <c:v>5.6464270000000001</c:v>
                </c:pt>
                <c:pt idx="16408">
                  <c:v>5.645365</c:v>
                </c:pt>
                <c:pt idx="16409">
                  <c:v>5.6389379999999996</c:v>
                </c:pt>
                <c:pt idx="16410">
                  <c:v>5.6337169999999999</c:v>
                </c:pt>
                <c:pt idx="16411">
                  <c:v>5.636673</c:v>
                </c:pt>
                <c:pt idx="16412">
                  <c:v>5.6369179999999997</c:v>
                </c:pt>
                <c:pt idx="16413">
                  <c:v>5.6331379999999998</c:v>
                </c:pt>
                <c:pt idx="16414">
                  <c:v>5.6354129999999998</c:v>
                </c:pt>
                <c:pt idx="16415">
                  <c:v>5.6377509999999997</c:v>
                </c:pt>
                <c:pt idx="16416">
                  <c:v>5.6365309999999997</c:v>
                </c:pt>
                <c:pt idx="16417">
                  <c:v>5.6390960000000003</c:v>
                </c:pt>
                <c:pt idx="16418">
                  <c:v>5.6412959999999996</c:v>
                </c:pt>
                <c:pt idx="16419">
                  <c:v>5.6451820000000001</c:v>
                </c:pt>
                <c:pt idx="16420">
                  <c:v>5.6472350000000002</c:v>
                </c:pt>
                <c:pt idx="16421">
                  <c:v>5.6398799999999998</c:v>
                </c:pt>
                <c:pt idx="16422">
                  <c:v>5.6362249999999996</c:v>
                </c:pt>
                <c:pt idx="16423">
                  <c:v>5.6414989999999996</c:v>
                </c:pt>
                <c:pt idx="16424">
                  <c:v>5.6426040000000004</c:v>
                </c:pt>
                <c:pt idx="16425">
                  <c:v>5.6394260000000003</c:v>
                </c:pt>
                <c:pt idx="16426">
                  <c:v>5.6426340000000001</c:v>
                </c:pt>
                <c:pt idx="16427">
                  <c:v>5.6452070000000001</c:v>
                </c:pt>
                <c:pt idx="16428">
                  <c:v>5.6444380000000001</c:v>
                </c:pt>
                <c:pt idx="16429">
                  <c:v>5.6458120000000003</c:v>
                </c:pt>
                <c:pt idx="16430">
                  <c:v>5.6443459999999996</c:v>
                </c:pt>
                <c:pt idx="16431">
                  <c:v>5.6424469999999998</c:v>
                </c:pt>
                <c:pt idx="16432">
                  <c:v>5.6452309999999999</c:v>
                </c:pt>
                <c:pt idx="16433">
                  <c:v>5.6470190000000002</c:v>
                </c:pt>
                <c:pt idx="16434">
                  <c:v>5.6467260000000001</c:v>
                </c:pt>
                <c:pt idx="16435">
                  <c:v>5.6468660000000002</c:v>
                </c:pt>
                <c:pt idx="16436">
                  <c:v>5.6463640000000002</c:v>
                </c:pt>
                <c:pt idx="16437">
                  <c:v>5.6444770000000002</c:v>
                </c:pt>
                <c:pt idx="16438">
                  <c:v>5.6465909999999999</c:v>
                </c:pt>
                <c:pt idx="16439">
                  <c:v>5.6479920000000003</c:v>
                </c:pt>
                <c:pt idx="16440">
                  <c:v>5.6467219999999996</c:v>
                </c:pt>
                <c:pt idx="16441">
                  <c:v>5.6508159999999998</c:v>
                </c:pt>
                <c:pt idx="16442">
                  <c:v>5.6498699999999999</c:v>
                </c:pt>
                <c:pt idx="16443">
                  <c:v>5.6436999999999999</c:v>
                </c:pt>
                <c:pt idx="16444">
                  <c:v>5.6452159999999996</c:v>
                </c:pt>
                <c:pt idx="16445">
                  <c:v>5.6498989999999996</c:v>
                </c:pt>
                <c:pt idx="16446">
                  <c:v>5.649438</c:v>
                </c:pt>
                <c:pt idx="16447">
                  <c:v>5.647354</c:v>
                </c:pt>
                <c:pt idx="16448">
                  <c:v>5.6499759999999997</c:v>
                </c:pt>
                <c:pt idx="16449">
                  <c:v>5.6530849999999999</c:v>
                </c:pt>
                <c:pt idx="16450">
                  <c:v>5.6490049999999998</c:v>
                </c:pt>
                <c:pt idx="16451">
                  <c:v>5.647011</c:v>
                </c:pt>
                <c:pt idx="16452">
                  <c:v>5.6493900000000004</c:v>
                </c:pt>
                <c:pt idx="16453">
                  <c:v>5.6477729999999999</c:v>
                </c:pt>
                <c:pt idx="16454">
                  <c:v>5.646293</c:v>
                </c:pt>
                <c:pt idx="16455">
                  <c:v>5.6483590000000001</c:v>
                </c:pt>
                <c:pt idx="16456">
                  <c:v>5.6484759999999996</c:v>
                </c:pt>
                <c:pt idx="16457">
                  <c:v>5.6486720000000004</c:v>
                </c:pt>
                <c:pt idx="16458">
                  <c:v>5.6513900000000001</c:v>
                </c:pt>
                <c:pt idx="16459">
                  <c:v>5.6547349999999996</c:v>
                </c:pt>
                <c:pt idx="16460">
                  <c:v>5.6573209999999996</c:v>
                </c:pt>
                <c:pt idx="16461">
                  <c:v>5.6539979999999996</c:v>
                </c:pt>
                <c:pt idx="16462">
                  <c:v>5.6475340000000003</c:v>
                </c:pt>
                <c:pt idx="16463">
                  <c:v>5.6498150000000003</c:v>
                </c:pt>
                <c:pt idx="16464">
                  <c:v>5.6517119999999998</c:v>
                </c:pt>
                <c:pt idx="16465">
                  <c:v>5.6452879999999999</c:v>
                </c:pt>
                <c:pt idx="16466">
                  <c:v>5.6455979999999997</c:v>
                </c:pt>
                <c:pt idx="16467">
                  <c:v>5.6537839999999999</c:v>
                </c:pt>
                <c:pt idx="16468">
                  <c:v>5.6564300000000003</c:v>
                </c:pt>
                <c:pt idx="16469">
                  <c:v>5.6559030000000003</c:v>
                </c:pt>
                <c:pt idx="16470">
                  <c:v>5.6582569999999999</c:v>
                </c:pt>
                <c:pt idx="16471">
                  <c:v>5.6584130000000004</c:v>
                </c:pt>
                <c:pt idx="16472">
                  <c:v>5.6580550000000001</c:v>
                </c:pt>
                <c:pt idx="16473">
                  <c:v>5.6608539999999996</c:v>
                </c:pt>
                <c:pt idx="16474">
                  <c:v>5.6594819999999997</c:v>
                </c:pt>
                <c:pt idx="16475">
                  <c:v>5.6577659999999996</c:v>
                </c:pt>
                <c:pt idx="16476">
                  <c:v>5.6573270000000004</c:v>
                </c:pt>
                <c:pt idx="16477">
                  <c:v>5.6519899999999996</c:v>
                </c:pt>
                <c:pt idx="16478">
                  <c:v>5.6505479999999997</c:v>
                </c:pt>
                <c:pt idx="16479">
                  <c:v>5.6571309999999997</c:v>
                </c:pt>
                <c:pt idx="16480">
                  <c:v>5.6566749999999999</c:v>
                </c:pt>
                <c:pt idx="16481">
                  <c:v>5.6525489999999996</c:v>
                </c:pt>
                <c:pt idx="16482">
                  <c:v>5.6537579999999998</c:v>
                </c:pt>
                <c:pt idx="16483">
                  <c:v>5.6555340000000003</c:v>
                </c:pt>
                <c:pt idx="16484">
                  <c:v>5.6576190000000004</c:v>
                </c:pt>
                <c:pt idx="16485">
                  <c:v>5.6570859999999996</c:v>
                </c:pt>
                <c:pt idx="16486">
                  <c:v>5.6548670000000003</c:v>
                </c:pt>
                <c:pt idx="16487">
                  <c:v>5.6575769999999999</c:v>
                </c:pt>
                <c:pt idx="16488">
                  <c:v>5.6580209999999997</c:v>
                </c:pt>
                <c:pt idx="16489">
                  <c:v>5.6560309999999996</c:v>
                </c:pt>
                <c:pt idx="16490">
                  <c:v>5.6581840000000003</c:v>
                </c:pt>
                <c:pt idx="16491">
                  <c:v>5.6608320000000001</c:v>
                </c:pt>
                <c:pt idx="16492">
                  <c:v>5.659503</c:v>
                </c:pt>
                <c:pt idx="16493">
                  <c:v>5.6582710000000001</c:v>
                </c:pt>
                <c:pt idx="16494">
                  <c:v>5.6580139999999997</c:v>
                </c:pt>
                <c:pt idx="16495">
                  <c:v>5.6568680000000002</c:v>
                </c:pt>
                <c:pt idx="16496">
                  <c:v>5.6565630000000002</c:v>
                </c:pt>
                <c:pt idx="16497">
                  <c:v>5.6596869999999999</c:v>
                </c:pt>
                <c:pt idx="16498">
                  <c:v>5.6603009999999996</c:v>
                </c:pt>
                <c:pt idx="16499">
                  <c:v>5.6584300000000001</c:v>
                </c:pt>
                <c:pt idx="16500">
                  <c:v>5.6579420000000002</c:v>
                </c:pt>
                <c:pt idx="16501">
                  <c:v>5.6575839999999999</c:v>
                </c:pt>
                <c:pt idx="16502">
                  <c:v>5.6571889999999998</c:v>
                </c:pt>
                <c:pt idx="16503">
                  <c:v>5.6607310000000002</c:v>
                </c:pt>
                <c:pt idx="16504">
                  <c:v>5.6606439999999996</c:v>
                </c:pt>
                <c:pt idx="16505">
                  <c:v>5.6573140000000004</c:v>
                </c:pt>
                <c:pt idx="16506">
                  <c:v>5.6629639999999997</c:v>
                </c:pt>
                <c:pt idx="16507">
                  <c:v>5.6692689999999999</c:v>
                </c:pt>
                <c:pt idx="16508">
                  <c:v>5.6650200000000002</c:v>
                </c:pt>
                <c:pt idx="16509">
                  <c:v>5.6606519999999998</c:v>
                </c:pt>
                <c:pt idx="16510">
                  <c:v>5.6647069999999999</c:v>
                </c:pt>
                <c:pt idx="16511">
                  <c:v>5.6684760000000001</c:v>
                </c:pt>
                <c:pt idx="16512">
                  <c:v>5.6672789999999997</c:v>
                </c:pt>
                <c:pt idx="16513">
                  <c:v>5.6658840000000001</c:v>
                </c:pt>
                <c:pt idx="16514">
                  <c:v>5.6679120000000003</c:v>
                </c:pt>
                <c:pt idx="16515">
                  <c:v>5.6699310000000001</c:v>
                </c:pt>
                <c:pt idx="16516">
                  <c:v>5.6673629999999999</c:v>
                </c:pt>
                <c:pt idx="16517">
                  <c:v>5.665222</c:v>
                </c:pt>
                <c:pt idx="16518">
                  <c:v>5.6673070000000001</c:v>
                </c:pt>
                <c:pt idx="16519">
                  <c:v>5.6687789999999998</c:v>
                </c:pt>
                <c:pt idx="16520">
                  <c:v>5.6678790000000001</c:v>
                </c:pt>
                <c:pt idx="16521">
                  <c:v>5.667592</c:v>
                </c:pt>
                <c:pt idx="16522">
                  <c:v>5.6707330000000002</c:v>
                </c:pt>
                <c:pt idx="16523">
                  <c:v>5.6736490000000002</c:v>
                </c:pt>
                <c:pt idx="16524">
                  <c:v>5.6720499999999996</c:v>
                </c:pt>
                <c:pt idx="16525">
                  <c:v>5.6703469999999996</c:v>
                </c:pt>
                <c:pt idx="16526">
                  <c:v>5.6703190000000001</c:v>
                </c:pt>
                <c:pt idx="16527">
                  <c:v>5.6687969999999996</c:v>
                </c:pt>
                <c:pt idx="16528">
                  <c:v>5.6690860000000001</c:v>
                </c:pt>
                <c:pt idx="16529">
                  <c:v>5.6700780000000002</c:v>
                </c:pt>
                <c:pt idx="16530">
                  <c:v>5.6696749999999998</c:v>
                </c:pt>
                <c:pt idx="16531">
                  <c:v>5.6718869999999999</c:v>
                </c:pt>
                <c:pt idx="16532">
                  <c:v>5.6704809999999997</c:v>
                </c:pt>
                <c:pt idx="16533">
                  <c:v>5.668539</c:v>
                </c:pt>
                <c:pt idx="16534">
                  <c:v>5.6708460000000001</c:v>
                </c:pt>
                <c:pt idx="16535">
                  <c:v>5.6734910000000003</c:v>
                </c:pt>
                <c:pt idx="16536">
                  <c:v>5.6744190000000003</c:v>
                </c:pt>
                <c:pt idx="16537">
                  <c:v>5.6726039999999998</c:v>
                </c:pt>
                <c:pt idx="16538">
                  <c:v>5.6682040000000002</c:v>
                </c:pt>
                <c:pt idx="16539">
                  <c:v>5.6658340000000003</c:v>
                </c:pt>
                <c:pt idx="16540">
                  <c:v>5.6677609999999996</c:v>
                </c:pt>
                <c:pt idx="16541">
                  <c:v>5.6700169999999996</c:v>
                </c:pt>
                <c:pt idx="16542">
                  <c:v>5.6712899999999999</c:v>
                </c:pt>
                <c:pt idx="16543">
                  <c:v>5.6710440000000002</c:v>
                </c:pt>
                <c:pt idx="16544">
                  <c:v>5.6681929999999996</c:v>
                </c:pt>
                <c:pt idx="16545">
                  <c:v>5.669257</c:v>
                </c:pt>
                <c:pt idx="16546">
                  <c:v>5.6715580000000001</c:v>
                </c:pt>
                <c:pt idx="16547">
                  <c:v>5.6696470000000003</c:v>
                </c:pt>
                <c:pt idx="16548">
                  <c:v>5.6680539999999997</c:v>
                </c:pt>
                <c:pt idx="16549">
                  <c:v>5.6672969999999996</c:v>
                </c:pt>
                <c:pt idx="16550">
                  <c:v>5.6682540000000001</c:v>
                </c:pt>
                <c:pt idx="16551">
                  <c:v>5.6743199999999998</c:v>
                </c:pt>
                <c:pt idx="16552">
                  <c:v>5.6768200000000002</c:v>
                </c:pt>
                <c:pt idx="16553">
                  <c:v>5.6802330000000003</c:v>
                </c:pt>
                <c:pt idx="16554">
                  <c:v>5.6884940000000004</c:v>
                </c:pt>
                <c:pt idx="16555">
                  <c:v>5.6864429999999997</c:v>
                </c:pt>
                <c:pt idx="16556">
                  <c:v>5.6840489999999999</c:v>
                </c:pt>
                <c:pt idx="16557">
                  <c:v>5.68635</c:v>
                </c:pt>
                <c:pt idx="16558">
                  <c:v>5.6826090000000002</c:v>
                </c:pt>
                <c:pt idx="16559">
                  <c:v>5.6793800000000001</c:v>
                </c:pt>
                <c:pt idx="16560">
                  <c:v>5.6851310000000002</c:v>
                </c:pt>
                <c:pt idx="16561">
                  <c:v>5.6885599999999998</c:v>
                </c:pt>
                <c:pt idx="16562">
                  <c:v>5.6855650000000004</c:v>
                </c:pt>
                <c:pt idx="16563">
                  <c:v>5.6866589999999997</c:v>
                </c:pt>
                <c:pt idx="16564">
                  <c:v>5.6878909999999996</c:v>
                </c:pt>
                <c:pt idx="16565">
                  <c:v>5.6851719999999997</c:v>
                </c:pt>
                <c:pt idx="16566">
                  <c:v>5.6873750000000003</c:v>
                </c:pt>
                <c:pt idx="16567">
                  <c:v>5.6918889999999998</c:v>
                </c:pt>
                <c:pt idx="16568">
                  <c:v>5.6891870000000004</c:v>
                </c:pt>
                <c:pt idx="16569">
                  <c:v>5.6826210000000001</c:v>
                </c:pt>
                <c:pt idx="16570">
                  <c:v>5.68255</c:v>
                </c:pt>
                <c:pt idx="16571">
                  <c:v>5.6840210000000004</c:v>
                </c:pt>
                <c:pt idx="16572">
                  <c:v>5.678998</c:v>
                </c:pt>
                <c:pt idx="16573">
                  <c:v>5.6785220000000001</c:v>
                </c:pt>
                <c:pt idx="16574">
                  <c:v>5.6819329999999999</c:v>
                </c:pt>
                <c:pt idx="16575">
                  <c:v>5.6813690000000001</c:v>
                </c:pt>
                <c:pt idx="16576">
                  <c:v>5.682385</c:v>
                </c:pt>
                <c:pt idx="16577">
                  <c:v>5.6825400000000004</c:v>
                </c:pt>
                <c:pt idx="16578">
                  <c:v>5.6760679999999999</c:v>
                </c:pt>
                <c:pt idx="16579">
                  <c:v>5.6791499999999999</c:v>
                </c:pt>
                <c:pt idx="16580">
                  <c:v>5.688288</c:v>
                </c:pt>
                <c:pt idx="16581">
                  <c:v>5.6857470000000001</c:v>
                </c:pt>
                <c:pt idx="16582">
                  <c:v>5.6826930000000004</c:v>
                </c:pt>
                <c:pt idx="16583">
                  <c:v>5.6834709999999999</c:v>
                </c:pt>
                <c:pt idx="16584">
                  <c:v>5.6826460000000001</c:v>
                </c:pt>
                <c:pt idx="16585">
                  <c:v>5.6849730000000003</c:v>
                </c:pt>
                <c:pt idx="16586">
                  <c:v>5.6883809999999997</c:v>
                </c:pt>
                <c:pt idx="16587">
                  <c:v>5.6895829999999998</c:v>
                </c:pt>
                <c:pt idx="16588">
                  <c:v>5.6859529999999996</c:v>
                </c:pt>
                <c:pt idx="16589">
                  <c:v>5.6914470000000001</c:v>
                </c:pt>
                <c:pt idx="16590">
                  <c:v>5.702229</c:v>
                </c:pt>
                <c:pt idx="16591">
                  <c:v>5.6947200000000002</c:v>
                </c:pt>
                <c:pt idx="16592">
                  <c:v>5.6873040000000001</c:v>
                </c:pt>
                <c:pt idx="16593">
                  <c:v>5.689927</c:v>
                </c:pt>
                <c:pt idx="16594">
                  <c:v>5.6873310000000004</c:v>
                </c:pt>
                <c:pt idx="16595">
                  <c:v>5.6873769999999997</c:v>
                </c:pt>
                <c:pt idx="16596">
                  <c:v>5.6911069999999997</c:v>
                </c:pt>
                <c:pt idx="16597">
                  <c:v>5.6869769999999997</c:v>
                </c:pt>
                <c:pt idx="16598">
                  <c:v>5.6828770000000004</c:v>
                </c:pt>
                <c:pt idx="16599">
                  <c:v>5.6895930000000003</c:v>
                </c:pt>
                <c:pt idx="16600">
                  <c:v>5.69468</c:v>
                </c:pt>
                <c:pt idx="16601">
                  <c:v>5.692412</c:v>
                </c:pt>
                <c:pt idx="16602">
                  <c:v>5.6922050000000004</c:v>
                </c:pt>
                <c:pt idx="16603">
                  <c:v>5.6923240000000002</c:v>
                </c:pt>
                <c:pt idx="16604">
                  <c:v>5.691255</c:v>
                </c:pt>
                <c:pt idx="16605">
                  <c:v>5.6953440000000004</c:v>
                </c:pt>
                <c:pt idx="16606">
                  <c:v>5.698982</c:v>
                </c:pt>
                <c:pt idx="16607">
                  <c:v>5.6954289999999999</c:v>
                </c:pt>
                <c:pt idx="16608">
                  <c:v>5.6933369999999996</c:v>
                </c:pt>
                <c:pt idx="16609">
                  <c:v>5.6951130000000001</c:v>
                </c:pt>
                <c:pt idx="16610">
                  <c:v>5.696129</c:v>
                </c:pt>
                <c:pt idx="16611">
                  <c:v>5.6967420000000004</c:v>
                </c:pt>
                <c:pt idx="16612">
                  <c:v>5.6977849999999997</c:v>
                </c:pt>
                <c:pt idx="16613">
                  <c:v>5.6989809999999999</c:v>
                </c:pt>
                <c:pt idx="16614">
                  <c:v>5.7032860000000003</c:v>
                </c:pt>
                <c:pt idx="16615">
                  <c:v>5.7051829999999999</c:v>
                </c:pt>
                <c:pt idx="16616">
                  <c:v>5.6990270000000001</c:v>
                </c:pt>
                <c:pt idx="16617">
                  <c:v>5.6967109999999996</c:v>
                </c:pt>
                <c:pt idx="16618">
                  <c:v>5.698855</c:v>
                </c:pt>
                <c:pt idx="16619">
                  <c:v>5.6950339999999997</c:v>
                </c:pt>
                <c:pt idx="16620">
                  <c:v>5.6911860000000001</c:v>
                </c:pt>
                <c:pt idx="16621">
                  <c:v>5.6929299999999996</c:v>
                </c:pt>
                <c:pt idx="16622">
                  <c:v>5.6925359999999996</c:v>
                </c:pt>
                <c:pt idx="16623">
                  <c:v>5.6872809999999996</c:v>
                </c:pt>
                <c:pt idx="16624">
                  <c:v>5.6866190000000003</c:v>
                </c:pt>
                <c:pt idx="16625">
                  <c:v>5.6905530000000004</c:v>
                </c:pt>
                <c:pt idx="16626">
                  <c:v>5.6923440000000003</c:v>
                </c:pt>
                <c:pt idx="16627">
                  <c:v>5.6891080000000001</c:v>
                </c:pt>
                <c:pt idx="16628">
                  <c:v>5.6870510000000003</c:v>
                </c:pt>
                <c:pt idx="16629">
                  <c:v>5.6898070000000001</c:v>
                </c:pt>
                <c:pt idx="16630">
                  <c:v>5.6935409999999997</c:v>
                </c:pt>
                <c:pt idx="16631">
                  <c:v>5.6991189999999996</c:v>
                </c:pt>
                <c:pt idx="16632">
                  <c:v>5.6996859999999998</c:v>
                </c:pt>
                <c:pt idx="16633">
                  <c:v>5.6984909999999998</c:v>
                </c:pt>
                <c:pt idx="16634">
                  <c:v>5.701911</c:v>
                </c:pt>
                <c:pt idx="16635">
                  <c:v>5.7011839999999996</c:v>
                </c:pt>
                <c:pt idx="16636">
                  <c:v>5.703335</c:v>
                </c:pt>
                <c:pt idx="16637">
                  <c:v>5.7062739999999996</c:v>
                </c:pt>
                <c:pt idx="16638">
                  <c:v>5.702699</c:v>
                </c:pt>
                <c:pt idx="16639">
                  <c:v>5.7045060000000003</c:v>
                </c:pt>
                <c:pt idx="16640">
                  <c:v>5.7100160000000004</c:v>
                </c:pt>
                <c:pt idx="16641">
                  <c:v>5.702858</c:v>
                </c:pt>
                <c:pt idx="16642">
                  <c:v>5.693352</c:v>
                </c:pt>
                <c:pt idx="16643">
                  <c:v>5.6961430000000002</c:v>
                </c:pt>
                <c:pt idx="16644">
                  <c:v>5.6899959999999998</c:v>
                </c:pt>
                <c:pt idx="16645">
                  <c:v>5.6824490000000001</c:v>
                </c:pt>
                <c:pt idx="16646">
                  <c:v>5.6952699999999998</c:v>
                </c:pt>
                <c:pt idx="16647">
                  <c:v>5.6987490000000003</c:v>
                </c:pt>
                <c:pt idx="16648">
                  <c:v>5.6929470000000002</c:v>
                </c:pt>
                <c:pt idx="16649">
                  <c:v>5.705031</c:v>
                </c:pt>
                <c:pt idx="16650">
                  <c:v>5.7132670000000001</c:v>
                </c:pt>
                <c:pt idx="16651">
                  <c:v>5.7078709999999999</c:v>
                </c:pt>
                <c:pt idx="16652">
                  <c:v>5.7083579999999996</c:v>
                </c:pt>
                <c:pt idx="16653">
                  <c:v>5.7139759999999997</c:v>
                </c:pt>
                <c:pt idx="16654">
                  <c:v>5.7105160000000001</c:v>
                </c:pt>
                <c:pt idx="16655">
                  <c:v>5.7065859999999997</c:v>
                </c:pt>
                <c:pt idx="16656">
                  <c:v>5.7101259999999998</c:v>
                </c:pt>
                <c:pt idx="16657">
                  <c:v>5.7102000000000004</c:v>
                </c:pt>
                <c:pt idx="16658">
                  <c:v>5.7058150000000003</c:v>
                </c:pt>
                <c:pt idx="16659">
                  <c:v>5.7091510000000003</c:v>
                </c:pt>
                <c:pt idx="16660">
                  <c:v>5.7152640000000003</c:v>
                </c:pt>
                <c:pt idx="16661">
                  <c:v>5.7132170000000002</c:v>
                </c:pt>
                <c:pt idx="16662">
                  <c:v>5.710477</c:v>
                </c:pt>
                <c:pt idx="16663">
                  <c:v>5.70932</c:v>
                </c:pt>
                <c:pt idx="16664">
                  <c:v>5.7061849999999996</c:v>
                </c:pt>
                <c:pt idx="16665">
                  <c:v>5.7039970000000002</c:v>
                </c:pt>
                <c:pt idx="16666">
                  <c:v>5.7055749999999996</c:v>
                </c:pt>
                <c:pt idx="16667">
                  <c:v>5.7099450000000003</c:v>
                </c:pt>
                <c:pt idx="16668">
                  <c:v>5.711633</c:v>
                </c:pt>
                <c:pt idx="16669">
                  <c:v>5.7069869999999998</c:v>
                </c:pt>
                <c:pt idx="16670">
                  <c:v>5.7053380000000002</c:v>
                </c:pt>
                <c:pt idx="16671">
                  <c:v>5.7068890000000003</c:v>
                </c:pt>
                <c:pt idx="16672">
                  <c:v>5.7061310000000001</c:v>
                </c:pt>
                <c:pt idx="16673">
                  <c:v>5.7046080000000003</c:v>
                </c:pt>
                <c:pt idx="16674">
                  <c:v>5.7063009999999998</c:v>
                </c:pt>
                <c:pt idx="16675">
                  <c:v>5.7120839999999999</c:v>
                </c:pt>
                <c:pt idx="16676">
                  <c:v>5.7132750000000003</c:v>
                </c:pt>
                <c:pt idx="16677">
                  <c:v>5.7120899999999999</c:v>
                </c:pt>
                <c:pt idx="16678">
                  <c:v>5.7167960000000004</c:v>
                </c:pt>
                <c:pt idx="16679">
                  <c:v>5.7182570000000004</c:v>
                </c:pt>
                <c:pt idx="16680">
                  <c:v>5.7170170000000002</c:v>
                </c:pt>
                <c:pt idx="16681">
                  <c:v>5.7159389999999997</c:v>
                </c:pt>
                <c:pt idx="16682">
                  <c:v>5.7123949999999999</c:v>
                </c:pt>
                <c:pt idx="16683">
                  <c:v>5.7088140000000003</c:v>
                </c:pt>
                <c:pt idx="16684">
                  <c:v>5.7104400000000002</c:v>
                </c:pt>
                <c:pt idx="16685">
                  <c:v>5.7166689999999996</c:v>
                </c:pt>
                <c:pt idx="16686">
                  <c:v>5.7156750000000001</c:v>
                </c:pt>
                <c:pt idx="16687">
                  <c:v>5.7096859999999996</c:v>
                </c:pt>
                <c:pt idx="16688">
                  <c:v>5.7147420000000002</c:v>
                </c:pt>
                <c:pt idx="16689">
                  <c:v>5.7169590000000001</c:v>
                </c:pt>
                <c:pt idx="16690">
                  <c:v>5.7102240000000002</c:v>
                </c:pt>
                <c:pt idx="16691">
                  <c:v>5.7144339999999998</c:v>
                </c:pt>
                <c:pt idx="16692">
                  <c:v>5.7207540000000003</c:v>
                </c:pt>
                <c:pt idx="16693">
                  <c:v>5.7159509999999996</c:v>
                </c:pt>
                <c:pt idx="16694">
                  <c:v>5.7147199999999998</c:v>
                </c:pt>
                <c:pt idx="16695">
                  <c:v>5.7179599999999997</c:v>
                </c:pt>
                <c:pt idx="16696">
                  <c:v>5.7126250000000001</c:v>
                </c:pt>
                <c:pt idx="16697">
                  <c:v>5.7100780000000002</c:v>
                </c:pt>
                <c:pt idx="16698">
                  <c:v>5.7143730000000001</c:v>
                </c:pt>
                <c:pt idx="16699">
                  <c:v>5.7136670000000001</c:v>
                </c:pt>
                <c:pt idx="16700">
                  <c:v>5.7138049999999998</c:v>
                </c:pt>
                <c:pt idx="16701">
                  <c:v>5.7124499999999996</c:v>
                </c:pt>
                <c:pt idx="16702">
                  <c:v>5.7093910000000001</c:v>
                </c:pt>
                <c:pt idx="16703">
                  <c:v>5.7087719999999997</c:v>
                </c:pt>
                <c:pt idx="16704">
                  <c:v>5.7079019999999998</c:v>
                </c:pt>
                <c:pt idx="16705">
                  <c:v>5.7085189999999999</c:v>
                </c:pt>
                <c:pt idx="16706">
                  <c:v>5.7102000000000004</c:v>
                </c:pt>
                <c:pt idx="16707">
                  <c:v>5.7100359999999997</c:v>
                </c:pt>
                <c:pt idx="16708">
                  <c:v>5.7080770000000003</c:v>
                </c:pt>
                <c:pt idx="16709">
                  <c:v>5.7096030000000004</c:v>
                </c:pt>
                <c:pt idx="16710">
                  <c:v>5.7155389999999997</c:v>
                </c:pt>
                <c:pt idx="16711">
                  <c:v>5.7193110000000003</c:v>
                </c:pt>
                <c:pt idx="16712">
                  <c:v>5.7189880000000004</c:v>
                </c:pt>
                <c:pt idx="16713">
                  <c:v>5.7169280000000002</c:v>
                </c:pt>
                <c:pt idx="16714">
                  <c:v>5.7166189999999997</c:v>
                </c:pt>
                <c:pt idx="16715">
                  <c:v>5.7153939999999999</c:v>
                </c:pt>
                <c:pt idx="16716">
                  <c:v>5.7131090000000002</c:v>
                </c:pt>
                <c:pt idx="16717">
                  <c:v>5.7143030000000001</c:v>
                </c:pt>
                <c:pt idx="16718">
                  <c:v>5.7164229999999998</c:v>
                </c:pt>
                <c:pt idx="16719">
                  <c:v>5.7177639999999998</c:v>
                </c:pt>
                <c:pt idx="16720">
                  <c:v>5.7187330000000003</c:v>
                </c:pt>
                <c:pt idx="16721">
                  <c:v>5.717384</c:v>
                </c:pt>
                <c:pt idx="16722">
                  <c:v>5.7194750000000001</c:v>
                </c:pt>
                <c:pt idx="16723">
                  <c:v>5.7255710000000004</c:v>
                </c:pt>
                <c:pt idx="16724">
                  <c:v>5.7261939999999996</c:v>
                </c:pt>
                <c:pt idx="16725">
                  <c:v>5.7255960000000004</c:v>
                </c:pt>
                <c:pt idx="16726">
                  <c:v>5.7231500000000004</c:v>
                </c:pt>
                <c:pt idx="16727">
                  <c:v>5.7208160000000001</c:v>
                </c:pt>
                <c:pt idx="16728">
                  <c:v>5.724183</c:v>
                </c:pt>
                <c:pt idx="16729">
                  <c:v>5.7230670000000003</c:v>
                </c:pt>
                <c:pt idx="16730">
                  <c:v>5.7172489999999998</c:v>
                </c:pt>
                <c:pt idx="16731">
                  <c:v>5.7158699999999998</c:v>
                </c:pt>
                <c:pt idx="16732">
                  <c:v>5.7169319999999999</c:v>
                </c:pt>
                <c:pt idx="16733">
                  <c:v>5.7218359999999997</c:v>
                </c:pt>
                <c:pt idx="16734">
                  <c:v>5.728917</c:v>
                </c:pt>
                <c:pt idx="16735">
                  <c:v>5.7280829999999998</c:v>
                </c:pt>
                <c:pt idx="16736">
                  <c:v>5.7297279999999997</c:v>
                </c:pt>
                <c:pt idx="16737">
                  <c:v>5.7378039999999997</c:v>
                </c:pt>
                <c:pt idx="16738">
                  <c:v>5.7392300000000001</c:v>
                </c:pt>
                <c:pt idx="16739">
                  <c:v>5.737603</c:v>
                </c:pt>
                <c:pt idx="16740">
                  <c:v>5.7366640000000002</c:v>
                </c:pt>
                <c:pt idx="16741">
                  <c:v>5.7339570000000002</c:v>
                </c:pt>
                <c:pt idx="16742">
                  <c:v>5.7275900000000002</c:v>
                </c:pt>
                <c:pt idx="16743">
                  <c:v>5.7228539999999999</c:v>
                </c:pt>
                <c:pt idx="16744">
                  <c:v>5.7277149999999999</c:v>
                </c:pt>
                <c:pt idx="16745">
                  <c:v>5.7257360000000004</c:v>
                </c:pt>
                <c:pt idx="16746">
                  <c:v>5.7201570000000004</c:v>
                </c:pt>
                <c:pt idx="16747">
                  <c:v>5.7229850000000004</c:v>
                </c:pt>
                <c:pt idx="16748">
                  <c:v>5.7259019999999996</c:v>
                </c:pt>
                <c:pt idx="16749">
                  <c:v>5.7246300000000003</c:v>
                </c:pt>
                <c:pt idx="16750">
                  <c:v>5.724316</c:v>
                </c:pt>
                <c:pt idx="16751">
                  <c:v>5.724043</c:v>
                </c:pt>
                <c:pt idx="16752">
                  <c:v>5.7223119999999996</c:v>
                </c:pt>
                <c:pt idx="16753">
                  <c:v>5.7261379999999997</c:v>
                </c:pt>
                <c:pt idx="16754">
                  <c:v>5.7316789999999997</c:v>
                </c:pt>
                <c:pt idx="16755">
                  <c:v>5.7353579999999997</c:v>
                </c:pt>
                <c:pt idx="16756">
                  <c:v>5.7368610000000002</c:v>
                </c:pt>
                <c:pt idx="16757">
                  <c:v>5.7408619999999999</c:v>
                </c:pt>
                <c:pt idx="16758">
                  <c:v>5.7468190000000003</c:v>
                </c:pt>
                <c:pt idx="16759">
                  <c:v>5.7435099999999997</c:v>
                </c:pt>
                <c:pt idx="16760">
                  <c:v>5.7385070000000002</c:v>
                </c:pt>
                <c:pt idx="16761">
                  <c:v>5.7330730000000001</c:v>
                </c:pt>
                <c:pt idx="16762">
                  <c:v>5.7305339999999996</c:v>
                </c:pt>
                <c:pt idx="16763">
                  <c:v>5.7377310000000001</c:v>
                </c:pt>
                <c:pt idx="16764">
                  <c:v>5.7329660000000002</c:v>
                </c:pt>
                <c:pt idx="16765">
                  <c:v>5.7259659999999997</c:v>
                </c:pt>
                <c:pt idx="16766">
                  <c:v>5.7323430000000002</c:v>
                </c:pt>
                <c:pt idx="16767">
                  <c:v>5.7362780000000004</c:v>
                </c:pt>
                <c:pt idx="16768">
                  <c:v>5.7302460000000002</c:v>
                </c:pt>
                <c:pt idx="16769">
                  <c:v>5.7251110000000001</c:v>
                </c:pt>
                <c:pt idx="16770">
                  <c:v>5.728917</c:v>
                </c:pt>
                <c:pt idx="16771">
                  <c:v>5.7311969999999999</c:v>
                </c:pt>
                <c:pt idx="16772">
                  <c:v>5.7360819999999997</c:v>
                </c:pt>
                <c:pt idx="16773">
                  <c:v>5.7442770000000003</c:v>
                </c:pt>
                <c:pt idx="16774">
                  <c:v>5.7439439999999999</c:v>
                </c:pt>
                <c:pt idx="16775">
                  <c:v>5.7462249999999999</c:v>
                </c:pt>
                <c:pt idx="16776">
                  <c:v>5.7492910000000004</c:v>
                </c:pt>
                <c:pt idx="16777">
                  <c:v>5.7452389999999998</c:v>
                </c:pt>
                <c:pt idx="16778">
                  <c:v>5.744491</c:v>
                </c:pt>
                <c:pt idx="16779">
                  <c:v>5.7439660000000003</c:v>
                </c:pt>
                <c:pt idx="16780">
                  <c:v>5.7437060000000004</c:v>
                </c:pt>
                <c:pt idx="16781">
                  <c:v>5.7444930000000003</c:v>
                </c:pt>
                <c:pt idx="16782">
                  <c:v>5.7453260000000004</c:v>
                </c:pt>
                <c:pt idx="16783">
                  <c:v>5.7478119999999997</c:v>
                </c:pt>
                <c:pt idx="16784">
                  <c:v>5.7502449999999996</c:v>
                </c:pt>
                <c:pt idx="16785">
                  <c:v>5.750597</c:v>
                </c:pt>
                <c:pt idx="16786">
                  <c:v>5.7474040000000004</c:v>
                </c:pt>
                <c:pt idx="16787">
                  <c:v>5.7461549999999999</c:v>
                </c:pt>
                <c:pt idx="16788">
                  <c:v>5.7492359999999998</c:v>
                </c:pt>
                <c:pt idx="16789">
                  <c:v>5.7458030000000004</c:v>
                </c:pt>
                <c:pt idx="16790">
                  <c:v>5.7416510000000001</c:v>
                </c:pt>
                <c:pt idx="16791">
                  <c:v>5.742191</c:v>
                </c:pt>
                <c:pt idx="16792">
                  <c:v>5.7402939999999996</c:v>
                </c:pt>
                <c:pt idx="16793">
                  <c:v>5.7401210000000003</c:v>
                </c:pt>
                <c:pt idx="16794">
                  <c:v>5.7437800000000001</c:v>
                </c:pt>
                <c:pt idx="16795">
                  <c:v>5.7428520000000001</c:v>
                </c:pt>
                <c:pt idx="16796">
                  <c:v>5.7374489999999998</c:v>
                </c:pt>
                <c:pt idx="16797">
                  <c:v>5.7373409999999998</c:v>
                </c:pt>
                <c:pt idx="16798">
                  <c:v>5.7432230000000004</c:v>
                </c:pt>
                <c:pt idx="16799">
                  <c:v>5.7451610000000004</c:v>
                </c:pt>
                <c:pt idx="16800">
                  <c:v>5.7465169999999999</c:v>
                </c:pt>
                <c:pt idx="16801">
                  <c:v>5.7518969999999996</c:v>
                </c:pt>
                <c:pt idx="16802">
                  <c:v>5.7496039999999997</c:v>
                </c:pt>
                <c:pt idx="16803">
                  <c:v>5.7430909999999997</c:v>
                </c:pt>
                <c:pt idx="16804">
                  <c:v>5.746658</c:v>
                </c:pt>
                <c:pt idx="16805">
                  <c:v>5.7472409999999998</c:v>
                </c:pt>
                <c:pt idx="16806">
                  <c:v>5.7430450000000004</c:v>
                </c:pt>
                <c:pt idx="16807">
                  <c:v>5.7445139999999997</c:v>
                </c:pt>
                <c:pt idx="16808">
                  <c:v>5.7473910000000004</c:v>
                </c:pt>
                <c:pt idx="16809">
                  <c:v>5.7503279999999997</c:v>
                </c:pt>
                <c:pt idx="16810">
                  <c:v>5.7541190000000002</c:v>
                </c:pt>
                <c:pt idx="16811">
                  <c:v>5.7566610000000003</c:v>
                </c:pt>
                <c:pt idx="16812">
                  <c:v>5.7586120000000003</c:v>
                </c:pt>
                <c:pt idx="16813">
                  <c:v>5.756284</c:v>
                </c:pt>
                <c:pt idx="16814">
                  <c:v>5.7542660000000003</c:v>
                </c:pt>
                <c:pt idx="16815">
                  <c:v>5.7551459999999999</c:v>
                </c:pt>
                <c:pt idx="16816">
                  <c:v>5.7555990000000001</c:v>
                </c:pt>
                <c:pt idx="16817">
                  <c:v>5.7581540000000002</c:v>
                </c:pt>
                <c:pt idx="16818">
                  <c:v>5.7576159999999996</c:v>
                </c:pt>
                <c:pt idx="16819">
                  <c:v>5.753247</c:v>
                </c:pt>
                <c:pt idx="16820">
                  <c:v>5.7527629999999998</c:v>
                </c:pt>
                <c:pt idx="16821">
                  <c:v>5.7533390000000004</c:v>
                </c:pt>
                <c:pt idx="16822">
                  <c:v>5.7528230000000002</c:v>
                </c:pt>
                <c:pt idx="16823">
                  <c:v>5.7522640000000003</c:v>
                </c:pt>
                <c:pt idx="16824">
                  <c:v>5.7545489999999999</c:v>
                </c:pt>
                <c:pt idx="16825">
                  <c:v>5.7551899999999998</c:v>
                </c:pt>
                <c:pt idx="16826">
                  <c:v>5.7486829999999998</c:v>
                </c:pt>
                <c:pt idx="16827">
                  <c:v>5.747007</c:v>
                </c:pt>
                <c:pt idx="16828">
                  <c:v>5.7533630000000002</c:v>
                </c:pt>
                <c:pt idx="16829">
                  <c:v>5.7562360000000004</c:v>
                </c:pt>
                <c:pt idx="16830">
                  <c:v>5.7517839999999998</c:v>
                </c:pt>
                <c:pt idx="16831">
                  <c:v>5.7500929999999997</c:v>
                </c:pt>
                <c:pt idx="16832">
                  <c:v>5.7544420000000001</c:v>
                </c:pt>
                <c:pt idx="16833">
                  <c:v>5.7553419999999997</c:v>
                </c:pt>
                <c:pt idx="16834">
                  <c:v>5.7520800000000003</c:v>
                </c:pt>
                <c:pt idx="16835">
                  <c:v>5.7508100000000004</c:v>
                </c:pt>
                <c:pt idx="16836">
                  <c:v>5.7530380000000001</c:v>
                </c:pt>
                <c:pt idx="16837">
                  <c:v>5.7481390000000001</c:v>
                </c:pt>
                <c:pt idx="16838">
                  <c:v>5.7456079999999998</c:v>
                </c:pt>
                <c:pt idx="16839">
                  <c:v>5.7545250000000001</c:v>
                </c:pt>
                <c:pt idx="16840">
                  <c:v>5.755897</c:v>
                </c:pt>
                <c:pt idx="16841">
                  <c:v>5.7532480000000001</c:v>
                </c:pt>
                <c:pt idx="16842">
                  <c:v>5.7619930000000004</c:v>
                </c:pt>
                <c:pt idx="16843">
                  <c:v>5.7667950000000001</c:v>
                </c:pt>
                <c:pt idx="16844">
                  <c:v>5.7612500000000004</c:v>
                </c:pt>
                <c:pt idx="16845">
                  <c:v>5.7589750000000004</c:v>
                </c:pt>
                <c:pt idx="16846">
                  <c:v>5.7612120000000004</c:v>
                </c:pt>
                <c:pt idx="16847">
                  <c:v>5.7599679999999998</c:v>
                </c:pt>
                <c:pt idx="16848">
                  <c:v>5.7563550000000001</c:v>
                </c:pt>
                <c:pt idx="16849">
                  <c:v>5.7552719999999997</c:v>
                </c:pt>
                <c:pt idx="16850">
                  <c:v>5.7584739999999996</c:v>
                </c:pt>
                <c:pt idx="16851">
                  <c:v>5.757117</c:v>
                </c:pt>
                <c:pt idx="16852">
                  <c:v>5.7516889999999998</c:v>
                </c:pt>
                <c:pt idx="16853">
                  <c:v>5.7522080000000004</c:v>
                </c:pt>
                <c:pt idx="16854">
                  <c:v>5.7569800000000004</c:v>
                </c:pt>
                <c:pt idx="16855">
                  <c:v>5.7612699999999997</c:v>
                </c:pt>
                <c:pt idx="16856">
                  <c:v>5.7634109999999996</c:v>
                </c:pt>
                <c:pt idx="16857">
                  <c:v>5.762111</c:v>
                </c:pt>
                <c:pt idx="16858">
                  <c:v>5.7640820000000001</c:v>
                </c:pt>
                <c:pt idx="16859">
                  <c:v>5.7698970000000003</c:v>
                </c:pt>
                <c:pt idx="16860">
                  <c:v>5.7671450000000002</c:v>
                </c:pt>
                <c:pt idx="16861">
                  <c:v>5.7644659999999996</c:v>
                </c:pt>
                <c:pt idx="16862">
                  <c:v>5.7720599999999997</c:v>
                </c:pt>
                <c:pt idx="16863">
                  <c:v>5.7714040000000004</c:v>
                </c:pt>
                <c:pt idx="16864">
                  <c:v>5.7662240000000002</c:v>
                </c:pt>
                <c:pt idx="16865">
                  <c:v>5.7685750000000002</c:v>
                </c:pt>
                <c:pt idx="16866">
                  <c:v>5.7698879999999999</c:v>
                </c:pt>
                <c:pt idx="16867">
                  <c:v>5.7673209999999999</c:v>
                </c:pt>
                <c:pt idx="16868">
                  <c:v>5.7675809999999998</c:v>
                </c:pt>
                <c:pt idx="16869">
                  <c:v>5.7645080000000002</c:v>
                </c:pt>
                <c:pt idx="16870">
                  <c:v>5.7611860000000004</c:v>
                </c:pt>
                <c:pt idx="16871">
                  <c:v>5.7639329999999998</c:v>
                </c:pt>
                <c:pt idx="16872">
                  <c:v>5.7684709999999999</c:v>
                </c:pt>
                <c:pt idx="16873">
                  <c:v>5.7667549999999999</c:v>
                </c:pt>
                <c:pt idx="16874">
                  <c:v>5.7616269999999998</c:v>
                </c:pt>
                <c:pt idx="16875">
                  <c:v>5.7616610000000001</c:v>
                </c:pt>
                <c:pt idx="16876">
                  <c:v>5.7622929999999997</c:v>
                </c:pt>
                <c:pt idx="16877">
                  <c:v>5.75962</c:v>
                </c:pt>
                <c:pt idx="16878">
                  <c:v>5.7598479999999999</c:v>
                </c:pt>
                <c:pt idx="16879">
                  <c:v>5.7612810000000003</c:v>
                </c:pt>
                <c:pt idx="16880">
                  <c:v>5.7628649999999997</c:v>
                </c:pt>
                <c:pt idx="16881">
                  <c:v>5.7645280000000003</c:v>
                </c:pt>
                <c:pt idx="16882">
                  <c:v>5.7658630000000004</c:v>
                </c:pt>
                <c:pt idx="16883">
                  <c:v>5.767557</c:v>
                </c:pt>
                <c:pt idx="16884">
                  <c:v>5.767709</c:v>
                </c:pt>
                <c:pt idx="16885">
                  <c:v>5.7701919999999998</c:v>
                </c:pt>
                <c:pt idx="16886">
                  <c:v>5.7733639999999999</c:v>
                </c:pt>
                <c:pt idx="16887">
                  <c:v>5.7704300000000002</c:v>
                </c:pt>
                <c:pt idx="16888">
                  <c:v>5.7658529999999999</c:v>
                </c:pt>
                <c:pt idx="16889">
                  <c:v>5.7644859999999998</c:v>
                </c:pt>
                <c:pt idx="16890">
                  <c:v>5.7672980000000003</c:v>
                </c:pt>
                <c:pt idx="16891">
                  <c:v>5.767093</c:v>
                </c:pt>
                <c:pt idx="16892">
                  <c:v>5.7623740000000003</c:v>
                </c:pt>
                <c:pt idx="16893">
                  <c:v>5.7586219999999999</c:v>
                </c:pt>
                <c:pt idx="16894">
                  <c:v>5.7581749999999996</c:v>
                </c:pt>
                <c:pt idx="16895">
                  <c:v>5.763782</c:v>
                </c:pt>
                <c:pt idx="16896">
                  <c:v>5.7652479999999997</c:v>
                </c:pt>
                <c:pt idx="16897">
                  <c:v>5.7633390000000002</c:v>
                </c:pt>
                <c:pt idx="16898">
                  <c:v>5.7669860000000002</c:v>
                </c:pt>
                <c:pt idx="16899">
                  <c:v>5.7703360000000004</c:v>
                </c:pt>
                <c:pt idx="16900">
                  <c:v>5.7725580000000001</c:v>
                </c:pt>
                <c:pt idx="16901">
                  <c:v>5.7688990000000002</c:v>
                </c:pt>
                <c:pt idx="16902">
                  <c:v>5.7657629999999997</c:v>
                </c:pt>
                <c:pt idx="16903">
                  <c:v>5.7700310000000004</c:v>
                </c:pt>
                <c:pt idx="16904">
                  <c:v>5.7722290000000003</c:v>
                </c:pt>
                <c:pt idx="16905">
                  <c:v>5.7712389999999996</c:v>
                </c:pt>
                <c:pt idx="16906">
                  <c:v>5.7714990000000004</c:v>
                </c:pt>
                <c:pt idx="16907">
                  <c:v>5.7706850000000003</c:v>
                </c:pt>
                <c:pt idx="16908">
                  <c:v>5.7712950000000003</c:v>
                </c:pt>
                <c:pt idx="16909">
                  <c:v>5.7732900000000003</c:v>
                </c:pt>
                <c:pt idx="16910">
                  <c:v>5.7694700000000001</c:v>
                </c:pt>
                <c:pt idx="16911">
                  <c:v>5.7639990000000001</c:v>
                </c:pt>
                <c:pt idx="16912">
                  <c:v>5.7664090000000003</c:v>
                </c:pt>
                <c:pt idx="16913">
                  <c:v>5.7673259999999997</c:v>
                </c:pt>
                <c:pt idx="16914">
                  <c:v>5.7622799999999996</c:v>
                </c:pt>
                <c:pt idx="16915">
                  <c:v>5.7617089999999997</c:v>
                </c:pt>
                <c:pt idx="16916">
                  <c:v>5.7654759999999996</c:v>
                </c:pt>
                <c:pt idx="16917">
                  <c:v>5.7681560000000003</c:v>
                </c:pt>
                <c:pt idx="16918">
                  <c:v>5.7699119999999997</c:v>
                </c:pt>
                <c:pt idx="16919">
                  <c:v>5.769889</c:v>
                </c:pt>
                <c:pt idx="16920">
                  <c:v>5.769406</c:v>
                </c:pt>
                <c:pt idx="16921">
                  <c:v>5.7713950000000001</c:v>
                </c:pt>
                <c:pt idx="16922">
                  <c:v>5.7716880000000002</c:v>
                </c:pt>
                <c:pt idx="16923">
                  <c:v>5.7684689999999996</c:v>
                </c:pt>
                <c:pt idx="16924">
                  <c:v>5.7688119999999996</c:v>
                </c:pt>
                <c:pt idx="16925">
                  <c:v>5.7709219999999997</c:v>
                </c:pt>
                <c:pt idx="16926">
                  <c:v>5.7711600000000001</c:v>
                </c:pt>
                <c:pt idx="16927">
                  <c:v>5.7707160000000002</c:v>
                </c:pt>
                <c:pt idx="16928">
                  <c:v>5.7721020000000003</c:v>
                </c:pt>
                <c:pt idx="16929">
                  <c:v>5.7739050000000001</c:v>
                </c:pt>
                <c:pt idx="16930">
                  <c:v>5.7712539999999999</c:v>
                </c:pt>
                <c:pt idx="16931">
                  <c:v>5.7681500000000003</c:v>
                </c:pt>
                <c:pt idx="16932">
                  <c:v>5.7693240000000001</c:v>
                </c:pt>
                <c:pt idx="16933">
                  <c:v>5.7711750000000004</c:v>
                </c:pt>
                <c:pt idx="16934">
                  <c:v>5.7723259999999996</c:v>
                </c:pt>
                <c:pt idx="16935">
                  <c:v>5.7713609999999997</c:v>
                </c:pt>
                <c:pt idx="16936">
                  <c:v>5.7693349999999999</c:v>
                </c:pt>
                <c:pt idx="16937">
                  <c:v>5.7701900000000004</c:v>
                </c:pt>
                <c:pt idx="16938">
                  <c:v>5.7732239999999999</c:v>
                </c:pt>
                <c:pt idx="16939">
                  <c:v>5.7743270000000004</c:v>
                </c:pt>
                <c:pt idx="16940">
                  <c:v>5.7745939999999996</c:v>
                </c:pt>
                <c:pt idx="16941">
                  <c:v>5.7744989999999996</c:v>
                </c:pt>
                <c:pt idx="16942">
                  <c:v>5.7763340000000003</c:v>
                </c:pt>
                <c:pt idx="16943">
                  <c:v>5.7821420000000003</c:v>
                </c:pt>
                <c:pt idx="16944">
                  <c:v>5.7852759999999996</c:v>
                </c:pt>
                <c:pt idx="16945">
                  <c:v>5.7812130000000002</c:v>
                </c:pt>
                <c:pt idx="16946">
                  <c:v>5.7838659999999997</c:v>
                </c:pt>
                <c:pt idx="16947">
                  <c:v>5.7881030000000004</c:v>
                </c:pt>
                <c:pt idx="16948">
                  <c:v>5.7858539999999996</c:v>
                </c:pt>
                <c:pt idx="16949">
                  <c:v>5.7889059999999999</c:v>
                </c:pt>
                <c:pt idx="16950">
                  <c:v>5.7927580000000001</c:v>
                </c:pt>
                <c:pt idx="16951">
                  <c:v>5.7879509999999996</c:v>
                </c:pt>
                <c:pt idx="16952">
                  <c:v>5.7856240000000003</c:v>
                </c:pt>
                <c:pt idx="16953">
                  <c:v>5.7910029999999999</c:v>
                </c:pt>
                <c:pt idx="16954">
                  <c:v>5.7918440000000002</c:v>
                </c:pt>
                <c:pt idx="16955">
                  <c:v>5.7871430000000004</c:v>
                </c:pt>
                <c:pt idx="16956">
                  <c:v>5.7869849999999996</c:v>
                </c:pt>
                <c:pt idx="16957">
                  <c:v>5.7886749999999996</c:v>
                </c:pt>
                <c:pt idx="16958">
                  <c:v>5.7898820000000004</c:v>
                </c:pt>
                <c:pt idx="16959">
                  <c:v>5.793838</c:v>
                </c:pt>
                <c:pt idx="16960">
                  <c:v>5.7963370000000003</c:v>
                </c:pt>
                <c:pt idx="16961">
                  <c:v>5.7917180000000004</c:v>
                </c:pt>
                <c:pt idx="16962">
                  <c:v>5.789059</c:v>
                </c:pt>
                <c:pt idx="16963">
                  <c:v>5.790794</c:v>
                </c:pt>
                <c:pt idx="16964">
                  <c:v>5.7897990000000004</c:v>
                </c:pt>
                <c:pt idx="16965">
                  <c:v>5.7886179999999996</c:v>
                </c:pt>
                <c:pt idx="16966">
                  <c:v>5.7903909999999996</c:v>
                </c:pt>
                <c:pt idx="16967">
                  <c:v>5.788818</c:v>
                </c:pt>
                <c:pt idx="16968">
                  <c:v>5.7869919999999997</c:v>
                </c:pt>
                <c:pt idx="16969">
                  <c:v>5.7920590000000001</c:v>
                </c:pt>
                <c:pt idx="16970">
                  <c:v>5.7910849999999998</c:v>
                </c:pt>
                <c:pt idx="16971">
                  <c:v>5.7844769999999999</c:v>
                </c:pt>
                <c:pt idx="16972">
                  <c:v>5.7885330000000002</c:v>
                </c:pt>
                <c:pt idx="16973">
                  <c:v>5.7898949999999996</c:v>
                </c:pt>
                <c:pt idx="16974">
                  <c:v>5.7820179999999999</c:v>
                </c:pt>
                <c:pt idx="16975">
                  <c:v>5.781657</c:v>
                </c:pt>
                <c:pt idx="16976">
                  <c:v>5.7849870000000001</c:v>
                </c:pt>
                <c:pt idx="16977">
                  <c:v>5.7846669999999998</c:v>
                </c:pt>
                <c:pt idx="16978">
                  <c:v>5.7883620000000002</c:v>
                </c:pt>
                <c:pt idx="16979">
                  <c:v>5.790368</c:v>
                </c:pt>
                <c:pt idx="16980">
                  <c:v>5.7907739999999999</c:v>
                </c:pt>
                <c:pt idx="16981">
                  <c:v>5.7917189999999996</c:v>
                </c:pt>
                <c:pt idx="16982">
                  <c:v>5.7856959999999997</c:v>
                </c:pt>
                <c:pt idx="16983">
                  <c:v>5.7842469999999997</c:v>
                </c:pt>
                <c:pt idx="16984">
                  <c:v>5.7914560000000002</c:v>
                </c:pt>
                <c:pt idx="16985">
                  <c:v>5.7919159999999996</c:v>
                </c:pt>
                <c:pt idx="16986">
                  <c:v>5.7909110000000004</c:v>
                </c:pt>
                <c:pt idx="16987">
                  <c:v>5.7969039999999996</c:v>
                </c:pt>
                <c:pt idx="16988">
                  <c:v>5.7955959999999997</c:v>
                </c:pt>
                <c:pt idx="16989">
                  <c:v>5.7878689999999997</c:v>
                </c:pt>
                <c:pt idx="16990">
                  <c:v>5.7914659999999998</c:v>
                </c:pt>
                <c:pt idx="16991">
                  <c:v>5.7968510000000002</c:v>
                </c:pt>
                <c:pt idx="16992">
                  <c:v>5.7958670000000003</c:v>
                </c:pt>
                <c:pt idx="16993">
                  <c:v>5.7930169999999999</c:v>
                </c:pt>
                <c:pt idx="16994">
                  <c:v>5.7897590000000001</c:v>
                </c:pt>
                <c:pt idx="16995">
                  <c:v>5.7904540000000004</c:v>
                </c:pt>
                <c:pt idx="16996">
                  <c:v>5.7917880000000004</c:v>
                </c:pt>
                <c:pt idx="16997">
                  <c:v>5.7922149999999997</c:v>
                </c:pt>
                <c:pt idx="16998">
                  <c:v>5.7943030000000002</c:v>
                </c:pt>
                <c:pt idx="16999">
                  <c:v>5.7914919999999999</c:v>
                </c:pt>
                <c:pt idx="17000">
                  <c:v>5.7905319999999998</c:v>
                </c:pt>
                <c:pt idx="17001">
                  <c:v>5.7891469999999998</c:v>
                </c:pt>
                <c:pt idx="17002">
                  <c:v>5.7821439999999997</c:v>
                </c:pt>
                <c:pt idx="17003">
                  <c:v>5.7839910000000003</c:v>
                </c:pt>
                <c:pt idx="17004">
                  <c:v>5.7957890000000001</c:v>
                </c:pt>
                <c:pt idx="17005">
                  <c:v>5.7982800000000001</c:v>
                </c:pt>
                <c:pt idx="17006">
                  <c:v>5.7927819999999999</c:v>
                </c:pt>
                <c:pt idx="17007">
                  <c:v>5.7928899999999999</c:v>
                </c:pt>
                <c:pt idx="17008">
                  <c:v>5.7922039999999999</c:v>
                </c:pt>
                <c:pt idx="17009">
                  <c:v>5.7890810000000004</c:v>
                </c:pt>
                <c:pt idx="17010">
                  <c:v>5.7923749999999998</c:v>
                </c:pt>
                <c:pt idx="17011">
                  <c:v>5.7969099999999996</c:v>
                </c:pt>
                <c:pt idx="17012">
                  <c:v>5.797364</c:v>
                </c:pt>
                <c:pt idx="17013">
                  <c:v>5.7990870000000001</c:v>
                </c:pt>
                <c:pt idx="17014">
                  <c:v>5.8006690000000001</c:v>
                </c:pt>
                <c:pt idx="17015">
                  <c:v>5.7992169999999996</c:v>
                </c:pt>
                <c:pt idx="17016">
                  <c:v>5.8002909999999996</c:v>
                </c:pt>
                <c:pt idx="17017">
                  <c:v>5.7998950000000002</c:v>
                </c:pt>
                <c:pt idx="17018">
                  <c:v>5.7990500000000003</c:v>
                </c:pt>
                <c:pt idx="17019">
                  <c:v>5.8025830000000003</c:v>
                </c:pt>
                <c:pt idx="17020">
                  <c:v>5.8040989999999999</c:v>
                </c:pt>
                <c:pt idx="17021">
                  <c:v>5.8041869999999998</c:v>
                </c:pt>
                <c:pt idx="17022">
                  <c:v>5.8050110000000004</c:v>
                </c:pt>
                <c:pt idx="17023">
                  <c:v>5.8039740000000002</c:v>
                </c:pt>
                <c:pt idx="17024">
                  <c:v>5.8055969999999997</c:v>
                </c:pt>
                <c:pt idx="17025">
                  <c:v>5.8090080000000004</c:v>
                </c:pt>
                <c:pt idx="17026">
                  <c:v>5.8104089999999999</c:v>
                </c:pt>
                <c:pt idx="17027">
                  <c:v>5.806934</c:v>
                </c:pt>
                <c:pt idx="17028">
                  <c:v>5.8031879999999996</c:v>
                </c:pt>
                <c:pt idx="17029">
                  <c:v>5.8080230000000004</c:v>
                </c:pt>
                <c:pt idx="17030">
                  <c:v>5.8079080000000003</c:v>
                </c:pt>
                <c:pt idx="17031">
                  <c:v>5.8037890000000001</c:v>
                </c:pt>
                <c:pt idx="17032">
                  <c:v>5.806311</c:v>
                </c:pt>
                <c:pt idx="17033">
                  <c:v>5.808827</c:v>
                </c:pt>
                <c:pt idx="17034">
                  <c:v>5.8095189999999999</c:v>
                </c:pt>
                <c:pt idx="17035">
                  <c:v>5.8085199999999997</c:v>
                </c:pt>
                <c:pt idx="17036">
                  <c:v>5.806972</c:v>
                </c:pt>
                <c:pt idx="17037">
                  <c:v>5.8071780000000004</c:v>
                </c:pt>
                <c:pt idx="17038">
                  <c:v>5.8072670000000004</c:v>
                </c:pt>
                <c:pt idx="17039">
                  <c:v>5.8062519999999997</c:v>
                </c:pt>
                <c:pt idx="17040">
                  <c:v>5.8060520000000002</c:v>
                </c:pt>
                <c:pt idx="17041">
                  <c:v>5.805383</c:v>
                </c:pt>
                <c:pt idx="17042">
                  <c:v>5.8051279999999998</c:v>
                </c:pt>
                <c:pt idx="17043">
                  <c:v>5.8106</c:v>
                </c:pt>
                <c:pt idx="17044">
                  <c:v>5.8143750000000001</c:v>
                </c:pt>
                <c:pt idx="17045">
                  <c:v>5.8093519999999996</c:v>
                </c:pt>
                <c:pt idx="17046">
                  <c:v>5.807601</c:v>
                </c:pt>
                <c:pt idx="17047">
                  <c:v>5.8122790000000002</c:v>
                </c:pt>
                <c:pt idx="17048">
                  <c:v>5.8154320000000004</c:v>
                </c:pt>
                <c:pt idx="17049">
                  <c:v>5.8140679999999998</c:v>
                </c:pt>
                <c:pt idx="17050">
                  <c:v>5.8115639999999997</c:v>
                </c:pt>
                <c:pt idx="17051">
                  <c:v>5.8102980000000004</c:v>
                </c:pt>
                <c:pt idx="17052">
                  <c:v>5.8149179999999996</c:v>
                </c:pt>
                <c:pt idx="17053">
                  <c:v>5.8218399999999999</c:v>
                </c:pt>
                <c:pt idx="17054">
                  <c:v>5.8218459999999999</c:v>
                </c:pt>
                <c:pt idx="17055">
                  <c:v>5.8178210000000004</c:v>
                </c:pt>
                <c:pt idx="17056">
                  <c:v>5.8183999999999996</c:v>
                </c:pt>
                <c:pt idx="17057">
                  <c:v>5.8152140000000001</c:v>
                </c:pt>
                <c:pt idx="17058">
                  <c:v>5.8104240000000003</c:v>
                </c:pt>
                <c:pt idx="17059">
                  <c:v>5.813561</c:v>
                </c:pt>
                <c:pt idx="17060">
                  <c:v>5.8149259999999998</c:v>
                </c:pt>
                <c:pt idx="17061">
                  <c:v>5.8139989999999999</c:v>
                </c:pt>
                <c:pt idx="17062">
                  <c:v>5.8091119999999998</c:v>
                </c:pt>
                <c:pt idx="17063">
                  <c:v>5.8077019999999999</c:v>
                </c:pt>
                <c:pt idx="17064">
                  <c:v>5.8125099999999996</c:v>
                </c:pt>
                <c:pt idx="17065">
                  <c:v>5.8098239999999999</c:v>
                </c:pt>
                <c:pt idx="17066">
                  <c:v>5.8075409999999996</c:v>
                </c:pt>
                <c:pt idx="17067">
                  <c:v>5.8111810000000004</c:v>
                </c:pt>
                <c:pt idx="17068">
                  <c:v>5.8101130000000003</c:v>
                </c:pt>
                <c:pt idx="17069">
                  <c:v>5.8053869999999996</c:v>
                </c:pt>
                <c:pt idx="17070">
                  <c:v>5.8083460000000002</c:v>
                </c:pt>
                <c:pt idx="17071">
                  <c:v>5.8112120000000003</c:v>
                </c:pt>
                <c:pt idx="17072">
                  <c:v>5.8072309999999998</c:v>
                </c:pt>
                <c:pt idx="17073">
                  <c:v>5.8102080000000003</c:v>
                </c:pt>
                <c:pt idx="17074">
                  <c:v>5.8160340000000001</c:v>
                </c:pt>
                <c:pt idx="17075">
                  <c:v>5.8166209999999996</c:v>
                </c:pt>
                <c:pt idx="17076">
                  <c:v>5.8171189999999999</c:v>
                </c:pt>
                <c:pt idx="17077">
                  <c:v>5.8164809999999996</c:v>
                </c:pt>
                <c:pt idx="17078">
                  <c:v>5.8140799999999997</c:v>
                </c:pt>
                <c:pt idx="17079">
                  <c:v>5.812818</c:v>
                </c:pt>
                <c:pt idx="17080">
                  <c:v>5.817037</c:v>
                </c:pt>
                <c:pt idx="17081">
                  <c:v>5.8202189999999998</c:v>
                </c:pt>
                <c:pt idx="17082">
                  <c:v>5.8175119999999998</c:v>
                </c:pt>
                <c:pt idx="17083">
                  <c:v>5.8128869999999999</c:v>
                </c:pt>
                <c:pt idx="17084">
                  <c:v>5.806972</c:v>
                </c:pt>
                <c:pt idx="17085">
                  <c:v>5.808071</c:v>
                </c:pt>
                <c:pt idx="17086">
                  <c:v>5.8130949999999997</c:v>
                </c:pt>
                <c:pt idx="17087">
                  <c:v>5.8137639999999999</c:v>
                </c:pt>
                <c:pt idx="17088">
                  <c:v>5.815423</c:v>
                </c:pt>
                <c:pt idx="17089">
                  <c:v>5.8192250000000003</c:v>
                </c:pt>
                <c:pt idx="17090">
                  <c:v>5.8201780000000003</c:v>
                </c:pt>
                <c:pt idx="17091">
                  <c:v>5.8172949999999997</c:v>
                </c:pt>
                <c:pt idx="17092">
                  <c:v>5.8195569999999996</c:v>
                </c:pt>
                <c:pt idx="17093">
                  <c:v>5.8231979999999997</c:v>
                </c:pt>
                <c:pt idx="17094">
                  <c:v>5.8190499999999998</c:v>
                </c:pt>
                <c:pt idx="17095">
                  <c:v>5.8213499999999998</c:v>
                </c:pt>
                <c:pt idx="17096">
                  <c:v>5.8256490000000003</c:v>
                </c:pt>
                <c:pt idx="17097">
                  <c:v>5.8236990000000004</c:v>
                </c:pt>
                <c:pt idx="17098">
                  <c:v>5.8262349999999996</c:v>
                </c:pt>
                <c:pt idx="17099">
                  <c:v>5.8268149999999999</c:v>
                </c:pt>
                <c:pt idx="17100">
                  <c:v>5.8246159999999998</c:v>
                </c:pt>
                <c:pt idx="17101">
                  <c:v>5.8261039999999999</c:v>
                </c:pt>
                <c:pt idx="17102">
                  <c:v>5.8278470000000002</c:v>
                </c:pt>
                <c:pt idx="17103">
                  <c:v>5.8254919999999997</c:v>
                </c:pt>
                <c:pt idx="17104">
                  <c:v>5.8236410000000003</c:v>
                </c:pt>
                <c:pt idx="17105">
                  <c:v>5.8277619999999999</c:v>
                </c:pt>
                <c:pt idx="17106">
                  <c:v>5.8284539999999998</c:v>
                </c:pt>
                <c:pt idx="17107">
                  <c:v>5.8258270000000003</c:v>
                </c:pt>
                <c:pt idx="17108">
                  <c:v>5.8276839999999996</c:v>
                </c:pt>
                <c:pt idx="17109">
                  <c:v>5.827731</c:v>
                </c:pt>
                <c:pt idx="17110">
                  <c:v>5.8255629999999998</c:v>
                </c:pt>
                <c:pt idx="17111">
                  <c:v>5.8297569999999999</c:v>
                </c:pt>
                <c:pt idx="17112">
                  <c:v>5.8319359999999998</c:v>
                </c:pt>
                <c:pt idx="17113">
                  <c:v>5.8268560000000003</c:v>
                </c:pt>
                <c:pt idx="17114">
                  <c:v>5.8324100000000003</c:v>
                </c:pt>
                <c:pt idx="17115">
                  <c:v>5.8394510000000004</c:v>
                </c:pt>
                <c:pt idx="17116">
                  <c:v>5.8342390000000002</c:v>
                </c:pt>
                <c:pt idx="17117">
                  <c:v>5.8329060000000004</c:v>
                </c:pt>
                <c:pt idx="17118">
                  <c:v>5.8380080000000003</c:v>
                </c:pt>
                <c:pt idx="17119">
                  <c:v>5.8324800000000003</c:v>
                </c:pt>
                <c:pt idx="17120">
                  <c:v>5.8247850000000003</c:v>
                </c:pt>
                <c:pt idx="17121">
                  <c:v>5.8271179999999996</c:v>
                </c:pt>
                <c:pt idx="17122">
                  <c:v>5.8294829999999997</c:v>
                </c:pt>
                <c:pt idx="17123">
                  <c:v>5.8252259999999998</c:v>
                </c:pt>
                <c:pt idx="17124">
                  <c:v>5.8265289999999998</c:v>
                </c:pt>
                <c:pt idx="17125">
                  <c:v>5.8278759999999998</c:v>
                </c:pt>
                <c:pt idx="17126">
                  <c:v>5.8262289999999997</c:v>
                </c:pt>
                <c:pt idx="17127">
                  <c:v>5.8298819999999996</c:v>
                </c:pt>
                <c:pt idx="17128">
                  <c:v>5.828443</c:v>
                </c:pt>
                <c:pt idx="17129">
                  <c:v>5.8213569999999999</c:v>
                </c:pt>
                <c:pt idx="17130">
                  <c:v>5.8229639999999998</c:v>
                </c:pt>
                <c:pt idx="17131">
                  <c:v>5.8309559999999996</c:v>
                </c:pt>
                <c:pt idx="17132">
                  <c:v>5.8373879999999998</c:v>
                </c:pt>
                <c:pt idx="17133">
                  <c:v>5.8364929999999999</c:v>
                </c:pt>
                <c:pt idx="17134">
                  <c:v>5.8331499999999998</c:v>
                </c:pt>
                <c:pt idx="17135">
                  <c:v>5.8352849999999998</c:v>
                </c:pt>
                <c:pt idx="17136">
                  <c:v>5.8395770000000002</c:v>
                </c:pt>
                <c:pt idx="17137">
                  <c:v>5.838921</c:v>
                </c:pt>
                <c:pt idx="17138">
                  <c:v>5.8372039999999998</c:v>
                </c:pt>
                <c:pt idx="17139">
                  <c:v>5.8392970000000002</c:v>
                </c:pt>
                <c:pt idx="17140">
                  <c:v>5.8352709999999997</c:v>
                </c:pt>
                <c:pt idx="17141">
                  <c:v>5.8306420000000001</c:v>
                </c:pt>
                <c:pt idx="17142">
                  <c:v>5.8336600000000001</c:v>
                </c:pt>
                <c:pt idx="17143">
                  <c:v>5.8320160000000003</c:v>
                </c:pt>
                <c:pt idx="17144">
                  <c:v>5.828894</c:v>
                </c:pt>
                <c:pt idx="17145">
                  <c:v>5.8296729999999997</c:v>
                </c:pt>
                <c:pt idx="17146">
                  <c:v>5.8298899999999998</c:v>
                </c:pt>
                <c:pt idx="17147">
                  <c:v>5.8302060000000004</c:v>
                </c:pt>
                <c:pt idx="17148">
                  <c:v>5.8313110000000004</c:v>
                </c:pt>
                <c:pt idx="17149">
                  <c:v>5.8335780000000002</c:v>
                </c:pt>
                <c:pt idx="17150">
                  <c:v>5.8350429999999998</c:v>
                </c:pt>
                <c:pt idx="17151">
                  <c:v>5.839016</c:v>
                </c:pt>
                <c:pt idx="17152">
                  <c:v>5.8451560000000002</c:v>
                </c:pt>
                <c:pt idx="17153">
                  <c:v>5.8442639999999999</c:v>
                </c:pt>
                <c:pt idx="17154">
                  <c:v>5.841818</c:v>
                </c:pt>
                <c:pt idx="17155">
                  <c:v>5.8410710000000003</c:v>
                </c:pt>
                <c:pt idx="17156">
                  <c:v>5.8397620000000003</c:v>
                </c:pt>
                <c:pt idx="17157">
                  <c:v>5.8430119999999999</c:v>
                </c:pt>
                <c:pt idx="17158">
                  <c:v>5.8488300000000004</c:v>
                </c:pt>
                <c:pt idx="17159">
                  <c:v>5.8465199999999999</c:v>
                </c:pt>
                <c:pt idx="17160">
                  <c:v>5.8431259999999998</c:v>
                </c:pt>
                <c:pt idx="17161">
                  <c:v>5.8473329999999999</c:v>
                </c:pt>
                <c:pt idx="17162">
                  <c:v>5.8446420000000003</c:v>
                </c:pt>
                <c:pt idx="17163">
                  <c:v>5.84049</c:v>
                </c:pt>
                <c:pt idx="17164">
                  <c:v>5.8454259999999998</c:v>
                </c:pt>
                <c:pt idx="17165">
                  <c:v>5.8418729999999996</c:v>
                </c:pt>
                <c:pt idx="17166">
                  <c:v>5.8352579999999996</c:v>
                </c:pt>
                <c:pt idx="17167">
                  <c:v>5.8361900000000002</c:v>
                </c:pt>
                <c:pt idx="17168">
                  <c:v>5.8368510000000002</c:v>
                </c:pt>
                <c:pt idx="17169">
                  <c:v>5.837053</c:v>
                </c:pt>
                <c:pt idx="17170">
                  <c:v>5.8415600000000003</c:v>
                </c:pt>
                <c:pt idx="17171">
                  <c:v>5.8421830000000003</c:v>
                </c:pt>
                <c:pt idx="17172">
                  <c:v>5.8393569999999997</c:v>
                </c:pt>
                <c:pt idx="17173">
                  <c:v>5.8411379999999999</c:v>
                </c:pt>
                <c:pt idx="17174">
                  <c:v>5.8410489999999999</c:v>
                </c:pt>
                <c:pt idx="17175">
                  <c:v>5.8383229999999999</c:v>
                </c:pt>
                <c:pt idx="17176">
                  <c:v>5.8387929999999999</c:v>
                </c:pt>
                <c:pt idx="17177">
                  <c:v>5.8410279999999997</c:v>
                </c:pt>
                <c:pt idx="17178">
                  <c:v>5.8448869999999999</c:v>
                </c:pt>
                <c:pt idx="17179">
                  <c:v>5.8437640000000002</c:v>
                </c:pt>
                <c:pt idx="17180">
                  <c:v>5.842066</c:v>
                </c:pt>
                <c:pt idx="17181">
                  <c:v>5.8467250000000002</c:v>
                </c:pt>
                <c:pt idx="17182">
                  <c:v>5.8490190000000002</c:v>
                </c:pt>
                <c:pt idx="17183">
                  <c:v>5.8479270000000003</c:v>
                </c:pt>
                <c:pt idx="17184">
                  <c:v>5.848687</c:v>
                </c:pt>
                <c:pt idx="17185">
                  <c:v>5.8475619999999999</c:v>
                </c:pt>
                <c:pt idx="17186">
                  <c:v>5.8433159999999997</c:v>
                </c:pt>
                <c:pt idx="17187">
                  <c:v>5.840471</c:v>
                </c:pt>
                <c:pt idx="17188">
                  <c:v>5.8416160000000001</c:v>
                </c:pt>
                <c:pt idx="17189">
                  <c:v>5.8472660000000003</c:v>
                </c:pt>
                <c:pt idx="17190">
                  <c:v>5.851458</c:v>
                </c:pt>
                <c:pt idx="17191">
                  <c:v>5.8496810000000004</c:v>
                </c:pt>
                <c:pt idx="17192">
                  <c:v>5.8499280000000002</c:v>
                </c:pt>
                <c:pt idx="17193">
                  <c:v>5.8500199999999998</c:v>
                </c:pt>
                <c:pt idx="17194">
                  <c:v>5.8450329999999999</c:v>
                </c:pt>
                <c:pt idx="17195">
                  <c:v>5.8450170000000004</c:v>
                </c:pt>
                <c:pt idx="17196">
                  <c:v>5.8487619999999998</c:v>
                </c:pt>
                <c:pt idx="17197">
                  <c:v>5.8474620000000002</c:v>
                </c:pt>
                <c:pt idx="17198">
                  <c:v>5.8471440000000001</c:v>
                </c:pt>
                <c:pt idx="17199">
                  <c:v>5.8499049999999997</c:v>
                </c:pt>
                <c:pt idx="17200">
                  <c:v>5.8483960000000002</c:v>
                </c:pt>
                <c:pt idx="17201">
                  <c:v>5.8442449999999999</c:v>
                </c:pt>
                <c:pt idx="17202">
                  <c:v>5.8473629999999996</c:v>
                </c:pt>
                <c:pt idx="17203">
                  <c:v>5.8475919999999997</c:v>
                </c:pt>
                <c:pt idx="17204">
                  <c:v>5.8439129999999997</c:v>
                </c:pt>
                <c:pt idx="17205">
                  <c:v>5.850384</c:v>
                </c:pt>
                <c:pt idx="17206">
                  <c:v>5.8550389999999997</c:v>
                </c:pt>
                <c:pt idx="17207">
                  <c:v>5.8533559999999998</c:v>
                </c:pt>
                <c:pt idx="17208">
                  <c:v>5.857024</c:v>
                </c:pt>
                <c:pt idx="17209">
                  <c:v>5.8568040000000003</c:v>
                </c:pt>
                <c:pt idx="17210">
                  <c:v>5.853402</c:v>
                </c:pt>
                <c:pt idx="17211">
                  <c:v>5.8584290000000001</c:v>
                </c:pt>
                <c:pt idx="17212">
                  <c:v>5.8593999999999999</c:v>
                </c:pt>
                <c:pt idx="17213">
                  <c:v>5.8519959999999998</c:v>
                </c:pt>
                <c:pt idx="17214">
                  <c:v>5.8535159999999999</c:v>
                </c:pt>
                <c:pt idx="17215">
                  <c:v>5.8586499999999999</c:v>
                </c:pt>
                <c:pt idx="17216">
                  <c:v>5.85785</c:v>
                </c:pt>
                <c:pt idx="17217">
                  <c:v>5.8599230000000002</c:v>
                </c:pt>
                <c:pt idx="17218">
                  <c:v>5.861637</c:v>
                </c:pt>
                <c:pt idx="17219">
                  <c:v>5.8583369999999997</c:v>
                </c:pt>
                <c:pt idx="17220">
                  <c:v>5.8564040000000004</c:v>
                </c:pt>
                <c:pt idx="17221">
                  <c:v>5.85745</c:v>
                </c:pt>
                <c:pt idx="17222">
                  <c:v>5.858409</c:v>
                </c:pt>
                <c:pt idx="17223">
                  <c:v>5.8600760000000003</c:v>
                </c:pt>
                <c:pt idx="17224">
                  <c:v>5.8608789999999997</c:v>
                </c:pt>
                <c:pt idx="17225">
                  <c:v>5.854819</c:v>
                </c:pt>
                <c:pt idx="17226">
                  <c:v>5.8528120000000001</c:v>
                </c:pt>
                <c:pt idx="17227">
                  <c:v>5.8602319999999999</c:v>
                </c:pt>
                <c:pt idx="17228">
                  <c:v>5.8632270000000002</c:v>
                </c:pt>
                <c:pt idx="17229">
                  <c:v>5.8613379999999999</c:v>
                </c:pt>
                <c:pt idx="17230">
                  <c:v>5.8607389999999997</c:v>
                </c:pt>
                <c:pt idx="17231">
                  <c:v>5.8614920000000001</c:v>
                </c:pt>
                <c:pt idx="17232">
                  <c:v>5.8591519999999999</c:v>
                </c:pt>
                <c:pt idx="17233">
                  <c:v>5.855499</c:v>
                </c:pt>
                <c:pt idx="17234">
                  <c:v>5.8598720000000002</c:v>
                </c:pt>
                <c:pt idx="17235">
                  <c:v>5.8647809999999998</c:v>
                </c:pt>
                <c:pt idx="17236">
                  <c:v>5.8639570000000001</c:v>
                </c:pt>
                <c:pt idx="17237">
                  <c:v>5.8668889999999996</c:v>
                </c:pt>
                <c:pt idx="17238">
                  <c:v>5.8711070000000003</c:v>
                </c:pt>
                <c:pt idx="17239">
                  <c:v>5.8706449999999997</c:v>
                </c:pt>
                <c:pt idx="17240">
                  <c:v>5.8708419999999997</c:v>
                </c:pt>
                <c:pt idx="17241">
                  <c:v>5.872528</c:v>
                </c:pt>
                <c:pt idx="17242">
                  <c:v>5.8710310000000003</c:v>
                </c:pt>
                <c:pt idx="17243">
                  <c:v>5.8663970000000001</c:v>
                </c:pt>
                <c:pt idx="17244">
                  <c:v>5.86341</c:v>
                </c:pt>
                <c:pt idx="17245">
                  <c:v>5.8637800000000002</c:v>
                </c:pt>
                <c:pt idx="17246">
                  <c:v>5.861599</c:v>
                </c:pt>
                <c:pt idx="17247">
                  <c:v>5.85785</c:v>
                </c:pt>
                <c:pt idx="17248">
                  <c:v>5.8566099999999999</c:v>
                </c:pt>
                <c:pt idx="17249">
                  <c:v>5.8580249999999996</c:v>
                </c:pt>
                <c:pt idx="17250">
                  <c:v>5.8609</c:v>
                </c:pt>
                <c:pt idx="17251">
                  <c:v>5.8612669999999998</c:v>
                </c:pt>
                <c:pt idx="17252">
                  <c:v>5.8618839999999999</c:v>
                </c:pt>
                <c:pt idx="17253">
                  <c:v>5.861224</c:v>
                </c:pt>
                <c:pt idx="17254">
                  <c:v>5.8594439999999999</c:v>
                </c:pt>
                <c:pt idx="17255">
                  <c:v>5.865157</c:v>
                </c:pt>
                <c:pt idx="17256">
                  <c:v>5.8713420000000003</c:v>
                </c:pt>
                <c:pt idx="17257">
                  <c:v>5.8663069999999999</c:v>
                </c:pt>
                <c:pt idx="17258">
                  <c:v>5.8650779999999996</c:v>
                </c:pt>
                <c:pt idx="17259">
                  <c:v>5.8750650000000002</c:v>
                </c:pt>
                <c:pt idx="17260">
                  <c:v>5.8755439999999997</c:v>
                </c:pt>
                <c:pt idx="17261">
                  <c:v>5.8725719999999999</c:v>
                </c:pt>
                <c:pt idx="17262">
                  <c:v>5.8747780000000001</c:v>
                </c:pt>
                <c:pt idx="17263">
                  <c:v>5.8751410000000002</c:v>
                </c:pt>
                <c:pt idx="17264">
                  <c:v>5.8737519999999996</c:v>
                </c:pt>
                <c:pt idx="17265">
                  <c:v>5.8701670000000004</c:v>
                </c:pt>
                <c:pt idx="17266">
                  <c:v>5.8673250000000001</c:v>
                </c:pt>
                <c:pt idx="17267">
                  <c:v>5.8651299999999997</c:v>
                </c:pt>
                <c:pt idx="17268">
                  <c:v>5.8634329999999997</c:v>
                </c:pt>
                <c:pt idx="17269">
                  <c:v>5.8642529999999997</c:v>
                </c:pt>
                <c:pt idx="17270">
                  <c:v>5.8664269999999998</c:v>
                </c:pt>
                <c:pt idx="17271">
                  <c:v>5.8685309999999999</c:v>
                </c:pt>
                <c:pt idx="17272">
                  <c:v>5.8702969999999999</c:v>
                </c:pt>
                <c:pt idx="17273">
                  <c:v>5.8714009999999996</c:v>
                </c:pt>
                <c:pt idx="17274">
                  <c:v>5.8711779999999996</c:v>
                </c:pt>
                <c:pt idx="17275">
                  <c:v>5.8723070000000002</c:v>
                </c:pt>
                <c:pt idx="17276">
                  <c:v>5.8755930000000003</c:v>
                </c:pt>
                <c:pt idx="17277">
                  <c:v>5.8775199999999996</c:v>
                </c:pt>
                <c:pt idx="17278">
                  <c:v>5.8785959999999999</c:v>
                </c:pt>
                <c:pt idx="17279">
                  <c:v>5.8760669999999999</c:v>
                </c:pt>
                <c:pt idx="17280">
                  <c:v>5.8743930000000004</c:v>
                </c:pt>
                <c:pt idx="17281">
                  <c:v>5.8742919999999996</c:v>
                </c:pt>
                <c:pt idx="17282">
                  <c:v>5.8732059999999997</c:v>
                </c:pt>
                <c:pt idx="17283">
                  <c:v>5.8755389999999998</c:v>
                </c:pt>
                <c:pt idx="17284">
                  <c:v>5.8778889999999997</c:v>
                </c:pt>
                <c:pt idx="17285">
                  <c:v>5.8770709999999999</c:v>
                </c:pt>
                <c:pt idx="17286">
                  <c:v>5.8752950000000004</c:v>
                </c:pt>
                <c:pt idx="17287">
                  <c:v>5.8729089999999999</c:v>
                </c:pt>
                <c:pt idx="17288">
                  <c:v>5.8697460000000001</c:v>
                </c:pt>
                <c:pt idx="17289">
                  <c:v>5.868709</c:v>
                </c:pt>
                <c:pt idx="17290">
                  <c:v>5.8739470000000003</c:v>
                </c:pt>
                <c:pt idx="17291">
                  <c:v>5.8763649999999998</c:v>
                </c:pt>
                <c:pt idx="17292">
                  <c:v>5.8691370000000003</c:v>
                </c:pt>
                <c:pt idx="17293">
                  <c:v>5.865208</c:v>
                </c:pt>
                <c:pt idx="17294">
                  <c:v>5.8665640000000003</c:v>
                </c:pt>
                <c:pt idx="17295">
                  <c:v>5.8687129999999996</c:v>
                </c:pt>
                <c:pt idx="17296">
                  <c:v>5.8709829999999998</c:v>
                </c:pt>
                <c:pt idx="17297">
                  <c:v>5.872452</c:v>
                </c:pt>
                <c:pt idx="17298">
                  <c:v>5.8759379999999997</c:v>
                </c:pt>
                <c:pt idx="17299">
                  <c:v>5.8795840000000004</c:v>
                </c:pt>
                <c:pt idx="17300">
                  <c:v>5.877624</c:v>
                </c:pt>
                <c:pt idx="17301">
                  <c:v>5.8732410000000002</c:v>
                </c:pt>
                <c:pt idx="17302">
                  <c:v>5.8752329999999997</c:v>
                </c:pt>
                <c:pt idx="17303">
                  <c:v>5.8764830000000003</c:v>
                </c:pt>
                <c:pt idx="17304">
                  <c:v>5.8775050000000002</c:v>
                </c:pt>
                <c:pt idx="17305">
                  <c:v>5.886215</c:v>
                </c:pt>
                <c:pt idx="17306">
                  <c:v>5.8838090000000003</c:v>
                </c:pt>
                <c:pt idx="17307">
                  <c:v>5.8759459999999999</c:v>
                </c:pt>
                <c:pt idx="17308">
                  <c:v>5.8841570000000001</c:v>
                </c:pt>
                <c:pt idx="17309">
                  <c:v>5.8906210000000003</c:v>
                </c:pt>
                <c:pt idx="17310">
                  <c:v>5.8857030000000004</c:v>
                </c:pt>
                <c:pt idx="17311">
                  <c:v>5.880503</c:v>
                </c:pt>
                <c:pt idx="17312">
                  <c:v>5.8810320000000003</c:v>
                </c:pt>
                <c:pt idx="17313">
                  <c:v>5.8808170000000004</c:v>
                </c:pt>
                <c:pt idx="17314">
                  <c:v>5.8781040000000004</c:v>
                </c:pt>
                <c:pt idx="17315">
                  <c:v>5.8788859999999996</c:v>
                </c:pt>
                <c:pt idx="17316">
                  <c:v>5.8788229999999997</c:v>
                </c:pt>
                <c:pt idx="17317">
                  <c:v>5.8777889999999999</c:v>
                </c:pt>
                <c:pt idx="17318">
                  <c:v>5.8801699999999997</c:v>
                </c:pt>
                <c:pt idx="17319">
                  <c:v>5.8789860000000003</c:v>
                </c:pt>
                <c:pt idx="17320">
                  <c:v>5.877529</c:v>
                </c:pt>
                <c:pt idx="17321">
                  <c:v>5.8806130000000003</c:v>
                </c:pt>
                <c:pt idx="17322">
                  <c:v>5.8815229999999996</c:v>
                </c:pt>
                <c:pt idx="17323">
                  <c:v>5.8794969999999998</c:v>
                </c:pt>
                <c:pt idx="17324">
                  <c:v>5.8829279999999997</c:v>
                </c:pt>
                <c:pt idx="17325">
                  <c:v>5.8844799999999999</c:v>
                </c:pt>
                <c:pt idx="17326">
                  <c:v>5.8813599999999999</c:v>
                </c:pt>
                <c:pt idx="17327">
                  <c:v>5.8873009999999999</c:v>
                </c:pt>
                <c:pt idx="17328">
                  <c:v>5.8903540000000003</c:v>
                </c:pt>
                <c:pt idx="17329">
                  <c:v>5.886279</c:v>
                </c:pt>
                <c:pt idx="17330">
                  <c:v>5.8855729999999999</c:v>
                </c:pt>
                <c:pt idx="17331">
                  <c:v>5.8838200000000001</c:v>
                </c:pt>
                <c:pt idx="17332">
                  <c:v>5.8821219999999999</c:v>
                </c:pt>
                <c:pt idx="17333">
                  <c:v>5.8857390000000001</c:v>
                </c:pt>
                <c:pt idx="17334">
                  <c:v>5.8874849999999999</c:v>
                </c:pt>
                <c:pt idx="17335">
                  <c:v>5.8868840000000002</c:v>
                </c:pt>
                <c:pt idx="17336">
                  <c:v>5.8892550000000004</c:v>
                </c:pt>
                <c:pt idx="17337">
                  <c:v>5.8878159999999999</c:v>
                </c:pt>
                <c:pt idx="17338">
                  <c:v>5.8821690000000002</c:v>
                </c:pt>
                <c:pt idx="17339">
                  <c:v>5.8829659999999997</c:v>
                </c:pt>
                <c:pt idx="17340">
                  <c:v>5.8850790000000002</c:v>
                </c:pt>
                <c:pt idx="17341">
                  <c:v>5.884506</c:v>
                </c:pt>
                <c:pt idx="17342">
                  <c:v>5.8854040000000003</c:v>
                </c:pt>
                <c:pt idx="17343">
                  <c:v>5.8849980000000004</c:v>
                </c:pt>
                <c:pt idx="17344">
                  <c:v>5.885948</c:v>
                </c:pt>
                <c:pt idx="17345">
                  <c:v>5.8860450000000002</c:v>
                </c:pt>
                <c:pt idx="17346">
                  <c:v>5.8887720000000003</c:v>
                </c:pt>
                <c:pt idx="17347">
                  <c:v>5.8939709999999996</c:v>
                </c:pt>
                <c:pt idx="17348">
                  <c:v>5.8901500000000002</c:v>
                </c:pt>
                <c:pt idx="17349">
                  <c:v>5.8853390000000001</c:v>
                </c:pt>
                <c:pt idx="17350">
                  <c:v>5.8877329999999999</c:v>
                </c:pt>
                <c:pt idx="17351">
                  <c:v>5.8863060000000003</c:v>
                </c:pt>
                <c:pt idx="17352">
                  <c:v>5.8844339999999997</c:v>
                </c:pt>
                <c:pt idx="17353">
                  <c:v>5.8880650000000001</c:v>
                </c:pt>
                <c:pt idx="17354">
                  <c:v>5.8879900000000003</c:v>
                </c:pt>
                <c:pt idx="17355">
                  <c:v>5.8861780000000001</c:v>
                </c:pt>
                <c:pt idx="17356">
                  <c:v>5.8856900000000003</c:v>
                </c:pt>
                <c:pt idx="17357">
                  <c:v>5.8838499999999998</c:v>
                </c:pt>
                <c:pt idx="17358">
                  <c:v>5.883699</c:v>
                </c:pt>
                <c:pt idx="17359">
                  <c:v>5.8850480000000003</c:v>
                </c:pt>
                <c:pt idx="17360">
                  <c:v>5.8860279999999996</c:v>
                </c:pt>
                <c:pt idx="17361">
                  <c:v>5.8902910000000004</c:v>
                </c:pt>
                <c:pt idx="17362">
                  <c:v>5.8914720000000003</c:v>
                </c:pt>
                <c:pt idx="17363">
                  <c:v>5.8876559999999998</c:v>
                </c:pt>
                <c:pt idx="17364">
                  <c:v>5.8914010000000001</c:v>
                </c:pt>
                <c:pt idx="17365">
                  <c:v>5.8956220000000004</c:v>
                </c:pt>
                <c:pt idx="17366">
                  <c:v>5.8983540000000003</c:v>
                </c:pt>
                <c:pt idx="17367">
                  <c:v>5.9020479999999997</c:v>
                </c:pt>
                <c:pt idx="17368">
                  <c:v>5.8976579999999998</c:v>
                </c:pt>
                <c:pt idx="17369">
                  <c:v>5.8945610000000004</c:v>
                </c:pt>
                <c:pt idx="17370">
                  <c:v>5.8982609999999998</c:v>
                </c:pt>
                <c:pt idx="17371">
                  <c:v>5.8980800000000002</c:v>
                </c:pt>
                <c:pt idx="17372">
                  <c:v>5.8939719999999998</c:v>
                </c:pt>
                <c:pt idx="17373">
                  <c:v>5.8931500000000003</c:v>
                </c:pt>
                <c:pt idx="17374">
                  <c:v>5.8939789999999999</c:v>
                </c:pt>
                <c:pt idx="17375">
                  <c:v>5.8910660000000004</c:v>
                </c:pt>
                <c:pt idx="17376">
                  <c:v>5.8906900000000002</c:v>
                </c:pt>
                <c:pt idx="17377">
                  <c:v>5.8977620000000002</c:v>
                </c:pt>
                <c:pt idx="17378">
                  <c:v>5.8988350000000001</c:v>
                </c:pt>
                <c:pt idx="17379">
                  <c:v>5.8949879999999997</c:v>
                </c:pt>
                <c:pt idx="17380">
                  <c:v>5.8987579999999999</c:v>
                </c:pt>
                <c:pt idx="17381">
                  <c:v>5.8995170000000003</c:v>
                </c:pt>
                <c:pt idx="17382">
                  <c:v>5.891165</c:v>
                </c:pt>
                <c:pt idx="17383">
                  <c:v>5.8895999999999997</c:v>
                </c:pt>
                <c:pt idx="17384">
                  <c:v>5.8952970000000002</c:v>
                </c:pt>
                <c:pt idx="17385">
                  <c:v>5.8958690000000002</c:v>
                </c:pt>
                <c:pt idx="17386">
                  <c:v>5.8925669999999997</c:v>
                </c:pt>
                <c:pt idx="17387">
                  <c:v>5.8938550000000003</c:v>
                </c:pt>
                <c:pt idx="17388">
                  <c:v>5.8967099999999997</c:v>
                </c:pt>
                <c:pt idx="17389">
                  <c:v>5.896293</c:v>
                </c:pt>
                <c:pt idx="17390">
                  <c:v>5.8992579999999997</c:v>
                </c:pt>
                <c:pt idx="17391">
                  <c:v>5.9025410000000003</c:v>
                </c:pt>
                <c:pt idx="17392">
                  <c:v>5.9016529999999996</c:v>
                </c:pt>
                <c:pt idx="17393">
                  <c:v>5.9037709999999999</c:v>
                </c:pt>
                <c:pt idx="17394">
                  <c:v>5.9022389999999998</c:v>
                </c:pt>
                <c:pt idx="17395">
                  <c:v>5.8968749999999996</c:v>
                </c:pt>
                <c:pt idx="17396">
                  <c:v>5.8959450000000002</c:v>
                </c:pt>
                <c:pt idx="17397">
                  <c:v>5.8994749999999998</c:v>
                </c:pt>
                <c:pt idx="17398">
                  <c:v>5.9012260000000003</c:v>
                </c:pt>
                <c:pt idx="17399">
                  <c:v>5.8997739999999999</c:v>
                </c:pt>
                <c:pt idx="17400">
                  <c:v>5.9008269999999996</c:v>
                </c:pt>
                <c:pt idx="17401">
                  <c:v>5.8969610000000001</c:v>
                </c:pt>
                <c:pt idx="17402">
                  <c:v>5.8944929999999998</c:v>
                </c:pt>
                <c:pt idx="17403">
                  <c:v>5.9040910000000002</c:v>
                </c:pt>
                <c:pt idx="17404">
                  <c:v>5.9045459999999999</c:v>
                </c:pt>
                <c:pt idx="17405">
                  <c:v>5.9005200000000002</c:v>
                </c:pt>
                <c:pt idx="17406">
                  <c:v>5.9085049999999999</c:v>
                </c:pt>
                <c:pt idx="17407">
                  <c:v>5.910825</c:v>
                </c:pt>
                <c:pt idx="17408">
                  <c:v>5.9077549999999999</c:v>
                </c:pt>
                <c:pt idx="17409">
                  <c:v>5.9063489999999996</c:v>
                </c:pt>
                <c:pt idx="17410">
                  <c:v>5.9004070000000004</c:v>
                </c:pt>
                <c:pt idx="17411">
                  <c:v>5.8991939999999996</c:v>
                </c:pt>
                <c:pt idx="17412">
                  <c:v>5.9023859999999999</c:v>
                </c:pt>
                <c:pt idx="17413">
                  <c:v>5.9026579999999997</c:v>
                </c:pt>
                <c:pt idx="17414">
                  <c:v>5.9026680000000002</c:v>
                </c:pt>
                <c:pt idx="17415">
                  <c:v>5.9025619999999996</c:v>
                </c:pt>
                <c:pt idx="17416">
                  <c:v>5.9032499999999999</c:v>
                </c:pt>
                <c:pt idx="17417">
                  <c:v>5.904579</c:v>
                </c:pt>
                <c:pt idx="17418">
                  <c:v>5.9029220000000002</c:v>
                </c:pt>
                <c:pt idx="17419">
                  <c:v>5.9005970000000003</c:v>
                </c:pt>
                <c:pt idx="17420">
                  <c:v>5.9031849999999997</c:v>
                </c:pt>
                <c:pt idx="17421">
                  <c:v>5.9070650000000002</c:v>
                </c:pt>
                <c:pt idx="17422">
                  <c:v>5.9090910000000001</c:v>
                </c:pt>
                <c:pt idx="17423">
                  <c:v>5.9086400000000001</c:v>
                </c:pt>
                <c:pt idx="17424">
                  <c:v>5.9078270000000002</c:v>
                </c:pt>
                <c:pt idx="17425">
                  <c:v>5.9107139999999996</c:v>
                </c:pt>
                <c:pt idx="17426">
                  <c:v>5.9119289999999998</c:v>
                </c:pt>
                <c:pt idx="17427">
                  <c:v>5.9107399999999997</c:v>
                </c:pt>
                <c:pt idx="17428">
                  <c:v>5.9124290000000004</c:v>
                </c:pt>
                <c:pt idx="17429">
                  <c:v>5.914256</c:v>
                </c:pt>
                <c:pt idx="17430">
                  <c:v>5.9164029999999999</c:v>
                </c:pt>
                <c:pt idx="17431">
                  <c:v>5.9196580000000001</c:v>
                </c:pt>
                <c:pt idx="17432">
                  <c:v>5.9184039999999998</c:v>
                </c:pt>
                <c:pt idx="17433">
                  <c:v>5.9134390000000003</c:v>
                </c:pt>
                <c:pt idx="17434">
                  <c:v>5.914568</c:v>
                </c:pt>
                <c:pt idx="17435">
                  <c:v>5.9177549999999997</c:v>
                </c:pt>
                <c:pt idx="17436">
                  <c:v>5.9148059999999996</c:v>
                </c:pt>
                <c:pt idx="17437">
                  <c:v>5.9103389999999996</c:v>
                </c:pt>
                <c:pt idx="17438">
                  <c:v>5.9098839999999999</c:v>
                </c:pt>
                <c:pt idx="17439">
                  <c:v>5.9142219999999996</c:v>
                </c:pt>
                <c:pt idx="17440">
                  <c:v>5.9169539999999996</c:v>
                </c:pt>
                <c:pt idx="17441">
                  <c:v>5.9180599999999997</c:v>
                </c:pt>
                <c:pt idx="17442">
                  <c:v>5.9192429999999998</c:v>
                </c:pt>
                <c:pt idx="17443">
                  <c:v>5.9174230000000003</c:v>
                </c:pt>
                <c:pt idx="17444">
                  <c:v>5.9201819999999996</c:v>
                </c:pt>
                <c:pt idx="17445">
                  <c:v>5.9218250000000001</c:v>
                </c:pt>
                <c:pt idx="17446">
                  <c:v>5.917618</c:v>
                </c:pt>
                <c:pt idx="17447">
                  <c:v>5.9198209999999998</c:v>
                </c:pt>
                <c:pt idx="17448">
                  <c:v>5.9194810000000002</c:v>
                </c:pt>
                <c:pt idx="17449">
                  <c:v>5.9149479999999999</c:v>
                </c:pt>
                <c:pt idx="17450">
                  <c:v>5.91547</c:v>
                </c:pt>
                <c:pt idx="17451">
                  <c:v>5.9182750000000004</c:v>
                </c:pt>
                <c:pt idx="17452">
                  <c:v>5.9209630000000004</c:v>
                </c:pt>
                <c:pt idx="17453">
                  <c:v>5.9209560000000003</c:v>
                </c:pt>
                <c:pt idx="17454">
                  <c:v>5.9181660000000003</c:v>
                </c:pt>
                <c:pt idx="17455">
                  <c:v>5.9212239999999996</c:v>
                </c:pt>
                <c:pt idx="17456">
                  <c:v>5.925173</c:v>
                </c:pt>
                <c:pt idx="17457">
                  <c:v>5.9241609999999998</c:v>
                </c:pt>
                <c:pt idx="17458">
                  <c:v>5.9227369999999997</c:v>
                </c:pt>
                <c:pt idx="17459">
                  <c:v>5.9239519999999999</c:v>
                </c:pt>
                <c:pt idx="17460">
                  <c:v>5.9246160000000003</c:v>
                </c:pt>
                <c:pt idx="17461">
                  <c:v>5.924563</c:v>
                </c:pt>
                <c:pt idx="17462">
                  <c:v>5.9234710000000002</c:v>
                </c:pt>
                <c:pt idx="17463">
                  <c:v>5.9250309999999997</c:v>
                </c:pt>
                <c:pt idx="17464">
                  <c:v>5.9258220000000001</c:v>
                </c:pt>
                <c:pt idx="17465">
                  <c:v>5.923438</c:v>
                </c:pt>
                <c:pt idx="17466">
                  <c:v>5.9245640000000002</c:v>
                </c:pt>
                <c:pt idx="17467">
                  <c:v>5.9225950000000003</c:v>
                </c:pt>
                <c:pt idx="17468">
                  <c:v>5.9206159999999999</c:v>
                </c:pt>
                <c:pt idx="17469">
                  <c:v>5.925694</c:v>
                </c:pt>
                <c:pt idx="17470">
                  <c:v>5.9276039999999997</c:v>
                </c:pt>
                <c:pt idx="17471">
                  <c:v>5.9255069999999996</c:v>
                </c:pt>
                <c:pt idx="17472">
                  <c:v>5.9266189999999996</c:v>
                </c:pt>
                <c:pt idx="17473">
                  <c:v>5.9313060000000002</c:v>
                </c:pt>
                <c:pt idx="17474">
                  <c:v>5.9293050000000003</c:v>
                </c:pt>
                <c:pt idx="17475">
                  <c:v>5.9226029999999996</c:v>
                </c:pt>
                <c:pt idx="17476">
                  <c:v>5.9260330000000003</c:v>
                </c:pt>
                <c:pt idx="17477">
                  <c:v>5.9305580000000004</c:v>
                </c:pt>
                <c:pt idx="17478">
                  <c:v>5.9251870000000002</c:v>
                </c:pt>
                <c:pt idx="17479">
                  <c:v>5.9213360000000002</c:v>
                </c:pt>
                <c:pt idx="17480">
                  <c:v>5.9230419999999997</c:v>
                </c:pt>
                <c:pt idx="17481">
                  <c:v>5.9238</c:v>
                </c:pt>
                <c:pt idx="17482">
                  <c:v>5.9237520000000004</c:v>
                </c:pt>
                <c:pt idx="17483">
                  <c:v>5.9240339999999998</c:v>
                </c:pt>
                <c:pt idx="17484">
                  <c:v>5.9251800000000001</c:v>
                </c:pt>
                <c:pt idx="17485">
                  <c:v>5.9280520000000001</c:v>
                </c:pt>
                <c:pt idx="17486">
                  <c:v>5.928617</c:v>
                </c:pt>
                <c:pt idx="17487">
                  <c:v>5.9267430000000001</c:v>
                </c:pt>
                <c:pt idx="17488">
                  <c:v>5.9269309999999997</c:v>
                </c:pt>
                <c:pt idx="17489">
                  <c:v>5.9267989999999999</c:v>
                </c:pt>
                <c:pt idx="17490">
                  <c:v>5.9268549999999998</c:v>
                </c:pt>
                <c:pt idx="17491">
                  <c:v>5.9268679999999998</c:v>
                </c:pt>
                <c:pt idx="17492">
                  <c:v>5.9264910000000004</c:v>
                </c:pt>
                <c:pt idx="17493">
                  <c:v>5.9310419999999997</c:v>
                </c:pt>
                <c:pt idx="17494">
                  <c:v>5.933128</c:v>
                </c:pt>
                <c:pt idx="17495">
                  <c:v>5.9316129999999996</c:v>
                </c:pt>
                <c:pt idx="17496">
                  <c:v>5.9329359999999998</c:v>
                </c:pt>
                <c:pt idx="17497">
                  <c:v>5.9329280000000004</c:v>
                </c:pt>
                <c:pt idx="17498">
                  <c:v>5.9288280000000002</c:v>
                </c:pt>
                <c:pt idx="17499">
                  <c:v>5.9273689999999997</c:v>
                </c:pt>
                <c:pt idx="17500">
                  <c:v>5.9303140000000001</c:v>
                </c:pt>
                <c:pt idx="17501">
                  <c:v>5.9322889999999999</c:v>
                </c:pt>
                <c:pt idx="17502">
                  <c:v>5.9315870000000004</c:v>
                </c:pt>
                <c:pt idx="17503">
                  <c:v>5.931864</c:v>
                </c:pt>
                <c:pt idx="17504">
                  <c:v>5.931514</c:v>
                </c:pt>
                <c:pt idx="17505">
                  <c:v>5.9302799999999998</c:v>
                </c:pt>
                <c:pt idx="17506">
                  <c:v>5.9329710000000002</c:v>
                </c:pt>
                <c:pt idx="17507">
                  <c:v>5.9386919999999996</c:v>
                </c:pt>
                <c:pt idx="17508">
                  <c:v>5.9389130000000003</c:v>
                </c:pt>
                <c:pt idx="17509">
                  <c:v>5.9359989999999998</c:v>
                </c:pt>
                <c:pt idx="17510">
                  <c:v>5.9386619999999999</c:v>
                </c:pt>
                <c:pt idx="17511">
                  <c:v>5.9399459999999999</c:v>
                </c:pt>
                <c:pt idx="17512">
                  <c:v>5.9376470000000001</c:v>
                </c:pt>
                <c:pt idx="17513">
                  <c:v>5.9378580000000003</c:v>
                </c:pt>
                <c:pt idx="17514">
                  <c:v>5.9362469999999998</c:v>
                </c:pt>
                <c:pt idx="17515">
                  <c:v>5.9369649999999998</c:v>
                </c:pt>
                <c:pt idx="17516">
                  <c:v>5.9430249999999996</c:v>
                </c:pt>
                <c:pt idx="17517">
                  <c:v>5.9408479999999999</c:v>
                </c:pt>
                <c:pt idx="17518">
                  <c:v>5.9349860000000003</c:v>
                </c:pt>
                <c:pt idx="17519">
                  <c:v>5.9370890000000003</c:v>
                </c:pt>
                <c:pt idx="17520">
                  <c:v>5.9382590000000004</c:v>
                </c:pt>
                <c:pt idx="17521">
                  <c:v>5.936553</c:v>
                </c:pt>
                <c:pt idx="17522">
                  <c:v>5.9393279999999997</c:v>
                </c:pt>
                <c:pt idx="17523">
                  <c:v>5.9377310000000003</c:v>
                </c:pt>
                <c:pt idx="17524">
                  <c:v>5.9326980000000002</c:v>
                </c:pt>
                <c:pt idx="17525">
                  <c:v>5.9347209999999997</c:v>
                </c:pt>
                <c:pt idx="17526">
                  <c:v>5.936299</c:v>
                </c:pt>
                <c:pt idx="17527">
                  <c:v>5.9341559999999998</c:v>
                </c:pt>
                <c:pt idx="17528">
                  <c:v>5.9357379999999997</c:v>
                </c:pt>
                <c:pt idx="17529">
                  <c:v>5.941192</c:v>
                </c:pt>
                <c:pt idx="17530">
                  <c:v>5.9401549999999999</c:v>
                </c:pt>
                <c:pt idx="17531">
                  <c:v>5.9343029999999999</c:v>
                </c:pt>
                <c:pt idx="17532">
                  <c:v>5.9342230000000002</c:v>
                </c:pt>
                <c:pt idx="17533">
                  <c:v>5.9379710000000001</c:v>
                </c:pt>
                <c:pt idx="17534">
                  <c:v>5.9404349999999999</c:v>
                </c:pt>
                <c:pt idx="17535">
                  <c:v>5.9408479999999999</c:v>
                </c:pt>
                <c:pt idx="17536">
                  <c:v>5.9408750000000001</c:v>
                </c:pt>
                <c:pt idx="17537">
                  <c:v>5.9378760000000002</c:v>
                </c:pt>
                <c:pt idx="17538">
                  <c:v>5.9361759999999997</c:v>
                </c:pt>
                <c:pt idx="17539">
                  <c:v>5.941681</c:v>
                </c:pt>
                <c:pt idx="17540">
                  <c:v>5.9420489999999999</c:v>
                </c:pt>
                <c:pt idx="17541">
                  <c:v>5.9383900000000001</c:v>
                </c:pt>
                <c:pt idx="17542">
                  <c:v>5.9400579999999996</c:v>
                </c:pt>
                <c:pt idx="17543">
                  <c:v>5.9396339999999999</c:v>
                </c:pt>
                <c:pt idx="17544">
                  <c:v>5.9345869999999996</c:v>
                </c:pt>
                <c:pt idx="17545">
                  <c:v>5.9345280000000002</c:v>
                </c:pt>
                <c:pt idx="17546">
                  <c:v>5.937926</c:v>
                </c:pt>
                <c:pt idx="17547">
                  <c:v>5.9364220000000003</c:v>
                </c:pt>
                <c:pt idx="17548">
                  <c:v>5.9336190000000002</c:v>
                </c:pt>
                <c:pt idx="17549">
                  <c:v>5.935162</c:v>
                </c:pt>
                <c:pt idx="17550">
                  <c:v>5.9383879999999998</c:v>
                </c:pt>
                <c:pt idx="17551">
                  <c:v>5.9432859999999996</c:v>
                </c:pt>
                <c:pt idx="17552">
                  <c:v>5.9443970000000004</c:v>
                </c:pt>
                <c:pt idx="17553">
                  <c:v>5.9449889999999996</c:v>
                </c:pt>
                <c:pt idx="17554">
                  <c:v>5.953481</c:v>
                </c:pt>
                <c:pt idx="17555">
                  <c:v>5.9520650000000002</c:v>
                </c:pt>
                <c:pt idx="17556">
                  <c:v>5.940461</c:v>
                </c:pt>
                <c:pt idx="17557">
                  <c:v>5.9417739999999997</c:v>
                </c:pt>
                <c:pt idx="17558">
                  <c:v>5.9485650000000003</c:v>
                </c:pt>
                <c:pt idx="17559">
                  <c:v>5.9485250000000001</c:v>
                </c:pt>
                <c:pt idx="17560">
                  <c:v>5.9472250000000004</c:v>
                </c:pt>
                <c:pt idx="17561">
                  <c:v>5.9494090000000002</c:v>
                </c:pt>
                <c:pt idx="17562">
                  <c:v>5.9483540000000001</c:v>
                </c:pt>
                <c:pt idx="17563">
                  <c:v>5.9444660000000002</c:v>
                </c:pt>
                <c:pt idx="17564">
                  <c:v>5.9469479999999999</c:v>
                </c:pt>
                <c:pt idx="17565">
                  <c:v>5.9508289999999997</c:v>
                </c:pt>
                <c:pt idx="17566">
                  <c:v>5.9470809999999998</c:v>
                </c:pt>
                <c:pt idx="17567">
                  <c:v>5.9439960000000003</c:v>
                </c:pt>
                <c:pt idx="17568">
                  <c:v>5.9461360000000001</c:v>
                </c:pt>
                <c:pt idx="17569">
                  <c:v>5.9449870000000002</c:v>
                </c:pt>
                <c:pt idx="17570">
                  <c:v>5.9416950000000002</c:v>
                </c:pt>
                <c:pt idx="17571">
                  <c:v>5.9424809999999999</c:v>
                </c:pt>
                <c:pt idx="17572">
                  <c:v>5.9420830000000002</c:v>
                </c:pt>
                <c:pt idx="17573">
                  <c:v>5.9398030000000004</c:v>
                </c:pt>
                <c:pt idx="17574">
                  <c:v>5.9385810000000001</c:v>
                </c:pt>
                <c:pt idx="17575">
                  <c:v>5.9399480000000002</c:v>
                </c:pt>
                <c:pt idx="17576">
                  <c:v>5.9446580000000004</c:v>
                </c:pt>
                <c:pt idx="17577">
                  <c:v>5.9475600000000002</c:v>
                </c:pt>
                <c:pt idx="17578">
                  <c:v>5.9471559999999997</c:v>
                </c:pt>
                <c:pt idx="17579">
                  <c:v>5.9488979999999998</c:v>
                </c:pt>
                <c:pt idx="17580">
                  <c:v>5.9517990000000003</c:v>
                </c:pt>
                <c:pt idx="17581">
                  <c:v>5.9523359999999998</c:v>
                </c:pt>
                <c:pt idx="17582">
                  <c:v>5.9495610000000001</c:v>
                </c:pt>
                <c:pt idx="17583">
                  <c:v>5.9502660000000001</c:v>
                </c:pt>
                <c:pt idx="17584">
                  <c:v>5.9526459999999997</c:v>
                </c:pt>
                <c:pt idx="17585">
                  <c:v>5.9516429999999998</c:v>
                </c:pt>
                <c:pt idx="17586">
                  <c:v>5.9527739999999998</c:v>
                </c:pt>
                <c:pt idx="17587">
                  <c:v>5.9557779999999996</c:v>
                </c:pt>
                <c:pt idx="17588">
                  <c:v>5.9563179999999996</c:v>
                </c:pt>
                <c:pt idx="17589">
                  <c:v>5.954358</c:v>
                </c:pt>
                <c:pt idx="17590">
                  <c:v>5.954529</c:v>
                </c:pt>
                <c:pt idx="17591">
                  <c:v>5.9584929999999998</c:v>
                </c:pt>
                <c:pt idx="17592">
                  <c:v>5.9604189999999999</c:v>
                </c:pt>
                <c:pt idx="17593">
                  <c:v>5.961328</c:v>
                </c:pt>
                <c:pt idx="17594">
                  <c:v>5.9596669999999996</c:v>
                </c:pt>
                <c:pt idx="17595">
                  <c:v>5.9601920000000002</c:v>
                </c:pt>
                <c:pt idx="17596">
                  <c:v>5.9626640000000002</c:v>
                </c:pt>
                <c:pt idx="17597">
                  <c:v>5.9584359999999998</c:v>
                </c:pt>
                <c:pt idx="17598">
                  <c:v>5.9531080000000003</c:v>
                </c:pt>
                <c:pt idx="17599">
                  <c:v>5.9547030000000003</c:v>
                </c:pt>
                <c:pt idx="17600">
                  <c:v>5.9560760000000004</c:v>
                </c:pt>
                <c:pt idx="17601">
                  <c:v>5.9540129999999998</c:v>
                </c:pt>
                <c:pt idx="17602">
                  <c:v>5.954663</c:v>
                </c:pt>
                <c:pt idx="17603">
                  <c:v>5.9601920000000002</c:v>
                </c:pt>
                <c:pt idx="17604">
                  <c:v>5.9633690000000001</c:v>
                </c:pt>
                <c:pt idx="17605">
                  <c:v>5.9626979999999996</c:v>
                </c:pt>
                <c:pt idx="17606">
                  <c:v>5.9616639999999999</c:v>
                </c:pt>
                <c:pt idx="17607">
                  <c:v>5.9592910000000003</c:v>
                </c:pt>
                <c:pt idx="17608">
                  <c:v>5.9596099999999996</c:v>
                </c:pt>
                <c:pt idx="17609">
                  <c:v>5.9651930000000002</c:v>
                </c:pt>
                <c:pt idx="17610">
                  <c:v>5.9657999999999998</c:v>
                </c:pt>
                <c:pt idx="17611">
                  <c:v>5.9621269999999997</c:v>
                </c:pt>
                <c:pt idx="17612">
                  <c:v>5.9607049999999999</c:v>
                </c:pt>
                <c:pt idx="17613">
                  <c:v>5.9598310000000003</c:v>
                </c:pt>
                <c:pt idx="17614">
                  <c:v>5.960019</c:v>
                </c:pt>
                <c:pt idx="17615">
                  <c:v>5.963152</c:v>
                </c:pt>
                <c:pt idx="17616">
                  <c:v>5.964442</c:v>
                </c:pt>
                <c:pt idx="17617">
                  <c:v>5.9642569999999999</c:v>
                </c:pt>
                <c:pt idx="17618">
                  <c:v>5.968458</c:v>
                </c:pt>
                <c:pt idx="17619">
                  <c:v>5.9723139999999999</c:v>
                </c:pt>
                <c:pt idx="17620">
                  <c:v>5.9722270000000002</c:v>
                </c:pt>
                <c:pt idx="17621">
                  <c:v>5.9711059999999998</c:v>
                </c:pt>
                <c:pt idx="17622">
                  <c:v>5.9656510000000003</c:v>
                </c:pt>
                <c:pt idx="17623">
                  <c:v>5.9598469999999999</c:v>
                </c:pt>
                <c:pt idx="17624">
                  <c:v>5.9628300000000003</c:v>
                </c:pt>
                <c:pt idx="17625">
                  <c:v>5.9613610000000001</c:v>
                </c:pt>
                <c:pt idx="17626">
                  <c:v>5.9546679999999999</c:v>
                </c:pt>
                <c:pt idx="17627">
                  <c:v>5.9580799999999998</c:v>
                </c:pt>
                <c:pt idx="17628">
                  <c:v>5.9609019999999999</c:v>
                </c:pt>
                <c:pt idx="17629">
                  <c:v>5.9572820000000002</c:v>
                </c:pt>
                <c:pt idx="17630">
                  <c:v>5.9576460000000004</c:v>
                </c:pt>
                <c:pt idx="17631">
                  <c:v>5.9614219999999998</c:v>
                </c:pt>
                <c:pt idx="17632">
                  <c:v>5.9614079999999996</c:v>
                </c:pt>
                <c:pt idx="17633">
                  <c:v>5.9587620000000001</c:v>
                </c:pt>
                <c:pt idx="17634">
                  <c:v>5.9583719999999998</c:v>
                </c:pt>
                <c:pt idx="17635">
                  <c:v>5.9605740000000003</c:v>
                </c:pt>
                <c:pt idx="17636">
                  <c:v>5.9628160000000001</c:v>
                </c:pt>
                <c:pt idx="17637">
                  <c:v>5.9642429999999997</c:v>
                </c:pt>
                <c:pt idx="17638">
                  <c:v>5.9655760000000004</c:v>
                </c:pt>
                <c:pt idx="17639">
                  <c:v>5.9700439999999997</c:v>
                </c:pt>
                <c:pt idx="17640">
                  <c:v>5.9703929999999996</c:v>
                </c:pt>
                <c:pt idx="17641">
                  <c:v>5.9667950000000003</c:v>
                </c:pt>
                <c:pt idx="17642">
                  <c:v>5.9714619999999998</c:v>
                </c:pt>
                <c:pt idx="17643">
                  <c:v>5.9756859999999996</c:v>
                </c:pt>
                <c:pt idx="17644">
                  <c:v>5.9752000000000001</c:v>
                </c:pt>
                <c:pt idx="17645">
                  <c:v>5.9792389999999997</c:v>
                </c:pt>
                <c:pt idx="17646">
                  <c:v>5.9822949999999997</c:v>
                </c:pt>
                <c:pt idx="17647">
                  <c:v>5.9785339999999998</c:v>
                </c:pt>
                <c:pt idx="17648">
                  <c:v>5.9777529999999999</c:v>
                </c:pt>
                <c:pt idx="17649">
                  <c:v>5.9788170000000003</c:v>
                </c:pt>
                <c:pt idx="17650">
                  <c:v>5.9737499999999999</c:v>
                </c:pt>
                <c:pt idx="17651">
                  <c:v>5.9733869999999998</c:v>
                </c:pt>
                <c:pt idx="17652">
                  <c:v>5.9778019999999996</c:v>
                </c:pt>
                <c:pt idx="17653">
                  <c:v>5.9775539999999996</c:v>
                </c:pt>
                <c:pt idx="17654">
                  <c:v>5.9736029999999998</c:v>
                </c:pt>
                <c:pt idx="17655">
                  <c:v>5.9732770000000004</c:v>
                </c:pt>
                <c:pt idx="17656">
                  <c:v>5.9755339999999997</c:v>
                </c:pt>
                <c:pt idx="17657">
                  <c:v>5.9740349999999998</c:v>
                </c:pt>
                <c:pt idx="17658">
                  <c:v>5.9749590000000001</c:v>
                </c:pt>
                <c:pt idx="17659">
                  <c:v>5.9770139999999996</c:v>
                </c:pt>
                <c:pt idx="17660">
                  <c:v>5.971889</c:v>
                </c:pt>
                <c:pt idx="17661">
                  <c:v>5.9704969999999999</c:v>
                </c:pt>
                <c:pt idx="17662">
                  <c:v>5.9753980000000002</c:v>
                </c:pt>
                <c:pt idx="17663">
                  <c:v>5.9767330000000003</c:v>
                </c:pt>
                <c:pt idx="17664">
                  <c:v>5.9766500000000002</c:v>
                </c:pt>
                <c:pt idx="17665">
                  <c:v>5.979463</c:v>
                </c:pt>
                <c:pt idx="17666">
                  <c:v>5.9809029999999996</c:v>
                </c:pt>
                <c:pt idx="17667">
                  <c:v>5.9818160000000002</c:v>
                </c:pt>
                <c:pt idx="17668">
                  <c:v>5.985131</c:v>
                </c:pt>
                <c:pt idx="17669">
                  <c:v>5.9828279999999996</c:v>
                </c:pt>
                <c:pt idx="17670">
                  <c:v>5.9767020000000004</c:v>
                </c:pt>
                <c:pt idx="17671">
                  <c:v>5.9801200000000003</c:v>
                </c:pt>
                <c:pt idx="17672">
                  <c:v>5.9836159999999996</c:v>
                </c:pt>
                <c:pt idx="17673">
                  <c:v>5.9837699999999998</c:v>
                </c:pt>
                <c:pt idx="17674">
                  <c:v>5.9821410000000004</c:v>
                </c:pt>
                <c:pt idx="17675">
                  <c:v>5.9761509999999998</c:v>
                </c:pt>
                <c:pt idx="17676">
                  <c:v>5.9765379999999997</c:v>
                </c:pt>
                <c:pt idx="17677">
                  <c:v>5.9775390000000002</c:v>
                </c:pt>
                <c:pt idx="17678">
                  <c:v>5.9730920000000003</c:v>
                </c:pt>
                <c:pt idx="17679">
                  <c:v>5.9714479999999996</c:v>
                </c:pt>
                <c:pt idx="17680">
                  <c:v>5.972067</c:v>
                </c:pt>
                <c:pt idx="17681">
                  <c:v>5.97004</c:v>
                </c:pt>
                <c:pt idx="17682">
                  <c:v>5.9688819999999998</c:v>
                </c:pt>
                <c:pt idx="17683">
                  <c:v>5.9750230000000002</c:v>
                </c:pt>
                <c:pt idx="17684">
                  <c:v>5.9789269999999997</c:v>
                </c:pt>
                <c:pt idx="17685">
                  <c:v>5.9772160000000003</c:v>
                </c:pt>
                <c:pt idx="17686">
                  <c:v>5.9792069999999997</c:v>
                </c:pt>
                <c:pt idx="17687">
                  <c:v>5.9809460000000003</c:v>
                </c:pt>
                <c:pt idx="17688">
                  <c:v>5.9771619999999999</c:v>
                </c:pt>
                <c:pt idx="17689">
                  <c:v>5.9755580000000004</c:v>
                </c:pt>
                <c:pt idx="17690">
                  <c:v>5.9791030000000003</c:v>
                </c:pt>
                <c:pt idx="17691">
                  <c:v>5.979546</c:v>
                </c:pt>
                <c:pt idx="17692">
                  <c:v>5.9773680000000002</c:v>
                </c:pt>
                <c:pt idx="17693">
                  <c:v>5.9809729999999997</c:v>
                </c:pt>
                <c:pt idx="17694">
                  <c:v>5.9833109999999996</c:v>
                </c:pt>
                <c:pt idx="17695">
                  <c:v>5.9847400000000004</c:v>
                </c:pt>
                <c:pt idx="17696">
                  <c:v>5.9879239999999996</c:v>
                </c:pt>
                <c:pt idx="17697">
                  <c:v>5.9850719999999997</c:v>
                </c:pt>
                <c:pt idx="17698">
                  <c:v>5.9823620000000002</c:v>
                </c:pt>
                <c:pt idx="17699">
                  <c:v>5.9837429999999996</c:v>
                </c:pt>
                <c:pt idx="17700">
                  <c:v>5.9853370000000004</c:v>
                </c:pt>
                <c:pt idx="17701">
                  <c:v>5.9893700000000001</c:v>
                </c:pt>
                <c:pt idx="17702">
                  <c:v>5.9923830000000002</c:v>
                </c:pt>
                <c:pt idx="17703">
                  <c:v>5.9937339999999999</c:v>
                </c:pt>
                <c:pt idx="17704">
                  <c:v>5.9957539999999998</c:v>
                </c:pt>
                <c:pt idx="17705">
                  <c:v>5.999358</c:v>
                </c:pt>
                <c:pt idx="17706">
                  <c:v>6.0000549999999997</c:v>
                </c:pt>
                <c:pt idx="17707">
                  <c:v>5.9905900000000001</c:v>
                </c:pt>
                <c:pt idx="17708">
                  <c:v>5.9850219999999998</c:v>
                </c:pt>
                <c:pt idx="17709">
                  <c:v>5.9889279999999996</c:v>
                </c:pt>
                <c:pt idx="17710">
                  <c:v>5.9853860000000001</c:v>
                </c:pt>
                <c:pt idx="17711">
                  <c:v>5.9820289999999998</c:v>
                </c:pt>
                <c:pt idx="17712">
                  <c:v>5.9892589999999997</c:v>
                </c:pt>
                <c:pt idx="17713">
                  <c:v>5.9932860000000003</c:v>
                </c:pt>
                <c:pt idx="17714">
                  <c:v>5.9898420000000003</c:v>
                </c:pt>
                <c:pt idx="17715">
                  <c:v>5.9918079999999998</c:v>
                </c:pt>
                <c:pt idx="17716">
                  <c:v>5.9910990000000002</c:v>
                </c:pt>
                <c:pt idx="17717">
                  <c:v>5.9862440000000001</c:v>
                </c:pt>
                <c:pt idx="17718">
                  <c:v>5.9904489999999999</c:v>
                </c:pt>
                <c:pt idx="17719">
                  <c:v>5.9935600000000004</c:v>
                </c:pt>
                <c:pt idx="17720">
                  <c:v>5.9906459999999999</c:v>
                </c:pt>
                <c:pt idx="17721">
                  <c:v>5.992184</c:v>
                </c:pt>
                <c:pt idx="17722">
                  <c:v>5.9950539999999997</c:v>
                </c:pt>
                <c:pt idx="17723">
                  <c:v>5.9970109999999996</c:v>
                </c:pt>
                <c:pt idx="17724">
                  <c:v>6.0002380000000004</c:v>
                </c:pt>
                <c:pt idx="17725">
                  <c:v>5.9995649999999996</c:v>
                </c:pt>
                <c:pt idx="17726">
                  <c:v>5.9958270000000002</c:v>
                </c:pt>
                <c:pt idx="17727">
                  <c:v>5.993538</c:v>
                </c:pt>
                <c:pt idx="17728">
                  <c:v>5.9917590000000001</c:v>
                </c:pt>
                <c:pt idx="17729">
                  <c:v>5.9901669999999996</c:v>
                </c:pt>
                <c:pt idx="17730">
                  <c:v>5.9882960000000001</c:v>
                </c:pt>
                <c:pt idx="17731">
                  <c:v>5.9921699999999998</c:v>
                </c:pt>
                <c:pt idx="17732">
                  <c:v>5.9966059999999999</c:v>
                </c:pt>
                <c:pt idx="17733">
                  <c:v>5.9915649999999996</c:v>
                </c:pt>
                <c:pt idx="17734">
                  <c:v>5.9886920000000003</c:v>
                </c:pt>
                <c:pt idx="17735">
                  <c:v>5.9930459999999997</c:v>
                </c:pt>
                <c:pt idx="17736">
                  <c:v>5.9947990000000004</c:v>
                </c:pt>
                <c:pt idx="17737">
                  <c:v>5.9909549999999996</c:v>
                </c:pt>
                <c:pt idx="17738">
                  <c:v>5.9895959999999997</c:v>
                </c:pt>
                <c:pt idx="17739">
                  <c:v>5.9909629999999998</c:v>
                </c:pt>
                <c:pt idx="17740">
                  <c:v>5.9892349999999999</c:v>
                </c:pt>
                <c:pt idx="17741">
                  <c:v>5.9906199999999998</c:v>
                </c:pt>
                <c:pt idx="17742">
                  <c:v>5.9944870000000003</c:v>
                </c:pt>
                <c:pt idx="17743">
                  <c:v>5.9940069999999999</c:v>
                </c:pt>
                <c:pt idx="17744">
                  <c:v>5.9914569999999996</c:v>
                </c:pt>
                <c:pt idx="17745">
                  <c:v>5.9910829999999997</c:v>
                </c:pt>
                <c:pt idx="17746">
                  <c:v>5.9926440000000003</c:v>
                </c:pt>
                <c:pt idx="17747">
                  <c:v>5.9973200000000002</c:v>
                </c:pt>
                <c:pt idx="17748">
                  <c:v>5.9976019999999997</c:v>
                </c:pt>
                <c:pt idx="17749">
                  <c:v>5.9968969999999997</c:v>
                </c:pt>
                <c:pt idx="17750">
                  <c:v>5.9978319999999998</c:v>
                </c:pt>
                <c:pt idx="17751">
                  <c:v>5.9947369999999998</c:v>
                </c:pt>
                <c:pt idx="17752">
                  <c:v>5.9947509999999999</c:v>
                </c:pt>
                <c:pt idx="17753">
                  <c:v>5.9991440000000003</c:v>
                </c:pt>
                <c:pt idx="17754">
                  <c:v>6.0005959999999998</c:v>
                </c:pt>
                <c:pt idx="17755">
                  <c:v>5.9978470000000002</c:v>
                </c:pt>
                <c:pt idx="17756">
                  <c:v>5.9948709999999998</c:v>
                </c:pt>
                <c:pt idx="17757">
                  <c:v>5.9935609999999997</c:v>
                </c:pt>
                <c:pt idx="17758">
                  <c:v>5.9940490000000004</c:v>
                </c:pt>
                <c:pt idx="17759">
                  <c:v>5.9972089999999998</c:v>
                </c:pt>
                <c:pt idx="17760">
                  <c:v>5.9973549999999998</c:v>
                </c:pt>
                <c:pt idx="17761">
                  <c:v>5.9963110000000004</c:v>
                </c:pt>
                <c:pt idx="17762">
                  <c:v>5.9974780000000001</c:v>
                </c:pt>
                <c:pt idx="17763">
                  <c:v>6.0003060000000001</c:v>
                </c:pt>
                <c:pt idx="17764">
                  <c:v>6.001646</c:v>
                </c:pt>
                <c:pt idx="17765">
                  <c:v>5.9990180000000004</c:v>
                </c:pt>
                <c:pt idx="17766">
                  <c:v>5.9986499999999996</c:v>
                </c:pt>
                <c:pt idx="17767">
                  <c:v>6.0012249999999998</c:v>
                </c:pt>
                <c:pt idx="17768">
                  <c:v>6.0020249999999997</c:v>
                </c:pt>
                <c:pt idx="17769">
                  <c:v>6.0035540000000003</c:v>
                </c:pt>
                <c:pt idx="17770">
                  <c:v>6.005846</c:v>
                </c:pt>
                <c:pt idx="17771">
                  <c:v>6.0061140000000002</c:v>
                </c:pt>
                <c:pt idx="17772">
                  <c:v>6.0041820000000001</c:v>
                </c:pt>
                <c:pt idx="17773">
                  <c:v>6.0013100000000001</c:v>
                </c:pt>
                <c:pt idx="17774">
                  <c:v>6.0014019999999997</c:v>
                </c:pt>
                <c:pt idx="17775">
                  <c:v>6.0066560000000004</c:v>
                </c:pt>
                <c:pt idx="17776">
                  <c:v>6.0089540000000001</c:v>
                </c:pt>
                <c:pt idx="17777">
                  <c:v>6.0053049999999999</c:v>
                </c:pt>
                <c:pt idx="17778">
                  <c:v>6.0047779999999999</c:v>
                </c:pt>
                <c:pt idx="17779">
                  <c:v>6.0061150000000003</c:v>
                </c:pt>
                <c:pt idx="17780">
                  <c:v>6.0038349999999996</c:v>
                </c:pt>
                <c:pt idx="17781">
                  <c:v>6.0007799999999998</c:v>
                </c:pt>
                <c:pt idx="17782">
                  <c:v>6.0006519999999997</c:v>
                </c:pt>
                <c:pt idx="17783">
                  <c:v>6.0017990000000001</c:v>
                </c:pt>
                <c:pt idx="17784">
                  <c:v>5.9999339999999997</c:v>
                </c:pt>
                <c:pt idx="17785">
                  <c:v>5.999892</c:v>
                </c:pt>
                <c:pt idx="17786">
                  <c:v>6.0023309999999999</c:v>
                </c:pt>
                <c:pt idx="17787">
                  <c:v>6.004251</c:v>
                </c:pt>
                <c:pt idx="17788">
                  <c:v>6.0076840000000002</c:v>
                </c:pt>
                <c:pt idx="17789">
                  <c:v>6.006335</c:v>
                </c:pt>
                <c:pt idx="17790">
                  <c:v>6.0015960000000002</c:v>
                </c:pt>
                <c:pt idx="17791">
                  <c:v>6.0035980000000002</c:v>
                </c:pt>
                <c:pt idx="17792">
                  <c:v>6.0047610000000002</c:v>
                </c:pt>
                <c:pt idx="17793">
                  <c:v>6.0013120000000004</c:v>
                </c:pt>
                <c:pt idx="17794">
                  <c:v>6.0009300000000003</c:v>
                </c:pt>
                <c:pt idx="17795">
                  <c:v>6.0048060000000003</c:v>
                </c:pt>
                <c:pt idx="17796">
                  <c:v>6.007314</c:v>
                </c:pt>
                <c:pt idx="17797">
                  <c:v>6.0059620000000002</c:v>
                </c:pt>
                <c:pt idx="17798">
                  <c:v>6.0037560000000001</c:v>
                </c:pt>
                <c:pt idx="17799">
                  <c:v>6.0071450000000004</c:v>
                </c:pt>
                <c:pt idx="17800">
                  <c:v>6.0132250000000003</c:v>
                </c:pt>
                <c:pt idx="17801">
                  <c:v>6.0142300000000004</c:v>
                </c:pt>
                <c:pt idx="17802">
                  <c:v>6.0113310000000002</c:v>
                </c:pt>
                <c:pt idx="17803">
                  <c:v>6.0132050000000001</c:v>
                </c:pt>
                <c:pt idx="17804">
                  <c:v>6.0178719999999997</c:v>
                </c:pt>
                <c:pt idx="17805">
                  <c:v>6.0157239999999996</c:v>
                </c:pt>
                <c:pt idx="17806">
                  <c:v>6.0131649999999999</c:v>
                </c:pt>
                <c:pt idx="17807">
                  <c:v>6.0159010000000004</c:v>
                </c:pt>
                <c:pt idx="17808">
                  <c:v>6.0137010000000002</c:v>
                </c:pt>
                <c:pt idx="17809">
                  <c:v>6.0109880000000002</c:v>
                </c:pt>
                <c:pt idx="17810">
                  <c:v>6.0146540000000002</c:v>
                </c:pt>
                <c:pt idx="17811">
                  <c:v>6.0163640000000003</c:v>
                </c:pt>
                <c:pt idx="17812">
                  <c:v>6.0146189999999997</c:v>
                </c:pt>
                <c:pt idx="17813">
                  <c:v>6.0146360000000003</c:v>
                </c:pt>
                <c:pt idx="17814">
                  <c:v>6.0109589999999997</c:v>
                </c:pt>
                <c:pt idx="17815">
                  <c:v>6.0060250000000002</c:v>
                </c:pt>
                <c:pt idx="17816">
                  <c:v>6.0074139999999998</c:v>
                </c:pt>
                <c:pt idx="17817">
                  <c:v>6.0090409999999999</c:v>
                </c:pt>
                <c:pt idx="17818">
                  <c:v>6.0075440000000002</c:v>
                </c:pt>
                <c:pt idx="17819">
                  <c:v>6.0086250000000003</c:v>
                </c:pt>
                <c:pt idx="17820">
                  <c:v>6.0108389999999998</c:v>
                </c:pt>
                <c:pt idx="17821">
                  <c:v>6.0111990000000004</c:v>
                </c:pt>
                <c:pt idx="17822">
                  <c:v>6.0109440000000003</c:v>
                </c:pt>
                <c:pt idx="17823">
                  <c:v>6.0136440000000002</c:v>
                </c:pt>
                <c:pt idx="17824">
                  <c:v>6.0153790000000003</c:v>
                </c:pt>
                <c:pt idx="17825">
                  <c:v>6.0168379999999999</c:v>
                </c:pt>
                <c:pt idx="17826">
                  <c:v>6.0191460000000001</c:v>
                </c:pt>
                <c:pt idx="17827">
                  <c:v>6.0176540000000003</c:v>
                </c:pt>
                <c:pt idx="17828">
                  <c:v>6.0164669999999996</c:v>
                </c:pt>
                <c:pt idx="17829">
                  <c:v>6.0201919999999998</c:v>
                </c:pt>
                <c:pt idx="17830">
                  <c:v>6.0208300000000001</c:v>
                </c:pt>
                <c:pt idx="17831">
                  <c:v>6.0178710000000004</c:v>
                </c:pt>
                <c:pt idx="17832">
                  <c:v>6.0186210000000004</c:v>
                </c:pt>
                <c:pt idx="17833">
                  <c:v>6.0171609999999998</c:v>
                </c:pt>
                <c:pt idx="17834">
                  <c:v>6.0147589999999997</c:v>
                </c:pt>
                <c:pt idx="17835">
                  <c:v>6.0177800000000001</c:v>
                </c:pt>
                <c:pt idx="17836">
                  <c:v>6.0174789999999998</c:v>
                </c:pt>
                <c:pt idx="17837">
                  <c:v>6.0127879999999996</c:v>
                </c:pt>
                <c:pt idx="17838">
                  <c:v>6.0122119999999999</c:v>
                </c:pt>
                <c:pt idx="17839">
                  <c:v>6.011965</c:v>
                </c:pt>
                <c:pt idx="17840">
                  <c:v>6.0119439999999997</c:v>
                </c:pt>
                <c:pt idx="17841">
                  <c:v>6.0158420000000001</c:v>
                </c:pt>
                <c:pt idx="17842">
                  <c:v>6.017347</c:v>
                </c:pt>
                <c:pt idx="17843">
                  <c:v>6.0133809999999999</c:v>
                </c:pt>
                <c:pt idx="17844">
                  <c:v>6.0129859999999997</c:v>
                </c:pt>
                <c:pt idx="17845">
                  <c:v>6.0200060000000004</c:v>
                </c:pt>
                <c:pt idx="17846">
                  <c:v>6.0223849999999999</c:v>
                </c:pt>
                <c:pt idx="17847">
                  <c:v>6.0232650000000003</c:v>
                </c:pt>
                <c:pt idx="17848">
                  <c:v>6.0307409999999999</c:v>
                </c:pt>
                <c:pt idx="17849">
                  <c:v>6.0321619999999996</c:v>
                </c:pt>
                <c:pt idx="17850">
                  <c:v>6.0304840000000004</c:v>
                </c:pt>
                <c:pt idx="17851">
                  <c:v>6.0355759999999998</c:v>
                </c:pt>
                <c:pt idx="17852">
                  <c:v>6.0372669999999999</c:v>
                </c:pt>
                <c:pt idx="17853">
                  <c:v>6.0320109999999998</c:v>
                </c:pt>
                <c:pt idx="17854">
                  <c:v>6.0307779999999998</c:v>
                </c:pt>
                <c:pt idx="17855">
                  <c:v>6.0323450000000003</c:v>
                </c:pt>
                <c:pt idx="17856">
                  <c:v>6.0334250000000003</c:v>
                </c:pt>
                <c:pt idx="17857">
                  <c:v>6.0329329999999999</c:v>
                </c:pt>
                <c:pt idx="17858">
                  <c:v>6.0277510000000003</c:v>
                </c:pt>
                <c:pt idx="17859">
                  <c:v>6.0270169999999998</c:v>
                </c:pt>
                <c:pt idx="17860">
                  <c:v>6.0294150000000002</c:v>
                </c:pt>
                <c:pt idx="17861">
                  <c:v>6.0260800000000003</c:v>
                </c:pt>
                <c:pt idx="17862">
                  <c:v>6.0253209999999999</c:v>
                </c:pt>
                <c:pt idx="17863">
                  <c:v>6.0283730000000002</c:v>
                </c:pt>
                <c:pt idx="17864">
                  <c:v>6.02719</c:v>
                </c:pt>
                <c:pt idx="17865">
                  <c:v>6.0258880000000001</c:v>
                </c:pt>
                <c:pt idx="17866">
                  <c:v>6.0269430000000002</c:v>
                </c:pt>
                <c:pt idx="17867">
                  <c:v>6.0282989999999996</c:v>
                </c:pt>
                <c:pt idx="17868">
                  <c:v>6.0317930000000004</c:v>
                </c:pt>
                <c:pt idx="17869">
                  <c:v>6.0329249999999996</c:v>
                </c:pt>
                <c:pt idx="17870">
                  <c:v>6.0321220000000002</c:v>
                </c:pt>
                <c:pt idx="17871">
                  <c:v>6.0320780000000003</c:v>
                </c:pt>
                <c:pt idx="17872">
                  <c:v>6.0311219999999999</c:v>
                </c:pt>
                <c:pt idx="17873">
                  <c:v>6.0320989999999997</c:v>
                </c:pt>
                <c:pt idx="17874">
                  <c:v>6.0322760000000004</c:v>
                </c:pt>
                <c:pt idx="17875">
                  <c:v>6.0296649999999996</c:v>
                </c:pt>
                <c:pt idx="17876">
                  <c:v>6.0296289999999999</c:v>
                </c:pt>
                <c:pt idx="17877">
                  <c:v>6.030411</c:v>
                </c:pt>
                <c:pt idx="17878">
                  <c:v>6.0255700000000001</c:v>
                </c:pt>
                <c:pt idx="17879">
                  <c:v>6.02461</c:v>
                </c:pt>
                <c:pt idx="17880">
                  <c:v>6.0265750000000002</c:v>
                </c:pt>
                <c:pt idx="17881">
                  <c:v>6.0259070000000001</c:v>
                </c:pt>
                <c:pt idx="17882">
                  <c:v>6.0279610000000003</c:v>
                </c:pt>
                <c:pt idx="17883">
                  <c:v>6.0305140000000002</c:v>
                </c:pt>
                <c:pt idx="17884">
                  <c:v>6.0291040000000002</c:v>
                </c:pt>
                <c:pt idx="17885">
                  <c:v>6.0270720000000004</c:v>
                </c:pt>
                <c:pt idx="17886">
                  <c:v>6.0291750000000004</c:v>
                </c:pt>
                <c:pt idx="17887">
                  <c:v>6.0306319999999998</c:v>
                </c:pt>
                <c:pt idx="17888">
                  <c:v>6.0294359999999996</c:v>
                </c:pt>
                <c:pt idx="17889">
                  <c:v>6.0339140000000002</c:v>
                </c:pt>
                <c:pt idx="17890">
                  <c:v>6.0376979999999998</c:v>
                </c:pt>
                <c:pt idx="17891">
                  <c:v>6.0366210000000002</c:v>
                </c:pt>
                <c:pt idx="17892">
                  <c:v>6.0330719999999998</c:v>
                </c:pt>
                <c:pt idx="17893">
                  <c:v>6.0333189999999997</c:v>
                </c:pt>
                <c:pt idx="17894">
                  <c:v>6.0388089999999996</c:v>
                </c:pt>
                <c:pt idx="17895">
                  <c:v>6.0386759999999997</c:v>
                </c:pt>
                <c:pt idx="17896">
                  <c:v>6.0341040000000001</c:v>
                </c:pt>
                <c:pt idx="17897">
                  <c:v>6.0339809999999998</c:v>
                </c:pt>
                <c:pt idx="17898">
                  <c:v>6.0330779999999997</c:v>
                </c:pt>
                <c:pt idx="17899">
                  <c:v>6.0312840000000003</c:v>
                </c:pt>
                <c:pt idx="17900">
                  <c:v>6.0330659999999998</c:v>
                </c:pt>
                <c:pt idx="17901">
                  <c:v>6.0320770000000001</c:v>
                </c:pt>
                <c:pt idx="17902">
                  <c:v>6.0286119999999999</c:v>
                </c:pt>
                <c:pt idx="17903">
                  <c:v>6.0312510000000001</c:v>
                </c:pt>
                <c:pt idx="17904">
                  <c:v>6.0339619999999998</c:v>
                </c:pt>
                <c:pt idx="17905">
                  <c:v>6.0342399999999996</c:v>
                </c:pt>
                <c:pt idx="17906">
                  <c:v>6.0345409999999999</c:v>
                </c:pt>
                <c:pt idx="17907">
                  <c:v>6.0318579999999997</c:v>
                </c:pt>
                <c:pt idx="17908">
                  <c:v>6.0326560000000002</c:v>
                </c:pt>
                <c:pt idx="17909">
                  <c:v>6.0369120000000001</c:v>
                </c:pt>
                <c:pt idx="17910">
                  <c:v>6.0384099999999998</c:v>
                </c:pt>
                <c:pt idx="17911">
                  <c:v>6.0385980000000004</c:v>
                </c:pt>
                <c:pt idx="17912">
                  <c:v>6.0359740000000004</c:v>
                </c:pt>
                <c:pt idx="17913">
                  <c:v>6.0372820000000003</c:v>
                </c:pt>
                <c:pt idx="17914">
                  <c:v>6.0401129999999998</c:v>
                </c:pt>
                <c:pt idx="17915">
                  <c:v>6.0373150000000004</c:v>
                </c:pt>
                <c:pt idx="17916">
                  <c:v>6.036378</c:v>
                </c:pt>
                <c:pt idx="17917">
                  <c:v>6.0409940000000004</c:v>
                </c:pt>
                <c:pt idx="17918">
                  <c:v>6.0422219999999998</c:v>
                </c:pt>
                <c:pt idx="17919">
                  <c:v>6.0414979999999998</c:v>
                </c:pt>
                <c:pt idx="17920">
                  <c:v>6.0434340000000004</c:v>
                </c:pt>
                <c:pt idx="17921">
                  <c:v>6.0437620000000001</c:v>
                </c:pt>
                <c:pt idx="17922">
                  <c:v>6.0438980000000004</c:v>
                </c:pt>
                <c:pt idx="17923">
                  <c:v>6.0469119999999998</c:v>
                </c:pt>
                <c:pt idx="17924">
                  <c:v>6.0472590000000004</c:v>
                </c:pt>
                <c:pt idx="17925">
                  <c:v>6.0462579999999999</c:v>
                </c:pt>
                <c:pt idx="17926">
                  <c:v>6.0446099999999996</c:v>
                </c:pt>
                <c:pt idx="17927">
                  <c:v>6.0424519999999999</c:v>
                </c:pt>
                <c:pt idx="17928">
                  <c:v>6.0425389999999997</c:v>
                </c:pt>
                <c:pt idx="17929">
                  <c:v>6.0470439999999996</c:v>
                </c:pt>
                <c:pt idx="17930">
                  <c:v>6.0533099999999997</c:v>
                </c:pt>
                <c:pt idx="17931">
                  <c:v>6.0492549999999996</c:v>
                </c:pt>
                <c:pt idx="17932">
                  <c:v>6.0470110000000004</c:v>
                </c:pt>
                <c:pt idx="17933">
                  <c:v>6.0564619999999998</c:v>
                </c:pt>
                <c:pt idx="17934">
                  <c:v>6.0567460000000004</c:v>
                </c:pt>
                <c:pt idx="17935">
                  <c:v>6.05253</c:v>
                </c:pt>
                <c:pt idx="17936">
                  <c:v>6.0556570000000001</c:v>
                </c:pt>
                <c:pt idx="17937">
                  <c:v>6.0566750000000003</c:v>
                </c:pt>
                <c:pt idx="17938">
                  <c:v>6.0530949999999999</c:v>
                </c:pt>
                <c:pt idx="17939">
                  <c:v>6.0505490000000002</c:v>
                </c:pt>
                <c:pt idx="17940">
                  <c:v>6.0523699999999998</c:v>
                </c:pt>
                <c:pt idx="17941">
                  <c:v>6.0521669999999999</c:v>
                </c:pt>
                <c:pt idx="17942">
                  <c:v>6.0497800000000002</c:v>
                </c:pt>
                <c:pt idx="17943">
                  <c:v>6.0485319999999998</c:v>
                </c:pt>
                <c:pt idx="17944">
                  <c:v>6.0493610000000002</c:v>
                </c:pt>
                <c:pt idx="17945">
                  <c:v>6.05077</c:v>
                </c:pt>
                <c:pt idx="17946">
                  <c:v>6.049264</c:v>
                </c:pt>
                <c:pt idx="17947">
                  <c:v>6.0482659999999999</c:v>
                </c:pt>
                <c:pt idx="17948">
                  <c:v>6.0455990000000002</c:v>
                </c:pt>
                <c:pt idx="17949">
                  <c:v>6.043628</c:v>
                </c:pt>
                <c:pt idx="17950">
                  <c:v>6.0447620000000004</c:v>
                </c:pt>
                <c:pt idx="17951">
                  <c:v>6.0475130000000004</c:v>
                </c:pt>
                <c:pt idx="17952">
                  <c:v>6.0491429999999999</c:v>
                </c:pt>
                <c:pt idx="17953">
                  <c:v>6.0469989999999996</c:v>
                </c:pt>
                <c:pt idx="17954">
                  <c:v>6.0486789999999999</c:v>
                </c:pt>
                <c:pt idx="17955">
                  <c:v>6.0556179999999999</c:v>
                </c:pt>
                <c:pt idx="17956">
                  <c:v>6.0550829999999998</c:v>
                </c:pt>
                <c:pt idx="17957">
                  <c:v>6.0498810000000001</c:v>
                </c:pt>
                <c:pt idx="17958">
                  <c:v>6.0490709999999996</c:v>
                </c:pt>
                <c:pt idx="17959">
                  <c:v>6.0510190000000001</c:v>
                </c:pt>
                <c:pt idx="17960">
                  <c:v>6.0523230000000003</c:v>
                </c:pt>
                <c:pt idx="17961">
                  <c:v>6.0520579999999997</c:v>
                </c:pt>
                <c:pt idx="17962">
                  <c:v>6.0506489999999999</c:v>
                </c:pt>
                <c:pt idx="17963">
                  <c:v>6.0491570000000001</c:v>
                </c:pt>
                <c:pt idx="17964">
                  <c:v>6.0504680000000004</c:v>
                </c:pt>
                <c:pt idx="17965">
                  <c:v>6.0530999999999997</c:v>
                </c:pt>
                <c:pt idx="17966">
                  <c:v>6.0492140000000001</c:v>
                </c:pt>
                <c:pt idx="17967">
                  <c:v>6.0459560000000003</c:v>
                </c:pt>
                <c:pt idx="17968">
                  <c:v>6.0528779999999998</c:v>
                </c:pt>
                <c:pt idx="17969">
                  <c:v>6.0592490000000003</c:v>
                </c:pt>
                <c:pt idx="17970">
                  <c:v>6.0574320000000004</c:v>
                </c:pt>
                <c:pt idx="17971">
                  <c:v>6.0611810000000004</c:v>
                </c:pt>
                <c:pt idx="17972">
                  <c:v>6.0658940000000001</c:v>
                </c:pt>
                <c:pt idx="17973">
                  <c:v>6.061496</c:v>
                </c:pt>
                <c:pt idx="17974">
                  <c:v>6.0611860000000002</c:v>
                </c:pt>
                <c:pt idx="17975">
                  <c:v>6.0625869999999997</c:v>
                </c:pt>
                <c:pt idx="17976">
                  <c:v>6.0593190000000003</c:v>
                </c:pt>
                <c:pt idx="17977">
                  <c:v>6.060092</c:v>
                </c:pt>
                <c:pt idx="17978">
                  <c:v>6.0613919999999997</c:v>
                </c:pt>
                <c:pt idx="17979">
                  <c:v>6.0599249999999998</c:v>
                </c:pt>
                <c:pt idx="17980">
                  <c:v>6.0600269999999998</c:v>
                </c:pt>
                <c:pt idx="17981">
                  <c:v>6.0617479999999997</c:v>
                </c:pt>
                <c:pt idx="17982">
                  <c:v>6.0615649999999999</c:v>
                </c:pt>
                <c:pt idx="17983">
                  <c:v>6.0578380000000003</c:v>
                </c:pt>
                <c:pt idx="17984">
                  <c:v>6.0529510000000002</c:v>
                </c:pt>
                <c:pt idx="17985">
                  <c:v>6.0519259999999999</c:v>
                </c:pt>
                <c:pt idx="17986">
                  <c:v>6.0550899999999999</c:v>
                </c:pt>
                <c:pt idx="17987">
                  <c:v>6.0562950000000004</c:v>
                </c:pt>
                <c:pt idx="17988">
                  <c:v>6.0554990000000002</c:v>
                </c:pt>
                <c:pt idx="17989">
                  <c:v>6.0575910000000004</c:v>
                </c:pt>
                <c:pt idx="17990">
                  <c:v>6.0599340000000002</c:v>
                </c:pt>
                <c:pt idx="17991">
                  <c:v>6.0567450000000003</c:v>
                </c:pt>
                <c:pt idx="17992">
                  <c:v>6.0547649999999997</c:v>
                </c:pt>
                <c:pt idx="17993">
                  <c:v>6.0606369999999998</c:v>
                </c:pt>
                <c:pt idx="17994">
                  <c:v>6.0632489999999999</c:v>
                </c:pt>
                <c:pt idx="17995">
                  <c:v>6.059145</c:v>
                </c:pt>
                <c:pt idx="17996">
                  <c:v>6.0596269999999999</c:v>
                </c:pt>
                <c:pt idx="17997">
                  <c:v>6.0613869999999999</c:v>
                </c:pt>
                <c:pt idx="17998">
                  <c:v>6.0622319999999998</c:v>
                </c:pt>
                <c:pt idx="17999">
                  <c:v>6.0684259999999997</c:v>
                </c:pt>
                <c:pt idx="18000">
                  <c:v>6.0709140000000001</c:v>
                </c:pt>
                <c:pt idx="18001">
                  <c:v>6.0653230000000002</c:v>
                </c:pt>
                <c:pt idx="18002">
                  <c:v>6.0652309999999998</c:v>
                </c:pt>
                <c:pt idx="18003">
                  <c:v>6.0702449999999999</c:v>
                </c:pt>
                <c:pt idx="18004">
                  <c:v>6.066719</c:v>
                </c:pt>
                <c:pt idx="18005">
                  <c:v>6.0628710000000003</c:v>
                </c:pt>
                <c:pt idx="18006">
                  <c:v>6.0708310000000001</c:v>
                </c:pt>
                <c:pt idx="18007">
                  <c:v>6.0741560000000003</c:v>
                </c:pt>
                <c:pt idx="18008">
                  <c:v>6.0690799999999996</c:v>
                </c:pt>
                <c:pt idx="18009">
                  <c:v>6.0707139999999997</c:v>
                </c:pt>
                <c:pt idx="18010">
                  <c:v>6.0736090000000003</c:v>
                </c:pt>
                <c:pt idx="18011">
                  <c:v>6.0728210000000002</c:v>
                </c:pt>
                <c:pt idx="18012">
                  <c:v>6.0717509999999999</c:v>
                </c:pt>
                <c:pt idx="18013">
                  <c:v>6.0681750000000001</c:v>
                </c:pt>
                <c:pt idx="18014">
                  <c:v>6.0638519999999998</c:v>
                </c:pt>
                <c:pt idx="18015">
                  <c:v>6.0624450000000003</c:v>
                </c:pt>
                <c:pt idx="18016">
                  <c:v>6.0578700000000003</c:v>
                </c:pt>
                <c:pt idx="18017">
                  <c:v>6.0553759999999999</c:v>
                </c:pt>
                <c:pt idx="18018">
                  <c:v>6.062487</c:v>
                </c:pt>
                <c:pt idx="18019">
                  <c:v>6.0659809999999998</c:v>
                </c:pt>
                <c:pt idx="18020">
                  <c:v>6.0662849999999997</c:v>
                </c:pt>
                <c:pt idx="18021">
                  <c:v>6.0680959999999997</c:v>
                </c:pt>
                <c:pt idx="18022">
                  <c:v>6.0635890000000003</c:v>
                </c:pt>
                <c:pt idx="18023">
                  <c:v>6.0568689999999998</c:v>
                </c:pt>
                <c:pt idx="18024">
                  <c:v>6.0586159999999998</c:v>
                </c:pt>
                <c:pt idx="18025">
                  <c:v>6.060403</c:v>
                </c:pt>
                <c:pt idx="18026">
                  <c:v>6.0560270000000003</c:v>
                </c:pt>
                <c:pt idx="18027">
                  <c:v>6.0608139999999997</c:v>
                </c:pt>
                <c:pt idx="18028">
                  <c:v>6.070659</c:v>
                </c:pt>
                <c:pt idx="18029">
                  <c:v>6.0694540000000003</c:v>
                </c:pt>
                <c:pt idx="18030">
                  <c:v>6.0653119999999996</c:v>
                </c:pt>
                <c:pt idx="18031">
                  <c:v>6.064686</c:v>
                </c:pt>
                <c:pt idx="18032">
                  <c:v>6.0645990000000003</c:v>
                </c:pt>
                <c:pt idx="18033">
                  <c:v>6.0680769999999997</c:v>
                </c:pt>
                <c:pt idx="18034">
                  <c:v>6.0709840000000002</c:v>
                </c:pt>
                <c:pt idx="18035">
                  <c:v>6.0689120000000001</c:v>
                </c:pt>
                <c:pt idx="18036">
                  <c:v>6.0652169999999996</c:v>
                </c:pt>
                <c:pt idx="18037">
                  <c:v>6.0626800000000003</c:v>
                </c:pt>
                <c:pt idx="18038">
                  <c:v>6.064457</c:v>
                </c:pt>
                <c:pt idx="18039">
                  <c:v>6.0684690000000003</c:v>
                </c:pt>
                <c:pt idx="18040">
                  <c:v>6.067831</c:v>
                </c:pt>
                <c:pt idx="18041">
                  <c:v>6.0662599999999998</c:v>
                </c:pt>
                <c:pt idx="18042">
                  <c:v>6.0675210000000002</c:v>
                </c:pt>
                <c:pt idx="18043">
                  <c:v>6.0666099999999998</c:v>
                </c:pt>
                <c:pt idx="18044">
                  <c:v>6.0648980000000003</c:v>
                </c:pt>
                <c:pt idx="18045">
                  <c:v>6.0639630000000002</c:v>
                </c:pt>
                <c:pt idx="18046">
                  <c:v>6.0627129999999996</c:v>
                </c:pt>
                <c:pt idx="18047">
                  <c:v>6.0673320000000004</c:v>
                </c:pt>
                <c:pt idx="18048">
                  <c:v>6.0710090000000001</c:v>
                </c:pt>
                <c:pt idx="18049">
                  <c:v>6.0683980000000002</c:v>
                </c:pt>
                <c:pt idx="18050">
                  <c:v>6.0698590000000001</c:v>
                </c:pt>
                <c:pt idx="18051">
                  <c:v>6.072978</c:v>
                </c:pt>
                <c:pt idx="18052">
                  <c:v>6.0731089999999996</c:v>
                </c:pt>
                <c:pt idx="18053">
                  <c:v>6.071904</c:v>
                </c:pt>
                <c:pt idx="18054">
                  <c:v>6.0721730000000003</c:v>
                </c:pt>
                <c:pt idx="18055">
                  <c:v>6.0723609999999999</c:v>
                </c:pt>
                <c:pt idx="18056">
                  <c:v>6.0711240000000002</c:v>
                </c:pt>
                <c:pt idx="18057">
                  <c:v>6.0735710000000003</c:v>
                </c:pt>
                <c:pt idx="18058">
                  <c:v>6.0780000000000003</c:v>
                </c:pt>
                <c:pt idx="18059">
                  <c:v>6.0776680000000001</c:v>
                </c:pt>
                <c:pt idx="18060">
                  <c:v>6.0765130000000003</c:v>
                </c:pt>
                <c:pt idx="18061">
                  <c:v>6.0779030000000001</c:v>
                </c:pt>
                <c:pt idx="18062">
                  <c:v>6.0808530000000003</c:v>
                </c:pt>
                <c:pt idx="18063">
                  <c:v>6.0801889999999998</c:v>
                </c:pt>
                <c:pt idx="18064">
                  <c:v>6.074503</c:v>
                </c:pt>
                <c:pt idx="18065">
                  <c:v>6.0721230000000004</c:v>
                </c:pt>
                <c:pt idx="18066">
                  <c:v>6.0752750000000004</c:v>
                </c:pt>
                <c:pt idx="18067">
                  <c:v>6.0766520000000002</c:v>
                </c:pt>
                <c:pt idx="18068">
                  <c:v>6.0764889999999996</c:v>
                </c:pt>
                <c:pt idx="18069">
                  <c:v>6.0780500000000002</c:v>
                </c:pt>
                <c:pt idx="18070">
                  <c:v>6.0759369999999997</c:v>
                </c:pt>
                <c:pt idx="18071">
                  <c:v>6.0758900000000002</c:v>
                </c:pt>
                <c:pt idx="18072">
                  <c:v>6.0797470000000002</c:v>
                </c:pt>
                <c:pt idx="18073">
                  <c:v>6.0785489999999998</c:v>
                </c:pt>
                <c:pt idx="18074">
                  <c:v>6.0795250000000003</c:v>
                </c:pt>
                <c:pt idx="18075">
                  <c:v>6.0800380000000001</c:v>
                </c:pt>
                <c:pt idx="18076">
                  <c:v>6.0745779999999998</c:v>
                </c:pt>
                <c:pt idx="18077">
                  <c:v>6.077782</c:v>
                </c:pt>
                <c:pt idx="18078">
                  <c:v>6.0825149999999999</c:v>
                </c:pt>
                <c:pt idx="18079">
                  <c:v>6.0800369999999999</c:v>
                </c:pt>
                <c:pt idx="18080">
                  <c:v>6.0817839999999999</c:v>
                </c:pt>
                <c:pt idx="18081">
                  <c:v>6.0841909999999997</c:v>
                </c:pt>
                <c:pt idx="18082">
                  <c:v>6.0795779999999997</c:v>
                </c:pt>
                <c:pt idx="18083">
                  <c:v>6.0802170000000002</c:v>
                </c:pt>
                <c:pt idx="18084">
                  <c:v>6.0838760000000001</c:v>
                </c:pt>
                <c:pt idx="18085">
                  <c:v>6.078379</c:v>
                </c:pt>
                <c:pt idx="18086">
                  <c:v>6.0765799999999999</c:v>
                </c:pt>
                <c:pt idx="18087">
                  <c:v>6.0821620000000003</c:v>
                </c:pt>
                <c:pt idx="18088">
                  <c:v>6.0852919999999999</c:v>
                </c:pt>
                <c:pt idx="18089">
                  <c:v>6.0843730000000003</c:v>
                </c:pt>
                <c:pt idx="18090">
                  <c:v>6.0827169999999997</c:v>
                </c:pt>
                <c:pt idx="18091">
                  <c:v>6.0813040000000003</c:v>
                </c:pt>
                <c:pt idx="18092">
                  <c:v>6.0807000000000002</c:v>
                </c:pt>
                <c:pt idx="18093">
                  <c:v>6.0813940000000004</c:v>
                </c:pt>
                <c:pt idx="18094">
                  <c:v>6.0774860000000004</c:v>
                </c:pt>
                <c:pt idx="18095">
                  <c:v>6.0750520000000003</c:v>
                </c:pt>
                <c:pt idx="18096">
                  <c:v>6.0845269999999996</c:v>
                </c:pt>
                <c:pt idx="18097">
                  <c:v>6.0876539999999997</c:v>
                </c:pt>
                <c:pt idx="18098">
                  <c:v>6.0835119999999998</c:v>
                </c:pt>
                <c:pt idx="18099">
                  <c:v>6.0909430000000002</c:v>
                </c:pt>
                <c:pt idx="18100">
                  <c:v>6.0967209999999996</c:v>
                </c:pt>
                <c:pt idx="18101">
                  <c:v>6.0921269999999996</c:v>
                </c:pt>
                <c:pt idx="18102">
                  <c:v>6.0897800000000002</c:v>
                </c:pt>
                <c:pt idx="18103">
                  <c:v>6.0921820000000002</c:v>
                </c:pt>
                <c:pt idx="18104">
                  <c:v>6.0915049999999997</c:v>
                </c:pt>
                <c:pt idx="18105">
                  <c:v>6.0918099999999997</c:v>
                </c:pt>
                <c:pt idx="18106">
                  <c:v>6.094328</c:v>
                </c:pt>
                <c:pt idx="18107">
                  <c:v>6.0916990000000002</c:v>
                </c:pt>
                <c:pt idx="18108">
                  <c:v>6.092333</c:v>
                </c:pt>
                <c:pt idx="18109">
                  <c:v>6.0964970000000003</c:v>
                </c:pt>
                <c:pt idx="18110">
                  <c:v>6.0954949999999997</c:v>
                </c:pt>
                <c:pt idx="18111">
                  <c:v>6.0928319999999996</c:v>
                </c:pt>
                <c:pt idx="18112">
                  <c:v>6.0891609999999998</c:v>
                </c:pt>
                <c:pt idx="18113">
                  <c:v>6.0883609999999999</c:v>
                </c:pt>
                <c:pt idx="18114">
                  <c:v>6.0880260000000002</c:v>
                </c:pt>
                <c:pt idx="18115">
                  <c:v>6.0838089999999996</c:v>
                </c:pt>
                <c:pt idx="18116">
                  <c:v>6.085299</c:v>
                </c:pt>
                <c:pt idx="18117">
                  <c:v>6.0897569999999996</c:v>
                </c:pt>
                <c:pt idx="18118">
                  <c:v>6.0924940000000003</c:v>
                </c:pt>
                <c:pt idx="18119">
                  <c:v>6.0934020000000002</c:v>
                </c:pt>
                <c:pt idx="18120">
                  <c:v>6.0908220000000002</c:v>
                </c:pt>
                <c:pt idx="18121">
                  <c:v>6.0915759999999999</c:v>
                </c:pt>
                <c:pt idx="18122">
                  <c:v>6.0960419999999997</c:v>
                </c:pt>
                <c:pt idx="18123">
                  <c:v>6.0942619999999996</c:v>
                </c:pt>
                <c:pt idx="18124">
                  <c:v>6.0896030000000003</c:v>
                </c:pt>
                <c:pt idx="18125">
                  <c:v>6.0898240000000001</c:v>
                </c:pt>
                <c:pt idx="18126">
                  <c:v>6.0899179999999999</c:v>
                </c:pt>
                <c:pt idx="18127">
                  <c:v>6.0929399999999996</c:v>
                </c:pt>
                <c:pt idx="18128">
                  <c:v>6.0978630000000003</c:v>
                </c:pt>
                <c:pt idx="18129">
                  <c:v>6.0915650000000001</c:v>
                </c:pt>
                <c:pt idx="18130">
                  <c:v>6.088838</c:v>
                </c:pt>
                <c:pt idx="18131">
                  <c:v>6.0970550000000001</c:v>
                </c:pt>
                <c:pt idx="18132">
                  <c:v>6.0972559999999998</c:v>
                </c:pt>
                <c:pt idx="18133">
                  <c:v>6.0928630000000004</c:v>
                </c:pt>
                <c:pt idx="18134">
                  <c:v>6.0964179999999999</c:v>
                </c:pt>
                <c:pt idx="18135">
                  <c:v>6.0982469999999998</c:v>
                </c:pt>
                <c:pt idx="18136">
                  <c:v>6.0945530000000003</c:v>
                </c:pt>
                <c:pt idx="18137">
                  <c:v>6.0955399999999997</c:v>
                </c:pt>
                <c:pt idx="18138">
                  <c:v>6.0994419999999998</c:v>
                </c:pt>
                <c:pt idx="18139">
                  <c:v>6.0972710000000001</c:v>
                </c:pt>
                <c:pt idx="18140">
                  <c:v>6.0941640000000001</c:v>
                </c:pt>
                <c:pt idx="18141">
                  <c:v>6.0988530000000001</c:v>
                </c:pt>
                <c:pt idx="18142">
                  <c:v>6.1030559999999996</c:v>
                </c:pt>
                <c:pt idx="18143">
                  <c:v>6.1028079999999996</c:v>
                </c:pt>
                <c:pt idx="18144">
                  <c:v>6.1061249999999996</c:v>
                </c:pt>
                <c:pt idx="18145">
                  <c:v>6.1066719999999997</c:v>
                </c:pt>
                <c:pt idx="18146">
                  <c:v>6.1037080000000001</c:v>
                </c:pt>
                <c:pt idx="18147">
                  <c:v>6.107812</c:v>
                </c:pt>
                <c:pt idx="18148">
                  <c:v>6.1035339999999998</c:v>
                </c:pt>
                <c:pt idx="18149">
                  <c:v>6.0957299999999996</c:v>
                </c:pt>
                <c:pt idx="18150">
                  <c:v>6.102786</c:v>
                </c:pt>
                <c:pt idx="18151">
                  <c:v>6.106598</c:v>
                </c:pt>
                <c:pt idx="18152">
                  <c:v>6.1009089999999997</c:v>
                </c:pt>
                <c:pt idx="18153">
                  <c:v>6.1011249999999997</c:v>
                </c:pt>
                <c:pt idx="18154">
                  <c:v>6.102722</c:v>
                </c:pt>
                <c:pt idx="18155">
                  <c:v>6.101159</c:v>
                </c:pt>
                <c:pt idx="18156">
                  <c:v>6.10283</c:v>
                </c:pt>
                <c:pt idx="18157">
                  <c:v>6.1040900000000002</c:v>
                </c:pt>
                <c:pt idx="18158">
                  <c:v>6.1022049999999997</c:v>
                </c:pt>
                <c:pt idx="18159">
                  <c:v>6.1008230000000001</c:v>
                </c:pt>
                <c:pt idx="18160">
                  <c:v>6.1008180000000003</c:v>
                </c:pt>
                <c:pt idx="18161">
                  <c:v>6.0998400000000004</c:v>
                </c:pt>
                <c:pt idx="18162">
                  <c:v>6.1008060000000004</c:v>
                </c:pt>
                <c:pt idx="18163">
                  <c:v>6.1058070000000004</c:v>
                </c:pt>
                <c:pt idx="18164">
                  <c:v>6.1094949999999999</c:v>
                </c:pt>
                <c:pt idx="18165">
                  <c:v>6.1091790000000001</c:v>
                </c:pt>
                <c:pt idx="18166">
                  <c:v>6.1133379999999997</c:v>
                </c:pt>
                <c:pt idx="18167">
                  <c:v>6.1164170000000002</c:v>
                </c:pt>
                <c:pt idx="18168">
                  <c:v>6.1087699999999998</c:v>
                </c:pt>
                <c:pt idx="18169">
                  <c:v>6.105537</c:v>
                </c:pt>
                <c:pt idx="18170">
                  <c:v>6.105963</c:v>
                </c:pt>
                <c:pt idx="18171">
                  <c:v>6.0993190000000004</c:v>
                </c:pt>
                <c:pt idx="18172">
                  <c:v>6.1005380000000002</c:v>
                </c:pt>
                <c:pt idx="18173">
                  <c:v>6.1076699999999997</c:v>
                </c:pt>
                <c:pt idx="18174">
                  <c:v>6.1096599999999999</c:v>
                </c:pt>
                <c:pt idx="18175">
                  <c:v>6.109826</c:v>
                </c:pt>
                <c:pt idx="18176">
                  <c:v>6.1118519999999998</c:v>
                </c:pt>
                <c:pt idx="18177">
                  <c:v>6.1131399999999996</c:v>
                </c:pt>
                <c:pt idx="18178">
                  <c:v>6.1115440000000003</c:v>
                </c:pt>
                <c:pt idx="18179">
                  <c:v>6.1115810000000002</c:v>
                </c:pt>
                <c:pt idx="18180">
                  <c:v>6.1105239999999998</c:v>
                </c:pt>
                <c:pt idx="18181">
                  <c:v>6.1071730000000004</c:v>
                </c:pt>
                <c:pt idx="18182">
                  <c:v>6.1077139999999996</c:v>
                </c:pt>
                <c:pt idx="18183">
                  <c:v>6.1083990000000004</c:v>
                </c:pt>
                <c:pt idx="18184">
                  <c:v>6.1075480000000004</c:v>
                </c:pt>
                <c:pt idx="18185">
                  <c:v>6.11022</c:v>
                </c:pt>
                <c:pt idx="18186">
                  <c:v>6.1145120000000004</c:v>
                </c:pt>
                <c:pt idx="18187">
                  <c:v>6.1111630000000003</c:v>
                </c:pt>
                <c:pt idx="18188">
                  <c:v>6.1104070000000004</c:v>
                </c:pt>
                <c:pt idx="18189">
                  <c:v>6.1171449999999998</c:v>
                </c:pt>
                <c:pt idx="18190">
                  <c:v>6.1175230000000003</c:v>
                </c:pt>
                <c:pt idx="18191">
                  <c:v>6.1149579999999997</c:v>
                </c:pt>
                <c:pt idx="18192">
                  <c:v>6.1131729999999997</c:v>
                </c:pt>
                <c:pt idx="18193">
                  <c:v>6.111218</c:v>
                </c:pt>
                <c:pt idx="18194">
                  <c:v>6.1135640000000002</c:v>
                </c:pt>
                <c:pt idx="18195">
                  <c:v>6.1175199999999998</c:v>
                </c:pt>
                <c:pt idx="18196">
                  <c:v>6.1148899999999999</c:v>
                </c:pt>
                <c:pt idx="18197">
                  <c:v>6.1093219999999997</c:v>
                </c:pt>
                <c:pt idx="18198">
                  <c:v>6.1121850000000002</c:v>
                </c:pt>
                <c:pt idx="18199">
                  <c:v>6.1135999999999999</c:v>
                </c:pt>
                <c:pt idx="18200">
                  <c:v>6.1110680000000004</c:v>
                </c:pt>
                <c:pt idx="18201">
                  <c:v>6.1140999999999996</c:v>
                </c:pt>
                <c:pt idx="18202">
                  <c:v>6.114611</c:v>
                </c:pt>
                <c:pt idx="18203">
                  <c:v>6.1177989999999998</c:v>
                </c:pt>
                <c:pt idx="18204">
                  <c:v>6.1285259999999999</c:v>
                </c:pt>
                <c:pt idx="18205">
                  <c:v>6.1322049999999999</c:v>
                </c:pt>
                <c:pt idx="18206">
                  <c:v>6.1314359999999999</c:v>
                </c:pt>
                <c:pt idx="18207">
                  <c:v>6.1309259999999997</c:v>
                </c:pt>
                <c:pt idx="18208">
                  <c:v>6.1273400000000002</c:v>
                </c:pt>
                <c:pt idx="18209">
                  <c:v>6.1233430000000002</c:v>
                </c:pt>
                <c:pt idx="18210">
                  <c:v>6.1234780000000004</c:v>
                </c:pt>
                <c:pt idx="18211">
                  <c:v>6.1224489999999996</c:v>
                </c:pt>
                <c:pt idx="18212">
                  <c:v>6.1198550000000003</c:v>
                </c:pt>
                <c:pt idx="18213">
                  <c:v>6.1241469999999998</c:v>
                </c:pt>
                <c:pt idx="18214">
                  <c:v>6.1285369999999997</c:v>
                </c:pt>
                <c:pt idx="18215">
                  <c:v>6.1219640000000002</c:v>
                </c:pt>
                <c:pt idx="18216">
                  <c:v>6.1159800000000004</c:v>
                </c:pt>
                <c:pt idx="18217">
                  <c:v>6.1196109999999999</c:v>
                </c:pt>
                <c:pt idx="18218">
                  <c:v>6.1143450000000001</c:v>
                </c:pt>
                <c:pt idx="18219">
                  <c:v>6.1099379999999996</c:v>
                </c:pt>
                <c:pt idx="18220">
                  <c:v>6.1153500000000003</c:v>
                </c:pt>
                <c:pt idx="18221">
                  <c:v>6.1132609999999996</c:v>
                </c:pt>
                <c:pt idx="18222">
                  <c:v>6.1095199999999998</c:v>
                </c:pt>
                <c:pt idx="18223">
                  <c:v>6.1169560000000001</c:v>
                </c:pt>
                <c:pt idx="18224">
                  <c:v>6.1210100000000001</c:v>
                </c:pt>
                <c:pt idx="18225">
                  <c:v>6.1208</c:v>
                </c:pt>
                <c:pt idx="18226">
                  <c:v>6.1299590000000004</c:v>
                </c:pt>
                <c:pt idx="18227">
                  <c:v>6.1322970000000003</c:v>
                </c:pt>
                <c:pt idx="18228">
                  <c:v>6.1263170000000002</c:v>
                </c:pt>
                <c:pt idx="18229">
                  <c:v>6.1285170000000004</c:v>
                </c:pt>
                <c:pt idx="18230">
                  <c:v>6.1331699999999998</c:v>
                </c:pt>
                <c:pt idx="18231">
                  <c:v>6.1267149999999999</c:v>
                </c:pt>
                <c:pt idx="18232">
                  <c:v>6.1214230000000001</c:v>
                </c:pt>
                <c:pt idx="18233">
                  <c:v>6.1252750000000002</c:v>
                </c:pt>
                <c:pt idx="18234">
                  <c:v>6.1264110000000001</c:v>
                </c:pt>
                <c:pt idx="18235">
                  <c:v>6.1286740000000002</c:v>
                </c:pt>
                <c:pt idx="18236">
                  <c:v>6.1331360000000004</c:v>
                </c:pt>
                <c:pt idx="18237">
                  <c:v>6.1321779999999997</c:v>
                </c:pt>
                <c:pt idx="18238">
                  <c:v>6.1304319999999999</c:v>
                </c:pt>
                <c:pt idx="18239">
                  <c:v>6.1298300000000001</c:v>
                </c:pt>
                <c:pt idx="18240">
                  <c:v>6.1301899999999998</c:v>
                </c:pt>
                <c:pt idx="18241">
                  <c:v>6.129791</c:v>
                </c:pt>
                <c:pt idx="18242">
                  <c:v>6.1300039999999996</c:v>
                </c:pt>
                <c:pt idx="18243">
                  <c:v>6.1276780000000004</c:v>
                </c:pt>
                <c:pt idx="18244">
                  <c:v>6.1262540000000003</c:v>
                </c:pt>
                <c:pt idx="18245">
                  <c:v>6.1307070000000001</c:v>
                </c:pt>
                <c:pt idx="18246">
                  <c:v>6.1286040000000002</c:v>
                </c:pt>
                <c:pt idx="18247">
                  <c:v>6.1249770000000003</c:v>
                </c:pt>
                <c:pt idx="18248">
                  <c:v>6.1270499999999997</c:v>
                </c:pt>
                <c:pt idx="18249">
                  <c:v>6.1254210000000002</c:v>
                </c:pt>
                <c:pt idx="18250">
                  <c:v>6.1238099999999998</c:v>
                </c:pt>
                <c:pt idx="18251">
                  <c:v>6.1278079999999999</c:v>
                </c:pt>
                <c:pt idx="18252">
                  <c:v>6.1278949999999996</c:v>
                </c:pt>
                <c:pt idx="18253">
                  <c:v>6.1242029999999996</c:v>
                </c:pt>
                <c:pt idx="18254">
                  <c:v>6.1293280000000001</c:v>
                </c:pt>
                <c:pt idx="18255">
                  <c:v>6.1341809999999999</c:v>
                </c:pt>
                <c:pt idx="18256">
                  <c:v>6.1285740000000004</c:v>
                </c:pt>
                <c:pt idx="18257">
                  <c:v>6.1260560000000002</c:v>
                </c:pt>
                <c:pt idx="18258">
                  <c:v>6.132307</c:v>
                </c:pt>
                <c:pt idx="18259">
                  <c:v>6.136736</c:v>
                </c:pt>
                <c:pt idx="18260">
                  <c:v>6.1340560000000002</c:v>
                </c:pt>
                <c:pt idx="18261">
                  <c:v>6.1315309999999998</c:v>
                </c:pt>
                <c:pt idx="18262">
                  <c:v>6.1384489999999996</c:v>
                </c:pt>
                <c:pt idx="18263">
                  <c:v>6.1391629999999999</c:v>
                </c:pt>
                <c:pt idx="18264">
                  <c:v>6.1367760000000002</c:v>
                </c:pt>
                <c:pt idx="18265">
                  <c:v>6.1440710000000003</c:v>
                </c:pt>
                <c:pt idx="18266">
                  <c:v>6.1436120000000001</c:v>
                </c:pt>
                <c:pt idx="18267">
                  <c:v>6.1389319999999996</c:v>
                </c:pt>
                <c:pt idx="18268">
                  <c:v>6.1424750000000001</c:v>
                </c:pt>
                <c:pt idx="18269">
                  <c:v>6.1418910000000002</c:v>
                </c:pt>
                <c:pt idx="18270">
                  <c:v>6.1377499999999996</c:v>
                </c:pt>
                <c:pt idx="18271">
                  <c:v>6.1408050000000003</c:v>
                </c:pt>
                <c:pt idx="18272">
                  <c:v>6.1430410000000002</c:v>
                </c:pt>
                <c:pt idx="18273">
                  <c:v>6.1383109999999999</c:v>
                </c:pt>
                <c:pt idx="18274">
                  <c:v>6.135751</c:v>
                </c:pt>
                <c:pt idx="18275">
                  <c:v>6.1365460000000001</c:v>
                </c:pt>
                <c:pt idx="18276">
                  <c:v>6.136387</c:v>
                </c:pt>
                <c:pt idx="18277">
                  <c:v>6.1363500000000002</c:v>
                </c:pt>
                <c:pt idx="18278">
                  <c:v>6.136317</c:v>
                </c:pt>
                <c:pt idx="18279">
                  <c:v>6.1325810000000001</c:v>
                </c:pt>
                <c:pt idx="18280">
                  <c:v>6.1270259999999999</c:v>
                </c:pt>
                <c:pt idx="18281">
                  <c:v>6.1279300000000001</c:v>
                </c:pt>
                <c:pt idx="18282">
                  <c:v>6.1301259999999997</c:v>
                </c:pt>
                <c:pt idx="18283">
                  <c:v>6.1303340000000004</c:v>
                </c:pt>
                <c:pt idx="18284">
                  <c:v>6.1350369999999996</c:v>
                </c:pt>
                <c:pt idx="18285">
                  <c:v>6.1384160000000003</c:v>
                </c:pt>
                <c:pt idx="18286">
                  <c:v>6.1374459999999997</c:v>
                </c:pt>
                <c:pt idx="18287">
                  <c:v>6.1375729999999997</c:v>
                </c:pt>
                <c:pt idx="18288">
                  <c:v>6.1379760000000001</c:v>
                </c:pt>
                <c:pt idx="18289">
                  <c:v>6.1369069999999999</c:v>
                </c:pt>
                <c:pt idx="18290">
                  <c:v>6.1344159999999999</c:v>
                </c:pt>
                <c:pt idx="18291">
                  <c:v>6.136209</c:v>
                </c:pt>
                <c:pt idx="18292">
                  <c:v>6.1414970000000002</c:v>
                </c:pt>
                <c:pt idx="18293">
                  <c:v>6.1428269999999996</c:v>
                </c:pt>
                <c:pt idx="18294">
                  <c:v>6.1389110000000002</c:v>
                </c:pt>
                <c:pt idx="18295">
                  <c:v>6.1387070000000001</c:v>
                </c:pt>
                <c:pt idx="18296">
                  <c:v>6.1428250000000002</c:v>
                </c:pt>
                <c:pt idx="18297">
                  <c:v>6.142779</c:v>
                </c:pt>
                <c:pt idx="18298">
                  <c:v>6.1397729999999999</c:v>
                </c:pt>
                <c:pt idx="18299">
                  <c:v>6.1378060000000003</c:v>
                </c:pt>
                <c:pt idx="18300">
                  <c:v>6.1403169999999996</c:v>
                </c:pt>
                <c:pt idx="18301">
                  <c:v>6.1408889999999996</c:v>
                </c:pt>
                <c:pt idx="18302">
                  <c:v>6.1393269999999998</c:v>
                </c:pt>
                <c:pt idx="18303">
                  <c:v>6.1443700000000003</c:v>
                </c:pt>
                <c:pt idx="18304">
                  <c:v>6.1444159999999997</c:v>
                </c:pt>
                <c:pt idx="18305">
                  <c:v>6.139615</c:v>
                </c:pt>
                <c:pt idx="18306">
                  <c:v>6.1474140000000004</c:v>
                </c:pt>
                <c:pt idx="18307">
                  <c:v>6.1507740000000002</c:v>
                </c:pt>
                <c:pt idx="18308">
                  <c:v>6.1422889999999999</c:v>
                </c:pt>
                <c:pt idx="18309">
                  <c:v>6.1444879999999999</c:v>
                </c:pt>
                <c:pt idx="18310">
                  <c:v>6.1512000000000002</c:v>
                </c:pt>
                <c:pt idx="18311">
                  <c:v>6.1475569999999999</c:v>
                </c:pt>
                <c:pt idx="18312">
                  <c:v>6.1459799999999998</c:v>
                </c:pt>
                <c:pt idx="18313">
                  <c:v>6.1476680000000004</c:v>
                </c:pt>
                <c:pt idx="18314">
                  <c:v>6.1460400000000002</c:v>
                </c:pt>
                <c:pt idx="18315">
                  <c:v>6.1486749999999999</c:v>
                </c:pt>
                <c:pt idx="18316">
                  <c:v>6.1530740000000002</c:v>
                </c:pt>
                <c:pt idx="18317">
                  <c:v>6.149832</c:v>
                </c:pt>
                <c:pt idx="18318">
                  <c:v>6.1456530000000003</c:v>
                </c:pt>
                <c:pt idx="18319">
                  <c:v>6.1452419999999996</c:v>
                </c:pt>
                <c:pt idx="18320">
                  <c:v>6.145124</c:v>
                </c:pt>
                <c:pt idx="18321">
                  <c:v>6.148161</c:v>
                </c:pt>
                <c:pt idx="18322">
                  <c:v>6.1530849999999999</c:v>
                </c:pt>
                <c:pt idx="18323">
                  <c:v>6.1506429999999996</c:v>
                </c:pt>
                <c:pt idx="18324">
                  <c:v>6.1468410000000002</c:v>
                </c:pt>
                <c:pt idx="18325">
                  <c:v>6.1516500000000001</c:v>
                </c:pt>
                <c:pt idx="18326">
                  <c:v>6.1523570000000003</c:v>
                </c:pt>
                <c:pt idx="18327">
                  <c:v>6.1497089999999996</c:v>
                </c:pt>
                <c:pt idx="18328">
                  <c:v>6.1521109999999997</c:v>
                </c:pt>
                <c:pt idx="18329">
                  <c:v>6.151262</c:v>
                </c:pt>
                <c:pt idx="18330">
                  <c:v>6.1506550000000004</c:v>
                </c:pt>
                <c:pt idx="18331">
                  <c:v>6.151993</c:v>
                </c:pt>
                <c:pt idx="18332">
                  <c:v>6.1506220000000003</c:v>
                </c:pt>
                <c:pt idx="18333">
                  <c:v>6.1513939999999998</c:v>
                </c:pt>
                <c:pt idx="18334">
                  <c:v>6.1513030000000004</c:v>
                </c:pt>
                <c:pt idx="18335">
                  <c:v>6.1495660000000001</c:v>
                </c:pt>
                <c:pt idx="18336">
                  <c:v>6.1522899999999998</c:v>
                </c:pt>
                <c:pt idx="18337">
                  <c:v>6.152774</c:v>
                </c:pt>
                <c:pt idx="18338">
                  <c:v>6.1515950000000004</c:v>
                </c:pt>
                <c:pt idx="18339">
                  <c:v>6.1529850000000001</c:v>
                </c:pt>
                <c:pt idx="18340">
                  <c:v>6.1543169999999998</c:v>
                </c:pt>
                <c:pt idx="18341">
                  <c:v>6.1505510000000001</c:v>
                </c:pt>
                <c:pt idx="18342">
                  <c:v>6.1502929999999996</c:v>
                </c:pt>
                <c:pt idx="18343">
                  <c:v>6.158398</c:v>
                </c:pt>
                <c:pt idx="18344">
                  <c:v>6.1614409999999999</c:v>
                </c:pt>
                <c:pt idx="18345">
                  <c:v>6.1613619999999996</c:v>
                </c:pt>
                <c:pt idx="18346">
                  <c:v>6.161702</c:v>
                </c:pt>
                <c:pt idx="18347">
                  <c:v>6.1605889999999999</c:v>
                </c:pt>
                <c:pt idx="18348">
                  <c:v>6.1641060000000003</c:v>
                </c:pt>
                <c:pt idx="18349">
                  <c:v>6.1665520000000003</c:v>
                </c:pt>
                <c:pt idx="18350">
                  <c:v>6.1605939999999997</c:v>
                </c:pt>
                <c:pt idx="18351">
                  <c:v>6.155151</c:v>
                </c:pt>
                <c:pt idx="18352">
                  <c:v>6.158169</c:v>
                </c:pt>
                <c:pt idx="18353">
                  <c:v>6.1607570000000003</c:v>
                </c:pt>
                <c:pt idx="18354">
                  <c:v>6.1604400000000004</c:v>
                </c:pt>
                <c:pt idx="18355">
                  <c:v>6.1617420000000003</c:v>
                </c:pt>
                <c:pt idx="18356">
                  <c:v>6.1603110000000001</c:v>
                </c:pt>
                <c:pt idx="18357">
                  <c:v>6.1560379999999997</c:v>
                </c:pt>
                <c:pt idx="18358">
                  <c:v>6.1545839999999998</c:v>
                </c:pt>
                <c:pt idx="18359">
                  <c:v>6.1576589999999998</c:v>
                </c:pt>
                <c:pt idx="18360">
                  <c:v>6.1607940000000001</c:v>
                </c:pt>
                <c:pt idx="18361">
                  <c:v>6.1589179999999999</c:v>
                </c:pt>
                <c:pt idx="18362">
                  <c:v>6.1597299999999997</c:v>
                </c:pt>
                <c:pt idx="18363">
                  <c:v>6.1625379999999996</c:v>
                </c:pt>
                <c:pt idx="18364">
                  <c:v>6.160374</c:v>
                </c:pt>
                <c:pt idx="18365">
                  <c:v>6.1581619999999999</c:v>
                </c:pt>
                <c:pt idx="18366">
                  <c:v>6.1598660000000001</c:v>
                </c:pt>
                <c:pt idx="18367">
                  <c:v>6.1606399999999999</c:v>
                </c:pt>
                <c:pt idx="18368">
                  <c:v>6.1595259999999996</c:v>
                </c:pt>
                <c:pt idx="18369">
                  <c:v>6.161321</c:v>
                </c:pt>
                <c:pt idx="18370">
                  <c:v>6.1639920000000004</c:v>
                </c:pt>
                <c:pt idx="18371">
                  <c:v>6.1643629999999998</c:v>
                </c:pt>
                <c:pt idx="18372">
                  <c:v>6.1643980000000003</c:v>
                </c:pt>
                <c:pt idx="18373">
                  <c:v>6.1644059999999996</c:v>
                </c:pt>
                <c:pt idx="18374">
                  <c:v>6.1666410000000003</c:v>
                </c:pt>
                <c:pt idx="18375">
                  <c:v>6.1661970000000004</c:v>
                </c:pt>
                <c:pt idx="18376">
                  <c:v>6.1601549999999996</c:v>
                </c:pt>
                <c:pt idx="18377">
                  <c:v>6.1591199999999997</c:v>
                </c:pt>
                <c:pt idx="18378">
                  <c:v>6.1615169999999999</c:v>
                </c:pt>
                <c:pt idx="18379">
                  <c:v>6.1580539999999999</c:v>
                </c:pt>
                <c:pt idx="18380">
                  <c:v>6.1548080000000001</c:v>
                </c:pt>
                <c:pt idx="18381">
                  <c:v>6.1584909999999997</c:v>
                </c:pt>
                <c:pt idx="18382">
                  <c:v>6.1607700000000003</c:v>
                </c:pt>
                <c:pt idx="18383">
                  <c:v>6.1628439999999998</c:v>
                </c:pt>
                <c:pt idx="18384">
                  <c:v>6.1682620000000004</c:v>
                </c:pt>
                <c:pt idx="18385">
                  <c:v>6.1656589999999998</c:v>
                </c:pt>
                <c:pt idx="18386">
                  <c:v>6.1602810000000003</c:v>
                </c:pt>
                <c:pt idx="18387">
                  <c:v>6.1614040000000001</c:v>
                </c:pt>
                <c:pt idx="18388">
                  <c:v>6.1587319999999997</c:v>
                </c:pt>
                <c:pt idx="18389">
                  <c:v>6.156873</c:v>
                </c:pt>
                <c:pt idx="18390">
                  <c:v>6.1601559999999997</c:v>
                </c:pt>
                <c:pt idx="18391">
                  <c:v>6.1624049999999997</c:v>
                </c:pt>
                <c:pt idx="18392">
                  <c:v>6.1642859999999997</c:v>
                </c:pt>
                <c:pt idx="18393">
                  <c:v>6.167618</c:v>
                </c:pt>
                <c:pt idx="18394">
                  <c:v>6.1712309999999997</c:v>
                </c:pt>
                <c:pt idx="18395">
                  <c:v>6.1719660000000003</c:v>
                </c:pt>
                <c:pt idx="18396">
                  <c:v>6.172866</c:v>
                </c:pt>
                <c:pt idx="18397">
                  <c:v>6.1734669999999996</c:v>
                </c:pt>
                <c:pt idx="18398">
                  <c:v>6.1735790000000001</c:v>
                </c:pt>
                <c:pt idx="18399">
                  <c:v>6.1755180000000003</c:v>
                </c:pt>
                <c:pt idx="18400">
                  <c:v>6.1747189999999996</c:v>
                </c:pt>
                <c:pt idx="18401">
                  <c:v>6.17225</c:v>
                </c:pt>
                <c:pt idx="18402">
                  <c:v>6.1733890000000002</c:v>
                </c:pt>
                <c:pt idx="18403">
                  <c:v>6.1727980000000002</c:v>
                </c:pt>
                <c:pt idx="18404">
                  <c:v>6.1723840000000001</c:v>
                </c:pt>
                <c:pt idx="18405">
                  <c:v>6.1745549999999998</c:v>
                </c:pt>
                <c:pt idx="18406">
                  <c:v>6.1719889999999999</c:v>
                </c:pt>
                <c:pt idx="18407">
                  <c:v>6.1669409999999996</c:v>
                </c:pt>
                <c:pt idx="18408">
                  <c:v>6.1681800000000004</c:v>
                </c:pt>
                <c:pt idx="18409">
                  <c:v>6.1718279999999996</c:v>
                </c:pt>
                <c:pt idx="18410">
                  <c:v>6.1724160000000001</c:v>
                </c:pt>
                <c:pt idx="18411">
                  <c:v>6.1709459999999998</c:v>
                </c:pt>
                <c:pt idx="18412">
                  <c:v>6.1694519999999997</c:v>
                </c:pt>
                <c:pt idx="18413">
                  <c:v>6.171265</c:v>
                </c:pt>
                <c:pt idx="18414">
                  <c:v>6.176018</c:v>
                </c:pt>
                <c:pt idx="18415">
                  <c:v>6.1758879999999996</c:v>
                </c:pt>
                <c:pt idx="18416">
                  <c:v>6.1731439999999997</c:v>
                </c:pt>
                <c:pt idx="18417">
                  <c:v>6.1725250000000003</c:v>
                </c:pt>
                <c:pt idx="18418">
                  <c:v>6.1728180000000004</c:v>
                </c:pt>
                <c:pt idx="18419">
                  <c:v>6.1764720000000004</c:v>
                </c:pt>
                <c:pt idx="18420">
                  <c:v>6.182105</c:v>
                </c:pt>
                <c:pt idx="18421">
                  <c:v>6.1797719999999998</c:v>
                </c:pt>
                <c:pt idx="18422">
                  <c:v>6.1759250000000003</c:v>
                </c:pt>
                <c:pt idx="18423">
                  <c:v>6.1790839999999996</c:v>
                </c:pt>
                <c:pt idx="18424">
                  <c:v>6.1827569999999996</c:v>
                </c:pt>
                <c:pt idx="18425">
                  <c:v>6.1813209999999996</c:v>
                </c:pt>
                <c:pt idx="18426">
                  <c:v>6.1767750000000001</c:v>
                </c:pt>
                <c:pt idx="18427">
                  <c:v>6.17476</c:v>
                </c:pt>
                <c:pt idx="18428">
                  <c:v>6.1790950000000002</c:v>
                </c:pt>
                <c:pt idx="18429">
                  <c:v>6.1812909999999999</c:v>
                </c:pt>
                <c:pt idx="18430">
                  <c:v>6.1814489999999997</c:v>
                </c:pt>
                <c:pt idx="18431">
                  <c:v>6.1825349999999997</c:v>
                </c:pt>
                <c:pt idx="18432">
                  <c:v>6.1832289999999999</c:v>
                </c:pt>
                <c:pt idx="18433">
                  <c:v>6.1811030000000002</c:v>
                </c:pt>
                <c:pt idx="18434">
                  <c:v>6.1787640000000001</c:v>
                </c:pt>
                <c:pt idx="18435">
                  <c:v>6.1807489999999996</c:v>
                </c:pt>
                <c:pt idx="18436">
                  <c:v>6.1793719999999999</c:v>
                </c:pt>
                <c:pt idx="18437">
                  <c:v>6.1775510000000002</c:v>
                </c:pt>
                <c:pt idx="18438">
                  <c:v>6.1815980000000001</c:v>
                </c:pt>
                <c:pt idx="18439">
                  <c:v>6.1816009999999997</c:v>
                </c:pt>
                <c:pt idx="18440">
                  <c:v>6.1810340000000004</c:v>
                </c:pt>
                <c:pt idx="18441">
                  <c:v>6.1867229999999998</c:v>
                </c:pt>
                <c:pt idx="18442">
                  <c:v>6.1874520000000004</c:v>
                </c:pt>
                <c:pt idx="18443">
                  <c:v>6.1819379999999997</c:v>
                </c:pt>
                <c:pt idx="18444">
                  <c:v>6.1820680000000001</c:v>
                </c:pt>
                <c:pt idx="18445">
                  <c:v>6.1870380000000003</c:v>
                </c:pt>
                <c:pt idx="18446">
                  <c:v>6.1853930000000004</c:v>
                </c:pt>
                <c:pt idx="18447">
                  <c:v>6.182715</c:v>
                </c:pt>
                <c:pt idx="18448">
                  <c:v>6.1852349999999996</c:v>
                </c:pt>
                <c:pt idx="18449">
                  <c:v>6.1839510000000004</c:v>
                </c:pt>
                <c:pt idx="18450">
                  <c:v>6.1831849999999999</c:v>
                </c:pt>
                <c:pt idx="18451">
                  <c:v>6.1852580000000001</c:v>
                </c:pt>
                <c:pt idx="18452">
                  <c:v>6.1842389999999998</c:v>
                </c:pt>
                <c:pt idx="18453">
                  <c:v>6.1826720000000002</c:v>
                </c:pt>
                <c:pt idx="18454">
                  <c:v>6.1846649999999999</c:v>
                </c:pt>
                <c:pt idx="18455">
                  <c:v>6.1859400000000004</c:v>
                </c:pt>
                <c:pt idx="18456">
                  <c:v>6.1850329999999998</c:v>
                </c:pt>
                <c:pt idx="18457">
                  <c:v>6.1835069999999996</c:v>
                </c:pt>
                <c:pt idx="18458">
                  <c:v>6.1803179999999998</c:v>
                </c:pt>
                <c:pt idx="18459">
                  <c:v>6.1809620000000001</c:v>
                </c:pt>
                <c:pt idx="18460">
                  <c:v>6.1831870000000002</c:v>
                </c:pt>
                <c:pt idx="18461">
                  <c:v>6.1797760000000004</c:v>
                </c:pt>
                <c:pt idx="18462">
                  <c:v>6.1812560000000003</c:v>
                </c:pt>
                <c:pt idx="18463">
                  <c:v>6.1851890000000003</c:v>
                </c:pt>
                <c:pt idx="18464">
                  <c:v>6.1816950000000004</c:v>
                </c:pt>
                <c:pt idx="18465">
                  <c:v>6.1786019999999997</c:v>
                </c:pt>
                <c:pt idx="18466">
                  <c:v>6.1817919999999997</c:v>
                </c:pt>
                <c:pt idx="18467">
                  <c:v>6.1861870000000003</c:v>
                </c:pt>
                <c:pt idx="18468">
                  <c:v>6.1869110000000003</c:v>
                </c:pt>
                <c:pt idx="18469">
                  <c:v>6.1854519999999997</c:v>
                </c:pt>
                <c:pt idx="18470">
                  <c:v>6.1867369999999999</c:v>
                </c:pt>
                <c:pt idx="18471">
                  <c:v>6.1880740000000003</c:v>
                </c:pt>
                <c:pt idx="18472">
                  <c:v>6.1887590000000001</c:v>
                </c:pt>
                <c:pt idx="18473">
                  <c:v>6.1903509999999997</c:v>
                </c:pt>
                <c:pt idx="18474">
                  <c:v>6.190944</c:v>
                </c:pt>
                <c:pt idx="18475">
                  <c:v>6.1903379999999997</c:v>
                </c:pt>
                <c:pt idx="18476">
                  <c:v>6.1922170000000003</c:v>
                </c:pt>
                <c:pt idx="18477">
                  <c:v>6.192126</c:v>
                </c:pt>
                <c:pt idx="18478">
                  <c:v>6.1932660000000004</c:v>
                </c:pt>
                <c:pt idx="18479">
                  <c:v>6.1984370000000002</c:v>
                </c:pt>
                <c:pt idx="18480">
                  <c:v>6.1987920000000001</c:v>
                </c:pt>
                <c:pt idx="18481">
                  <c:v>6.1983730000000001</c:v>
                </c:pt>
                <c:pt idx="18482">
                  <c:v>6.2023349999999997</c:v>
                </c:pt>
                <c:pt idx="18483">
                  <c:v>6.2017059999999997</c:v>
                </c:pt>
                <c:pt idx="18484">
                  <c:v>6.1967470000000002</c:v>
                </c:pt>
                <c:pt idx="18485">
                  <c:v>6.1952970000000001</c:v>
                </c:pt>
                <c:pt idx="18486">
                  <c:v>6.1950229999999999</c:v>
                </c:pt>
                <c:pt idx="18487">
                  <c:v>6.1908609999999999</c:v>
                </c:pt>
                <c:pt idx="18488">
                  <c:v>6.1913419999999997</c:v>
                </c:pt>
                <c:pt idx="18489">
                  <c:v>6.1943190000000001</c:v>
                </c:pt>
                <c:pt idx="18490">
                  <c:v>6.1861810000000004</c:v>
                </c:pt>
                <c:pt idx="18491">
                  <c:v>6.1841650000000001</c:v>
                </c:pt>
                <c:pt idx="18492">
                  <c:v>6.1964009999999998</c:v>
                </c:pt>
                <c:pt idx="18493">
                  <c:v>6.1969469999999998</c:v>
                </c:pt>
                <c:pt idx="18494">
                  <c:v>6.1932960000000001</c:v>
                </c:pt>
                <c:pt idx="18495">
                  <c:v>6.197336</c:v>
                </c:pt>
                <c:pt idx="18496">
                  <c:v>6.1979540000000002</c:v>
                </c:pt>
                <c:pt idx="18497">
                  <c:v>6.1952280000000002</c:v>
                </c:pt>
                <c:pt idx="18498">
                  <c:v>6.2000580000000003</c:v>
                </c:pt>
                <c:pt idx="18499">
                  <c:v>6.204453</c:v>
                </c:pt>
                <c:pt idx="18500">
                  <c:v>6.1956800000000003</c:v>
                </c:pt>
                <c:pt idx="18501">
                  <c:v>6.1881940000000002</c:v>
                </c:pt>
                <c:pt idx="18502">
                  <c:v>6.1900279999999999</c:v>
                </c:pt>
                <c:pt idx="18503">
                  <c:v>6.1892990000000001</c:v>
                </c:pt>
                <c:pt idx="18504">
                  <c:v>6.1893339999999997</c:v>
                </c:pt>
                <c:pt idx="18505">
                  <c:v>6.1900320000000004</c:v>
                </c:pt>
                <c:pt idx="18506">
                  <c:v>6.1894619999999998</c:v>
                </c:pt>
                <c:pt idx="18507">
                  <c:v>6.1922790000000001</c:v>
                </c:pt>
                <c:pt idx="18508">
                  <c:v>6.1939479999999998</c:v>
                </c:pt>
                <c:pt idx="18509">
                  <c:v>6.190385</c:v>
                </c:pt>
                <c:pt idx="18510">
                  <c:v>6.187602</c:v>
                </c:pt>
                <c:pt idx="18511">
                  <c:v>6.187856</c:v>
                </c:pt>
                <c:pt idx="18512">
                  <c:v>6.1838499999999996</c:v>
                </c:pt>
                <c:pt idx="18513">
                  <c:v>6.1835719999999998</c:v>
                </c:pt>
                <c:pt idx="18514">
                  <c:v>6.1904779999999997</c:v>
                </c:pt>
                <c:pt idx="18515">
                  <c:v>6.1927380000000003</c:v>
                </c:pt>
                <c:pt idx="18516">
                  <c:v>6.1951210000000003</c:v>
                </c:pt>
                <c:pt idx="18517">
                  <c:v>6.1987899999999998</c:v>
                </c:pt>
                <c:pt idx="18518">
                  <c:v>6.195646</c:v>
                </c:pt>
                <c:pt idx="18519">
                  <c:v>6.1957190000000004</c:v>
                </c:pt>
                <c:pt idx="18520">
                  <c:v>6.1988490000000001</c:v>
                </c:pt>
                <c:pt idx="18521">
                  <c:v>6.1950120000000002</c:v>
                </c:pt>
                <c:pt idx="18522">
                  <c:v>6.1917460000000002</c:v>
                </c:pt>
                <c:pt idx="18523">
                  <c:v>6.1930779999999999</c:v>
                </c:pt>
                <c:pt idx="18524">
                  <c:v>6.1925780000000001</c:v>
                </c:pt>
                <c:pt idx="18525">
                  <c:v>6.1957700000000004</c:v>
                </c:pt>
                <c:pt idx="18526">
                  <c:v>6.2001169999999997</c:v>
                </c:pt>
                <c:pt idx="18527">
                  <c:v>6.1983499999999996</c:v>
                </c:pt>
                <c:pt idx="18528">
                  <c:v>6.198258</c:v>
                </c:pt>
                <c:pt idx="18529">
                  <c:v>6.2023900000000003</c:v>
                </c:pt>
                <c:pt idx="18530">
                  <c:v>6.203468</c:v>
                </c:pt>
                <c:pt idx="18531">
                  <c:v>6.2008599999999996</c:v>
                </c:pt>
                <c:pt idx="18532">
                  <c:v>6.2015719999999996</c:v>
                </c:pt>
                <c:pt idx="18533">
                  <c:v>6.2026919999999999</c:v>
                </c:pt>
                <c:pt idx="18534">
                  <c:v>6.2016400000000003</c:v>
                </c:pt>
                <c:pt idx="18535">
                  <c:v>6.2056649999999998</c:v>
                </c:pt>
                <c:pt idx="18536">
                  <c:v>6.2086839999999999</c:v>
                </c:pt>
                <c:pt idx="18537">
                  <c:v>6.2098279999999999</c:v>
                </c:pt>
                <c:pt idx="18538">
                  <c:v>6.2143769999999998</c:v>
                </c:pt>
                <c:pt idx="18539">
                  <c:v>6.2126000000000001</c:v>
                </c:pt>
                <c:pt idx="18540">
                  <c:v>6.2106870000000001</c:v>
                </c:pt>
                <c:pt idx="18541">
                  <c:v>6.215649</c:v>
                </c:pt>
                <c:pt idx="18542">
                  <c:v>6.2170189999999996</c:v>
                </c:pt>
                <c:pt idx="18543">
                  <c:v>6.2115489999999998</c:v>
                </c:pt>
                <c:pt idx="18544">
                  <c:v>6.2085869999999996</c:v>
                </c:pt>
                <c:pt idx="18545">
                  <c:v>6.210286</c:v>
                </c:pt>
                <c:pt idx="18546">
                  <c:v>6.2110269999999996</c:v>
                </c:pt>
                <c:pt idx="18547">
                  <c:v>6.2105639999999998</c:v>
                </c:pt>
                <c:pt idx="18548">
                  <c:v>6.2100569999999999</c:v>
                </c:pt>
                <c:pt idx="18549">
                  <c:v>6.2091250000000002</c:v>
                </c:pt>
                <c:pt idx="18550">
                  <c:v>6.2082360000000003</c:v>
                </c:pt>
                <c:pt idx="18551">
                  <c:v>6.206537</c:v>
                </c:pt>
                <c:pt idx="18552">
                  <c:v>6.2066650000000001</c:v>
                </c:pt>
                <c:pt idx="18553">
                  <c:v>6.2080190000000002</c:v>
                </c:pt>
                <c:pt idx="18554">
                  <c:v>6.2101220000000001</c:v>
                </c:pt>
                <c:pt idx="18555">
                  <c:v>6.2084929999999998</c:v>
                </c:pt>
                <c:pt idx="18556">
                  <c:v>6.2032220000000002</c:v>
                </c:pt>
                <c:pt idx="18557">
                  <c:v>6.2076260000000003</c:v>
                </c:pt>
                <c:pt idx="18558">
                  <c:v>6.2168060000000001</c:v>
                </c:pt>
                <c:pt idx="18559">
                  <c:v>6.2143540000000002</c:v>
                </c:pt>
                <c:pt idx="18560">
                  <c:v>6.2137950000000002</c:v>
                </c:pt>
                <c:pt idx="18561">
                  <c:v>6.2212820000000004</c:v>
                </c:pt>
                <c:pt idx="18562">
                  <c:v>6.2202260000000003</c:v>
                </c:pt>
                <c:pt idx="18563">
                  <c:v>6.2154550000000004</c:v>
                </c:pt>
                <c:pt idx="18564">
                  <c:v>6.2186760000000003</c:v>
                </c:pt>
                <c:pt idx="18565">
                  <c:v>6.2181189999999997</c:v>
                </c:pt>
                <c:pt idx="18566">
                  <c:v>6.2129110000000001</c:v>
                </c:pt>
                <c:pt idx="18567">
                  <c:v>6.213063</c:v>
                </c:pt>
                <c:pt idx="18568">
                  <c:v>6.2153689999999999</c:v>
                </c:pt>
                <c:pt idx="18569">
                  <c:v>6.2173930000000004</c:v>
                </c:pt>
                <c:pt idx="18570">
                  <c:v>6.2194029999999998</c:v>
                </c:pt>
                <c:pt idx="18571">
                  <c:v>6.2177949999999997</c:v>
                </c:pt>
                <c:pt idx="18572">
                  <c:v>6.2155529999999999</c:v>
                </c:pt>
                <c:pt idx="18573">
                  <c:v>6.2162559999999996</c:v>
                </c:pt>
                <c:pt idx="18574">
                  <c:v>6.2143670000000002</c:v>
                </c:pt>
                <c:pt idx="18575">
                  <c:v>6.2066429999999997</c:v>
                </c:pt>
                <c:pt idx="18576">
                  <c:v>6.2073229999999997</c:v>
                </c:pt>
                <c:pt idx="18577">
                  <c:v>6.2138499999999999</c:v>
                </c:pt>
                <c:pt idx="18578">
                  <c:v>6.2133440000000002</c:v>
                </c:pt>
                <c:pt idx="18579">
                  <c:v>6.211379</c:v>
                </c:pt>
                <c:pt idx="18580">
                  <c:v>6.2132740000000002</c:v>
                </c:pt>
                <c:pt idx="18581">
                  <c:v>6.2158639999999998</c:v>
                </c:pt>
                <c:pt idx="18582">
                  <c:v>6.2163649999999997</c:v>
                </c:pt>
                <c:pt idx="18583">
                  <c:v>6.2144219999999999</c:v>
                </c:pt>
                <c:pt idx="18584">
                  <c:v>6.2148649999999996</c:v>
                </c:pt>
                <c:pt idx="18585">
                  <c:v>6.2197430000000002</c:v>
                </c:pt>
                <c:pt idx="18586">
                  <c:v>6.2207800000000004</c:v>
                </c:pt>
                <c:pt idx="18587">
                  <c:v>6.2171399999999997</c:v>
                </c:pt>
                <c:pt idx="18588">
                  <c:v>6.2155269999999998</c:v>
                </c:pt>
                <c:pt idx="18589">
                  <c:v>6.2200350000000002</c:v>
                </c:pt>
                <c:pt idx="18590">
                  <c:v>6.2207739999999996</c:v>
                </c:pt>
                <c:pt idx="18591">
                  <c:v>6.2160510000000002</c:v>
                </c:pt>
                <c:pt idx="18592">
                  <c:v>6.2189199999999998</c:v>
                </c:pt>
                <c:pt idx="18593">
                  <c:v>6.2238449999999998</c:v>
                </c:pt>
                <c:pt idx="18594">
                  <c:v>6.2241540000000004</c:v>
                </c:pt>
                <c:pt idx="18595">
                  <c:v>6.2212969999999999</c:v>
                </c:pt>
                <c:pt idx="18596">
                  <c:v>6.2198909999999996</c:v>
                </c:pt>
                <c:pt idx="18597">
                  <c:v>6.2231100000000001</c:v>
                </c:pt>
                <c:pt idx="18598">
                  <c:v>6.2250209999999999</c:v>
                </c:pt>
                <c:pt idx="18599">
                  <c:v>6.2239789999999999</c:v>
                </c:pt>
                <c:pt idx="18600">
                  <c:v>6.2248380000000001</c:v>
                </c:pt>
                <c:pt idx="18601">
                  <c:v>6.2229580000000002</c:v>
                </c:pt>
                <c:pt idx="18602">
                  <c:v>6.2210340000000004</c:v>
                </c:pt>
                <c:pt idx="18603">
                  <c:v>6.2232200000000004</c:v>
                </c:pt>
                <c:pt idx="18604">
                  <c:v>6.22302</c:v>
                </c:pt>
                <c:pt idx="18605">
                  <c:v>6.2215740000000004</c:v>
                </c:pt>
                <c:pt idx="18606">
                  <c:v>6.2235040000000001</c:v>
                </c:pt>
                <c:pt idx="18607">
                  <c:v>6.2239899999999997</c:v>
                </c:pt>
                <c:pt idx="18608">
                  <c:v>6.2226990000000004</c:v>
                </c:pt>
                <c:pt idx="18609">
                  <c:v>6.2206630000000001</c:v>
                </c:pt>
                <c:pt idx="18610">
                  <c:v>6.2218080000000002</c:v>
                </c:pt>
                <c:pt idx="18611">
                  <c:v>6.2252190000000001</c:v>
                </c:pt>
                <c:pt idx="18612">
                  <c:v>6.2222059999999999</c:v>
                </c:pt>
                <c:pt idx="18613">
                  <c:v>6.2188739999999996</c:v>
                </c:pt>
                <c:pt idx="18614">
                  <c:v>6.221895</c:v>
                </c:pt>
                <c:pt idx="18615">
                  <c:v>6.2203809999999997</c:v>
                </c:pt>
                <c:pt idx="18616">
                  <c:v>6.2178089999999999</c:v>
                </c:pt>
                <c:pt idx="18617">
                  <c:v>6.2227490000000003</c:v>
                </c:pt>
                <c:pt idx="18618">
                  <c:v>6.2245229999999996</c:v>
                </c:pt>
                <c:pt idx="18619">
                  <c:v>6.2217209999999996</c:v>
                </c:pt>
                <c:pt idx="18620">
                  <c:v>6.2266050000000002</c:v>
                </c:pt>
                <c:pt idx="18621">
                  <c:v>6.2342190000000004</c:v>
                </c:pt>
                <c:pt idx="18622">
                  <c:v>6.2285760000000003</c:v>
                </c:pt>
                <c:pt idx="18623">
                  <c:v>6.2269009999999998</c:v>
                </c:pt>
                <c:pt idx="18624">
                  <c:v>6.2358019999999996</c:v>
                </c:pt>
                <c:pt idx="18625">
                  <c:v>6.2359410000000004</c:v>
                </c:pt>
                <c:pt idx="18626">
                  <c:v>6.2309809999999999</c:v>
                </c:pt>
                <c:pt idx="18627">
                  <c:v>6.2307249999999996</c:v>
                </c:pt>
                <c:pt idx="18628">
                  <c:v>6.2326170000000003</c:v>
                </c:pt>
                <c:pt idx="18629">
                  <c:v>6.2335130000000003</c:v>
                </c:pt>
                <c:pt idx="18630">
                  <c:v>6.2356660000000002</c:v>
                </c:pt>
                <c:pt idx="18631">
                  <c:v>6.2366039999999998</c:v>
                </c:pt>
                <c:pt idx="18632">
                  <c:v>6.2331339999999997</c:v>
                </c:pt>
                <c:pt idx="18633">
                  <c:v>6.2315310000000004</c:v>
                </c:pt>
                <c:pt idx="18634">
                  <c:v>6.2342639999999996</c:v>
                </c:pt>
                <c:pt idx="18635">
                  <c:v>6.2354919999999998</c:v>
                </c:pt>
                <c:pt idx="18636">
                  <c:v>6.2327009999999996</c:v>
                </c:pt>
                <c:pt idx="18637">
                  <c:v>6.2311040000000002</c:v>
                </c:pt>
                <c:pt idx="18638">
                  <c:v>6.2338469999999999</c:v>
                </c:pt>
                <c:pt idx="18639">
                  <c:v>6.2325309999999998</c:v>
                </c:pt>
                <c:pt idx="18640">
                  <c:v>6.2345699999999997</c:v>
                </c:pt>
                <c:pt idx="18641">
                  <c:v>6.2375210000000001</c:v>
                </c:pt>
                <c:pt idx="18642">
                  <c:v>6.2362159999999998</c:v>
                </c:pt>
                <c:pt idx="18643">
                  <c:v>6.2397270000000002</c:v>
                </c:pt>
                <c:pt idx="18644">
                  <c:v>6.2379509999999998</c:v>
                </c:pt>
                <c:pt idx="18645">
                  <c:v>6.2370840000000003</c:v>
                </c:pt>
                <c:pt idx="18646">
                  <c:v>6.2395009999999997</c:v>
                </c:pt>
                <c:pt idx="18647">
                  <c:v>6.2380000000000004</c:v>
                </c:pt>
                <c:pt idx="18648">
                  <c:v>6.2387459999999999</c:v>
                </c:pt>
                <c:pt idx="18649">
                  <c:v>6.2395440000000004</c:v>
                </c:pt>
                <c:pt idx="18650">
                  <c:v>6.2435970000000003</c:v>
                </c:pt>
                <c:pt idx="18651">
                  <c:v>6.2465640000000002</c:v>
                </c:pt>
                <c:pt idx="18652">
                  <c:v>6.2442849999999996</c:v>
                </c:pt>
                <c:pt idx="18653">
                  <c:v>6.245349</c:v>
                </c:pt>
                <c:pt idx="18654">
                  <c:v>6.2432850000000002</c:v>
                </c:pt>
                <c:pt idx="18655">
                  <c:v>6.2385070000000002</c:v>
                </c:pt>
                <c:pt idx="18656">
                  <c:v>6.2397239999999998</c:v>
                </c:pt>
                <c:pt idx="18657">
                  <c:v>6.2416809999999998</c:v>
                </c:pt>
                <c:pt idx="18658">
                  <c:v>6.2443819999999999</c:v>
                </c:pt>
                <c:pt idx="18659">
                  <c:v>6.2474949999999998</c:v>
                </c:pt>
                <c:pt idx="18660">
                  <c:v>6.2462239999999998</c:v>
                </c:pt>
                <c:pt idx="18661">
                  <c:v>6.2416479999999996</c:v>
                </c:pt>
                <c:pt idx="18662">
                  <c:v>6.2409290000000004</c:v>
                </c:pt>
                <c:pt idx="18663">
                  <c:v>6.2440199999999999</c:v>
                </c:pt>
                <c:pt idx="18664">
                  <c:v>6.2453779999999997</c:v>
                </c:pt>
                <c:pt idx="18665">
                  <c:v>6.2470100000000004</c:v>
                </c:pt>
                <c:pt idx="18666">
                  <c:v>6.2483909999999998</c:v>
                </c:pt>
                <c:pt idx="18667">
                  <c:v>6.2487190000000004</c:v>
                </c:pt>
                <c:pt idx="18668">
                  <c:v>6.2486790000000001</c:v>
                </c:pt>
                <c:pt idx="18669">
                  <c:v>6.2479189999999996</c:v>
                </c:pt>
                <c:pt idx="18670">
                  <c:v>6.248024</c:v>
                </c:pt>
                <c:pt idx="18671">
                  <c:v>6.2504419999999996</c:v>
                </c:pt>
                <c:pt idx="18672">
                  <c:v>6.2561109999999998</c:v>
                </c:pt>
                <c:pt idx="18673">
                  <c:v>6.2545770000000003</c:v>
                </c:pt>
                <c:pt idx="18674">
                  <c:v>6.2476589999999996</c:v>
                </c:pt>
                <c:pt idx="18675">
                  <c:v>6.2488570000000001</c:v>
                </c:pt>
                <c:pt idx="18676">
                  <c:v>6.2523160000000004</c:v>
                </c:pt>
                <c:pt idx="18677">
                  <c:v>6.2541089999999997</c:v>
                </c:pt>
                <c:pt idx="18678">
                  <c:v>6.2540240000000002</c:v>
                </c:pt>
                <c:pt idx="18679">
                  <c:v>6.2463959999999998</c:v>
                </c:pt>
                <c:pt idx="18680">
                  <c:v>6.2428189999999999</c:v>
                </c:pt>
                <c:pt idx="18681">
                  <c:v>6.2457219999999998</c:v>
                </c:pt>
                <c:pt idx="18682">
                  <c:v>6.2428439999999998</c:v>
                </c:pt>
                <c:pt idx="18683">
                  <c:v>6.2400830000000003</c:v>
                </c:pt>
                <c:pt idx="18684">
                  <c:v>6.2455189999999998</c:v>
                </c:pt>
                <c:pt idx="18685">
                  <c:v>6.2479550000000001</c:v>
                </c:pt>
                <c:pt idx="18686">
                  <c:v>6.2436910000000001</c:v>
                </c:pt>
                <c:pt idx="18687">
                  <c:v>6.2445579999999996</c:v>
                </c:pt>
                <c:pt idx="18688">
                  <c:v>6.250775</c:v>
                </c:pt>
                <c:pt idx="18689">
                  <c:v>6.2538090000000004</c:v>
                </c:pt>
                <c:pt idx="18690">
                  <c:v>6.2553830000000001</c:v>
                </c:pt>
                <c:pt idx="18691">
                  <c:v>6.2547009999999998</c:v>
                </c:pt>
                <c:pt idx="18692">
                  <c:v>6.253997</c:v>
                </c:pt>
                <c:pt idx="18693">
                  <c:v>6.2546889999999999</c:v>
                </c:pt>
                <c:pt idx="18694">
                  <c:v>6.2533240000000001</c:v>
                </c:pt>
                <c:pt idx="18695">
                  <c:v>6.2489460000000001</c:v>
                </c:pt>
                <c:pt idx="18696">
                  <c:v>6.2480469999999997</c:v>
                </c:pt>
                <c:pt idx="18697">
                  <c:v>6.252014</c:v>
                </c:pt>
                <c:pt idx="18698">
                  <c:v>6.2491919999999999</c:v>
                </c:pt>
                <c:pt idx="18699">
                  <c:v>6.2443210000000002</c:v>
                </c:pt>
                <c:pt idx="18700">
                  <c:v>6.2464440000000003</c:v>
                </c:pt>
                <c:pt idx="18701">
                  <c:v>6.2471719999999999</c:v>
                </c:pt>
                <c:pt idx="18702">
                  <c:v>6.2431710000000002</c:v>
                </c:pt>
                <c:pt idx="18703">
                  <c:v>6.2421540000000002</c:v>
                </c:pt>
                <c:pt idx="18704">
                  <c:v>6.2446890000000002</c:v>
                </c:pt>
                <c:pt idx="18705">
                  <c:v>6.2432309999999998</c:v>
                </c:pt>
                <c:pt idx="18706">
                  <c:v>6.2466090000000003</c:v>
                </c:pt>
                <c:pt idx="18707">
                  <c:v>6.2542109999999997</c:v>
                </c:pt>
                <c:pt idx="18708">
                  <c:v>6.2522830000000003</c:v>
                </c:pt>
                <c:pt idx="18709">
                  <c:v>6.252154</c:v>
                </c:pt>
                <c:pt idx="18710">
                  <c:v>6.254238</c:v>
                </c:pt>
                <c:pt idx="18711">
                  <c:v>6.2526200000000003</c:v>
                </c:pt>
                <c:pt idx="18712">
                  <c:v>6.2527670000000004</c:v>
                </c:pt>
                <c:pt idx="18713">
                  <c:v>6.2562899999999999</c:v>
                </c:pt>
                <c:pt idx="18714">
                  <c:v>6.2563190000000004</c:v>
                </c:pt>
                <c:pt idx="18715">
                  <c:v>6.2549210000000004</c:v>
                </c:pt>
                <c:pt idx="18716">
                  <c:v>6.2590479999999999</c:v>
                </c:pt>
                <c:pt idx="18717">
                  <c:v>6.2586979999999999</c:v>
                </c:pt>
                <c:pt idx="18718">
                  <c:v>6.253857</c:v>
                </c:pt>
                <c:pt idx="18719">
                  <c:v>6.2567570000000003</c:v>
                </c:pt>
                <c:pt idx="18720">
                  <c:v>6.2561030000000004</c:v>
                </c:pt>
                <c:pt idx="18721">
                  <c:v>6.2497129999999999</c:v>
                </c:pt>
                <c:pt idx="18722">
                  <c:v>6.2505930000000003</c:v>
                </c:pt>
                <c:pt idx="18723">
                  <c:v>6.2560640000000003</c:v>
                </c:pt>
                <c:pt idx="18724">
                  <c:v>6.2576859999999996</c:v>
                </c:pt>
                <c:pt idx="18725">
                  <c:v>6.2544199999999996</c:v>
                </c:pt>
                <c:pt idx="18726">
                  <c:v>6.2535499999999997</c:v>
                </c:pt>
                <c:pt idx="18727">
                  <c:v>6.2579989999999999</c:v>
                </c:pt>
                <c:pt idx="18728">
                  <c:v>6.2614970000000003</c:v>
                </c:pt>
                <c:pt idx="18729">
                  <c:v>6.2597649999999998</c:v>
                </c:pt>
                <c:pt idx="18730">
                  <c:v>6.2566110000000004</c:v>
                </c:pt>
                <c:pt idx="18731">
                  <c:v>6.2573429999999997</c:v>
                </c:pt>
                <c:pt idx="18732">
                  <c:v>6.2612360000000002</c:v>
                </c:pt>
                <c:pt idx="18733">
                  <c:v>6.2621419999999999</c:v>
                </c:pt>
                <c:pt idx="18734">
                  <c:v>6.2599450000000001</c:v>
                </c:pt>
                <c:pt idx="18735">
                  <c:v>6.2619569999999998</c:v>
                </c:pt>
                <c:pt idx="18736">
                  <c:v>6.2672189999999999</c:v>
                </c:pt>
                <c:pt idx="18737">
                  <c:v>6.2661309999999997</c:v>
                </c:pt>
                <c:pt idx="18738">
                  <c:v>6.2592509999999999</c:v>
                </c:pt>
                <c:pt idx="18739">
                  <c:v>6.2568720000000004</c:v>
                </c:pt>
                <c:pt idx="18740">
                  <c:v>6.2619720000000001</c:v>
                </c:pt>
                <c:pt idx="18741">
                  <c:v>6.2628709999999996</c:v>
                </c:pt>
                <c:pt idx="18742">
                  <c:v>6.2600819999999997</c:v>
                </c:pt>
                <c:pt idx="18743">
                  <c:v>6.2604030000000002</c:v>
                </c:pt>
                <c:pt idx="18744">
                  <c:v>6.2573829999999999</c:v>
                </c:pt>
                <c:pt idx="18745">
                  <c:v>6.2567409999999999</c:v>
                </c:pt>
                <c:pt idx="18746">
                  <c:v>6.2633869999999998</c:v>
                </c:pt>
                <c:pt idx="18747">
                  <c:v>6.2653809999999996</c:v>
                </c:pt>
                <c:pt idx="18748">
                  <c:v>6.2610950000000001</c:v>
                </c:pt>
                <c:pt idx="18749">
                  <c:v>6.262848</c:v>
                </c:pt>
                <c:pt idx="18750">
                  <c:v>6.2718210000000001</c:v>
                </c:pt>
                <c:pt idx="18751">
                  <c:v>6.2720180000000001</c:v>
                </c:pt>
                <c:pt idx="18752">
                  <c:v>6.2676720000000001</c:v>
                </c:pt>
                <c:pt idx="18753">
                  <c:v>6.273282</c:v>
                </c:pt>
                <c:pt idx="18754">
                  <c:v>6.2768860000000002</c:v>
                </c:pt>
                <c:pt idx="18755">
                  <c:v>6.2706999999999997</c:v>
                </c:pt>
                <c:pt idx="18756">
                  <c:v>6.2710809999999997</c:v>
                </c:pt>
                <c:pt idx="18757">
                  <c:v>6.2728460000000004</c:v>
                </c:pt>
                <c:pt idx="18758">
                  <c:v>6.267423</c:v>
                </c:pt>
                <c:pt idx="18759">
                  <c:v>6.2645049999999998</c:v>
                </c:pt>
                <c:pt idx="18760">
                  <c:v>6.2672189999999999</c:v>
                </c:pt>
                <c:pt idx="18761">
                  <c:v>6.2644739999999999</c:v>
                </c:pt>
                <c:pt idx="18762">
                  <c:v>6.2627969999999999</c:v>
                </c:pt>
                <c:pt idx="18763">
                  <c:v>6.2640940000000001</c:v>
                </c:pt>
                <c:pt idx="18764">
                  <c:v>6.2607540000000004</c:v>
                </c:pt>
                <c:pt idx="18765">
                  <c:v>6.2601259999999996</c:v>
                </c:pt>
                <c:pt idx="18766">
                  <c:v>6.2636209999999997</c:v>
                </c:pt>
                <c:pt idx="18767">
                  <c:v>6.263217</c:v>
                </c:pt>
                <c:pt idx="18768">
                  <c:v>6.2615509999999999</c:v>
                </c:pt>
                <c:pt idx="18769">
                  <c:v>6.2653840000000001</c:v>
                </c:pt>
                <c:pt idx="18770">
                  <c:v>6.2701650000000004</c:v>
                </c:pt>
                <c:pt idx="18771">
                  <c:v>6.2697830000000003</c:v>
                </c:pt>
                <c:pt idx="18772">
                  <c:v>6.2690640000000002</c:v>
                </c:pt>
                <c:pt idx="18773">
                  <c:v>6.2681690000000003</c:v>
                </c:pt>
                <c:pt idx="18774">
                  <c:v>6.2658639999999997</c:v>
                </c:pt>
                <c:pt idx="18775">
                  <c:v>6.2681820000000004</c:v>
                </c:pt>
                <c:pt idx="18776">
                  <c:v>6.2760249999999997</c:v>
                </c:pt>
                <c:pt idx="18777">
                  <c:v>6.278772</c:v>
                </c:pt>
                <c:pt idx="18778">
                  <c:v>6.277126</c:v>
                </c:pt>
                <c:pt idx="18779">
                  <c:v>6.2820669999999996</c:v>
                </c:pt>
                <c:pt idx="18780">
                  <c:v>6.2825949999999997</c:v>
                </c:pt>
                <c:pt idx="18781">
                  <c:v>6.274616</c:v>
                </c:pt>
                <c:pt idx="18782">
                  <c:v>6.2738160000000001</c:v>
                </c:pt>
                <c:pt idx="18783">
                  <c:v>6.2753620000000003</c:v>
                </c:pt>
                <c:pt idx="18784">
                  <c:v>6.2735209999999997</c:v>
                </c:pt>
                <c:pt idx="18785">
                  <c:v>6.2754490000000001</c:v>
                </c:pt>
                <c:pt idx="18786">
                  <c:v>6.2771480000000004</c:v>
                </c:pt>
                <c:pt idx="18787">
                  <c:v>6.2749319999999997</c:v>
                </c:pt>
                <c:pt idx="18788">
                  <c:v>6.2770979999999996</c:v>
                </c:pt>
                <c:pt idx="18789">
                  <c:v>6.2814430000000003</c:v>
                </c:pt>
                <c:pt idx="18790">
                  <c:v>6.280303</c:v>
                </c:pt>
                <c:pt idx="18791">
                  <c:v>6.2794540000000003</c:v>
                </c:pt>
                <c:pt idx="18792">
                  <c:v>6.2793359999999998</c:v>
                </c:pt>
                <c:pt idx="18793">
                  <c:v>6.2759939999999999</c:v>
                </c:pt>
                <c:pt idx="18794">
                  <c:v>6.274832</c:v>
                </c:pt>
                <c:pt idx="18795">
                  <c:v>6.2773110000000001</c:v>
                </c:pt>
                <c:pt idx="18796">
                  <c:v>6.276535</c:v>
                </c:pt>
                <c:pt idx="18797">
                  <c:v>6.272621</c:v>
                </c:pt>
                <c:pt idx="18798">
                  <c:v>6.272189</c:v>
                </c:pt>
                <c:pt idx="18799">
                  <c:v>6.2769019999999998</c:v>
                </c:pt>
                <c:pt idx="18800">
                  <c:v>6.2789809999999999</c:v>
                </c:pt>
                <c:pt idx="18801">
                  <c:v>6.2767910000000002</c:v>
                </c:pt>
                <c:pt idx="18802">
                  <c:v>6.2777989999999999</c:v>
                </c:pt>
                <c:pt idx="18803">
                  <c:v>6.2816530000000004</c:v>
                </c:pt>
                <c:pt idx="18804">
                  <c:v>6.2833209999999999</c:v>
                </c:pt>
                <c:pt idx="18805">
                  <c:v>6.2778700000000001</c:v>
                </c:pt>
                <c:pt idx="18806">
                  <c:v>6.2729460000000001</c:v>
                </c:pt>
                <c:pt idx="18807">
                  <c:v>6.2773289999999999</c:v>
                </c:pt>
                <c:pt idx="18808">
                  <c:v>6.2833709999999998</c:v>
                </c:pt>
                <c:pt idx="18809">
                  <c:v>6.2824520000000001</c:v>
                </c:pt>
                <c:pt idx="18810">
                  <c:v>6.2789239999999999</c:v>
                </c:pt>
                <c:pt idx="18811">
                  <c:v>6.2802550000000004</c:v>
                </c:pt>
                <c:pt idx="18812">
                  <c:v>6.2819310000000002</c:v>
                </c:pt>
                <c:pt idx="18813">
                  <c:v>6.279903</c:v>
                </c:pt>
                <c:pt idx="18814">
                  <c:v>6.2828160000000004</c:v>
                </c:pt>
                <c:pt idx="18815">
                  <c:v>6.2844990000000003</c:v>
                </c:pt>
                <c:pt idx="18816">
                  <c:v>6.2778790000000004</c:v>
                </c:pt>
                <c:pt idx="18817">
                  <c:v>6.2756959999999999</c:v>
                </c:pt>
                <c:pt idx="18818">
                  <c:v>6.2798420000000004</c:v>
                </c:pt>
                <c:pt idx="18819">
                  <c:v>6.2808400000000004</c:v>
                </c:pt>
                <c:pt idx="18820">
                  <c:v>6.279636</c:v>
                </c:pt>
                <c:pt idx="18821">
                  <c:v>6.2817930000000004</c:v>
                </c:pt>
                <c:pt idx="18822">
                  <c:v>6.2841120000000004</c:v>
                </c:pt>
                <c:pt idx="18823">
                  <c:v>6.2819019999999997</c:v>
                </c:pt>
                <c:pt idx="18824">
                  <c:v>6.2847730000000004</c:v>
                </c:pt>
                <c:pt idx="18825">
                  <c:v>6.2877470000000004</c:v>
                </c:pt>
                <c:pt idx="18826">
                  <c:v>6.2844429999999996</c:v>
                </c:pt>
                <c:pt idx="18827">
                  <c:v>6.2845890000000004</c:v>
                </c:pt>
                <c:pt idx="18828">
                  <c:v>6.2873919999999996</c:v>
                </c:pt>
                <c:pt idx="18829">
                  <c:v>6.2903589999999996</c:v>
                </c:pt>
                <c:pt idx="18830">
                  <c:v>6.2905239999999996</c:v>
                </c:pt>
                <c:pt idx="18831">
                  <c:v>6.2860880000000003</c:v>
                </c:pt>
                <c:pt idx="18832">
                  <c:v>6.2825499999999996</c:v>
                </c:pt>
                <c:pt idx="18833">
                  <c:v>6.2876750000000001</c:v>
                </c:pt>
                <c:pt idx="18834">
                  <c:v>6.2914219999999998</c:v>
                </c:pt>
                <c:pt idx="18835">
                  <c:v>6.2901210000000001</c:v>
                </c:pt>
                <c:pt idx="18836">
                  <c:v>6.2976340000000004</c:v>
                </c:pt>
                <c:pt idx="18837">
                  <c:v>6.2992020000000002</c:v>
                </c:pt>
                <c:pt idx="18838">
                  <c:v>6.293939</c:v>
                </c:pt>
                <c:pt idx="18839">
                  <c:v>6.295293</c:v>
                </c:pt>
                <c:pt idx="18840">
                  <c:v>6.2914009999999996</c:v>
                </c:pt>
                <c:pt idx="18841">
                  <c:v>6.2806030000000002</c:v>
                </c:pt>
                <c:pt idx="18842">
                  <c:v>6.2817319999999999</c:v>
                </c:pt>
                <c:pt idx="18843">
                  <c:v>6.2822300000000002</c:v>
                </c:pt>
                <c:pt idx="18844">
                  <c:v>6.2734889999999996</c:v>
                </c:pt>
                <c:pt idx="18845">
                  <c:v>6.2764899999999999</c:v>
                </c:pt>
                <c:pt idx="18846">
                  <c:v>6.2843299999999997</c:v>
                </c:pt>
                <c:pt idx="18847">
                  <c:v>6.282972</c:v>
                </c:pt>
                <c:pt idx="18848">
                  <c:v>6.2855569999999998</c:v>
                </c:pt>
                <c:pt idx="18849">
                  <c:v>6.2893520000000001</c:v>
                </c:pt>
                <c:pt idx="18850">
                  <c:v>6.2888260000000002</c:v>
                </c:pt>
                <c:pt idx="18851">
                  <c:v>6.2956700000000003</c:v>
                </c:pt>
                <c:pt idx="18852">
                  <c:v>6.3032209999999997</c:v>
                </c:pt>
                <c:pt idx="18853">
                  <c:v>6.2964500000000001</c:v>
                </c:pt>
                <c:pt idx="18854">
                  <c:v>6.2927520000000001</c:v>
                </c:pt>
                <c:pt idx="18855">
                  <c:v>6.2991849999999996</c:v>
                </c:pt>
                <c:pt idx="18856">
                  <c:v>6.2951540000000001</c:v>
                </c:pt>
                <c:pt idx="18857">
                  <c:v>6.2890920000000001</c:v>
                </c:pt>
                <c:pt idx="18858">
                  <c:v>6.2966309999999996</c:v>
                </c:pt>
                <c:pt idx="18859">
                  <c:v>6.2997160000000001</c:v>
                </c:pt>
                <c:pt idx="18860">
                  <c:v>6.293895</c:v>
                </c:pt>
                <c:pt idx="18861">
                  <c:v>6.2952870000000001</c:v>
                </c:pt>
                <c:pt idx="18862">
                  <c:v>6.3004619999999996</c:v>
                </c:pt>
                <c:pt idx="18863">
                  <c:v>6.299353</c:v>
                </c:pt>
                <c:pt idx="18864">
                  <c:v>6.2942799999999997</c:v>
                </c:pt>
                <c:pt idx="18865">
                  <c:v>6.2913880000000004</c:v>
                </c:pt>
                <c:pt idx="18866">
                  <c:v>6.2902100000000001</c:v>
                </c:pt>
                <c:pt idx="18867">
                  <c:v>6.2922739999999999</c:v>
                </c:pt>
                <c:pt idx="18868">
                  <c:v>6.2911590000000004</c:v>
                </c:pt>
                <c:pt idx="18869">
                  <c:v>6.2882090000000002</c:v>
                </c:pt>
                <c:pt idx="18870">
                  <c:v>6.2930780000000004</c:v>
                </c:pt>
                <c:pt idx="18871">
                  <c:v>6.2942619999999998</c:v>
                </c:pt>
                <c:pt idx="18872">
                  <c:v>6.2905059999999997</c:v>
                </c:pt>
                <c:pt idx="18873">
                  <c:v>6.2923150000000003</c:v>
                </c:pt>
                <c:pt idx="18874">
                  <c:v>6.2942340000000003</c:v>
                </c:pt>
                <c:pt idx="18875">
                  <c:v>6.2929659999999998</c:v>
                </c:pt>
                <c:pt idx="18876">
                  <c:v>6.2918729999999998</c:v>
                </c:pt>
                <c:pt idx="18877">
                  <c:v>6.2916480000000004</c:v>
                </c:pt>
                <c:pt idx="18878">
                  <c:v>6.2915549999999998</c:v>
                </c:pt>
                <c:pt idx="18879">
                  <c:v>6.2929589999999997</c:v>
                </c:pt>
                <c:pt idx="18880">
                  <c:v>6.2929180000000002</c:v>
                </c:pt>
                <c:pt idx="18881">
                  <c:v>6.287922</c:v>
                </c:pt>
                <c:pt idx="18882">
                  <c:v>6.2860519999999998</c:v>
                </c:pt>
                <c:pt idx="18883">
                  <c:v>6.2933570000000003</c:v>
                </c:pt>
                <c:pt idx="18884">
                  <c:v>6.299709</c:v>
                </c:pt>
                <c:pt idx="18885">
                  <c:v>6.2960630000000002</c:v>
                </c:pt>
                <c:pt idx="18886">
                  <c:v>6.2910180000000002</c:v>
                </c:pt>
                <c:pt idx="18887">
                  <c:v>6.2949109999999999</c:v>
                </c:pt>
                <c:pt idx="18888">
                  <c:v>6.2975219999999998</c:v>
                </c:pt>
                <c:pt idx="18889">
                  <c:v>6.2943319999999998</c:v>
                </c:pt>
                <c:pt idx="18890">
                  <c:v>6.2949520000000003</c:v>
                </c:pt>
                <c:pt idx="18891">
                  <c:v>6.2977309999999997</c:v>
                </c:pt>
                <c:pt idx="18892">
                  <c:v>6.2985280000000001</c:v>
                </c:pt>
                <c:pt idx="18893">
                  <c:v>6.3006310000000001</c:v>
                </c:pt>
                <c:pt idx="18894">
                  <c:v>6.3075210000000004</c:v>
                </c:pt>
                <c:pt idx="18895">
                  <c:v>6.3084740000000004</c:v>
                </c:pt>
                <c:pt idx="18896">
                  <c:v>6.3081269999999998</c:v>
                </c:pt>
                <c:pt idx="18897">
                  <c:v>6.3146459999999998</c:v>
                </c:pt>
                <c:pt idx="18898">
                  <c:v>6.316058</c:v>
                </c:pt>
                <c:pt idx="18899">
                  <c:v>6.3142899999999997</c:v>
                </c:pt>
                <c:pt idx="18900">
                  <c:v>6.3148920000000004</c:v>
                </c:pt>
                <c:pt idx="18901">
                  <c:v>6.3138629999999996</c:v>
                </c:pt>
                <c:pt idx="18902">
                  <c:v>6.3109979999999997</c:v>
                </c:pt>
                <c:pt idx="18903">
                  <c:v>6.3072470000000003</c:v>
                </c:pt>
                <c:pt idx="18904">
                  <c:v>6.3009069999999996</c:v>
                </c:pt>
                <c:pt idx="18905">
                  <c:v>6.302861</c:v>
                </c:pt>
                <c:pt idx="18906">
                  <c:v>6.3076239999999997</c:v>
                </c:pt>
                <c:pt idx="18907">
                  <c:v>6.2996800000000004</c:v>
                </c:pt>
                <c:pt idx="18908">
                  <c:v>6.296405</c:v>
                </c:pt>
                <c:pt idx="18909">
                  <c:v>6.3027290000000002</c:v>
                </c:pt>
                <c:pt idx="18910">
                  <c:v>6.3021849999999997</c:v>
                </c:pt>
                <c:pt idx="18911">
                  <c:v>6.2985369999999996</c:v>
                </c:pt>
                <c:pt idx="18912">
                  <c:v>6.3008930000000003</c:v>
                </c:pt>
                <c:pt idx="18913">
                  <c:v>6.3021710000000004</c:v>
                </c:pt>
                <c:pt idx="18914">
                  <c:v>6.2977249999999998</c:v>
                </c:pt>
                <c:pt idx="18915">
                  <c:v>6.2973420000000004</c:v>
                </c:pt>
                <c:pt idx="18916">
                  <c:v>6.307042</c:v>
                </c:pt>
                <c:pt idx="18917">
                  <c:v>6.3112649999999997</c:v>
                </c:pt>
                <c:pt idx="18918">
                  <c:v>6.3066909999999998</c:v>
                </c:pt>
                <c:pt idx="18919">
                  <c:v>6.3125179999999999</c:v>
                </c:pt>
                <c:pt idx="18920">
                  <c:v>6.3171540000000004</c:v>
                </c:pt>
                <c:pt idx="18921">
                  <c:v>6.3115370000000004</c:v>
                </c:pt>
                <c:pt idx="18922">
                  <c:v>6.3123370000000003</c:v>
                </c:pt>
                <c:pt idx="18923">
                  <c:v>6.3164509999999998</c:v>
                </c:pt>
                <c:pt idx="18924">
                  <c:v>6.3154709999999996</c:v>
                </c:pt>
                <c:pt idx="18925">
                  <c:v>6.3125910000000003</c:v>
                </c:pt>
                <c:pt idx="18926">
                  <c:v>6.3090570000000001</c:v>
                </c:pt>
                <c:pt idx="18927">
                  <c:v>6.3064369999999998</c:v>
                </c:pt>
                <c:pt idx="18928">
                  <c:v>6.3082099999999999</c:v>
                </c:pt>
                <c:pt idx="18929">
                  <c:v>6.3108560000000002</c:v>
                </c:pt>
                <c:pt idx="18930">
                  <c:v>6.3117609999999997</c:v>
                </c:pt>
                <c:pt idx="18931">
                  <c:v>6.3114689999999998</c:v>
                </c:pt>
                <c:pt idx="18932">
                  <c:v>6.3057319999999999</c:v>
                </c:pt>
                <c:pt idx="18933">
                  <c:v>6.3032389999999996</c:v>
                </c:pt>
                <c:pt idx="18934">
                  <c:v>6.3121260000000001</c:v>
                </c:pt>
                <c:pt idx="18935">
                  <c:v>6.317374</c:v>
                </c:pt>
                <c:pt idx="18936">
                  <c:v>6.31168</c:v>
                </c:pt>
                <c:pt idx="18937">
                  <c:v>6.30992</c:v>
                </c:pt>
                <c:pt idx="18938">
                  <c:v>6.3135870000000001</c:v>
                </c:pt>
                <c:pt idx="18939">
                  <c:v>6.3139000000000003</c:v>
                </c:pt>
                <c:pt idx="18940">
                  <c:v>6.31473</c:v>
                </c:pt>
                <c:pt idx="18941">
                  <c:v>6.3146329999999997</c:v>
                </c:pt>
                <c:pt idx="18942">
                  <c:v>6.3130319999999998</c:v>
                </c:pt>
                <c:pt idx="18943">
                  <c:v>6.3190470000000003</c:v>
                </c:pt>
                <c:pt idx="18944">
                  <c:v>6.3225309999999997</c:v>
                </c:pt>
                <c:pt idx="18945">
                  <c:v>6.3191689999999996</c:v>
                </c:pt>
                <c:pt idx="18946">
                  <c:v>6.3209580000000001</c:v>
                </c:pt>
                <c:pt idx="18947">
                  <c:v>6.3204450000000003</c:v>
                </c:pt>
                <c:pt idx="18948">
                  <c:v>6.3161040000000002</c:v>
                </c:pt>
                <c:pt idx="18949">
                  <c:v>6.3183550000000004</c:v>
                </c:pt>
                <c:pt idx="18950">
                  <c:v>6.3225939999999996</c:v>
                </c:pt>
                <c:pt idx="18951">
                  <c:v>6.3208650000000004</c:v>
                </c:pt>
                <c:pt idx="18952">
                  <c:v>6.3161110000000003</c:v>
                </c:pt>
                <c:pt idx="18953">
                  <c:v>6.3143120000000001</c:v>
                </c:pt>
                <c:pt idx="18954">
                  <c:v>6.3155279999999996</c:v>
                </c:pt>
                <c:pt idx="18955">
                  <c:v>6.3153569999999997</c:v>
                </c:pt>
                <c:pt idx="18956">
                  <c:v>6.3150810000000002</c:v>
                </c:pt>
                <c:pt idx="18957">
                  <c:v>6.3162779999999996</c:v>
                </c:pt>
                <c:pt idx="18958">
                  <c:v>6.3140280000000004</c:v>
                </c:pt>
                <c:pt idx="18959">
                  <c:v>6.3137129999999999</c:v>
                </c:pt>
                <c:pt idx="18960">
                  <c:v>6.3168220000000002</c:v>
                </c:pt>
                <c:pt idx="18961">
                  <c:v>6.3167289999999996</c:v>
                </c:pt>
                <c:pt idx="18962">
                  <c:v>6.3175520000000001</c:v>
                </c:pt>
                <c:pt idx="18963">
                  <c:v>6.320716</c:v>
                </c:pt>
                <c:pt idx="18964">
                  <c:v>6.3214139999999999</c:v>
                </c:pt>
                <c:pt idx="18965">
                  <c:v>6.3231770000000003</c:v>
                </c:pt>
                <c:pt idx="18966">
                  <c:v>6.3240150000000002</c:v>
                </c:pt>
                <c:pt idx="18967">
                  <c:v>6.3226399999999998</c:v>
                </c:pt>
                <c:pt idx="18968">
                  <c:v>6.3212349999999997</c:v>
                </c:pt>
                <c:pt idx="18969">
                  <c:v>6.3178219999999996</c:v>
                </c:pt>
                <c:pt idx="18970">
                  <c:v>6.3174939999999999</c:v>
                </c:pt>
                <c:pt idx="18971">
                  <c:v>6.3204560000000001</c:v>
                </c:pt>
                <c:pt idx="18972">
                  <c:v>6.3207719999999998</c:v>
                </c:pt>
                <c:pt idx="18973">
                  <c:v>6.3193489999999999</c:v>
                </c:pt>
                <c:pt idx="18974">
                  <c:v>6.3210689999999996</c:v>
                </c:pt>
                <c:pt idx="18975">
                  <c:v>6.3239159999999996</c:v>
                </c:pt>
                <c:pt idx="18976">
                  <c:v>6.323455</c:v>
                </c:pt>
                <c:pt idx="18977">
                  <c:v>6.3246130000000003</c:v>
                </c:pt>
                <c:pt idx="18978">
                  <c:v>6.3270739999999996</c:v>
                </c:pt>
                <c:pt idx="18979">
                  <c:v>6.3274559999999997</c:v>
                </c:pt>
                <c:pt idx="18980">
                  <c:v>6.329923</c:v>
                </c:pt>
                <c:pt idx="18981">
                  <c:v>6.3306979999999999</c:v>
                </c:pt>
                <c:pt idx="18982">
                  <c:v>6.3294309999999996</c:v>
                </c:pt>
                <c:pt idx="18983">
                  <c:v>6.3313240000000004</c:v>
                </c:pt>
                <c:pt idx="18984">
                  <c:v>6.3328829999999998</c:v>
                </c:pt>
                <c:pt idx="18985">
                  <c:v>6.3362069999999999</c:v>
                </c:pt>
                <c:pt idx="18986">
                  <c:v>6.3370340000000001</c:v>
                </c:pt>
                <c:pt idx="18987">
                  <c:v>6.3318099999999999</c:v>
                </c:pt>
                <c:pt idx="18988">
                  <c:v>6.3292799999999998</c:v>
                </c:pt>
                <c:pt idx="18989">
                  <c:v>6.3282080000000001</c:v>
                </c:pt>
                <c:pt idx="18990">
                  <c:v>6.3269909999999996</c:v>
                </c:pt>
                <c:pt idx="18991">
                  <c:v>6.3258279999999996</c:v>
                </c:pt>
                <c:pt idx="18992">
                  <c:v>6.3219669999999999</c:v>
                </c:pt>
                <c:pt idx="18993">
                  <c:v>6.323099</c:v>
                </c:pt>
                <c:pt idx="18994">
                  <c:v>6.3259449999999999</c:v>
                </c:pt>
                <c:pt idx="18995">
                  <c:v>6.322292</c:v>
                </c:pt>
                <c:pt idx="18996">
                  <c:v>6.320621</c:v>
                </c:pt>
                <c:pt idx="18997">
                  <c:v>6.325437</c:v>
                </c:pt>
                <c:pt idx="18998">
                  <c:v>6.3246390000000003</c:v>
                </c:pt>
                <c:pt idx="18999">
                  <c:v>6.3221069999999999</c:v>
                </c:pt>
                <c:pt idx="19000">
                  <c:v>6.3254169999999998</c:v>
                </c:pt>
                <c:pt idx="19001">
                  <c:v>6.3284900000000004</c:v>
                </c:pt>
                <c:pt idx="19002">
                  <c:v>6.3264069999999997</c:v>
                </c:pt>
                <c:pt idx="19003">
                  <c:v>6.3269130000000002</c:v>
                </c:pt>
                <c:pt idx="19004">
                  <c:v>6.3283870000000002</c:v>
                </c:pt>
                <c:pt idx="19005">
                  <c:v>6.3255080000000001</c:v>
                </c:pt>
                <c:pt idx="19006">
                  <c:v>6.3273669999999997</c:v>
                </c:pt>
                <c:pt idx="19007">
                  <c:v>6.3315250000000001</c:v>
                </c:pt>
                <c:pt idx="19008">
                  <c:v>6.3305629999999997</c:v>
                </c:pt>
                <c:pt idx="19009">
                  <c:v>6.3304479999999996</c:v>
                </c:pt>
                <c:pt idx="19010">
                  <c:v>6.3346070000000001</c:v>
                </c:pt>
                <c:pt idx="19011">
                  <c:v>6.3361590000000003</c:v>
                </c:pt>
                <c:pt idx="19012">
                  <c:v>6.3324949999999998</c:v>
                </c:pt>
                <c:pt idx="19013">
                  <c:v>6.331378</c:v>
                </c:pt>
                <c:pt idx="19014">
                  <c:v>6.3302420000000001</c:v>
                </c:pt>
                <c:pt idx="19015">
                  <c:v>6.3273999999999999</c:v>
                </c:pt>
                <c:pt idx="19016">
                  <c:v>6.3317500000000004</c:v>
                </c:pt>
                <c:pt idx="19017">
                  <c:v>6.3349510000000002</c:v>
                </c:pt>
                <c:pt idx="19018">
                  <c:v>6.3335470000000003</c:v>
                </c:pt>
                <c:pt idx="19019">
                  <c:v>6.3395140000000003</c:v>
                </c:pt>
                <c:pt idx="19020">
                  <c:v>6.3434670000000004</c:v>
                </c:pt>
                <c:pt idx="19021">
                  <c:v>6.3392160000000004</c:v>
                </c:pt>
                <c:pt idx="19022">
                  <c:v>6.3389069999999998</c:v>
                </c:pt>
                <c:pt idx="19023">
                  <c:v>6.3416819999999996</c:v>
                </c:pt>
                <c:pt idx="19024">
                  <c:v>6.3405199999999997</c:v>
                </c:pt>
                <c:pt idx="19025">
                  <c:v>6.3372890000000002</c:v>
                </c:pt>
                <c:pt idx="19026">
                  <c:v>6.3392150000000003</c:v>
                </c:pt>
                <c:pt idx="19027">
                  <c:v>6.3422260000000001</c:v>
                </c:pt>
                <c:pt idx="19028">
                  <c:v>6.340039</c:v>
                </c:pt>
                <c:pt idx="19029">
                  <c:v>6.34</c:v>
                </c:pt>
                <c:pt idx="19030">
                  <c:v>6.3387630000000001</c:v>
                </c:pt>
                <c:pt idx="19031">
                  <c:v>6.3362340000000001</c:v>
                </c:pt>
                <c:pt idx="19032">
                  <c:v>6.3392689999999998</c:v>
                </c:pt>
                <c:pt idx="19033">
                  <c:v>6.3425039999999999</c:v>
                </c:pt>
                <c:pt idx="19034">
                  <c:v>6.338476</c:v>
                </c:pt>
                <c:pt idx="19035">
                  <c:v>6.3351540000000002</c:v>
                </c:pt>
                <c:pt idx="19036">
                  <c:v>6.3407989999999996</c:v>
                </c:pt>
                <c:pt idx="19037">
                  <c:v>6.3429399999999996</c:v>
                </c:pt>
                <c:pt idx="19038">
                  <c:v>6.3419699999999999</c:v>
                </c:pt>
                <c:pt idx="19039">
                  <c:v>6.3406770000000003</c:v>
                </c:pt>
                <c:pt idx="19040">
                  <c:v>6.3362239999999996</c:v>
                </c:pt>
                <c:pt idx="19041">
                  <c:v>6.33704</c:v>
                </c:pt>
                <c:pt idx="19042">
                  <c:v>6.3408620000000004</c:v>
                </c:pt>
                <c:pt idx="19043">
                  <c:v>6.3422049999999999</c:v>
                </c:pt>
                <c:pt idx="19044">
                  <c:v>6.3430410000000004</c:v>
                </c:pt>
                <c:pt idx="19045">
                  <c:v>6.3420480000000001</c:v>
                </c:pt>
                <c:pt idx="19046">
                  <c:v>6.3398279999999998</c:v>
                </c:pt>
                <c:pt idx="19047">
                  <c:v>6.3414659999999996</c:v>
                </c:pt>
                <c:pt idx="19048">
                  <c:v>6.345269</c:v>
                </c:pt>
                <c:pt idx="19049">
                  <c:v>6.344875</c:v>
                </c:pt>
                <c:pt idx="19050">
                  <c:v>6.3420709999999998</c:v>
                </c:pt>
                <c:pt idx="19051">
                  <c:v>6.3430840000000002</c:v>
                </c:pt>
                <c:pt idx="19052">
                  <c:v>6.3409500000000003</c:v>
                </c:pt>
                <c:pt idx="19053">
                  <c:v>6.3369099999999996</c:v>
                </c:pt>
                <c:pt idx="19054">
                  <c:v>6.3393759999999997</c:v>
                </c:pt>
                <c:pt idx="19055">
                  <c:v>6.3399130000000001</c:v>
                </c:pt>
                <c:pt idx="19056">
                  <c:v>6.3370660000000001</c:v>
                </c:pt>
                <c:pt idx="19057">
                  <c:v>6.341926</c:v>
                </c:pt>
                <c:pt idx="19058">
                  <c:v>6.3474139999999997</c:v>
                </c:pt>
                <c:pt idx="19059">
                  <c:v>6.3463900000000004</c:v>
                </c:pt>
                <c:pt idx="19060">
                  <c:v>6.3433950000000001</c:v>
                </c:pt>
                <c:pt idx="19061">
                  <c:v>6.3432079999999997</c:v>
                </c:pt>
                <c:pt idx="19062">
                  <c:v>6.3476840000000001</c:v>
                </c:pt>
                <c:pt idx="19063">
                  <c:v>6.3476980000000003</c:v>
                </c:pt>
                <c:pt idx="19064">
                  <c:v>6.3470959999999996</c:v>
                </c:pt>
                <c:pt idx="19065">
                  <c:v>6.356859</c:v>
                </c:pt>
                <c:pt idx="19066">
                  <c:v>6.3619820000000002</c:v>
                </c:pt>
                <c:pt idx="19067">
                  <c:v>6.3579549999999996</c:v>
                </c:pt>
                <c:pt idx="19068">
                  <c:v>6.3556999999999997</c:v>
                </c:pt>
                <c:pt idx="19069">
                  <c:v>6.3539599999999998</c:v>
                </c:pt>
                <c:pt idx="19070">
                  <c:v>6.3506590000000003</c:v>
                </c:pt>
                <c:pt idx="19071">
                  <c:v>6.3476020000000002</c:v>
                </c:pt>
                <c:pt idx="19072">
                  <c:v>6.3496180000000004</c:v>
                </c:pt>
                <c:pt idx="19073">
                  <c:v>6.3529689999999999</c:v>
                </c:pt>
                <c:pt idx="19074">
                  <c:v>6.351934</c:v>
                </c:pt>
                <c:pt idx="19075">
                  <c:v>6.3530709999999999</c:v>
                </c:pt>
                <c:pt idx="19076">
                  <c:v>6.3535550000000001</c:v>
                </c:pt>
                <c:pt idx="19077">
                  <c:v>6.3482079999999996</c:v>
                </c:pt>
                <c:pt idx="19078">
                  <c:v>6.3491840000000002</c:v>
                </c:pt>
                <c:pt idx="19079">
                  <c:v>6.3574820000000001</c:v>
                </c:pt>
                <c:pt idx="19080">
                  <c:v>6.3569570000000004</c:v>
                </c:pt>
                <c:pt idx="19081">
                  <c:v>6.3526109999999996</c:v>
                </c:pt>
                <c:pt idx="19082">
                  <c:v>6.3549910000000001</c:v>
                </c:pt>
                <c:pt idx="19083">
                  <c:v>6.3555299999999999</c:v>
                </c:pt>
                <c:pt idx="19084">
                  <c:v>6.3542439999999996</c:v>
                </c:pt>
                <c:pt idx="19085">
                  <c:v>6.3572009999999999</c:v>
                </c:pt>
                <c:pt idx="19086">
                  <c:v>6.3545280000000002</c:v>
                </c:pt>
                <c:pt idx="19087">
                  <c:v>6.3509979999999997</c:v>
                </c:pt>
                <c:pt idx="19088">
                  <c:v>6.3540979999999996</c:v>
                </c:pt>
                <c:pt idx="19089">
                  <c:v>6.3579970000000001</c:v>
                </c:pt>
                <c:pt idx="19090">
                  <c:v>6.3595660000000001</c:v>
                </c:pt>
                <c:pt idx="19091">
                  <c:v>6.361351</c:v>
                </c:pt>
                <c:pt idx="19092">
                  <c:v>6.3637090000000001</c:v>
                </c:pt>
                <c:pt idx="19093">
                  <c:v>6.361866</c:v>
                </c:pt>
                <c:pt idx="19094">
                  <c:v>6.3600430000000001</c:v>
                </c:pt>
                <c:pt idx="19095">
                  <c:v>6.3627859999999998</c:v>
                </c:pt>
                <c:pt idx="19096">
                  <c:v>6.3603940000000003</c:v>
                </c:pt>
                <c:pt idx="19097">
                  <c:v>6.3588019999999998</c:v>
                </c:pt>
                <c:pt idx="19098">
                  <c:v>6.3573709999999997</c:v>
                </c:pt>
                <c:pt idx="19099">
                  <c:v>6.3531940000000002</c:v>
                </c:pt>
                <c:pt idx="19100">
                  <c:v>6.3533220000000004</c:v>
                </c:pt>
                <c:pt idx="19101">
                  <c:v>6.356115</c:v>
                </c:pt>
                <c:pt idx="19102">
                  <c:v>6.3557819999999996</c:v>
                </c:pt>
                <c:pt idx="19103">
                  <c:v>6.3561699999999997</c:v>
                </c:pt>
                <c:pt idx="19104">
                  <c:v>6.3615659999999998</c:v>
                </c:pt>
                <c:pt idx="19105">
                  <c:v>6.3619789999999998</c:v>
                </c:pt>
                <c:pt idx="19106">
                  <c:v>6.3625049999999996</c:v>
                </c:pt>
                <c:pt idx="19107">
                  <c:v>6.3669840000000004</c:v>
                </c:pt>
                <c:pt idx="19108">
                  <c:v>6.36172</c:v>
                </c:pt>
                <c:pt idx="19109">
                  <c:v>6.3544840000000002</c:v>
                </c:pt>
                <c:pt idx="19110">
                  <c:v>6.353866</c:v>
                </c:pt>
                <c:pt idx="19111">
                  <c:v>6.3573529999999998</c:v>
                </c:pt>
                <c:pt idx="19112">
                  <c:v>6.3618759999999996</c:v>
                </c:pt>
                <c:pt idx="19113">
                  <c:v>6.3649230000000001</c:v>
                </c:pt>
                <c:pt idx="19114">
                  <c:v>6.3672589999999998</c:v>
                </c:pt>
                <c:pt idx="19115">
                  <c:v>6.367826</c:v>
                </c:pt>
                <c:pt idx="19116">
                  <c:v>6.3717110000000003</c:v>
                </c:pt>
                <c:pt idx="19117">
                  <c:v>6.3755680000000003</c:v>
                </c:pt>
                <c:pt idx="19118">
                  <c:v>6.3719570000000001</c:v>
                </c:pt>
                <c:pt idx="19119">
                  <c:v>6.3712330000000001</c:v>
                </c:pt>
                <c:pt idx="19120">
                  <c:v>6.3713410000000001</c:v>
                </c:pt>
                <c:pt idx="19121">
                  <c:v>6.3658929999999998</c:v>
                </c:pt>
                <c:pt idx="19122">
                  <c:v>6.3636010000000001</c:v>
                </c:pt>
                <c:pt idx="19123">
                  <c:v>6.3667199999999999</c:v>
                </c:pt>
                <c:pt idx="19124">
                  <c:v>6.3656949999999997</c:v>
                </c:pt>
                <c:pt idx="19125">
                  <c:v>6.3659160000000004</c:v>
                </c:pt>
                <c:pt idx="19126">
                  <c:v>6.3697980000000003</c:v>
                </c:pt>
                <c:pt idx="19127">
                  <c:v>6.370476</c:v>
                </c:pt>
                <c:pt idx="19128">
                  <c:v>6.3691779999999998</c:v>
                </c:pt>
                <c:pt idx="19129">
                  <c:v>6.3727689999999999</c:v>
                </c:pt>
                <c:pt idx="19130">
                  <c:v>6.3736480000000002</c:v>
                </c:pt>
                <c:pt idx="19131">
                  <c:v>6.3714469999999999</c:v>
                </c:pt>
                <c:pt idx="19132">
                  <c:v>6.3700590000000004</c:v>
                </c:pt>
                <c:pt idx="19133">
                  <c:v>6.3682270000000001</c:v>
                </c:pt>
                <c:pt idx="19134">
                  <c:v>6.366079</c:v>
                </c:pt>
                <c:pt idx="19135">
                  <c:v>6.3670489999999997</c:v>
                </c:pt>
                <c:pt idx="19136">
                  <c:v>6.3648680000000004</c:v>
                </c:pt>
                <c:pt idx="19137">
                  <c:v>6.356414</c:v>
                </c:pt>
                <c:pt idx="19138">
                  <c:v>6.3556119999999998</c:v>
                </c:pt>
                <c:pt idx="19139">
                  <c:v>6.3642310000000002</c:v>
                </c:pt>
                <c:pt idx="19140">
                  <c:v>6.3652379999999997</c:v>
                </c:pt>
                <c:pt idx="19141">
                  <c:v>6.3671600000000002</c:v>
                </c:pt>
                <c:pt idx="19142">
                  <c:v>6.374841</c:v>
                </c:pt>
                <c:pt idx="19143">
                  <c:v>6.3745099999999999</c:v>
                </c:pt>
                <c:pt idx="19144">
                  <c:v>6.3719409999999996</c:v>
                </c:pt>
                <c:pt idx="19145">
                  <c:v>6.3732230000000003</c:v>
                </c:pt>
                <c:pt idx="19146">
                  <c:v>6.3718459999999997</c:v>
                </c:pt>
                <c:pt idx="19147">
                  <c:v>6.36714</c:v>
                </c:pt>
                <c:pt idx="19148">
                  <c:v>6.3665770000000004</c:v>
                </c:pt>
                <c:pt idx="19149">
                  <c:v>6.3669739999999999</c:v>
                </c:pt>
                <c:pt idx="19150">
                  <c:v>6.3640730000000003</c:v>
                </c:pt>
                <c:pt idx="19151">
                  <c:v>6.364636</c:v>
                </c:pt>
                <c:pt idx="19152">
                  <c:v>6.3681530000000004</c:v>
                </c:pt>
                <c:pt idx="19153">
                  <c:v>6.3701470000000002</c:v>
                </c:pt>
                <c:pt idx="19154">
                  <c:v>6.3699250000000003</c:v>
                </c:pt>
                <c:pt idx="19155">
                  <c:v>6.3699250000000003</c:v>
                </c:pt>
                <c:pt idx="19156">
                  <c:v>6.3691319999999996</c:v>
                </c:pt>
                <c:pt idx="19157">
                  <c:v>6.3701549999999996</c:v>
                </c:pt>
                <c:pt idx="19158">
                  <c:v>6.3740389999999998</c:v>
                </c:pt>
                <c:pt idx="19159">
                  <c:v>6.3760250000000003</c:v>
                </c:pt>
                <c:pt idx="19160">
                  <c:v>6.3767889999999996</c:v>
                </c:pt>
                <c:pt idx="19161">
                  <c:v>6.3773280000000003</c:v>
                </c:pt>
                <c:pt idx="19162">
                  <c:v>6.3758929999999996</c:v>
                </c:pt>
                <c:pt idx="19163">
                  <c:v>6.3782249999999996</c:v>
                </c:pt>
                <c:pt idx="19164">
                  <c:v>6.3834850000000003</c:v>
                </c:pt>
                <c:pt idx="19165">
                  <c:v>6.3851889999999996</c:v>
                </c:pt>
                <c:pt idx="19166">
                  <c:v>6.3846879999999997</c:v>
                </c:pt>
                <c:pt idx="19167">
                  <c:v>6.3838549999999996</c:v>
                </c:pt>
                <c:pt idx="19168">
                  <c:v>6.3830080000000002</c:v>
                </c:pt>
                <c:pt idx="19169">
                  <c:v>6.3847620000000003</c:v>
                </c:pt>
                <c:pt idx="19170">
                  <c:v>6.3838140000000001</c:v>
                </c:pt>
                <c:pt idx="19171">
                  <c:v>6.3783329999999996</c:v>
                </c:pt>
                <c:pt idx="19172">
                  <c:v>6.378806</c:v>
                </c:pt>
                <c:pt idx="19173">
                  <c:v>6.3834929999999996</c:v>
                </c:pt>
                <c:pt idx="19174">
                  <c:v>6.3833190000000002</c:v>
                </c:pt>
                <c:pt idx="19175">
                  <c:v>6.3848770000000004</c:v>
                </c:pt>
                <c:pt idx="19176">
                  <c:v>6.3889440000000004</c:v>
                </c:pt>
                <c:pt idx="19177">
                  <c:v>6.3873119999999997</c:v>
                </c:pt>
                <c:pt idx="19178">
                  <c:v>6.3851659999999999</c:v>
                </c:pt>
                <c:pt idx="19179">
                  <c:v>6.3869230000000003</c:v>
                </c:pt>
                <c:pt idx="19180">
                  <c:v>6.389691</c:v>
                </c:pt>
                <c:pt idx="19181">
                  <c:v>6.3910520000000002</c:v>
                </c:pt>
                <c:pt idx="19182">
                  <c:v>6.3891229999999997</c:v>
                </c:pt>
                <c:pt idx="19183">
                  <c:v>6.3863240000000001</c:v>
                </c:pt>
                <c:pt idx="19184">
                  <c:v>6.3860999999999999</c:v>
                </c:pt>
                <c:pt idx="19185">
                  <c:v>6.3882570000000003</c:v>
                </c:pt>
                <c:pt idx="19186">
                  <c:v>6.3879609999999998</c:v>
                </c:pt>
                <c:pt idx="19187">
                  <c:v>6.3869429999999996</c:v>
                </c:pt>
                <c:pt idx="19188">
                  <c:v>6.3867620000000001</c:v>
                </c:pt>
                <c:pt idx="19189">
                  <c:v>6.3864190000000001</c:v>
                </c:pt>
                <c:pt idx="19190">
                  <c:v>6.3883359999999998</c:v>
                </c:pt>
                <c:pt idx="19191">
                  <c:v>6.3922340000000002</c:v>
                </c:pt>
                <c:pt idx="19192">
                  <c:v>6.3911819999999997</c:v>
                </c:pt>
                <c:pt idx="19193">
                  <c:v>6.3887799999999997</c:v>
                </c:pt>
                <c:pt idx="19194">
                  <c:v>6.3904829999999997</c:v>
                </c:pt>
                <c:pt idx="19195">
                  <c:v>6.3921859999999997</c:v>
                </c:pt>
                <c:pt idx="19196">
                  <c:v>6.3925080000000003</c:v>
                </c:pt>
                <c:pt idx="19197">
                  <c:v>6.3921979999999996</c:v>
                </c:pt>
                <c:pt idx="19198">
                  <c:v>6.3901899999999996</c:v>
                </c:pt>
                <c:pt idx="19199">
                  <c:v>6.3910109999999998</c:v>
                </c:pt>
                <c:pt idx="19200">
                  <c:v>6.3918150000000002</c:v>
                </c:pt>
                <c:pt idx="19201">
                  <c:v>6.3880520000000001</c:v>
                </c:pt>
                <c:pt idx="19202">
                  <c:v>6.386787</c:v>
                </c:pt>
                <c:pt idx="19203">
                  <c:v>6.38795</c:v>
                </c:pt>
                <c:pt idx="19204">
                  <c:v>6.3859909999999998</c:v>
                </c:pt>
                <c:pt idx="19205">
                  <c:v>6.385942</c:v>
                </c:pt>
                <c:pt idx="19206">
                  <c:v>6.386584</c:v>
                </c:pt>
                <c:pt idx="19207">
                  <c:v>6.3860840000000003</c:v>
                </c:pt>
                <c:pt idx="19208">
                  <c:v>6.3885839999999998</c:v>
                </c:pt>
                <c:pt idx="19209">
                  <c:v>6.387975</c:v>
                </c:pt>
                <c:pt idx="19210">
                  <c:v>6.3846480000000003</c:v>
                </c:pt>
                <c:pt idx="19211">
                  <c:v>6.3864289999999997</c:v>
                </c:pt>
                <c:pt idx="19212">
                  <c:v>6.3871169999999999</c:v>
                </c:pt>
                <c:pt idx="19213">
                  <c:v>6.3879390000000003</c:v>
                </c:pt>
                <c:pt idx="19214">
                  <c:v>6.3903179999999997</c:v>
                </c:pt>
                <c:pt idx="19215">
                  <c:v>6.3862969999999999</c:v>
                </c:pt>
                <c:pt idx="19216">
                  <c:v>6.382428</c:v>
                </c:pt>
                <c:pt idx="19217">
                  <c:v>6.3847139999999998</c:v>
                </c:pt>
                <c:pt idx="19218">
                  <c:v>6.3861920000000003</c:v>
                </c:pt>
                <c:pt idx="19219">
                  <c:v>6.3862300000000003</c:v>
                </c:pt>
                <c:pt idx="19220">
                  <c:v>6.3855779999999998</c:v>
                </c:pt>
                <c:pt idx="19221">
                  <c:v>6.3866870000000002</c:v>
                </c:pt>
                <c:pt idx="19222">
                  <c:v>6.3865379999999998</c:v>
                </c:pt>
                <c:pt idx="19223">
                  <c:v>6.3870110000000002</c:v>
                </c:pt>
                <c:pt idx="19224">
                  <c:v>6.391667</c:v>
                </c:pt>
                <c:pt idx="19225">
                  <c:v>6.3966209999999997</c:v>
                </c:pt>
                <c:pt idx="19226">
                  <c:v>6.4015529999999998</c:v>
                </c:pt>
                <c:pt idx="19227">
                  <c:v>6.4038969999999997</c:v>
                </c:pt>
                <c:pt idx="19228">
                  <c:v>6.4012060000000002</c:v>
                </c:pt>
                <c:pt idx="19229">
                  <c:v>6.3998030000000004</c:v>
                </c:pt>
                <c:pt idx="19230">
                  <c:v>6.3999300000000003</c:v>
                </c:pt>
                <c:pt idx="19231">
                  <c:v>6.4021910000000002</c:v>
                </c:pt>
                <c:pt idx="19232">
                  <c:v>6.4035789999999997</c:v>
                </c:pt>
                <c:pt idx="19233">
                  <c:v>6.4017249999999999</c:v>
                </c:pt>
                <c:pt idx="19234">
                  <c:v>6.3994799999999996</c:v>
                </c:pt>
                <c:pt idx="19235">
                  <c:v>6.3979799999999996</c:v>
                </c:pt>
                <c:pt idx="19236">
                  <c:v>6.3992519999999997</c:v>
                </c:pt>
                <c:pt idx="19237">
                  <c:v>6.3999100000000002</c:v>
                </c:pt>
                <c:pt idx="19238">
                  <c:v>6.4030750000000003</c:v>
                </c:pt>
                <c:pt idx="19239">
                  <c:v>6.4081789999999996</c:v>
                </c:pt>
                <c:pt idx="19240">
                  <c:v>6.4067559999999997</c:v>
                </c:pt>
                <c:pt idx="19241">
                  <c:v>6.4084190000000003</c:v>
                </c:pt>
                <c:pt idx="19242">
                  <c:v>6.4109889999999998</c:v>
                </c:pt>
                <c:pt idx="19243">
                  <c:v>6.4055799999999996</c:v>
                </c:pt>
                <c:pt idx="19244">
                  <c:v>6.399178</c:v>
                </c:pt>
                <c:pt idx="19245">
                  <c:v>6.3993779999999996</c:v>
                </c:pt>
                <c:pt idx="19246">
                  <c:v>6.4010369999999996</c:v>
                </c:pt>
                <c:pt idx="19247">
                  <c:v>6.3983509999999999</c:v>
                </c:pt>
                <c:pt idx="19248">
                  <c:v>6.4019740000000001</c:v>
                </c:pt>
                <c:pt idx="19249">
                  <c:v>6.4087719999999999</c:v>
                </c:pt>
                <c:pt idx="19250">
                  <c:v>6.4059600000000003</c:v>
                </c:pt>
                <c:pt idx="19251">
                  <c:v>6.4041629999999996</c:v>
                </c:pt>
                <c:pt idx="19252">
                  <c:v>6.4075139999999999</c:v>
                </c:pt>
                <c:pt idx="19253">
                  <c:v>6.4079309999999996</c:v>
                </c:pt>
                <c:pt idx="19254">
                  <c:v>6.4084560000000002</c:v>
                </c:pt>
                <c:pt idx="19255">
                  <c:v>6.4054840000000004</c:v>
                </c:pt>
                <c:pt idx="19256">
                  <c:v>6.399756</c:v>
                </c:pt>
                <c:pt idx="19257">
                  <c:v>6.4026620000000003</c:v>
                </c:pt>
                <c:pt idx="19258">
                  <c:v>6.4065899999999996</c:v>
                </c:pt>
                <c:pt idx="19259">
                  <c:v>6.4068810000000003</c:v>
                </c:pt>
                <c:pt idx="19260">
                  <c:v>6.411524</c:v>
                </c:pt>
                <c:pt idx="19261">
                  <c:v>6.4149440000000002</c:v>
                </c:pt>
                <c:pt idx="19262">
                  <c:v>6.4112289999999996</c:v>
                </c:pt>
                <c:pt idx="19263">
                  <c:v>6.411492</c:v>
                </c:pt>
                <c:pt idx="19264">
                  <c:v>6.4102889999999997</c:v>
                </c:pt>
                <c:pt idx="19265">
                  <c:v>6.4072310000000003</c:v>
                </c:pt>
                <c:pt idx="19266">
                  <c:v>6.4119849999999996</c:v>
                </c:pt>
                <c:pt idx="19267">
                  <c:v>6.4157120000000001</c:v>
                </c:pt>
                <c:pt idx="19268">
                  <c:v>6.4130099999999999</c:v>
                </c:pt>
                <c:pt idx="19269">
                  <c:v>6.4096729999999997</c:v>
                </c:pt>
                <c:pt idx="19270">
                  <c:v>6.4087389999999997</c:v>
                </c:pt>
                <c:pt idx="19271">
                  <c:v>6.4113220000000002</c:v>
                </c:pt>
                <c:pt idx="19272">
                  <c:v>6.4161789999999996</c:v>
                </c:pt>
                <c:pt idx="19273">
                  <c:v>6.418018</c:v>
                </c:pt>
                <c:pt idx="19274">
                  <c:v>6.4156079999999998</c:v>
                </c:pt>
                <c:pt idx="19275">
                  <c:v>6.4151579999999999</c:v>
                </c:pt>
                <c:pt idx="19276">
                  <c:v>6.4133230000000001</c:v>
                </c:pt>
                <c:pt idx="19277">
                  <c:v>6.4094309999999997</c:v>
                </c:pt>
                <c:pt idx="19278">
                  <c:v>6.4097369999999998</c:v>
                </c:pt>
                <c:pt idx="19279">
                  <c:v>6.413557</c:v>
                </c:pt>
                <c:pt idx="19280">
                  <c:v>6.4129849999999999</c:v>
                </c:pt>
                <c:pt idx="19281">
                  <c:v>6.4107139999999996</c:v>
                </c:pt>
                <c:pt idx="19282">
                  <c:v>6.4110990000000001</c:v>
                </c:pt>
                <c:pt idx="19283">
                  <c:v>6.4090020000000001</c:v>
                </c:pt>
                <c:pt idx="19284">
                  <c:v>6.4056199999999999</c:v>
                </c:pt>
                <c:pt idx="19285">
                  <c:v>6.4092330000000004</c:v>
                </c:pt>
                <c:pt idx="19286">
                  <c:v>6.412687</c:v>
                </c:pt>
                <c:pt idx="19287">
                  <c:v>6.4083249999999996</c:v>
                </c:pt>
                <c:pt idx="19288">
                  <c:v>6.4077250000000001</c:v>
                </c:pt>
                <c:pt idx="19289">
                  <c:v>6.411988</c:v>
                </c:pt>
                <c:pt idx="19290">
                  <c:v>6.4102490000000003</c:v>
                </c:pt>
                <c:pt idx="19291">
                  <c:v>6.4078460000000002</c:v>
                </c:pt>
                <c:pt idx="19292">
                  <c:v>6.4086239999999997</c:v>
                </c:pt>
                <c:pt idx="19293">
                  <c:v>6.4050630000000002</c:v>
                </c:pt>
                <c:pt idx="19294">
                  <c:v>6.4031469999999997</c:v>
                </c:pt>
                <c:pt idx="19295">
                  <c:v>6.4087690000000004</c:v>
                </c:pt>
                <c:pt idx="19296">
                  <c:v>6.404763</c:v>
                </c:pt>
                <c:pt idx="19297">
                  <c:v>6.4010389999999999</c:v>
                </c:pt>
                <c:pt idx="19298">
                  <c:v>6.4106740000000002</c:v>
                </c:pt>
                <c:pt idx="19299">
                  <c:v>6.4118930000000001</c:v>
                </c:pt>
                <c:pt idx="19300">
                  <c:v>6.4049069999999997</c:v>
                </c:pt>
                <c:pt idx="19301">
                  <c:v>6.4095649999999997</c:v>
                </c:pt>
                <c:pt idx="19302">
                  <c:v>6.4160050000000002</c:v>
                </c:pt>
                <c:pt idx="19303">
                  <c:v>6.4126830000000004</c:v>
                </c:pt>
                <c:pt idx="19304">
                  <c:v>6.4140110000000004</c:v>
                </c:pt>
                <c:pt idx="19305">
                  <c:v>6.4149539999999998</c:v>
                </c:pt>
                <c:pt idx="19306">
                  <c:v>6.4102829999999997</c:v>
                </c:pt>
                <c:pt idx="19307">
                  <c:v>6.4131349999999996</c:v>
                </c:pt>
                <c:pt idx="19308">
                  <c:v>6.4119510000000002</c:v>
                </c:pt>
                <c:pt idx="19309">
                  <c:v>6.4064019999999999</c:v>
                </c:pt>
                <c:pt idx="19310">
                  <c:v>6.4101119999999998</c:v>
                </c:pt>
                <c:pt idx="19311">
                  <c:v>6.4176500000000001</c:v>
                </c:pt>
                <c:pt idx="19312">
                  <c:v>6.4231179999999997</c:v>
                </c:pt>
                <c:pt idx="19313">
                  <c:v>6.4209610000000001</c:v>
                </c:pt>
                <c:pt idx="19314">
                  <c:v>6.4217029999999999</c:v>
                </c:pt>
                <c:pt idx="19315">
                  <c:v>6.4251139999999998</c:v>
                </c:pt>
                <c:pt idx="19316">
                  <c:v>6.4224730000000001</c:v>
                </c:pt>
                <c:pt idx="19317">
                  <c:v>6.4237149999999996</c:v>
                </c:pt>
                <c:pt idx="19318">
                  <c:v>6.4201009999999998</c:v>
                </c:pt>
                <c:pt idx="19319">
                  <c:v>6.4170410000000002</c:v>
                </c:pt>
                <c:pt idx="19320">
                  <c:v>6.4206269999999996</c:v>
                </c:pt>
                <c:pt idx="19321">
                  <c:v>6.4203210000000004</c:v>
                </c:pt>
                <c:pt idx="19322">
                  <c:v>6.4190779999999998</c:v>
                </c:pt>
                <c:pt idx="19323">
                  <c:v>6.4196410000000004</c:v>
                </c:pt>
                <c:pt idx="19324">
                  <c:v>6.4193170000000004</c:v>
                </c:pt>
                <c:pt idx="19325">
                  <c:v>6.421672</c:v>
                </c:pt>
                <c:pt idx="19326">
                  <c:v>6.4270659999999999</c:v>
                </c:pt>
                <c:pt idx="19327">
                  <c:v>6.4272340000000003</c:v>
                </c:pt>
                <c:pt idx="19328">
                  <c:v>6.4233039999999999</c:v>
                </c:pt>
                <c:pt idx="19329">
                  <c:v>6.4252039999999999</c:v>
                </c:pt>
                <c:pt idx="19330">
                  <c:v>6.4274279999999999</c:v>
                </c:pt>
                <c:pt idx="19331">
                  <c:v>6.4262420000000002</c:v>
                </c:pt>
                <c:pt idx="19332">
                  <c:v>6.4260409999999997</c:v>
                </c:pt>
                <c:pt idx="19333">
                  <c:v>6.4259539999999999</c:v>
                </c:pt>
                <c:pt idx="19334">
                  <c:v>6.4268749999999999</c:v>
                </c:pt>
                <c:pt idx="19335">
                  <c:v>6.4294989999999999</c:v>
                </c:pt>
                <c:pt idx="19336">
                  <c:v>6.4282310000000003</c:v>
                </c:pt>
                <c:pt idx="19337">
                  <c:v>6.4232550000000002</c:v>
                </c:pt>
                <c:pt idx="19338">
                  <c:v>6.4220410000000001</c:v>
                </c:pt>
                <c:pt idx="19339">
                  <c:v>6.423883</c:v>
                </c:pt>
                <c:pt idx="19340">
                  <c:v>6.4226130000000001</c:v>
                </c:pt>
                <c:pt idx="19341">
                  <c:v>6.4226049999999999</c:v>
                </c:pt>
                <c:pt idx="19342">
                  <c:v>6.4270160000000001</c:v>
                </c:pt>
                <c:pt idx="19343">
                  <c:v>6.4290820000000002</c:v>
                </c:pt>
                <c:pt idx="19344">
                  <c:v>6.4278190000000004</c:v>
                </c:pt>
                <c:pt idx="19345">
                  <c:v>6.427594</c:v>
                </c:pt>
                <c:pt idx="19346">
                  <c:v>6.426965</c:v>
                </c:pt>
                <c:pt idx="19347">
                  <c:v>6.4237140000000004</c:v>
                </c:pt>
                <c:pt idx="19348">
                  <c:v>6.422301</c:v>
                </c:pt>
                <c:pt idx="19349">
                  <c:v>6.4224560000000004</c:v>
                </c:pt>
                <c:pt idx="19350">
                  <c:v>6.4230340000000004</c:v>
                </c:pt>
                <c:pt idx="19351">
                  <c:v>6.4238010000000001</c:v>
                </c:pt>
                <c:pt idx="19352">
                  <c:v>6.4196270000000002</c:v>
                </c:pt>
                <c:pt idx="19353">
                  <c:v>6.4182899999999998</c:v>
                </c:pt>
                <c:pt idx="19354">
                  <c:v>6.4205730000000001</c:v>
                </c:pt>
                <c:pt idx="19355">
                  <c:v>6.4202880000000002</c:v>
                </c:pt>
                <c:pt idx="19356">
                  <c:v>6.4229890000000003</c:v>
                </c:pt>
                <c:pt idx="19357">
                  <c:v>6.425446</c:v>
                </c:pt>
                <c:pt idx="19358">
                  <c:v>6.4260549999999999</c:v>
                </c:pt>
                <c:pt idx="19359">
                  <c:v>6.4306539999999996</c:v>
                </c:pt>
                <c:pt idx="19360">
                  <c:v>6.4362009999999996</c:v>
                </c:pt>
                <c:pt idx="19361">
                  <c:v>6.4360090000000003</c:v>
                </c:pt>
                <c:pt idx="19362">
                  <c:v>6.4290050000000001</c:v>
                </c:pt>
                <c:pt idx="19363">
                  <c:v>6.4326990000000004</c:v>
                </c:pt>
                <c:pt idx="19364">
                  <c:v>6.4416460000000004</c:v>
                </c:pt>
                <c:pt idx="19365">
                  <c:v>6.4396490000000002</c:v>
                </c:pt>
                <c:pt idx="19366">
                  <c:v>6.4385050000000001</c:v>
                </c:pt>
                <c:pt idx="19367">
                  <c:v>6.4397080000000004</c:v>
                </c:pt>
                <c:pt idx="19368">
                  <c:v>6.4377560000000003</c:v>
                </c:pt>
                <c:pt idx="19369">
                  <c:v>6.4382640000000002</c:v>
                </c:pt>
                <c:pt idx="19370">
                  <c:v>6.4396339999999999</c:v>
                </c:pt>
                <c:pt idx="19371">
                  <c:v>6.4366630000000002</c:v>
                </c:pt>
                <c:pt idx="19372">
                  <c:v>6.4367780000000003</c:v>
                </c:pt>
                <c:pt idx="19373">
                  <c:v>6.4396909999999998</c:v>
                </c:pt>
                <c:pt idx="19374">
                  <c:v>6.436566</c:v>
                </c:pt>
                <c:pt idx="19375">
                  <c:v>6.4343890000000004</c:v>
                </c:pt>
                <c:pt idx="19376">
                  <c:v>6.4354909999999999</c:v>
                </c:pt>
                <c:pt idx="19377">
                  <c:v>6.4356520000000002</c:v>
                </c:pt>
                <c:pt idx="19378">
                  <c:v>6.4337939999999998</c:v>
                </c:pt>
                <c:pt idx="19379">
                  <c:v>6.4340849999999996</c:v>
                </c:pt>
                <c:pt idx="19380">
                  <c:v>6.4368619999999996</c:v>
                </c:pt>
                <c:pt idx="19381">
                  <c:v>6.4370909999999997</c:v>
                </c:pt>
                <c:pt idx="19382">
                  <c:v>6.4361370000000004</c:v>
                </c:pt>
                <c:pt idx="19383">
                  <c:v>6.434393</c:v>
                </c:pt>
                <c:pt idx="19384">
                  <c:v>6.4325450000000002</c:v>
                </c:pt>
                <c:pt idx="19385">
                  <c:v>6.4374729999999998</c:v>
                </c:pt>
                <c:pt idx="19386">
                  <c:v>6.4404729999999999</c:v>
                </c:pt>
                <c:pt idx="19387">
                  <c:v>6.4380369999999996</c:v>
                </c:pt>
                <c:pt idx="19388">
                  <c:v>6.438148</c:v>
                </c:pt>
                <c:pt idx="19389">
                  <c:v>6.4379939999999998</c:v>
                </c:pt>
                <c:pt idx="19390">
                  <c:v>6.4354040000000001</c:v>
                </c:pt>
                <c:pt idx="19391">
                  <c:v>6.4368980000000002</c:v>
                </c:pt>
                <c:pt idx="19392">
                  <c:v>6.4408159999999999</c:v>
                </c:pt>
                <c:pt idx="19393">
                  <c:v>6.4382460000000004</c:v>
                </c:pt>
                <c:pt idx="19394">
                  <c:v>6.4336279999999997</c:v>
                </c:pt>
                <c:pt idx="19395">
                  <c:v>6.4363330000000003</c:v>
                </c:pt>
                <c:pt idx="19396">
                  <c:v>6.4419250000000003</c:v>
                </c:pt>
                <c:pt idx="19397">
                  <c:v>6.4437239999999996</c:v>
                </c:pt>
                <c:pt idx="19398">
                  <c:v>6.4427719999999997</c:v>
                </c:pt>
                <c:pt idx="19399">
                  <c:v>6.443638</c:v>
                </c:pt>
                <c:pt idx="19400">
                  <c:v>6.4456670000000003</c:v>
                </c:pt>
                <c:pt idx="19401">
                  <c:v>6.4435289999999998</c:v>
                </c:pt>
                <c:pt idx="19402">
                  <c:v>6.44055</c:v>
                </c:pt>
                <c:pt idx="19403">
                  <c:v>6.4416690000000001</c:v>
                </c:pt>
                <c:pt idx="19404">
                  <c:v>6.4417429999999998</c:v>
                </c:pt>
                <c:pt idx="19405">
                  <c:v>6.44095</c:v>
                </c:pt>
                <c:pt idx="19406">
                  <c:v>6.4414009999999999</c:v>
                </c:pt>
                <c:pt idx="19407">
                  <c:v>6.4429939999999997</c:v>
                </c:pt>
                <c:pt idx="19408">
                  <c:v>6.4426949999999996</c:v>
                </c:pt>
                <c:pt idx="19409">
                  <c:v>6.442253</c:v>
                </c:pt>
                <c:pt idx="19410">
                  <c:v>6.4463150000000002</c:v>
                </c:pt>
                <c:pt idx="19411">
                  <c:v>6.4498899999999999</c:v>
                </c:pt>
                <c:pt idx="19412">
                  <c:v>6.4468819999999996</c:v>
                </c:pt>
                <c:pt idx="19413">
                  <c:v>6.4425309999999998</c:v>
                </c:pt>
                <c:pt idx="19414">
                  <c:v>6.4419820000000003</c:v>
                </c:pt>
                <c:pt idx="19415">
                  <c:v>6.4425439999999998</c:v>
                </c:pt>
                <c:pt idx="19416">
                  <c:v>6.4404070000000004</c:v>
                </c:pt>
                <c:pt idx="19417">
                  <c:v>6.4411050000000003</c:v>
                </c:pt>
                <c:pt idx="19418">
                  <c:v>6.4449449999999997</c:v>
                </c:pt>
                <c:pt idx="19419">
                  <c:v>6.4491129999999997</c:v>
                </c:pt>
                <c:pt idx="19420">
                  <c:v>6.448372</c:v>
                </c:pt>
                <c:pt idx="19421">
                  <c:v>6.44421</c:v>
                </c:pt>
                <c:pt idx="19422">
                  <c:v>6.443473</c:v>
                </c:pt>
                <c:pt idx="19423">
                  <c:v>6.4414059999999997</c:v>
                </c:pt>
                <c:pt idx="19424">
                  <c:v>6.4384360000000003</c:v>
                </c:pt>
                <c:pt idx="19425">
                  <c:v>6.4397149999999996</c:v>
                </c:pt>
                <c:pt idx="19426">
                  <c:v>6.4439520000000003</c:v>
                </c:pt>
                <c:pt idx="19427">
                  <c:v>6.4469940000000001</c:v>
                </c:pt>
                <c:pt idx="19428">
                  <c:v>6.4451010000000002</c:v>
                </c:pt>
                <c:pt idx="19429">
                  <c:v>6.4412039999999999</c:v>
                </c:pt>
                <c:pt idx="19430">
                  <c:v>6.4413710000000002</c:v>
                </c:pt>
                <c:pt idx="19431">
                  <c:v>6.444928</c:v>
                </c:pt>
                <c:pt idx="19432">
                  <c:v>6.4477099999999998</c:v>
                </c:pt>
                <c:pt idx="19433">
                  <c:v>6.4501200000000001</c:v>
                </c:pt>
                <c:pt idx="19434">
                  <c:v>6.4492459999999996</c:v>
                </c:pt>
                <c:pt idx="19435">
                  <c:v>6.4477419999999999</c:v>
                </c:pt>
                <c:pt idx="19436">
                  <c:v>6.4497859999999996</c:v>
                </c:pt>
                <c:pt idx="19437">
                  <c:v>6.4509639999999999</c:v>
                </c:pt>
                <c:pt idx="19438">
                  <c:v>6.4485239999999999</c:v>
                </c:pt>
                <c:pt idx="19439">
                  <c:v>6.4474330000000002</c:v>
                </c:pt>
                <c:pt idx="19440">
                  <c:v>6.4534849999999997</c:v>
                </c:pt>
                <c:pt idx="19441">
                  <c:v>6.4586709999999998</c:v>
                </c:pt>
                <c:pt idx="19442">
                  <c:v>6.4551869999999996</c:v>
                </c:pt>
                <c:pt idx="19443">
                  <c:v>6.4557609999999999</c:v>
                </c:pt>
                <c:pt idx="19444">
                  <c:v>6.4589889999999999</c:v>
                </c:pt>
                <c:pt idx="19445">
                  <c:v>6.4582079999999999</c:v>
                </c:pt>
                <c:pt idx="19446">
                  <c:v>6.4611460000000003</c:v>
                </c:pt>
                <c:pt idx="19447">
                  <c:v>6.4614459999999996</c:v>
                </c:pt>
                <c:pt idx="19448">
                  <c:v>6.4585020000000002</c:v>
                </c:pt>
                <c:pt idx="19449">
                  <c:v>6.4621570000000004</c:v>
                </c:pt>
                <c:pt idx="19450">
                  <c:v>6.4606050000000002</c:v>
                </c:pt>
                <c:pt idx="19451">
                  <c:v>6.4574119999999997</c:v>
                </c:pt>
                <c:pt idx="19452">
                  <c:v>6.456696</c:v>
                </c:pt>
                <c:pt idx="19453">
                  <c:v>6.4545709999999996</c:v>
                </c:pt>
                <c:pt idx="19454">
                  <c:v>6.4545779999999997</c:v>
                </c:pt>
                <c:pt idx="19455">
                  <c:v>6.4559740000000003</c:v>
                </c:pt>
                <c:pt idx="19456">
                  <c:v>6.4550020000000004</c:v>
                </c:pt>
                <c:pt idx="19457">
                  <c:v>6.4549000000000003</c:v>
                </c:pt>
                <c:pt idx="19458">
                  <c:v>6.4553950000000002</c:v>
                </c:pt>
                <c:pt idx="19459">
                  <c:v>6.4518810000000002</c:v>
                </c:pt>
                <c:pt idx="19460">
                  <c:v>6.4497439999999999</c:v>
                </c:pt>
                <c:pt idx="19461">
                  <c:v>6.4501780000000002</c:v>
                </c:pt>
                <c:pt idx="19462">
                  <c:v>6.4507450000000004</c:v>
                </c:pt>
                <c:pt idx="19463">
                  <c:v>6.4539540000000004</c:v>
                </c:pt>
                <c:pt idx="19464">
                  <c:v>6.4529860000000001</c:v>
                </c:pt>
                <c:pt idx="19465">
                  <c:v>6.4506860000000001</c:v>
                </c:pt>
                <c:pt idx="19466">
                  <c:v>6.4519539999999997</c:v>
                </c:pt>
                <c:pt idx="19467">
                  <c:v>6.453938</c:v>
                </c:pt>
                <c:pt idx="19468">
                  <c:v>6.4531780000000003</c:v>
                </c:pt>
                <c:pt idx="19469">
                  <c:v>6.4535299999999998</c:v>
                </c:pt>
                <c:pt idx="19470">
                  <c:v>6.4567509999999997</c:v>
                </c:pt>
                <c:pt idx="19471">
                  <c:v>6.4584020000000004</c:v>
                </c:pt>
                <c:pt idx="19472">
                  <c:v>6.4571940000000003</c:v>
                </c:pt>
                <c:pt idx="19473">
                  <c:v>6.4569929999999998</c:v>
                </c:pt>
                <c:pt idx="19474">
                  <c:v>6.4551420000000004</c:v>
                </c:pt>
                <c:pt idx="19475">
                  <c:v>6.4515710000000004</c:v>
                </c:pt>
                <c:pt idx="19476">
                  <c:v>6.4520309999999998</c:v>
                </c:pt>
                <c:pt idx="19477">
                  <c:v>6.4555550000000004</c:v>
                </c:pt>
                <c:pt idx="19478">
                  <c:v>6.4550369999999999</c:v>
                </c:pt>
                <c:pt idx="19479">
                  <c:v>6.4537779999999998</c:v>
                </c:pt>
                <c:pt idx="19480">
                  <c:v>6.4551129999999999</c:v>
                </c:pt>
                <c:pt idx="19481">
                  <c:v>6.4546530000000004</c:v>
                </c:pt>
                <c:pt idx="19482">
                  <c:v>6.4553789999999998</c:v>
                </c:pt>
                <c:pt idx="19483">
                  <c:v>6.4572380000000003</c:v>
                </c:pt>
                <c:pt idx="19484">
                  <c:v>6.4578639999999998</c:v>
                </c:pt>
                <c:pt idx="19485">
                  <c:v>6.4585920000000003</c:v>
                </c:pt>
                <c:pt idx="19486">
                  <c:v>6.457128</c:v>
                </c:pt>
                <c:pt idx="19487">
                  <c:v>6.4556500000000003</c:v>
                </c:pt>
                <c:pt idx="19488">
                  <c:v>6.4595089999999997</c:v>
                </c:pt>
                <c:pt idx="19489">
                  <c:v>6.4611390000000002</c:v>
                </c:pt>
                <c:pt idx="19490">
                  <c:v>6.460102</c:v>
                </c:pt>
                <c:pt idx="19491">
                  <c:v>6.4616490000000004</c:v>
                </c:pt>
                <c:pt idx="19492">
                  <c:v>6.4621589999999998</c:v>
                </c:pt>
                <c:pt idx="19493">
                  <c:v>6.4635860000000003</c:v>
                </c:pt>
                <c:pt idx="19494">
                  <c:v>6.4657099999999996</c:v>
                </c:pt>
                <c:pt idx="19495">
                  <c:v>6.4650350000000003</c:v>
                </c:pt>
                <c:pt idx="19496">
                  <c:v>6.4655259999999997</c:v>
                </c:pt>
                <c:pt idx="19497">
                  <c:v>6.4682130000000004</c:v>
                </c:pt>
                <c:pt idx="19498">
                  <c:v>6.4675310000000001</c:v>
                </c:pt>
                <c:pt idx="19499">
                  <c:v>6.4655459999999998</c:v>
                </c:pt>
                <c:pt idx="19500">
                  <c:v>6.4677020000000001</c:v>
                </c:pt>
                <c:pt idx="19501">
                  <c:v>6.4680119999999999</c:v>
                </c:pt>
                <c:pt idx="19502">
                  <c:v>6.464626</c:v>
                </c:pt>
                <c:pt idx="19503">
                  <c:v>6.4657989999999996</c:v>
                </c:pt>
                <c:pt idx="19504">
                  <c:v>6.4701940000000002</c:v>
                </c:pt>
                <c:pt idx="19505">
                  <c:v>6.4688569999999999</c:v>
                </c:pt>
                <c:pt idx="19506">
                  <c:v>6.4624860000000002</c:v>
                </c:pt>
                <c:pt idx="19507">
                  <c:v>6.4638879999999999</c:v>
                </c:pt>
                <c:pt idx="19508">
                  <c:v>6.4668070000000002</c:v>
                </c:pt>
                <c:pt idx="19509">
                  <c:v>6.4618070000000003</c:v>
                </c:pt>
                <c:pt idx="19510">
                  <c:v>6.4599789999999997</c:v>
                </c:pt>
                <c:pt idx="19511">
                  <c:v>6.4633370000000001</c:v>
                </c:pt>
                <c:pt idx="19512">
                  <c:v>6.4642249999999999</c:v>
                </c:pt>
                <c:pt idx="19513">
                  <c:v>6.4629459999999996</c:v>
                </c:pt>
                <c:pt idx="19514">
                  <c:v>6.4633620000000001</c:v>
                </c:pt>
                <c:pt idx="19515">
                  <c:v>6.4647949999999996</c:v>
                </c:pt>
                <c:pt idx="19516">
                  <c:v>6.4637089999999997</c:v>
                </c:pt>
                <c:pt idx="19517">
                  <c:v>6.4651959999999997</c:v>
                </c:pt>
                <c:pt idx="19518">
                  <c:v>6.4725400000000004</c:v>
                </c:pt>
                <c:pt idx="19519">
                  <c:v>6.476623</c:v>
                </c:pt>
                <c:pt idx="19520">
                  <c:v>6.4741559999999998</c:v>
                </c:pt>
                <c:pt idx="19521">
                  <c:v>6.4740349999999998</c:v>
                </c:pt>
                <c:pt idx="19522">
                  <c:v>6.47492</c:v>
                </c:pt>
                <c:pt idx="19523">
                  <c:v>6.4734860000000003</c:v>
                </c:pt>
                <c:pt idx="19524">
                  <c:v>6.4746069999999998</c:v>
                </c:pt>
                <c:pt idx="19525">
                  <c:v>6.4726109999999997</c:v>
                </c:pt>
                <c:pt idx="19526">
                  <c:v>6.4716129999999996</c:v>
                </c:pt>
                <c:pt idx="19527">
                  <c:v>6.4776210000000001</c:v>
                </c:pt>
                <c:pt idx="19528">
                  <c:v>6.4802929999999996</c:v>
                </c:pt>
                <c:pt idx="19529">
                  <c:v>6.4754319999999996</c:v>
                </c:pt>
                <c:pt idx="19530">
                  <c:v>6.4729429999999999</c:v>
                </c:pt>
                <c:pt idx="19531">
                  <c:v>6.4766680000000001</c:v>
                </c:pt>
                <c:pt idx="19532">
                  <c:v>6.4761629999999997</c:v>
                </c:pt>
                <c:pt idx="19533">
                  <c:v>6.4750269999999999</c:v>
                </c:pt>
                <c:pt idx="19534">
                  <c:v>6.4813739999999997</c:v>
                </c:pt>
                <c:pt idx="19535">
                  <c:v>6.4825609999999996</c:v>
                </c:pt>
                <c:pt idx="19536">
                  <c:v>6.4774589999999996</c:v>
                </c:pt>
                <c:pt idx="19537">
                  <c:v>6.4775229999999997</c:v>
                </c:pt>
                <c:pt idx="19538">
                  <c:v>6.4759580000000003</c:v>
                </c:pt>
                <c:pt idx="19539">
                  <c:v>6.4720420000000001</c:v>
                </c:pt>
                <c:pt idx="19540">
                  <c:v>6.4730100000000004</c:v>
                </c:pt>
                <c:pt idx="19541">
                  <c:v>6.4774419999999999</c:v>
                </c:pt>
                <c:pt idx="19542">
                  <c:v>6.4761249999999997</c:v>
                </c:pt>
                <c:pt idx="19543">
                  <c:v>6.4735420000000001</c:v>
                </c:pt>
                <c:pt idx="19544">
                  <c:v>6.4756919999999996</c:v>
                </c:pt>
                <c:pt idx="19545">
                  <c:v>6.4766389999999996</c:v>
                </c:pt>
                <c:pt idx="19546">
                  <c:v>6.4754490000000002</c:v>
                </c:pt>
                <c:pt idx="19547">
                  <c:v>6.4737809999999998</c:v>
                </c:pt>
                <c:pt idx="19548">
                  <c:v>6.4750110000000003</c:v>
                </c:pt>
                <c:pt idx="19549">
                  <c:v>6.481115</c:v>
                </c:pt>
                <c:pt idx="19550">
                  <c:v>6.4813840000000003</c:v>
                </c:pt>
                <c:pt idx="19551">
                  <c:v>6.4776340000000001</c:v>
                </c:pt>
                <c:pt idx="19552">
                  <c:v>6.4831139999999996</c:v>
                </c:pt>
                <c:pt idx="19553">
                  <c:v>6.4899659999999999</c:v>
                </c:pt>
                <c:pt idx="19554">
                  <c:v>6.4867749999999997</c:v>
                </c:pt>
                <c:pt idx="19555">
                  <c:v>6.4825869999999997</c:v>
                </c:pt>
                <c:pt idx="19556">
                  <c:v>6.4850500000000002</c:v>
                </c:pt>
                <c:pt idx="19557">
                  <c:v>6.4831079999999996</c:v>
                </c:pt>
                <c:pt idx="19558">
                  <c:v>6.4801120000000001</c:v>
                </c:pt>
                <c:pt idx="19559">
                  <c:v>6.4837590000000001</c:v>
                </c:pt>
                <c:pt idx="19560">
                  <c:v>6.4828919999999997</c:v>
                </c:pt>
                <c:pt idx="19561">
                  <c:v>6.4817980000000004</c:v>
                </c:pt>
                <c:pt idx="19562">
                  <c:v>6.4826980000000001</c:v>
                </c:pt>
                <c:pt idx="19563">
                  <c:v>6.4797039999999999</c:v>
                </c:pt>
                <c:pt idx="19564">
                  <c:v>6.4780259999999998</c:v>
                </c:pt>
                <c:pt idx="19565">
                  <c:v>6.4792110000000003</c:v>
                </c:pt>
                <c:pt idx="19566">
                  <c:v>6.4806720000000002</c:v>
                </c:pt>
                <c:pt idx="19567">
                  <c:v>6.4805409999999997</c:v>
                </c:pt>
                <c:pt idx="19568">
                  <c:v>6.4809109999999999</c:v>
                </c:pt>
                <c:pt idx="19569">
                  <c:v>6.4797440000000002</c:v>
                </c:pt>
                <c:pt idx="19570">
                  <c:v>6.4779989999999996</c:v>
                </c:pt>
                <c:pt idx="19571">
                  <c:v>6.4783480000000004</c:v>
                </c:pt>
                <c:pt idx="19572">
                  <c:v>6.4770560000000001</c:v>
                </c:pt>
                <c:pt idx="19573">
                  <c:v>6.4809979999999996</c:v>
                </c:pt>
                <c:pt idx="19574">
                  <c:v>6.4905020000000002</c:v>
                </c:pt>
                <c:pt idx="19575">
                  <c:v>6.4920419999999996</c:v>
                </c:pt>
                <c:pt idx="19576">
                  <c:v>6.4864059999999997</c:v>
                </c:pt>
                <c:pt idx="19577">
                  <c:v>6.4879829999999998</c:v>
                </c:pt>
                <c:pt idx="19578">
                  <c:v>6.4943920000000004</c:v>
                </c:pt>
                <c:pt idx="19579">
                  <c:v>6.4938149999999997</c:v>
                </c:pt>
                <c:pt idx="19580">
                  <c:v>6.4910189999999997</c:v>
                </c:pt>
                <c:pt idx="19581">
                  <c:v>6.4910810000000003</c:v>
                </c:pt>
                <c:pt idx="19582">
                  <c:v>6.4900719999999996</c:v>
                </c:pt>
                <c:pt idx="19583">
                  <c:v>6.4905379999999999</c:v>
                </c:pt>
                <c:pt idx="19584">
                  <c:v>6.492076</c:v>
                </c:pt>
                <c:pt idx="19585">
                  <c:v>6.4935340000000004</c:v>
                </c:pt>
                <c:pt idx="19586">
                  <c:v>6.4940090000000001</c:v>
                </c:pt>
                <c:pt idx="19587">
                  <c:v>6.4921709999999999</c:v>
                </c:pt>
                <c:pt idx="19588">
                  <c:v>6.4915950000000002</c:v>
                </c:pt>
                <c:pt idx="19589">
                  <c:v>6.4928489999999996</c:v>
                </c:pt>
                <c:pt idx="19590">
                  <c:v>6.4961770000000003</c:v>
                </c:pt>
                <c:pt idx="19591">
                  <c:v>6.4998680000000002</c:v>
                </c:pt>
                <c:pt idx="19592">
                  <c:v>6.5041969999999996</c:v>
                </c:pt>
                <c:pt idx="19593">
                  <c:v>6.505236</c:v>
                </c:pt>
                <c:pt idx="19594">
                  <c:v>6.4985119999999998</c:v>
                </c:pt>
                <c:pt idx="19595">
                  <c:v>6.4954200000000002</c:v>
                </c:pt>
                <c:pt idx="19596">
                  <c:v>6.4956769999999997</c:v>
                </c:pt>
                <c:pt idx="19597">
                  <c:v>6.4937940000000003</c:v>
                </c:pt>
                <c:pt idx="19598">
                  <c:v>6.4951569999999998</c:v>
                </c:pt>
                <c:pt idx="19599">
                  <c:v>6.4999890000000002</c:v>
                </c:pt>
                <c:pt idx="19600">
                  <c:v>6.5019090000000004</c:v>
                </c:pt>
                <c:pt idx="19601">
                  <c:v>6.5015619999999998</c:v>
                </c:pt>
                <c:pt idx="19602">
                  <c:v>6.5024220000000001</c:v>
                </c:pt>
                <c:pt idx="19603">
                  <c:v>6.5025930000000001</c:v>
                </c:pt>
                <c:pt idx="19604">
                  <c:v>6.503044</c:v>
                </c:pt>
                <c:pt idx="19605">
                  <c:v>6.5060440000000002</c:v>
                </c:pt>
                <c:pt idx="19606">
                  <c:v>6.507765</c:v>
                </c:pt>
                <c:pt idx="19607">
                  <c:v>6.5064489999999999</c:v>
                </c:pt>
                <c:pt idx="19608">
                  <c:v>6.5029370000000002</c:v>
                </c:pt>
                <c:pt idx="19609">
                  <c:v>6.5017469999999999</c:v>
                </c:pt>
                <c:pt idx="19610">
                  <c:v>6.5041120000000001</c:v>
                </c:pt>
                <c:pt idx="19611">
                  <c:v>6.5064529999999996</c:v>
                </c:pt>
                <c:pt idx="19612">
                  <c:v>6.5067709999999996</c:v>
                </c:pt>
                <c:pt idx="19613">
                  <c:v>6.506062</c:v>
                </c:pt>
                <c:pt idx="19614">
                  <c:v>6.5037060000000002</c:v>
                </c:pt>
                <c:pt idx="19615">
                  <c:v>6.5009379999999997</c:v>
                </c:pt>
                <c:pt idx="19616">
                  <c:v>6.502148</c:v>
                </c:pt>
                <c:pt idx="19617">
                  <c:v>6.5057600000000004</c:v>
                </c:pt>
                <c:pt idx="19618">
                  <c:v>6.5093170000000002</c:v>
                </c:pt>
                <c:pt idx="19619">
                  <c:v>6.508775</c:v>
                </c:pt>
                <c:pt idx="19620">
                  <c:v>6.5021409999999999</c:v>
                </c:pt>
                <c:pt idx="19621">
                  <c:v>6.4990379999999996</c:v>
                </c:pt>
                <c:pt idx="19622">
                  <c:v>6.5019330000000002</c:v>
                </c:pt>
                <c:pt idx="19623">
                  <c:v>6.4986050000000004</c:v>
                </c:pt>
                <c:pt idx="19624">
                  <c:v>6.4952699999999997</c:v>
                </c:pt>
                <c:pt idx="19625">
                  <c:v>6.5014580000000004</c:v>
                </c:pt>
                <c:pt idx="19626">
                  <c:v>6.5072210000000004</c:v>
                </c:pt>
                <c:pt idx="19627">
                  <c:v>6.5084280000000003</c:v>
                </c:pt>
                <c:pt idx="19628">
                  <c:v>6.5048170000000001</c:v>
                </c:pt>
                <c:pt idx="19629">
                  <c:v>6.5029000000000003</c:v>
                </c:pt>
                <c:pt idx="19630">
                  <c:v>6.5072400000000004</c:v>
                </c:pt>
                <c:pt idx="19631">
                  <c:v>6.5081480000000003</c:v>
                </c:pt>
                <c:pt idx="19632">
                  <c:v>6.5062280000000001</c:v>
                </c:pt>
                <c:pt idx="19633">
                  <c:v>6.5122119999999999</c:v>
                </c:pt>
                <c:pt idx="19634">
                  <c:v>6.5152679999999998</c:v>
                </c:pt>
                <c:pt idx="19635">
                  <c:v>6.5084059999999999</c:v>
                </c:pt>
                <c:pt idx="19636">
                  <c:v>6.507879</c:v>
                </c:pt>
                <c:pt idx="19637">
                  <c:v>6.5134699999999999</c:v>
                </c:pt>
                <c:pt idx="19638">
                  <c:v>6.5126239999999997</c:v>
                </c:pt>
                <c:pt idx="19639">
                  <c:v>6.5110270000000003</c:v>
                </c:pt>
                <c:pt idx="19640">
                  <c:v>6.5118400000000003</c:v>
                </c:pt>
                <c:pt idx="19641">
                  <c:v>6.5099210000000003</c:v>
                </c:pt>
                <c:pt idx="19642">
                  <c:v>6.5080400000000003</c:v>
                </c:pt>
                <c:pt idx="19643">
                  <c:v>6.5114520000000002</c:v>
                </c:pt>
                <c:pt idx="19644">
                  <c:v>6.511476</c:v>
                </c:pt>
                <c:pt idx="19645">
                  <c:v>6.505147</c:v>
                </c:pt>
                <c:pt idx="19646">
                  <c:v>6.5066430000000004</c:v>
                </c:pt>
                <c:pt idx="19647">
                  <c:v>6.5058049999999996</c:v>
                </c:pt>
                <c:pt idx="19648">
                  <c:v>6.5006139999999997</c:v>
                </c:pt>
                <c:pt idx="19649">
                  <c:v>6.5058220000000002</c:v>
                </c:pt>
                <c:pt idx="19650">
                  <c:v>6.5092030000000003</c:v>
                </c:pt>
                <c:pt idx="19651">
                  <c:v>6.5059370000000003</c:v>
                </c:pt>
                <c:pt idx="19652">
                  <c:v>6.5051370000000004</c:v>
                </c:pt>
                <c:pt idx="19653">
                  <c:v>6.5080330000000002</c:v>
                </c:pt>
                <c:pt idx="19654">
                  <c:v>6.5075599999999998</c:v>
                </c:pt>
                <c:pt idx="19655">
                  <c:v>6.5047670000000002</c:v>
                </c:pt>
                <c:pt idx="19656">
                  <c:v>6.5068440000000001</c:v>
                </c:pt>
                <c:pt idx="19657">
                  <c:v>6.5094589999999997</c:v>
                </c:pt>
                <c:pt idx="19658">
                  <c:v>6.5118010000000002</c:v>
                </c:pt>
                <c:pt idx="19659">
                  <c:v>6.514831</c:v>
                </c:pt>
                <c:pt idx="19660">
                  <c:v>6.5148460000000004</c:v>
                </c:pt>
                <c:pt idx="19661">
                  <c:v>6.5128279999999998</c:v>
                </c:pt>
                <c:pt idx="19662">
                  <c:v>6.5149410000000003</c:v>
                </c:pt>
                <c:pt idx="19663">
                  <c:v>6.5172040000000004</c:v>
                </c:pt>
                <c:pt idx="19664">
                  <c:v>6.5103850000000003</c:v>
                </c:pt>
                <c:pt idx="19665">
                  <c:v>6.5073400000000001</c:v>
                </c:pt>
                <c:pt idx="19666">
                  <c:v>6.5138400000000001</c:v>
                </c:pt>
                <c:pt idx="19667">
                  <c:v>6.5165660000000001</c:v>
                </c:pt>
                <c:pt idx="19668">
                  <c:v>6.5174339999999997</c:v>
                </c:pt>
                <c:pt idx="19669">
                  <c:v>6.5178529999999997</c:v>
                </c:pt>
                <c:pt idx="19670">
                  <c:v>6.5148729999999997</c:v>
                </c:pt>
                <c:pt idx="19671">
                  <c:v>6.5145770000000001</c:v>
                </c:pt>
                <c:pt idx="19672">
                  <c:v>6.5158430000000003</c:v>
                </c:pt>
                <c:pt idx="19673">
                  <c:v>6.5140450000000003</c:v>
                </c:pt>
                <c:pt idx="19674">
                  <c:v>6.5103859999999996</c:v>
                </c:pt>
                <c:pt idx="19675">
                  <c:v>6.5111220000000003</c:v>
                </c:pt>
                <c:pt idx="19676">
                  <c:v>6.5167510000000002</c:v>
                </c:pt>
                <c:pt idx="19677">
                  <c:v>6.5192220000000001</c:v>
                </c:pt>
                <c:pt idx="19678">
                  <c:v>6.5223649999999997</c:v>
                </c:pt>
                <c:pt idx="19679">
                  <c:v>6.5271629999999998</c:v>
                </c:pt>
                <c:pt idx="19680">
                  <c:v>6.5243270000000004</c:v>
                </c:pt>
                <c:pt idx="19681">
                  <c:v>6.5214740000000004</c:v>
                </c:pt>
                <c:pt idx="19682">
                  <c:v>6.5231729999999999</c:v>
                </c:pt>
                <c:pt idx="19683">
                  <c:v>6.5238500000000004</c:v>
                </c:pt>
                <c:pt idx="19684">
                  <c:v>6.5229850000000003</c:v>
                </c:pt>
                <c:pt idx="19685">
                  <c:v>6.5197560000000001</c:v>
                </c:pt>
                <c:pt idx="19686">
                  <c:v>6.5168569999999999</c:v>
                </c:pt>
                <c:pt idx="19687">
                  <c:v>6.5183910000000003</c:v>
                </c:pt>
                <c:pt idx="19688">
                  <c:v>6.5231979999999998</c:v>
                </c:pt>
                <c:pt idx="19689">
                  <c:v>6.5249680000000003</c:v>
                </c:pt>
                <c:pt idx="19690">
                  <c:v>6.5244010000000001</c:v>
                </c:pt>
                <c:pt idx="19691">
                  <c:v>6.5261180000000003</c:v>
                </c:pt>
                <c:pt idx="19692">
                  <c:v>6.5279540000000003</c:v>
                </c:pt>
                <c:pt idx="19693">
                  <c:v>6.5274479999999997</c:v>
                </c:pt>
                <c:pt idx="19694">
                  <c:v>6.5243380000000002</c:v>
                </c:pt>
                <c:pt idx="19695">
                  <c:v>6.5209869999999999</c:v>
                </c:pt>
                <c:pt idx="19696">
                  <c:v>6.5221</c:v>
                </c:pt>
                <c:pt idx="19697">
                  <c:v>6.5263499999999999</c:v>
                </c:pt>
                <c:pt idx="19698">
                  <c:v>6.5289630000000001</c:v>
                </c:pt>
                <c:pt idx="19699">
                  <c:v>6.5279439999999997</c:v>
                </c:pt>
                <c:pt idx="19700">
                  <c:v>6.523822</c:v>
                </c:pt>
                <c:pt idx="19701">
                  <c:v>6.5222720000000001</c:v>
                </c:pt>
                <c:pt idx="19702">
                  <c:v>6.5273599999999998</c:v>
                </c:pt>
                <c:pt idx="19703">
                  <c:v>6.5312320000000001</c:v>
                </c:pt>
                <c:pt idx="19704">
                  <c:v>6.5281070000000003</c:v>
                </c:pt>
                <c:pt idx="19705">
                  <c:v>6.524159</c:v>
                </c:pt>
                <c:pt idx="19706">
                  <c:v>6.5250830000000004</c:v>
                </c:pt>
                <c:pt idx="19707">
                  <c:v>6.5239079999999996</c:v>
                </c:pt>
                <c:pt idx="19708">
                  <c:v>6.5185190000000004</c:v>
                </c:pt>
                <c:pt idx="19709">
                  <c:v>6.5192920000000001</c:v>
                </c:pt>
                <c:pt idx="19710">
                  <c:v>6.5197599999999998</c:v>
                </c:pt>
                <c:pt idx="19711">
                  <c:v>6.516699</c:v>
                </c:pt>
                <c:pt idx="19712">
                  <c:v>6.520416</c:v>
                </c:pt>
                <c:pt idx="19713">
                  <c:v>6.5217869999999998</c:v>
                </c:pt>
                <c:pt idx="19714">
                  <c:v>6.5205120000000001</c:v>
                </c:pt>
                <c:pt idx="19715">
                  <c:v>6.5259020000000003</c:v>
                </c:pt>
                <c:pt idx="19716">
                  <c:v>6.5270820000000001</c:v>
                </c:pt>
                <c:pt idx="19717">
                  <c:v>6.5251010000000003</c:v>
                </c:pt>
                <c:pt idx="19718">
                  <c:v>6.527577</c:v>
                </c:pt>
                <c:pt idx="19719">
                  <c:v>6.5266599999999997</c:v>
                </c:pt>
                <c:pt idx="19720">
                  <c:v>6.5239609999999999</c:v>
                </c:pt>
                <c:pt idx="19721">
                  <c:v>6.5216979999999998</c:v>
                </c:pt>
                <c:pt idx="19722">
                  <c:v>6.5187280000000003</c:v>
                </c:pt>
                <c:pt idx="19723">
                  <c:v>6.5165369999999996</c:v>
                </c:pt>
                <c:pt idx="19724">
                  <c:v>6.5159219999999998</c:v>
                </c:pt>
                <c:pt idx="19725">
                  <c:v>6.5182510000000002</c:v>
                </c:pt>
                <c:pt idx="19726">
                  <c:v>6.5185930000000001</c:v>
                </c:pt>
                <c:pt idx="19727">
                  <c:v>6.5165749999999996</c:v>
                </c:pt>
                <c:pt idx="19728">
                  <c:v>6.5185339999999998</c:v>
                </c:pt>
                <c:pt idx="19729">
                  <c:v>6.5179689999999999</c:v>
                </c:pt>
                <c:pt idx="19730">
                  <c:v>6.5191720000000002</c:v>
                </c:pt>
                <c:pt idx="19731">
                  <c:v>6.5247460000000004</c:v>
                </c:pt>
                <c:pt idx="19732">
                  <c:v>6.5228970000000004</c:v>
                </c:pt>
                <c:pt idx="19733">
                  <c:v>6.5194770000000002</c:v>
                </c:pt>
                <c:pt idx="19734">
                  <c:v>6.5209409999999997</c:v>
                </c:pt>
                <c:pt idx="19735">
                  <c:v>6.5202330000000002</c:v>
                </c:pt>
                <c:pt idx="19736">
                  <c:v>6.5211699999999997</c:v>
                </c:pt>
                <c:pt idx="19737">
                  <c:v>6.5266419999999998</c:v>
                </c:pt>
                <c:pt idx="19738">
                  <c:v>6.52773</c:v>
                </c:pt>
                <c:pt idx="19739">
                  <c:v>6.527101</c:v>
                </c:pt>
                <c:pt idx="19740">
                  <c:v>6.5303440000000004</c:v>
                </c:pt>
                <c:pt idx="19741">
                  <c:v>6.5341459999999998</c:v>
                </c:pt>
                <c:pt idx="19742">
                  <c:v>6.5377029999999996</c:v>
                </c:pt>
                <c:pt idx="19743">
                  <c:v>6.5396580000000002</c:v>
                </c:pt>
                <c:pt idx="19744">
                  <c:v>6.5406110000000002</c:v>
                </c:pt>
                <c:pt idx="19745">
                  <c:v>6.5390689999999996</c:v>
                </c:pt>
                <c:pt idx="19746">
                  <c:v>6.5374379999999999</c:v>
                </c:pt>
                <c:pt idx="19747">
                  <c:v>6.5351879999999998</c:v>
                </c:pt>
                <c:pt idx="19748">
                  <c:v>6.5328270000000002</c:v>
                </c:pt>
                <c:pt idx="19749">
                  <c:v>6.5353919999999999</c:v>
                </c:pt>
                <c:pt idx="19750">
                  <c:v>6.5382040000000003</c:v>
                </c:pt>
                <c:pt idx="19751">
                  <c:v>6.5361459999999996</c:v>
                </c:pt>
                <c:pt idx="19752">
                  <c:v>6.5357409999999998</c:v>
                </c:pt>
                <c:pt idx="19753">
                  <c:v>6.5386860000000002</c:v>
                </c:pt>
                <c:pt idx="19754">
                  <c:v>6.5385280000000003</c:v>
                </c:pt>
                <c:pt idx="19755">
                  <c:v>6.5366479999999996</c:v>
                </c:pt>
                <c:pt idx="19756">
                  <c:v>6.5382049999999996</c:v>
                </c:pt>
                <c:pt idx="19757">
                  <c:v>6.5393100000000004</c:v>
                </c:pt>
                <c:pt idx="19758">
                  <c:v>6.5354910000000004</c:v>
                </c:pt>
                <c:pt idx="19759">
                  <c:v>6.5347650000000002</c:v>
                </c:pt>
                <c:pt idx="19760">
                  <c:v>6.538367</c:v>
                </c:pt>
                <c:pt idx="19761">
                  <c:v>6.5397639999999999</c:v>
                </c:pt>
                <c:pt idx="19762">
                  <c:v>6.5409810000000004</c:v>
                </c:pt>
                <c:pt idx="19763">
                  <c:v>6.541868</c:v>
                </c:pt>
                <c:pt idx="19764">
                  <c:v>6.5403500000000001</c:v>
                </c:pt>
                <c:pt idx="19765">
                  <c:v>6.5400859999999996</c:v>
                </c:pt>
                <c:pt idx="19766">
                  <c:v>6.5421199999999997</c:v>
                </c:pt>
                <c:pt idx="19767">
                  <c:v>6.5390610000000002</c:v>
                </c:pt>
                <c:pt idx="19768">
                  <c:v>6.5359619999999996</c:v>
                </c:pt>
                <c:pt idx="19769">
                  <c:v>6.5348189999999997</c:v>
                </c:pt>
                <c:pt idx="19770">
                  <c:v>6.5314610000000002</c:v>
                </c:pt>
                <c:pt idx="19771">
                  <c:v>6.5345040000000001</c:v>
                </c:pt>
                <c:pt idx="19772">
                  <c:v>6.5385650000000002</c:v>
                </c:pt>
                <c:pt idx="19773">
                  <c:v>6.5411419999999998</c:v>
                </c:pt>
                <c:pt idx="19774">
                  <c:v>6.5426479999999998</c:v>
                </c:pt>
                <c:pt idx="19775">
                  <c:v>6.5389489999999997</c:v>
                </c:pt>
                <c:pt idx="19776">
                  <c:v>6.5397509999999999</c:v>
                </c:pt>
                <c:pt idx="19777">
                  <c:v>6.5444579999999997</c:v>
                </c:pt>
                <c:pt idx="19778">
                  <c:v>6.5471880000000002</c:v>
                </c:pt>
                <c:pt idx="19779">
                  <c:v>6.5464640000000003</c:v>
                </c:pt>
                <c:pt idx="19780">
                  <c:v>6.5470300000000003</c:v>
                </c:pt>
                <c:pt idx="19781">
                  <c:v>6.5503520000000002</c:v>
                </c:pt>
                <c:pt idx="19782">
                  <c:v>6.5494969999999997</c:v>
                </c:pt>
                <c:pt idx="19783">
                  <c:v>6.5465099999999996</c:v>
                </c:pt>
                <c:pt idx="19784">
                  <c:v>6.546468</c:v>
                </c:pt>
                <c:pt idx="19785">
                  <c:v>6.5506190000000002</c:v>
                </c:pt>
                <c:pt idx="19786">
                  <c:v>6.5538400000000001</c:v>
                </c:pt>
                <c:pt idx="19787">
                  <c:v>6.5538809999999996</c:v>
                </c:pt>
                <c:pt idx="19788">
                  <c:v>6.554602</c:v>
                </c:pt>
                <c:pt idx="19789">
                  <c:v>6.5531079999999999</c:v>
                </c:pt>
                <c:pt idx="19790">
                  <c:v>6.5508790000000001</c:v>
                </c:pt>
                <c:pt idx="19791">
                  <c:v>6.5509320000000004</c:v>
                </c:pt>
                <c:pt idx="19792">
                  <c:v>6.5475560000000002</c:v>
                </c:pt>
                <c:pt idx="19793">
                  <c:v>6.5451730000000001</c:v>
                </c:pt>
                <c:pt idx="19794">
                  <c:v>6.5495590000000004</c:v>
                </c:pt>
                <c:pt idx="19795">
                  <c:v>6.5522140000000002</c:v>
                </c:pt>
                <c:pt idx="19796">
                  <c:v>6.5488039999999996</c:v>
                </c:pt>
                <c:pt idx="19797">
                  <c:v>6.5459550000000002</c:v>
                </c:pt>
                <c:pt idx="19798">
                  <c:v>6.5505760000000004</c:v>
                </c:pt>
                <c:pt idx="19799">
                  <c:v>6.5529289999999998</c:v>
                </c:pt>
                <c:pt idx="19800">
                  <c:v>6.5512350000000001</c:v>
                </c:pt>
                <c:pt idx="19801">
                  <c:v>6.5546610000000003</c:v>
                </c:pt>
                <c:pt idx="19802">
                  <c:v>6.5548039999999999</c:v>
                </c:pt>
                <c:pt idx="19803">
                  <c:v>6.5510120000000001</c:v>
                </c:pt>
                <c:pt idx="19804">
                  <c:v>6.5551389999999996</c:v>
                </c:pt>
                <c:pt idx="19805">
                  <c:v>6.5557319999999999</c:v>
                </c:pt>
                <c:pt idx="19806">
                  <c:v>6.5481299999999996</c:v>
                </c:pt>
                <c:pt idx="19807">
                  <c:v>6.5498000000000003</c:v>
                </c:pt>
                <c:pt idx="19808">
                  <c:v>6.5545400000000003</c:v>
                </c:pt>
                <c:pt idx="19809">
                  <c:v>6.5505979999999999</c:v>
                </c:pt>
                <c:pt idx="19810">
                  <c:v>6.5513279999999998</c:v>
                </c:pt>
                <c:pt idx="19811">
                  <c:v>6.5547709999999997</c:v>
                </c:pt>
                <c:pt idx="19812">
                  <c:v>6.5530879999999998</c:v>
                </c:pt>
                <c:pt idx="19813">
                  <c:v>6.555523</c:v>
                </c:pt>
                <c:pt idx="19814">
                  <c:v>6.559132</c:v>
                </c:pt>
                <c:pt idx="19815">
                  <c:v>6.5549929999999996</c:v>
                </c:pt>
                <c:pt idx="19816">
                  <c:v>6.5515720000000002</c:v>
                </c:pt>
                <c:pt idx="19817">
                  <c:v>6.5521599999999998</c:v>
                </c:pt>
                <c:pt idx="19818">
                  <c:v>6.5514489999999999</c:v>
                </c:pt>
                <c:pt idx="19819">
                  <c:v>6.5519429999999996</c:v>
                </c:pt>
                <c:pt idx="19820">
                  <c:v>6.554341</c:v>
                </c:pt>
                <c:pt idx="19821">
                  <c:v>6.554767</c:v>
                </c:pt>
                <c:pt idx="19822">
                  <c:v>6.557321</c:v>
                </c:pt>
                <c:pt idx="19823">
                  <c:v>6.5605669999999998</c:v>
                </c:pt>
                <c:pt idx="19824">
                  <c:v>6.5601219999999998</c:v>
                </c:pt>
                <c:pt idx="19825">
                  <c:v>6.5615949999999996</c:v>
                </c:pt>
                <c:pt idx="19826">
                  <c:v>6.5653329999999999</c:v>
                </c:pt>
                <c:pt idx="19827">
                  <c:v>6.5684639999999996</c:v>
                </c:pt>
                <c:pt idx="19828">
                  <c:v>6.5685440000000002</c:v>
                </c:pt>
                <c:pt idx="19829">
                  <c:v>6.565779</c:v>
                </c:pt>
                <c:pt idx="19830">
                  <c:v>6.561585</c:v>
                </c:pt>
                <c:pt idx="19831">
                  <c:v>6.5564739999999997</c:v>
                </c:pt>
                <c:pt idx="19832">
                  <c:v>6.5597060000000003</c:v>
                </c:pt>
                <c:pt idx="19833">
                  <c:v>6.5634870000000003</c:v>
                </c:pt>
                <c:pt idx="19834">
                  <c:v>6.5589579999999996</c:v>
                </c:pt>
                <c:pt idx="19835">
                  <c:v>6.5581870000000002</c:v>
                </c:pt>
                <c:pt idx="19836">
                  <c:v>6.5622949999999998</c:v>
                </c:pt>
                <c:pt idx="19837">
                  <c:v>6.5656160000000003</c:v>
                </c:pt>
                <c:pt idx="19838">
                  <c:v>6.5690210000000002</c:v>
                </c:pt>
                <c:pt idx="19839">
                  <c:v>6.5703189999999996</c:v>
                </c:pt>
                <c:pt idx="19840">
                  <c:v>6.564387</c:v>
                </c:pt>
                <c:pt idx="19841">
                  <c:v>6.5590539999999997</c:v>
                </c:pt>
                <c:pt idx="19842">
                  <c:v>6.5612649999999997</c:v>
                </c:pt>
                <c:pt idx="19843">
                  <c:v>6.5615079999999999</c:v>
                </c:pt>
                <c:pt idx="19844">
                  <c:v>6.5615829999999997</c:v>
                </c:pt>
                <c:pt idx="19845">
                  <c:v>6.5643479999999998</c:v>
                </c:pt>
                <c:pt idx="19846">
                  <c:v>6.5663210000000003</c:v>
                </c:pt>
                <c:pt idx="19847">
                  <c:v>6.5685149999999997</c:v>
                </c:pt>
                <c:pt idx="19848">
                  <c:v>6.5701130000000001</c:v>
                </c:pt>
                <c:pt idx="19849">
                  <c:v>6.5707230000000001</c:v>
                </c:pt>
                <c:pt idx="19850">
                  <c:v>6.5691850000000001</c:v>
                </c:pt>
                <c:pt idx="19851">
                  <c:v>6.5720000000000001</c:v>
                </c:pt>
                <c:pt idx="19852">
                  <c:v>6.5774900000000001</c:v>
                </c:pt>
                <c:pt idx="19853">
                  <c:v>6.5759759999999998</c:v>
                </c:pt>
                <c:pt idx="19854">
                  <c:v>6.5708010000000003</c:v>
                </c:pt>
                <c:pt idx="19855">
                  <c:v>6.5662719999999997</c:v>
                </c:pt>
                <c:pt idx="19856">
                  <c:v>6.5665149999999999</c:v>
                </c:pt>
                <c:pt idx="19857">
                  <c:v>6.5676399999999999</c:v>
                </c:pt>
                <c:pt idx="19858">
                  <c:v>6.5694049999999997</c:v>
                </c:pt>
                <c:pt idx="19859">
                  <c:v>6.5683290000000003</c:v>
                </c:pt>
                <c:pt idx="19860">
                  <c:v>6.5652720000000002</c:v>
                </c:pt>
                <c:pt idx="19861">
                  <c:v>6.5672030000000001</c:v>
                </c:pt>
                <c:pt idx="19862">
                  <c:v>6.5698309999999998</c:v>
                </c:pt>
                <c:pt idx="19863">
                  <c:v>6.5729990000000003</c:v>
                </c:pt>
                <c:pt idx="19864">
                  <c:v>6.5747809999999998</c:v>
                </c:pt>
                <c:pt idx="19865">
                  <c:v>6.5731659999999996</c:v>
                </c:pt>
                <c:pt idx="19866">
                  <c:v>6.5766580000000001</c:v>
                </c:pt>
                <c:pt idx="19867">
                  <c:v>6.5783969999999998</c:v>
                </c:pt>
                <c:pt idx="19868">
                  <c:v>6.5712089999999996</c:v>
                </c:pt>
                <c:pt idx="19869">
                  <c:v>6.5702639999999999</c:v>
                </c:pt>
                <c:pt idx="19870">
                  <c:v>6.578328</c:v>
                </c:pt>
                <c:pt idx="19871">
                  <c:v>6.5793109999999997</c:v>
                </c:pt>
                <c:pt idx="19872">
                  <c:v>6.5782990000000003</c:v>
                </c:pt>
                <c:pt idx="19873">
                  <c:v>6.5805980000000002</c:v>
                </c:pt>
                <c:pt idx="19874">
                  <c:v>6.5798620000000003</c:v>
                </c:pt>
                <c:pt idx="19875">
                  <c:v>6.5782879999999997</c:v>
                </c:pt>
                <c:pt idx="19876">
                  <c:v>6.5795649999999997</c:v>
                </c:pt>
                <c:pt idx="19877">
                  <c:v>6.5805899999999999</c:v>
                </c:pt>
                <c:pt idx="19878">
                  <c:v>6.5781879999999999</c:v>
                </c:pt>
                <c:pt idx="19879">
                  <c:v>6.575952</c:v>
                </c:pt>
                <c:pt idx="19880">
                  <c:v>6.5747010000000001</c:v>
                </c:pt>
                <c:pt idx="19881">
                  <c:v>6.5721270000000001</c:v>
                </c:pt>
                <c:pt idx="19882">
                  <c:v>6.5686910000000003</c:v>
                </c:pt>
                <c:pt idx="19883">
                  <c:v>6.568492</c:v>
                </c:pt>
                <c:pt idx="19884">
                  <c:v>6.5693859999999997</c:v>
                </c:pt>
                <c:pt idx="19885">
                  <c:v>6.5691579999999998</c:v>
                </c:pt>
                <c:pt idx="19886">
                  <c:v>6.5732460000000001</c:v>
                </c:pt>
                <c:pt idx="19887">
                  <c:v>6.5773669999999997</c:v>
                </c:pt>
                <c:pt idx="19888">
                  <c:v>6.5780139999999996</c:v>
                </c:pt>
                <c:pt idx="19889">
                  <c:v>6.5818000000000003</c:v>
                </c:pt>
                <c:pt idx="19890">
                  <c:v>6.5851569999999997</c:v>
                </c:pt>
                <c:pt idx="19891">
                  <c:v>6.578449</c:v>
                </c:pt>
                <c:pt idx="19892">
                  <c:v>6.5739729999999996</c:v>
                </c:pt>
                <c:pt idx="19893">
                  <c:v>6.5784269999999996</c:v>
                </c:pt>
                <c:pt idx="19894">
                  <c:v>6.5791089999999999</c:v>
                </c:pt>
                <c:pt idx="19895">
                  <c:v>6.5815450000000002</c:v>
                </c:pt>
                <c:pt idx="19896">
                  <c:v>6.589315</c:v>
                </c:pt>
                <c:pt idx="19897">
                  <c:v>6.5850679999999997</c:v>
                </c:pt>
                <c:pt idx="19898">
                  <c:v>6.5802880000000004</c:v>
                </c:pt>
                <c:pt idx="19899">
                  <c:v>6.583888</c:v>
                </c:pt>
                <c:pt idx="19900">
                  <c:v>6.5800409999999996</c:v>
                </c:pt>
                <c:pt idx="19901">
                  <c:v>6.5743660000000004</c:v>
                </c:pt>
                <c:pt idx="19902">
                  <c:v>6.5791930000000001</c:v>
                </c:pt>
                <c:pt idx="19903">
                  <c:v>6.5831799999999996</c:v>
                </c:pt>
                <c:pt idx="19904">
                  <c:v>6.5793010000000001</c:v>
                </c:pt>
                <c:pt idx="19905">
                  <c:v>6.5802699999999996</c:v>
                </c:pt>
                <c:pt idx="19906">
                  <c:v>6.5805290000000003</c:v>
                </c:pt>
                <c:pt idx="19907">
                  <c:v>6.576047</c:v>
                </c:pt>
                <c:pt idx="19908">
                  <c:v>6.5769729999999997</c:v>
                </c:pt>
                <c:pt idx="19909">
                  <c:v>6.5773060000000001</c:v>
                </c:pt>
                <c:pt idx="19910">
                  <c:v>6.5763439999999997</c:v>
                </c:pt>
                <c:pt idx="19911">
                  <c:v>6.5789119999999999</c:v>
                </c:pt>
                <c:pt idx="19912">
                  <c:v>6.5790670000000002</c:v>
                </c:pt>
                <c:pt idx="19913">
                  <c:v>6.5788440000000001</c:v>
                </c:pt>
                <c:pt idx="19914">
                  <c:v>6.5798360000000002</c:v>
                </c:pt>
                <c:pt idx="19915">
                  <c:v>6.5811019999999996</c:v>
                </c:pt>
                <c:pt idx="19916">
                  <c:v>6.583431</c:v>
                </c:pt>
                <c:pt idx="19917">
                  <c:v>6.5828340000000001</c:v>
                </c:pt>
                <c:pt idx="19918">
                  <c:v>6.5814089999999998</c:v>
                </c:pt>
                <c:pt idx="19919">
                  <c:v>6.5795919999999999</c:v>
                </c:pt>
                <c:pt idx="19920">
                  <c:v>6.5787079999999998</c:v>
                </c:pt>
                <c:pt idx="19921">
                  <c:v>6.5801109999999996</c:v>
                </c:pt>
                <c:pt idx="19922">
                  <c:v>6.5776250000000003</c:v>
                </c:pt>
                <c:pt idx="19923">
                  <c:v>6.5725829999999998</c:v>
                </c:pt>
                <c:pt idx="19924">
                  <c:v>6.5731080000000004</c:v>
                </c:pt>
                <c:pt idx="19925">
                  <c:v>6.5786550000000004</c:v>
                </c:pt>
                <c:pt idx="19926">
                  <c:v>6.5843470000000002</c:v>
                </c:pt>
                <c:pt idx="19927">
                  <c:v>6.585553</c:v>
                </c:pt>
                <c:pt idx="19928">
                  <c:v>6.5843340000000001</c:v>
                </c:pt>
                <c:pt idx="19929">
                  <c:v>6.585966</c:v>
                </c:pt>
                <c:pt idx="19930">
                  <c:v>6.5921900000000004</c:v>
                </c:pt>
                <c:pt idx="19931">
                  <c:v>6.5928930000000001</c:v>
                </c:pt>
                <c:pt idx="19932">
                  <c:v>6.5887270000000004</c:v>
                </c:pt>
                <c:pt idx="19933">
                  <c:v>6.5881759999999998</c:v>
                </c:pt>
                <c:pt idx="19934">
                  <c:v>6.5950160000000002</c:v>
                </c:pt>
                <c:pt idx="19935">
                  <c:v>6.5991299999999997</c:v>
                </c:pt>
                <c:pt idx="19936">
                  <c:v>6.598471</c:v>
                </c:pt>
                <c:pt idx="19937">
                  <c:v>6.5981249999999996</c:v>
                </c:pt>
                <c:pt idx="19938">
                  <c:v>6.5956650000000003</c:v>
                </c:pt>
                <c:pt idx="19939">
                  <c:v>6.592352</c:v>
                </c:pt>
                <c:pt idx="19940">
                  <c:v>6.5892939999999998</c:v>
                </c:pt>
                <c:pt idx="19941">
                  <c:v>6.5866619999999996</c:v>
                </c:pt>
                <c:pt idx="19942">
                  <c:v>6.5874990000000002</c:v>
                </c:pt>
                <c:pt idx="19943">
                  <c:v>6.5926070000000001</c:v>
                </c:pt>
                <c:pt idx="19944">
                  <c:v>6.5966250000000004</c:v>
                </c:pt>
                <c:pt idx="19945">
                  <c:v>6.5915559999999997</c:v>
                </c:pt>
                <c:pt idx="19946">
                  <c:v>6.5875060000000003</c:v>
                </c:pt>
                <c:pt idx="19947">
                  <c:v>6.5937720000000004</c:v>
                </c:pt>
                <c:pt idx="19948">
                  <c:v>6.5967390000000004</c:v>
                </c:pt>
                <c:pt idx="19949">
                  <c:v>6.5936539999999999</c:v>
                </c:pt>
                <c:pt idx="19950">
                  <c:v>6.5952109999999999</c:v>
                </c:pt>
                <c:pt idx="19951">
                  <c:v>6.5954360000000003</c:v>
                </c:pt>
                <c:pt idx="19952">
                  <c:v>6.5926710000000002</c:v>
                </c:pt>
                <c:pt idx="19953">
                  <c:v>6.5917830000000004</c:v>
                </c:pt>
                <c:pt idx="19954">
                  <c:v>6.5913430000000002</c:v>
                </c:pt>
                <c:pt idx="19955">
                  <c:v>6.5913320000000004</c:v>
                </c:pt>
                <c:pt idx="19956">
                  <c:v>6.5913380000000004</c:v>
                </c:pt>
                <c:pt idx="19957">
                  <c:v>6.590427</c:v>
                </c:pt>
                <c:pt idx="19958">
                  <c:v>6.5924389999999997</c:v>
                </c:pt>
                <c:pt idx="19959">
                  <c:v>6.5976670000000004</c:v>
                </c:pt>
                <c:pt idx="19960">
                  <c:v>6.6010109999999997</c:v>
                </c:pt>
                <c:pt idx="19961">
                  <c:v>6.602417</c:v>
                </c:pt>
                <c:pt idx="19962">
                  <c:v>6.6030769999999999</c:v>
                </c:pt>
                <c:pt idx="19963">
                  <c:v>6.5992199999999999</c:v>
                </c:pt>
                <c:pt idx="19964">
                  <c:v>6.5994289999999998</c:v>
                </c:pt>
                <c:pt idx="19965">
                  <c:v>6.6020570000000003</c:v>
                </c:pt>
                <c:pt idx="19966">
                  <c:v>6.599793</c:v>
                </c:pt>
                <c:pt idx="19967">
                  <c:v>6.5965309999999997</c:v>
                </c:pt>
                <c:pt idx="19968">
                  <c:v>6.5955130000000004</c:v>
                </c:pt>
                <c:pt idx="19969">
                  <c:v>6.596082</c:v>
                </c:pt>
                <c:pt idx="19970">
                  <c:v>6.5954560000000004</c:v>
                </c:pt>
                <c:pt idx="19971">
                  <c:v>6.5944710000000004</c:v>
                </c:pt>
                <c:pt idx="19972">
                  <c:v>6.5981139999999998</c:v>
                </c:pt>
                <c:pt idx="19973">
                  <c:v>6.6017159999999997</c:v>
                </c:pt>
                <c:pt idx="19974">
                  <c:v>6.6004259999999997</c:v>
                </c:pt>
                <c:pt idx="19975">
                  <c:v>6.6000180000000004</c:v>
                </c:pt>
                <c:pt idx="19976">
                  <c:v>6.60365</c:v>
                </c:pt>
                <c:pt idx="19977">
                  <c:v>6.6035839999999997</c:v>
                </c:pt>
                <c:pt idx="19978">
                  <c:v>6.5999559999999997</c:v>
                </c:pt>
                <c:pt idx="19979">
                  <c:v>6.5982279999999998</c:v>
                </c:pt>
                <c:pt idx="19980">
                  <c:v>6.5994770000000003</c:v>
                </c:pt>
                <c:pt idx="19981">
                  <c:v>6.5997120000000002</c:v>
                </c:pt>
                <c:pt idx="19982">
                  <c:v>6.6007499999999997</c:v>
                </c:pt>
                <c:pt idx="19983">
                  <c:v>6.597785</c:v>
                </c:pt>
                <c:pt idx="19984">
                  <c:v>6.5921120000000002</c:v>
                </c:pt>
                <c:pt idx="19985">
                  <c:v>6.5934179999999998</c:v>
                </c:pt>
                <c:pt idx="19986">
                  <c:v>6.5976920000000003</c:v>
                </c:pt>
                <c:pt idx="19987">
                  <c:v>6.5996750000000004</c:v>
                </c:pt>
                <c:pt idx="19988">
                  <c:v>6.5994299999999999</c:v>
                </c:pt>
                <c:pt idx="19989">
                  <c:v>6.5994539999999997</c:v>
                </c:pt>
                <c:pt idx="19990">
                  <c:v>6.5997399999999997</c:v>
                </c:pt>
                <c:pt idx="19991">
                  <c:v>6.5951219999999999</c:v>
                </c:pt>
                <c:pt idx="19992">
                  <c:v>6.594392</c:v>
                </c:pt>
                <c:pt idx="19993">
                  <c:v>6.6024269999999996</c:v>
                </c:pt>
                <c:pt idx="19994">
                  <c:v>6.6029720000000003</c:v>
                </c:pt>
                <c:pt idx="19995">
                  <c:v>6.5970550000000001</c:v>
                </c:pt>
                <c:pt idx="19996">
                  <c:v>6.6024039999999999</c:v>
                </c:pt>
                <c:pt idx="19997">
                  <c:v>6.6097239999999999</c:v>
                </c:pt>
                <c:pt idx="19998">
                  <c:v>6.6069399999999998</c:v>
                </c:pt>
                <c:pt idx="19999">
                  <c:v>6.6051250000000001</c:v>
                </c:pt>
                <c:pt idx="20000">
                  <c:v>6.6118300000000003</c:v>
                </c:pt>
                <c:pt idx="20001">
                  <c:v>6.612514</c:v>
                </c:pt>
                <c:pt idx="20002">
                  <c:v>6.6090520000000001</c:v>
                </c:pt>
                <c:pt idx="20003">
                  <c:v>6.6085799999999999</c:v>
                </c:pt>
                <c:pt idx="20004">
                  <c:v>6.6018020000000002</c:v>
                </c:pt>
                <c:pt idx="20005">
                  <c:v>6.6028190000000002</c:v>
                </c:pt>
                <c:pt idx="20006">
                  <c:v>6.6118319999999997</c:v>
                </c:pt>
                <c:pt idx="20007">
                  <c:v>6.6106680000000004</c:v>
                </c:pt>
                <c:pt idx="20008">
                  <c:v>6.6100570000000003</c:v>
                </c:pt>
                <c:pt idx="20009">
                  <c:v>6.6160079999999999</c:v>
                </c:pt>
                <c:pt idx="20010">
                  <c:v>6.6147749999999998</c:v>
                </c:pt>
                <c:pt idx="20011">
                  <c:v>6.6107389999999997</c:v>
                </c:pt>
                <c:pt idx="20012">
                  <c:v>6.6139169999999998</c:v>
                </c:pt>
                <c:pt idx="20013">
                  <c:v>6.6139219999999996</c:v>
                </c:pt>
                <c:pt idx="20014">
                  <c:v>6.6096690000000002</c:v>
                </c:pt>
                <c:pt idx="20015">
                  <c:v>6.6094569999999999</c:v>
                </c:pt>
                <c:pt idx="20016">
                  <c:v>6.6103639999999997</c:v>
                </c:pt>
                <c:pt idx="20017">
                  <c:v>6.6129790000000002</c:v>
                </c:pt>
                <c:pt idx="20018">
                  <c:v>6.6165459999999996</c:v>
                </c:pt>
                <c:pt idx="20019">
                  <c:v>6.6164870000000002</c:v>
                </c:pt>
                <c:pt idx="20020">
                  <c:v>6.6135719999999996</c:v>
                </c:pt>
                <c:pt idx="20021">
                  <c:v>6.6111560000000003</c:v>
                </c:pt>
                <c:pt idx="20022">
                  <c:v>6.6115579999999996</c:v>
                </c:pt>
                <c:pt idx="20023">
                  <c:v>6.61043</c:v>
                </c:pt>
                <c:pt idx="20024">
                  <c:v>6.607246</c:v>
                </c:pt>
                <c:pt idx="20025">
                  <c:v>6.6100399999999997</c:v>
                </c:pt>
                <c:pt idx="20026">
                  <c:v>6.6101039999999998</c:v>
                </c:pt>
                <c:pt idx="20027">
                  <c:v>6.6069399999999998</c:v>
                </c:pt>
                <c:pt idx="20028">
                  <c:v>6.6059130000000001</c:v>
                </c:pt>
                <c:pt idx="20029">
                  <c:v>6.606179</c:v>
                </c:pt>
                <c:pt idx="20030">
                  <c:v>6.6095790000000001</c:v>
                </c:pt>
                <c:pt idx="20031">
                  <c:v>6.6142580000000004</c:v>
                </c:pt>
                <c:pt idx="20032">
                  <c:v>6.6180479999999999</c:v>
                </c:pt>
                <c:pt idx="20033">
                  <c:v>6.6188669999999998</c:v>
                </c:pt>
                <c:pt idx="20034">
                  <c:v>6.6209910000000001</c:v>
                </c:pt>
                <c:pt idx="20035">
                  <c:v>6.6181970000000003</c:v>
                </c:pt>
                <c:pt idx="20036">
                  <c:v>6.6075569999999999</c:v>
                </c:pt>
                <c:pt idx="20037">
                  <c:v>6.6108849999999997</c:v>
                </c:pt>
                <c:pt idx="20038">
                  <c:v>6.6172589999999998</c:v>
                </c:pt>
                <c:pt idx="20039">
                  <c:v>6.6096170000000001</c:v>
                </c:pt>
                <c:pt idx="20040">
                  <c:v>6.6087129999999998</c:v>
                </c:pt>
                <c:pt idx="20041">
                  <c:v>6.6155119999999998</c:v>
                </c:pt>
                <c:pt idx="20042">
                  <c:v>6.6131390000000003</c:v>
                </c:pt>
                <c:pt idx="20043">
                  <c:v>6.610805</c:v>
                </c:pt>
                <c:pt idx="20044">
                  <c:v>6.61761</c:v>
                </c:pt>
                <c:pt idx="20045">
                  <c:v>6.6171090000000001</c:v>
                </c:pt>
                <c:pt idx="20046">
                  <c:v>6.614071</c:v>
                </c:pt>
                <c:pt idx="20047">
                  <c:v>6.6211970000000004</c:v>
                </c:pt>
                <c:pt idx="20048">
                  <c:v>6.6218570000000003</c:v>
                </c:pt>
                <c:pt idx="20049">
                  <c:v>6.6164180000000004</c:v>
                </c:pt>
                <c:pt idx="20050">
                  <c:v>6.6206899999999997</c:v>
                </c:pt>
                <c:pt idx="20051">
                  <c:v>6.6268799999999999</c:v>
                </c:pt>
                <c:pt idx="20052">
                  <c:v>6.6249690000000001</c:v>
                </c:pt>
                <c:pt idx="20053">
                  <c:v>6.6204549999999998</c:v>
                </c:pt>
                <c:pt idx="20054">
                  <c:v>6.6261330000000003</c:v>
                </c:pt>
                <c:pt idx="20055">
                  <c:v>6.6312850000000001</c:v>
                </c:pt>
                <c:pt idx="20056">
                  <c:v>6.627656</c:v>
                </c:pt>
                <c:pt idx="20057">
                  <c:v>6.6276989999999998</c:v>
                </c:pt>
                <c:pt idx="20058">
                  <c:v>6.6303999999999998</c:v>
                </c:pt>
                <c:pt idx="20059">
                  <c:v>6.6265080000000003</c:v>
                </c:pt>
                <c:pt idx="20060">
                  <c:v>6.6250489999999997</c:v>
                </c:pt>
                <c:pt idx="20061">
                  <c:v>6.6283580000000004</c:v>
                </c:pt>
                <c:pt idx="20062">
                  <c:v>6.6301569999999996</c:v>
                </c:pt>
                <c:pt idx="20063">
                  <c:v>6.6307109999999998</c:v>
                </c:pt>
                <c:pt idx="20064">
                  <c:v>6.6293879999999996</c:v>
                </c:pt>
                <c:pt idx="20065">
                  <c:v>6.6286529999999999</c:v>
                </c:pt>
                <c:pt idx="20066">
                  <c:v>6.6297959999999998</c:v>
                </c:pt>
                <c:pt idx="20067">
                  <c:v>6.6295780000000004</c:v>
                </c:pt>
                <c:pt idx="20068">
                  <c:v>6.6301410000000001</c:v>
                </c:pt>
                <c:pt idx="20069">
                  <c:v>6.6309909999999999</c:v>
                </c:pt>
                <c:pt idx="20070">
                  <c:v>6.6280799999999997</c:v>
                </c:pt>
                <c:pt idx="20071">
                  <c:v>6.6277759999999999</c:v>
                </c:pt>
                <c:pt idx="20072">
                  <c:v>6.6317500000000003</c:v>
                </c:pt>
                <c:pt idx="20073">
                  <c:v>6.6291089999999997</c:v>
                </c:pt>
                <c:pt idx="20074">
                  <c:v>6.6274509999999998</c:v>
                </c:pt>
                <c:pt idx="20075">
                  <c:v>6.6323210000000001</c:v>
                </c:pt>
                <c:pt idx="20076">
                  <c:v>6.633</c:v>
                </c:pt>
                <c:pt idx="20077">
                  <c:v>6.6293740000000003</c:v>
                </c:pt>
                <c:pt idx="20078">
                  <c:v>6.6325180000000001</c:v>
                </c:pt>
                <c:pt idx="20079">
                  <c:v>6.6385180000000004</c:v>
                </c:pt>
                <c:pt idx="20080">
                  <c:v>6.6351979999999999</c:v>
                </c:pt>
                <c:pt idx="20081">
                  <c:v>6.6304249999999998</c:v>
                </c:pt>
                <c:pt idx="20082">
                  <c:v>6.6329130000000003</c:v>
                </c:pt>
                <c:pt idx="20083">
                  <c:v>6.6338650000000001</c:v>
                </c:pt>
                <c:pt idx="20084">
                  <c:v>6.6313969999999998</c:v>
                </c:pt>
                <c:pt idx="20085">
                  <c:v>6.6317149999999998</c:v>
                </c:pt>
                <c:pt idx="20086">
                  <c:v>6.6331369999999996</c:v>
                </c:pt>
                <c:pt idx="20087">
                  <c:v>6.6327090000000002</c:v>
                </c:pt>
                <c:pt idx="20088">
                  <c:v>6.6329120000000001</c:v>
                </c:pt>
                <c:pt idx="20089">
                  <c:v>6.6326879999999999</c:v>
                </c:pt>
                <c:pt idx="20090">
                  <c:v>6.6318089999999996</c:v>
                </c:pt>
                <c:pt idx="20091">
                  <c:v>6.6333799999999998</c:v>
                </c:pt>
                <c:pt idx="20092">
                  <c:v>6.6324709999999998</c:v>
                </c:pt>
                <c:pt idx="20093">
                  <c:v>6.6294890000000004</c:v>
                </c:pt>
                <c:pt idx="20094">
                  <c:v>6.6310450000000003</c:v>
                </c:pt>
                <c:pt idx="20095">
                  <c:v>6.6316119999999996</c:v>
                </c:pt>
                <c:pt idx="20096">
                  <c:v>6.6254479999999996</c:v>
                </c:pt>
                <c:pt idx="20097">
                  <c:v>6.623793</c:v>
                </c:pt>
                <c:pt idx="20098">
                  <c:v>6.6339860000000002</c:v>
                </c:pt>
                <c:pt idx="20099">
                  <c:v>6.6382320000000004</c:v>
                </c:pt>
                <c:pt idx="20100">
                  <c:v>6.6350379999999998</c:v>
                </c:pt>
                <c:pt idx="20101">
                  <c:v>6.6357119999999998</c:v>
                </c:pt>
                <c:pt idx="20102">
                  <c:v>6.6389399999999998</c:v>
                </c:pt>
                <c:pt idx="20103">
                  <c:v>6.6400379999999997</c:v>
                </c:pt>
                <c:pt idx="20104">
                  <c:v>6.6395739999999996</c:v>
                </c:pt>
                <c:pt idx="20105">
                  <c:v>6.637168</c:v>
                </c:pt>
                <c:pt idx="20106">
                  <c:v>6.6364570000000001</c:v>
                </c:pt>
                <c:pt idx="20107">
                  <c:v>6.6383330000000003</c:v>
                </c:pt>
                <c:pt idx="20108">
                  <c:v>6.6384030000000003</c:v>
                </c:pt>
                <c:pt idx="20109">
                  <c:v>6.6365879999999997</c:v>
                </c:pt>
                <c:pt idx="20110">
                  <c:v>6.6381449999999997</c:v>
                </c:pt>
                <c:pt idx="20111">
                  <c:v>6.641737</c:v>
                </c:pt>
                <c:pt idx="20112">
                  <c:v>6.6415189999999997</c:v>
                </c:pt>
                <c:pt idx="20113">
                  <c:v>6.6403189999999999</c:v>
                </c:pt>
                <c:pt idx="20114">
                  <c:v>6.6396050000000004</c:v>
                </c:pt>
                <c:pt idx="20115">
                  <c:v>6.6391020000000003</c:v>
                </c:pt>
                <c:pt idx="20116">
                  <c:v>6.639812</c:v>
                </c:pt>
                <c:pt idx="20117">
                  <c:v>6.6395970000000002</c:v>
                </c:pt>
                <c:pt idx="20118">
                  <c:v>6.637454</c:v>
                </c:pt>
                <c:pt idx="20119">
                  <c:v>6.6356190000000002</c:v>
                </c:pt>
                <c:pt idx="20120">
                  <c:v>6.6371370000000001</c:v>
                </c:pt>
                <c:pt idx="20121">
                  <c:v>6.6397389999999996</c:v>
                </c:pt>
                <c:pt idx="20122">
                  <c:v>6.6408880000000003</c:v>
                </c:pt>
                <c:pt idx="20123">
                  <c:v>6.6399619999999997</c:v>
                </c:pt>
                <c:pt idx="20124">
                  <c:v>6.6400399999999999</c:v>
                </c:pt>
                <c:pt idx="20125">
                  <c:v>6.6394169999999999</c:v>
                </c:pt>
                <c:pt idx="20126">
                  <c:v>6.637473</c:v>
                </c:pt>
                <c:pt idx="20127">
                  <c:v>6.6384949999999998</c:v>
                </c:pt>
                <c:pt idx="20128">
                  <c:v>6.6396810000000004</c:v>
                </c:pt>
                <c:pt idx="20129">
                  <c:v>6.6369540000000002</c:v>
                </c:pt>
                <c:pt idx="20130">
                  <c:v>6.6363729999999999</c:v>
                </c:pt>
                <c:pt idx="20131">
                  <c:v>6.63917</c:v>
                </c:pt>
                <c:pt idx="20132">
                  <c:v>6.6370449999999996</c:v>
                </c:pt>
                <c:pt idx="20133">
                  <c:v>6.634474</c:v>
                </c:pt>
                <c:pt idx="20134">
                  <c:v>6.6368169999999997</c:v>
                </c:pt>
                <c:pt idx="20135">
                  <c:v>6.6352440000000001</c:v>
                </c:pt>
                <c:pt idx="20136">
                  <c:v>6.6367139999999996</c:v>
                </c:pt>
                <c:pt idx="20137">
                  <c:v>6.6423909999999999</c:v>
                </c:pt>
                <c:pt idx="20138">
                  <c:v>6.6427719999999999</c:v>
                </c:pt>
                <c:pt idx="20139">
                  <c:v>6.641667</c:v>
                </c:pt>
                <c:pt idx="20140">
                  <c:v>6.641769</c:v>
                </c:pt>
                <c:pt idx="20141">
                  <c:v>6.6388930000000004</c:v>
                </c:pt>
                <c:pt idx="20142">
                  <c:v>6.638109</c:v>
                </c:pt>
                <c:pt idx="20143">
                  <c:v>6.6410850000000003</c:v>
                </c:pt>
                <c:pt idx="20144">
                  <c:v>6.641845</c:v>
                </c:pt>
                <c:pt idx="20145">
                  <c:v>6.6415629999999997</c:v>
                </c:pt>
                <c:pt idx="20146">
                  <c:v>6.6425539999999996</c:v>
                </c:pt>
                <c:pt idx="20147">
                  <c:v>6.6414530000000003</c:v>
                </c:pt>
                <c:pt idx="20148">
                  <c:v>6.6404170000000002</c:v>
                </c:pt>
                <c:pt idx="20149">
                  <c:v>6.6399590000000002</c:v>
                </c:pt>
                <c:pt idx="20150">
                  <c:v>6.6390370000000001</c:v>
                </c:pt>
                <c:pt idx="20151">
                  <c:v>6.6405690000000002</c:v>
                </c:pt>
                <c:pt idx="20152">
                  <c:v>6.6451229999999999</c:v>
                </c:pt>
                <c:pt idx="20153">
                  <c:v>6.6452780000000002</c:v>
                </c:pt>
                <c:pt idx="20154">
                  <c:v>6.6434920000000002</c:v>
                </c:pt>
                <c:pt idx="20155">
                  <c:v>6.6483970000000001</c:v>
                </c:pt>
                <c:pt idx="20156">
                  <c:v>6.6517359999999996</c:v>
                </c:pt>
                <c:pt idx="20157">
                  <c:v>6.6489450000000003</c:v>
                </c:pt>
                <c:pt idx="20158">
                  <c:v>6.6515180000000003</c:v>
                </c:pt>
                <c:pt idx="20159">
                  <c:v>6.6548369999999997</c:v>
                </c:pt>
                <c:pt idx="20160">
                  <c:v>6.6547159999999996</c:v>
                </c:pt>
                <c:pt idx="20161">
                  <c:v>6.6603640000000004</c:v>
                </c:pt>
                <c:pt idx="20162">
                  <c:v>6.6616669999999996</c:v>
                </c:pt>
                <c:pt idx="20163">
                  <c:v>6.6554080000000004</c:v>
                </c:pt>
                <c:pt idx="20164">
                  <c:v>6.6554149999999996</c:v>
                </c:pt>
                <c:pt idx="20165">
                  <c:v>6.6559559999999998</c:v>
                </c:pt>
                <c:pt idx="20166">
                  <c:v>6.6504770000000004</c:v>
                </c:pt>
                <c:pt idx="20167">
                  <c:v>6.6473339999999999</c:v>
                </c:pt>
                <c:pt idx="20168">
                  <c:v>6.6510819999999997</c:v>
                </c:pt>
                <c:pt idx="20169">
                  <c:v>6.6562330000000003</c:v>
                </c:pt>
                <c:pt idx="20170">
                  <c:v>6.6541030000000001</c:v>
                </c:pt>
                <c:pt idx="20171">
                  <c:v>6.6514540000000002</c:v>
                </c:pt>
                <c:pt idx="20172">
                  <c:v>6.6600520000000003</c:v>
                </c:pt>
                <c:pt idx="20173">
                  <c:v>6.662528</c:v>
                </c:pt>
                <c:pt idx="20174">
                  <c:v>6.6536980000000003</c:v>
                </c:pt>
                <c:pt idx="20175">
                  <c:v>6.6496259999999996</c:v>
                </c:pt>
                <c:pt idx="20176">
                  <c:v>6.6498119999999998</c:v>
                </c:pt>
                <c:pt idx="20177">
                  <c:v>6.650811</c:v>
                </c:pt>
                <c:pt idx="20178">
                  <c:v>6.6522990000000002</c:v>
                </c:pt>
                <c:pt idx="20179">
                  <c:v>6.6528359999999997</c:v>
                </c:pt>
                <c:pt idx="20180">
                  <c:v>6.6516640000000002</c:v>
                </c:pt>
                <c:pt idx="20181">
                  <c:v>6.6509939999999999</c:v>
                </c:pt>
                <c:pt idx="20182">
                  <c:v>6.6510230000000004</c:v>
                </c:pt>
                <c:pt idx="20183">
                  <c:v>6.6503160000000001</c:v>
                </c:pt>
                <c:pt idx="20184">
                  <c:v>6.6509210000000003</c:v>
                </c:pt>
                <c:pt idx="20185">
                  <c:v>6.6495769999999998</c:v>
                </c:pt>
                <c:pt idx="20186">
                  <c:v>6.6506679999999996</c:v>
                </c:pt>
                <c:pt idx="20187">
                  <c:v>6.6560790000000001</c:v>
                </c:pt>
                <c:pt idx="20188">
                  <c:v>6.6571999999999996</c:v>
                </c:pt>
                <c:pt idx="20189">
                  <c:v>6.654458</c:v>
                </c:pt>
                <c:pt idx="20190">
                  <c:v>6.6536520000000001</c:v>
                </c:pt>
                <c:pt idx="20191">
                  <c:v>6.6547939999999999</c:v>
                </c:pt>
                <c:pt idx="20192">
                  <c:v>6.657572</c:v>
                </c:pt>
                <c:pt idx="20193">
                  <c:v>6.6566510000000001</c:v>
                </c:pt>
                <c:pt idx="20194">
                  <c:v>6.6518920000000001</c:v>
                </c:pt>
                <c:pt idx="20195">
                  <c:v>6.6524260000000002</c:v>
                </c:pt>
                <c:pt idx="20196">
                  <c:v>6.6562429999999999</c:v>
                </c:pt>
                <c:pt idx="20197">
                  <c:v>6.656415</c:v>
                </c:pt>
                <c:pt idx="20198">
                  <c:v>6.6569659999999997</c:v>
                </c:pt>
                <c:pt idx="20199">
                  <c:v>6.6550229999999999</c:v>
                </c:pt>
                <c:pt idx="20200">
                  <c:v>6.6503300000000003</c:v>
                </c:pt>
                <c:pt idx="20201">
                  <c:v>6.652031</c:v>
                </c:pt>
                <c:pt idx="20202">
                  <c:v>6.6567290000000003</c:v>
                </c:pt>
                <c:pt idx="20203">
                  <c:v>6.657565</c:v>
                </c:pt>
                <c:pt idx="20204">
                  <c:v>6.6567119999999997</c:v>
                </c:pt>
                <c:pt idx="20205">
                  <c:v>6.6573840000000004</c:v>
                </c:pt>
                <c:pt idx="20206">
                  <c:v>6.6607130000000003</c:v>
                </c:pt>
                <c:pt idx="20207">
                  <c:v>6.6607529999999997</c:v>
                </c:pt>
                <c:pt idx="20208">
                  <c:v>6.6578020000000002</c:v>
                </c:pt>
                <c:pt idx="20209">
                  <c:v>6.658963</c:v>
                </c:pt>
                <c:pt idx="20210">
                  <c:v>6.6607139999999996</c:v>
                </c:pt>
                <c:pt idx="20211">
                  <c:v>6.6584159999999999</c:v>
                </c:pt>
                <c:pt idx="20212">
                  <c:v>6.6602199999999998</c:v>
                </c:pt>
                <c:pt idx="20213">
                  <c:v>6.6611380000000002</c:v>
                </c:pt>
                <c:pt idx="20214">
                  <c:v>6.6591810000000002</c:v>
                </c:pt>
                <c:pt idx="20215">
                  <c:v>6.6652319999999996</c:v>
                </c:pt>
                <c:pt idx="20216">
                  <c:v>6.6687539999999998</c:v>
                </c:pt>
                <c:pt idx="20217">
                  <c:v>6.6676330000000004</c:v>
                </c:pt>
                <c:pt idx="20218">
                  <c:v>6.6729260000000004</c:v>
                </c:pt>
                <c:pt idx="20219">
                  <c:v>6.6747740000000002</c:v>
                </c:pt>
                <c:pt idx="20220">
                  <c:v>6.6740649999999997</c:v>
                </c:pt>
                <c:pt idx="20221">
                  <c:v>6.6765350000000003</c:v>
                </c:pt>
                <c:pt idx="20222">
                  <c:v>6.6727699999999999</c:v>
                </c:pt>
                <c:pt idx="20223">
                  <c:v>6.6679130000000004</c:v>
                </c:pt>
                <c:pt idx="20224">
                  <c:v>6.6716449999999998</c:v>
                </c:pt>
                <c:pt idx="20225">
                  <c:v>6.6761489999999997</c:v>
                </c:pt>
                <c:pt idx="20226">
                  <c:v>6.6731299999999996</c:v>
                </c:pt>
                <c:pt idx="20227">
                  <c:v>6.6690870000000002</c:v>
                </c:pt>
                <c:pt idx="20228">
                  <c:v>6.6685990000000004</c:v>
                </c:pt>
                <c:pt idx="20229">
                  <c:v>6.6694610000000001</c:v>
                </c:pt>
                <c:pt idx="20230">
                  <c:v>6.6705430000000003</c:v>
                </c:pt>
                <c:pt idx="20231">
                  <c:v>6.669238</c:v>
                </c:pt>
                <c:pt idx="20232">
                  <c:v>6.6715720000000003</c:v>
                </c:pt>
                <c:pt idx="20233">
                  <c:v>6.6736139999999997</c:v>
                </c:pt>
                <c:pt idx="20234">
                  <c:v>6.6674249999999997</c:v>
                </c:pt>
                <c:pt idx="20235">
                  <c:v>6.665438</c:v>
                </c:pt>
                <c:pt idx="20236">
                  <c:v>6.6679149999999998</c:v>
                </c:pt>
                <c:pt idx="20237">
                  <c:v>6.6632540000000002</c:v>
                </c:pt>
                <c:pt idx="20238">
                  <c:v>6.660806</c:v>
                </c:pt>
                <c:pt idx="20239">
                  <c:v>6.666919</c:v>
                </c:pt>
                <c:pt idx="20240">
                  <c:v>6.6724969999999999</c:v>
                </c:pt>
                <c:pt idx="20241">
                  <c:v>6.6712389999999999</c:v>
                </c:pt>
                <c:pt idx="20242">
                  <c:v>6.6740769999999996</c:v>
                </c:pt>
                <c:pt idx="20243">
                  <c:v>6.6806510000000001</c:v>
                </c:pt>
                <c:pt idx="20244">
                  <c:v>6.6789440000000004</c:v>
                </c:pt>
                <c:pt idx="20245">
                  <c:v>6.6760169999999999</c:v>
                </c:pt>
                <c:pt idx="20246">
                  <c:v>6.6769579999999999</c:v>
                </c:pt>
                <c:pt idx="20247">
                  <c:v>6.6754879999999996</c:v>
                </c:pt>
                <c:pt idx="20248">
                  <c:v>6.6724810000000003</c:v>
                </c:pt>
                <c:pt idx="20249">
                  <c:v>6.6758259999999998</c:v>
                </c:pt>
                <c:pt idx="20250">
                  <c:v>6.6779149999999996</c:v>
                </c:pt>
                <c:pt idx="20251">
                  <c:v>6.6749840000000003</c:v>
                </c:pt>
                <c:pt idx="20252">
                  <c:v>6.6754769999999999</c:v>
                </c:pt>
                <c:pt idx="20253">
                  <c:v>6.6795580000000001</c:v>
                </c:pt>
                <c:pt idx="20254">
                  <c:v>6.680968</c:v>
                </c:pt>
                <c:pt idx="20255">
                  <c:v>6.677276</c:v>
                </c:pt>
                <c:pt idx="20256">
                  <c:v>6.6750870000000004</c:v>
                </c:pt>
                <c:pt idx="20257">
                  <c:v>6.6742160000000004</c:v>
                </c:pt>
                <c:pt idx="20258">
                  <c:v>6.6722999999999999</c:v>
                </c:pt>
                <c:pt idx="20259">
                  <c:v>6.6768700000000001</c:v>
                </c:pt>
                <c:pt idx="20260">
                  <c:v>6.6789820000000004</c:v>
                </c:pt>
                <c:pt idx="20261">
                  <c:v>6.6751909999999999</c:v>
                </c:pt>
                <c:pt idx="20262">
                  <c:v>6.6774469999999999</c:v>
                </c:pt>
                <c:pt idx="20263">
                  <c:v>6.6785509999999997</c:v>
                </c:pt>
                <c:pt idx="20264">
                  <c:v>6.6743290000000002</c:v>
                </c:pt>
                <c:pt idx="20265">
                  <c:v>6.676666</c:v>
                </c:pt>
                <c:pt idx="20266">
                  <c:v>6.6817209999999996</c:v>
                </c:pt>
                <c:pt idx="20267">
                  <c:v>6.6796550000000003</c:v>
                </c:pt>
                <c:pt idx="20268">
                  <c:v>6.6756770000000003</c:v>
                </c:pt>
                <c:pt idx="20269">
                  <c:v>6.6753539999999996</c:v>
                </c:pt>
                <c:pt idx="20270">
                  <c:v>6.6764159999999997</c:v>
                </c:pt>
                <c:pt idx="20271">
                  <c:v>6.6790039999999999</c:v>
                </c:pt>
                <c:pt idx="20272">
                  <c:v>6.6805190000000003</c:v>
                </c:pt>
                <c:pt idx="20273">
                  <c:v>6.6791900000000002</c:v>
                </c:pt>
                <c:pt idx="20274">
                  <c:v>6.6842160000000002</c:v>
                </c:pt>
                <c:pt idx="20275">
                  <c:v>6.6883549999999996</c:v>
                </c:pt>
                <c:pt idx="20276">
                  <c:v>6.6850100000000001</c:v>
                </c:pt>
                <c:pt idx="20277">
                  <c:v>6.6892469999999999</c:v>
                </c:pt>
                <c:pt idx="20278">
                  <c:v>6.6968509999999997</c:v>
                </c:pt>
                <c:pt idx="20279">
                  <c:v>6.6947450000000002</c:v>
                </c:pt>
                <c:pt idx="20280">
                  <c:v>6.6901669999999998</c:v>
                </c:pt>
                <c:pt idx="20281">
                  <c:v>6.6905140000000003</c:v>
                </c:pt>
                <c:pt idx="20282">
                  <c:v>6.6906920000000003</c:v>
                </c:pt>
                <c:pt idx="20283">
                  <c:v>6.6890289999999997</c:v>
                </c:pt>
                <c:pt idx="20284">
                  <c:v>6.68858</c:v>
                </c:pt>
                <c:pt idx="20285">
                  <c:v>6.6890780000000003</c:v>
                </c:pt>
                <c:pt idx="20286">
                  <c:v>6.689883</c:v>
                </c:pt>
                <c:pt idx="20287">
                  <c:v>6.6930870000000002</c:v>
                </c:pt>
                <c:pt idx="20288">
                  <c:v>6.6929109999999996</c:v>
                </c:pt>
                <c:pt idx="20289">
                  <c:v>6.6868439999999998</c:v>
                </c:pt>
                <c:pt idx="20290">
                  <c:v>6.6873670000000001</c:v>
                </c:pt>
                <c:pt idx="20291">
                  <c:v>6.6903689999999996</c:v>
                </c:pt>
                <c:pt idx="20292">
                  <c:v>6.6855380000000002</c:v>
                </c:pt>
                <c:pt idx="20293">
                  <c:v>6.68262</c:v>
                </c:pt>
                <c:pt idx="20294">
                  <c:v>6.6866690000000002</c:v>
                </c:pt>
                <c:pt idx="20295">
                  <c:v>6.6878950000000001</c:v>
                </c:pt>
                <c:pt idx="20296">
                  <c:v>6.688091</c:v>
                </c:pt>
                <c:pt idx="20297">
                  <c:v>6.6888820000000004</c:v>
                </c:pt>
                <c:pt idx="20298">
                  <c:v>6.687157</c:v>
                </c:pt>
                <c:pt idx="20299">
                  <c:v>6.687449</c:v>
                </c:pt>
                <c:pt idx="20300">
                  <c:v>6.6893089999999997</c:v>
                </c:pt>
                <c:pt idx="20301">
                  <c:v>6.6880699999999997</c:v>
                </c:pt>
                <c:pt idx="20302">
                  <c:v>6.6878000000000002</c:v>
                </c:pt>
                <c:pt idx="20303">
                  <c:v>6.6899119999999996</c:v>
                </c:pt>
                <c:pt idx="20304">
                  <c:v>6.6881389999999996</c:v>
                </c:pt>
                <c:pt idx="20305">
                  <c:v>6.6883020000000002</c:v>
                </c:pt>
                <c:pt idx="20306">
                  <c:v>6.691808</c:v>
                </c:pt>
                <c:pt idx="20307">
                  <c:v>6.691122</c:v>
                </c:pt>
                <c:pt idx="20308">
                  <c:v>6.6879569999999999</c:v>
                </c:pt>
                <c:pt idx="20309">
                  <c:v>6.6878840000000004</c:v>
                </c:pt>
                <c:pt idx="20310">
                  <c:v>6.6890409999999996</c:v>
                </c:pt>
                <c:pt idx="20311">
                  <c:v>6.6925359999999996</c:v>
                </c:pt>
                <c:pt idx="20312">
                  <c:v>6.6993020000000003</c:v>
                </c:pt>
                <c:pt idx="20313">
                  <c:v>6.7017100000000003</c:v>
                </c:pt>
                <c:pt idx="20314">
                  <c:v>6.6990059999999998</c:v>
                </c:pt>
                <c:pt idx="20315">
                  <c:v>6.7001369999999998</c:v>
                </c:pt>
                <c:pt idx="20316">
                  <c:v>6.7035109999999998</c:v>
                </c:pt>
                <c:pt idx="20317">
                  <c:v>6.6996260000000003</c:v>
                </c:pt>
                <c:pt idx="20318">
                  <c:v>6.6951460000000003</c:v>
                </c:pt>
                <c:pt idx="20319">
                  <c:v>6.6928879999999999</c:v>
                </c:pt>
                <c:pt idx="20320">
                  <c:v>6.6889580000000004</c:v>
                </c:pt>
                <c:pt idx="20321">
                  <c:v>6.6859650000000004</c:v>
                </c:pt>
                <c:pt idx="20322">
                  <c:v>6.6868550000000004</c:v>
                </c:pt>
                <c:pt idx="20323">
                  <c:v>6.6902809999999997</c:v>
                </c:pt>
                <c:pt idx="20324">
                  <c:v>6.6912659999999997</c:v>
                </c:pt>
                <c:pt idx="20325">
                  <c:v>6.6914059999999997</c:v>
                </c:pt>
                <c:pt idx="20326">
                  <c:v>6.6906730000000003</c:v>
                </c:pt>
                <c:pt idx="20327">
                  <c:v>6.6892050000000003</c:v>
                </c:pt>
                <c:pt idx="20328">
                  <c:v>6.6902249999999999</c:v>
                </c:pt>
                <c:pt idx="20329">
                  <c:v>6.6934899999999997</c:v>
                </c:pt>
                <c:pt idx="20330">
                  <c:v>6.6955270000000002</c:v>
                </c:pt>
                <c:pt idx="20331">
                  <c:v>6.6966530000000004</c:v>
                </c:pt>
                <c:pt idx="20332">
                  <c:v>6.6950700000000003</c:v>
                </c:pt>
                <c:pt idx="20333">
                  <c:v>6.6920929999999998</c:v>
                </c:pt>
                <c:pt idx="20334">
                  <c:v>6.696148</c:v>
                </c:pt>
                <c:pt idx="20335">
                  <c:v>6.6992479999999999</c:v>
                </c:pt>
                <c:pt idx="20336">
                  <c:v>6.69299</c:v>
                </c:pt>
                <c:pt idx="20337">
                  <c:v>6.691611</c:v>
                </c:pt>
                <c:pt idx="20338">
                  <c:v>6.697749</c:v>
                </c:pt>
                <c:pt idx="20339">
                  <c:v>6.694947</c:v>
                </c:pt>
                <c:pt idx="20340">
                  <c:v>6.688345</c:v>
                </c:pt>
                <c:pt idx="20341">
                  <c:v>6.693854</c:v>
                </c:pt>
                <c:pt idx="20342">
                  <c:v>6.6983949999999997</c:v>
                </c:pt>
                <c:pt idx="20343">
                  <c:v>6.6951169999999998</c:v>
                </c:pt>
                <c:pt idx="20344">
                  <c:v>6.6965149999999998</c:v>
                </c:pt>
                <c:pt idx="20345">
                  <c:v>6.69895</c:v>
                </c:pt>
                <c:pt idx="20346">
                  <c:v>6.6951710000000002</c:v>
                </c:pt>
                <c:pt idx="20347">
                  <c:v>6.6960879999999996</c:v>
                </c:pt>
                <c:pt idx="20348">
                  <c:v>6.7020520000000001</c:v>
                </c:pt>
                <c:pt idx="20349">
                  <c:v>6.7055870000000004</c:v>
                </c:pt>
                <c:pt idx="20350">
                  <c:v>6.7088609999999997</c:v>
                </c:pt>
                <c:pt idx="20351">
                  <c:v>6.708259</c:v>
                </c:pt>
                <c:pt idx="20352">
                  <c:v>6.7041139999999997</c:v>
                </c:pt>
                <c:pt idx="20353">
                  <c:v>6.7033259999999997</c:v>
                </c:pt>
                <c:pt idx="20354">
                  <c:v>6.7031479999999997</c:v>
                </c:pt>
                <c:pt idx="20355">
                  <c:v>6.6988560000000001</c:v>
                </c:pt>
                <c:pt idx="20356">
                  <c:v>6.7003769999999996</c:v>
                </c:pt>
                <c:pt idx="20357">
                  <c:v>6.7032569999999998</c:v>
                </c:pt>
                <c:pt idx="20358">
                  <c:v>6.6965219999999999</c:v>
                </c:pt>
                <c:pt idx="20359">
                  <c:v>6.6980449999999996</c:v>
                </c:pt>
                <c:pt idx="20360">
                  <c:v>6.7080359999999999</c:v>
                </c:pt>
                <c:pt idx="20361">
                  <c:v>6.7079050000000002</c:v>
                </c:pt>
                <c:pt idx="20362">
                  <c:v>6.7060339999999998</c:v>
                </c:pt>
                <c:pt idx="20363">
                  <c:v>6.7094529999999999</c:v>
                </c:pt>
                <c:pt idx="20364">
                  <c:v>6.7118419999999999</c:v>
                </c:pt>
                <c:pt idx="20365">
                  <c:v>6.7091599999999998</c:v>
                </c:pt>
                <c:pt idx="20366">
                  <c:v>6.707662</c:v>
                </c:pt>
                <c:pt idx="20367">
                  <c:v>6.7107679999999998</c:v>
                </c:pt>
                <c:pt idx="20368">
                  <c:v>6.7103219999999997</c:v>
                </c:pt>
                <c:pt idx="20369">
                  <c:v>6.7075370000000003</c:v>
                </c:pt>
                <c:pt idx="20370">
                  <c:v>6.7059490000000004</c:v>
                </c:pt>
                <c:pt idx="20371">
                  <c:v>6.7046089999999996</c:v>
                </c:pt>
                <c:pt idx="20372">
                  <c:v>6.7012210000000003</c:v>
                </c:pt>
                <c:pt idx="20373">
                  <c:v>6.6989349999999996</c:v>
                </c:pt>
                <c:pt idx="20374">
                  <c:v>6.7014199999999997</c:v>
                </c:pt>
                <c:pt idx="20375">
                  <c:v>6.7048269999999999</c:v>
                </c:pt>
                <c:pt idx="20376">
                  <c:v>6.7042780000000004</c:v>
                </c:pt>
                <c:pt idx="20377">
                  <c:v>6.7034849999999997</c:v>
                </c:pt>
                <c:pt idx="20378">
                  <c:v>6.7042719999999996</c:v>
                </c:pt>
                <c:pt idx="20379">
                  <c:v>6.7009800000000004</c:v>
                </c:pt>
                <c:pt idx="20380">
                  <c:v>6.7001229999999996</c:v>
                </c:pt>
                <c:pt idx="20381">
                  <c:v>6.7033630000000004</c:v>
                </c:pt>
                <c:pt idx="20382">
                  <c:v>6.702102</c:v>
                </c:pt>
                <c:pt idx="20383">
                  <c:v>6.7023239999999999</c:v>
                </c:pt>
                <c:pt idx="20384">
                  <c:v>6.7050000000000001</c:v>
                </c:pt>
                <c:pt idx="20385">
                  <c:v>6.7016910000000003</c:v>
                </c:pt>
                <c:pt idx="20386">
                  <c:v>6.697711</c:v>
                </c:pt>
                <c:pt idx="20387">
                  <c:v>6.6982480000000004</c:v>
                </c:pt>
                <c:pt idx="20388">
                  <c:v>6.7021139999999999</c:v>
                </c:pt>
                <c:pt idx="20389">
                  <c:v>6.7069549999999998</c:v>
                </c:pt>
                <c:pt idx="20390">
                  <c:v>6.7090860000000001</c:v>
                </c:pt>
                <c:pt idx="20391">
                  <c:v>6.7115159999999996</c:v>
                </c:pt>
                <c:pt idx="20392">
                  <c:v>6.711341</c:v>
                </c:pt>
                <c:pt idx="20393">
                  <c:v>6.7105790000000001</c:v>
                </c:pt>
                <c:pt idx="20394">
                  <c:v>6.7122650000000004</c:v>
                </c:pt>
                <c:pt idx="20395">
                  <c:v>6.7107659999999996</c:v>
                </c:pt>
                <c:pt idx="20396">
                  <c:v>6.7117870000000002</c:v>
                </c:pt>
                <c:pt idx="20397">
                  <c:v>6.7175589999999996</c:v>
                </c:pt>
                <c:pt idx="20398">
                  <c:v>6.7167839999999996</c:v>
                </c:pt>
                <c:pt idx="20399">
                  <c:v>6.7125909999999998</c:v>
                </c:pt>
                <c:pt idx="20400">
                  <c:v>6.7135559999999996</c:v>
                </c:pt>
                <c:pt idx="20401">
                  <c:v>6.7157539999999996</c:v>
                </c:pt>
                <c:pt idx="20402">
                  <c:v>6.7128009999999998</c:v>
                </c:pt>
                <c:pt idx="20403">
                  <c:v>6.7110820000000002</c:v>
                </c:pt>
                <c:pt idx="20404">
                  <c:v>6.7133989999999999</c:v>
                </c:pt>
                <c:pt idx="20405">
                  <c:v>6.7106940000000002</c:v>
                </c:pt>
                <c:pt idx="20406">
                  <c:v>6.7089359999999996</c:v>
                </c:pt>
                <c:pt idx="20407">
                  <c:v>6.7147189999999997</c:v>
                </c:pt>
                <c:pt idx="20408">
                  <c:v>6.7169930000000004</c:v>
                </c:pt>
                <c:pt idx="20409">
                  <c:v>6.7158129999999998</c:v>
                </c:pt>
                <c:pt idx="20410">
                  <c:v>6.7166379999999997</c:v>
                </c:pt>
                <c:pt idx="20411">
                  <c:v>6.715662</c:v>
                </c:pt>
                <c:pt idx="20412">
                  <c:v>6.7153020000000003</c:v>
                </c:pt>
                <c:pt idx="20413">
                  <c:v>6.7163469999999998</c:v>
                </c:pt>
                <c:pt idx="20414">
                  <c:v>6.7141919999999997</c:v>
                </c:pt>
                <c:pt idx="20415">
                  <c:v>6.7130850000000004</c:v>
                </c:pt>
                <c:pt idx="20416">
                  <c:v>6.7173420000000004</c:v>
                </c:pt>
                <c:pt idx="20417">
                  <c:v>6.7201019999999998</c:v>
                </c:pt>
                <c:pt idx="20418">
                  <c:v>6.7151909999999999</c:v>
                </c:pt>
                <c:pt idx="20419">
                  <c:v>6.7122400000000004</c:v>
                </c:pt>
                <c:pt idx="20420">
                  <c:v>6.7151430000000003</c:v>
                </c:pt>
                <c:pt idx="20421">
                  <c:v>6.7145250000000001</c:v>
                </c:pt>
                <c:pt idx="20422">
                  <c:v>6.712307</c:v>
                </c:pt>
                <c:pt idx="20423">
                  <c:v>6.7137419999999999</c:v>
                </c:pt>
                <c:pt idx="20424">
                  <c:v>6.7154629999999997</c:v>
                </c:pt>
                <c:pt idx="20425">
                  <c:v>6.7158470000000001</c:v>
                </c:pt>
                <c:pt idx="20426">
                  <c:v>6.7154819999999997</c:v>
                </c:pt>
                <c:pt idx="20427">
                  <c:v>6.7181559999999996</c:v>
                </c:pt>
                <c:pt idx="20428">
                  <c:v>6.7196300000000004</c:v>
                </c:pt>
                <c:pt idx="20429">
                  <c:v>6.7175200000000004</c:v>
                </c:pt>
                <c:pt idx="20430">
                  <c:v>6.7231829999999997</c:v>
                </c:pt>
                <c:pt idx="20431">
                  <c:v>6.7300649999999997</c:v>
                </c:pt>
                <c:pt idx="20432">
                  <c:v>6.7267900000000003</c:v>
                </c:pt>
                <c:pt idx="20433">
                  <c:v>6.7261759999999997</c:v>
                </c:pt>
                <c:pt idx="20434">
                  <c:v>6.7297060000000002</c:v>
                </c:pt>
                <c:pt idx="20435">
                  <c:v>6.7265649999999999</c:v>
                </c:pt>
                <c:pt idx="20436">
                  <c:v>6.723789</c:v>
                </c:pt>
                <c:pt idx="20437">
                  <c:v>6.7282039999999999</c:v>
                </c:pt>
                <c:pt idx="20438">
                  <c:v>6.7280920000000002</c:v>
                </c:pt>
                <c:pt idx="20439">
                  <c:v>6.7238429999999996</c:v>
                </c:pt>
                <c:pt idx="20440">
                  <c:v>6.7237770000000001</c:v>
                </c:pt>
                <c:pt idx="20441">
                  <c:v>6.7248570000000001</c:v>
                </c:pt>
                <c:pt idx="20442">
                  <c:v>6.7258709999999997</c:v>
                </c:pt>
                <c:pt idx="20443">
                  <c:v>6.7300529999999998</c:v>
                </c:pt>
                <c:pt idx="20444">
                  <c:v>6.7323789999999999</c:v>
                </c:pt>
                <c:pt idx="20445">
                  <c:v>6.7296399999999998</c:v>
                </c:pt>
                <c:pt idx="20446">
                  <c:v>6.7289130000000004</c:v>
                </c:pt>
                <c:pt idx="20447">
                  <c:v>6.7309320000000001</c:v>
                </c:pt>
                <c:pt idx="20448">
                  <c:v>6.7293149999999997</c:v>
                </c:pt>
                <c:pt idx="20449">
                  <c:v>6.7270810000000001</c:v>
                </c:pt>
                <c:pt idx="20450">
                  <c:v>6.7297190000000002</c:v>
                </c:pt>
                <c:pt idx="20451">
                  <c:v>6.7316019999999996</c:v>
                </c:pt>
                <c:pt idx="20452">
                  <c:v>6.7283419999999996</c:v>
                </c:pt>
                <c:pt idx="20453">
                  <c:v>6.7252150000000004</c:v>
                </c:pt>
                <c:pt idx="20454">
                  <c:v>6.7240479999999998</c:v>
                </c:pt>
                <c:pt idx="20455">
                  <c:v>6.7228009999999996</c:v>
                </c:pt>
                <c:pt idx="20456">
                  <c:v>6.7233270000000003</c:v>
                </c:pt>
                <c:pt idx="20457">
                  <c:v>6.7228430000000001</c:v>
                </c:pt>
                <c:pt idx="20458">
                  <c:v>6.7223889999999997</c:v>
                </c:pt>
                <c:pt idx="20459">
                  <c:v>6.7220399999999998</c:v>
                </c:pt>
                <c:pt idx="20460">
                  <c:v>6.7160260000000003</c:v>
                </c:pt>
                <c:pt idx="20461">
                  <c:v>6.7124059999999997</c:v>
                </c:pt>
                <c:pt idx="20462">
                  <c:v>6.71401</c:v>
                </c:pt>
                <c:pt idx="20463">
                  <c:v>6.7163599999999999</c:v>
                </c:pt>
                <c:pt idx="20464">
                  <c:v>6.7191689999999999</c:v>
                </c:pt>
                <c:pt idx="20465">
                  <c:v>6.7186810000000001</c:v>
                </c:pt>
                <c:pt idx="20466">
                  <c:v>6.7139720000000001</c:v>
                </c:pt>
                <c:pt idx="20467">
                  <c:v>6.7162470000000001</c:v>
                </c:pt>
                <c:pt idx="20468">
                  <c:v>6.7237739999999997</c:v>
                </c:pt>
                <c:pt idx="20469">
                  <c:v>6.7253030000000003</c:v>
                </c:pt>
                <c:pt idx="20470">
                  <c:v>6.7243599999999999</c:v>
                </c:pt>
                <c:pt idx="20471">
                  <c:v>6.7267749999999999</c:v>
                </c:pt>
                <c:pt idx="20472">
                  <c:v>6.7302400000000002</c:v>
                </c:pt>
                <c:pt idx="20473">
                  <c:v>6.7333949999999998</c:v>
                </c:pt>
                <c:pt idx="20474">
                  <c:v>6.7390850000000002</c:v>
                </c:pt>
                <c:pt idx="20475">
                  <c:v>6.740272</c:v>
                </c:pt>
                <c:pt idx="20476">
                  <c:v>6.7323649999999997</c:v>
                </c:pt>
                <c:pt idx="20477">
                  <c:v>6.7316250000000002</c:v>
                </c:pt>
                <c:pt idx="20478">
                  <c:v>6.7365399999999998</c:v>
                </c:pt>
                <c:pt idx="20479">
                  <c:v>6.732507</c:v>
                </c:pt>
                <c:pt idx="20480">
                  <c:v>6.7241239999999998</c:v>
                </c:pt>
                <c:pt idx="20481">
                  <c:v>6.7257360000000004</c:v>
                </c:pt>
                <c:pt idx="20482">
                  <c:v>6.7256340000000003</c:v>
                </c:pt>
                <c:pt idx="20483">
                  <c:v>6.720364</c:v>
                </c:pt>
                <c:pt idx="20484">
                  <c:v>6.7203580000000001</c:v>
                </c:pt>
                <c:pt idx="20485">
                  <c:v>6.7194140000000004</c:v>
                </c:pt>
                <c:pt idx="20486">
                  <c:v>6.7187330000000003</c:v>
                </c:pt>
                <c:pt idx="20487">
                  <c:v>6.7232960000000004</c:v>
                </c:pt>
                <c:pt idx="20488">
                  <c:v>6.7274279999999997</c:v>
                </c:pt>
                <c:pt idx="20489">
                  <c:v>6.7270130000000004</c:v>
                </c:pt>
                <c:pt idx="20490">
                  <c:v>6.7253049999999996</c:v>
                </c:pt>
                <c:pt idx="20491">
                  <c:v>6.7281449999999996</c:v>
                </c:pt>
                <c:pt idx="20492">
                  <c:v>6.7300870000000002</c:v>
                </c:pt>
                <c:pt idx="20493">
                  <c:v>6.7344379999999999</c:v>
                </c:pt>
                <c:pt idx="20494">
                  <c:v>6.7434269999999996</c:v>
                </c:pt>
                <c:pt idx="20495">
                  <c:v>6.7438609999999999</c:v>
                </c:pt>
                <c:pt idx="20496">
                  <c:v>6.7423489999999999</c:v>
                </c:pt>
                <c:pt idx="20497">
                  <c:v>6.7459670000000003</c:v>
                </c:pt>
                <c:pt idx="20498">
                  <c:v>6.7474080000000001</c:v>
                </c:pt>
                <c:pt idx="20499">
                  <c:v>6.7472909999999997</c:v>
                </c:pt>
                <c:pt idx="20500">
                  <c:v>6.7470610000000004</c:v>
                </c:pt>
                <c:pt idx="20501">
                  <c:v>6.7418940000000003</c:v>
                </c:pt>
                <c:pt idx="20502">
                  <c:v>6.739128</c:v>
                </c:pt>
                <c:pt idx="20503">
                  <c:v>6.7441399999999998</c:v>
                </c:pt>
                <c:pt idx="20504">
                  <c:v>6.743735</c:v>
                </c:pt>
                <c:pt idx="20505">
                  <c:v>6.7397410000000004</c:v>
                </c:pt>
                <c:pt idx="20506">
                  <c:v>6.7390080000000001</c:v>
                </c:pt>
                <c:pt idx="20507">
                  <c:v>6.7382540000000004</c:v>
                </c:pt>
                <c:pt idx="20508">
                  <c:v>6.7406499999999996</c:v>
                </c:pt>
                <c:pt idx="20509">
                  <c:v>6.7418100000000001</c:v>
                </c:pt>
                <c:pt idx="20510">
                  <c:v>6.7371720000000002</c:v>
                </c:pt>
                <c:pt idx="20511">
                  <c:v>6.737139</c:v>
                </c:pt>
                <c:pt idx="20512">
                  <c:v>6.7401030000000004</c:v>
                </c:pt>
                <c:pt idx="20513">
                  <c:v>6.741053</c:v>
                </c:pt>
                <c:pt idx="20514">
                  <c:v>6.7417249999999997</c:v>
                </c:pt>
                <c:pt idx="20515">
                  <c:v>6.7430430000000001</c:v>
                </c:pt>
                <c:pt idx="20516">
                  <c:v>6.7416359999999997</c:v>
                </c:pt>
                <c:pt idx="20517">
                  <c:v>6.7420410000000004</c:v>
                </c:pt>
                <c:pt idx="20518">
                  <c:v>6.7461289999999998</c:v>
                </c:pt>
                <c:pt idx="20519">
                  <c:v>6.7461859999999998</c:v>
                </c:pt>
                <c:pt idx="20520">
                  <c:v>6.7463300000000004</c:v>
                </c:pt>
                <c:pt idx="20521">
                  <c:v>6.7478499999999997</c:v>
                </c:pt>
                <c:pt idx="20522">
                  <c:v>6.7495839999999996</c:v>
                </c:pt>
                <c:pt idx="20523">
                  <c:v>6.7520179999999996</c:v>
                </c:pt>
                <c:pt idx="20524">
                  <c:v>6.7522320000000002</c:v>
                </c:pt>
                <c:pt idx="20525">
                  <c:v>6.7518190000000002</c:v>
                </c:pt>
                <c:pt idx="20526">
                  <c:v>6.7456050000000003</c:v>
                </c:pt>
                <c:pt idx="20527">
                  <c:v>6.7383350000000002</c:v>
                </c:pt>
                <c:pt idx="20528">
                  <c:v>6.7422279999999999</c:v>
                </c:pt>
                <c:pt idx="20529">
                  <c:v>6.7433569999999996</c:v>
                </c:pt>
                <c:pt idx="20530">
                  <c:v>6.7404229999999998</c:v>
                </c:pt>
                <c:pt idx="20531">
                  <c:v>6.7424530000000003</c:v>
                </c:pt>
                <c:pt idx="20532">
                  <c:v>6.7411539999999999</c:v>
                </c:pt>
                <c:pt idx="20533">
                  <c:v>6.7383730000000002</c:v>
                </c:pt>
                <c:pt idx="20534">
                  <c:v>6.7434190000000003</c:v>
                </c:pt>
                <c:pt idx="20535">
                  <c:v>6.7512689999999997</c:v>
                </c:pt>
                <c:pt idx="20536">
                  <c:v>6.7496450000000001</c:v>
                </c:pt>
                <c:pt idx="20537">
                  <c:v>6.7443</c:v>
                </c:pt>
                <c:pt idx="20538">
                  <c:v>6.7503979999999997</c:v>
                </c:pt>
                <c:pt idx="20539">
                  <c:v>6.7558670000000003</c:v>
                </c:pt>
                <c:pt idx="20540">
                  <c:v>6.7512340000000002</c:v>
                </c:pt>
                <c:pt idx="20541">
                  <c:v>6.7513629999999996</c:v>
                </c:pt>
                <c:pt idx="20542">
                  <c:v>6.7542039999999997</c:v>
                </c:pt>
                <c:pt idx="20543">
                  <c:v>6.7555240000000003</c:v>
                </c:pt>
                <c:pt idx="20544">
                  <c:v>6.7587260000000002</c:v>
                </c:pt>
                <c:pt idx="20545">
                  <c:v>6.7586389999999996</c:v>
                </c:pt>
                <c:pt idx="20546">
                  <c:v>6.7556640000000003</c:v>
                </c:pt>
                <c:pt idx="20547">
                  <c:v>6.7560409999999997</c:v>
                </c:pt>
                <c:pt idx="20548">
                  <c:v>6.7560719999999996</c:v>
                </c:pt>
                <c:pt idx="20549">
                  <c:v>6.7546220000000003</c:v>
                </c:pt>
                <c:pt idx="20550">
                  <c:v>6.755674</c:v>
                </c:pt>
                <c:pt idx="20551">
                  <c:v>6.7543749999999996</c:v>
                </c:pt>
                <c:pt idx="20552">
                  <c:v>6.751601</c:v>
                </c:pt>
                <c:pt idx="20553">
                  <c:v>6.7529849999999998</c:v>
                </c:pt>
                <c:pt idx="20554">
                  <c:v>6.7543009999999999</c:v>
                </c:pt>
                <c:pt idx="20555">
                  <c:v>6.7548620000000001</c:v>
                </c:pt>
                <c:pt idx="20556">
                  <c:v>6.7561059999999999</c:v>
                </c:pt>
                <c:pt idx="20557">
                  <c:v>6.7590539999999999</c:v>
                </c:pt>
                <c:pt idx="20558">
                  <c:v>6.7595700000000001</c:v>
                </c:pt>
                <c:pt idx="20559">
                  <c:v>6.7598729999999998</c:v>
                </c:pt>
                <c:pt idx="20560">
                  <c:v>6.7638160000000003</c:v>
                </c:pt>
                <c:pt idx="20561">
                  <c:v>6.762632</c:v>
                </c:pt>
                <c:pt idx="20562">
                  <c:v>6.7587429999999999</c:v>
                </c:pt>
                <c:pt idx="20563">
                  <c:v>6.7577489999999996</c:v>
                </c:pt>
                <c:pt idx="20564">
                  <c:v>6.7559579999999997</c:v>
                </c:pt>
                <c:pt idx="20565">
                  <c:v>6.7550829999999999</c:v>
                </c:pt>
                <c:pt idx="20566">
                  <c:v>6.7590440000000003</c:v>
                </c:pt>
                <c:pt idx="20567">
                  <c:v>6.7612449999999997</c:v>
                </c:pt>
                <c:pt idx="20568">
                  <c:v>6.7548079999999997</c:v>
                </c:pt>
                <c:pt idx="20569">
                  <c:v>6.7531489999999996</c:v>
                </c:pt>
                <c:pt idx="20570">
                  <c:v>6.7583200000000003</c:v>
                </c:pt>
                <c:pt idx="20571">
                  <c:v>6.7592860000000003</c:v>
                </c:pt>
                <c:pt idx="20572">
                  <c:v>6.7576010000000002</c:v>
                </c:pt>
                <c:pt idx="20573">
                  <c:v>6.758305</c:v>
                </c:pt>
                <c:pt idx="20574">
                  <c:v>6.7588200000000001</c:v>
                </c:pt>
                <c:pt idx="20575">
                  <c:v>6.7582250000000004</c:v>
                </c:pt>
                <c:pt idx="20576">
                  <c:v>6.7602739999999999</c:v>
                </c:pt>
                <c:pt idx="20577">
                  <c:v>6.7613459999999996</c:v>
                </c:pt>
                <c:pt idx="20578">
                  <c:v>6.7608899999999998</c:v>
                </c:pt>
                <c:pt idx="20579">
                  <c:v>6.7629140000000003</c:v>
                </c:pt>
                <c:pt idx="20580">
                  <c:v>6.7626340000000003</c:v>
                </c:pt>
                <c:pt idx="20581">
                  <c:v>6.7619300000000004</c:v>
                </c:pt>
                <c:pt idx="20582">
                  <c:v>6.7643170000000001</c:v>
                </c:pt>
                <c:pt idx="20583">
                  <c:v>6.7626629999999999</c:v>
                </c:pt>
                <c:pt idx="20584">
                  <c:v>6.757701</c:v>
                </c:pt>
                <c:pt idx="20585">
                  <c:v>6.7558220000000002</c:v>
                </c:pt>
                <c:pt idx="20586">
                  <c:v>6.7550720000000002</c:v>
                </c:pt>
                <c:pt idx="20587">
                  <c:v>6.7539239999999996</c:v>
                </c:pt>
                <c:pt idx="20588">
                  <c:v>6.7558480000000003</c:v>
                </c:pt>
                <c:pt idx="20589">
                  <c:v>6.7581990000000003</c:v>
                </c:pt>
                <c:pt idx="20590">
                  <c:v>6.7542400000000002</c:v>
                </c:pt>
                <c:pt idx="20591">
                  <c:v>6.7559680000000002</c:v>
                </c:pt>
                <c:pt idx="20592">
                  <c:v>6.7628740000000001</c:v>
                </c:pt>
                <c:pt idx="20593">
                  <c:v>6.761825</c:v>
                </c:pt>
                <c:pt idx="20594">
                  <c:v>6.7607710000000001</c:v>
                </c:pt>
                <c:pt idx="20595">
                  <c:v>6.763763</c:v>
                </c:pt>
                <c:pt idx="20596">
                  <c:v>6.766337</c:v>
                </c:pt>
                <c:pt idx="20597">
                  <c:v>6.7687920000000004</c:v>
                </c:pt>
                <c:pt idx="20598">
                  <c:v>6.7686359999999999</c:v>
                </c:pt>
                <c:pt idx="20599">
                  <c:v>6.7661439999999997</c:v>
                </c:pt>
                <c:pt idx="20600">
                  <c:v>6.765746</c:v>
                </c:pt>
                <c:pt idx="20601">
                  <c:v>6.7687809999999997</c:v>
                </c:pt>
                <c:pt idx="20602">
                  <c:v>6.7710460000000001</c:v>
                </c:pt>
                <c:pt idx="20603">
                  <c:v>6.7727830000000004</c:v>
                </c:pt>
                <c:pt idx="20604">
                  <c:v>6.7734829999999997</c:v>
                </c:pt>
                <c:pt idx="20605">
                  <c:v>6.769971</c:v>
                </c:pt>
                <c:pt idx="20606">
                  <c:v>6.7682279999999997</c:v>
                </c:pt>
                <c:pt idx="20607">
                  <c:v>6.7707579999999998</c:v>
                </c:pt>
                <c:pt idx="20608">
                  <c:v>6.7709809999999999</c:v>
                </c:pt>
                <c:pt idx="20609">
                  <c:v>6.7700839999999998</c:v>
                </c:pt>
                <c:pt idx="20610">
                  <c:v>6.7708130000000004</c:v>
                </c:pt>
                <c:pt idx="20611">
                  <c:v>6.7681339999999999</c:v>
                </c:pt>
                <c:pt idx="20612">
                  <c:v>6.763153</c:v>
                </c:pt>
                <c:pt idx="20613">
                  <c:v>6.7688199999999998</c:v>
                </c:pt>
                <c:pt idx="20614">
                  <c:v>6.7714549999999996</c:v>
                </c:pt>
                <c:pt idx="20615">
                  <c:v>6.769749</c:v>
                </c:pt>
                <c:pt idx="20616">
                  <c:v>6.7741569999999998</c:v>
                </c:pt>
                <c:pt idx="20617">
                  <c:v>6.7748629999999999</c:v>
                </c:pt>
                <c:pt idx="20618">
                  <c:v>6.7698840000000002</c:v>
                </c:pt>
                <c:pt idx="20619">
                  <c:v>6.7675080000000003</c:v>
                </c:pt>
                <c:pt idx="20620">
                  <c:v>6.7674050000000001</c:v>
                </c:pt>
                <c:pt idx="20621">
                  <c:v>6.7683660000000003</c:v>
                </c:pt>
                <c:pt idx="20622">
                  <c:v>6.7710020000000002</c:v>
                </c:pt>
                <c:pt idx="20623">
                  <c:v>6.7755669999999997</c:v>
                </c:pt>
                <c:pt idx="20624">
                  <c:v>6.7745629999999997</c:v>
                </c:pt>
                <c:pt idx="20625">
                  <c:v>6.7742589999999998</c:v>
                </c:pt>
                <c:pt idx="20626">
                  <c:v>6.777997</c:v>
                </c:pt>
                <c:pt idx="20627">
                  <c:v>6.7775470000000002</c:v>
                </c:pt>
                <c:pt idx="20628">
                  <c:v>6.7765139999999997</c:v>
                </c:pt>
                <c:pt idx="20629">
                  <c:v>6.7772589999999999</c:v>
                </c:pt>
                <c:pt idx="20630">
                  <c:v>6.7785640000000003</c:v>
                </c:pt>
                <c:pt idx="20631">
                  <c:v>6.7779410000000002</c:v>
                </c:pt>
                <c:pt idx="20632">
                  <c:v>6.7744869999999997</c:v>
                </c:pt>
                <c:pt idx="20633">
                  <c:v>6.7749540000000001</c:v>
                </c:pt>
                <c:pt idx="20634">
                  <c:v>6.7734069999999997</c:v>
                </c:pt>
                <c:pt idx="20635">
                  <c:v>6.7719430000000003</c:v>
                </c:pt>
                <c:pt idx="20636">
                  <c:v>6.7719959999999997</c:v>
                </c:pt>
                <c:pt idx="20637">
                  <c:v>6.7662170000000001</c:v>
                </c:pt>
                <c:pt idx="20638">
                  <c:v>6.7642230000000003</c:v>
                </c:pt>
                <c:pt idx="20639">
                  <c:v>6.7674010000000004</c:v>
                </c:pt>
                <c:pt idx="20640">
                  <c:v>6.7690520000000003</c:v>
                </c:pt>
                <c:pt idx="20641">
                  <c:v>6.7737259999999999</c:v>
                </c:pt>
                <c:pt idx="20642">
                  <c:v>6.7793549999999998</c:v>
                </c:pt>
                <c:pt idx="20643">
                  <c:v>6.778816</c:v>
                </c:pt>
                <c:pt idx="20644">
                  <c:v>6.7810030000000001</c:v>
                </c:pt>
                <c:pt idx="20645">
                  <c:v>6.7852769999999998</c:v>
                </c:pt>
                <c:pt idx="20646">
                  <c:v>6.7831780000000004</c:v>
                </c:pt>
                <c:pt idx="20647">
                  <c:v>6.7839999999999998</c:v>
                </c:pt>
                <c:pt idx="20648">
                  <c:v>6.7876599999999998</c:v>
                </c:pt>
                <c:pt idx="20649">
                  <c:v>6.78695</c:v>
                </c:pt>
                <c:pt idx="20650">
                  <c:v>6.78627</c:v>
                </c:pt>
                <c:pt idx="20651">
                  <c:v>6.7874439999999998</c:v>
                </c:pt>
                <c:pt idx="20652">
                  <c:v>6.7849510000000004</c:v>
                </c:pt>
                <c:pt idx="20653">
                  <c:v>6.7838469999999997</c:v>
                </c:pt>
                <c:pt idx="20654">
                  <c:v>6.7877749999999999</c:v>
                </c:pt>
                <c:pt idx="20655">
                  <c:v>6.7857070000000004</c:v>
                </c:pt>
                <c:pt idx="20656">
                  <c:v>6.7791399999999999</c:v>
                </c:pt>
                <c:pt idx="20657">
                  <c:v>6.7774219999999996</c:v>
                </c:pt>
                <c:pt idx="20658">
                  <c:v>6.7787680000000003</c:v>
                </c:pt>
                <c:pt idx="20659">
                  <c:v>6.7834729999999999</c:v>
                </c:pt>
                <c:pt idx="20660">
                  <c:v>6.7849769999999996</c:v>
                </c:pt>
                <c:pt idx="20661">
                  <c:v>6.77867</c:v>
                </c:pt>
                <c:pt idx="20662">
                  <c:v>6.7765449999999996</c:v>
                </c:pt>
                <c:pt idx="20663">
                  <c:v>6.7806790000000001</c:v>
                </c:pt>
                <c:pt idx="20664">
                  <c:v>6.786321</c:v>
                </c:pt>
                <c:pt idx="20665">
                  <c:v>6.7874730000000003</c:v>
                </c:pt>
                <c:pt idx="20666">
                  <c:v>6.7873039999999998</c:v>
                </c:pt>
                <c:pt idx="20667">
                  <c:v>6.7918260000000004</c:v>
                </c:pt>
                <c:pt idx="20668">
                  <c:v>6.7890220000000001</c:v>
                </c:pt>
                <c:pt idx="20669">
                  <c:v>6.7832679999999996</c:v>
                </c:pt>
                <c:pt idx="20670">
                  <c:v>6.7833690000000004</c:v>
                </c:pt>
                <c:pt idx="20671">
                  <c:v>6.782667</c:v>
                </c:pt>
                <c:pt idx="20672">
                  <c:v>6.7832369999999997</c:v>
                </c:pt>
                <c:pt idx="20673">
                  <c:v>6.7835539999999996</c:v>
                </c:pt>
                <c:pt idx="20674">
                  <c:v>6.7797739999999997</c:v>
                </c:pt>
                <c:pt idx="20675">
                  <c:v>6.7786249999999999</c:v>
                </c:pt>
                <c:pt idx="20676">
                  <c:v>6.7841829999999996</c:v>
                </c:pt>
                <c:pt idx="20677">
                  <c:v>6.788144</c:v>
                </c:pt>
                <c:pt idx="20678">
                  <c:v>6.7870379999999999</c:v>
                </c:pt>
                <c:pt idx="20679">
                  <c:v>6.7893800000000004</c:v>
                </c:pt>
                <c:pt idx="20680">
                  <c:v>6.7898529999999999</c:v>
                </c:pt>
                <c:pt idx="20681">
                  <c:v>6.7853620000000001</c:v>
                </c:pt>
                <c:pt idx="20682">
                  <c:v>6.7845129999999996</c:v>
                </c:pt>
                <c:pt idx="20683">
                  <c:v>6.786886</c:v>
                </c:pt>
                <c:pt idx="20684">
                  <c:v>6.7867810000000004</c:v>
                </c:pt>
                <c:pt idx="20685">
                  <c:v>6.7856509999999997</c:v>
                </c:pt>
                <c:pt idx="20686">
                  <c:v>6.7852800000000002</c:v>
                </c:pt>
                <c:pt idx="20687">
                  <c:v>6.7862460000000002</c:v>
                </c:pt>
                <c:pt idx="20688">
                  <c:v>6.7897309999999997</c:v>
                </c:pt>
                <c:pt idx="20689">
                  <c:v>6.7950939999999997</c:v>
                </c:pt>
                <c:pt idx="20690">
                  <c:v>6.7969080000000002</c:v>
                </c:pt>
                <c:pt idx="20691">
                  <c:v>6.7952180000000002</c:v>
                </c:pt>
                <c:pt idx="20692">
                  <c:v>6.7935280000000002</c:v>
                </c:pt>
                <c:pt idx="20693">
                  <c:v>6.7902990000000001</c:v>
                </c:pt>
                <c:pt idx="20694">
                  <c:v>6.7883089999999999</c:v>
                </c:pt>
                <c:pt idx="20695">
                  <c:v>6.7914070000000004</c:v>
                </c:pt>
                <c:pt idx="20696">
                  <c:v>6.793939</c:v>
                </c:pt>
                <c:pt idx="20697">
                  <c:v>6.7975390000000004</c:v>
                </c:pt>
                <c:pt idx="20698">
                  <c:v>6.802778</c:v>
                </c:pt>
                <c:pt idx="20699">
                  <c:v>6.8015359999999996</c:v>
                </c:pt>
                <c:pt idx="20700">
                  <c:v>6.7990459999999997</c:v>
                </c:pt>
                <c:pt idx="20701">
                  <c:v>6.8006510000000002</c:v>
                </c:pt>
                <c:pt idx="20702">
                  <c:v>6.7986459999999997</c:v>
                </c:pt>
                <c:pt idx="20703">
                  <c:v>6.7975820000000002</c:v>
                </c:pt>
                <c:pt idx="20704">
                  <c:v>6.8008280000000001</c:v>
                </c:pt>
                <c:pt idx="20705">
                  <c:v>6.8038480000000003</c:v>
                </c:pt>
                <c:pt idx="20706">
                  <c:v>6.8036009999999996</c:v>
                </c:pt>
                <c:pt idx="20707">
                  <c:v>6.7999169999999998</c:v>
                </c:pt>
                <c:pt idx="20708">
                  <c:v>6.7987960000000003</c:v>
                </c:pt>
                <c:pt idx="20709">
                  <c:v>6.8000639999999999</c:v>
                </c:pt>
                <c:pt idx="20710">
                  <c:v>6.7990209999999998</c:v>
                </c:pt>
                <c:pt idx="20711">
                  <c:v>6.7979209999999997</c:v>
                </c:pt>
                <c:pt idx="20712">
                  <c:v>6.7991429999999999</c:v>
                </c:pt>
                <c:pt idx="20713">
                  <c:v>6.799258</c:v>
                </c:pt>
                <c:pt idx="20714">
                  <c:v>6.7973730000000003</c:v>
                </c:pt>
                <c:pt idx="20715">
                  <c:v>6.7988809999999997</c:v>
                </c:pt>
                <c:pt idx="20716">
                  <c:v>6.8035649999999999</c:v>
                </c:pt>
                <c:pt idx="20717">
                  <c:v>6.8048409999999997</c:v>
                </c:pt>
                <c:pt idx="20718">
                  <c:v>6.8012300000000003</c:v>
                </c:pt>
                <c:pt idx="20719">
                  <c:v>6.7992010000000001</c:v>
                </c:pt>
                <c:pt idx="20720">
                  <c:v>6.7995679999999998</c:v>
                </c:pt>
                <c:pt idx="20721">
                  <c:v>6.7996400000000001</c:v>
                </c:pt>
                <c:pt idx="20722">
                  <c:v>6.8014039999999998</c:v>
                </c:pt>
                <c:pt idx="20723">
                  <c:v>6.8014229999999998</c:v>
                </c:pt>
                <c:pt idx="20724">
                  <c:v>6.7992489999999997</c:v>
                </c:pt>
                <c:pt idx="20725">
                  <c:v>6.8012959999999998</c:v>
                </c:pt>
                <c:pt idx="20726">
                  <c:v>6.80199</c:v>
                </c:pt>
                <c:pt idx="20727">
                  <c:v>6.8020509999999996</c:v>
                </c:pt>
                <c:pt idx="20728">
                  <c:v>6.8063250000000002</c:v>
                </c:pt>
                <c:pt idx="20729">
                  <c:v>6.8057230000000004</c:v>
                </c:pt>
                <c:pt idx="20730">
                  <c:v>6.8010599999999997</c:v>
                </c:pt>
                <c:pt idx="20731">
                  <c:v>6.7991979999999996</c:v>
                </c:pt>
                <c:pt idx="20732">
                  <c:v>6.8023020000000001</c:v>
                </c:pt>
                <c:pt idx="20733">
                  <c:v>6.8050810000000004</c:v>
                </c:pt>
                <c:pt idx="20734">
                  <c:v>6.8004160000000002</c:v>
                </c:pt>
                <c:pt idx="20735">
                  <c:v>6.7997069999999997</c:v>
                </c:pt>
                <c:pt idx="20736">
                  <c:v>6.8017370000000001</c:v>
                </c:pt>
                <c:pt idx="20737">
                  <c:v>6.8005789999999999</c:v>
                </c:pt>
                <c:pt idx="20738">
                  <c:v>6.8034530000000002</c:v>
                </c:pt>
                <c:pt idx="20739">
                  <c:v>6.8034660000000002</c:v>
                </c:pt>
                <c:pt idx="20740">
                  <c:v>6.7984330000000002</c:v>
                </c:pt>
                <c:pt idx="20741">
                  <c:v>6.7979349999999998</c:v>
                </c:pt>
                <c:pt idx="20742">
                  <c:v>6.8020459999999998</c:v>
                </c:pt>
                <c:pt idx="20743">
                  <c:v>6.8048840000000004</c:v>
                </c:pt>
                <c:pt idx="20744">
                  <c:v>6.8038650000000001</c:v>
                </c:pt>
                <c:pt idx="20745">
                  <c:v>6.8008850000000001</c:v>
                </c:pt>
                <c:pt idx="20746">
                  <c:v>6.7996429999999997</c:v>
                </c:pt>
                <c:pt idx="20747">
                  <c:v>6.803312</c:v>
                </c:pt>
                <c:pt idx="20748">
                  <c:v>6.8054629999999996</c:v>
                </c:pt>
                <c:pt idx="20749">
                  <c:v>6.8037859999999997</c:v>
                </c:pt>
                <c:pt idx="20750">
                  <c:v>6.805669</c:v>
                </c:pt>
                <c:pt idx="20751">
                  <c:v>6.8095759999999999</c:v>
                </c:pt>
                <c:pt idx="20752">
                  <c:v>6.8116300000000001</c:v>
                </c:pt>
                <c:pt idx="20753">
                  <c:v>6.8102770000000001</c:v>
                </c:pt>
                <c:pt idx="20754">
                  <c:v>6.8106150000000003</c:v>
                </c:pt>
                <c:pt idx="20755">
                  <c:v>6.8140219999999996</c:v>
                </c:pt>
                <c:pt idx="20756">
                  <c:v>6.8166289999999998</c:v>
                </c:pt>
                <c:pt idx="20757">
                  <c:v>6.8154620000000001</c:v>
                </c:pt>
                <c:pt idx="20758">
                  <c:v>6.8115009999999998</c:v>
                </c:pt>
                <c:pt idx="20759">
                  <c:v>6.8118629999999998</c:v>
                </c:pt>
                <c:pt idx="20760">
                  <c:v>6.8140999999999998</c:v>
                </c:pt>
                <c:pt idx="20761">
                  <c:v>6.8126179999999996</c:v>
                </c:pt>
                <c:pt idx="20762">
                  <c:v>6.8128979999999997</c:v>
                </c:pt>
                <c:pt idx="20763">
                  <c:v>6.8145559999999996</c:v>
                </c:pt>
                <c:pt idx="20764">
                  <c:v>6.8132250000000001</c:v>
                </c:pt>
                <c:pt idx="20765">
                  <c:v>6.8110359999999996</c:v>
                </c:pt>
                <c:pt idx="20766">
                  <c:v>6.8095759999999999</c:v>
                </c:pt>
                <c:pt idx="20767">
                  <c:v>6.8088480000000002</c:v>
                </c:pt>
                <c:pt idx="20768">
                  <c:v>6.8099850000000002</c:v>
                </c:pt>
                <c:pt idx="20769">
                  <c:v>6.8133220000000003</c:v>
                </c:pt>
                <c:pt idx="20770">
                  <c:v>6.8142420000000001</c:v>
                </c:pt>
                <c:pt idx="20771">
                  <c:v>6.8146810000000002</c:v>
                </c:pt>
                <c:pt idx="20772">
                  <c:v>6.821269</c:v>
                </c:pt>
                <c:pt idx="20773">
                  <c:v>6.8227539999999998</c:v>
                </c:pt>
                <c:pt idx="20774">
                  <c:v>6.82036</c:v>
                </c:pt>
                <c:pt idx="20775">
                  <c:v>6.8211469999999998</c:v>
                </c:pt>
                <c:pt idx="20776">
                  <c:v>6.8186340000000003</c:v>
                </c:pt>
                <c:pt idx="20777">
                  <c:v>6.8151979999999996</c:v>
                </c:pt>
                <c:pt idx="20778">
                  <c:v>6.8134829999999997</c:v>
                </c:pt>
                <c:pt idx="20779">
                  <c:v>6.8123639999999996</c:v>
                </c:pt>
                <c:pt idx="20780">
                  <c:v>6.8138449999999997</c:v>
                </c:pt>
                <c:pt idx="20781">
                  <c:v>6.8170400000000004</c:v>
                </c:pt>
                <c:pt idx="20782">
                  <c:v>6.8160569999999998</c:v>
                </c:pt>
                <c:pt idx="20783">
                  <c:v>6.8117710000000002</c:v>
                </c:pt>
                <c:pt idx="20784">
                  <c:v>6.8130290000000002</c:v>
                </c:pt>
                <c:pt idx="20785">
                  <c:v>6.8153410000000001</c:v>
                </c:pt>
                <c:pt idx="20786">
                  <c:v>6.809895</c:v>
                </c:pt>
                <c:pt idx="20787">
                  <c:v>6.8073420000000002</c:v>
                </c:pt>
                <c:pt idx="20788">
                  <c:v>6.8138589999999999</c:v>
                </c:pt>
                <c:pt idx="20789">
                  <c:v>6.8179629999999998</c:v>
                </c:pt>
                <c:pt idx="20790">
                  <c:v>6.8158909999999997</c:v>
                </c:pt>
                <c:pt idx="20791">
                  <c:v>6.8204799999999999</c:v>
                </c:pt>
                <c:pt idx="20792">
                  <c:v>6.8255189999999999</c:v>
                </c:pt>
                <c:pt idx="20793">
                  <c:v>6.8186229999999997</c:v>
                </c:pt>
                <c:pt idx="20794">
                  <c:v>6.8152150000000002</c:v>
                </c:pt>
                <c:pt idx="20795">
                  <c:v>6.8186400000000003</c:v>
                </c:pt>
                <c:pt idx="20796">
                  <c:v>6.8200130000000003</c:v>
                </c:pt>
                <c:pt idx="20797">
                  <c:v>6.821396</c:v>
                </c:pt>
                <c:pt idx="20798">
                  <c:v>6.8216299999999999</c:v>
                </c:pt>
                <c:pt idx="20799">
                  <c:v>6.8229069999999998</c:v>
                </c:pt>
                <c:pt idx="20800">
                  <c:v>6.8234560000000002</c:v>
                </c:pt>
                <c:pt idx="20801">
                  <c:v>6.8186989999999996</c:v>
                </c:pt>
                <c:pt idx="20802">
                  <c:v>6.8147270000000004</c:v>
                </c:pt>
                <c:pt idx="20803">
                  <c:v>6.8192159999999999</c:v>
                </c:pt>
                <c:pt idx="20804">
                  <c:v>6.8237180000000004</c:v>
                </c:pt>
                <c:pt idx="20805">
                  <c:v>6.8188050000000002</c:v>
                </c:pt>
                <c:pt idx="20806">
                  <c:v>6.8151770000000003</c:v>
                </c:pt>
                <c:pt idx="20807">
                  <c:v>6.8203100000000001</c:v>
                </c:pt>
                <c:pt idx="20808">
                  <c:v>6.8289619999999998</c:v>
                </c:pt>
                <c:pt idx="20809">
                  <c:v>6.8310890000000004</c:v>
                </c:pt>
                <c:pt idx="20810">
                  <c:v>6.82578</c:v>
                </c:pt>
                <c:pt idx="20811">
                  <c:v>6.8285580000000001</c:v>
                </c:pt>
                <c:pt idx="20812">
                  <c:v>6.8351150000000001</c:v>
                </c:pt>
                <c:pt idx="20813">
                  <c:v>6.8344019999999999</c:v>
                </c:pt>
                <c:pt idx="20814">
                  <c:v>6.8291430000000002</c:v>
                </c:pt>
                <c:pt idx="20815">
                  <c:v>6.8272440000000003</c:v>
                </c:pt>
                <c:pt idx="20816">
                  <c:v>6.8303929999999999</c:v>
                </c:pt>
                <c:pt idx="20817">
                  <c:v>6.830209</c:v>
                </c:pt>
                <c:pt idx="20818">
                  <c:v>6.8282870000000004</c:v>
                </c:pt>
                <c:pt idx="20819">
                  <c:v>6.8262229999999997</c:v>
                </c:pt>
                <c:pt idx="20820">
                  <c:v>6.8229290000000002</c:v>
                </c:pt>
                <c:pt idx="20821">
                  <c:v>6.8201530000000004</c:v>
                </c:pt>
                <c:pt idx="20822">
                  <c:v>6.8207990000000001</c:v>
                </c:pt>
                <c:pt idx="20823">
                  <c:v>6.8185370000000001</c:v>
                </c:pt>
                <c:pt idx="20824">
                  <c:v>6.8194840000000001</c:v>
                </c:pt>
                <c:pt idx="20825">
                  <c:v>6.8288380000000002</c:v>
                </c:pt>
                <c:pt idx="20826">
                  <c:v>6.8359909999999999</c:v>
                </c:pt>
                <c:pt idx="20827">
                  <c:v>6.8323580000000002</c:v>
                </c:pt>
                <c:pt idx="20828">
                  <c:v>6.8303659999999997</c:v>
                </c:pt>
                <c:pt idx="20829">
                  <c:v>6.83629</c:v>
                </c:pt>
                <c:pt idx="20830">
                  <c:v>6.8393319999999997</c:v>
                </c:pt>
                <c:pt idx="20831">
                  <c:v>6.8370519999999999</c:v>
                </c:pt>
                <c:pt idx="20832">
                  <c:v>6.830508</c:v>
                </c:pt>
                <c:pt idx="20833">
                  <c:v>6.8284459999999996</c:v>
                </c:pt>
                <c:pt idx="20834">
                  <c:v>6.8334299999999999</c:v>
                </c:pt>
                <c:pt idx="20835">
                  <c:v>6.8344399999999998</c:v>
                </c:pt>
                <c:pt idx="20836">
                  <c:v>6.8325930000000001</c:v>
                </c:pt>
                <c:pt idx="20837">
                  <c:v>6.833196</c:v>
                </c:pt>
                <c:pt idx="20838">
                  <c:v>6.8357840000000003</c:v>
                </c:pt>
                <c:pt idx="20839">
                  <c:v>6.8371940000000002</c:v>
                </c:pt>
                <c:pt idx="20840">
                  <c:v>6.8367880000000003</c:v>
                </c:pt>
                <c:pt idx="20841">
                  <c:v>6.8346410000000004</c:v>
                </c:pt>
                <c:pt idx="20842">
                  <c:v>6.8332660000000001</c:v>
                </c:pt>
                <c:pt idx="20843">
                  <c:v>6.8357549999999998</c:v>
                </c:pt>
                <c:pt idx="20844">
                  <c:v>6.8323239999999998</c:v>
                </c:pt>
                <c:pt idx="20845">
                  <c:v>6.8269359999999999</c:v>
                </c:pt>
                <c:pt idx="20846">
                  <c:v>6.8315140000000003</c:v>
                </c:pt>
                <c:pt idx="20847">
                  <c:v>6.8352089999999999</c:v>
                </c:pt>
                <c:pt idx="20848">
                  <c:v>6.831048</c:v>
                </c:pt>
                <c:pt idx="20849">
                  <c:v>6.8302769999999997</c:v>
                </c:pt>
                <c:pt idx="20850">
                  <c:v>6.8341969999999996</c:v>
                </c:pt>
                <c:pt idx="20851">
                  <c:v>6.8352519999999997</c:v>
                </c:pt>
                <c:pt idx="20852">
                  <c:v>6.8348370000000003</c:v>
                </c:pt>
                <c:pt idx="20853">
                  <c:v>6.8354999999999997</c:v>
                </c:pt>
                <c:pt idx="20854">
                  <c:v>6.8355389999999998</c:v>
                </c:pt>
                <c:pt idx="20855">
                  <c:v>6.8356469999999998</c:v>
                </c:pt>
                <c:pt idx="20856">
                  <c:v>6.8346299999999998</c:v>
                </c:pt>
                <c:pt idx="20857">
                  <c:v>6.8350270000000002</c:v>
                </c:pt>
                <c:pt idx="20858">
                  <c:v>6.8346140000000002</c:v>
                </c:pt>
                <c:pt idx="20859">
                  <c:v>6.8278189999999999</c:v>
                </c:pt>
                <c:pt idx="20860">
                  <c:v>6.8285619999999998</c:v>
                </c:pt>
                <c:pt idx="20861">
                  <c:v>6.8344199999999997</c:v>
                </c:pt>
                <c:pt idx="20862">
                  <c:v>6.8331390000000001</c:v>
                </c:pt>
                <c:pt idx="20863">
                  <c:v>6.8375709999999996</c:v>
                </c:pt>
                <c:pt idx="20864">
                  <c:v>6.8430650000000002</c:v>
                </c:pt>
                <c:pt idx="20865">
                  <c:v>6.8390279999999999</c:v>
                </c:pt>
                <c:pt idx="20866">
                  <c:v>6.8356729999999999</c:v>
                </c:pt>
                <c:pt idx="20867">
                  <c:v>6.8383510000000003</c:v>
                </c:pt>
                <c:pt idx="20868">
                  <c:v>6.8370959999999998</c:v>
                </c:pt>
                <c:pt idx="20869">
                  <c:v>6.8349320000000002</c:v>
                </c:pt>
                <c:pt idx="20870">
                  <c:v>6.8381809999999996</c:v>
                </c:pt>
                <c:pt idx="20871">
                  <c:v>6.8424079999999998</c:v>
                </c:pt>
                <c:pt idx="20872">
                  <c:v>6.8474769999999996</c:v>
                </c:pt>
                <c:pt idx="20873">
                  <c:v>6.8499809999999997</c:v>
                </c:pt>
                <c:pt idx="20874">
                  <c:v>6.8475440000000001</c:v>
                </c:pt>
                <c:pt idx="20875">
                  <c:v>6.8483939999999999</c:v>
                </c:pt>
                <c:pt idx="20876">
                  <c:v>6.849774</c:v>
                </c:pt>
                <c:pt idx="20877">
                  <c:v>6.8476290000000004</c:v>
                </c:pt>
                <c:pt idx="20878">
                  <c:v>6.8477079999999999</c:v>
                </c:pt>
                <c:pt idx="20879">
                  <c:v>6.8472470000000003</c:v>
                </c:pt>
                <c:pt idx="20880">
                  <c:v>6.8435560000000004</c:v>
                </c:pt>
                <c:pt idx="20881">
                  <c:v>6.8421010000000004</c:v>
                </c:pt>
                <c:pt idx="20882">
                  <c:v>6.8434900000000001</c:v>
                </c:pt>
                <c:pt idx="20883">
                  <c:v>6.8412160000000002</c:v>
                </c:pt>
                <c:pt idx="20884">
                  <c:v>6.840935</c:v>
                </c:pt>
                <c:pt idx="20885">
                  <c:v>6.8396879999999998</c:v>
                </c:pt>
                <c:pt idx="20886">
                  <c:v>6.8366959999999999</c:v>
                </c:pt>
                <c:pt idx="20887">
                  <c:v>6.8356919999999999</c:v>
                </c:pt>
                <c:pt idx="20888">
                  <c:v>6.8363740000000002</c:v>
                </c:pt>
                <c:pt idx="20889">
                  <c:v>6.8428610000000001</c:v>
                </c:pt>
                <c:pt idx="20890">
                  <c:v>6.8465030000000002</c:v>
                </c:pt>
                <c:pt idx="20891">
                  <c:v>6.8403619999999998</c:v>
                </c:pt>
                <c:pt idx="20892">
                  <c:v>6.8369229999999996</c:v>
                </c:pt>
                <c:pt idx="20893">
                  <c:v>6.8397670000000002</c:v>
                </c:pt>
                <c:pt idx="20894">
                  <c:v>6.8395210000000004</c:v>
                </c:pt>
                <c:pt idx="20895">
                  <c:v>6.8394120000000003</c:v>
                </c:pt>
                <c:pt idx="20896">
                  <c:v>6.8439649999999999</c:v>
                </c:pt>
                <c:pt idx="20897">
                  <c:v>6.8448039999999999</c:v>
                </c:pt>
                <c:pt idx="20898">
                  <c:v>6.8427239999999996</c:v>
                </c:pt>
                <c:pt idx="20899">
                  <c:v>6.8461100000000004</c:v>
                </c:pt>
                <c:pt idx="20900">
                  <c:v>6.8533879999999998</c:v>
                </c:pt>
                <c:pt idx="20901">
                  <c:v>6.8558979999999998</c:v>
                </c:pt>
                <c:pt idx="20902">
                  <c:v>6.8556559999999998</c:v>
                </c:pt>
                <c:pt idx="20903">
                  <c:v>6.8608219999999998</c:v>
                </c:pt>
                <c:pt idx="20904">
                  <c:v>6.8585760000000002</c:v>
                </c:pt>
                <c:pt idx="20905">
                  <c:v>6.8502549999999998</c:v>
                </c:pt>
                <c:pt idx="20906">
                  <c:v>6.8507689999999997</c:v>
                </c:pt>
                <c:pt idx="20907">
                  <c:v>6.8511189999999997</c:v>
                </c:pt>
                <c:pt idx="20908">
                  <c:v>6.8489810000000002</c:v>
                </c:pt>
                <c:pt idx="20909">
                  <c:v>6.8490640000000003</c:v>
                </c:pt>
                <c:pt idx="20910">
                  <c:v>6.8473730000000002</c:v>
                </c:pt>
                <c:pt idx="20911">
                  <c:v>6.8452989999999998</c:v>
                </c:pt>
                <c:pt idx="20912">
                  <c:v>6.849431</c:v>
                </c:pt>
                <c:pt idx="20913">
                  <c:v>6.8582549999999998</c:v>
                </c:pt>
                <c:pt idx="20914">
                  <c:v>6.8590450000000001</c:v>
                </c:pt>
                <c:pt idx="20915">
                  <c:v>6.8524520000000004</c:v>
                </c:pt>
                <c:pt idx="20916">
                  <c:v>6.8521669999999997</c:v>
                </c:pt>
                <c:pt idx="20917">
                  <c:v>6.8567939999999998</c:v>
                </c:pt>
                <c:pt idx="20918">
                  <c:v>6.8578239999999999</c:v>
                </c:pt>
                <c:pt idx="20919">
                  <c:v>6.855855</c:v>
                </c:pt>
                <c:pt idx="20920">
                  <c:v>6.8565379999999996</c:v>
                </c:pt>
                <c:pt idx="20921">
                  <c:v>6.8562079999999996</c:v>
                </c:pt>
                <c:pt idx="20922">
                  <c:v>6.85175</c:v>
                </c:pt>
                <c:pt idx="20923">
                  <c:v>6.8527800000000001</c:v>
                </c:pt>
                <c:pt idx="20924">
                  <c:v>6.8567910000000003</c:v>
                </c:pt>
                <c:pt idx="20925">
                  <c:v>6.8587499999999997</c:v>
                </c:pt>
                <c:pt idx="20926">
                  <c:v>6.8580139999999998</c:v>
                </c:pt>
                <c:pt idx="20927">
                  <c:v>6.854616</c:v>
                </c:pt>
                <c:pt idx="20928">
                  <c:v>6.8564540000000003</c:v>
                </c:pt>
                <c:pt idx="20929">
                  <c:v>6.8580300000000003</c:v>
                </c:pt>
                <c:pt idx="20930">
                  <c:v>6.8532609999999998</c:v>
                </c:pt>
                <c:pt idx="20931">
                  <c:v>6.8550360000000001</c:v>
                </c:pt>
                <c:pt idx="20932">
                  <c:v>6.8613780000000002</c:v>
                </c:pt>
                <c:pt idx="20933">
                  <c:v>6.8604229999999999</c:v>
                </c:pt>
                <c:pt idx="20934">
                  <c:v>6.8571900000000001</c:v>
                </c:pt>
                <c:pt idx="20935">
                  <c:v>6.8586429999999998</c:v>
                </c:pt>
                <c:pt idx="20936">
                  <c:v>6.8647580000000001</c:v>
                </c:pt>
                <c:pt idx="20937">
                  <c:v>6.8664940000000003</c:v>
                </c:pt>
                <c:pt idx="20938">
                  <c:v>6.8604560000000001</c:v>
                </c:pt>
                <c:pt idx="20939">
                  <c:v>6.8542249999999996</c:v>
                </c:pt>
                <c:pt idx="20940">
                  <c:v>6.8545290000000003</c:v>
                </c:pt>
                <c:pt idx="20941">
                  <c:v>6.8565709999999997</c:v>
                </c:pt>
                <c:pt idx="20942">
                  <c:v>6.8505929999999999</c:v>
                </c:pt>
                <c:pt idx="20943">
                  <c:v>6.8462630000000004</c:v>
                </c:pt>
                <c:pt idx="20944">
                  <c:v>6.8508839999999998</c:v>
                </c:pt>
                <c:pt idx="20945">
                  <c:v>6.8514249999999999</c:v>
                </c:pt>
                <c:pt idx="20946">
                  <c:v>6.8481069999999997</c:v>
                </c:pt>
                <c:pt idx="20947">
                  <c:v>6.8512149999999998</c:v>
                </c:pt>
                <c:pt idx="20948">
                  <c:v>6.8537619999999997</c:v>
                </c:pt>
                <c:pt idx="20949">
                  <c:v>6.851998</c:v>
                </c:pt>
                <c:pt idx="20950">
                  <c:v>6.85318</c:v>
                </c:pt>
                <c:pt idx="20951">
                  <c:v>6.8543640000000003</c:v>
                </c:pt>
                <c:pt idx="20952">
                  <c:v>6.8537359999999996</c:v>
                </c:pt>
                <c:pt idx="20953">
                  <c:v>6.8558479999999999</c:v>
                </c:pt>
                <c:pt idx="20954">
                  <c:v>6.860862</c:v>
                </c:pt>
                <c:pt idx="20955">
                  <c:v>6.8661380000000003</c:v>
                </c:pt>
                <c:pt idx="20956">
                  <c:v>6.8645269999999998</c:v>
                </c:pt>
                <c:pt idx="20957">
                  <c:v>6.8670790000000004</c:v>
                </c:pt>
                <c:pt idx="20958">
                  <c:v>6.8756469999999998</c:v>
                </c:pt>
                <c:pt idx="20959">
                  <c:v>6.8724109999999996</c:v>
                </c:pt>
                <c:pt idx="20960">
                  <c:v>6.8651980000000004</c:v>
                </c:pt>
                <c:pt idx="20961">
                  <c:v>6.8671620000000004</c:v>
                </c:pt>
                <c:pt idx="20962">
                  <c:v>6.8701369999999997</c:v>
                </c:pt>
                <c:pt idx="20963">
                  <c:v>6.8650010000000004</c:v>
                </c:pt>
                <c:pt idx="20964">
                  <c:v>6.86381</c:v>
                </c:pt>
                <c:pt idx="20965">
                  <c:v>6.8712249999999999</c:v>
                </c:pt>
                <c:pt idx="20966">
                  <c:v>6.8743410000000003</c:v>
                </c:pt>
                <c:pt idx="20967">
                  <c:v>6.8720600000000003</c:v>
                </c:pt>
                <c:pt idx="20968">
                  <c:v>6.8699450000000004</c:v>
                </c:pt>
                <c:pt idx="20969">
                  <c:v>6.8674419999999996</c:v>
                </c:pt>
                <c:pt idx="20970">
                  <c:v>6.8697910000000002</c:v>
                </c:pt>
                <c:pt idx="20971">
                  <c:v>6.8735179999999998</c:v>
                </c:pt>
                <c:pt idx="20972">
                  <c:v>6.8719700000000001</c:v>
                </c:pt>
                <c:pt idx="20973">
                  <c:v>6.8712220000000004</c:v>
                </c:pt>
                <c:pt idx="20974">
                  <c:v>6.8759959999999998</c:v>
                </c:pt>
                <c:pt idx="20975">
                  <c:v>6.8796619999999997</c:v>
                </c:pt>
                <c:pt idx="20976">
                  <c:v>6.8751689999999996</c:v>
                </c:pt>
                <c:pt idx="20977">
                  <c:v>6.8714230000000001</c:v>
                </c:pt>
                <c:pt idx="20978">
                  <c:v>6.8756409999999999</c:v>
                </c:pt>
                <c:pt idx="20979">
                  <c:v>6.8770790000000002</c:v>
                </c:pt>
                <c:pt idx="20980">
                  <c:v>6.8720869999999996</c:v>
                </c:pt>
                <c:pt idx="20981">
                  <c:v>6.8707779999999996</c:v>
                </c:pt>
                <c:pt idx="20982">
                  <c:v>6.8698560000000004</c:v>
                </c:pt>
                <c:pt idx="20983">
                  <c:v>6.8703979999999998</c:v>
                </c:pt>
                <c:pt idx="20984">
                  <c:v>6.8768750000000001</c:v>
                </c:pt>
                <c:pt idx="20985">
                  <c:v>6.877955</c:v>
                </c:pt>
                <c:pt idx="20986">
                  <c:v>6.8715780000000004</c:v>
                </c:pt>
                <c:pt idx="20987">
                  <c:v>6.8676789999999999</c:v>
                </c:pt>
                <c:pt idx="20988">
                  <c:v>6.8694119999999996</c:v>
                </c:pt>
                <c:pt idx="20989">
                  <c:v>6.8724160000000003</c:v>
                </c:pt>
                <c:pt idx="20990">
                  <c:v>6.8712439999999999</c:v>
                </c:pt>
                <c:pt idx="20991">
                  <c:v>6.869129</c:v>
                </c:pt>
                <c:pt idx="20992">
                  <c:v>6.8679269999999999</c:v>
                </c:pt>
                <c:pt idx="20993">
                  <c:v>6.8642859999999999</c:v>
                </c:pt>
                <c:pt idx="20994">
                  <c:v>6.8664779999999999</c:v>
                </c:pt>
                <c:pt idx="20995">
                  <c:v>6.8723559999999999</c:v>
                </c:pt>
                <c:pt idx="20996">
                  <c:v>6.8714250000000003</c:v>
                </c:pt>
                <c:pt idx="20997">
                  <c:v>6.870463</c:v>
                </c:pt>
                <c:pt idx="20998">
                  <c:v>6.8733490000000002</c:v>
                </c:pt>
                <c:pt idx="20999">
                  <c:v>6.8753650000000004</c:v>
                </c:pt>
                <c:pt idx="21000">
                  <c:v>6.8747850000000001</c:v>
                </c:pt>
                <c:pt idx="21001">
                  <c:v>6.8786589999999999</c:v>
                </c:pt>
                <c:pt idx="21002">
                  <c:v>6.8838499999999998</c:v>
                </c:pt>
                <c:pt idx="21003">
                  <c:v>6.8793490000000004</c:v>
                </c:pt>
                <c:pt idx="21004">
                  <c:v>6.8742159999999997</c:v>
                </c:pt>
                <c:pt idx="21005">
                  <c:v>6.8760199999999996</c:v>
                </c:pt>
                <c:pt idx="21006">
                  <c:v>6.8768229999999999</c:v>
                </c:pt>
                <c:pt idx="21007">
                  <c:v>6.8739590000000002</c:v>
                </c:pt>
                <c:pt idx="21008">
                  <c:v>6.8764849999999997</c:v>
                </c:pt>
                <c:pt idx="21009">
                  <c:v>6.8823090000000002</c:v>
                </c:pt>
                <c:pt idx="21010">
                  <c:v>6.878895</c:v>
                </c:pt>
                <c:pt idx="21011">
                  <c:v>6.8744249999999996</c:v>
                </c:pt>
                <c:pt idx="21012">
                  <c:v>6.8789449999999999</c:v>
                </c:pt>
                <c:pt idx="21013">
                  <c:v>6.8814760000000001</c:v>
                </c:pt>
                <c:pt idx="21014">
                  <c:v>6.8810739999999999</c:v>
                </c:pt>
                <c:pt idx="21015">
                  <c:v>6.8819350000000004</c:v>
                </c:pt>
                <c:pt idx="21016">
                  <c:v>6.8830840000000002</c:v>
                </c:pt>
                <c:pt idx="21017">
                  <c:v>6.8839189999999997</c:v>
                </c:pt>
                <c:pt idx="21018">
                  <c:v>6.8861080000000001</c:v>
                </c:pt>
                <c:pt idx="21019">
                  <c:v>6.8873470000000001</c:v>
                </c:pt>
                <c:pt idx="21020">
                  <c:v>6.8876429999999997</c:v>
                </c:pt>
                <c:pt idx="21021">
                  <c:v>6.886679</c:v>
                </c:pt>
                <c:pt idx="21022">
                  <c:v>6.8824779999999999</c:v>
                </c:pt>
                <c:pt idx="21023">
                  <c:v>6.8788460000000002</c:v>
                </c:pt>
                <c:pt idx="21024">
                  <c:v>6.8802830000000004</c:v>
                </c:pt>
                <c:pt idx="21025">
                  <c:v>6.8863250000000003</c:v>
                </c:pt>
                <c:pt idx="21026">
                  <c:v>6.8845150000000004</c:v>
                </c:pt>
                <c:pt idx="21027">
                  <c:v>6.8770740000000004</c:v>
                </c:pt>
                <c:pt idx="21028">
                  <c:v>6.8804809999999996</c:v>
                </c:pt>
                <c:pt idx="21029">
                  <c:v>6.8836810000000002</c:v>
                </c:pt>
                <c:pt idx="21030">
                  <c:v>6.8811119999999999</c:v>
                </c:pt>
                <c:pt idx="21031">
                  <c:v>6.886971</c:v>
                </c:pt>
                <c:pt idx="21032">
                  <c:v>6.893548</c:v>
                </c:pt>
                <c:pt idx="21033">
                  <c:v>6.8852869999999999</c:v>
                </c:pt>
                <c:pt idx="21034">
                  <c:v>6.8794519999999997</c:v>
                </c:pt>
                <c:pt idx="21035">
                  <c:v>6.883318</c:v>
                </c:pt>
                <c:pt idx="21036">
                  <c:v>6.8841679999999998</c:v>
                </c:pt>
                <c:pt idx="21037">
                  <c:v>6.8830169999999997</c:v>
                </c:pt>
                <c:pt idx="21038">
                  <c:v>6.882708</c:v>
                </c:pt>
                <c:pt idx="21039">
                  <c:v>6.8815030000000004</c:v>
                </c:pt>
                <c:pt idx="21040">
                  <c:v>6.8821659999999998</c:v>
                </c:pt>
                <c:pt idx="21041">
                  <c:v>6.8848180000000001</c:v>
                </c:pt>
                <c:pt idx="21042">
                  <c:v>6.8855320000000004</c:v>
                </c:pt>
                <c:pt idx="21043">
                  <c:v>6.885535</c:v>
                </c:pt>
                <c:pt idx="21044">
                  <c:v>6.8868929999999997</c:v>
                </c:pt>
                <c:pt idx="21045">
                  <c:v>6.887778</c:v>
                </c:pt>
                <c:pt idx="21046">
                  <c:v>6.8850369999999996</c:v>
                </c:pt>
                <c:pt idx="21047">
                  <c:v>6.8856760000000001</c:v>
                </c:pt>
                <c:pt idx="21048">
                  <c:v>6.8964359999999996</c:v>
                </c:pt>
                <c:pt idx="21049">
                  <c:v>6.8988959999999997</c:v>
                </c:pt>
                <c:pt idx="21050">
                  <c:v>6.8921260000000002</c:v>
                </c:pt>
                <c:pt idx="21051">
                  <c:v>6.8891</c:v>
                </c:pt>
                <c:pt idx="21052">
                  <c:v>6.8933049999999998</c:v>
                </c:pt>
                <c:pt idx="21053">
                  <c:v>6.8973519999999997</c:v>
                </c:pt>
                <c:pt idx="21054">
                  <c:v>6.8916849999999998</c:v>
                </c:pt>
                <c:pt idx="21055">
                  <c:v>6.8877160000000002</c:v>
                </c:pt>
                <c:pt idx="21056">
                  <c:v>6.8949429999999996</c:v>
                </c:pt>
                <c:pt idx="21057">
                  <c:v>6.8986710000000002</c:v>
                </c:pt>
                <c:pt idx="21058">
                  <c:v>6.896007</c:v>
                </c:pt>
                <c:pt idx="21059">
                  <c:v>6.8956189999999999</c:v>
                </c:pt>
                <c:pt idx="21060">
                  <c:v>6.8945720000000001</c:v>
                </c:pt>
                <c:pt idx="21061">
                  <c:v>6.8917140000000003</c:v>
                </c:pt>
                <c:pt idx="21062">
                  <c:v>6.8935890000000004</c:v>
                </c:pt>
                <c:pt idx="21063">
                  <c:v>6.8973399999999998</c:v>
                </c:pt>
                <c:pt idx="21064">
                  <c:v>6.8955500000000001</c:v>
                </c:pt>
                <c:pt idx="21065">
                  <c:v>6.8916539999999999</c:v>
                </c:pt>
                <c:pt idx="21066">
                  <c:v>6.8933980000000004</c:v>
                </c:pt>
                <c:pt idx="21067">
                  <c:v>6.896083</c:v>
                </c:pt>
                <c:pt idx="21068">
                  <c:v>6.8936200000000003</c:v>
                </c:pt>
                <c:pt idx="21069">
                  <c:v>6.8933439999999999</c:v>
                </c:pt>
                <c:pt idx="21070">
                  <c:v>6.8951779999999996</c:v>
                </c:pt>
                <c:pt idx="21071">
                  <c:v>6.893497</c:v>
                </c:pt>
                <c:pt idx="21072">
                  <c:v>6.8943079999999997</c:v>
                </c:pt>
                <c:pt idx="21073">
                  <c:v>6.895918</c:v>
                </c:pt>
                <c:pt idx="21074">
                  <c:v>6.8926889999999998</c:v>
                </c:pt>
                <c:pt idx="21075">
                  <c:v>6.8908480000000001</c:v>
                </c:pt>
                <c:pt idx="21076">
                  <c:v>6.8929619999999998</c:v>
                </c:pt>
                <c:pt idx="21077">
                  <c:v>6.8936359999999999</c:v>
                </c:pt>
                <c:pt idx="21078">
                  <c:v>6.8937350000000004</c:v>
                </c:pt>
                <c:pt idx="21079">
                  <c:v>6.8973389999999997</c:v>
                </c:pt>
                <c:pt idx="21080">
                  <c:v>6.9030449999999997</c:v>
                </c:pt>
                <c:pt idx="21081">
                  <c:v>6.9034620000000002</c:v>
                </c:pt>
                <c:pt idx="21082">
                  <c:v>6.9069089999999997</c:v>
                </c:pt>
                <c:pt idx="21083">
                  <c:v>6.9105410000000003</c:v>
                </c:pt>
                <c:pt idx="21084">
                  <c:v>6.905157</c:v>
                </c:pt>
                <c:pt idx="21085">
                  <c:v>6.908328</c:v>
                </c:pt>
                <c:pt idx="21086">
                  <c:v>6.9144160000000001</c:v>
                </c:pt>
                <c:pt idx="21087">
                  <c:v>6.9087899999999998</c:v>
                </c:pt>
                <c:pt idx="21088">
                  <c:v>6.9061959999999996</c:v>
                </c:pt>
                <c:pt idx="21089">
                  <c:v>6.9070070000000001</c:v>
                </c:pt>
                <c:pt idx="21090">
                  <c:v>6.900264</c:v>
                </c:pt>
                <c:pt idx="21091">
                  <c:v>6.8967980000000004</c:v>
                </c:pt>
                <c:pt idx="21092">
                  <c:v>6.8987949999999998</c:v>
                </c:pt>
                <c:pt idx="21093">
                  <c:v>6.8971450000000001</c:v>
                </c:pt>
                <c:pt idx="21094">
                  <c:v>6.8985300000000001</c:v>
                </c:pt>
                <c:pt idx="21095">
                  <c:v>6.9023750000000001</c:v>
                </c:pt>
                <c:pt idx="21096">
                  <c:v>6.8989710000000004</c:v>
                </c:pt>
                <c:pt idx="21097">
                  <c:v>6.8969659999999999</c:v>
                </c:pt>
                <c:pt idx="21098">
                  <c:v>6.8989929999999999</c:v>
                </c:pt>
                <c:pt idx="21099">
                  <c:v>6.900315</c:v>
                </c:pt>
                <c:pt idx="21100">
                  <c:v>6.9001960000000002</c:v>
                </c:pt>
                <c:pt idx="21101">
                  <c:v>6.8970320000000003</c:v>
                </c:pt>
                <c:pt idx="21102">
                  <c:v>6.8964920000000003</c:v>
                </c:pt>
                <c:pt idx="21103">
                  <c:v>6.9006860000000003</c:v>
                </c:pt>
                <c:pt idx="21104">
                  <c:v>6.9005099999999997</c:v>
                </c:pt>
                <c:pt idx="21105">
                  <c:v>6.9001619999999999</c:v>
                </c:pt>
                <c:pt idx="21106">
                  <c:v>6.9054690000000001</c:v>
                </c:pt>
                <c:pt idx="21107">
                  <c:v>6.901491</c:v>
                </c:pt>
                <c:pt idx="21108">
                  <c:v>6.8927579999999997</c:v>
                </c:pt>
                <c:pt idx="21109">
                  <c:v>6.8940859999999997</c:v>
                </c:pt>
                <c:pt idx="21110">
                  <c:v>6.8951450000000003</c:v>
                </c:pt>
                <c:pt idx="21111">
                  <c:v>6.8930100000000003</c:v>
                </c:pt>
                <c:pt idx="21112">
                  <c:v>6.8953709999999999</c:v>
                </c:pt>
                <c:pt idx="21113">
                  <c:v>6.8958849999999998</c:v>
                </c:pt>
                <c:pt idx="21114">
                  <c:v>6.8937179999999998</c:v>
                </c:pt>
                <c:pt idx="21115">
                  <c:v>6.8960569999999999</c:v>
                </c:pt>
                <c:pt idx="21116">
                  <c:v>6.9005749999999999</c:v>
                </c:pt>
                <c:pt idx="21117">
                  <c:v>6.8966770000000004</c:v>
                </c:pt>
                <c:pt idx="21118">
                  <c:v>6.8956160000000004</c:v>
                </c:pt>
                <c:pt idx="21119">
                  <c:v>6.9043530000000004</c:v>
                </c:pt>
                <c:pt idx="21120">
                  <c:v>6.905373</c:v>
                </c:pt>
                <c:pt idx="21121">
                  <c:v>6.9019979999999999</c:v>
                </c:pt>
                <c:pt idx="21122">
                  <c:v>6.9059280000000003</c:v>
                </c:pt>
                <c:pt idx="21123">
                  <c:v>6.9098069999999998</c:v>
                </c:pt>
                <c:pt idx="21124">
                  <c:v>6.9075670000000002</c:v>
                </c:pt>
                <c:pt idx="21125">
                  <c:v>6.903632</c:v>
                </c:pt>
                <c:pt idx="21126">
                  <c:v>6.9058190000000002</c:v>
                </c:pt>
                <c:pt idx="21127">
                  <c:v>6.9093260000000001</c:v>
                </c:pt>
                <c:pt idx="21128">
                  <c:v>6.9102759999999996</c:v>
                </c:pt>
                <c:pt idx="21129">
                  <c:v>6.9123130000000002</c:v>
                </c:pt>
                <c:pt idx="21130">
                  <c:v>6.9167959999999997</c:v>
                </c:pt>
                <c:pt idx="21131">
                  <c:v>6.9213310000000003</c:v>
                </c:pt>
                <c:pt idx="21132">
                  <c:v>6.9217909999999998</c:v>
                </c:pt>
                <c:pt idx="21133">
                  <c:v>6.9204109999999996</c:v>
                </c:pt>
                <c:pt idx="21134">
                  <c:v>6.9170590000000001</c:v>
                </c:pt>
                <c:pt idx="21135">
                  <c:v>6.9128819999999997</c:v>
                </c:pt>
                <c:pt idx="21136">
                  <c:v>6.9130929999999999</c:v>
                </c:pt>
                <c:pt idx="21137">
                  <c:v>6.9131359999999997</c:v>
                </c:pt>
                <c:pt idx="21138">
                  <c:v>6.911848</c:v>
                </c:pt>
                <c:pt idx="21139">
                  <c:v>6.9108210000000003</c:v>
                </c:pt>
                <c:pt idx="21140">
                  <c:v>6.9093</c:v>
                </c:pt>
                <c:pt idx="21141">
                  <c:v>6.9101730000000003</c:v>
                </c:pt>
                <c:pt idx="21142">
                  <c:v>6.9130890000000003</c:v>
                </c:pt>
                <c:pt idx="21143">
                  <c:v>6.9124369999999997</c:v>
                </c:pt>
                <c:pt idx="21144">
                  <c:v>6.9122349999999999</c:v>
                </c:pt>
                <c:pt idx="21145">
                  <c:v>6.9157479999999998</c:v>
                </c:pt>
                <c:pt idx="21146">
                  <c:v>6.917662</c:v>
                </c:pt>
                <c:pt idx="21147">
                  <c:v>6.9160719999999998</c:v>
                </c:pt>
                <c:pt idx="21148">
                  <c:v>6.9159889999999997</c:v>
                </c:pt>
                <c:pt idx="21149">
                  <c:v>6.9180590000000004</c:v>
                </c:pt>
                <c:pt idx="21150">
                  <c:v>6.9211559999999999</c:v>
                </c:pt>
                <c:pt idx="21151">
                  <c:v>6.9229539999999998</c:v>
                </c:pt>
                <c:pt idx="21152">
                  <c:v>6.9204689999999998</c:v>
                </c:pt>
                <c:pt idx="21153">
                  <c:v>6.9175110000000002</c:v>
                </c:pt>
                <c:pt idx="21154">
                  <c:v>6.9164890000000003</c:v>
                </c:pt>
                <c:pt idx="21155">
                  <c:v>6.9151420000000003</c:v>
                </c:pt>
                <c:pt idx="21156">
                  <c:v>6.9161429999999999</c:v>
                </c:pt>
                <c:pt idx="21157">
                  <c:v>6.9180070000000002</c:v>
                </c:pt>
                <c:pt idx="21158">
                  <c:v>6.9130450000000003</c:v>
                </c:pt>
                <c:pt idx="21159">
                  <c:v>6.9116419999999996</c:v>
                </c:pt>
                <c:pt idx="21160">
                  <c:v>6.9186350000000001</c:v>
                </c:pt>
                <c:pt idx="21161">
                  <c:v>6.9214399999999996</c:v>
                </c:pt>
                <c:pt idx="21162">
                  <c:v>6.9201779999999999</c:v>
                </c:pt>
                <c:pt idx="21163">
                  <c:v>6.9164890000000003</c:v>
                </c:pt>
                <c:pt idx="21164">
                  <c:v>6.9140680000000003</c:v>
                </c:pt>
                <c:pt idx="21165">
                  <c:v>6.9161780000000004</c:v>
                </c:pt>
                <c:pt idx="21166">
                  <c:v>6.916919</c:v>
                </c:pt>
                <c:pt idx="21167">
                  <c:v>6.9161190000000001</c:v>
                </c:pt>
                <c:pt idx="21168">
                  <c:v>6.9180919999999997</c:v>
                </c:pt>
                <c:pt idx="21169">
                  <c:v>6.922161</c:v>
                </c:pt>
                <c:pt idx="21170">
                  <c:v>6.9250610000000004</c:v>
                </c:pt>
                <c:pt idx="21171">
                  <c:v>6.9199960000000003</c:v>
                </c:pt>
                <c:pt idx="21172">
                  <c:v>6.9182290000000002</c:v>
                </c:pt>
                <c:pt idx="21173">
                  <c:v>6.9227350000000003</c:v>
                </c:pt>
                <c:pt idx="21174">
                  <c:v>6.9228370000000004</c:v>
                </c:pt>
                <c:pt idx="21175">
                  <c:v>6.9227160000000003</c:v>
                </c:pt>
                <c:pt idx="21176">
                  <c:v>6.9213180000000003</c:v>
                </c:pt>
                <c:pt idx="21177">
                  <c:v>6.9162670000000004</c:v>
                </c:pt>
                <c:pt idx="21178">
                  <c:v>6.9170819999999997</c:v>
                </c:pt>
                <c:pt idx="21179">
                  <c:v>6.9210580000000004</c:v>
                </c:pt>
                <c:pt idx="21180">
                  <c:v>6.9198810000000002</c:v>
                </c:pt>
                <c:pt idx="21181">
                  <c:v>6.9175849999999999</c:v>
                </c:pt>
                <c:pt idx="21182">
                  <c:v>6.9212220000000002</c:v>
                </c:pt>
                <c:pt idx="21183">
                  <c:v>6.923654</c:v>
                </c:pt>
                <c:pt idx="21184">
                  <c:v>6.9218840000000004</c:v>
                </c:pt>
                <c:pt idx="21185">
                  <c:v>6.923311</c:v>
                </c:pt>
                <c:pt idx="21186">
                  <c:v>6.9267979999999998</c:v>
                </c:pt>
                <c:pt idx="21187">
                  <c:v>6.925484</c:v>
                </c:pt>
                <c:pt idx="21188">
                  <c:v>6.9209649999999998</c:v>
                </c:pt>
                <c:pt idx="21189">
                  <c:v>6.9218080000000004</c:v>
                </c:pt>
                <c:pt idx="21190">
                  <c:v>6.9257289999999996</c:v>
                </c:pt>
                <c:pt idx="21191">
                  <c:v>6.9234210000000003</c:v>
                </c:pt>
                <c:pt idx="21192">
                  <c:v>6.9264939999999999</c:v>
                </c:pt>
                <c:pt idx="21193">
                  <c:v>6.9288780000000001</c:v>
                </c:pt>
                <c:pt idx="21194">
                  <c:v>6.9254340000000001</c:v>
                </c:pt>
                <c:pt idx="21195">
                  <c:v>6.9291479999999996</c:v>
                </c:pt>
                <c:pt idx="21196">
                  <c:v>6.9315810000000004</c:v>
                </c:pt>
                <c:pt idx="21197">
                  <c:v>6.927187</c:v>
                </c:pt>
                <c:pt idx="21198">
                  <c:v>6.9225060000000003</c:v>
                </c:pt>
                <c:pt idx="21199">
                  <c:v>6.9195849999999997</c:v>
                </c:pt>
                <c:pt idx="21200">
                  <c:v>6.9203380000000001</c:v>
                </c:pt>
                <c:pt idx="21201">
                  <c:v>6.9225209999999997</c:v>
                </c:pt>
                <c:pt idx="21202">
                  <c:v>6.9220090000000001</c:v>
                </c:pt>
                <c:pt idx="21203">
                  <c:v>6.9215799999999996</c:v>
                </c:pt>
                <c:pt idx="21204">
                  <c:v>6.9229289999999999</c:v>
                </c:pt>
                <c:pt idx="21205">
                  <c:v>6.9252760000000002</c:v>
                </c:pt>
                <c:pt idx="21206">
                  <c:v>6.928464</c:v>
                </c:pt>
                <c:pt idx="21207">
                  <c:v>6.9320849999999998</c:v>
                </c:pt>
                <c:pt idx="21208">
                  <c:v>6.9349090000000002</c:v>
                </c:pt>
                <c:pt idx="21209">
                  <c:v>6.9332849999999997</c:v>
                </c:pt>
                <c:pt idx="21210">
                  <c:v>6.9348229999999997</c:v>
                </c:pt>
                <c:pt idx="21211">
                  <c:v>6.9365740000000002</c:v>
                </c:pt>
                <c:pt idx="21212">
                  <c:v>6.9290089999999998</c:v>
                </c:pt>
                <c:pt idx="21213">
                  <c:v>6.9251139999999998</c:v>
                </c:pt>
                <c:pt idx="21214">
                  <c:v>6.9269489999999996</c:v>
                </c:pt>
                <c:pt idx="21215">
                  <c:v>6.9253439999999999</c:v>
                </c:pt>
                <c:pt idx="21216">
                  <c:v>6.9285030000000001</c:v>
                </c:pt>
                <c:pt idx="21217">
                  <c:v>6.9278259999999996</c:v>
                </c:pt>
                <c:pt idx="21218">
                  <c:v>6.921913</c:v>
                </c:pt>
                <c:pt idx="21219">
                  <c:v>6.9268510000000001</c:v>
                </c:pt>
                <c:pt idx="21220">
                  <c:v>6.9329590000000003</c:v>
                </c:pt>
                <c:pt idx="21221">
                  <c:v>6.9304399999999999</c:v>
                </c:pt>
                <c:pt idx="21222">
                  <c:v>6.9296230000000003</c:v>
                </c:pt>
                <c:pt idx="21223">
                  <c:v>6.9292040000000004</c:v>
                </c:pt>
                <c:pt idx="21224">
                  <c:v>6.9262509999999997</c:v>
                </c:pt>
                <c:pt idx="21225">
                  <c:v>6.927346</c:v>
                </c:pt>
                <c:pt idx="21226">
                  <c:v>6.9286079999999997</c:v>
                </c:pt>
                <c:pt idx="21227">
                  <c:v>6.9246249999999998</c:v>
                </c:pt>
                <c:pt idx="21228">
                  <c:v>6.9267529999999997</c:v>
                </c:pt>
                <c:pt idx="21229">
                  <c:v>6.9294159999999998</c:v>
                </c:pt>
                <c:pt idx="21230">
                  <c:v>6.9255579999999997</c:v>
                </c:pt>
                <c:pt idx="21231">
                  <c:v>6.9242819999999998</c:v>
                </c:pt>
                <c:pt idx="21232">
                  <c:v>6.927962</c:v>
                </c:pt>
                <c:pt idx="21233">
                  <c:v>6.9303910000000002</c:v>
                </c:pt>
                <c:pt idx="21234">
                  <c:v>6.9320370000000002</c:v>
                </c:pt>
                <c:pt idx="21235">
                  <c:v>6.9291530000000003</c:v>
                </c:pt>
                <c:pt idx="21236">
                  <c:v>6.9238020000000002</c:v>
                </c:pt>
                <c:pt idx="21237">
                  <c:v>6.924817</c:v>
                </c:pt>
                <c:pt idx="21238">
                  <c:v>6.9282659999999998</c:v>
                </c:pt>
                <c:pt idx="21239">
                  <c:v>6.9290690000000001</c:v>
                </c:pt>
                <c:pt idx="21240">
                  <c:v>6.9310929999999997</c:v>
                </c:pt>
                <c:pt idx="21241">
                  <c:v>6.9346199999999998</c:v>
                </c:pt>
                <c:pt idx="21242">
                  <c:v>6.9367799999999997</c:v>
                </c:pt>
                <c:pt idx="21243">
                  <c:v>6.936585</c:v>
                </c:pt>
                <c:pt idx="21244">
                  <c:v>6.936153</c:v>
                </c:pt>
                <c:pt idx="21245">
                  <c:v>6.9365069999999998</c:v>
                </c:pt>
                <c:pt idx="21246">
                  <c:v>6.9370260000000004</c:v>
                </c:pt>
                <c:pt idx="21247">
                  <c:v>6.934412</c:v>
                </c:pt>
                <c:pt idx="21248">
                  <c:v>6.933217</c:v>
                </c:pt>
                <c:pt idx="21249">
                  <c:v>6.9323399999999999</c:v>
                </c:pt>
                <c:pt idx="21250">
                  <c:v>6.9290430000000001</c:v>
                </c:pt>
                <c:pt idx="21251">
                  <c:v>6.9314109999999998</c:v>
                </c:pt>
                <c:pt idx="21252">
                  <c:v>6.9365100000000002</c:v>
                </c:pt>
                <c:pt idx="21253">
                  <c:v>6.9370589999999996</c:v>
                </c:pt>
                <c:pt idx="21254">
                  <c:v>6.9360530000000002</c:v>
                </c:pt>
                <c:pt idx="21255">
                  <c:v>6.935988</c:v>
                </c:pt>
                <c:pt idx="21256">
                  <c:v>6.9368590000000001</c:v>
                </c:pt>
                <c:pt idx="21257">
                  <c:v>6.9392100000000001</c:v>
                </c:pt>
                <c:pt idx="21258">
                  <c:v>6.9389110000000001</c:v>
                </c:pt>
                <c:pt idx="21259">
                  <c:v>6.9357740000000003</c:v>
                </c:pt>
                <c:pt idx="21260">
                  <c:v>6.9378080000000004</c:v>
                </c:pt>
                <c:pt idx="21261">
                  <c:v>6.9378640000000003</c:v>
                </c:pt>
                <c:pt idx="21262">
                  <c:v>6.9338819999999997</c:v>
                </c:pt>
                <c:pt idx="21263">
                  <c:v>6.9359999999999999</c:v>
                </c:pt>
                <c:pt idx="21264">
                  <c:v>6.9399810000000004</c:v>
                </c:pt>
                <c:pt idx="21265">
                  <c:v>6.9394179999999999</c:v>
                </c:pt>
                <c:pt idx="21266">
                  <c:v>6.935797</c:v>
                </c:pt>
                <c:pt idx="21267">
                  <c:v>6.9351039999999999</c:v>
                </c:pt>
                <c:pt idx="21268">
                  <c:v>6.935937</c:v>
                </c:pt>
                <c:pt idx="21269">
                  <c:v>6.9395720000000001</c:v>
                </c:pt>
                <c:pt idx="21270">
                  <c:v>6.9461700000000004</c:v>
                </c:pt>
                <c:pt idx="21271">
                  <c:v>6.9436600000000004</c:v>
                </c:pt>
                <c:pt idx="21272">
                  <c:v>6.9384360000000003</c:v>
                </c:pt>
                <c:pt idx="21273">
                  <c:v>6.9413530000000003</c:v>
                </c:pt>
                <c:pt idx="21274">
                  <c:v>6.9450789999999998</c:v>
                </c:pt>
                <c:pt idx="21275">
                  <c:v>6.9452860000000003</c:v>
                </c:pt>
                <c:pt idx="21276">
                  <c:v>6.945233</c:v>
                </c:pt>
                <c:pt idx="21277">
                  <c:v>6.9473510000000003</c:v>
                </c:pt>
                <c:pt idx="21278">
                  <c:v>6.9456300000000004</c:v>
                </c:pt>
                <c:pt idx="21279">
                  <c:v>6.9423490000000001</c:v>
                </c:pt>
                <c:pt idx="21280">
                  <c:v>6.9456720000000001</c:v>
                </c:pt>
                <c:pt idx="21281">
                  <c:v>6.9459179999999998</c:v>
                </c:pt>
                <c:pt idx="21282">
                  <c:v>6.9412739999999999</c:v>
                </c:pt>
                <c:pt idx="21283">
                  <c:v>6.9444350000000004</c:v>
                </c:pt>
                <c:pt idx="21284">
                  <c:v>6.9501929999999996</c:v>
                </c:pt>
                <c:pt idx="21285">
                  <c:v>6.9465570000000003</c:v>
                </c:pt>
                <c:pt idx="21286">
                  <c:v>6.9445129999999997</c:v>
                </c:pt>
                <c:pt idx="21287">
                  <c:v>6.9515950000000002</c:v>
                </c:pt>
                <c:pt idx="21288">
                  <c:v>6.9519320000000002</c:v>
                </c:pt>
                <c:pt idx="21289">
                  <c:v>6.951441</c:v>
                </c:pt>
                <c:pt idx="21290">
                  <c:v>6.9593280000000002</c:v>
                </c:pt>
                <c:pt idx="21291">
                  <c:v>6.9600799999999996</c:v>
                </c:pt>
                <c:pt idx="21292">
                  <c:v>6.9568640000000004</c:v>
                </c:pt>
                <c:pt idx="21293">
                  <c:v>6.956143</c:v>
                </c:pt>
                <c:pt idx="21294">
                  <c:v>6.9588049999999999</c:v>
                </c:pt>
                <c:pt idx="21295">
                  <c:v>6.9619390000000001</c:v>
                </c:pt>
                <c:pt idx="21296">
                  <c:v>6.958755</c:v>
                </c:pt>
                <c:pt idx="21297">
                  <c:v>6.9572799999999999</c:v>
                </c:pt>
                <c:pt idx="21298">
                  <c:v>6.9570489999999996</c:v>
                </c:pt>
                <c:pt idx="21299">
                  <c:v>6.9509309999999997</c:v>
                </c:pt>
                <c:pt idx="21300">
                  <c:v>6.9494420000000003</c:v>
                </c:pt>
                <c:pt idx="21301">
                  <c:v>6.9541779999999997</c:v>
                </c:pt>
                <c:pt idx="21302">
                  <c:v>6.9545969999999997</c:v>
                </c:pt>
                <c:pt idx="21303">
                  <c:v>6.9514290000000001</c:v>
                </c:pt>
                <c:pt idx="21304">
                  <c:v>6.9512980000000004</c:v>
                </c:pt>
                <c:pt idx="21305">
                  <c:v>6.9492940000000001</c:v>
                </c:pt>
                <c:pt idx="21306">
                  <c:v>6.9454789999999997</c:v>
                </c:pt>
                <c:pt idx="21307">
                  <c:v>6.9449639999999997</c:v>
                </c:pt>
                <c:pt idx="21308">
                  <c:v>6.9484859999999999</c:v>
                </c:pt>
                <c:pt idx="21309">
                  <c:v>6.950895</c:v>
                </c:pt>
                <c:pt idx="21310">
                  <c:v>6.9486499999999998</c:v>
                </c:pt>
                <c:pt idx="21311">
                  <c:v>6.9502360000000003</c:v>
                </c:pt>
                <c:pt idx="21312">
                  <c:v>6.9567860000000001</c:v>
                </c:pt>
                <c:pt idx="21313">
                  <c:v>6.9580010000000003</c:v>
                </c:pt>
                <c:pt idx="21314">
                  <c:v>6.9617230000000001</c:v>
                </c:pt>
                <c:pt idx="21315">
                  <c:v>6.9667180000000002</c:v>
                </c:pt>
                <c:pt idx="21316">
                  <c:v>6.967041</c:v>
                </c:pt>
                <c:pt idx="21317">
                  <c:v>6.968191</c:v>
                </c:pt>
                <c:pt idx="21318">
                  <c:v>6.9660380000000002</c:v>
                </c:pt>
                <c:pt idx="21319">
                  <c:v>6.9605050000000004</c:v>
                </c:pt>
                <c:pt idx="21320">
                  <c:v>6.9631489999999996</c:v>
                </c:pt>
                <c:pt idx="21321">
                  <c:v>6.9673619999999996</c:v>
                </c:pt>
                <c:pt idx="21322">
                  <c:v>6.9637529999999996</c:v>
                </c:pt>
                <c:pt idx="21323">
                  <c:v>6.9632709999999998</c:v>
                </c:pt>
                <c:pt idx="21324">
                  <c:v>6.9649999999999999</c:v>
                </c:pt>
                <c:pt idx="21325">
                  <c:v>6.9608650000000001</c:v>
                </c:pt>
                <c:pt idx="21326">
                  <c:v>6.958609</c:v>
                </c:pt>
                <c:pt idx="21327">
                  <c:v>6.9633890000000003</c:v>
                </c:pt>
                <c:pt idx="21328">
                  <c:v>6.9655560000000003</c:v>
                </c:pt>
                <c:pt idx="21329">
                  <c:v>6.9615650000000002</c:v>
                </c:pt>
                <c:pt idx="21330">
                  <c:v>6.960045</c:v>
                </c:pt>
                <c:pt idx="21331">
                  <c:v>6.9636500000000003</c:v>
                </c:pt>
                <c:pt idx="21332">
                  <c:v>6.9612470000000002</c:v>
                </c:pt>
                <c:pt idx="21333">
                  <c:v>6.9542929999999998</c:v>
                </c:pt>
                <c:pt idx="21334">
                  <c:v>6.9568120000000002</c:v>
                </c:pt>
                <c:pt idx="21335">
                  <c:v>6.9606830000000004</c:v>
                </c:pt>
                <c:pt idx="21336">
                  <c:v>6.9583149999999998</c:v>
                </c:pt>
                <c:pt idx="21337">
                  <c:v>6.9578189999999998</c:v>
                </c:pt>
                <c:pt idx="21338">
                  <c:v>6.9607700000000001</c:v>
                </c:pt>
                <c:pt idx="21339">
                  <c:v>6.9612379999999998</c:v>
                </c:pt>
                <c:pt idx="21340">
                  <c:v>6.9601519999999999</c:v>
                </c:pt>
                <c:pt idx="21341">
                  <c:v>6.9599909999999996</c:v>
                </c:pt>
                <c:pt idx="21342">
                  <c:v>6.9585290000000004</c:v>
                </c:pt>
                <c:pt idx="21343">
                  <c:v>6.9565169999999998</c:v>
                </c:pt>
                <c:pt idx="21344">
                  <c:v>6.9571500000000004</c:v>
                </c:pt>
                <c:pt idx="21345">
                  <c:v>6.9611859999999997</c:v>
                </c:pt>
                <c:pt idx="21346">
                  <c:v>6.9646160000000004</c:v>
                </c:pt>
                <c:pt idx="21347">
                  <c:v>6.9661090000000003</c:v>
                </c:pt>
                <c:pt idx="21348">
                  <c:v>6.9701279999999999</c:v>
                </c:pt>
                <c:pt idx="21349">
                  <c:v>6.9734170000000004</c:v>
                </c:pt>
                <c:pt idx="21350">
                  <c:v>6.9714510000000001</c:v>
                </c:pt>
                <c:pt idx="21351">
                  <c:v>6.9708670000000001</c:v>
                </c:pt>
                <c:pt idx="21352">
                  <c:v>6.9725760000000001</c:v>
                </c:pt>
                <c:pt idx="21353">
                  <c:v>6.9667120000000002</c:v>
                </c:pt>
                <c:pt idx="21354">
                  <c:v>6.9634559999999999</c:v>
                </c:pt>
                <c:pt idx="21355">
                  <c:v>6.9683630000000001</c:v>
                </c:pt>
                <c:pt idx="21356">
                  <c:v>6.9698229999999999</c:v>
                </c:pt>
                <c:pt idx="21357">
                  <c:v>6.9684840000000001</c:v>
                </c:pt>
                <c:pt idx="21358">
                  <c:v>6.9688819999999998</c:v>
                </c:pt>
                <c:pt idx="21359">
                  <c:v>6.9691090000000004</c:v>
                </c:pt>
                <c:pt idx="21360">
                  <c:v>6.9752910000000004</c:v>
                </c:pt>
                <c:pt idx="21361">
                  <c:v>6.9759250000000002</c:v>
                </c:pt>
                <c:pt idx="21362">
                  <c:v>6.9719049999999996</c:v>
                </c:pt>
                <c:pt idx="21363">
                  <c:v>6.9775499999999999</c:v>
                </c:pt>
                <c:pt idx="21364">
                  <c:v>6.9801450000000003</c:v>
                </c:pt>
                <c:pt idx="21365">
                  <c:v>6.9778830000000003</c:v>
                </c:pt>
                <c:pt idx="21366">
                  <c:v>6.9763950000000001</c:v>
                </c:pt>
                <c:pt idx="21367">
                  <c:v>6.9750220000000001</c:v>
                </c:pt>
                <c:pt idx="21368">
                  <c:v>6.9765750000000004</c:v>
                </c:pt>
                <c:pt idx="21369">
                  <c:v>6.9753069999999999</c:v>
                </c:pt>
                <c:pt idx="21370">
                  <c:v>6.9727079999999999</c:v>
                </c:pt>
                <c:pt idx="21371">
                  <c:v>6.9663659999999998</c:v>
                </c:pt>
                <c:pt idx="21372">
                  <c:v>6.960051</c:v>
                </c:pt>
                <c:pt idx="21373">
                  <c:v>6.9613339999999999</c:v>
                </c:pt>
                <c:pt idx="21374">
                  <c:v>6.9673400000000001</c:v>
                </c:pt>
                <c:pt idx="21375">
                  <c:v>6.9700769999999999</c:v>
                </c:pt>
                <c:pt idx="21376">
                  <c:v>6.9682089999999999</c:v>
                </c:pt>
                <c:pt idx="21377">
                  <c:v>6.9706390000000003</c:v>
                </c:pt>
                <c:pt idx="21378">
                  <c:v>6.9708459999999999</c:v>
                </c:pt>
                <c:pt idx="21379">
                  <c:v>6.9642799999999996</c:v>
                </c:pt>
                <c:pt idx="21380">
                  <c:v>6.9633380000000002</c:v>
                </c:pt>
                <c:pt idx="21381">
                  <c:v>6.9672980000000004</c:v>
                </c:pt>
                <c:pt idx="21382">
                  <c:v>6.97166</c:v>
                </c:pt>
                <c:pt idx="21383">
                  <c:v>6.9729710000000003</c:v>
                </c:pt>
                <c:pt idx="21384">
                  <c:v>6.9732770000000004</c:v>
                </c:pt>
                <c:pt idx="21385">
                  <c:v>6.9741559999999998</c:v>
                </c:pt>
                <c:pt idx="21386">
                  <c:v>6.9714859999999996</c:v>
                </c:pt>
                <c:pt idx="21387">
                  <c:v>6.9741980000000003</c:v>
                </c:pt>
                <c:pt idx="21388">
                  <c:v>6.9788300000000003</c:v>
                </c:pt>
                <c:pt idx="21389">
                  <c:v>6.9748330000000003</c:v>
                </c:pt>
                <c:pt idx="21390">
                  <c:v>6.9730559999999997</c:v>
                </c:pt>
                <c:pt idx="21391">
                  <c:v>6.9778690000000001</c:v>
                </c:pt>
                <c:pt idx="21392">
                  <c:v>6.9792969999999999</c:v>
                </c:pt>
                <c:pt idx="21393">
                  <c:v>6.9786450000000002</c:v>
                </c:pt>
                <c:pt idx="21394">
                  <c:v>6.9817390000000001</c:v>
                </c:pt>
                <c:pt idx="21395">
                  <c:v>6.9818150000000001</c:v>
                </c:pt>
                <c:pt idx="21396">
                  <c:v>6.97844</c:v>
                </c:pt>
                <c:pt idx="21397">
                  <c:v>6.9788860000000001</c:v>
                </c:pt>
                <c:pt idx="21398">
                  <c:v>6.979158</c:v>
                </c:pt>
                <c:pt idx="21399">
                  <c:v>6.9794330000000002</c:v>
                </c:pt>
                <c:pt idx="21400">
                  <c:v>6.9834569999999996</c:v>
                </c:pt>
                <c:pt idx="21401">
                  <c:v>6.9856480000000003</c:v>
                </c:pt>
                <c:pt idx="21402">
                  <c:v>6.9829739999999996</c:v>
                </c:pt>
                <c:pt idx="21403">
                  <c:v>6.9806970000000002</c:v>
                </c:pt>
                <c:pt idx="21404">
                  <c:v>6.9837999999999996</c:v>
                </c:pt>
                <c:pt idx="21405">
                  <c:v>6.9847260000000002</c:v>
                </c:pt>
                <c:pt idx="21406">
                  <c:v>6.9827760000000003</c:v>
                </c:pt>
                <c:pt idx="21407">
                  <c:v>6.9813559999999999</c:v>
                </c:pt>
                <c:pt idx="21408">
                  <c:v>6.9801419999999998</c:v>
                </c:pt>
                <c:pt idx="21409">
                  <c:v>6.9821460000000002</c:v>
                </c:pt>
                <c:pt idx="21410">
                  <c:v>6.9852179999999997</c:v>
                </c:pt>
                <c:pt idx="21411">
                  <c:v>6.9842750000000002</c:v>
                </c:pt>
                <c:pt idx="21412">
                  <c:v>6.9801830000000002</c:v>
                </c:pt>
                <c:pt idx="21413">
                  <c:v>6.9826920000000001</c:v>
                </c:pt>
                <c:pt idx="21414">
                  <c:v>6.99186</c:v>
                </c:pt>
                <c:pt idx="21415">
                  <c:v>6.9932939999999997</c:v>
                </c:pt>
                <c:pt idx="21416">
                  <c:v>6.9910810000000003</c:v>
                </c:pt>
                <c:pt idx="21417">
                  <c:v>6.9932309999999998</c:v>
                </c:pt>
                <c:pt idx="21418">
                  <c:v>6.9927919999999997</c:v>
                </c:pt>
                <c:pt idx="21419">
                  <c:v>6.9893369999999999</c:v>
                </c:pt>
                <c:pt idx="21420">
                  <c:v>6.9870770000000002</c:v>
                </c:pt>
                <c:pt idx="21421">
                  <c:v>6.9872699999999996</c:v>
                </c:pt>
                <c:pt idx="21422">
                  <c:v>6.9893650000000003</c:v>
                </c:pt>
                <c:pt idx="21423">
                  <c:v>6.9885719999999996</c:v>
                </c:pt>
                <c:pt idx="21424">
                  <c:v>6.9870349999999997</c:v>
                </c:pt>
                <c:pt idx="21425">
                  <c:v>6.9882739999999997</c:v>
                </c:pt>
                <c:pt idx="21426">
                  <c:v>6.9885970000000004</c:v>
                </c:pt>
                <c:pt idx="21427">
                  <c:v>6.9874559999999999</c:v>
                </c:pt>
                <c:pt idx="21428">
                  <c:v>6.9866330000000003</c:v>
                </c:pt>
                <c:pt idx="21429">
                  <c:v>6.9865560000000002</c:v>
                </c:pt>
                <c:pt idx="21430">
                  <c:v>6.9865870000000001</c:v>
                </c:pt>
                <c:pt idx="21431">
                  <c:v>6.9865399999999998</c:v>
                </c:pt>
                <c:pt idx="21432">
                  <c:v>6.9861339999999998</c:v>
                </c:pt>
                <c:pt idx="21433">
                  <c:v>6.9851679999999998</c:v>
                </c:pt>
                <c:pt idx="21434">
                  <c:v>6.9828330000000003</c:v>
                </c:pt>
                <c:pt idx="21435">
                  <c:v>6.9836010000000002</c:v>
                </c:pt>
                <c:pt idx="21436">
                  <c:v>6.9867030000000003</c:v>
                </c:pt>
                <c:pt idx="21437">
                  <c:v>6.9864990000000002</c:v>
                </c:pt>
                <c:pt idx="21438">
                  <c:v>6.9911099999999999</c:v>
                </c:pt>
                <c:pt idx="21439">
                  <c:v>6.9976320000000003</c:v>
                </c:pt>
                <c:pt idx="21440">
                  <c:v>6.9923120000000001</c:v>
                </c:pt>
                <c:pt idx="21441">
                  <c:v>6.986173</c:v>
                </c:pt>
                <c:pt idx="21442">
                  <c:v>6.9885809999999999</c:v>
                </c:pt>
                <c:pt idx="21443">
                  <c:v>6.9907329999999996</c:v>
                </c:pt>
                <c:pt idx="21444">
                  <c:v>6.9872870000000002</c:v>
                </c:pt>
                <c:pt idx="21445">
                  <c:v>6.9848850000000002</c:v>
                </c:pt>
                <c:pt idx="21446">
                  <c:v>6.9860509999999998</c:v>
                </c:pt>
                <c:pt idx="21447">
                  <c:v>6.9882559999999998</c:v>
                </c:pt>
                <c:pt idx="21448">
                  <c:v>6.987552</c:v>
                </c:pt>
                <c:pt idx="21449">
                  <c:v>6.9814829999999999</c:v>
                </c:pt>
                <c:pt idx="21450">
                  <c:v>6.9826050000000004</c:v>
                </c:pt>
                <c:pt idx="21451">
                  <c:v>6.9904289999999998</c:v>
                </c:pt>
                <c:pt idx="21452">
                  <c:v>6.9925160000000002</c:v>
                </c:pt>
                <c:pt idx="21453">
                  <c:v>6.9952050000000003</c:v>
                </c:pt>
                <c:pt idx="21454">
                  <c:v>6.9961140000000004</c:v>
                </c:pt>
                <c:pt idx="21455">
                  <c:v>6.9905670000000004</c:v>
                </c:pt>
                <c:pt idx="21456">
                  <c:v>6.9930630000000003</c:v>
                </c:pt>
                <c:pt idx="21457">
                  <c:v>6.9979769999999997</c:v>
                </c:pt>
                <c:pt idx="21458">
                  <c:v>6.9932220000000003</c:v>
                </c:pt>
                <c:pt idx="21459">
                  <c:v>6.9891969999999999</c:v>
                </c:pt>
                <c:pt idx="21460">
                  <c:v>6.9970910000000002</c:v>
                </c:pt>
                <c:pt idx="21461">
                  <c:v>7.0036949999999996</c:v>
                </c:pt>
                <c:pt idx="21462">
                  <c:v>6.9996989999999997</c:v>
                </c:pt>
                <c:pt idx="21463">
                  <c:v>6.9975009999999997</c:v>
                </c:pt>
                <c:pt idx="21464">
                  <c:v>6.9980529999999996</c:v>
                </c:pt>
                <c:pt idx="21465">
                  <c:v>6.9985910000000002</c:v>
                </c:pt>
                <c:pt idx="21466">
                  <c:v>6.9978639999999999</c:v>
                </c:pt>
                <c:pt idx="21467">
                  <c:v>6.9918480000000001</c:v>
                </c:pt>
                <c:pt idx="21468">
                  <c:v>6.9903589999999998</c:v>
                </c:pt>
                <c:pt idx="21469">
                  <c:v>6.9918500000000003</c:v>
                </c:pt>
                <c:pt idx="21470">
                  <c:v>6.9872550000000002</c:v>
                </c:pt>
                <c:pt idx="21471">
                  <c:v>6.9845420000000003</c:v>
                </c:pt>
                <c:pt idx="21472">
                  <c:v>6.98963</c:v>
                </c:pt>
                <c:pt idx="21473">
                  <c:v>6.9931359999999998</c:v>
                </c:pt>
                <c:pt idx="21474">
                  <c:v>6.9914459999999998</c:v>
                </c:pt>
                <c:pt idx="21475">
                  <c:v>6.990564</c:v>
                </c:pt>
                <c:pt idx="21476">
                  <c:v>6.9928379999999999</c:v>
                </c:pt>
                <c:pt idx="21477">
                  <c:v>6.9949199999999996</c:v>
                </c:pt>
                <c:pt idx="21478">
                  <c:v>6.9960979999999999</c:v>
                </c:pt>
                <c:pt idx="21479">
                  <c:v>7.0006510000000004</c:v>
                </c:pt>
                <c:pt idx="21480">
                  <c:v>7.0056000000000003</c:v>
                </c:pt>
                <c:pt idx="21481">
                  <c:v>7.0051990000000002</c:v>
                </c:pt>
                <c:pt idx="21482">
                  <c:v>7.005725</c:v>
                </c:pt>
                <c:pt idx="21483">
                  <c:v>7.0079710000000004</c:v>
                </c:pt>
                <c:pt idx="21484">
                  <c:v>7.0073499999999997</c:v>
                </c:pt>
                <c:pt idx="21485">
                  <c:v>7.0052719999999997</c:v>
                </c:pt>
                <c:pt idx="21486">
                  <c:v>7.0023989999999996</c:v>
                </c:pt>
                <c:pt idx="21487">
                  <c:v>7.0003520000000004</c:v>
                </c:pt>
                <c:pt idx="21488">
                  <c:v>7.0016639999999999</c:v>
                </c:pt>
                <c:pt idx="21489">
                  <c:v>7.0072789999999996</c:v>
                </c:pt>
                <c:pt idx="21490">
                  <c:v>7.0066369999999996</c:v>
                </c:pt>
                <c:pt idx="21491">
                  <c:v>7.0016910000000001</c:v>
                </c:pt>
                <c:pt idx="21492">
                  <c:v>7.0016220000000002</c:v>
                </c:pt>
                <c:pt idx="21493">
                  <c:v>7.00434</c:v>
                </c:pt>
                <c:pt idx="21494">
                  <c:v>7.0101779999999998</c:v>
                </c:pt>
                <c:pt idx="21495">
                  <c:v>7.0118999999999998</c:v>
                </c:pt>
                <c:pt idx="21496">
                  <c:v>7.007504</c:v>
                </c:pt>
                <c:pt idx="21497">
                  <c:v>7.0063700000000004</c:v>
                </c:pt>
                <c:pt idx="21498">
                  <c:v>7.0092639999999999</c:v>
                </c:pt>
                <c:pt idx="21499">
                  <c:v>7.0097620000000003</c:v>
                </c:pt>
                <c:pt idx="21500">
                  <c:v>7.0071149999999998</c:v>
                </c:pt>
                <c:pt idx="21501">
                  <c:v>7.00753</c:v>
                </c:pt>
                <c:pt idx="21502">
                  <c:v>7.0110330000000003</c:v>
                </c:pt>
                <c:pt idx="21503">
                  <c:v>7.0137999999999998</c:v>
                </c:pt>
                <c:pt idx="21504">
                  <c:v>7.0184040000000003</c:v>
                </c:pt>
                <c:pt idx="21505">
                  <c:v>7.0193979999999998</c:v>
                </c:pt>
                <c:pt idx="21506">
                  <c:v>7.0156960000000002</c:v>
                </c:pt>
                <c:pt idx="21507">
                  <c:v>7.0149800000000004</c:v>
                </c:pt>
                <c:pt idx="21508">
                  <c:v>7.0140029999999998</c:v>
                </c:pt>
                <c:pt idx="21509">
                  <c:v>7.0097399999999999</c:v>
                </c:pt>
                <c:pt idx="21510">
                  <c:v>7.0120050000000003</c:v>
                </c:pt>
                <c:pt idx="21511">
                  <c:v>7.0158940000000003</c:v>
                </c:pt>
                <c:pt idx="21512">
                  <c:v>7.0137890000000001</c:v>
                </c:pt>
                <c:pt idx="21513">
                  <c:v>7.0155110000000001</c:v>
                </c:pt>
                <c:pt idx="21514">
                  <c:v>7.0167739999999998</c:v>
                </c:pt>
                <c:pt idx="21515">
                  <c:v>7.0102520000000004</c:v>
                </c:pt>
                <c:pt idx="21516">
                  <c:v>7.0108040000000003</c:v>
                </c:pt>
                <c:pt idx="21517">
                  <c:v>7.0160150000000003</c:v>
                </c:pt>
                <c:pt idx="21518">
                  <c:v>7.0125549999999999</c:v>
                </c:pt>
                <c:pt idx="21519">
                  <c:v>7.0131589999999999</c:v>
                </c:pt>
                <c:pt idx="21520">
                  <c:v>7.0139870000000002</c:v>
                </c:pt>
                <c:pt idx="21521">
                  <c:v>7.009398</c:v>
                </c:pt>
                <c:pt idx="21522">
                  <c:v>7.0161740000000004</c:v>
                </c:pt>
                <c:pt idx="21523">
                  <c:v>7.0207459999999999</c:v>
                </c:pt>
                <c:pt idx="21524">
                  <c:v>7.0133780000000003</c:v>
                </c:pt>
                <c:pt idx="21525">
                  <c:v>7.0127800000000002</c:v>
                </c:pt>
                <c:pt idx="21526">
                  <c:v>7.0172280000000002</c:v>
                </c:pt>
                <c:pt idx="21527">
                  <c:v>7.0143880000000003</c:v>
                </c:pt>
                <c:pt idx="21528">
                  <c:v>7.0139430000000003</c:v>
                </c:pt>
                <c:pt idx="21529">
                  <c:v>7.017544</c:v>
                </c:pt>
                <c:pt idx="21530">
                  <c:v>7.0159269999999996</c:v>
                </c:pt>
                <c:pt idx="21531">
                  <c:v>7.0127480000000002</c:v>
                </c:pt>
                <c:pt idx="21532">
                  <c:v>7.0129330000000003</c:v>
                </c:pt>
                <c:pt idx="21533">
                  <c:v>7.0164999999999997</c:v>
                </c:pt>
                <c:pt idx="21534">
                  <c:v>7.018878</c:v>
                </c:pt>
                <c:pt idx="21535">
                  <c:v>7.0161689999999997</c:v>
                </c:pt>
                <c:pt idx="21536">
                  <c:v>7.0124740000000001</c:v>
                </c:pt>
                <c:pt idx="21537">
                  <c:v>7.0154529999999999</c:v>
                </c:pt>
                <c:pt idx="21538">
                  <c:v>7.0211160000000001</c:v>
                </c:pt>
                <c:pt idx="21539">
                  <c:v>7.0222119999999997</c:v>
                </c:pt>
                <c:pt idx="21540">
                  <c:v>7.020213</c:v>
                </c:pt>
                <c:pt idx="21541">
                  <c:v>7.0261750000000003</c:v>
                </c:pt>
                <c:pt idx="21542">
                  <c:v>7.0268839999999999</c:v>
                </c:pt>
                <c:pt idx="21543">
                  <c:v>7.0185919999999999</c:v>
                </c:pt>
                <c:pt idx="21544">
                  <c:v>7.0194599999999996</c:v>
                </c:pt>
                <c:pt idx="21545">
                  <c:v>7.021503</c:v>
                </c:pt>
                <c:pt idx="21546">
                  <c:v>7.0201260000000003</c:v>
                </c:pt>
                <c:pt idx="21547">
                  <c:v>7.0252739999999996</c:v>
                </c:pt>
                <c:pt idx="21548">
                  <c:v>7.0280209999999999</c:v>
                </c:pt>
                <c:pt idx="21549">
                  <c:v>7.0222569999999997</c:v>
                </c:pt>
                <c:pt idx="21550">
                  <c:v>7.0180129999999998</c:v>
                </c:pt>
                <c:pt idx="21551">
                  <c:v>7.0193029999999998</c:v>
                </c:pt>
                <c:pt idx="21552">
                  <c:v>7.0185750000000002</c:v>
                </c:pt>
                <c:pt idx="21553">
                  <c:v>7.0195999999999996</c:v>
                </c:pt>
                <c:pt idx="21554">
                  <c:v>7.023123</c:v>
                </c:pt>
                <c:pt idx="21555">
                  <c:v>7.020918</c:v>
                </c:pt>
                <c:pt idx="21556">
                  <c:v>7.0186099999999998</c:v>
                </c:pt>
                <c:pt idx="21557">
                  <c:v>7.0232580000000002</c:v>
                </c:pt>
                <c:pt idx="21558">
                  <c:v>7.0251679999999999</c:v>
                </c:pt>
                <c:pt idx="21559">
                  <c:v>7.0249280000000001</c:v>
                </c:pt>
                <c:pt idx="21560">
                  <c:v>7.0248400000000002</c:v>
                </c:pt>
                <c:pt idx="21561">
                  <c:v>7.0212919999999999</c:v>
                </c:pt>
                <c:pt idx="21562">
                  <c:v>7.0234690000000004</c:v>
                </c:pt>
                <c:pt idx="21563">
                  <c:v>7.0258050000000001</c:v>
                </c:pt>
                <c:pt idx="21564">
                  <c:v>7.0228219999999997</c:v>
                </c:pt>
                <c:pt idx="21565">
                  <c:v>7.0256910000000001</c:v>
                </c:pt>
                <c:pt idx="21566">
                  <c:v>7.0279930000000004</c:v>
                </c:pt>
                <c:pt idx="21567">
                  <c:v>7.0282020000000003</c:v>
                </c:pt>
                <c:pt idx="21568">
                  <c:v>7.0297200000000002</c:v>
                </c:pt>
                <c:pt idx="21569">
                  <c:v>7.0273450000000004</c:v>
                </c:pt>
                <c:pt idx="21570">
                  <c:v>7.0285200000000003</c:v>
                </c:pt>
                <c:pt idx="21571">
                  <c:v>7.0352920000000001</c:v>
                </c:pt>
                <c:pt idx="21572">
                  <c:v>7.0359369999999997</c:v>
                </c:pt>
                <c:pt idx="21573">
                  <c:v>7.030697</c:v>
                </c:pt>
                <c:pt idx="21574">
                  <c:v>7.0284560000000003</c:v>
                </c:pt>
                <c:pt idx="21575">
                  <c:v>7.0298550000000004</c:v>
                </c:pt>
                <c:pt idx="21576">
                  <c:v>7.029388</c:v>
                </c:pt>
                <c:pt idx="21577">
                  <c:v>7.0276880000000004</c:v>
                </c:pt>
                <c:pt idx="21578">
                  <c:v>7.027806</c:v>
                </c:pt>
                <c:pt idx="21579">
                  <c:v>7.030068</c:v>
                </c:pt>
                <c:pt idx="21580">
                  <c:v>7.0316020000000004</c:v>
                </c:pt>
                <c:pt idx="21581">
                  <c:v>7.0308219999999997</c:v>
                </c:pt>
                <c:pt idx="21582">
                  <c:v>7.0309790000000003</c:v>
                </c:pt>
                <c:pt idx="21583">
                  <c:v>7.0299800000000001</c:v>
                </c:pt>
                <c:pt idx="21584">
                  <c:v>7.0308320000000002</c:v>
                </c:pt>
                <c:pt idx="21585">
                  <c:v>7.0365169999999999</c:v>
                </c:pt>
                <c:pt idx="21586">
                  <c:v>7.0356350000000001</c:v>
                </c:pt>
                <c:pt idx="21587">
                  <c:v>7.0287329999999999</c:v>
                </c:pt>
                <c:pt idx="21588">
                  <c:v>7.0285460000000004</c:v>
                </c:pt>
                <c:pt idx="21589">
                  <c:v>7.0338940000000001</c:v>
                </c:pt>
                <c:pt idx="21590">
                  <c:v>7.0346190000000002</c:v>
                </c:pt>
                <c:pt idx="21591">
                  <c:v>7.0320780000000003</c:v>
                </c:pt>
                <c:pt idx="21592">
                  <c:v>7.0319190000000003</c:v>
                </c:pt>
                <c:pt idx="21593">
                  <c:v>7.0317090000000002</c:v>
                </c:pt>
                <c:pt idx="21594">
                  <c:v>7.0306829999999998</c:v>
                </c:pt>
                <c:pt idx="21595">
                  <c:v>7.0291329999999999</c:v>
                </c:pt>
                <c:pt idx="21596">
                  <c:v>7.0267939999999998</c:v>
                </c:pt>
                <c:pt idx="21597">
                  <c:v>7.028009</c:v>
                </c:pt>
                <c:pt idx="21598">
                  <c:v>7.0281330000000004</c:v>
                </c:pt>
                <c:pt idx="21599">
                  <c:v>7.0233179999999997</c:v>
                </c:pt>
                <c:pt idx="21600">
                  <c:v>7.0202289999999996</c:v>
                </c:pt>
                <c:pt idx="21601">
                  <c:v>7.0210410000000003</c:v>
                </c:pt>
                <c:pt idx="21602">
                  <c:v>7.0244590000000002</c:v>
                </c:pt>
                <c:pt idx="21603">
                  <c:v>7.0293419999999998</c:v>
                </c:pt>
                <c:pt idx="21604">
                  <c:v>7.0334830000000004</c:v>
                </c:pt>
                <c:pt idx="21605">
                  <c:v>7.0337730000000001</c:v>
                </c:pt>
                <c:pt idx="21606">
                  <c:v>7.0314139999999998</c:v>
                </c:pt>
                <c:pt idx="21607">
                  <c:v>7.0333059999999996</c:v>
                </c:pt>
                <c:pt idx="21608">
                  <c:v>7.036918</c:v>
                </c:pt>
                <c:pt idx="21609">
                  <c:v>7.0368139999999997</c:v>
                </c:pt>
                <c:pt idx="21610">
                  <c:v>7.0387700000000004</c:v>
                </c:pt>
                <c:pt idx="21611">
                  <c:v>7.0386350000000002</c:v>
                </c:pt>
                <c:pt idx="21612">
                  <c:v>7.0344930000000003</c:v>
                </c:pt>
                <c:pt idx="21613">
                  <c:v>7.0361520000000004</c:v>
                </c:pt>
                <c:pt idx="21614">
                  <c:v>7.0384010000000004</c:v>
                </c:pt>
                <c:pt idx="21615">
                  <c:v>7.0369279999999996</c:v>
                </c:pt>
                <c:pt idx="21616">
                  <c:v>7.0385499999999999</c:v>
                </c:pt>
                <c:pt idx="21617">
                  <c:v>7.0435379999999999</c:v>
                </c:pt>
                <c:pt idx="21618">
                  <c:v>7.0441950000000002</c:v>
                </c:pt>
                <c:pt idx="21619">
                  <c:v>7.0446210000000002</c:v>
                </c:pt>
                <c:pt idx="21620">
                  <c:v>7.0475680000000001</c:v>
                </c:pt>
                <c:pt idx="21621">
                  <c:v>7.0481389999999999</c:v>
                </c:pt>
                <c:pt idx="21622">
                  <c:v>7.0496670000000003</c:v>
                </c:pt>
                <c:pt idx="21623">
                  <c:v>7.0502310000000001</c:v>
                </c:pt>
                <c:pt idx="21624">
                  <c:v>7.0458220000000003</c:v>
                </c:pt>
                <c:pt idx="21625">
                  <c:v>7.0440769999999997</c:v>
                </c:pt>
                <c:pt idx="21626">
                  <c:v>7.0448620000000002</c:v>
                </c:pt>
                <c:pt idx="21627">
                  <c:v>7.0434749999999999</c:v>
                </c:pt>
                <c:pt idx="21628">
                  <c:v>7.0457169999999998</c:v>
                </c:pt>
                <c:pt idx="21629">
                  <c:v>7.0486380000000004</c:v>
                </c:pt>
                <c:pt idx="21630">
                  <c:v>7.043965</c:v>
                </c:pt>
                <c:pt idx="21631">
                  <c:v>7.0412569999999999</c:v>
                </c:pt>
                <c:pt idx="21632">
                  <c:v>7.0481360000000004</c:v>
                </c:pt>
                <c:pt idx="21633">
                  <c:v>7.0533570000000001</c:v>
                </c:pt>
                <c:pt idx="21634">
                  <c:v>7.0489259999999998</c:v>
                </c:pt>
                <c:pt idx="21635">
                  <c:v>7.0458160000000003</c:v>
                </c:pt>
                <c:pt idx="21636">
                  <c:v>7.0506890000000002</c:v>
                </c:pt>
                <c:pt idx="21637">
                  <c:v>7.0536000000000003</c:v>
                </c:pt>
                <c:pt idx="21638">
                  <c:v>7.0514939999999999</c:v>
                </c:pt>
                <c:pt idx="21639">
                  <c:v>7.049893</c:v>
                </c:pt>
                <c:pt idx="21640">
                  <c:v>7.0506479999999998</c:v>
                </c:pt>
                <c:pt idx="21641">
                  <c:v>7.0537840000000003</c:v>
                </c:pt>
                <c:pt idx="21642">
                  <c:v>7.0520750000000003</c:v>
                </c:pt>
                <c:pt idx="21643">
                  <c:v>7.0496920000000003</c:v>
                </c:pt>
                <c:pt idx="21644">
                  <c:v>7.050217</c:v>
                </c:pt>
                <c:pt idx="21645">
                  <c:v>7.0468979999999997</c:v>
                </c:pt>
                <c:pt idx="21646">
                  <c:v>7.045617</c:v>
                </c:pt>
                <c:pt idx="21647">
                  <c:v>7.0502690000000001</c:v>
                </c:pt>
                <c:pt idx="21648">
                  <c:v>7.0522710000000002</c:v>
                </c:pt>
                <c:pt idx="21649">
                  <c:v>7.0474259999999997</c:v>
                </c:pt>
                <c:pt idx="21650">
                  <c:v>7.0430520000000003</c:v>
                </c:pt>
                <c:pt idx="21651">
                  <c:v>7.0448979999999999</c:v>
                </c:pt>
                <c:pt idx="21652">
                  <c:v>7.0453729999999997</c:v>
                </c:pt>
                <c:pt idx="21653">
                  <c:v>7.04392</c:v>
                </c:pt>
                <c:pt idx="21654">
                  <c:v>7.0437500000000002</c:v>
                </c:pt>
                <c:pt idx="21655">
                  <c:v>7.0471399999999997</c:v>
                </c:pt>
                <c:pt idx="21656">
                  <c:v>7.050338</c:v>
                </c:pt>
                <c:pt idx="21657">
                  <c:v>7.0475180000000002</c:v>
                </c:pt>
                <c:pt idx="21658">
                  <c:v>7.0455569999999996</c:v>
                </c:pt>
                <c:pt idx="21659">
                  <c:v>7.0479459999999996</c:v>
                </c:pt>
                <c:pt idx="21660">
                  <c:v>7.0503780000000003</c:v>
                </c:pt>
                <c:pt idx="21661">
                  <c:v>7.0478329999999998</c:v>
                </c:pt>
                <c:pt idx="21662">
                  <c:v>7.0420249999999998</c:v>
                </c:pt>
                <c:pt idx="21663">
                  <c:v>7.0440810000000003</c:v>
                </c:pt>
                <c:pt idx="21664">
                  <c:v>7.0462239999999996</c:v>
                </c:pt>
                <c:pt idx="21665">
                  <c:v>7.044689</c:v>
                </c:pt>
                <c:pt idx="21666">
                  <c:v>7.0490380000000004</c:v>
                </c:pt>
                <c:pt idx="21667">
                  <c:v>7.0556609999999997</c:v>
                </c:pt>
                <c:pt idx="21668">
                  <c:v>7.0612880000000002</c:v>
                </c:pt>
                <c:pt idx="21669">
                  <c:v>7.0607879999999996</c:v>
                </c:pt>
                <c:pt idx="21670">
                  <c:v>7.0611470000000001</c:v>
                </c:pt>
                <c:pt idx="21671">
                  <c:v>7.0679100000000004</c:v>
                </c:pt>
                <c:pt idx="21672">
                  <c:v>7.0657740000000002</c:v>
                </c:pt>
                <c:pt idx="21673">
                  <c:v>7.0622889999999998</c:v>
                </c:pt>
                <c:pt idx="21674">
                  <c:v>7.0640309999999999</c:v>
                </c:pt>
                <c:pt idx="21675">
                  <c:v>7.0634069999999998</c:v>
                </c:pt>
                <c:pt idx="21676">
                  <c:v>7.0614689999999998</c:v>
                </c:pt>
                <c:pt idx="21677">
                  <c:v>7.058281</c:v>
                </c:pt>
                <c:pt idx="21678">
                  <c:v>7.0561439999999997</c:v>
                </c:pt>
                <c:pt idx="21679">
                  <c:v>7.057385</c:v>
                </c:pt>
                <c:pt idx="21680">
                  <c:v>7.0572400000000002</c:v>
                </c:pt>
                <c:pt idx="21681">
                  <c:v>7.0530109999999997</c:v>
                </c:pt>
                <c:pt idx="21682">
                  <c:v>7.0523350000000002</c:v>
                </c:pt>
                <c:pt idx="21683">
                  <c:v>7.0586120000000001</c:v>
                </c:pt>
                <c:pt idx="21684">
                  <c:v>7.0605669999999998</c:v>
                </c:pt>
                <c:pt idx="21685">
                  <c:v>7.0558949999999996</c:v>
                </c:pt>
                <c:pt idx="21686">
                  <c:v>7.0532859999999999</c:v>
                </c:pt>
                <c:pt idx="21687">
                  <c:v>7.0564099999999996</c:v>
                </c:pt>
                <c:pt idx="21688">
                  <c:v>7.0577839999999998</c:v>
                </c:pt>
                <c:pt idx="21689">
                  <c:v>7.059158</c:v>
                </c:pt>
                <c:pt idx="21690">
                  <c:v>7.0641059999999998</c:v>
                </c:pt>
                <c:pt idx="21691">
                  <c:v>7.0647760000000002</c:v>
                </c:pt>
                <c:pt idx="21692">
                  <c:v>7.06351</c:v>
                </c:pt>
                <c:pt idx="21693">
                  <c:v>7.0639659999999997</c:v>
                </c:pt>
                <c:pt idx="21694">
                  <c:v>7.0625499999999999</c:v>
                </c:pt>
                <c:pt idx="21695">
                  <c:v>7.0638110000000003</c:v>
                </c:pt>
                <c:pt idx="21696">
                  <c:v>7.0650750000000002</c:v>
                </c:pt>
                <c:pt idx="21697">
                  <c:v>7.0618169999999996</c:v>
                </c:pt>
                <c:pt idx="21698">
                  <c:v>7.060308</c:v>
                </c:pt>
                <c:pt idx="21699">
                  <c:v>7.0586719999999996</c:v>
                </c:pt>
                <c:pt idx="21700">
                  <c:v>7.0551050000000002</c:v>
                </c:pt>
                <c:pt idx="21701">
                  <c:v>7.0594609999999998</c:v>
                </c:pt>
                <c:pt idx="21702">
                  <c:v>7.0625400000000003</c:v>
                </c:pt>
                <c:pt idx="21703">
                  <c:v>7.0595939999999997</c:v>
                </c:pt>
                <c:pt idx="21704">
                  <c:v>7.0602840000000002</c:v>
                </c:pt>
                <c:pt idx="21705">
                  <c:v>7.0609650000000004</c:v>
                </c:pt>
                <c:pt idx="21706">
                  <c:v>7.0587960000000001</c:v>
                </c:pt>
                <c:pt idx="21707">
                  <c:v>7.0562779999999998</c:v>
                </c:pt>
                <c:pt idx="21708">
                  <c:v>7.0575679999999998</c:v>
                </c:pt>
                <c:pt idx="21709">
                  <c:v>7.0618080000000001</c:v>
                </c:pt>
                <c:pt idx="21710">
                  <c:v>7.0627259999999996</c:v>
                </c:pt>
                <c:pt idx="21711">
                  <c:v>7.0608610000000001</c:v>
                </c:pt>
                <c:pt idx="21712">
                  <c:v>7.0646880000000003</c:v>
                </c:pt>
                <c:pt idx="21713">
                  <c:v>7.0676379999999996</c:v>
                </c:pt>
                <c:pt idx="21714">
                  <c:v>7.0621090000000004</c:v>
                </c:pt>
                <c:pt idx="21715">
                  <c:v>7.064012</c:v>
                </c:pt>
                <c:pt idx="21716">
                  <c:v>7.0696409999999998</c:v>
                </c:pt>
                <c:pt idx="21717">
                  <c:v>7.0681430000000001</c:v>
                </c:pt>
                <c:pt idx="21718">
                  <c:v>7.0690860000000004</c:v>
                </c:pt>
                <c:pt idx="21719">
                  <c:v>7.0723269999999996</c:v>
                </c:pt>
                <c:pt idx="21720">
                  <c:v>7.0699990000000001</c:v>
                </c:pt>
                <c:pt idx="21721">
                  <c:v>7.0705</c:v>
                </c:pt>
                <c:pt idx="21722">
                  <c:v>7.0722199999999997</c:v>
                </c:pt>
                <c:pt idx="21723">
                  <c:v>7.0700180000000001</c:v>
                </c:pt>
                <c:pt idx="21724">
                  <c:v>7.0682970000000003</c:v>
                </c:pt>
                <c:pt idx="21725">
                  <c:v>7.0657329999999998</c:v>
                </c:pt>
                <c:pt idx="21726">
                  <c:v>7.0666070000000003</c:v>
                </c:pt>
                <c:pt idx="21727">
                  <c:v>7.0684769999999997</c:v>
                </c:pt>
                <c:pt idx="21728">
                  <c:v>7.0667850000000003</c:v>
                </c:pt>
                <c:pt idx="21729">
                  <c:v>7.0706309999999997</c:v>
                </c:pt>
                <c:pt idx="21730">
                  <c:v>7.0759150000000002</c:v>
                </c:pt>
                <c:pt idx="21731">
                  <c:v>7.0732390000000001</c:v>
                </c:pt>
                <c:pt idx="21732">
                  <c:v>7.0709759999999999</c:v>
                </c:pt>
                <c:pt idx="21733">
                  <c:v>7.0746460000000004</c:v>
                </c:pt>
                <c:pt idx="21734">
                  <c:v>7.0730550000000001</c:v>
                </c:pt>
                <c:pt idx="21735">
                  <c:v>7.0684100000000001</c:v>
                </c:pt>
                <c:pt idx="21736">
                  <c:v>7.0754200000000003</c:v>
                </c:pt>
                <c:pt idx="21737">
                  <c:v>7.0805490000000004</c:v>
                </c:pt>
                <c:pt idx="21738">
                  <c:v>7.0721299999999996</c:v>
                </c:pt>
                <c:pt idx="21739">
                  <c:v>7.0709090000000003</c:v>
                </c:pt>
                <c:pt idx="21740">
                  <c:v>7.0758749999999999</c:v>
                </c:pt>
                <c:pt idx="21741">
                  <c:v>7.0752949999999997</c:v>
                </c:pt>
                <c:pt idx="21742">
                  <c:v>7.0735989999999997</c:v>
                </c:pt>
                <c:pt idx="21743">
                  <c:v>7.0708260000000003</c:v>
                </c:pt>
                <c:pt idx="21744">
                  <c:v>7.0705090000000004</c:v>
                </c:pt>
                <c:pt idx="21745">
                  <c:v>7.0750770000000003</c:v>
                </c:pt>
                <c:pt idx="21746">
                  <c:v>7.0751419999999996</c:v>
                </c:pt>
                <c:pt idx="21747">
                  <c:v>7.0722319999999996</c:v>
                </c:pt>
                <c:pt idx="21748">
                  <c:v>7.07362</c:v>
                </c:pt>
                <c:pt idx="21749">
                  <c:v>7.075018</c:v>
                </c:pt>
                <c:pt idx="21750">
                  <c:v>7.0724640000000001</c:v>
                </c:pt>
                <c:pt idx="21751">
                  <c:v>7.0755970000000001</c:v>
                </c:pt>
                <c:pt idx="21752">
                  <c:v>7.0827260000000001</c:v>
                </c:pt>
                <c:pt idx="21753">
                  <c:v>7.0845750000000001</c:v>
                </c:pt>
                <c:pt idx="21754">
                  <c:v>7.0841589999999997</c:v>
                </c:pt>
                <c:pt idx="21755">
                  <c:v>7.0873480000000004</c:v>
                </c:pt>
                <c:pt idx="21756">
                  <c:v>7.0891260000000003</c:v>
                </c:pt>
                <c:pt idx="21757">
                  <c:v>7.0879640000000004</c:v>
                </c:pt>
                <c:pt idx="21758">
                  <c:v>7.0850749999999998</c:v>
                </c:pt>
                <c:pt idx="21759">
                  <c:v>7.07944</c:v>
                </c:pt>
                <c:pt idx="21760">
                  <c:v>7.0794969999999999</c:v>
                </c:pt>
                <c:pt idx="21761">
                  <c:v>7.0841510000000003</c:v>
                </c:pt>
                <c:pt idx="21762">
                  <c:v>7.0818909999999997</c:v>
                </c:pt>
                <c:pt idx="21763">
                  <c:v>7.0775490000000003</c:v>
                </c:pt>
                <c:pt idx="21764">
                  <c:v>7.0803120000000002</c:v>
                </c:pt>
                <c:pt idx="21765">
                  <c:v>7.084638</c:v>
                </c:pt>
                <c:pt idx="21766">
                  <c:v>7.0833259999999996</c:v>
                </c:pt>
                <c:pt idx="21767">
                  <c:v>7.084422</c:v>
                </c:pt>
                <c:pt idx="21768">
                  <c:v>7.0873059999999999</c:v>
                </c:pt>
                <c:pt idx="21769">
                  <c:v>7.0823999999999998</c:v>
                </c:pt>
                <c:pt idx="21770">
                  <c:v>7.0806110000000002</c:v>
                </c:pt>
                <c:pt idx="21771">
                  <c:v>7.0881309999999997</c:v>
                </c:pt>
                <c:pt idx="21772">
                  <c:v>7.0908480000000003</c:v>
                </c:pt>
                <c:pt idx="21773">
                  <c:v>7.089683</c:v>
                </c:pt>
                <c:pt idx="21774">
                  <c:v>7.0914210000000004</c:v>
                </c:pt>
                <c:pt idx="21775">
                  <c:v>7.0908939999999996</c:v>
                </c:pt>
                <c:pt idx="21776">
                  <c:v>7.0868650000000004</c:v>
                </c:pt>
                <c:pt idx="21777">
                  <c:v>7.0897139999999998</c:v>
                </c:pt>
                <c:pt idx="21778">
                  <c:v>7.0920730000000001</c:v>
                </c:pt>
                <c:pt idx="21779">
                  <c:v>7.0853060000000001</c:v>
                </c:pt>
                <c:pt idx="21780">
                  <c:v>7.0836589999999999</c:v>
                </c:pt>
                <c:pt idx="21781">
                  <c:v>7.0875409999999999</c:v>
                </c:pt>
                <c:pt idx="21782">
                  <c:v>7.0870100000000003</c:v>
                </c:pt>
                <c:pt idx="21783">
                  <c:v>7.0868849999999997</c:v>
                </c:pt>
                <c:pt idx="21784">
                  <c:v>7.0889790000000001</c:v>
                </c:pt>
                <c:pt idx="21785">
                  <c:v>7.0898029999999999</c:v>
                </c:pt>
                <c:pt idx="21786">
                  <c:v>7.0852529999999998</c:v>
                </c:pt>
                <c:pt idx="21787">
                  <c:v>7.0841320000000003</c:v>
                </c:pt>
                <c:pt idx="21788">
                  <c:v>7.0913589999999997</c:v>
                </c:pt>
                <c:pt idx="21789">
                  <c:v>7.0922460000000003</c:v>
                </c:pt>
                <c:pt idx="21790">
                  <c:v>7.0833830000000004</c:v>
                </c:pt>
                <c:pt idx="21791">
                  <c:v>7.082166</c:v>
                </c:pt>
                <c:pt idx="21792">
                  <c:v>7.0889319999999998</c:v>
                </c:pt>
                <c:pt idx="21793">
                  <c:v>7.0913890000000004</c:v>
                </c:pt>
                <c:pt idx="21794">
                  <c:v>7.0897699999999997</c:v>
                </c:pt>
                <c:pt idx="21795">
                  <c:v>7.0877169999999996</c:v>
                </c:pt>
                <c:pt idx="21796">
                  <c:v>7.0878490000000003</c:v>
                </c:pt>
                <c:pt idx="21797">
                  <c:v>7.092911</c:v>
                </c:pt>
                <c:pt idx="21798">
                  <c:v>7.0939319999999997</c:v>
                </c:pt>
                <c:pt idx="21799">
                  <c:v>7.08927</c:v>
                </c:pt>
                <c:pt idx="21800">
                  <c:v>7.0865229999999997</c:v>
                </c:pt>
                <c:pt idx="21801">
                  <c:v>7.0903910000000003</c:v>
                </c:pt>
                <c:pt idx="21802">
                  <c:v>7.0944260000000003</c:v>
                </c:pt>
                <c:pt idx="21803">
                  <c:v>7.0904540000000003</c:v>
                </c:pt>
                <c:pt idx="21804">
                  <c:v>7.089137</c:v>
                </c:pt>
                <c:pt idx="21805">
                  <c:v>7.0919780000000001</c:v>
                </c:pt>
                <c:pt idx="21806">
                  <c:v>7.0920439999999996</c:v>
                </c:pt>
                <c:pt idx="21807">
                  <c:v>7.097512</c:v>
                </c:pt>
                <c:pt idx="21808">
                  <c:v>7.1005079999999996</c:v>
                </c:pt>
                <c:pt idx="21809">
                  <c:v>7.0939740000000002</c:v>
                </c:pt>
                <c:pt idx="21810">
                  <c:v>7.0919239999999997</c:v>
                </c:pt>
                <c:pt idx="21811">
                  <c:v>7.0966189999999996</c:v>
                </c:pt>
                <c:pt idx="21812">
                  <c:v>7.0979559999999999</c:v>
                </c:pt>
                <c:pt idx="21813">
                  <c:v>7.0981959999999997</c:v>
                </c:pt>
                <c:pt idx="21814">
                  <c:v>7.1003270000000001</c:v>
                </c:pt>
                <c:pt idx="21815">
                  <c:v>7.104927</c:v>
                </c:pt>
                <c:pt idx="21816">
                  <c:v>7.1071200000000001</c:v>
                </c:pt>
                <c:pt idx="21817">
                  <c:v>7.1090220000000004</c:v>
                </c:pt>
                <c:pt idx="21818">
                  <c:v>7.1131609999999998</c:v>
                </c:pt>
                <c:pt idx="21819">
                  <c:v>7.1113580000000001</c:v>
                </c:pt>
                <c:pt idx="21820">
                  <c:v>7.1064259999999999</c:v>
                </c:pt>
                <c:pt idx="21821">
                  <c:v>7.1039950000000003</c:v>
                </c:pt>
                <c:pt idx="21822">
                  <c:v>7.1028419999999999</c:v>
                </c:pt>
                <c:pt idx="21823">
                  <c:v>7.1052460000000002</c:v>
                </c:pt>
                <c:pt idx="21824">
                  <c:v>7.1078359999999998</c:v>
                </c:pt>
                <c:pt idx="21825">
                  <c:v>7.1036729999999997</c:v>
                </c:pt>
                <c:pt idx="21826">
                  <c:v>7.098789</c:v>
                </c:pt>
                <c:pt idx="21827">
                  <c:v>7.1015220000000001</c:v>
                </c:pt>
                <c:pt idx="21828">
                  <c:v>7.1016380000000003</c:v>
                </c:pt>
                <c:pt idx="21829">
                  <c:v>7.0969639999999998</c:v>
                </c:pt>
                <c:pt idx="21830">
                  <c:v>7.0986529999999997</c:v>
                </c:pt>
                <c:pt idx="21831">
                  <c:v>7.1025989999999997</c:v>
                </c:pt>
                <c:pt idx="21832">
                  <c:v>7.0998060000000001</c:v>
                </c:pt>
                <c:pt idx="21833">
                  <c:v>7.0981490000000003</c:v>
                </c:pt>
                <c:pt idx="21834">
                  <c:v>7.1036659999999996</c:v>
                </c:pt>
                <c:pt idx="21835">
                  <c:v>7.1007090000000002</c:v>
                </c:pt>
                <c:pt idx="21836">
                  <c:v>7.093337</c:v>
                </c:pt>
                <c:pt idx="21837">
                  <c:v>7.0983280000000004</c:v>
                </c:pt>
                <c:pt idx="21838">
                  <c:v>7.1011199999999999</c:v>
                </c:pt>
                <c:pt idx="21839">
                  <c:v>7.0956710000000003</c:v>
                </c:pt>
                <c:pt idx="21840">
                  <c:v>7.0977629999999996</c:v>
                </c:pt>
                <c:pt idx="21841">
                  <c:v>7.1018100000000004</c:v>
                </c:pt>
                <c:pt idx="21842">
                  <c:v>7.0999340000000002</c:v>
                </c:pt>
                <c:pt idx="21843">
                  <c:v>7.1023870000000002</c:v>
                </c:pt>
                <c:pt idx="21844">
                  <c:v>7.1007119999999997</c:v>
                </c:pt>
                <c:pt idx="21845">
                  <c:v>7.0958050000000004</c:v>
                </c:pt>
                <c:pt idx="21846">
                  <c:v>7.1030300000000004</c:v>
                </c:pt>
                <c:pt idx="21847">
                  <c:v>7.1098790000000003</c:v>
                </c:pt>
                <c:pt idx="21848">
                  <c:v>7.1064119999999997</c:v>
                </c:pt>
                <c:pt idx="21849">
                  <c:v>7.105003</c:v>
                </c:pt>
                <c:pt idx="21850">
                  <c:v>7.1071580000000001</c:v>
                </c:pt>
                <c:pt idx="21851">
                  <c:v>7.1059559999999999</c:v>
                </c:pt>
                <c:pt idx="21852">
                  <c:v>7.104679</c:v>
                </c:pt>
                <c:pt idx="21853">
                  <c:v>7.105162</c:v>
                </c:pt>
                <c:pt idx="21854">
                  <c:v>7.1032320000000002</c:v>
                </c:pt>
                <c:pt idx="21855">
                  <c:v>7.1008779999999998</c:v>
                </c:pt>
                <c:pt idx="21856">
                  <c:v>7.1027959999999997</c:v>
                </c:pt>
                <c:pt idx="21857">
                  <c:v>7.1022129999999999</c:v>
                </c:pt>
                <c:pt idx="21858">
                  <c:v>7.099672</c:v>
                </c:pt>
                <c:pt idx="21859">
                  <c:v>7.1033309999999998</c:v>
                </c:pt>
                <c:pt idx="21860">
                  <c:v>7.1042949999999996</c:v>
                </c:pt>
                <c:pt idx="21861">
                  <c:v>7.1077130000000004</c:v>
                </c:pt>
                <c:pt idx="21862">
                  <c:v>7.1122439999999996</c:v>
                </c:pt>
                <c:pt idx="21863">
                  <c:v>7.1117160000000004</c:v>
                </c:pt>
                <c:pt idx="21864">
                  <c:v>7.1140660000000002</c:v>
                </c:pt>
                <c:pt idx="21865">
                  <c:v>7.1178080000000001</c:v>
                </c:pt>
                <c:pt idx="21866">
                  <c:v>7.115081</c:v>
                </c:pt>
                <c:pt idx="21867">
                  <c:v>7.1077339999999998</c:v>
                </c:pt>
                <c:pt idx="21868">
                  <c:v>7.1070010000000003</c:v>
                </c:pt>
                <c:pt idx="21869">
                  <c:v>7.1127260000000003</c:v>
                </c:pt>
                <c:pt idx="21870">
                  <c:v>7.1121790000000003</c:v>
                </c:pt>
                <c:pt idx="21871">
                  <c:v>7.105073</c:v>
                </c:pt>
                <c:pt idx="21872">
                  <c:v>7.1069170000000002</c:v>
                </c:pt>
                <c:pt idx="21873">
                  <c:v>7.1133129999999998</c:v>
                </c:pt>
                <c:pt idx="21874">
                  <c:v>7.109883</c:v>
                </c:pt>
                <c:pt idx="21875">
                  <c:v>7.1120760000000001</c:v>
                </c:pt>
                <c:pt idx="21876">
                  <c:v>7.1238679999999999</c:v>
                </c:pt>
                <c:pt idx="21877">
                  <c:v>7.126595</c:v>
                </c:pt>
                <c:pt idx="21878">
                  <c:v>7.1267139999999998</c:v>
                </c:pt>
                <c:pt idx="21879">
                  <c:v>7.126595</c:v>
                </c:pt>
                <c:pt idx="21880">
                  <c:v>7.1202930000000002</c:v>
                </c:pt>
                <c:pt idx="21881">
                  <c:v>7.1166239999999998</c:v>
                </c:pt>
                <c:pt idx="21882">
                  <c:v>7.1149959999999997</c:v>
                </c:pt>
                <c:pt idx="21883">
                  <c:v>7.1096089999999998</c:v>
                </c:pt>
                <c:pt idx="21884">
                  <c:v>7.1070890000000002</c:v>
                </c:pt>
                <c:pt idx="21885">
                  <c:v>7.1122889999999996</c:v>
                </c:pt>
                <c:pt idx="21886">
                  <c:v>7.103345</c:v>
                </c:pt>
                <c:pt idx="21887">
                  <c:v>7.095548</c:v>
                </c:pt>
                <c:pt idx="21888">
                  <c:v>7.1076389999999998</c:v>
                </c:pt>
                <c:pt idx="21889">
                  <c:v>7.1103459999999998</c:v>
                </c:pt>
                <c:pt idx="21890">
                  <c:v>7.1082229999999997</c:v>
                </c:pt>
                <c:pt idx="21891">
                  <c:v>7.119542</c:v>
                </c:pt>
                <c:pt idx="21892">
                  <c:v>7.1220879999999998</c:v>
                </c:pt>
                <c:pt idx="21893">
                  <c:v>7.117718</c:v>
                </c:pt>
                <c:pt idx="21894">
                  <c:v>7.1194290000000002</c:v>
                </c:pt>
                <c:pt idx="21895">
                  <c:v>7.1167290000000003</c:v>
                </c:pt>
                <c:pt idx="21896">
                  <c:v>7.1137090000000001</c:v>
                </c:pt>
                <c:pt idx="21897">
                  <c:v>7.1194649999999999</c:v>
                </c:pt>
                <c:pt idx="21898">
                  <c:v>7.1176539999999999</c:v>
                </c:pt>
                <c:pt idx="21899">
                  <c:v>7.1101599999999996</c:v>
                </c:pt>
                <c:pt idx="21900">
                  <c:v>7.1122579999999997</c:v>
                </c:pt>
                <c:pt idx="21901">
                  <c:v>7.1158510000000001</c:v>
                </c:pt>
                <c:pt idx="21902">
                  <c:v>7.1146529999999997</c:v>
                </c:pt>
                <c:pt idx="21903">
                  <c:v>7.1164050000000003</c:v>
                </c:pt>
                <c:pt idx="21904">
                  <c:v>7.1191500000000003</c:v>
                </c:pt>
                <c:pt idx="21905">
                  <c:v>7.119154</c:v>
                </c:pt>
                <c:pt idx="21906">
                  <c:v>7.1187860000000001</c:v>
                </c:pt>
                <c:pt idx="21907">
                  <c:v>7.1162809999999999</c:v>
                </c:pt>
                <c:pt idx="21908">
                  <c:v>7.1124039999999997</c:v>
                </c:pt>
                <c:pt idx="21909">
                  <c:v>7.1146500000000001</c:v>
                </c:pt>
                <c:pt idx="21910">
                  <c:v>7.1215999999999999</c:v>
                </c:pt>
                <c:pt idx="21911">
                  <c:v>7.1225810000000003</c:v>
                </c:pt>
                <c:pt idx="21912">
                  <c:v>7.1229659999999999</c:v>
                </c:pt>
                <c:pt idx="21913">
                  <c:v>7.127027</c:v>
                </c:pt>
                <c:pt idx="21914">
                  <c:v>7.1264430000000001</c:v>
                </c:pt>
                <c:pt idx="21915">
                  <c:v>7.124295</c:v>
                </c:pt>
                <c:pt idx="21916">
                  <c:v>7.1283659999999998</c:v>
                </c:pt>
                <c:pt idx="21917">
                  <c:v>7.1318020000000004</c:v>
                </c:pt>
                <c:pt idx="21918">
                  <c:v>7.1263189999999996</c:v>
                </c:pt>
                <c:pt idx="21919">
                  <c:v>7.1219200000000003</c:v>
                </c:pt>
                <c:pt idx="21920">
                  <c:v>7.1242140000000003</c:v>
                </c:pt>
                <c:pt idx="21921">
                  <c:v>7.1254489999999997</c:v>
                </c:pt>
                <c:pt idx="21922">
                  <c:v>7.1261939999999999</c:v>
                </c:pt>
                <c:pt idx="21923">
                  <c:v>7.128457</c:v>
                </c:pt>
                <c:pt idx="21924">
                  <c:v>7.1261150000000004</c:v>
                </c:pt>
                <c:pt idx="21925">
                  <c:v>7.1229519999999997</c:v>
                </c:pt>
                <c:pt idx="21926">
                  <c:v>7.1262910000000002</c:v>
                </c:pt>
                <c:pt idx="21927">
                  <c:v>7.1266660000000002</c:v>
                </c:pt>
                <c:pt idx="21928">
                  <c:v>7.1226659999999997</c:v>
                </c:pt>
                <c:pt idx="21929">
                  <c:v>7.1271079999999998</c:v>
                </c:pt>
                <c:pt idx="21930">
                  <c:v>7.1293740000000003</c:v>
                </c:pt>
                <c:pt idx="21931">
                  <c:v>7.1235749999999998</c:v>
                </c:pt>
                <c:pt idx="21932">
                  <c:v>7.1228740000000004</c:v>
                </c:pt>
                <c:pt idx="21933">
                  <c:v>7.1262249999999998</c:v>
                </c:pt>
                <c:pt idx="21934">
                  <c:v>7.1246510000000001</c:v>
                </c:pt>
                <c:pt idx="21935">
                  <c:v>7.1201509999999999</c:v>
                </c:pt>
                <c:pt idx="21936">
                  <c:v>7.1205410000000002</c:v>
                </c:pt>
                <c:pt idx="21937">
                  <c:v>7.1236839999999999</c:v>
                </c:pt>
                <c:pt idx="21938">
                  <c:v>7.1222289999999999</c:v>
                </c:pt>
                <c:pt idx="21939">
                  <c:v>7.1198090000000001</c:v>
                </c:pt>
                <c:pt idx="21940">
                  <c:v>7.1219739999999998</c:v>
                </c:pt>
                <c:pt idx="21941">
                  <c:v>7.1240509999999997</c:v>
                </c:pt>
                <c:pt idx="21942">
                  <c:v>7.1238340000000004</c:v>
                </c:pt>
                <c:pt idx="21943">
                  <c:v>7.1239350000000004</c:v>
                </c:pt>
                <c:pt idx="21944">
                  <c:v>7.122458</c:v>
                </c:pt>
                <c:pt idx="21945">
                  <c:v>7.1221620000000003</c:v>
                </c:pt>
                <c:pt idx="21946">
                  <c:v>7.1242749999999999</c:v>
                </c:pt>
                <c:pt idx="21947">
                  <c:v>7.1220309999999998</c:v>
                </c:pt>
                <c:pt idx="21948">
                  <c:v>7.1194769999999998</c:v>
                </c:pt>
                <c:pt idx="21949">
                  <c:v>7.1237659999999998</c:v>
                </c:pt>
                <c:pt idx="21950">
                  <c:v>7.1221740000000002</c:v>
                </c:pt>
                <c:pt idx="21951">
                  <c:v>7.1210089999999999</c:v>
                </c:pt>
                <c:pt idx="21952">
                  <c:v>7.1280780000000004</c:v>
                </c:pt>
                <c:pt idx="21953">
                  <c:v>7.1278569999999997</c:v>
                </c:pt>
                <c:pt idx="21954">
                  <c:v>7.1224829999999999</c:v>
                </c:pt>
                <c:pt idx="21955">
                  <c:v>7.1265409999999996</c:v>
                </c:pt>
                <c:pt idx="21956">
                  <c:v>7.1357689999999998</c:v>
                </c:pt>
                <c:pt idx="21957">
                  <c:v>7.1358790000000001</c:v>
                </c:pt>
                <c:pt idx="21958">
                  <c:v>7.1337380000000001</c:v>
                </c:pt>
                <c:pt idx="21959">
                  <c:v>7.1351930000000001</c:v>
                </c:pt>
                <c:pt idx="21960">
                  <c:v>7.1329719999999996</c:v>
                </c:pt>
                <c:pt idx="21961">
                  <c:v>7.1373350000000002</c:v>
                </c:pt>
                <c:pt idx="21962">
                  <c:v>7.1417970000000004</c:v>
                </c:pt>
                <c:pt idx="21963">
                  <c:v>7.1405000000000003</c:v>
                </c:pt>
                <c:pt idx="21964">
                  <c:v>7.1429749999999999</c:v>
                </c:pt>
                <c:pt idx="21965">
                  <c:v>7.1410539999999996</c:v>
                </c:pt>
                <c:pt idx="21966">
                  <c:v>7.1367289999999999</c:v>
                </c:pt>
                <c:pt idx="21967">
                  <c:v>7.1395330000000001</c:v>
                </c:pt>
                <c:pt idx="21968">
                  <c:v>7.140117</c:v>
                </c:pt>
                <c:pt idx="21969">
                  <c:v>7.1363810000000001</c:v>
                </c:pt>
                <c:pt idx="21970">
                  <c:v>7.1362870000000003</c:v>
                </c:pt>
                <c:pt idx="21971">
                  <c:v>7.1367289999999999</c:v>
                </c:pt>
                <c:pt idx="21972">
                  <c:v>7.1328610000000001</c:v>
                </c:pt>
                <c:pt idx="21973">
                  <c:v>7.1313279999999999</c:v>
                </c:pt>
                <c:pt idx="21974">
                  <c:v>7.13401</c:v>
                </c:pt>
                <c:pt idx="21975">
                  <c:v>7.1331889999999998</c:v>
                </c:pt>
                <c:pt idx="21976">
                  <c:v>7.130827</c:v>
                </c:pt>
                <c:pt idx="21977">
                  <c:v>7.1325570000000003</c:v>
                </c:pt>
                <c:pt idx="21978">
                  <c:v>7.1340269999999997</c:v>
                </c:pt>
                <c:pt idx="21979">
                  <c:v>7.1342460000000001</c:v>
                </c:pt>
                <c:pt idx="21980">
                  <c:v>7.1404259999999997</c:v>
                </c:pt>
                <c:pt idx="21981">
                  <c:v>7.1413929999999999</c:v>
                </c:pt>
                <c:pt idx="21982">
                  <c:v>7.1316350000000002</c:v>
                </c:pt>
                <c:pt idx="21983">
                  <c:v>7.1311540000000004</c:v>
                </c:pt>
                <c:pt idx="21984">
                  <c:v>7.1388360000000004</c:v>
                </c:pt>
                <c:pt idx="21985">
                  <c:v>7.136177</c:v>
                </c:pt>
                <c:pt idx="21986">
                  <c:v>7.1344240000000001</c:v>
                </c:pt>
                <c:pt idx="21987">
                  <c:v>7.1441559999999997</c:v>
                </c:pt>
                <c:pt idx="21988">
                  <c:v>7.144768</c:v>
                </c:pt>
                <c:pt idx="21989">
                  <c:v>7.1366649999999998</c:v>
                </c:pt>
                <c:pt idx="21990">
                  <c:v>7.1347360000000002</c:v>
                </c:pt>
                <c:pt idx="21991">
                  <c:v>7.1389120000000004</c:v>
                </c:pt>
                <c:pt idx="21992">
                  <c:v>7.1440429999999999</c:v>
                </c:pt>
                <c:pt idx="21993">
                  <c:v>7.1440580000000002</c:v>
                </c:pt>
                <c:pt idx="21994">
                  <c:v>7.1402599999999996</c:v>
                </c:pt>
                <c:pt idx="21995">
                  <c:v>7.1407949999999998</c:v>
                </c:pt>
                <c:pt idx="21996">
                  <c:v>7.1435370000000002</c:v>
                </c:pt>
                <c:pt idx="21997">
                  <c:v>7.1431940000000003</c:v>
                </c:pt>
                <c:pt idx="21998">
                  <c:v>7.1430879999999997</c:v>
                </c:pt>
                <c:pt idx="21999">
                  <c:v>7.1460319999999999</c:v>
                </c:pt>
                <c:pt idx="22000">
                  <c:v>7.1441939999999997</c:v>
                </c:pt>
                <c:pt idx="22001">
                  <c:v>7.1409079999999996</c:v>
                </c:pt>
                <c:pt idx="22002">
                  <c:v>7.1388920000000002</c:v>
                </c:pt>
                <c:pt idx="22003">
                  <c:v>7.1361679999999996</c:v>
                </c:pt>
                <c:pt idx="22004">
                  <c:v>7.1402729999999996</c:v>
                </c:pt>
                <c:pt idx="22005">
                  <c:v>7.1437470000000003</c:v>
                </c:pt>
                <c:pt idx="22006">
                  <c:v>7.138611</c:v>
                </c:pt>
                <c:pt idx="22007">
                  <c:v>7.1425299999999998</c:v>
                </c:pt>
                <c:pt idx="22008">
                  <c:v>7.1474510000000002</c:v>
                </c:pt>
                <c:pt idx="22009">
                  <c:v>7.1474710000000004</c:v>
                </c:pt>
                <c:pt idx="22010">
                  <c:v>7.1563129999999999</c:v>
                </c:pt>
                <c:pt idx="22011">
                  <c:v>7.1590040000000004</c:v>
                </c:pt>
                <c:pt idx="22012">
                  <c:v>7.1559499999999998</c:v>
                </c:pt>
                <c:pt idx="22013">
                  <c:v>7.1561560000000002</c:v>
                </c:pt>
                <c:pt idx="22014">
                  <c:v>7.1535190000000002</c:v>
                </c:pt>
                <c:pt idx="22015">
                  <c:v>7.1536600000000004</c:v>
                </c:pt>
                <c:pt idx="22016">
                  <c:v>7.1539890000000002</c:v>
                </c:pt>
                <c:pt idx="22017">
                  <c:v>7.147189</c:v>
                </c:pt>
                <c:pt idx="22018">
                  <c:v>7.1440299999999999</c:v>
                </c:pt>
                <c:pt idx="22019">
                  <c:v>7.1488820000000004</c:v>
                </c:pt>
                <c:pt idx="22020">
                  <c:v>7.1483420000000004</c:v>
                </c:pt>
                <c:pt idx="22021">
                  <c:v>7.1456210000000002</c:v>
                </c:pt>
                <c:pt idx="22022">
                  <c:v>7.1469839999999998</c:v>
                </c:pt>
                <c:pt idx="22023">
                  <c:v>7.1458219999999999</c:v>
                </c:pt>
                <c:pt idx="22024">
                  <c:v>7.1439269999999997</c:v>
                </c:pt>
                <c:pt idx="22025">
                  <c:v>7.1472610000000003</c:v>
                </c:pt>
                <c:pt idx="22026">
                  <c:v>7.149775</c:v>
                </c:pt>
                <c:pt idx="22027">
                  <c:v>7.1467470000000004</c:v>
                </c:pt>
                <c:pt idx="22028">
                  <c:v>7.1455799999999998</c:v>
                </c:pt>
                <c:pt idx="22029">
                  <c:v>7.1477649999999997</c:v>
                </c:pt>
                <c:pt idx="22030">
                  <c:v>7.1491449999999999</c:v>
                </c:pt>
                <c:pt idx="22031">
                  <c:v>7.1488930000000002</c:v>
                </c:pt>
                <c:pt idx="22032">
                  <c:v>7.1485820000000002</c:v>
                </c:pt>
                <c:pt idx="22033">
                  <c:v>7.1498650000000001</c:v>
                </c:pt>
                <c:pt idx="22034">
                  <c:v>7.1534380000000004</c:v>
                </c:pt>
                <c:pt idx="22035">
                  <c:v>7.1566039999999997</c:v>
                </c:pt>
                <c:pt idx="22036">
                  <c:v>7.1541059999999996</c:v>
                </c:pt>
                <c:pt idx="22037">
                  <c:v>7.1522379999999997</c:v>
                </c:pt>
                <c:pt idx="22038">
                  <c:v>7.1539929999999998</c:v>
                </c:pt>
                <c:pt idx="22039">
                  <c:v>7.1562520000000003</c:v>
                </c:pt>
                <c:pt idx="22040">
                  <c:v>7.1555879999999998</c:v>
                </c:pt>
                <c:pt idx="22041">
                  <c:v>7.1534279999999999</c:v>
                </c:pt>
                <c:pt idx="22042">
                  <c:v>7.1513020000000003</c:v>
                </c:pt>
                <c:pt idx="22043">
                  <c:v>7.1504130000000004</c:v>
                </c:pt>
                <c:pt idx="22044">
                  <c:v>7.1500899999999996</c:v>
                </c:pt>
                <c:pt idx="22045">
                  <c:v>7.1500560000000002</c:v>
                </c:pt>
                <c:pt idx="22046">
                  <c:v>7.1525730000000003</c:v>
                </c:pt>
                <c:pt idx="22047">
                  <c:v>7.1574759999999999</c:v>
                </c:pt>
                <c:pt idx="22048">
                  <c:v>7.1613309999999997</c:v>
                </c:pt>
                <c:pt idx="22049">
                  <c:v>7.161886</c:v>
                </c:pt>
                <c:pt idx="22050">
                  <c:v>7.1605569999999998</c:v>
                </c:pt>
                <c:pt idx="22051">
                  <c:v>7.1594499999999996</c:v>
                </c:pt>
                <c:pt idx="22052">
                  <c:v>7.1591490000000002</c:v>
                </c:pt>
                <c:pt idx="22053">
                  <c:v>7.1601499999999998</c:v>
                </c:pt>
                <c:pt idx="22054">
                  <c:v>7.1574629999999999</c:v>
                </c:pt>
                <c:pt idx="22055">
                  <c:v>7.1518259999999998</c:v>
                </c:pt>
                <c:pt idx="22056">
                  <c:v>7.1552009999999999</c:v>
                </c:pt>
                <c:pt idx="22057">
                  <c:v>7.1621079999999999</c:v>
                </c:pt>
                <c:pt idx="22058">
                  <c:v>7.1602059999999996</c:v>
                </c:pt>
                <c:pt idx="22059">
                  <c:v>7.1646999999999998</c:v>
                </c:pt>
                <c:pt idx="22060">
                  <c:v>7.1716090000000001</c:v>
                </c:pt>
                <c:pt idx="22061">
                  <c:v>7.1673080000000002</c:v>
                </c:pt>
                <c:pt idx="22062">
                  <c:v>7.1707190000000001</c:v>
                </c:pt>
                <c:pt idx="22063">
                  <c:v>7.1768270000000003</c:v>
                </c:pt>
                <c:pt idx="22064">
                  <c:v>7.1678449999999998</c:v>
                </c:pt>
                <c:pt idx="22065">
                  <c:v>7.1615609999999998</c:v>
                </c:pt>
                <c:pt idx="22066">
                  <c:v>7.1649200000000004</c:v>
                </c:pt>
                <c:pt idx="22067">
                  <c:v>7.1646530000000004</c:v>
                </c:pt>
                <c:pt idx="22068">
                  <c:v>7.1642020000000004</c:v>
                </c:pt>
                <c:pt idx="22069">
                  <c:v>7.1661820000000001</c:v>
                </c:pt>
                <c:pt idx="22070">
                  <c:v>7.1689749999999997</c:v>
                </c:pt>
                <c:pt idx="22071">
                  <c:v>7.1735689999999996</c:v>
                </c:pt>
                <c:pt idx="22072">
                  <c:v>7.1735259999999998</c:v>
                </c:pt>
                <c:pt idx="22073">
                  <c:v>7.1694940000000003</c:v>
                </c:pt>
                <c:pt idx="22074">
                  <c:v>7.1676570000000002</c:v>
                </c:pt>
                <c:pt idx="22075">
                  <c:v>7.1669520000000002</c:v>
                </c:pt>
                <c:pt idx="22076">
                  <c:v>7.1644059999999996</c:v>
                </c:pt>
                <c:pt idx="22077">
                  <c:v>7.161448</c:v>
                </c:pt>
                <c:pt idx="22078">
                  <c:v>7.1648290000000001</c:v>
                </c:pt>
                <c:pt idx="22079">
                  <c:v>7.1696770000000001</c:v>
                </c:pt>
                <c:pt idx="22080">
                  <c:v>7.1684159999999997</c:v>
                </c:pt>
                <c:pt idx="22081">
                  <c:v>7.1656370000000003</c:v>
                </c:pt>
                <c:pt idx="22082">
                  <c:v>7.1622719999999997</c:v>
                </c:pt>
                <c:pt idx="22083">
                  <c:v>7.1588770000000004</c:v>
                </c:pt>
                <c:pt idx="22084">
                  <c:v>7.1581130000000002</c:v>
                </c:pt>
                <c:pt idx="22085">
                  <c:v>7.1618040000000001</c:v>
                </c:pt>
                <c:pt idx="22086">
                  <c:v>7.1640930000000003</c:v>
                </c:pt>
                <c:pt idx="22087">
                  <c:v>7.1627739999999998</c:v>
                </c:pt>
                <c:pt idx="22088">
                  <c:v>7.1648480000000001</c:v>
                </c:pt>
                <c:pt idx="22089">
                  <c:v>7.1674389999999999</c:v>
                </c:pt>
                <c:pt idx="22090">
                  <c:v>7.1727359999999996</c:v>
                </c:pt>
                <c:pt idx="22091">
                  <c:v>7.1780429999999997</c:v>
                </c:pt>
                <c:pt idx="22092">
                  <c:v>7.1717490000000002</c:v>
                </c:pt>
                <c:pt idx="22093">
                  <c:v>7.1659249999999997</c:v>
                </c:pt>
                <c:pt idx="22094">
                  <c:v>7.1745830000000002</c:v>
                </c:pt>
                <c:pt idx="22095">
                  <c:v>7.1775190000000002</c:v>
                </c:pt>
                <c:pt idx="22096">
                  <c:v>7.1682290000000002</c:v>
                </c:pt>
                <c:pt idx="22097">
                  <c:v>7.1695539999999998</c:v>
                </c:pt>
                <c:pt idx="22098">
                  <c:v>7.1743350000000001</c:v>
                </c:pt>
                <c:pt idx="22099">
                  <c:v>7.1667319999999997</c:v>
                </c:pt>
                <c:pt idx="22100">
                  <c:v>7.1648899999999998</c:v>
                </c:pt>
                <c:pt idx="22101">
                  <c:v>7.1708530000000001</c:v>
                </c:pt>
                <c:pt idx="22102">
                  <c:v>7.1714950000000002</c:v>
                </c:pt>
                <c:pt idx="22103">
                  <c:v>7.1705439999999996</c:v>
                </c:pt>
                <c:pt idx="22104">
                  <c:v>7.170077</c:v>
                </c:pt>
                <c:pt idx="22105">
                  <c:v>7.1709230000000002</c:v>
                </c:pt>
                <c:pt idx="22106">
                  <c:v>7.174156</c:v>
                </c:pt>
                <c:pt idx="22107">
                  <c:v>7.1773509999999998</c:v>
                </c:pt>
                <c:pt idx="22108">
                  <c:v>7.1793060000000004</c:v>
                </c:pt>
                <c:pt idx="22109">
                  <c:v>7.180288</c:v>
                </c:pt>
                <c:pt idx="22110">
                  <c:v>7.1766540000000001</c:v>
                </c:pt>
                <c:pt idx="22111">
                  <c:v>7.1705690000000004</c:v>
                </c:pt>
                <c:pt idx="22112">
                  <c:v>7.173438</c:v>
                </c:pt>
                <c:pt idx="22113">
                  <c:v>7.178877</c:v>
                </c:pt>
                <c:pt idx="22114">
                  <c:v>7.1765569999999999</c:v>
                </c:pt>
                <c:pt idx="22115">
                  <c:v>7.1734989999999996</c:v>
                </c:pt>
                <c:pt idx="22116">
                  <c:v>7.1764099999999997</c:v>
                </c:pt>
                <c:pt idx="22117">
                  <c:v>7.175751</c:v>
                </c:pt>
                <c:pt idx="22118">
                  <c:v>7.1695010000000003</c:v>
                </c:pt>
                <c:pt idx="22119">
                  <c:v>7.1688150000000004</c:v>
                </c:pt>
                <c:pt idx="22120">
                  <c:v>7.1717259999999996</c:v>
                </c:pt>
                <c:pt idx="22121">
                  <c:v>7.1721180000000002</c:v>
                </c:pt>
                <c:pt idx="22122">
                  <c:v>7.1737270000000004</c:v>
                </c:pt>
                <c:pt idx="22123">
                  <c:v>7.173762</c:v>
                </c:pt>
                <c:pt idx="22124">
                  <c:v>7.1704400000000001</c:v>
                </c:pt>
                <c:pt idx="22125">
                  <c:v>7.1707549999999998</c:v>
                </c:pt>
                <c:pt idx="22126">
                  <c:v>7.1727210000000001</c:v>
                </c:pt>
                <c:pt idx="22127">
                  <c:v>7.1741130000000002</c:v>
                </c:pt>
                <c:pt idx="22128">
                  <c:v>7.1800689999999996</c:v>
                </c:pt>
                <c:pt idx="22129">
                  <c:v>7.1868340000000002</c:v>
                </c:pt>
                <c:pt idx="22130">
                  <c:v>7.187049</c:v>
                </c:pt>
                <c:pt idx="22131">
                  <c:v>7.187951</c:v>
                </c:pt>
                <c:pt idx="22132">
                  <c:v>7.1912469999999997</c:v>
                </c:pt>
                <c:pt idx="22133">
                  <c:v>7.188752</c:v>
                </c:pt>
                <c:pt idx="22134">
                  <c:v>7.1891470000000002</c:v>
                </c:pt>
                <c:pt idx="22135">
                  <c:v>7.1923550000000001</c:v>
                </c:pt>
                <c:pt idx="22136">
                  <c:v>7.1882460000000004</c:v>
                </c:pt>
                <c:pt idx="22137">
                  <c:v>7.1844219999999996</c:v>
                </c:pt>
                <c:pt idx="22138">
                  <c:v>7.1841419999999996</c:v>
                </c:pt>
                <c:pt idx="22139">
                  <c:v>7.180917</c:v>
                </c:pt>
                <c:pt idx="22140">
                  <c:v>7.1801870000000001</c:v>
                </c:pt>
                <c:pt idx="22141">
                  <c:v>7.1847669999999999</c:v>
                </c:pt>
                <c:pt idx="22142">
                  <c:v>7.1837340000000003</c:v>
                </c:pt>
                <c:pt idx="22143">
                  <c:v>7.1779390000000003</c:v>
                </c:pt>
                <c:pt idx="22144">
                  <c:v>7.1806700000000001</c:v>
                </c:pt>
                <c:pt idx="22145">
                  <c:v>7.1816060000000004</c:v>
                </c:pt>
                <c:pt idx="22146">
                  <c:v>7.1791020000000003</c:v>
                </c:pt>
                <c:pt idx="22147">
                  <c:v>7.18248</c:v>
                </c:pt>
                <c:pt idx="22148">
                  <c:v>7.1826059999999998</c:v>
                </c:pt>
                <c:pt idx="22149">
                  <c:v>7.1820740000000001</c:v>
                </c:pt>
                <c:pt idx="22150">
                  <c:v>7.1828159999999999</c:v>
                </c:pt>
                <c:pt idx="22151">
                  <c:v>7.1777360000000003</c:v>
                </c:pt>
                <c:pt idx="22152">
                  <c:v>7.1761889999999999</c:v>
                </c:pt>
                <c:pt idx="22153">
                  <c:v>7.18072</c:v>
                </c:pt>
                <c:pt idx="22154">
                  <c:v>7.1848929999999998</c:v>
                </c:pt>
                <c:pt idx="22155">
                  <c:v>7.1845160000000003</c:v>
                </c:pt>
                <c:pt idx="22156">
                  <c:v>7.1808880000000004</c:v>
                </c:pt>
                <c:pt idx="22157">
                  <c:v>7.1790310000000002</c:v>
                </c:pt>
                <c:pt idx="22158">
                  <c:v>7.1803119999999998</c:v>
                </c:pt>
                <c:pt idx="22159">
                  <c:v>7.1829099999999997</c:v>
                </c:pt>
                <c:pt idx="22160">
                  <c:v>7.182855</c:v>
                </c:pt>
                <c:pt idx="22161">
                  <c:v>7.1803900000000001</c:v>
                </c:pt>
                <c:pt idx="22162">
                  <c:v>7.1796490000000004</c:v>
                </c:pt>
                <c:pt idx="22163">
                  <c:v>7.1816060000000004</c:v>
                </c:pt>
                <c:pt idx="22164">
                  <c:v>7.1824810000000001</c:v>
                </c:pt>
                <c:pt idx="22165">
                  <c:v>7.1808370000000004</c:v>
                </c:pt>
                <c:pt idx="22166">
                  <c:v>7.1833900000000002</c:v>
                </c:pt>
                <c:pt idx="22167">
                  <c:v>7.1885300000000001</c:v>
                </c:pt>
                <c:pt idx="22168">
                  <c:v>7.191065</c:v>
                </c:pt>
                <c:pt idx="22169">
                  <c:v>7.1927430000000001</c:v>
                </c:pt>
                <c:pt idx="22170">
                  <c:v>7.1944619999999997</c:v>
                </c:pt>
                <c:pt idx="22171">
                  <c:v>7.1957649999999997</c:v>
                </c:pt>
                <c:pt idx="22172">
                  <c:v>7.1953300000000002</c:v>
                </c:pt>
                <c:pt idx="22173">
                  <c:v>7.1930230000000002</c:v>
                </c:pt>
                <c:pt idx="22174">
                  <c:v>7.1917390000000001</c:v>
                </c:pt>
                <c:pt idx="22175">
                  <c:v>7.1920570000000001</c:v>
                </c:pt>
                <c:pt idx="22176">
                  <c:v>7.1922540000000001</c:v>
                </c:pt>
                <c:pt idx="22177">
                  <c:v>7.1904839999999997</c:v>
                </c:pt>
                <c:pt idx="22178">
                  <c:v>7.1940030000000004</c:v>
                </c:pt>
                <c:pt idx="22179">
                  <c:v>7.1998689999999996</c:v>
                </c:pt>
                <c:pt idx="22180">
                  <c:v>7.1990699999999999</c:v>
                </c:pt>
                <c:pt idx="22181">
                  <c:v>7.1957870000000002</c:v>
                </c:pt>
                <c:pt idx="22182">
                  <c:v>7.1956199999999999</c:v>
                </c:pt>
                <c:pt idx="22183">
                  <c:v>7.1991040000000002</c:v>
                </c:pt>
                <c:pt idx="22184">
                  <c:v>7.1988209999999997</c:v>
                </c:pt>
                <c:pt idx="22185">
                  <c:v>7.1952999999999996</c:v>
                </c:pt>
                <c:pt idx="22186">
                  <c:v>7.1971869999999996</c:v>
                </c:pt>
                <c:pt idx="22187">
                  <c:v>7.1986929999999996</c:v>
                </c:pt>
                <c:pt idx="22188">
                  <c:v>7.1936660000000003</c:v>
                </c:pt>
                <c:pt idx="22189">
                  <c:v>7.1912419999999999</c:v>
                </c:pt>
                <c:pt idx="22190">
                  <c:v>7.1910179999999997</c:v>
                </c:pt>
                <c:pt idx="22191">
                  <c:v>7.1910360000000004</c:v>
                </c:pt>
                <c:pt idx="22192">
                  <c:v>7.1938519999999997</c:v>
                </c:pt>
                <c:pt idx="22193">
                  <c:v>7.1936879999999999</c:v>
                </c:pt>
                <c:pt idx="22194">
                  <c:v>7.19231</c:v>
                </c:pt>
                <c:pt idx="22195">
                  <c:v>7.1930079999999998</c:v>
                </c:pt>
                <c:pt idx="22196">
                  <c:v>7.1902929999999996</c:v>
                </c:pt>
                <c:pt idx="22197">
                  <c:v>7.1917679999999997</c:v>
                </c:pt>
                <c:pt idx="22198">
                  <c:v>7.1969149999999997</c:v>
                </c:pt>
                <c:pt idx="22199">
                  <c:v>7.1940350000000004</c:v>
                </c:pt>
                <c:pt idx="22200">
                  <c:v>7.1955419999999997</c:v>
                </c:pt>
                <c:pt idx="22201">
                  <c:v>7.2010560000000003</c:v>
                </c:pt>
                <c:pt idx="22202">
                  <c:v>7.1992159999999998</c:v>
                </c:pt>
                <c:pt idx="22203">
                  <c:v>7.1978850000000003</c:v>
                </c:pt>
                <c:pt idx="22204">
                  <c:v>7.1980339999999998</c:v>
                </c:pt>
                <c:pt idx="22205">
                  <c:v>7.1966770000000002</c:v>
                </c:pt>
                <c:pt idx="22206">
                  <c:v>7.1991949999999996</c:v>
                </c:pt>
                <c:pt idx="22207">
                  <c:v>7.2019440000000001</c:v>
                </c:pt>
                <c:pt idx="22208">
                  <c:v>7.1974119999999999</c:v>
                </c:pt>
                <c:pt idx="22209">
                  <c:v>7.1939440000000001</c:v>
                </c:pt>
                <c:pt idx="22210">
                  <c:v>7.1963720000000002</c:v>
                </c:pt>
                <c:pt idx="22211">
                  <c:v>7.1956439999999997</c:v>
                </c:pt>
                <c:pt idx="22212">
                  <c:v>7.1977770000000003</c:v>
                </c:pt>
                <c:pt idx="22213">
                  <c:v>7.2028569999999998</c:v>
                </c:pt>
                <c:pt idx="22214">
                  <c:v>7.2029969999999999</c:v>
                </c:pt>
                <c:pt idx="22215">
                  <c:v>7.2009299999999996</c:v>
                </c:pt>
                <c:pt idx="22216">
                  <c:v>7.2023400000000004</c:v>
                </c:pt>
                <c:pt idx="22217">
                  <c:v>7.2080880000000001</c:v>
                </c:pt>
                <c:pt idx="22218">
                  <c:v>7.2100369999999998</c:v>
                </c:pt>
                <c:pt idx="22219">
                  <c:v>7.2097879999999996</c:v>
                </c:pt>
                <c:pt idx="22220">
                  <c:v>7.213546</c:v>
                </c:pt>
                <c:pt idx="22221">
                  <c:v>7.2122770000000003</c:v>
                </c:pt>
                <c:pt idx="22222">
                  <c:v>7.2101230000000003</c:v>
                </c:pt>
                <c:pt idx="22223">
                  <c:v>7.2112119999999997</c:v>
                </c:pt>
                <c:pt idx="22224">
                  <c:v>7.2090610000000002</c:v>
                </c:pt>
                <c:pt idx="22225">
                  <c:v>7.204993</c:v>
                </c:pt>
                <c:pt idx="22226">
                  <c:v>7.204447</c:v>
                </c:pt>
                <c:pt idx="22227">
                  <c:v>7.205692</c:v>
                </c:pt>
                <c:pt idx="22228">
                  <c:v>7.2055809999999996</c:v>
                </c:pt>
                <c:pt idx="22229">
                  <c:v>7.2051049999999996</c:v>
                </c:pt>
                <c:pt idx="22230">
                  <c:v>7.2060449999999996</c:v>
                </c:pt>
                <c:pt idx="22231">
                  <c:v>7.2060110000000002</c:v>
                </c:pt>
                <c:pt idx="22232">
                  <c:v>7.2062530000000002</c:v>
                </c:pt>
                <c:pt idx="22233">
                  <c:v>7.2078319999999998</c:v>
                </c:pt>
                <c:pt idx="22234">
                  <c:v>7.2098089999999999</c:v>
                </c:pt>
                <c:pt idx="22235">
                  <c:v>7.2105620000000004</c:v>
                </c:pt>
                <c:pt idx="22236">
                  <c:v>7.2092479999999997</c:v>
                </c:pt>
                <c:pt idx="22237">
                  <c:v>7.2098180000000003</c:v>
                </c:pt>
                <c:pt idx="22238">
                  <c:v>7.2111549999999998</c:v>
                </c:pt>
                <c:pt idx="22239">
                  <c:v>7.2123369999999998</c:v>
                </c:pt>
                <c:pt idx="22240">
                  <c:v>7.2144199999999996</c:v>
                </c:pt>
                <c:pt idx="22241">
                  <c:v>7.218947</c:v>
                </c:pt>
                <c:pt idx="22242">
                  <c:v>7.2232370000000001</c:v>
                </c:pt>
                <c:pt idx="22243">
                  <c:v>7.221584</c:v>
                </c:pt>
                <c:pt idx="22244">
                  <c:v>7.2239199999999997</c:v>
                </c:pt>
                <c:pt idx="22245">
                  <c:v>7.2255029999999998</c:v>
                </c:pt>
                <c:pt idx="22246">
                  <c:v>7.214893</c:v>
                </c:pt>
                <c:pt idx="22247">
                  <c:v>7.2074629999999997</c:v>
                </c:pt>
                <c:pt idx="22248">
                  <c:v>7.21279</c:v>
                </c:pt>
                <c:pt idx="22249">
                  <c:v>7.2112639999999999</c:v>
                </c:pt>
                <c:pt idx="22250">
                  <c:v>7.2037139999999997</c:v>
                </c:pt>
                <c:pt idx="22251">
                  <c:v>7.2075139999999998</c:v>
                </c:pt>
                <c:pt idx="22252">
                  <c:v>7.2102339999999998</c:v>
                </c:pt>
                <c:pt idx="22253">
                  <c:v>7.2062689999999998</c:v>
                </c:pt>
                <c:pt idx="22254">
                  <c:v>7.2113389999999997</c:v>
                </c:pt>
                <c:pt idx="22255">
                  <c:v>7.2158709999999999</c:v>
                </c:pt>
                <c:pt idx="22256">
                  <c:v>7.2125409999999999</c:v>
                </c:pt>
                <c:pt idx="22257">
                  <c:v>7.2123200000000001</c:v>
                </c:pt>
                <c:pt idx="22258">
                  <c:v>7.2145099999999998</c:v>
                </c:pt>
                <c:pt idx="22259">
                  <c:v>7.2124600000000001</c:v>
                </c:pt>
                <c:pt idx="22260">
                  <c:v>7.2139379999999997</c:v>
                </c:pt>
                <c:pt idx="22261">
                  <c:v>7.2187229999999998</c:v>
                </c:pt>
                <c:pt idx="22262">
                  <c:v>7.219957</c:v>
                </c:pt>
                <c:pt idx="22263">
                  <c:v>7.2168840000000003</c:v>
                </c:pt>
                <c:pt idx="22264">
                  <c:v>7.212879</c:v>
                </c:pt>
                <c:pt idx="22265">
                  <c:v>7.2120800000000003</c:v>
                </c:pt>
                <c:pt idx="22266">
                  <c:v>7.2122330000000003</c:v>
                </c:pt>
                <c:pt idx="22267">
                  <c:v>7.2098409999999999</c:v>
                </c:pt>
                <c:pt idx="22268">
                  <c:v>7.2108439999999998</c:v>
                </c:pt>
                <c:pt idx="22269">
                  <c:v>7.2161590000000002</c:v>
                </c:pt>
                <c:pt idx="22270">
                  <c:v>7.2202279999999996</c:v>
                </c:pt>
                <c:pt idx="22271">
                  <c:v>7.216672</c:v>
                </c:pt>
                <c:pt idx="22272">
                  <c:v>7.2103380000000001</c:v>
                </c:pt>
                <c:pt idx="22273">
                  <c:v>7.2098880000000003</c:v>
                </c:pt>
                <c:pt idx="22274">
                  <c:v>7.21631</c:v>
                </c:pt>
                <c:pt idx="22275">
                  <c:v>7.2183960000000003</c:v>
                </c:pt>
                <c:pt idx="22276">
                  <c:v>7.2144050000000002</c:v>
                </c:pt>
                <c:pt idx="22277">
                  <c:v>7.2144259999999996</c:v>
                </c:pt>
                <c:pt idx="22278">
                  <c:v>7.2195410000000004</c:v>
                </c:pt>
                <c:pt idx="22279">
                  <c:v>7.2193870000000002</c:v>
                </c:pt>
                <c:pt idx="22280">
                  <c:v>7.221546</c:v>
                </c:pt>
                <c:pt idx="22281">
                  <c:v>7.2298600000000004</c:v>
                </c:pt>
                <c:pt idx="22282">
                  <c:v>7.2288259999999998</c:v>
                </c:pt>
                <c:pt idx="22283">
                  <c:v>7.2259190000000002</c:v>
                </c:pt>
                <c:pt idx="22284">
                  <c:v>7.2263039999999998</c:v>
                </c:pt>
                <c:pt idx="22285">
                  <c:v>7.2209960000000004</c:v>
                </c:pt>
                <c:pt idx="22286">
                  <c:v>7.2177429999999996</c:v>
                </c:pt>
                <c:pt idx="22287">
                  <c:v>7.2193180000000003</c:v>
                </c:pt>
                <c:pt idx="22288">
                  <c:v>7.218731</c:v>
                </c:pt>
                <c:pt idx="22289">
                  <c:v>7.2183799999999998</c:v>
                </c:pt>
                <c:pt idx="22290">
                  <c:v>7.2242600000000001</c:v>
                </c:pt>
                <c:pt idx="22291">
                  <c:v>7.2267450000000002</c:v>
                </c:pt>
                <c:pt idx="22292">
                  <c:v>7.221031</c:v>
                </c:pt>
                <c:pt idx="22293">
                  <c:v>7.2210869999999998</c:v>
                </c:pt>
                <c:pt idx="22294">
                  <c:v>7.2267289999999997</c:v>
                </c:pt>
                <c:pt idx="22295">
                  <c:v>7.2261449999999998</c:v>
                </c:pt>
                <c:pt idx="22296">
                  <c:v>7.2209519999999996</c:v>
                </c:pt>
                <c:pt idx="22297">
                  <c:v>7.2203439999999999</c:v>
                </c:pt>
                <c:pt idx="22298">
                  <c:v>7.2231680000000003</c:v>
                </c:pt>
                <c:pt idx="22299">
                  <c:v>7.2226699999999999</c:v>
                </c:pt>
                <c:pt idx="22300">
                  <c:v>7.2242689999999996</c:v>
                </c:pt>
                <c:pt idx="22301">
                  <c:v>7.2264160000000004</c:v>
                </c:pt>
                <c:pt idx="22302">
                  <c:v>7.230067</c:v>
                </c:pt>
                <c:pt idx="22303">
                  <c:v>7.2339770000000003</c:v>
                </c:pt>
                <c:pt idx="22304">
                  <c:v>7.2283489999999997</c:v>
                </c:pt>
                <c:pt idx="22305">
                  <c:v>7.2225489999999999</c:v>
                </c:pt>
                <c:pt idx="22306">
                  <c:v>7.2250800000000002</c:v>
                </c:pt>
                <c:pt idx="22307">
                  <c:v>7.2291990000000004</c:v>
                </c:pt>
                <c:pt idx="22308">
                  <c:v>7.2301929999999999</c:v>
                </c:pt>
                <c:pt idx="22309">
                  <c:v>7.2286219999999997</c:v>
                </c:pt>
                <c:pt idx="22310">
                  <c:v>7.2247459999999997</c:v>
                </c:pt>
                <c:pt idx="22311">
                  <c:v>7.2203470000000003</c:v>
                </c:pt>
                <c:pt idx="22312">
                  <c:v>7.2225960000000002</c:v>
                </c:pt>
                <c:pt idx="22313">
                  <c:v>7.2271460000000003</c:v>
                </c:pt>
                <c:pt idx="22314">
                  <c:v>7.2273870000000002</c:v>
                </c:pt>
                <c:pt idx="22315">
                  <c:v>7.2264429999999997</c:v>
                </c:pt>
                <c:pt idx="22316">
                  <c:v>7.2232859999999999</c:v>
                </c:pt>
                <c:pt idx="22317">
                  <c:v>7.2219040000000003</c:v>
                </c:pt>
                <c:pt idx="22318">
                  <c:v>7.2245970000000002</c:v>
                </c:pt>
                <c:pt idx="22319">
                  <c:v>7.2223090000000001</c:v>
                </c:pt>
                <c:pt idx="22320">
                  <c:v>7.2214499999999999</c:v>
                </c:pt>
                <c:pt idx="22321">
                  <c:v>7.2255250000000002</c:v>
                </c:pt>
                <c:pt idx="22322">
                  <c:v>7.2260799999999996</c:v>
                </c:pt>
                <c:pt idx="22323">
                  <c:v>7.2232219999999998</c:v>
                </c:pt>
                <c:pt idx="22324">
                  <c:v>7.2234660000000002</c:v>
                </c:pt>
                <c:pt idx="22325">
                  <c:v>7.2264419999999996</c:v>
                </c:pt>
                <c:pt idx="22326">
                  <c:v>7.2275790000000004</c:v>
                </c:pt>
                <c:pt idx="22327">
                  <c:v>7.2248320000000001</c:v>
                </c:pt>
                <c:pt idx="22328">
                  <c:v>7.221247</c:v>
                </c:pt>
                <c:pt idx="22329">
                  <c:v>7.2245840000000001</c:v>
                </c:pt>
                <c:pt idx="22330">
                  <c:v>7.229806</c:v>
                </c:pt>
                <c:pt idx="22331">
                  <c:v>7.2252619999999999</c:v>
                </c:pt>
                <c:pt idx="22332">
                  <c:v>7.223452</c:v>
                </c:pt>
                <c:pt idx="22333">
                  <c:v>7.2271179999999999</c:v>
                </c:pt>
                <c:pt idx="22334">
                  <c:v>7.2277279999999999</c:v>
                </c:pt>
                <c:pt idx="22335">
                  <c:v>7.2314930000000004</c:v>
                </c:pt>
                <c:pt idx="22336">
                  <c:v>7.2368199999999998</c:v>
                </c:pt>
                <c:pt idx="22337">
                  <c:v>7.2347760000000001</c:v>
                </c:pt>
                <c:pt idx="22338">
                  <c:v>7.2292529999999999</c:v>
                </c:pt>
                <c:pt idx="22339">
                  <c:v>7.2306910000000002</c:v>
                </c:pt>
                <c:pt idx="22340">
                  <c:v>7.2338719999999999</c:v>
                </c:pt>
                <c:pt idx="22341">
                  <c:v>7.2322949999999997</c:v>
                </c:pt>
                <c:pt idx="22342">
                  <c:v>7.2312380000000003</c:v>
                </c:pt>
                <c:pt idx="22343">
                  <c:v>7.2298679999999997</c:v>
                </c:pt>
                <c:pt idx="22344">
                  <c:v>7.2274130000000003</c:v>
                </c:pt>
                <c:pt idx="22345">
                  <c:v>7.2272650000000001</c:v>
                </c:pt>
                <c:pt idx="22346">
                  <c:v>7.2283480000000004</c:v>
                </c:pt>
                <c:pt idx="22347">
                  <c:v>7.2304240000000002</c:v>
                </c:pt>
                <c:pt idx="22348">
                  <c:v>7.2330620000000003</c:v>
                </c:pt>
                <c:pt idx="22349">
                  <c:v>7.2349059999999996</c:v>
                </c:pt>
                <c:pt idx="22350">
                  <c:v>7.231344</c:v>
                </c:pt>
                <c:pt idx="22351">
                  <c:v>7.2314150000000001</c:v>
                </c:pt>
                <c:pt idx="22352">
                  <c:v>7.2398379999999998</c:v>
                </c:pt>
                <c:pt idx="22353">
                  <c:v>7.2404909999999996</c:v>
                </c:pt>
                <c:pt idx="22354">
                  <c:v>7.2350690000000002</c:v>
                </c:pt>
                <c:pt idx="22355">
                  <c:v>7.2358279999999997</c:v>
                </c:pt>
                <c:pt idx="22356">
                  <c:v>7.2407360000000001</c:v>
                </c:pt>
                <c:pt idx="22357">
                  <c:v>7.242928</c:v>
                </c:pt>
                <c:pt idx="22358">
                  <c:v>7.2473140000000003</c:v>
                </c:pt>
                <c:pt idx="22359">
                  <c:v>7.2515320000000001</c:v>
                </c:pt>
                <c:pt idx="22360">
                  <c:v>7.244567</c:v>
                </c:pt>
                <c:pt idx="22361">
                  <c:v>7.2401869999999997</c:v>
                </c:pt>
                <c:pt idx="22362">
                  <c:v>7.2447039999999996</c:v>
                </c:pt>
                <c:pt idx="22363">
                  <c:v>7.2450599999999996</c:v>
                </c:pt>
                <c:pt idx="22364">
                  <c:v>7.2417530000000001</c:v>
                </c:pt>
                <c:pt idx="22365">
                  <c:v>7.2451600000000003</c:v>
                </c:pt>
                <c:pt idx="22366">
                  <c:v>7.2506139999999997</c:v>
                </c:pt>
                <c:pt idx="22367">
                  <c:v>7.2499169999999999</c:v>
                </c:pt>
                <c:pt idx="22368">
                  <c:v>7.2491539999999999</c:v>
                </c:pt>
                <c:pt idx="22369">
                  <c:v>7.2464919999999999</c:v>
                </c:pt>
                <c:pt idx="22370">
                  <c:v>7.2439809999999998</c:v>
                </c:pt>
                <c:pt idx="22371">
                  <c:v>7.2466920000000004</c:v>
                </c:pt>
                <c:pt idx="22372">
                  <c:v>7.2462220000000004</c:v>
                </c:pt>
                <c:pt idx="22373">
                  <c:v>7.2458640000000001</c:v>
                </c:pt>
                <c:pt idx="22374">
                  <c:v>7.2458179999999999</c:v>
                </c:pt>
                <c:pt idx="22375">
                  <c:v>7.2424710000000001</c:v>
                </c:pt>
                <c:pt idx="22376">
                  <c:v>7.2442029999999997</c:v>
                </c:pt>
                <c:pt idx="22377">
                  <c:v>7.2472729999999999</c:v>
                </c:pt>
                <c:pt idx="22378">
                  <c:v>7.2432489999999996</c:v>
                </c:pt>
                <c:pt idx="22379">
                  <c:v>7.2399789999999999</c:v>
                </c:pt>
                <c:pt idx="22380">
                  <c:v>7.2403579999999996</c:v>
                </c:pt>
                <c:pt idx="22381">
                  <c:v>7.2413660000000002</c:v>
                </c:pt>
                <c:pt idx="22382">
                  <c:v>7.2450960000000002</c:v>
                </c:pt>
                <c:pt idx="22383">
                  <c:v>7.248176</c:v>
                </c:pt>
                <c:pt idx="22384">
                  <c:v>7.2496830000000001</c:v>
                </c:pt>
                <c:pt idx="22385">
                  <c:v>7.2485330000000001</c:v>
                </c:pt>
                <c:pt idx="22386">
                  <c:v>7.2461589999999996</c:v>
                </c:pt>
                <c:pt idx="22387">
                  <c:v>7.2485169999999997</c:v>
                </c:pt>
                <c:pt idx="22388">
                  <c:v>7.250318</c:v>
                </c:pt>
                <c:pt idx="22389">
                  <c:v>7.2446580000000003</c:v>
                </c:pt>
                <c:pt idx="22390">
                  <c:v>7.2428660000000002</c:v>
                </c:pt>
                <c:pt idx="22391">
                  <c:v>7.2434950000000002</c:v>
                </c:pt>
                <c:pt idx="22392">
                  <c:v>7.2401460000000002</c:v>
                </c:pt>
                <c:pt idx="22393">
                  <c:v>7.2411139999999996</c:v>
                </c:pt>
                <c:pt idx="22394">
                  <c:v>7.2385599999999997</c:v>
                </c:pt>
                <c:pt idx="22395">
                  <c:v>7.2347010000000003</c:v>
                </c:pt>
                <c:pt idx="22396">
                  <c:v>7.2402499999999996</c:v>
                </c:pt>
                <c:pt idx="22397">
                  <c:v>7.2439410000000004</c:v>
                </c:pt>
                <c:pt idx="22398">
                  <c:v>7.2428109999999997</c:v>
                </c:pt>
                <c:pt idx="22399">
                  <c:v>7.2430599999999998</c:v>
                </c:pt>
                <c:pt idx="22400">
                  <c:v>7.2441940000000002</c:v>
                </c:pt>
                <c:pt idx="22401">
                  <c:v>7.2440790000000002</c:v>
                </c:pt>
                <c:pt idx="22402">
                  <c:v>7.2468570000000003</c:v>
                </c:pt>
                <c:pt idx="22403">
                  <c:v>7.2506709999999996</c:v>
                </c:pt>
                <c:pt idx="22404">
                  <c:v>7.2492380000000001</c:v>
                </c:pt>
                <c:pt idx="22405">
                  <c:v>7.2498399999999998</c:v>
                </c:pt>
                <c:pt idx="22406">
                  <c:v>7.2539100000000003</c:v>
                </c:pt>
                <c:pt idx="22407">
                  <c:v>7.2524839999999999</c:v>
                </c:pt>
                <c:pt idx="22408">
                  <c:v>7.2482839999999999</c:v>
                </c:pt>
                <c:pt idx="22409">
                  <c:v>7.2495130000000003</c:v>
                </c:pt>
                <c:pt idx="22410">
                  <c:v>7.2521139999999997</c:v>
                </c:pt>
                <c:pt idx="22411">
                  <c:v>7.2521940000000003</c:v>
                </c:pt>
                <c:pt idx="22412">
                  <c:v>7.2555899999999998</c:v>
                </c:pt>
                <c:pt idx="22413">
                  <c:v>7.2582209999999998</c:v>
                </c:pt>
                <c:pt idx="22414">
                  <c:v>7.2568049999999999</c:v>
                </c:pt>
                <c:pt idx="22415">
                  <c:v>7.2565980000000003</c:v>
                </c:pt>
                <c:pt idx="22416">
                  <c:v>7.2560000000000002</c:v>
                </c:pt>
                <c:pt idx="22417">
                  <c:v>7.2526289999999998</c:v>
                </c:pt>
                <c:pt idx="22418">
                  <c:v>7.2510830000000004</c:v>
                </c:pt>
                <c:pt idx="22419">
                  <c:v>7.2534169999999998</c:v>
                </c:pt>
                <c:pt idx="22420">
                  <c:v>7.2554489999999996</c:v>
                </c:pt>
                <c:pt idx="22421">
                  <c:v>7.2534559999999999</c:v>
                </c:pt>
                <c:pt idx="22422">
                  <c:v>7.2520639999999998</c:v>
                </c:pt>
                <c:pt idx="22423">
                  <c:v>7.250407</c:v>
                </c:pt>
                <c:pt idx="22424">
                  <c:v>7.2489520000000001</c:v>
                </c:pt>
                <c:pt idx="22425">
                  <c:v>7.2529389999999996</c:v>
                </c:pt>
                <c:pt idx="22426">
                  <c:v>7.2554150000000002</c:v>
                </c:pt>
                <c:pt idx="22427">
                  <c:v>7.2550480000000004</c:v>
                </c:pt>
                <c:pt idx="22428">
                  <c:v>7.2567950000000003</c:v>
                </c:pt>
                <c:pt idx="22429">
                  <c:v>7.2575380000000003</c:v>
                </c:pt>
                <c:pt idx="22430">
                  <c:v>7.2596379999999998</c:v>
                </c:pt>
                <c:pt idx="22431">
                  <c:v>7.2643800000000001</c:v>
                </c:pt>
                <c:pt idx="22432">
                  <c:v>7.267906</c:v>
                </c:pt>
                <c:pt idx="22433">
                  <c:v>7.2651570000000003</c:v>
                </c:pt>
                <c:pt idx="22434">
                  <c:v>7.2635940000000003</c:v>
                </c:pt>
                <c:pt idx="22435">
                  <c:v>7.2692439999999996</c:v>
                </c:pt>
                <c:pt idx="22436">
                  <c:v>7.2699170000000004</c:v>
                </c:pt>
                <c:pt idx="22437">
                  <c:v>7.2681290000000001</c:v>
                </c:pt>
                <c:pt idx="22438">
                  <c:v>7.2698159999999996</c:v>
                </c:pt>
                <c:pt idx="22439">
                  <c:v>7.2684680000000004</c:v>
                </c:pt>
                <c:pt idx="22440">
                  <c:v>7.2679349999999996</c:v>
                </c:pt>
                <c:pt idx="22441">
                  <c:v>7.2685399999999998</c:v>
                </c:pt>
                <c:pt idx="22442">
                  <c:v>7.2665709999999999</c:v>
                </c:pt>
                <c:pt idx="22443">
                  <c:v>7.2658560000000003</c:v>
                </c:pt>
                <c:pt idx="22444">
                  <c:v>7.2681560000000003</c:v>
                </c:pt>
                <c:pt idx="22445">
                  <c:v>7.2682989999999998</c:v>
                </c:pt>
                <c:pt idx="22446">
                  <c:v>7.2667760000000001</c:v>
                </c:pt>
                <c:pt idx="22447">
                  <c:v>7.2690109999999999</c:v>
                </c:pt>
                <c:pt idx="22448">
                  <c:v>7.2690919999999997</c:v>
                </c:pt>
                <c:pt idx="22449">
                  <c:v>7.2669949999999996</c:v>
                </c:pt>
                <c:pt idx="22450">
                  <c:v>7.2687619999999997</c:v>
                </c:pt>
                <c:pt idx="22451">
                  <c:v>7.2688040000000003</c:v>
                </c:pt>
                <c:pt idx="22452">
                  <c:v>7.2660020000000003</c:v>
                </c:pt>
                <c:pt idx="22453">
                  <c:v>7.2670849999999998</c:v>
                </c:pt>
                <c:pt idx="22454">
                  <c:v>7.269412</c:v>
                </c:pt>
                <c:pt idx="22455">
                  <c:v>7.2684860000000002</c:v>
                </c:pt>
                <c:pt idx="22456">
                  <c:v>7.27095</c:v>
                </c:pt>
                <c:pt idx="22457">
                  <c:v>7.2759830000000001</c:v>
                </c:pt>
                <c:pt idx="22458">
                  <c:v>7.2773849999999998</c:v>
                </c:pt>
                <c:pt idx="22459">
                  <c:v>7.2718170000000004</c:v>
                </c:pt>
                <c:pt idx="22460">
                  <c:v>7.2687569999999999</c:v>
                </c:pt>
                <c:pt idx="22461">
                  <c:v>7.2696810000000003</c:v>
                </c:pt>
                <c:pt idx="22462">
                  <c:v>7.2665990000000003</c:v>
                </c:pt>
                <c:pt idx="22463">
                  <c:v>7.2673550000000002</c:v>
                </c:pt>
                <c:pt idx="22464">
                  <c:v>7.27257</c:v>
                </c:pt>
                <c:pt idx="22465">
                  <c:v>7.2721819999999999</c:v>
                </c:pt>
                <c:pt idx="22466">
                  <c:v>7.2683739999999997</c:v>
                </c:pt>
                <c:pt idx="22467">
                  <c:v>7.2680400000000001</c:v>
                </c:pt>
                <c:pt idx="22468">
                  <c:v>7.2698900000000002</c:v>
                </c:pt>
                <c:pt idx="22469">
                  <c:v>7.2724169999999999</c:v>
                </c:pt>
                <c:pt idx="22470">
                  <c:v>7.2739019999999996</c:v>
                </c:pt>
                <c:pt idx="22471">
                  <c:v>7.2742760000000004</c:v>
                </c:pt>
                <c:pt idx="22472">
                  <c:v>7.2726090000000001</c:v>
                </c:pt>
                <c:pt idx="22473">
                  <c:v>7.2752249999999998</c:v>
                </c:pt>
                <c:pt idx="22474">
                  <c:v>7.2806230000000003</c:v>
                </c:pt>
                <c:pt idx="22475">
                  <c:v>7.2759499999999999</c:v>
                </c:pt>
                <c:pt idx="22476">
                  <c:v>7.2705659999999996</c:v>
                </c:pt>
                <c:pt idx="22477">
                  <c:v>7.2709849999999996</c:v>
                </c:pt>
                <c:pt idx="22478">
                  <c:v>7.2728849999999996</c:v>
                </c:pt>
                <c:pt idx="22479">
                  <c:v>7.2722030000000002</c:v>
                </c:pt>
                <c:pt idx="22480">
                  <c:v>7.2744359999999997</c:v>
                </c:pt>
                <c:pt idx="22481">
                  <c:v>7.2798160000000003</c:v>
                </c:pt>
                <c:pt idx="22482">
                  <c:v>7.2787129999999998</c:v>
                </c:pt>
                <c:pt idx="22483">
                  <c:v>7.2759109999999998</c:v>
                </c:pt>
                <c:pt idx="22484">
                  <c:v>7.2752699999999999</c:v>
                </c:pt>
                <c:pt idx="22485">
                  <c:v>7.2751150000000004</c:v>
                </c:pt>
                <c:pt idx="22486">
                  <c:v>7.2789669999999997</c:v>
                </c:pt>
                <c:pt idx="22487">
                  <c:v>7.2817530000000001</c:v>
                </c:pt>
                <c:pt idx="22488">
                  <c:v>7.2804549999999999</c:v>
                </c:pt>
                <c:pt idx="22489">
                  <c:v>7.2789190000000001</c:v>
                </c:pt>
                <c:pt idx="22490">
                  <c:v>7.2778409999999996</c:v>
                </c:pt>
                <c:pt idx="22491">
                  <c:v>7.2759650000000002</c:v>
                </c:pt>
                <c:pt idx="22492">
                  <c:v>7.2721479999999996</c:v>
                </c:pt>
                <c:pt idx="22493">
                  <c:v>7.2743969999999996</c:v>
                </c:pt>
                <c:pt idx="22494">
                  <c:v>7.2796770000000004</c:v>
                </c:pt>
                <c:pt idx="22495">
                  <c:v>7.2813509999999999</c:v>
                </c:pt>
                <c:pt idx="22496">
                  <c:v>7.2853430000000001</c:v>
                </c:pt>
                <c:pt idx="22497">
                  <c:v>7.2864300000000002</c:v>
                </c:pt>
                <c:pt idx="22498">
                  <c:v>7.2832650000000001</c:v>
                </c:pt>
                <c:pt idx="22499">
                  <c:v>7.2848889999999997</c:v>
                </c:pt>
                <c:pt idx="22500">
                  <c:v>7.2852569999999996</c:v>
                </c:pt>
                <c:pt idx="22501">
                  <c:v>7.2795839999999998</c:v>
                </c:pt>
                <c:pt idx="22502">
                  <c:v>7.2832369999999997</c:v>
                </c:pt>
                <c:pt idx="22503">
                  <c:v>7.2900749999999999</c:v>
                </c:pt>
                <c:pt idx="22504">
                  <c:v>7.2833050000000004</c:v>
                </c:pt>
                <c:pt idx="22505">
                  <c:v>7.2817619999999996</c:v>
                </c:pt>
                <c:pt idx="22506">
                  <c:v>7.2877010000000002</c:v>
                </c:pt>
                <c:pt idx="22507">
                  <c:v>7.286791</c:v>
                </c:pt>
                <c:pt idx="22508">
                  <c:v>7.2840559999999996</c:v>
                </c:pt>
                <c:pt idx="22509">
                  <c:v>7.2818350000000001</c:v>
                </c:pt>
                <c:pt idx="22510">
                  <c:v>7.2813689999999998</c:v>
                </c:pt>
                <c:pt idx="22511">
                  <c:v>7.2804000000000002</c:v>
                </c:pt>
                <c:pt idx="22512">
                  <c:v>7.2811690000000002</c:v>
                </c:pt>
                <c:pt idx="22513">
                  <c:v>7.2835299999999998</c:v>
                </c:pt>
                <c:pt idx="22514">
                  <c:v>7.282019</c:v>
                </c:pt>
                <c:pt idx="22515">
                  <c:v>7.278251</c:v>
                </c:pt>
                <c:pt idx="22516">
                  <c:v>7.2769079999999997</c:v>
                </c:pt>
                <c:pt idx="22517">
                  <c:v>7.2815599999999998</c:v>
                </c:pt>
                <c:pt idx="22518">
                  <c:v>7.2855290000000004</c:v>
                </c:pt>
                <c:pt idx="22519">
                  <c:v>7.2843169999999997</c:v>
                </c:pt>
                <c:pt idx="22520">
                  <c:v>7.2861279999999997</c:v>
                </c:pt>
                <c:pt idx="22521">
                  <c:v>7.2890519999999999</c:v>
                </c:pt>
                <c:pt idx="22522">
                  <c:v>7.2869609999999998</c:v>
                </c:pt>
                <c:pt idx="22523">
                  <c:v>7.281879</c:v>
                </c:pt>
                <c:pt idx="22524">
                  <c:v>7.2827820000000001</c:v>
                </c:pt>
                <c:pt idx="22525">
                  <c:v>7.2874439999999998</c:v>
                </c:pt>
                <c:pt idx="22526">
                  <c:v>7.2884539999999998</c:v>
                </c:pt>
                <c:pt idx="22527">
                  <c:v>7.2899989999999999</c:v>
                </c:pt>
                <c:pt idx="22528">
                  <c:v>7.2920439999999997</c:v>
                </c:pt>
                <c:pt idx="22529">
                  <c:v>7.2909800000000002</c:v>
                </c:pt>
                <c:pt idx="22530">
                  <c:v>7.2922229999999999</c:v>
                </c:pt>
                <c:pt idx="22531">
                  <c:v>7.2962730000000002</c:v>
                </c:pt>
                <c:pt idx="22532">
                  <c:v>7.2969220000000004</c:v>
                </c:pt>
                <c:pt idx="22533">
                  <c:v>7.2930130000000002</c:v>
                </c:pt>
                <c:pt idx="22534">
                  <c:v>7.2928420000000003</c:v>
                </c:pt>
                <c:pt idx="22535">
                  <c:v>7.294956</c:v>
                </c:pt>
                <c:pt idx="22536">
                  <c:v>7.2947850000000001</c:v>
                </c:pt>
                <c:pt idx="22537">
                  <c:v>7.2992869999999996</c:v>
                </c:pt>
                <c:pt idx="22538">
                  <c:v>7.300503</c:v>
                </c:pt>
                <c:pt idx="22539">
                  <c:v>7.2945260000000003</c:v>
                </c:pt>
                <c:pt idx="22540">
                  <c:v>7.2942239999999998</c:v>
                </c:pt>
                <c:pt idx="22541">
                  <c:v>7.2956839999999996</c:v>
                </c:pt>
                <c:pt idx="22542">
                  <c:v>7.2919850000000004</c:v>
                </c:pt>
                <c:pt idx="22543">
                  <c:v>7.2923970000000002</c:v>
                </c:pt>
                <c:pt idx="22544">
                  <c:v>7.2965280000000003</c:v>
                </c:pt>
                <c:pt idx="22545">
                  <c:v>7.2915359999999998</c:v>
                </c:pt>
                <c:pt idx="22546">
                  <c:v>7.2868830000000004</c:v>
                </c:pt>
                <c:pt idx="22547">
                  <c:v>7.2919309999999999</c:v>
                </c:pt>
                <c:pt idx="22548">
                  <c:v>7.2950059999999999</c:v>
                </c:pt>
                <c:pt idx="22549">
                  <c:v>7.2959949999999996</c:v>
                </c:pt>
                <c:pt idx="22550">
                  <c:v>7.2982240000000003</c:v>
                </c:pt>
                <c:pt idx="22551">
                  <c:v>7.2988960000000001</c:v>
                </c:pt>
                <c:pt idx="22552">
                  <c:v>7.296818</c:v>
                </c:pt>
                <c:pt idx="22553">
                  <c:v>7.2940560000000003</c:v>
                </c:pt>
                <c:pt idx="22554">
                  <c:v>7.2928730000000002</c:v>
                </c:pt>
                <c:pt idx="22555">
                  <c:v>7.2930359999999999</c:v>
                </c:pt>
                <c:pt idx="22556">
                  <c:v>7.293793</c:v>
                </c:pt>
                <c:pt idx="22557">
                  <c:v>7.2929959999999996</c:v>
                </c:pt>
                <c:pt idx="22558">
                  <c:v>7.2911339999999996</c:v>
                </c:pt>
                <c:pt idx="22559">
                  <c:v>7.2905930000000003</c:v>
                </c:pt>
                <c:pt idx="22560">
                  <c:v>7.2894860000000001</c:v>
                </c:pt>
                <c:pt idx="22561">
                  <c:v>7.2903950000000002</c:v>
                </c:pt>
                <c:pt idx="22562">
                  <c:v>7.2955649999999999</c:v>
                </c:pt>
                <c:pt idx="22563">
                  <c:v>7.2996129999999999</c:v>
                </c:pt>
                <c:pt idx="22564">
                  <c:v>7.2962860000000003</c:v>
                </c:pt>
                <c:pt idx="22565">
                  <c:v>7.2939730000000003</c:v>
                </c:pt>
                <c:pt idx="22566">
                  <c:v>7.300338</c:v>
                </c:pt>
                <c:pt idx="22567">
                  <c:v>7.3031249999999996</c:v>
                </c:pt>
                <c:pt idx="22568">
                  <c:v>7.3045720000000003</c:v>
                </c:pt>
                <c:pt idx="22569">
                  <c:v>7.3095290000000004</c:v>
                </c:pt>
                <c:pt idx="22570">
                  <c:v>7.3091480000000004</c:v>
                </c:pt>
                <c:pt idx="22571">
                  <c:v>7.3052679999999999</c:v>
                </c:pt>
                <c:pt idx="22572">
                  <c:v>7.3016810000000003</c:v>
                </c:pt>
                <c:pt idx="22573">
                  <c:v>7.2999349999999996</c:v>
                </c:pt>
                <c:pt idx="22574">
                  <c:v>7.2987330000000004</c:v>
                </c:pt>
                <c:pt idx="22575">
                  <c:v>7.2955880000000004</c:v>
                </c:pt>
                <c:pt idx="22576">
                  <c:v>7.2937799999999999</c:v>
                </c:pt>
                <c:pt idx="22577">
                  <c:v>7.2959170000000002</c:v>
                </c:pt>
                <c:pt idx="22578">
                  <c:v>7.299042</c:v>
                </c:pt>
                <c:pt idx="22579">
                  <c:v>7.2968279999999996</c:v>
                </c:pt>
                <c:pt idx="22580">
                  <c:v>7.2946989999999996</c:v>
                </c:pt>
                <c:pt idx="22581">
                  <c:v>7.2976619999999999</c:v>
                </c:pt>
                <c:pt idx="22582">
                  <c:v>7.2986250000000004</c:v>
                </c:pt>
                <c:pt idx="22583">
                  <c:v>7.2978870000000002</c:v>
                </c:pt>
                <c:pt idx="22584">
                  <c:v>7.3010590000000004</c:v>
                </c:pt>
                <c:pt idx="22585">
                  <c:v>7.3011739999999996</c:v>
                </c:pt>
                <c:pt idx="22586">
                  <c:v>7.3010089999999996</c:v>
                </c:pt>
                <c:pt idx="22587">
                  <c:v>7.3036409999999998</c:v>
                </c:pt>
                <c:pt idx="22588">
                  <c:v>7.3011970000000002</c:v>
                </c:pt>
                <c:pt idx="22589">
                  <c:v>7.3001199999999997</c:v>
                </c:pt>
                <c:pt idx="22590">
                  <c:v>7.3001259999999997</c:v>
                </c:pt>
                <c:pt idx="22591">
                  <c:v>7.2959889999999996</c:v>
                </c:pt>
                <c:pt idx="22592">
                  <c:v>7.296843</c:v>
                </c:pt>
                <c:pt idx="22593">
                  <c:v>7.3014609999999998</c:v>
                </c:pt>
                <c:pt idx="22594">
                  <c:v>7.3009849999999998</c:v>
                </c:pt>
                <c:pt idx="22595">
                  <c:v>7.2995520000000003</c:v>
                </c:pt>
                <c:pt idx="22596">
                  <c:v>7.3023980000000002</c:v>
                </c:pt>
                <c:pt idx="22597">
                  <c:v>7.3051849999999998</c:v>
                </c:pt>
                <c:pt idx="22598">
                  <c:v>7.3080400000000001</c:v>
                </c:pt>
                <c:pt idx="22599">
                  <c:v>7.3088800000000003</c:v>
                </c:pt>
                <c:pt idx="22600">
                  <c:v>7.3083130000000001</c:v>
                </c:pt>
                <c:pt idx="22601">
                  <c:v>7.3121619999999998</c:v>
                </c:pt>
                <c:pt idx="22602">
                  <c:v>7.3122939999999996</c:v>
                </c:pt>
                <c:pt idx="22603">
                  <c:v>7.3116390000000004</c:v>
                </c:pt>
                <c:pt idx="22604">
                  <c:v>7.313409</c:v>
                </c:pt>
                <c:pt idx="22605">
                  <c:v>7.3124190000000002</c:v>
                </c:pt>
                <c:pt idx="22606">
                  <c:v>7.3130819999999996</c:v>
                </c:pt>
                <c:pt idx="22607">
                  <c:v>7.3132580000000003</c:v>
                </c:pt>
                <c:pt idx="22608">
                  <c:v>7.3129689999999998</c:v>
                </c:pt>
                <c:pt idx="22609">
                  <c:v>7.3141290000000003</c:v>
                </c:pt>
                <c:pt idx="22610">
                  <c:v>7.3114850000000002</c:v>
                </c:pt>
                <c:pt idx="22611">
                  <c:v>7.3064260000000001</c:v>
                </c:pt>
                <c:pt idx="22612">
                  <c:v>7.3055649999999996</c:v>
                </c:pt>
                <c:pt idx="22613">
                  <c:v>7.3073300000000003</c:v>
                </c:pt>
                <c:pt idx="22614">
                  <c:v>7.309145</c:v>
                </c:pt>
                <c:pt idx="22615">
                  <c:v>7.3098770000000002</c:v>
                </c:pt>
                <c:pt idx="22616">
                  <c:v>7.3113159999999997</c:v>
                </c:pt>
                <c:pt idx="22617">
                  <c:v>7.3117900000000002</c:v>
                </c:pt>
                <c:pt idx="22618">
                  <c:v>7.3101209999999996</c:v>
                </c:pt>
                <c:pt idx="22619">
                  <c:v>7.311191</c:v>
                </c:pt>
                <c:pt idx="22620">
                  <c:v>7.3128169999999999</c:v>
                </c:pt>
                <c:pt idx="22621">
                  <c:v>7.3106999999999998</c:v>
                </c:pt>
                <c:pt idx="22622">
                  <c:v>7.3078950000000003</c:v>
                </c:pt>
                <c:pt idx="22623">
                  <c:v>7.3080069999999999</c:v>
                </c:pt>
                <c:pt idx="22624">
                  <c:v>7.3112490000000001</c:v>
                </c:pt>
                <c:pt idx="22625">
                  <c:v>7.3151330000000003</c:v>
                </c:pt>
                <c:pt idx="22626">
                  <c:v>7.316567</c:v>
                </c:pt>
                <c:pt idx="22627">
                  <c:v>7.3157569999999996</c:v>
                </c:pt>
                <c:pt idx="22628">
                  <c:v>7.313231</c:v>
                </c:pt>
                <c:pt idx="22629">
                  <c:v>7.3100230000000002</c:v>
                </c:pt>
                <c:pt idx="22630">
                  <c:v>7.3111189999999997</c:v>
                </c:pt>
                <c:pt idx="22631">
                  <c:v>7.3181019999999997</c:v>
                </c:pt>
                <c:pt idx="22632">
                  <c:v>7.3237620000000003</c:v>
                </c:pt>
                <c:pt idx="22633">
                  <c:v>7.3236140000000001</c:v>
                </c:pt>
                <c:pt idx="22634">
                  <c:v>7.3233689999999996</c:v>
                </c:pt>
                <c:pt idx="22635">
                  <c:v>7.3285479999999996</c:v>
                </c:pt>
                <c:pt idx="22636">
                  <c:v>7.3292440000000001</c:v>
                </c:pt>
                <c:pt idx="22637">
                  <c:v>7.3232840000000001</c:v>
                </c:pt>
                <c:pt idx="22638">
                  <c:v>7.3202790000000002</c:v>
                </c:pt>
                <c:pt idx="22639">
                  <c:v>7.3224600000000004</c:v>
                </c:pt>
                <c:pt idx="22640">
                  <c:v>7.3208700000000002</c:v>
                </c:pt>
                <c:pt idx="22641">
                  <c:v>7.3164150000000001</c:v>
                </c:pt>
                <c:pt idx="22642">
                  <c:v>7.3182549999999997</c:v>
                </c:pt>
                <c:pt idx="22643">
                  <c:v>7.3186980000000004</c:v>
                </c:pt>
                <c:pt idx="22644">
                  <c:v>7.319966</c:v>
                </c:pt>
                <c:pt idx="22645">
                  <c:v>7.326009</c:v>
                </c:pt>
                <c:pt idx="22646">
                  <c:v>7.3247749999999998</c:v>
                </c:pt>
                <c:pt idx="22647">
                  <c:v>7.3201020000000003</c:v>
                </c:pt>
                <c:pt idx="22648">
                  <c:v>7.3200539999999998</c:v>
                </c:pt>
                <c:pt idx="22649">
                  <c:v>7.3209039999999996</c:v>
                </c:pt>
                <c:pt idx="22650">
                  <c:v>7.320519</c:v>
                </c:pt>
                <c:pt idx="22651">
                  <c:v>7.3206179999999996</c:v>
                </c:pt>
                <c:pt idx="22652">
                  <c:v>7.3182850000000004</c:v>
                </c:pt>
                <c:pt idx="22653">
                  <c:v>7.3163400000000003</c:v>
                </c:pt>
                <c:pt idx="22654">
                  <c:v>7.3185669999999998</c:v>
                </c:pt>
                <c:pt idx="22655">
                  <c:v>7.3214230000000002</c:v>
                </c:pt>
                <c:pt idx="22656">
                  <c:v>7.3257079999999997</c:v>
                </c:pt>
                <c:pt idx="22657">
                  <c:v>7.3308809999999998</c:v>
                </c:pt>
                <c:pt idx="22658">
                  <c:v>7.3331910000000002</c:v>
                </c:pt>
                <c:pt idx="22659">
                  <c:v>7.3317180000000004</c:v>
                </c:pt>
                <c:pt idx="22660">
                  <c:v>7.3298139999999998</c:v>
                </c:pt>
                <c:pt idx="22661">
                  <c:v>7.3317610000000002</c:v>
                </c:pt>
                <c:pt idx="22662">
                  <c:v>7.3329820000000003</c:v>
                </c:pt>
                <c:pt idx="22663">
                  <c:v>7.3299719999999997</c:v>
                </c:pt>
                <c:pt idx="22664">
                  <c:v>7.3276830000000004</c:v>
                </c:pt>
                <c:pt idx="22665">
                  <c:v>7.3268659999999999</c:v>
                </c:pt>
                <c:pt idx="22666">
                  <c:v>7.3274780000000002</c:v>
                </c:pt>
                <c:pt idx="22667">
                  <c:v>7.3279480000000001</c:v>
                </c:pt>
                <c:pt idx="22668">
                  <c:v>7.325386</c:v>
                </c:pt>
                <c:pt idx="22669">
                  <c:v>7.3269570000000002</c:v>
                </c:pt>
                <c:pt idx="22670">
                  <c:v>7.3317009999999998</c:v>
                </c:pt>
                <c:pt idx="22671">
                  <c:v>7.3325389999999997</c:v>
                </c:pt>
                <c:pt idx="22672">
                  <c:v>7.3326289999999998</c:v>
                </c:pt>
                <c:pt idx="22673">
                  <c:v>7.3351689999999996</c:v>
                </c:pt>
                <c:pt idx="22674">
                  <c:v>7.334041</c:v>
                </c:pt>
                <c:pt idx="22675">
                  <c:v>7.3321019999999999</c:v>
                </c:pt>
                <c:pt idx="22676">
                  <c:v>7.3394969999999997</c:v>
                </c:pt>
                <c:pt idx="22677">
                  <c:v>7.3433010000000003</c:v>
                </c:pt>
                <c:pt idx="22678">
                  <c:v>7.3371329999999997</c:v>
                </c:pt>
                <c:pt idx="22679">
                  <c:v>7.3360609999999999</c:v>
                </c:pt>
                <c:pt idx="22680">
                  <c:v>7.3390079999999998</c:v>
                </c:pt>
                <c:pt idx="22681">
                  <c:v>7.3378129999999997</c:v>
                </c:pt>
                <c:pt idx="22682">
                  <c:v>7.3364919999999998</c:v>
                </c:pt>
                <c:pt idx="22683">
                  <c:v>7.3359129999999997</c:v>
                </c:pt>
                <c:pt idx="22684">
                  <c:v>7.3366610000000003</c:v>
                </c:pt>
                <c:pt idx="22685">
                  <c:v>7.3378610000000002</c:v>
                </c:pt>
                <c:pt idx="22686">
                  <c:v>7.3343439999999998</c:v>
                </c:pt>
                <c:pt idx="22687">
                  <c:v>7.3330270000000004</c:v>
                </c:pt>
                <c:pt idx="22688">
                  <c:v>7.333107</c:v>
                </c:pt>
                <c:pt idx="22689">
                  <c:v>7.3282439999999998</c:v>
                </c:pt>
                <c:pt idx="22690">
                  <c:v>7.32531</c:v>
                </c:pt>
                <c:pt idx="22691">
                  <c:v>7.326759</c:v>
                </c:pt>
                <c:pt idx="22692">
                  <c:v>7.3275639999999997</c:v>
                </c:pt>
                <c:pt idx="22693">
                  <c:v>7.3281460000000003</c:v>
                </c:pt>
                <c:pt idx="22694">
                  <c:v>7.3308489999999997</c:v>
                </c:pt>
                <c:pt idx="22695">
                  <c:v>7.3329040000000001</c:v>
                </c:pt>
                <c:pt idx="22696">
                  <c:v>7.3337849999999998</c:v>
                </c:pt>
                <c:pt idx="22697">
                  <c:v>7.332497</c:v>
                </c:pt>
                <c:pt idx="22698">
                  <c:v>7.3352719999999998</c:v>
                </c:pt>
                <c:pt idx="22699">
                  <c:v>7.3429659999999997</c:v>
                </c:pt>
                <c:pt idx="22700">
                  <c:v>7.3438540000000003</c:v>
                </c:pt>
                <c:pt idx="22701">
                  <c:v>7.3424589999999998</c:v>
                </c:pt>
                <c:pt idx="22702">
                  <c:v>7.34633</c:v>
                </c:pt>
                <c:pt idx="22703">
                  <c:v>7.3492199999999999</c:v>
                </c:pt>
                <c:pt idx="22704">
                  <c:v>7.3492730000000002</c:v>
                </c:pt>
                <c:pt idx="22705">
                  <c:v>7.3492930000000003</c:v>
                </c:pt>
                <c:pt idx="22706">
                  <c:v>7.3463279999999997</c:v>
                </c:pt>
                <c:pt idx="22707">
                  <c:v>7.3424199999999997</c:v>
                </c:pt>
                <c:pt idx="22708">
                  <c:v>7.3431059999999997</c:v>
                </c:pt>
                <c:pt idx="22709">
                  <c:v>7.3436300000000001</c:v>
                </c:pt>
                <c:pt idx="22710">
                  <c:v>7.342047</c:v>
                </c:pt>
                <c:pt idx="22711">
                  <c:v>7.342174</c:v>
                </c:pt>
                <c:pt idx="22712">
                  <c:v>7.3431379999999997</c:v>
                </c:pt>
                <c:pt idx="22713">
                  <c:v>7.3444940000000001</c:v>
                </c:pt>
                <c:pt idx="22714">
                  <c:v>7.3442559999999997</c:v>
                </c:pt>
                <c:pt idx="22715">
                  <c:v>7.3440960000000004</c:v>
                </c:pt>
                <c:pt idx="22716">
                  <c:v>7.3427189999999998</c:v>
                </c:pt>
                <c:pt idx="22717">
                  <c:v>7.3420899999999998</c:v>
                </c:pt>
                <c:pt idx="22718">
                  <c:v>7.3414570000000001</c:v>
                </c:pt>
                <c:pt idx="22719">
                  <c:v>7.3397220000000001</c:v>
                </c:pt>
                <c:pt idx="22720">
                  <c:v>7.3433510000000002</c:v>
                </c:pt>
                <c:pt idx="22721">
                  <c:v>7.347181</c:v>
                </c:pt>
                <c:pt idx="22722">
                  <c:v>7.343979</c:v>
                </c:pt>
                <c:pt idx="22723">
                  <c:v>7.3422559999999999</c:v>
                </c:pt>
                <c:pt idx="22724">
                  <c:v>7.3426830000000001</c:v>
                </c:pt>
                <c:pt idx="22725">
                  <c:v>7.3426</c:v>
                </c:pt>
                <c:pt idx="22726">
                  <c:v>7.3445919999999996</c:v>
                </c:pt>
                <c:pt idx="22727">
                  <c:v>7.3470259999999996</c:v>
                </c:pt>
                <c:pt idx="22728">
                  <c:v>7.3469379999999997</c:v>
                </c:pt>
                <c:pt idx="22729">
                  <c:v>7.3462810000000003</c:v>
                </c:pt>
                <c:pt idx="22730">
                  <c:v>7.3448760000000002</c:v>
                </c:pt>
                <c:pt idx="22731">
                  <c:v>7.3390519999999997</c:v>
                </c:pt>
                <c:pt idx="22732">
                  <c:v>7.3384109999999998</c:v>
                </c:pt>
                <c:pt idx="22733">
                  <c:v>7.3446569999999998</c:v>
                </c:pt>
                <c:pt idx="22734">
                  <c:v>7.3450540000000002</c:v>
                </c:pt>
                <c:pt idx="22735">
                  <c:v>7.3435610000000002</c:v>
                </c:pt>
                <c:pt idx="22736">
                  <c:v>7.3441710000000002</c:v>
                </c:pt>
                <c:pt idx="22737">
                  <c:v>7.3413459999999997</c:v>
                </c:pt>
                <c:pt idx="22738">
                  <c:v>7.3357720000000004</c:v>
                </c:pt>
                <c:pt idx="22739">
                  <c:v>7.3348240000000002</c:v>
                </c:pt>
                <c:pt idx="22740">
                  <c:v>7.3370629999999997</c:v>
                </c:pt>
                <c:pt idx="22741">
                  <c:v>7.3374100000000002</c:v>
                </c:pt>
                <c:pt idx="22742">
                  <c:v>7.3390279999999999</c:v>
                </c:pt>
                <c:pt idx="22743">
                  <c:v>7.342816</c:v>
                </c:pt>
                <c:pt idx="22744">
                  <c:v>7.345078</c:v>
                </c:pt>
                <c:pt idx="22745">
                  <c:v>7.3427360000000004</c:v>
                </c:pt>
                <c:pt idx="22746">
                  <c:v>7.3382250000000004</c:v>
                </c:pt>
                <c:pt idx="22747">
                  <c:v>7.3397500000000004</c:v>
                </c:pt>
                <c:pt idx="22748">
                  <c:v>7.3451599999999999</c:v>
                </c:pt>
                <c:pt idx="22749">
                  <c:v>7.345313</c:v>
                </c:pt>
                <c:pt idx="22750">
                  <c:v>7.3403609999999997</c:v>
                </c:pt>
                <c:pt idx="22751">
                  <c:v>7.3400350000000003</c:v>
                </c:pt>
                <c:pt idx="22752">
                  <c:v>7.3451279999999999</c:v>
                </c:pt>
                <c:pt idx="22753">
                  <c:v>7.3464049999999999</c:v>
                </c:pt>
                <c:pt idx="22754">
                  <c:v>7.3450749999999996</c:v>
                </c:pt>
                <c:pt idx="22755">
                  <c:v>7.3471690000000001</c:v>
                </c:pt>
                <c:pt idx="22756">
                  <c:v>7.3473769999999998</c:v>
                </c:pt>
                <c:pt idx="22757">
                  <c:v>7.3495179999999998</c:v>
                </c:pt>
                <c:pt idx="22758">
                  <c:v>7.3561699999999997</c:v>
                </c:pt>
                <c:pt idx="22759">
                  <c:v>7.3572699999999998</c:v>
                </c:pt>
                <c:pt idx="22760">
                  <c:v>7.3548080000000002</c:v>
                </c:pt>
                <c:pt idx="22761">
                  <c:v>7.3580319999999997</c:v>
                </c:pt>
                <c:pt idx="22762">
                  <c:v>7.3614470000000001</c:v>
                </c:pt>
                <c:pt idx="22763">
                  <c:v>7.3586520000000002</c:v>
                </c:pt>
                <c:pt idx="22764">
                  <c:v>7.3553569999999997</c:v>
                </c:pt>
                <c:pt idx="22765">
                  <c:v>7.3583699999999999</c:v>
                </c:pt>
                <c:pt idx="22766">
                  <c:v>7.3576050000000004</c:v>
                </c:pt>
                <c:pt idx="22767">
                  <c:v>7.3527899999999997</c:v>
                </c:pt>
                <c:pt idx="22768">
                  <c:v>7.3568879999999996</c:v>
                </c:pt>
                <c:pt idx="22769">
                  <c:v>7.3608219999999998</c:v>
                </c:pt>
                <c:pt idx="22770">
                  <c:v>7.3576280000000001</c:v>
                </c:pt>
                <c:pt idx="22771">
                  <c:v>7.3560239999999997</c:v>
                </c:pt>
                <c:pt idx="22772">
                  <c:v>7.3556340000000002</c:v>
                </c:pt>
                <c:pt idx="22773">
                  <c:v>7.3549559999999996</c:v>
                </c:pt>
                <c:pt idx="22774">
                  <c:v>7.3535830000000004</c:v>
                </c:pt>
                <c:pt idx="22775">
                  <c:v>7.349977</c:v>
                </c:pt>
                <c:pt idx="22776">
                  <c:v>7.3532169999999999</c:v>
                </c:pt>
                <c:pt idx="22777">
                  <c:v>7.3578749999999999</c:v>
                </c:pt>
                <c:pt idx="22778">
                  <c:v>7.3552229999999996</c:v>
                </c:pt>
                <c:pt idx="22779">
                  <c:v>7.3560109999999996</c:v>
                </c:pt>
                <c:pt idx="22780">
                  <c:v>7.3612120000000001</c:v>
                </c:pt>
                <c:pt idx="22781">
                  <c:v>7.3621249999999998</c:v>
                </c:pt>
                <c:pt idx="22782">
                  <c:v>7.3609179999999999</c:v>
                </c:pt>
                <c:pt idx="22783">
                  <c:v>7.3622940000000003</c:v>
                </c:pt>
                <c:pt idx="22784">
                  <c:v>7.3629129999999998</c:v>
                </c:pt>
                <c:pt idx="22785">
                  <c:v>7.3634700000000004</c:v>
                </c:pt>
                <c:pt idx="22786">
                  <c:v>7.3655229999999996</c:v>
                </c:pt>
                <c:pt idx="22787">
                  <c:v>7.3672610000000001</c:v>
                </c:pt>
                <c:pt idx="22788">
                  <c:v>7.3712850000000003</c:v>
                </c:pt>
                <c:pt idx="22789">
                  <c:v>7.3732350000000002</c:v>
                </c:pt>
                <c:pt idx="22790">
                  <c:v>7.3729449999999996</c:v>
                </c:pt>
                <c:pt idx="22791">
                  <c:v>7.3719109999999999</c:v>
                </c:pt>
                <c:pt idx="22792">
                  <c:v>7.3682869999999996</c:v>
                </c:pt>
                <c:pt idx="22793">
                  <c:v>7.3730549999999999</c:v>
                </c:pt>
                <c:pt idx="22794">
                  <c:v>7.3740030000000001</c:v>
                </c:pt>
                <c:pt idx="22795">
                  <c:v>7.3666</c:v>
                </c:pt>
                <c:pt idx="22796">
                  <c:v>7.3643910000000004</c:v>
                </c:pt>
                <c:pt idx="22797">
                  <c:v>7.3618509999999997</c:v>
                </c:pt>
                <c:pt idx="22798">
                  <c:v>7.3618699999999997</c:v>
                </c:pt>
                <c:pt idx="22799">
                  <c:v>7.3684820000000002</c:v>
                </c:pt>
                <c:pt idx="22800">
                  <c:v>7.3669460000000004</c:v>
                </c:pt>
                <c:pt idx="22801">
                  <c:v>7.359229</c:v>
                </c:pt>
                <c:pt idx="22802">
                  <c:v>7.3596069999999996</c:v>
                </c:pt>
                <c:pt idx="22803">
                  <c:v>7.3631799999999998</c:v>
                </c:pt>
                <c:pt idx="22804">
                  <c:v>7.3642469999999998</c:v>
                </c:pt>
                <c:pt idx="22805">
                  <c:v>7.3680690000000002</c:v>
                </c:pt>
                <c:pt idx="22806">
                  <c:v>7.3704280000000004</c:v>
                </c:pt>
                <c:pt idx="22807">
                  <c:v>7.3680070000000004</c:v>
                </c:pt>
                <c:pt idx="22808">
                  <c:v>7.3705730000000003</c:v>
                </c:pt>
                <c:pt idx="22809">
                  <c:v>7.3750410000000004</c:v>
                </c:pt>
                <c:pt idx="22810">
                  <c:v>7.371982</c:v>
                </c:pt>
                <c:pt idx="22811">
                  <c:v>7.3678429999999997</c:v>
                </c:pt>
                <c:pt idx="22812">
                  <c:v>7.3661370000000002</c:v>
                </c:pt>
                <c:pt idx="22813">
                  <c:v>7.3697249999999999</c:v>
                </c:pt>
                <c:pt idx="22814">
                  <c:v>7.3702310000000004</c:v>
                </c:pt>
                <c:pt idx="22815">
                  <c:v>7.3649380000000004</c:v>
                </c:pt>
                <c:pt idx="22816">
                  <c:v>7.3638500000000002</c:v>
                </c:pt>
                <c:pt idx="22817">
                  <c:v>7.3671559999999996</c:v>
                </c:pt>
                <c:pt idx="22818">
                  <c:v>7.368792</c:v>
                </c:pt>
                <c:pt idx="22819">
                  <c:v>7.3670809999999998</c:v>
                </c:pt>
                <c:pt idx="22820">
                  <c:v>7.3669039999999999</c:v>
                </c:pt>
                <c:pt idx="22821">
                  <c:v>7.3676050000000002</c:v>
                </c:pt>
                <c:pt idx="22822">
                  <c:v>7.3682759999999998</c:v>
                </c:pt>
                <c:pt idx="22823">
                  <c:v>7.3689859999999996</c:v>
                </c:pt>
                <c:pt idx="22824">
                  <c:v>7.3679509999999997</c:v>
                </c:pt>
                <c:pt idx="22825">
                  <c:v>7.3671470000000001</c:v>
                </c:pt>
                <c:pt idx="22826">
                  <c:v>7.3656139999999999</c:v>
                </c:pt>
                <c:pt idx="22827">
                  <c:v>7.3655850000000003</c:v>
                </c:pt>
                <c:pt idx="22828">
                  <c:v>7.3672529999999998</c:v>
                </c:pt>
                <c:pt idx="22829">
                  <c:v>7.3665139999999996</c:v>
                </c:pt>
                <c:pt idx="22830">
                  <c:v>7.3677999999999999</c:v>
                </c:pt>
                <c:pt idx="22831">
                  <c:v>7.3701040000000004</c:v>
                </c:pt>
                <c:pt idx="22832">
                  <c:v>7.3661859999999999</c:v>
                </c:pt>
                <c:pt idx="22833">
                  <c:v>7.3643330000000002</c:v>
                </c:pt>
                <c:pt idx="22834">
                  <c:v>7.3663299999999996</c:v>
                </c:pt>
                <c:pt idx="22835">
                  <c:v>7.3651669999999996</c:v>
                </c:pt>
                <c:pt idx="22836">
                  <c:v>7.3656740000000003</c:v>
                </c:pt>
                <c:pt idx="22837">
                  <c:v>7.3680149999999998</c:v>
                </c:pt>
                <c:pt idx="22838">
                  <c:v>7.3684589999999996</c:v>
                </c:pt>
                <c:pt idx="22839">
                  <c:v>7.3711229999999999</c:v>
                </c:pt>
                <c:pt idx="22840">
                  <c:v>7.3738770000000002</c:v>
                </c:pt>
                <c:pt idx="22841">
                  <c:v>7.370628</c:v>
                </c:pt>
                <c:pt idx="22842">
                  <c:v>7.3679300000000003</c:v>
                </c:pt>
                <c:pt idx="22843">
                  <c:v>7.3725430000000003</c:v>
                </c:pt>
                <c:pt idx="22844">
                  <c:v>7.3750450000000001</c:v>
                </c:pt>
                <c:pt idx="22845">
                  <c:v>7.3722440000000002</c:v>
                </c:pt>
                <c:pt idx="22846">
                  <c:v>7.3697319999999999</c:v>
                </c:pt>
                <c:pt idx="22847">
                  <c:v>7.3692039999999999</c:v>
                </c:pt>
                <c:pt idx="22848">
                  <c:v>7.3700530000000004</c:v>
                </c:pt>
                <c:pt idx="22849">
                  <c:v>7.374155</c:v>
                </c:pt>
                <c:pt idx="22850">
                  <c:v>7.3789179999999996</c:v>
                </c:pt>
                <c:pt idx="22851">
                  <c:v>7.3771639999999996</c:v>
                </c:pt>
                <c:pt idx="22852">
                  <c:v>7.3741099999999999</c:v>
                </c:pt>
                <c:pt idx="22853">
                  <c:v>7.375972</c:v>
                </c:pt>
                <c:pt idx="22854">
                  <c:v>7.3783810000000001</c:v>
                </c:pt>
                <c:pt idx="22855">
                  <c:v>7.3785999999999996</c:v>
                </c:pt>
                <c:pt idx="22856">
                  <c:v>7.3769460000000002</c:v>
                </c:pt>
                <c:pt idx="22857">
                  <c:v>7.3768039999999999</c:v>
                </c:pt>
                <c:pt idx="22858">
                  <c:v>7.3795070000000003</c:v>
                </c:pt>
                <c:pt idx="22859">
                  <c:v>7.3814169999999999</c:v>
                </c:pt>
                <c:pt idx="22860">
                  <c:v>7.3795039999999998</c:v>
                </c:pt>
                <c:pt idx="22861">
                  <c:v>7.3798440000000003</c:v>
                </c:pt>
                <c:pt idx="22862">
                  <c:v>7.3830679999999997</c:v>
                </c:pt>
                <c:pt idx="22863">
                  <c:v>7.385732</c:v>
                </c:pt>
                <c:pt idx="22864">
                  <c:v>7.3858670000000002</c:v>
                </c:pt>
                <c:pt idx="22865">
                  <c:v>7.3832269999999998</c:v>
                </c:pt>
                <c:pt idx="22866">
                  <c:v>7.3823860000000003</c:v>
                </c:pt>
                <c:pt idx="22867">
                  <c:v>7.3839860000000002</c:v>
                </c:pt>
                <c:pt idx="22868">
                  <c:v>7.3829890000000002</c:v>
                </c:pt>
                <c:pt idx="22869">
                  <c:v>7.3821110000000001</c:v>
                </c:pt>
                <c:pt idx="22870">
                  <c:v>7.3821589999999997</c:v>
                </c:pt>
                <c:pt idx="22871">
                  <c:v>7.3820629999999996</c:v>
                </c:pt>
                <c:pt idx="22872">
                  <c:v>7.379785</c:v>
                </c:pt>
                <c:pt idx="22873">
                  <c:v>7.3772760000000002</c:v>
                </c:pt>
                <c:pt idx="22874">
                  <c:v>7.3772080000000004</c:v>
                </c:pt>
                <c:pt idx="22875">
                  <c:v>7.377129</c:v>
                </c:pt>
                <c:pt idx="22876">
                  <c:v>7.3773140000000001</c:v>
                </c:pt>
                <c:pt idx="22877">
                  <c:v>7.3764010000000004</c:v>
                </c:pt>
                <c:pt idx="22878">
                  <c:v>7.374593</c:v>
                </c:pt>
                <c:pt idx="22879">
                  <c:v>7.3773929999999996</c:v>
                </c:pt>
                <c:pt idx="22880">
                  <c:v>7.3782019999999999</c:v>
                </c:pt>
                <c:pt idx="22881">
                  <c:v>7.3753390000000003</c:v>
                </c:pt>
                <c:pt idx="22882">
                  <c:v>7.3762790000000003</c:v>
                </c:pt>
                <c:pt idx="22883">
                  <c:v>7.3805810000000003</c:v>
                </c:pt>
                <c:pt idx="22884">
                  <c:v>7.3817640000000004</c:v>
                </c:pt>
                <c:pt idx="22885">
                  <c:v>7.3815939999999998</c:v>
                </c:pt>
                <c:pt idx="22886">
                  <c:v>7.3887049999999999</c:v>
                </c:pt>
                <c:pt idx="22887">
                  <c:v>7.3949340000000001</c:v>
                </c:pt>
                <c:pt idx="22888">
                  <c:v>7.3923230000000002</c:v>
                </c:pt>
                <c:pt idx="22889">
                  <c:v>7.3911220000000002</c:v>
                </c:pt>
                <c:pt idx="22890">
                  <c:v>7.392029</c:v>
                </c:pt>
                <c:pt idx="22891">
                  <c:v>7.3908899999999997</c:v>
                </c:pt>
                <c:pt idx="22892">
                  <c:v>7.3875820000000001</c:v>
                </c:pt>
                <c:pt idx="22893">
                  <c:v>7.3888550000000004</c:v>
                </c:pt>
                <c:pt idx="22894">
                  <c:v>7.3935389999999996</c:v>
                </c:pt>
                <c:pt idx="22895">
                  <c:v>7.3930559999999996</c:v>
                </c:pt>
                <c:pt idx="22896">
                  <c:v>7.3897760000000003</c:v>
                </c:pt>
                <c:pt idx="22897">
                  <c:v>7.3900389999999998</c:v>
                </c:pt>
                <c:pt idx="22898">
                  <c:v>7.3907309999999997</c:v>
                </c:pt>
                <c:pt idx="22899">
                  <c:v>7.3897729999999999</c:v>
                </c:pt>
                <c:pt idx="22900">
                  <c:v>7.3898900000000003</c:v>
                </c:pt>
                <c:pt idx="22901">
                  <c:v>7.3893709999999997</c:v>
                </c:pt>
                <c:pt idx="22902">
                  <c:v>7.3895189999999999</c:v>
                </c:pt>
                <c:pt idx="22903">
                  <c:v>7.3914249999999999</c:v>
                </c:pt>
                <c:pt idx="22904">
                  <c:v>7.3916779999999997</c:v>
                </c:pt>
                <c:pt idx="22905">
                  <c:v>7.3901839999999996</c:v>
                </c:pt>
                <c:pt idx="22906">
                  <c:v>7.3886500000000002</c:v>
                </c:pt>
                <c:pt idx="22907">
                  <c:v>7.389983</c:v>
                </c:pt>
                <c:pt idx="22908">
                  <c:v>7.3938620000000004</c:v>
                </c:pt>
                <c:pt idx="22909">
                  <c:v>7.3935849999999999</c:v>
                </c:pt>
                <c:pt idx="22910">
                  <c:v>7.3947609999999999</c:v>
                </c:pt>
                <c:pt idx="22911">
                  <c:v>7.4025740000000004</c:v>
                </c:pt>
                <c:pt idx="22912">
                  <c:v>7.4058820000000001</c:v>
                </c:pt>
                <c:pt idx="22913">
                  <c:v>7.4039979999999996</c:v>
                </c:pt>
                <c:pt idx="22914">
                  <c:v>7.4038919999999999</c:v>
                </c:pt>
                <c:pt idx="22915">
                  <c:v>7.4073120000000001</c:v>
                </c:pt>
                <c:pt idx="22916">
                  <c:v>7.4057370000000002</c:v>
                </c:pt>
                <c:pt idx="22917">
                  <c:v>7.4014119999999997</c:v>
                </c:pt>
                <c:pt idx="22918">
                  <c:v>7.3964080000000001</c:v>
                </c:pt>
                <c:pt idx="22919">
                  <c:v>7.3930360000000004</c:v>
                </c:pt>
                <c:pt idx="22920">
                  <c:v>7.3930350000000002</c:v>
                </c:pt>
                <c:pt idx="22921">
                  <c:v>7.3871599999999997</c:v>
                </c:pt>
                <c:pt idx="22922">
                  <c:v>7.3857530000000002</c:v>
                </c:pt>
                <c:pt idx="22923">
                  <c:v>7.3951979999999997</c:v>
                </c:pt>
                <c:pt idx="22924">
                  <c:v>7.3975330000000001</c:v>
                </c:pt>
                <c:pt idx="22925">
                  <c:v>7.3973420000000001</c:v>
                </c:pt>
                <c:pt idx="22926">
                  <c:v>7.399629</c:v>
                </c:pt>
                <c:pt idx="22927">
                  <c:v>7.3990819999999999</c:v>
                </c:pt>
                <c:pt idx="22928">
                  <c:v>7.4025299999999996</c:v>
                </c:pt>
                <c:pt idx="22929">
                  <c:v>7.4035399999999996</c:v>
                </c:pt>
                <c:pt idx="22930">
                  <c:v>7.3990150000000003</c:v>
                </c:pt>
                <c:pt idx="22931">
                  <c:v>7.3981339999999998</c:v>
                </c:pt>
                <c:pt idx="22932">
                  <c:v>7.3962389999999996</c:v>
                </c:pt>
                <c:pt idx="22933">
                  <c:v>7.3916310000000003</c:v>
                </c:pt>
                <c:pt idx="22934">
                  <c:v>7.3939260000000004</c:v>
                </c:pt>
                <c:pt idx="22935">
                  <c:v>7.4012880000000001</c:v>
                </c:pt>
                <c:pt idx="22936">
                  <c:v>7.3981459999999997</c:v>
                </c:pt>
                <c:pt idx="22937">
                  <c:v>7.3910739999999997</c:v>
                </c:pt>
                <c:pt idx="22938">
                  <c:v>7.394393</c:v>
                </c:pt>
                <c:pt idx="22939">
                  <c:v>7.3970039999999999</c:v>
                </c:pt>
                <c:pt idx="22940">
                  <c:v>7.3927680000000002</c:v>
                </c:pt>
                <c:pt idx="22941">
                  <c:v>7.3933010000000001</c:v>
                </c:pt>
                <c:pt idx="22942">
                  <c:v>7.3942459999999999</c:v>
                </c:pt>
                <c:pt idx="22943">
                  <c:v>7.388077</c:v>
                </c:pt>
                <c:pt idx="22944">
                  <c:v>7.3890690000000001</c:v>
                </c:pt>
                <c:pt idx="22945">
                  <c:v>7.3936169999999999</c:v>
                </c:pt>
                <c:pt idx="22946">
                  <c:v>7.3901469999999998</c:v>
                </c:pt>
                <c:pt idx="22947">
                  <c:v>7.3915470000000001</c:v>
                </c:pt>
                <c:pt idx="22948">
                  <c:v>7.396757</c:v>
                </c:pt>
                <c:pt idx="22949">
                  <c:v>7.3986070000000002</c:v>
                </c:pt>
                <c:pt idx="22950">
                  <c:v>7.4005850000000004</c:v>
                </c:pt>
                <c:pt idx="22951">
                  <c:v>7.4022899999999998</c:v>
                </c:pt>
                <c:pt idx="22952">
                  <c:v>7.4032609999999996</c:v>
                </c:pt>
                <c:pt idx="22953">
                  <c:v>7.404795</c:v>
                </c:pt>
                <c:pt idx="22954">
                  <c:v>7.4058549999999999</c:v>
                </c:pt>
                <c:pt idx="22955">
                  <c:v>7.4045589999999999</c:v>
                </c:pt>
                <c:pt idx="22956">
                  <c:v>7.4010040000000004</c:v>
                </c:pt>
                <c:pt idx="22957">
                  <c:v>7.4009</c:v>
                </c:pt>
                <c:pt idx="22958">
                  <c:v>7.4018199999999998</c:v>
                </c:pt>
                <c:pt idx="22959">
                  <c:v>7.4017429999999997</c:v>
                </c:pt>
                <c:pt idx="22960">
                  <c:v>7.4028700000000001</c:v>
                </c:pt>
                <c:pt idx="22961">
                  <c:v>7.4050310000000001</c:v>
                </c:pt>
                <c:pt idx="22962">
                  <c:v>7.4056179999999996</c:v>
                </c:pt>
                <c:pt idx="22963">
                  <c:v>7.4065000000000003</c:v>
                </c:pt>
                <c:pt idx="22964">
                  <c:v>7.4072760000000004</c:v>
                </c:pt>
                <c:pt idx="22965">
                  <c:v>7.4058339999999996</c:v>
                </c:pt>
                <c:pt idx="22966">
                  <c:v>7.4039460000000004</c:v>
                </c:pt>
                <c:pt idx="22967">
                  <c:v>7.4045909999999999</c:v>
                </c:pt>
                <c:pt idx="22968">
                  <c:v>7.4076009999999997</c:v>
                </c:pt>
                <c:pt idx="22969">
                  <c:v>7.4098860000000002</c:v>
                </c:pt>
                <c:pt idx="22970">
                  <c:v>7.4074350000000004</c:v>
                </c:pt>
                <c:pt idx="22971">
                  <c:v>7.4081789999999996</c:v>
                </c:pt>
                <c:pt idx="22972">
                  <c:v>7.4113810000000004</c:v>
                </c:pt>
                <c:pt idx="22973">
                  <c:v>7.4121329999999999</c:v>
                </c:pt>
                <c:pt idx="22974">
                  <c:v>7.4120499999999998</c:v>
                </c:pt>
                <c:pt idx="22975">
                  <c:v>7.415781</c:v>
                </c:pt>
                <c:pt idx="22976">
                  <c:v>7.4225450000000004</c:v>
                </c:pt>
                <c:pt idx="22977">
                  <c:v>7.422968</c:v>
                </c:pt>
                <c:pt idx="22978">
                  <c:v>7.4180060000000001</c:v>
                </c:pt>
                <c:pt idx="22979">
                  <c:v>7.4125110000000003</c:v>
                </c:pt>
                <c:pt idx="22980">
                  <c:v>7.4057490000000001</c:v>
                </c:pt>
                <c:pt idx="22981">
                  <c:v>7.404674</c:v>
                </c:pt>
                <c:pt idx="22982">
                  <c:v>7.4056499999999996</c:v>
                </c:pt>
                <c:pt idx="22983">
                  <c:v>7.4055090000000003</c:v>
                </c:pt>
                <c:pt idx="22984">
                  <c:v>7.4071480000000003</c:v>
                </c:pt>
                <c:pt idx="22985">
                  <c:v>7.4081049999999999</c:v>
                </c:pt>
                <c:pt idx="22986">
                  <c:v>7.4085039999999998</c:v>
                </c:pt>
                <c:pt idx="22987">
                  <c:v>7.4082480000000004</c:v>
                </c:pt>
                <c:pt idx="22988">
                  <c:v>7.4094720000000001</c:v>
                </c:pt>
                <c:pt idx="22989">
                  <c:v>7.4112559999999998</c:v>
                </c:pt>
                <c:pt idx="22990">
                  <c:v>7.414053</c:v>
                </c:pt>
                <c:pt idx="22991">
                  <c:v>7.4175120000000003</c:v>
                </c:pt>
                <c:pt idx="22992">
                  <c:v>7.4135090000000003</c:v>
                </c:pt>
                <c:pt idx="22993">
                  <c:v>7.412585</c:v>
                </c:pt>
                <c:pt idx="22994">
                  <c:v>7.4181419999999996</c:v>
                </c:pt>
                <c:pt idx="22995">
                  <c:v>7.4166169999999996</c:v>
                </c:pt>
                <c:pt idx="22996">
                  <c:v>7.4116</c:v>
                </c:pt>
                <c:pt idx="22997">
                  <c:v>7.414358</c:v>
                </c:pt>
                <c:pt idx="22998">
                  <c:v>7.4178730000000002</c:v>
                </c:pt>
                <c:pt idx="22999">
                  <c:v>7.4150450000000001</c:v>
                </c:pt>
                <c:pt idx="23000">
                  <c:v>7.4104660000000004</c:v>
                </c:pt>
                <c:pt idx="23001">
                  <c:v>7.4109610000000004</c:v>
                </c:pt>
                <c:pt idx="23002">
                  <c:v>7.4144119999999996</c:v>
                </c:pt>
                <c:pt idx="23003">
                  <c:v>7.4204150000000002</c:v>
                </c:pt>
                <c:pt idx="23004">
                  <c:v>7.4199359999999999</c:v>
                </c:pt>
                <c:pt idx="23005">
                  <c:v>7.4130260000000003</c:v>
                </c:pt>
                <c:pt idx="23006">
                  <c:v>7.4139889999999999</c:v>
                </c:pt>
                <c:pt idx="23007">
                  <c:v>7.4175690000000003</c:v>
                </c:pt>
                <c:pt idx="23008">
                  <c:v>7.415222</c:v>
                </c:pt>
                <c:pt idx="23009">
                  <c:v>7.4104489999999998</c:v>
                </c:pt>
                <c:pt idx="23010">
                  <c:v>7.4101210000000002</c:v>
                </c:pt>
                <c:pt idx="23011">
                  <c:v>7.4145479999999999</c:v>
                </c:pt>
                <c:pt idx="23012">
                  <c:v>7.4159069999999998</c:v>
                </c:pt>
                <c:pt idx="23013">
                  <c:v>7.4134960000000003</c:v>
                </c:pt>
                <c:pt idx="23014">
                  <c:v>7.4142520000000003</c:v>
                </c:pt>
                <c:pt idx="23015">
                  <c:v>7.4198519999999997</c:v>
                </c:pt>
                <c:pt idx="23016">
                  <c:v>7.4220090000000001</c:v>
                </c:pt>
                <c:pt idx="23017">
                  <c:v>7.4194399999999998</c:v>
                </c:pt>
                <c:pt idx="23018">
                  <c:v>7.4169130000000001</c:v>
                </c:pt>
                <c:pt idx="23019">
                  <c:v>7.4159220000000001</c:v>
                </c:pt>
                <c:pt idx="23020">
                  <c:v>7.4123460000000003</c:v>
                </c:pt>
                <c:pt idx="23021">
                  <c:v>7.4111390000000004</c:v>
                </c:pt>
                <c:pt idx="23022">
                  <c:v>7.4160360000000001</c:v>
                </c:pt>
                <c:pt idx="23023">
                  <c:v>7.4176270000000004</c:v>
                </c:pt>
                <c:pt idx="23024">
                  <c:v>7.4163319999999997</c:v>
                </c:pt>
                <c:pt idx="23025">
                  <c:v>7.4168969999999996</c:v>
                </c:pt>
                <c:pt idx="23026">
                  <c:v>7.4182740000000003</c:v>
                </c:pt>
                <c:pt idx="23027">
                  <c:v>7.4185970000000001</c:v>
                </c:pt>
                <c:pt idx="23028">
                  <c:v>7.414339</c:v>
                </c:pt>
                <c:pt idx="23029">
                  <c:v>7.412064</c:v>
                </c:pt>
                <c:pt idx="23030">
                  <c:v>7.4176979999999997</c:v>
                </c:pt>
                <c:pt idx="23031">
                  <c:v>7.421913</c:v>
                </c:pt>
                <c:pt idx="23032">
                  <c:v>7.4234479999999996</c:v>
                </c:pt>
                <c:pt idx="23033">
                  <c:v>7.4267260000000004</c:v>
                </c:pt>
                <c:pt idx="23034">
                  <c:v>7.425109</c:v>
                </c:pt>
                <c:pt idx="23035">
                  <c:v>7.4204809999999997</c:v>
                </c:pt>
                <c:pt idx="23036">
                  <c:v>7.4236630000000003</c:v>
                </c:pt>
                <c:pt idx="23037">
                  <c:v>7.4280780000000002</c:v>
                </c:pt>
                <c:pt idx="23038">
                  <c:v>7.4253210000000003</c:v>
                </c:pt>
                <c:pt idx="23039">
                  <c:v>7.4259230000000001</c:v>
                </c:pt>
                <c:pt idx="23040">
                  <c:v>7.4285360000000003</c:v>
                </c:pt>
                <c:pt idx="23041">
                  <c:v>7.4243889999999997</c:v>
                </c:pt>
                <c:pt idx="23042">
                  <c:v>7.4223980000000003</c:v>
                </c:pt>
                <c:pt idx="23043">
                  <c:v>7.4245789999999996</c:v>
                </c:pt>
                <c:pt idx="23044">
                  <c:v>7.4257419999999996</c:v>
                </c:pt>
                <c:pt idx="23045">
                  <c:v>7.4282349999999999</c:v>
                </c:pt>
                <c:pt idx="23046">
                  <c:v>7.4290029999999998</c:v>
                </c:pt>
                <c:pt idx="23047">
                  <c:v>7.427359</c:v>
                </c:pt>
                <c:pt idx="23048">
                  <c:v>7.4274639999999996</c:v>
                </c:pt>
                <c:pt idx="23049">
                  <c:v>7.431673</c:v>
                </c:pt>
                <c:pt idx="23050">
                  <c:v>7.4330509999999999</c:v>
                </c:pt>
                <c:pt idx="23051">
                  <c:v>7.4295150000000003</c:v>
                </c:pt>
                <c:pt idx="23052">
                  <c:v>7.427435</c:v>
                </c:pt>
                <c:pt idx="23053">
                  <c:v>7.4250470000000002</c:v>
                </c:pt>
                <c:pt idx="23054">
                  <c:v>7.4278690000000003</c:v>
                </c:pt>
                <c:pt idx="23055">
                  <c:v>7.4325989999999997</c:v>
                </c:pt>
                <c:pt idx="23056">
                  <c:v>7.4276609999999996</c:v>
                </c:pt>
                <c:pt idx="23057">
                  <c:v>7.4268400000000003</c:v>
                </c:pt>
                <c:pt idx="23058">
                  <c:v>7.4336510000000002</c:v>
                </c:pt>
                <c:pt idx="23059">
                  <c:v>7.4351940000000001</c:v>
                </c:pt>
                <c:pt idx="23060">
                  <c:v>7.4352179999999999</c:v>
                </c:pt>
                <c:pt idx="23061">
                  <c:v>7.4387230000000004</c:v>
                </c:pt>
                <c:pt idx="23062">
                  <c:v>7.4375559999999998</c:v>
                </c:pt>
                <c:pt idx="23063">
                  <c:v>7.4310510000000001</c:v>
                </c:pt>
                <c:pt idx="23064">
                  <c:v>7.428604</c:v>
                </c:pt>
                <c:pt idx="23065">
                  <c:v>7.4309700000000003</c:v>
                </c:pt>
                <c:pt idx="23066">
                  <c:v>7.4293659999999999</c:v>
                </c:pt>
                <c:pt idx="23067">
                  <c:v>7.4267789999999998</c:v>
                </c:pt>
                <c:pt idx="23068">
                  <c:v>7.4263820000000003</c:v>
                </c:pt>
                <c:pt idx="23069">
                  <c:v>7.4221760000000003</c:v>
                </c:pt>
                <c:pt idx="23070">
                  <c:v>7.4213630000000004</c:v>
                </c:pt>
                <c:pt idx="23071">
                  <c:v>7.4315100000000003</c:v>
                </c:pt>
                <c:pt idx="23072">
                  <c:v>7.4368179999999997</c:v>
                </c:pt>
                <c:pt idx="23073">
                  <c:v>7.4330080000000001</c:v>
                </c:pt>
                <c:pt idx="23074">
                  <c:v>7.4362050000000002</c:v>
                </c:pt>
                <c:pt idx="23075">
                  <c:v>7.4388670000000001</c:v>
                </c:pt>
                <c:pt idx="23076">
                  <c:v>7.4337869999999997</c:v>
                </c:pt>
                <c:pt idx="23077">
                  <c:v>7.4325369999999999</c:v>
                </c:pt>
                <c:pt idx="23078">
                  <c:v>7.4334749999999996</c:v>
                </c:pt>
                <c:pt idx="23079">
                  <c:v>7.4330309999999997</c:v>
                </c:pt>
                <c:pt idx="23080">
                  <c:v>7.4362779999999997</c:v>
                </c:pt>
                <c:pt idx="23081">
                  <c:v>7.4431019999999997</c:v>
                </c:pt>
                <c:pt idx="23082">
                  <c:v>7.4420500000000001</c:v>
                </c:pt>
                <c:pt idx="23083">
                  <c:v>7.4379140000000001</c:v>
                </c:pt>
                <c:pt idx="23084">
                  <c:v>7.4421889999999999</c:v>
                </c:pt>
                <c:pt idx="23085">
                  <c:v>7.4476560000000003</c:v>
                </c:pt>
                <c:pt idx="23086">
                  <c:v>7.4463410000000003</c:v>
                </c:pt>
                <c:pt idx="23087">
                  <c:v>7.4416960000000003</c:v>
                </c:pt>
                <c:pt idx="23088">
                  <c:v>7.439324</c:v>
                </c:pt>
                <c:pt idx="23089">
                  <c:v>7.4392670000000001</c:v>
                </c:pt>
                <c:pt idx="23090">
                  <c:v>7.4390580000000002</c:v>
                </c:pt>
                <c:pt idx="23091">
                  <c:v>7.4404919999999999</c:v>
                </c:pt>
                <c:pt idx="23092">
                  <c:v>7.4403629999999996</c:v>
                </c:pt>
                <c:pt idx="23093">
                  <c:v>7.4389159999999999</c:v>
                </c:pt>
                <c:pt idx="23094">
                  <c:v>7.437297</c:v>
                </c:pt>
                <c:pt idx="23095">
                  <c:v>7.4369930000000002</c:v>
                </c:pt>
                <c:pt idx="23096">
                  <c:v>7.440582</c:v>
                </c:pt>
                <c:pt idx="23097">
                  <c:v>7.4400089999999999</c:v>
                </c:pt>
                <c:pt idx="23098">
                  <c:v>7.4387420000000004</c:v>
                </c:pt>
                <c:pt idx="23099">
                  <c:v>7.4448259999999999</c:v>
                </c:pt>
                <c:pt idx="23100">
                  <c:v>7.4472399999999999</c:v>
                </c:pt>
                <c:pt idx="23101">
                  <c:v>7.4443089999999996</c:v>
                </c:pt>
                <c:pt idx="23102">
                  <c:v>7.444528</c:v>
                </c:pt>
                <c:pt idx="23103">
                  <c:v>7.4464990000000002</c:v>
                </c:pt>
                <c:pt idx="23104">
                  <c:v>7.444267</c:v>
                </c:pt>
                <c:pt idx="23105">
                  <c:v>7.4437569999999997</c:v>
                </c:pt>
                <c:pt idx="23106">
                  <c:v>7.4439539999999997</c:v>
                </c:pt>
                <c:pt idx="23107">
                  <c:v>7.4402179999999998</c:v>
                </c:pt>
                <c:pt idx="23108">
                  <c:v>7.4417479999999996</c:v>
                </c:pt>
                <c:pt idx="23109">
                  <c:v>7.4464079999999999</c:v>
                </c:pt>
                <c:pt idx="23110">
                  <c:v>7.4454099999999999</c:v>
                </c:pt>
                <c:pt idx="23111">
                  <c:v>7.4423919999999999</c:v>
                </c:pt>
                <c:pt idx="23112">
                  <c:v>7.4431969999999996</c:v>
                </c:pt>
                <c:pt idx="23113">
                  <c:v>7.4454039999999999</c:v>
                </c:pt>
                <c:pt idx="23114">
                  <c:v>7.4460090000000001</c:v>
                </c:pt>
                <c:pt idx="23115">
                  <c:v>7.4489169999999998</c:v>
                </c:pt>
                <c:pt idx="23116">
                  <c:v>7.4483449999999998</c:v>
                </c:pt>
                <c:pt idx="23117">
                  <c:v>7.4452879999999997</c:v>
                </c:pt>
                <c:pt idx="23118">
                  <c:v>7.4497299999999997</c:v>
                </c:pt>
                <c:pt idx="23119">
                  <c:v>7.453576</c:v>
                </c:pt>
                <c:pt idx="23120">
                  <c:v>7.4524609999999996</c:v>
                </c:pt>
                <c:pt idx="23121">
                  <c:v>7.4529920000000001</c:v>
                </c:pt>
                <c:pt idx="23122">
                  <c:v>7.4545240000000002</c:v>
                </c:pt>
                <c:pt idx="23123">
                  <c:v>7.4548759999999996</c:v>
                </c:pt>
                <c:pt idx="23124">
                  <c:v>7.453309</c:v>
                </c:pt>
                <c:pt idx="23125">
                  <c:v>7.4521329999999999</c:v>
                </c:pt>
                <c:pt idx="23126">
                  <c:v>7.4515380000000002</c:v>
                </c:pt>
                <c:pt idx="23127">
                  <c:v>7.4509610000000004</c:v>
                </c:pt>
                <c:pt idx="23128">
                  <c:v>7.4512799999999997</c:v>
                </c:pt>
                <c:pt idx="23129">
                  <c:v>7.4485140000000003</c:v>
                </c:pt>
                <c:pt idx="23130">
                  <c:v>7.4447809999999999</c:v>
                </c:pt>
                <c:pt idx="23131">
                  <c:v>7.4467080000000001</c:v>
                </c:pt>
                <c:pt idx="23132">
                  <c:v>7.4508809999999999</c:v>
                </c:pt>
                <c:pt idx="23133">
                  <c:v>7.4541589999999998</c:v>
                </c:pt>
                <c:pt idx="23134">
                  <c:v>7.4547759999999998</c:v>
                </c:pt>
                <c:pt idx="23135">
                  <c:v>7.4552659999999999</c:v>
                </c:pt>
                <c:pt idx="23136">
                  <c:v>7.4577010000000001</c:v>
                </c:pt>
                <c:pt idx="23137">
                  <c:v>7.457795</c:v>
                </c:pt>
                <c:pt idx="23138">
                  <c:v>7.4568250000000003</c:v>
                </c:pt>
                <c:pt idx="23139">
                  <c:v>7.4581920000000004</c:v>
                </c:pt>
                <c:pt idx="23140">
                  <c:v>7.458825</c:v>
                </c:pt>
                <c:pt idx="23141">
                  <c:v>7.4551049999999996</c:v>
                </c:pt>
                <c:pt idx="23142">
                  <c:v>7.4540139999999999</c:v>
                </c:pt>
                <c:pt idx="23143">
                  <c:v>7.4538679999999999</c:v>
                </c:pt>
                <c:pt idx="23144">
                  <c:v>7.4522259999999996</c:v>
                </c:pt>
                <c:pt idx="23145">
                  <c:v>7.4576779999999996</c:v>
                </c:pt>
                <c:pt idx="23146">
                  <c:v>7.4607559999999999</c:v>
                </c:pt>
                <c:pt idx="23147">
                  <c:v>7.454637</c:v>
                </c:pt>
                <c:pt idx="23148">
                  <c:v>7.4531739999999997</c:v>
                </c:pt>
                <c:pt idx="23149">
                  <c:v>7.456753</c:v>
                </c:pt>
                <c:pt idx="23150">
                  <c:v>7.4569710000000002</c:v>
                </c:pt>
                <c:pt idx="23151">
                  <c:v>7.4560029999999999</c:v>
                </c:pt>
                <c:pt idx="23152">
                  <c:v>7.4563990000000002</c:v>
                </c:pt>
                <c:pt idx="23153">
                  <c:v>7.4572719999999997</c:v>
                </c:pt>
                <c:pt idx="23154">
                  <c:v>7.4559300000000004</c:v>
                </c:pt>
                <c:pt idx="23155">
                  <c:v>7.4530589999999997</c:v>
                </c:pt>
                <c:pt idx="23156">
                  <c:v>7.4547100000000004</c:v>
                </c:pt>
                <c:pt idx="23157">
                  <c:v>7.4545519999999996</c:v>
                </c:pt>
                <c:pt idx="23158">
                  <c:v>7.4532350000000003</c:v>
                </c:pt>
                <c:pt idx="23159">
                  <c:v>7.4591229999999999</c:v>
                </c:pt>
                <c:pt idx="23160">
                  <c:v>7.4624309999999996</c:v>
                </c:pt>
                <c:pt idx="23161">
                  <c:v>7.4578199999999999</c:v>
                </c:pt>
                <c:pt idx="23162">
                  <c:v>7.4561299999999999</c:v>
                </c:pt>
                <c:pt idx="23163">
                  <c:v>7.4544180000000004</c:v>
                </c:pt>
                <c:pt idx="23164">
                  <c:v>7.4533709999999997</c:v>
                </c:pt>
                <c:pt idx="23165">
                  <c:v>7.4550890000000001</c:v>
                </c:pt>
                <c:pt idx="23166">
                  <c:v>7.453443</c:v>
                </c:pt>
                <c:pt idx="23167">
                  <c:v>7.4555639999999999</c:v>
                </c:pt>
                <c:pt idx="23168">
                  <c:v>7.4598459999999998</c:v>
                </c:pt>
                <c:pt idx="23169">
                  <c:v>7.4552079999999998</c:v>
                </c:pt>
                <c:pt idx="23170">
                  <c:v>7.453551</c:v>
                </c:pt>
                <c:pt idx="23171">
                  <c:v>7.4597980000000002</c:v>
                </c:pt>
                <c:pt idx="23172">
                  <c:v>7.45932</c:v>
                </c:pt>
                <c:pt idx="23173">
                  <c:v>7.4566670000000004</c:v>
                </c:pt>
                <c:pt idx="23174">
                  <c:v>7.4616540000000002</c:v>
                </c:pt>
                <c:pt idx="23175">
                  <c:v>7.4653989999999997</c:v>
                </c:pt>
                <c:pt idx="23176">
                  <c:v>7.4647750000000004</c:v>
                </c:pt>
                <c:pt idx="23177">
                  <c:v>7.4668099999999997</c:v>
                </c:pt>
                <c:pt idx="23178">
                  <c:v>7.4649130000000001</c:v>
                </c:pt>
                <c:pt idx="23179">
                  <c:v>7.4642540000000004</c:v>
                </c:pt>
                <c:pt idx="23180">
                  <c:v>7.4686640000000004</c:v>
                </c:pt>
                <c:pt idx="23181">
                  <c:v>7.4657080000000002</c:v>
                </c:pt>
                <c:pt idx="23182">
                  <c:v>7.4592859999999996</c:v>
                </c:pt>
                <c:pt idx="23183">
                  <c:v>7.4614779999999996</c:v>
                </c:pt>
                <c:pt idx="23184">
                  <c:v>7.4670680000000003</c:v>
                </c:pt>
                <c:pt idx="23185">
                  <c:v>7.4667940000000002</c:v>
                </c:pt>
                <c:pt idx="23186">
                  <c:v>7.4613740000000002</c:v>
                </c:pt>
                <c:pt idx="23187">
                  <c:v>7.4614779999999996</c:v>
                </c:pt>
                <c:pt idx="23188">
                  <c:v>7.4673749999999997</c:v>
                </c:pt>
                <c:pt idx="23189">
                  <c:v>7.4680369999999998</c:v>
                </c:pt>
                <c:pt idx="23190">
                  <c:v>7.4637710000000004</c:v>
                </c:pt>
                <c:pt idx="23191">
                  <c:v>7.4622289999999998</c:v>
                </c:pt>
                <c:pt idx="23192">
                  <c:v>7.4679710000000004</c:v>
                </c:pt>
                <c:pt idx="23193">
                  <c:v>7.471406</c:v>
                </c:pt>
                <c:pt idx="23194">
                  <c:v>7.4687729999999997</c:v>
                </c:pt>
                <c:pt idx="23195">
                  <c:v>7.4680650000000002</c:v>
                </c:pt>
                <c:pt idx="23196">
                  <c:v>7.4699080000000002</c:v>
                </c:pt>
                <c:pt idx="23197">
                  <c:v>7.4700439999999997</c:v>
                </c:pt>
                <c:pt idx="23198">
                  <c:v>7.4685940000000004</c:v>
                </c:pt>
                <c:pt idx="23199">
                  <c:v>7.4729830000000002</c:v>
                </c:pt>
                <c:pt idx="23200">
                  <c:v>7.4764790000000003</c:v>
                </c:pt>
                <c:pt idx="23201">
                  <c:v>7.4752660000000004</c:v>
                </c:pt>
                <c:pt idx="23202">
                  <c:v>7.4768280000000003</c:v>
                </c:pt>
                <c:pt idx="23203">
                  <c:v>7.4759289999999998</c:v>
                </c:pt>
                <c:pt idx="23204">
                  <c:v>7.4700949999999997</c:v>
                </c:pt>
                <c:pt idx="23205">
                  <c:v>7.4682769999999996</c:v>
                </c:pt>
                <c:pt idx="23206">
                  <c:v>7.4722189999999999</c:v>
                </c:pt>
                <c:pt idx="23207">
                  <c:v>7.4729299999999999</c:v>
                </c:pt>
                <c:pt idx="23208">
                  <c:v>7.4708889999999997</c:v>
                </c:pt>
                <c:pt idx="23209">
                  <c:v>7.4722229999999996</c:v>
                </c:pt>
                <c:pt idx="23210">
                  <c:v>7.4734829999999999</c:v>
                </c:pt>
                <c:pt idx="23211">
                  <c:v>7.4718309999999999</c:v>
                </c:pt>
                <c:pt idx="23212">
                  <c:v>7.4718439999999999</c:v>
                </c:pt>
                <c:pt idx="23213">
                  <c:v>7.4722869999999997</c:v>
                </c:pt>
                <c:pt idx="23214">
                  <c:v>7.4717609999999999</c:v>
                </c:pt>
                <c:pt idx="23215">
                  <c:v>7.4734930000000004</c:v>
                </c:pt>
                <c:pt idx="23216">
                  <c:v>7.4743490000000001</c:v>
                </c:pt>
                <c:pt idx="23217">
                  <c:v>7.4717770000000003</c:v>
                </c:pt>
                <c:pt idx="23218">
                  <c:v>7.470046</c:v>
                </c:pt>
                <c:pt idx="23219">
                  <c:v>7.4700470000000001</c:v>
                </c:pt>
                <c:pt idx="23220">
                  <c:v>7.468083</c:v>
                </c:pt>
                <c:pt idx="23221">
                  <c:v>7.4651589999999999</c:v>
                </c:pt>
                <c:pt idx="23222">
                  <c:v>7.4667240000000001</c:v>
                </c:pt>
                <c:pt idx="23223">
                  <c:v>7.4714410000000004</c:v>
                </c:pt>
                <c:pt idx="23224">
                  <c:v>7.4766729999999999</c:v>
                </c:pt>
                <c:pt idx="23225">
                  <c:v>7.4808120000000002</c:v>
                </c:pt>
                <c:pt idx="23226">
                  <c:v>7.4760099999999996</c:v>
                </c:pt>
                <c:pt idx="23227">
                  <c:v>7.4697370000000003</c:v>
                </c:pt>
                <c:pt idx="23228">
                  <c:v>7.4741080000000002</c:v>
                </c:pt>
                <c:pt idx="23229">
                  <c:v>7.4765779999999999</c:v>
                </c:pt>
                <c:pt idx="23230">
                  <c:v>7.4738309999999997</c:v>
                </c:pt>
                <c:pt idx="23231">
                  <c:v>7.4774139999999996</c:v>
                </c:pt>
                <c:pt idx="23232">
                  <c:v>7.4816520000000004</c:v>
                </c:pt>
                <c:pt idx="23233">
                  <c:v>7.4816609999999999</c:v>
                </c:pt>
                <c:pt idx="23234">
                  <c:v>7.4807459999999999</c:v>
                </c:pt>
                <c:pt idx="23235">
                  <c:v>7.4783480000000004</c:v>
                </c:pt>
                <c:pt idx="23236">
                  <c:v>7.4758709999999997</c:v>
                </c:pt>
                <c:pt idx="23237">
                  <c:v>7.4738340000000001</c:v>
                </c:pt>
                <c:pt idx="23238">
                  <c:v>7.4717159999999998</c:v>
                </c:pt>
                <c:pt idx="23239">
                  <c:v>7.4691539999999996</c:v>
                </c:pt>
                <c:pt idx="23240">
                  <c:v>7.4712730000000001</c:v>
                </c:pt>
                <c:pt idx="23241">
                  <c:v>7.4762829999999996</c:v>
                </c:pt>
                <c:pt idx="23242">
                  <c:v>7.4764499999999998</c:v>
                </c:pt>
                <c:pt idx="23243">
                  <c:v>7.4755219999999998</c:v>
                </c:pt>
                <c:pt idx="23244">
                  <c:v>7.4809950000000001</c:v>
                </c:pt>
                <c:pt idx="23245">
                  <c:v>7.4831890000000003</c:v>
                </c:pt>
                <c:pt idx="23246">
                  <c:v>7.4803579999999998</c:v>
                </c:pt>
                <c:pt idx="23247">
                  <c:v>7.48292</c:v>
                </c:pt>
                <c:pt idx="23248">
                  <c:v>7.4858969999999996</c:v>
                </c:pt>
                <c:pt idx="23249">
                  <c:v>7.485271</c:v>
                </c:pt>
                <c:pt idx="23250">
                  <c:v>7.483924</c:v>
                </c:pt>
                <c:pt idx="23251">
                  <c:v>7.4841179999999996</c:v>
                </c:pt>
                <c:pt idx="23252">
                  <c:v>7.4885409999999997</c:v>
                </c:pt>
                <c:pt idx="23253">
                  <c:v>7.4931530000000004</c:v>
                </c:pt>
                <c:pt idx="23254">
                  <c:v>7.4898579999999999</c:v>
                </c:pt>
                <c:pt idx="23255">
                  <c:v>7.4897819999999999</c:v>
                </c:pt>
                <c:pt idx="23256">
                  <c:v>7.4966210000000002</c:v>
                </c:pt>
                <c:pt idx="23257">
                  <c:v>7.4938229999999999</c:v>
                </c:pt>
                <c:pt idx="23258">
                  <c:v>7.4852650000000001</c:v>
                </c:pt>
                <c:pt idx="23259">
                  <c:v>7.4861319999999996</c:v>
                </c:pt>
                <c:pt idx="23260">
                  <c:v>7.4914069999999997</c:v>
                </c:pt>
                <c:pt idx="23261">
                  <c:v>7.4928780000000001</c:v>
                </c:pt>
                <c:pt idx="23262">
                  <c:v>7.4921740000000003</c:v>
                </c:pt>
                <c:pt idx="23263">
                  <c:v>7.4908140000000003</c:v>
                </c:pt>
                <c:pt idx="23264">
                  <c:v>7.4902240000000004</c:v>
                </c:pt>
                <c:pt idx="23265">
                  <c:v>7.491015</c:v>
                </c:pt>
                <c:pt idx="23266">
                  <c:v>7.4905530000000002</c:v>
                </c:pt>
                <c:pt idx="23267">
                  <c:v>7.4909129999999999</c:v>
                </c:pt>
                <c:pt idx="23268">
                  <c:v>7.4925639999999998</c:v>
                </c:pt>
                <c:pt idx="23269">
                  <c:v>7.4917480000000003</c:v>
                </c:pt>
                <c:pt idx="23270">
                  <c:v>7.4895079999999998</c:v>
                </c:pt>
                <c:pt idx="23271">
                  <c:v>7.4884469999999999</c:v>
                </c:pt>
                <c:pt idx="23272">
                  <c:v>7.4894730000000003</c:v>
                </c:pt>
                <c:pt idx="23273">
                  <c:v>7.4892099999999999</c:v>
                </c:pt>
                <c:pt idx="23274">
                  <c:v>7.4896190000000002</c:v>
                </c:pt>
                <c:pt idx="23275">
                  <c:v>7.4915370000000001</c:v>
                </c:pt>
                <c:pt idx="23276">
                  <c:v>7.4906730000000001</c:v>
                </c:pt>
                <c:pt idx="23277">
                  <c:v>7.4892719999999997</c:v>
                </c:pt>
                <c:pt idx="23278">
                  <c:v>7.4907050000000002</c:v>
                </c:pt>
                <c:pt idx="23279">
                  <c:v>7.4911139999999996</c:v>
                </c:pt>
                <c:pt idx="23280">
                  <c:v>7.4888409999999999</c:v>
                </c:pt>
                <c:pt idx="23281">
                  <c:v>7.4885479999999998</c:v>
                </c:pt>
                <c:pt idx="23282">
                  <c:v>7.4890800000000004</c:v>
                </c:pt>
                <c:pt idx="23283">
                  <c:v>7.4884909999999998</c:v>
                </c:pt>
                <c:pt idx="23284">
                  <c:v>7.4902350000000002</c:v>
                </c:pt>
                <c:pt idx="23285">
                  <c:v>7.4901400000000002</c:v>
                </c:pt>
                <c:pt idx="23286">
                  <c:v>7.4886499999999998</c:v>
                </c:pt>
                <c:pt idx="23287">
                  <c:v>7.4922019999999998</c:v>
                </c:pt>
                <c:pt idx="23288">
                  <c:v>7.4960870000000002</c:v>
                </c:pt>
                <c:pt idx="23289">
                  <c:v>7.4953799999999999</c:v>
                </c:pt>
                <c:pt idx="23290">
                  <c:v>7.4942630000000001</c:v>
                </c:pt>
                <c:pt idx="23291">
                  <c:v>7.4955499999999997</c:v>
                </c:pt>
                <c:pt idx="23292">
                  <c:v>7.4957859999999998</c:v>
                </c:pt>
                <c:pt idx="23293">
                  <c:v>7.4944620000000004</c:v>
                </c:pt>
                <c:pt idx="23294">
                  <c:v>7.4974480000000003</c:v>
                </c:pt>
                <c:pt idx="23295">
                  <c:v>7.5009139999999999</c:v>
                </c:pt>
                <c:pt idx="23296">
                  <c:v>7.4961929999999999</c:v>
                </c:pt>
                <c:pt idx="23297">
                  <c:v>7.4916600000000004</c:v>
                </c:pt>
                <c:pt idx="23298">
                  <c:v>7.4932650000000001</c:v>
                </c:pt>
                <c:pt idx="23299">
                  <c:v>7.4949630000000003</c:v>
                </c:pt>
                <c:pt idx="23300">
                  <c:v>7.4953099999999999</c:v>
                </c:pt>
                <c:pt idx="23301">
                  <c:v>7.4999349999999998</c:v>
                </c:pt>
                <c:pt idx="23302">
                  <c:v>7.5054910000000001</c:v>
                </c:pt>
                <c:pt idx="23303">
                  <c:v>7.5099460000000002</c:v>
                </c:pt>
                <c:pt idx="23304">
                  <c:v>7.5124849999999999</c:v>
                </c:pt>
                <c:pt idx="23305">
                  <c:v>7.5096069999999999</c:v>
                </c:pt>
                <c:pt idx="23306">
                  <c:v>7.509576</c:v>
                </c:pt>
                <c:pt idx="23307">
                  <c:v>7.5104870000000004</c:v>
                </c:pt>
                <c:pt idx="23308">
                  <c:v>7.508775</c:v>
                </c:pt>
                <c:pt idx="23309">
                  <c:v>7.50481</c:v>
                </c:pt>
                <c:pt idx="23310">
                  <c:v>7.500934</c:v>
                </c:pt>
                <c:pt idx="23311">
                  <c:v>7.4981220000000004</c:v>
                </c:pt>
                <c:pt idx="23312">
                  <c:v>7.4932319999999999</c:v>
                </c:pt>
                <c:pt idx="23313">
                  <c:v>7.4976240000000001</c:v>
                </c:pt>
                <c:pt idx="23314">
                  <c:v>7.5021000000000004</c:v>
                </c:pt>
                <c:pt idx="23315">
                  <c:v>7.5001959999999999</c:v>
                </c:pt>
                <c:pt idx="23316">
                  <c:v>7.5031809999999997</c:v>
                </c:pt>
                <c:pt idx="23317">
                  <c:v>7.5025909999999998</c:v>
                </c:pt>
                <c:pt idx="23318">
                  <c:v>7.4977739999999997</c:v>
                </c:pt>
                <c:pt idx="23319">
                  <c:v>7.4987469999999998</c:v>
                </c:pt>
                <c:pt idx="23320">
                  <c:v>7.4992089999999996</c:v>
                </c:pt>
                <c:pt idx="23321">
                  <c:v>7.4959259999999999</c:v>
                </c:pt>
                <c:pt idx="23322">
                  <c:v>7.4974100000000004</c:v>
                </c:pt>
                <c:pt idx="23323">
                  <c:v>7.4993030000000003</c:v>
                </c:pt>
                <c:pt idx="23324">
                  <c:v>7.4993499999999997</c:v>
                </c:pt>
                <c:pt idx="23325">
                  <c:v>7.5044589999999998</c:v>
                </c:pt>
                <c:pt idx="23326">
                  <c:v>7.5076499999999999</c:v>
                </c:pt>
                <c:pt idx="23327">
                  <c:v>7.5050090000000003</c:v>
                </c:pt>
                <c:pt idx="23328">
                  <c:v>7.5078899999999997</c:v>
                </c:pt>
                <c:pt idx="23329">
                  <c:v>7.5147769999999996</c:v>
                </c:pt>
                <c:pt idx="23330">
                  <c:v>7.5158870000000002</c:v>
                </c:pt>
                <c:pt idx="23331">
                  <c:v>7.5108410000000001</c:v>
                </c:pt>
                <c:pt idx="23332">
                  <c:v>7.5105940000000002</c:v>
                </c:pt>
                <c:pt idx="23333">
                  <c:v>7.5153850000000002</c:v>
                </c:pt>
                <c:pt idx="23334">
                  <c:v>7.5113310000000002</c:v>
                </c:pt>
                <c:pt idx="23335">
                  <c:v>7.5045590000000004</c:v>
                </c:pt>
                <c:pt idx="23336">
                  <c:v>7.5103260000000001</c:v>
                </c:pt>
                <c:pt idx="23337">
                  <c:v>7.5147969999999997</c:v>
                </c:pt>
                <c:pt idx="23338">
                  <c:v>7.5094269999999996</c:v>
                </c:pt>
                <c:pt idx="23339">
                  <c:v>7.5075070000000004</c:v>
                </c:pt>
                <c:pt idx="23340">
                  <c:v>7.5110659999999996</c:v>
                </c:pt>
                <c:pt idx="23341">
                  <c:v>7.5130850000000002</c:v>
                </c:pt>
                <c:pt idx="23342">
                  <c:v>7.5131610000000002</c:v>
                </c:pt>
                <c:pt idx="23343">
                  <c:v>7.5110109999999999</c:v>
                </c:pt>
                <c:pt idx="23344">
                  <c:v>7.5091609999999998</c:v>
                </c:pt>
                <c:pt idx="23345">
                  <c:v>7.5117880000000001</c:v>
                </c:pt>
                <c:pt idx="23346">
                  <c:v>7.5142150000000001</c:v>
                </c:pt>
                <c:pt idx="23347">
                  <c:v>7.5130150000000002</c:v>
                </c:pt>
                <c:pt idx="23348">
                  <c:v>7.5114929999999998</c:v>
                </c:pt>
                <c:pt idx="23349">
                  <c:v>7.5089050000000004</c:v>
                </c:pt>
                <c:pt idx="23350">
                  <c:v>7.5076419999999997</c:v>
                </c:pt>
                <c:pt idx="23351">
                  <c:v>7.5100790000000002</c:v>
                </c:pt>
                <c:pt idx="23352">
                  <c:v>7.5120800000000001</c:v>
                </c:pt>
                <c:pt idx="23353">
                  <c:v>7.5123600000000001</c:v>
                </c:pt>
                <c:pt idx="23354">
                  <c:v>7.5133070000000002</c:v>
                </c:pt>
                <c:pt idx="23355">
                  <c:v>7.5125219999999997</c:v>
                </c:pt>
                <c:pt idx="23356">
                  <c:v>7.5112300000000003</c:v>
                </c:pt>
                <c:pt idx="23357">
                  <c:v>7.5104439999999997</c:v>
                </c:pt>
                <c:pt idx="23358">
                  <c:v>7.5057140000000002</c:v>
                </c:pt>
                <c:pt idx="23359">
                  <c:v>7.5041450000000003</c:v>
                </c:pt>
                <c:pt idx="23360">
                  <c:v>7.5069840000000001</c:v>
                </c:pt>
                <c:pt idx="23361">
                  <c:v>7.5034609999999997</c:v>
                </c:pt>
                <c:pt idx="23362">
                  <c:v>7.5043819999999997</c:v>
                </c:pt>
                <c:pt idx="23363">
                  <c:v>7.5097259999999997</c:v>
                </c:pt>
                <c:pt idx="23364">
                  <c:v>7.5087960000000002</c:v>
                </c:pt>
                <c:pt idx="23365">
                  <c:v>7.5061470000000003</c:v>
                </c:pt>
                <c:pt idx="23366">
                  <c:v>7.5070509999999997</c:v>
                </c:pt>
                <c:pt idx="23367">
                  <c:v>7.5095590000000003</c:v>
                </c:pt>
                <c:pt idx="23368">
                  <c:v>7.5122840000000002</c:v>
                </c:pt>
                <c:pt idx="23369">
                  <c:v>7.5137450000000001</c:v>
                </c:pt>
                <c:pt idx="23370">
                  <c:v>7.5115210000000001</c:v>
                </c:pt>
                <c:pt idx="23371">
                  <c:v>7.5080140000000002</c:v>
                </c:pt>
                <c:pt idx="23372">
                  <c:v>7.5094539999999999</c:v>
                </c:pt>
                <c:pt idx="23373">
                  <c:v>7.5111420000000004</c:v>
                </c:pt>
                <c:pt idx="23374">
                  <c:v>7.5090430000000001</c:v>
                </c:pt>
                <c:pt idx="23375">
                  <c:v>7.5073999999999996</c:v>
                </c:pt>
                <c:pt idx="23376">
                  <c:v>7.509093</c:v>
                </c:pt>
                <c:pt idx="23377">
                  <c:v>7.5124230000000001</c:v>
                </c:pt>
                <c:pt idx="23378">
                  <c:v>7.5129270000000004</c:v>
                </c:pt>
                <c:pt idx="23379">
                  <c:v>7.5115970000000001</c:v>
                </c:pt>
                <c:pt idx="23380">
                  <c:v>7.5136190000000003</c:v>
                </c:pt>
                <c:pt idx="23381">
                  <c:v>7.5153889999999999</c:v>
                </c:pt>
                <c:pt idx="23382">
                  <c:v>7.5166269999999997</c:v>
                </c:pt>
                <c:pt idx="23383">
                  <c:v>7.5173139999999998</c:v>
                </c:pt>
                <c:pt idx="23384">
                  <c:v>7.5176340000000001</c:v>
                </c:pt>
                <c:pt idx="23385">
                  <c:v>7.5166490000000001</c:v>
                </c:pt>
                <c:pt idx="23386">
                  <c:v>7.5182460000000004</c:v>
                </c:pt>
                <c:pt idx="23387">
                  <c:v>7.5231320000000004</c:v>
                </c:pt>
                <c:pt idx="23388">
                  <c:v>7.5229140000000001</c:v>
                </c:pt>
                <c:pt idx="23389">
                  <c:v>7.5245420000000003</c:v>
                </c:pt>
                <c:pt idx="23390">
                  <c:v>7.5260210000000001</c:v>
                </c:pt>
                <c:pt idx="23391">
                  <c:v>7.5249610000000002</c:v>
                </c:pt>
                <c:pt idx="23392">
                  <c:v>7.527533</c:v>
                </c:pt>
                <c:pt idx="23393">
                  <c:v>7.5263869999999997</c:v>
                </c:pt>
                <c:pt idx="23394">
                  <c:v>7.5252140000000001</c:v>
                </c:pt>
                <c:pt idx="23395">
                  <c:v>7.5250680000000001</c:v>
                </c:pt>
                <c:pt idx="23396">
                  <c:v>7.5214460000000001</c:v>
                </c:pt>
                <c:pt idx="23397">
                  <c:v>7.5216750000000001</c:v>
                </c:pt>
                <c:pt idx="23398">
                  <c:v>7.5265170000000001</c:v>
                </c:pt>
                <c:pt idx="23399">
                  <c:v>7.5263159999999996</c:v>
                </c:pt>
                <c:pt idx="23400">
                  <c:v>7.5214249999999998</c:v>
                </c:pt>
                <c:pt idx="23401">
                  <c:v>7.5219069999999997</c:v>
                </c:pt>
                <c:pt idx="23402">
                  <c:v>7.5235770000000004</c:v>
                </c:pt>
                <c:pt idx="23403">
                  <c:v>7.5224260000000003</c:v>
                </c:pt>
                <c:pt idx="23404">
                  <c:v>7.5214990000000004</c:v>
                </c:pt>
                <c:pt idx="23405">
                  <c:v>7.5174859999999999</c:v>
                </c:pt>
                <c:pt idx="23406">
                  <c:v>7.5159089999999997</c:v>
                </c:pt>
                <c:pt idx="23407">
                  <c:v>7.5217109999999998</c:v>
                </c:pt>
                <c:pt idx="23408">
                  <c:v>7.5236929999999997</c:v>
                </c:pt>
                <c:pt idx="23409">
                  <c:v>7.516877</c:v>
                </c:pt>
                <c:pt idx="23410">
                  <c:v>7.5156289999999997</c:v>
                </c:pt>
                <c:pt idx="23411">
                  <c:v>7.5205970000000004</c:v>
                </c:pt>
                <c:pt idx="23412">
                  <c:v>7.5184240000000004</c:v>
                </c:pt>
                <c:pt idx="23413">
                  <c:v>7.5143760000000004</c:v>
                </c:pt>
                <c:pt idx="23414">
                  <c:v>7.5182570000000002</c:v>
                </c:pt>
                <c:pt idx="23415">
                  <c:v>7.5224190000000002</c:v>
                </c:pt>
                <c:pt idx="23416">
                  <c:v>7.5200579999999997</c:v>
                </c:pt>
                <c:pt idx="23417">
                  <c:v>7.5189430000000002</c:v>
                </c:pt>
                <c:pt idx="23418">
                  <c:v>7.520772</c:v>
                </c:pt>
                <c:pt idx="23419">
                  <c:v>7.517468</c:v>
                </c:pt>
                <c:pt idx="23420">
                  <c:v>7.5159200000000004</c:v>
                </c:pt>
                <c:pt idx="23421">
                  <c:v>7.5229220000000003</c:v>
                </c:pt>
                <c:pt idx="23422">
                  <c:v>7.5250769999999996</c:v>
                </c:pt>
                <c:pt idx="23423">
                  <c:v>7.5190279999999996</c:v>
                </c:pt>
                <c:pt idx="23424">
                  <c:v>7.518472</c:v>
                </c:pt>
                <c:pt idx="23425">
                  <c:v>7.5234240000000003</c:v>
                </c:pt>
                <c:pt idx="23426">
                  <c:v>7.5275189999999998</c:v>
                </c:pt>
                <c:pt idx="23427">
                  <c:v>7.5283369999999996</c:v>
                </c:pt>
                <c:pt idx="23428">
                  <c:v>7.530538</c:v>
                </c:pt>
                <c:pt idx="23429">
                  <c:v>7.5317299999999996</c:v>
                </c:pt>
                <c:pt idx="23430">
                  <c:v>7.5312989999999997</c:v>
                </c:pt>
                <c:pt idx="23431">
                  <c:v>7.5322659999999999</c:v>
                </c:pt>
                <c:pt idx="23432">
                  <c:v>7.5330560000000002</c:v>
                </c:pt>
                <c:pt idx="23433">
                  <c:v>7.5349060000000003</c:v>
                </c:pt>
                <c:pt idx="23434">
                  <c:v>7.5384849999999997</c:v>
                </c:pt>
                <c:pt idx="23435">
                  <c:v>7.540127</c:v>
                </c:pt>
                <c:pt idx="23436">
                  <c:v>7.5398909999999999</c:v>
                </c:pt>
                <c:pt idx="23437">
                  <c:v>7.5401870000000004</c:v>
                </c:pt>
                <c:pt idx="23438">
                  <c:v>7.5403209999999996</c:v>
                </c:pt>
                <c:pt idx="23439">
                  <c:v>7.5404869999999997</c:v>
                </c:pt>
                <c:pt idx="23440">
                  <c:v>7.5397999999999996</c:v>
                </c:pt>
                <c:pt idx="23441">
                  <c:v>7.5376630000000002</c:v>
                </c:pt>
                <c:pt idx="23442">
                  <c:v>7.54047</c:v>
                </c:pt>
                <c:pt idx="23443">
                  <c:v>7.5409269999999999</c:v>
                </c:pt>
                <c:pt idx="23444">
                  <c:v>7.5382259999999999</c:v>
                </c:pt>
                <c:pt idx="23445">
                  <c:v>7.540565</c:v>
                </c:pt>
                <c:pt idx="23446">
                  <c:v>7.5367499999999996</c:v>
                </c:pt>
                <c:pt idx="23447">
                  <c:v>7.5303610000000001</c:v>
                </c:pt>
                <c:pt idx="23448">
                  <c:v>7.5348759999999997</c:v>
                </c:pt>
                <c:pt idx="23449">
                  <c:v>7.5406740000000001</c:v>
                </c:pt>
                <c:pt idx="23450">
                  <c:v>7.5421339999999999</c:v>
                </c:pt>
                <c:pt idx="23451">
                  <c:v>7.5416720000000002</c:v>
                </c:pt>
                <c:pt idx="23452">
                  <c:v>7.5437130000000003</c:v>
                </c:pt>
                <c:pt idx="23453">
                  <c:v>7.5456009999999996</c:v>
                </c:pt>
                <c:pt idx="23454">
                  <c:v>7.543622</c:v>
                </c:pt>
                <c:pt idx="23455">
                  <c:v>7.5402550000000002</c:v>
                </c:pt>
                <c:pt idx="23456">
                  <c:v>7.5375870000000003</c:v>
                </c:pt>
                <c:pt idx="23457">
                  <c:v>7.5377429999999999</c:v>
                </c:pt>
                <c:pt idx="23458">
                  <c:v>7.538875</c:v>
                </c:pt>
                <c:pt idx="23459">
                  <c:v>7.5369970000000004</c:v>
                </c:pt>
                <c:pt idx="23460">
                  <c:v>7.5373150000000004</c:v>
                </c:pt>
                <c:pt idx="23461">
                  <c:v>7.54209</c:v>
                </c:pt>
                <c:pt idx="23462">
                  <c:v>7.5422419999999999</c:v>
                </c:pt>
                <c:pt idx="23463">
                  <c:v>7.5362840000000002</c:v>
                </c:pt>
                <c:pt idx="23464">
                  <c:v>7.5339780000000003</c:v>
                </c:pt>
                <c:pt idx="23465">
                  <c:v>7.5312549999999998</c:v>
                </c:pt>
                <c:pt idx="23466">
                  <c:v>7.5292459999999997</c:v>
                </c:pt>
                <c:pt idx="23467">
                  <c:v>7.5385679999999997</c:v>
                </c:pt>
                <c:pt idx="23468">
                  <c:v>7.5406740000000001</c:v>
                </c:pt>
                <c:pt idx="23469">
                  <c:v>7.5318149999999999</c:v>
                </c:pt>
                <c:pt idx="23470">
                  <c:v>7.5314079999999999</c:v>
                </c:pt>
                <c:pt idx="23471">
                  <c:v>7.5367150000000001</c:v>
                </c:pt>
                <c:pt idx="23472">
                  <c:v>7.5406899999999997</c:v>
                </c:pt>
                <c:pt idx="23473">
                  <c:v>7.540489</c:v>
                </c:pt>
                <c:pt idx="23474">
                  <c:v>7.5399729999999998</c:v>
                </c:pt>
                <c:pt idx="23475">
                  <c:v>7.5439780000000001</c:v>
                </c:pt>
                <c:pt idx="23476">
                  <c:v>7.5471180000000002</c:v>
                </c:pt>
                <c:pt idx="23477">
                  <c:v>7.5442</c:v>
                </c:pt>
                <c:pt idx="23478">
                  <c:v>7.5395969999999997</c:v>
                </c:pt>
                <c:pt idx="23479">
                  <c:v>7.5395349999999999</c:v>
                </c:pt>
                <c:pt idx="23480">
                  <c:v>7.5412129999999999</c:v>
                </c:pt>
                <c:pt idx="23481">
                  <c:v>7.5394600000000001</c:v>
                </c:pt>
                <c:pt idx="23482">
                  <c:v>7.5387940000000002</c:v>
                </c:pt>
                <c:pt idx="23483">
                  <c:v>7.5415669999999997</c:v>
                </c:pt>
                <c:pt idx="23484">
                  <c:v>7.5433409999999999</c:v>
                </c:pt>
                <c:pt idx="23485">
                  <c:v>7.5417240000000003</c:v>
                </c:pt>
                <c:pt idx="23486">
                  <c:v>7.5464479999999998</c:v>
                </c:pt>
                <c:pt idx="23487">
                  <c:v>7.5526879999999998</c:v>
                </c:pt>
                <c:pt idx="23488">
                  <c:v>7.551984</c:v>
                </c:pt>
                <c:pt idx="23489">
                  <c:v>7.5516449999999997</c:v>
                </c:pt>
                <c:pt idx="23490">
                  <c:v>7.5513009999999996</c:v>
                </c:pt>
                <c:pt idx="23491">
                  <c:v>7.5471409999999999</c:v>
                </c:pt>
                <c:pt idx="23492">
                  <c:v>7.5457380000000001</c:v>
                </c:pt>
                <c:pt idx="23493">
                  <c:v>7.5470179999999996</c:v>
                </c:pt>
                <c:pt idx="23494">
                  <c:v>7.5452760000000003</c:v>
                </c:pt>
                <c:pt idx="23495">
                  <c:v>7.5444529999999999</c:v>
                </c:pt>
                <c:pt idx="23496">
                  <c:v>7.5480299999999998</c:v>
                </c:pt>
                <c:pt idx="23497">
                  <c:v>7.5495760000000001</c:v>
                </c:pt>
                <c:pt idx="23498">
                  <c:v>7.5476340000000004</c:v>
                </c:pt>
                <c:pt idx="23499">
                  <c:v>7.5493519999999998</c:v>
                </c:pt>
                <c:pt idx="23500">
                  <c:v>7.5531740000000003</c:v>
                </c:pt>
                <c:pt idx="23501">
                  <c:v>7.5530470000000003</c:v>
                </c:pt>
                <c:pt idx="23502">
                  <c:v>7.5486709999999997</c:v>
                </c:pt>
                <c:pt idx="23503">
                  <c:v>7.5444719999999998</c:v>
                </c:pt>
                <c:pt idx="23504">
                  <c:v>7.5430320000000002</c:v>
                </c:pt>
                <c:pt idx="23505">
                  <c:v>7.5449700000000002</c:v>
                </c:pt>
                <c:pt idx="23506">
                  <c:v>7.5470240000000004</c:v>
                </c:pt>
                <c:pt idx="23507">
                  <c:v>7.5463940000000003</c:v>
                </c:pt>
                <c:pt idx="23508">
                  <c:v>7.548889</c:v>
                </c:pt>
                <c:pt idx="23509">
                  <c:v>7.5510840000000004</c:v>
                </c:pt>
                <c:pt idx="23510">
                  <c:v>7.5482579999999997</c:v>
                </c:pt>
                <c:pt idx="23511">
                  <c:v>7.5485369999999996</c:v>
                </c:pt>
                <c:pt idx="23512">
                  <c:v>7.5503669999999996</c:v>
                </c:pt>
                <c:pt idx="23513">
                  <c:v>7.5494560000000002</c:v>
                </c:pt>
                <c:pt idx="23514">
                  <c:v>7.5527129999999998</c:v>
                </c:pt>
                <c:pt idx="23515">
                  <c:v>7.5556939999999999</c:v>
                </c:pt>
                <c:pt idx="23516">
                  <c:v>7.553731</c:v>
                </c:pt>
                <c:pt idx="23517">
                  <c:v>7.5522910000000003</c:v>
                </c:pt>
                <c:pt idx="23518">
                  <c:v>7.552581</c:v>
                </c:pt>
                <c:pt idx="23519">
                  <c:v>7.5516240000000003</c:v>
                </c:pt>
                <c:pt idx="23520">
                  <c:v>7.5521149999999997</c:v>
                </c:pt>
                <c:pt idx="23521">
                  <c:v>7.5556999999999999</c:v>
                </c:pt>
                <c:pt idx="23522">
                  <c:v>7.5555580000000004</c:v>
                </c:pt>
                <c:pt idx="23523">
                  <c:v>7.554144</c:v>
                </c:pt>
                <c:pt idx="23524">
                  <c:v>7.5573839999999999</c:v>
                </c:pt>
                <c:pt idx="23525">
                  <c:v>7.5578960000000004</c:v>
                </c:pt>
                <c:pt idx="23526">
                  <c:v>7.5545790000000004</c:v>
                </c:pt>
                <c:pt idx="23527">
                  <c:v>7.5579450000000001</c:v>
                </c:pt>
                <c:pt idx="23528">
                  <c:v>7.5621539999999996</c:v>
                </c:pt>
                <c:pt idx="23529">
                  <c:v>7.5597019999999997</c:v>
                </c:pt>
                <c:pt idx="23530">
                  <c:v>7.5585709999999997</c:v>
                </c:pt>
                <c:pt idx="23531">
                  <c:v>7.5624690000000001</c:v>
                </c:pt>
                <c:pt idx="23532">
                  <c:v>7.5649069999999998</c:v>
                </c:pt>
                <c:pt idx="23533">
                  <c:v>7.5628390000000003</c:v>
                </c:pt>
                <c:pt idx="23534">
                  <c:v>7.5610179999999998</c:v>
                </c:pt>
                <c:pt idx="23535">
                  <c:v>7.5635599999999998</c:v>
                </c:pt>
                <c:pt idx="23536">
                  <c:v>7.5673190000000004</c:v>
                </c:pt>
                <c:pt idx="23537">
                  <c:v>7.5667920000000004</c:v>
                </c:pt>
                <c:pt idx="23538">
                  <c:v>7.5658190000000003</c:v>
                </c:pt>
                <c:pt idx="23539">
                  <c:v>7.568924</c:v>
                </c:pt>
                <c:pt idx="23540">
                  <c:v>7.5734519999999996</c:v>
                </c:pt>
                <c:pt idx="23541">
                  <c:v>7.5715500000000002</c:v>
                </c:pt>
                <c:pt idx="23542">
                  <c:v>7.5681830000000003</c:v>
                </c:pt>
                <c:pt idx="23543">
                  <c:v>7.5740290000000003</c:v>
                </c:pt>
                <c:pt idx="23544">
                  <c:v>7.5764680000000002</c:v>
                </c:pt>
                <c:pt idx="23545">
                  <c:v>7.5668930000000003</c:v>
                </c:pt>
                <c:pt idx="23546">
                  <c:v>7.5630090000000001</c:v>
                </c:pt>
                <c:pt idx="23547">
                  <c:v>7.5690309999999998</c:v>
                </c:pt>
                <c:pt idx="23548">
                  <c:v>7.5719750000000001</c:v>
                </c:pt>
                <c:pt idx="23549">
                  <c:v>7.5677269999999996</c:v>
                </c:pt>
                <c:pt idx="23550">
                  <c:v>7.5664720000000001</c:v>
                </c:pt>
                <c:pt idx="23551">
                  <c:v>7.5674630000000001</c:v>
                </c:pt>
                <c:pt idx="23552">
                  <c:v>7.5668540000000002</c:v>
                </c:pt>
                <c:pt idx="23553">
                  <c:v>7.5663499999999999</c:v>
                </c:pt>
                <c:pt idx="23554">
                  <c:v>7.5647669999999998</c:v>
                </c:pt>
                <c:pt idx="23555">
                  <c:v>7.5658409999999998</c:v>
                </c:pt>
                <c:pt idx="23556">
                  <c:v>7.5687490000000004</c:v>
                </c:pt>
                <c:pt idx="23557">
                  <c:v>7.5704640000000003</c:v>
                </c:pt>
                <c:pt idx="23558">
                  <c:v>7.5724229999999997</c:v>
                </c:pt>
                <c:pt idx="23559">
                  <c:v>7.5722269999999998</c:v>
                </c:pt>
                <c:pt idx="23560">
                  <c:v>7.5751540000000004</c:v>
                </c:pt>
                <c:pt idx="23561">
                  <c:v>7.5764120000000004</c:v>
                </c:pt>
                <c:pt idx="23562">
                  <c:v>7.5751939999999998</c:v>
                </c:pt>
                <c:pt idx="23563">
                  <c:v>7.5790819999999997</c:v>
                </c:pt>
                <c:pt idx="23564">
                  <c:v>7.5760759999999996</c:v>
                </c:pt>
                <c:pt idx="23565">
                  <c:v>7.5714959999999998</c:v>
                </c:pt>
                <c:pt idx="23566">
                  <c:v>7.5724809999999998</c:v>
                </c:pt>
                <c:pt idx="23567">
                  <c:v>7.5695079999999999</c:v>
                </c:pt>
                <c:pt idx="23568">
                  <c:v>7.5684370000000003</c:v>
                </c:pt>
                <c:pt idx="23569">
                  <c:v>7.572146</c:v>
                </c:pt>
                <c:pt idx="23570">
                  <c:v>7.572756</c:v>
                </c:pt>
                <c:pt idx="23571">
                  <c:v>7.5738149999999997</c:v>
                </c:pt>
                <c:pt idx="23572">
                  <c:v>7.5764469999999999</c:v>
                </c:pt>
                <c:pt idx="23573">
                  <c:v>7.5737940000000004</c:v>
                </c:pt>
                <c:pt idx="23574">
                  <c:v>7.5725470000000001</c:v>
                </c:pt>
                <c:pt idx="23575">
                  <c:v>7.5729040000000003</c:v>
                </c:pt>
                <c:pt idx="23576">
                  <c:v>7.5705010000000001</c:v>
                </c:pt>
                <c:pt idx="23577">
                  <c:v>7.5716590000000004</c:v>
                </c:pt>
                <c:pt idx="23578">
                  <c:v>7.5750289999999998</c:v>
                </c:pt>
                <c:pt idx="23579">
                  <c:v>7.5732780000000002</c:v>
                </c:pt>
                <c:pt idx="23580">
                  <c:v>7.5690609999999996</c:v>
                </c:pt>
                <c:pt idx="23581">
                  <c:v>7.5680909999999999</c:v>
                </c:pt>
                <c:pt idx="23582">
                  <c:v>7.574414</c:v>
                </c:pt>
                <c:pt idx="23583">
                  <c:v>7.5785229999999997</c:v>
                </c:pt>
                <c:pt idx="23584">
                  <c:v>7.5789920000000004</c:v>
                </c:pt>
                <c:pt idx="23585">
                  <c:v>7.5827710000000002</c:v>
                </c:pt>
                <c:pt idx="23586">
                  <c:v>7.5836079999999999</c:v>
                </c:pt>
                <c:pt idx="23587">
                  <c:v>7.5827980000000004</c:v>
                </c:pt>
                <c:pt idx="23588">
                  <c:v>7.5850559999999998</c:v>
                </c:pt>
                <c:pt idx="23589">
                  <c:v>7.5866400000000001</c:v>
                </c:pt>
                <c:pt idx="23590">
                  <c:v>7.583056</c:v>
                </c:pt>
                <c:pt idx="23591">
                  <c:v>7.5785660000000004</c:v>
                </c:pt>
                <c:pt idx="23592">
                  <c:v>7.5802550000000002</c:v>
                </c:pt>
                <c:pt idx="23593">
                  <c:v>7.5789569999999999</c:v>
                </c:pt>
                <c:pt idx="23594">
                  <c:v>7.5751059999999999</c:v>
                </c:pt>
                <c:pt idx="23595">
                  <c:v>7.5771699999999997</c:v>
                </c:pt>
                <c:pt idx="23596">
                  <c:v>7.578837</c:v>
                </c:pt>
                <c:pt idx="23597">
                  <c:v>7.5764110000000002</c:v>
                </c:pt>
                <c:pt idx="23598">
                  <c:v>7.5786009999999999</c:v>
                </c:pt>
                <c:pt idx="23599">
                  <c:v>7.5823039999999997</c:v>
                </c:pt>
                <c:pt idx="23600">
                  <c:v>7.5785770000000001</c:v>
                </c:pt>
                <c:pt idx="23601">
                  <c:v>7.5759759999999998</c:v>
                </c:pt>
                <c:pt idx="23602">
                  <c:v>7.5828059999999997</c:v>
                </c:pt>
                <c:pt idx="23603">
                  <c:v>7.5872089999999996</c:v>
                </c:pt>
                <c:pt idx="23604">
                  <c:v>7.5832850000000001</c:v>
                </c:pt>
                <c:pt idx="23605">
                  <c:v>7.5800130000000001</c:v>
                </c:pt>
                <c:pt idx="23606">
                  <c:v>7.5829040000000001</c:v>
                </c:pt>
                <c:pt idx="23607">
                  <c:v>7.5857570000000001</c:v>
                </c:pt>
                <c:pt idx="23608">
                  <c:v>7.5860950000000003</c:v>
                </c:pt>
                <c:pt idx="23609">
                  <c:v>7.5870189999999997</c:v>
                </c:pt>
                <c:pt idx="23610">
                  <c:v>7.5914679999999999</c:v>
                </c:pt>
                <c:pt idx="23611">
                  <c:v>7.5909959999999996</c:v>
                </c:pt>
                <c:pt idx="23612">
                  <c:v>7.5829170000000001</c:v>
                </c:pt>
                <c:pt idx="23613">
                  <c:v>7.582999</c:v>
                </c:pt>
                <c:pt idx="23614">
                  <c:v>7.5808489999999997</c:v>
                </c:pt>
                <c:pt idx="23615">
                  <c:v>7.5740059999999998</c:v>
                </c:pt>
                <c:pt idx="23616">
                  <c:v>7.5789169999999997</c:v>
                </c:pt>
                <c:pt idx="23617">
                  <c:v>7.5836560000000004</c:v>
                </c:pt>
                <c:pt idx="23618">
                  <c:v>7.582573</c:v>
                </c:pt>
                <c:pt idx="23619">
                  <c:v>7.5845149999999997</c:v>
                </c:pt>
                <c:pt idx="23620">
                  <c:v>7.584244</c:v>
                </c:pt>
                <c:pt idx="23621">
                  <c:v>7.579885</c:v>
                </c:pt>
                <c:pt idx="23622">
                  <c:v>7.5826469999999997</c:v>
                </c:pt>
                <c:pt idx="23623">
                  <c:v>7.587898</c:v>
                </c:pt>
                <c:pt idx="23624">
                  <c:v>7.5836750000000004</c:v>
                </c:pt>
                <c:pt idx="23625">
                  <c:v>7.5827340000000003</c:v>
                </c:pt>
                <c:pt idx="23626">
                  <c:v>7.590592</c:v>
                </c:pt>
                <c:pt idx="23627">
                  <c:v>7.5908720000000001</c:v>
                </c:pt>
                <c:pt idx="23628">
                  <c:v>7.5887469999999997</c:v>
                </c:pt>
                <c:pt idx="23629">
                  <c:v>7.5902000000000003</c:v>
                </c:pt>
                <c:pt idx="23630">
                  <c:v>7.586125</c:v>
                </c:pt>
                <c:pt idx="23631">
                  <c:v>7.5832129999999998</c:v>
                </c:pt>
                <c:pt idx="23632">
                  <c:v>7.5862020000000001</c:v>
                </c:pt>
                <c:pt idx="23633">
                  <c:v>7.5885350000000003</c:v>
                </c:pt>
                <c:pt idx="23634">
                  <c:v>7.5880270000000003</c:v>
                </c:pt>
                <c:pt idx="23635">
                  <c:v>7.5889850000000001</c:v>
                </c:pt>
                <c:pt idx="23636">
                  <c:v>7.5925570000000002</c:v>
                </c:pt>
                <c:pt idx="23637">
                  <c:v>7.5917050000000001</c:v>
                </c:pt>
                <c:pt idx="23638">
                  <c:v>7.5904439999999997</c:v>
                </c:pt>
                <c:pt idx="23639">
                  <c:v>7.5939920000000001</c:v>
                </c:pt>
                <c:pt idx="23640">
                  <c:v>7.5994109999999999</c:v>
                </c:pt>
                <c:pt idx="23641">
                  <c:v>7.5982960000000004</c:v>
                </c:pt>
                <c:pt idx="23642">
                  <c:v>7.5914510000000002</c:v>
                </c:pt>
                <c:pt idx="23643">
                  <c:v>7.5899109999999999</c:v>
                </c:pt>
                <c:pt idx="23644">
                  <c:v>7.5919759999999998</c:v>
                </c:pt>
                <c:pt idx="23645">
                  <c:v>7.5931100000000002</c:v>
                </c:pt>
                <c:pt idx="23646">
                  <c:v>7.59518</c:v>
                </c:pt>
                <c:pt idx="23647">
                  <c:v>7.5978950000000003</c:v>
                </c:pt>
                <c:pt idx="23648">
                  <c:v>7.5988249999999997</c:v>
                </c:pt>
                <c:pt idx="23649">
                  <c:v>7.5968390000000001</c:v>
                </c:pt>
                <c:pt idx="23650">
                  <c:v>7.5961360000000004</c:v>
                </c:pt>
                <c:pt idx="23651">
                  <c:v>7.5958180000000004</c:v>
                </c:pt>
                <c:pt idx="23652">
                  <c:v>7.5952599999999997</c:v>
                </c:pt>
                <c:pt idx="23653">
                  <c:v>7.5971320000000002</c:v>
                </c:pt>
                <c:pt idx="23654">
                  <c:v>7.5979400000000004</c:v>
                </c:pt>
                <c:pt idx="23655">
                  <c:v>7.5984420000000004</c:v>
                </c:pt>
                <c:pt idx="23656">
                  <c:v>7.5973059999999997</c:v>
                </c:pt>
                <c:pt idx="23657">
                  <c:v>7.5987770000000001</c:v>
                </c:pt>
                <c:pt idx="23658">
                  <c:v>7.6029289999999996</c:v>
                </c:pt>
                <c:pt idx="23659">
                  <c:v>7.6016789999999999</c:v>
                </c:pt>
                <c:pt idx="23660">
                  <c:v>7.6028169999999999</c:v>
                </c:pt>
                <c:pt idx="23661">
                  <c:v>7.6002489999999998</c:v>
                </c:pt>
                <c:pt idx="23662">
                  <c:v>7.5946699999999998</c:v>
                </c:pt>
                <c:pt idx="23663">
                  <c:v>7.5957590000000001</c:v>
                </c:pt>
                <c:pt idx="23664">
                  <c:v>7.5983539999999996</c:v>
                </c:pt>
                <c:pt idx="23665">
                  <c:v>7.5980800000000004</c:v>
                </c:pt>
                <c:pt idx="23666">
                  <c:v>7.5972189999999999</c:v>
                </c:pt>
                <c:pt idx="23667">
                  <c:v>7.5958600000000001</c:v>
                </c:pt>
                <c:pt idx="23668">
                  <c:v>7.5951199999999996</c:v>
                </c:pt>
                <c:pt idx="23669">
                  <c:v>7.6008630000000004</c:v>
                </c:pt>
                <c:pt idx="23670">
                  <c:v>7.6090330000000002</c:v>
                </c:pt>
                <c:pt idx="23671">
                  <c:v>7.6073930000000001</c:v>
                </c:pt>
                <c:pt idx="23672">
                  <c:v>7.6058459999999997</c:v>
                </c:pt>
                <c:pt idx="23673">
                  <c:v>7.609775</c:v>
                </c:pt>
                <c:pt idx="23674">
                  <c:v>7.6096380000000003</c:v>
                </c:pt>
                <c:pt idx="23675">
                  <c:v>7.6086809999999998</c:v>
                </c:pt>
                <c:pt idx="23676">
                  <c:v>7.6079319999999999</c:v>
                </c:pt>
                <c:pt idx="23677">
                  <c:v>7.6086689999999999</c:v>
                </c:pt>
                <c:pt idx="23678">
                  <c:v>7.6084310000000004</c:v>
                </c:pt>
                <c:pt idx="23679">
                  <c:v>7.6062180000000001</c:v>
                </c:pt>
                <c:pt idx="23680">
                  <c:v>7.6046719999999999</c:v>
                </c:pt>
                <c:pt idx="23681">
                  <c:v>7.6011620000000004</c:v>
                </c:pt>
                <c:pt idx="23682">
                  <c:v>7.6025070000000001</c:v>
                </c:pt>
                <c:pt idx="23683">
                  <c:v>7.6071859999999996</c:v>
                </c:pt>
                <c:pt idx="23684">
                  <c:v>7.6041359999999996</c:v>
                </c:pt>
                <c:pt idx="23685">
                  <c:v>7.600778</c:v>
                </c:pt>
                <c:pt idx="23686">
                  <c:v>7.6016529999999998</c:v>
                </c:pt>
                <c:pt idx="23687">
                  <c:v>7.6015370000000004</c:v>
                </c:pt>
                <c:pt idx="23688">
                  <c:v>7.5987679999999997</c:v>
                </c:pt>
                <c:pt idx="23689">
                  <c:v>7.5998840000000003</c:v>
                </c:pt>
                <c:pt idx="23690">
                  <c:v>7.6052600000000004</c:v>
                </c:pt>
                <c:pt idx="23691">
                  <c:v>7.6056689999999998</c:v>
                </c:pt>
                <c:pt idx="23692">
                  <c:v>7.6021900000000002</c:v>
                </c:pt>
                <c:pt idx="23693">
                  <c:v>7.6028890000000002</c:v>
                </c:pt>
                <c:pt idx="23694">
                  <c:v>7.6049040000000003</c:v>
                </c:pt>
                <c:pt idx="23695">
                  <c:v>7.6016180000000002</c:v>
                </c:pt>
                <c:pt idx="23696">
                  <c:v>7.5975250000000001</c:v>
                </c:pt>
                <c:pt idx="23697">
                  <c:v>7.6032070000000003</c:v>
                </c:pt>
                <c:pt idx="23698">
                  <c:v>7.6092550000000001</c:v>
                </c:pt>
                <c:pt idx="23699">
                  <c:v>7.6071540000000004</c:v>
                </c:pt>
                <c:pt idx="23700">
                  <c:v>7.6045870000000004</c:v>
                </c:pt>
                <c:pt idx="23701">
                  <c:v>7.6007350000000002</c:v>
                </c:pt>
                <c:pt idx="23702">
                  <c:v>7.5993199999999996</c:v>
                </c:pt>
                <c:pt idx="23703">
                  <c:v>7.605963</c:v>
                </c:pt>
                <c:pt idx="23704">
                  <c:v>7.6096789999999999</c:v>
                </c:pt>
                <c:pt idx="23705">
                  <c:v>7.6051120000000001</c:v>
                </c:pt>
                <c:pt idx="23706">
                  <c:v>7.604571</c:v>
                </c:pt>
                <c:pt idx="23707">
                  <c:v>7.6119529999999997</c:v>
                </c:pt>
                <c:pt idx="23708">
                  <c:v>7.6158830000000002</c:v>
                </c:pt>
                <c:pt idx="23709">
                  <c:v>7.6107360000000002</c:v>
                </c:pt>
                <c:pt idx="23710">
                  <c:v>7.6100450000000004</c:v>
                </c:pt>
                <c:pt idx="23711">
                  <c:v>7.6172870000000001</c:v>
                </c:pt>
                <c:pt idx="23712">
                  <c:v>7.6136679999999997</c:v>
                </c:pt>
                <c:pt idx="23713">
                  <c:v>7.6056929999999996</c:v>
                </c:pt>
                <c:pt idx="23714">
                  <c:v>7.609318</c:v>
                </c:pt>
                <c:pt idx="23715">
                  <c:v>7.6085200000000004</c:v>
                </c:pt>
                <c:pt idx="23716">
                  <c:v>7.6076689999999996</c:v>
                </c:pt>
                <c:pt idx="23717">
                  <c:v>7.6141139999999998</c:v>
                </c:pt>
                <c:pt idx="23718">
                  <c:v>7.6136010000000001</c:v>
                </c:pt>
                <c:pt idx="23719">
                  <c:v>7.610595</c:v>
                </c:pt>
                <c:pt idx="23720">
                  <c:v>7.6133430000000004</c:v>
                </c:pt>
                <c:pt idx="23721">
                  <c:v>7.6149959999999997</c:v>
                </c:pt>
                <c:pt idx="23722">
                  <c:v>7.6127180000000001</c:v>
                </c:pt>
                <c:pt idx="23723">
                  <c:v>7.6141500000000004</c:v>
                </c:pt>
                <c:pt idx="23724">
                  <c:v>7.6163499999999997</c:v>
                </c:pt>
                <c:pt idx="23725">
                  <c:v>7.6117429999999997</c:v>
                </c:pt>
                <c:pt idx="23726">
                  <c:v>7.609909</c:v>
                </c:pt>
                <c:pt idx="23727">
                  <c:v>7.6154549999999999</c:v>
                </c:pt>
                <c:pt idx="23728">
                  <c:v>7.6180199999999996</c:v>
                </c:pt>
                <c:pt idx="23729">
                  <c:v>7.6173609999999998</c:v>
                </c:pt>
                <c:pt idx="23730">
                  <c:v>7.6202870000000003</c:v>
                </c:pt>
                <c:pt idx="23731">
                  <c:v>7.6207979999999997</c:v>
                </c:pt>
                <c:pt idx="23732">
                  <c:v>7.6196989999999998</c:v>
                </c:pt>
                <c:pt idx="23733">
                  <c:v>7.621791</c:v>
                </c:pt>
                <c:pt idx="23734">
                  <c:v>7.6232110000000004</c:v>
                </c:pt>
                <c:pt idx="23735">
                  <c:v>7.6219780000000004</c:v>
                </c:pt>
                <c:pt idx="23736">
                  <c:v>7.6186930000000004</c:v>
                </c:pt>
                <c:pt idx="23737">
                  <c:v>7.6176250000000003</c:v>
                </c:pt>
                <c:pt idx="23738">
                  <c:v>7.6214130000000004</c:v>
                </c:pt>
                <c:pt idx="23739">
                  <c:v>7.6231549999999997</c:v>
                </c:pt>
                <c:pt idx="23740">
                  <c:v>7.618163</c:v>
                </c:pt>
                <c:pt idx="23741">
                  <c:v>7.610995</c:v>
                </c:pt>
                <c:pt idx="23742">
                  <c:v>7.609845</c:v>
                </c:pt>
                <c:pt idx="23743">
                  <c:v>7.6117270000000001</c:v>
                </c:pt>
                <c:pt idx="23744">
                  <c:v>7.6091360000000003</c:v>
                </c:pt>
                <c:pt idx="23745">
                  <c:v>7.6109819999999999</c:v>
                </c:pt>
                <c:pt idx="23746">
                  <c:v>7.6201420000000004</c:v>
                </c:pt>
                <c:pt idx="23747">
                  <c:v>7.621181</c:v>
                </c:pt>
                <c:pt idx="23748">
                  <c:v>7.6210209999999998</c:v>
                </c:pt>
                <c:pt idx="23749">
                  <c:v>7.6238989999999998</c:v>
                </c:pt>
                <c:pt idx="23750">
                  <c:v>7.6246080000000003</c:v>
                </c:pt>
                <c:pt idx="23751">
                  <c:v>7.6287229999999999</c:v>
                </c:pt>
                <c:pt idx="23752">
                  <c:v>7.6350129999999998</c:v>
                </c:pt>
                <c:pt idx="23753">
                  <c:v>7.6363390000000004</c:v>
                </c:pt>
                <c:pt idx="23754">
                  <c:v>7.6318089999999996</c:v>
                </c:pt>
                <c:pt idx="23755">
                  <c:v>7.6287079999999996</c:v>
                </c:pt>
                <c:pt idx="23756">
                  <c:v>7.6260899999999996</c:v>
                </c:pt>
                <c:pt idx="23757">
                  <c:v>7.62439</c:v>
                </c:pt>
                <c:pt idx="23758">
                  <c:v>7.6276960000000003</c:v>
                </c:pt>
                <c:pt idx="23759">
                  <c:v>7.6290449999999996</c:v>
                </c:pt>
                <c:pt idx="23760">
                  <c:v>7.6263560000000004</c:v>
                </c:pt>
                <c:pt idx="23761">
                  <c:v>7.6260380000000003</c:v>
                </c:pt>
                <c:pt idx="23762">
                  <c:v>7.6284179999999999</c:v>
                </c:pt>
                <c:pt idx="23763">
                  <c:v>7.6244569999999996</c:v>
                </c:pt>
                <c:pt idx="23764">
                  <c:v>7.6200200000000002</c:v>
                </c:pt>
                <c:pt idx="23765">
                  <c:v>7.6237909999999998</c:v>
                </c:pt>
                <c:pt idx="23766">
                  <c:v>7.6233870000000001</c:v>
                </c:pt>
                <c:pt idx="23767">
                  <c:v>7.6231439999999999</c:v>
                </c:pt>
                <c:pt idx="23768">
                  <c:v>7.62697</c:v>
                </c:pt>
                <c:pt idx="23769">
                  <c:v>7.6255100000000002</c:v>
                </c:pt>
                <c:pt idx="23770">
                  <c:v>7.6234669999999998</c:v>
                </c:pt>
                <c:pt idx="23771">
                  <c:v>7.622382</c:v>
                </c:pt>
                <c:pt idx="23772">
                  <c:v>7.6208099999999996</c:v>
                </c:pt>
                <c:pt idx="23773">
                  <c:v>7.621111</c:v>
                </c:pt>
                <c:pt idx="23774">
                  <c:v>7.6231999999999998</c:v>
                </c:pt>
                <c:pt idx="23775">
                  <c:v>7.6230349999999998</c:v>
                </c:pt>
                <c:pt idx="23776">
                  <c:v>7.6232360000000003</c:v>
                </c:pt>
                <c:pt idx="23777">
                  <c:v>7.6253880000000001</c:v>
                </c:pt>
                <c:pt idx="23778">
                  <c:v>7.6239039999999996</c:v>
                </c:pt>
                <c:pt idx="23779">
                  <c:v>7.6230560000000001</c:v>
                </c:pt>
                <c:pt idx="23780">
                  <c:v>7.6279459999999997</c:v>
                </c:pt>
                <c:pt idx="23781">
                  <c:v>7.6317690000000002</c:v>
                </c:pt>
                <c:pt idx="23782">
                  <c:v>7.6308749999999996</c:v>
                </c:pt>
                <c:pt idx="23783">
                  <c:v>7.6285540000000003</c:v>
                </c:pt>
                <c:pt idx="23784">
                  <c:v>7.6282779999999999</c:v>
                </c:pt>
                <c:pt idx="23785">
                  <c:v>7.6287940000000001</c:v>
                </c:pt>
                <c:pt idx="23786">
                  <c:v>7.6305290000000001</c:v>
                </c:pt>
                <c:pt idx="23787">
                  <c:v>7.6322279999999996</c:v>
                </c:pt>
                <c:pt idx="23788">
                  <c:v>7.6268950000000002</c:v>
                </c:pt>
                <c:pt idx="23789">
                  <c:v>7.6233589999999998</c:v>
                </c:pt>
                <c:pt idx="23790">
                  <c:v>7.6286189999999996</c:v>
                </c:pt>
                <c:pt idx="23791">
                  <c:v>7.6285740000000004</c:v>
                </c:pt>
                <c:pt idx="23792">
                  <c:v>7.6240639999999997</c:v>
                </c:pt>
                <c:pt idx="23793">
                  <c:v>7.6247999999999996</c:v>
                </c:pt>
                <c:pt idx="23794">
                  <c:v>7.6273470000000003</c:v>
                </c:pt>
                <c:pt idx="23795">
                  <c:v>7.6274040000000003</c:v>
                </c:pt>
                <c:pt idx="23796">
                  <c:v>7.6251660000000001</c:v>
                </c:pt>
                <c:pt idx="23797">
                  <c:v>7.620393</c:v>
                </c:pt>
                <c:pt idx="23798">
                  <c:v>7.620908</c:v>
                </c:pt>
                <c:pt idx="23799">
                  <c:v>7.6276200000000003</c:v>
                </c:pt>
                <c:pt idx="23800">
                  <c:v>7.6290820000000004</c:v>
                </c:pt>
                <c:pt idx="23801">
                  <c:v>7.6294930000000001</c:v>
                </c:pt>
                <c:pt idx="23802">
                  <c:v>7.6315939999999998</c:v>
                </c:pt>
                <c:pt idx="23803">
                  <c:v>7.6275659999999998</c:v>
                </c:pt>
                <c:pt idx="23804">
                  <c:v>7.6257760000000001</c:v>
                </c:pt>
                <c:pt idx="23805">
                  <c:v>7.6284840000000003</c:v>
                </c:pt>
                <c:pt idx="23806">
                  <c:v>7.6282209999999999</c:v>
                </c:pt>
                <c:pt idx="23807">
                  <c:v>7.6286379999999996</c:v>
                </c:pt>
                <c:pt idx="23808">
                  <c:v>7.6303130000000001</c:v>
                </c:pt>
                <c:pt idx="23809">
                  <c:v>7.6293680000000004</c:v>
                </c:pt>
                <c:pt idx="23810">
                  <c:v>7.6301930000000002</c:v>
                </c:pt>
                <c:pt idx="23811">
                  <c:v>7.6355089999999999</c:v>
                </c:pt>
                <c:pt idx="23812">
                  <c:v>7.6363620000000001</c:v>
                </c:pt>
                <c:pt idx="23813">
                  <c:v>7.6314970000000004</c:v>
                </c:pt>
                <c:pt idx="23814">
                  <c:v>7.633572</c:v>
                </c:pt>
                <c:pt idx="23815">
                  <c:v>7.6385540000000001</c:v>
                </c:pt>
                <c:pt idx="23816">
                  <c:v>7.6367450000000003</c:v>
                </c:pt>
                <c:pt idx="23817">
                  <c:v>7.6370259999999996</c:v>
                </c:pt>
                <c:pt idx="23818">
                  <c:v>7.6388170000000004</c:v>
                </c:pt>
                <c:pt idx="23819">
                  <c:v>7.6395439999999999</c:v>
                </c:pt>
                <c:pt idx="23820">
                  <c:v>7.640091</c:v>
                </c:pt>
                <c:pt idx="23821">
                  <c:v>7.6383840000000003</c:v>
                </c:pt>
                <c:pt idx="23822">
                  <c:v>7.6375070000000003</c:v>
                </c:pt>
                <c:pt idx="23823">
                  <c:v>7.6380249999999998</c:v>
                </c:pt>
                <c:pt idx="23824">
                  <c:v>7.6396129999999998</c:v>
                </c:pt>
                <c:pt idx="23825">
                  <c:v>7.6433109999999997</c:v>
                </c:pt>
                <c:pt idx="23826">
                  <c:v>7.6433160000000004</c:v>
                </c:pt>
                <c:pt idx="23827">
                  <c:v>7.6450940000000003</c:v>
                </c:pt>
                <c:pt idx="23828">
                  <c:v>7.6521920000000003</c:v>
                </c:pt>
                <c:pt idx="23829">
                  <c:v>7.6498759999999999</c:v>
                </c:pt>
                <c:pt idx="23830">
                  <c:v>7.6466950000000002</c:v>
                </c:pt>
                <c:pt idx="23831">
                  <c:v>7.6541430000000004</c:v>
                </c:pt>
                <c:pt idx="23832">
                  <c:v>7.6552800000000003</c:v>
                </c:pt>
                <c:pt idx="23833">
                  <c:v>7.6516989999999998</c:v>
                </c:pt>
                <c:pt idx="23834">
                  <c:v>7.6514550000000003</c:v>
                </c:pt>
                <c:pt idx="23835">
                  <c:v>7.649985</c:v>
                </c:pt>
                <c:pt idx="23836">
                  <c:v>7.6469630000000004</c:v>
                </c:pt>
                <c:pt idx="23837">
                  <c:v>7.641311</c:v>
                </c:pt>
                <c:pt idx="23838">
                  <c:v>7.6404750000000003</c:v>
                </c:pt>
                <c:pt idx="23839">
                  <c:v>7.6450529999999999</c:v>
                </c:pt>
                <c:pt idx="23840">
                  <c:v>7.6433840000000002</c:v>
                </c:pt>
                <c:pt idx="23841">
                  <c:v>7.642093</c:v>
                </c:pt>
                <c:pt idx="23842">
                  <c:v>7.6423420000000002</c:v>
                </c:pt>
                <c:pt idx="23843">
                  <c:v>7.6417780000000004</c:v>
                </c:pt>
                <c:pt idx="23844">
                  <c:v>7.6422860000000004</c:v>
                </c:pt>
                <c:pt idx="23845">
                  <c:v>7.6440570000000001</c:v>
                </c:pt>
                <c:pt idx="23846">
                  <c:v>7.644641</c:v>
                </c:pt>
                <c:pt idx="23847">
                  <c:v>7.6431620000000002</c:v>
                </c:pt>
                <c:pt idx="23848">
                  <c:v>7.6444510000000001</c:v>
                </c:pt>
                <c:pt idx="23849">
                  <c:v>7.6464319999999999</c:v>
                </c:pt>
                <c:pt idx="23850">
                  <c:v>7.6435639999999996</c:v>
                </c:pt>
                <c:pt idx="23851">
                  <c:v>7.6421840000000003</c:v>
                </c:pt>
                <c:pt idx="23852">
                  <c:v>7.6446949999999996</c:v>
                </c:pt>
                <c:pt idx="23853">
                  <c:v>7.6477959999999996</c:v>
                </c:pt>
                <c:pt idx="23854">
                  <c:v>7.6482520000000003</c:v>
                </c:pt>
                <c:pt idx="23855">
                  <c:v>7.6470330000000004</c:v>
                </c:pt>
                <c:pt idx="23856">
                  <c:v>7.6461300000000003</c:v>
                </c:pt>
                <c:pt idx="23857">
                  <c:v>7.6469849999999999</c:v>
                </c:pt>
                <c:pt idx="23858">
                  <c:v>7.648828</c:v>
                </c:pt>
                <c:pt idx="23859">
                  <c:v>7.6467700000000001</c:v>
                </c:pt>
                <c:pt idx="23860">
                  <c:v>7.6456189999999999</c:v>
                </c:pt>
                <c:pt idx="23861">
                  <c:v>7.6482799999999997</c:v>
                </c:pt>
                <c:pt idx="23862">
                  <c:v>7.6485149999999997</c:v>
                </c:pt>
                <c:pt idx="23863">
                  <c:v>7.652317</c:v>
                </c:pt>
                <c:pt idx="23864">
                  <c:v>7.6525550000000004</c:v>
                </c:pt>
                <c:pt idx="23865">
                  <c:v>7.6478270000000004</c:v>
                </c:pt>
                <c:pt idx="23866">
                  <c:v>7.6497159999999997</c:v>
                </c:pt>
                <c:pt idx="23867">
                  <c:v>7.6540090000000003</c:v>
                </c:pt>
                <c:pt idx="23868">
                  <c:v>7.653918</c:v>
                </c:pt>
                <c:pt idx="23869">
                  <c:v>7.6540840000000001</c:v>
                </c:pt>
                <c:pt idx="23870">
                  <c:v>7.6580550000000001</c:v>
                </c:pt>
                <c:pt idx="23871">
                  <c:v>7.6592250000000002</c:v>
                </c:pt>
                <c:pt idx="23872">
                  <c:v>7.6625040000000002</c:v>
                </c:pt>
                <c:pt idx="23873">
                  <c:v>7.6644690000000004</c:v>
                </c:pt>
                <c:pt idx="23874">
                  <c:v>7.6600060000000001</c:v>
                </c:pt>
                <c:pt idx="23875">
                  <c:v>7.6659199999999998</c:v>
                </c:pt>
                <c:pt idx="23876">
                  <c:v>7.6688070000000002</c:v>
                </c:pt>
                <c:pt idx="23877">
                  <c:v>7.6613829999999998</c:v>
                </c:pt>
                <c:pt idx="23878">
                  <c:v>7.6571709999999999</c:v>
                </c:pt>
                <c:pt idx="23879">
                  <c:v>7.6552540000000002</c:v>
                </c:pt>
                <c:pt idx="23880">
                  <c:v>7.6566239999999999</c:v>
                </c:pt>
                <c:pt idx="23881">
                  <c:v>7.6564509999999997</c:v>
                </c:pt>
                <c:pt idx="23882">
                  <c:v>7.6519029999999999</c:v>
                </c:pt>
                <c:pt idx="23883">
                  <c:v>7.6543460000000003</c:v>
                </c:pt>
                <c:pt idx="23884">
                  <c:v>7.6591209999999998</c:v>
                </c:pt>
                <c:pt idx="23885">
                  <c:v>7.6547200000000002</c:v>
                </c:pt>
                <c:pt idx="23886">
                  <c:v>7.6544059999999998</c:v>
                </c:pt>
                <c:pt idx="23887">
                  <c:v>7.6586650000000001</c:v>
                </c:pt>
                <c:pt idx="23888">
                  <c:v>7.6558539999999997</c:v>
                </c:pt>
                <c:pt idx="23889">
                  <c:v>7.6537709999999999</c:v>
                </c:pt>
                <c:pt idx="23890">
                  <c:v>7.6558440000000001</c:v>
                </c:pt>
                <c:pt idx="23891">
                  <c:v>7.6543809999999999</c:v>
                </c:pt>
                <c:pt idx="23892">
                  <c:v>7.655341</c:v>
                </c:pt>
                <c:pt idx="23893">
                  <c:v>7.6605439999999998</c:v>
                </c:pt>
                <c:pt idx="23894">
                  <c:v>7.6608419999999997</c:v>
                </c:pt>
                <c:pt idx="23895">
                  <c:v>7.657025</c:v>
                </c:pt>
                <c:pt idx="23896">
                  <c:v>7.6565079999999996</c:v>
                </c:pt>
                <c:pt idx="23897">
                  <c:v>7.6594100000000003</c:v>
                </c:pt>
                <c:pt idx="23898">
                  <c:v>7.6585020000000004</c:v>
                </c:pt>
                <c:pt idx="23899">
                  <c:v>7.6578879999999998</c:v>
                </c:pt>
                <c:pt idx="23900">
                  <c:v>7.6577159999999997</c:v>
                </c:pt>
                <c:pt idx="23901">
                  <c:v>7.6578580000000001</c:v>
                </c:pt>
                <c:pt idx="23902">
                  <c:v>7.6572820000000004</c:v>
                </c:pt>
                <c:pt idx="23903">
                  <c:v>7.6532830000000001</c:v>
                </c:pt>
                <c:pt idx="23904">
                  <c:v>7.6546750000000001</c:v>
                </c:pt>
                <c:pt idx="23905">
                  <c:v>7.6605590000000001</c:v>
                </c:pt>
                <c:pt idx="23906">
                  <c:v>7.6607279999999998</c:v>
                </c:pt>
                <c:pt idx="23907">
                  <c:v>7.6579100000000002</c:v>
                </c:pt>
                <c:pt idx="23908">
                  <c:v>7.6581400000000004</c:v>
                </c:pt>
                <c:pt idx="23909">
                  <c:v>7.6625740000000002</c:v>
                </c:pt>
                <c:pt idx="23910">
                  <c:v>7.6637959999999996</c:v>
                </c:pt>
                <c:pt idx="23911">
                  <c:v>7.6575100000000003</c:v>
                </c:pt>
                <c:pt idx="23912">
                  <c:v>7.6540189999999999</c:v>
                </c:pt>
                <c:pt idx="23913">
                  <c:v>7.6585219999999996</c:v>
                </c:pt>
                <c:pt idx="23914">
                  <c:v>7.658703</c:v>
                </c:pt>
                <c:pt idx="23915">
                  <c:v>7.655208</c:v>
                </c:pt>
                <c:pt idx="23916">
                  <c:v>7.6590319999999998</c:v>
                </c:pt>
                <c:pt idx="23917">
                  <c:v>7.6631289999999996</c:v>
                </c:pt>
                <c:pt idx="23918">
                  <c:v>7.6633290000000001</c:v>
                </c:pt>
                <c:pt idx="23919">
                  <c:v>7.6676989999999998</c:v>
                </c:pt>
                <c:pt idx="23920">
                  <c:v>7.6696429999999998</c:v>
                </c:pt>
                <c:pt idx="23921">
                  <c:v>7.6702459999999997</c:v>
                </c:pt>
                <c:pt idx="23922">
                  <c:v>7.6705059999999996</c:v>
                </c:pt>
                <c:pt idx="23923">
                  <c:v>7.6698500000000003</c:v>
                </c:pt>
                <c:pt idx="23924">
                  <c:v>7.6735860000000002</c:v>
                </c:pt>
                <c:pt idx="23925">
                  <c:v>7.674817</c:v>
                </c:pt>
                <c:pt idx="23926">
                  <c:v>7.6717979999999999</c:v>
                </c:pt>
                <c:pt idx="23927">
                  <c:v>7.6725909999999997</c:v>
                </c:pt>
                <c:pt idx="23928">
                  <c:v>7.6731280000000002</c:v>
                </c:pt>
                <c:pt idx="23929">
                  <c:v>7.6702830000000004</c:v>
                </c:pt>
                <c:pt idx="23930">
                  <c:v>7.6715780000000002</c:v>
                </c:pt>
                <c:pt idx="23931">
                  <c:v>7.6756500000000001</c:v>
                </c:pt>
                <c:pt idx="23932">
                  <c:v>7.6717719999999998</c:v>
                </c:pt>
                <c:pt idx="23933">
                  <c:v>7.6682969999999999</c:v>
                </c:pt>
                <c:pt idx="23934">
                  <c:v>7.673762</c:v>
                </c:pt>
                <c:pt idx="23935">
                  <c:v>7.6761200000000001</c:v>
                </c:pt>
                <c:pt idx="23936">
                  <c:v>7.6719900000000001</c:v>
                </c:pt>
                <c:pt idx="23937">
                  <c:v>7.6712129999999998</c:v>
                </c:pt>
                <c:pt idx="23938">
                  <c:v>7.674817</c:v>
                </c:pt>
                <c:pt idx="23939">
                  <c:v>7.6743620000000004</c:v>
                </c:pt>
                <c:pt idx="23940">
                  <c:v>7.6683339999999998</c:v>
                </c:pt>
                <c:pt idx="23941">
                  <c:v>7.636361</c:v>
                </c:pt>
                <c:pt idx="23942">
                  <c:v>7.5890170000000001</c:v>
                </c:pt>
                <c:pt idx="23943">
                  <c:v>7.5974519999999997</c:v>
                </c:pt>
                <c:pt idx="23944">
                  <c:v>7.617909</c:v>
                </c:pt>
                <c:pt idx="23945">
                  <c:v>7.5983859999999996</c:v>
                </c:pt>
                <c:pt idx="23946">
                  <c:v>7.6015959999999998</c:v>
                </c:pt>
                <c:pt idx="23947">
                  <c:v>7.623831</c:v>
                </c:pt>
                <c:pt idx="23948">
                  <c:v>7.6149490000000002</c:v>
                </c:pt>
                <c:pt idx="23949">
                  <c:v>7.6034829999999998</c:v>
                </c:pt>
                <c:pt idx="23950">
                  <c:v>7.6084339999999999</c:v>
                </c:pt>
                <c:pt idx="23951">
                  <c:v>7.6043649999999996</c:v>
                </c:pt>
                <c:pt idx="23952">
                  <c:v>7.6041840000000001</c:v>
                </c:pt>
                <c:pt idx="23953">
                  <c:v>7.6113809999999997</c:v>
                </c:pt>
                <c:pt idx="23954">
                  <c:v>7.6056549999999996</c:v>
                </c:pt>
                <c:pt idx="23955">
                  <c:v>7.5992100000000002</c:v>
                </c:pt>
                <c:pt idx="23956">
                  <c:v>7.603923</c:v>
                </c:pt>
                <c:pt idx="23957">
                  <c:v>7.6068550000000004</c:v>
                </c:pt>
                <c:pt idx="23958">
                  <c:v>7.6016769999999996</c:v>
                </c:pt>
                <c:pt idx="23959">
                  <c:v>7.6004319999999996</c:v>
                </c:pt>
                <c:pt idx="23960">
                  <c:v>7.600733</c:v>
                </c:pt>
                <c:pt idx="23961">
                  <c:v>7.5980489999999996</c:v>
                </c:pt>
                <c:pt idx="23962">
                  <c:v>7.6009700000000002</c:v>
                </c:pt>
                <c:pt idx="23963">
                  <c:v>7.604311</c:v>
                </c:pt>
                <c:pt idx="23964">
                  <c:v>7.6022080000000001</c:v>
                </c:pt>
                <c:pt idx="23965">
                  <c:v>7.6045179999999997</c:v>
                </c:pt>
                <c:pt idx="23966">
                  <c:v>7.6085669999999999</c:v>
                </c:pt>
                <c:pt idx="23967">
                  <c:v>7.6095160000000002</c:v>
                </c:pt>
                <c:pt idx="23968">
                  <c:v>7.6076420000000002</c:v>
                </c:pt>
                <c:pt idx="23969">
                  <c:v>7.6053439999999997</c:v>
                </c:pt>
                <c:pt idx="23970">
                  <c:v>7.6059380000000001</c:v>
                </c:pt>
                <c:pt idx="23971">
                  <c:v>7.6101979999999996</c:v>
                </c:pt>
                <c:pt idx="23972">
                  <c:v>7.6150159999999998</c:v>
                </c:pt>
                <c:pt idx="23973">
                  <c:v>7.6130060000000004</c:v>
                </c:pt>
                <c:pt idx="23974">
                  <c:v>7.6081810000000001</c:v>
                </c:pt>
                <c:pt idx="23975">
                  <c:v>7.6104219999999998</c:v>
                </c:pt>
                <c:pt idx="23976">
                  <c:v>7.6102730000000003</c:v>
                </c:pt>
                <c:pt idx="23977">
                  <c:v>7.6075939999999997</c:v>
                </c:pt>
                <c:pt idx="23978">
                  <c:v>7.6064340000000001</c:v>
                </c:pt>
                <c:pt idx="23979">
                  <c:v>7.6003949999999998</c:v>
                </c:pt>
                <c:pt idx="23980">
                  <c:v>7.600149</c:v>
                </c:pt>
                <c:pt idx="23981">
                  <c:v>7.6076129999999997</c:v>
                </c:pt>
                <c:pt idx="23982">
                  <c:v>7.6049239999999996</c:v>
                </c:pt>
                <c:pt idx="23983">
                  <c:v>7.5998140000000003</c:v>
                </c:pt>
                <c:pt idx="23984">
                  <c:v>7.6022930000000004</c:v>
                </c:pt>
                <c:pt idx="23985">
                  <c:v>7.6034240000000004</c:v>
                </c:pt>
                <c:pt idx="23986">
                  <c:v>7.5983790000000004</c:v>
                </c:pt>
                <c:pt idx="23987">
                  <c:v>7.5992449999999998</c:v>
                </c:pt>
                <c:pt idx="23988">
                  <c:v>7.6070320000000002</c:v>
                </c:pt>
                <c:pt idx="23989">
                  <c:v>7.6075439999999999</c:v>
                </c:pt>
                <c:pt idx="23990">
                  <c:v>7.6055109999999999</c:v>
                </c:pt>
                <c:pt idx="23991">
                  <c:v>7.6082770000000002</c:v>
                </c:pt>
                <c:pt idx="23992">
                  <c:v>7.6083489999999996</c:v>
                </c:pt>
                <c:pt idx="23993">
                  <c:v>7.6066570000000002</c:v>
                </c:pt>
                <c:pt idx="23994">
                  <c:v>7.6079189999999999</c:v>
                </c:pt>
                <c:pt idx="23995">
                  <c:v>7.6090920000000004</c:v>
                </c:pt>
                <c:pt idx="23996">
                  <c:v>7.6074890000000002</c:v>
                </c:pt>
                <c:pt idx="23997">
                  <c:v>7.6062050000000001</c:v>
                </c:pt>
                <c:pt idx="23998">
                  <c:v>7.6095600000000001</c:v>
                </c:pt>
                <c:pt idx="23999">
                  <c:v>7.6117530000000002</c:v>
                </c:pt>
                <c:pt idx="24000">
                  <c:v>7.6085690000000001</c:v>
                </c:pt>
                <c:pt idx="24001">
                  <c:v>7.6095480000000002</c:v>
                </c:pt>
                <c:pt idx="24002">
                  <c:v>7.612762</c:v>
                </c:pt>
                <c:pt idx="24003">
                  <c:v>7.6146919999999998</c:v>
                </c:pt>
                <c:pt idx="24004">
                  <c:v>7.6149209999999998</c:v>
                </c:pt>
                <c:pt idx="24005">
                  <c:v>7.6118100000000002</c:v>
                </c:pt>
                <c:pt idx="24006">
                  <c:v>7.6126209999999999</c:v>
                </c:pt>
                <c:pt idx="24007">
                  <c:v>7.6160030000000001</c:v>
                </c:pt>
                <c:pt idx="24008">
                  <c:v>7.6160500000000004</c:v>
                </c:pt>
                <c:pt idx="24009">
                  <c:v>7.6145490000000002</c:v>
                </c:pt>
                <c:pt idx="24010">
                  <c:v>7.6119320000000004</c:v>
                </c:pt>
                <c:pt idx="24011">
                  <c:v>7.6109559999999998</c:v>
                </c:pt>
                <c:pt idx="24012">
                  <c:v>7.6137370000000004</c:v>
                </c:pt>
                <c:pt idx="24013">
                  <c:v>7.6162000000000001</c:v>
                </c:pt>
                <c:pt idx="24014">
                  <c:v>7.6162789999999996</c:v>
                </c:pt>
                <c:pt idx="24015">
                  <c:v>7.615361</c:v>
                </c:pt>
                <c:pt idx="24016">
                  <c:v>7.616536</c:v>
                </c:pt>
                <c:pt idx="24017">
                  <c:v>7.6193540000000004</c:v>
                </c:pt>
                <c:pt idx="24018">
                  <c:v>7.6199479999999999</c:v>
                </c:pt>
                <c:pt idx="24019">
                  <c:v>7.6199979999999998</c:v>
                </c:pt>
                <c:pt idx="24020">
                  <c:v>7.6192140000000004</c:v>
                </c:pt>
                <c:pt idx="24021">
                  <c:v>7.6210620000000002</c:v>
                </c:pt>
                <c:pt idx="24022">
                  <c:v>7.6191849999999999</c:v>
                </c:pt>
                <c:pt idx="24023">
                  <c:v>7.614954</c:v>
                </c:pt>
                <c:pt idx="24024">
                  <c:v>7.6183579999999997</c:v>
                </c:pt>
                <c:pt idx="24025">
                  <c:v>7.6205550000000004</c:v>
                </c:pt>
                <c:pt idx="24026">
                  <c:v>7.6184409999999998</c:v>
                </c:pt>
                <c:pt idx="24027">
                  <c:v>7.6210630000000004</c:v>
                </c:pt>
                <c:pt idx="24028">
                  <c:v>7.6250980000000004</c:v>
                </c:pt>
                <c:pt idx="24029">
                  <c:v>7.6232100000000003</c:v>
                </c:pt>
                <c:pt idx="24030">
                  <c:v>7.6205639999999999</c:v>
                </c:pt>
                <c:pt idx="24031">
                  <c:v>7.6203539999999998</c:v>
                </c:pt>
                <c:pt idx="24032">
                  <c:v>7.6165409999999998</c:v>
                </c:pt>
                <c:pt idx="24033">
                  <c:v>7.6145889999999996</c:v>
                </c:pt>
                <c:pt idx="24034">
                  <c:v>7.6173840000000004</c:v>
                </c:pt>
                <c:pt idx="24035">
                  <c:v>7.6200570000000001</c:v>
                </c:pt>
                <c:pt idx="24036">
                  <c:v>7.6215299999999999</c:v>
                </c:pt>
                <c:pt idx="24037">
                  <c:v>7.6209160000000002</c:v>
                </c:pt>
                <c:pt idx="24038">
                  <c:v>7.6213829999999998</c:v>
                </c:pt>
                <c:pt idx="24039">
                  <c:v>7.6280489999999999</c:v>
                </c:pt>
                <c:pt idx="24040">
                  <c:v>7.6283089999999998</c:v>
                </c:pt>
                <c:pt idx="24041">
                  <c:v>7.6217940000000004</c:v>
                </c:pt>
                <c:pt idx="24042">
                  <c:v>7.6224280000000002</c:v>
                </c:pt>
                <c:pt idx="24043">
                  <c:v>7.6240569999999996</c:v>
                </c:pt>
                <c:pt idx="24044">
                  <c:v>7.622954</c:v>
                </c:pt>
                <c:pt idx="24045">
                  <c:v>7.6205420000000004</c:v>
                </c:pt>
                <c:pt idx="24046">
                  <c:v>7.6179740000000002</c:v>
                </c:pt>
                <c:pt idx="24047">
                  <c:v>7.620082</c:v>
                </c:pt>
                <c:pt idx="24048">
                  <c:v>7.6226739999999999</c:v>
                </c:pt>
                <c:pt idx="24049">
                  <c:v>7.6218180000000002</c:v>
                </c:pt>
                <c:pt idx="24050">
                  <c:v>7.6227400000000003</c:v>
                </c:pt>
                <c:pt idx="24051">
                  <c:v>7.6250229999999997</c:v>
                </c:pt>
                <c:pt idx="24052">
                  <c:v>7.6233019999999998</c:v>
                </c:pt>
                <c:pt idx="24053">
                  <c:v>7.6237490000000001</c:v>
                </c:pt>
                <c:pt idx="24054">
                  <c:v>7.6276109999999999</c:v>
                </c:pt>
                <c:pt idx="24055">
                  <c:v>7.6274870000000004</c:v>
                </c:pt>
                <c:pt idx="24056">
                  <c:v>7.6283329999999996</c:v>
                </c:pt>
                <c:pt idx="24057">
                  <c:v>7.6336940000000002</c:v>
                </c:pt>
                <c:pt idx="24058">
                  <c:v>7.6349549999999997</c:v>
                </c:pt>
                <c:pt idx="24059">
                  <c:v>7.6324740000000002</c:v>
                </c:pt>
                <c:pt idx="24060">
                  <c:v>7.6341590000000004</c:v>
                </c:pt>
                <c:pt idx="24061">
                  <c:v>7.6373230000000003</c:v>
                </c:pt>
                <c:pt idx="24062">
                  <c:v>7.6370469999999999</c:v>
                </c:pt>
                <c:pt idx="24063">
                  <c:v>7.637607</c:v>
                </c:pt>
                <c:pt idx="24064">
                  <c:v>7.6364080000000003</c:v>
                </c:pt>
                <c:pt idx="24065">
                  <c:v>7.6379900000000003</c:v>
                </c:pt>
                <c:pt idx="24066">
                  <c:v>7.6387010000000002</c:v>
                </c:pt>
                <c:pt idx="24067">
                  <c:v>7.6346910000000001</c:v>
                </c:pt>
                <c:pt idx="24068">
                  <c:v>7.632396</c:v>
                </c:pt>
                <c:pt idx="24069">
                  <c:v>7.6317329999999997</c:v>
                </c:pt>
                <c:pt idx="24070">
                  <c:v>7.6316160000000002</c:v>
                </c:pt>
                <c:pt idx="24071">
                  <c:v>7.6322530000000004</c:v>
                </c:pt>
                <c:pt idx="24072">
                  <c:v>7.6285400000000001</c:v>
                </c:pt>
                <c:pt idx="24073">
                  <c:v>7.626506</c:v>
                </c:pt>
                <c:pt idx="24074">
                  <c:v>7.632498</c:v>
                </c:pt>
                <c:pt idx="24075">
                  <c:v>7.6351979999999999</c:v>
                </c:pt>
                <c:pt idx="24076">
                  <c:v>7.6314380000000002</c:v>
                </c:pt>
                <c:pt idx="24077">
                  <c:v>7.62988</c:v>
                </c:pt>
                <c:pt idx="24078">
                  <c:v>7.6324339999999999</c:v>
                </c:pt>
                <c:pt idx="24079">
                  <c:v>7.6344770000000004</c:v>
                </c:pt>
                <c:pt idx="24080">
                  <c:v>7.6343920000000001</c:v>
                </c:pt>
                <c:pt idx="24081">
                  <c:v>7.6366110000000003</c:v>
                </c:pt>
                <c:pt idx="24082">
                  <c:v>7.6353910000000003</c:v>
                </c:pt>
                <c:pt idx="24083">
                  <c:v>7.6320779999999999</c:v>
                </c:pt>
                <c:pt idx="24084">
                  <c:v>7.6335499999999996</c:v>
                </c:pt>
                <c:pt idx="24085">
                  <c:v>7.6317180000000002</c:v>
                </c:pt>
                <c:pt idx="24086">
                  <c:v>7.6290620000000002</c:v>
                </c:pt>
                <c:pt idx="24087">
                  <c:v>7.6336789999999999</c:v>
                </c:pt>
                <c:pt idx="24088">
                  <c:v>7.6337320000000002</c:v>
                </c:pt>
                <c:pt idx="24089">
                  <c:v>7.6289230000000003</c:v>
                </c:pt>
                <c:pt idx="24090">
                  <c:v>7.6299710000000003</c:v>
                </c:pt>
                <c:pt idx="24091">
                  <c:v>7.6308129999999998</c:v>
                </c:pt>
                <c:pt idx="24092">
                  <c:v>7.628368</c:v>
                </c:pt>
                <c:pt idx="24093">
                  <c:v>7.62662</c:v>
                </c:pt>
                <c:pt idx="24094">
                  <c:v>7.624733</c:v>
                </c:pt>
                <c:pt idx="24095">
                  <c:v>7.6282829999999997</c:v>
                </c:pt>
                <c:pt idx="24096">
                  <c:v>7.636285</c:v>
                </c:pt>
                <c:pt idx="24097">
                  <c:v>7.6413650000000004</c:v>
                </c:pt>
                <c:pt idx="24098">
                  <c:v>7.6405989999999999</c:v>
                </c:pt>
                <c:pt idx="24099">
                  <c:v>7.6419439999999996</c:v>
                </c:pt>
                <c:pt idx="24100">
                  <c:v>7.6457170000000003</c:v>
                </c:pt>
                <c:pt idx="24101">
                  <c:v>7.6423589999999999</c:v>
                </c:pt>
                <c:pt idx="24102">
                  <c:v>7.6408420000000001</c:v>
                </c:pt>
                <c:pt idx="24103">
                  <c:v>7.6414999999999997</c:v>
                </c:pt>
                <c:pt idx="24104">
                  <c:v>7.6401680000000001</c:v>
                </c:pt>
                <c:pt idx="24105">
                  <c:v>7.6401190000000003</c:v>
                </c:pt>
                <c:pt idx="24106">
                  <c:v>7.6372340000000003</c:v>
                </c:pt>
                <c:pt idx="24107">
                  <c:v>7.6352070000000003</c:v>
                </c:pt>
                <c:pt idx="24108">
                  <c:v>7.6404589999999999</c:v>
                </c:pt>
                <c:pt idx="24109">
                  <c:v>7.6463380000000001</c:v>
                </c:pt>
                <c:pt idx="24110">
                  <c:v>7.6449170000000004</c:v>
                </c:pt>
                <c:pt idx="24111">
                  <c:v>7.6428140000000004</c:v>
                </c:pt>
                <c:pt idx="24112">
                  <c:v>7.6463910000000004</c:v>
                </c:pt>
                <c:pt idx="24113">
                  <c:v>7.6461399999999999</c:v>
                </c:pt>
                <c:pt idx="24114">
                  <c:v>7.6411439999999997</c:v>
                </c:pt>
                <c:pt idx="24115">
                  <c:v>7.6407939999999996</c:v>
                </c:pt>
                <c:pt idx="24116">
                  <c:v>7.6444789999999996</c:v>
                </c:pt>
                <c:pt idx="24117">
                  <c:v>7.6432520000000004</c:v>
                </c:pt>
                <c:pt idx="24118">
                  <c:v>7.6390529999999996</c:v>
                </c:pt>
                <c:pt idx="24119">
                  <c:v>7.6417770000000003</c:v>
                </c:pt>
                <c:pt idx="24120">
                  <c:v>7.6435069999999996</c:v>
                </c:pt>
                <c:pt idx="24121">
                  <c:v>7.6407860000000003</c:v>
                </c:pt>
                <c:pt idx="24122">
                  <c:v>7.6442300000000003</c:v>
                </c:pt>
                <c:pt idx="24123">
                  <c:v>7.6480769999999998</c:v>
                </c:pt>
                <c:pt idx="24124">
                  <c:v>7.6437109999999997</c:v>
                </c:pt>
                <c:pt idx="24125">
                  <c:v>7.6425789999999996</c:v>
                </c:pt>
                <c:pt idx="24126">
                  <c:v>7.6459539999999997</c:v>
                </c:pt>
                <c:pt idx="24127">
                  <c:v>7.6419940000000004</c:v>
                </c:pt>
                <c:pt idx="24128">
                  <c:v>7.6379910000000004</c:v>
                </c:pt>
                <c:pt idx="24129">
                  <c:v>7.6386409999999998</c:v>
                </c:pt>
                <c:pt idx="24130">
                  <c:v>7.6372869999999997</c:v>
                </c:pt>
                <c:pt idx="24131">
                  <c:v>7.633737</c:v>
                </c:pt>
                <c:pt idx="24132">
                  <c:v>7.6328459999999998</c:v>
                </c:pt>
                <c:pt idx="24133">
                  <c:v>7.6330179999999999</c:v>
                </c:pt>
                <c:pt idx="24134">
                  <c:v>7.6302589999999997</c:v>
                </c:pt>
                <c:pt idx="24135">
                  <c:v>7.6306520000000004</c:v>
                </c:pt>
                <c:pt idx="24136">
                  <c:v>7.6371450000000003</c:v>
                </c:pt>
                <c:pt idx="24137">
                  <c:v>7.6364070000000002</c:v>
                </c:pt>
                <c:pt idx="24138">
                  <c:v>7.6346179999999997</c:v>
                </c:pt>
                <c:pt idx="24139">
                  <c:v>7.6404730000000001</c:v>
                </c:pt>
                <c:pt idx="24140">
                  <c:v>7.639602</c:v>
                </c:pt>
                <c:pt idx="24141">
                  <c:v>7.6399660000000003</c:v>
                </c:pt>
                <c:pt idx="24142">
                  <c:v>7.6457940000000004</c:v>
                </c:pt>
                <c:pt idx="24143">
                  <c:v>7.6489180000000001</c:v>
                </c:pt>
                <c:pt idx="24144">
                  <c:v>7.6567860000000003</c:v>
                </c:pt>
                <c:pt idx="24145">
                  <c:v>7.6595529999999998</c:v>
                </c:pt>
                <c:pt idx="24146">
                  <c:v>7.6560790000000001</c:v>
                </c:pt>
                <c:pt idx="24147">
                  <c:v>7.6582980000000003</c:v>
                </c:pt>
                <c:pt idx="24148">
                  <c:v>7.6583230000000002</c:v>
                </c:pt>
                <c:pt idx="24149">
                  <c:v>7.6574470000000003</c:v>
                </c:pt>
                <c:pt idx="24150">
                  <c:v>7.6588890000000003</c:v>
                </c:pt>
                <c:pt idx="24151">
                  <c:v>7.6568040000000002</c:v>
                </c:pt>
                <c:pt idx="24152">
                  <c:v>7.6543520000000003</c:v>
                </c:pt>
                <c:pt idx="24153">
                  <c:v>7.6575709999999999</c:v>
                </c:pt>
                <c:pt idx="24154">
                  <c:v>7.6597559999999998</c:v>
                </c:pt>
                <c:pt idx="24155">
                  <c:v>7.6572740000000001</c:v>
                </c:pt>
                <c:pt idx="24156">
                  <c:v>7.6550770000000004</c:v>
                </c:pt>
                <c:pt idx="24157">
                  <c:v>7.6544759999999998</c:v>
                </c:pt>
                <c:pt idx="24158">
                  <c:v>7.654407</c:v>
                </c:pt>
                <c:pt idx="24159">
                  <c:v>7.6524279999999996</c:v>
                </c:pt>
                <c:pt idx="24160">
                  <c:v>7.6536169999999997</c:v>
                </c:pt>
                <c:pt idx="24161">
                  <c:v>7.6586299999999996</c:v>
                </c:pt>
                <c:pt idx="24162">
                  <c:v>7.6522629999999996</c:v>
                </c:pt>
                <c:pt idx="24163">
                  <c:v>7.6430879999999997</c:v>
                </c:pt>
                <c:pt idx="24164">
                  <c:v>7.6457100000000002</c:v>
                </c:pt>
                <c:pt idx="24165">
                  <c:v>7.6502949999999998</c:v>
                </c:pt>
                <c:pt idx="24166">
                  <c:v>7.6516840000000004</c:v>
                </c:pt>
                <c:pt idx="24167">
                  <c:v>7.6529590000000001</c:v>
                </c:pt>
                <c:pt idx="24168">
                  <c:v>7.6513629999999999</c:v>
                </c:pt>
                <c:pt idx="24169">
                  <c:v>7.6542570000000003</c:v>
                </c:pt>
                <c:pt idx="24170">
                  <c:v>7.6599640000000004</c:v>
                </c:pt>
                <c:pt idx="24171">
                  <c:v>7.6594579999999999</c:v>
                </c:pt>
                <c:pt idx="24172">
                  <c:v>7.662871</c:v>
                </c:pt>
                <c:pt idx="24173">
                  <c:v>7.6690909999999999</c:v>
                </c:pt>
                <c:pt idx="24174">
                  <c:v>7.6626019999999997</c:v>
                </c:pt>
                <c:pt idx="24175">
                  <c:v>7.6559869999999997</c:v>
                </c:pt>
                <c:pt idx="24176">
                  <c:v>7.6569430000000001</c:v>
                </c:pt>
                <c:pt idx="24177">
                  <c:v>7.657235</c:v>
                </c:pt>
                <c:pt idx="24178">
                  <c:v>7.6585710000000002</c:v>
                </c:pt>
                <c:pt idx="24179">
                  <c:v>7.660361</c:v>
                </c:pt>
                <c:pt idx="24180">
                  <c:v>7.662706</c:v>
                </c:pt>
                <c:pt idx="24181">
                  <c:v>7.6647379999999998</c:v>
                </c:pt>
                <c:pt idx="24182">
                  <c:v>7.6665049999999999</c:v>
                </c:pt>
                <c:pt idx="24183">
                  <c:v>7.668221</c:v>
                </c:pt>
                <c:pt idx="24184">
                  <c:v>7.6671269999999998</c:v>
                </c:pt>
                <c:pt idx="24185">
                  <c:v>7.6684419999999998</c:v>
                </c:pt>
                <c:pt idx="24186">
                  <c:v>7.6697340000000001</c:v>
                </c:pt>
                <c:pt idx="24187">
                  <c:v>7.6662610000000004</c:v>
                </c:pt>
                <c:pt idx="24188">
                  <c:v>7.664434</c:v>
                </c:pt>
                <c:pt idx="24189">
                  <c:v>7.663926</c:v>
                </c:pt>
                <c:pt idx="24190">
                  <c:v>7.6615500000000001</c:v>
                </c:pt>
                <c:pt idx="24191">
                  <c:v>7.661098</c:v>
                </c:pt>
                <c:pt idx="24192">
                  <c:v>7.6605540000000003</c:v>
                </c:pt>
                <c:pt idx="24193">
                  <c:v>7.659656</c:v>
                </c:pt>
                <c:pt idx="24194">
                  <c:v>7.6642359999999998</c:v>
                </c:pt>
                <c:pt idx="24195">
                  <c:v>7.6716150000000001</c:v>
                </c:pt>
                <c:pt idx="24196">
                  <c:v>7.6695840000000004</c:v>
                </c:pt>
                <c:pt idx="24197">
                  <c:v>7.664288</c:v>
                </c:pt>
                <c:pt idx="24198">
                  <c:v>7.6666309999999998</c:v>
                </c:pt>
                <c:pt idx="24199">
                  <c:v>7.6665720000000004</c:v>
                </c:pt>
                <c:pt idx="24200">
                  <c:v>7.6596669999999998</c:v>
                </c:pt>
                <c:pt idx="24201">
                  <c:v>7.6598459999999999</c:v>
                </c:pt>
                <c:pt idx="24202">
                  <c:v>7.660641</c:v>
                </c:pt>
                <c:pt idx="24203">
                  <c:v>7.6531479999999998</c:v>
                </c:pt>
                <c:pt idx="24204">
                  <c:v>7.6552249999999997</c:v>
                </c:pt>
                <c:pt idx="24205">
                  <c:v>7.665616</c:v>
                </c:pt>
                <c:pt idx="24206">
                  <c:v>7.6662509999999999</c:v>
                </c:pt>
                <c:pt idx="24207">
                  <c:v>7.6724389999999998</c:v>
                </c:pt>
                <c:pt idx="24208">
                  <c:v>7.6800079999999999</c:v>
                </c:pt>
                <c:pt idx="24209">
                  <c:v>7.6716040000000003</c:v>
                </c:pt>
                <c:pt idx="24210">
                  <c:v>7.6694719999999998</c:v>
                </c:pt>
                <c:pt idx="24211">
                  <c:v>7.672523</c:v>
                </c:pt>
                <c:pt idx="24212">
                  <c:v>7.6675139999999997</c:v>
                </c:pt>
                <c:pt idx="24213">
                  <c:v>7.6727730000000003</c:v>
                </c:pt>
                <c:pt idx="24214">
                  <c:v>7.6776859999999996</c:v>
                </c:pt>
                <c:pt idx="24215">
                  <c:v>7.6694969999999998</c:v>
                </c:pt>
                <c:pt idx="24216">
                  <c:v>7.6715179999999998</c:v>
                </c:pt>
                <c:pt idx="24217">
                  <c:v>7.6771390000000004</c:v>
                </c:pt>
                <c:pt idx="24218">
                  <c:v>7.6712569999999998</c:v>
                </c:pt>
                <c:pt idx="24219">
                  <c:v>7.6699830000000002</c:v>
                </c:pt>
                <c:pt idx="24220">
                  <c:v>7.6754439999999997</c:v>
                </c:pt>
                <c:pt idx="24221">
                  <c:v>7.6779250000000001</c:v>
                </c:pt>
                <c:pt idx="24222">
                  <c:v>7.6768200000000002</c:v>
                </c:pt>
                <c:pt idx="24223">
                  <c:v>7.6747310000000004</c:v>
                </c:pt>
                <c:pt idx="24224">
                  <c:v>7.6742239999999997</c:v>
                </c:pt>
                <c:pt idx="24225">
                  <c:v>7.6777610000000003</c:v>
                </c:pt>
                <c:pt idx="24226">
                  <c:v>7.6786310000000002</c:v>
                </c:pt>
                <c:pt idx="24227">
                  <c:v>7.6759899999999996</c:v>
                </c:pt>
                <c:pt idx="24228">
                  <c:v>7.6779060000000001</c:v>
                </c:pt>
                <c:pt idx="24229">
                  <c:v>7.6792009999999999</c:v>
                </c:pt>
                <c:pt idx="24230">
                  <c:v>7.673978</c:v>
                </c:pt>
                <c:pt idx="24231">
                  <c:v>7.674105</c:v>
                </c:pt>
                <c:pt idx="24232">
                  <c:v>7.67469</c:v>
                </c:pt>
                <c:pt idx="24233">
                  <c:v>7.6693800000000003</c:v>
                </c:pt>
                <c:pt idx="24234">
                  <c:v>7.6718890000000002</c:v>
                </c:pt>
                <c:pt idx="24235">
                  <c:v>7.674919</c:v>
                </c:pt>
                <c:pt idx="24236">
                  <c:v>7.6738679999999997</c:v>
                </c:pt>
                <c:pt idx="24237">
                  <c:v>7.6789160000000001</c:v>
                </c:pt>
                <c:pt idx="24238">
                  <c:v>7.679252</c:v>
                </c:pt>
                <c:pt idx="24239">
                  <c:v>7.6728639999999997</c:v>
                </c:pt>
                <c:pt idx="24240">
                  <c:v>7.6732820000000004</c:v>
                </c:pt>
                <c:pt idx="24241">
                  <c:v>7.6736279999999999</c:v>
                </c:pt>
                <c:pt idx="24242">
                  <c:v>7.6704179999999997</c:v>
                </c:pt>
                <c:pt idx="24243">
                  <c:v>7.6734439999999999</c:v>
                </c:pt>
                <c:pt idx="24244">
                  <c:v>7.6768429999999999</c:v>
                </c:pt>
                <c:pt idx="24245">
                  <c:v>7.6758199999999999</c:v>
                </c:pt>
                <c:pt idx="24246">
                  <c:v>7.6793120000000004</c:v>
                </c:pt>
                <c:pt idx="24247">
                  <c:v>7.6825979999999996</c:v>
                </c:pt>
                <c:pt idx="24248">
                  <c:v>7.6811319999999998</c:v>
                </c:pt>
                <c:pt idx="24249">
                  <c:v>7.6853809999999996</c:v>
                </c:pt>
                <c:pt idx="24250">
                  <c:v>7.687373</c:v>
                </c:pt>
                <c:pt idx="24251">
                  <c:v>7.680898</c:v>
                </c:pt>
                <c:pt idx="24252">
                  <c:v>7.6807230000000004</c:v>
                </c:pt>
                <c:pt idx="24253">
                  <c:v>7.6855789999999997</c:v>
                </c:pt>
                <c:pt idx="24254">
                  <c:v>7.6840529999999996</c:v>
                </c:pt>
                <c:pt idx="24255">
                  <c:v>7.6810479999999997</c:v>
                </c:pt>
                <c:pt idx="24256">
                  <c:v>7.6842480000000002</c:v>
                </c:pt>
                <c:pt idx="24257">
                  <c:v>7.6872959999999999</c:v>
                </c:pt>
                <c:pt idx="24258">
                  <c:v>7.6856600000000004</c:v>
                </c:pt>
                <c:pt idx="24259">
                  <c:v>7.6856330000000002</c:v>
                </c:pt>
                <c:pt idx="24260">
                  <c:v>7.6843159999999999</c:v>
                </c:pt>
                <c:pt idx="24261">
                  <c:v>7.6813840000000004</c:v>
                </c:pt>
                <c:pt idx="24262">
                  <c:v>7.6839440000000003</c:v>
                </c:pt>
                <c:pt idx="24263">
                  <c:v>7.6866310000000002</c:v>
                </c:pt>
                <c:pt idx="24264">
                  <c:v>7.6839110000000002</c:v>
                </c:pt>
                <c:pt idx="24265">
                  <c:v>7.6836989999999998</c:v>
                </c:pt>
                <c:pt idx="24266">
                  <c:v>7.6868210000000001</c:v>
                </c:pt>
                <c:pt idx="24267">
                  <c:v>7.6870200000000004</c:v>
                </c:pt>
                <c:pt idx="24268">
                  <c:v>7.6835649999999998</c:v>
                </c:pt>
                <c:pt idx="24269">
                  <c:v>7.6807509999999999</c:v>
                </c:pt>
                <c:pt idx="24270">
                  <c:v>7.6803939999999997</c:v>
                </c:pt>
                <c:pt idx="24271">
                  <c:v>7.6781540000000001</c:v>
                </c:pt>
                <c:pt idx="24272">
                  <c:v>7.683446</c:v>
                </c:pt>
                <c:pt idx="24273">
                  <c:v>7.6877240000000002</c:v>
                </c:pt>
                <c:pt idx="24274">
                  <c:v>7.681711</c:v>
                </c:pt>
                <c:pt idx="24275">
                  <c:v>7.6837200000000001</c:v>
                </c:pt>
                <c:pt idx="24276">
                  <c:v>7.6877399999999998</c:v>
                </c:pt>
                <c:pt idx="24277">
                  <c:v>7.6856419999999996</c:v>
                </c:pt>
                <c:pt idx="24278">
                  <c:v>7.6871970000000003</c:v>
                </c:pt>
                <c:pt idx="24279">
                  <c:v>7.6875150000000003</c:v>
                </c:pt>
                <c:pt idx="24280">
                  <c:v>7.6873769999999997</c:v>
                </c:pt>
                <c:pt idx="24281">
                  <c:v>7.6887689999999997</c:v>
                </c:pt>
                <c:pt idx="24282">
                  <c:v>7.6875859999999996</c:v>
                </c:pt>
                <c:pt idx="24283">
                  <c:v>7.6876730000000002</c:v>
                </c:pt>
                <c:pt idx="24284">
                  <c:v>7.6893659999999997</c:v>
                </c:pt>
                <c:pt idx="24285">
                  <c:v>7.6901859999999997</c:v>
                </c:pt>
                <c:pt idx="24286">
                  <c:v>7.69095</c:v>
                </c:pt>
                <c:pt idx="24287">
                  <c:v>7.6938380000000004</c:v>
                </c:pt>
                <c:pt idx="24288">
                  <c:v>7.6970080000000003</c:v>
                </c:pt>
                <c:pt idx="24289">
                  <c:v>7.6985530000000004</c:v>
                </c:pt>
                <c:pt idx="24290">
                  <c:v>7.6990949999999998</c:v>
                </c:pt>
                <c:pt idx="24291">
                  <c:v>7.700291</c:v>
                </c:pt>
                <c:pt idx="24292">
                  <c:v>7.7056300000000002</c:v>
                </c:pt>
                <c:pt idx="24293">
                  <c:v>7.7070869999999996</c:v>
                </c:pt>
                <c:pt idx="24294">
                  <c:v>7.6992520000000004</c:v>
                </c:pt>
                <c:pt idx="24295">
                  <c:v>7.6925460000000001</c:v>
                </c:pt>
                <c:pt idx="24296">
                  <c:v>7.6954260000000003</c:v>
                </c:pt>
                <c:pt idx="24297">
                  <c:v>7.6986100000000004</c:v>
                </c:pt>
                <c:pt idx="24298">
                  <c:v>7.6921169999999996</c:v>
                </c:pt>
                <c:pt idx="24299">
                  <c:v>7.688472</c:v>
                </c:pt>
                <c:pt idx="24300">
                  <c:v>7.6916019999999996</c:v>
                </c:pt>
                <c:pt idx="24301">
                  <c:v>7.6892740000000002</c:v>
                </c:pt>
                <c:pt idx="24302">
                  <c:v>7.6893070000000003</c:v>
                </c:pt>
                <c:pt idx="24303">
                  <c:v>7.695252</c:v>
                </c:pt>
                <c:pt idx="24304">
                  <c:v>7.6925520000000001</c:v>
                </c:pt>
                <c:pt idx="24305">
                  <c:v>7.6888019999999999</c:v>
                </c:pt>
                <c:pt idx="24306">
                  <c:v>7.6948400000000001</c:v>
                </c:pt>
                <c:pt idx="24307">
                  <c:v>7.7008789999999996</c:v>
                </c:pt>
                <c:pt idx="24308">
                  <c:v>7.6962409999999997</c:v>
                </c:pt>
                <c:pt idx="24309">
                  <c:v>7.6907480000000001</c:v>
                </c:pt>
                <c:pt idx="24310">
                  <c:v>7.6933309999999997</c:v>
                </c:pt>
                <c:pt idx="24311">
                  <c:v>7.6954330000000004</c:v>
                </c:pt>
                <c:pt idx="24312">
                  <c:v>7.6929990000000004</c:v>
                </c:pt>
                <c:pt idx="24313">
                  <c:v>7.693905</c:v>
                </c:pt>
                <c:pt idx="24314">
                  <c:v>7.700164</c:v>
                </c:pt>
                <c:pt idx="24315">
                  <c:v>7.7005309999999998</c:v>
                </c:pt>
                <c:pt idx="24316">
                  <c:v>7.69747</c:v>
                </c:pt>
                <c:pt idx="24317">
                  <c:v>7.6956230000000003</c:v>
                </c:pt>
                <c:pt idx="24318">
                  <c:v>7.6954019999999996</c:v>
                </c:pt>
                <c:pt idx="24319">
                  <c:v>7.7017490000000004</c:v>
                </c:pt>
                <c:pt idx="24320">
                  <c:v>7.7048129999999997</c:v>
                </c:pt>
                <c:pt idx="24321">
                  <c:v>7.7029480000000001</c:v>
                </c:pt>
                <c:pt idx="24322">
                  <c:v>7.7039160000000004</c:v>
                </c:pt>
                <c:pt idx="24323">
                  <c:v>7.7026599999999998</c:v>
                </c:pt>
                <c:pt idx="24324">
                  <c:v>7.7013129999999999</c:v>
                </c:pt>
                <c:pt idx="24325">
                  <c:v>7.7022069999999996</c:v>
                </c:pt>
                <c:pt idx="24326">
                  <c:v>7.7021319999999998</c:v>
                </c:pt>
                <c:pt idx="24327">
                  <c:v>7.7017389999999999</c:v>
                </c:pt>
                <c:pt idx="24328">
                  <c:v>7.7010420000000002</c:v>
                </c:pt>
                <c:pt idx="24329">
                  <c:v>7.7011320000000003</c:v>
                </c:pt>
                <c:pt idx="24330">
                  <c:v>7.7024419999999996</c:v>
                </c:pt>
                <c:pt idx="24331">
                  <c:v>7.7034940000000001</c:v>
                </c:pt>
                <c:pt idx="24332">
                  <c:v>7.6991519999999998</c:v>
                </c:pt>
                <c:pt idx="24333">
                  <c:v>7.6965709999999996</c:v>
                </c:pt>
                <c:pt idx="24334">
                  <c:v>7.7034469999999997</c:v>
                </c:pt>
                <c:pt idx="24335">
                  <c:v>7.706188</c:v>
                </c:pt>
                <c:pt idx="24336">
                  <c:v>7.7031429999999999</c:v>
                </c:pt>
                <c:pt idx="24337">
                  <c:v>7.7012700000000001</c:v>
                </c:pt>
                <c:pt idx="24338">
                  <c:v>7.7026620000000001</c:v>
                </c:pt>
                <c:pt idx="24339">
                  <c:v>7.7054390000000001</c:v>
                </c:pt>
                <c:pt idx="24340">
                  <c:v>7.702242</c:v>
                </c:pt>
                <c:pt idx="24341">
                  <c:v>7.7039689999999998</c:v>
                </c:pt>
                <c:pt idx="24342">
                  <c:v>7.7119220000000004</c:v>
                </c:pt>
                <c:pt idx="24343">
                  <c:v>7.7103729999999997</c:v>
                </c:pt>
                <c:pt idx="24344">
                  <c:v>7.7070480000000003</c:v>
                </c:pt>
                <c:pt idx="24345">
                  <c:v>7.7093420000000004</c:v>
                </c:pt>
                <c:pt idx="24346">
                  <c:v>7.7092000000000001</c:v>
                </c:pt>
                <c:pt idx="24347">
                  <c:v>7.7053900000000004</c:v>
                </c:pt>
                <c:pt idx="24348">
                  <c:v>7.7029449999999997</c:v>
                </c:pt>
                <c:pt idx="24349">
                  <c:v>7.699884</c:v>
                </c:pt>
                <c:pt idx="24350">
                  <c:v>7.6986129999999999</c:v>
                </c:pt>
                <c:pt idx="24351">
                  <c:v>7.7011630000000002</c:v>
                </c:pt>
                <c:pt idx="24352">
                  <c:v>7.7024949999999999</c:v>
                </c:pt>
                <c:pt idx="24353">
                  <c:v>7.7021410000000001</c:v>
                </c:pt>
                <c:pt idx="24354">
                  <c:v>7.7032939999999996</c:v>
                </c:pt>
                <c:pt idx="24355">
                  <c:v>7.705921</c:v>
                </c:pt>
                <c:pt idx="24356">
                  <c:v>7.7083300000000001</c:v>
                </c:pt>
                <c:pt idx="24357">
                  <c:v>7.7077710000000002</c:v>
                </c:pt>
                <c:pt idx="24358">
                  <c:v>7.7084109999999999</c:v>
                </c:pt>
                <c:pt idx="24359">
                  <c:v>7.7127600000000003</c:v>
                </c:pt>
                <c:pt idx="24360">
                  <c:v>7.7144700000000004</c:v>
                </c:pt>
                <c:pt idx="24361">
                  <c:v>7.7110120000000002</c:v>
                </c:pt>
                <c:pt idx="24362">
                  <c:v>7.7076409999999997</c:v>
                </c:pt>
                <c:pt idx="24363">
                  <c:v>7.7114089999999997</c:v>
                </c:pt>
                <c:pt idx="24364">
                  <c:v>7.7177709999999999</c:v>
                </c:pt>
                <c:pt idx="24365">
                  <c:v>7.7144849999999998</c:v>
                </c:pt>
                <c:pt idx="24366">
                  <c:v>7.7119689999999999</c:v>
                </c:pt>
                <c:pt idx="24367">
                  <c:v>7.7160500000000001</c:v>
                </c:pt>
                <c:pt idx="24368">
                  <c:v>7.7147600000000001</c:v>
                </c:pt>
                <c:pt idx="24369">
                  <c:v>7.7135889999999998</c:v>
                </c:pt>
                <c:pt idx="24370">
                  <c:v>7.7182329999999997</c:v>
                </c:pt>
                <c:pt idx="24371">
                  <c:v>7.7150040000000004</c:v>
                </c:pt>
                <c:pt idx="24372">
                  <c:v>7.7108829999999999</c:v>
                </c:pt>
                <c:pt idx="24373">
                  <c:v>7.7161629999999999</c:v>
                </c:pt>
                <c:pt idx="24374">
                  <c:v>7.7176099999999996</c:v>
                </c:pt>
                <c:pt idx="24375">
                  <c:v>7.7180099999999996</c:v>
                </c:pt>
                <c:pt idx="24376">
                  <c:v>7.7238429999999996</c:v>
                </c:pt>
                <c:pt idx="24377">
                  <c:v>7.7234150000000001</c:v>
                </c:pt>
                <c:pt idx="24378">
                  <c:v>7.7175450000000003</c:v>
                </c:pt>
                <c:pt idx="24379">
                  <c:v>7.7178050000000002</c:v>
                </c:pt>
                <c:pt idx="24380">
                  <c:v>7.7208550000000002</c:v>
                </c:pt>
                <c:pt idx="24381">
                  <c:v>7.719258</c:v>
                </c:pt>
                <c:pt idx="24382">
                  <c:v>7.7190940000000001</c:v>
                </c:pt>
                <c:pt idx="24383">
                  <c:v>7.7225479999999997</c:v>
                </c:pt>
                <c:pt idx="24384">
                  <c:v>7.7239769999999996</c:v>
                </c:pt>
                <c:pt idx="24385">
                  <c:v>7.7237299999999998</c:v>
                </c:pt>
                <c:pt idx="24386">
                  <c:v>7.7241239999999998</c:v>
                </c:pt>
                <c:pt idx="24387">
                  <c:v>7.7230460000000001</c:v>
                </c:pt>
                <c:pt idx="24388">
                  <c:v>7.7211080000000001</c:v>
                </c:pt>
                <c:pt idx="24389">
                  <c:v>7.7237499999999999</c:v>
                </c:pt>
                <c:pt idx="24390">
                  <c:v>7.7291790000000002</c:v>
                </c:pt>
                <c:pt idx="24391">
                  <c:v>7.7291869999999996</c:v>
                </c:pt>
                <c:pt idx="24392">
                  <c:v>7.7282669999999998</c:v>
                </c:pt>
                <c:pt idx="24393">
                  <c:v>7.7306780000000002</c:v>
                </c:pt>
                <c:pt idx="24394">
                  <c:v>7.7308060000000003</c:v>
                </c:pt>
                <c:pt idx="24395">
                  <c:v>7.7290700000000001</c:v>
                </c:pt>
                <c:pt idx="24396">
                  <c:v>7.7280230000000003</c:v>
                </c:pt>
                <c:pt idx="24397">
                  <c:v>7.7288649999999999</c:v>
                </c:pt>
                <c:pt idx="24398">
                  <c:v>7.7320469999999997</c:v>
                </c:pt>
                <c:pt idx="24399">
                  <c:v>7.734998</c:v>
                </c:pt>
                <c:pt idx="24400">
                  <c:v>7.7336010000000002</c:v>
                </c:pt>
                <c:pt idx="24401">
                  <c:v>7.7291499999999997</c:v>
                </c:pt>
                <c:pt idx="24402">
                  <c:v>7.7316390000000004</c:v>
                </c:pt>
                <c:pt idx="24403">
                  <c:v>7.7322319999999998</c:v>
                </c:pt>
                <c:pt idx="24404">
                  <c:v>7.7264119999999998</c:v>
                </c:pt>
                <c:pt idx="24405">
                  <c:v>7.7267029999999997</c:v>
                </c:pt>
                <c:pt idx="24406">
                  <c:v>7.7287470000000003</c:v>
                </c:pt>
                <c:pt idx="24407">
                  <c:v>7.7264410000000003</c:v>
                </c:pt>
                <c:pt idx="24408">
                  <c:v>7.7292389999999997</c:v>
                </c:pt>
                <c:pt idx="24409">
                  <c:v>7.7320789999999997</c:v>
                </c:pt>
                <c:pt idx="24410">
                  <c:v>7.726807</c:v>
                </c:pt>
                <c:pt idx="24411">
                  <c:v>7.7258649999999998</c:v>
                </c:pt>
                <c:pt idx="24412">
                  <c:v>7.7287549999999996</c:v>
                </c:pt>
                <c:pt idx="24413">
                  <c:v>7.7221669999999998</c:v>
                </c:pt>
                <c:pt idx="24414">
                  <c:v>7.7212699999999996</c:v>
                </c:pt>
                <c:pt idx="24415">
                  <c:v>7.7276930000000004</c:v>
                </c:pt>
                <c:pt idx="24416">
                  <c:v>7.7278140000000004</c:v>
                </c:pt>
                <c:pt idx="24417">
                  <c:v>7.7264049999999997</c:v>
                </c:pt>
                <c:pt idx="24418">
                  <c:v>7.7267780000000004</c:v>
                </c:pt>
                <c:pt idx="24419">
                  <c:v>7.7258449999999996</c:v>
                </c:pt>
                <c:pt idx="24420">
                  <c:v>7.7266940000000002</c:v>
                </c:pt>
                <c:pt idx="24421">
                  <c:v>7.7281820000000003</c:v>
                </c:pt>
                <c:pt idx="24422">
                  <c:v>7.725263</c:v>
                </c:pt>
                <c:pt idx="24423">
                  <c:v>7.7246920000000001</c:v>
                </c:pt>
                <c:pt idx="24424">
                  <c:v>7.730836</c:v>
                </c:pt>
                <c:pt idx="24425">
                  <c:v>7.7309809999999999</c:v>
                </c:pt>
                <c:pt idx="24426">
                  <c:v>7.7297269999999996</c:v>
                </c:pt>
                <c:pt idx="24427">
                  <c:v>7.7338589999999998</c:v>
                </c:pt>
                <c:pt idx="24428">
                  <c:v>7.735411</c:v>
                </c:pt>
                <c:pt idx="24429">
                  <c:v>7.7347710000000003</c:v>
                </c:pt>
                <c:pt idx="24430">
                  <c:v>7.7348790000000003</c:v>
                </c:pt>
                <c:pt idx="24431">
                  <c:v>7.735233</c:v>
                </c:pt>
                <c:pt idx="24432">
                  <c:v>7.7370390000000002</c:v>
                </c:pt>
                <c:pt idx="24433">
                  <c:v>7.7360290000000003</c:v>
                </c:pt>
                <c:pt idx="24434">
                  <c:v>7.734432</c:v>
                </c:pt>
                <c:pt idx="24435">
                  <c:v>7.7331250000000002</c:v>
                </c:pt>
                <c:pt idx="24436">
                  <c:v>7.731109</c:v>
                </c:pt>
                <c:pt idx="24437">
                  <c:v>7.7323779999999998</c:v>
                </c:pt>
                <c:pt idx="24438">
                  <c:v>7.7343260000000003</c:v>
                </c:pt>
                <c:pt idx="24439">
                  <c:v>7.7332729999999996</c:v>
                </c:pt>
                <c:pt idx="24440">
                  <c:v>7.7311240000000003</c:v>
                </c:pt>
                <c:pt idx="24441">
                  <c:v>7.7299439999999997</c:v>
                </c:pt>
                <c:pt idx="24442">
                  <c:v>7.7319120000000003</c:v>
                </c:pt>
                <c:pt idx="24443">
                  <c:v>7.7337119999999997</c:v>
                </c:pt>
                <c:pt idx="24444">
                  <c:v>7.7307969999999999</c:v>
                </c:pt>
                <c:pt idx="24445">
                  <c:v>7.729222</c:v>
                </c:pt>
                <c:pt idx="24446">
                  <c:v>7.7341550000000003</c:v>
                </c:pt>
                <c:pt idx="24447">
                  <c:v>7.733644</c:v>
                </c:pt>
                <c:pt idx="24448">
                  <c:v>7.7320690000000001</c:v>
                </c:pt>
                <c:pt idx="24449">
                  <c:v>7.7400380000000002</c:v>
                </c:pt>
                <c:pt idx="24450">
                  <c:v>7.7426700000000004</c:v>
                </c:pt>
                <c:pt idx="24451">
                  <c:v>7.7389169999999998</c:v>
                </c:pt>
                <c:pt idx="24452">
                  <c:v>7.7415320000000003</c:v>
                </c:pt>
                <c:pt idx="24453">
                  <c:v>7.745025</c:v>
                </c:pt>
                <c:pt idx="24454">
                  <c:v>7.7433040000000002</c:v>
                </c:pt>
                <c:pt idx="24455">
                  <c:v>7.7413069999999999</c:v>
                </c:pt>
                <c:pt idx="24456">
                  <c:v>7.740005</c:v>
                </c:pt>
                <c:pt idx="24457">
                  <c:v>7.7352720000000001</c:v>
                </c:pt>
                <c:pt idx="24458">
                  <c:v>7.73773</c:v>
                </c:pt>
                <c:pt idx="24459">
                  <c:v>7.7443210000000002</c:v>
                </c:pt>
                <c:pt idx="24460">
                  <c:v>7.7415459999999996</c:v>
                </c:pt>
                <c:pt idx="24461">
                  <c:v>7.7381380000000002</c:v>
                </c:pt>
                <c:pt idx="24462">
                  <c:v>7.7403040000000001</c:v>
                </c:pt>
                <c:pt idx="24463">
                  <c:v>7.7415219999999998</c:v>
                </c:pt>
                <c:pt idx="24464">
                  <c:v>7.7440290000000003</c:v>
                </c:pt>
                <c:pt idx="24465">
                  <c:v>7.7476770000000004</c:v>
                </c:pt>
                <c:pt idx="24466">
                  <c:v>7.7479750000000003</c:v>
                </c:pt>
                <c:pt idx="24467">
                  <c:v>7.7439099999999996</c:v>
                </c:pt>
                <c:pt idx="24468">
                  <c:v>7.7449310000000002</c:v>
                </c:pt>
                <c:pt idx="24469">
                  <c:v>7.7475269999999998</c:v>
                </c:pt>
                <c:pt idx="24470">
                  <c:v>7.7454549999999998</c:v>
                </c:pt>
                <c:pt idx="24471">
                  <c:v>7.7476739999999999</c:v>
                </c:pt>
                <c:pt idx="24472">
                  <c:v>7.7531319999999999</c:v>
                </c:pt>
                <c:pt idx="24473">
                  <c:v>7.7543920000000002</c:v>
                </c:pt>
                <c:pt idx="24474">
                  <c:v>7.7542249999999999</c:v>
                </c:pt>
                <c:pt idx="24475">
                  <c:v>7.7581519999999999</c:v>
                </c:pt>
                <c:pt idx="24476">
                  <c:v>7.7569169999999996</c:v>
                </c:pt>
                <c:pt idx="24477">
                  <c:v>7.7528100000000002</c:v>
                </c:pt>
                <c:pt idx="24478">
                  <c:v>7.7569119999999998</c:v>
                </c:pt>
                <c:pt idx="24479">
                  <c:v>7.7556459999999996</c:v>
                </c:pt>
                <c:pt idx="24480">
                  <c:v>7.750197</c:v>
                </c:pt>
                <c:pt idx="24481">
                  <c:v>7.7509670000000002</c:v>
                </c:pt>
                <c:pt idx="24482">
                  <c:v>7.750756</c:v>
                </c:pt>
                <c:pt idx="24483">
                  <c:v>7.7480399999999996</c:v>
                </c:pt>
                <c:pt idx="24484">
                  <c:v>7.7488229999999998</c:v>
                </c:pt>
                <c:pt idx="24485">
                  <c:v>7.751843</c:v>
                </c:pt>
                <c:pt idx="24486">
                  <c:v>7.7514329999999996</c:v>
                </c:pt>
                <c:pt idx="24487">
                  <c:v>7.7476989999999999</c:v>
                </c:pt>
                <c:pt idx="24488">
                  <c:v>7.7461580000000003</c:v>
                </c:pt>
                <c:pt idx="24489">
                  <c:v>7.7471059999999996</c:v>
                </c:pt>
                <c:pt idx="24490">
                  <c:v>7.7477489999999998</c:v>
                </c:pt>
                <c:pt idx="24491">
                  <c:v>7.7472409999999998</c:v>
                </c:pt>
                <c:pt idx="24492">
                  <c:v>7.7506180000000002</c:v>
                </c:pt>
                <c:pt idx="24493">
                  <c:v>7.7517519999999998</c:v>
                </c:pt>
                <c:pt idx="24494">
                  <c:v>7.7454559999999999</c:v>
                </c:pt>
                <c:pt idx="24495">
                  <c:v>7.7448730000000001</c:v>
                </c:pt>
                <c:pt idx="24496">
                  <c:v>7.7508549999999996</c:v>
                </c:pt>
                <c:pt idx="24497">
                  <c:v>7.7530260000000002</c:v>
                </c:pt>
                <c:pt idx="24498">
                  <c:v>7.7492169999999998</c:v>
                </c:pt>
                <c:pt idx="24499">
                  <c:v>7.7497480000000003</c:v>
                </c:pt>
                <c:pt idx="24500">
                  <c:v>7.7532100000000002</c:v>
                </c:pt>
                <c:pt idx="24501">
                  <c:v>7.7496999999999998</c:v>
                </c:pt>
                <c:pt idx="24502">
                  <c:v>7.7469469999999996</c:v>
                </c:pt>
                <c:pt idx="24503">
                  <c:v>7.7499650000000004</c:v>
                </c:pt>
                <c:pt idx="24504">
                  <c:v>7.7530570000000001</c:v>
                </c:pt>
                <c:pt idx="24505">
                  <c:v>7.7526450000000002</c:v>
                </c:pt>
                <c:pt idx="24506">
                  <c:v>7.7505680000000003</c:v>
                </c:pt>
                <c:pt idx="24507">
                  <c:v>7.7490589999999999</c:v>
                </c:pt>
                <c:pt idx="24508">
                  <c:v>7.7479589999999998</c:v>
                </c:pt>
                <c:pt idx="24509">
                  <c:v>7.7467160000000002</c:v>
                </c:pt>
                <c:pt idx="24510">
                  <c:v>7.7483630000000003</c:v>
                </c:pt>
                <c:pt idx="24511">
                  <c:v>7.7491510000000003</c:v>
                </c:pt>
                <c:pt idx="24512">
                  <c:v>7.746829</c:v>
                </c:pt>
                <c:pt idx="24513">
                  <c:v>7.7457419999999999</c:v>
                </c:pt>
                <c:pt idx="24514">
                  <c:v>7.7420410000000004</c:v>
                </c:pt>
                <c:pt idx="24515">
                  <c:v>7.7409489999999996</c:v>
                </c:pt>
                <c:pt idx="24516">
                  <c:v>7.7470220000000003</c:v>
                </c:pt>
                <c:pt idx="24517">
                  <c:v>7.7474429999999996</c:v>
                </c:pt>
                <c:pt idx="24518">
                  <c:v>7.7432299999999996</c:v>
                </c:pt>
                <c:pt idx="24519">
                  <c:v>7.746518</c:v>
                </c:pt>
                <c:pt idx="24520">
                  <c:v>7.750038</c:v>
                </c:pt>
                <c:pt idx="24521">
                  <c:v>7.7519239999999998</c:v>
                </c:pt>
                <c:pt idx="24522">
                  <c:v>7.7569559999999997</c:v>
                </c:pt>
                <c:pt idx="24523">
                  <c:v>7.7572419999999997</c:v>
                </c:pt>
                <c:pt idx="24524">
                  <c:v>7.7600470000000001</c:v>
                </c:pt>
                <c:pt idx="24525">
                  <c:v>7.7641489999999997</c:v>
                </c:pt>
                <c:pt idx="24526">
                  <c:v>7.76302</c:v>
                </c:pt>
                <c:pt idx="24527">
                  <c:v>7.7619059999999998</c:v>
                </c:pt>
                <c:pt idx="24528">
                  <c:v>7.7615080000000001</c:v>
                </c:pt>
                <c:pt idx="24529">
                  <c:v>7.7613329999999996</c:v>
                </c:pt>
                <c:pt idx="24530">
                  <c:v>7.7563969999999998</c:v>
                </c:pt>
                <c:pt idx="24531">
                  <c:v>7.7525890000000004</c:v>
                </c:pt>
                <c:pt idx="24532">
                  <c:v>7.7569569999999999</c:v>
                </c:pt>
                <c:pt idx="24533">
                  <c:v>7.7505959999999998</c:v>
                </c:pt>
                <c:pt idx="24534">
                  <c:v>7.7487240000000002</c:v>
                </c:pt>
                <c:pt idx="24535">
                  <c:v>7.7616849999999999</c:v>
                </c:pt>
                <c:pt idx="24536">
                  <c:v>7.7630179999999998</c:v>
                </c:pt>
                <c:pt idx="24537">
                  <c:v>7.7549330000000003</c:v>
                </c:pt>
                <c:pt idx="24538">
                  <c:v>7.7602120000000001</c:v>
                </c:pt>
                <c:pt idx="24539">
                  <c:v>7.7668889999999999</c:v>
                </c:pt>
                <c:pt idx="24540">
                  <c:v>7.7606679999999999</c:v>
                </c:pt>
                <c:pt idx="24541">
                  <c:v>7.7625080000000004</c:v>
                </c:pt>
                <c:pt idx="24542">
                  <c:v>7.7679859999999996</c:v>
                </c:pt>
                <c:pt idx="24543">
                  <c:v>7.7607290000000004</c:v>
                </c:pt>
                <c:pt idx="24544">
                  <c:v>7.7598390000000004</c:v>
                </c:pt>
                <c:pt idx="24545">
                  <c:v>7.7658480000000001</c:v>
                </c:pt>
                <c:pt idx="24546">
                  <c:v>7.7666560000000002</c:v>
                </c:pt>
                <c:pt idx="24547">
                  <c:v>7.7675070000000002</c:v>
                </c:pt>
                <c:pt idx="24548">
                  <c:v>7.7710790000000003</c:v>
                </c:pt>
                <c:pt idx="24549">
                  <c:v>7.7714930000000004</c:v>
                </c:pt>
                <c:pt idx="24550">
                  <c:v>7.7675830000000001</c:v>
                </c:pt>
                <c:pt idx="24551">
                  <c:v>7.7663510000000002</c:v>
                </c:pt>
                <c:pt idx="24552">
                  <c:v>7.7674890000000003</c:v>
                </c:pt>
                <c:pt idx="24553">
                  <c:v>7.7684009999999999</c:v>
                </c:pt>
                <c:pt idx="24554">
                  <c:v>7.7690270000000003</c:v>
                </c:pt>
                <c:pt idx="24555">
                  <c:v>7.7646709999999999</c:v>
                </c:pt>
                <c:pt idx="24556">
                  <c:v>7.7652789999999996</c:v>
                </c:pt>
                <c:pt idx="24557">
                  <c:v>7.7685050000000002</c:v>
                </c:pt>
                <c:pt idx="24558">
                  <c:v>7.7659630000000002</c:v>
                </c:pt>
                <c:pt idx="24559">
                  <c:v>7.7640330000000004</c:v>
                </c:pt>
                <c:pt idx="24560">
                  <c:v>7.7663919999999997</c:v>
                </c:pt>
                <c:pt idx="24561">
                  <c:v>7.7693630000000002</c:v>
                </c:pt>
                <c:pt idx="24562">
                  <c:v>7.7663659999999997</c:v>
                </c:pt>
                <c:pt idx="24563">
                  <c:v>7.761374</c:v>
                </c:pt>
                <c:pt idx="24564">
                  <c:v>7.7621580000000003</c:v>
                </c:pt>
                <c:pt idx="24565">
                  <c:v>7.7651060000000003</c:v>
                </c:pt>
                <c:pt idx="24566">
                  <c:v>7.7706330000000001</c:v>
                </c:pt>
                <c:pt idx="24567">
                  <c:v>7.7717210000000003</c:v>
                </c:pt>
                <c:pt idx="24568">
                  <c:v>7.7683970000000002</c:v>
                </c:pt>
                <c:pt idx="24569">
                  <c:v>7.7704310000000003</c:v>
                </c:pt>
                <c:pt idx="24570">
                  <c:v>7.7736029999999996</c:v>
                </c:pt>
                <c:pt idx="24571">
                  <c:v>7.7721520000000002</c:v>
                </c:pt>
                <c:pt idx="24572">
                  <c:v>7.7733689999999998</c:v>
                </c:pt>
                <c:pt idx="24573">
                  <c:v>7.775512</c:v>
                </c:pt>
                <c:pt idx="24574">
                  <c:v>7.772494</c:v>
                </c:pt>
                <c:pt idx="24575">
                  <c:v>7.7688449999999998</c:v>
                </c:pt>
                <c:pt idx="24576">
                  <c:v>7.7692449999999997</c:v>
                </c:pt>
                <c:pt idx="24577">
                  <c:v>7.7682890000000002</c:v>
                </c:pt>
                <c:pt idx="24578">
                  <c:v>7.7701820000000001</c:v>
                </c:pt>
                <c:pt idx="24579">
                  <c:v>7.7753360000000002</c:v>
                </c:pt>
                <c:pt idx="24580">
                  <c:v>7.7781229999999999</c:v>
                </c:pt>
                <c:pt idx="24581">
                  <c:v>7.7790809999999997</c:v>
                </c:pt>
                <c:pt idx="24582">
                  <c:v>7.7781779999999996</c:v>
                </c:pt>
                <c:pt idx="24583">
                  <c:v>7.7802759999999997</c:v>
                </c:pt>
                <c:pt idx="24584">
                  <c:v>7.7807599999999999</c:v>
                </c:pt>
                <c:pt idx="24585">
                  <c:v>7.7786780000000002</c:v>
                </c:pt>
                <c:pt idx="24586">
                  <c:v>7.7813790000000003</c:v>
                </c:pt>
                <c:pt idx="24587">
                  <c:v>7.782883</c:v>
                </c:pt>
                <c:pt idx="24588">
                  <c:v>7.7802090000000002</c:v>
                </c:pt>
                <c:pt idx="24589">
                  <c:v>7.7799269999999998</c:v>
                </c:pt>
                <c:pt idx="24590">
                  <c:v>7.7806240000000004</c:v>
                </c:pt>
                <c:pt idx="24591">
                  <c:v>7.7804529999999996</c:v>
                </c:pt>
                <c:pt idx="24592">
                  <c:v>7.7804570000000002</c:v>
                </c:pt>
                <c:pt idx="24593">
                  <c:v>7.779922</c:v>
                </c:pt>
                <c:pt idx="24594">
                  <c:v>7.7804880000000001</c:v>
                </c:pt>
                <c:pt idx="24595">
                  <c:v>7.7799199999999997</c:v>
                </c:pt>
                <c:pt idx="24596">
                  <c:v>7.7792750000000002</c:v>
                </c:pt>
                <c:pt idx="24597">
                  <c:v>7.7833579999999998</c:v>
                </c:pt>
                <c:pt idx="24598">
                  <c:v>7.7853890000000003</c:v>
                </c:pt>
                <c:pt idx="24599">
                  <c:v>7.7811019999999997</c:v>
                </c:pt>
                <c:pt idx="24600">
                  <c:v>7.7794210000000001</c:v>
                </c:pt>
                <c:pt idx="24601">
                  <c:v>7.7790910000000002</c:v>
                </c:pt>
                <c:pt idx="24602">
                  <c:v>7.7769680000000001</c:v>
                </c:pt>
                <c:pt idx="24603">
                  <c:v>7.7758409999999998</c:v>
                </c:pt>
                <c:pt idx="24604">
                  <c:v>7.7758139999999996</c:v>
                </c:pt>
                <c:pt idx="24605">
                  <c:v>7.7730819999999996</c:v>
                </c:pt>
                <c:pt idx="24606">
                  <c:v>7.7719810000000003</c:v>
                </c:pt>
                <c:pt idx="24607">
                  <c:v>7.7770109999999999</c:v>
                </c:pt>
                <c:pt idx="24608">
                  <c:v>7.7816150000000004</c:v>
                </c:pt>
                <c:pt idx="24609">
                  <c:v>7.7797999999999998</c:v>
                </c:pt>
                <c:pt idx="24610">
                  <c:v>7.7769779999999997</c:v>
                </c:pt>
                <c:pt idx="24611">
                  <c:v>7.7791240000000004</c:v>
                </c:pt>
                <c:pt idx="24612">
                  <c:v>7.7835099999999997</c:v>
                </c:pt>
                <c:pt idx="24613">
                  <c:v>7.7864509999999996</c:v>
                </c:pt>
                <c:pt idx="24614">
                  <c:v>7.7866780000000002</c:v>
                </c:pt>
                <c:pt idx="24615">
                  <c:v>7.7843369999999998</c:v>
                </c:pt>
                <c:pt idx="24616">
                  <c:v>7.7824099999999996</c:v>
                </c:pt>
                <c:pt idx="24617">
                  <c:v>7.7831830000000002</c:v>
                </c:pt>
                <c:pt idx="24618">
                  <c:v>7.7807890000000004</c:v>
                </c:pt>
                <c:pt idx="24619">
                  <c:v>7.7786840000000002</c:v>
                </c:pt>
                <c:pt idx="24620">
                  <c:v>7.7832610000000004</c:v>
                </c:pt>
                <c:pt idx="24621">
                  <c:v>7.7818959999999997</c:v>
                </c:pt>
                <c:pt idx="24622">
                  <c:v>7.777882</c:v>
                </c:pt>
                <c:pt idx="24623">
                  <c:v>7.7816260000000002</c:v>
                </c:pt>
                <c:pt idx="24624">
                  <c:v>7.78599</c:v>
                </c:pt>
                <c:pt idx="24625">
                  <c:v>7.7852030000000001</c:v>
                </c:pt>
                <c:pt idx="24626">
                  <c:v>7.7903589999999996</c:v>
                </c:pt>
                <c:pt idx="24627">
                  <c:v>7.7925829999999996</c:v>
                </c:pt>
                <c:pt idx="24628">
                  <c:v>7.7857019999999997</c:v>
                </c:pt>
                <c:pt idx="24629">
                  <c:v>7.7880000000000003</c:v>
                </c:pt>
                <c:pt idx="24630">
                  <c:v>7.792192</c:v>
                </c:pt>
                <c:pt idx="24631">
                  <c:v>7.7857529999999997</c:v>
                </c:pt>
                <c:pt idx="24632">
                  <c:v>7.785272</c:v>
                </c:pt>
                <c:pt idx="24633">
                  <c:v>7.7910310000000003</c:v>
                </c:pt>
                <c:pt idx="24634">
                  <c:v>7.791887</c:v>
                </c:pt>
                <c:pt idx="24635">
                  <c:v>7.7890459999999999</c:v>
                </c:pt>
                <c:pt idx="24636">
                  <c:v>7.7891170000000001</c:v>
                </c:pt>
                <c:pt idx="24637">
                  <c:v>7.7911720000000004</c:v>
                </c:pt>
                <c:pt idx="24638">
                  <c:v>7.7864930000000001</c:v>
                </c:pt>
                <c:pt idx="24639">
                  <c:v>7.7843159999999996</c:v>
                </c:pt>
                <c:pt idx="24640">
                  <c:v>7.7839309999999999</c:v>
                </c:pt>
                <c:pt idx="24641">
                  <c:v>7.7808479999999998</c:v>
                </c:pt>
                <c:pt idx="24642">
                  <c:v>7.7831809999999999</c:v>
                </c:pt>
                <c:pt idx="24643">
                  <c:v>7.785399</c:v>
                </c:pt>
                <c:pt idx="24644">
                  <c:v>7.7803040000000001</c:v>
                </c:pt>
                <c:pt idx="24645">
                  <c:v>7.7796329999999996</c:v>
                </c:pt>
                <c:pt idx="24646">
                  <c:v>7.7847840000000001</c:v>
                </c:pt>
                <c:pt idx="24647">
                  <c:v>7.7833430000000003</c:v>
                </c:pt>
                <c:pt idx="24648">
                  <c:v>7.7838479999999999</c:v>
                </c:pt>
                <c:pt idx="24649">
                  <c:v>7.7882980000000002</c:v>
                </c:pt>
                <c:pt idx="24650">
                  <c:v>7.7869820000000001</c:v>
                </c:pt>
                <c:pt idx="24651">
                  <c:v>7.7869270000000004</c:v>
                </c:pt>
                <c:pt idx="24652">
                  <c:v>7.7894990000000002</c:v>
                </c:pt>
                <c:pt idx="24653">
                  <c:v>7.7889739999999996</c:v>
                </c:pt>
                <c:pt idx="24654">
                  <c:v>7.7899279999999997</c:v>
                </c:pt>
                <c:pt idx="24655">
                  <c:v>7.7910050000000002</c:v>
                </c:pt>
                <c:pt idx="24656">
                  <c:v>7.7912629999999998</c:v>
                </c:pt>
                <c:pt idx="24657">
                  <c:v>7.7913759999999996</c:v>
                </c:pt>
                <c:pt idx="24658">
                  <c:v>7.7907849999999996</c:v>
                </c:pt>
                <c:pt idx="24659">
                  <c:v>7.7898100000000001</c:v>
                </c:pt>
                <c:pt idx="24660">
                  <c:v>7.7909090000000001</c:v>
                </c:pt>
                <c:pt idx="24661">
                  <c:v>7.7891919999999999</c:v>
                </c:pt>
                <c:pt idx="24662">
                  <c:v>7.7857229999999999</c:v>
                </c:pt>
                <c:pt idx="24663">
                  <c:v>7.7890110000000004</c:v>
                </c:pt>
                <c:pt idx="24664">
                  <c:v>7.7940969999999998</c:v>
                </c:pt>
                <c:pt idx="24665">
                  <c:v>7.7961260000000001</c:v>
                </c:pt>
                <c:pt idx="24666">
                  <c:v>7.7990740000000001</c:v>
                </c:pt>
                <c:pt idx="24667">
                  <c:v>7.7988900000000001</c:v>
                </c:pt>
                <c:pt idx="24668">
                  <c:v>7.7987900000000003</c:v>
                </c:pt>
                <c:pt idx="24669">
                  <c:v>7.7987640000000003</c:v>
                </c:pt>
                <c:pt idx="24670">
                  <c:v>7.799582</c:v>
                </c:pt>
                <c:pt idx="24671">
                  <c:v>7.8072650000000001</c:v>
                </c:pt>
                <c:pt idx="24672">
                  <c:v>7.8067229999999999</c:v>
                </c:pt>
                <c:pt idx="24673">
                  <c:v>7.8052650000000003</c:v>
                </c:pt>
                <c:pt idx="24674">
                  <c:v>7.8118730000000003</c:v>
                </c:pt>
                <c:pt idx="24675">
                  <c:v>7.8050860000000002</c:v>
                </c:pt>
                <c:pt idx="24676">
                  <c:v>7.7977889999999999</c:v>
                </c:pt>
                <c:pt idx="24677">
                  <c:v>7.8039779999999999</c:v>
                </c:pt>
                <c:pt idx="24678">
                  <c:v>7.8027680000000004</c:v>
                </c:pt>
                <c:pt idx="24679">
                  <c:v>7.796195</c:v>
                </c:pt>
                <c:pt idx="24680">
                  <c:v>7.7982019999999999</c:v>
                </c:pt>
                <c:pt idx="24681">
                  <c:v>7.8029529999999996</c:v>
                </c:pt>
                <c:pt idx="24682">
                  <c:v>7.8061949999999998</c:v>
                </c:pt>
                <c:pt idx="24683">
                  <c:v>7.8077490000000003</c:v>
                </c:pt>
                <c:pt idx="24684">
                  <c:v>7.8036709999999996</c:v>
                </c:pt>
                <c:pt idx="24685">
                  <c:v>7.7995950000000001</c:v>
                </c:pt>
                <c:pt idx="24686">
                  <c:v>7.8003999999999998</c:v>
                </c:pt>
                <c:pt idx="24687">
                  <c:v>7.7996379999999998</c:v>
                </c:pt>
                <c:pt idx="24688">
                  <c:v>7.7966699999999998</c:v>
                </c:pt>
                <c:pt idx="24689">
                  <c:v>7.7972510000000002</c:v>
                </c:pt>
                <c:pt idx="24690">
                  <c:v>7.8007720000000003</c:v>
                </c:pt>
                <c:pt idx="24691">
                  <c:v>7.7993569999999997</c:v>
                </c:pt>
                <c:pt idx="24692">
                  <c:v>7.7981189999999998</c:v>
                </c:pt>
                <c:pt idx="24693">
                  <c:v>7.8031800000000002</c:v>
                </c:pt>
                <c:pt idx="24694">
                  <c:v>7.8032880000000002</c:v>
                </c:pt>
                <c:pt idx="24695">
                  <c:v>7.8036519999999996</c:v>
                </c:pt>
                <c:pt idx="24696">
                  <c:v>7.8120669999999999</c:v>
                </c:pt>
                <c:pt idx="24697">
                  <c:v>7.8093979999999998</c:v>
                </c:pt>
                <c:pt idx="24698">
                  <c:v>7.800516</c:v>
                </c:pt>
                <c:pt idx="24699">
                  <c:v>7.8017630000000002</c:v>
                </c:pt>
                <c:pt idx="24700">
                  <c:v>7.8034720000000002</c:v>
                </c:pt>
                <c:pt idx="24701">
                  <c:v>7.8041280000000004</c:v>
                </c:pt>
                <c:pt idx="24702">
                  <c:v>7.8077220000000001</c:v>
                </c:pt>
                <c:pt idx="24703">
                  <c:v>7.8070779999999997</c:v>
                </c:pt>
                <c:pt idx="24704">
                  <c:v>7.8055700000000003</c:v>
                </c:pt>
                <c:pt idx="24705">
                  <c:v>7.8073920000000001</c:v>
                </c:pt>
                <c:pt idx="24706">
                  <c:v>7.8114660000000002</c:v>
                </c:pt>
                <c:pt idx="24707">
                  <c:v>7.8147830000000003</c:v>
                </c:pt>
                <c:pt idx="24708">
                  <c:v>7.8111519999999999</c:v>
                </c:pt>
                <c:pt idx="24709">
                  <c:v>7.807213</c:v>
                </c:pt>
                <c:pt idx="24710">
                  <c:v>7.8098210000000003</c:v>
                </c:pt>
                <c:pt idx="24711">
                  <c:v>7.8136279999999996</c:v>
                </c:pt>
                <c:pt idx="24712">
                  <c:v>7.8172990000000002</c:v>
                </c:pt>
                <c:pt idx="24713">
                  <c:v>7.8136190000000001</c:v>
                </c:pt>
                <c:pt idx="24714">
                  <c:v>7.8091049999999997</c:v>
                </c:pt>
                <c:pt idx="24715">
                  <c:v>7.8097649999999996</c:v>
                </c:pt>
                <c:pt idx="24716">
                  <c:v>7.8068879999999998</c:v>
                </c:pt>
                <c:pt idx="24717">
                  <c:v>7.8056590000000003</c:v>
                </c:pt>
                <c:pt idx="24718">
                  <c:v>7.8067659999999997</c:v>
                </c:pt>
                <c:pt idx="24719">
                  <c:v>7.8059229999999999</c:v>
                </c:pt>
                <c:pt idx="24720">
                  <c:v>7.8079910000000003</c:v>
                </c:pt>
                <c:pt idx="24721">
                  <c:v>7.8125559999999998</c:v>
                </c:pt>
                <c:pt idx="24722">
                  <c:v>7.8099809999999996</c:v>
                </c:pt>
                <c:pt idx="24723">
                  <c:v>7.8025840000000004</c:v>
                </c:pt>
                <c:pt idx="24724">
                  <c:v>7.8072929999999996</c:v>
                </c:pt>
                <c:pt idx="24725">
                  <c:v>7.8152189999999999</c:v>
                </c:pt>
                <c:pt idx="24726">
                  <c:v>7.8106840000000002</c:v>
                </c:pt>
                <c:pt idx="24727">
                  <c:v>7.8072280000000003</c:v>
                </c:pt>
                <c:pt idx="24728">
                  <c:v>7.810365</c:v>
                </c:pt>
                <c:pt idx="24729">
                  <c:v>7.8093519999999996</c:v>
                </c:pt>
                <c:pt idx="24730">
                  <c:v>7.8063140000000004</c:v>
                </c:pt>
                <c:pt idx="24731">
                  <c:v>7.8073389999999998</c:v>
                </c:pt>
                <c:pt idx="24732">
                  <c:v>7.80931</c:v>
                </c:pt>
                <c:pt idx="24733">
                  <c:v>7.8090619999999999</c:v>
                </c:pt>
                <c:pt idx="24734">
                  <c:v>7.8111410000000001</c:v>
                </c:pt>
                <c:pt idx="24735">
                  <c:v>7.8127199999999997</c:v>
                </c:pt>
                <c:pt idx="24736">
                  <c:v>7.8109729999999997</c:v>
                </c:pt>
                <c:pt idx="24737">
                  <c:v>7.8133549999999996</c:v>
                </c:pt>
                <c:pt idx="24738">
                  <c:v>7.8163460000000002</c:v>
                </c:pt>
                <c:pt idx="24739">
                  <c:v>7.8138069999999997</c:v>
                </c:pt>
                <c:pt idx="24740">
                  <c:v>7.8128489999999999</c:v>
                </c:pt>
                <c:pt idx="24741">
                  <c:v>7.8156939999999997</c:v>
                </c:pt>
                <c:pt idx="24742">
                  <c:v>7.8148099999999996</c:v>
                </c:pt>
                <c:pt idx="24743">
                  <c:v>7.812862</c:v>
                </c:pt>
                <c:pt idx="24744">
                  <c:v>7.8182790000000004</c:v>
                </c:pt>
                <c:pt idx="24745">
                  <c:v>7.8220520000000002</c:v>
                </c:pt>
                <c:pt idx="24746">
                  <c:v>7.8177370000000002</c:v>
                </c:pt>
                <c:pt idx="24747">
                  <c:v>7.8139399999999997</c:v>
                </c:pt>
                <c:pt idx="24748">
                  <c:v>7.8187980000000001</c:v>
                </c:pt>
                <c:pt idx="24749">
                  <c:v>7.8216850000000004</c:v>
                </c:pt>
                <c:pt idx="24750">
                  <c:v>7.8182070000000001</c:v>
                </c:pt>
                <c:pt idx="24751">
                  <c:v>7.8211060000000003</c:v>
                </c:pt>
                <c:pt idx="24752">
                  <c:v>7.8266239999999998</c:v>
                </c:pt>
                <c:pt idx="24753">
                  <c:v>7.8259869999999996</c:v>
                </c:pt>
                <c:pt idx="24754">
                  <c:v>7.8240879999999997</c:v>
                </c:pt>
                <c:pt idx="24755">
                  <c:v>7.8263730000000002</c:v>
                </c:pt>
                <c:pt idx="24756">
                  <c:v>7.8314570000000003</c:v>
                </c:pt>
                <c:pt idx="24757">
                  <c:v>7.8328530000000001</c:v>
                </c:pt>
                <c:pt idx="24758">
                  <c:v>7.8313990000000002</c:v>
                </c:pt>
                <c:pt idx="24759">
                  <c:v>7.8288570000000002</c:v>
                </c:pt>
                <c:pt idx="24760">
                  <c:v>7.8254229999999998</c:v>
                </c:pt>
                <c:pt idx="24761">
                  <c:v>7.8247200000000001</c:v>
                </c:pt>
                <c:pt idx="24762">
                  <c:v>7.8254890000000001</c:v>
                </c:pt>
                <c:pt idx="24763">
                  <c:v>7.8257659999999998</c:v>
                </c:pt>
                <c:pt idx="24764">
                  <c:v>7.821809</c:v>
                </c:pt>
                <c:pt idx="24765">
                  <c:v>7.8180759999999996</c:v>
                </c:pt>
                <c:pt idx="24766">
                  <c:v>7.8170400000000004</c:v>
                </c:pt>
                <c:pt idx="24767">
                  <c:v>7.814419</c:v>
                </c:pt>
                <c:pt idx="24768">
                  <c:v>7.8177320000000003</c:v>
                </c:pt>
                <c:pt idx="24769">
                  <c:v>7.8212510000000002</c:v>
                </c:pt>
                <c:pt idx="24770">
                  <c:v>7.8169940000000002</c:v>
                </c:pt>
                <c:pt idx="24771">
                  <c:v>7.8208909999999996</c:v>
                </c:pt>
                <c:pt idx="24772">
                  <c:v>7.8277109999999999</c:v>
                </c:pt>
                <c:pt idx="24773">
                  <c:v>7.8212950000000001</c:v>
                </c:pt>
                <c:pt idx="24774">
                  <c:v>7.8186410000000004</c:v>
                </c:pt>
                <c:pt idx="24775">
                  <c:v>7.8258559999999999</c:v>
                </c:pt>
                <c:pt idx="24776">
                  <c:v>7.826695</c:v>
                </c:pt>
                <c:pt idx="24777">
                  <c:v>7.8263939999999996</c:v>
                </c:pt>
                <c:pt idx="24778">
                  <c:v>7.8283469999999999</c:v>
                </c:pt>
                <c:pt idx="24779">
                  <c:v>7.8236220000000003</c:v>
                </c:pt>
                <c:pt idx="24780">
                  <c:v>7.8218719999999999</c:v>
                </c:pt>
                <c:pt idx="24781">
                  <c:v>7.8249110000000002</c:v>
                </c:pt>
                <c:pt idx="24782">
                  <c:v>7.8255749999999997</c:v>
                </c:pt>
                <c:pt idx="24783">
                  <c:v>7.8267220000000002</c:v>
                </c:pt>
                <c:pt idx="24784">
                  <c:v>7.8264269999999998</c:v>
                </c:pt>
                <c:pt idx="24785">
                  <c:v>7.8256430000000003</c:v>
                </c:pt>
                <c:pt idx="24786">
                  <c:v>7.8320730000000003</c:v>
                </c:pt>
                <c:pt idx="24787">
                  <c:v>7.8338679999999998</c:v>
                </c:pt>
                <c:pt idx="24788">
                  <c:v>7.8308239999999998</c:v>
                </c:pt>
                <c:pt idx="24789">
                  <c:v>7.8339879999999997</c:v>
                </c:pt>
                <c:pt idx="24790">
                  <c:v>7.8406929999999999</c:v>
                </c:pt>
                <c:pt idx="24791">
                  <c:v>7.8400080000000001</c:v>
                </c:pt>
                <c:pt idx="24792">
                  <c:v>7.8371899999999997</c:v>
                </c:pt>
                <c:pt idx="24793">
                  <c:v>7.8447199999999997</c:v>
                </c:pt>
                <c:pt idx="24794">
                  <c:v>7.8463370000000001</c:v>
                </c:pt>
                <c:pt idx="24795">
                  <c:v>7.841666</c:v>
                </c:pt>
                <c:pt idx="24796">
                  <c:v>7.8408680000000004</c:v>
                </c:pt>
                <c:pt idx="24797">
                  <c:v>7.839073</c:v>
                </c:pt>
                <c:pt idx="24798">
                  <c:v>7.8379709999999996</c:v>
                </c:pt>
                <c:pt idx="24799">
                  <c:v>7.8363709999999998</c:v>
                </c:pt>
                <c:pt idx="24800">
                  <c:v>7.8296869999999998</c:v>
                </c:pt>
                <c:pt idx="24801">
                  <c:v>7.8224130000000001</c:v>
                </c:pt>
                <c:pt idx="24802">
                  <c:v>7.8273570000000001</c:v>
                </c:pt>
                <c:pt idx="24803">
                  <c:v>7.8343439999999998</c:v>
                </c:pt>
                <c:pt idx="24804">
                  <c:v>7.8284050000000001</c:v>
                </c:pt>
                <c:pt idx="24805">
                  <c:v>7.8243229999999997</c:v>
                </c:pt>
                <c:pt idx="24806">
                  <c:v>7.8265479999999998</c:v>
                </c:pt>
                <c:pt idx="24807">
                  <c:v>7.8265060000000002</c:v>
                </c:pt>
                <c:pt idx="24808">
                  <c:v>7.8260430000000003</c:v>
                </c:pt>
                <c:pt idx="24809">
                  <c:v>7.8275050000000004</c:v>
                </c:pt>
                <c:pt idx="24810">
                  <c:v>7.830965</c:v>
                </c:pt>
                <c:pt idx="24811">
                  <c:v>7.8308270000000002</c:v>
                </c:pt>
                <c:pt idx="24812">
                  <c:v>7.8289359999999997</c:v>
                </c:pt>
                <c:pt idx="24813">
                  <c:v>7.830965</c:v>
                </c:pt>
                <c:pt idx="24814">
                  <c:v>7.832287</c:v>
                </c:pt>
                <c:pt idx="24815">
                  <c:v>7.8341219999999998</c:v>
                </c:pt>
                <c:pt idx="24816">
                  <c:v>7.8383409999999998</c:v>
                </c:pt>
                <c:pt idx="24817">
                  <c:v>7.8385020000000001</c:v>
                </c:pt>
                <c:pt idx="24818">
                  <c:v>7.8371230000000001</c:v>
                </c:pt>
                <c:pt idx="24819">
                  <c:v>7.8411549999999997</c:v>
                </c:pt>
                <c:pt idx="24820">
                  <c:v>7.8442290000000003</c:v>
                </c:pt>
                <c:pt idx="24821">
                  <c:v>7.8411390000000001</c:v>
                </c:pt>
                <c:pt idx="24822">
                  <c:v>7.8404720000000001</c:v>
                </c:pt>
                <c:pt idx="24823">
                  <c:v>7.8407099999999996</c:v>
                </c:pt>
                <c:pt idx="24824">
                  <c:v>7.8397410000000001</c:v>
                </c:pt>
                <c:pt idx="24825">
                  <c:v>7.843439</c:v>
                </c:pt>
                <c:pt idx="24826">
                  <c:v>7.8445349999999996</c:v>
                </c:pt>
                <c:pt idx="24827">
                  <c:v>7.84396</c:v>
                </c:pt>
                <c:pt idx="24828">
                  <c:v>7.84551</c:v>
                </c:pt>
                <c:pt idx="24829">
                  <c:v>7.8431220000000001</c:v>
                </c:pt>
                <c:pt idx="24830">
                  <c:v>7.8385319999999998</c:v>
                </c:pt>
                <c:pt idx="24831">
                  <c:v>7.8399960000000002</c:v>
                </c:pt>
                <c:pt idx="24832">
                  <c:v>7.84267</c:v>
                </c:pt>
                <c:pt idx="24833">
                  <c:v>7.8373860000000004</c:v>
                </c:pt>
                <c:pt idx="24834">
                  <c:v>7.8322789999999998</c:v>
                </c:pt>
                <c:pt idx="24835">
                  <c:v>7.8355240000000004</c:v>
                </c:pt>
                <c:pt idx="24836">
                  <c:v>7.8407119999999999</c:v>
                </c:pt>
                <c:pt idx="24837">
                  <c:v>7.8418099999999997</c:v>
                </c:pt>
                <c:pt idx="24838">
                  <c:v>7.8427429999999996</c:v>
                </c:pt>
                <c:pt idx="24839">
                  <c:v>7.841418</c:v>
                </c:pt>
                <c:pt idx="24840">
                  <c:v>7.8412579999999998</c:v>
                </c:pt>
                <c:pt idx="24841">
                  <c:v>7.8478149999999998</c:v>
                </c:pt>
                <c:pt idx="24842">
                  <c:v>7.847645</c:v>
                </c:pt>
                <c:pt idx="24843">
                  <c:v>7.8458930000000002</c:v>
                </c:pt>
                <c:pt idx="24844">
                  <c:v>7.8545990000000003</c:v>
                </c:pt>
                <c:pt idx="24845">
                  <c:v>7.8561730000000001</c:v>
                </c:pt>
                <c:pt idx="24846">
                  <c:v>7.8501669999999999</c:v>
                </c:pt>
                <c:pt idx="24847">
                  <c:v>7.8552999999999997</c:v>
                </c:pt>
                <c:pt idx="24848">
                  <c:v>7.8576839999999999</c:v>
                </c:pt>
                <c:pt idx="24849">
                  <c:v>7.8523959999999997</c:v>
                </c:pt>
                <c:pt idx="24850">
                  <c:v>7.8531279999999999</c:v>
                </c:pt>
                <c:pt idx="24851">
                  <c:v>7.8551219999999997</c:v>
                </c:pt>
                <c:pt idx="24852">
                  <c:v>7.8536739999999998</c:v>
                </c:pt>
                <c:pt idx="24853">
                  <c:v>7.8540520000000003</c:v>
                </c:pt>
                <c:pt idx="24854">
                  <c:v>7.8554779999999997</c:v>
                </c:pt>
                <c:pt idx="24855">
                  <c:v>7.8520459999999996</c:v>
                </c:pt>
                <c:pt idx="24856">
                  <c:v>7.8502179999999999</c:v>
                </c:pt>
                <c:pt idx="24857">
                  <c:v>7.8519759999999996</c:v>
                </c:pt>
                <c:pt idx="24858">
                  <c:v>7.8517469999999996</c:v>
                </c:pt>
                <c:pt idx="24859">
                  <c:v>7.853396</c:v>
                </c:pt>
                <c:pt idx="24860">
                  <c:v>7.8558399999999997</c:v>
                </c:pt>
                <c:pt idx="24861">
                  <c:v>7.8534470000000001</c:v>
                </c:pt>
                <c:pt idx="24862">
                  <c:v>7.8470620000000002</c:v>
                </c:pt>
                <c:pt idx="24863">
                  <c:v>7.843343</c:v>
                </c:pt>
                <c:pt idx="24864">
                  <c:v>7.8488600000000002</c:v>
                </c:pt>
                <c:pt idx="24865">
                  <c:v>7.8546139999999998</c:v>
                </c:pt>
                <c:pt idx="24866">
                  <c:v>7.8541889999999999</c:v>
                </c:pt>
                <c:pt idx="24867">
                  <c:v>7.8560660000000002</c:v>
                </c:pt>
                <c:pt idx="24868">
                  <c:v>7.8558510000000004</c:v>
                </c:pt>
                <c:pt idx="24869">
                  <c:v>7.855092</c:v>
                </c:pt>
                <c:pt idx="24870">
                  <c:v>7.8556629999999998</c:v>
                </c:pt>
                <c:pt idx="24871">
                  <c:v>7.850956</c:v>
                </c:pt>
                <c:pt idx="24872">
                  <c:v>7.8488689999999997</c:v>
                </c:pt>
                <c:pt idx="24873">
                  <c:v>7.8519240000000003</c:v>
                </c:pt>
                <c:pt idx="24874">
                  <c:v>7.8504699999999996</c:v>
                </c:pt>
                <c:pt idx="24875">
                  <c:v>7.8477009999999998</c:v>
                </c:pt>
                <c:pt idx="24876">
                  <c:v>7.849386</c:v>
                </c:pt>
                <c:pt idx="24877">
                  <c:v>7.8514939999999998</c:v>
                </c:pt>
                <c:pt idx="24878">
                  <c:v>7.8529109999999998</c:v>
                </c:pt>
                <c:pt idx="24879">
                  <c:v>7.8543979999999998</c:v>
                </c:pt>
                <c:pt idx="24880">
                  <c:v>7.8545069999999999</c:v>
                </c:pt>
                <c:pt idx="24881">
                  <c:v>7.8557350000000001</c:v>
                </c:pt>
                <c:pt idx="24882">
                  <c:v>7.8572930000000003</c:v>
                </c:pt>
                <c:pt idx="24883">
                  <c:v>7.8562500000000002</c:v>
                </c:pt>
                <c:pt idx="24884">
                  <c:v>7.8556319999999999</c:v>
                </c:pt>
                <c:pt idx="24885">
                  <c:v>7.8527570000000004</c:v>
                </c:pt>
                <c:pt idx="24886">
                  <c:v>7.8495140000000001</c:v>
                </c:pt>
                <c:pt idx="24887">
                  <c:v>7.851699</c:v>
                </c:pt>
                <c:pt idx="24888">
                  <c:v>7.8528950000000002</c:v>
                </c:pt>
                <c:pt idx="24889">
                  <c:v>7.8528650000000004</c:v>
                </c:pt>
                <c:pt idx="24890">
                  <c:v>7.8565899999999997</c:v>
                </c:pt>
                <c:pt idx="24891">
                  <c:v>7.8584649999999998</c:v>
                </c:pt>
                <c:pt idx="24892">
                  <c:v>7.8577240000000002</c:v>
                </c:pt>
                <c:pt idx="24893">
                  <c:v>7.8604329999999996</c:v>
                </c:pt>
                <c:pt idx="24894">
                  <c:v>7.8600919999999999</c:v>
                </c:pt>
                <c:pt idx="24895">
                  <c:v>7.8571720000000003</c:v>
                </c:pt>
                <c:pt idx="24896">
                  <c:v>7.8580940000000004</c:v>
                </c:pt>
                <c:pt idx="24897">
                  <c:v>7.8618180000000004</c:v>
                </c:pt>
                <c:pt idx="24898">
                  <c:v>7.8629569999999998</c:v>
                </c:pt>
                <c:pt idx="24899">
                  <c:v>7.8599100000000002</c:v>
                </c:pt>
                <c:pt idx="24900">
                  <c:v>7.8666980000000004</c:v>
                </c:pt>
                <c:pt idx="24901">
                  <c:v>7.871785</c:v>
                </c:pt>
                <c:pt idx="24902">
                  <c:v>7.8620799999999997</c:v>
                </c:pt>
                <c:pt idx="24903">
                  <c:v>7.8592870000000001</c:v>
                </c:pt>
                <c:pt idx="24904">
                  <c:v>7.8658070000000002</c:v>
                </c:pt>
                <c:pt idx="24905">
                  <c:v>7.8637459999999999</c:v>
                </c:pt>
                <c:pt idx="24906">
                  <c:v>7.8600009999999996</c:v>
                </c:pt>
                <c:pt idx="24907">
                  <c:v>7.8636549999999996</c:v>
                </c:pt>
                <c:pt idx="24908">
                  <c:v>7.8650219999999997</c:v>
                </c:pt>
                <c:pt idx="24909">
                  <c:v>7.8631399999999996</c:v>
                </c:pt>
                <c:pt idx="24910">
                  <c:v>7.8631120000000001</c:v>
                </c:pt>
                <c:pt idx="24911">
                  <c:v>7.8623690000000002</c:v>
                </c:pt>
                <c:pt idx="24912">
                  <c:v>7.8612419999999998</c:v>
                </c:pt>
                <c:pt idx="24913">
                  <c:v>7.8636460000000001</c:v>
                </c:pt>
                <c:pt idx="24914">
                  <c:v>7.8686569999999998</c:v>
                </c:pt>
                <c:pt idx="24915">
                  <c:v>7.868735</c:v>
                </c:pt>
                <c:pt idx="24916">
                  <c:v>7.8629800000000003</c:v>
                </c:pt>
                <c:pt idx="24917">
                  <c:v>7.8627989999999999</c:v>
                </c:pt>
                <c:pt idx="24918">
                  <c:v>7.8681840000000003</c:v>
                </c:pt>
                <c:pt idx="24919">
                  <c:v>7.8690829999999998</c:v>
                </c:pt>
                <c:pt idx="24920">
                  <c:v>7.8677619999999999</c:v>
                </c:pt>
                <c:pt idx="24921">
                  <c:v>7.8683399999999999</c:v>
                </c:pt>
                <c:pt idx="24922">
                  <c:v>7.8686850000000002</c:v>
                </c:pt>
                <c:pt idx="24923">
                  <c:v>7.8710269999999998</c:v>
                </c:pt>
                <c:pt idx="24924">
                  <c:v>7.8746349999999996</c:v>
                </c:pt>
                <c:pt idx="24925">
                  <c:v>7.8711130000000002</c:v>
                </c:pt>
                <c:pt idx="24926">
                  <c:v>7.8675930000000003</c:v>
                </c:pt>
                <c:pt idx="24927">
                  <c:v>7.8705870000000004</c:v>
                </c:pt>
                <c:pt idx="24928">
                  <c:v>7.8707039999999999</c:v>
                </c:pt>
                <c:pt idx="24929">
                  <c:v>7.8688750000000001</c:v>
                </c:pt>
                <c:pt idx="24930">
                  <c:v>7.8712160000000004</c:v>
                </c:pt>
                <c:pt idx="24931">
                  <c:v>7.8734039999999998</c:v>
                </c:pt>
                <c:pt idx="24932">
                  <c:v>7.8690569999999997</c:v>
                </c:pt>
                <c:pt idx="24933">
                  <c:v>7.8670669999999996</c:v>
                </c:pt>
                <c:pt idx="24934">
                  <c:v>7.8730270000000004</c:v>
                </c:pt>
                <c:pt idx="24935">
                  <c:v>7.877313</c:v>
                </c:pt>
                <c:pt idx="24936">
                  <c:v>7.8743619999999996</c:v>
                </c:pt>
                <c:pt idx="24937">
                  <c:v>7.8743720000000001</c:v>
                </c:pt>
                <c:pt idx="24938">
                  <c:v>7.8775539999999999</c:v>
                </c:pt>
                <c:pt idx="24939">
                  <c:v>7.8789559999999996</c:v>
                </c:pt>
                <c:pt idx="24940">
                  <c:v>7.8760000000000003</c:v>
                </c:pt>
                <c:pt idx="24941">
                  <c:v>7.8768099999999999</c:v>
                </c:pt>
                <c:pt idx="24942">
                  <c:v>7.8817500000000003</c:v>
                </c:pt>
                <c:pt idx="24943">
                  <c:v>7.8814770000000003</c:v>
                </c:pt>
                <c:pt idx="24944">
                  <c:v>7.8779940000000002</c:v>
                </c:pt>
                <c:pt idx="24945">
                  <c:v>7.8765210000000003</c:v>
                </c:pt>
                <c:pt idx="24946">
                  <c:v>7.8796359999999996</c:v>
                </c:pt>
                <c:pt idx="24947">
                  <c:v>7.8812819999999997</c:v>
                </c:pt>
                <c:pt idx="24948">
                  <c:v>7.8782959999999997</c:v>
                </c:pt>
                <c:pt idx="24949">
                  <c:v>7.8771469999999999</c:v>
                </c:pt>
                <c:pt idx="24950">
                  <c:v>7.8765470000000004</c:v>
                </c:pt>
                <c:pt idx="24951">
                  <c:v>7.8764399999999997</c:v>
                </c:pt>
                <c:pt idx="24952">
                  <c:v>7.8783899999999996</c:v>
                </c:pt>
                <c:pt idx="24953">
                  <c:v>7.8776910000000004</c:v>
                </c:pt>
                <c:pt idx="24954">
                  <c:v>7.8771740000000001</c:v>
                </c:pt>
                <c:pt idx="24955">
                  <c:v>7.8830479999999996</c:v>
                </c:pt>
                <c:pt idx="24956">
                  <c:v>7.8878659999999998</c:v>
                </c:pt>
                <c:pt idx="24957">
                  <c:v>7.8871770000000003</c:v>
                </c:pt>
                <c:pt idx="24958">
                  <c:v>7.8853200000000001</c:v>
                </c:pt>
                <c:pt idx="24959">
                  <c:v>7.8865100000000004</c:v>
                </c:pt>
                <c:pt idx="24960">
                  <c:v>7.889329</c:v>
                </c:pt>
                <c:pt idx="24961">
                  <c:v>7.8880610000000004</c:v>
                </c:pt>
                <c:pt idx="24962">
                  <c:v>7.8832199999999997</c:v>
                </c:pt>
                <c:pt idx="24963">
                  <c:v>7.883203</c:v>
                </c:pt>
                <c:pt idx="24964">
                  <c:v>7.8877230000000003</c:v>
                </c:pt>
                <c:pt idx="24965">
                  <c:v>7.8869699999999998</c:v>
                </c:pt>
                <c:pt idx="24966">
                  <c:v>7.883419</c:v>
                </c:pt>
                <c:pt idx="24967">
                  <c:v>7.8840940000000002</c:v>
                </c:pt>
                <c:pt idx="24968">
                  <c:v>7.8872549999999997</c:v>
                </c:pt>
                <c:pt idx="24969">
                  <c:v>7.8877249999999997</c:v>
                </c:pt>
                <c:pt idx="24970">
                  <c:v>7.8856770000000003</c:v>
                </c:pt>
                <c:pt idx="24971">
                  <c:v>7.884099</c:v>
                </c:pt>
                <c:pt idx="24972">
                  <c:v>7.8814039999999999</c:v>
                </c:pt>
                <c:pt idx="24973">
                  <c:v>7.8832300000000002</c:v>
                </c:pt>
                <c:pt idx="24974">
                  <c:v>7.8849960000000001</c:v>
                </c:pt>
                <c:pt idx="24975">
                  <c:v>7.8813310000000003</c:v>
                </c:pt>
                <c:pt idx="24976">
                  <c:v>7.8791820000000001</c:v>
                </c:pt>
                <c:pt idx="24977">
                  <c:v>7.880439</c:v>
                </c:pt>
                <c:pt idx="24978">
                  <c:v>7.8809149999999999</c:v>
                </c:pt>
                <c:pt idx="24979">
                  <c:v>7.8828230000000001</c:v>
                </c:pt>
                <c:pt idx="24980">
                  <c:v>7.8845879999999999</c:v>
                </c:pt>
                <c:pt idx="24981">
                  <c:v>7.886101</c:v>
                </c:pt>
                <c:pt idx="24982">
                  <c:v>7.8905279999999998</c:v>
                </c:pt>
                <c:pt idx="24983">
                  <c:v>7.889672</c:v>
                </c:pt>
                <c:pt idx="24984">
                  <c:v>7.8843889999999996</c:v>
                </c:pt>
                <c:pt idx="24985">
                  <c:v>7.8867779999999996</c:v>
                </c:pt>
                <c:pt idx="24986">
                  <c:v>7.8917580000000003</c:v>
                </c:pt>
                <c:pt idx="24987">
                  <c:v>7.8918809999999997</c:v>
                </c:pt>
                <c:pt idx="24988">
                  <c:v>7.8913010000000003</c:v>
                </c:pt>
                <c:pt idx="24989">
                  <c:v>7.8908839999999998</c:v>
                </c:pt>
                <c:pt idx="24990">
                  <c:v>7.891883</c:v>
                </c:pt>
                <c:pt idx="24991">
                  <c:v>7.8918109999999997</c:v>
                </c:pt>
                <c:pt idx="24992">
                  <c:v>7.888738</c:v>
                </c:pt>
                <c:pt idx="24993">
                  <c:v>7.8922049999999997</c:v>
                </c:pt>
                <c:pt idx="24994">
                  <c:v>7.8924110000000001</c:v>
                </c:pt>
                <c:pt idx="24995">
                  <c:v>7.8812810000000004</c:v>
                </c:pt>
                <c:pt idx="24996">
                  <c:v>7.8772289999999998</c:v>
                </c:pt>
                <c:pt idx="24997">
                  <c:v>7.8817560000000002</c:v>
                </c:pt>
                <c:pt idx="24998">
                  <c:v>7.8836839999999997</c:v>
                </c:pt>
                <c:pt idx="24999">
                  <c:v>7.8828509999999996</c:v>
                </c:pt>
                <c:pt idx="25000">
                  <c:v>7.884125</c:v>
                </c:pt>
                <c:pt idx="25001">
                  <c:v>7.8876379999999999</c:v>
                </c:pt>
                <c:pt idx="25002">
                  <c:v>7.891451</c:v>
                </c:pt>
                <c:pt idx="25003">
                  <c:v>7.8931310000000003</c:v>
                </c:pt>
                <c:pt idx="25004">
                  <c:v>7.8907550000000004</c:v>
                </c:pt>
                <c:pt idx="25005">
                  <c:v>7.887575</c:v>
                </c:pt>
                <c:pt idx="25006">
                  <c:v>7.8870630000000004</c:v>
                </c:pt>
                <c:pt idx="25007">
                  <c:v>7.8905909999999997</c:v>
                </c:pt>
                <c:pt idx="25008">
                  <c:v>7.8905440000000002</c:v>
                </c:pt>
                <c:pt idx="25009">
                  <c:v>7.8895239999999998</c:v>
                </c:pt>
                <c:pt idx="25010">
                  <c:v>7.8901830000000004</c:v>
                </c:pt>
                <c:pt idx="25011">
                  <c:v>7.8885420000000002</c:v>
                </c:pt>
                <c:pt idx="25012">
                  <c:v>7.8880400000000002</c:v>
                </c:pt>
                <c:pt idx="25013">
                  <c:v>7.8884889999999999</c:v>
                </c:pt>
                <c:pt idx="25014">
                  <c:v>7.8899710000000001</c:v>
                </c:pt>
                <c:pt idx="25015">
                  <c:v>7.8925650000000003</c:v>
                </c:pt>
                <c:pt idx="25016">
                  <c:v>7.8900969999999999</c:v>
                </c:pt>
                <c:pt idx="25017">
                  <c:v>7.8873449999999998</c:v>
                </c:pt>
                <c:pt idx="25018">
                  <c:v>7.8888470000000002</c:v>
                </c:pt>
                <c:pt idx="25019">
                  <c:v>7.8898109999999999</c:v>
                </c:pt>
                <c:pt idx="25020">
                  <c:v>7.8869949999999998</c:v>
                </c:pt>
                <c:pt idx="25021">
                  <c:v>7.889926</c:v>
                </c:pt>
                <c:pt idx="25022">
                  <c:v>7.8982970000000003</c:v>
                </c:pt>
                <c:pt idx="25023">
                  <c:v>7.8990900000000002</c:v>
                </c:pt>
                <c:pt idx="25024">
                  <c:v>7.8930420000000003</c:v>
                </c:pt>
                <c:pt idx="25025">
                  <c:v>7.8925830000000001</c:v>
                </c:pt>
                <c:pt idx="25026">
                  <c:v>7.8959539999999997</c:v>
                </c:pt>
                <c:pt idx="25027">
                  <c:v>7.8948239999999998</c:v>
                </c:pt>
                <c:pt idx="25028">
                  <c:v>7.8907579999999999</c:v>
                </c:pt>
                <c:pt idx="25029">
                  <c:v>7.892963</c:v>
                </c:pt>
                <c:pt idx="25030">
                  <c:v>7.89513</c:v>
                </c:pt>
                <c:pt idx="25031">
                  <c:v>7.8930389999999999</c:v>
                </c:pt>
                <c:pt idx="25032">
                  <c:v>7.8941020000000002</c:v>
                </c:pt>
                <c:pt idx="25033">
                  <c:v>7.8951289999999998</c:v>
                </c:pt>
                <c:pt idx="25034">
                  <c:v>7.899108</c:v>
                </c:pt>
                <c:pt idx="25035">
                  <c:v>7.9044990000000004</c:v>
                </c:pt>
                <c:pt idx="25036">
                  <c:v>7.903664</c:v>
                </c:pt>
                <c:pt idx="25037">
                  <c:v>7.8994540000000004</c:v>
                </c:pt>
                <c:pt idx="25038">
                  <c:v>7.8965249999999996</c:v>
                </c:pt>
                <c:pt idx="25039">
                  <c:v>7.8980969999999999</c:v>
                </c:pt>
                <c:pt idx="25040">
                  <c:v>7.9017559999999998</c:v>
                </c:pt>
                <c:pt idx="25041">
                  <c:v>7.9017289999999996</c:v>
                </c:pt>
                <c:pt idx="25042">
                  <c:v>7.8947380000000003</c:v>
                </c:pt>
                <c:pt idx="25043">
                  <c:v>7.8919410000000001</c:v>
                </c:pt>
                <c:pt idx="25044">
                  <c:v>7.897818</c:v>
                </c:pt>
                <c:pt idx="25045">
                  <c:v>7.9008240000000001</c:v>
                </c:pt>
                <c:pt idx="25046">
                  <c:v>7.9006319999999999</c:v>
                </c:pt>
                <c:pt idx="25047">
                  <c:v>7.9002350000000003</c:v>
                </c:pt>
                <c:pt idx="25048">
                  <c:v>7.8961509999999997</c:v>
                </c:pt>
                <c:pt idx="25049">
                  <c:v>7.8976889999999997</c:v>
                </c:pt>
                <c:pt idx="25050">
                  <c:v>7.9024429999999999</c:v>
                </c:pt>
                <c:pt idx="25051">
                  <c:v>7.901751</c:v>
                </c:pt>
                <c:pt idx="25052">
                  <c:v>7.9046570000000003</c:v>
                </c:pt>
                <c:pt idx="25053">
                  <c:v>7.9085890000000001</c:v>
                </c:pt>
                <c:pt idx="25054">
                  <c:v>7.9049379999999996</c:v>
                </c:pt>
                <c:pt idx="25055">
                  <c:v>7.9028520000000002</c:v>
                </c:pt>
                <c:pt idx="25056">
                  <c:v>7.9053560000000003</c:v>
                </c:pt>
                <c:pt idx="25057">
                  <c:v>7.9076060000000004</c:v>
                </c:pt>
                <c:pt idx="25058">
                  <c:v>7.9049339999999999</c:v>
                </c:pt>
                <c:pt idx="25059">
                  <c:v>7.9028150000000004</c:v>
                </c:pt>
                <c:pt idx="25060">
                  <c:v>7.9051049999999998</c:v>
                </c:pt>
                <c:pt idx="25061">
                  <c:v>7.9089450000000001</c:v>
                </c:pt>
                <c:pt idx="25062">
                  <c:v>7.910342</c:v>
                </c:pt>
                <c:pt idx="25063">
                  <c:v>7.9089549999999997</c:v>
                </c:pt>
                <c:pt idx="25064">
                  <c:v>7.9079750000000004</c:v>
                </c:pt>
                <c:pt idx="25065">
                  <c:v>7.9095180000000003</c:v>
                </c:pt>
                <c:pt idx="25066">
                  <c:v>7.9095180000000003</c:v>
                </c:pt>
                <c:pt idx="25067">
                  <c:v>7.9072889999999996</c:v>
                </c:pt>
                <c:pt idx="25068">
                  <c:v>7.9079189999999997</c:v>
                </c:pt>
                <c:pt idx="25069">
                  <c:v>7.9104510000000001</c:v>
                </c:pt>
                <c:pt idx="25070">
                  <c:v>7.9058970000000004</c:v>
                </c:pt>
                <c:pt idx="25071">
                  <c:v>7.9039140000000003</c:v>
                </c:pt>
                <c:pt idx="25072">
                  <c:v>7.9065849999999998</c:v>
                </c:pt>
                <c:pt idx="25073">
                  <c:v>7.9070499999999999</c:v>
                </c:pt>
                <c:pt idx="25074">
                  <c:v>7.9078460000000002</c:v>
                </c:pt>
                <c:pt idx="25075">
                  <c:v>7.9103269999999997</c:v>
                </c:pt>
                <c:pt idx="25076">
                  <c:v>7.9116499999999998</c:v>
                </c:pt>
                <c:pt idx="25077">
                  <c:v>7.908588</c:v>
                </c:pt>
                <c:pt idx="25078">
                  <c:v>7.9071020000000001</c:v>
                </c:pt>
                <c:pt idx="25079">
                  <c:v>7.9080260000000004</c:v>
                </c:pt>
                <c:pt idx="25080">
                  <c:v>7.9037839999999999</c:v>
                </c:pt>
                <c:pt idx="25081">
                  <c:v>7.9044270000000001</c:v>
                </c:pt>
                <c:pt idx="25082">
                  <c:v>7.9078419999999996</c:v>
                </c:pt>
                <c:pt idx="25083">
                  <c:v>7.9043619999999999</c:v>
                </c:pt>
                <c:pt idx="25084">
                  <c:v>7.9069979999999997</c:v>
                </c:pt>
                <c:pt idx="25085">
                  <c:v>7.9117550000000003</c:v>
                </c:pt>
                <c:pt idx="25086">
                  <c:v>7.9073909999999996</c:v>
                </c:pt>
                <c:pt idx="25087">
                  <c:v>7.9056480000000002</c:v>
                </c:pt>
                <c:pt idx="25088">
                  <c:v>7.9118979999999999</c:v>
                </c:pt>
                <c:pt idx="25089">
                  <c:v>7.9134089999999997</c:v>
                </c:pt>
                <c:pt idx="25090">
                  <c:v>7.9115089999999997</c:v>
                </c:pt>
                <c:pt idx="25091">
                  <c:v>7.9181670000000004</c:v>
                </c:pt>
                <c:pt idx="25092">
                  <c:v>7.9190449999999997</c:v>
                </c:pt>
                <c:pt idx="25093">
                  <c:v>7.9167779999999999</c:v>
                </c:pt>
                <c:pt idx="25094">
                  <c:v>7.9223239999999997</c:v>
                </c:pt>
                <c:pt idx="25095">
                  <c:v>7.9242319999999999</c:v>
                </c:pt>
                <c:pt idx="25096">
                  <c:v>7.9205579999999998</c:v>
                </c:pt>
                <c:pt idx="25097">
                  <c:v>7.9203279999999996</c:v>
                </c:pt>
                <c:pt idx="25098">
                  <c:v>7.9196049999999998</c:v>
                </c:pt>
                <c:pt idx="25099">
                  <c:v>7.9184239999999999</c:v>
                </c:pt>
                <c:pt idx="25100">
                  <c:v>7.9202389999999996</c:v>
                </c:pt>
                <c:pt idx="25101">
                  <c:v>7.9205220000000001</c:v>
                </c:pt>
                <c:pt idx="25102">
                  <c:v>7.9214820000000001</c:v>
                </c:pt>
                <c:pt idx="25103">
                  <c:v>7.924258</c:v>
                </c:pt>
                <c:pt idx="25104">
                  <c:v>7.9203849999999996</c:v>
                </c:pt>
                <c:pt idx="25105">
                  <c:v>7.91716</c:v>
                </c:pt>
                <c:pt idx="25106">
                  <c:v>7.9192619999999998</c:v>
                </c:pt>
                <c:pt idx="25107">
                  <c:v>7.920064</c:v>
                </c:pt>
                <c:pt idx="25108">
                  <c:v>7.9198219999999999</c:v>
                </c:pt>
                <c:pt idx="25109">
                  <c:v>7.9223889999999999</c:v>
                </c:pt>
                <c:pt idx="25110">
                  <c:v>7.9264919999999996</c:v>
                </c:pt>
                <c:pt idx="25111">
                  <c:v>7.9256380000000002</c:v>
                </c:pt>
                <c:pt idx="25112">
                  <c:v>7.9198380000000004</c:v>
                </c:pt>
                <c:pt idx="25113">
                  <c:v>7.9223600000000003</c:v>
                </c:pt>
                <c:pt idx="25114">
                  <c:v>7.9269720000000001</c:v>
                </c:pt>
                <c:pt idx="25115">
                  <c:v>7.9227650000000001</c:v>
                </c:pt>
                <c:pt idx="25116">
                  <c:v>7.920566</c:v>
                </c:pt>
                <c:pt idx="25117">
                  <c:v>7.9217610000000001</c:v>
                </c:pt>
                <c:pt idx="25118">
                  <c:v>7.918793</c:v>
                </c:pt>
                <c:pt idx="25119">
                  <c:v>7.9185369999999997</c:v>
                </c:pt>
                <c:pt idx="25120">
                  <c:v>7.9189259999999999</c:v>
                </c:pt>
                <c:pt idx="25121">
                  <c:v>7.916531</c:v>
                </c:pt>
                <c:pt idx="25122">
                  <c:v>7.9207979999999996</c:v>
                </c:pt>
                <c:pt idx="25123">
                  <c:v>7.9252849999999997</c:v>
                </c:pt>
                <c:pt idx="25124">
                  <c:v>7.9228490000000003</c:v>
                </c:pt>
                <c:pt idx="25125">
                  <c:v>7.9245960000000002</c:v>
                </c:pt>
                <c:pt idx="25126">
                  <c:v>7.9266139999999998</c:v>
                </c:pt>
                <c:pt idx="25127">
                  <c:v>7.9249929999999997</c:v>
                </c:pt>
                <c:pt idx="25128">
                  <c:v>7.9269109999999996</c:v>
                </c:pt>
                <c:pt idx="25129">
                  <c:v>7.9283260000000002</c:v>
                </c:pt>
                <c:pt idx="25130">
                  <c:v>7.9244760000000003</c:v>
                </c:pt>
                <c:pt idx="25131">
                  <c:v>7.9246439999999998</c:v>
                </c:pt>
                <c:pt idx="25132">
                  <c:v>7.9280920000000004</c:v>
                </c:pt>
                <c:pt idx="25133">
                  <c:v>7.9261809999999997</c:v>
                </c:pt>
                <c:pt idx="25134">
                  <c:v>7.9282919999999999</c:v>
                </c:pt>
                <c:pt idx="25135">
                  <c:v>7.9339560000000002</c:v>
                </c:pt>
                <c:pt idx="25136">
                  <c:v>7.9316700000000004</c:v>
                </c:pt>
                <c:pt idx="25137">
                  <c:v>7.9339230000000001</c:v>
                </c:pt>
                <c:pt idx="25138">
                  <c:v>7.9395490000000004</c:v>
                </c:pt>
                <c:pt idx="25139">
                  <c:v>7.9353309999999997</c:v>
                </c:pt>
                <c:pt idx="25140">
                  <c:v>7.9340159999999997</c:v>
                </c:pt>
                <c:pt idx="25141">
                  <c:v>7.9405089999999996</c:v>
                </c:pt>
                <c:pt idx="25142">
                  <c:v>7.9405460000000003</c:v>
                </c:pt>
                <c:pt idx="25143">
                  <c:v>7.9371419999999997</c:v>
                </c:pt>
                <c:pt idx="25144">
                  <c:v>7.9349800000000004</c:v>
                </c:pt>
                <c:pt idx="25145">
                  <c:v>7.9336669999999998</c:v>
                </c:pt>
                <c:pt idx="25146">
                  <c:v>7.9350889999999996</c:v>
                </c:pt>
                <c:pt idx="25147">
                  <c:v>7.9356840000000002</c:v>
                </c:pt>
                <c:pt idx="25148">
                  <c:v>7.9329929999999997</c:v>
                </c:pt>
                <c:pt idx="25149">
                  <c:v>7.9343050000000002</c:v>
                </c:pt>
                <c:pt idx="25150">
                  <c:v>7.9343899999999996</c:v>
                </c:pt>
                <c:pt idx="25151">
                  <c:v>7.9317299999999999</c:v>
                </c:pt>
                <c:pt idx="25152">
                  <c:v>7.9336529999999996</c:v>
                </c:pt>
                <c:pt idx="25153">
                  <c:v>7.9351469999999997</c:v>
                </c:pt>
                <c:pt idx="25154">
                  <c:v>7.9327249999999996</c:v>
                </c:pt>
                <c:pt idx="25155">
                  <c:v>7.9262139999999999</c:v>
                </c:pt>
                <c:pt idx="25156">
                  <c:v>7.9241789999999996</c:v>
                </c:pt>
                <c:pt idx="25157">
                  <c:v>7.9305450000000004</c:v>
                </c:pt>
                <c:pt idx="25158">
                  <c:v>7.9329489999999998</c:v>
                </c:pt>
                <c:pt idx="25159">
                  <c:v>7.9335760000000004</c:v>
                </c:pt>
                <c:pt idx="25160">
                  <c:v>7.9373209999999998</c:v>
                </c:pt>
                <c:pt idx="25161">
                  <c:v>7.936509</c:v>
                </c:pt>
                <c:pt idx="25162">
                  <c:v>7.9312100000000001</c:v>
                </c:pt>
                <c:pt idx="25163">
                  <c:v>7.9305490000000001</c:v>
                </c:pt>
                <c:pt idx="25164">
                  <c:v>7.9331569999999996</c:v>
                </c:pt>
                <c:pt idx="25165">
                  <c:v>7.932239</c:v>
                </c:pt>
                <c:pt idx="25166">
                  <c:v>7.930936</c:v>
                </c:pt>
                <c:pt idx="25167">
                  <c:v>7.9308519999999998</c:v>
                </c:pt>
                <c:pt idx="25168">
                  <c:v>7.9316250000000004</c:v>
                </c:pt>
                <c:pt idx="25169">
                  <c:v>7.9362789999999999</c:v>
                </c:pt>
                <c:pt idx="25170">
                  <c:v>7.936248</c:v>
                </c:pt>
                <c:pt idx="25171">
                  <c:v>7.9304249999999996</c:v>
                </c:pt>
                <c:pt idx="25172">
                  <c:v>7.930142</c:v>
                </c:pt>
                <c:pt idx="25173">
                  <c:v>7.9332399999999996</c:v>
                </c:pt>
                <c:pt idx="25174">
                  <c:v>7.9265670000000004</c:v>
                </c:pt>
                <c:pt idx="25175">
                  <c:v>7.9249999999999998</c:v>
                </c:pt>
                <c:pt idx="25176">
                  <c:v>7.9341350000000004</c:v>
                </c:pt>
                <c:pt idx="25177">
                  <c:v>7.9330990000000003</c:v>
                </c:pt>
                <c:pt idx="25178">
                  <c:v>7.9300579999999998</c:v>
                </c:pt>
                <c:pt idx="25179">
                  <c:v>7.9376569999999997</c:v>
                </c:pt>
                <c:pt idx="25180">
                  <c:v>7.9389339999999997</c:v>
                </c:pt>
                <c:pt idx="25181">
                  <c:v>7.9317270000000004</c:v>
                </c:pt>
                <c:pt idx="25182">
                  <c:v>7.9297870000000001</c:v>
                </c:pt>
                <c:pt idx="25183">
                  <c:v>7.9351640000000003</c:v>
                </c:pt>
                <c:pt idx="25184">
                  <c:v>7.933954</c:v>
                </c:pt>
                <c:pt idx="25185">
                  <c:v>7.9270350000000001</c:v>
                </c:pt>
                <c:pt idx="25186">
                  <c:v>7.9284220000000003</c:v>
                </c:pt>
                <c:pt idx="25187">
                  <c:v>7.9335380000000004</c:v>
                </c:pt>
                <c:pt idx="25188">
                  <c:v>7.9346889999999997</c:v>
                </c:pt>
                <c:pt idx="25189">
                  <c:v>7.9325409999999996</c:v>
                </c:pt>
                <c:pt idx="25190">
                  <c:v>7.9310960000000001</c:v>
                </c:pt>
                <c:pt idx="25191">
                  <c:v>7.9345970000000001</c:v>
                </c:pt>
                <c:pt idx="25192">
                  <c:v>7.9371609999999997</c:v>
                </c:pt>
                <c:pt idx="25193">
                  <c:v>7.9386130000000001</c:v>
                </c:pt>
                <c:pt idx="25194">
                  <c:v>7.9429100000000004</c:v>
                </c:pt>
                <c:pt idx="25195">
                  <c:v>7.9443149999999996</c:v>
                </c:pt>
                <c:pt idx="25196">
                  <c:v>7.9450659999999997</c:v>
                </c:pt>
                <c:pt idx="25197">
                  <c:v>7.9551119999999997</c:v>
                </c:pt>
                <c:pt idx="25198">
                  <c:v>7.9576060000000002</c:v>
                </c:pt>
                <c:pt idx="25199">
                  <c:v>7.9445410000000001</c:v>
                </c:pt>
                <c:pt idx="25200">
                  <c:v>7.9388079999999999</c:v>
                </c:pt>
                <c:pt idx="25201">
                  <c:v>7.9375710000000002</c:v>
                </c:pt>
                <c:pt idx="25202">
                  <c:v>7.9292850000000001</c:v>
                </c:pt>
                <c:pt idx="25203">
                  <c:v>7.9289829999999997</c:v>
                </c:pt>
                <c:pt idx="25204">
                  <c:v>7.9352340000000003</c:v>
                </c:pt>
                <c:pt idx="25205">
                  <c:v>7.9366180000000002</c:v>
                </c:pt>
                <c:pt idx="25206">
                  <c:v>7.9363979999999996</c:v>
                </c:pt>
                <c:pt idx="25207">
                  <c:v>7.9361509999999997</c:v>
                </c:pt>
                <c:pt idx="25208">
                  <c:v>7.9362079999999997</c:v>
                </c:pt>
                <c:pt idx="25209">
                  <c:v>7.9358789999999999</c:v>
                </c:pt>
                <c:pt idx="25210">
                  <c:v>7.9387340000000002</c:v>
                </c:pt>
                <c:pt idx="25211">
                  <c:v>7.9421429999999997</c:v>
                </c:pt>
                <c:pt idx="25212">
                  <c:v>7.9405609999999998</c:v>
                </c:pt>
                <c:pt idx="25213">
                  <c:v>7.9452020000000001</c:v>
                </c:pt>
                <c:pt idx="25214">
                  <c:v>7.9491040000000002</c:v>
                </c:pt>
                <c:pt idx="25215">
                  <c:v>7.9472950000000004</c:v>
                </c:pt>
                <c:pt idx="25216">
                  <c:v>7.9501020000000002</c:v>
                </c:pt>
                <c:pt idx="25217">
                  <c:v>7.9509530000000002</c:v>
                </c:pt>
                <c:pt idx="25218">
                  <c:v>7.944928</c:v>
                </c:pt>
                <c:pt idx="25219">
                  <c:v>7.9408060000000003</c:v>
                </c:pt>
                <c:pt idx="25220">
                  <c:v>7.943867</c:v>
                </c:pt>
                <c:pt idx="25221">
                  <c:v>7.9465690000000002</c:v>
                </c:pt>
                <c:pt idx="25222">
                  <c:v>7.9451900000000002</c:v>
                </c:pt>
                <c:pt idx="25223">
                  <c:v>7.9454830000000003</c:v>
                </c:pt>
                <c:pt idx="25224">
                  <c:v>7.9465760000000003</c:v>
                </c:pt>
                <c:pt idx="25225">
                  <c:v>7.9489989999999997</c:v>
                </c:pt>
                <c:pt idx="25226">
                  <c:v>7.9489109999999998</c:v>
                </c:pt>
                <c:pt idx="25227">
                  <c:v>7.9447260000000002</c:v>
                </c:pt>
                <c:pt idx="25228">
                  <c:v>7.9420299999999999</c:v>
                </c:pt>
                <c:pt idx="25229">
                  <c:v>7.941961</c:v>
                </c:pt>
                <c:pt idx="25230">
                  <c:v>7.9424299999999999</c:v>
                </c:pt>
                <c:pt idx="25231">
                  <c:v>7.9434849999999999</c:v>
                </c:pt>
                <c:pt idx="25232">
                  <c:v>7.9446070000000004</c:v>
                </c:pt>
                <c:pt idx="25233">
                  <c:v>7.946288</c:v>
                </c:pt>
                <c:pt idx="25234">
                  <c:v>7.945843</c:v>
                </c:pt>
                <c:pt idx="25235">
                  <c:v>7.9499139999999997</c:v>
                </c:pt>
                <c:pt idx="25236">
                  <c:v>7.9547460000000001</c:v>
                </c:pt>
                <c:pt idx="25237">
                  <c:v>7.9549940000000001</c:v>
                </c:pt>
                <c:pt idx="25238">
                  <c:v>7.9582689999999996</c:v>
                </c:pt>
                <c:pt idx="25239">
                  <c:v>7.955444</c:v>
                </c:pt>
                <c:pt idx="25240">
                  <c:v>7.9478580000000001</c:v>
                </c:pt>
                <c:pt idx="25241">
                  <c:v>7.9528309999999998</c:v>
                </c:pt>
                <c:pt idx="25242">
                  <c:v>7.9575060000000004</c:v>
                </c:pt>
                <c:pt idx="25243">
                  <c:v>7.9517059999999997</c:v>
                </c:pt>
                <c:pt idx="25244">
                  <c:v>7.9538479999999998</c:v>
                </c:pt>
                <c:pt idx="25245">
                  <c:v>7.9598990000000001</c:v>
                </c:pt>
                <c:pt idx="25246">
                  <c:v>7.9553320000000003</c:v>
                </c:pt>
                <c:pt idx="25247">
                  <c:v>7.9531409999999996</c:v>
                </c:pt>
                <c:pt idx="25248">
                  <c:v>7.9573400000000003</c:v>
                </c:pt>
                <c:pt idx="25249">
                  <c:v>7.9552579999999997</c:v>
                </c:pt>
                <c:pt idx="25250">
                  <c:v>7.9542000000000002</c:v>
                </c:pt>
                <c:pt idx="25251">
                  <c:v>7.9595459999999996</c:v>
                </c:pt>
                <c:pt idx="25252">
                  <c:v>7.9622570000000001</c:v>
                </c:pt>
                <c:pt idx="25253">
                  <c:v>7.9589889999999999</c:v>
                </c:pt>
                <c:pt idx="25254">
                  <c:v>7.9593119999999997</c:v>
                </c:pt>
                <c:pt idx="25255">
                  <c:v>7.9634939999999999</c:v>
                </c:pt>
                <c:pt idx="25256">
                  <c:v>7.9625079999999997</c:v>
                </c:pt>
                <c:pt idx="25257">
                  <c:v>7.9608910000000002</c:v>
                </c:pt>
                <c:pt idx="25258">
                  <c:v>7.962402</c:v>
                </c:pt>
                <c:pt idx="25259">
                  <c:v>7.9632329999999998</c:v>
                </c:pt>
                <c:pt idx="25260">
                  <c:v>7.9643800000000002</c:v>
                </c:pt>
                <c:pt idx="25261">
                  <c:v>7.9625620000000001</c:v>
                </c:pt>
                <c:pt idx="25262">
                  <c:v>7.9571500000000004</c:v>
                </c:pt>
                <c:pt idx="25263">
                  <c:v>7.9588080000000003</c:v>
                </c:pt>
                <c:pt idx="25264">
                  <c:v>7.9650410000000003</c:v>
                </c:pt>
                <c:pt idx="25265">
                  <c:v>7.9638530000000003</c:v>
                </c:pt>
                <c:pt idx="25266">
                  <c:v>7.9618880000000001</c:v>
                </c:pt>
                <c:pt idx="25267">
                  <c:v>7.9642429999999997</c:v>
                </c:pt>
                <c:pt idx="25268">
                  <c:v>7.9610760000000003</c:v>
                </c:pt>
                <c:pt idx="25269">
                  <c:v>7.9563030000000001</c:v>
                </c:pt>
                <c:pt idx="25270">
                  <c:v>7.9555069999999999</c:v>
                </c:pt>
                <c:pt idx="25271">
                  <c:v>7.9581910000000002</c:v>
                </c:pt>
                <c:pt idx="25272">
                  <c:v>7.9615220000000004</c:v>
                </c:pt>
                <c:pt idx="25273">
                  <c:v>7.9611150000000004</c:v>
                </c:pt>
                <c:pt idx="25274">
                  <c:v>7.9617639999999996</c:v>
                </c:pt>
                <c:pt idx="25275">
                  <c:v>7.9666969999999999</c:v>
                </c:pt>
                <c:pt idx="25276">
                  <c:v>7.9698589999999996</c:v>
                </c:pt>
                <c:pt idx="25277">
                  <c:v>7.9680799999999996</c:v>
                </c:pt>
                <c:pt idx="25278">
                  <c:v>7.9633799999999999</c:v>
                </c:pt>
                <c:pt idx="25279">
                  <c:v>7.9625570000000003</c:v>
                </c:pt>
                <c:pt idx="25280">
                  <c:v>7.9677709999999999</c:v>
                </c:pt>
                <c:pt idx="25281">
                  <c:v>7.9695140000000002</c:v>
                </c:pt>
                <c:pt idx="25282">
                  <c:v>7.9680119999999999</c:v>
                </c:pt>
                <c:pt idx="25283">
                  <c:v>7.9691900000000002</c:v>
                </c:pt>
                <c:pt idx="25284">
                  <c:v>7.9686199999999996</c:v>
                </c:pt>
                <c:pt idx="25285">
                  <c:v>7.9681990000000003</c:v>
                </c:pt>
                <c:pt idx="25286">
                  <c:v>7.9705380000000003</c:v>
                </c:pt>
                <c:pt idx="25287">
                  <c:v>7.9678779999999998</c:v>
                </c:pt>
                <c:pt idx="25288">
                  <c:v>7.9652580000000004</c:v>
                </c:pt>
                <c:pt idx="25289">
                  <c:v>7.9711280000000002</c:v>
                </c:pt>
                <c:pt idx="25290">
                  <c:v>7.9731880000000004</c:v>
                </c:pt>
                <c:pt idx="25291">
                  <c:v>7.9671519999999996</c:v>
                </c:pt>
                <c:pt idx="25292">
                  <c:v>7.9648440000000003</c:v>
                </c:pt>
                <c:pt idx="25293">
                  <c:v>7.9653859999999996</c:v>
                </c:pt>
                <c:pt idx="25294">
                  <c:v>7.9664380000000001</c:v>
                </c:pt>
                <c:pt idx="25295">
                  <c:v>7.9677379999999998</c:v>
                </c:pt>
                <c:pt idx="25296">
                  <c:v>7.9649359999999998</c:v>
                </c:pt>
                <c:pt idx="25297">
                  <c:v>7.962135</c:v>
                </c:pt>
                <c:pt idx="25298">
                  <c:v>7.964283</c:v>
                </c:pt>
                <c:pt idx="25299">
                  <c:v>7.9651290000000001</c:v>
                </c:pt>
                <c:pt idx="25300">
                  <c:v>7.9642600000000003</c:v>
                </c:pt>
                <c:pt idx="25301">
                  <c:v>7.9654379999999998</c:v>
                </c:pt>
                <c:pt idx="25302">
                  <c:v>7.9637060000000002</c:v>
                </c:pt>
                <c:pt idx="25303">
                  <c:v>7.9626049999999999</c:v>
                </c:pt>
                <c:pt idx="25304">
                  <c:v>7.9688140000000001</c:v>
                </c:pt>
                <c:pt idx="25305">
                  <c:v>7.9740219999999997</c:v>
                </c:pt>
                <c:pt idx="25306">
                  <c:v>7.9704990000000002</c:v>
                </c:pt>
                <c:pt idx="25307">
                  <c:v>7.9657600000000004</c:v>
                </c:pt>
                <c:pt idx="25308">
                  <c:v>7.9685639999999998</c:v>
                </c:pt>
                <c:pt idx="25309">
                  <c:v>7.9725159999999997</c:v>
                </c:pt>
                <c:pt idx="25310">
                  <c:v>7.9737099999999996</c:v>
                </c:pt>
                <c:pt idx="25311">
                  <c:v>7.9736039999999999</c:v>
                </c:pt>
                <c:pt idx="25312">
                  <c:v>7.9727759999999996</c:v>
                </c:pt>
                <c:pt idx="25313">
                  <c:v>7.9700730000000002</c:v>
                </c:pt>
                <c:pt idx="25314">
                  <c:v>7.9665439999999998</c:v>
                </c:pt>
                <c:pt idx="25315">
                  <c:v>7.968064</c:v>
                </c:pt>
                <c:pt idx="25316">
                  <c:v>7.9712319999999997</c:v>
                </c:pt>
                <c:pt idx="25317">
                  <c:v>7.9751269999999996</c:v>
                </c:pt>
                <c:pt idx="25318">
                  <c:v>7.9819550000000001</c:v>
                </c:pt>
                <c:pt idx="25319">
                  <c:v>7.9838180000000003</c:v>
                </c:pt>
                <c:pt idx="25320">
                  <c:v>7.9823259999999996</c:v>
                </c:pt>
                <c:pt idx="25321">
                  <c:v>7.9788240000000004</c:v>
                </c:pt>
                <c:pt idx="25322">
                  <c:v>7.9763650000000004</c:v>
                </c:pt>
                <c:pt idx="25323">
                  <c:v>7.9809570000000001</c:v>
                </c:pt>
                <c:pt idx="25324">
                  <c:v>7.9839529999999996</c:v>
                </c:pt>
                <c:pt idx="25325">
                  <c:v>7.9772699999999999</c:v>
                </c:pt>
                <c:pt idx="25326">
                  <c:v>7.9730299999999996</c:v>
                </c:pt>
                <c:pt idx="25327">
                  <c:v>7.9767010000000003</c:v>
                </c:pt>
                <c:pt idx="25328">
                  <c:v>7.977042</c:v>
                </c:pt>
                <c:pt idx="25329">
                  <c:v>7.9751130000000003</c:v>
                </c:pt>
                <c:pt idx="25330">
                  <c:v>7.9782159999999998</c:v>
                </c:pt>
                <c:pt idx="25331">
                  <c:v>7.9771169999999998</c:v>
                </c:pt>
                <c:pt idx="25332">
                  <c:v>7.9759849999999997</c:v>
                </c:pt>
                <c:pt idx="25333">
                  <c:v>7.9815240000000003</c:v>
                </c:pt>
                <c:pt idx="25334">
                  <c:v>7.9825720000000002</c:v>
                </c:pt>
                <c:pt idx="25335">
                  <c:v>7.9771130000000001</c:v>
                </c:pt>
                <c:pt idx="25336">
                  <c:v>7.9775299999999998</c:v>
                </c:pt>
                <c:pt idx="25337">
                  <c:v>7.9842469999999999</c:v>
                </c:pt>
                <c:pt idx="25338">
                  <c:v>7.9837199999999999</c:v>
                </c:pt>
                <c:pt idx="25339">
                  <c:v>7.9784819999999996</c:v>
                </c:pt>
                <c:pt idx="25340">
                  <c:v>7.9837069999999999</c:v>
                </c:pt>
                <c:pt idx="25341">
                  <c:v>7.9896929999999999</c:v>
                </c:pt>
                <c:pt idx="25342">
                  <c:v>7.9844759999999999</c:v>
                </c:pt>
                <c:pt idx="25343">
                  <c:v>7.9817679999999998</c:v>
                </c:pt>
                <c:pt idx="25344">
                  <c:v>7.9856369999999997</c:v>
                </c:pt>
                <c:pt idx="25345">
                  <c:v>7.9854310000000002</c:v>
                </c:pt>
                <c:pt idx="25346">
                  <c:v>7.9846880000000002</c:v>
                </c:pt>
                <c:pt idx="25347">
                  <c:v>7.9863099999999996</c:v>
                </c:pt>
                <c:pt idx="25348">
                  <c:v>7.9854719999999997</c:v>
                </c:pt>
                <c:pt idx="25349">
                  <c:v>7.9828489999999999</c:v>
                </c:pt>
                <c:pt idx="25350">
                  <c:v>7.9831719999999997</c:v>
                </c:pt>
                <c:pt idx="25351">
                  <c:v>7.9833129999999999</c:v>
                </c:pt>
                <c:pt idx="25352">
                  <c:v>7.9814920000000003</c:v>
                </c:pt>
                <c:pt idx="25353">
                  <c:v>7.9829400000000001</c:v>
                </c:pt>
                <c:pt idx="25354">
                  <c:v>7.9835849999999997</c:v>
                </c:pt>
                <c:pt idx="25355">
                  <c:v>7.9816269999999996</c:v>
                </c:pt>
                <c:pt idx="25356">
                  <c:v>7.9811310000000004</c:v>
                </c:pt>
                <c:pt idx="25357">
                  <c:v>7.9820859999999998</c:v>
                </c:pt>
                <c:pt idx="25358">
                  <c:v>7.9855530000000003</c:v>
                </c:pt>
                <c:pt idx="25359">
                  <c:v>7.98576</c:v>
                </c:pt>
                <c:pt idx="25360">
                  <c:v>7.9823639999999996</c:v>
                </c:pt>
                <c:pt idx="25361">
                  <c:v>7.9845249999999997</c:v>
                </c:pt>
                <c:pt idx="25362">
                  <c:v>7.9908830000000002</c:v>
                </c:pt>
                <c:pt idx="25363">
                  <c:v>7.9891509999999997</c:v>
                </c:pt>
                <c:pt idx="25364">
                  <c:v>7.9824529999999996</c:v>
                </c:pt>
                <c:pt idx="25365">
                  <c:v>7.9818280000000001</c:v>
                </c:pt>
                <c:pt idx="25366">
                  <c:v>7.9848879999999998</c:v>
                </c:pt>
                <c:pt idx="25367">
                  <c:v>7.9873979999999998</c:v>
                </c:pt>
                <c:pt idx="25368">
                  <c:v>7.9860490000000004</c:v>
                </c:pt>
                <c:pt idx="25369">
                  <c:v>7.9830240000000003</c:v>
                </c:pt>
                <c:pt idx="25370">
                  <c:v>7.9825609999999996</c:v>
                </c:pt>
                <c:pt idx="25371">
                  <c:v>7.9852699999999999</c:v>
                </c:pt>
                <c:pt idx="25372">
                  <c:v>7.9872069999999997</c:v>
                </c:pt>
                <c:pt idx="25373">
                  <c:v>7.9866010000000003</c:v>
                </c:pt>
                <c:pt idx="25374">
                  <c:v>7.9852889999999999</c:v>
                </c:pt>
                <c:pt idx="25375">
                  <c:v>7.983187</c:v>
                </c:pt>
                <c:pt idx="25376">
                  <c:v>7.9854240000000001</c:v>
                </c:pt>
                <c:pt idx="25377">
                  <c:v>7.9916349999999996</c:v>
                </c:pt>
                <c:pt idx="25378">
                  <c:v>7.9939049999999998</c:v>
                </c:pt>
                <c:pt idx="25379">
                  <c:v>7.9932230000000004</c:v>
                </c:pt>
                <c:pt idx="25380">
                  <c:v>7.9940470000000001</c:v>
                </c:pt>
                <c:pt idx="25381">
                  <c:v>7.9968310000000002</c:v>
                </c:pt>
                <c:pt idx="25382">
                  <c:v>7.9965099999999998</c:v>
                </c:pt>
                <c:pt idx="25383">
                  <c:v>7.9937880000000003</c:v>
                </c:pt>
                <c:pt idx="25384">
                  <c:v>7.9974290000000003</c:v>
                </c:pt>
                <c:pt idx="25385">
                  <c:v>7.9984169999999999</c:v>
                </c:pt>
                <c:pt idx="25386">
                  <c:v>7.9949709999999996</c:v>
                </c:pt>
                <c:pt idx="25387">
                  <c:v>7.9958920000000004</c:v>
                </c:pt>
                <c:pt idx="25388">
                  <c:v>7.9970619999999997</c:v>
                </c:pt>
                <c:pt idx="25389">
                  <c:v>7.9941829999999996</c:v>
                </c:pt>
                <c:pt idx="25390">
                  <c:v>7.9870910000000004</c:v>
                </c:pt>
                <c:pt idx="25391">
                  <c:v>7.9836819999999999</c:v>
                </c:pt>
                <c:pt idx="25392">
                  <c:v>7.9810559999999997</c:v>
                </c:pt>
                <c:pt idx="25393">
                  <c:v>7.9814489999999996</c:v>
                </c:pt>
                <c:pt idx="25394">
                  <c:v>7.9864509999999997</c:v>
                </c:pt>
                <c:pt idx="25395">
                  <c:v>7.9872350000000001</c:v>
                </c:pt>
                <c:pt idx="25396">
                  <c:v>7.9862669999999998</c:v>
                </c:pt>
                <c:pt idx="25397">
                  <c:v>7.9866849999999996</c:v>
                </c:pt>
                <c:pt idx="25398">
                  <c:v>7.9910899999999998</c:v>
                </c:pt>
                <c:pt idx="25399">
                  <c:v>7.9962160000000004</c:v>
                </c:pt>
                <c:pt idx="25400">
                  <c:v>7.998373</c:v>
                </c:pt>
                <c:pt idx="25401">
                  <c:v>8.002199000000001</c:v>
                </c:pt>
                <c:pt idx="25402">
                  <c:v>8.0052960000000013</c:v>
                </c:pt>
                <c:pt idx="25403">
                  <c:v>8.0077990000000003</c:v>
                </c:pt>
                <c:pt idx="25404">
                  <c:v>8.0065460000000002</c:v>
                </c:pt>
                <c:pt idx="25405">
                  <c:v>8.0090280000000007</c:v>
                </c:pt>
                <c:pt idx="25406">
                  <c:v>8.015326</c:v>
                </c:pt>
                <c:pt idx="25407">
                  <c:v>8.0099429999999998</c:v>
                </c:pt>
                <c:pt idx="25408">
                  <c:v>8.005369</c:v>
                </c:pt>
                <c:pt idx="25409">
                  <c:v>8.0106010000000012</c:v>
                </c:pt>
                <c:pt idx="25410">
                  <c:v>8.013857999999999</c:v>
                </c:pt>
                <c:pt idx="25411">
                  <c:v>8.0098500000000001</c:v>
                </c:pt>
                <c:pt idx="25412">
                  <c:v>8.0080379999999991</c:v>
                </c:pt>
                <c:pt idx="25413">
                  <c:v>8.0092560000000006</c:v>
                </c:pt>
                <c:pt idx="25414">
                  <c:v>8.0070809999999994</c:v>
                </c:pt>
                <c:pt idx="25415">
                  <c:v>8.007911</c:v>
                </c:pt>
                <c:pt idx="25416">
                  <c:v>8.0119319999999998</c:v>
                </c:pt>
                <c:pt idx="25417">
                  <c:v>8.011063</c:v>
                </c:pt>
                <c:pt idx="25418">
                  <c:v>8.005075999999999</c:v>
                </c:pt>
                <c:pt idx="25419">
                  <c:v>8.0006219999999999</c:v>
                </c:pt>
                <c:pt idx="25420">
                  <c:v>8.0044250000000012</c:v>
                </c:pt>
                <c:pt idx="25421">
                  <c:v>8.0101429999999993</c:v>
                </c:pt>
                <c:pt idx="25422">
                  <c:v>8.0082599999999999</c:v>
                </c:pt>
                <c:pt idx="25423">
                  <c:v>8.0049260000000011</c:v>
                </c:pt>
                <c:pt idx="25424">
                  <c:v>8.0066780000000008</c:v>
                </c:pt>
                <c:pt idx="25425">
                  <c:v>8.0082160000000009</c:v>
                </c:pt>
                <c:pt idx="25426">
                  <c:v>8.0061999999999998</c:v>
                </c:pt>
                <c:pt idx="25427">
                  <c:v>8.006219999999999</c:v>
                </c:pt>
                <c:pt idx="25428">
                  <c:v>8.0057970000000012</c:v>
                </c:pt>
                <c:pt idx="25429">
                  <c:v>8.0038640000000001</c:v>
                </c:pt>
                <c:pt idx="25430">
                  <c:v>8.008071000000001</c:v>
                </c:pt>
                <c:pt idx="25431">
                  <c:v>8.0111360000000005</c:v>
                </c:pt>
                <c:pt idx="25432">
                  <c:v>8.0069130000000008</c:v>
                </c:pt>
                <c:pt idx="25433">
                  <c:v>8.0030509999999992</c:v>
                </c:pt>
                <c:pt idx="25434">
                  <c:v>8.0023429999999998</c:v>
                </c:pt>
                <c:pt idx="25435">
                  <c:v>8.0033120000000011</c:v>
                </c:pt>
                <c:pt idx="25436">
                  <c:v>8.0054680000000005</c:v>
                </c:pt>
                <c:pt idx="25437">
                  <c:v>8.0053650000000012</c:v>
                </c:pt>
                <c:pt idx="25438">
                  <c:v>8.003506999999999</c:v>
                </c:pt>
                <c:pt idx="25439">
                  <c:v>8.0055769999999988</c:v>
                </c:pt>
                <c:pt idx="25440">
                  <c:v>8.0095109999999998</c:v>
                </c:pt>
                <c:pt idx="25441">
                  <c:v>8.0073439999999998</c:v>
                </c:pt>
                <c:pt idx="25442">
                  <c:v>8.0063689999999994</c:v>
                </c:pt>
                <c:pt idx="25443">
                  <c:v>8.011807000000001</c:v>
                </c:pt>
                <c:pt idx="25444">
                  <c:v>8.0106089999999988</c:v>
                </c:pt>
                <c:pt idx="25445">
                  <c:v>8.0103410000000004</c:v>
                </c:pt>
                <c:pt idx="25446">
                  <c:v>8.0180249999999997</c:v>
                </c:pt>
                <c:pt idx="25447">
                  <c:v>8.01877</c:v>
                </c:pt>
                <c:pt idx="25448">
                  <c:v>8.0146170000000012</c:v>
                </c:pt>
                <c:pt idx="25449">
                  <c:v>8.0161179999999987</c:v>
                </c:pt>
                <c:pt idx="25450">
                  <c:v>8.0191489999999988</c:v>
                </c:pt>
                <c:pt idx="25451">
                  <c:v>8.0164109999999997</c:v>
                </c:pt>
                <c:pt idx="25452">
                  <c:v>8.0152450000000002</c:v>
                </c:pt>
                <c:pt idx="25453">
                  <c:v>8.0171080000000003</c:v>
                </c:pt>
                <c:pt idx="25454">
                  <c:v>8.0161829999999998</c:v>
                </c:pt>
                <c:pt idx="25455">
                  <c:v>8.0159739999999999</c:v>
                </c:pt>
                <c:pt idx="25456">
                  <c:v>8.0157340000000001</c:v>
                </c:pt>
                <c:pt idx="25457">
                  <c:v>8.014913</c:v>
                </c:pt>
                <c:pt idx="25458">
                  <c:v>8.0169180000000004</c:v>
                </c:pt>
                <c:pt idx="25459">
                  <c:v>8.0148270000000004</c:v>
                </c:pt>
                <c:pt idx="25460">
                  <c:v>8.0068459999999995</c:v>
                </c:pt>
                <c:pt idx="25461">
                  <c:v>8.0020540000000011</c:v>
                </c:pt>
                <c:pt idx="25462">
                  <c:v>8.008856999999999</c:v>
                </c:pt>
                <c:pt idx="25463">
                  <c:v>8.0130480000000013</c:v>
                </c:pt>
                <c:pt idx="25464">
                  <c:v>8.0085820000000005</c:v>
                </c:pt>
                <c:pt idx="25465">
                  <c:v>8.0084179999999989</c:v>
                </c:pt>
                <c:pt idx="25466">
                  <c:v>8.0083780000000004</c:v>
                </c:pt>
                <c:pt idx="25467">
                  <c:v>8.009564000000001</c:v>
                </c:pt>
                <c:pt idx="25468">
                  <c:v>8.0128310000000003</c:v>
                </c:pt>
                <c:pt idx="25469">
                  <c:v>8.0103919999999995</c:v>
                </c:pt>
                <c:pt idx="25470">
                  <c:v>8.011946</c:v>
                </c:pt>
                <c:pt idx="25471">
                  <c:v>8.0183910000000012</c:v>
                </c:pt>
                <c:pt idx="25472">
                  <c:v>8.0178180000000001</c:v>
                </c:pt>
                <c:pt idx="25473">
                  <c:v>8.0141920000000013</c:v>
                </c:pt>
                <c:pt idx="25474">
                  <c:v>8.0146829999999998</c:v>
                </c:pt>
                <c:pt idx="25475">
                  <c:v>8.0146309999999996</c:v>
                </c:pt>
                <c:pt idx="25476">
                  <c:v>8.0169680000000003</c:v>
                </c:pt>
                <c:pt idx="25477">
                  <c:v>8.0186789999999988</c:v>
                </c:pt>
                <c:pt idx="25478">
                  <c:v>8.013535000000001</c:v>
                </c:pt>
                <c:pt idx="25479">
                  <c:v>8.0115829999999999</c:v>
                </c:pt>
                <c:pt idx="25480">
                  <c:v>8.0151560000000011</c:v>
                </c:pt>
                <c:pt idx="25481">
                  <c:v>8.0173480000000001</c:v>
                </c:pt>
                <c:pt idx="25482">
                  <c:v>8.0147839999999988</c:v>
                </c:pt>
                <c:pt idx="25483">
                  <c:v>8.0144680000000008</c:v>
                </c:pt>
                <c:pt idx="25484">
                  <c:v>8.0166250000000012</c:v>
                </c:pt>
                <c:pt idx="25485">
                  <c:v>8.0135380000000005</c:v>
                </c:pt>
                <c:pt idx="25486">
                  <c:v>8.0182029999999997</c:v>
                </c:pt>
                <c:pt idx="25487">
                  <c:v>8.0254550000000009</c:v>
                </c:pt>
                <c:pt idx="25488">
                  <c:v>8.0232390000000002</c:v>
                </c:pt>
                <c:pt idx="25489">
                  <c:v>8.0240679999999998</c:v>
                </c:pt>
                <c:pt idx="25490">
                  <c:v>8.0269009999999987</c:v>
                </c:pt>
                <c:pt idx="25491">
                  <c:v>8.024360999999999</c:v>
                </c:pt>
                <c:pt idx="25492">
                  <c:v>8.0213819999999991</c:v>
                </c:pt>
                <c:pt idx="25493">
                  <c:v>8.0252829999999999</c:v>
                </c:pt>
                <c:pt idx="25494">
                  <c:v>8.0289619999999999</c:v>
                </c:pt>
                <c:pt idx="25495">
                  <c:v>8.0245840000000008</c:v>
                </c:pt>
                <c:pt idx="25496">
                  <c:v>8.0259710000000002</c:v>
                </c:pt>
                <c:pt idx="25497">
                  <c:v>8.0332350000000012</c:v>
                </c:pt>
                <c:pt idx="25498">
                  <c:v>8.0360340000000008</c:v>
                </c:pt>
                <c:pt idx="25499">
                  <c:v>8.0385749999999998</c:v>
                </c:pt>
                <c:pt idx="25500">
                  <c:v>8.0429840000000006</c:v>
                </c:pt>
                <c:pt idx="25501">
                  <c:v>8.0446720000000003</c:v>
                </c:pt>
                <c:pt idx="25502">
                  <c:v>8.0418859999999999</c:v>
                </c:pt>
                <c:pt idx="25503">
                  <c:v>8.0384390000000003</c:v>
                </c:pt>
                <c:pt idx="25504">
                  <c:v>8.0324980000000004</c:v>
                </c:pt>
                <c:pt idx="25505">
                  <c:v>8.0298270000000009</c:v>
                </c:pt>
                <c:pt idx="25506">
                  <c:v>8.0318870000000011</c:v>
                </c:pt>
                <c:pt idx="25507">
                  <c:v>8.0276630000000004</c:v>
                </c:pt>
                <c:pt idx="25508">
                  <c:v>8.026548</c:v>
                </c:pt>
                <c:pt idx="25509">
                  <c:v>8.0270860000000006</c:v>
                </c:pt>
                <c:pt idx="25510">
                  <c:v>8.0268650000000008</c:v>
                </c:pt>
                <c:pt idx="25511">
                  <c:v>8.0306889999999989</c:v>
                </c:pt>
                <c:pt idx="25512">
                  <c:v>8.0306290000000011</c:v>
                </c:pt>
                <c:pt idx="25513">
                  <c:v>8.0275590000000001</c:v>
                </c:pt>
                <c:pt idx="25514">
                  <c:v>8.0289919999999988</c:v>
                </c:pt>
                <c:pt idx="25515">
                  <c:v>8.0306730000000002</c:v>
                </c:pt>
                <c:pt idx="25516">
                  <c:v>8.0274180000000008</c:v>
                </c:pt>
                <c:pt idx="25517">
                  <c:v>8.0251619999999999</c:v>
                </c:pt>
                <c:pt idx="25518">
                  <c:v>8.0274260000000002</c:v>
                </c:pt>
                <c:pt idx="25519">
                  <c:v>8.0290220000000012</c:v>
                </c:pt>
                <c:pt idx="25520">
                  <c:v>8.0274020000000004</c:v>
                </c:pt>
                <c:pt idx="25521">
                  <c:v>8.024343</c:v>
                </c:pt>
                <c:pt idx="25522">
                  <c:v>8.026254999999999</c:v>
                </c:pt>
                <c:pt idx="25523">
                  <c:v>8.0270149999999987</c:v>
                </c:pt>
                <c:pt idx="25524">
                  <c:v>8.0271509999999999</c:v>
                </c:pt>
                <c:pt idx="25525">
                  <c:v>8.035031</c:v>
                </c:pt>
                <c:pt idx="25526">
                  <c:v>8.036404000000001</c:v>
                </c:pt>
                <c:pt idx="25527">
                  <c:v>8.0359370000000006</c:v>
                </c:pt>
                <c:pt idx="25528">
                  <c:v>8.044257</c:v>
                </c:pt>
                <c:pt idx="25529">
                  <c:v>8.0461460000000002</c:v>
                </c:pt>
                <c:pt idx="25530">
                  <c:v>8.0434629999999991</c:v>
                </c:pt>
                <c:pt idx="25531">
                  <c:v>8.041639</c:v>
                </c:pt>
                <c:pt idx="25532">
                  <c:v>8.0404270000000011</c:v>
                </c:pt>
                <c:pt idx="25533">
                  <c:v>8.0422440000000002</c:v>
                </c:pt>
                <c:pt idx="25534">
                  <c:v>8.0421949999999995</c:v>
                </c:pt>
                <c:pt idx="25535">
                  <c:v>8.0390899999999998</c:v>
                </c:pt>
                <c:pt idx="25536">
                  <c:v>8.0403330000000004</c:v>
                </c:pt>
                <c:pt idx="25537">
                  <c:v>8.0459980000000009</c:v>
                </c:pt>
                <c:pt idx="25538">
                  <c:v>8.0445570000000011</c:v>
                </c:pt>
                <c:pt idx="25539">
                  <c:v>8.0416500000000006</c:v>
                </c:pt>
                <c:pt idx="25540">
                  <c:v>8.0462300000000013</c:v>
                </c:pt>
                <c:pt idx="25541">
                  <c:v>8.0463579999999997</c:v>
                </c:pt>
                <c:pt idx="25542">
                  <c:v>8.0413390000000007</c:v>
                </c:pt>
                <c:pt idx="25543">
                  <c:v>8.0410199999999996</c:v>
                </c:pt>
                <c:pt idx="25544">
                  <c:v>8.0472800000000007</c:v>
                </c:pt>
                <c:pt idx="25545">
                  <c:v>8.0482849999999999</c:v>
                </c:pt>
                <c:pt idx="25546">
                  <c:v>8.0423530000000003</c:v>
                </c:pt>
                <c:pt idx="25547">
                  <c:v>8.0409600000000001</c:v>
                </c:pt>
                <c:pt idx="25548">
                  <c:v>8.0416570000000007</c:v>
                </c:pt>
                <c:pt idx="25549">
                  <c:v>8.0414120000000011</c:v>
                </c:pt>
                <c:pt idx="25550">
                  <c:v>8.0430919999999997</c:v>
                </c:pt>
                <c:pt idx="25551">
                  <c:v>8.043844</c:v>
                </c:pt>
                <c:pt idx="25552">
                  <c:v>8.045102</c:v>
                </c:pt>
                <c:pt idx="25553">
                  <c:v>8.0445630000000001</c:v>
                </c:pt>
                <c:pt idx="25554">
                  <c:v>8.0427700000000009</c:v>
                </c:pt>
                <c:pt idx="25555">
                  <c:v>8.0422279999999997</c:v>
                </c:pt>
                <c:pt idx="25556">
                  <c:v>8.0405280000000001</c:v>
                </c:pt>
                <c:pt idx="25557">
                  <c:v>8.0407520000000012</c:v>
                </c:pt>
                <c:pt idx="25558">
                  <c:v>8.0449710000000003</c:v>
                </c:pt>
                <c:pt idx="25559">
                  <c:v>8.0473439999999989</c:v>
                </c:pt>
                <c:pt idx="25560">
                  <c:v>8.0468229999999998</c:v>
                </c:pt>
                <c:pt idx="25561">
                  <c:v>8.0484770000000001</c:v>
                </c:pt>
                <c:pt idx="25562">
                  <c:v>8.051362000000001</c:v>
                </c:pt>
                <c:pt idx="25563">
                  <c:v>8.0482870000000002</c:v>
                </c:pt>
                <c:pt idx="25564">
                  <c:v>8.0477239999999988</c:v>
                </c:pt>
                <c:pt idx="25565">
                  <c:v>8.0533359999999998</c:v>
                </c:pt>
                <c:pt idx="25566">
                  <c:v>8.0545159999999996</c:v>
                </c:pt>
                <c:pt idx="25567">
                  <c:v>8.0523729999999993</c:v>
                </c:pt>
                <c:pt idx="25568">
                  <c:v>8.0540690000000001</c:v>
                </c:pt>
                <c:pt idx="25569">
                  <c:v>8.0525650000000013</c:v>
                </c:pt>
                <c:pt idx="25570">
                  <c:v>8.0520320000000005</c:v>
                </c:pt>
                <c:pt idx="25571">
                  <c:v>8.0567360000000008</c:v>
                </c:pt>
                <c:pt idx="25572">
                  <c:v>8.054272000000001</c:v>
                </c:pt>
                <c:pt idx="25573">
                  <c:v>8.0465119999999999</c:v>
                </c:pt>
                <c:pt idx="25574">
                  <c:v>8.0454600000000003</c:v>
                </c:pt>
                <c:pt idx="25575">
                  <c:v>8.046583</c:v>
                </c:pt>
                <c:pt idx="25576">
                  <c:v>8.048960000000001</c:v>
                </c:pt>
                <c:pt idx="25577">
                  <c:v>8.0517010000000013</c:v>
                </c:pt>
                <c:pt idx="25578">
                  <c:v>8.0462340000000001</c:v>
                </c:pt>
                <c:pt idx="25579">
                  <c:v>8.0413360000000011</c:v>
                </c:pt>
                <c:pt idx="25580">
                  <c:v>8.0435759999999998</c:v>
                </c:pt>
                <c:pt idx="25581">
                  <c:v>8.0437030000000007</c:v>
                </c:pt>
                <c:pt idx="25582">
                  <c:v>8.0356519999999989</c:v>
                </c:pt>
                <c:pt idx="25583">
                  <c:v>8.0349389999999996</c:v>
                </c:pt>
                <c:pt idx="25584">
                  <c:v>8.041893</c:v>
                </c:pt>
                <c:pt idx="25585">
                  <c:v>8.0411049999999999</c:v>
                </c:pt>
                <c:pt idx="25586">
                  <c:v>8.0413350000000001</c:v>
                </c:pt>
                <c:pt idx="25587">
                  <c:v>8.0477659999999993</c:v>
                </c:pt>
                <c:pt idx="25588">
                  <c:v>8.0506969999999995</c:v>
                </c:pt>
                <c:pt idx="25589">
                  <c:v>8.0493279999999992</c:v>
                </c:pt>
                <c:pt idx="25590">
                  <c:v>8.0461740000000006</c:v>
                </c:pt>
                <c:pt idx="25591">
                  <c:v>8.0448939999999993</c:v>
                </c:pt>
                <c:pt idx="25592">
                  <c:v>8.0484819999999999</c:v>
                </c:pt>
                <c:pt idx="25593">
                  <c:v>8.0527629999999988</c:v>
                </c:pt>
                <c:pt idx="25594">
                  <c:v>8.0545590000000011</c:v>
                </c:pt>
                <c:pt idx="25595">
                  <c:v>8.0547539999999991</c:v>
                </c:pt>
                <c:pt idx="25596">
                  <c:v>8.0600719999999999</c:v>
                </c:pt>
                <c:pt idx="25597">
                  <c:v>8.0630240000000004</c:v>
                </c:pt>
                <c:pt idx="25598">
                  <c:v>8.0605219999999989</c:v>
                </c:pt>
                <c:pt idx="25599">
                  <c:v>8.0646719999999998</c:v>
                </c:pt>
                <c:pt idx="25600">
                  <c:v>8.0668980000000001</c:v>
                </c:pt>
                <c:pt idx="25601">
                  <c:v>8.0631550000000001</c:v>
                </c:pt>
                <c:pt idx="25602">
                  <c:v>8.0613710000000012</c:v>
                </c:pt>
                <c:pt idx="25603">
                  <c:v>8.0620340000000006</c:v>
                </c:pt>
                <c:pt idx="25604">
                  <c:v>8.0610940000000006</c:v>
                </c:pt>
                <c:pt idx="25605">
                  <c:v>8.0581630000000004</c:v>
                </c:pt>
                <c:pt idx="25606">
                  <c:v>8.0604779999999998</c:v>
                </c:pt>
                <c:pt idx="25607">
                  <c:v>8.0616960000000013</c:v>
                </c:pt>
                <c:pt idx="25608">
                  <c:v>8.0596519999999998</c:v>
                </c:pt>
                <c:pt idx="25609">
                  <c:v>8.0615120000000005</c:v>
                </c:pt>
                <c:pt idx="25610">
                  <c:v>8.0616389999999996</c:v>
                </c:pt>
                <c:pt idx="25611">
                  <c:v>8.0587160000000004</c:v>
                </c:pt>
                <c:pt idx="25612">
                  <c:v>8.0582989999999999</c:v>
                </c:pt>
                <c:pt idx="25613">
                  <c:v>8.0585599999999999</c:v>
                </c:pt>
                <c:pt idx="25614">
                  <c:v>8.059705000000001</c:v>
                </c:pt>
                <c:pt idx="25615">
                  <c:v>8.0600120000000004</c:v>
                </c:pt>
                <c:pt idx="25616">
                  <c:v>8.0603619999999996</c:v>
                </c:pt>
                <c:pt idx="25617">
                  <c:v>8.060257</c:v>
                </c:pt>
                <c:pt idx="25618">
                  <c:v>8.0587850000000003</c:v>
                </c:pt>
                <c:pt idx="25619">
                  <c:v>8.0628640000000011</c:v>
                </c:pt>
                <c:pt idx="25620">
                  <c:v>8.0634569999999997</c:v>
                </c:pt>
                <c:pt idx="25621">
                  <c:v>8.0572739999999996</c:v>
                </c:pt>
                <c:pt idx="25622">
                  <c:v>8.0583609999999997</c:v>
                </c:pt>
                <c:pt idx="25623">
                  <c:v>8.0598589999999994</c:v>
                </c:pt>
                <c:pt idx="25624">
                  <c:v>8.0616070000000004</c:v>
                </c:pt>
                <c:pt idx="25625">
                  <c:v>8.069037999999999</c:v>
                </c:pt>
                <c:pt idx="25626">
                  <c:v>8.0715839999999996</c:v>
                </c:pt>
                <c:pt idx="25627">
                  <c:v>8.0730219999999999</c:v>
                </c:pt>
                <c:pt idx="25628">
                  <c:v>8.0755629999999989</c:v>
                </c:pt>
                <c:pt idx="25629">
                  <c:v>8.0734440000000003</c:v>
                </c:pt>
                <c:pt idx="25630">
                  <c:v>8.0722120000000004</c:v>
                </c:pt>
                <c:pt idx="25631">
                  <c:v>8.0721889999999998</c:v>
                </c:pt>
                <c:pt idx="25632">
                  <c:v>8.0745690000000003</c:v>
                </c:pt>
                <c:pt idx="25633">
                  <c:v>8.0763169999999995</c:v>
                </c:pt>
                <c:pt idx="25634">
                  <c:v>8.07301</c:v>
                </c:pt>
                <c:pt idx="25635">
                  <c:v>8.0708310000000001</c:v>
                </c:pt>
                <c:pt idx="25636">
                  <c:v>8.0702259999999999</c:v>
                </c:pt>
                <c:pt idx="25637">
                  <c:v>8.0698429999999988</c:v>
                </c:pt>
                <c:pt idx="25638">
                  <c:v>8.0693809999999999</c:v>
                </c:pt>
                <c:pt idx="25639">
                  <c:v>8.0663629999999991</c:v>
                </c:pt>
                <c:pt idx="25640">
                  <c:v>8.0674710000000012</c:v>
                </c:pt>
                <c:pt idx="25641">
                  <c:v>8.0670080000000013</c:v>
                </c:pt>
                <c:pt idx="25642">
                  <c:v>8.0593570000000003</c:v>
                </c:pt>
                <c:pt idx="25643">
                  <c:v>8.055612</c:v>
                </c:pt>
                <c:pt idx="25644">
                  <c:v>8.0571559999999991</c:v>
                </c:pt>
                <c:pt idx="25645">
                  <c:v>8.0564940000000007</c:v>
                </c:pt>
                <c:pt idx="25646">
                  <c:v>8.055181000000001</c:v>
                </c:pt>
                <c:pt idx="25647">
                  <c:v>8.0594520000000003</c:v>
                </c:pt>
                <c:pt idx="25648">
                  <c:v>8.0589560000000002</c:v>
                </c:pt>
                <c:pt idx="25649">
                  <c:v>8.0549350000000004</c:v>
                </c:pt>
                <c:pt idx="25650">
                  <c:v>8.0650270000000006</c:v>
                </c:pt>
                <c:pt idx="25651">
                  <c:v>8.0705670000000005</c:v>
                </c:pt>
                <c:pt idx="25652">
                  <c:v>8.0670579999999994</c:v>
                </c:pt>
                <c:pt idx="25653">
                  <c:v>8.0697599999999987</c:v>
                </c:pt>
                <c:pt idx="25654">
                  <c:v>8.0687619999999995</c:v>
                </c:pt>
                <c:pt idx="25655">
                  <c:v>8.0644069999999992</c:v>
                </c:pt>
                <c:pt idx="25656">
                  <c:v>8.0685359999999999</c:v>
                </c:pt>
                <c:pt idx="25657">
                  <c:v>8.076232000000001</c:v>
                </c:pt>
                <c:pt idx="25658">
                  <c:v>8.0801040000000004</c:v>
                </c:pt>
                <c:pt idx="25659">
                  <c:v>8.0798939999999995</c:v>
                </c:pt>
                <c:pt idx="25660">
                  <c:v>8.0805559999999996</c:v>
                </c:pt>
                <c:pt idx="25661">
                  <c:v>8.0816689999999998</c:v>
                </c:pt>
                <c:pt idx="25662">
                  <c:v>8.0803729999999998</c:v>
                </c:pt>
                <c:pt idx="25663">
                  <c:v>8.0779169999999993</c:v>
                </c:pt>
                <c:pt idx="25664">
                  <c:v>8.0787650000000006</c:v>
                </c:pt>
                <c:pt idx="25665">
                  <c:v>8.0785149999999994</c:v>
                </c:pt>
                <c:pt idx="25666">
                  <c:v>8.0757270000000005</c:v>
                </c:pt>
                <c:pt idx="25667">
                  <c:v>8.0763320000000007</c:v>
                </c:pt>
                <c:pt idx="25668">
                  <c:v>8.0759819999999998</c:v>
                </c:pt>
                <c:pt idx="25669">
                  <c:v>8.0752710000000008</c:v>
                </c:pt>
                <c:pt idx="25670">
                  <c:v>8.0729480000000002</c:v>
                </c:pt>
                <c:pt idx="25671">
                  <c:v>8.0731669999999998</c:v>
                </c:pt>
                <c:pt idx="25672">
                  <c:v>8.0774049999999988</c:v>
                </c:pt>
                <c:pt idx="25673">
                  <c:v>8.0766549999999988</c:v>
                </c:pt>
                <c:pt idx="25674">
                  <c:v>8.0758729999999996</c:v>
                </c:pt>
                <c:pt idx="25675">
                  <c:v>8.07606</c:v>
                </c:pt>
                <c:pt idx="25676">
                  <c:v>8.074584999999999</c:v>
                </c:pt>
                <c:pt idx="25677">
                  <c:v>8.0756180000000004</c:v>
                </c:pt>
                <c:pt idx="25678">
                  <c:v>8.0790350000000011</c:v>
                </c:pt>
                <c:pt idx="25679">
                  <c:v>8.0805410000000002</c:v>
                </c:pt>
                <c:pt idx="25680">
                  <c:v>8.0798799999999993</c:v>
                </c:pt>
                <c:pt idx="25681">
                  <c:v>8.0791299999999993</c:v>
                </c:pt>
                <c:pt idx="25682">
                  <c:v>8.080883</c:v>
                </c:pt>
                <c:pt idx="25683">
                  <c:v>8.0811519999999994</c:v>
                </c:pt>
                <c:pt idx="25684">
                  <c:v>8.0806979999999999</c:v>
                </c:pt>
                <c:pt idx="25685">
                  <c:v>8.0830629999999992</c:v>
                </c:pt>
                <c:pt idx="25686">
                  <c:v>8.0836810000000003</c:v>
                </c:pt>
                <c:pt idx="25687">
                  <c:v>8.083321999999999</c:v>
                </c:pt>
                <c:pt idx="25688">
                  <c:v>8.0831799999999987</c:v>
                </c:pt>
                <c:pt idx="25689">
                  <c:v>8.0814570000000003</c:v>
                </c:pt>
                <c:pt idx="25690">
                  <c:v>8.0808870000000006</c:v>
                </c:pt>
                <c:pt idx="25691">
                  <c:v>8.0850329999999992</c:v>
                </c:pt>
                <c:pt idx="25692">
                  <c:v>8.0887239999999991</c:v>
                </c:pt>
                <c:pt idx="25693">
                  <c:v>8.0888159999999996</c:v>
                </c:pt>
                <c:pt idx="25694">
                  <c:v>8.0950839999999999</c:v>
                </c:pt>
                <c:pt idx="25695">
                  <c:v>8.0972930000000005</c:v>
                </c:pt>
                <c:pt idx="25696">
                  <c:v>8.093278999999999</c:v>
                </c:pt>
                <c:pt idx="25697">
                  <c:v>8.0986100000000008</c:v>
                </c:pt>
                <c:pt idx="25698">
                  <c:v>8.1036460000000012</c:v>
                </c:pt>
                <c:pt idx="25699">
                  <c:v>8.0961809999999996</c:v>
                </c:pt>
                <c:pt idx="25700">
                  <c:v>8.0911480000000005</c:v>
                </c:pt>
                <c:pt idx="25701">
                  <c:v>8.0918939999999999</c:v>
                </c:pt>
                <c:pt idx="25702">
                  <c:v>8.0891929999999999</c:v>
                </c:pt>
                <c:pt idx="25703">
                  <c:v>8.0886069999999997</c:v>
                </c:pt>
                <c:pt idx="25704">
                  <c:v>8.0901569999999996</c:v>
                </c:pt>
                <c:pt idx="25705">
                  <c:v>8.0855549999999994</c:v>
                </c:pt>
                <c:pt idx="25706">
                  <c:v>8.0836299999999994</c:v>
                </c:pt>
                <c:pt idx="25707">
                  <c:v>8.085958999999999</c:v>
                </c:pt>
                <c:pt idx="25708">
                  <c:v>8.0837479999999999</c:v>
                </c:pt>
                <c:pt idx="25709">
                  <c:v>8.0813839999999999</c:v>
                </c:pt>
                <c:pt idx="25710">
                  <c:v>8.0840990000000001</c:v>
                </c:pt>
                <c:pt idx="25711">
                  <c:v>8.0848879999999994</c:v>
                </c:pt>
                <c:pt idx="25712">
                  <c:v>8.0838199999999993</c:v>
                </c:pt>
                <c:pt idx="25713">
                  <c:v>8.0913190000000004</c:v>
                </c:pt>
                <c:pt idx="25714">
                  <c:v>8.0951319999999996</c:v>
                </c:pt>
                <c:pt idx="25715">
                  <c:v>8.0884289999999996</c:v>
                </c:pt>
                <c:pt idx="25716">
                  <c:v>8.0897490000000012</c:v>
                </c:pt>
                <c:pt idx="25717">
                  <c:v>8.0930210000000002</c:v>
                </c:pt>
                <c:pt idx="25718">
                  <c:v>8.0878359999999994</c:v>
                </c:pt>
                <c:pt idx="25719">
                  <c:v>8.088315999999999</c:v>
                </c:pt>
                <c:pt idx="25720">
                  <c:v>8.0959180000000011</c:v>
                </c:pt>
                <c:pt idx="25721">
                  <c:v>8.0973919999999993</c:v>
                </c:pt>
                <c:pt idx="25722">
                  <c:v>8.0968239999999998</c:v>
                </c:pt>
                <c:pt idx="25723">
                  <c:v>8.0991959999999992</c:v>
                </c:pt>
                <c:pt idx="25724">
                  <c:v>8.1001499999999993</c:v>
                </c:pt>
                <c:pt idx="25725">
                  <c:v>8.1006</c:v>
                </c:pt>
                <c:pt idx="25726">
                  <c:v>8.1005919999999989</c:v>
                </c:pt>
                <c:pt idx="25727">
                  <c:v>8.0998760000000001</c:v>
                </c:pt>
                <c:pt idx="25728">
                  <c:v>8.100301</c:v>
                </c:pt>
                <c:pt idx="25729">
                  <c:v>8.0968260000000001</c:v>
                </c:pt>
                <c:pt idx="25730">
                  <c:v>8.0904419999999995</c:v>
                </c:pt>
                <c:pt idx="25731">
                  <c:v>8.0886449999999996</c:v>
                </c:pt>
                <c:pt idx="25732">
                  <c:v>8.0917500000000011</c:v>
                </c:pt>
                <c:pt idx="25733">
                  <c:v>8.0933479999999989</c:v>
                </c:pt>
                <c:pt idx="25734">
                  <c:v>8.0932469999999999</c:v>
                </c:pt>
                <c:pt idx="25735">
                  <c:v>8.0938800000000004</c:v>
                </c:pt>
                <c:pt idx="25736">
                  <c:v>8.0930129999999991</c:v>
                </c:pt>
                <c:pt idx="25737">
                  <c:v>8.0907869999999988</c:v>
                </c:pt>
                <c:pt idx="25738">
                  <c:v>8.0916449999999998</c:v>
                </c:pt>
                <c:pt idx="25739">
                  <c:v>8.0944269999999996</c:v>
                </c:pt>
                <c:pt idx="25740">
                  <c:v>8.097491999999999</c:v>
                </c:pt>
                <c:pt idx="25741">
                  <c:v>8.0981199999999998</c:v>
                </c:pt>
                <c:pt idx="25742">
                  <c:v>8.095682</c:v>
                </c:pt>
                <c:pt idx="25743">
                  <c:v>8.0952210000000004</c:v>
                </c:pt>
                <c:pt idx="25744">
                  <c:v>8.0969480000000011</c:v>
                </c:pt>
                <c:pt idx="25745">
                  <c:v>8.0997319999999995</c:v>
                </c:pt>
                <c:pt idx="25746">
                  <c:v>8.1025029999999987</c:v>
                </c:pt>
                <c:pt idx="25747">
                  <c:v>8.1018259999999991</c:v>
                </c:pt>
                <c:pt idx="25748">
                  <c:v>8.0975959999999993</c:v>
                </c:pt>
                <c:pt idx="25749">
                  <c:v>8.0962969999999999</c:v>
                </c:pt>
                <c:pt idx="25750">
                  <c:v>8.0986159999999998</c:v>
                </c:pt>
                <c:pt idx="25751">
                  <c:v>8.097137</c:v>
                </c:pt>
                <c:pt idx="25752">
                  <c:v>8.0970499999999994</c:v>
                </c:pt>
                <c:pt idx="25753">
                  <c:v>8.098179</c:v>
                </c:pt>
                <c:pt idx="25754">
                  <c:v>8.0950950000000006</c:v>
                </c:pt>
                <c:pt idx="25755">
                  <c:v>8.0935980000000001</c:v>
                </c:pt>
                <c:pt idx="25756">
                  <c:v>8.0944390000000013</c:v>
                </c:pt>
                <c:pt idx="25757">
                  <c:v>8.0912970000000008</c:v>
                </c:pt>
                <c:pt idx="25758">
                  <c:v>8.0895700000000001</c:v>
                </c:pt>
                <c:pt idx="25759">
                  <c:v>8.0924899999999997</c:v>
                </c:pt>
                <c:pt idx="25760">
                  <c:v>8.0963619999999992</c:v>
                </c:pt>
                <c:pt idx="25761">
                  <c:v>8.1000529999999991</c:v>
                </c:pt>
                <c:pt idx="25762">
                  <c:v>8.1019800000000011</c:v>
                </c:pt>
                <c:pt idx="25763">
                  <c:v>8.1005420000000008</c:v>
                </c:pt>
                <c:pt idx="25764">
                  <c:v>8.1022059999999989</c:v>
                </c:pt>
                <c:pt idx="25765">
                  <c:v>8.1021210000000004</c:v>
                </c:pt>
                <c:pt idx="25766">
                  <c:v>8.0986650000000004</c:v>
                </c:pt>
                <c:pt idx="25767">
                  <c:v>8.1018439999999998</c:v>
                </c:pt>
                <c:pt idx="25768">
                  <c:v>8.1031639999999996</c:v>
                </c:pt>
                <c:pt idx="25769">
                  <c:v>8.0996769999999998</c:v>
                </c:pt>
                <c:pt idx="25770">
                  <c:v>8.1017089999999996</c:v>
                </c:pt>
                <c:pt idx="25771">
                  <c:v>8.1037420000000004</c:v>
                </c:pt>
                <c:pt idx="25772">
                  <c:v>8.1009409999999988</c:v>
                </c:pt>
                <c:pt idx="25773">
                  <c:v>8.0981360000000002</c:v>
                </c:pt>
                <c:pt idx="25774">
                  <c:v>8.0983850000000004</c:v>
                </c:pt>
                <c:pt idx="25775">
                  <c:v>8.0988959999999999</c:v>
                </c:pt>
                <c:pt idx="25776">
                  <c:v>8.1020469999999989</c:v>
                </c:pt>
                <c:pt idx="25777">
                  <c:v>8.1027190000000004</c:v>
                </c:pt>
                <c:pt idx="25778">
                  <c:v>8.1012330000000006</c:v>
                </c:pt>
                <c:pt idx="25779">
                  <c:v>8.1030540000000002</c:v>
                </c:pt>
                <c:pt idx="25780">
                  <c:v>8.1020749999999992</c:v>
                </c:pt>
                <c:pt idx="25781">
                  <c:v>8.1023820000000004</c:v>
                </c:pt>
                <c:pt idx="25782">
                  <c:v>8.1043430000000001</c:v>
                </c:pt>
                <c:pt idx="25783">
                  <c:v>8.1020509999999994</c:v>
                </c:pt>
                <c:pt idx="25784">
                  <c:v>8.1046429999999994</c:v>
                </c:pt>
                <c:pt idx="25785">
                  <c:v>8.1083429999999996</c:v>
                </c:pt>
                <c:pt idx="25786">
                  <c:v>8.1067560000000007</c:v>
                </c:pt>
                <c:pt idx="25787">
                  <c:v>8.1057279999999992</c:v>
                </c:pt>
                <c:pt idx="25788">
                  <c:v>8.1064310000000006</c:v>
                </c:pt>
                <c:pt idx="25789">
                  <c:v>8.1051780000000004</c:v>
                </c:pt>
                <c:pt idx="25790">
                  <c:v>8.1046709999999997</c:v>
                </c:pt>
                <c:pt idx="25791">
                  <c:v>8.1094410000000003</c:v>
                </c:pt>
                <c:pt idx="25792">
                  <c:v>8.112304</c:v>
                </c:pt>
                <c:pt idx="25793">
                  <c:v>8.1128090000000004</c:v>
                </c:pt>
                <c:pt idx="25794">
                  <c:v>8.1179220000000001</c:v>
                </c:pt>
                <c:pt idx="25795">
                  <c:v>8.1194400000000009</c:v>
                </c:pt>
                <c:pt idx="25796">
                  <c:v>8.1107680000000002</c:v>
                </c:pt>
                <c:pt idx="25797">
                  <c:v>8.1093690000000009</c:v>
                </c:pt>
                <c:pt idx="25798">
                  <c:v>8.1181960000000011</c:v>
                </c:pt>
                <c:pt idx="25799">
                  <c:v>8.120476</c:v>
                </c:pt>
                <c:pt idx="25800">
                  <c:v>8.1175129999999989</c:v>
                </c:pt>
                <c:pt idx="25801">
                  <c:v>8.1167470000000002</c:v>
                </c:pt>
                <c:pt idx="25802">
                  <c:v>8.1162039999999998</c:v>
                </c:pt>
                <c:pt idx="25803">
                  <c:v>8.1168490000000002</c:v>
                </c:pt>
                <c:pt idx="25804">
                  <c:v>8.1158339999999995</c:v>
                </c:pt>
                <c:pt idx="25805">
                  <c:v>8.1151130000000009</c:v>
                </c:pt>
                <c:pt idx="25806">
                  <c:v>8.1187709999999988</c:v>
                </c:pt>
                <c:pt idx="25807">
                  <c:v>8.1174269999999993</c:v>
                </c:pt>
                <c:pt idx="25808">
                  <c:v>8.1137259999999998</c:v>
                </c:pt>
                <c:pt idx="25809">
                  <c:v>8.1189289999999996</c:v>
                </c:pt>
                <c:pt idx="25810">
                  <c:v>8.1206630000000004</c:v>
                </c:pt>
                <c:pt idx="25811">
                  <c:v>8.1158630000000009</c:v>
                </c:pt>
                <c:pt idx="25812">
                  <c:v>8.1171210000000009</c:v>
                </c:pt>
                <c:pt idx="25813">
                  <c:v>8.1198499999999996</c:v>
                </c:pt>
                <c:pt idx="25814">
                  <c:v>8.119389</c:v>
                </c:pt>
                <c:pt idx="25815">
                  <c:v>8.1194360000000003</c:v>
                </c:pt>
                <c:pt idx="25816">
                  <c:v>8.1183739999999993</c:v>
                </c:pt>
                <c:pt idx="25817">
                  <c:v>8.1162500000000009</c:v>
                </c:pt>
                <c:pt idx="25818">
                  <c:v>8.117640999999999</c:v>
                </c:pt>
                <c:pt idx="25819">
                  <c:v>8.1189549999999997</c:v>
                </c:pt>
                <c:pt idx="25820">
                  <c:v>8.1180109999999992</c:v>
                </c:pt>
                <c:pt idx="25821">
                  <c:v>8.1171340000000001</c:v>
                </c:pt>
                <c:pt idx="25822">
                  <c:v>8.1155749999999998</c:v>
                </c:pt>
                <c:pt idx="25823">
                  <c:v>8.1173529999999996</c:v>
                </c:pt>
                <c:pt idx="25824">
                  <c:v>8.1215089999999996</c:v>
                </c:pt>
                <c:pt idx="25825">
                  <c:v>8.122952999999999</c:v>
                </c:pt>
                <c:pt idx="25826">
                  <c:v>8.1228839999999991</c:v>
                </c:pt>
                <c:pt idx="25827">
                  <c:v>8.1232860000000002</c:v>
                </c:pt>
                <c:pt idx="25828">
                  <c:v>8.1258030000000012</c:v>
                </c:pt>
                <c:pt idx="25829">
                  <c:v>8.1286640000000006</c:v>
                </c:pt>
                <c:pt idx="25830">
                  <c:v>8.1235940000000006</c:v>
                </c:pt>
                <c:pt idx="25831">
                  <c:v>8.117090000000001</c:v>
                </c:pt>
                <c:pt idx="25832">
                  <c:v>8.1217129999999997</c:v>
                </c:pt>
                <c:pt idx="25833">
                  <c:v>8.1250700000000009</c:v>
                </c:pt>
                <c:pt idx="25834">
                  <c:v>8.1208360000000006</c:v>
                </c:pt>
                <c:pt idx="25835">
                  <c:v>8.1204730000000005</c:v>
                </c:pt>
                <c:pt idx="25836">
                  <c:v>8.1236660000000001</c:v>
                </c:pt>
                <c:pt idx="25837">
                  <c:v>8.1244779999999999</c:v>
                </c:pt>
                <c:pt idx="25838">
                  <c:v>8.1221680000000003</c:v>
                </c:pt>
                <c:pt idx="25839">
                  <c:v>8.1213359999999994</c:v>
                </c:pt>
                <c:pt idx="25840">
                  <c:v>8.1275659999999998</c:v>
                </c:pt>
                <c:pt idx="25841">
                  <c:v>8.1322569999999992</c:v>
                </c:pt>
                <c:pt idx="25842">
                  <c:v>8.1305359999999993</c:v>
                </c:pt>
                <c:pt idx="25843">
                  <c:v>8.1324339999999999</c:v>
                </c:pt>
                <c:pt idx="25844">
                  <c:v>8.1385189999999987</c:v>
                </c:pt>
                <c:pt idx="25845">
                  <c:v>8.1424400000000006</c:v>
                </c:pt>
                <c:pt idx="25846">
                  <c:v>8.1423829999999988</c:v>
                </c:pt>
                <c:pt idx="25847">
                  <c:v>8.1430800000000012</c:v>
                </c:pt>
                <c:pt idx="25848">
                  <c:v>8.1436190000000011</c:v>
                </c:pt>
                <c:pt idx="25849">
                  <c:v>8.1379140000000003</c:v>
                </c:pt>
                <c:pt idx="25850">
                  <c:v>8.132517</c:v>
                </c:pt>
                <c:pt idx="25851">
                  <c:v>8.1308550000000004</c:v>
                </c:pt>
                <c:pt idx="25852">
                  <c:v>8.1308980000000002</c:v>
                </c:pt>
                <c:pt idx="25853">
                  <c:v>8.132947999999999</c:v>
                </c:pt>
                <c:pt idx="25854">
                  <c:v>8.1322299999999998</c:v>
                </c:pt>
                <c:pt idx="25855">
                  <c:v>8.127948</c:v>
                </c:pt>
                <c:pt idx="25856">
                  <c:v>8.1242820000000009</c:v>
                </c:pt>
                <c:pt idx="25857">
                  <c:v>8.1223479999999988</c:v>
                </c:pt>
                <c:pt idx="25858">
                  <c:v>8.1200620000000008</c:v>
                </c:pt>
                <c:pt idx="25859">
                  <c:v>8.1220829999999999</c:v>
                </c:pt>
                <c:pt idx="25860">
                  <c:v>8.1244040000000002</c:v>
                </c:pt>
                <c:pt idx="25861">
                  <c:v>8.1228660000000001</c:v>
                </c:pt>
                <c:pt idx="25862">
                  <c:v>8.124448000000001</c:v>
                </c:pt>
                <c:pt idx="25863">
                  <c:v>8.125789000000001</c:v>
                </c:pt>
                <c:pt idx="25864">
                  <c:v>8.1264070000000004</c:v>
                </c:pt>
                <c:pt idx="25865">
                  <c:v>8.1313719999999989</c:v>
                </c:pt>
                <c:pt idx="25866">
                  <c:v>8.1357479999999995</c:v>
                </c:pt>
                <c:pt idx="25867">
                  <c:v>8.1359010000000005</c:v>
                </c:pt>
                <c:pt idx="25868">
                  <c:v>8.1353200000000001</c:v>
                </c:pt>
                <c:pt idx="25869">
                  <c:v>8.1341640000000002</c:v>
                </c:pt>
                <c:pt idx="25870">
                  <c:v>8.1318559999999991</c:v>
                </c:pt>
                <c:pt idx="25871">
                  <c:v>8.1301740000000002</c:v>
                </c:pt>
                <c:pt idx="25872">
                  <c:v>8.1268290000000007</c:v>
                </c:pt>
                <c:pt idx="25873">
                  <c:v>8.1221940000000004</c:v>
                </c:pt>
                <c:pt idx="25874">
                  <c:v>8.1170559999999998</c:v>
                </c:pt>
                <c:pt idx="25875">
                  <c:v>8.1140439999999998</c:v>
                </c:pt>
                <c:pt idx="25876">
                  <c:v>8.1198990000000002</c:v>
                </c:pt>
                <c:pt idx="25877">
                  <c:v>8.1274730000000002</c:v>
                </c:pt>
                <c:pt idx="25878">
                  <c:v>8.1281429999999997</c:v>
                </c:pt>
                <c:pt idx="25879">
                  <c:v>8.1303300000000007</c:v>
                </c:pt>
                <c:pt idx="25880">
                  <c:v>8.1346290000000003</c:v>
                </c:pt>
                <c:pt idx="25881">
                  <c:v>8.1331930000000003</c:v>
                </c:pt>
                <c:pt idx="25882">
                  <c:v>8.1320750000000004</c:v>
                </c:pt>
                <c:pt idx="25883">
                  <c:v>8.1346619999999987</c:v>
                </c:pt>
                <c:pt idx="25884">
                  <c:v>8.135548</c:v>
                </c:pt>
                <c:pt idx="25885">
                  <c:v>8.1334599999999995</c:v>
                </c:pt>
                <c:pt idx="25886">
                  <c:v>8.1317319999999995</c:v>
                </c:pt>
                <c:pt idx="25887">
                  <c:v>8.1293340000000001</c:v>
                </c:pt>
                <c:pt idx="25888">
                  <c:v>8.1246210000000012</c:v>
                </c:pt>
                <c:pt idx="25889">
                  <c:v>8.1251610000000003</c:v>
                </c:pt>
                <c:pt idx="25890">
                  <c:v>8.1334030000000013</c:v>
                </c:pt>
                <c:pt idx="25891">
                  <c:v>8.1371079999999996</c:v>
                </c:pt>
                <c:pt idx="25892">
                  <c:v>8.1354989999999994</c:v>
                </c:pt>
                <c:pt idx="25893">
                  <c:v>8.1351879999999994</c:v>
                </c:pt>
                <c:pt idx="25894">
                  <c:v>8.1353629999999999</c:v>
                </c:pt>
                <c:pt idx="25895">
                  <c:v>8.1360980000000005</c:v>
                </c:pt>
                <c:pt idx="25896">
                  <c:v>8.13551</c:v>
                </c:pt>
                <c:pt idx="25897">
                  <c:v>8.1345549999999989</c:v>
                </c:pt>
                <c:pt idx="25898">
                  <c:v>8.1356970000000004</c:v>
                </c:pt>
                <c:pt idx="25899">
                  <c:v>8.1333169999999999</c:v>
                </c:pt>
                <c:pt idx="25900">
                  <c:v>8.1318419999999989</c:v>
                </c:pt>
                <c:pt idx="25901">
                  <c:v>8.1344910000000006</c:v>
                </c:pt>
                <c:pt idx="25902">
                  <c:v>8.133109000000001</c:v>
                </c:pt>
                <c:pt idx="25903">
                  <c:v>8.1329910000000005</c:v>
                </c:pt>
                <c:pt idx="25904">
                  <c:v>8.1415769999999998</c:v>
                </c:pt>
                <c:pt idx="25905">
                  <c:v>8.144715999999999</c:v>
                </c:pt>
                <c:pt idx="25906">
                  <c:v>8.140504</c:v>
                </c:pt>
                <c:pt idx="25907">
                  <c:v>8.1458879999999994</c:v>
                </c:pt>
                <c:pt idx="25908">
                  <c:v>8.1513600000000004</c:v>
                </c:pt>
                <c:pt idx="25909">
                  <c:v>8.1483169999999987</c:v>
                </c:pt>
                <c:pt idx="25910">
                  <c:v>8.1457689999999996</c:v>
                </c:pt>
                <c:pt idx="25911">
                  <c:v>8.1461050000000004</c:v>
                </c:pt>
                <c:pt idx="25912">
                  <c:v>8.1439430000000002</c:v>
                </c:pt>
                <c:pt idx="25913">
                  <c:v>8.1407369999999997</c:v>
                </c:pt>
                <c:pt idx="25914">
                  <c:v>8.1411259999999999</c:v>
                </c:pt>
                <c:pt idx="25915">
                  <c:v>8.1401079999999997</c:v>
                </c:pt>
                <c:pt idx="25916">
                  <c:v>8.1414240000000007</c:v>
                </c:pt>
                <c:pt idx="25917">
                  <c:v>8.1482840000000003</c:v>
                </c:pt>
                <c:pt idx="25918">
                  <c:v>8.1459779999999995</c:v>
                </c:pt>
                <c:pt idx="25919">
                  <c:v>8.1392489999999995</c:v>
                </c:pt>
                <c:pt idx="25920">
                  <c:v>8.1429380000000009</c:v>
                </c:pt>
                <c:pt idx="25921">
                  <c:v>8.1439820000000012</c:v>
                </c:pt>
                <c:pt idx="25922">
                  <c:v>8.1370959999999997</c:v>
                </c:pt>
                <c:pt idx="25923">
                  <c:v>8.1384170000000005</c:v>
                </c:pt>
                <c:pt idx="25924">
                  <c:v>8.1420329999999996</c:v>
                </c:pt>
                <c:pt idx="25925">
                  <c:v>8.1418719999999993</c:v>
                </c:pt>
                <c:pt idx="25926">
                  <c:v>8.1463070000000002</c:v>
                </c:pt>
                <c:pt idx="25927">
                  <c:v>8.1479800000000004</c:v>
                </c:pt>
                <c:pt idx="25928">
                  <c:v>8.1415989999999994</c:v>
                </c:pt>
                <c:pt idx="25929">
                  <c:v>8.1407860000000003</c:v>
                </c:pt>
                <c:pt idx="25930">
                  <c:v>8.144463</c:v>
                </c:pt>
                <c:pt idx="25931">
                  <c:v>8.1413849999999996</c:v>
                </c:pt>
                <c:pt idx="25932">
                  <c:v>8.1414429999999989</c:v>
                </c:pt>
                <c:pt idx="25933">
                  <c:v>8.1445240000000005</c:v>
                </c:pt>
                <c:pt idx="25934">
                  <c:v>8.1402229999999989</c:v>
                </c:pt>
                <c:pt idx="25935">
                  <c:v>8.1403600000000012</c:v>
                </c:pt>
                <c:pt idx="25936">
                  <c:v>8.1437179999999998</c:v>
                </c:pt>
                <c:pt idx="25937">
                  <c:v>8.1418040000000005</c:v>
                </c:pt>
                <c:pt idx="25938">
                  <c:v>8.1433889999999991</c:v>
                </c:pt>
                <c:pt idx="25939">
                  <c:v>8.1464789999999994</c:v>
                </c:pt>
                <c:pt idx="25940">
                  <c:v>8.1468999999999987</c:v>
                </c:pt>
                <c:pt idx="25941">
                  <c:v>8.1441470000000002</c:v>
                </c:pt>
                <c:pt idx="25942">
                  <c:v>8.1439409999999999</c:v>
                </c:pt>
                <c:pt idx="25943">
                  <c:v>8.1490809999999989</c:v>
                </c:pt>
                <c:pt idx="25944">
                  <c:v>8.1479180000000007</c:v>
                </c:pt>
                <c:pt idx="25945">
                  <c:v>8.1472280000000001</c:v>
                </c:pt>
                <c:pt idx="25946">
                  <c:v>8.1508280000000006</c:v>
                </c:pt>
                <c:pt idx="25947">
                  <c:v>8.1502130000000008</c:v>
                </c:pt>
                <c:pt idx="25948">
                  <c:v>8.1479949999999999</c:v>
                </c:pt>
                <c:pt idx="25949">
                  <c:v>8.147549999999999</c:v>
                </c:pt>
                <c:pt idx="25950">
                  <c:v>8.1488180000000003</c:v>
                </c:pt>
                <c:pt idx="25951">
                  <c:v>8.1511649999999989</c:v>
                </c:pt>
                <c:pt idx="25952">
                  <c:v>8.1504399999999997</c:v>
                </c:pt>
                <c:pt idx="25953">
                  <c:v>8.1471540000000005</c:v>
                </c:pt>
                <c:pt idx="25954">
                  <c:v>8.1454190000000004</c:v>
                </c:pt>
                <c:pt idx="25955">
                  <c:v>8.1469550000000002</c:v>
                </c:pt>
                <c:pt idx="25956">
                  <c:v>8.1473960000000005</c:v>
                </c:pt>
                <c:pt idx="25957">
                  <c:v>8.1473100000000009</c:v>
                </c:pt>
                <c:pt idx="25958">
                  <c:v>8.149241</c:v>
                </c:pt>
                <c:pt idx="25959">
                  <c:v>8.1503800000000002</c:v>
                </c:pt>
                <c:pt idx="25960">
                  <c:v>8.1497700000000002</c:v>
                </c:pt>
                <c:pt idx="25961">
                  <c:v>8.149915</c:v>
                </c:pt>
                <c:pt idx="25962">
                  <c:v>8.1502030000000012</c:v>
                </c:pt>
                <c:pt idx="25963">
                  <c:v>8.1516719999999996</c:v>
                </c:pt>
                <c:pt idx="25964">
                  <c:v>8.1576319999999996</c:v>
                </c:pt>
                <c:pt idx="25965">
                  <c:v>8.1607209999999988</c:v>
                </c:pt>
                <c:pt idx="25966">
                  <c:v>8.1562260000000002</c:v>
                </c:pt>
                <c:pt idx="25967">
                  <c:v>8.1613740000000004</c:v>
                </c:pt>
                <c:pt idx="25968">
                  <c:v>8.1664099999999991</c:v>
                </c:pt>
                <c:pt idx="25969">
                  <c:v>8.1580909999999989</c:v>
                </c:pt>
                <c:pt idx="25970">
                  <c:v>8.1574059999999999</c:v>
                </c:pt>
                <c:pt idx="25971">
                  <c:v>8.1621579999999998</c:v>
                </c:pt>
                <c:pt idx="25972">
                  <c:v>8.1607810000000001</c:v>
                </c:pt>
                <c:pt idx="25973">
                  <c:v>8.1584180000000011</c:v>
                </c:pt>
                <c:pt idx="25974">
                  <c:v>8.1584870000000009</c:v>
                </c:pt>
                <c:pt idx="25975">
                  <c:v>8.1605260000000008</c:v>
                </c:pt>
                <c:pt idx="25976">
                  <c:v>8.1610410000000009</c:v>
                </c:pt>
                <c:pt idx="25977">
                  <c:v>8.1590249999999997</c:v>
                </c:pt>
                <c:pt idx="25978">
                  <c:v>8.1585059999999991</c:v>
                </c:pt>
                <c:pt idx="25979">
                  <c:v>8.1607249999999993</c:v>
                </c:pt>
                <c:pt idx="25980">
                  <c:v>8.162348999999999</c:v>
                </c:pt>
                <c:pt idx="25981">
                  <c:v>8.1645719999999997</c:v>
                </c:pt>
                <c:pt idx="25982">
                  <c:v>8.1651509999999998</c:v>
                </c:pt>
                <c:pt idx="25983">
                  <c:v>8.1602829999999997</c:v>
                </c:pt>
                <c:pt idx="25984">
                  <c:v>8.1586230000000004</c:v>
                </c:pt>
                <c:pt idx="25985">
                  <c:v>8.1586610000000004</c:v>
                </c:pt>
                <c:pt idx="25986">
                  <c:v>8.1573330000000013</c:v>
                </c:pt>
                <c:pt idx="25987">
                  <c:v>8.1595790000000008</c:v>
                </c:pt>
                <c:pt idx="25988">
                  <c:v>8.1628609999999995</c:v>
                </c:pt>
                <c:pt idx="25989">
                  <c:v>8.1631700000000009</c:v>
                </c:pt>
                <c:pt idx="25990">
                  <c:v>8.1570989999999988</c:v>
                </c:pt>
                <c:pt idx="25991">
                  <c:v>8.1512759999999993</c:v>
                </c:pt>
                <c:pt idx="25992">
                  <c:v>8.1517119999999998</c:v>
                </c:pt>
                <c:pt idx="25993">
                  <c:v>8.1571420000000003</c:v>
                </c:pt>
                <c:pt idx="25994">
                  <c:v>8.1609680000000004</c:v>
                </c:pt>
                <c:pt idx="25995">
                  <c:v>8.1578160000000004</c:v>
                </c:pt>
                <c:pt idx="25996">
                  <c:v>8.1529720000000001</c:v>
                </c:pt>
                <c:pt idx="25997">
                  <c:v>8.1553140000000006</c:v>
                </c:pt>
                <c:pt idx="25998">
                  <c:v>8.1610800000000001</c:v>
                </c:pt>
                <c:pt idx="25999">
                  <c:v>8.1617859999999993</c:v>
                </c:pt>
                <c:pt idx="26000">
                  <c:v>8.1578489999999988</c:v>
                </c:pt>
                <c:pt idx="26001">
                  <c:v>8.1576489999999993</c:v>
                </c:pt>
                <c:pt idx="26002">
                  <c:v>8.1585900000000002</c:v>
                </c:pt>
                <c:pt idx="26003">
                  <c:v>8.155818</c:v>
                </c:pt>
                <c:pt idx="26004">
                  <c:v>8.1554840000000013</c:v>
                </c:pt>
                <c:pt idx="26005">
                  <c:v>8.1597089999999994</c:v>
                </c:pt>
                <c:pt idx="26006">
                  <c:v>8.1600289999999998</c:v>
                </c:pt>
                <c:pt idx="26007">
                  <c:v>8.1582259999999991</c:v>
                </c:pt>
                <c:pt idx="26008">
                  <c:v>8.162704999999999</c:v>
                </c:pt>
                <c:pt idx="26009">
                  <c:v>8.164083999999999</c:v>
                </c:pt>
                <c:pt idx="26010">
                  <c:v>8.1602099999999993</c:v>
                </c:pt>
                <c:pt idx="26011">
                  <c:v>8.1620990000000013</c:v>
                </c:pt>
                <c:pt idx="26012">
                  <c:v>8.1612329999999993</c:v>
                </c:pt>
                <c:pt idx="26013">
                  <c:v>8.1573200000000003</c:v>
                </c:pt>
                <c:pt idx="26014">
                  <c:v>8.1608400000000003</c:v>
                </c:pt>
                <c:pt idx="26015">
                  <c:v>8.1635840000000002</c:v>
                </c:pt>
                <c:pt idx="26016">
                  <c:v>8.161677000000001</c:v>
                </c:pt>
                <c:pt idx="26017">
                  <c:v>8.1625930000000011</c:v>
                </c:pt>
                <c:pt idx="26018">
                  <c:v>8.1633099999999992</c:v>
                </c:pt>
                <c:pt idx="26019">
                  <c:v>8.1606659999999991</c:v>
                </c:pt>
                <c:pt idx="26020">
                  <c:v>8.159555000000001</c:v>
                </c:pt>
                <c:pt idx="26021">
                  <c:v>8.1666090000000011</c:v>
                </c:pt>
                <c:pt idx="26022">
                  <c:v>8.1702370000000002</c:v>
                </c:pt>
                <c:pt idx="26023">
                  <c:v>8.1706950000000003</c:v>
                </c:pt>
                <c:pt idx="26024">
                  <c:v>8.1757369999999998</c:v>
                </c:pt>
                <c:pt idx="26025">
                  <c:v>8.1744719999999997</c:v>
                </c:pt>
                <c:pt idx="26026">
                  <c:v>8.1691079999999996</c:v>
                </c:pt>
                <c:pt idx="26027">
                  <c:v>8.1698610000000009</c:v>
                </c:pt>
                <c:pt idx="26028">
                  <c:v>8.1721880000000002</c:v>
                </c:pt>
                <c:pt idx="26029">
                  <c:v>8.1720800000000011</c:v>
                </c:pt>
                <c:pt idx="26030">
                  <c:v>8.1689720000000001</c:v>
                </c:pt>
                <c:pt idx="26031">
                  <c:v>8.1661010000000012</c:v>
                </c:pt>
                <c:pt idx="26032">
                  <c:v>8.1627119999999991</c:v>
                </c:pt>
                <c:pt idx="26033">
                  <c:v>8.160717</c:v>
                </c:pt>
                <c:pt idx="26034">
                  <c:v>8.1646299999999989</c:v>
                </c:pt>
                <c:pt idx="26035">
                  <c:v>8.1706709999999987</c:v>
                </c:pt>
                <c:pt idx="26036">
                  <c:v>8.1725770000000004</c:v>
                </c:pt>
                <c:pt idx="26037">
                  <c:v>8.1715920000000004</c:v>
                </c:pt>
                <c:pt idx="26038">
                  <c:v>8.1714090000000006</c:v>
                </c:pt>
                <c:pt idx="26039">
                  <c:v>8.1741099999999989</c:v>
                </c:pt>
                <c:pt idx="26040">
                  <c:v>8.1803090000000012</c:v>
                </c:pt>
                <c:pt idx="26041">
                  <c:v>8.1823879999999996</c:v>
                </c:pt>
                <c:pt idx="26042">
                  <c:v>8.1826939999999997</c:v>
                </c:pt>
                <c:pt idx="26043">
                  <c:v>8.1852629999999991</c:v>
                </c:pt>
                <c:pt idx="26044">
                  <c:v>8.183427</c:v>
                </c:pt>
                <c:pt idx="26045">
                  <c:v>8.1797880000000003</c:v>
                </c:pt>
                <c:pt idx="26046">
                  <c:v>8.1776970000000002</c:v>
                </c:pt>
                <c:pt idx="26047">
                  <c:v>8.1755509999999987</c:v>
                </c:pt>
                <c:pt idx="26048">
                  <c:v>8.1753059999999991</c:v>
                </c:pt>
                <c:pt idx="26049">
                  <c:v>8.1774930000000001</c:v>
                </c:pt>
                <c:pt idx="26050">
                  <c:v>8.1794979999999988</c:v>
                </c:pt>
                <c:pt idx="26051">
                  <c:v>8.181875999999999</c:v>
                </c:pt>
                <c:pt idx="26052">
                  <c:v>8.1806660000000004</c:v>
                </c:pt>
                <c:pt idx="26053">
                  <c:v>8.1767570000000003</c:v>
                </c:pt>
                <c:pt idx="26054">
                  <c:v>8.1792599999999993</c:v>
                </c:pt>
                <c:pt idx="26055">
                  <c:v>8.1838939999999987</c:v>
                </c:pt>
                <c:pt idx="26056">
                  <c:v>8.1796199999999999</c:v>
                </c:pt>
                <c:pt idx="26057">
                  <c:v>8.1732079999999989</c:v>
                </c:pt>
                <c:pt idx="26058">
                  <c:v>8.1719739999999987</c:v>
                </c:pt>
                <c:pt idx="26059">
                  <c:v>8.1717630000000003</c:v>
                </c:pt>
                <c:pt idx="26060">
                  <c:v>8.1727850000000011</c:v>
                </c:pt>
                <c:pt idx="26061">
                  <c:v>8.1738429999999997</c:v>
                </c:pt>
                <c:pt idx="26062">
                  <c:v>8.174766</c:v>
                </c:pt>
                <c:pt idx="26063">
                  <c:v>8.1751189999999987</c:v>
                </c:pt>
                <c:pt idx="26064">
                  <c:v>8.1731020000000001</c:v>
                </c:pt>
                <c:pt idx="26065">
                  <c:v>8.1758620000000004</c:v>
                </c:pt>
                <c:pt idx="26066">
                  <c:v>8.1774559999999994</c:v>
                </c:pt>
                <c:pt idx="26067">
                  <c:v>8.1757209999999993</c:v>
                </c:pt>
                <c:pt idx="26068">
                  <c:v>8.1776610000000005</c:v>
                </c:pt>
                <c:pt idx="26069">
                  <c:v>8.1766520000000007</c:v>
                </c:pt>
                <c:pt idx="26070">
                  <c:v>8.1727150000000002</c:v>
                </c:pt>
                <c:pt idx="26071">
                  <c:v>8.1746869999999987</c:v>
                </c:pt>
                <c:pt idx="26072">
                  <c:v>8.1810359999999989</c:v>
                </c:pt>
                <c:pt idx="26073">
                  <c:v>8.1837720000000012</c:v>
                </c:pt>
                <c:pt idx="26074">
                  <c:v>8.1872410000000002</c:v>
                </c:pt>
                <c:pt idx="26075">
                  <c:v>8.187284</c:v>
                </c:pt>
                <c:pt idx="26076">
                  <c:v>8.1845990000000004</c:v>
                </c:pt>
                <c:pt idx="26077">
                  <c:v>8.1885580000000004</c:v>
                </c:pt>
                <c:pt idx="26078">
                  <c:v>8.1867489999999989</c:v>
                </c:pt>
                <c:pt idx="26079">
                  <c:v>8.1817789999999988</c:v>
                </c:pt>
                <c:pt idx="26080">
                  <c:v>8.1857870000000013</c:v>
                </c:pt>
                <c:pt idx="26081">
                  <c:v>8.188504</c:v>
                </c:pt>
                <c:pt idx="26082">
                  <c:v>8.1867990000000006</c:v>
                </c:pt>
                <c:pt idx="26083">
                  <c:v>8.1868350000000003</c:v>
                </c:pt>
                <c:pt idx="26084">
                  <c:v>8.1892820000000004</c:v>
                </c:pt>
                <c:pt idx="26085">
                  <c:v>8.1892789999999991</c:v>
                </c:pt>
                <c:pt idx="26086">
                  <c:v>8.1848749999999999</c:v>
                </c:pt>
                <c:pt idx="26087">
                  <c:v>8.1846040000000002</c:v>
                </c:pt>
                <c:pt idx="26088">
                  <c:v>8.1859929999999999</c:v>
                </c:pt>
                <c:pt idx="26089">
                  <c:v>8.1853870000000004</c:v>
                </c:pt>
                <c:pt idx="26090">
                  <c:v>8.1850620000000003</c:v>
                </c:pt>
                <c:pt idx="26091">
                  <c:v>8.1839240000000011</c:v>
                </c:pt>
                <c:pt idx="26092">
                  <c:v>8.181616</c:v>
                </c:pt>
                <c:pt idx="26093">
                  <c:v>8.1878029999999988</c:v>
                </c:pt>
                <c:pt idx="26094">
                  <c:v>8.1930680000000002</c:v>
                </c:pt>
                <c:pt idx="26095">
                  <c:v>8.1869030000000009</c:v>
                </c:pt>
                <c:pt idx="26096">
                  <c:v>8.1867650000000012</c:v>
                </c:pt>
                <c:pt idx="26097">
                  <c:v>8.1947599999999987</c:v>
                </c:pt>
                <c:pt idx="26098">
                  <c:v>8.1920819999999992</c:v>
                </c:pt>
                <c:pt idx="26099">
                  <c:v>8.1878449999999994</c:v>
                </c:pt>
                <c:pt idx="26100">
                  <c:v>8.1916100000000007</c:v>
                </c:pt>
                <c:pt idx="26101">
                  <c:v>8.1921129999999991</c:v>
                </c:pt>
                <c:pt idx="26102">
                  <c:v>8.1869389999999989</c:v>
                </c:pt>
                <c:pt idx="26103">
                  <c:v>8.1845379999999999</c:v>
                </c:pt>
                <c:pt idx="26104">
                  <c:v>8.1889390000000013</c:v>
                </c:pt>
                <c:pt idx="26105">
                  <c:v>8.1915069999999996</c:v>
                </c:pt>
                <c:pt idx="26106">
                  <c:v>8.1856000000000009</c:v>
                </c:pt>
                <c:pt idx="26107">
                  <c:v>8.1836500000000001</c:v>
                </c:pt>
                <c:pt idx="26108">
                  <c:v>8.1872800000000012</c:v>
                </c:pt>
                <c:pt idx="26109">
                  <c:v>8.1880109999999995</c:v>
                </c:pt>
                <c:pt idx="26110">
                  <c:v>8.189133</c:v>
                </c:pt>
                <c:pt idx="26111">
                  <c:v>8.1950779999999988</c:v>
                </c:pt>
                <c:pt idx="26112">
                  <c:v>8.1950369999999992</c:v>
                </c:pt>
                <c:pt idx="26113">
                  <c:v>8.190588</c:v>
                </c:pt>
                <c:pt idx="26114">
                  <c:v>8.1918040000000012</c:v>
                </c:pt>
                <c:pt idx="26115">
                  <c:v>8.1929730000000003</c:v>
                </c:pt>
                <c:pt idx="26116">
                  <c:v>8.190315</c:v>
                </c:pt>
                <c:pt idx="26117">
                  <c:v>8.1896459999999998</c:v>
                </c:pt>
                <c:pt idx="26118">
                  <c:v>8.1954449999999994</c:v>
                </c:pt>
                <c:pt idx="26119">
                  <c:v>8.1961750000000002</c:v>
                </c:pt>
                <c:pt idx="26120">
                  <c:v>8.1904779999999988</c:v>
                </c:pt>
                <c:pt idx="26121">
                  <c:v>8.1936520000000002</c:v>
                </c:pt>
                <c:pt idx="26122">
                  <c:v>8.2010389999999997</c:v>
                </c:pt>
                <c:pt idx="26123">
                  <c:v>8.1993189999999991</c:v>
                </c:pt>
                <c:pt idx="26124">
                  <c:v>8.1963439999999999</c:v>
                </c:pt>
                <c:pt idx="26125">
                  <c:v>8.1993429999999989</c:v>
                </c:pt>
                <c:pt idx="26126">
                  <c:v>8.1981959999999994</c:v>
                </c:pt>
                <c:pt idx="26127">
                  <c:v>8.1936870000000006</c:v>
                </c:pt>
                <c:pt idx="26128">
                  <c:v>8.1966730000000005</c:v>
                </c:pt>
                <c:pt idx="26129">
                  <c:v>8.1945180000000004</c:v>
                </c:pt>
                <c:pt idx="26130">
                  <c:v>8.1903749999999995</c:v>
                </c:pt>
                <c:pt idx="26131">
                  <c:v>8.1940980000000003</c:v>
                </c:pt>
                <c:pt idx="26132">
                  <c:v>8.1943130000000011</c:v>
                </c:pt>
                <c:pt idx="26133">
                  <c:v>8.191338</c:v>
                </c:pt>
                <c:pt idx="26134">
                  <c:v>8.1928529999999995</c:v>
                </c:pt>
                <c:pt idx="26135">
                  <c:v>8.194445</c:v>
                </c:pt>
                <c:pt idx="26136">
                  <c:v>8.1952970000000001</c:v>
                </c:pt>
                <c:pt idx="26137">
                  <c:v>8.1998879999999996</c:v>
                </c:pt>
                <c:pt idx="26138">
                  <c:v>8.2034570000000002</c:v>
                </c:pt>
                <c:pt idx="26139">
                  <c:v>8.2038240000000009</c:v>
                </c:pt>
                <c:pt idx="26140">
                  <c:v>8.2072029999999998</c:v>
                </c:pt>
                <c:pt idx="26141">
                  <c:v>8.208988999999999</c:v>
                </c:pt>
                <c:pt idx="26142">
                  <c:v>8.2026479999999999</c:v>
                </c:pt>
                <c:pt idx="26143">
                  <c:v>8.2028020000000001</c:v>
                </c:pt>
                <c:pt idx="26144">
                  <c:v>8.2077799999999996</c:v>
                </c:pt>
                <c:pt idx="26145">
                  <c:v>8.2038700000000002</c:v>
                </c:pt>
                <c:pt idx="26146">
                  <c:v>8.2006620000000012</c:v>
                </c:pt>
                <c:pt idx="26147">
                  <c:v>8.2037820000000004</c:v>
                </c:pt>
                <c:pt idx="26148">
                  <c:v>8.2032519999999991</c:v>
                </c:pt>
                <c:pt idx="26149">
                  <c:v>8.2029610000000002</c:v>
                </c:pt>
                <c:pt idx="26150">
                  <c:v>8.207298999999999</c:v>
                </c:pt>
                <c:pt idx="26151">
                  <c:v>8.2055910000000001</c:v>
                </c:pt>
                <c:pt idx="26152">
                  <c:v>8.2012229999999988</c:v>
                </c:pt>
                <c:pt idx="26153">
                  <c:v>8.2002349999999993</c:v>
                </c:pt>
                <c:pt idx="26154">
                  <c:v>8.200545</c:v>
                </c:pt>
                <c:pt idx="26155">
                  <c:v>8.2049810000000001</c:v>
                </c:pt>
                <c:pt idx="26156">
                  <c:v>8.209854</c:v>
                </c:pt>
                <c:pt idx="26157">
                  <c:v>8.2145200000000003</c:v>
                </c:pt>
                <c:pt idx="26158">
                  <c:v>8.2194749999999992</c:v>
                </c:pt>
                <c:pt idx="26159">
                  <c:v>8.217625</c:v>
                </c:pt>
                <c:pt idx="26160">
                  <c:v>8.2192699999999999</c:v>
                </c:pt>
                <c:pt idx="26161">
                  <c:v>8.2231529999999999</c:v>
                </c:pt>
                <c:pt idx="26162">
                  <c:v>8.2197680000000002</c:v>
                </c:pt>
                <c:pt idx="26163">
                  <c:v>8.2179859999999998</c:v>
                </c:pt>
                <c:pt idx="26164">
                  <c:v>8.2163789999999999</c:v>
                </c:pt>
                <c:pt idx="26165">
                  <c:v>8.2153139999999993</c:v>
                </c:pt>
                <c:pt idx="26166">
                  <c:v>8.2121150000000007</c:v>
                </c:pt>
                <c:pt idx="26167">
                  <c:v>8.206054</c:v>
                </c:pt>
                <c:pt idx="26168">
                  <c:v>8.2085399999999993</c:v>
                </c:pt>
                <c:pt idx="26169">
                  <c:v>8.2119020000000003</c:v>
                </c:pt>
                <c:pt idx="26170">
                  <c:v>8.2098610000000001</c:v>
                </c:pt>
                <c:pt idx="26171">
                  <c:v>8.2126000000000001</c:v>
                </c:pt>
                <c:pt idx="26172">
                  <c:v>8.2181879999999996</c:v>
                </c:pt>
                <c:pt idx="26173">
                  <c:v>8.2160599999999988</c:v>
                </c:pt>
                <c:pt idx="26174">
                  <c:v>8.2124959999999998</c:v>
                </c:pt>
                <c:pt idx="26175">
                  <c:v>8.2180560000000007</c:v>
                </c:pt>
                <c:pt idx="26176">
                  <c:v>8.2182130000000004</c:v>
                </c:pt>
                <c:pt idx="26177">
                  <c:v>8.2083320000000004</c:v>
                </c:pt>
                <c:pt idx="26178">
                  <c:v>8.2091329999999996</c:v>
                </c:pt>
                <c:pt idx="26179">
                  <c:v>8.2140360000000001</c:v>
                </c:pt>
                <c:pt idx="26180">
                  <c:v>8.2098580000000005</c:v>
                </c:pt>
                <c:pt idx="26181">
                  <c:v>8.2076700000000002</c:v>
                </c:pt>
                <c:pt idx="26182">
                  <c:v>8.2082319999999989</c:v>
                </c:pt>
                <c:pt idx="26183">
                  <c:v>8.2056299999999993</c:v>
                </c:pt>
                <c:pt idx="26184">
                  <c:v>8.204972999999999</c:v>
                </c:pt>
                <c:pt idx="26185">
                  <c:v>8.2071719999999999</c:v>
                </c:pt>
                <c:pt idx="26186">
                  <c:v>8.2064330000000005</c:v>
                </c:pt>
                <c:pt idx="26187">
                  <c:v>8.2066119999999998</c:v>
                </c:pt>
                <c:pt idx="26188">
                  <c:v>8.2098800000000001</c:v>
                </c:pt>
                <c:pt idx="26189">
                  <c:v>8.2118149999999996</c:v>
                </c:pt>
                <c:pt idx="26190">
                  <c:v>8.2087250000000012</c:v>
                </c:pt>
                <c:pt idx="26191">
                  <c:v>8.2053440000000002</c:v>
                </c:pt>
                <c:pt idx="26192">
                  <c:v>8.2049580000000013</c:v>
                </c:pt>
                <c:pt idx="26193">
                  <c:v>8.2111090000000004</c:v>
                </c:pt>
                <c:pt idx="26194">
                  <c:v>8.2209660000000007</c:v>
                </c:pt>
                <c:pt idx="26195">
                  <c:v>8.2196809999999996</c:v>
                </c:pt>
                <c:pt idx="26196">
                  <c:v>8.2180260000000001</c:v>
                </c:pt>
                <c:pt idx="26197">
                  <c:v>8.2240330000000004</c:v>
                </c:pt>
                <c:pt idx="26198">
                  <c:v>8.2241850000000003</c:v>
                </c:pt>
                <c:pt idx="26199">
                  <c:v>8.2227509999999988</c:v>
                </c:pt>
                <c:pt idx="26200">
                  <c:v>8.2253989999999995</c:v>
                </c:pt>
                <c:pt idx="26201">
                  <c:v>8.2280860000000011</c:v>
                </c:pt>
                <c:pt idx="26202">
                  <c:v>8.2262939999999993</c:v>
                </c:pt>
                <c:pt idx="26203">
                  <c:v>8.222664</c:v>
                </c:pt>
                <c:pt idx="26204">
                  <c:v>8.221622</c:v>
                </c:pt>
                <c:pt idx="26205">
                  <c:v>8.2225570000000001</c:v>
                </c:pt>
                <c:pt idx="26206">
                  <c:v>8.2257439999999988</c:v>
                </c:pt>
                <c:pt idx="26207">
                  <c:v>8.2293430000000001</c:v>
                </c:pt>
                <c:pt idx="26208">
                  <c:v>8.2334959999999988</c:v>
                </c:pt>
                <c:pt idx="26209">
                  <c:v>8.2315889999999996</c:v>
                </c:pt>
                <c:pt idx="26210">
                  <c:v>8.2276410000000002</c:v>
                </c:pt>
                <c:pt idx="26211">
                  <c:v>8.2325489999999988</c:v>
                </c:pt>
                <c:pt idx="26212">
                  <c:v>8.2308859999999999</c:v>
                </c:pt>
                <c:pt idx="26213">
                  <c:v>8.2241239999999998</c:v>
                </c:pt>
                <c:pt idx="26214">
                  <c:v>8.2239550000000001</c:v>
                </c:pt>
                <c:pt idx="26215">
                  <c:v>8.2197999999999993</c:v>
                </c:pt>
                <c:pt idx="26216">
                  <c:v>8.218496</c:v>
                </c:pt>
                <c:pt idx="26217">
                  <c:v>8.2223240000000004</c:v>
                </c:pt>
                <c:pt idx="26218">
                  <c:v>8.2210359999999998</c:v>
                </c:pt>
                <c:pt idx="26219">
                  <c:v>8.2202570000000001</c:v>
                </c:pt>
                <c:pt idx="26220">
                  <c:v>8.2225520000000003</c:v>
                </c:pt>
                <c:pt idx="26221">
                  <c:v>8.2261150000000001</c:v>
                </c:pt>
                <c:pt idx="26222">
                  <c:v>8.2281270000000006</c:v>
                </c:pt>
                <c:pt idx="26223">
                  <c:v>8.2273269999999989</c:v>
                </c:pt>
                <c:pt idx="26224">
                  <c:v>8.22668</c:v>
                </c:pt>
                <c:pt idx="26225">
                  <c:v>8.2275369999999999</c:v>
                </c:pt>
                <c:pt idx="26226">
                  <c:v>8.2335159999999998</c:v>
                </c:pt>
                <c:pt idx="26227">
                  <c:v>8.2328700000000001</c:v>
                </c:pt>
                <c:pt idx="26228">
                  <c:v>8.2256330000000002</c:v>
                </c:pt>
                <c:pt idx="26229">
                  <c:v>8.2261540000000011</c:v>
                </c:pt>
                <c:pt idx="26230">
                  <c:v>8.2304659999999998</c:v>
                </c:pt>
                <c:pt idx="26231">
                  <c:v>8.2289519999999996</c:v>
                </c:pt>
                <c:pt idx="26232">
                  <c:v>8.2243320000000004</c:v>
                </c:pt>
                <c:pt idx="26233">
                  <c:v>8.2241850000000003</c:v>
                </c:pt>
                <c:pt idx="26234">
                  <c:v>8.2272560000000006</c:v>
                </c:pt>
                <c:pt idx="26235">
                  <c:v>8.2264680000000006</c:v>
                </c:pt>
                <c:pt idx="26236">
                  <c:v>8.2232109999999992</c:v>
                </c:pt>
                <c:pt idx="26237">
                  <c:v>8.2224989999999991</c:v>
                </c:pt>
                <c:pt idx="26238">
                  <c:v>8.22349</c:v>
                </c:pt>
                <c:pt idx="26239">
                  <c:v>8.2193880000000004</c:v>
                </c:pt>
                <c:pt idx="26240">
                  <c:v>8.2142529999999994</c:v>
                </c:pt>
                <c:pt idx="26241">
                  <c:v>8.2163730000000008</c:v>
                </c:pt>
                <c:pt idx="26242">
                  <c:v>8.2182639999999996</c:v>
                </c:pt>
                <c:pt idx="26243">
                  <c:v>8.2187230000000007</c:v>
                </c:pt>
                <c:pt idx="26244">
                  <c:v>8.2206049999999991</c:v>
                </c:pt>
                <c:pt idx="26245">
                  <c:v>8.2199179999999998</c:v>
                </c:pt>
                <c:pt idx="26246">
                  <c:v>8.2226040000000005</c:v>
                </c:pt>
                <c:pt idx="26247">
                  <c:v>8.226462999999999</c:v>
                </c:pt>
                <c:pt idx="26248">
                  <c:v>8.2223620000000004</c:v>
                </c:pt>
                <c:pt idx="26249">
                  <c:v>8.2225780000000004</c:v>
                </c:pt>
                <c:pt idx="26250">
                  <c:v>8.2272770000000008</c:v>
                </c:pt>
                <c:pt idx="26251">
                  <c:v>8.2254989999999992</c:v>
                </c:pt>
                <c:pt idx="26252">
                  <c:v>8.2258959999999988</c:v>
                </c:pt>
                <c:pt idx="26253">
                  <c:v>8.2329939999999997</c:v>
                </c:pt>
                <c:pt idx="26254">
                  <c:v>8.2321139999999993</c:v>
                </c:pt>
                <c:pt idx="26255">
                  <c:v>8.2275539999999996</c:v>
                </c:pt>
                <c:pt idx="26256">
                  <c:v>8.2274349999999998</c:v>
                </c:pt>
                <c:pt idx="26257">
                  <c:v>8.2287090000000003</c:v>
                </c:pt>
                <c:pt idx="26258">
                  <c:v>8.22926</c:v>
                </c:pt>
                <c:pt idx="26259">
                  <c:v>8.2290109999999999</c:v>
                </c:pt>
                <c:pt idx="26260">
                  <c:v>8.2297270000000005</c:v>
                </c:pt>
                <c:pt idx="26261">
                  <c:v>8.2304370000000002</c:v>
                </c:pt>
                <c:pt idx="26262">
                  <c:v>8.2288519999999998</c:v>
                </c:pt>
                <c:pt idx="26263">
                  <c:v>8.2272189999999998</c:v>
                </c:pt>
                <c:pt idx="26264">
                  <c:v>8.226934</c:v>
                </c:pt>
                <c:pt idx="26265">
                  <c:v>8.2277799999999992</c:v>
                </c:pt>
                <c:pt idx="26266">
                  <c:v>8.2284450000000007</c:v>
                </c:pt>
                <c:pt idx="26267">
                  <c:v>8.2295820000000006</c:v>
                </c:pt>
                <c:pt idx="26268">
                  <c:v>8.2303859999999993</c:v>
                </c:pt>
                <c:pt idx="26269">
                  <c:v>8.2274779999999996</c:v>
                </c:pt>
                <c:pt idx="26270">
                  <c:v>8.2275470000000013</c:v>
                </c:pt>
                <c:pt idx="26271">
                  <c:v>8.2330129999999997</c:v>
                </c:pt>
                <c:pt idx="26272">
                  <c:v>8.2354380000000003</c:v>
                </c:pt>
                <c:pt idx="26273">
                  <c:v>8.2358250000000002</c:v>
                </c:pt>
                <c:pt idx="26274">
                  <c:v>8.2367439999999998</c:v>
                </c:pt>
                <c:pt idx="26275">
                  <c:v>8.2384029999999999</c:v>
                </c:pt>
                <c:pt idx="26276">
                  <c:v>8.2377140000000004</c:v>
                </c:pt>
                <c:pt idx="26277">
                  <c:v>8.2342240000000011</c:v>
                </c:pt>
                <c:pt idx="26278">
                  <c:v>8.2340330000000002</c:v>
                </c:pt>
                <c:pt idx="26279">
                  <c:v>8.238111</c:v>
                </c:pt>
                <c:pt idx="26280">
                  <c:v>8.24057</c:v>
                </c:pt>
                <c:pt idx="26281">
                  <c:v>8.2419630000000002</c:v>
                </c:pt>
                <c:pt idx="26282">
                  <c:v>8.242877</c:v>
                </c:pt>
                <c:pt idx="26283">
                  <c:v>8.2415289999999999</c:v>
                </c:pt>
                <c:pt idx="26284">
                  <c:v>8.2393460000000012</c:v>
                </c:pt>
                <c:pt idx="26285">
                  <c:v>8.239567000000001</c:v>
                </c:pt>
                <c:pt idx="26286">
                  <c:v>8.2393609999999988</c:v>
                </c:pt>
                <c:pt idx="26287">
                  <c:v>8.238937</c:v>
                </c:pt>
                <c:pt idx="26288">
                  <c:v>8.2425069999999998</c:v>
                </c:pt>
                <c:pt idx="26289">
                  <c:v>8.2456360000000011</c:v>
                </c:pt>
                <c:pt idx="26290">
                  <c:v>8.2469429999999999</c:v>
                </c:pt>
                <c:pt idx="26291">
                  <c:v>8.248272</c:v>
                </c:pt>
                <c:pt idx="26292">
                  <c:v>8.2495560000000001</c:v>
                </c:pt>
                <c:pt idx="26293">
                  <c:v>8.2473770000000002</c:v>
                </c:pt>
                <c:pt idx="26294">
                  <c:v>8.2456180000000003</c:v>
                </c:pt>
                <c:pt idx="26295">
                  <c:v>8.2486540000000002</c:v>
                </c:pt>
                <c:pt idx="26296">
                  <c:v>8.2484649999999995</c:v>
                </c:pt>
                <c:pt idx="26297">
                  <c:v>8.2443629999999999</c:v>
                </c:pt>
                <c:pt idx="26298">
                  <c:v>8.244053000000001</c:v>
                </c:pt>
                <c:pt idx="26299">
                  <c:v>8.248937999999999</c:v>
                </c:pt>
                <c:pt idx="26300">
                  <c:v>8.2491500000000002</c:v>
                </c:pt>
                <c:pt idx="26301">
                  <c:v>8.2446190000000001</c:v>
                </c:pt>
                <c:pt idx="26302">
                  <c:v>8.2464060000000003</c:v>
                </c:pt>
                <c:pt idx="26303">
                  <c:v>8.2509879999999995</c:v>
                </c:pt>
                <c:pt idx="26304">
                  <c:v>8.2476929999999999</c:v>
                </c:pt>
                <c:pt idx="26305">
                  <c:v>8.2457859999999989</c:v>
                </c:pt>
                <c:pt idx="26306">
                  <c:v>8.2523210000000002</c:v>
                </c:pt>
                <c:pt idx="26307">
                  <c:v>8.251239</c:v>
                </c:pt>
                <c:pt idx="26308">
                  <c:v>8.2439080000000011</c:v>
                </c:pt>
                <c:pt idx="26309">
                  <c:v>8.2456479999999992</c:v>
                </c:pt>
                <c:pt idx="26310">
                  <c:v>8.2500640000000001</c:v>
                </c:pt>
                <c:pt idx="26311">
                  <c:v>8.2465840000000004</c:v>
                </c:pt>
                <c:pt idx="26312">
                  <c:v>8.240119</c:v>
                </c:pt>
                <c:pt idx="26313">
                  <c:v>8.2386909999999993</c:v>
                </c:pt>
                <c:pt idx="26314">
                  <c:v>8.2443010000000001</c:v>
                </c:pt>
                <c:pt idx="26315">
                  <c:v>8.2478550000000013</c:v>
                </c:pt>
                <c:pt idx="26316">
                  <c:v>8.2444699999999997</c:v>
                </c:pt>
                <c:pt idx="26317">
                  <c:v>8.2426250000000003</c:v>
                </c:pt>
                <c:pt idx="26318">
                  <c:v>8.2488400000000013</c:v>
                </c:pt>
                <c:pt idx="26319">
                  <c:v>8.2550059999999998</c:v>
                </c:pt>
                <c:pt idx="26320">
                  <c:v>8.2510110000000001</c:v>
                </c:pt>
                <c:pt idx="26321">
                  <c:v>8.2455870000000004</c:v>
                </c:pt>
                <c:pt idx="26322">
                  <c:v>8.2516619999999996</c:v>
                </c:pt>
                <c:pt idx="26323">
                  <c:v>8.2557669999999987</c:v>
                </c:pt>
                <c:pt idx="26324">
                  <c:v>8.2503039999999999</c:v>
                </c:pt>
                <c:pt idx="26325">
                  <c:v>8.2510110000000001</c:v>
                </c:pt>
                <c:pt idx="26326">
                  <c:v>8.2572349999999997</c:v>
                </c:pt>
                <c:pt idx="26327">
                  <c:v>8.256888</c:v>
                </c:pt>
                <c:pt idx="26328">
                  <c:v>8.2570940000000004</c:v>
                </c:pt>
                <c:pt idx="26329">
                  <c:v>8.2606040000000007</c:v>
                </c:pt>
                <c:pt idx="26330">
                  <c:v>8.2614419999999988</c:v>
                </c:pt>
                <c:pt idx="26331">
                  <c:v>8.2667609999999989</c:v>
                </c:pt>
                <c:pt idx="26332">
                  <c:v>8.2668180000000007</c:v>
                </c:pt>
                <c:pt idx="26333">
                  <c:v>8.2630790000000012</c:v>
                </c:pt>
                <c:pt idx="26334">
                  <c:v>8.2684479999999994</c:v>
                </c:pt>
                <c:pt idx="26335">
                  <c:v>8.2661079999999991</c:v>
                </c:pt>
                <c:pt idx="26336">
                  <c:v>8.2557709999999993</c:v>
                </c:pt>
                <c:pt idx="26337">
                  <c:v>8.2540499999999994</c:v>
                </c:pt>
                <c:pt idx="26338">
                  <c:v>8.2598179999999992</c:v>
                </c:pt>
                <c:pt idx="26339">
                  <c:v>8.2566260000000007</c:v>
                </c:pt>
                <c:pt idx="26340">
                  <c:v>8.2519899999999993</c:v>
                </c:pt>
                <c:pt idx="26341">
                  <c:v>8.2511010000000002</c:v>
                </c:pt>
                <c:pt idx="26342">
                  <c:v>8.2456740000000011</c:v>
                </c:pt>
                <c:pt idx="26343">
                  <c:v>8.2482430000000004</c:v>
                </c:pt>
                <c:pt idx="26344">
                  <c:v>8.2540990000000001</c:v>
                </c:pt>
                <c:pt idx="26345">
                  <c:v>8.2523939999999989</c:v>
                </c:pt>
                <c:pt idx="26346">
                  <c:v>8.2502770000000005</c:v>
                </c:pt>
                <c:pt idx="26347">
                  <c:v>8.2547050000000013</c:v>
                </c:pt>
                <c:pt idx="26348">
                  <c:v>8.2601310000000012</c:v>
                </c:pt>
                <c:pt idx="26349">
                  <c:v>8.2559749999999994</c:v>
                </c:pt>
                <c:pt idx="26350">
                  <c:v>8.255789</c:v>
                </c:pt>
                <c:pt idx="26351">
                  <c:v>8.2634429999999988</c:v>
                </c:pt>
                <c:pt idx="26352">
                  <c:v>8.2614979999999996</c:v>
                </c:pt>
                <c:pt idx="26353">
                  <c:v>8.2563840000000006</c:v>
                </c:pt>
                <c:pt idx="26354">
                  <c:v>8.2577670000000012</c:v>
                </c:pt>
                <c:pt idx="26355">
                  <c:v>8.2601019999999998</c:v>
                </c:pt>
                <c:pt idx="26356">
                  <c:v>8.2620679999999993</c:v>
                </c:pt>
                <c:pt idx="26357">
                  <c:v>8.2670700000000004</c:v>
                </c:pt>
                <c:pt idx="26358">
                  <c:v>8.2690300000000008</c:v>
                </c:pt>
                <c:pt idx="26359">
                  <c:v>8.2653339999999993</c:v>
                </c:pt>
                <c:pt idx="26360">
                  <c:v>8.2664970000000011</c:v>
                </c:pt>
                <c:pt idx="26361">
                  <c:v>8.2670980000000007</c:v>
                </c:pt>
                <c:pt idx="26362">
                  <c:v>8.2613450000000004</c:v>
                </c:pt>
                <c:pt idx="26363">
                  <c:v>8.2575959999999995</c:v>
                </c:pt>
                <c:pt idx="26364">
                  <c:v>8.2596489999999996</c:v>
                </c:pt>
                <c:pt idx="26365">
                  <c:v>8.265371</c:v>
                </c:pt>
                <c:pt idx="26366">
                  <c:v>8.2653920000000003</c:v>
                </c:pt>
                <c:pt idx="26367">
                  <c:v>8.2609339999999989</c:v>
                </c:pt>
                <c:pt idx="26368">
                  <c:v>8.2663979999999988</c:v>
                </c:pt>
                <c:pt idx="26369">
                  <c:v>8.2693060000000003</c:v>
                </c:pt>
                <c:pt idx="26370">
                  <c:v>8.263107999999999</c:v>
                </c:pt>
                <c:pt idx="26371">
                  <c:v>8.266375</c:v>
                </c:pt>
                <c:pt idx="26372">
                  <c:v>8.2705190000000002</c:v>
                </c:pt>
                <c:pt idx="26373">
                  <c:v>8.2616389999999988</c:v>
                </c:pt>
                <c:pt idx="26374">
                  <c:v>8.2595369999999999</c:v>
                </c:pt>
                <c:pt idx="26375">
                  <c:v>8.2656600000000005</c:v>
                </c:pt>
                <c:pt idx="26376">
                  <c:v>8.2646650000000008</c:v>
                </c:pt>
                <c:pt idx="26377">
                  <c:v>8.2649609999999996</c:v>
                </c:pt>
                <c:pt idx="26378">
                  <c:v>8.2690459999999995</c:v>
                </c:pt>
                <c:pt idx="26379">
                  <c:v>8.2707620000000013</c:v>
                </c:pt>
                <c:pt idx="26380">
                  <c:v>8.2703740000000003</c:v>
                </c:pt>
                <c:pt idx="26381">
                  <c:v>8.2673129999999997</c:v>
                </c:pt>
                <c:pt idx="26382">
                  <c:v>8.2689360000000001</c:v>
                </c:pt>
                <c:pt idx="26383">
                  <c:v>8.2739709999999995</c:v>
                </c:pt>
                <c:pt idx="26384">
                  <c:v>8.2722599999999993</c:v>
                </c:pt>
                <c:pt idx="26385">
                  <c:v>8.2682000000000002</c:v>
                </c:pt>
                <c:pt idx="26386">
                  <c:v>8.2696609999999993</c:v>
                </c:pt>
                <c:pt idx="26387">
                  <c:v>8.2702899999999993</c:v>
                </c:pt>
                <c:pt idx="26388">
                  <c:v>8.2683600000000013</c:v>
                </c:pt>
                <c:pt idx="26389">
                  <c:v>8.2720000000000002</c:v>
                </c:pt>
                <c:pt idx="26390">
                  <c:v>8.2794169999999987</c:v>
                </c:pt>
                <c:pt idx="26391">
                  <c:v>8.2796690000000002</c:v>
                </c:pt>
                <c:pt idx="26392">
                  <c:v>8.2739569999999993</c:v>
                </c:pt>
                <c:pt idx="26393">
                  <c:v>8.2731700000000004</c:v>
                </c:pt>
                <c:pt idx="26394">
                  <c:v>8.2750640000000004</c:v>
                </c:pt>
                <c:pt idx="26395">
                  <c:v>8.2714470000000002</c:v>
                </c:pt>
                <c:pt idx="26396">
                  <c:v>8.2714189999999999</c:v>
                </c:pt>
                <c:pt idx="26397">
                  <c:v>8.2712730000000008</c:v>
                </c:pt>
                <c:pt idx="26398">
                  <c:v>8.2647720000000007</c:v>
                </c:pt>
                <c:pt idx="26399">
                  <c:v>8.2659880000000001</c:v>
                </c:pt>
                <c:pt idx="26400">
                  <c:v>8.2699220000000011</c:v>
                </c:pt>
                <c:pt idx="26401">
                  <c:v>8.2693060000000003</c:v>
                </c:pt>
                <c:pt idx="26402">
                  <c:v>8.2704750000000011</c:v>
                </c:pt>
                <c:pt idx="26403">
                  <c:v>8.2714449999999999</c:v>
                </c:pt>
                <c:pt idx="26404">
                  <c:v>8.2709550000000007</c:v>
                </c:pt>
                <c:pt idx="26405">
                  <c:v>8.2711240000000004</c:v>
                </c:pt>
                <c:pt idx="26406">
                  <c:v>8.2724779999999996</c:v>
                </c:pt>
                <c:pt idx="26407">
                  <c:v>8.2740159999999996</c:v>
                </c:pt>
                <c:pt idx="26408">
                  <c:v>8.2731619999999992</c:v>
                </c:pt>
                <c:pt idx="26409">
                  <c:v>8.2718729999999994</c:v>
                </c:pt>
                <c:pt idx="26410">
                  <c:v>8.275701999999999</c:v>
                </c:pt>
                <c:pt idx="26411">
                  <c:v>8.2780489999999993</c:v>
                </c:pt>
                <c:pt idx="26412">
                  <c:v>8.2737510000000007</c:v>
                </c:pt>
                <c:pt idx="26413">
                  <c:v>8.2717340000000004</c:v>
                </c:pt>
                <c:pt idx="26414">
                  <c:v>8.2753049999999995</c:v>
                </c:pt>
                <c:pt idx="26415">
                  <c:v>8.274011999999999</c:v>
                </c:pt>
                <c:pt idx="26416">
                  <c:v>8.269680000000001</c:v>
                </c:pt>
                <c:pt idx="26417">
                  <c:v>8.2748229999999996</c:v>
                </c:pt>
                <c:pt idx="26418">
                  <c:v>8.2842760000000002</c:v>
                </c:pt>
                <c:pt idx="26419">
                  <c:v>8.2837649999999989</c:v>
                </c:pt>
                <c:pt idx="26420">
                  <c:v>8.2785790000000006</c:v>
                </c:pt>
                <c:pt idx="26421">
                  <c:v>8.2786469999999994</c:v>
                </c:pt>
                <c:pt idx="26422">
                  <c:v>8.2818070000000006</c:v>
                </c:pt>
                <c:pt idx="26423">
                  <c:v>8.2824279999999995</c:v>
                </c:pt>
                <c:pt idx="26424">
                  <c:v>8.2811279999999989</c:v>
                </c:pt>
                <c:pt idx="26425">
                  <c:v>8.2796920000000007</c:v>
                </c:pt>
                <c:pt idx="26426">
                  <c:v>8.2800709999999995</c:v>
                </c:pt>
                <c:pt idx="26427">
                  <c:v>8.2814300000000003</c:v>
                </c:pt>
                <c:pt idx="26428">
                  <c:v>8.2818839999999998</c:v>
                </c:pt>
                <c:pt idx="26429">
                  <c:v>8.2842510000000011</c:v>
                </c:pt>
                <c:pt idx="26430">
                  <c:v>8.2898199999999989</c:v>
                </c:pt>
                <c:pt idx="26431">
                  <c:v>8.2866110000000006</c:v>
                </c:pt>
                <c:pt idx="26432">
                  <c:v>8.2822239999999994</c:v>
                </c:pt>
                <c:pt idx="26433">
                  <c:v>8.2894089999999991</c:v>
                </c:pt>
                <c:pt idx="26434">
                  <c:v>8.2896739999999998</c:v>
                </c:pt>
                <c:pt idx="26435">
                  <c:v>8.2845429999999993</c:v>
                </c:pt>
                <c:pt idx="26436">
                  <c:v>8.2873979999999996</c:v>
                </c:pt>
                <c:pt idx="26437">
                  <c:v>8.284673999999999</c:v>
                </c:pt>
                <c:pt idx="26438">
                  <c:v>8.2785860000000007</c:v>
                </c:pt>
                <c:pt idx="26439">
                  <c:v>8.2832359999999987</c:v>
                </c:pt>
                <c:pt idx="26440">
                  <c:v>8.2885850000000012</c:v>
                </c:pt>
                <c:pt idx="26441">
                  <c:v>8.2836540000000003</c:v>
                </c:pt>
                <c:pt idx="26442">
                  <c:v>8.2817329999999991</c:v>
                </c:pt>
                <c:pt idx="26443">
                  <c:v>8.2879539999999992</c:v>
                </c:pt>
                <c:pt idx="26444">
                  <c:v>8.2869390000000003</c:v>
                </c:pt>
                <c:pt idx="26445">
                  <c:v>8.2818100000000001</c:v>
                </c:pt>
                <c:pt idx="26446">
                  <c:v>8.2853640000000013</c:v>
                </c:pt>
                <c:pt idx="26447">
                  <c:v>8.2877620000000007</c:v>
                </c:pt>
                <c:pt idx="26448">
                  <c:v>8.285304</c:v>
                </c:pt>
                <c:pt idx="26449">
                  <c:v>8.2871269999999999</c:v>
                </c:pt>
                <c:pt idx="26450">
                  <c:v>8.2914099999999991</c:v>
                </c:pt>
                <c:pt idx="26451">
                  <c:v>8.2915759999999992</c:v>
                </c:pt>
                <c:pt idx="26452">
                  <c:v>8.2911089999999987</c:v>
                </c:pt>
                <c:pt idx="26453">
                  <c:v>8.2931629999999998</c:v>
                </c:pt>
                <c:pt idx="26454">
                  <c:v>8.2961010000000002</c:v>
                </c:pt>
                <c:pt idx="26455">
                  <c:v>8.2994179999999993</c:v>
                </c:pt>
                <c:pt idx="26456">
                  <c:v>8.2976890000000001</c:v>
                </c:pt>
                <c:pt idx="26457">
                  <c:v>8.2925019999999989</c:v>
                </c:pt>
                <c:pt idx="26458">
                  <c:v>8.2934699999999992</c:v>
                </c:pt>
                <c:pt idx="26459">
                  <c:v>8.2960180000000001</c:v>
                </c:pt>
                <c:pt idx="26460">
                  <c:v>8.2925539999999991</c:v>
                </c:pt>
                <c:pt idx="26461">
                  <c:v>8.289453</c:v>
                </c:pt>
                <c:pt idx="26462">
                  <c:v>8.2932959999999998</c:v>
                </c:pt>
                <c:pt idx="26463">
                  <c:v>8.295947</c:v>
                </c:pt>
                <c:pt idx="26464">
                  <c:v>8.2929060000000003</c:v>
                </c:pt>
                <c:pt idx="26465">
                  <c:v>8.2926539999999989</c:v>
                </c:pt>
                <c:pt idx="26466">
                  <c:v>8.293762000000001</c:v>
                </c:pt>
                <c:pt idx="26467">
                  <c:v>8.2926819999999992</c:v>
                </c:pt>
                <c:pt idx="26468">
                  <c:v>8.2895730000000007</c:v>
                </c:pt>
                <c:pt idx="26469">
                  <c:v>8.288195</c:v>
                </c:pt>
                <c:pt idx="26470">
                  <c:v>8.2926080000000013</c:v>
                </c:pt>
                <c:pt idx="26471">
                  <c:v>8.2948060000000012</c:v>
                </c:pt>
                <c:pt idx="26472">
                  <c:v>8.2937380000000012</c:v>
                </c:pt>
                <c:pt idx="26473">
                  <c:v>8.2920629999999989</c:v>
                </c:pt>
                <c:pt idx="26474">
                  <c:v>8.2880739999999999</c:v>
                </c:pt>
                <c:pt idx="26475">
                  <c:v>8.2881420000000006</c:v>
                </c:pt>
                <c:pt idx="26476">
                  <c:v>8.2910700000000013</c:v>
                </c:pt>
                <c:pt idx="26477">
                  <c:v>8.2934640000000002</c:v>
                </c:pt>
                <c:pt idx="26478">
                  <c:v>8.2944759999999995</c:v>
                </c:pt>
                <c:pt idx="26479">
                  <c:v>8.2952820000000003</c:v>
                </c:pt>
                <c:pt idx="26480">
                  <c:v>8.2984140000000011</c:v>
                </c:pt>
                <c:pt idx="26481">
                  <c:v>8.295539999999999</c:v>
                </c:pt>
                <c:pt idx="26482">
                  <c:v>8.2947039999999994</c:v>
                </c:pt>
                <c:pt idx="26483">
                  <c:v>8.3028529999999989</c:v>
                </c:pt>
                <c:pt idx="26484">
                  <c:v>8.3024769999999997</c:v>
                </c:pt>
                <c:pt idx="26485">
                  <c:v>8.2946020000000011</c:v>
                </c:pt>
                <c:pt idx="26486">
                  <c:v>8.296856</c:v>
                </c:pt>
                <c:pt idx="26487">
                  <c:v>8.3026900000000001</c:v>
                </c:pt>
                <c:pt idx="26488">
                  <c:v>8.3013200000000005</c:v>
                </c:pt>
                <c:pt idx="26489">
                  <c:v>8.2966899999999999</c:v>
                </c:pt>
                <c:pt idx="26490">
                  <c:v>8.2953890000000001</c:v>
                </c:pt>
                <c:pt idx="26491">
                  <c:v>8.298508</c:v>
                </c:pt>
                <c:pt idx="26492">
                  <c:v>8.303128000000001</c:v>
                </c:pt>
                <c:pt idx="26493">
                  <c:v>8.3040760000000002</c:v>
                </c:pt>
                <c:pt idx="26494">
                  <c:v>8.2999679999999998</c:v>
                </c:pt>
                <c:pt idx="26495">
                  <c:v>8.2973199999999991</c:v>
                </c:pt>
                <c:pt idx="26496">
                  <c:v>8.300827</c:v>
                </c:pt>
                <c:pt idx="26497">
                  <c:v>8.3004169999999995</c:v>
                </c:pt>
                <c:pt idx="26498">
                  <c:v>8.2953440000000001</c:v>
                </c:pt>
                <c:pt idx="26499">
                  <c:v>8.2966110000000004</c:v>
                </c:pt>
                <c:pt idx="26500">
                  <c:v>8.3003520000000002</c:v>
                </c:pt>
                <c:pt idx="26501">
                  <c:v>8.2992169999999987</c:v>
                </c:pt>
                <c:pt idx="26502">
                  <c:v>8.2988649999999993</c:v>
                </c:pt>
                <c:pt idx="26503">
                  <c:v>8.3029879999999991</c:v>
                </c:pt>
                <c:pt idx="26504">
                  <c:v>8.3055020000000006</c:v>
                </c:pt>
                <c:pt idx="26505">
                  <c:v>8.2996909999999993</c:v>
                </c:pt>
                <c:pt idx="26506">
                  <c:v>8.2923179999999999</c:v>
                </c:pt>
                <c:pt idx="26507">
                  <c:v>8.2898220000000009</c:v>
                </c:pt>
                <c:pt idx="26508">
                  <c:v>8.2938109999999998</c:v>
                </c:pt>
                <c:pt idx="26509">
                  <c:v>8.2994830000000004</c:v>
                </c:pt>
                <c:pt idx="26510">
                  <c:v>8.2972049999999999</c:v>
                </c:pt>
                <c:pt idx="26511">
                  <c:v>8.2939569999999989</c:v>
                </c:pt>
                <c:pt idx="26512">
                  <c:v>8.3020530000000008</c:v>
                </c:pt>
                <c:pt idx="26513">
                  <c:v>8.3068209999999993</c:v>
                </c:pt>
                <c:pt idx="26514">
                  <c:v>8.3039719999999999</c:v>
                </c:pt>
                <c:pt idx="26515">
                  <c:v>8.305966999999999</c:v>
                </c:pt>
                <c:pt idx="26516">
                  <c:v>8.3093329999999987</c:v>
                </c:pt>
                <c:pt idx="26517">
                  <c:v>8.304863000000001</c:v>
                </c:pt>
                <c:pt idx="26518">
                  <c:v>8.3013450000000013</c:v>
                </c:pt>
                <c:pt idx="26519">
                  <c:v>8.303325000000001</c:v>
                </c:pt>
                <c:pt idx="26520">
                  <c:v>8.3035239999999995</c:v>
                </c:pt>
                <c:pt idx="26521">
                  <c:v>8.3026559999999989</c:v>
                </c:pt>
                <c:pt idx="26522">
                  <c:v>8.3042040000000004</c:v>
                </c:pt>
                <c:pt idx="26523">
                  <c:v>8.3058779999999999</c:v>
                </c:pt>
                <c:pt idx="26524">
                  <c:v>8.3077089999999991</c:v>
                </c:pt>
                <c:pt idx="26525">
                  <c:v>8.3101649999999996</c:v>
                </c:pt>
                <c:pt idx="26526">
                  <c:v>8.311399999999999</c:v>
                </c:pt>
                <c:pt idx="26527">
                  <c:v>8.3091080000000002</c:v>
                </c:pt>
                <c:pt idx="26528">
                  <c:v>8.3089200000000005</c:v>
                </c:pt>
                <c:pt idx="26529">
                  <c:v>8.3145749999999996</c:v>
                </c:pt>
                <c:pt idx="26530">
                  <c:v>8.3138380000000005</c:v>
                </c:pt>
                <c:pt idx="26531">
                  <c:v>8.3093900000000005</c:v>
                </c:pt>
                <c:pt idx="26532">
                  <c:v>8.3119739999999993</c:v>
                </c:pt>
                <c:pt idx="26533">
                  <c:v>8.3138880000000004</c:v>
                </c:pt>
                <c:pt idx="26534">
                  <c:v>8.3125250000000008</c:v>
                </c:pt>
                <c:pt idx="26535">
                  <c:v>8.3155330000000003</c:v>
                </c:pt>
                <c:pt idx="26536">
                  <c:v>8.3186330000000002</c:v>
                </c:pt>
                <c:pt idx="26537">
                  <c:v>8.3179119999999998</c:v>
                </c:pt>
                <c:pt idx="26538">
                  <c:v>8.3192550000000001</c:v>
                </c:pt>
                <c:pt idx="26539">
                  <c:v>8.3192799999999991</c:v>
                </c:pt>
                <c:pt idx="26540">
                  <c:v>8.3163999999999998</c:v>
                </c:pt>
                <c:pt idx="26541">
                  <c:v>8.3193079999999995</c:v>
                </c:pt>
                <c:pt idx="26542">
                  <c:v>8.320214</c:v>
                </c:pt>
                <c:pt idx="26543">
                  <c:v>8.3165899999999997</c:v>
                </c:pt>
                <c:pt idx="26544">
                  <c:v>8.3173959999999987</c:v>
                </c:pt>
                <c:pt idx="26545">
                  <c:v>8.3174320000000002</c:v>
                </c:pt>
                <c:pt idx="26546">
                  <c:v>8.3144419999999997</c:v>
                </c:pt>
                <c:pt idx="26547">
                  <c:v>8.3130670000000002</c:v>
                </c:pt>
                <c:pt idx="26548">
                  <c:v>8.3162780000000005</c:v>
                </c:pt>
                <c:pt idx="26549">
                  <c:v>8.3197739999999989</c:v>
                </c:pt>
                <c:pt idx="26550">
                  <c:v>8.3211630000000003</c:v>
                </c:pt>
                <c:pt idx="26551">
                  <c:v>8.3217390000000009</c:v>
                </c:pt>
                <c:pt idx="26552">
                  <c:v>8.320055</c:v>
                </c:pt>
                <c:pt idx="26553">
                  <c:v>8.3155020000000004</c:v>
                </c:pt>
                <c:pt idx="26554">
                  <c:v>8.3141439999999989</c:v>
                </c:pt>
                <c:pt idx="26555">
                  <c:v>8.3159470000000013</c:v>
                </c:pt>
                <c:pt idx="26556">
                  <c:v>8.3191260000000007</c:v>
                </c:pt>
                <c:pt idx="26557">
                  <c:v>8.3183709999999991</c:v>
                </c:pt>
                <c:pt idx="26558">
                  <c:v>8.3151539999999997</c:v>
                </c:pt>
                <c:pt idx="26559">
                  <c:v>8.3187390000000008</c:v>
                </c:pt>
                <c:pt idx="26560">
                  <c:v>8.3186900000000001</c:v>
                </c:pt>
                <c:pt idx="26561">
                  <c:v>8.3143430000000009</c:v>
                </c:pt>
                <c:pt idx="26562">
                  <c:v>8.3180189999999996</c:v>
                </c:pt>
                <c:pt idx="26563">
                  <c:v>8.3200320000000012</c:v>
                </c:pt>
                <c:pt idx="26564">
                  <c:v>8.3172090000000001</c:v>
                </c:pt>
                <c:pt idx="26565">
                  <c:v>8.3194800000000004</c:v>
                </c:pt>
                <c:pt idx="26566">
                  <c:v>8.3236030000000003</c:v>
                </c:pt>
                <c:pt idx="26567">
                  <c:v>8.3219169999999991</c:v>
                </c:pt>
                <c:pt idx="26568">
                  <c:v>8.3184500000000003</c:v>
                </c:pt>
                <c:pt idx="26569">
                  <c:v>8.3171809999999997</c:v>
                </c:pt>
                <c:pt idx="26570">
                  <c:v>8.3144829999999992</c:v>
                </c:pt>
                <c:pt idx="26571">
                  <c:v>8.3130269999999999</c:v>
                </c:pt>
                <c:pt idx="26572">
                  <c:v>8.3166589999999996</c:v>
                </c:pt>
                <c:pt idx="26573">
                  <c:v>8.3198740000000004</c:v>
                </c:pt>
                <c:pt idx="26574">
                  <c:v>8.3182679999999998</c:v>
                </c:pt>
                <c:pt idx="26575">
                  <c:v>8.315809999999999</c:v>
                </c:pt>
                <c:pt idx="26576">
                  <c:v>8.3185140000000004</c:v>
                </c:pt>
                <c:pt idx="26577">
                  <c:v>8.3223820000000011</c:v>
                </c:pt>
                <c:pt idx="26578">
                  <c:v>8.3254429999999999</c:v>
                </c:pt>
                <c:pt idx="26579">
                  <c:v>8.3259369999999997</c:v>
                </c:pt>
                <c:pt idx="26580">
                  <c:v>8.3261679999999991</c:v>
                </c:pt>
                <c:pt idx="26581">
                  <c:v>8.3262309999999999</c:v>
                </c:pt>
                <c:pt idx="26582">
                  <c:v>8.3255909999999993</c:v>
                </c:pt>
                <c:pt idx="26583">
                  <c:v>8.3273030000000006</c:v>
                </c:pt>
                <c:pt idx="26584">
                  <c:v>8.3297179999999997</c:v>
                </c:pt>
                <c:pt idx="26585">
                  <c:v>8.3295399999999997</c:v>
                </c:pt>
                <c:pt idx="26586">
                  <c:v>8.3264269999999989</c:v>
                </c:pt>
                <c:pt idx="26587">
                  <c:v>8.3260249999999996</c:v>
                </c:pt>
                <c:pt idx="26588">
                  <c:v>8.3277269999999994</c:v>
                </c:pt>
                <c:pt idx="26589">
                  <c:v>8.3276250000000012</c:v>
                </c:pt>
                <c:pt idx="26590">
                  <c:v>8.329028000000001</c:v>
                </c:pt>
                <c:pt idx="26591">
                  <c:v>8.3295250000000003</c:v>
                </c:pt>
                <c:pt idx="26592">
                  <c:v>8.3276779999999988</c:v>
                </c:pt>
                <c:pt idx="26593">
                  <c:v>8.3304949999999991</c:v>
                </c:pt>
                <c:pt idx="26594">
                  <c:v>8.3350720000000003</c:v>
                </c:pt>
                <c:pt idx="26595">
                  <c:v>8.3309789999999992</c:v>
                </c:pt>
                <c:pt idx="26596">
                  <c:v>8.3282930000000004</c:v>
                </c:pt>
                <c:pt idx="26597">
                  <c:v>8.3355460000000008</c:v>
                </c:pt>
                <c:pt idx="26598">
                  <c:v>8.335483</c:v>
                </c:pt>
                <c:pt idx="26599">
                  <c:v>8.3313589999999991</c:v>
                </c:pt>
                <c:pt idx="26600">
                  <c:v>8.3364930000000008</c:v>
                </c:pt>
                <c:pt idx="26601">
                  <c:v>8.3373299999999997</c:v>
                </c:pt>
                <c:pt idx="26602">
                  <c:v>8.3342369999999999</c:v>
                </c:pt>
                <c:pt idx="26603">
                  <c:v>8.3355360000000012</c:v>
                </c:pt>
                <c:pt idx="26604">
                  <c:v>8.336347</c:v>
                </c:pt>
                <c:pt idx="26605">
                  <c:v>8.3331939999999989</c:v>
                </c:pt>
                <c:pt idx="26606">
                  <c:v>8.3339169999999996</c:v>
                </c:pt>
                <c:pt idx="26607">
                  <c:v>8.338985000000001</c:v>
                </c:pt>
                <c:pt idx="26608">
                  <c:v>8.3379030000000007</c:v>
                </c:pt>
                <c:pt idx="26609">
                  <c:v>8.3330690000000001</c:v>
                </c:pt>
                <c:pt idx="26610">
                  <c:v>8.3335270000000001</c:v>
                </c:pt>
                <c:pt idx="26611">
                  <c:v>8.334109999999999</c:v>
                </c:pt>
                <c:pt idx="26612">
                  <c:v>8.3336240000000004</c:v>
                </c:pt>
                <c:pt idx="26613">
                  <c:v>8.3349919999999997</c:v>
                </c:pt>
                <c:pt idx="26614">
                  <c:v>8.3348860000000009</c:v>
                </c:pt>
                <c:pt idx="26615">
                  <c:v>8.3335819999999998</c:v>
                </c:pt>
                <c:pt idx="26616">
                  <c:v>8.3338330000000003</c:v>
                </c:pt>
                <c:pt idx="26617">
                  <c:v>8.3327880000000007</c:v>
                </c:pt>
                <c:pt idx="26618">
                  <c:v>8.3340509999999988</c:v>
                </c:pt>
                <c:pt idx="26619">
                  <c:v>8.3374410000000001</c:v>
                </c:pt>
                <c:pt idx="26620">
                  <c:v>8.3336439999999996</c:v>
                </c:pt>
                <c:pt idx="26621">
                  <c:v>8.334111</c:v>
                </c:pt>
                <c:pt idx="26622">
                  <c:v>8.3393969999999999</c:v>
                </c:pt>
                <c:pt idx="26623">
                  <c:v>8.3363790000000009</c:v>
                </c:pt>
                <c:pt idx="26624">
                  <c:v>8.3366310000000006</c:v>
                </c:pt>
                <c:pt idx="26625">
                  <c:v>8.3396039999999996</c:v>
                </c:pt>
                <c:pt idx="26626">
                  <c:v>8.338394000000001</c:v>
                </c:pt>
                <c:pt idx="26627">
                  <c:v>8.3414619999999999</c:v>
                </c:pt>
                <c:pt idx="26628">
                  <c:v>8.342549</c:v>
                </c:pt>
                <c:pt idx="26629">
                  <c:v>8.3330300000000008</c:v>
                </c:pt>
                <c:pt idx="26630">
                  <c:v>8.3277570000000001</c:v>
                </c:pt>
                <c:pt idx="26631">
                  <c:v>8.3303340000000006</c:v>
                </c:pt>
                <c:pt idx="26632">
                  <c:v>8.3320509999999999</c:v>
                </c:pt>
                <c:pt idx="26633">
                  <c:v>8.3316079999999992</c:v>
                </c:pt>
                <c:pt idx="26634">
                  <c:v>8.3327740000000006</c:v>
                </c:pt>
                <c:pt idx="26635">
                  <c:v>8.3343109999999996</c:v>
                </c:pt>
                <c:pt idx="26636">
                  <c:v>8.3343129999999999</c:v>
                </c:pt>
                <c:pt idx="26637">
                  <c:v>8.3313489999999994</c:v>
                </c:pt>
                <c:pt idx="26638">
                  <c:v>8.330057</c:v>
                </c:pt>
                <c:pt idx="26639">
                  <c:v>8.3329120000000003</c:v>
                </c:pt>
                <c:pt idx="26640">
                  <c:v>8.3344570000000004</c:v>
                </c:pt>
                <c:pt idx="26641">
                  <c:v>8.3315929999999998</c:v>
                </c:pt>
                <c:pt idx="26642">
                  <c:v>8.3308920000000004</c:v>
                </c:pt>
                <c:pt idx="26643">
                  <c:v>8.3345300000000009</c:v>
                </c:pt>
                <c:pt idx="26644">
                  <c:v>8.3363790000000009</c:v>
                </c:pt>
                <c:pt idx="26645">
                  <c:v>8.3369970000000002</c:v>
                </c:pt>
                <c:pt idx="26646">
                  <c:v>8.3420190000000005</c:v>
                </c:pt>
                <c:pt idx="26647">
                  <c:v>8.3447019999999998</c:v>
                </c:pt>
                <c:pt idx="26648">
                  <c:v>8.3454189999999997</c:v>
                </c:pt>
                <c:pt idx="26649">
                  <c:v>8.3457469999999994</c:v>
                </c:pt>
                <c:pt idx="26650">
                  <c:v>8.3448430000000009</c:v>
                </c:pt>
                <c:pt idx="26651">
                  <c:v>8.3417880000000011</c:v>
                </c:pt>
                <c:pt idx="26652">
                  <c:v>8.335407</c:v>
                </c:pt>
                <c:pt idx="26653">
                  <c:v>8.3334100000000007</c:v>
                </c:pt>
                <c:pt idx="26654">
                  <c:v>8.3327099999999987</c:v>
                </c:pt>
                <c:pt idx="26655">
                  <c:v>8.3290110000000013</c:v>
                </c:pt>
                <c:pt idx="26656">
                  <c:v>8.331016</c:v>
                </c:pt>
                <c:pt idx="26657">
                  <c:v>8.3379770000000004</c:v>
                </c:pt>
                <c:pt idx="26658">
                  <c:v>8.3416309999999996</c:v>
                </c:pt>
                <c:pt idx="26659">
                  <c:v>8.3434010000000001</c:v>
                </c:pt>
                <c:pt idx="26660">
                  <c:v>8.3495160000000013</c:v>
                </c:pt>
                <c:pt idx="26661">
                  <c:v>8.3510600000000004</c:v>
                </c:pt>
                <c:pt idx="26662">
                  <c:v>8.3471450000000011</c:v>
                </c:pt>
                <c:pt idx="26663">
                  <c:v>8.3479419999999998</c:v>
                </c:pt>
                <c:pt idx="26664">
                  <c:v>8.3483389999999993</c:v>
                </c:pt>
                <c:pt idx="26665">
                  <c:v>8.3475269999999995</c:v>
                </c:pt>
                <c:pt idx="26666">
                  <c:v>8.3540559999999999</c:v>
                </c:pt>
                <c:pt idx="26667">
                  <c:v>8.355080000000001</c:v>
                </c:pt>
                <c:pt idx="26668">
                  <c:v>8.3495679999999997</c:v>
                </c:pt>
                <c:pt idx="26669">
                  <c:v>8.3510030000000004</c:v>
                </c:pt>
                <c:pt idx="26670">
                  <c:v>8.3518359999999987</c:v>
                </c:pt>
                <c:pt idx="26671">
                  <c:v>8.3483440000000009</c:v>
                </c:pt>
                <c:pt idx="26672">
                  <c:v>8.3477810000000012</c:v>
                </c:pt>
                <c:pt idx="26673">
                  <c:v>8.3483309999999999</c:v>
                </c:pt>
                <c:pt idx="26674">
                  <c:v>8.3465430000000005</c:v>
                </c:pt>
                <c:pt idx="26675">
                  <c:v>8.3479169999999989</c:v>
                </c:pt>
                <c:pt idx="26676">
                  <c:v>8.3502799999999997</c:v>
                </c:pt>
                <c:pt idx="26677">
                  <c:v>8.348725</c:v>
                </c:pt>
                <c:pt idx="26678">
                  <c:v>8.3488779999999991</c:v>
                </c:pt>
                <c:pt idx="26679">
                  <c:v>8.3493950000000012</c:v>
                </c:pt>
                <c:pt idx="26680">
                  <c:v>8.351343</c:v>
                </c:pt>
                <c:pt idx="26681">
                  <c:v>8.3553099999999993</c:v>
                </c:pt>
                <c:pt idx="26682">
                  <c:v>8.3564150000000001</c:v>
                </c:pt>
                <c:pt idx="26683">
                  <c:v>8.3568809999999996</c:v>
                </c:pt>
                <c:pt idx="26684">
                  <c:v>8.3595290000000002</c:v>
                </c:pt>
                <c:pt idx="26685">
                  <c:v>8.3617850000000011</c:v>
                </c:pt>
                <c:pt idx="26686">
                  <c:v>8.3608969999999996</c:v>
                </c:pt>
                <c:pt idx="26687">
                  <c:v>8.3579220000000003</c:v>
                </c:pt>
                <c:pt idx="26688">
                  <c:v>8.3586969999999994</c:v>
                </c:pt>
                <c:pt idx="26689">
                  <c:v>8.3589020000000005</c:v>
                </c:pt>
                <c:pt idx="26690">
                  <c:v>8.3530809999999995</c:v>
                </c:pt>
                <c:pt idx="26691">
                  <c:v>8.3495220000000003</c:v>
                </c:pt>
                <c:pt idx="26692">
                  <c:v>8.352405000000001</c:v>
                </c:pt>
                <c:pt idx="26693">
                  <c:v>8.34877</c:v>
                </c:pt>
                <c:pt idx="26694">
                  <c:v>8.3445080000000011</c:v>
                </c:pt>
                <c:pt idx="26695">
                  <c:v>8.3482029999999998</c:v>
                </c:pt>
                <c:pt idx="26696">
                  <c:v>8.3535369999999993</c:v>
                </c:pt>
                <c:pt idx="26697">
                  <c:v>8.3544230000000006</c:v>
                </c:pt>
                <c:pt idx="26698">
                  <c:v>8.3517669999999988</c:v>
                </c:pt>
                <c:pt idx="26699">
                  <c:v>8.3513939999999991</c:v>
                </c:pt>
                <c:pt idx="26700">
                  <c:v>8.3510160000000013</c:v>
                </c:pt>
                <c:pt idx="26701">
                  <c:v>8.351621999999999</c:v>
                </c:pt>
                <c:pt idx="26702">
                  <c:v>8.3581690000000002</c:v>
                </c:pt>
                <c:pt idx="26703">
                  <c:v>8.3596570000000003</c:v>
                </c:pt>
                <c:pt idx="26704">
                  <c:v>8.3582679999999989</c:v>
                </c:pt>
                <c:pt idx="26705">
                  <c:v>8.359452000000001</c:v>
                </c:pt>
                <c:pt idx="26706">
                  <c:v>8.3604380000000003</c:v>
                </c:pt>
                <c:pt idx="26707">
                  <c:v>8.3614670000000011</c:v>
                </c:pt>
                <c:pt idx="26708">
                  <c:v>8.3610740000000003</c:v>
                </c:pt>
                <c:pt idx="26709">
                  <c:v>8.3598739999999996</c:v>
                </c:pt>
                <c:pt idx="26710">
                  <c:v>8.3580430000000003</c:v>
                </c:pt>
                <c:pt idx="26711">
                  <c:v>8.3552739999999996</c:v>
                </c:pt>
                <c:pt idx="26712">
                  <c:v>8.3581439999999994</c:v>
                </c:pt>
                <c:pt idx="26713">
                  <c:v>8.3607620000000011</c:v>
                </c:pt>
                <c:pt idx="26714">
                  <c:v>8.3564889999999998</c:v>
                </c:pt>
                <c:pt idx="26715">
                  <c:v>8.3553119999999996</c:v>
                </c:pt>
                <c:pt idx="26716">
                  <c:v>8.3604130000000012</c:v>
                </c:pt>
                <c:pt idx="26717">
                  <c:v>8.3618990000000011</c:v>
                </c:pt>
                <c:pt idx="26718">
                  <c:v>8.3578329999999994</c:v>
                </c:pt>
                <c:pt idx="26719">
                  <c:v>8.356185</c:v>
                </c:pt>
                <c:pt idx="26720">
                  <c:v>8.3564559999999997</c:v>
                </c:pt>
                <c:pt idx="26721">
                  <c:v>8.3532849999999996</c:v>
                </c:pt>
                <c:pt idx="26722">
                  <c:v>8.3497899999999987</c:v>
                </c:pt>
                <c:pt idx="26723">
                  <c:v>8.3523999999999994</c:v>
                </c:pt>
                <c:pt idx="26724">
                  <c:v>8.357641000000001</c:v>
                </c:pt>
                <c:pt idx="26725">
                  <c:v>8.3559979999999996</c:v>
                </c:pt>
                <c:pt idx="26726">
                  <c:v>8.3538829999999997</c:v>
                </c:pt>
                <c:pt idx="26727">
                  <c:v>8.3561629999999987</c:v>
                </c:pt>
                <c:pt idx="26728">
                  <c:v>8.3549860000000002</c:v>
                </c:pt>
                <c:pt idx="26729">
                  <c:v>8.3547170000000008</c:v>
                </c:pt>
                <c:pt idx="26730">
                  <c:v>8.3582029999999996</c:v>
                </c:pt>
                <c:pt idx="26731">
                  <c:v>8.3552400000000002</c:v>
                </c:pt>
                <c:pt idx="26732">
                  <c:v>8.3531610000000001</c:v>
                </c:pt>
                <c:pt idx="26733">
                  <c:v>8.3600709999999996</c:v>
                </c:pt>
                <c:pt idx="26734">
                  <c:v>8.3594229999999996</c:v>
                </c:pt>
                <c:pt idx="26735">
                  <c:v>8.355243999999999</c:v>
                </c:pt>
                <c:pt idx="26736">
                  <c:v>8.3604500000000002</c:v>
                </c:pt>
                <c:pt idx="26737">
                  <c:v>8.3615910000000007</c:v>
                </c:pt>
                <c:pt idx="26738">
                  <c:v>8.3623180000000001</c:v>
                </c:pt>
                <c:pt idx="26739">
                  <c:v>8.3686790000000002</c:v>
                </c:pt>
                <c:pt idx="26740">
                  <c:v>8.3658059999999992</c:v>
                </c:pt>
                <c:pt idx="26741">
                  <c:v>8.3641329999999989</c:v>
                </c:pt>
                <c:pt idx="26742">
                  <c:v>8.37012</c:v>
                </c:pt>
                <c:pt idx="26743">
                  <c:v>8.3688320000000012</c:v>
                </c:pt>
                <c:pt idx="26744">
                  <c:v>8.364768999999999</c:v>
                </c:pt>
                <c:pt idx="26745">
                  <c:v>8.3643140000000002</c:v>
                </c:pt>
                <c:pt idx="26746">
                  <c:v>8.3656499999999987</c:v>
                </c:pt>
                <c:pt idx="26747">
                  <c:v>8.3682999999999996</c:v>
                </c:pt>
                <c:pt idx="26748">
                  <c:v>8.3730229999999999</c:v>
                </c:pt>
                <c:pt idx="26749">
                  <c:v>8.3724550000000004</c:v>
                </c:pt>
                <c:pt idx="26750">
                  <c:v>8.3646700000000003</c:v>
                </c:pt>
                <c:pt idx="26751">
                  <c:v>8.3617480000000004</c:v>
                </c:pt>
                <c:pt idx="26752">
                  <c:v>8.3653680000000001</c:v>
                </c:pt>
                <c:pt idx="26753">
                  <c:v>8.3680289999999999</c:v>
                </c:pt>
                <c:pt idx="26754">
                  <c:v>8.3655590000000011</c:v>
                </c:pt>
                <c:pt idx="26755">
                  <c:v>8.361993</c:v>
                </c:pt>
                <c:pt idx="26756">
                  <c:v>8.3621970000000001</c:v>
                </c:pt>
                <c:pt idx="26757">
                  <c:v>8.3618740000000003</c:v>
                </c:pt>
                <c:pt idx="26758">
                  <c:v>8.3620300000000007</c:v>
                </c:pt>
                <c:pt idx="26759">
                  <c:v>8.3618410000000001</c:v>
                </c:pt>
                <c:pt idx="26760">
                  <c:v>8.360595</c:v>
                </c:pt>
                <c:pt idx="26761">
                  <c:v>8.3645409999999991</c:v>
                </c:pt>
                <c:pt idx="26762">
                  <c:v>8.3653499999999994</c:v>
                </c:pt>
                <c:pt idx="26763">
                  <c:v>8.3624280000000013</c:v>
                </c:pt>
                <c:pt idx="26764">
                  <c:v>8.3640800000000013</c:v>
                </c:pt>
                <c:pt idx="26765">
                  <c:v>8.3624930000000006</c:v>
                </c:pt>
                <c:pt idx="26766">
                  <c:v>8.357762000000001</c:v>
                </c:pt>
                <c:pt idx="26767">
                  <c:v>8.3632160000000013</c:v>
                </c:pt>
                <c:pt idx="26768">
                  <c:v>8.371499</c:v>
                </c:pt>
                <c:pt idx="26769">
                  <c:v>8.3679950000000005</c:v>
                </c:pt>
                <c:pt idx="26770">
                  <c:v>8.3653519999999997</c:v>
                </c:pt>
                <c:pt idx="26771">
                  <c:v>8.3707840000000004</c:v>
                </c:pt>
                <c:pt idx="26772">
                  <c:v>8.3746419999999997</c:v>
                </c:pt>
                <c:pt idx="26773">
                  <c:v>8.3751350000000002</c:v>
                </c:pt>
                <c:pt idx="26774">
                  <c:v>8.3737579999999987</c:v>
                </c:pt>
                <c:pt idx="26775">
                  <c:v>8.3729089999999999</c:v>
                </c:pt>
                <c:pt idx="26776">
                  <c:v>8.3733350000000009</c:v>
                </c:pt>
                <c:pt idx="26777">
                  <c:v>8.374682</c:v>
                </c:pt>
                <c:pt idx="26778">
                  <c:v>8.3742669999999997</c:v>
                </c:pt>
                <c:pt idx="26779">
                  <c:v>8.3704339999999995</c:v>
                </c:pt>
                <c:pt idx="26780">
                  <c:v>8.3727640000000001</c:v>
                </c:pt>
                <c:pt idx="26781">
                  <c:v>8.376493</c:v>
                </c:pt>
                <c:pt idx="26782">
                  <c:v>8.373861999999999</c:v>
                </c:pt>
                <c:pt idx="26783">
                  <c:v>8.3735080000000011</c:v>
                </c:pt>
                <c:pt idx="26784">
                  <c:v>8.3763159999999992</c:v>
                </c:pt>
                <c:pt idx="26785">
                  <c:v>8.376456000000001</c:v>
                </c:pt>
                <c:pt idx="26786">
                  <c:v>8.3762629999999998</c:v>
                </c:pt>
                <c:pt idx="26787">
                  <c:v>8.3764120000000002</c:v>
                </c:pt>
                <c:pt idx="26788">
                  <c:v>8.3767269999999989</c:v>
                </c:pt>
                <c:pt idx="26789">
                  <c:v>8.3767010000000006</c:v>
                </c:pt>
                <c:pt idx="26790">
                  <c:v>8.3737150000000007</c:v>
                </c:pt>
                <c:pt idx="26791">
                  <c:v>8.3749959999999994</c:v>
                </c:pt>
                <c:pt idx="26792">
                  <c:v>8.380001</c:v>
                </c:pt>
                <c:pt idx="26793">
                  <c:v>8.3806100000000008</c:v>
                </c:pt>
                <c:pt idx="26794">
                  <c:v>8.3785050000000005</c:v>
                </c:pt>
                <c:pt idx="26795">
                  <c:v>8.3788300000000007</c:v>
                </c:pt>
                <c:pt idx="26796">
                  <c:v>8.3804999999999996</c:v>
                </c:pt>
                <c:pt idx="26797">
                  <c:v>8.3819730000000003</c:v>
                </c:pt>
                <c:pt idx="26798">
                  <c:v>8.3830290000000005</c:v>
                </c:pt>
                <c:pt idx="26799">
                  <c:v>8.3819499999999998</c:v>
                </c:pt>
                <c:pt idx="26800">
                  <c:v>8.378482</c:v>
                </c:pt>
                <c:pt idx="26801">
                  <c:v>8.3783200000000004</c:v>
                </c:pt>
                <c:pt idx="26802">
                  <c:v>8.3808870000000013</c:v>
                </c:pt>
                <c:pt idx="26803">
                  <c:v>8.3791159999999998</c:v>
                </c:pt>
                <c:pt idx="26804">
                  <c:v>8.3825909999999997</c:v>
                </c:pt>
                <c:pt idx="26805">
                  <c:v>8.3883530000000004</c:v>
                </c:pt>
                <c:pt idx="26806">
                  <c:v>8.3850219999999993</c:v>
                </c:pt>
                <c:pt idx="26807">
                  <c:v>8.3828169999999993</c:v>
                </c:pt>
                <c:pt idx="26808">
                  <c:v>8.3864300000000007</c:v>
                </c:pt>
                <c:pt idx="26809">
                  <c:v>8.3859670000000008</c:v>
                </c:pt>
                <c:pt idx="26810">
                  <c:v>8.3818950000000001</c:v>
                </c:pt>
                <c:pt idx="26811">
                  <c:v>8.3802699999999994</c:v>
                </c:pt>
                <c:pt idx="26812">
                  <c:v>8.3813250000000004</c:v>
                </c:pt>
                <c:pt idx="26813">
                  <c:v>8.3815080000000002</c:v>
                </c:pt>
                <c:pt idx="26814">
                  <c:v>8.3801400000000008</c:v>
                </c:pt>
                <c:pt idx="26815">
                  <c:v>8.3795420000000007</c:v>
                </c:pt>
                <c:pt idx="26816">
                  <c:v>8.3790890000000005</c:v>
                </c:pt>
                <c:pt idx="26817">
                  <c:v>8.3786149999999999</c:v>
                </c:pt>
                <c:pt idx="26818">
                  <c:v>8.3779950000000003</c:v>
                </c:pt>
                <c:pt idx="26819">
                  <c:v>8.3798600000000008</c:v>
                </c:pt>
                <c:pt idx="26820">
                  <c:v>8.385190999999999</c:v>
                </c:pt>
                <c:pt idx="26821">
                  <c:v>8.3875640000000011</c:v>
                </c:pt>
                <c:pt idx="26822">
                  <c:v>8.3850200000000008</c:v>
                </c:pt>
                <c:pt idx="26823">
                  <c:v>8.3838170000000005</c:v>
                </c:pt>
                <c:pt idx="26824">
                  <c:v>8.3852520000000013</c:v>
                </c:pt>
                <c:pt idx="26825">
                  <c:v>8.3877330000000008</c:v>
                </c:pt>
                <c:pt idx="26826">
                  <c:v>8.3915509999999998</c:v>
                </c:pt>
                <c:pt idx="26827">
                  <c:v>8.3953799999999994</c:v>
                </c:pt>
                <c:pt idx="26828">
                  <c:v>8.3932269999999995</c:v>
                </c:pt>
                <c:pt idx="26829">
                  <c:v>8.3947089999999989</c:v>
                </c:pt>
                <c:pt idx="26830">
                  <c:v>8.402394000000001</c:v>
                </c:pt>
                <c:pt idx="26831">
                  <c:v>8.3971470000000004</c:v>
                </c:pt>
                <c:pt idx="26832">
                  <c:v>8.3898080000000004</c:v>
                </c:pt>
                <c:pt idx="26833">
                  <c:v>8.3930980000000002</c:v>
                </c:pt>
                <c:pt idx="26834">
                  <c:v>8.3934670000000011</c:v>
                </c:pt>
                <c:pt idx="26835">
                  <c:v>8.3885149999999999</c:v>
                </c:pt>
                <c:pt idx="26836">
                  <c:v>8.3876799999999996</c:v>
                </c:pt>
                <c:pt idx="26837">
                  <c:v>8.3872309999999999</c:v>
                </c:pt>
                <c:pt idx="26838">
                  <c:v>8.3882909999999988</c:v>
                </c:pt>
                <c:pt idx="26839">
                  <c:v>8.3957300000000004</c:v>
                </c:pt>
                <c:pt idx="26840">
                  <c:v>8.3976410000000001</c:v>
                </c:pt>
                <c:pt idx="26841">
                  <c:v>8.3925190000000001</c:v>
                </c:pt>
                <c:pt idx="26842">
                  <c:v>8.3888929999999995</c:v>
                </c:pt>
                <c:pt idx="26843">
                  <c:v>8.3879409999999996</c:v>
                </c:pt>
                <c:pt idx="26844">
                  <c:v>8.3861439999999998</c:v>
                </c:pt>
                <c:pt idx="26845">
                  <c:v>8.3844729999999998</c:v>
                </c:pt>
                <c:pt idx="26846">
                  <c:v>8.3871320000000011</c:v>
                </c:pt>
                <c:pt idx="26847">
                  <c:v>8.3904449999999997</c:v>
                </c:pt>
                <c:pt idx="26848">
                  <c:v>8.3924339999999997</c:v>
                </c:pt>
                <c:pt idx="26849">
                  <c:v>8.3933499999999999</c:v>
                </c:pt>
                <c:pt idx="26850">
                  <c:v>8.3907950000000007</c:v>
                </c:pt>
                <c:pt idx="26851">
                  <c:v>8.3903339999999993</c:v>
                </c:pt>
                <c:pt idx="26852">
                  <c:v>8.3926599999999993</c:v>
                </c:pt>
                <c:pt idx="26853">
                  <c:v>8.3913639999999994</c:v>
                </c:pt>
                <c:pt idx="26854">
                  <c:v>8.3915959999999998</c:v>
                </c:pt>
                <c:pt idx="26855">
                  <c:v>8.397411</c:v>
                </c:pt>
                <c:pt idx="26856">
                  <c:v>8.3994689999999999</c:v>
                </c:pt>
                <c:pt idx="26857">
                  <c:v>8.3970389999999995</c:v>
                </c:pt>
                <c:pt idx="26858">
                  <c:v>8.3984529999999999</c:v>
                </c:pt>
                <c:pt idx="26859">
                  <c:v>8.400072999999999</c:v>
                </c:pt>
                <c:pt idx="26860">
                  <c:v>8.3977700000000013</c:v>
                </c:pt>
                <c:pt idx="26861">
                  <c:v>8.3988110000000002</c:v>
                </c:pt>
                <c:pt idx="26862">
                  <c:v>8.3974349999999998</c:v>
                </c:pt>
                <c:pt idx="26863">
                  <c:v>8.3907500000000006</c:v>
                </c:pt>
                <c:pt idx="26864">
                  <c:v>8.3893820000000012</c:v>
                </c:pt>
                <c:pt idx="26865">
                  <c:v>8.3960460000000001</c:v>
                </c:pt>
                <c:pt idx="26866">
                  <c:v>8.3986060000000009</c:v>
                </c:pt>
                <c:pt idx="26867">
                  <c:v>8.39785</c:v>
                </c:pt>
                <c:pt idx="26868">
                  <c:v>8.4002510000000008</c:v>
                </c:pt>
                <c:pt idx="26869">
                  <c:v>8.400780000000001</c:v>
                </c:pt>
                <c:pt idx="26870">
                  <c:v>8.3994269999999993</c:v>
                </c:pt>
                <c:pt idx="26871">
                  <c:v>8.4021809999999988</c:v>
                </c:pt>
                <c:pt idx="26872">
                  <c:v>8.4031249999999993</c:v>
                </c:pt>
                <c:pt idx="26873">
                  <c:v>8.3989010000000004</c:v>
                </c:pt>
                <c:pt idx="26874">
                  <c:v>8.3984439999999996</c:v>
                </c:pt>
                <c:pt idx="26875">
                  <c:v>8.4009549999999997</c:v>
                </c:pt>
                <c:pt idx="26876">
                  <c:v>8.3982299999999999</c:v>
                </c:pt>
                <c:pt idx="26877">
                  <c:v>8.397119</c:v>
                </c:pt>
                <c:pt idx="26878">
                  <c:v>8.4024000000000001</c:v>
                </c:pt>
                <c:pt idx="26879">
                  <c:v>8.4013659999999994</c:v>
                </c:pt>
                <c:pt idx="26880">
                  <c:v>8.3998109999999997</c:v>
                </c:pt>
                <c:pt idx="26881">
                  <c:v>8.4027309999999993</c:v>
                </c:pt>
                <c:pt idx="26882">
                  <c:v>8.4008690000000001</c:v>
                </c:pt>
                <c:pt idx="26883">
                  <c:v>8.3979379999999999</c:v>
                </c:pt>
                <c:pt idx="26884">
                  <c:v>8.3985020000000006</c:v>
                </c:pt>
                <c:pt idx="26885">
                  <c:v>8.4022159999999992</c:v>
                </c:pt>
                <c:pt idx="26886">
                  <c:v>8.4034399999999998</c:v>
                </c:pt>
                <c:pt idx="26887">
                  <c:v>8.4042820000000003</c:v>
                </c:pt>
                <c:pt idx="26888">
                  <c:v>8.4052480000000003</c:v>
                </c:pt>
                <c:pt idx="26889">
                  <c:v>8.4031269999999996</c:v>
                </c:pt>
                <c:pt idx="26890">
                  <c:v>8.4056150000000009</c:v>
                </c:pt>
                <c:pt idx="26891">
                  <c:v>8.4119489999999999</c:v>
                </c:pt>
                <c:pt idx="26892">
                  <c:v>8.4098749999999995</c:v>
                </c:pt>
                <c:pt idx="26893">
                  <c:v>8.4067360000000004</c:v>
                </c:pt>
                <c:pt idx="26894">
                  <c:v>8.409756999999999</c:v>
                </c:pt>
                <c:pt idx="26895">
                  <c:v>8.408569</c:v>
                </c:pt>
                <c:pt idx="26896">
                  <c:v>8.4078189999999999</c:v>
                </c:pt>
                <c:pt idx="26897">
                  <c:v>8.4101610000000004</c:v>
                </c:pt>
                <c:pt idx="26898">
                  <c:v>8.4068120000000004</c:v>
                </c:pt>
                <c:pt idx="26899">
                  <c:v>8.4041399999999999</c:v>
                </c:pt>
                <c:pt idx="26900">
                  <c:v>8.4062279999999987</c:v>
                </c:pt>
                <c:pt idx="26901">
                  <c:v>8.4049469999999999</c:v>
                </c:pt>
                <c:pt idx="26902">
                  <c:v>8.4034449999999996</c:v>
                </c:pt>
                <c:pt idx="26903">
                  <c:v>8.4081840000000003</c:v>
                </c:pt>
                <c:pt idx="26904">
                  <c:v>8.410976999999999</c:v>
                </c:pt>
                <c:pt idx="26905">
                  <c:v>8.410463</c:v>
                </c:pt>
                <c:pt idx="26906">
                  <c:v>8.4114940000000011</c:v>
                </c:pt>
                <c:pt idx="26907">
                  <c:v>8.4082819999999998</c:v>
                </c:pt>
                <c:pt idx="26908">
                  <c:v>8.4067040000000013</c:v>
                </c:pt>
                <c:pt idx="26909">
                  <c:v>8.4132239999999996</c:v>
                </c:pt>
                <c:pt idx="26910">
                  <c:v>8.4166860000000003</c:v>
                </c:pt>
                <c:pt idx="26911">
                  <c:v>8.411899</c:v>
                </c:pt>
                <c:pt idx="26912">
                  <c:v>8.4078979999999994</c:v>
                </c:pt>
                <c:pt idx="26913">
                  <c:v>8.4063160000000003</c:v>
                </c:pt>
                <c:pt idx="26914">
                  <c:v>8.406839999999999</c:v>
                </c:pt>
                <c:pt idx="26915">
                  <c:v>8.4099329999999988</c:v>
                </c:pt>
                <c:pt idx="26916">
                  <c:v>8.4100549999999998</c:v>
                </c:pt>
                <c:pt idx="26917">
                  <c:v>8.4099749999999993</c:v>
                </c:pt>
                <c:pt idx="26918">
                  <c:v>8.4096529999999987</c:v>
                </c:pt>
                <c:pt idx="26919">
                  <c:v>8.4077979999999997</c:v>
                </c:pt>
                <c:pt idx="26920">
                  <c:v>8.4065860000000008</c:v>
                </c:pt>
                <c:pt idx="26921">
                  <c:v>8.4087209999999999</c:v>
                </c:pt>
                <c:pt idx="26922">
                  <c:v>8.4108900000000002</c:v>
                </c:pt>
                <c:pt idx="26923">
                  <c:v>8.4098860000000002</c:v>
                </c:pt>
                <c:pt idx="26924">
                  <c:v>8.410069</c:v>
                </c:pt>
                <c:pt idx="26925">
                  <c:v>8.4110899999999997</c:v>
                </c:pt>
                <c:pt idx="26926">
                  <c:v>8.4138179999999991</c:v>
                </c:pt>
                <c:pt idx="26927">
                  <c:v>8.4211659999999995</c:v>
                </c:pt>
                <c:pt idx="26928">
                  <c:v>8.4252040000000008</c:v>
                </c:pt>
                <c:pt idx="26929">
                  <c:v>8.4262699999999988</c:v>
                </c:pt>
                <c:pt idx="26930">
                  <c:v>8.4241469999999996</c:v>
                </c:pt>
                <c:pt idx="26931">
                  <c:v>8.4205569999999987</c:v>
                </c:pt>
                <c:pt idx="26932">
                  <c:v>8.4227369999999997</c:v>
                </c:pt>
                <c:pt idx="26933">
                  <c:v>8.4240139999999997</c:v>
                </c:pt>
                <c:pt idx="26934">
                  <c:v>8.4231909999999992</c:v>
                </c:pt>
                <c:pt idx="26935">
                  <c:v>8.423197</c:v>
                </c:pt>
                <c:pt idx="26936">
                  <c:v>8.4220420000000011</c:v>
                </c:pt>
                <c:pt idx="26937">
                  <c:v>8.422941999999999</c:v>
                </c:pt>
                <c:pt idx="26938">
                  <c:v>8.425574000000001</c:v>
                </c:pt>
                <c:pt idx="26939">
                  <c:v>8.42577</c:v>
                </c:pt>
                <c:pt idx="26940">
                  <c:v>8.4242589999999993</c:v>
                </c:pt>
                <c:pt idx="26941">
                  <c:v>8.4266769999999998</c:v>
                </c:pt>
                <c:pt idx="26942">
                  <c:v>8.4259820000000012</c:v>
                </c:pt>
                <c:pt idx="26943">
                  <c:v>8.4232800000000001</c:v>
                </c:pt>
                <c:pt idx="26944">
                  <c:v>8.4243330000000007</c:v>
                </c:pt>
                <c:pt idx="26945">
                  <c:v>8.4223560000000006</c:v>
                </c:pt>
                <c:pt idx="26946">
                  <c:v>8.4195829999999994</c:v>
                </c:pt>
                <c:pt idx="26947">
                  <c:v>8.4202149999999989</c:v>
                </c:pt>
                <c:pt idx="26948">
                  <c:v>8.4181530000000002</c:v>
                </c:pt>
                <c:pt idx="26949">
                  <c:v>8.4147090000000002</c:v>
                </c:pt>
                <c:pt idx="26950">
                  <c:v>8.418016999999999</c:v>
                </c:pt>
                <c:pt idx="26951">
                  <c:v>8.4261350000000004</c:v>
                </c:pt>
                <c:pt idx="26952">
                  <c:v>8.4254350000000002</c:v>
                </c:pt>
                <c:pt idx="26953">
                  <c:v>8.4235119999999988</c:v>
                </c:pt>
                <c:pt idx="26954">
                  <c:v>8.4273120000000006</c:v>
                </c:pt>
                <c:pt idx="26955">
                  <c:v>8.4245859999999997</c:v>
                </c:pt>
                <c:pt idx="26956">
                  <c:v>8.4218000000000011</c:v>
                </c:pt>
                <c:pt idx="26957">
                  <c:v>8.422345</c:v>
                </c:pt>
                <c:pt idx="26958">
                  <c:v>8.4184380000000001</c:v>
                </c:pt>
                <c:pt idx="26959">
                  <c:v>8.4201130000000006</c:v>
                </c:pt>
                <c:pt idx="26960">
                  <c:v>8.4238299999999988</c:v>
                </c:pt>
                <c:pt idx="26961">
                  <c:v>8.4206320000000012</c:v>
                </c:pt>
                <c:pt idx="26962">
                  <c:v>8.4249590000000012</c:v>
                </c:pt>
                <c:pt idx="26963">
                  <c:v>8.4322549999999996</c:v>
                </c:pt>
                <c:pt idx="26964">
                  <c:v>8.426577</c:v>
                </c:pt>
                <c:pt idx="26965">
                  <c:v>8.4224370000000004</c:v>
                </c:pt>
                <c:pt idx="26966">
                  <c:v>8.4251550000000002</c:v>
                </c:pt>
                <c:pt idx="26967">
                  <c:v>8.4260219999999997</c:v>
                </c:pt>
                <c:pt idx="26968">
                  <c:v>8.4286510000000003</c:v>
                </c:pt>
                <c:pt idx="26969">
                  <c:v>8.4304370000000013</c:v>
                </c:pt>
                <c:pt idx="26970">
                  <c:v>8.429113000000001</c:v>
                </c:pt>
                <c:pt idx="26971">
                  <c:v>8.4297310000000003</c:v>
                </c:pt>
                <c:pt idx="26972">
                  <c:v>8.4282339999999998</c:v>
                </c:pt>
                <c:pt idx="26973">
                  <c:v>8.4266740000000002</c:v>
                </c:pt>
                <c:pt idx="26974">
                  <c:v>8.4292610000000003</c:v>
                </c:pt>
                <c:pt idx="26975">
                  <c:v>8.4348089999999996</c:v>
                </c:pt>
                <c:pt idx="26976">
                  <c:v>8.436039000000001</c:v>
                </c:pt>
                <c:pt idx="26977">
                  <c:v>8.432466999999999</c:v>
                </c:pt>
                <c:pt idx="26978">
                  <c:v>8.4359549999999999</c:v>
                </c:pt>
                <c:pt idx="26979">
                  <c:v>8.4414999999999996</c:v>
                </c:pt>
                <c:pt idx="26980">
                  <c:v>8.4385899999999996</c:v>
                </c:pt>
                <c:pt idx="26981">
                  <c:v>8.4392800000000001</c:v>
                </c:pt>
                <c:pt idx="26982">
                  <c:v>8.4425050000000006</c:v>
                </c:pt>
                <c:pt idx="26983">
                  <c:v>8.4367039999999989</c:v>
                </c:pt>
                <c:pt idx="26984">
                  <c:v>8.4315460000000009</c:v>
                </c:pt>
                <c:pt idx="26985">
                  <c:v>8.4343789999999998</c:v>
                </c:pt>
                <c:pt idx="26986">
                  <c:v>8.4319030000000001</c:v>
                </c:pt>
                <c:pt idx="26987">
                  <c:v>8.4267660000000006</c:v>
                </c:pt>
                <c:pt idx="26988">
                  <c:v>8.4282070000000004</c:v>
                </c:pt>
                <c:pt idx="26989">
                  <c:v>8.4255190000000013</c:v>
                </c:pt>
                <c:pt idx="26990">
                  <c:v>8.4237219999999997</c:v>
                </c:pt>
                <c:pt idx="26991">
                  <c:v>8.4281940000000013</c:v>
                </c:pt>
                <c:pt idx="26992">
                  <c:v>8.428685999999999</c:v>
                </c:pt>
                <c:pt idx="26993">
                  <c:v>8.4265709999999991</c:v>
                </c:pt>
                <c:pt idx="26994">
                  <c:v>8.4276720000000012</c:v>
                </c:pt>
                <c:pt idx="26995">
                  <c:v>8.4300630000000005</c:v>
                </c:pt>
                <c:pt idx="26996">
                  <c:v>8.4287899999999993</c:v>
                </c:pt>
                <c:pt idx="26997">
                  <c:v>8.4295469999999995</c:v>
                </c:pt>
                <c:pt idx="26998">
                  <c:v>8.4310289999999988</c:v>
                </c:pt>
                <c:pt idx="26999">
                  <c:v>8.4308890000000005</c:v>
                </c:pt>
                <c:pt idx="27000">
                  <c:v>8.4369170000000011</c:v>
                </c:pt>
                <c:pt idx="27001">
                  <c:v>8.4416119999999992</c:v>
                </c:pt>
                <c:pt idx="27002">
                  <c:v>8.4391879999999997</c:v>
                </c:pt>
                <c:pt idx="27003">
                  <c:v>8.440809999999999</c:v>
                </c:pt>
                <c:pt idx="27004">
                  <c:v>8.4453849999999999</c:v>
                </c:pt>
                <c:pt idx="27005">
                  <c:v>8.4409349999999996</c:v>
                </c:pt>
                <c:pt idx="27006">
                  <c:v>8.4344460000000012</c:v>
                </c:pt>
                <c:pt idx="27007">
                  <c:v>8.435414999999999</c:v>
                </c:pt>
                <c:pt idx="27008">
                  <c:v>8.4321900000000003</c:v>
                </c:pt>
                <c:pt idx="27009">
                  <c:v>8.4322559999999989</c:v>
                </c:pt>
                <c:pt idx="27010">
                  <c:v>8.4374929999999999</c:v>
                </c:pt>
                <c:pt idx="27011">
                  <c:v>8.4329429999999999</c:v>
                </c:pt>
                <c:pt idx="27012">
                  <c:v>8.4320769999999996</c:v>
                </c:pt>
                <c:pt idx="27013">
                  <c:v>8.4423719999999989</c:v>
                </c:pt>
                <c:pt idx="27014">
                  <c:v>8.4466490000000007</c:v>
                </c:pt>
                <c:pt idx="27015">
                  <c:v>8.441846</c:v>
                </c:pt>
                <c:pt idx="27016">
                  <c:v>8.4470589999999994</c:v>
                </c:pt>
                <c:pt idx="27017">
                  <c:v>8.4582230000000003</c:v>
                </c:pt>
                <c:pt idx="27018">
                  <c:v>8.4561019999999996</c:v>
                </c:pt>
                <c:pt idx="27019">
                  <c:v>8.4539779999999993</c:v>
                </c:pt>
                <c:pt idx="27020">
                  <c:v>8.4555140000000009</c:v>
                </c:pt>
                <c:pt idx="27021">
                  <c:v>8.4531500000000008</c:v>
                </c:pt>
                <c:pt idx="27022">
                  <c:v>8.4502740000000003</c:v>
                </c:pt>
                <c:pt idx="27023">
                  <c:v>8.4491359999999993</c:v>
                </c:pt>
                <c:pt idx="27024">
                  <c:v>8.4478059999999999</c:v>
                </c:pt>
                <c:pt idx="27025">
                  <c:v>8.447303999999999</c:v>
                </c:pt>
                <c:pt idx="27026">
                  <c:v>8.4499190000000013</c:v>
                </c:pt>
                <c:pt idx="27027">
                  <c:v>8.4485810000000008</c:v>
                </c:pt>
                <c:pt idx="27028">
                  <c:v>8.4439530000000005</c:v>
                </c:pt>
                <c:pt idx="27029">
                  <c:v>8.4475189999999998</c:v>
                </c:pt>
                <c:pt idx="27030">
                  <c:v>8.4515290000000007</c:v>
                </c:pt>
                <c:pt idx="27031">
                  <c:v>8.448834999999999</c:v>
                </c:pt>
                <c:pt idx="27032">
                  <c:v>8.4465560000000011</c:v>
                </c:pt>
                <c:pt idx="27033">
                  <c:v>8.4465760000000003</c:v>
                </c:pt>
                <c:pt idx="27034">
                  <c:v>8.4466870000000007</c:v>
                </c:pt>
                <c:pt idx="27035">
                  <c:v>8.448226</c:v>
                </c:pt>
                <c:pt idx="27036">
                  <c:v>8.4480620000000002</c:v>
                </c:pt>
                <c:pt idx="27037">
                  <c:v>8.4477550000000008</c:v>
                </c:pt>
                <c:pt idx="27038">
                  <c:v>8.4523489999999999</c:v>
                </c:pt>
                <c:pt idx="27039">
                  <c:v>8.4556070000000005</c:v>
                </c:pt>
                <c:pt idx="27040">
                  <c:v>8.4516770000000001</c:v>
                </c:pt>
                <c:pt idx="27041">
                  <c:v>8.452929000000001</c:v>
                </c:pt>
                <c:pt idx="27042">
                  <c:v>8.4568380000000012</c:v>
                </c:pt>
                <c:pt idx="27043">
                  <c:v>8.453475000000001</c:v>
                </c:pt>
                <c:pt idx="27044">
                  <c:v>8.4528350000000003</c:v>
                </c:pt>
                <c:pt idx="27045">
                  <c:v>8.4528759999999998</c:v>
                </c:pt>
                <c:pt idx="27046">
                  <c:v>8.4488760000000003</c:v>
                </c:pt>
                <c:pt idx="27047">
                  <c:v>8.4500869999999999</c:v>
                </c:pt>
                <c:pt idx="27048">
                  <c:v>8.45486</c:v>
                </c:pt>
                <c:pt idx="27049">
                  <c:v>8.4539569999999991</c:v>
                </c:pt>
                <c:pt idx="27050">
                  <c:v>8.4495500000000003</c:v>
                </c:pt>
                <c:pt idx="27051">
                  <c:v>8.450641000000001</c:v>
                </c:pt>
                <c:pt idx="27052">
                  <c:v>8.4552630000000004</c:v>
                </c:pt>
                <c:pt idx="27053">
                  <c:v>8.4595339999999997</c:v>
                </c:pt>
                <c:pt idx="27054">
                  <c:v>8.461684</c:v>
                </c:pt>
                <c:pt idx="27055">
                  <c:v>8.4625500000000002</c:v>
                </c:pt>
                <c:pt idx="27056">
                  <c:v>8.4620080000000009</c:v>
                </c:pt>
                <c:pt idx="27057">
                  <c:v>8.4625890000000012</c:v>
                </c:pt>
                <c:pt idx="27058">
                  <c:v>8.4646679999999996</c:v>
                </c:pt>
                <c:pt idx="27059">
                  <c:v>8.4629919999999998</c:v>
                </c:pt>
                <c:pt idx="27060">
                  <c:v>8.4606469999999998</c:v>
                </c:pt>
                <c:pt idx="27061">
                  <c:v>8.4595260000000003</c:v>
                </c:pt>
                <c:pt idx="27062">
                  <c:v>8.4548230000000011</c:v>
                </c:pt>
                <c:pt idx="27063">
                  <c:v>8.4575099999999992</c:v>
                </c:pt>
                <c:pt idx="27064">
                  <c:v>8.463360999999999</c:v>
                </c:pt>
                <c:pt idx="27065">
                  <c:v>8.463474999999999</c:v>
                </c:pt>
                <c:pt idx="27066">
                  <c:v>8.4665600000000012</c:v>
                </c:pt>
                <c:pt idx="27067">
                  <c:v>8.4656789999999997</c:v>
                </c:pt>
                <c:pt idx="27068">
                  <c:v>8.4578030000000002</c:v>
                </c:pt>
                <c:pt idx="27069">
                  <c:v>8.4561330000000012</c:v>
                </c:pt>
                <c:pt idx="27070">
                  <c:v>8.4578389999999999</c:v>
                </c:pt>
                <c:pt idx="27071">
                  <c:v>8.4542400000000004</c:v>
                </c:pt>
                <c:pt idx="27072">
                  <c:v>8.4515269999999987</c:v>
                </c:pt>
                <c:pt idx="27073">
                  <c:v>8.4548179999999995</c:v>
                </c:pt>
                <c:pt idx="27074">
                  <c:v>8.456683</c:v>
                </c:pt>
                <c:pt idx="27075">
                  <c:v>8.457808</c:v>
                </c:pt>
                <c:pt idx="27076">
                  <c:v>8.4583449999999996</c:v>
                </c:pt>
                <c:pt idx="27077">
                  <c:v>8.4561299999999999</c:v>
                </c:pt>
                <c:pt idx="27078">
                  <c:v>8.4600639999999991</c:v>
                </c:pt>
                <c:pt idx="27079">
                  <c:v>8.4643809999999995</c:v>
                </c:pt>
                <c:pt idx="27080">
                  <c:v>8.4653559999999999</c:v>
                </c:pt>
                <c:pt idx="27081">
                  <c:v>8.4671920000000007</c:v>
                </c:pt>
                <c:pt idx="27082">
                  <c:v>8.4664520000000003</c:v>
                </c:pt>
                <c:pt idx="27083">
                  <c:v>8.4635660000000001</c:v>
                </c:pt>
                <c:pt idx="27084">
                  <c:v>8.459147999999999</c:v>
                </c:pt>
                <c:pt idx="27085">
                  <c:v>8.458596</c:v>
                </c:pt>
                <c:pt idx="27086">
                  <c:v>8.461309</c:v>
                </c:pt>
                <c:pt idx="27087">
                  <c:v>8.460642</c:v>
                </c:pt>
                <c:pt idx="27088">
                  <c:v>8.458715999999999</c:v>
                </c:pt>
                <c:pt idx="27089">
                  <c:v>8.4596999999999998</c:v>
                </c:pt>
                <c:pt idx="27090">
                  <c:v>8.4619710000000001</c:v>
                </c:pt>
                <c:pt idx="27091">
                  <c:v>8.4596999999999998</c:v>
                </c:pt>
                <c:pt idx="27092">
                  <c:v>8.4570609999999995</c:v>
                </c:pt>
                <c:pt idx="27093">
                  <c:v>8.4574889999999989</c:v>
                </c:pt>
                <c:pt idx="27094">
                  <c:v>8.4585220000000003</c:v>
                </c:pt>
                <c:pt idx="27095">
                  <c:v>8.4589630000000007</c:v>
                </c:pt>
                <c:pt idx="27096">
                  <c:v>8.4629539999999999</c:v>
                </c:pt>
                <c:pt idx="27097">
                  <c:v>8.4709229999999991</c:v>
                </c:pt>
                <c:pt idx="27098">
                  <c:v>8.4755330000000004</c:v>
                </c:pt>
                <c:pt idx="27099">
                  <c:v>8.4778380000000002</c:v>
                </c:pt>
                <c:pt idx="27100">
                  <c:v>8.4779280000000004</c:v>
                </c:pt>
                <c:pt idx="27101">
                  <c:v>8.4778289999999998</c:v>
                </c:pt>
                <c:pt idx="27102">
                  <c:v>8.480671000000001</c:v>
                </c:pt>
                <c:pt idx="27103">
                  <c:v>8.4807059999999996</c:v>
                </c:pt>
                <c:pt idx="27104">
                  <c:v>8.4761659999999992</c:v>
                </c:pt>
                <c:pt idx="27105">
                  <c:v>8.4762459999999997</c:v>
                </c:pt>
                <c:pt idx="27106">
                  <c:v>8.479773999999999</c:v>
                </c:pt>
                <c:pt idx="27107">
                  <c:v>8.4778650000000013</c:v>
                </c:pt>
                <c:pt idx="27108">
                  <c:v>8.4727119999999996</c:v>
                </c:pt>
                <c:pt idx="27109">
                  <c:v>8.4714549999999988</c:v>
                </c:pt>
                <c:pt idx="27110">
                  <c:v>8.4736279999999997</c:v>
                </c:pt>
                <c:pt idx="27111">
                  <c:v>8.4748190000000001</c:v>
                </c:pt>
                <c:pt idx="27112">
                  <c:v>8.4720270000000006</c:v>
                </c:pt>
                <c:pt idx="27113">
                  <c:v>8.4640810000000002</c:v>
                </c:pt>
                <c:pt idx="27114">
                  <c:v>8.4608679999999996</c:v>
                </c:pt>
                <c:pt idx="27115">
                  <c:v>8.4637700000000002</c:v>
                </c:pt>
                <c:pt idx="27116">
                  <c:v>8.4642340000000011</c:v>
                </c:pt>
                <c:pt idx="27117">
                  <c:v>8.467454</c:v>
                </c:pt>
                <c:pt idx="27118">
                  <c:v>8.4750560000000004</c:v>
                </c:pt>
                <c:pt idx="27119">
                  <c:v>8.4798349999999996</c:v>
                </c:pt>
                <c:pt idx="27120">
                  <c:v>8.4767080000000004</c:v>
                </c:pt>
                <c:pt idx="27121">
                  <c:v>8.476445</c:v>
                </c:pt>
                <c:pt idx="27122">
                  <c:v>8.4835580000000004</c:v>
                </c:pt>
                <c:pt idx="27123">
                  <c:v>8.4812000000000012</c:v>
                </c:pt>
                <c:pt idx="27124">
                  <c:v>8.4735899999999997</c:v>
                </c:pt>
                <c:pt idx="27125">
                  <c:v>8.4759379999999993</c:v>
                </c:pt>
                <c:pt idx="27126">
                  <c:v>8.4781189999999995</c:v>
                </c:pt>
                <c:pt idx="27127">
                  <c:v>8.4777839999999998</c:v>
                </c:pt>
                <c:pt idx="27128">
                  <c:v>8.4753980000000002</c:v>
                </c:pt>
                <c:pt idx="27129">
                  <c:v>8.468807</c:v>
                </c:pt>
                <c:pt idx="27130">
                  <c:v>8.470091</c:v>
                </c:pt>
                <c:pt idx="27131">
                  <c:v>8.4783480000000004</c:v>
                </c:pt>
                <c:pt idx="27132">
                  <c:v>8.4743890000000004</c:v>
                </c:pt>
                <c:pt idx="27133">
                  <c:v>8.4679599999999997</c:v>
                </c:pt>
                <c:pt idx="27134">
                  <c:v>8.471705</c:v>
                </c:pt>
                <c:pt idx="27135">
                  <c:v>8.4715819999999997</c:v>
                </c:pt>
                <c:pt idx="27136">
                  <c:v>8.4679310000000001</c:v>
                </c:pt>
                <c:pt idx="27137">
                  <c:v>8.4685839999999999</c:v>
                </c:pt>
                <c:pt idx="27138">
                  <c:v>8.470714000000001</c:v>
                </c:pt>
                <c:pt idx="27139">
                  <c:v>8.4740640000000003</c:v>
                </c:pt>
                <c:pt idx="27140">
                  <c:v>8.4742840000000008</c:v>
                </c:pt>
                <c:pt idx="27141">
                  <c:v>8.4701990000000009</c:v>
                </c:pt>
                <c:pt idx="27142">
                  <c:v>8.4710530000000013</c:v>
                </c:pt>
                <c:pt idx="27143">
                  <c:v>8.474736</c:v>
                </c:pt>
                <c:pt idx="27144">
                  <c:v>8.4726660000000003</c:v>
                </c:pt>
                <c:pt idx="27145">
                  <c:v>8.471544999999999</c:v>
                </c:pt>
                <c:pt idx="27146">
                  <c:v>8.4800830000000005</c:v>
                </c:pt>
                <c:pt idx="27147">
                  <c:v>8.4836749999999999</c:v>
                </c:pt>
                <c:pt idx="27148">
                  <c:v>8.4833859999999994</c:v>
                </c:pt>
                <c:pt idx="27149">
                  <c:v>8.490912999999999</c:v>
                </c:pt>
                <c:pt idx="27150">
                  <c:v>8.4906959999999998</c:v>
                </c:pt>
                <c:pt idx="27151">
                  <c:v>8.4859359999999988</c:v>
                </c:pt>
                <c:pt idx="27152">
                  <c:v>8.4896999999999991</c:v>
                </c:pt>
                <c:pt idx="27153">
                  <c:v>8.4891249999999996</c:v>
                </c:pt>
                <c:pt idx="27154">
                  <c:v>8.4829280000000011</c:v>
                </c:pt>
                <c:pt idx="27155">
                  <c:v>8.4818379999999998</c:v>
                </c:pt>
                <c:pt idx="27156">
                  <c:v>8.4865519999999997</c:v>
                </c:pt>
                <c:pt idx="27157">
                  <c:v>8.4883559999999996</c:v>
                </c:pt>
                <c:pt idx="27158">
                  <c:v>8.4834430000000012</c:v>
                </c:pt>
                <c:pt idx="27159">
                  <c:v>8.4811270000000007</c:v>
                </c:pt>
                <c:pt idx="27160">
                  <c:v>8.4841130000000007</c:v>
                </c:pt>
                <c:pt idx="27161">
                  <c:v>8.4816870000000009</c:v>
                </c:pt>
                <c:pt idx="27162">
                  <c:v>8.4776729999999993</c:v>
                </c:pt>
                <c:pt idx="27163">
                  <c:v>8.4810970000000001</c:v>
                </c:pt>
                <c:pt idx="27164">
                  <c:v>8.4834420000000001</c:v>
                </c:pt>
                <c:pt idx="27165">
                  <c:v>8.4820019999999996</c:v>
                </c:pt>
                <c:pt idx="27166">
                  <c:v>8.4843580000000003</c:v>
                </c:pt>
                <c:pt idx="27167">
                  <c:v>8.4873589999999997</c:v>
                </c:pt>
                <c:pt idx="27168">
                  <c:v>8.4832450000000001</c:v>
                </c:pt>
                <c:pt idx="27169">
                  <c:v>8.477169</c:v>
                </c:pt>
                <c:pt idx="27170">
                  <c:v>8.4765720000000009</c:v>
                </c:pt>
                <c:pt idx="27171">
                  <c:v>8.4797039999999999</c:v>
                </c:pt>
                <c:pt idx="27172">
                  <c:v>8.4825790000000012</c:v>
                </c:pt>
                <c:pt idx="27173">
                  <c:v>8.4854839999999996</c:v>
                </c:pt>
                <c:pt idx="27174">
                  <c:v>8.4863250000000008</c:v>
                </c:pt>
                <c:pt idx="27175">
                  <c:v>8.4855319999999992</c:v>
                </c:pt>
                <c:pt idx="27176">
                  <c:v>8.4860299999999995</c:v>
                </c:pt>
                <c:pt idx="27177">
                  <c:v>8.4868790000000001</c:v>
                </c:pt>
                <c:pt idx="27178">
                  <c:v>8.485002999999999</c:v>
                </c:pt>
                <c:pt idx="27179">
                  <c:v>8.4852410000000003</c:v>
                </c:pt>
                <c:pt idx="27180">
                  <c:v>8.4879160000000002</c:v>
                </c:pt>
                <c:pt idx="27181">
                  <c:v>8.4876699999999996</c:v>
                </c:pt>
                <c:pt idx="27182">
                  <c:v>8.4870650000000012</c:v>
                </c:pt>
                <c:pt idx="27183">
                  <c:v>8.4893609999999988</c:v>
                </c:pt>
                <c:pt idx="27184">
                  <c:v>8.4879600000000011</c:v>
                </c:pt>
                <c:pt idx="27185">
                  <c:v>8.4878649999999993</c:v>
                </c:pt>
                <c:pt idx="27186">
                  <c:v>8.4937450000000005</c:v>
                </c:pt>
                <c:pt idx="27187">
                  <c:v>8.4965849999999996</c:v>
                </c:pt>
                <c:pt idx="27188">
                  <c:v>8.4948060000000005</c:v>
                </c:pt>
                <c:pt idx="27189">
                  <c:v>8.4966439999999999</c:v>
                </c:pt>
                <c:pt idx="27190">
                  <c:v>8.49939</c:v>
                </c:pt>
                <c:pt idx="27191">
                  <c:v>8.4950930000000007</c:v>
                </c:pt>
                <c:pt idx="27192">
                  <c:v>8.4951340000000002</c:v>
                </c:pt>
                <c:pt idx="27193">
                  <c:v>8.5011080000000003</c:v>
                </c:pt>
                <c:pt idx="27194">
                  <c:v>8.4979069999999997</c:v>
                </c:pt>
                <c:pt idx="27195">
                  <c:v>8.4913489999999996</c:v>
                </c:pt>
                <c:pt idx="27196">
                  <c:v>8.492367999999999</c:v>
                </c:pt>
                <c:pt idx="27197">
                  <c:v>8.49193</c:v>
                </c:pt>
                <c:pt idx="27198">
                  <c:v>8.4892289999999999</c:v>
                </c:pt>
                <c:pt idx="27199">
                  <c:v>8.493957</c:v>
                </c:pt>
                <c:pt idx="27200">
                  <c:v>8.4937919999999991</c:v>
                </c:pt>
                <c:pt idx="27201">
                  <c:v>8.4868759999999988</c:v>
                </c:pt>
                <c:pt idx="27202">
                  <c:v>8.48611</c:v>
                </c:pt>
                <c:pt idx="27203">
                  <c:v>8.4899449999999987</c:v>
                </c:pt>
                <c:pt idx="27204">
                  <c:v>8.4967819999999996</c:v>
                </c:pt>
                <c:pt idx="27205">
                  <c:v>8.4987589999999997</c:v>
                </c:pt>
                <c:pt idx="27206">
                  <c:v>8.4913740000000004</c:v>
                </c:pt>
                <c:pt idx="27207">
                  <c:v>8.4919100000000007</c:v>
                </c:pt>
                <c:pt idx="27208">
                  <c:v>8.4981179999999998</c:v>
                </c:pt>
                <c:pt idx="27209">
                  <c:v>8.4968620000000001</c:v>
                </c:pt>
                <c:pt idx="27210">
                  <c:v>8.4944640000000007</c:v>
                </c:pt>
                <c:pt idx="27211">
                  <c:v>8.4926239999999993</c:v>
                </c:pt>
                <c:pt idx="27212">
                  <c:v>8.4931319999999992</c:v>
                </c:pt>
                <c:pt idx="27213">
                  <c:v>8.4887930000000011</c:v>
                </c:pt>
                <c:pt idx="27214">
                  <c:v>8.4815110000000011</c:v>
                </c:pt>
                <c:pt idx="27215">
                  <c:v>8.4872350000000001</c:v>
                </c:pt>
                <c:pt idx="27216">
                  <c:v>8.490437</c:v>
                </c:pt>
                <c:pt idx="27217">
                  <c:v>8.4853459999999998</c:v>
                </c:pt>
                <c:pt idx="27218">
                  <c:v>8.4883570000000006</c:v>
                </c:pt>
                <c:pt idx="27219">
                  <c:v>8.4917410000000011</c:v>
                </c:pt>
                <c:pt idx="27220">
                  <c:v>8.489294000000001</c:v>
                </c:pt>
                <c:pt idx="27221">
                  <c:v>8.4898249999999997</c:v>
                </c:pt>
                <c:pt idx="27222">
                  <c:v>8.4924280000000003</c:v>
                </c:pt>
                <c:pt idx="27223">
                  <c:v>8.4928020000000011</c:v>
                </c:pt>
                <c:pt idx="27224">
                  <c:v>8.4953800000000008</c:v>
                </c:pt>
                <c:pt idx="27225">
                  <c:v>8.4997629999999997</c:v>
                </c:pt>
                <c:pt idx="27226">
                  <c:v>8.4995139999999996</c:v>
                </c:pt>
                <c:pt idx="27227">
                  <c:v>8.499822</c:v>
                </c:pt>
                <c:pt idx="27228">
                  <c:v>8.5008100000000013</c:v>
                </c:pt>
                <c:pt idx="27229">
                  <c:v>8.498463000000001</c:v>
                </c:pt>
                <c:pt idx="27230">
                  <c:v>8.4948620000000012</c:v>
                </c:pt>
                <c:pt idx="27231">
                  <c:v>8.4965200000000003</c:v>
                </c:pt>
                <c:pt idx="27232">
                  <c:v>8.4975710000000007</c:v>
                </c:pt>
                <c:pt idx="27233">
                  <c:v>8.4938380000000002</c:v>
                </c:pt>
                <c:pt idx="27234">
                  <c:v>8.495571</c:v>
                </c:pt>
                <c:pt idx="27235">
                  <c:v>8.4982229999999994</c:v>
                </c:pt>
                <c:pt idx="27236">
                  <c:v>8.4944969999999991</c:v>
                </c:pt>
                <c:pt idx="27237">
                  <c:v>8.4935179999999999</c:v>
                </c:pt>
                <c:pt idx="27238">
                  <c:v>8.4941129999999987</c:v>
                </c:pt>
                <c:pt idx="27239">
                  <c:v>8.4911349999999999</c:v>
                </c:pt>
                <c:pt idx="27240">
                  <c:v>8.4899640000000005</c:v>
                </c:pt>
                <c:pt idx="27241">
                  <c:v>8.4930540000000008</c:v>
                </c:pt>
                <c:pt idx="27242">
                  <c:v>8.4974059999999998</c:v>
                </c:pt>
                <c:pt idx="27243">
                  <c:v>8.4983229999999992</c:v>
                </c:pt>
                <c:pt idx="27244">
                  <c:v>8.4982450000000007</c:v>
                </c:pt>
                <c:pt idx="27245">
                  <c:v>8.4996310000000008</c:v>
                </c:pt>
                <c:pt idx="27246">
                  <c:v>8.5036959999999997</c:v>
                </c:pt>
                <c:pt idx="27247">
                  <c:v>8.5068429999999999</c:v>
                </c:pt>
                <c:pt idx="27248">
                  <c:v>8.5091760000000001</c:v>
                </c:pt>
                <c:pt idx="27249">
                  <c:v>8.5166700000000013</c:v>
                </c:pt>
                <c:pt idx="27250">
                  <c:v>8.5194179999999999</c:v>
                </c:pt>
                <c:pt idx="27251">
                  <c:v>8.5150280000000009</c:v>
                </c:pt>
                <c:pt idx="27252">
                  <c:v>8.512003</c:v>
                </c:pt>
                <c:pt idx="27253">
                  <c:v>8.5100660000000001</c:v>
                </c:pt>
                <c:pt idx="27254">
                  <c:v>8.5092140000000001</c:v>
                </c:pt>
                <c:pt idx="27255">
                  <c:v>8.507477999999999</c:v>
                </c:pt>
                <c:pt idx="27256">
                  <c:v>8.5077730000000003</c:v>
                </c:pt>
                <c:pt idx="27257">
                  <c:v>8.511692</c:v>
                </c:pt>
                <c:pt idx="27258">
                  <c:v>8.5104970000000009</c:v>
                </c:pt>
                <c:pt idx="27259">
                  <c:v>8.5067699999999995</c:v>
                </c:pt>
                <c:pt idx="27260">
                  <c:v>8.5087679999999999</c:v>
                </c:pt>
                <c:pt idx="27261">
                  <c:v>8.5119319999999998</c:v>
                </c:pt>
                <c:pt idx="27262">
                  <c:v>8.5083160000000007</c:v>
                </c:pt>
                <c:pt idx="27263">
                  <c:v>8.5065780000000011</c:v>
                </c:pt>
                <c:pt idx="27264">
                  <c:v>8.5103550000000006</c:v>
                </c:pt>
                <c:pt idx="27265">
                  <c:v>8.5095270000000003</c:v>
                </c:pt>
                <c:pt idx="27266">
                  <c:v>8.5049260000000011</c:v>
                </c:pt>
                <c:pt idx="27267">
                  <c:v>8.5068960000000011</c:v>
                </c:pt>
                <c:pt idx="27268">
                  <c:v>8.5114370000000008</c:v>
                </c:pt>
                <c:pt idx="27269">
                  <c:v>8.5088709999999992</c:v>
                </c:pt>
                <c:pt idx="27270">
                  <c:v>8.5058399999999992</c:v>
                </c:pt>
                <c:pt idx="27271">
                  <c:v>8.5097039999999993</c:v>
                </c:pt>
                <c:pt idx="27272">
                  <c:v>8.5151310000000002</c:v>
                </c:pt>
                <c:pt idx="27273">
                  <c:v>8.5140419999999999</c:v>
                </c:pt>
                <c:pt idx="27274">
                  <c:v>8.5116790000000009</c:v>
                </c:pt>
                <c:pt idx="27275">
                  <c:v>8.5138719999999992</c:v>
                </c:pt>
                <c:pt idx="27276">
                  <c:v>8.5120839999999998</c:v>
                </c:pt>
                <c:pt idx="27277">
                  <c:v>8.5094840000000005</c:v>
                </c:pt>
                <c:pt idx="27278">
                  <c:v>8.511711</c:v>
                </c:pt>
                <c:pt idx="27279">
                  <c:v>8.5093969999999999</c:v>
                </c:pt>
                <c:pt idx="27280">
                  <c:v>8.5106940000000009</c:v>
                </c:pt>
                <c:pt idx="27281">
                  <c:v>8.5191020000000002</c:v>
                </c:pt>
                <c:pt idx="27282">
                  <c:v>8.5184560000000005</c:v>
                </c:pt>
                <c:pt idx="27283">
                  <c:v>8.5132860000000008</c:v>
                </c:pt>
                <c:pt idx="27284">
                  <c:v>8.5143409999999999</c:v>
                </c:pt>
                <c:pt idx="27285">
                  <c:v>8.5193049999999992</c:v>
                </c:pt>
                <c:pt idx="27286">
                  <c:v>8.5195299999999996</c:v>
                </c:pt>
                <c:pt idx="27287">
                  <c:v>8.5177699999999987</c:v>
                </c:pt>
                <c:pt idx="27288">
                  <c:v>8.5220339999999997</c:v>
                </c:pt>
                <c:pt idx="27289">
                  <c:v>8.5217179999999999</c:v>
                </c:pt>
                <c:pt idx="27290">
                  <c:v>8.5175619999999999</c:v>
                </c:pt>
                <c:pt idx="27291">
                  <c:v>8.5200399999999998</c:v>
                </c:pt>
                <c:pt idx="27292">
                  <c:v>8.5249300000000012</c:v>
                </c:pt>
                <c:pt idx="27293">
                  <c:v>8.5229970000000002</c:v>
                </c:pt>
                <c:pt idx="27294">
                  <c:v>8.520149</c:v>
                </c:pt>
                <c:pt idx="27295">
                  <c:v>8.5243299999999991</c:v>
                </c:pt>
                <c:pt idx="27296">
                  <c:v>8.5254009999999987</c:v>
                </c:pt>
                <c:pt idx="27297">
                  <c:v>8.519584</c:v>
                </c:pt>
                <c:pt idx="27298">
                  <c:v>8.5196919999999992</c:v>
                </c:pt>
                <c:pt idx="27299">
                  <c:v>8.5203749999999996</c:v>
                </c:pt>
                <c:pt idx="27300">
                  <c:v>8.5163219999999988</c:v>
                </c:pt>
                <c:pt idx="27301">
                  <c:v>8.5181500000000003</c:v>
                </c:pt>
                <c:pt idx="27302">
                  <c:v>8.5232260000000011</c:v>
                </c:pt>
                <c:pt idx="27303">
                  <c:v>8.5253750000000004</c:v>
                </c:pt>
                <c:pt idx="27304">
                  <c:v>8.5222629999999988</c:v>
                </c:pt>
                <c:pt idx="27305">
                  <c:v>8.517614</c:v>
                </c:pt>
                <c:pt idx="27306">
                  <c:v>8.5199309999999997</c:v>
                </c:pt>
                <c:pt idx="27307">
                  <c:v>8.5252020000000002</c:v>
                </c:pt>
                <c:pt idx="27308">
                  <c:v>8.5236599999999996</c:v>
                </c:pt>
                <c:pt idx="27309">
                  <c:v>8.5220789999999997</c:v>
                </c:pt>
                <c:pt idx="27310">
                  <c:v>8.5229199999999992</c:v>
                </c:pt>
                <c:pt idx="27311">
                  <c:v>8.5240390000000001</c:v>
                </c:pt>
                <c:pt idx="27312">
                  <c:v>8.5247820000000001</c:v>
                </c:pt>
                <c:pt idx="27313">
                  <c:v>8.522711000000001</c:v>
                </c:pt>
                <c:pt idx="27314">
                  <c:v>8.5247500000000009</c:v>
                </c:pt>
                <c:pt idx="27315">
                  <c:v>8.526250000000001</c:v>
                </c:pt>
                <c:pt idx="27316">
                  <c:v>8.517987999999999</c:v>
                </c:pt>
                <c:pt idx="27317">
                  <c:v>8.5143729999999991</c:v>
                </c:pt>
                <c:pt idx="27318">
                  <c:v>8.5183889999999991</c:v>
                </c:pt>
                <c:pt idx="27319">
                  <c:v>8.5180679999999995</c:v>
                </c:pt>
                <c:pt idx="27320">
                  <c:v>8.5181229999999992</c:v>
                </c:pt>
                <c:pt idx="27321">
                  <c:v>8.523261999999999</c:v>
                </c:pt>
                <c:pt idx="27322">
                  <c:v>8.5233930000000004</c:v>
                </c:pt>
                <c:pt idx="27323">
                  <c:v>8.5181989999999992</c:v>
                </c:pt>
                <c:pt idx="27324">
                  <c:v>8.5182359999999999</c:v>
                </c:pt>
                <c:pt idx="27325">
                  <c:v>8.5210550000000005</c:v>
                </c:pt>
                <c:pt idx="27326">
                  <c:v>8.520741000000001</c:v>
                </c:pt>
                <c:pt idx="27327">
                  <c:v>8.5209250000000001</c:v>
                </c:pt>
                <c:pt idx="27328">
                  <c:v>8.5217659999999995</c:v>
                </c:pt>
                <c:pt idx="27329">
                  <c:v>8.5262399999999996</c:v>
                </c:pt>
                <c:pt idx="27330">
                  <c:v>8.5317629999999998</c:v>
                </c:pt>
                <c:pt idx="27331">
                  <c:v>8.5311750000000011</c:v>
                </c:pt>
                <c:pt idx="27332">
                  <c:v>8.5334779999999988</c:v>
                </c:pt>
                <c:pt idx="27333">
                  <c:v>8.5323700000000002</c:v>
                </c:pt>
                <c:pt idx="27334">
                  <c:v>8.5250090000000007</c:v>
                </c:pt>
                <c:pt idx="27335">
                  <c:v>8.5260649999999991</c:v>
                </c:pt>
                <c:pt idx="27336">
                  <c:v>8.531566999999999</c:v>
                </c:pt>
                <c:pt idx="27337">
                  <c:v>8.5279749999999996</c:v>
                </c:pt>
                <c:pt idx="27338">
                  <c:v>8.524443999999999</c:v>
                </c:pt>
                <c:pt idx="27339">
                  <c:v>8.5293650000000003</c:v>
                </c:pt>
                <c:pt idx="27340">
                  <c:v>8.5285469999999997</c:v>
                </c:pt>
                <c:pt idx="27341">
                  <c:v>8.5230859999999993</c:v>
                </c:pt>
                <c:pt idx="27342">
                  <c:v>8.5247589999999995</c:v>
                </c:pt>
                <c:pt idx="27343">
                  <c:v>8.5267440000000008</c:v>
                </c:pt>
                <c:pt idx="27344">
                  <c:v>8.5265380000000004</c:v>
                </c:pt>
                <c:pt idx="27345">
                  <c:v>8.5255179999999999</c:v>
                </c:pt>
                <c:pt idx="27346">
                  <c:v>8.5239070000000012</c:v>
                </c:pt>
                <c:pt idx="27347">
                  <c:v>8.5233500000000006</c:v>
                </c:pt>
                <c:pt idx="27348">
                  <c:v>8.5222610000000003</c:v>
                </c:pt>
                <c:pt idx="27349">
                  <c:v>8.5230819999999987</c:v>
                </c:pt>
                <c:pt idx="27350">
                  <c:v>8.5253440000000005</c:v>
                </c:pt>
                <c:pt idx="27351">
                  <c:v>8.5259289999999996</c:v>
                </c:pt>
                <c:pt idx="27352">
                  <c:v>8.527806</c:v>
                </c:pt>
                <c:pt idx="27353">
                  <c:v>8.5301629999999999</c:v>
                </c:pt>
                <c:pt idx="27354">
                  <c:v>8.5344870000000004</c:v>
                </c:pt>
                <c:pt idx="27355">
                  <c:v>8.537255</c:v>
                </c:pt>
                <c:pt idx="27356">
                  <c:v>8.5397369999999988</c:v>
                </c:pt>
                <c:pt idx="27357">
                  <c:v>8.5439350000000012</c:v>
                </c:pt>
                <c:pt idx="27358">
                  <c:v>8.5424240000000005</c:v>
                </c:pt>
                <c:pt idx="27359">
                  <c:v>8.5408289999999987</c:v>
                </c:pt>
                <c:pt idx="27360">
                  <c:v>8.542470999999999</c:v>
                </c:pt>
                <c:pt idx="27361">
                  <c:v>8.5445659999999997</c:v>
                </c:pt>
                <c:pt idx="27362">
                  <c:v>8.5437690000000011</c:v>
                </c:pt>
                <c:pt idx="27363">
                  <c:v>8.5420879999999997</c:v>
                </c:pt>
                <c:pt idx="27364">
                  <c:v>8.5438030000000005</c:v>
                </c:pt>
                <c:pt idx="27365">
                  <c:v>8.5432389999999998</c:v>
                </c:pt>
                <c:pt idx="27366">
                  <c:v>8.5429870000000001</c:v>
                </c:pt>
                <c:pt idx="27367">
                  <c:v>8.5438219999999987</c:v>
                </c:pt>
                <c:pt idx="27368">
                  <c:v>8.5421250000000004</c:v>
                </c:pt>
                <c:pt idx="27369">
                  <c:v>8.5411159999999988</c:v>
                </c:pt>
                <c:pt idx="27370">
                  <c:v>8.5410149999999998</c:v>
                </c:pt>
                <c:pt idx="27371">
                  <c:v>8.54237</c:v>
                </c:pt>
                <c:pt idx="27372">
                  <c:v>8.5472280000000005</c:v>
                </c:pt>
                <c:pt idx="27373">
                  <c:v>8.5470660000000009</c:v>
                </c:pt>
                <c:pt idx="27374">
                  <c:v>8.5448139999999988</c:v>
                </c:pt>
                <c:pt idx="27375">
                  <c:v>8.5486889999999995</c:v>
                </c:pt>
                <c:pt idx="27376">
                  <c:v>8.5458379999999998</c:v>
                </c:pt>
                <c:pt idx="27377">
                  <c:v>8.5409749999999995</c:v>
                </c:pt>
                <c:pt idx="27378">
                  <c:v>8.5463920000000009</c:v>
                </c:pt>
                <c:pt idx="27379">
                  <c:v>8.5452499999999993</c:v>
                </c:pt>
                <c:pt idx="27380">
                  <c:v>8.5418760000000002</c:v>
                </c:pt>
                <c:pt idx="27381">
                  <c:v>8.5458230000000004</c:v>
                </c:pt>
                <c:pt idx="27382">
                  <c:v>8.5463249999999995</c:v>
                </c:pt>
                <c:pt idx="27383">
                  <c:v>8.545598</c:v>
                </c:pt>
                <c:pt idx="27384">
                  <c:v>8.5459300000000002</c:v>
                </c:pt>
                <c:pt idx="27385">
                  <c:v>8.5458840000000009</c:v>
                </c:pt>
                <c:pt idx="27386">
                  <c:v>8.546168999999999</c:v>
                </c:pt>
                <c:pt idx="27387">
                  <c:v>8.5441909999999996</c:v>
                </c:pt>
                <c:pt idx="27388">
                  <c:v>8.5454240000000006</c:v>
                </c:pt>
                <c:pt idx="27389">
                  <c:v>8.5460659999999997</c:v>
                </c:pt>
                <c:pt idx="27390">
                  <c:v>8.544143</c:v>
                </c:pt>
                <c:pt idx="27391">
                  <c:v>8.5456199999999995</c:v>
                </c:pt>
                <c:pt idx="27392">
                  <c:v>8.5471749999999993</c:v>
                </c:pt>
                <c:pt idx="27393">
                  <c:v>8.5446200000000001</c:v>
                </c:pt>
                <c:pt idx="27394">
                  <c:v>8.5431559999999998</c:v>
                </c:pt>
                <c:pt idx="27395">
                  <c:v>8.5437510000000003</c:v>
                </c:pt>
                <c:pt idx="27396">
                  <c:v>8.5439740000000004</c:v>
                </c:pt>
                <c:pt idx="27397">
                  <c:v>8.5484609999999996</c:v>
                </c:pt>
                <c:pt idx="27398">
                  <c:v>8.5556419999999989</c:v>
                </c:pt>
                <c:pt idx="27399">
                  <c:v>8.5530799999999996</c:v>
                </c:pt>
                <c:pt idx="27400">
                  <c:v>8.5492109999999997</c:v>
                </c:pt>
                <c:pt idx="27401">
                  <c:v>8.5531089999999992</c:v>
                </c:pt>
                <c:pt idx="27402">
                  <c:v>8.5530049999999989</c:v>
                </c:pt>
                <c:pt idx="27403">
                  <c:v>8.548349</c:v>
                </c:pt>
                <c:pt idx="27404">
                  <c:v>8.5505950000000013</c:v>
                </c:pt>
                <c:pt idx="27405">
                  <c:v>8.5521999999999991</c:v>
                </c:pt>
                <c:pt idx="27406">
                  <c:v>8.5477640000000008</c:v>
                </c:pt>
                <c:pt idx="27407">
                  <c:v>8.5483390000000004</c:v>
                </c:pt>
                <c:pt idx="27408">
                  <c:v>8.5484830000000009</c:v>
                </c:pt>
                <c:pt idx="27409">
                  <c:v>8.5440170000000002</c:v>
                </c:pt>
                <c:pt idx="27410">
                  <c:v>8.5484679999999997</c:v>
                </c:pt>
                <c:pt idx="27411">
                  <c:v>8.5536139999999996</c:v>
                </c:pt>
                <c:pt idx="27412">
                  <c:v>8.5515119999999989</c:v>
                </c:pt>
                <c:pt idx="27413">
                  <c:v>8.550692999999999</c:v>
                </c:pt>
                <c:pt idx="27414">
                  <c:v>8.5525450000000003</c:v>
                </c:pt>
                <c:pt idx="27415">
                  <c:v>8.5508680000000012</c:v>
                </c:pt>
                <c:pt idx="27416">
                  <c:v>8.5489090000000001</c:v>
                </c:pt>
                <c:pt idx="27417">
                  <c:v>8.5533590000000004</c:v>
                </c:pt>
                <c:pt idx="27418">
                  <c:v>8.556401000000001</c:v>
                </c:pt>
                <c:pt idx="27419">
                  <c:v>8.5545919999999995</c:v>
                </c:pt>
                <c:pt idx="27420">
                  <c:v>8.552994</c:v>
                </c:pt>
                <c:pt idx="27421">
                  <c:v>8.5503049999999998</c:v>
                </c:pt>
                <c:pt idx="27422">
                  <c:v>8.5489169999999994</c:v>
                </c:pt>
                <c:pt idx="27423">
                  <c:v>8.5508839999999999</c:v>
                </c:pt>
                <c:pt idx="27424">
                  <c:v>8.5507439999999999</c:v>
                </c:pt>
                <c:pt idx="27425">
                  <c:v>8.5468550000000008</c:v>
                </c:pt>
                <c:pt idx="27426">
                  <c:v>8.5474540000000001</c:v>
                </c:pt>
                <c:pt idx="27427">
                  <c:v>8.5484949999999991</c:v>
                </c:pt>
                <c:pt idx="27428">
                  <c:v>8.5443719999999992</c:v>
                </c:pt>
                <c:pt idx="27429">
                  <c:v>8.5454240000000006</c:v>
                </c:pt>
                <c:pt idx="27430">
                  <c:v>8.550972999999999</c:v>
                </c:pt>
                <c:pt idx="27431">
                  <c:v>8.550688000000001</c:v>
                </c:pt>
                <c:pt idx="27432">
                  <c:v>8.5482110000000002</c:v>
                </c:pt>
                <c:pt idx="27433">
                  <c:v>8.5489889999999988</c:v>
                </c:pt>
                <c:pt idx="27434">
                  <c:v>8.553115</c:v>
                </c:pt>
                <c:pt idx="27435">
                  <c:v>8.5558160000000001</c:v>
                </c:pt>
                <c:pt idx="27436">
                  <c:v>8.5547560000000011</c:v>
                </c:pt>
                <c:pt idx="27437">
                  <c:v>8.5537749999999999</c:v>
                </c:pt>
                <c:pt idx="27438">
                  <c:v>8.5524920000000009</c:v>
                </c:pt>
                <c:pt idx="27439">
                  <c:v>8.5532469999999989</c:v>
                </c:pt>
                <c:pt idx="27440">
                  <c:v>8.5546930000000003</c:v>
                </c:pt>
                <c:pt idx="27441">
                  <c:v>8.5561520000000009</c:v>
                </c:pt>
                <c:pt idx="27442">
                  <c:v>8.5582560000000001</c:v>
                </c:pt>
                <c:pt idx="27443">
                  <c:v>8.5598810000000007</c:v>
                </c:pt>
                <c:pt idx="27444">
                  <c:v>8.5610029999999995</c:v>
                </c:pt>
                <c:pt idx="27445">
                  <c:v>8.5594780000000004</c:v>
                </c:pt>
                <c:pt idx="27446">
                  <c:v>8.557265000000001</c:v>
                </c:pt>
                <c:pt idx="27447">
                  <c:v>8.5548289999999998</c:v>
                </c:pt>
                <c:pt idx="27448">
                  <c:v>8.5545340000000003</c:v>
                </c:pt>
                <c:pt idx="27449">
                  <c:v>8.556476</c:v>
                </c:pt>
                <c:pt idx="27450">
                  <c:v>8.5547280000000008</c:v>
                </c:pt>
                <c:pt idx="27451">
                  <c:v>8.5557809999999996</c:v>
                </c:pt>
                <c:pt idx="27452">
                  <c:v>8.5599109999999996</c:v>
                </c:pt>
                <c:pt idx="27453">
                  <c:v>8.5612899999999996</c:v>
                </c:pt>
                <c:pt idx="27454">
                  <c:v>8.561477</c:v>
                </c:pt>
                <c:pt idx="27455">
                  <c:v>8.5616039999999991</c:v>
                </c:pt>
                <c:pt idx="27456">
                  <c:v>8.5623609999999992</c:v>
                </c:pt>
                <c:pt idx="27457">
                  <c:v>8.5642530000000008</c:v>
                </c:pt>
                <c:pt idx="27458">
                  <c:v>8.569782</c:v>
                </c:pt>
                <c:pt idx="27459">
                  <c:v>8.5725130000000007</c:v>
                </c:pt>
                <c:pt idx="27460">
                  <c:v>8.5670710000000003</c:v>
                </c:pt>
                <c:pt idx="27461">
                  <c:v>8.5643940000000001</c:v>
                </c:pt>
                <c:pt idx="27462">
                  <c:v>8.568543</c:v>
                </c:pt>
                <c:pt idx="27463">
                  <c:v>8.567971</c:v>
                </c:pt>
                <c:pt idx="27464">
                  <c:v>8.563739</c:v>
                </c:pt>
                <c:pt idx="27465">
                  <c:v>8.5630260000000007</c:v>
                </c:pt>
                <c:pt idx="27466">
                  <c:v>8.5643539999999998</c:v>
                </c:pt>
                <c:pt idx="27467">
                  <c:v>8.5669389999999996</c:v>
                </c:pt>
                <c:pt idx="27468">
                  <c:v>8.5680449999999997</c:v>
                </c:pt>
                <c:pt idx="27469">
                  <c:v>8.5627440000000004</c:v>
                </c:pt>
                <c:pt idx="27470">
                  <c:v>8.5605969999999996</c:v>
                </c:pt>
                <c:pt idx="27471">
                  <c:v>8.5644580000000001</c:v>
                </c:pt>
                <c:pt idx="27472">
                  <c:v>8.5631750000000011</c:v>
                </c:pt>
                <c:pt idx="27473">
                  <c:v>8.5617830000000001</c:v>
                </c:pt>
                <c:pt idx="27474">
                  <c:v>8.5661559999999994</c:v>
                </c:pt>
                <c:pt idx="27475">
                  <c:v>8.5653560000000013</c:v>
                </c:pt>
                <c:pt idx="27476">
                  <c:v>8.5668839999999999</c:v>
                </c:pt>
                <c:pt idx="27477">
                  <c:v>8.5712590000000013</c:v>
                </c:pt>
                <c:pt idx="27478">
                  <c:v>8.5707550000000001</c:v>
                </c:pt>
                <c:pt idx="27479">
                  <c:v>8.570487</c:v>
                </c:pt>
                <c:pt idx="27480">
                  <c:v>8.575583</c:v>
                </c:pt>
                <c:pt idx="27481">
                  <c:v>8.581040999999999</c:v>
                </c:pt>
                <c:pt idx="27482">
                  <c:v>8.5811609999999998</c:v>
                </c:pt>
                <c:pt idx="27483">
                  <c:v>8.5798640000000006</c:v>
                </c:pt>
                <c:pt idx="27484">
                  <c:v>8.575215</c:v>
                </c:pt>
                <c:pt idx="27485">
                  <c:v>8.5699699999999996</c:v>
                </c:pt>
                <c:pt idx="27486">
                  <c:v>8.574681</c:v>
                </c:pt>
                <c:pt idx="27487">
                  <c:v>8.5818510000000003</c:v>
                </c:pt>
                <c:pt idx="27488">
                  <c:v>8.578873999999999</c:v>
                </c:pt>
                <c:pt idx="27489">
                  <c:v>8.5747479999999996</c:v>
                </c:pt>
                <c:pt idx="27490">
                  <c:v>8.5791749999999993</c:v>
                </c:pt>
                <c:pt idx="27491">
                  <c:v>8.5772100000000009</c:v>
                </c:pt>
                <c:pt idx="27492">
                  <c:v>8.5684760000000004</c:v>
                </c:pt>
                <c:pt idx="27493">
                  <c:v>8.5699450000000006</c:v>
                </c:pt>
                <c:pt idx="27494">
                  <c:v>8.5775070000000007</c:v>
                </c:pt>
                <c:pt idx="27495">
                  <c:v>8.5791880000000003</c:v>
                </c:pt>
                <c:pt idx="27496">
                  <c:v>8.5774109999999997</c:v>
                </c:pt>
                <c:pt idx="27497">
                  <c:v>8.5762140000000002</c:v>
                </c:pt>
                <c:pt idx="27498">
                  <c:v>8.5751489999999997</c:v>
                </c:pt>
                <c:pt idx="27499">
                  <c:v>8.5756399999999999</c:v>
                </c:pt>
                <c:pt idx="27500">
                  <c:v>8.5777029999999996</c:v>
                </c:pt>
                <c:pt idx="27501">
                  <c:v>8.5788039999999999</c:v>
                </c:pt>
                <c:pt idx="27502">
                  <c:v>8.5797150000000002</c:v>
                </c:pt>
                <c:pt idx="27503">
                  <c:v>8.5811239999999991</c:v>
                </c:pt>
                <c:pt idx="27504">
                  <c:v>8.5828819999999997</c:v>
                </c:pt>
                <c:pt idx="27505">
                  <c:v>8.5875209999999988</c:v>
                </c:pt>
                <c:pt idx="27506">
                  <c:v>8.590053000000001</c:v>
                </c:pt>
                <c:pt idx="27507">
                  <c:v>8.5869339999999994</c:v>
                </c:pt>
                <c:pt idx="27508">
                  <c:v>8.584206</c:v>
                </c:pt>
                <c:pt idx="27509">
                  <c:v>8.5806229999999992</c:v>
                </c:pt>
                <c:pt idx="27510">
                  <c:v>8.5801730000000003</c:v>
                </c:pt>
                <c:pt idx="27511">
                  <c:v>8.5852550000000001</c:v>
                </c:pt>
                <c:pt idx="27512">
                  <c:v>8.5869199999999992</c:v>
                </c:pt>
                <c:pt idx="27513">
                  <c:v>8.5858220000000003</c:v>
                </c:pt>
                <c:pt idx="27514">
                  <c:v>8.5872589999999995</c:v>
                </c:pt>
                <c:pt idx="27515">
                  <c:v>8.5870870000000004</c:v>
                </c:pt>
                <c:pt idx="27516">
                  <c:v>8.5859950000000005</c:v>
                </c:pt>
                <c:pt idx="27517">
                  <c:v>8.589404</c:v>
                </c:pt>
                <c:pt idx="27518">
                  <c:v>8.5921260000000004</c:v>
                </c:pt>
                <c:pt idx="27519">
                  <c:v>8.5894769999999987</c:v>
                </c:pt>
                <c:pt idx="27520">
                  <c:v>8.5886889999999987</c:v>
                </c:pt>
                <c:pt idx="27521">
                  <c:v>8.587924000000001</c:v>
                </c:pt>
                <c:pt idx="27522">
                  <c:v>8.5857720000000004</c:v>
                </c:pt>
                <c:pt idx="27523">
                  <c:v>8.5879569999999994</c:v>
                </c:pt>
                <c:pt idx="27524">
                  <c:v>8.592015</c:v>
                </c:pt>
                <c:pt idx="27525">
                  <c:v>8.5899809999999999</c:v>
                </c:pt>
                <c:pt idx="27526">
                  <c:v>8.5859550000000002</c:v>
                </c:pt>
                <c:pt idx="27527">
                  <c:v>8.5890640000000005</c:v>
                </c:pt>
                <c:pt idx="27528">
                  <c:v>8.5891559999999991</c:v>
                </c:pt>
                <c:pt idx="27529">
                  <c:v>8.5836210000000008</c:v>
                </c:pt>
                <c:pt idx="27530">
                  <c:v>8.5856239999999993</c:v>
                </c:pt>
                <c:pt idx="27531">
                  <c:v>8.5871750000000002</c:v>
                </c:pt>
                <c:pt idx="27532">
                  <c:v>8.5816389999999991</c:v>
                </c:pt>
                <c:pt idx="27533">
                  <c:v>8.5791520000000006</c:v>
                </c:pt>
                <c:pt idx="27534">
                  <c:v>8.5823530000000012</c:v>
                </c:pt>
                <c:pt idx="27535">
                  <c:v>8.5800099999999997</c:v>
                </c:pt>
                <c:pt idx="27536">
                  <c:v>8.575806</c:v>
                </c:pt>
                <c:pt idx="27537">
                  <c:v>8.5788919999999997</c:v>
                </c:pt>
                <c:pt idx="27538">
                  <c:v>8.5827869999999997</c:v>
                </c:pt>
                <c:pt idx="27539">
                  <c:v>8.5817379999999996</c:v>
                </c:pt>
                <c:pt idx="27540">
                  <c:v>8.5829449999999987</c:v>
                </c:pt>
                <c:pt idx="27541">
                  <c:v>8.5856870000000001</c:v>
                </c:pt>
                <c:pt idx="27542">
                  <c:v>8.5840959999999988</c:v>
                </c:pt>
                <c:pt idx="27543">
                  <c:v>8.5826779999999996</c:v>
                </c:pt>
                <c:pt idx="27544">
                  <c:v>8.5870059999999988</c:v>
                </c:pt>
                <c:pt idx="27545">
                  <c:v>8.5889239999999987</c:v>
                </c:pt>
                <c:pt idx="27546">
                  <c:v>8.5839110000000005</c:v>
                </c:pt>
                <c:pt idx="27547">
                  <c:v>8.5839189999999999</c:v>
                </c:pt>
                <c:pt idx="27548">
                  <c:v>8.5866879999999988</c:v>
                </c:pt>
                <c:pt idx="27549">
                  <c:v>8.582851999999999</c:v>
                </c:pt>
                <c:pt idx="27550">
                  <c:v>8.5830400000000004</c:v>
                </c:pt>
                <c:pt idx="27551">
                  <c:v>8.585799999999999</c:v>
                </c:pt>
                <c:pt idx="27552">
                  <c:v>8.5885210000000001</c:v>
                </c:pt>
                <c:pt idx="27553">
                  <c:v>8.5913009999999996</c:v>
                </c:pt>
                <c:pt idx="27554">
                  <c:v>8.5898000000000003</c:v>
                </c:pt>
                <c:pt idx="27555">
                  <c:v>8.587135</c:v>
                </c:pt>
                <c:pt idx="27556">
                  <c:v>8.589912</c:v>
                </c:pt>
                <c:pt idx="27557">
                  <c:v>8.5933039999999998</c:v>
                </c:pt>
                <c:pt idx="27558">
                  <c:v>8.5929190000000002</c:v>
                </c:pt>
                <c:pt idx="27559">
                  <c:v>8.5932959999999987</c:v>
                </c:pt>
                <c:pt idx="27560">
                  <c:v>8.5941539999999996</c:v>
                </c:pt>
                <c:pt idx="27561">
                  <c:v>8.5936339999999998</c:v>
                </c:pt>
                <c:pt idx="27562">
                  <c:v>8.5962859999999992</c:v>
                </c:pt>
                <c:pt idx="27563">
                  <c:v>8.5974219999999999</c:v>
                </c:pt>
                <c:pt idx="27564">
                  <c:v>8.5942299999999996</c:v>
                </c:pt>
                <c:pt idx="27565">
                  <c:v>8.5942469999999993</c:v>
                </c:pt>
                <c:pt idx="27566">
                  <c:v>8.5972849999999994</c:v>
                </c:pt>
                <c:pt idx="27567">
                  <c:v>8.5989070000000005</c:v>
                </c:pt>
                <c:pt idx="27568">
                  <c:v>8.5997430000000001</c:v>
                </c:pt>
                <c:pt idx="27569">
                  <c:v>8.5970639999999996</c:v>
                </c:pt>
                <c:pt idx="27570">
                  <c:v>8.5919330000000009</c:v>
                </c:pt>
                <c:pt idx="27571">
                  <c:v>8.5925130000000003</c:v>
                </c:pt>
                <c:pt idx="27572">
                  <c:v>8.5943490000000011</c:v>
                </c:pt>
                <c:pt idx="27573">
                  <c:v>8.5896359999999987</c:v>
                </c:pt>
                <c:pt idx="27574">
                  <c:v>8.5889360000000003</c:v>
                </c:pt>
                <c:pt idx="27575">
                  <c:v>8.5969270000000009</c:v>
                </c:pt>
                <c:pt idx="27576">
                  <c:v>8.5972480000000004</c:v>
                </c:pt>
                <c:pt idx="27577">
                  <c:v>8.5946269999999991</c:v>
                </c:pt>
                <c:pt idx="27578">
                  <c:v>8.6043699999999994</c:v>
                </c:pt>
                <c:pt idx="27579">
                  <c:v>8.6051690000000001</c:v>
                </c:pt>
                <c:pt idx="27580">
                  <c:v>8.6009349999999998</c:v>
                </c:pt>
                <c:pt idx="27581">
                  <c:v>8.6050909999999998</c:v>
                </c:pt>
                <c:pt idx="27582">
                  <c:v>8.6057980000000001</c:v>
                </c:pt>
                <c:pt idx="27583">
                  <c:v>8.6026519999999991</c:v>
                </c:pt>
                <c:pt idx="27584">
                  <c:v>8.6005819999999993</c:v>
                </c:pt>
                <c:pt idx="27585">
                  <c:v>8.6001599999999989</c:v>
                </c:pt>
                <c:pt idx="27586">
                  <c:v>8.602328</c:v>
                </c:pt>
                <c:pt idx="27587">
                  <c:v>8.6016189999999995</c:v>
                </c:pt>
                <c:pt idx="27588">
                  <c:v>8.6039779999999997</c:v>
                </c:pt>
                <c:pt idx="27589">
                  <c:v>8.6064569999999989</c:v>
                </c:pt>
                <c:pt idx="27590">
                  <c:v>8.6075590000000002</c:v>
                </c:pt>
                <c:pt idx="27591">
                  <c:v>8.6129029999999993</c:v>
                </c:pt>
                <c:pt idx="27592">
                  <c:v>8.6109220000000004</c:v>
                </c:pt>
                <c:pt idx="27593">
                  <c:v>8.6046429999999994</c:v>
                </c:pt>
                <c:pt idx="27594">
                  <c:v>8.6037739999999996</c:v>
                </c:pt>
                <c:pt idx="27595">
                  <c:v>8.6007840000000009</c:v>
                </c:pt>
                <c:pt idx="27596">
                  <c:v>8.596423999999999</c:v>
                </c:pt>
                <c:pt idx="27597">
                  <c:v>8.5969119999999997</c:v>
                </c:pt>
                <c:pt idx="27598">
                  <c:v>8.5976540000000004</c:v>
                </c:pt>
                <c:pt idx="27599">
                  <c:v>8.5960479999999997</c:v>
                </c:pt>
                <c:pt idx="27600">
                  <c:v>8.5966640000000005</c:v>
                </c:pt>
                <c:pt idx="27601">
                  <c:v>8.6018340000000002</c:v>
                </c:pt>
                <c:pt idx="27602">
                  <c:v>8.6068220000000011</c:v>
                </c:pt>
                <c:pt idx="27603">
                  <c:v>8.6075909999999993</c:v>
                </c:pt>
                <c:pt idx="27604">
                  <c:v>8.6076090000000001</c:v>
                </c:pt>
                <c:pt idx="27605">
                  <c:v>8.6084209999999999</c:v>
                </c:pt>
                <c:pt idx="27606">
                  <c:v>8.6082150000000013</c:v>
                </c:pt>
                <c:pt idx="27607">
                  <c:v>8.6100910000000006</c:v>
                </c:pt>
                <c:pt idx="27608">
                  <c:v>8.6138870000000001</c:v>
                </c:pt>
                <c:pt idx="27609">
                  <c:v>8.6140800000000013</c:v>
                </c:pt>
                <c:pt idx="27610">
                  <c:v>8.6155489999999997</c:v>
                </c:pt>
                <c:pt idx="27611">
                  <c:v>8.6151660000000003</c:v>
                </c:pt>
                <c:pt idx="27612">
                  <c:v>8.6157280000000007</c:v>
                </c:pt>
                <c:pt idx="27613">
                  <c:v>8.6220160000000003</c:v>
                </c:pt>
                <c:pt idx="27614">
                  <c:v>8.6214499999999994</c:v>
                </c:pt>
                <c:pt idx="27615">
                  <c:v>8.6128920000000004</c:v>
                </c:pt>
                <c:pt idx="27616">
                  <c:v>8.6080040000000011</c:v>
                </c:pt>
                <c:pt idx="27617">
                  <c:v>8.6054120000000012</c:v>
                </c:pt>
                <c:pt idx="27618">
                  <c:v>8.6021910000000013</c:v>
                </c:pt>
                <c:pt idx="27619">
                  <c:v>8.603276000000001</c:v>
                </c:pt>
                <c:pt idx="27620">
                  <c:v>8.6026109999999996</c:v>
                </c:pt>
                <c:pt idx="27621">
                  <c:v>8.5967140000000004</c:v>
                </c:pt>
                <c:pt idx="27622">
                  <c:v>8.5999800000000004</c:v>
                </c:pt>
                <c:pt idx="27623">
                  <c:v>8.6062909999999988</c:v>
                </c:pt>
                <c:pt idx="27624">
                  <c:v>8.602212999999999</c:v>
                </c:pt>
                <c:pt idx="27625">
                  <c:v>8.6080919999999992</c:v>
                </c:pt>
                <c:pt idx="27626">
                  <c:v>8.6162309999999991</c:v>
                </c:pt>
                <c:pt idx="27627">
                  <c:v>8.6148489999999995</c:v>
                </c:pt>
                <c:pt idx="27628">
                  <c:v>8.6187389999999997</c:v>
                </c:pt>
                <c:pt idx="27629">
                  <c:v>8.6189929999999997</c:v>
                </c:pt>
                <c:pt idx="27630">
                  <c:v>8.6157009999999996</c:v>
                </c:pt>
                <c:pt idx="27631">
                  <c:v>8.617229</c:v>
                </c:pt>
                <c:pt idx="27632">
                  <c:v>8.6147069999999992</c:v>
                </c:pt>
                <c:pt idx="27633">
                  <c:v>8.6103459999999998</c:v>
                </c:pt>
                <c:pt idx="27634">
                  <c:v>8.6156110000000012</c:v>
                </c:pt>
                <c:pt idx="27635">
                  <c:v>8.6199079999999988</c:v>
                </c:pt>
                <c:pt idx="27636">
                  <c:v>8.6155419999999996</c:v>
                </c:pt>
                <c:pt idx="27637">
                  <c:v>8.6144980000000011</c:v>
                </c:pt>
                <c:pt idx="27638">
                  <c:v>8.6151809999999998</c:v>
                </c:pt>
                <c:pt idx="27639">
                  <c:v>8.6143590000000003</c:v>
                </c:pt>
                <c:pt idx="27640">
                  <c:v>8.6129740000000012</c:v>
                </c:pt>
                <c:pt idx="27641">
                  <c:v>8.6112129999999993</c:v>
                </c:pt>
                <c:pt idx="27642">
                  <c:v>8.6132439999999999</c:v>
                </c:pt>
                <c:pt idx="27643">
                  <c:v>8.6131759999999993</c:v>
                </c:pt>
                <c:pt idx="27644">
                  <c:v>8.6121809999999996</c:v>
                </c:pt>
                <c:pt idx="27645">
                  <c:v>8.6155109999999997</c:v>
                </c:pt>
                <c:pt idx="27646">
                  <c:v>8.6195839999999997</c:v>
                </c:pt>
                <c:pt idx="27647">
                  <c:v>8.6222379999999994</c:v>
                </c:pt>
                <c:pt idx="27648">
                  <c:v>8.6204219999999996</c:v>
                </c:pt>
                <c:pt idx="27649">
                  <c:v>8.617737</c:v>
                </c:pt>
                <c:pt idx="27650">
                  <c:v>8.6213090000000001</c:v>
                </c:pt>
                <c:pt idx="27651">
                  <c:v>8.6253609999999998</c:v>
                </c:pt>
                <c:pt idx="27652">
                  <c:v>8.6209039999999995</c:v>
                </c:pt>
                <c:pt idx="27653">
                  <c:v>8.6130110000000002</c:v>
                </c:pt>
                <c:pt idx="27654">
                  <c:v>8.6149920000000009</c:v>
                </c:pt>
                <c:pt idx="27655">
                  <c:v>8.6203240000000001</c:v>
                </c:pt>
                <c:pt idx="27656">
                  <c:v>8.6217019999999991</c:v>
                </c:pt>
                <c:pt idx="27657">
                  <c:v>8.6219530000000013</c:v>
                </c:pt>
                <c:pt idx="27658">
                  <c:v>8.6198309999999996</c:v>
                </c:pt>
                <c:pt idx="27659">
                  <c:v>8.6201679999999996</c:v>
                </c:pt>
                <c:pt idx="27660">
                  <c:v>8.6234219999999997</c:v>
                </c:pt>
                <c:pt idx="27661">
                  <c:v>8.6211760000000002</c:v>
                </c:pt>
                <c:pt idx="27662">
                  <c:v>8.6150359999999999</c:v>
                </c:pt>
                <c:pt idx="27663">
                  <c:v>8.6148619999999987</c:v>
                </c:pt>
                <c:pt idx="27664">
                  <c:v>8.6223419999999997</c:v>
                </c:pt>
                <c:pt idx="27665">
                  <c:v>8.6238469999999996</c:v>
                </c:pt>
                <c:pt idx="27666">
                  <c:v>8.617597</c:v>
                </c:pt>
                <c:pt idx="27667">
                  <c:v>8.6169669999999989</c:v>
                </c:pt>
                <c:pt idx="27668">
                  <c:v>8.621493000000001</c:v>
                </c:pt>
                <c:pt idx="27669">
                  <c:v>8.6215860000000006</c:v>
                </c:pt>
                <c:pt idx="27670">
                  <c:v>8.6229899999999997</c:v>
                </c:pt>
                <c:pt idx="27671">
                  <c:v>8.6238919999999997</c:v>
                </c:pt>
                <c:pt idx="27672">
                  <c:v>8.6185849999999995</c:v>
                </c:pt>
                <c:pt idx="27673">
                  <c:v>8.6187120000000004</c:v>
                </c:pt>
                <c:pt idx="27674">
                  <c:v>8.6221810000000012</c:v>
                </c:pt>
                <c:pt idx="27675">
                  <c:v>8.6209559999999996</c:v>
                </c:pt>
                <c:pt idx="27676">
                  <c:v>8.6240480000000002</c:v>
                </c:pt>
                <c:pt idx="27677">
                  <c:v>8.624293999999999</c:v>
                </c:pt>
                <c:pt idx="27678">
                  <c:v>8.6207130000000003</c:v>
                </c:pt>
                <c:pt idx="27679">
                  <c:v>8.6251169999999995</c:v>
                </c:pt>
                <c:pt idx="27680">
                  <c:v>8.6282530000000008</c:v>
                </c:pt>
                <c:pt idx="27681">
                  <c:v>8.6261690000000009</c:v>
                </c:pt>
                <c:pt idx="27682">
                  <c:v>8.6290949999999995</c:v>
                </c:pt>
                <c:pt idx="27683">
                  <c:v>8.6312280000000001</c:v>
                </c:pt>
                <c:pt idx="27684">
                  <c:v>8.6292179999999998</c:v>
                </c:pt>
                <c:pt idx="27685">
                  <c:v>8.6290680000000002</c:v>
                </c:pt>
                <c:pt idx="27686">
                  <c:v>8.6329290000000007</c:v>
                </c:pt>
                <c:pt idx="27687">
                  <c:v>8.63368</c:v>
                </c:pt>
                <c:pt idx="27688">
                  <c:v>8.6307030000000005</c:v>
                </c:pt>
                <c:pt idx="27689">
                  <c:v>8.631729</c:v>
                </c:pt>
                <c:pt idx="27690">
                  <c:v>8.6346419999999995</c:v>
                </c:pt>
                <c:pt idx="27691">
                  <c:v>8.6319710000000001</c:v>
                </c:pt>
                <c:pt idx="27692">
                  <c:v>8.6303359999999998</c:v>
                </c:pt>
                <c:pt idx="27693">
                  <c:v>8.6305610000000001</c:v>
                </c:pt>
                <c:pt idx="27694">
                  <c:v>8.629759</c:v>
                </c:pt>
                <c:pt idx="27695">
                  <c:v>8.6303039999999989</c:v>
                </c:pt>
                <c:pt idx="27696">
                  <c:v>8.6325050000000001</c:v>
                </c:pt>
                <c:pt idx="27697">
                  <c:v>8.6347829999999988</c:v>
                </c:pt>
                <c:pt idx="27698">
                  <c:v>8.6367790000000007</c:v>
                </c:pt>
                <c:pt idx="27699">
                  <c:v>8.6350949999999997</c:v>
                </c:pt>
                <c:pt idx="27700">
                  <c:v>8.6341770000000011</c:v>
                </c:pt>
                <c:pt idx="27701">
                  <c:v>8.638933999999999</c:v>
                </c:pt>
                <c:pt idx="27702">
                  <c:v>8.6393760000000004</c:v>
                </c:pt>
                <c:pt idx="27703">
                  <c:v>8.6348409999999998</c:v>
                </c:pt>
                <c:pt idx="27704">
                  <c:v>8.6329820000000002</c:v>
                </c:pt>
                <c:pt idx="27705">
                  <c:v>8.6325390000000013</c:v>
                </c:pt>
                <c:pt idx="27706">
                  <c:v>8.6321659999999998</c:v>
                </c:pt>
                <c:pt idx="27707">
                  <c:v>8.6337100000000007</c:v>
                </c:pt>
                <c:pt idx="27708">
                  <c:v>8.6325260000000004</c:v>
                </c:pt>
                <c:pt idx="27709">
                  <c:v>8.6301740000000002</c:v>
                </c:pt>
                <c:pt idx="27710">
                  <c:v>8.6315549999999988</c:v>
                </c:pt>
                <c:pt idx="27711">
                  <c:v>8.6343779999999999</c:v>
                </c:pt>
                <c:pt idx="27712">
                  <c:v>8.6372090000000004</c:v>
                </c:pt>
                <c:pt idx="27713">
                  <c:v>8.641966</c:v>
                </c:pt>
                <c:pt idx="27714">
                  <c:v>8.6447669999999999</c:v>
                </c:pt>
                <c:pt idx="27715">
                  <c:v>8.6437139999999992</c:v>
                </c:pt>
                <c:pt idx="27716">
                  <c:v>8.6413460000000004</c:v>
                </c:pt>
                <c:pt idx="27717">
                  <c:v>8.6396920000000001</c:v>
                </c:pt>
                <c:pt idx="27718">
                  <c:v>8.6399080000000001</c:v>
                </c:pt>
                <c:pt idx="27719">
                  <c:v>8.6424009999999996</c:v>
                </c:pt>
                <c:pt idx="27720">
                  <c:v>8.6440580000000011</c:v>
                </c:pt>
                <c:pt idx="27721">
                  <c:v>8.6418739999999996</c:v>
                </c:pt>
                <c:pt idx="27722">
                  <c:v>8.6402219999999996</c:v>
                </c:pt>
                <c:pt idx="27723">
                  <c:v>8.6444520000000011</c:v>
                </c:pt>
                <c:pt idx="27724">
                  <c:v>8.6486979999999996</c:v>
                </c:pt>
                <c:pt idx="27725">
                  <c:v>8.6487850000000002</c:v>
                </c:pt>
                <c:pt idx="27726">
                  <c:v>8.6502330000000001</c:v>
                </c:pt>
                <c:pt idx="27727">
                  <c:v>8.6504219999999989</c:v>
                </c:pt>
                <c:pt idx="27728">
                  <c:v>8.6447979999999998</c:v>
                </c:pt>
                <c:pt idx="27729">
                  <c:v>8.643421</c:v>
                </c:pt>
                <c:pt idx="27730">
                  <c:v>8.6469939999999994</c:v>
                </c:pt>
                <c:pt idx="27731">
                  <c:v>8.6449189999999998</c:v>
                </c:pt>
                <c:pt idx="27732">
                  <c:v>8.6431620000000002</c:v>
                </c:pt>
                <c:pt idx="27733">
                  <c:v>8.6456559999999989</c:v>
                </c:pt>
                <c:pt idx="27734">
                  <c:v>8.6453389999999999</c:v>
                </c:pt>
                <c:pt idx="27735">
                  <c:v>8.641214999999999</c:v>
                </c:pt>
                <c:pt idx="27736">
                  <c:v>8.6372350000000004</c:v>
                </c:pt>
                <c:pt idx="27737">
                  <c:v>8.6366779999999999</c:v>
                </c:pt>
                <c:pt idx="27738">
                  <c:v>8.638439</c:v>
                </c:pt>
                <c:pt idx="27739">
                  <c:v>8.641373999999999</c:v>
                </c:pt>
                <c:pt idx="27740">
                  <c:v>8.6437850000000012</c:v>
                </c:pt>
                <c:pt idx="27741">
                  <c:v>8.6417029999999997</c:v>
                </c:pt>
                <c:pt idx="27742">
                  <c:v>8.6400769999999998</c:v>
                </c:pt>
                <c:pt idx="27743">
                  <c:v>8.6407990000000012</c:v>
                </c:pt>
                <c:pt idx="27744">
                  <c:v>8.6444869999999998</c:v>
                </c:pt>
                <c:pt idx="27745">
                  <c:v>8.6481829999999995</c:v>
                </c:pt>
                <c:pt idx="27746">
                  <c:v>8.6488820000000004</c:v>
                </c:pt>
                <c:pt idx="27747">
                  <c:v>8.6510320000000007</c:v>
                </c:pt>
                <c:pt idx="27748">
                  <c:v>8.6519209999999998</c:v>
                </c:pt>
                <c:pt idx="27749">
                  <c:v>8.6520349999999997</c:v>
                </c:pt>
                <c:pt idx="27750">
                  <c:v>8.6491220000000002</c:v>
                </c:pt>
                <c:pt idx="27751">
                  <c:v>8.6457890000000006</c:v>
                </c:pt>
                <c:pt idx="27752">
                  <c:v>8.6515060000000013</c:v>
                </c:pt>
                <c:pt idx="27753">
                  <c:v>8.6521170000000005</c:v>
                </c:pt>
                <c:pt idx="27754">
                  <c:v>8.6466220000000007</c:v>
                </c:pt>
                <c:pt idx="27755">
                  <c:v>8.6522629999999996</c:v>
                </c:pt>
                <c:pt idx="27756">
                  <c:v>8.6580240000000011</c:v>
                </c:pt>
                <c:pt idx="27757">
                  <c:v>8.6548960000000008</c:v>
                </c:pt>
                <c:pt idx="27758">
                  <c:v>8.656293999999999</c:v>
                </c:pt>
                <c:pt idx="27759">
                  <c:v>8.6594699999999989</c:v>
                </c:pt>
                <c:pt idx="27760">
                  <c:v>8.6565079999999988</c:v>
                </c:pt>
                <c:pt idx="27761">
                  <c:v>8.6516470000000005</c:v>
                </c:pt>
                <c:pt idx="27762">
                  <c:v>8.6479420000000005</c:v>
                </c:pt>
                <c:pt idx="27763">
                  <c:v>8.6481530000000006</c:v>
                </c:pt>
                <c:pt idx="27764">
                  <c:v>8.6527849999999997</c:v>
                </c:pt>
                <c:pt idx="27765">
                  <c:v>8.6531750000000009</c:v>
                </c:pt>
                <c:pt idx="27766">
                  <c:v>8.6505469999999995</c:v>
                </c:pt>
                <c:pt idx="27767">
                  <c:v>8.6509350000000005</c:v>
                </c:pt>
                <c:pt idx="27768">
                  <c:v>8.6581979999999987</c:v>
                </c:pt>
                <c:pt idx="27769">
                  <c:v>8.6596900000000012</c:v>
                </c:pt>
                <c:pt idx="27770">
                  <c:v>8.6533620000000013</c:v>
                </c:pt>
                <c:pt idx="27771">
                  <c:v>8.6585979999999996</c:v>
                </c:pt>
                <c:pt idx="27772">
                  <c:v>8.6604299999999999</c:v>
                </c:pt>
                <c:pt idx="27773">
                  <c:v>8.6542759999999994</c:v>
                </c:pt>
                <c:pt idx="27774">
                  <c:v>8.6575550000000003</c:v>
                </c:pt>
                <c:pt idx="27775">
                  <c:v>8.6537119999999987</c:v>
                </c:pt>
                <c:pt idx="27776">
                  <c:v>8.6419759999999997</c:v>
                </c:pt>
                <c:pt idx="27777">
                  <c:v>8.6440049999999999</c:v>
                </c:pt>
                <c:pt idx="27778">
                  <c:v>8.6464390000000009</c:v>
                </c:pt>
                <c:pt idx="27779">
                  <c:v>8.6380660000000002</c:v>
                </c:pt>
                <c:pt idx="27780">
                  <c:v>8.6371059999999993</c:v>
                </c:pt>
                <c:pt idx="27781">
                  <c:v>8.6408079999999998</c:v>
                </c:pt>
                <c:pt idx="27782">
                  <c:v>8.6430369999999996</c:v>
                </c:pt>
                <c:pt idx="27783">
                  <c:v>8.6496010000000005</c:v>
                </c:pt>
                <c:pt idx="27784">
                  <c:v>8.6504180000000002</c:v>
                </c:pt>
                <c:pt idx="27785">
                  <c:v>8.6473060000000004</c:v>
                </c:pt>
                <c:pt idx="27786">
                  <c:v>8.6540400000000002</c:v>
                </c:pt>
                <c:pt idx="27787">
                  <c:v>8.6605190000000007</c:v>
                </c:pt>
                <c:pt idx="27788">
                  <c:v>8.6564499999999995</c:v>
                </c:pt>
                <c:pt idx="27789">
                  <c:v>8.6526239999999994</c:v>
                </c:pt>
                <c:pt idx="27790">
                  <c:v>8.6572759999999995</c:v>
                </c:pt>
                <c:pt idx="27791">
                  <c:v>8.6618460000000006</c:v>
                </c:pt>
                <c:pt idx="27792">
                  <c:v>8.6589720000000003</c:v>
                </c:pt>
                <c:pt idx="27793">
                  <c:v>8.656445999999999</c:v>
                </c:pt>
                <c:pt idx="27794">
                  <c:v>8.6586049999999997</c:v>
                </c:pt>
                <c:pt idx="27795">
                  <c:v>8.6609890000000007</c:v>
                </c:pt>
                <c:pt idx="27796">
                  <c:v>8.6597670000000004</c:v>
                </c:pt>
                <c:pt idx="27797">
                  <c:v>8.6561950000000003</c:v>
                </c:pt>
                <c:pt idx="27798">
                  <c:v>8.6585570000000001</c:v>
                </c:pt>
                <c:pt idx="27799">
                  <c:v>8.6641380000000012</c:v>
                </c:pt>
                <c:pt idx="27800">
                  <c:v>8.661429</c:v>
                </c:pt>
                <c:pt idx="27801">
                  <c:v>8.6543539999999997</c:v>
                </c:pt>
                <c:pt idx="27802">
                  <c:v>8.6544030000000003</c:v>
                </c:pt>
                <c:pt idx="27803">
                  <c:v>8.6586299999999987</c:v>
                </c:pt>
                <c:pt idx="27804">
                  <c:v>8.6620279999999994</c:v>
                </c:pt>
                <c:pt idx="27805">
                  <c:v>8.664435000000001</c:v>
                </c:pt>
                <c:pt idx="27806">
                  <c:v>8.664669</c:v>
                </c:pt>
                <c:pt idx="27807">
                  <c:v>8.663371999999999</c:v>
                </c:pt>
                <c:pt idx="27808">
                  <c:v>8.6624590000000001</c:v>
                </c:pt>
                <c:pt idx="27809">
                  <c:v>8.6610709999999997</c:v>
                </c:pt>
                <c:pt idx="27810">
                  <c:v>8.6621980000000001</c:v>
                </c:pt>
                <c:pt idx="27811">
                  <c:v>8.6659389999999998</c:v>
                </c:pt>
                <c:pt idx="27812">
                  <c:v>8.6673590000000011</c:v>
                </c:pt>
                <c:pt idx="27813">
                  <c:v>8.6663619999999995</c:v>
                </c:pt>
                <c:pt idx="27814">
                  <c:v>8.6670979999999993</c:v>
                </c:pt>
                <c:pt idx="27815">
                  <c:v>8.6701170000000012</c:v>
                </c:pt>
                <c:pt idx="27816">
                  <c:v>8.6705469999999991</c:v>
                </c:pt>
                <c:pt idx="27817">
                  <c:v>8.6694829999999996</c:v>
                </c:pt>
                <c:pt idx="27818">
                  <c:v>8.6696929999999988</c:v>
                </c:pt>
                <c:pt idx="27819">
                  <c:v>8.668863</c:v>
                </c:pt>
                <c:pt idx="27820">
                  <c:v>8.6682190000000006</c:v>
                </c:pt>
                <c:pt idx="27821">
                  <c:v>8.6689439999999998</c:v>
                </c:pt>
                <c:pt idx="27822">
                  <c:v>8.6715219999999995</c:v>
                </c:pt>
                <c:pt idx="27823">
                  <c:v>8.6725449999999995</c:v>
                </c:pt>
                <c:pt idx="27824">
                  <c:v>8.6702729999999999</c:v>
                </c:pt>
                <c:pt idx="27825">
                  <c:v>8.6694479999999992</c:v>
                </c:pt>
                <c:pt idx="27826">
                  <c:v>8.6699349999999988</c:v>
                </c:pt>
                <c:pt idx="27827">
                  <c:v>8.6658629999999999</c:v>
                </c:pt>
                <c:pt idx="27828">
                  <c:v>8.6649019999999997</c:v>
                </c:pt>
                <c:pt idx="27829">
                  <c:v>8.6714470000000006</c:v>
                </c:pt>
                <c:pt idx="27830">
                  <c:v>8.6732699999999987</c:v>
                </c:pt>
                <c:pt idx="27831">
                  <c:v>8.6684960000000011</c:v>
                </c:pt>
                <c:pt idx="27832">
                  <c:v>8.6686389999999989</c:v>
                </c:pt>
                <c:pt idx="27833">
                  <c:v>8.6714659999999988</c:v>
                </c:pt>
                <c:pt idx="27834">
                  <c:v>8.669395999999999</c:v>
                </c:pt>
                <c:pt idx="27835">
                  <c:v>8.6665829999999993</c:v>
                </c:pt>
                <c:pt idx="27836">
                  <c:v>8.667643</c:v>
                </c:pt>
                <c:pt idx="27837">
                  <c:v>8.6693660000000001</c:v>
                </c:pt>
                <c:pt idx="27838">
                  <c:v>8.6676490000000008</c:v>
                </c:pt>
                <c:pt idx="27839">
                  <c:v>8.6678829999999998</c:v>
                </c:pt>
                <c:pt idx="27840">
                  <c:v>8.6700920000000004</c:v>
                </c:pt>
                <c:pt idx="27841">
                  <c:v>8.6674340000000001</c:v>
                </c:pt>
                <c:pt idx="27842">
                  <c:v>8.6672830000000012</c:v>
                </c:pt>
                <c:pt idx="27843">
                  <c:v>8.6711279999999995</c:v>
                </c:pt>
                <c:pt idx="27844">
                  <c:v>8.6710139999999996</c:v>
                </c:pt>
                <c:pt idx="27845">
                  <c:v>8.6666129999999999</c:v>
                </c:pt>
                <c:pt idx="27846">
                  <c:v>8.6668479999999999</c:v>
                </c:pt>
                <c:pt idx="27847">
                  <c:v>8.6707789999999996</c:v>
                </c:pt>
                <c:pt idx="27848">
                  <c:v>8.6681860000000004</c:v>
                </c:pt>
                <c:pt idx="27849">
                  <c:v>8.6668209999999988</c:v>
                </c:pt>
                <c:pt idx="27850">
                  <c:v>8.6706190000000003</c:v>
                </c:pt>
                <c:pt idx="27851">
                  <c:v>8.6725110000000001</c:v>
                </c:pt>
                <c:pt idx="27852">
                  <c:v>8.6762069999999998</c:v>
                </c:pt>
                <c:pt idx="27853">
                  <c:v>8.6771390000000004</c:v>
                </c:pt>
                <c:pt idx="27854">
                  <c:v>8.6769999999999996</c:v>
                </c:pt>
                <c:pt idx="27855">
                  <c:v>8.6814429999999998</c:v>
                </c:pt>
                <c:pt idx="27856">
                  <c:v>8.6829970000000003</c:v>
                </c:pt>
                <c:pt idx="27857">
                  <c:v>8.6879519999999992</c:v>
                </c:pt>
                <c:pt idx="27858">
                  <c:v>8.6923880000000011</c:v>
                </c:pt>
                <c:pt idx="27859">
                  <c:v>8.691237000000001</c:v>
                </c:pt>
                <c:pt idx="27860">
                  <c:v>8.6912000000000003</c:v>
                </c:pt>
                <c:pt idx="27861">
                  <c:v>8.6927009999999996</c:v>
                </c:pt>
                <c:pt idx="27862">
                  <c:v>8.6935350000000007</c:v>
                </c:pt>
                <c:pt idx="27863">
                  <c:v>8.6906749999999988</c:v>
                </c:pt>
                <c:pt idx="27864">
                  <c:v>8.688879</c:v>
                </c:pt>
                <c:pt idx="27865">
                  <c:v>8.6925460000000001</c:v>
                </c:pt>
                <c:pt idx="27866">
                  <c:v>8.6934730000000009</c:v>
                </c:pt>
                <c:pt idx="27867">
                  <c:v>8.6891569999999998</c:v>
                </c:pt>
                <c:pt idx="27868">
                  <c:v>8.6876099999999994</c:v>
                </c:pt>
                <c:pt idx="27869">
                  <c:v>8.6909159999999996</c:v>
                </c:pt>
                <c:pt idx="27870">
                  <c:v>8.6866020000000006</c:v>
                </c:pt>
                <c:pt idx="27871">
                  <c:v>8.6785870000000003</c:v>
                </c:pt>
                <c:pt idx="27872">
                  <c:v>8.679081</c:v>
                </c:pt>
                <c:pt idx="27873">
                  <c:v>8.6778209999999998</c:v>
                </c:pt>
                <c:pt idx="27874">
                  <c:v>8.6768539999999987</c:v>
                </c:pt>
                <c:pt idx="27875">
                  <c:v>8.6807730000000003</c:v>
                </c:pt>
                <c:pt idx="27876">
                  <c:v>8.6826340000000002</c:v>
                </c:pt>
                <c:pt idx="27877">
                  <c:v>8.681519999999999</c:v>
                </c:pt>
                <c:pt idx="27878">
                  <c:v>8.6807960000000008</c:v>
                </c:pt>
                <c:pt idx="27879">
                  <c:v>8.6820570000000004</c:v>
                </c:pt>
                <c:pt idx="27880">
                  <c:v>8.683523000000001</c:v>
                </c:pt>
                <c:pt idx="27881">
                  <c:v>8.6869119999999995</c:v>
                </c:pt>
                <c:pt idx="27882">
                  <c:v>8.6868449999999999</c:v>
                </c:pt>
                <c:pt idx="27883">
                  <c:v>8.6811740000000004</c:v>
                </c:pt>
                <c:pt idx="27884">
                  <c:v>8.678215999999999</c:v>
                </c:pt>
                <c:pt idx="27885">
                  <c:v>8.6815749999999987</c:v>
                </c:pt>
                <c:pt idx="27886">
                  <c:v>8.6820880000000002</c:v>
                </c:pt>
                <c:pt idx="27887">
                  <c:v>8.678132999999999</c:v>
                </c:pt>
                <c:pt idx="27888">
                  <c:v>8.6795189999999991</c:v>
                </c:pt>
                <c:pt idx="27889">
                  <c:v>8.682182000000001</c:v>
                </c:pt>
                <c:pt idx="27890">
                  <c:v>8.6792990000000003</c:v>
                </c:pt>
                <c:pt idx="27891">
                  <c:v>8.6784929999999996</c:v>
                </c:pt>
                <c:pt idx="27892">
                  <c:v>8.6791489999999989</c:v>
                </c:pt>
                <c:pt idx="27893">
                  <c:v>8.6780369999999998</c:v>
                </c:pt>
                <c:pt idx="27894">
                  <c:v>8.6790830000000003</c:v>
                </c:pt>
                <c:pt idx="27895">
                  <c:v>8.6814299999999989</c:v>
                </c:pt>
                <c:pt idx="27896">
                  <c:v>8.6845059999999989</c:v>
                </c:pt>
                <c:pt idx="27897">
                  <c:v>8.6911100000000001</c:v>
                </c:pt>
                <c:pt idx="27898">
                  <c:v>8.6975300000000004</c:v>
                </c:pt>
                <c:pt idx="27899">
                  <c:v>8.6971530000000001</c:v>
                </c:pt>
                <c:pt idx="27900">
                  <c:v>8.6961960000000005</c:v>
                </c:pt>
                <c:pt idx="27901">
                  <c:v>8.7005300000000005</c:v>
                </c:pt>
                <c:pt idx="27902">
                  <c:v>8.7002559999999995</c:v>
                </c:pt>
                <c:pt idx="27903">
                  <c:v>8.6981010000000012</c:v>
                </c:pt>
                <c:pt idx="27904">
                  <c:v>8.697220999999999</c:v>
                </c:pt>
                <c:pt idx="27905">
                  <c:v>8.6946259999999995</c:v>
                </c:pt>
                <c:pt idx="27906">
                  <c:v>8.6920229999999989</c:v>
                </c:pt>
                <c:pt idx="27907">
                  <c:v>8.6919979999999999</c:v>
                </c:pt>
                <c:pt idx="27908">
                  <c:v>8.693263</c:v>
                </c:pt>
                <c:pt idx="27909">
                  <c:v>8.6899480000000011</c:v>
                </c:pt>
                <c:pt idx="27910">
                  <c:v>8.6861879999999996</c:v>
                </c:pt>
                <c:pt idx="27911">
                  <c:v>8.6909130000000001</c:v>
                </c:pt>
                <c:pt idx="27912">
                  <c:v>8.6954010000000004</c:v>
                </c:pt>
                <c:pt idx="27913">
                  <c:v>8.6905400000000004</c:v>
                </c:pt>
                <c:pt idx="27914">
                  <c:v>8.685943</c:v>
                </c:pt>
                <c:pt idx="27915">
                  <c:v>8.6846579999999989</c:v>
                </c:pt>
                <c:pt idx="27916">
                  <c:v>8.681477000000001</c:v>
                </c:pt>
                <c:pt idx="27917">
                  <c:v>8.6827389999999998</c:v>
                </c:pt>
                <c:pt idx="27918">
                  <c:v>8.6847169999999991</c:v>
                </c:pt>
                <c:pt idx="27919">
                  <c:v>8.6824070000000013</c:v>
                </c:pt>
                <c:pt idx="27920">
                  <c:v>8.6852769999999992</c:v>
                </c:pt>
                <c:pt idx="27921">
                  <c:v>8.6911170000000002</c:v>
                </c:pt>
                <c:pt idx="27922">
                  <c:v>8.6913309999999999</c:v>
                </c:pt>
                <c:pt idx="27923">
                  <c:v>8.6916349999999998</c:v>
                </c:pt>
                <c:pt idx="27924">
                  <c:v>8.6939719999999987</c:v>
                </c:pt>
                <c:pt idx="27925">
                  <c:v>8.6935320000000011</c:v>
                </c:pt>
                <c:pt idx="27926">
                  <c:v>8.6916979999999988</c:v>
                </c:pt>
                <c:pt idx="27927">
                  <c:v>8.693007999999999</c:v>
                </c:pt>
                <c:pt idx="27928">
                  <c:v>8.6945639999999997</c:v>
                </c:pt>
                <c:pt idx="27929">
                  <c:v>8.6915240000000011</c:v>
                </c:pt>
                <c:pt idx="27930">
                  <c:v>8.6922819999999987</c:v>
                </c:pt>
                <c:pt idx="27931">
                  <c:v>8.6961630000000003</c:v>
                </c:pt>
                <c:pt idx="27932">
                  <c:v>8.6935739999999999</c:v>
                </c:pt>
                <c:pt idx="27933">
                  <c:v>8.6906020000000002</c:v>
                </c:pt>
                <c:pt idx="27934">
                  <c:v>8.6904830000000004</c:v>
                </c:pt>
                <c:pt idx="27935">
                  <c:v>8.6897719999999996</c:v>
                </c:pt>
                <c:pt idx="27936">
                  <c:v>8.690646000000001</c:v>
                </c:pt>
                <c:pt idx="27937">
                  <c:v>8.6933199999999999</c:v>
                </c:pt>
                <c:pt idx="27938">
                  <c:v>8.6918430000000004</c:v>
                </c:pt>
                <c:pt idx="27939">
                  <c:v>8.6921099999999996</c:v>
                </c:pt>
                <c:pt idx="27940">
                  <c:v>8.6996950000000002</c:v>
                </c:pt>
                <c:pt idx="27941">
                  <c:v>8.7032299999999996</c:v>
                </c:pt>
                <c:pt idx="27942">
                  <c:v>8.7008989999999997</c:v>
                </c:pt>
                <c:pt idx="27943">
                  <c:v>8.7032990000000012</c:v>
                </c:pt>
                <c:pt idx="27944">
                  <c:v>8.7069770000000002</c:v>
                </c:pt>
                <c:pt idx="27945">
                  <c:v>8.7058479999999996</c:v>
                </c:pt>
                <c:pt idx="27946">
                  <c:v>8.7043809999999997</c:v>
                </c:pt>
                <c:pt idx="27947">
                  <c:v>8.7059819999999988</c:v>
                </c:pt>
                <c:pt idx="27948">
                  <c:v>8.7042800000000007</c:v>
                </c:pt>
                <c:pt idx="27949">
                  <c:v>8.6985159999999997</c:v>
                </c:pt>
                <c:pt idx="27950">
                  <c:v>8.6961790000000008</c:v>
                </c:pt>
                <c:pt idx="27951">
                  <c:v>8.6975060000000006</c:v>
                </c:pt>
                <c:pt idx="27952">
                  <c:v>8.7006960000000007</c:v>
                </c:pt>
                <c:pt idx="27953">
                  <c:v>8.7022919999999999</c:v>
                </c:pt>
                <c:pt idx="27954">
                  <c:v>8.7023779999999995</c:v>
                </c:pt>
                <c:pt idx="27955">
                  <c:v>8.7041380000000004</c:v>
                </c:pt>
                <c:pt idx="27956">
                  <c:v>8.7034850000000006</c:v>
                </c:pt>
                <c:pt idx="27957">
                  <c:v>8.6987680000000012</c:v>
                </c:pt>
                <c:pt idx="27958">
                  <c:v>8.6956559999999996</c:v>
                </c:pt>
                <c:pt idx="27959">
                  <c:v>8.6996579999999994</c:v>
                </c:pt>
                <c:pt idx="27960">
                  <c:v>8.7007839999999987</c:v>
                </c:pt>
                <c:pt idx="27961">
                  <c:v>8.7002300000000012</c:v>
                </c:pt>
                <c:pt idx="27962">
                  <c:v>8.7050109999999989</c:v>
                </c:pt>
                <c:pt idx="27963">
                  <c:v>8.7071490000000011</c:v>
                </c:pt>
                <c:pt idx="27964">
                  <c:v>8.7080970000000004</c:v>
                </c:pt>
                <c:pt idx="27965">
                  <c:v>8.7111169999999998</c:v>
                </c:pt>
                <c:pt idx="27966">
                  <c:v>8.7092549999999989</c:v>
                </c:pt>
                <c:pt idx="27967">
                  <c:v>8.7083720000000007</c:v>
                </c:pt>
                <c:pt idx="27968">
                  <c:v>8.707103</c:v>
                </c:pt>
                <c:pt idx="27969">
                  <c:v>8.7013859999999994</c:v>
                </c:pt>
                <c:pt idx="27970">
                  <c:v>8.7005860000000013</c:v>
                </c:pt>
                <c:pt idx="27971">
                  <c:v>8.7078230000000012</c:v>
                </c:pt>
                <c:pt idx="27972">
                  <c:v>8.7089700000000008</c:v>
                </c:pt>
                <c:pt idx="27973">
                  <c:v>8.7047039999999996</c:v>
                </c:pt>
                <c:pt idx="27974">
                  <c:v>8.7086490000000012</c:v>
                </c:pt>
                <c:pt idx="27975">
                  <c:v>8.7089579999999991</c:v>
                </c:pt>
                <c:pt idx="27976">
                  <c:v>8.7004389999999994</c:v>
                </c:pt>
                <c:pt idx="27977">
                  <c:v>8.7016200000000001</c:v>
                </c:pt>
                <c:pt idx="27978">
                  <c:v>8.7097449999999998</c:v>
                </c:pt>
                <c:pt idx="27979">
                  <c:v>8.7102560000000011</c:v>
                </c:pt>
                <c:pt idx="27980">
                  <c:v>8.7063009999999998</c:v>
                </c:pt>
                <c:pt idx="27981">
                  <c:v>8.7090449999999997</c:v>
                </c:pt>
                <c:pt idx="27982">
                  <c:v>8.7143879999999996</c:v>
                </c:pt>
                <c:pt idx="27983">
                  <c:v>8.7155319999999996</c:v>
                </c:pt>
                <c:pt idx="27984">
                  <c:v>8.7155649999999998</c:v>
                </c:pt>
                <c:pt idx="27985">
                  <c:v>8.7177490000000013</c:v>
                </c:pt>
                <c:pt idx="27986">
                  <c:v>8.7184810000000006</c:v>
                </c:pt>
                <c:pt idx="27987">
                  <c:v>8.7159329999999997</c:v>
                </c:pt>
                <c:pt idx="27988">
                  <c:v>8.7147199999999998</c:v>
                </c:pt>
                <c:pt idx="27989">
                  <c:v>8.7147670000000002</c:v>
                </c:pt>
                <c:pt idx="27990">
                  <c:v>8.7123260000000009</c:v>
                </c:pt>
                <c:pt idx="27991">
                  <c:v>8.7114419999999999</c:v>
                </c:pt>
                <c:pt idx="27992">
                  <c:v>8.7127039999999987</c:v>
                </c:pt>
                <c:pt idx="27993">
                  <c:v>8.7132760000000005</c:v>
                </c:pt>
                <c:pt idx="27994">
                  <c:v>8.7115530000000003</c:v>
                </c:pt>
                <c:pt idx="27995">
                  <c:v>8.7118350000000007</c:v>
                </c:pt>
                <c:pt idx="27996">
                  <c:v>8.7132369999999995</c:v>
                </c:pt>
                <c:pt idx="27997">
                  <c:v>8.7104980000000012</c:v>
                </c:pt>
                <c:pt idx="27998">
                  <c:v>8.7082660000000001</c:v>
                </c:pt>
                <c:pt idx="27999">
                  <c:v>8.708539</c:v>
                </c:pt>
                <c:pt idx="28000">
                  <c:v>8.7082200000000007</c:v>
                </c:pt>
                <c:pt idx="28001">
                  <c:v>8.7096739999999997</c:v>
                </c:pt>
                <c:pt idx="28002">
                  <c:v>8.7088000000000001</c:v>
                </c:pt>
                <c:pt idx="28003">
                  <c:v>8.7088330000000003</c:v>
                </c:pt>
                <c:pt idx="28004">
                  <c:v>8.7099909999999987</c:v>
                </c:pt>
                <c:pt idx="28005">
                  <c:v>8.7115480000000005</c:v>
                </c:pt>
                <c:pt idx="28006">
                  <c:v>8.7145299999999999</c:v>
                </c:pt>
                <c:pt idx="28007">
                  <c:v>8.711939000000001</c:v>
                </c:pt>
                <c:pt idx="28008">
                  <c:v>8.7111109999999989</c:v>
                </c:pt>
                <c:pt idx="28009">
                  <c:v>8.7147989999999993</c:v>
                </c:pt>
                <c:pt idx="28010">
                  <c:v>8.7139600000000002</c:v>
                </c:pt>
                <c:pt idx="28011">
                  <c:v>8.7152649999999987</c:v>
                </c:pt>
                <c:pt idx="28012">
                  <c:v>8.7156029999999998</c:v>
                </c:pt>
                <c:pt idx="28013">
                  <c:v>8.7119560000000007</c:v>
                </c:pt>
                <c:pt idx="28014">
                  <c:v>8.7140470000000008</c:v>
                </c:pt>
                <c:pt idx="28015">
                  <c:v>8.7169160000000012</c:v>
                </c:pt>
                <c:pt idx="28016">
                  <c:v>8.716311000000001</c:v>
                </c:pt>
                <c:pt idx="28017">
                  <c:v>8.7163550000000001</c:v>
                </c:pt>
                <c:pt idx="28018">
                  <c:v>8.7153549999999989</c:v>
                </c:pt>
                <c:pt idx="28019">
                  <c:v>8.711252</c:v>
                </c:pt>
                <c:pt idx="28020">
                  <c:v>8.7127929999999996</c:v>
                </c:pt>
                <c:pt idx="28021">
                  <c:v>8.716270999999999</c:v>
                </c:pt>
                <c:pt idx="28022">
                  <c:v>8.7125179999999993</c:v>
                </c:pt>
                <c:pt idx="28023">
                  <c:v>8.7070270000000001</c:v>
                </c:pt>
                <c:pt idx="28024">
                  <c:v>8.7080099999999998</c:v>
                </c:pt>
                <c:pt idx="28025">
                  <c:v>8.7156710000000004</c:v>
                </c:pt>
                <c:pt idx="28026">
                  <c:v>8.7208509999999997</c:v>
                </c:pt>
                <c:pt idx="28027">
                  <c:v>8.7225739999999998</c:v>
                </c:pt>
                <c:pt idx="28028">
                  <c:v>8.7229159999999997</c:v>
                </c:pt>
                <c:pt idx="28029">
                  <c:v>8.7206989999999998</c:v>
                </c:pt>
                <c:pt idx="28030">
                  <c:v>8.7207350000000012</c:v>
                </c:pt>
                <c:pt idx="28031">
                  <c:v>8.7223779999999991</c:v>
                </c:pt>
                <c:pt idx="28032">
                  <c:v>8.7216579999999997</c:v>
                </c:pt>
                <c:pt idx="28033">
                  <c:v>8.7216389999999997</c:v>
                </c:pt>
                <c:pt idx="28034">
                  <c:v>8.7237760000000009</c:v>
                </c:pt>
                <c:pt idx="28035">
                  <c:v>8.7243919999999999</c:v>
                </c:pt>
                <c:pt idx="28036">
                  <c:v>8.721226999999999</c:v>
                </c:pt>
                <c:pt idx="28037">
                  <c:v>8.7206419999999998</c:v>
                </c:pt>
                <c:pt idx="28038">
                  <c:v>8.7223839999999999</c:v>
                </c:pt>
                <c:pt idx="28039">
                  <c:v>8.7229200000000002</c:v>
                </c:pt>
                <c:pt idx="28040">
                  <c:v>8.7252460000000003</c:v>
                </c:pt>
                <c:pt idx="28041">
                  <c:v>8.7235490000000002</c:v>
                </c:pt>
                <c:pt idx="28042">
                  <c:v>8.7182089999999999</c:v>
                </c:pt>
                <c:pt idx="28043">
                  <c:v>8.7213960000000004</c:v>
                </c:pt>
                <c:pt idx="28044">
                  <c:v>8.7254480000000001</c:v>
                </c:pt>
                <c:pt idx="28045">
                  <c:v>8.7238749999999996</c:v>
                </c:pt>
                <c:pt idx="28046">
                  <c:v>8.7243220000000008</c:v>
                </c:pt>
                <c:pt idx="28047">
                  <c:v>8.7257479999999994</c:v>
                </c:pt>
                <c:pt idx="28048">
                  <c:v>8.7239100000000001</c:v>
                </c:pt>
                <c:pt idx="28049">
                  <c:v>8.7242239999999995</c:v>
                </c:pt>
                <c:pt idx="28050">
                  <c:v>8.7288300000000003</c:v>
                </c:pt>
                <c:pt idx="28051">
                  <c:v>8.7291840000000001</c:v>
                </c:pt>
                <c:pt idx="28052">
                  <c:v>8.7300009999999997</c:v>
                </c:pt>
                <c:pt idx="28053">
                  <c:v>8.7323820000000012</c:v>
                </c:pt>
                <c:pt idx="28054">
                  <c:v>8.7280949999999997</c:v>
                </c:pt>
                <c:pt idx="28055">
                  <c:v>8.7249809999999997</c:v>
                </c:pt>
                <c:pt idx="28056">
                  <c:v>8.7257220000000011</c:v>
                </c:pt>
                <c:pt idx="28057">
                  <c:v>8.726369</c:v>
                </c:pt>
                <c:pt idx="28058">
                  <c:v>8.7268879999999989</c:v>
                </c:pt>
                <c:pt idx="28059">
                  <c:v>8.7274700000000003</c:v>
                </c:pt>
                <c:pt idx="28060">
                  <c:v>8.7234189999999998</c:v>
                </c:pt>
                <c:pt idx="28061">
                  <c:v>8.7207889999999999</c:v>
                </c:pt>
                <c:pt idx="28062">
                  <c:v>8.7283670000000004</c:v>
                </c:pt>
                <c:pt idx="28063">
                  <c:v>8.7317059999999991</c:v>
                </c:pt>
                <c:pt idx="28064">
                  <c:v>8.727328</c:v>
                </c:pt>
                <c:pt idx="28065">
                  <c:v>8.7293850000000006</c:v>
                </c:pt>
                <c:pt idx="28066">
                  <c:v>8.7329989999999995</c:v>
                </c:pt>
                <c:pt idx="28067">
                  <c:v>8.7314410000000002</c:v>
                </c:pt>
                <c:pt idx="28068">
                  <c:v>8.7281620000000011</c:v>
                </c:pt>
                <c:pt idx="28069">
                  <c:v>8.7305609999999998</c:v>
                </c:pt>
                <c:pt idx="28070">
                  <c:v>8.7297000000000011</c:v>
                </c:pt>
                <c:pt idx="28071">
                  <c:v>8.7279410000000013</c:v>
                </c:pt>
                <c:pt idx="28072">
                  <c:v>8.7328189999999992</c:v>
                </c:pt>
                <c:pt idx="28073">
                  <c:v>8.7318429999999996</c:v>
                </c:pt>
                <c:pt idx="28074">
                  <c:v>8.7302099999999996</c:v>
                </c:pt>
                <c:pt idx="28075">
                  <c:v>8.733333</c:v>
                </c:pt>
                <c:pt idx="28076">
                  <c:v>8.733312999999999</c:v>
                </c:pt>
                <c:pt idx="28077">
                  <c:v>8.7313499999999991</c:v>
                </c:pt>
                <c:pt idx="28078">
                  <c:v>8.7302749999999989</c:v>
                </c:pt>
                <c:pt idx="28079">
                  <c:v>8.7300930000000001</c:v>
                </c:pt>
                <c:pt idx="28080">
                  <c:v>8.7306869999999996</c:v>
                </c:pt>
                <c:pt idx="28081">
                  <c:v>8.733191999999999</c:v>
                </c:pt>
                <c:pt idx="28082">
                  <c:v>8.7324219999999997</c:v>
                </c:pt>
                <c:pt idx="28083">
                  <c:v>8.7285250000000012</c:v>
                </c:pt>
                <c:pt idx="28084">
                  <c:v>8.7297620000000009</c:v>
                </c:pt>
                <c:pt idx="28085">
                  <c:v>8.7352889999999999</c:v>
                </c:pt>
                <c:pt idx="28086">
                  <c:v>8.7404909999999987</c:v>
                </c:pt>
                <c:pt idx="28087">
                  <c:v>8.7443829999999991</c:v>
                </c:pt>
                <c:pt idx="28088">
                  <c:v>8.7445610000000009</c:v>
                </c:pt>
                <c:pt idx="28089">
                  <c:v>8.7421600000000002</c:v>
                </c:pt>
                <c:pt idx="28090">
                  <c:v>8.7412969999999994</c:v>
                </c:pt>
                <c:pt idx="28091">
                  <c:v>8.7407520000000005</c:v>
                </c:pt>
                <c:pt idx="28092">
                  <c:v>8.7388750000000002</c:v>
                </c:pt>
                <c:pt idx="28093">
                  <c:v>8.7413570000000007</c:v>
                </c:pt>
                <c:pt idx="28094">
                  <c:v>8.7443340000000003</c:v>
                </c:pt>
                <c:pt idx="28095">
                  <c:v>8.7438590000000005</c:v>
                </c:pt>
                <c:pt idx="28096">
                  <c:v>8.7425879999999996</c:v>
                </c:pt>
                <c:pt idx="28097">
                  <c:v>8.7427899999999994</c:v>
                </c:pt>
                <c:pt idx="28098">
                  <c:v>8.7453149999999997</c:v>
                </c:pt>
                <c:pt idx="28099">
                  <c:v>8.7472250000000003</c:v>
                </c:pt>
                <c:pt idx="28100">
                  <c:v>8.7466650000000001</c:v>
                </c:pt>
                <c:pt idx="28101">
                  <c:v>8.7465860000000006</c:v>
                </c:pt>
                <c:pt idx="28102">
                  <c:v>8.7471700000000006</c:v>
                </c:pt>
                <c:pt idx="28103">
                  <c:v>8.7485910000000011</c:v>
                </c:pt>
                <c:pt idx="28104">
                  <c:v>8.7507450000000002</c:v>
                </c:pt>
                <c:pt idx="28105">
                  <c:v>8.7504629999999999</c:v>
                </c:pt>
                <c:pt idx="28106">
                  <c:v>8.7489980000000003</c:v>
                </c:pt>
                <c:pt idx="28107">
                  <c:v>8.7500609999999988</c:v>
                </c:pt>
                <c:pt idx="28108">
                  <c:v>8.7473270000000003</c:v>
                </c:pt>
                <c:pt idx="28109">
                  <c:v>8.742953</c:v>
                </c:pt>
                <c:pt idx="28110">
                  <c:v>8.748660000000001</c:v>
                </c:pt>
                <c:pt idx="28111">
                  <c:v>8.7542439999999999</c:v>
                </c:pt>
                <c:pt idx="28112">
                  <c:v>8.7486110000000004</c:v>
                </c:pt>
                <c:pt idx="28113">
                  <c:v>8.7446729999999988</c:v>
                </c:pt>
                <c:pt idx="28114">
                  <c:v>8.747503</c:v>
                </c:pt>
                <c:pt idx="28115">
                  <c:v>8.747814</c:v>
                </c:pt>
                <c:pt idx="28116">
                  <c:v>8.747361999999999</c:v>
                </c:pt>
                <c:pt idx="28117">
                  <c:v>8.7486320000000006</c:v>
                </c:pt>
                <c:pt idx="28118">
                  <c:v>8.7441379999999995</c:v>
                </c:pt>
                <c:pt idx="28119">
                  <c:v>8.7397829999999992</c:v>
                </c:pt>
                <c:pt idx="28120">
                  <c:v>8.7432739999999995</c:v>
                </c:pt>
                <c:pt idx="28121">
                  <c:v>8.7436199999999999</c:v>
                </c:pt>
                <c:pt idx="28122">
                  <c:v>8.7406579999999998</c:v>
                </c:pt>
                <c:pt idx="28123">
                  <c:v>8.7418170000000011</c:v>
                </c:pt>
                <c:pt idx="28124">
                  <c:v>8.7464949999999995</c:v>
                </c:pt>
                <c:pt idx="28125">
                  <c:v>8.7489530000000002</c:v>
                </c:pt>
                <c:pt idx="28126">
                  <c:v>8.7431459999999994</c:v>
                </c:pt>
                <c:pt idx="28127">
                  <c:v>8.7389340000000004</c:v>
                </c:pt>
                <c:pt idx="28128">
                  <c:v>8.7422810000000002</c:v>
                </c:pt>
                <c:pt idx="28129">
                  <c:v>8.7406849999999991</c:v>
                </c:pt>
                <c:pt idx="28130">
                  <c:v>8.7374460000000003</c:v>
                </c:pt>
                <c:pt idx="28131">
                  <c:v>8.7399909999999998</c:v>
                </c:pt>
                <c:pt idx="28132">
                  <c:v>8.7401149999999994</c:v>
                </c:pt>
                <c:pt idx="28133">
                  <c:v>8.739141</c:v>
                </c:pt>
                <c:pt idx="28134">
                  <c:v>8.7422620000000002</c:v>
                </c:pt>
                <c:pt idx="28135">
                  <c:v>8.7432189999999999</c:v>
                </c:pt>
                <c:pt idx="28136">
                  <c:v>8.7429430000000004</c:v>
                </c:pt>
                <c:pt idx="28137">
                  <c:v>8.7450450000000011</c:v>
                </c:pt>
                <c:pt idx="28138">
                  <c:v>8.745591000000001</c:v>
                </c:pt>
                <c:pt idx="28139">
                  <c:v>8.7426290000000009</c:v>
                </c:pt>
                <c:pt idx="28140">
                  <c:v>8.7413230000000013</c:v>
                </c:pt>
                <c:pt idx="28141">
                  <c:v>8.7438719999999996</c:v>
                </c:pt>
                <c:pt idx="28142">
                  <c:v>8.7467579999999998</c:v>
                </c:pt>
                <c:pt idx="28143">
                  <c:v>8.7482319999999998</c:v>
                </c:pt>
                <c:pt idx="28144">
                  <c:v>8.7472290000000008</c:v>
                </c:pt>
                <c:pt idx="28145">
                  <c:v>8.7451730000000012</c:v>
                </c:pt>
                <c:pt idx="28146">
                  <c:v>8.7454199999999993</c:v>
                </c:pt>
                <c:pt idx="28147">
                  <c:v>8.7531309999999998</c:v>
                </c:pt>
                <c:pt idx="28148">
                  <c:v>8.7548190000000012</c:v>
                </c:pt>
                <c:pt idx="28149">
                  <c:v>8.7532719999999991</c:v>
                </c:pt>
                <c:pt idx="28150">
                  <c:v>8.7615090000000002</c:v>
                </c:pt>
                <c:pt idx="28151">
                  <c:v>8.7616230000000002</c:v>
                </c:pt>
                <c:pt idx="28152">
                  <c:v>8.7583929999999999</c:v>
                </c:pt>
                <c:pt idx="28153">
                  <c:v>8.7610869999999998</c:v>
                </c:pt>
                <c:pt idx="28154">
                  <c:v>8.7593050000000012</c:v>
                </c:pt>
                <c:pt idx="28155">
                  <c:v>8.7569569999999999</c:v>
                </c:pt>
                <c:pt idx="28156">
                  <c:v>8.7554619999999996</c:v>
                </c:pt>
                <c:pt idx="28157">
                  <c:v>8.7559490000000011</c:v>
                </c:pt>
                <c:pt idx="28158">
                  <c:v>8.7573800000000013</c:v>
                </c:pt>
                <c:pt idx="28159">
                  <c:v>8.754843000000001</c:v>
                </c:pt>
                <c:pt idx="28160">
                  <c:v>8.7513889999999996</c:v>
                </c:pt>
                <c:pt idx="28161">
                  <c:v>8.7507400000000004</c:v>
                </c:pt>
                <c:pt idx="28162">
                  <c:v>8.7555690000000013</c:v>
                </c:pt>
                <c:pt idx="28163">
                  <c:v>8.7565139999999992</c:v>
                </c:pt>
                <c:pt idx="28164">
                  <c:v>8.751989</c:v>
                </c:pt>
                <c:pt idx="28165">
                  <c:v>8.7524750000000004</c:v>
                </c:pt>
                <c:pt idx="28166">
                  <c:v>8.7530190000000001</c:v>
                </c:pt>
                <c:pt idx="28167">
                  <c:v>8.7510089999999998</c:v>
                </c:pt>
                <c:pt idx="28168">
                  <c:v>8.750043999999999</c:v>
                </c:pt>
                <c:pt idx="28169">
                  <c:v>8.7501910000000009</c:v>
                </c:pt>
                <c:pt idx="28170">
                  <c:v>8.7526669999999989</c:v>
                </c:pt>
                <c:pt idx="28171">
                  <c:v>8.7547579999999989</c:v>
                </c:pt>
                <c:pt idx="28172">
                  <c:v>8.7574149999999999</c:v>
                </c:pt>
                <c:pt idx="28173">
                  <c:v>8.7591579999999993</c:v>
                </c:pt>
                <c:pt idx="28174">
                  <c:v>8.7586139999999997</c:v>
                </c:pt>
                <c:pt idx="28175">
                  <c:v>8.7598649999999996</c:v>
                </c:pt>
                <c:pt idx="28176">
                  <c:v>8.759958000000001</c:v>
                </c:pt>
                <c:pt idx="28177">
                  <c:v>8.7623230000000003</c:v>
                </c:pt>
                <c:pt idx="28178">
                  <c:v>8.7659459999999996</c:v>
                </c:pt>
                <c:pt idx="28179">
                  <c:v>8.7659529999999997</c:v>
                </c:pt>
                <c:pt idx="28180">
                  <c:v>8.7685040000000001</c:v>
                </c:pt>
                <c:pt idx="28181">
                  <c:v>8.7672410000000003</c:v>
                </c:pt>
                <c:pt idx="28182">
                  <c:v>8.7585350000000002</c:v>
                </c:pt>
                <c:pt idx="28183">
                  <c:v>8.75807</c:v>
                </c:pt>
                <c:pt idx="28184">
                  <c:v>8.7616240000000012</c:v>
                </c:pt>
                <c:pt idx="28185">
                  <c:v>8.7611470000000011</c:v>
                </c:pt>
                <c:pt idx="28186">
                  <c:v>8.7613319999999995</c:v>
                </c:pt>
                <c:pt idx="28187">
                  <c:v>8.7625479999999989</c:v>
                </c:pt>
                <c:pt idx="28188">
                  <c:v>8.7637959999999993</c:v>
                </c:pt>
                <c:pt idx="28189">
                  <c:v>8.7645860000000013</c:v>
                </c:pt>
                <c:pt idx="28190">
                  <c:v>8.7650550000000003</c:v>
                </c:pt>
                <c:pt idx="28191">
                  <c:v>8.7657689999999988</c:v>
                </c:pt>
                <c:pt idx="28192">
                  <c:v>8.7659440000000011</c:v>
                </c:pt>
                <c:pt idx="28193">
                  <c:v>8.7664080000000002</c:v>
                </c:pt>
                <c:pt idx="28194">
                  <c:v>8.7652080000000012</c:v>
                </c:pt>
                <c:pt idx="28195">
                  <c:v>8.7623840000000008</c:v>
                </c:pt>
                <c:pt idx="28196">
                  <c:v>8.7621859999999998</c:v>
                </c:pt>
                <c:pt idx="28197">
                  <c:v>8.7623250000000006</c:v>
                </c:pt>
                <c:pt idx="28198">
                  <c:v>8.7643529999999998</c:v>
                </c:pt>
                <c:pt idx="28199">
                  <c:v>8.7645520000000001</c:v>
                </c:pt>
                <c:pt idx="28200">
                  <c:v>8.759881</c:v>
                </c:pt>
                <c:pt idx="28201">
                  <c:v>8.7597839999999998</c:v>
                </c:pt>
                <c:pt idx="28202">
                  <c:v>8.7640799999999999</c:v>
                </c:pt>
                <c:pt idx="28203">
                  <c:v>8.7659909999999996</c:v>
                </c:pt>
                <c:pt idx="28204">
                  <c:v>8.7638040000000004</c:v>
                </c:pt>
                <c:pt idx="28205">
                  <c:v>8.7626549999999988</c:v>
                </c:pt>
                <c:pt idx="28206">
                  <c:v>8.7653560000000006</c:v>
                </c:pt>
                <c:pt idx="28207">
                  <c:v>8.7648539999999997</c:v>
                </c:pt>
                <c:pt idx="28208">
                  <c:v>8.7665620000000004</c:v>
                </c:pt>
                <c:pt idx="28209">
                  <c:v>8.7728260000000002</c:v>
                </c:pt>
                <c:pt idx="28210">
                  <c:v>8.7711189999999988</c:v>
                </c:pt>
                <c:pt idx="28211">
                  <c:v>8.7688880000000005</c:v>
                </c:pt>
                <c:pt idx="28212">
                  <c:v>8.7723230000000001</c:v>
                </c:pt>
                <c:pt idx="28213">
                  <c:v>8.7732689999999991</c:v>
                </c:pt>
                <c:pt idx="28214">
                  <c:v>8.7718160000000012</c:v>
                </c:pt>
                <c:pt idx="28215">
                  <c:v>8.7713710000000003</c:v>
                </c:pt>
                <c:pt idx="28216">
                  <c:v>8.772155999999999</c:v>
                </c:pt>
                <c:pt idx="28217">
                  <c:v>8.769207999999999</c:v>
                </c:pt>
                <c:pt idx="28218">
                  <c:v>8.7646350000000002</c:v>
                </c:pt>
                <c:pt idx="28219">
                  <c:v>8.7652630000000009</c:v>
                </c:pt>
                <c:pt idx="28220">
                  <c:v>8.7679229999999997</c:v>
                </c:pt>
                <c:pt idx="28221">
                  <c:v>8.7662279999999999</c:v>
                </c:pt>
                <c:pt idx="28222">
                  <c:v>8.764206999999999</c:v>
                </c:pt>
                <c:pt idx="28223">
                  <c:v>8.7659859999999998</c:v>
                </c:pt>
                <c:pt idx="28224">
                  <c:v>8.7653569999999998</c:v>
                </c:pt>
                <c:pt idx="28225">
                  <c:v>8.7644330000000004</c:v>
                </c:pt>
                <c:pt idx="28226">
                  <c:v>8.7683649999999993</c:v>
                </c:pt>
                <c:pt idx="28227">
                  <c:v>8.7687340000000003</c:v>
                </c:pt>
                <c:pt idx="28228">
                  <c:v>8.766057</c:v>
                </c:pt>
                <c:pt idx="28229">
                  <c:v>8.769438000000001</c:v>
                </c:pt>
                <c:pt idx="28230">
                  <c:v>8.7721640000000001</c:v>
                </c:pt>
                <c:pt idx="28231">
                  <c:v>8.7672969999999992</c:v>
                </c:pt>
                <c:pt idx="28232">
                  <c:v>8.7667110000000008</c:v>
                </c:pt>
                <c:pt idx="28233">
                  <c:v>8.7723879999999994</c:v>
                </c:pt>
                <c:pt idx="28234">
                  <c:v>8.7718150000000001</c:v>
                </c:pt>
                <c:pt idx="28235">
                  <c:v>8.7747479999999989</c:v>
                </c:pt>
                <c:pt idx="28236">
                  <c:v>8.7802380000000007</c:v>
                </c:pt>
                <c:pt idx="28237">
                  <c:v>8.7775090000000002</c:v>
                </c:pt>
                <c:pt idx="28238">
                  <c:v>8.7792759999999994</c:v>
                </c:pt>
                <c:pt idx="28239">
                  <c:v>8.782316999999999</c:v>
                </c:pt>
                <c:pt idx="28240">
                  <c:v>8.7764109999999995</c:v>
                </c:pt>
                <c:pt idx="28241">
                  <c:v>8.7716740000000009</c:v>
                </c:pt>
                <c:pt idx="28242">
                  <c:v>8.7741800000000012</c:v>
                </c:pt>
                <c:pt idx="28243">
                  <c:v>8.7756919999999994</c:v>
                </c:pt>
                <c:pt idx="28244">
                  <c:v>8.7727009999999996</c:v>
                </c:pt>
                <c:pt idx="28245">
                  <c:v>8.7740049999999989</c:v>
                </c:pt>
                <c:pt idx="28246">
                  <c:v>8.7764930000000003</c:v>
                </c:pt>
                <c:pt idx="28247">
                  <c:v>8.7742719999999998</c:v>
                </c:pt>
                <c:pt idx="28248">
                  <c:v>8.7742639999999987</c:v>
                </c:pt>
                <c:pt idx="28249">
                  <c:v>8.7775059999999989</c:v>
                </c:pt>
                <c:pt idx="28250">
                  <c:v>8.778773000000001</c:v>
                </c:pt>
                <c:pt idx="28251">
                  <c:v>8.7779260000000008</c:v>
                </c:pt>
                <c:pt idx="28252">
                  <c:v>8.7791899999999998</c:v>
                </c:pt>
                <c:pt idx="28253">
                  <c:v>8.7791779999999999</c:v>
                </c:pt>
                <c:pt idx="28254">
                  <c:v>8.7770279999999996</c:v>
                </c:pt>
                <c:pt idx="28255">
                  <c:v>8.780740999999999</c:v>
                </c:pt>
                <c:pt idx="28256">
                  <c:v>8.782375</c:v>
                </c:pt>
                <c:pt idx="28257">
                  <c:v>8.7787629999999996</c:v>
                </c:pt>
                <c:pt idx="28258">
                  <c:v>8.7812559999999991</c:v>
                </c:pt>
                <c:pt idx="28259">
                  <c:v>8.7856310000000004</c:v>
                </c:pt>
                <c:pt idx="28260">
                  <c:v>8.7848350000000011</c:v>
                </c:pt>
                <c:pt idx="28261">
                  <c:v>8.7853449999999995</c:v>
                </c:pt>
                <c:pt idx="28262">
                  <c:v>8.7873429999999999</c:v>
                </c:pt>
                <c:pt idx="28263">
                  <c:v>8.7854260000000011</c:v>
                </c:pt>
                <c:pt idx="28264">
                  <c:v>8.7840740000000004</c:v>
                </c:pt>
                <c:pt idx="28265">
                  <c:v>8.782845</c:v>
                </c:pt>
                <c:pt idx="28266">
                  <c:v>8.7795279999999991</c:v>
                </c:pt>
                <c:pt idx="28267">
                  <c:v>8.7774780000000003</c:v>
                </c:pt>
                <c:pt idx="28268">
                  <c:v>8.77393</c:v>
                </c:pt>
                <c:pt idx="28269">
                  <c:v>8.7728020000000004</c:v>
                </c:pt>
                <c:pt idx="28270">
                  <c:v>8.7758660000000006</c:v>
                </c:pt>
                <c:pt idx="28271">
                  <c:v>8.7769259999999996</c:v>
                </c:pt>
                <c:pt idx="28272">
                  <c:v>8.7768309999999996</c:v>
                </c:pt>
                <c:pt idx="28273">
                  <c:v>8.7772229999999993</c:v>
                </c:pt>
                <c:pt idx="28274">
                  <c:v>8.7782099999999996</c:v>
                </c:pt>
                <c:pt idx="28275">
                  <c:v>8.7827140000000004</c:v>
                </c:pt>
                <c:pt idx="28276">
                  <c:v>8.7889149999999994</c:v>
                </c:pt>
                <c:pt idx="28277">
                  <c:v>8.7905650000000009</c:v>
                </c:pt>
                <c:pt idx="28278">
                  <c:v>8.7889480000000013</c:v>
                </c:pt>
                <c:pt idx="28279">
                  <c:v>8.7877919999999996</c:v>
                </c:pt>
                <c:pt idx="28280">
                  <c:v>8.7873650000000012</c:v>
                </c:pt>
                <c:pt idx="28281">
                  <c:v>8.7857510000000012</c:v>
                </c:pt>
                <c:pt idx="28282">
                  <c:v>8.785406</c:v>
                </c:pt>
                <c:pt idx="28283">
                  <c:v>8.7872939999999993</c:v>
                </c:pt>
                <c:pt idx="28284">
                  <c:v>8.7883800000000001</c:v>
                </c:pt>
                <c:pt idx="28285">
                  <c:v>8.7872920000000008</c:v>
                </c:pt>
                <c:pt idx="28286">
                  <c:v>8.785347999999999</c:v>
                </c:pt>
                <c:pt idx="28287">
                  <c:v>8.7820099999999996</c:v>
                </c:pt>
                <c:pt idx="28288">
                  <c:v>8.781466</c:v>
                </c:pt>
                <c:pt idx="28289">
                  <c:v>8.7836409999999994</c:v>
                </c:pt>
                <c:pt idx="28290">
                  <c:v>8.7828009999999992</c:v>
                </c:pt>
                <c:pt idx="28291">
                  <c:v>8.7833129999999997</c:v>
                </c:pt>
                <c:pt idx="28292">
                  <c:v>8.7834399999999988</c:v>
                </c:pt>
                <c:pt idx="28293">
                  <c:v>8.781155</c:v>
                </c:pt>
                <c:pt idx="28294">
                  <c:v>8.7835180000000008</c:v>
                </c:pt>
                <c:pt idx="28295">
                  <c:v>8.7877359999999989</c:v>
                </c:pt>
                <c:pt idx="28296">
                  <c:v>8.7871069999999989</c:v>
                </c:pt>
                <c:pt idx="28297">
                  <c:v>8.7875730000000001</c:v>
                </c:pt>
                <c:pt idx="28298">
                  <c:v>8.7888960000000012</c:v>
                </c:pt>
                <c:pt idx="28299">
                  <c:v>8.7860839999999989</c:v>
                </c:pt>
                <c:pt idx="28300">
                  <c:v>8.7840389999999999</c:v>
                </c:pt>
                <c:pt idx="28301">
                  <c:v>8.7849339999999998</c:v>
                </c:pt>
                <c:pt idx="28302">
                  <c:v>8.7893739999999987</c:v>
                </c:pt>
                <c:pt idx="28303">
                  <c:v>8.7930309999999992</c:v>
                </c:pt>
                <c:pt idx="28304">
                  <c:v>8.7930419999999998</c:v>
                </c:pt>
                <c:pt idx="28305">
                  <c:v>8.7984730000000013</c:v>
                </c:pt>
                <c:pt idx="28306">
                  <c:v>8.8022530000000003</c:v>
                </c:pt>
                <c:pt idx="28307">
                  <c:v>8.7933199999999996</c:v>
                </c:pt>
                <c:pt idx="28308">
                  <c:v>8.7920780000000001</c:v>
                </c:pt>
                <c:pt idx="28309">
                  <c:v>8.7999669999999988</c:v>
                </c:pt>
                <c:pt idx="28310">
                  <c:v>8.8014770000000002</c:v>
                </c:pt>
                <c:pt idx="28311">
                  <c:v>8.7993109999999994</c:v>
                </c:pt>
                <c:pt idx="28312">
                  <c:v>8.7959120000000013</c:v>
                </c:pt>
                <c:pt idx="28313">
                  <c:v>8.7937809999999992</c:v>
                </c:pt>
                <c:pt idx="28314">
                  <c:v>8.794295</c:v>
                </c:pt>
                <c:pt idx="28315">
                  <c:v>8.7931260000000009</c:v>
                </c:pt>
                <c:pt idx="28316">
                  <c:v>8.794982000000001</c:v>
                </c:pt>
                <c:pt idx="28317">
                  <c:v>8.7991810000000008</c:v>
                </c:pt>
                <c:pt idx="28318">
                  <c:v>8.7928409999999992</c:v>
                </c:pt>
                <c:pt idx="28319">
                  <c:v>8.7889580000000009</c:v>
                </c:pt>
                <c:pt idx="28320">
                  <c:v>8.7964370000000009</c:v>
                </c:pt>
                <c:pt idx="28321">
                  <c:v>8.7960770000000004</c:v>
                </c:pt>
                <c:pt idx="28322">
                  <c:v>8.7953939999999999</c:v>
                </c:pt>
                <c:pt idx="28323">
                  <c:v>8.8026070000000001</c:v>
                </c:pt>
                <c:pt idx="28324">
                  <c:v>8.8024540000000009</c:v>
                </c:pt>
                <c:pt idx="28325">
                  <c:v>8.8006060000000002</c:v>
                </c:pt>
                <c:pt idx="28326">
                  <c:v>8.7991799999999998</c:v>
                </c:pt>
                <c:pt idx="28327">
                  <c:v>8.7937010000000004</c:v>
                </c:pt>
                <c:pt idx="28328">
                  <c:v>8.7938109999999998</c:v>
                </c:pt>
                <c:pt idx="28329">
                  <c:v>8.796520000000001</c:v>
                </c:pt>
                <c:pt idx="28330">
                  <c:v>8.7971229999999991</c:v>
                </c:pt>
                <c:pt idx="28331">
                  <c:v>8.7982310000000012</c:v>
                </c:pt>
                <c:pt idx="28332">
                  <c:v>8.8014510000000001</c:v>
                </c:pt>
                <c:pt idx="28333">
                  <c:v>8.8038319999999999</c:v>
                </c:pt>
                <c:pt idx="28334">
                  <c:v>8.8027429999999995</c:v>
                </c:pt>
                <c:pt idx="28335">
                  <c:v>8.8049710000000001</c:v>
                </c:pt>
                <c:pt idx="28336">
                  <c:v>8.8066840000000006</c:v>
                </c:pt>
                <c:pt idx="28337">
                  <c:v>8.8037039999999998</c:v>
                </c:pt>
                <c:pt idx="28338">
                  <c:v>8.8020870000000002</c:v>
                </c:pt>
                <c:pt idx="28339">
                  <c:v>8.8012499999999996</c:v>
                </c:pt>
                <c:pt idx="28340">
                  <c:v>8.8032749999999993</c:v>
                </c:pt>
                <c:pt idx="28341">
                  <c:v>8.8046919999999993</c:v>
                </c:pt>
                <c:pt idx="28342">
                  <c:v>8.804684</c:v>
                </c:pt>
                <c:pt idx="28343">
                  <c:v>8.8067740000000008</c:v>
                </c:pt>
                <c:pt idx="28344">
                  <c:v>8.8069459999999999</c:v>
                </c:pt>
                <c:pt idx="28345">
                  <c:v>8.8067710000000012</c:v>
                </c:pt>
                <c:pt idx="28346">
                  <c:v>8.8089149999999989</c:v>
                </c:pt>
                <c:pt idx="28347">
                  <c:v>8.8082750000000001</c:v>
                </c:pt>
                <c:pt idx="28348">
                  <c:v>8.8066700000000004</c:v>
                </c:pt>
                <c:pt idx="28349">
                  <c:v>8.8064910000000012</c:v>
                </c:pt>
                <c:pt idx="28350">
                  <c:v>8.8047029999999999</c:v>
                </c:pt>
                <c:pt idx="28351">
                  <c:v>8.8024889999999996</c:v>
                </c:pt>
                <c:pt idx="28352">
                  <c:v>8.8051969999999997</c:v>
                </c:pt>
                <c:pt idx="28353">
                  <c:v>8.8061089999999993</c:v>
                </c:pt>
                <c:pt idx="28354">
                  <c:v>8.803332000000001</c:v>
                </c:pt>
                <c:pt idx="28355">
                  <c:v>8.7986989999999992</c:v>
                </c:pt>
                <c:pt idx="28356">
                  <c:v>8.7958649999999992</c:v>
                </c:pt>
                <c:pt idx="28357">
                  <c:v>8.7985399999999991</c:v>
                </c:pt>
                <c:pt idx="28358">
                  <c:v>8.7998779999999996</c:v>
                </c:pt>
                <c:pt idx="28359">
                  <c:v>8.7979269999999996</c:v>
                </c:pt>
                <c:pt idx="28360">
                  <c:v>8.7984930000000006</c:v>
                </c:pt>
                <c:pt idx="28361">
                  <c:v>8.800611</c:v>
                </c:pt>
                <c:pt idx="28362">
                  <c:v>8.8026179999999989</c:v>
                </c:pt>
                <c:pt idx="28363">
                  <c:v>8.8047149999999998</c:v>
                </c:pt>
                <c:pt idx="28364">
                  <c:v>8.8074149999999989</c:v>
                </c:pt>
                <c:pt idx="28365">
                  <c:v>8.8095350000000003</c:v>
                </c:pt>
                <c:pt idx="28366">
                  <c:v>8.8102529999999994</c:v>
                </c:pt>
                <c:pt idx="28367">
                  <c:v>8.8087419999999987</c:v>
                </c:pt>
                <c:pt idx="28368">
                  <c:v>8.806519999999999</c:v>
                </c:pt>
                <c:pt idx="28369">
                  <c:v>8.8056219999999996</c:v>
                </c:pt>
                <c:pt idx="28370">
                  <c:v>8.8071160000000006</c:v>
                </c:pt>
                <c:pt idx="28371">
                  <c:v>8.8068229999999996</c:v>
                </c:pt>
                <c:pt idx="28372">
                  <c:v>8.8063889999999994</c:v>
                </c:pt>
                <c:pt idx="28373">
                  <c:v>8.8092989999999993</c:v>
                </c:pt>
                <c:pt idx="28374">
                  <c:v>8.8085360000000001</c:v>
                </c:pt>
                <c:pt idx="28375">
                  <c:v>8.8044209999999996</c:v>
                </c:pt>
                <c:pt idx="28376">
                  <c:v>8.8035080000000008</c:v>
                </c:pt>
                <c:pt idx="28377">
                  <c:v>8.8035119999999996</c:v>
                </c:pt>
                <c:pt idx="28378">
                  <c:v>8.804276999999999</c:v>
                </c:pt>
                <c:pt idx="28379">
                  <c:v>8.8039920000000009</c:v>
                </c:pt>
                <c:pt idx="28380">
                  <c:v>8.8039529999999999</c:v>
                </c:pt>
                <c:pt idx="28381">
                  <c:v>8.8092129999999997</c:v>
                </c:pt>
                <c:pt idx="28382">
                  <c:v>8.8130109999999995</c:v>
                </c:pt>
                <c:pt idx="28383">
                  <c:v>8.8118280000000002</c:v>
                </c:pt>
                <c:pt idx="28384">
                  <c:v>8.8123579999999997</c:v>
                </c:pt>
                <c:pt idx="28385">
                  <c:v>8.8119899999999998</c:v>
                </c:pt>
                <c:pt idx="28386">
                  <c:v>8.813815</c:v>
                </c:pt>
                <c:pt idx="28387">
                  <c:v>8.8180809999999994</c:v>
                </c:pt>
                <c:pt idx="28388">
                  <c:v>8.8205619999999989</c:v>
                </c:pt>
                <c:pt idx="28389">
                  <c:v>8.8204560000000001</c:v>
                </c:pt>
                <c:pt idx="28390">
                  <c:v>8.8173880000000011</c:v>
                </c:pt>
                <c:pt idx="28391">
                  <c:v>8.8149300000000004</c:v>
                </c:pt>
                <c:pt idx="28392">
                  <c:v>8.8161100000000001</c:v>
                </c:pt>
                <c:pt idx="28393">
                  <c:v>8.8184740000000001</c:v>
                </c:pt>
                <c:pt idx="28394">
                  <c:v>8.8200110000000009</c:v>
                </c:pt>
                <c:pt idx="28395">
                  <c:v>8.8193629999999992</c:v>
                </c:pt>
                <c:pt idx="28396">
                  <c:v>8.8175850000000011</c:v>
                </c:pt>
                <c:pt idx="28397">
                  <c:v>8.8157449999999997</c:v>
                </c:pt>
                <c:pt idx="28398">
                  <c:v>8.8181359999999991</c:v>
                </c:pt>
                <c:pt idx="28399">
                  <c:v>8.8210960000000007</c:v>
                </c:pt>
                <c:pt idx="28400">
                  <c:v>8.8201169999999998</c:v>
                </c:pt>
                <c:pt idx="28401">
                  <c:v>8.8210060000000006</c:v>
                </c:pt>
                <c:pt idx="28402">
                  <c:v>8.8204069999999994</c:v>
                </c:pt>
                <c:pt idx="28403">
                  <c:v>8.8168609999999994</c:v>
                </c:pt>
                <c:pt idx="28404">
                  <c:v>8.8180820000000004</c:v>
                </c:pt>
                <c:pt idx="28405">
                  <c:v>8.8185070000000003</c:v>
                </c:pt>
                <c:pt idx="28406">
                  <c:v>8.8180019999999999</c:v>
                </c:pt>
                <c:pt idx="28407">
                  <c:v>8.822495</c:v>
                </c:pt>
                <c:pt idx="28408">
                  <c:v>8.8273070000000011</c:v>
                </c:pt>
                <c:pt idx="28409">
                  <c:v>8.8252020000000009</c:v>
                </c:pt>
                <c:pt idx="28410">
                  <c:v>8.8205120000000008</c:v>
                </c:pt>
                <c:pt idx="28411">
                  <c:v>8.8198439999999998</c:v>
                </c:pt>
                <c:pt idx="28412">
                  <c:v>8.8188239999999993</c:v>
                </c:pt>
                <c:pt idx="28413">
                  <c:v>8.8162979999999997</c:v>
                </c:pt>
                <c:pt idx="28414">
                  <c:v>8.8162160000000007</c:v>
                </c:pt>
                <c:pt idx="28415">
                  <c:v>8.8145360000000004</c:v>
                </c:pt>
                <c:pt idx="28416">
                  <c:v>8.8143700000000003</c:v>
                </c:pt>
                <c:pt idx="28417">
                  <c:v>8.8168749999999996</c:v>
                </c:pt>
                <c:pt idx="28418">
                  <c:v>8.8183679999999995</c:v>
                </c:pt>
                <c:pt idx="28419">
                  <c:v>8.8230399999999989</c:v>
                </c:pt>
                <c:pt idx="28420">
                  <c:v>8.8242739999999991</c:v>
                </c:pt>
                <c:pt idx="28421">
                  <c:v>8.8232499999999998</c:v>
                </c:pt>
                <c:pt idx="28422">
                  <c:v>8.8284200000000013</c:v>
                </c:pt>
                <c:pt idx="28423">
                  <c:v>8.829834</c:v>
                </c:pt>
                <c:pt idx="28424">
                  <c:v>8.8231669999999998</c:v>
                </c:pt>
                <c:pt idx="28425">
                  <c:v>8.8207930000000001</c:v>
                </c:pt>
                <c:pt idx="28426">
                  <c:v>8.8257200000000005</c:v>
                </c:pt>
                <c:pt idx="28427">
                  <c:v>8.8237269999999999</c:v>
                </c:pt>
                <c:pt idx="28428">
                  <c:v>8.8214140000000008</c:v>
                </c:pt>
                <c:pt idx="28429">
                  <c:v>8.8245439999999995</c:v>
                </c:pt>
                <c:pt idx="28430">
                  <c:v>8.8217220000000012</c:v>
                </c:pt>
                <c:pt idx="28431">
                  <c:v>8.8198900000000009</c:v>
                </c:pt>
                <c:pt idx="28432">
                  <c:v>8.8258310000000009</c:v>
                </c:pt>
                <c:pt idx="28433">
                  <c:v>8.8286839999999991</c:v>
                </c:pt>
                <c:pt idx="28434">
                  <c:v>8.8256890000000006</c:v>
                </c:pt>
                <c:pt idx="28435">
                  <c:v>8.8259489999999996</c:v>
                </c:pt>
                <c:pt idx="28436">
                  <c:v>8.8252640000000007</c:v>
                </c:pt>
                <c:pt idx="28437">
                  <c:v>8.8199110000000012</c:v>
                </c:pt>
                <c:pt idx="28438">
                  <c:v>8.8221030000000003</c:v>
                </c:pt>
                <c:pt idx="28439">
                  <c:v>8.8292959999999994</c:v>
                </c:pt>
                <c:pt idx="28440">
                  <c:v>8.8299909999999997</c:v>
                </c:pt>
                <c:pt idx="28441">
                  <c:v>8.8232809999999997</c:v>
                </c:pt>
                <c:pt idx="28442">
                  <c:v>8.8233719999999991</c:v>
                </c:pt>
                <c:pt idx="28443">
                  <c:v>8.8304620000000007</c:v>
                </c:pt>
                <c:pt idx="28444">
                  <c:v>8.8285210000000003</c:v>
                </c:pt>
                <c:pt idx="28445">
                  <c:v>8.8257070000000013</c:v>
                </c:pt>
                <c:pt idx="28446">
                  <c:v>8.830563999999999</c:v>
                </c:pt>
                <c:pt idx="28447">
                  <c:v>8.8336790000000001</c:v>
                </c:pt>
                <c:pt idx="28448">
                  <c:v>8.8315090000000005</c:v>
                </c:pt>
                <c:pt idx="28449">
                  <c:v>8.8299099999999999</c:v>
                </c:pt>
                <c:pt idx="28450">
                  <c:v>8.8328100000000003</c:v>
                </c:pt>
                <c:pt idx="28451">
                  <c:v>8.8333380000000012</c:v>
                </c:pt>
                <c:pt idx="28452">
                  <c:v>8.8308450000000001</c:v>
                </c:pt>
                <c:pt idx="28453">
                  <c:v>8.8312090000000012</c:v>
                </c:pt>
                <c:pt idx="28454">
                  <c:v>8.8309430000000013</c:v>
                </c:pt>
                <c:pt idx="28455">
                  <c:v>8.833494</c:v>
                </c:pt>
                <c:pt idx="28456">
                  <c:v>8.8380590000000012</c:v>
                </c:pt>
                <c:pt idx="28457">
                  <c:v>8.8358369999999997</c:v>
                </c:pt>
                <c:pt idx="28458">
                  <c:v>8.8337630000000011</c:v>
                </c:pt>
                <c:pt idx="28459">
                  <c:v>8.8347860000000011</c:v>
                </c:pt>
                <c:pt idx="28460">
                  <c:v>8.8350100000000005</c:v>
                </c:pt>
                <c:pt idx="28461">
                  <c:v>8.8373030000000004</c:v>
                </c:pt>
                <c:pt idx="28462">
                  <c:v>8.8422780000000003</c:v>
                </c:pt>
                <c:pt idx="28463">
                  <c:v>8.8392979999999994</c:v>
                </c:pt>
                <c:pt idx="28464">
                  <c:v>8.8364229999999999</c:v>
                </c:pt>
                <c:pt idx="28465">
                  <c:v>8.844341</c:v>
                </c:pt>
                <c:pt idx="28466">
                  <c:v>8.8452029999999997</c:v>
                </c:pt>
                <c:pt idx="28467">
                  <c:v>8.8396350000000012</c:v>
                </c:pt>
                <c:pt idx="28468">
                  <c:v>8.8413599999999999</c:v>
                </c:pt>
                <c:pt idx="28469">
                  <c:v>8.8421540000000007</c:v>
                </c:pt>
                <c:pt idx="28470">
                  <c:v>8.8385309999999997</c:v>
                </c:pt>
                <c:pt idx="28471">
                  <c:v>8.8386469999999999</c:v>
                </c:pt>
                <c:pt idx="28472">
                  <c:v>8.8422640000000001</c:v>
                </c:pt>
                <c:pt idx="28473">
                  <c:v>8.8385069999999999</c:v>
                </c:pt>
                <c:pt idx="28474">
                  <c:v>8.8332960000000007</c:v>
                </c:pt>
                <c:pt idx="28475">
                  <c:v>8.8377239999999997</c:v>
                </c:pt>
                <c:pt idx="28476">
                  <c:v>8.8401940000000003</c:v>
                </c:pt>
                <c:pt idx="28477">
                  <c:v>8.8337609999999991</c:v>
                </c:pt>
                <c:pt idx="28478">
                  <c:v>8.8315929999999998</c:v>
                </c:pt>
                <c:pt idx="28479">
                  <c:v>8.8372740000000007</c:v>
                </c:pt>
                <c:pt idx="28480">
                  <c:v>8.8412740000000003</c:v>
                </c:pt>
                <c:pt idx="28481">
                  <c:v>8.8426520000000011</c:v>
                </c:pt>
                <c:pt idx="28482">
                  <c:v>8.8398500000000002</c:v>
                </c:pt>
                <c:pt idx="28483">
                  <c:v>8.8356750000000002</c:v>
                </c:pt>
                <c:pt idx="28484">
                  <c:v>8.8363510000000005</c:v>
                </c:pt>
                <c:pt idx="28485">
                  <c:v>8.8355999999999995</c:v>
                </c:pt>
                <c:pt idx="28486">
                  <c:v>8.8373650000000001</c:v>
                </c:pt>
                <c:pt idx="28487">
                  <c:v>8.841647</c:v>
                </c:pt>
                <c:pt idx="28488">
                  <c:v>8.838616</c:v>
                </c:pt>
                <c:pt idx="28489">
                  <c:v>8.8354509999999991</c:v>
                </c:pt>
                <c:pt idx="28490">
                  <c:v>8.8344579999999997</c:v>
                </c:pt>
                <c:pt idx="28491">
                  <c:v>8.8317629999999987</c:v>
                </c:pt>
                <c:pt idx="28492">
                  <c:v>8.8360820000000011</c:v>
                </c:pt>
                <c:pt idx="28493">
                  <c:v>8.8401490000000003</c:v>
                </c:pt>
                <c:pt idx="28494">
                  <c:v>8.8368509999999993</c:v>
                </c:pt>
                <c:pt idx="28495">
                  <c:v>8.8356120000000011</c:v>
                </c:pt>
                <c:pt idx="28496">
                  <c:v>8.8370819999999988</c:v>
                </c:pt>
                <c:pt idx="28497">
                  <c:v>8.8397590000000008</c:v>
                </c:pt>
                <c:pt idx="28498">
                  <c:v>8.8460919999999987</c:v>
                </c:pt>
                <c:pt idx="28499">
                  <c:v>8.8493250000000003</c:v>
                </c:pt>
                <c:pt idx="28500">
                  <c:v>8.8458629999999996</c:v>
                </c:pt>
                <c:pt idx="28501">
                  <c:v>8.8421419999999991</c:v>
                </c:pt>
                <c:pt idx="28502">
                  <c:v>8.8445110000000007</c:v>
                </c:pt>
                <c:pt idx="28503">
                  <c:v>8.850562</c:v>
                </c:pt>
                <c:pt idx="28504">
                  <c:v>8.8512579999999996</c:v>
                </c:pt>
                <c:pt idx="28505">
                  <c:v>8.8475770000000011</c:v>
                </c:pt>
                <c:pt idx="28506">
                  <c:v>8.84924</c:v>
                </c:pt>
                <c:pt idx="28507">
                  <c:v>8.8537229999999987</c:v>
                </c:pt>
                <c:pt idx="28508">
                  <c:v>8.8533489999999997</c:v>
                </c:pt>
                <c:pt idx="28509">
                  <c:v>8.8531779999999998</c:v>
                </c:pt>
                <c:pt idx="28510">
                  <c:v>8.8533369999999998</c:v>
                </c:pt>
                <c:pt idx="28511">
                  <c:v>8.8506499999999999</c:v>
                </c:pt>
                <c:pt idx="28512">
                  <c:v>8.8493980000000008</c:v>
                </c:pt>
                <c:pt idx="28513">
                  <c:v>8.8482710000000004</c:v>
                </c:pt>
                <c:pt idx="28514">
                  <c:v>8.8493089999999999</c:v>
                </c:pt>
                <c:pt idx="28515">
                  <c:v>8.8491889999999991</c:v>
                </c:pt>
                <c:pt idx="28516">
                  <c:v>8.8466529999999999</c:v>
                </c:pt>
                <c:pt idx="28517">
                  <c:v>8.8490649999999995</c:v>
                </c:pt>
                <c:pt idx="28518">
                  <c:v>8.853218</c:v>
                </c:pt>
                <c:pt idx="28519">
                  <c:v>8.8513419999999989</c:v>
                </c:pt>
                <c:pt idx="28520">
                  <c:v>8.8500230000000002</c:v>
                </c:pt>
                <c:pt idx="28521">
                  <c:v>8.8517879999999991</c:v>
                </c:pt>
                <c:pt idx="28522">
                  <c:v>8.8507540000000002</c:v>
                </c:pt>
                <c:pt idx="28523">
                  <c:v>8.8527330000000006</c:v>
                </c:pt>
                <c:pt idx="28524">
                  <c:v>8.8553789999999992</c:v>
                </c:pt>
                <c:pt idx="28525">
                  <c:v>8.8504509999999996</c:v>
                </c:pt>
                <c:pt idx="28526">
                  <c:v>8.8511799999999994</c:v>
                </c:pt>
                <c:pt idx="28527">
                  <c:v>8.8579730000000012</c:v>
                </c:pt>
                <c:pt idx="28528">
                  <c:v>8.8567669999999996</c:v>
                </c:pt>
                <c:pt idx="28529">
                  <c:v>8.854576999999999</c:v>
                </c:pt>
                <c:pt idx="28530">
                  <c:v>8.8571559999999998</c:v>
                </c:pt>
                <c:pt idx="28531">
                  <c:v>8.8578210000000013</c:v>
                </c:pt>
                <c:pt idx="28532">
                  <c:v>8.8539600000000007</c:v>
                </c:pt>
                <c:pt idx="28533">
                  <c:v>8.8533259999999991</c:v>
                </c:pt>
                <c:pt idx="28534">
                  <c:v>8.8589559999999992</c:v>
                </c:pt>
                <c:pt idx="28535">
                  <c:v>8.8616670000000006</c:v>
                </c:pt>
                <c:pt idx="28536">
                  <c:v>8.8559200000000011</c:v>
                </c:pt>
                <c:pt idx="28537">
                  <c:v>8.8517499999999991</c:v>
                </c:pt>
                <c:pt idx="28538">
                  <c:v>8.8510670000000005</c:v>
                </c:pt>
                <c:pt idx="28539">
                  <c:v>8.8457790000000003</c:v>
                </c:pt>
                <c:pt idx="28540">
                  <c:v>8.8443439999999995</c:v>
                </c:pt>
                <c:pt idx="28541">
                  <c:v>8.8467839999999995</c:v>
                </c:pt>
                <c:pt idx="28542">
                  <c:v>8.8471860000000007</c:v>
                </c:pt>
                <c:pt idx="28543">
                  <c:v>8.8455569999999994</c:v>
                </c:pt>
                <c:pt idx="28544">
                  <c:v>8.8423569999999998</c:v>
                </c:pt>
                <c:pt idx="28545">
                  <c:v>8.8456469999999996</c:v>
                </c:pt>
                <c:pt idx="28546">
                  <c:v>8.8521490000000007</c:v>
                </c:pt>
                <c:pt idx="28547">
                  <c:v>8.8529230000000005</c:v>
                </c:pt>
                <c:pt idx="28548">
                  <c:v>8.8532340000000005</c:v>
                </c:pt>
                <c:pt idx="28549">
                  <c:v>8.8549389999999999</c:v>
                </c:pt>
                <c:pt idx="28550">
                  <c:v>8.8554719999999989</c:v>
                </c:pt>
                <c:pt idx="28551">
                  <c:v>8.8556540000000012</c:v>
                </c:pt>
                <c:pt idx="28552">
                  <c:v>8.8591379999999997</c:v>
                </c:pt>
                <c:pt idx="28553">
                  <c:v>8.859826</c:v>
                </c:pt>
                <c:pt idx="28554">
                  <c:v>8.8564699999999998</c:v>
                </c:pt>
                <c:pt idx="28555">
                  <c:v>8.8601799999999997</c:v>
                </c:pt>
                <c:pt idx="28556">
                  <c:v>8.8639250000000001</c:v>
                </c:pt>
                <c:pt idx="28557">
                  <c:v>8.8590559999999989</c:v>
                </c:pt>
                <c:pt idx="28558">
                  <c:v>8.857251999999999</c:v>
                </c:pt>
                <c:pt idx="28559">
                  <c:v>8.8593130000000002</c:v>
                </c:pt>
                <c:pt idx="28560">
                  <c:v>8.8602179999999997</c:v>
                </c:pt>
                <c:pt idx="28561">
                  <c:v>8.8625709999999991</c:v>
                </c:pt>
                <c:pt idx="28562">
                  <c:v>8.862521000000001</c:v>
                </c:pt>
                <c:pt idx="28563">
                  <c:v>8.8583379999999998</c:v>
                </c:pt>
                <c:pt idx="28564">
                  <c:v>8.8572439999999997</c:v>
                </c:pt>
                <c:pt idx="28565">
                  <c:v>8.8602480000000003</c:v>
                </c:pt>
                <c:pt idx="28566">
                  <c:v>8.865964</c:v>
                </c:pt>
                <c:pt idx="28567">
                  <c:v>8.8707950000000011</c:v>
                </c:pt>
                <c:pt idx="28568">
                  <c:v>8.8703409999999998</c:v>
                </c:pt>
                <c:pt idx="28569">
                  <c:v>8.8701840000000001</c:v>
                </c:pt>
                <c:pt idx="28570">
                  <c:v>8.8716310000000007</c:v>
                </c:pt>
                <c:pt idx="28571">
                  <c:v>8.8690819999999988</c:v>
                </c:pt>
                <c:pt idx="28572">
                  <c:v>8.869961</c:v>
                </c:pt>
                <c:pt idx="28573">
                  <c:v>8.8696990000000007</c:v>
                </c:pt>
                <c:pt idx="28574">
                  <c:v>8.8704850000000004</c:v>
                </c:pt>
                <c:pt idx="28575">
                  <c:v>8.8734460000000013</c:v>
                </c:pt>
                <c:pt idx="28576">
                  <c:v>8.8689539999999987</c:v>
                </c:pt>
                <c:pt idx="28577">
                  <c:v>8.8671210000000009</c:v>
                </c:pt>
                <c:pt idx="28578">
                  <c:v>8.8726780000000005</c:v>
                </c:pt>
                <c:pt idx="28579">
                  <c:v>8.8724470000000011</c:v>
                </c:pt>
                <c:pt idx="28580">
                  <c:v>8.8714359999999992</c:v>
                </c:pt>
                <c:pt idx="28581">
                  <c:v>8.8730340000000005</c:v>
                </c:pt>
                <c:pt idx="28582">
                  <c:v>8.869762999999999</c:v>
                </c:pt>
                <c:pt idx="28583">
                  <c:v>8.8669000000000011</c:v>
                </c:pt>
                <c:pt idx="28584">
                  <c:v>8.8693740000000005</c:v>
                </c:pt>
                <c:pt idx="28585">
                  <c:v>8.8736320000000006</c:v>
                </c:pt>
                <c:pt idx="28586">
                  <c:v>8.8742570000000001</c:v>
                </c:pt>
                <c:pt idx="28587">
                  <c:v>8.8715170000000008</c:v>
                </c:pt>
                <c:pt idx="28588">
                  <c:v>8.8716450000000009</c:v>
                </c:pt>
                <c:pt idx="28589">
                  <c:v>8.8725100000000001</c:v>
                </c:pt>
                <c:pt idx="28590">
                  <c:v>8.8725620000000003</c:v>
                </c:pt>
                <c:pt idx="28591">
                  <c:v>8.8760770000000004</c:v>
                </c:pt>
                <c:pt idx="28592">
                  <c:v>8.8757760000000001</c:v>
                </c:pt>
                <c:pt idx="28593">
                  <c:v>8.8725480000000001</c:v>
                </c:pt>
                <c:pt idx="28594">
                  <c:v>8.8777819999999998</c:v>
                </c:pt>
                <c:pt idx="28595">
                  <c:v>8.8812929999999994</c:v>
                </c:pt>
                <c:pt idx="28596">
                  <c:v>8.8763819999999996</c:v>
                </c:pt>
                <c:pt idx="28597">
                  <c:v>8.8752700000000004</c:v>
                </c:pt>
                <c:pt idx="28598">
                  <c:v>8.8803210000000004</c:v>
                </c:pt>
                <c:pt idx="28599">
                  <c:v>8.881768000000001</c:v>
                </c:pt>
                <c:pt idx="28600">
                  <c:v>8.8778639999999989</c:v>
                </c:pt>
                <c:pt idx="28601">
                  <c:v>8.8768469999999997</c:v>
                </c:pt>
                <c:pt idx="28602">
                  <c:v>8.8783399999999997</c:v>
                </c:pt>
                <c:pt idx="28603">
                  <c:v>8.8761170000000007</c:v>
                </c:pt>
                <c:pt idx="28604">
                  <c:v>8.8756969999999988</c:v>
                </c:pt>
                <c:pt idx="28605">
                  <c:v>8.8816449999999989</c:v>
                </c:pt>
                <c:pt idx="28606">
                  <c:v>8.8827600000000011</c:v>
                </c:pt>
                <c:pt idx="28607">
                  <c:v>8.8746799999999997</c:v>
                </c:pt>
                <c:pt idx="28608">
                  <c:v>8.8755889999999997</c:v>
                </c:pt>
                <c:pt idx="28609">
                  <c:v>8.8807739999999988</c:v>
                </c:pt>
                <c:pt idx="28610">
                  <c:v>8.8743890000000007</c:v>
                </c:pt>
                <c:pt idx="28611">
                  <c:v>8.8724720000000001</c:v>
                </c:pt>
                <c:pt idx="28612">
                  <c:v>8.8761450000000011</c:v>
                </c:pt>
                <c:pt idx="28613">
                  <c:v>8.8704929999999997</c:v>
                </c:pt>
                <c:pt idx="28614">
                  <c:v>8.8686819999999997</c:v>
                </c:pt>
                <c:pt idx="28615">
                  <c:v>8.8743249999999989</c:v>
                </c:pt>
                <c:pt idx="28616">
                  <c:v>8.8738729999999997</c:v>
                </c:pt>
                <c:pt idx="28617">
                  <c:v>8.8720809999999997</c:v>
                </c:pt>
                <c:pt idx="28618">
                  <c:v>8.8771129999999996</c:v>
                </c:pt>
                <c:pt idx="28619">
                  <c:v>8.8768330000000013</c:v>
                </c:pt>
                <c:pt idx="28620">
                  <c:v>8.870355</c:v>
                </c:pt>
                <c:pt idx="28621">
                  <c:v>8.8744669999999992</c:v>
                </c:pt>
                <c:pt idx="28622">
                  <c:v>8.8791279999999997</c:v>
                </c:pt>
                <c:pt idx="28623">
                  <c:v>8.8721399999999999</c:v>
                </c:pt>
                <c:pt idx="28624">
                  <c:v>8.8735700000000008</c:v>
                </c:pt>
                <c:pt idx="28625">
                  <c:v>8.8810420000000008</c:v>
                </c:pt>
                <c:pt idx="28626">
                  <c:v>8.8793620000000004</c:v>
                </c:pt>
                <c:pt idx="28627">
                  <c:v>8.8780190000000001</c:v>
                </c:pt>
                <c:pt idx="28628">
                  <c:v>8.8783929999999991</c:v>
                </c:pt>
                <c:pt idx="28629">
                  <c:v>8.8743639999999999</c:v>
                </c:pt>
                <c:pt idx="28630">
                  <c:v>8.8755780000000009</c:v>
                </c:pt>
                <c:pt idx="28631">
                  <c:v>8.8817769999999996</c:v>
                </c:pt>
                <c:pt idx="28632">
                  <c:v>8.8807390000000002</c:v>
                </c:pt>
                <c:pt idx="28633">
                  <c:v>8.8766339999999992</c:v>
                </c:pt>
                <c:pt idx="28634">
                  <c:v>8.8781269999999992</c:v>
                </c:pt>
                <c:pt idx="28635">
                  <c:v>8.8811739999999997</c:v>
                </c:pt>
                <c:pt idx="28636">
                  <c:v>8.8789490000000004</c:v>
                </c:pt>
                <c:pt idx="28637">
                  <c:v>8.8786310000000004</c:v>
                </c:pt>
                <c:pt idx="28638">
                  <c:v>8.8847349999999992</c:v>
                </c:pt>
                <c:pt idx="28639">
                  <c:v>8.8849909999999994</c:v>
                </c:pt>
                <c:pt idx="28640">
                  <c:v>8.8801240000000004</c:v>
                </c:pt>
                <c:pt idx="28641">
                  <c:v>8.8777210000000011</c:v>
                </c:pt>
                <c:pt idx="28642">
                  <c:v>8.8812519999999999</c:v>
                </c:pt>
                <c:pt idx="28643">
                  <c:v>8.8848580000000013</c:v>
                </c:pt>
                <c:pt idx="28644">
                  <c:v>8.8828500000000012</c:v>
                </c:pt>
                <c:pt idx="28645">
                  <c:v>8.8845710000000011</c:v>
                </c:pt>
                <c:pt idx="28646">
                  <c:v>8.8900609999999993</c:v>
                </c:pt>
                <c:pt idx="28647">
                  <c:v>8.8889770000000006</c:v>
                </c:pt>
                <c:pt idx="28648">
                  <c:v>8.8864109999999989</c:v>
                </c:pt>
                <c:pt idx="28649">
                  <c:v>8.8864370000000008</c:v>
                </c:pt>
                <c:pt idx="28650">
                  <c:v>8.8852770000000003</c:v>
                </c:pt>
                <c:pt idx="28651">
                  <c:v>8.8856590000000004</c:v>
                </c:pt>
                <c:pt idx="28652">
                  <c:v>8.8893409999999999</c:v>
                </c:pt>
                <c:pt idx="28653">
                  <c:v>8.8944960000000002</c:v>
                </c:pt>
                <c:pt idx="28654">
                  <c:v>8.894366999999999</c:v>
                </c:pt>
                <c:pt idx="28655">
                  <c:v>8.8930769999999999</c:v>
                </c:pt>
                <c:pt idx="28656">
                  <c:v>8.8948390000000011</c:v>
                </c:pt>
                <c:pt idx="28657">
                  <c:v>8.8927410000000009</c:v>
                </c:pt>
                <c:pt idx="28658">
                  <c:v>8.8912049999999994</c:v>
                </c:pt>
                <c:pt idx="28659">
                  <c:v>8.8902970000000003</c:v>
                </c:pt>
                <c:pt idx="28660">
                  <c:v>8.8876929999999987</c:v>
                </c:pt>
                <c:pt idx="28661">
                  <c:v>8.8887910000000012</c:v>
                </c:pt>
                <c:pt idx="28662">
                  <c:v>8.8904820000000004</c:v>
                </c:pt>
                <c:pt idx="28663">
                  <c:v>8.8868270000000003</c:v>
                </c:pt>
                <c:pt idx="28664">
                  <c:v>8.8849009999999993</c:v>
                </c:pt>
                <c:pt idx="28665">
                  <c:v>8.8888049999999996</c:v>
                </c:pt>
                <c:pt idx="28666">
                  <c:v>8.8895680000000006</c:v>
                </c:pt>
                <c:pt idx="28667">
                  <c:v>8.8843220000000009</c:v>
                </c:pt>
                <c:pt idx="28668">
                  <c:v>8.8834680000000006</c:v>
                </c:pt>
                <c:pt idx="28669">
                  <c:v>8.8883070000000011</c:v>
                </c:pt>
                <c:pt idx="28670">
                  <c:v>8.889462</c:v>
                </c:pt>
                <c:pt idx="28671">
                  <c:v>8.8878659999999989</c:v>
                </c:pt>
                <c:pt idx="28672">
                  <c:v>8.8930119999999988</c:v>
                </c:pt>
                <c:pt idx="28673">
                  <c:v>8.8960889999999999</c:v>
                </c:pt>
                <c:pt idx="28674">
                  <c:v>8.8945949999999989</c:v>
                </c:pt>
                <c:pt idx="28675">
                  <c:v>8.901624</c:v>
                </c:pt>
                <c:pt idx="28676">
                  <c:v>8.904876999999999</c:v>
                </c:pt>
                <c:pt idx="28677">
                  <c:v>8.8991889999999998</c:v>
                </c:pt>
                <c:pt idx="28678">
                  <c:v>8.8999470000000009</c:v>
                </c:pt>
                <c:pt idx="28679">
                  <c:v>8.9018969999999999</c:v>
                </c:pt>
                <c:pt idx="28680">
                  <c:v>8.8962669999999999</c:v>
                </c:pt>
                <c:pt idx="28681">
                  <c:v>8.8950189999999996</c:v>
                </c:pt>
                <c:pt idx="28682">
                  <c:v>8.8984780000000008</c:v>
                </c:pt>
                <c:pt idx="28683">
                  <c:v>8.8933590000000002</c:v>
                </c:pt>
                <c:pt idx="28684">
                  <c:v>8.8926009999999991</c:v>
                </c:pt>
                <c:pt idx="28685">
                  <c:v>8.896097000000001</c:v>
                </c:pt>
                <c:pt idx="28686">
                  <c:v>8.8917849999999987</c:v>
                </c:pt>
                <c:pt idx="28687">
                  <c:v>8.8926860000000012</c:v>
                </c:pt>
                <c:pt idx="28688">
                  <c:v>8.8989200000000004</c:v>
                </c:pt>
                <c:pt idx="28689">
                  <c:v>8.8986219999999996</c:v>
                </c:pt>
                <c:pt idx="28690">
                  <c:v>8.8953610000000012</c:v>
                </c:pt>
                <c:pt idx="28691">
                  <c:v>8.8950689999999994</c:v>
                </c:pt>
                <c:pt idx="28692">
                  <c:v>8.8953260000000007</c:v>
                </c:pt>
                <c:pt idx="28693">
                  <c:v>8.8955789999999997</c:v>
                </c:pt>
                <c:pt idx="28694">
                  <c:v>8.896763</c:v>
                </c:pt>
                <c:pt idx="28695">
                  <c:v>8.8960910000000002</c:v>
                </c:pt>
                <c:pt idx="28696">
                  <c:v>8.8970359999999999</c:v>
                </c:pt>
                <c:pt idx="28697">
                  <c:v>8.8981969999999997</c:v>
                </c:pt>
                <c:pt idx="28698">
                  <c:v>8.8977029999999999</c:v>
                </c:pt>
                <c:pt idx="28699">
                  <c:v>8.8977360000000001</c:v>
                </c:pt>
                <c:pt idx="28700">
                  <c:v>8.8970249999999993</c:v>
                </c:pt>
                <c:pt idx="28701">
                  <c:v>8.8989940000000001</c:v>
                </c:pt>
                <c:pt idx="28702">
                  <c:v>8.9005690000000008</c:v>
                </c:pt>
                <c:pt idx="28703">
                  <c:v>8.8997740000000007</c:v>
                </c:pt>
                <c:pt idx="28704">
                  <c:v>8.9012779999999996</c:v>
                </c:pt>
                <c:pt idx="28705">
                  <c:v>8.9010409999999993</c:v>
                </c:pt>
                <c:pt idx="28706">
                  <c:v>8.8989370000000001</c:v>
                </c:pt>
                <c:pt idx="28707">
                  <c:v>8.8984559999999995</c:v>
                </c:pt>
                <c:pt idx="28708">
                  <c:v>8.8973399999999998</c:v>
                </c:pt>
                <c:pt idx="28709">
                  <c:v>8.8996630000000003</c:v>
                </c:pt>
                <c:pt idx="28710">
                  <c:v>8.9043580000000002</c:v>
                </c:pt>
                <c:pt idx="28711">
                  <c:v>8.9050580000000004</c:v>
                </c:pt>
                <c:pt idx="28712">
                  <c:v>8.9050399999999996</c:v>
                </c:pt>
                <c:pt idx="28713">
                  <c:v>8.9054500000000001</c:v>
                </c:pt>
                <c:pt idx="28714">
                  <c:v>8.9029500000000006</c:v>
                </c:pt>
                <c:pt idx="28715">
                  <c:v>8.9019240000000011</c:v>
                </c:pt>
                <c:pt idx="28716">
                  <c:v>8.9032720000000012</c:v>
                </c:pt>
                <c:pt idx="28717">
                  <c:v>8.9043500000000009</c:v>
                </c:pt>
                <c:pt idx="28718">
                  <c:v>8.9065820000000002</c:v>
                </c:pt>
                <c:pt idx="28719">
                  <c:v>8.903079</c:v>
                </c:pt>
                <c:pt idx="28720">
                  <c:v>8.9004690000000011</c:v>
                </c:pt>
                <c:pt idx="28721">
                  <c:v>8.9086499999999997</c:v>
                </c:pt>
                <c:pt idx="28722">
                  <c:v>8.9104710000000011</c:v>
                </c:pt>
                <c:pt idx="28723">
                  <c:v>8.9065700000000003</c:v>
                </c:pt>
                <c:pt idx="28724">
                  <c:v>8.9093099999999996</c:v>
                </c:pt>
                <c:pt idx="28725">
                  <c:v>8.9095969999999998</c:v>
                </c:pt>
                <c:pt idx="28726">
                  <c:v>8.9100560000000009</c:v>
                </c:pt>
                <c:pt idx="28727">
                  <c:v>8.9122719999999997</c:v>
                </c:pt>
                <c:pt idx="28728">
                  <c:v>8.9112709999999993</c:v>
                </c:pt>
                <c:pt idx="28729">
                  <c:v>8.9098119999999987</c:v>
                </c:pt>
                <c:pt idx="28730">
                  <c:v>8.9085339999999995</c:v>
                </c:pt>
                <c:pt idx="28731">
                  <c:v>8.9070339999999995</c:v>
                </c:pt>
                <c:pt idx="28732">
                  <c:v>8.9084369999999993</c:v>
                </c:pt>
                <c:pt idx="28733">
                  <c:v>8.9103840000000005</c:v>
                </c:pt>
                <c:pt idx="28734">
                  <c:v>8.9087150000000008</c:v>
                </c:pt>
                <c:pt idx="28735">
                  <c:v>8.9095529999999989</c:v>
                </c:pt>
                <c:pt idx="28736">
                  <c:v>8.9114620000000002</c:v>
                </c:pt>
                <c:pt idx="28737">
                  <c:v>8.9095289999999991</c:v>
                </c:pt>
                <c:pt idx="28738">
                  <c:v>8.910838</c:v>
                </c:pt>
                <c:pt idx="28739">
                  <c:v>8.9135059999999999</c:v>
                </c:pt>
                <c:pt idx="28740">
                  <c:v>8.9143340000000002</c:v>
                </c:pt>
                <c:pt idx="28741">
                  <c:v>8.9162049999999997</c:v>
                </c:pt>
                <c:pt idx="28742">
                  <c:v>8.9153289999999998</c:v>
                </c:pt>
                <c:pt idx="28743">
                  <c:v>8.9179910000000007</c:v>
                </c:pt>
                <c:pt idx="28744">
                  <c:v>8.9227489999999996</c:v>
                </c:pt>
                <c:pt idx="28745">
                  <c:v>8.9214090000000006</c:v>
                </c:pt>
                <c:pt idx="28746">
                  <c:v>8.9174049999999987</c:v>
                </c:pt>
                <c:pt idx="28747">
                  <c:v>8.9141940000000002</c:v>
                </c:pt>
                <c:pt idx="28748">
                  <c:v>8.9168939999999992</c:v>
                </c:pt>
                <c:pt idx="28749">
                  <c:v>8.918965</c:v>
                </c:pt>
                <c:pt idx="28750">
                  <c:v>8.9138339999999996</c:v>
                </c:pt>
                <c:pt idx="28751">
                  <c:v>8.9127919999999996</c:v>
                </c:pt>
                <c:pt idx="28752">
                  <c:v>8.9116609999999987</c:v>
                </c:pt>
                <c:pt idx="28753">
                  <c:v>8.9042890000000003</c:v>
                </c:pt>
                <c:pt idx="28754">
                  <c:v>8.9012190000000011</c:v>
                </c:pt>
                <c:pt idx="28755">
                  <c:v>8.903734</c:v>
                </c:pt>
                <c:pt idx="28756">
                  <c:v>8.9059340000000002</c:v>
                </c:pt>
                <c:pt idx="28757">
                  <c:v>8.9102829999999997</c:v>
                </c:pt>
                <c:pt idx="28758">
                  <c:v>8.9143070000000009</c:v>
                </c:pt>
                <c:pt idx="28759">
                  <c:v>8.9144849999999991</c:v>
                </c:pt>
                <c:pt idx="28760">
                  <c:v>8.9161180000000009</c:v>
                </c:pt>
                <c:pt idx="28761">
                  <c:v>8.9187329999999996</c:v>
                </c:pt>
                <c:pt idx="28762">
                  <c:v>8.9186739999999993</c:v>
                </c:pt>
                <c:pt idx="28763">
                  <c:v>8.9186890000000005</c:v>
                </c:pt>
                <c:pt idx="28764">
                  <c:v>8.9184750000000008</c:v>
                </c:pt>
                <c:pt idx="28765">
                  <c:v>8.9152500000000003</c:v>
                </c:pt>
                <c:pt idx="28766">
                  <c:v>8.9135069999999992</c:v>
                </c:pt>
                <c:pt idx="28767">
                  <c:v>8.9165850000000013</c:v>
                </c:pt>
                <c:pt idx="28768">
                  <c:v>8.9160760000000003</c:v>
                </c:pt>
                <c:pt idx="28769">
                  <c:v>8.9137339999999998</c:v>
                </c:pt>
                <c:pt idx="28770">
                  <c:v>8.9171760000000013</c:v>
                </c:pt>
                <c:pt idx="28771">
                  <c:v>8.9180379999999992</c:v>
                </c:pt>
                <c:pt idx="28772">
                  <c:v>8.9169200000000011</c:v>
                </c:pt>
                <c:pt idx="28773">
                  <c:v>8.922231</c:v>
                </c:pt>
                <c:pt idx="28774">
                  <c:v>8.9266569999999987</c:v>
                </c:pt>
                <c:pt idx="28775">
                  <c:v>8.9258439999999997</c:v>
                </c:pt>
                <c:pt idx="28776">
                  <c:v>8.9225469999999998</c:v>
                </c:pt>
                <c:pt idx="28777">
                  <c:v>8.923959</c:v>
                </c:pt>
                <c:pt idx="28778">
                  <c:v>8.9276179999999989</c:v>
                </c:pt>
                <c:pt idx="28779">
                  <c:v>8.9244830000000004</c:v>
                </c:pt>
                <c:pt idx="28780">
                  <c:v>8.9221760000000003</c:v>
                </c:pt>
                <c:pt idx="28781">
                  <c:v>8.9240589999999997</c:v>
                </c:pt>
                <c:pt idx="28782">
                  <c:v>8.9252289999999999</c:v>
                </c:pt>
                <c:pt idx="28783">
                  <c:v>8.9249900000000011</c:v>
                </c:pt>
                <c:pt idx="28784">
                  <c:v>8.9263329999999996</c:v>
                </c:pt>
                <c:pt idx="28785">
                  <c:v>8.931343</c:v>
                </c:pt>
                <c:pt idx="28786">
                  <c:v>8.9319290000000002</c:v>
                </c:pt>
                <c:pt idx="28787">
                  <c:v>8.9297560000000011</c:v>
                </c:pt>
                <c:pt idx="28788">
                  <c:v>8.9298690000000001</c:v>
                </c:pt>
                <c:pt idx="28789">
                  <c:v>8.9292660000000001</c:v>
                </c:pt>
                <c:pt idx="28790">
                  <c:v>8.9269780000000001</c:v>
                </c:pt>
                <c:pt idx="28791">
                  <c:v>8.9266919999999992</c:v>
                </c:pt>
                <c:pt idx="28792">
                  <c:v>8.9270820000000004</c:v>
                </c:pt>
                <c:pt idx="28793">
                  <c:v>8.9262170000000012</c:v>
                </c:pt>
                <c:pt idx="28794">
                  <c:v>8.9274909999999998</c:v>
                </c:pt>
                <c:pt idx="28795">
                  <c:v>8.927347000000001</c:v>
                </c:pt>
                <c:pt idx="28796">
                  <c:v>8.9241929999999989</c:v>
                </c:pt>
                <c:pt idx="28797">
                  <c:v>8.9238600000000012</c:v>
                </c:pt>
                <c:pt idx="28798">
                  <c:v>8.9242059999999999</c:v>
                </c:pt>
                <c:pt idx="28799">
                  <c:v>8.9250439999999998</c:v>
                </c:pt>
                <c:pt idx="28800">
                  <c:v>8.9267579999999995</c:v>
                </c:pt>
                <c:pt idx="28801">
                  <c:v>8.9247379999999996</c:v>
                </c:pt>
                <c:pt idx="28802">
                  <c:v>8.9226400000000012</c:v>
                </c:pt>
                <c:pt idx="28803">
                  <c:v>8.9243370000000013</c:v>
                </c:pt>
                <c:pt idx="28804">
                  <c:v>8.9233599999999988</c:v>
                </c:pt>
                <c:pt idx="28805">
                  <c:v>8.9219670000000004</c:v>
                </c:pt>
                <c:pt idx="28806">
                  <c:v>8.926169999999999</c:v>
                </c:pt>
                <c:pt idx="28807">
                  <c:v>8.9306820000000009</c:v>
                </c:pt>
                <c:pt idx="28808">
                  <c:v>8.9313859999999998</c:v>
                </c:pt>
                <c:pt idx="28809">
                  <c:v>8.9303369999999997</c:v>
                </c:pt>
                <c:pt idx="28810">
                  <c:v>8.9272980000000004</c:v>
                </c:pt>
                <c:pt idx="28811">
                  <c:v>8.9267730000000007</c:v>
                </c:pt>
                <c:pt idx="28812">
                  <c:v>8.9283900000000003</c:v>
                </c:pt>
                <c:pt idx="28813">
                  <c:v>8.9274969999999989</c:v>
                </c:pt>
                <c:pt idx="28814">
                  <c:v>8.9298749999999991</c:v>
                </c:pt>
                <c:pt idx="28815">
                  <c:v>8.9301309999999994</c:v>
                </c:pt>
                <c:pt idx="28816">
                  <c:v>8.925377000000001</c:v>
                </c:pt>
                <c:pt idx="28817">
                  <c:v>8.9299989999999987</c:v>
                </c:pt>
                <c:pt idx="28818">
                  <c:v>8.9350249999999996</c:v>
                </c:pt>
                <c:pt idx="28819">
                  <c:v>8.9304050000000004</c:v>
                </c:pt>
                <c:pt idx="28820">
                  <c:v>8.9295730000000013</c:v>
                </c:pt>
                <c:pt idx="28821">
                  <c:v>8.9347209999999997</c:v>
                </c:pt>
                <c:pt idx="28822">
                  <c:v>8.934825</c:v>
                </c:pt>
                <c:pt idx="28823">
                  <c:v>8.933173</c:v>
                </c:pt>
                <c:pt idx="28824">
                  <c:v>8.9366409999999998</c:v>
                </c:pt>
                <c:pt idx="28825">
                  <c:v>8.9373290000000001</c:v>
                </c:pt>
                <c:pt idx="28826">
                  <c:v>8.9347600000000007</c:v>
                </c:pt>
                <c:pt idx="28827">
                  <c:v>8.9366629999999994</c:v>
                </c:pt>
                <c:pt idx="28828">
                  <c:v>8.9383149999999993</c:v>
                </c:pt>
                <c:pt idx="28829">
                  <c:v>8.9359019999999987</c:v>
                </c:pt>
                <c:pt idx="28830">
                  <c:v>8.9357119999999988</c:v>
                </c:pt>
                <c:pt idx="28831">
                  <c:v>8.9346500000000013</c:v>
                </c:pt>
                <c:pt idx="28832">
                  <c:v>8.9341240000000006</c:v>
                </c:pt>
                <c:pt idx="28833">
                  <c:v>8.9372049999999987</c:v>
                </c:pt>
                <c:pt idx="28834">
                  <c:v>8.9358649999999997</c:v>
                </c:pt>
                <c:pt idx="28835">
                  <c:v>8.933942</c:v>
                </c:pt>
                <c:pt idx="28836">
                  <c:v>8.9364129999999999</c:v>
                </c:pt>
                <c:pt idx="28837">
                  <c:v>8.9410819999999998</c:v>
                </c:pt>
                <c:pt idx="28838">
                  <c:v>8.9447450000000011</c:v>
                </c:pt>
                <c:pt idx="28839">
                  <c:v>8.9466080000000012</c:v>
                </c:pt>
                <c:pt idx="28840">
                  <c:v>8.9501989999999996</c:v>
                </c:pt>
                <c:pt idx="28841">
                  <c:v>8.9496870000000008</c:v>
                </c:pt>
                <c:pt idx="28842">
                  <c:v>8.9456980000000001</c:v>
                </c:pt>
                <c:pt idx="28843">
                  <c:v>8.9449159999999992</c:v>
                </c:pt>
                <c:pt idx="28844">
                  <c:v>8.9430389999999989</c:v>
                </c:pt>
                <c:pt idx="28845">
                  <c:v>8.9456230000000012</c:v>
                </c:pt>
                <c:pt idx="28846">
                  <c:v>8.9466059999999992</c:v>
                </c:pt>
                <c:pt idx="28847">
                  <c:v>8.943721</c:v>
                </c:pt>
                <c:pt idx="28848">
                  <c:v>8.9463159999999995</c:v>
                </c:pt>
                <c:pt idx="28849">
                  <c:v>8.9468630000000005</c:v>
                </c:pt>
                <c:pt idx="28850">
                  <c:v>8.9405140000000003</c:v>
                </c:pt>
                <c:pt idx="28851">
                  <c:v>8.9379960000000001</c:v>
                </c:pt>
                <c:pt idx="28852">
                  <c:v>8.9425679999999996</c:v>
                </c:pt>
                <c:pt idx="28853">
                  <c:v>8.9448140000000009</c:v>
                </c:pt>
                <c:pt idx="28854">
                  <c:v>8.942475</c:v>
                </c:pt>
                <c:pt idx="28855">
                  <c:v>8.9403609999999993</c:v>
                </c:pt>
                <c:pt idx="28856">
                  <c:v>8.9394030000000004</c:v>
                </c:pt>
                <c:pt idx="28857">
                  <c:v>8.9405359999999998</c:v>
                </c:pt>
                <c:pt idx="28858">
                  <c:v>8.9433159999999994</c:v>
                </c:pt>
                <c:pt idx="28859">
                  <c:v>8.9457260000000005</c:v>
                </c:pt>
                <c:pt idx="28860">
                  <c:v>8.9467859999999995</c:v>
                </c:pt>
                <c:pt idx="28861">
                  <c:v>8.9448159999999994</c:v>
                </c:pt>
                <c:pt idx="28862">
                  <c:v>8.9450900000000004</c:v>
                </c:pt>
                <c:pt idx="28863">
                  <c:v>8.9460620000000013</c:v>
                </c:pt>
                <c:pt idx="28864">
                  <c:v>8.944666999999999</c:v>
                </c:pt>
                <c:pt idx="28865">
                  <c:v>8.9475689999999997</c:v>
                </c:pt>
                <c:pt idx="28866">
                  <c:v>8.9490289999999995</c:v>
                </c:pt>
                <c:pt idx="28867">
                  <c:v>8.9486880000000006</c:v>
                </c:pt>
                <c:pt idx="28868">
                  <c:v>8.9493179999999999</c:v>
                </c:pt>
                <c:pt idx="28869">
                  <c:v>8.9451879999999999</c:v>
                </c:pt>
                <c:pt idx="28870">
                  <c:v>8.9423649999999988</c:v>
                </c:pt>
                <c:pt idx="28871">
                  <c:v>8.9461100000000009</c:v>
                </c:pt>
                <c:pt idx="28872">
                  <c:v>8.9469399999999997</c:v>
                </c:pt>
                <c:pt idx="28873">
                  <c:v>8.9439600000000006</c:v>
                </c:pt>
                <c:pt idx="28874">
                  <c:v>8.9441120000000005</c:v>
                </c:pt>
                <c:pt idx="28875">
                  <c:v>8.9449040000000011</c:v>
                </c:pt>
                <c:pt idx="28876">
                  <c:v>8.9448539999999994</c:v>
                </c:pt>
                <c:pt idx="28877">
                  <c:v>8.9463530000000002</c:v>
                </c:pt>
                <c:pt idx="28878">
                  <c:v>8.946828</c:v>
                </c:pt>
                <c:pt idx="28879">
                  <c:v>8.9501239999999989</c:v>
                </c:pt>
                <c:pt idx="28880">
                  <c:v>8.9542190000000002</c:v>
                </c:pt>
                <c:pt idx="28881">
                  <c:v>8.9545960000000004</c:v>
                </c:pt>
                <c:pt idx="28882">
                  <c:v>8.9563550000000003</c:v>
                </c:pt>
                <c:pt idx="28883">
                  <c:v>8.9579060000000013</c:v>
                </c:pt>
                <c:pt idx="28884">
                  <c:v>8.9563260000000007</c:v>
                </c:pt>
                <c:pt idx="28885">
                  <c:v>8.9556339999999999</c:v>
                </c:pt>
                <c:pt idx="28886">
                  <c:v>8.9549409999999998</c:v>
                </c:pt>
                <c:pt idx="28887">
                  <c:v>8.9496789999999997</c:v>
                </c:pt>
                <c:pt idx="28888">
                  <c:v>8.9466570000000001</c:v>
                </c:pt>
                <c:pt idx="28889">
                  <c:v>8.9493159999999996</c:v>
                </c:pt>
                <c:pt idx="28890">
                  <c:v>8.9512490000000007</c:v>
                </c:pt>
                <c:pt idx="28891">
                  <c:v>8.952007</c:v>
                </c:pt>
                <c:pt idx="28892">
                  <c:v>8.9516449999999992</c:v>
                </c:pt>
                <c:pt idx="28893">
                  <c:v>8.9498090000000001</c:v>
                </c:pt>
                <c:pt idx="28894">
                  <c:v>8.9509410000000003</c:v>
                </c:pt>
                <c:pt idx="28895">
                  <c:v>8.9509939999999997</c:v>
                </c:pt>
                <c:pt idx="28896">
                  <c:v>8.9492930000000008</c:v>
                </c:pt>
                <c:pt idx="28897">
                  <c:v>8.950329</c:v>
                </c:pt>
                <c:pt idx="28898">
                  <c:v>8.9483859999999993</c:v>
                </c:pt>
                <c:pt idx="28899">
                  <c:v>8.9462879999999991</c:v>
                </c:pt>
                <c:pt idx="28900">
                  <c:v>8.9513490000000004</c:v>
                </c:pt>
                <c:pt idx="28901">
                  <c:v>8.9564109999999992</c:v>
                </c:pt>
                <c:pt idx="28902">
                  <c:v>8.955883</c:v>
                </c:pt>
                <c:pt idx="28903">
                  <c:v>8.9592659999999995</c:v>
                </c:pt>
                <c:pt idx="28904">
                  <c:v>8.968509000000001</c:v>
                </c:pt>
                <c:pt idx="28905">
                  <c:v>8.9693870000000011</c:v>
                </c:pt>
                <c:pt idx="28906">
                  <c:v>8.9635180000000005</c:v>
                </c:pt>
                <c:pt idx="28907">
                  <c:v>8.9662399999999991</c:v>
                </c:pt>
                <c:pt idx="28908">
                  <c:v>8.9743139999999997</c:v>
                </c:pt>
                <c:pt idx="28909">
                  <c:v>8.9748549999999998</c:v>
                </c:pt>
                <c:pt idx="28910">
                  <c:v>8.9696700000000007</c:v>
                </c:pt>
                <c:pt idx="28911">
                  <c:v>8.9660809999999991</c:v>
                </c:pt>
                <c:pt idx="28912">
                  <c:v>8.9610830000000004</c:v>
                </c:pt>
                <c:pt idx="28913">
                  <c:v>8.9575120000000013</c:v>
                </c:pt>
                <c:pt idx="28914">
                  <c:v>8.9592919999999996</c:v>
                </c:pt>
                <c:pt idx="28915">
                  <c:v>8.9626370000000009</c:v>
                </c:pt>
                <c:pt idx="28916">
                  <c:v>8.9639699999999998</c:v>
                </c:pt>
                <c:pt idx="28917">
                  <c:v>8.9629729999999999</c:v>
                </c:pt>
                <c:pt idx="28918">
                  <c:v>8.9610659999999989</c:v>
                </c:pt>
                <c:pt idx="28919">
                  <c:v>8.9619590000000002</c:v>
                </c:pt>
                <c:pt idx="28920">
                  <c:v>8.9602219999999999</c:v>
                </c:pt>
                <c:pt idx="28921">
                  <c:v>8.9570420000000013</c:v>
                </c:pt>
                <c:pt idx="28922">
                  <c:v>8.9606479999999991</c:v>
                </c:pt>
                <c:pt idx="28923">
                  <c:v>8.9668799999999997</c:v>
                </c:pt>
                <c:pt idx="28924">
                  <c:v>8.9686470000000007</c:v>
                </c:pt>
                <c:pt idx="28925">
                  <c:v>8.9693469999999991</c:v>
                </c:pt>
                <c:pt idx="28926">
                  <c:v>8.9727569999999996</c:v>
                </c:pt>
                <c:pt idx="28927">
                  <c:v>8.9750429999999994</c:v>
                </c:pt>
                <c:pt idx="28928">
                  <c:v>8.9744929999999989</c:v>
                </c:pt>
                <c:pt idx="28929">
                  <c:v>8.9741549999999997</c:v>
                </c:pt>
                <c:pt idx="28930">
                  <c:v>8.9720519999999997</c:v>
                </c:pt>
                <c:pt idx="28931">
                  <c:v>8.9700980000000001</c:v>
                </c:pt>
                <c:pt idx="28932">
                  <c:v>8.9709409999999998</c:v>
                </c:pt>
                <c:pt idx="28933">
                  <c:v>8.971292</c:v>
                </c:pt>
                <c:pt idx="28934">
                  <c:v>8.9684470000000012</c:v>
                </c:pt>
                <c:pt idx="28935">
                  <c:v>8.9677199999999999</c:v>
                </c:pt>
                <c:pt idx="28936">
                  <c:v>8.9709770000000013</c:v>
                </c:pt>
                <c:pt idx="28937">
                  <c:v>8.9719289999999994</c:v>
                </c:pt>
                <c:pt idx="28938">
                  <c:v>8.9680590000000002</c:v>
                </c:pt>
                <c:pt idx="28939">
                  <c:v>8.9701810000000002</c:v>
                </c:pt>
                <c:pt idx="28940">
                  <c:v>8.9740299999999991</c:v>
                </c:pt>
                <c:pt idx="28941">
                  <c:v>8.9722580000000001</c:v>
                </c:pt>
                <c:pt idx="28942">
                  <c:v>8.9711959999999991</c:v>
                </c:pt>
                <c:pt idx="28943">
                  <c:v>8.9720100000000009</c:v>
                </c:pt>
                <c:pt idx="28944">
                  <c:v>8.9710940000000008</c:v>
                </c:pt>
                <c:pt idx="28945">
                  <c:v>8.971782000000001</c:v>
                </c:pt>
                <c:pt idx="28946">
                  <c:v>8.9712940000000003</c:v>
                </c:pt>
                <c:pt idx="28947">
                  <c:v>8.9660140000000013</c:v>
                </c:pt>
                <c:pt idx="28948">
                  <c:v>8.9658429999999996</c:v>
                </c:pt>
                <c:pt idx="28949">
                  <c:v>8.9687520000000003</c:v>
                </c:pt>
                <c:pt idx="28950">
                  <c:v>8.9669810000000005</c:v>
                </c:pt>
                <c:pt idx="28951">
                  <c:v>8.9682440000000003</c:v>
                </c:pt>
                <c:pt idx="28952">
                  <c:v>8.9723480000000002</c:v>
                </c:pt>
                <c:pt idx="28953">
                  <c:v>8.9714570000000009</c:v>
                </c:pt>
                <c:pt idx="28954">
                  <c:v>8.9684360000000005</c:v>
                </c:pt>
                <c:pt idx="28955">
                  <c:v>8.968081999999999</c:v>
                </c:pt>
                <c:pt idx="28956">
                  <c:v>8.9685509999999997</c:v>
                </c:pt>
                <c:pt idx="28957">
                  <c:v>8.9685579999999998</c:v>
                </c:pt>
                <c:pt idx="28958">
                  <c:v>8.9688109999999988</c:v>
                </c:pt>
                <c:pt idx="28959">
                  <c:v>8.9678369999999994</c:v>
                </c:pt>
                <c:pt idx="28960">
                  <c:v>8.968337</c:v>
                </c:pt>
                <c:pt idx="28961">
                  <c:v>8.9728060000000003</c:v>
                </c:pt>
                <c:pt idx="28962">
                  <c:v>8.9713069999999995</c:v>
                </c:pt>
                <c:pt idx="28963">
                  <c:v>8.9668029999999987</c:v>
                </c:pt>
                <c:pt idx="28964">
                  <c:v>8.9696949999999998</c:v>
                </c:pt>
                <c:pt idx="28965">
                  <c:v>8.9714349999999996</c:v>
                </c:pt>
                <c:pt idx="28966">
                  <c:v>8.9674750000000003</c:v>
                </c:pt>
                <c:pt idx="28967">
                  <c:v>8.9671589999999988</c:v>
                </c:pt>
                <c:pt idx="28968">
                  <c:v>8.9691349999999996</c:v>
                </c:pt>
                <c:pt idx="28969">
                  <c:v>8.9706539999999997</c:v>
                </c:pt>
                <c:pt idx="28970">
                  <c:v>8.9729950000000009</c:v>
                </c:pt>
                <c:pt idx="28971">
                  <c:v>8.973573</c:v>
                </c:pt>
                <c:pt idx="28972">
                  <c:v>8.9751609999999999</c:v>
                </c:pt>
                <c:pt idx="28973">
                  <c:v>8.9798919999999995</c:v>
                </c:pt>
                <c:pt idx="28974">
                  <c:v>8.9780739999999994</c:v>
                </c:pt>
                <c:pt idx="28975">
                  <c:v>8.9745290000000004</c:v>
                </c:pt>
                <c:pt idx="28976">
                  <c:v>8.9772230000000004</c:v>
                </c:pt>
                <c:pt idx="28977">
                  <c:v>8.9803899999999999</c:v>
                </c:pt>
                <c:pt idx="28978">
                  <c:v>8.9776009999999999</c:v>
                </c:pt>
                <c:pt idx="28979">
                  <c:v>8.9748400000000004</c:v>
                </c:pt>
                <c:pt idx="28980">
                  <c:v>8.9756959999999992</c:v>
                </c:pt>
                <c:pt idx="28981">
                  <c:v>8.9769129999999997</c:v>
                </c:pt>
                <c:pt idx="28982">
                  <c:v>8.9766009999999987</c:v>
                </c:pt>
                <c:pt idx="28983">
                  <c:v>8.9764429999999997</c:v>
                </c:pt>
                <c:pt idx="28984">
                  <c:v>8.9783609999999996</c:v>
                </c:pt>
                <c:pt idx="28985">
                  <c:v>8.9801919999999988</c:v>
                </c:pt>
                <c:pt idx="28986">
                  <c:v>8.9740929999999999</c:v>
                </c:pt>
                <c:pt idx="28987">
                  <c:v>8.9686789999999998</c:v>
                </c:pt>
                <c:pt idx="28988">
                  <c:v>8.9726730000000003</c:v>
                </c:pt>
                <c:pt idx="28989">
                  <c:v>8.9756049999999998</c:v>
                </c:pt>
                <c:pt idx="28990">
                  <c:v>8.9716400000000007</c:v>
                </c:pt>
                <c:pt idx="28991">
                  <c:v>8.9723490000000012</c:v>
                </c:pt>
                <c:pt idx="28992">
                  <c:v>8.9791850000000011</c:v>
                </c:pt>
                <c:pt idx="28993">
                  <c:v>8.9797849999999997</c:v>
                </c:pt>
                <c:pt idx="28994">
                  <c:v>8.980416</c:v>
                </c:pt>
                <c:pt idx="28995">
                  <c:v>8.9843340000000005</c:v>
                </c:pt>
                <c:pt idx="28996">
                  <c:v>8.9843970000000013</c:v>
                </c:pt>
                <c:pt idx="28997">
                  <c:v>8.9843349999999997</c:v>
                </c:pt>
                <c:pt idx="28998">
                  <c:v>8.983782999999999</c:v>
                </c:pt>
                <c:pt idx="28999">
                  <c:v>8.9830800000000011</c:v>
                </c:pt>
                <c:pt idx="29000">
                  <c:v>8.9825699999999991</c:v>
                </c:pt>
                <c:pt idx="29001">
                  <c:v>8.9791439999999998</c:v>
                </c:pt>
                <c:pt idx="29002">
                  <c:v>8.9754670000000001</c:v>
                </c:pt>
                <c:pt idx="29003">
                  <c:v>8.9765180000000004</c:v>
                </c:pt>
                <c:pt idx="29004">
                  <c:v>8.9809610000000006</c:v>
                </c:pt>
                <c:pt idx="29005">
                  <c:v>8.9844550000000005</c:v>
                </c:pt>
                <c:pt idx="29006">
                  <c:v>8.9848099999999995</c:v>
                </c:pt>
                <c:pt idx="29007">
                  <c:v>8.9841189999999997</c:v>
                </c:pt>
                <c:pt idx="29008">
                  <c:v>8.9842650000000006</c:v>
                </c:pt>
                <c:pt idx="29009">
                  <c:v>8.9844980000000003</c:v>
                </c:pt>
                <c:pt idx="29010">
                  <c:v>8.9848730000000003</c:v>
                </c:pt>
                <c:pt idx="29011">
                  <c:v>8.9883209999999991</c:v>
                </c:pt>
                <c:pt idx="29012">
                  <c:v>8.9887249999999987</c:v>
                </c:pt>
                <c:pt idx="29013">
                  <c:v>8.9840590000000002</c:v>
                </c:pt>
                <c:pt idx="29014">
                  <c:v>8.9864840000000008</c:v>
                </c:pt>
                <c:pt idx="29015">
                  <c:v>8.9915470000000006</c:v>
                </c:pt>
                <c:pt idx="29016">
                  <c:v>8.9909619999999997</c:v>
                </c:pt>
                <c:pt idx="29017">
                  <c:v>8.9897169999999988</c:v>
                </c:pt>
                <c:pt idx="29018">
                  <c:v>8.9871219999999994</c:v>
                </c:pt>
                <c:pt idx="29019">
                  <c:v>8.9840820000000008</c:v>
                </c:pt>
                <c:pt idx="29020">
                  <c:v>8.9881390000000003</c:v>
                </c:pt>
                <c:pt idx="29021">
                  <c:v>8.992623</c:v>
                </c:pt>
                <c:pt idx="29022">
                  <c:v>8.9852720000000001</c:v>
                </c:pt>
                <c:pt idx="29023">
                  <c:v>8.980357999999999</c:v>
                </c:pt>
                <c:pt idx="29024">
                  <c:v>8.9869880000000002</c:v>
                </c:pt>
                <c:pt idx="29025">
                  <c:v>8.9853719999999999</c:v>
                </c:pt>
                <c:pt idx="29026">
                  <c:v>8.9820659999999997</c:v>
                </c:pt>
                <c:pt idx="29027">
                  <c:v>8.987546</c:v>
                </c:pt>
                <c:pt idx="29028">
                  <c:v>8.9885249999999992</c:v>
                </c:pt>
                <c:pt idx="29029">
                  <c:v>8.987304</c:v>
                </c:pt>
                <c:pt idx="29030">
                  <c:v>8.9910750000000004</c:v>
                </c:pt>
                <c:pt idx="29031">
                  <c:v>8.9952810000000003</c:v>
                </c:pt>
                <c:pt idx="29032">
                  <c:v>8.99526</c:v>
                </c:pt>
                <c:pt idx="29033">
                  <c:v>8.9946990000000007</c:v>
                </c:pt>
                <c:pt idx="29034">
                  <c:v>8.9969970000000004</c:v>
                </c:pt>
                <c:pt idx="29035">
                  <c:v>8.9947739999999996</c:v>
                </c:pt>
                <c:pt idx="29036">
                  <c:v>8.9885389999999994</c:v>
                </c:pt>
                <c:pt idx="29037">
                  <c:v>8.9892190000000003</c:v>
                </c:pt>
                <c:pt idx="29038">
                  <c:v>8.9939499999999999</c:v>
                </c:pt>
                <c:pt idx="29039">
                  <c:v>8.9947289999999995</c:v>
                </c:pt>
                <c:pt idx="29040">
                  <c:v>8.9934760000000011</c:v>
                </c:pt>
                <c:pt idx="29041">
                  <c:v>8.9938640000000003</c:v>
                </c:pt>
                <c:pt idx="29042">
                  <c:v>8.9940250000000006</c:v>
                </c:pt>
                <c:pt idx="29043">
                  <c:v>8.9968819999999994</c:v>
                </c:pt>
                <c:pt idx="29044">
                  <c:v>9.0002999999999993</c:v>
                </c:pt>
                <c:pt idx="29045">
                  <c:v>8.9972659999999998</c:v>
                </c:pt>
                <c:pt idx="29046">
                  <c:v>8.9954840000000011</c:v>
                </c:pt>
                <c:pt idx="29047">
                  <c:v>9.0000470000000004</c:v>
                </c:pt>
                <c:pt idx="29048">
                  <c:v>8.9984219999999997</c:v>
                </c:pt>
                <c:pt idx="29049">
                  <c:v>8.9927409999999988</c:v>
                </c:pt>
                <c:pt idx="29050">
                  <c:v>8.9981819999999999</c:v>
                </c:pt>
                <c:pt idx="29051">
                  <c:v>9.0094770000000004</c:v>
                </c:pt>
                <c:pt idx="29052">
                  <c:v>9.0091570000000001</c:v>
                </c:pt>
                <c:pt idx="29053">
                  <c:v>9.0068190000000001</c:v>
                </c:pt>
                <c:pt idx="29054">
                  <c:v>9.0119889999999998</c:v>
                </c:pt>
                <c:pt idx="29055">
                  <c:v>9.0126410000000003</c:v>
                </c:pt>
                <c:pt idx="29056">
                  <c:v>9.0114710000000002</c:v>
                </c:pt>
                <c:pt idx="29057">
                  <c:v>9.0117460000000005</c:v>
                </c:pt>
                <c:pt idx="29058">
                  <c:v>9.0087519999999994</c:v>
                </c:pt>
                <c:pt idx="29059">
                  <c:v>9.0039770000000008</c:v>
                </c:pt>
                <c:pt idx="29060">
                  <c:v>9.0015289999999997</c:v>
                </c:pt>
                <c:pt idx="29061">
                  <c:v>9.004289</c:v>
                </c:pt>
                <c:pt idx="29062">
                  <c:v>9.0047259999999998</c:v>
                </c:pt>
                <c:pt idx="29063">
                  <c:v>8.9976739999999999</c:v>
                </c:pt>
                <c:pt idx="29064">
                  <c:v>8.9934550000000009</c:v>
                </c:pt>
                <c:pt idx="29065">
                  <c:v>9.0003770000000003</c:v>
                </c:pt>
                <c:pt idx="29066">
                  <c:v>9.0033840000000005</c:v>
                </c:pt>
                <c:pt idx="29067">
                  <c:v>9.0027709999999992</c:v>
                </c:pt>
                <c:pt idx="29068">
                  <c:v>9.0040499999999994</c:v>
                </c:pt>
                <c:pt idx="29069">
                  <c:v>8.9995139999999996</c:v>
                </c:pt>
                <c:pt idx="29070">
                  <c:v>8.9951040000000013</c:v>
                </c:pt>
                <c:pt idx="29071">
                  <c:v>8.9982430000000004</c:v>
                </c:pt>
                <c:pt idx="29072">
                  <c:v>9.0036810000000003</c:v>
                </c:pt>
                <c:pt idx="29073">
                  <c:v>9.0022099999999998</c:v>
                </c:pt>
                <c:pt idx="29074">
                  <c:v>8.9992529999999995</c:v>
                </c:pt>
                <c:pt idx="29075">
                  <c:v>9.004823</c:v>
                </c:pt>
                <c:pt idx="29076">
                  <c:v>9.0074310000000004</c:v>
                </c:pt>
                <c:pt idx="29077">
                  <c:v>9.0066889999999997</c:v>
                </c:pt>
                <c:pt idx="29078">
                  <c:v>9.0092789999999994</c:v>
                </c:pt>
                <c:pt idx="29079">
                  <c:v>9.0049899999999994</c:v>
                </c:pt>
                <c:pt idx="29080">
                  <c:v>9.0027629999999998</c:v>
                </c:pt>
                <c:pt idx="29081">
                  <c:v>9.0097349999999992</c:v>
                </c:pt>
                <c:pt idx="29082">
                  <c:v>9.0085639999999998</c:v>
                </c:pt>
                <c:pt idx="29083">
                  <c:v>9.0023389999999992</c:v>
                </c:pt>
                <c:pt idx="29084">
                  <c:v>9.0046320000000009</c:v>
                </c:pt>
                <c:pt idx="29085">
                  <c:v>9.0063630000000003</c:v>
                </c:pt>
                <c:pt idx="29086">
                  <c:v>9.0044930000000001</c:v>
                </c:pt>
                <c:pt idx="29087">
                  <c:v>9.0055599999999991</c:v>
                </c:pt>
                <c:pt idx="29088">
                  <c:v>9.0038529999999994</c:v>
                </c:pt>
                <c:pt idx="29089">
                  <c:v>9.0034390000000002</c:v>
                </c:pt>
                <c:pt idx="29090">
                  <c:v>9.0108499999999996</c:v>
                </c:pt>
                <c:pt idx="29091">
                  <c:v>9.0106479999999998</c:v>
                </c:pt>
                <c:pt idx="29092">
                  <c:v>9.0038119999999999</c:v>
                </c:pt>
                <c:pt idx="29093">
                  <c:v>9.005903</c:v>
                </c:pt>
                <c:pt idx="29094">
                  <c:v>9.0103019999999994</c:v>
                </c:pt>
                <c:pt idx="29095">
                  <c:v>9.0105219999999999</c:v>
                </c:pt>
                <c:pt idx="29096">
                  <c:v>9.0054759999999998</c:v>
                </c:pt>
                <c:pt idx="29097">
                  <c:v>9.0027460000000001</c:v>
                </c:pt>
                <c:pt idx="29098">
                  <c:v>9.0061169999999997</c:v>
                </c:pt>
                <c:pt idx="29099">
                  <c:v>9.0068029999999997</c:v>
                </c:pt>
                <c:pt idx="29100">
                  <c:v>9.0063870000000001</c:v>
                </c:pt>
                <c:pt idx="29101">
                  <c:v>9.0091230000000007</c:v>
                </c:pt>
                <c:pt idx="29102">
                  <c:v>9.0094550000000009</c:v>
                </c:pt>
                <c:pt idx="29103">
                  <c:v>9.009836</c:v>
                </c:pt>
                <c:pt idx="29104">
                  <c:v>9.0123709999999999</c:v>
                </c:pt>
                <c:pt idx="29105">
                  <c:v>9.008915</c:v>
                </c:pt>
                <c:pt idx="29106">
                  <c:v>9.0080229999999997</c:v>
                </c:pt>
                <c:pt idx="29107">
                  <c:v>9.0123979999999992</c:v>
                </c:pt>
                <c:pt idx="29108">
                  <c:v>9.0067470000000007</c:v>
                </c:pt>
                <c:pt idx="29109">
                  <c:v>9.0035430000000005</c:v>
                </c:pt>
                <c:pt idx="29110">
                  <c:v>9.0106099999999998</c:v>
                </c:pt>
                <c:pt idx="29111">
                  <c:v>9.0123010000000008</c:v>
                </c:pt>
                <c:pt idx="29112">
                  <c:v>9.0101720000000007</c:v>
                </c:pt>
                <c:pt idx="29113">
                  <c:v>9.0127480000000002</c:v>
                </c:pt>
                <c:pt idx="29114">
                  <c:v>9.0134810000000005</c:v>
                </c:pt>
                <c:pt idx="29115">
                  <c:v>9.0123879999999996</c:v>
                </c:pt>
                <c:pt idx="29116">
                  <c:v>9.0142729999999993</c:v>
                </c:pt>
                <c:pt idx="29117">
                  <c:v>9.014424</c:v>
                </c:pt>
                <c:pt idx="29118">
                  <c:v>9.0150039999999994</c:v>
                </c:pt>
                <c:pt idx="29119">
                  <c:v>9.0178390000000004</c:v>
                </c:pt>
                <c:pt idx="29120">
                  <c:v>9.0166559999999993</c:v>
                </c:pt>
                <c:pt idx="29121">
                  <c:v>9.0137129999999992</c:v>
                </c:pt>
                <c:pt idx="29122">
                  <c:v>9.0148279999999996</c:v>
                </c:pt>
                <c:pt idx="29123">
                  <c:v>9.0199079999999991</c:v>
                </c:pt>
                <c:pt idx="29124">
                  <c:v>9.0240240000000007</c:v>
                </c:pt>
                <c:pt idx="29125">
                  <c:v>9.0214090000000002</c:v>
                </c:pt>
                <c:pt idx="29126">
                  <c:v>9.0179980000000004</c:v>
                </c:pt>
                <c:pt idx="29127">
                  <c:v>9.0208739999999992</c:v>
                </c:pt>
                <c:pt idx="29128">
                  <c:v>9.0225080000000002</c:v>
                </c:pt>
                <c:pt idx="29129">
                  <c:v>9.0221060000000008</c:v>
                </c:pt>
                <c:pt idx="29130">
                  <c:v>9.0220690000000001</c:v>
                </c:pt>
                <c:pt idx="29131">
                  <c:v>9.0227079999999997</c:v>
                </c:pt>
                <c:pt idx="29132">
                  <c:v>9.0257240000000003</c:v>
                </c:pt>
                <c:pt idx="29133">
                  <c:v>9.0256509999999999</c:v>
                </c:pt>
                <c:pt idx="29134">
                  <c:v>9.0187310000000007</c:v>
                </c:pt>
                <c:pt idx="29135">
                  <c:v>9.0187419999999996</c:v>
                </c:pt>
                <c:pt idx="29136">
                  <c:v>9.0229300000000006</c:v>
                </c:pt>
                <c:pt idx="29137">
                  <c:v>9.020187</c:v>
                </c:pt>
                <c:pt idx="29138">
                  <c:v>9.0200460000000007</c:v>
                </c:pt>
                <c:pt idx="29139">
                  <c:v>9.0211079999999999</c:v>
                </c:pt>
                <c:pt idx="29140">
                  <c:v>9.0190809999999999</c:v>
                </c:pt>
                <c:pt idx="29141">
                  <c:v>9.0222990000000003</c:v>
                </c:pt>
                <c:pt idx="29142">
                  <c:v>9.0241120000000006</c:v>
                </c:pt>
                <c:pt idx="29143">
                  <c:v>9.0222840000000009</c:v>
                </c:pt>
                <c:pt idx="29144">
                  <c:v>9.0245379999999997</c:v>
                </c:pt>
                <c:pt idx="29145">
                  <c:v>9.0249419999999994</c:v>
                </c:pt>
                <c:pt idx="29146">
                  <c:v>9.0230440000000005</c:v>
                </c:pt>
                <c:pt idx="29147">
                  <c:v>9.0216949999999994</c:v>
                </c:pt>
                <c:pt idx="29148">
                  <c:v>9.0244999999999997</c:v>
                </c:pt>
                <c:pt idx="29149">
                  <c:v>9.0304599999999997</c:v>
                </c:pt>
                <c:pt idx="29150">
                  <c:v>9.0309939999999997</c:v>
                </c:pt>
                <c:pt idx="29151">
                  <c:v>9.0294969999999992</c:v>
                </c:pt>
                <c:pt idx="29152">
                  <c:v>9.0297000000000001</c:v>
                </c:pt>
                <c:pt idx="29153">
                  <c:v>9.0327090000000005</c:v>
                </c:pt>
                <c:pt idx="29154">
                  <c:v>9.0350070000000002</c:v>
                </c:pt>
                <c:pt idx="29155">
                  <c:v>9.0316939999999999</c:v>
                </c:pt>
                <c:pt idx="29156">
                  <c:v>9.0275909999999993</c:v>
                </c:pt>
                <c:pt idx="29157">
                  <c:v>9.0283479999999994</c:v>
                </c:pt>
                <c:pt idx="29158">
                  <c:v>9.0301829999999992</c:v>
                </c:pt>
                <c:pt idx="29159">
                  <c:v>9.0316349999999996</c:v>
                </c:pt>
                <c:pt idx="29160">
                  <c:v>9.0315720000000006</c:v>
                </c:pt>
                <c:pt idx="29161">
                  <c:v>9.0304819999999992</c:v>
                </c:pt>
                <c:pt idx="29162">
                  <c:v>9.0321700000000007</c:v>
                </c:pt>
                <c:pt idx="29163">
                  <c:v>9.0342669999999998</c:v>
                </c:pt>
                <c:pt idx="29164">
                  <c:v>9.0308550000000007</c:v>
                </c:pt>
                <c:pt idx="29165">
                  <c:v>9.0275680000000005</c:v>
                </c:pt>
                <c:pt idx="29166">
                  <c:v>9.0320230000000006</c:v>
                </c:pt>
                <c:pt idx="29167">
                  <c:v>9.0346200000000003</c:v>
                </c:pt>
                <c:pt idx="29168">
                  <c:v>9.0292019999999997</c:v>
                </c:pt>
                <c:pt idx="29169">
                  <c:v>9.0270840000000003</c:v>
                </c:pt>
                <c:pt idx="29170">
                  <c:v>9.030932</c:v>
                </c:pt>
                <c:pt idx="29171">
                  <c:v>9.0304660000000005</c:v>
                </c:pt>
                <c:pt idx="29172">
                  <c:v>9.0307539999999999</c:v>
                </c:pt>
                <c:pt idx="29173">
                  <c:v>9.0331159999999997</c:v>
                </c:pt>
                <c:pt idx="29174">
                  <c:v>9.0311129999999995</c:v>
                </c:pt>
                <c:pt idx="29175">
                  <c:v>9.0316259999999993</c:v>
                </c:pt>
                <c:pt idx="29176">
                  <c:v>9.0347690000000007</c:v>
                </c:pt>
                <c:pt idx="29177">
                  <c:v>9.0338290000000008</c:v>
                </c:pt>
                <c:pt idx="29178">
                  <c:v>9.0323779999999996</c:v>
                </c:pt>
                <c:pt idx="29179">
                  <c:v>9.0359979999999993</c:v>
                </c:pt>
                <c:pt idx="29180">
                  <c:v>9.0373800000000006</c:v>
                </c:pt>
                <c:pt idx="29181">
                  <c:v>9.0320870000000006</c:v>
                </c:pt>
                <c:pt idx="29182">
                  <c:v>9.0315809999999992</c:v>
                </c:pt>
                <c:pt idx="29183">
                  <c:v>9.0343850000000003</c:v>
                </c:pt>
                <c:pt idx="29184">
                  <c:v>9.0322999999999993</c:v>
                </c:pt>
                <c:pt idx="29185">
                  <c:v>9.0279050000000005</c:v>
                </c:pt>
                <c:pt idx="29186">
                  <c:v>9.0246910000000007</c:v>
                </c:pt>
                <c:pt idx="29187">
                  <c:v>9.0253739999999993</c:v>
                </c:pt>
                <c:pt idx="29188">
                  <c:v>9.0269519999999996</c:v>
                </c:pt>
                <c:pt idx="29189">
                  <c:v>9.0286930000000005</c:v>
                </c:pt>
                <c:pt idx="29190">
                  <c:v>9.0328060000000008</c:v>
                </c:pt>
                <c:pt idx="29191">
                  <c:v>9.0348089999999992</c:v>
                </c:pt>
                <c:pt idx="29192">
                  <c:v>9.0365230000000007</c:v>
                </c:pt>
                <c:pt idx="29193">
                  <c:v>9.0380920000000007</c:v>
                </c:pt>
                <c:pt idx="29194">
                  <c:v>9.0366520000000001</c:v>
                </c:pt>
                <c:pt idx="29195">
                  <c:v>9.0381300000000007</c:v>
                </c:pt>
                <c:pt idx="29196">
                  <c:v>9.0382580000000008</c:v>
                </c:pt>
                <c:pt idx="29197">
                  <c:v>9.0349850000000007</c:v>
                </c:pt>
                <c:pt idx="29198">
                  <c:v>9.0349310000000003</c:v>
                </c:pt>
                <c:pt idx="29199">
                  <c:v>9.0382339999999992</c:v>
                </c:pt>
                <c:pt idx="29200">
                  <c:v>9.0412250000000007</c:v>
                </c:pt>
                <c:pt idx="29201">
                  <c:v>9.0393709999999992</c:v>
                </c:pt>
                <c:pt idx="29202">
                  <c:v>9.0372920000000008</c:v>
                </c:pt>
                <c:pt idx="29203">
                  <c:v>9.0406700000000004</c:v>
                </c:pt>
                <c:pt idx="29204">
                  <c:v>9.0419619999999998</c:v>
                </c:pt>
                <c:pt idx="29205">
                  <c:v>9.0386489999999995</c:v>
                </c:pt>
                <c:pt idx="29206">
                  <c:v>9.0380109999999991</c:v>
                </c:pt>
                <c:pt idx="29207">
                  <c:v>9.0390730000000001</c:v>
                </c:pt>
                <c:pt idx="29208">
                  <c:v>9.0370629999999998</c:v>
                </c:pt>
                <c:pt idx="29209">
                  <c:v>9.0389780000000002</c:v>
                </c:pt>
                <c:pt idx="29210">
                  <c:v>9.042643</c:v>
                </c:pt>
                <c:pt idx="29211">
                  <c:v>9.0418040000000008</c:v>
                </c:pt>
                <c:pt idx="29212">
                  <c:v>9.0394930000000002</c:v>
                </c:pt>
                <c:pt idx="29213">
                  <c:v>9.0386699999999998</c:v>
                </c:pt>
                <c:pt idx="29214">
                  <c:v>9.0406460000000006</c:v>
                </c:pt>
                <c:pt idx="29215">
                  <c:v>9.0406580000000005</c:v>
                </c:pt>
                <c:pt idx="29216">
                  <c:v>9.0395950000000003</c:v>
                </c:pt>
                <c:pt idx="29217">
                  <c:v>9.0439930000000004</c:v>
                </c:pt>
                <c:pt idx="29218">
                  <c:v>9.0462419999999995</c:v>
                </c:pt>
                <c:pt idx="29219">
                  <c:v>9.0473689999999998</c:v>
                </c:pt>
                <c:pt idx="29220">
                  <c:v>9.0466949999999997</c:v>
                </c:pt>
                <c:pt idx="29221">
                  <c:v>9.0434730000000005</c:v>
                </c:pt>
                <c:pt idx="29222">
                  <c:v>9.0485399999999991</c:v>
                </c:pt>
                <c:pt idx="29223">
                  <c:v>9.0500190000000007</c:v>
                </c:pt>
                <c:pt idx="29224">
                  <c:v>9.0449979999999996</c:v>
                </c:pt>
                <c:pt idx="29225">
                  <c:v>9.045579</c:v>
                </c:pt>
                <c:pt idx="29226">
                  <c:v>9.0473680000000005</c:v>
                </c:pt>
                <c:pt idx="29227">
                  <c:v>9.0453349999999997</c:v>
                </c:pt>
                <c:pt idx="29228">
                  <c:v>9.0403649999999995</c:v>
                </c:pt>
                <c:pt idx="29229">
                  <c:v>9.040915</c:v>
                </c:pt>
                <c:pt idx="29230">
                  <c:v>9.046443</c:v>
                </c:pt>
                <c:pt idx="29231">
                  <c:v>9.0462740000000004</c:v>
                </c:pt>
                <c:pt idx="29232">
                  <c:v>9.0417579999999997</c:v>
                </c:pt>
                <c:pt idx="29233">
                  <c:v>9.0403819999999993</c:v>
                </c:pt>
                <c:pt idx="29234">
                  <c:v>9.0434590000000004</c:v>
                </c:pt>
                <c:pt idx="29235">
                  <c:v>9.045083</c:v>
                </c:pt>
                <c:pt idx="29236">
                  <c:v>9.0439349999999994</c:v>
                </c:pt>
                <c:pt idx="29237">
                  <c:v>9.0458719999999992</c:v>
                </c:pt>
                <c:pt idx="29238">
                  <c:v>9.0495330000000003</c:v>
                </c:pt>
                <c:pt idx="29239">
                  <c:v>9.0504230000000003</c:v>
                </c:pt>
                <c:pt idx="29240">
                  <c:v>9.0523120000000006</c:v>
                </c:pt>
                <c:pt idx="29241">
                  <c:v>9.0537869999999998</c:v>
                </c:pt>
                <c:pt idx="29242">
                  <c:v>9.0516260000000006</c:v>
                </c:pt>
                <c:pt idx="29243">
                  <c:v>9.0522600000000004</c:v>
                </c:pt>
                <c:pt idx="29244">
                  <c:v>9.0546740000000003</c:v>
                </c:pt>
                <c:pt idx="29245">
                  <c:v>9.0542610000000003</c:v>
                </c:pt>
                <c:pt idx="29246">
                  <c:v>9.0543469999999999</c:v>
                </c:pt>
                <c:pt idx="29247">
                  <c:v>9.0539120000000004</c:v>
                </c:pt>
                <c:pt idx="29248">
                  <c:v>9.0520650000000007</c:v>
                </c:pt>
                <c:pt idx="29249">
                  <c:v>9.0536110000000001</c:v>
                </c:pt>
                <c:pt idx="29250">
                  <c:v>9.053077</c:v>
                </c:pt>
                <c:pt idx="29251">
                  <c:v>9.0484559999999998</c:v>
                </c:pt>
                <c:pt idx="29252">
                  <c:v>9.0469819999999999</c:v>
                </c:pt>
                <c:pt idx="29253">
                  <c:v>9.049633</c:v>
                </c:pt>
                <c:pt idx="29254">
                  <c:v>9.052581</c:v>
                </c:pt>
                <c:pt idx="29255">
                  <c:v>9.0558789999999991</c:v>
                </c:pt>
                <c:pt idx="29256">
                  <c:v>9.0560120000000008</c:v>
                </c:pt>
                <c:pt idx="29257">
                  <c:v>9.0525350000000007</c:v>
                </c:pt>
                <c:pt idx="29258">
                  <c:v>9.0560639999999992</c:v>
                </c:pt>
                <c:pt idx="29259">
                  <c:v>9.0590159999999997</c:v>
                </c:pt>
                <c:pt idx="29260">
                  <c:v>9.055555</c:v>
                </c:pt>
                <c:pt idx="29261">
                  <c:v>9.0556800000000006</c:v>
                </c:pt>
                <c:pt idx="29262">
                  <c:v>9.0568439999999999</c:v>
                </c:pt>
                <c:pt idx="29263">
                  <c:v>9.0537240000000008</c:v>
                </c:pt>
                <c:pt idx="29264">
                  <c:v>9.0547979999999999</c:v>
                </c:pt>
                <c:pt idx="29265">
                  <c:v>9.0595730000000003</c:v>
                </c:pt>
                <c:pt idx="29266">
                  <c:v>9.0593059999999994</c:v>
                </c:pt>
                <c:pt idx="29267">
                  <c:v>9.0550730000000001</c:v>
                </c:pt>
                <c:pt idx="29268">
                  <c:v>9.0537530000000004</c:v>
                </c:pt>
                <c:pt idx="29269">
                  <c:v>9.0542180000000005</c:v>
                </c:pt>
                <c:pt idx="29270">
                  <c:v>9.0574460000000006</c:v>
                </c:pt>
                <c:pt idx="29271">
                  <c:v>9.0603379999999998</c:v>
                </c:pt>
                <c:pt idx="29272">
                  <c:v>9.0572529999999993</c:v>
                </c:pt>
                <c:pt idx="29273">
                  <c:v>9.0550149999999991</c:v>
                </c:pt>
                <c:pt idx="29274">
                  <c:v>9.0573619999999995</c:v>
                </c:pt>
                <c:pt idx="29275">
                  <c:v>9.0611479999999993</c:v>
                </c:pt>
                <c:pt idx="29276">
                  <c:v>9.0619610000000002</c:v>
                </c:pt>
                <c:pt idx="29277">
                  <c:v>9.0610680000000006</c:v>
                </c:pt>
                <c:pt idx="29278">
                  <c:v>9.0608880000000003</c:v>
                </c:pt>
                <c:pt idx="29279">
                  <c:v>9.0585869999999993</c:v>
                </c:pt>
                <c:pt idx="29280">
                  <c:v>9.0579359999999998</c:v>
                </c:pt>
                <c:pt idx="29281">
                  <c:v>9.0588650000000008</c:v>
                </c:pt>
                <c:pt idx="29282">
                  <c:v>9.0592799999999993</c:v>
                </c:pt>
                <c:pt idx="29283">
                  <c:v>9.0608020000000007</c:v>
                </c:pt>
                <c:pt idx="29284">
                  <c:v>9.0576249999999998</c:v>
                </c:pt>
                <c:pt idx="29285">
                  <c:v>9.0539699999999996</c:v>
                </c:pt>
                <c:pt idx="29286">
                  <c:v>9.0606229999999996</c:v>
                </c:pt>
                <c:pt idx="29287">
                  <c:v>9.0675299999999996</c:v>
                </c:pt>
                <c:pt idx="29288">
                  <c:v>9.0648160000000004</c:v>
                </c:pt>
                <c:pt idx="29289">
                  <c:v>9.0610739999999996</c:v>
                </c:pt>
                <c:pt idx="29290">
                  <c:v>9.0638570000000005</c:v>
                </c:pt>
                <c:pt idx="29291">
                  <c:v>9.0635790000000007</c:v>
                </c:pt>
                <c:pt idx="29292">
                  <c:v>9.0592240000000004</c:v>
                </c:pt>
                <c:pt idx="29293">
                  <c:v>9.0586289999999998</c:v>
                </c:pt>
                <c:pt idx="29294">
                  <c:v>9.0580090000000002</c:v>
                </c:pt>
                <c:pt idx="29295">
                  <c:v>9.0580599999999993</c:v>
                </c:pt>
                <c:pt idx="29296">
                  <c:v>9.0578299999999992</c:v>
                </c:pt>
                <c:pt idx="29297">
                  <c:v>9.0556610000000006</c:v>
                </c:pt>
                <c:pt idx="29298">
                  <c:v>9.0579940000000008</c:v>
                </c:pt>
                <c:pt idx="29299">
                  <c:v>9.0616819999999993</c:v>
                </c:pt>
                <c:pt idx="29300">
                  <c:v>9.0603669999999994</c:v>
                </c:pt>
                <c:pt idx="29301">
                  <c:v>9.0609749999999991</c:v>
                </c:pt>
                <c:pt idx="29302">
                  <c:v>9.0625999999999998</c:v>
                </c:pt>
                <c:pt idx="29303">
                  <c:v>9.0615050000000004</c:v>
                </c:pt>
                <c:pt idx="29304">
                  <c:v>9.062621</c:v>
                </c:pt>
                <c:pt idx="29305">
                  <c:v>9.0672359999999994</c:v>
                </c:pt>
                <c:pt idx="29306">
                  <c:v>9.0717250000000007</c:v>
                </c:pt>
                <c:pt idx="29307">
                  <c:v>9.0701339999999995</c:v>
                </c:pt>
                <c:pt idx="29308">
                  <c:v>9.0691740000000003</c:v>
                </c:pt>
                <c:pt idx="29309">
                  <c:v>9.0766840000000002</c:v>
                </c:pt>
                <c:pt idx="29310">
                  <c:v>9.0786709999999999</c:v>
                </c:pt>
                <c:pt idx="29311">
                  <c:v>9.0726130000000005</c:v>
                </c:pt>
                <c:pt idx="29312">
                  <c:v>9.0723549999999999</c:v>
                </c:pt>
                <c:pt idx="29313">
                  <c:v>9.0744170000000004</c:v>
                </c:pt>
                <c:pt idx="29314">
                  <c:v>9.0742879999999992</c:v>
                </c:pt>
                <c:pt idx="29315">
                  <c:v>9.0717350000000003</c:v>
                </c:pt>
                <c:pt idx="29316">
                  <c:v>9.0693459999999995</c:v>
                </c:pt>
                <c:pt idx="29317">
                  <c:v>9.0738099999999999</c:v>
                </c:pt>
                <c:pt idx="29318">
                  <c:v>9.0762649999999994</c:v>
                </c:pt>
                <c:pt idx="29319">
                  <c:v>9.0732780000000002</c:v>
                </c:pt>
                <c:pt idx="29320">
                  <c:v>9.0731760000000001</c:v>
                </c:pt>
                <c:pt idx="29321">
                  <c:v>9.0775360000000003</c:v>
                </c:pt>
                <c:pt idx="29322">
                  <c:v>9.0783129999999996</c:v>
                </c:pt>
                <c:pt idx="29323">
                  <c:v>9.0794309999999996</c:v>
                </c:pt>
                <c:pt idx="29324">
                  <c:v>9.0859579999999998</c:v>
                </c:pt>
                <c:pt idx="29325">
                  <c:v>9.0839429999999997</c:v>
                </c:pt>
                <c:pt idx="29326">
                  <c:v>9.0819980000000005</c:v>
                </c:pt>
                <c:pt idx="29327">
                  <c:v>9.0853830000000002</c:v>
                </c:pt>
                <c:pt idx="29328">
                  <c:v>9.0835609999999996</c:v>
                </c:pt>
                <c:pt idx="29329">
                  <c:v>9.0800630000000009</c:v>
                </c:pt>
                <c:pt idx="29330">
                  <c:v>9.0803770000000004</c:v>
                </c:pt>
                <c:pt idx="29331">
                  <c:v>9.0839079999999992</c:v>
                </c:pt>
                <c:pt idx="29332">
                  <c:v>9.0860000000000003</c:v>
                </c:pt>
                <c:pt idx="29333">
                  <c:v>9.0831320000000009</c:v>
                </c:pt>
                <c:pt idx="29334">
                  <c:v>9.0797899999999991</c:v>
                </c:pt>
                <c:pt idx="29335">
                  <c:v>9.0813430000000004</c:v>
                </c:pt>
                <c:pt idx="29336">
                  <c:v>9.0843399999999992</c:v>
                </c:pt>
                <c:pt idx="29337">
                  <c:v>9.0835889999999999</c:v>
                </c:pt>
                <c:pt idx="29338">
                  <c:v>9.0810569999999995</c:v>
                </c:pt>
                <c:pt idx="29339">
                  <c:v>9.0761070000000004</c:v>
                </c:pt>
                <c:pt idx="29340">
                  <c:v>9.0726720000000007</c:v>
                </c:pt>
                <c:pt idx="29341">
                  <c:v>9.0736430000000006</c:v>
                </c:pt>
                <c:pt idx="29342">
                  <c:v>9.0730070000000005</c:v>
                </c:pt>
                <c:pt idx="29343">
                  <c:v>9.0721799999999995</c:v>
                </c:pt>
                <c:pt idx="29344">
                  <c:v>9.0736919999999994</c:v>
                </c:pt>
                <c:pt idx="29345">
                  <c:v>9.0713170000000005</c:v>
                </c:pt>
                <c:pt idx="29346">
                  <c:v>9.0701059999999991</c:v>
                </c:pt>
                <c:pt idx="29347">
                  <c:v>9.0735639999999993</c:v>
                </c:pt>
                <c:pt idx="29348">
                  <c:v>9.0747370000000007</c:v>
                </c:pt>
                <c:pt idx="29349">
                  <c:v>9.0734460000000006</c:v>
                </c:pt>
                <c:pt idx="29350">
                  <c:v>9.0728779999999993</c:v>
                </c:pt>
                <c:pt idx="29351">
                  <c:v>9.0718530000000008</c:v>
                </c:pt>
                <c:pt idx="29352">
                  <c:v>9.0695759999999996</c:v>
                </c:pt>
                <c:pt idx="29353">
                  <c:v>9.0726239999999994</c:v>
                </c:pt>
                <c:pt idx="29354">
                  <c:v>9.0769859999999998</c:v>
                </c:pt>
                <c:pt idx="29355">
                  <c:v>9.0767209999999992</c:v>
                </c:pt>
                <c:pt idx="29356">
                  <c:v>9.0813260000000007</c:v>
                </c:pt>
                <c:pt idx="29357">
                  <c:v>9.0830099999999998</c:v>
                </c:pt>
                <c:pt idx="29358">
                  <c:v>9.0782430000000005</c:v>
                </c:pt>
                <c:pt idx="29359">
                  <c:v>9.0794960000000007</c:v>
                </c:pt>
                <c:pt idx="29360">
                  <c:v>9.0821330000000007</c:v>
                </c:pt>
                <c:pt idx="29361">
                  <c:v>9.0800459999999994</c:v>
                </c:pt>
                <c:pt idx="29362">
                  <c:v>9.0817639999999997</c:v>
                </c:pt>
                <c:pt idx="29363">
                  <c:v>9.0841609999999999</c:v>
                </c:pt>
                <c:pt idx="29364">
                  <c:v>9.082452</c:v>
                </c:pt>
                <c:pt idx="29365">
                  <c:v>9.0827449999999992</c:v>
                </c:pt>
                <c:pt idx="29366">
                  <c:v>9.0855750000000004</c:v>
                </c:pt>
                <c:pt idx="29367">
                  <c:v>9.0838260000000002</c:v>
                </c:pt>
                <c:pt idx="29368">
                  <c:v>9.0869230000000005</c:v>
                </c:pt>
                <c:pt idx="29369">
                  <c:v>9.0942519999999991</c:v>
                </c:pt>
                <c:pt idx="29370">
                  <c:v>9.0911249999999999</c:v>
                </c:pt>
                <c:pt idx="29371">
                  <c:v>9.0859070000000006</c:v>
                </c:pt>
                <c:pt idx="29372">
                  <c:v>9.0859190000000005</c:v>
                </c:pt>
                <c:pt idx="29373">
                  <c:v>9.0836880000000004</c:v>
                </c:pt>
                <c:pt idx="29374">
                  <c:v>9.0832660000000001</c:v>
                </c:pt>
                <c:pt idx="29375">
                  <c:v>9.0884839999999993</c:v>
                </c:pt>
                <c:pt idx="29376">
                  <c:v>9.0881609999999995</c:v>
                </c:pt>
                <c:pt idx="29377">
                  <c:v>9.0829939999999993</c:v>
                </c:pt>
                <c:pt idx="29378">
                  <c:v>9.0815599999999996</c:v>
                </c:pt>
                <c:pt idx="29379">
                  <c:v>9.0854759999999999</c:v>
                </c:pt>
                <c:pt idx="29380">
                  <c:v>9.0890909999999998</c:v>
                </c:pt>
                <c:pt idx="29381">
                  <c:v>9.0863999999999994</c:v>
                </c:pt>
                <c:pt idx="29382">
                  <c:v>9.0864820000000002</c:v>
                </c:pt>
                <c:pt idx="29383">
                  <c:v>9.0898699999999995</c:v>
                </c:pt>
                <c:pt idx="29384">
                  <c:v>9.0864189999999994</c:v>
                </c:pt>
                <c:pt idx="29385">
                  <c:v>9.0830070000000003</c:v>
                </c:pt>
                <c:pt idx="29386">
                  <c:v>9.0842960000000001</c:v>
                </c:pt>
                <c:pt idx="29387">
                  <c:v>9.0861529999999995</c:v>
                </c:pt>
                <c:pt idx="29388">
                  <c:v>9.0863010000000006</c:v>
                </c:pt>
                <c:pt idx="29389">
                  <c:v>9.086195</c:v>
                </c:pt>
                <c:pt idx="29390">
                  <c:v>9.0873439999999999</c:v>
                </c:pt>
                <c:pt idx="29391">
                  <c:v>9.0869870000000006</c:v>
                </c:pt>
                <c:pt idx="29392">
                  <c:v>9.0879410000000007</c:v>
                </c:pt>
                <c:pt idx="29393">
                  <c:v>9.0874609999999993</c:v>
                </c:pt>
                <c:pt idx="29394">
                  <c:v>9.0850159999999995</c:v>
                </c:pt>
                <c:pt idx="29395">
                  <c:v>9.0890020000000007</c:v>
                </c:pt>
                <c:pt idx="29396">
                  <c:v>9.0942450000000008</c:v>
                </c:pt>
                <c:pt idx="29397">
                  <c:v>9.0893300000000004</c:v>
                </c:pt>
                <c:pt idx="29398">
                  <c:v>9.0840519999999998</c:v>
                </c:pt>
                <c:pt idx="29399">
                  <c:v>9.0879390000000004</c:v>
                </c:pt>
                <c:pt idx="29400">
                  <c:v>9.0892169999999997</c:v>
                </c:pt>
                <c:pt idx="29401">
                  <c:v>9.0858570000000007</c:v>
                </c:pt>
                <c:pt idx="29402">
                  <c:v>9.0894309999999994</c:v>
                </c:pt>
                <c:pt idx="29403">
                  <c:v>9.0965399999999992</c:v>
                </c:pt>
                <c:pt idx="29404">
                  <c:v>9.0965100000000003</c:v>
                </c:pt>
                <c:pt idx="29405">
                  <c:v>9.0958000000000006</c:v>
                </c:pt>
                <c:pt idx="29406">
                  <c:v>9.0975669999999997</c:v>
                </c:pt>
                <c:pt idx="29407">
                  <c:v>9.0957650000000001</c:v>
                </c:pt>
                <c:pt idx="29408">
                  <c:v>9.0970169999999992</c:v>
                </c:pt>
                <c:pt idx="29409">
                  <c:v>9.1017130000000002</c:v>
                </c:pt>
                <c:pt idx="29410">
                  <c:v>9.0992599999999992</c:v>
                </c:pt>
                <c:pt idx="29411">
                  <c:v>9.0953780000000002</c:v>
                </c:pt>
                <c:pt idx="29412">
                  <c:v>9.0982350000000007</c:v>
                </c:pt>
                <c:pt idx="29413">
                  <c:v>9.0994209999999995</c:v>
                </c:pt>
                <c:pt idx="29414">
                  <c:v>9.0959249999999994</c:v>
                </c:pt>
                <c:pt idx="29415">
                  <c:v>9.0929660000000005</c:v>
                </c:pt>
                <c:pt idx="29416">
                  <c:v>9.0940049999999992</c:v>
                </c:pt>
                <c:pt idx="29417">
                  <c:v>9.0946029999999993</c:v>
                </c:pt>
                <c:pt idx="29418">
                  <c:v>9.0937210000000004</c:v>
                </c:pt>
                <c:pt idx="29419">
                  <c:v>9.0952599999999997</c:v>
                </c:pt>
                <c:pt idx="29420">
                  <c:v>9.0975219999999997</c:v>
                </c:pt>
                <c:pt idx="29421">
                  <c:v>9.0946689999999997</c:v>
                </c:pt>
                <c:pt idx="29422">
                  <c:v>9.0920699999999997</c:v>
                </c:pt>
                <c:pt idx="29423">
                  <c:v>9.0953909999999993</c:v>
                </c:pt>
                <c:pt idx="29424">
                  <c:v>9.0987179999999999</c:v>
                </c:pt>
                <c:pt idx="29425">
                  <c:v>9.0971109999999999</c:v>
                </c:pt>
                <c:pt idx="29426">
                  <c:v>9.0955069999999996</c:v>
                </c:pt>
                <c:pt idx="29427">
                  <c:v>9.0958769999999998</c:v>
                </c:pt>
                <c:pt idx="29428">
                  <c:v>9.0966240000000003</c:v>
                </c:pt>
                <c:pt idx="29429">
                  <c:v>9.0954259999999998</c:v>
                </c:pt>
                <c:pt idx="29430">
                  <c:v>9.0947619999999993</c:v>
                </c:pt>
                <c:pt idx="29431">
                  <c:v>9.0961049999999997</c:v>
                </c:pt>
                <c:pt idx="29432">
                  <c:v>9.0970619999999993</c:v>
                </c:pt>
                <c:pt idx="29433">
                  <c:v>9.0974299999999992</c:v>
                </c:pt>
                <c:pt idx="29434">
                  <c:v>9.0963630000000002</c:v>
                </c:pt>
                <c:pt idx="29435">
                  <c:v>9.0955320000000004</c:v>
                </c:pt>
                <c:pt idx="29436">
                  <c:v>9.0983110000000007</c:v>
                </c:pt>
                <c:pt idx="29437">
                  <c:v>9.0978709999999996</c:v>
                </c:pt>
                <c:pt idx="29438">
                  <c:v>9.0941980000000004</c:v>
                </c:pt>
                <c:pt idx="29439">
                  <c:v>9.0934519999999992</c:v>
                </c:pt>
                <c:pt idx="29440">
                  <c:v>9.0964390000000002</c:v>
                </c:pt>
                <c:pt idx="29441">
                  <c:v>9.0986469999999997</c:v>
                </c:pt>
                <c:pt idx="29442">
                  <c:v>9.1015230000000003</c:v>
                </c:pt>
                <c:pt idx="29443">
                  <c:v>9.1046759999999995</c:v>
                </c:pt>
                <c:pt idx="29444">
                  <c:v>9.1044719999999995</c:v>
                </c:pt>
                <c:pt idx="29445">
                  <c:v>9.1024419999999999</c:v>
                </c:pt>
                <c:pt idx="29446">
                  <c:v>9.1031309999999994</c:v>
                </c:pt>
                <c:pt idx="29447">
                  <c:v>9.1023949999999996</c:v>
                </c:pt>
                <c:pt idx="29448">
                  <c:v>9.1033019999999993</c:v>
                </c:pt>
                <c:pt idx="29449">
                  <c:v>9.1090470000000003</c:v>
                </c:pt>
                <c:pt idx="29450">
                  <c:v>9.1098359999999996</c:v>
                </c:pt>
                <c:pt idx="29451">
                  <c:v>9.105003</c:v>
                </c:pt>
                <c:pt idx="29452">
                  <c:v>9.103783</c:v>
                </c:pt>
                <c:pt idx="29453">
                  <c:v>9.1070779999999996</c:v>
                </c:pt>
                <c:pt idx="29454">
                  <c:v>9.1099610000000002</c:v>
                </c:pt>
                <c:pt idx="29455">
                  <c:v>9.1068320000000007</c:v>
                </c:pt>
                <c:pt idx="29456">
                  <c:v>9.1047999999999991</c:v>
                </c:pt>
                <c:pt idx="29457">
                  <c:v>9.1096000000000004</c:v>
                </c:pt>
                <c:pt idx="29458">
                  <c:v>9.1123630000000002</c:v>
                </c:pt>
                <c:pt idx="29459">
                  <c:v>9.1110089999999992</c:v>
                </c:pt>
                <c:pt idx="29460">
                  <c:v>9.1130010000000006</c:v>
                </c:pt>
                <c:pt idx="29461">
                  <c:v>9.1142050000000001</c:v>
                </c:pt>
                <c:pt idx="29462">
                  <c:v>9.1101329999999994</c:v>
                </c:pt>
                <c:pt idx="29463">
                  <c:v>9.10717</c:v>
                </c:pt>
                <c:pt idx="29464">
                  <c:v>9.1090420000000005</c:v>
                </c:pt>
                <c:pt idx="29465">
                  <c:v>9.1116100000000007</c:v>
                </c:pt>
                <c:pt idx="29466">
                  <c:v>9.1107560000000003</c:v>
                </c:pt>
                <c:pt idx="29467">
                  <c:v>9.1086950000000009</c:v>
                </c:pt>
                <c:pt idx="29468">
                  <c:v>9.1087729999999993</c:v>
                </c:pt>
                <c:pt idx="29469">
                  <c:v>9.1087299999999995</c:v>
                </c:pt>
                <c:pt idx="29470">
                  <c:v>9.1080210000000008</c:v>
                </c:pt>
                <c:pt idx="29471">
                  <c:v>9.1075140000000001</c:v>
                </c:pt>
                <c:pt idx="29472">
                  <c:v>9.1107639999999996</c:v>
                </c:pt>
                <c:pt idx="29473">
                  <c:v>9.1137130000000006</c:v>
                </c:pt>
                <c:pt idx="29474">
                  <c:v>9.1096909999999998</c:v>
                </c:pt>
                <c:pt idx="29475">
                  <c:v>9.1054790000000008</c:v>
                </c:pt>
                <c:pt idx="29476">
                  <c:v>9.1059669999999997</c:v>
                </c:pt>
                <c:pt idx="29477">
                  <c:v>9.1065039999999993</c:v>
                </c:pt>
                <c:pt idx="29478">
                  <c:v>9.1072229999999994</c:v>
                </c:pt>
                <c:pt idx="29479">
                  <c:v>9.1077709999999996</c:v>
                </c:pt>
                <c:pt idx="29480">
                  <c:v>9.1090879999999999</c:v>
                </c:pt>
                <c:pt idx="29481">
                  <c:v>9.1091759999999997</c:v>
                </c:pt>
                <c:pt idx="29482">
                  <c:v>9.1096920000000008</c:v>
                </c:pt>
                <c:pt idx="29483">
                  <c:v>9.1107499999999995</c:v>
                </c:pt>
                <c:pt idx="29484">
                  <c:v>9.1126749999999994</c:v>
                </c:pt>
                <c:pt idx="29485">
                  <c:v>9.1146060000000002</c:v>
                </c:pt>
                <c:pt idx="29486">
                  <c:v>9.1118159999999992</c:v>
                </c:pt>
                <c:pt idx="29487">
                  <c:v>9.1085119999999993</c:v>
                </c:pt>
                <c:pt idx="29488">
                  <c:v>9.1083370000000006</c:v>
                </c:pt>
                <c:pt idx="29489">
                  <c:v>9.1103140000000007</c:v>
                </c:pt>
                <c:pt idx="29490">
                  <c:v>9.1140059999999998</c:v>
                </c:pt>
                <c:pt idx="29491">
                  <c:v>9.1159510000000008</c:v>
                </c:pt>
                <c:pt idx="29492">
                  <c:v>9.1143560000000008</c:v>
                </c:pt>
                <c:pt idx="29493">
                  <c:v>9.1130870000000002</c:v>
                </c:pt>
                <c:pt idx="29494">
                  <c:v>9.1143889999999992</c:v>
                </c:pt>
                <c:pt idx="29495">
                  <c:v>9.1180679999999992</c:v>
                </c:pt>
                <c:pt idx="29496">
                  <c:v>9.1187129999999996</c:v>
                </c:pt>
                <c:pt idx="29497">
                  <c:v>9.1178609999999995</c:v>
                </c:pt>
                <c:pt idx="29498">
                  <c:v>9.1181979999999996</c:v>
                </c:pt>
                <c:pt idx="29499">
                  <c:v>9.1176910000000007</c:v>
                </c:pt>
                <c:pt idx="29500">
                  <c:v>9.1188079999999996</c:v>
                </c:pt>
                <c:pt idx="29501">
                  <c:v>9.1176480000000009</c:v>
                </c:pt>
                <c:pt idx="29502">
                  <c:v>9.1135400000000004</c:v>
                </c:pt>
                <c:pt idx="29503">
                  <c:v>9.1129700000000007</c:v>
                </c:pt>
                <c:pt idx="29504">
                  <c:v>9.1151759999999999</c:v>
                </c:pt>
                <c:pt idx="29505">
                  <c:v>9.1190739999999995</c:v>
                </c:pt>
                <c:pt idx="29506">
                  <c:v>9.1235309999999998</c:v>
                </c:pt>
                <c:pt idx="29507">
                  <c:v>9.1272310000000001</c:v>
                </c:pt>
                <c:pt idx="29508">
                  <c:v>9.1296099999999996</c:v>
                </c:pt>
                <c:pt idx="29509">
                  <c:v>9.1278079999999999</c:v>
                </c:pt>
                <c:pt idx="29510">
                  <c:v>9.1282390000000007</c:v>
                </c:pt>
                <c:pt idx="29511">
                  <c:v>9.1299390000000002</c:v>
                </c:pt>
                <c:pt idx="29512">
                  <c:v>9.1284310000000009</c:v>
                </c:pt>
                <c:pt idx="29513">
                  <c:v>9.1291510000000002</c:v>
                </c:pt>
                <c:pt idx="29514">
                  <c:v>9.1312300000000004</c:v>
                </c:pt>
                <c:pt idx="29515">
                  <c:v>9.1296320000000009</c:v>
                </c:pt>
                <c:pt idx="29516">
                  <c:v>9.1293450000000007</c:v>
                </c:pt>
                <c:pt idx="29517">
                  <c:v>9.1319099999999995</c:v>
                </c:pt>
                <c:pt idx="29518">
                  <c:v>9.127732</c:v>
                </c:pt>
                <c:pt idx="29519">
                  <c:v>9.1208109999999998</c:v>
                </c:pt>
                <c:pt idx="29520">
                  <c:v>9.1244510000000005</c:v>
                </c:pt>
                <c:pt idx="29521">
                  <c:v>9.1277480000000004</c:v>
                </c:pt>
                <c:pt idx="29522">
                  <c:v>9.1221080000000008</c:v>
                </c:pt>
                <c:pt idx="29523">
                  <c:v>9.1207349999999998</c:v>
                </c:pt>
                <c:pt idx="29524">
                  <c:v>9.1259099999999993</c:v>
                </c:pt>
                <c:pt idx="29525">
                  <c:v>9.1278900000000007</c:v>
                </c:pt>
                <c:pt idx="29526">
                  <c:v>9.1270140000000008</c:v>
                </c:pt>
                <c:pt idx="29527">
                  <c:v>9.1247179999999997</c:v>
                </c:pt>
                <c:pt idx="29528">
                  <c:v>9.1218120000000003</c:v>
                </c:pt>
                <c:pt idx="29529">
                  <c:v>9.1208299999999998</c:v>
                </c:pt>
                <c:pt idx="29530">
                  <c:v>9.1202869999999994</c:v>
                </c:pt>
                <c:pt idx="29531">
                  <c:v>9.1192060000000001</c:v>
                </c:pt>
                <c:pt idx="29532">
                  <c:v>9.1203520000000005</c:v>
                </c:pt>
                <c:pt idx="29533">
                  <c:v>9.1195500000000003</c:v>
                </c:pt>
                <c:pt idx="29534">
                  <c:v>9.1189610000000005</c:v>
                </c:pt>
                <c:pt idx="29535">
                  <c:v>9.1188990000000008</c:v>
                </c:pt>
                <c:pt idx="29536">
                  <c:v>9.1170779999999993</c:v>
                </c:pt>
                <c:pt idx="29537">
                  <c:v>9.1208749999999998</c:v>
                </c:pt>
                <c:pt idx="29538">
                  <c:v>9.1255769999999998</c:v>
                </c:pt>
                <c:pt idx="29539">
                  <c:v>9.122344</c:v>
                </c:pt>
                <c:pt idx="29540">
                  <c:v>9.1204900000000002</c:v>
                </c:pt>
                <c:pt idx="29541">
                  <c:v>9.1275270000000006</c:v>
                </c:pt>
                <c:pt idx="29542">
                  <c:v>9.130566</c:v>
                </c:pt>
                <c:pt idx="29543">
                  <c:v>9.1242940000000008</c:v>
                </c:pt>
                <c:pt idx="29544">
                  <c:v>9.1224670000000003</c:v>
                </c:pt>
                <c:pt idx="29545">
                  <c:v>9.1236949999999997</c:v>
                </c:pt>
                <c:pt idx="29546">
                  <c:v>9.1218909999999997</c:v>
                </c:pt>
                <c:pt idx="29547">
                  <c:v>9.1203859999999999</c:v>
                </c:pt>
                <c:pt idx="29548">
                  <c:v>9.1238390000000003</c:v>
                </c:pt>
                <c:pt idx="29549">
                  <c:v>9.1280999999999999</c:v>
                </c:pt>
                <c:pt idx="29550">
                  <c:v>9.1288110000000007</c:v>
                </c:pt>
                <c:pt idx="29551">
                  <c:v>9.1323329999999991</c:v>
                </c:pt>
                <c:pt idx="29552">
                  <c:v>9.1389169999999993</c:v>
                </c:pt>
                <c:pt idx="29553">
                  <c:v>9.1395370000000007</c:v>
                </c:pt>
                <c:pt idx="29554">
                  <c:v>9.1440610000000007</c:v>
                </c:pt>
                <c:pt idx="29555">
                  <c:v>9.1502440000000007</c:v>
                </c:pt>
                <c:pt idx="29556">
                  <c:v>9.146801</c:v>
                </c:pt>
                <c:pt idx="29557">
                  <c:v>9.1454330000000006</c:v>
                </c:pt>
                <c:pt idx="29558">
                  <c:v>9.1464370000000006</c:v>
                </c:pt>
                <c:pt idx="29559">
                  <c:v>9.1449250000000006</c:v>
                </c:pt>
                <c:pt idx="29560">
                  <c:v>9.1449390000000008</c:v>
                </c:pt>
                <c:pt idx="29561">
                  <c:v>9.1453810000000004</c:v>
                </c:pt>
                <c:pt idx="29562">
                  <c:v>9.1428399999999996</c:v>
                </c:pt>
                <c:pt idx="29563">
                  <c:v>9.1408539999999991</c:v>
                </c:pt>
                <c:pt idx="29564">
                  <c:v>9.1455859999999998</c:v>
                </c:pt>
                <c:pt idx="29565">
                  <c:v>9.1451239999999991</c:v>
                </c:pt>
                <c:pt idx="29566">
                  <c:v>9.1347570000000005</c:v>
                </c:pt>
                <c:pt idx="29567">
                  <c:v>9.130827</c:v>
                </c:pt>
                <c:pt idx="29568">
                  <c:v>9.13645</c:v>
                </c:pt>
                <c:pt idx="29569">
                  <c:v>9.1358460000000008</c:v>
                </c:pt>
                <c:pt idx="29570">
                  <c:v>9.1307799999999997</c:v>
                </c:pt>
                <c:pt idx="29571">
                  <c:v>9.129899</c:v>
                </c:pt>
                <c:pt idx="29572">
                  <c:v>9.1333249999999992</c:v>
                </c:pt>
                <c:pt idx="29573">
                  <c:v>9.1364339999999995</c:v>
                </c:pt>
                <c:pt idx="29574">
                  <c:v>9.1320309999999996</c:v>
                </c:pt>
                <c:pt idx="29575">
                  <c:v>9.1282300000000003</c:v>
                </c:pt>
                <c:pt idx="29576">
                  <c:v>9.1331869999999995</c:v>
                </c:pt>
                <c:pt idx="29577">
                  <c:v>9.1374040000000001</c:v>
                </c:pt>
                <c:pt idx="29578">
                  <c:v>9.1357040000000005</c:v>
                </c:pt>
                <c:pt idx="29579">
                  <c:v>9.1356819999999992</c:v>
                </c:pt>
                <c:pt idx="29580">
                  <c:v>9.1397180000000002</c:v>
                </c:pt>
                <c:pt idx="29581">
                  <c:v>9.1422279999999994</c:v>
                </c:pt>
                <c:pt idx="29582">
                  <c:v>9.1427809999999994</c:v>
                </c:pt>
                <c:pt idx="29583">
                  <c:v>9.1421159999999997</c:v>
                </c:pt>
                <c:pt idx="29584">
                  <c:v>9.1396139999999999</c:v>
                </c:pt>
                <c:pt idx="29585">
                  <c:v>9.1379210000000004</c:v>
                </c:pt>
                <c:pt idx="29586">
                  <c:v>9.137734</c:v>
                </c:pt>
                <c:pt idx="29587">
                  <c:v>9.1388379999999998</c:v>
                </c:pt>
                <c:pt idx="29588">
                  <c:v>9.1413229999999999</c:v>
                </c:pt>
                <c:pt idx="29589">
                  <c:v>9.1412429999999993</c:v>
                </c:pt>
                <c:pt idx="29590">
                  <c:v>9.1382689999999993</c:v>
                </c:pt>
                <c:pt idx="29591">
                  <c:v>9.1371079999999996</c:v>
                </c:pt>
                <c:pt idx="29592">
                  <c:v>9.1412499999999994</c:v>
                </c:pt>
                <c:pt idx="29593">
                  <c:v>9.144183</c:v>
                </c:pt>
                <c:pt idx="29594">
                  <c:v>9.1411899999999999</c:v>
                </c:pt>
                <c:pt idx="29595">
                  <c:v>9.1413480000000007</c:v>
                </c:pt>
                <c:pt idx="29596">
                  <c:v>9.1441890000000008</c:v>
                </c:pt>
                <c:pt idx="29597">
                  <c:v>9.1458399999999997</c:v>
                </c:pt>
                <c:pt idx="29598">
                  <c:v>9.1458899999999996</c:v>
                </c:pt>
                <c:pt idx="29599">
                  <c:v>9.1448459999999994</c:v>
                </c:pt>
                <c:pt idx="29600">
                  <c:v>9.1451010000000004</c:v>
                </c:pt>
                <c:pt idx="29601">
                  <c:v>9.1435469999999999</c:v>
                </c:pt>
                <c:pt idx="29602">
                  <c:v>9.1446290000000001</c:v>
                </c:pt>
                <c:pt idx="29603">
                  <c:v>9.1481320000000004</c:v>
                </c:pt>
                <c:pt idx="29604">
                  <c:v>9.147831</c:v>
                </c:pt>
                <c:pt idx="29605">
                  <c:v>9.1486730000000005</c:v>
                </c:pt>
                <c:pt idx="29606">
                  <c:v>9.1523649999999996</c:v>
                </c:pt>
                <c:pt idx="29607">
                  <c:v>9.1558150000000005</c:v>
                </c:pt>
                <c:pt idx="29608">
                  <c:v>9.1578320000000009</c:v>
                </c:pt>
                <c:pt idx="29609">
                  <c:v>9.1571200000000008</c:v>
                </c:pt>
                <c:pt idx="29610">
                  <c:v>9.1555040000000005</c:v>
                </c:pt>
                <c:pt idx="29611">
                  <c:v>9.1543989999999997</c:v>
                </c:pt>
                <c:pt idx="29612">
                  <c:v>9.1548099999999994</c:v>
                </c:pt>
                <c:pt idx="29613">
                  <c:v>9.1556879999999996</c:v>
                </c:pt>
                <c:pt idx="29614">
                  <c:v>9.1575070000000007</c:v>
                </c:pt>
                <c:pt idx="29615">
                  <c:v>9.159535</c:v>
                </c:pt>
                <c:pt idx="29616">
                  <c:v>9.16005</c:v>
                </c:pt>
                <c:pt idx="29617">
                  <c:v>9.1626110000000001</c:v>
                </c:pt>
                <c:pt idx="29618">
                  <c:v>9.1651810000000005</c:v>
                </c:pt>
                <c:pt idx="29619">
                  <c:v>9.1637190000000004</c:v>
                </c:pt>
                <c:pt idx="29620">
                  <c:v>9.1636179999999996</c:v>
                </c:pt>
                <c:pt idx="29621">
                  <c:v>9.163824</c:v>
                </c:pt>
                <c:pt idx="29622">
                  <c:v>9.1626770000000004</c:v>
                </c:pt>
                <c:pt idx="29623">
                  <c:v>9.16005</c:v>
                </c:pt>
                <c:pt idx="29624">
                  <c:v>9.1571020000000001</c:v>
                </c:pt>
                <c:pt idx="29625">
                  <c:v>9.1558550000000007</c:v>
                </c:pt>
                <c:pt idx="29626">
                  <c:v>9.1591710000000006</c:v>
                </c:pt>
                <c:pt idx="29627">
                  <c:v>9.1623359999999998</c:v>
                </c:pt>
                <c:pt idx="29628">
                  <c:v>9.155538</c:v>
                </c:pt>
                <c:pt idx="29629">
                  <c:v>9.1488479999999992</c:v>
                </c:pt>
                <c:pt idx="29630">
                  <c:v>9.1505159999999997</c:v>
                </c:pt>
                <c:pt idx="29631">
                  <c:v>9.1439009999999996</c:v>
                </c:pt>
                <c:pt idx="29632">
                  <c:v>9.1395649999999993</c:v>
                </c:pt>
                <c:pt idx="29633">
                  <c:v>9.1444840000000003</c:v>
                </c:pt>
                <c:pt idx="29634">
                  <c:v>9.1462800000000009</c:v>
                </c:pt>
                <c:pt idx="29635">
                  <c:v>9.1461690000000004</c:v>
                </c:pt>
                <c:pt idx="29636">
                  <c:v>9.1504700000000003</c:v>
                </c:pt>
                <c:pt idx="29637">
                  <c:v>9.1532119999999999</c:v>
                </c:pt>
                <c:pt idx="29638">
                  <c:v>9.1560699999999997</c:v>
                </c:pt>
                <c:pt idx="29639">
                  <c:v>9.1633770000000005</c:v>
                </c:pt>
                <c:pt idx="29640">
                  <c:v>9.1607000000000003</c:v>
                </c:pt>
                <c:pt idx="29641">
                  <c:v>9.1548280000000002</c:v>
                </c:pt>
                <c:pt idx="29642">
                  <c:v>9.1573759999999993</c:v>
                </c:pt>
                <c:pt idx="29643">
                  <c:v>9.1590919999999993</c:v>
                </c:pt>
                <c:pt idx="29644">
                  <c:v>9.1543449999999993</c:v>
                </c:pt>
                <c:pt idx="29645">
                  <c:v>9.1503999999999994</c:v>
                </c:pt>
                <c:pt idx="29646">
                  <c:v>9.1571090000000002</c:v>
                </c:pt>
                <c:pt idx="29647">
                  <c:v>9.1590980000000002</c:v>
                </c:pt>
                <c:pt idx="29648">
                  <c:v>9.1560100000000002</c:v>
                </c:pt>
                <c:pt idx="29649">
                  <c:v>9.1593429999999998</c:v>
                </c:pt>
                <c:pt idx="29650">
                  <c:v>9.1553000000000004</c:v>
                </c:pt>
                <c:pt idx="29651">
                  <c:v>9.1505989999999997</c:v>
                </c:pt>
                <c:pt idx="29652">
                  <c:v>9.1564569999999996</c:v>
                </c:pt>
                <c:pt idx="29653">
                  <c:v>9.1594329999999999</c:v>
                </c:pt>
                <c:pt idx="29654">
                  <c:v>9.1573619999999991</c:v>
                </c:pt>
                <c:pt idx="29655">
                  <c:v>9.1575240000000004</c:v>
                </c:pt>
                <c:pt idx="29656">
                  <c:v>9.1601140000000001</c:v>
                </c:pt>
                <c:pt idx="29657">
                  <c:v>9.1626740000000009</c:v>
                </c:pt>
                <c:pt idx="29658">
                  <c:v>9.1634919999999997</c:v>
                </c:pt>
                <c:pt idx="29659">
                  <c:v>9.1623529999999995</c:v>
                </c:pt>
                <c:pt idx="29660">
                  <c:v>9.1638850000000005</c:v>
                </c:pt>
                <c:pt idx="29661">
                  <c:v>9.1679770000000005</c:v>
                </c:pt>
                <c:pt idx="29662">
                  <c:v>9.1654060000000008</c:v>
                </c:pt>
                <c:pt idx="29663">
                  <c:v>9.1656060000000004</c:v>
                </c:pt>
                <c:pt idx="29664">
                  <c:v>9.172269</c:v>
                </c:pt>
                <c:pt idx="29665">
                  <c:v>9.1715619999999998</c:v>
                </c:pt>
                <c:pt idx="29666">
                  <c:v>9.1672860000000007</c:v>
                </c:pt>
                <c:pt idx="29667">
                  <c:v>9.1651500000000006</c:v>
                </c:pt>
                <c:pt idx="29668">
                  <c:v>9.1642860000000006</c:v>
                </c:pt>
                <c:pt idx="29669">
                  <c:v>9.1659059999999997</c:v>
                </c:pt>
                <c:pt idx="29670">
                  <c:v>9.1677789999999995</c:v>
                </c:pt>
                <c:pt idx="29671">
                  <c:v>9.1632610000000003</c:v>
                </c:pt>
                <c:pt idx="29672">
                  <c:v>9.1596580000000003</c:v>
                </c:pt>
                <c:pt idx="29673">
                  <c:v>9.1633119999999995</c:v>
                </c:pt>
                <c:pt idx="29674">
                  <c:v>9.1645179999999993</c:v>
                </c:pt>
                <c:pt idx="29675">
                  <c:v>9.1654099999999996</c:v>
                </c:pt>
                <c:pt idx="29676">
                  <c:v>9.1687750000000001</c:v>
                </c:pt>
                <c:pt idx="29677">
                  <c:v>9.1720190000000006</c:v>
                </c:pt>
                <c:pt idx="29678">
                  <c:v>9.1750419999999995</c:v>
                </c:pt>
                <c:pt idx="29679">
                  <c:v>9.1699509999999993</c:v>
                </c:pt>
                <c:pt idx="29680">
                  <c:v>9.1679180000000002</c:v>
                </c:pt>
                <c:pt idx="29681">
                  <c:v>9.1736710000000006</c:v>
                </c:pt>
                <c:pt idx="29682">
                  <c:v>9.1741810000000008</c:v>
                </c:pt>
                <c:pt idx="29683">
                  <c:v>9.1738739999999996</c:v>
                </c:pt>
                <c:pt idx="29684">
                  <c:v>9.1739270000000008</c:v>
                </c:pt>
                <c:pt idx="29685">
                  <c:v>9.1699479999999998</c:v>
                </c:pt>
                <c:pt idx="29686">
                  <c:v>9.1687840000000005</c:v>
                </c:pt>
                <c:pt idx="29687">
                  <c:v>9.1737610000000007</c:v>
                </c:pt>
                <c:pt idx="29688">
                  <c:v>9.1747899999999998</c:v>
                </c:pt>
                <c:pt idx="29689">
                  <c:v>9.1710630000000002</c:v>
                </c:pt>
                <c:pt idx="29690">
                  <c:v>9.1695600000000006</c:v>
                </c:pt>
                <c:pt idx="29691">
                  <c:v>9.1665670000000006</c:v>
                </c:pt>
                <c:pt idx="29692">
                  <c:v>9.1645810000000001</c:v>
                </c:pt>
                <c:pt idx="29693">
                  <c:v>9.1705740000000002</c:v>
                </c:pt>
                <c:pt idx="29694">
                  <c:v>9.1726860000000006</c:v>
                </c:pt>
                <c:pt idx="29695">
                  <c:v>9.1671809999999994</c:v>
                </c:pt>
                <c:pt idx="29696">
                  <c:v>9.1657519999999995</c:v>
                </c:pt>
                <c:pt idx="29697">
                  <c:v>9.1662309999999998</c:v>
                </c:pt>
                <c:pt idx="29698">
                  <c:v>9.1641469999999998</c:v>
                </c:pt>
                <c:pt idx="29699">
                  <c:v>9.1670979999999993</c:v>
                </c:pt>
                <c:pt idx="29700">
                  <c:v>9.1715909999999994</c:v>
                </c:pt>
                <c:pt idx="29701">
                  <c:v>9.1699859999999997</c:v>
                </c:pt>
                <c:pt idx="29702">
                  <c:v>9.1725709999999996</c:v>
                </c:pt>
                <c:pt idx="29703">
                  <c:v>9.1779139999999995</c:v>
                </c:pt>
                <c:pt idx="29704">
                  <c:v>9.1737310000000001</c:v>
                </c:pt>
                <c:pt idx="29705">
                  <c:v>9.1681209999999993</c:v>
                </c:pt>
                <c:pt idx="29706">
                  <c:v>9.1697670000000002</c:v>
                </c:pt>
                <c:pt idx="29707">
                  <c:v>9.1710820000000002</c:v>
                </c:pt>
                <c:pt idx="29708">
                  <c:v>9.1711050000000007</c:v>
                </c:pt>
                <c:pt idx="29709">
                  <c:v>9.1777990000000003</c:v>
                </c:pt>
                <c:pt idx="29710">
                  <c:v>9.1832410000000007</c:v>
                </c:pt>
                <c:pt idx="29711">
                  <c:v>9.1799599999999995</c:v>
                </c:pt>
                <c:pt idx="29712">
                  <c:v>9.1796670000000002</c:v>
                </c:pt>
                <c:pt idx="29713">
                  <c:v>9.1840659999999996</c:v>
                </c:pt>
                <c:pt idx="29714">
                  <c:v>9.1832560000000001</c:v>
                </c:pt>
                <c:pt idx="29715">
                  <c:v>9.1794820000000001</c:v>
                </c:pt>
                <c:pt idx="29716">
                  <c:v>9.1759869999999992</c:v>
                </c:pt>
                <c:pt idx="29717">
                  <c:v>9.1747370000000004</c:v>
                </c:pt>
                <c:pt idx="29718">
                  <c:v>9.1759769999999996</c:v>
                </c:pt>
                <c:pt idx="29719">
                  <c:v>9.1755849999999999</c:v>
                </c:pt>
                <c:pt idx="29720">
                  <c:v>9.1774400000000007</c:v>
                </c:pt>
                <c:pt idx="29721">
                  <c:v>9.1835389999999997</c:v>
                </c:pt>
                <c:pt idx="29722">
                  <c:v>9.1876130000000007</c:v>
                </c:pt>
                <c:pt idx="29723">
                  <c:v>9.1868820000000007</c:v>
                </c:pt>
                <c:pt idx="29724">
                  <c:v>9.1876339999999992</c:v>
                </c:pt>
                <c:pt idx="29725">
                  <c:v>9.1945099999999993</c:v>
                </c:pt>
                <c:pt idx="29726">
                  <c:v>9.1991189999999996</c:v>
                </c:pt>
                <c:pt idx="29727">
                  <c:v>9.1951199999999993</c:v>
                </c:pt>
                <c:pt idx="29728">
                  <c:v>9.1875210000000003</c:v>
                </c:pt>
                <c:pt idx="29729">
                  <c:v>9.1818869999999997</c:v>
                </c:pt>
                <c:pt idx="29730">
                  <c:v>9.1785809999999994</c:v>
                </c:pt>
                <c:pt idx="29731">
                  <c:v>9.1794860000000007</c:v>
                </c:pt>
                <c:pt idx="29732">
                  <c:v>9.1757100000000005</c:v>
                </c:pt>
                <c:pt idx="29733">
                  <c:v>9.1707820000000009</c:v>
                </c:pt>
                <c:pt idx="29734">
                  <c:v>9.1734030000000004</c:v>
                </c:pt>
                <c:pt idx="29735">
                  <c:v>9.1760059999999992</c:v>
                </c:pt>
                <c:pt idx="29736">
                  <c:v>9.1753129999999992</c:v>
                </c:pt>
                <c:pt idx="29737">
                  <c:v>9.1729400000000005</c:v>
                </c:pt>
                <c:pt idx="29738">
                  <c:v>9.1684319999999992</c:v>
                </c:pt>
                <c:pt idx="29739">
                  <c:v>9.1676549999999999</c:v>
                </c:pt>
                <c:pt idx="29740">
                  <c:v>9.1742150000000002</c:v>
                </c:pt>
                <c:pt idx="29741">
                  <c:v>9.1781100000000002</c:v>
                </c:pt>
                <c:pt idx="29742">
                  <c:v>9.1786879999999993</c:v>
                </c:pt>
                <c:pt idx="29743">
                  <c:v>9.180949</c:v>
                </c:pt>
                <c:pt idx="29744">
                  <c:v>9.1812539999999991</c:v>
                </c:pt>
                <c:pt idx="29745">
                  <c:v>9.1830730000000003</c:v>
                </c:pt>
                <c:pt idx="29746">
                  <c:v>9.1884499999999996</c:v>
                </c:pt>
                <c:pt idx="29747">
                  <c:v>9.1891440000000006</c:v>
                </c:pt>
                <c:pt idx="29748">
                  <c:v>9.184564</c:v>
                </c:pt>
                <c:pt idx="29749">
                  <c:v>9.1874330000000004</c:v>
                </c:pt>
                <c:pt idx="29750">
                  <c:v>9.1920950000000001</c:v>
                </c:pt>
                <c:pt idx="29751">
                  <c:v>9.1894720000000003</c:v>
                </c:pt>
                <c:pt idx="29752">
                  <c:v>9.1879880000000007</c:v>
                </c:pt>
                <c:pt idx="29753">
                  <c:v>9.1917819999999999</c:v>
                </c:pt>
                <c:pt idx="29754">
                  <c:v>9.1944999999999997</c:v>
                </c:pt>
                <c:pt idx="29755">
                  <c:v>9.1923410000000008</c:v>
                </c:pt>
                <c:pt idx="29756">
                  <c:v>9.19116</c:v>
                </c:pt>
                <c:pt idx="29757">
                  <c:v>9.1913490000000007</c:v>
                </c:pt>
                <c:pt idx="29758">
                  <c:v>9.1905509999999992</c:v>
                </c:pt>
                <c:pt idx="29759">
                  <c:v>9.1887939999999997</c:v>
                </c:pt>
                <c:pt idx="29760">
                  <c:v>9.1879720000000002</c:v>
                </c:pt>
                <c:pt idx="29761">
                  <c:v>9.1935179999999992</c:v>
                </c:pt>
                <c:pt idx="29762">
                  <c:v>9.1970369999999999</c:v>
                </c:pt>
                <c:pt idx="29763">
                  <c:v>9.1938720000000007</c:v>
                </c:pt>
                <c:pt idx="29764">
                  <c:v>9.1948419999999995</c:v>
                </c:pt>
                <c:pt idx="29765">
                  <c:v>9.2009120000000006</c:v>
                </c:pt>
                <c:pt idx="29766">
                  <c:v>9.2026570000000003</c:v>
                </c:pt>
                <c:pt idx="29767">
                  <c:v>9.1990060000000007</c:v>
                </c:pt>
                <c:pt idx="29768">
                  <c:v>9.1989149999999995</c:v>
                </c:pt>
                <c:pt idx="29769">
                  <c:v>9.2024830000000009</c:v>
                </c:pt>
                <c:pt idx="29770">
                  <c:v>9.2002459999999999</c:v>
                </c:pt>
                <c:pt idx="29771">
                  <c:v>9.1984840000000005</c:v>
                </c:pt>
                <c:pt idx="29772">
                  <c:v>9.2035079999999994</c:v>
                </c:pt>
                <c:pt idx="29773">
                  <c:v>9.2066420000000004</c:v>
                </c:pt>
                <c:pt idx="29774">
                  <c:v>9.2019920000000006</c:v>
                </c:pt>
                <c:pt idx="29775">
                  <c:v>9.1992940000000001</c:v>
                </c:pt>
                <c:pt idx="29776">
                  <c:v>9.2004590000000004</c:v>
                </c:pt>
                <c:pt idx="29777">
                  <c:v>9.1989160000000005</c:v>
                </c:pt>
                <c:pt idx="29778">
                  <c:v>9.1988640000000004</c:v>
                </c:pt>
                <c:pt idx="29779">
                  <c:v>9.1967090000000002</c:v>
                </c:pt>
                <c:pt idx="29780">
                  <c:v>9.1958330000000004</c:v>
                </c:pt>
                <c:pt idx="29781">
                  <c:v>9.2022209999999998</c:v>
                </c:pt>
                <c:pt idx="29782">
                  <c:v>9.2033799999999992</c:v>
                </c:pt>
                <c:pt idx="29783">
                  <c:v>9.1988190000000003</c:v>
                </c:pt>
                <c:pt idx="29784">
                  <c:v>9.1990130000000008</c:v>
                </c:pt>
                <c:pt idx="29785">
                  <c:v>9.2020269999999993</c:v>
                </c:pt>
                <c:pt idx="29786">
                  <c:v>9.2001629999999999</c:v>
                </c:pt>
                <c:pt idx="29787">
                  <c:v>9.199567</c:v>
                </c:pt>
                <c:pt idx="29788">
                  <c:v>9.2051639999999999</c:v>
                </c:pt>
                <c:pt idx="29789">
                  <c:v>9.2066119999999998</c:v>
                </c:pt>
                <c:pt idx="29790">
                  <c:v>9.2041489999999992</c:v>
                </c:pt>
                <c:pt idx="29791">
                  <c:v>9.2044560000000004</c:v>
                </c:pt>
                <c:pt idx="29792">
                  <c:v>9.2032290000000003</c:v>
                </c:pt>
                <c:pt idx="29793">
                  <c:v>9.2002690000000005</c:v>
                </c:pt>
                <c:pt idx="29794">
                  <c:v>9.2006270000000008</c:v>
                </c:pt>
                <c:pt idx="29795">
                  <c:v>9.2026129999999995</c:v>
                </c:pt>
                <c:pt idx="29796">
                  <c:v>9.1999189999999995</c:v>
                </c:pt>
                <c:pt idx="29797">
                  <c:v>9.1963810000000006</c:v>
                </c:pt>
                <c:pt idx="29798">
                  <c:v>9.1993609999999997</c:v>
                </c:pt>
                <c:pt idx="29799">
                  <c:v>9.2021599999999992</c:v>
                </c:pt>
                <c:pt idx="29800">
                  <c:v>9.2025480000000002</c:v>
                </c:pt>
                <c:pt idx="29801">
                  <c:v>9.2036169999999995</c:v>
                </c:pt>
                <c:pt idx="29802">
                  <c:v>9.2012560000000008</c:v>
                </c:pt>
                <c:pt idx="29803">
                  <c:v>9.1971699999999998</c:v>
                </c:pt>
                <c:pt idx="29804">
                  <c:v>9.1991289999999992</c:v>
                </c:pt>
                <c:pt idx="29805">
                  <c:v>9.2023340000000005</c:v>
                </c:pt>
                <c:pt idx="29806">
                  <c:v>9.2009109999999996</c:v>
                </c:pt>
                <c:pt idx="29807">
                  <c:v>9.2056690000000003</c:v>
                </c:pt>
                <c:pt idx="29808">
                  <c:v>9.2101319999999998</c:v>
                </c:pt>
                <c:pt idx="29809">
                  <c:v>9.2073999999999998</c:v>
                </c:pt>
                <c:pt idx="29810">
                  <c:v>9.2099860000000007</c:v>
                </c:pt>
                <c:pt idx="29811">
                  <c:v>9.2141000000000002</c:v>
                </c:pt>
                <c:pt idx="29812">
                  <c:v>9.2127029999999994</c:v>
                </c:pt>
                <c:pt idx="29813">
                  <c:v>9.2089060000000007</c:v>
                </c:pt>
                <c:pt idx="29814">
                  <c:v>9.207338</c:v>
                </c:pt>
                <c:pt idx="29815">
                  <c:v>9.2104470000000003</c:v>
                </c:pt>
                <c:pt idx="29816">
                  <c:v>9.2087959999999995</c:v>
                </c:pt>
                <c:pt idx="29817">
                  <c:v>9.2047039999999996</c:v>
                </c:pt>
                <c:pt idx="29818">
                  <c:v>9.2048360000000002</c:v>
                </c:pt>
                <c:pt idx="29819">
                  <c:v>9.2054150000000003</c:v>
                </c:pt>
                <c:pt idx="29820">
                  <c:v>9.2052899999999998</c:v>
                </c:pt>
                <c:pt idx="29821">
                  <c:v>9.2055260000000008</c:v>
                </c:pt>
                <c:pt idx="29822">
                  <c:v>9.2059610000000003</c:v>
                </c:pt>
                <c:pt idx="29823">
                  <c:v>9.2066459999999992</c:v>
                </c:pt>
                <c:pt idx="29824">
                  <c:v>9.2100299999999997</c:v>
                </c:pt>
                <c:pt idx="29825">
                  <c:v>9.2131799999999995</c:v>
                </c:pt>
                <c:pt idx="29826">
                  <c:v>9.2140609999999992</c:v>
                </c:pt>
                <c:pt idx="29827">
                  <c:v>9.2159639999999996</c:v>
                </c:pt>
                <c:pt idx="29828">
                  <c:v>9.2159379999999995</c:v>
                </c:pt>
                <c:pt idx="29829">
                  <c:v>9.2181470000000001</c:v>
                </c:pt>
                <c:pt idx="29830">
                  <c:v>9.2232570000000003</c:v>
                </c:pt>
                <c:pt idx="29831">
                  <c:v>9.2208190000000005</c:v>
                </c:pt>
                <c:pt idx="29832">
                  <c:v>9.2110629999999993</c:v>
                </c:pt>
                <c:pt idx="29833">
                  <c:v>9.2050900000000002</c:v>
                </c:pt>
                <c:pt idx="29834">
                  <c:v>9.2076150000000005</c:v>
                </c:pt>
                <c:pt idx="29835">
                  <c:v>9.2104719999999993</c:v>
                </c:pt>
                <c:pt idx="29836">
                  <c:v>9.2085659999999994</c:v>
                </c:pt>
                <c:pt idx="29837">
                  <c:v>9.2073230000000006</c:v>
                </c:pt>
                <c:pt idx="29838">
                  <c:v>9.2090890000000005</c:v>
                </c:pt>
                <c:pt idx="29839">
                  <c:v>9.2110059999999994</c:v>
                </c:pt>
                <c:pt idx="29840">
                  <c:v>9.2101019999999991</c:v>
                </c:pt>
                <c:pt idx="29841">
                  <c:v>9.2074850000000001</c:v>
                </c:pt>
                <c:pt idx="29842">
                  <c:v>9.2091519999999996</c:v>
                </c:pt>
                <c:pt idx="29843">
                  <c:v>9.2146530000000002</c:v>
                </c:pt>
                <c:pt idx="29844">
                  <c:v>9.2182720000000007</c:v>
                </c:pt>
                <c:pt idx="29845">
                  <c:v>9.2162839999999999</c:v>
                </c:pt>
                <c:pt idx="29846">
                  <c:v>9.2113219999999991</c:v>
                </c:pt>
                <c:pt idx="29847">
                  <c:v>9.2136720000000008</c:v>
                </c:pt>
                <c:pt idx="29848">
                  <c:v>9.2183519999999994</c:v>
                </c:pt>
                <c:pt idx="29849">
                  <c:v>9.2169760000000007</c:v>
                </c:pt>
                <c:pt idx="29850">
                  <c:v>9.2144320000000004</c:v>
                </c:pt>
                <c:pt idx="29851">
                  <c:v>9.2166420000000002</c:v>
                </c:pt>
                <c:pt idx="29852">
                  <c:v>9.2192059999999998</c:v>
                </c:pt>
                <c:pt idx="29853">
                  <c:v>9.2169799999999995</c:v>
                </c:pt>
                <c:pt idx="29854">
                  <c:v>9.214385</c:v>
                </c:pt>
                <c:pt idx="29855">
                  <c:v>9.2151049999999994</c:v>
                </c:pt>
                <c:pt idx="29856">
                  <c:v>9.2167220000000007</c:v>
                </c:pt>
                <c:pt idx="29857">
                  <c:v>9.2157549999999997</c:v>
                </c:pt>
                <c:pt idx="29858">
                  <c:v>9.2162319999999998</c:v>
                </c:pt>
                <c:pt idx="29859">
                  <c:v>9.2173429999999996</c:v>
                </c:pt>
                <c:pt idx="29860">
                  <c:v>9.2144200000000005</c:v>
                </c:pt>
                <c:pt idx="29861">
                  <c:v>9.2127700000000008</c:v>
                </c:pt>
                <c:pt idx="29862">
                  <c:v>9.2154150000000001</c:v>
                </c:pt>
                <c:pt idx="29863">
                  <c:v>9.2175799999999999</c:v>
                </c:pt>
                <c:pt idx="29864">
                  <c:v>9.2201240000000002</c:v>
                </c:pt>
                <c:pt idx="29865">
                  <c:v>9.2229700000000001</c:v>
                </c:pt>
                <c:pt idx="29866">
                  <c:v>9.2224959999999996</c:v>
                </c:pt>
                <c:pt idx="29867">
                  <c:v>9.2234259999999999</c:v>
                </c:pt>
                <c:pt idx="29868">
                  <c:v>9.2261399999999991</c:v>
                </c:pt>
                <c:pt idx="29869">
                  <c:v>9.2236700000000003</c:v>
                </c:pt>
                <c:pt idx="29870">
                  <c:v>9.2219219999999993</c:v>
                </c:pt>
                <c:pt idx="29871">
                  <c:v>9.2255990000000008</c:v>
                </c:pt>
                <c:pt idx="29872">
                  <c:v>9.2275759999999991</c:v>
                </c:pt>
                <c:pt idx="29873">
                  <c:v>9.2254719999999999</c:v>
                </c:pt>
                <c:pt idx="29874">
                  <c:v>9.2211839999999992</c:v>
                </c:pt>
                <c:pt idx="29875">
                  <c:v>9.2192260000000008</c:v>
                </c:pt>
                <c:pt idx="29876">
                  <c:v>9.2206960000000002</c:v>
                </c:pt>
                <c:pt idx="29877">
                  <c:v>9.2209939999999992</c:v>
                </c:pt>
                <c:pt idx="29878">
                  <c:v>9.2186260000000004</c:v>
                </c:pt>
                <c:pt idx="29879">
                  <c:v>9.2178009999999997</c:v>
                </c:pt>
                <c:pt idx="29880">
                  <c:v>9.2194699999999994</c:v>
                </c:pt>
                <c:pt idx="29881">
                  <c:v>9.2200780000000009</c:v>
                </c:pt>
                <c:pt idx="29882">
                  <c:v>9.2168119999999991</c:v>
                </c:pt>
                <c:pt idx="29883">
                  <c:v>9.220269</c:v>
                </c:pt>
                <c:pt idx="29884">
                  <c:v>9.2230340000000002</c:v>
                </c:pt>
                <c:pt idx="29885">
                  <c:v>9.2171800000000008</c:v>
                </c:pt>
                <c:pt idx="29886">
                  <c:v>9.2179450000000003</c:v>
                </c:pt>
                <c:pt idx="29887">
                  <c:v>9.2225409999999997</c:v>
                </c:pt>
                <c:pt idx="29888">
                  <c:v>9.2163380000000004</c:v>
                </c:pt>
                <c:pt idx="29889">
                  <c:v>9.2135219999999993</c:v>
                </c:pt>
                <c:pt idx="29890">
                  <c:v>9.2235510000000005</c:v>
                </c:pt>
                <c:pt idx="29891">
                  <c:v>9.2281669999999991</c:v>
                </c:pt>
                <c:pt idx="29892">
                  <c:v>9.2245720000000002</c:v>
                </c:pt>
                <c:pt idx="29893">
                  <c:v>9.2223410000000001</c:v>
                </c:pt>
                <c:pt idx="29894">
                  <c:v>9.2222989999999996</c:v>
                </c:pt>
                <c:pt idx="29895">
                  <c:v>9.2258750000000003</c:v>
                </c:pt>
                <c:pt idx="29896">
                  <c:v>9.2248739999999998</c:v>
                </c:pt>
                <c:pt idx="29897">
                  <c:v>9.2234560000000005</c:v>
                </c:pt>
                <c:pt idx="29898">
                  <c:v>9.2298709999999993</c:v>
                </c:pt>
                <c:pt idx="29899">
                  <c:v>9.2308570000000003</c:v>
                </c:pt>
                <c:pt idx="29900">
                  <c:v>9.2252930000000006</c:v>
                </c:pt>
                <c:pt idx="29901">
                  <c:v>9.2248140000000003</c:v>
                </c:pt>
                <c:pt idx="29902">
                  <c:v>9.2285039999999992</c:v>
                </c:pt>
                <c:pt idx="29903">
                  <c:v>9.2316269999999996</c:v>
                </c:pt>
                <c:pt idx="29904">
                  <c:v>9.2310999999999996</c:v>
                </c:pt>
                <c:pt idx="29905">
                  <c:v>9.2297659999999997</c:v>
                </c:pt>
                <c:pt idx="29906">
                  <c:v>9.2323269999999997</c:v>
                </c:pt>
                <c:pt idx="29907">
                  <c:v>9.2335790000000006</c:v>
                </c:pt>
                <c:pt idx="29908">
                  <c:v>9.2296560000000003</c:v>
                </c:pt>
                <c:pt idx="29909">
                  <c:v>9.2288230000000002</c:v>
                </c:pt>
                <c:pt idx="29910">
                  <c:v>9.2285470000000007</c:v>
                </c:pt>
                <c:pt idx="29911">
                  <c:v>9.2295750000000005</c:v>
                </c:pt>
                <c:pt idx="29912">
                  <c:v>9.2340230000000005</c:v>
                </c:pt>
                <c:pt idx="29913">
                  <c:v>9.2318020000000001</c:v>
                </c:pt>
                <c:pt idx="29914">
                  <c:v>9.2267189999999992</c:v>
                </c:pt>
                <c:pt idx="29915">
                  <c:v>9.2295879999999997</c:v>
                </c:pt>
                <c:pt idx="29916">
                  <c:v>9.2301610000000007</c:v>
                </c:pt>
                <c:pt idx="29917">
                  <c:v>9.2265049999999995</c:v>
                </c:pt>
                <c:pt idx="29918">
                  <c:v>9.2295169999999995</c:v>
                </c:pt>
                <c:pt idx="29919">
                  <c:v>9.2319440000000004</c:v>
                </c:pt>
                <c:pt idx="29920">
                  <c:v>9.2286020000000004</c:v>
                </c:pt>
                <c:pt idx="29921">
                  <c:v>9.2317999999999998</c:v>
                </c:pt>
                <c:pt idx="29922">
                  <c:v>9.2379899999999999</c:v>
                </c:pt>
                <c:pt idx="29923">
                  <c:v>9.2367919999999994</c:v>
                </c:pt>
                <c:pt idx="29924">
                  <c:v>9.2319359999999993</c:v>
                </c:pt>
                <c:pt idx="29925">
                  <c:v>9.2304189999999995</c:v>
                </c:pt>
                <c:pt idx="29926">
                  <c:v>9.2312530000000006</c:v>
                </c:pt>
                <c:pt idx="29927">
                  <c:v>9.2338050000000003</c:v>
                </c:pt>
                <c:pt idx="29928">
                  <c:v>9.2358340000000005</c:v>
                </c:pt>
                <c:pt idx="29929">
                  <c:v>9.2327049999999993</c:v>
                </c:pt>
                <c:pt idx="29930">
                  <c:v>9.2317230000000006</c:v>
                </c:pt>
                <c:pt idx="29931">
                  <c:v>9.2391120000000004</c:v>
                </c:pt>
                <c:pt idx="29932">
                  <c:v>9.2450989999999997</c:v>
                </c:pt>
                <c:pt idx="29933">
                  <c:v>9.243112</c:v>
                </c:pt>
                <c:pt idx="29934">
                  <c:v>9.2424800000000005</c:v>
                </c:pt>
                <c:pt idx="29935">
                  <c:v>9.2464619999999993</c:v>
                </c:pt>
                <c:pt idx="29936">
                  <c:v>9.2470239999999997</c:v>
                </c:pt>
                <c:pt idx="29937">
                  <c:v>9.2450580000000002</c:v>
                </c:pt>
                <c:pt idx="29938">
                  <c:v>9.2408800000000006</c:v>
                </c:pt>
                <c:pt idx="29939">
                  <c:v>9.2341660000000001</c:v>
                </c:pt>
                <c:pt idx="29940">
                  <c:v>9.2365399999999998</c:v>
                </c:pt>
                <c:pt idx="29941">
                  <c:v>9.239255</c:v>
                </c:pt>
                <c:pt idx="29942">
                  <c:v>9.2303390000000007</c:v>
                </c:pt>
                <c:pt idx="29943">
                  <c:v>9.2269059999999996</c:v>
                </c:pt>
                <c:pt idx="29944">
                  <c:v>9.2331470000000007</c:v>
                </c:pt>
                <c:pt idx="29945">
                  <c:v>9.234375</c:v>
                </c:pt>
                <c:pt idx="29946">
                  <c:v>9.2340520000000001</c:v>
                </c:pt>
                <c:pt idx="29947">
                  <c:v>9.2362699999999993</c:v>
                </c:pt>
                <c:pt idx="29948">
                  <c:v>9.2363700000000009</c:v>
                </c:pt>
                <c:pt idx="29949">
                  <c:v>9.2398779999999991</c:v>
                </c:pt>
                <c:pt idx="29950">
                  <c:v>9.2417580000000008</c:v>
                </c:pt>
                <c:pt idx="29951">
                  <c:v>9.2391880000000004</c:v>
                </c:pt>
                <c:pt idx="29952">
                  <c:v>9.2403479999999991</c:v>
                </c:pt>
                <c:pt idx="29953">
                  <c:v>9.2426220000000008</c:v>
                </c:pt>
                <c:pt idx="29954">
                  <c:v>9.2406939999999995</c:v>
                </c:pt>
                <c:pt idx="29955">
                  <c:v>9.2421469999999992</c:v>
                </c:pt>
                <c:pt idx="29956">
                  <c:v>9.2450200000000002</c:v>
                </c:pt>
                <c:pt idx="29957">
                  <c:v>9.2411919999999999</c:v>
                </c:pt>
                <c:pt idx="29958">
                  <c:v>9.2409040000000005</c:v>
                </c:pt>
                <c:pt idx="29959">
                  <c:v>9.2414740000000002</c:v>
                </c:pt>
                <c:pt idx="29960">
                  <c:v>9.2337129999999998</c:v>
                </c:pt>
                <c:pt idx="29961">
                  <c:v>9.2334239999999994</c:v>
                </c:pt>
                <c:pt idx="29962">
                  <c:v>9.2438179999999992</c:v>
                </c:pt>
                <c:pt idx="29963">
                  <c:v>9.2481840000000002</c:v>
                </c:pt>
                <c:pt idx="29964">
                  <c:v>9.2427240000000008</c:v>
                </c:pt>
                <c:pt idx="29965">
                  <c:v>9.2424619999999997</c:v>
                </c:pt>
                <c:pt idx="29966">
                  <c:v>9.2471929999999993</c:v>
                </c:pt>
                <c:pt idx="29967">
                  <c:v>9.2442430000000009</c:v>
                </c:pt>
                <c:pt idx="29968">
                  <c:v>9.2417440000000006</c:v>
                </c:pt>
                <c:pt idx="29969">
                  <c:v>9.2465759999999992</c:v>
                </c:pt>
                <c:pt idx="29970">
                  <c:v>9.2472650000000005</c:v>
                </c:pt>
                <c:pt idx="29971">
                  <c:v>9.244821</c:v>
                </c:pt>
                <c:pt idx="29972">
                  <c:v>9.2447499999999998</c:v>
                </c:pt>
                <c:pt idx="29973">
                  <c:v>9.24831</c:v>
                </c:pt>
                <c:pt idx="29974">
                  <c:v>9.2521299999999993</c:v>
                </c:pt>
                <c:pt idx="29975">
                  <c:v>9.2500429999999998</c:v>
                </c:pt>
                <c:pt idx="29976">
                  <c:v>9.2445430000000002</c:v>
                </c:pt>
                <c:pt idx="29977">
                  <c:v>9.2447719999999993</c:v>
                </c:pt>
                <c:pt idx="29978">
                  <c:v>9.2488650000000003</c:v>
                </c:pt>
                <c:pt idx="29979">
                  <c:v>9.2478160000000003</c:v>
                </c:pt>
                <c:pt idx="29980">
                  <c:v>9.2431359999999998</c:v>
                </c:pt>
                <c:pt idx="29981">
                  <c:v>9.2427580000000003</c:v>
                </c:pt>
                <c:pt idx="29982">
                  <c:v>9.2434890000000003</c:v>
                </c:pt>
                <c:pt idx="29983">
                  <c:v>9.2444059999999997</c:v>
                </c:pt>
                <c:pt idx="29984">
                  <c:v>9.2481059999999999</c:v>
                </c:pt>
                <c:pt idx="29985">
                  <c:v>9.2491420000000009</c:v>
                </c:pt>
                <c:pt idx="29986">
                  <c:v>9.2471230000000002</c:v>
                </c:pt>
                <c:pt idx="29987">
                  <c:v>9.2468369999999993</c:v>
                </c:pt>
                <c:pt idx="29988">
                  <c:v>9.2499939999999992</c:v>
                </c:pt>
                <c:pt idx="29989">
                  <c:v>9.2514479999999999</c:v>
                </c:pt>
                <c:pt idx="29990">
                  <c:v>9.2522970000000004</c:v>
                </c:pt>
                <c:pt idx="29991">
                  <c:v>9.2559190000000005</c:v>
                </c:pt>
                <c:pt idx="29992">
                  <c:v>9.2552640000000004</c:v>
                </c:pt>
                <c:pt idx="29993">
                  <c:v>9.256869</c:v>
                </c:pt>
                <c:pt idx="29994">
                  <c:v>9.2617919999999998</c:v>
                </c:pt>
                <c:pt idx="29995">
                  <c:v>9.2609940000000002</c:v>
                </c:pt>
                <c:pt idx="29996">
                  <c:v>9.2601849999999999</c:v>
                </c:pt>
                <c:pt idx="29997">
                  <c:v>9.2611150000000002</c:v>
                </c:pt>
                <c:pt idx="29998">
                  <c:v>9.2592420000000004</c:v>
                </c:pt>
                <c:pt idx="29999">
                  <c:v>9.2575099999999999</c:v>
                </c:pt>
                <c:pt idx="30000">
                  <c:v>9.2567880000000002</c:v>
                </c:pt>
                <c:pt idx="30001">
                  <c:v>9.2539529999999992</c:v>
                </c:pt>
                <c:pt idx="30002">
                  <c:v>9.2504159999999995</c:v>
                </c:pt>
                <c:pt idx="30003">
                  <c:v>9.2505140000000008</c:v>
                </c:pt>
                <c:pt idx="30004">
                  <c:v>9.2512240000000006</c:v>
                </c:pt>
                <c:pt idx="30005">
                  <c:v>9.2516750000000005</c:v>
                </c:pt>
                <c:pt idx="30006">
                  <c:v>9.2502390000000005</c:v>
                </c:pt>
                <c:pt idx="30007">
                  <c:v>9.2514029999999998</c:v>
                </c:pt>
                <c:pt idx="30008">
                  <c:v>9.2516630000000006</c:v>
                </c:pt>
                <c:pt idx="30009">
                  <c:v>9.2499230000000008</c:v>
                </c:pt>
                <c:pt idx="30010">
                  <c:v>9.2545590000000004</c:v>
                </c:pt>
                <c:pt idx="30011">
                  <c:v>9.2566699999999997</c:v>
                </c:pt>
                <c:pt idx="30012">
                  <c:v>9.2570440000000005</c:v>
                </c:pt>
                <c:pt idx="30013">
                  <c:v>9.2580989999999996</c:v>
                </c:pt>
                <c:pt idx="30014">
                  <c:v>9.2561400000000003</c:v>
                </c:pt>
                <c:pt idx="30015">
                  <c:v>9.2597400000000007</c:v>
                </c:pt>
                <c:pt idx="30016">
                  <c:v>9.2621859999999998</c:v>
                </c:pt>
                <c:pt idx="30017">
                  <c:v>9.2631370000000004</c:v>
                </c:pt>
                <c:pt idx="30018">
                  <c:v>9.2697559999999992</c:v>
                </c:pt>
                <c:pt idx="30019">
                  <c:v>9.2729280000000003</c:v>
                </c:pt>
                <c:pt idx="30020">
                  <c:v>9.2694340000000004</c:v>
                </c:pt>
                <c:pt idx="30021">
                  <c:v>9.2633340000000004</c:v>
                </c:pt>
                <c:pt idx="30022">
                  <c:v>9.2637889999999992</c:v>
                </c:pt>
                <c:pt idx="30023">
                  <c:v>9.2673780000000008</c:v>
                </c:pt>
                <c:pt idx="30024">
                  <c:v>9.2652409999999996</c:v>
                </c:pt>
                <c:pt idx="30025">
                  <c:v>9.2664439999999999</c:v>
                </c:pt>
                <c:pt idx="30026">
                  <c:v>9.2695830000000008</c:v>
                </c:pt>
                <c:pt idx="30027">
                  <c:v>9.2672849999999993</c:v>
                </c:pt>
                <c:pt idx="30028">
                  <c:v>9.2637389999999993</c:v>
                </c:pt>
                <c:pt idx="30029">
                  <c:v>9.2649620000000006</c:v>
                </c:pt>
                <c:pt idx="30030">
                  <c:v>9.2657980000000002</c:v>
                </c:pt>
                <c:pt idx="30031">
                  <c:v>9.2663580000000003</c:v>
                </c:pt>
                <c:pt idx="30032">
                  <c:v>9.2684739999999994</c:v>
                </c:pt>
                <c:pt idx="30033">
                  <c:v>9.2668160000000004</c:v>
                </c:pt>
                <c:pt idx="30034">
                  <c:v>9.2638820000000006</c:v>
                </c:pt>
                <c:pt idx="30035">
                  <c:v>9.2651559999999993</c:v>
                </c:pt>
                <c:pt idx="30036">
                  <c:v>9.2664679999999997</c:v>
                </c:pt>
                <c:pt idx="30037">
                  <c:v>9.2662069999999996</c:v>
                </c:pt>
                <c:pt idx="30038">
                  <c:v>9.2655989999999999</c:v>
                </c:pt>
                <c:pt idx="30039">
                  <c:v>9.2645110000000006</c:v>
                </c:pt>
                <c:pt idx="30040">
                  <c:v>9.2661879999999996</c:v>
                </c:pt>
                <c:pt idx="30041">
                  <c:v>9.2672570000000007</c:v>
                </c:pt>
                <c:pt idx="30042">
                  <c:v>9.2659099999999999</c:v>
                </c:pt>
                <c:pt idx="30043">
                  <c:v>9.2686700000000002</c:v>
                </c:pt>
                <c:pt idx="30044">
                  <c:v>9.2691409999999994</c:v>
                </c:pt>
                <c:pt idx="30045">
                  <c:v>9.2626539999999995</c:v>
                </c:pt>
                <c:pt idx="30046">
                  <c:v>9.2604729999999993</c:v>
                </c:pt>
                <c:pt idx="30047">
                  <c:v>9.2657369999999997</c:v>
                </c:pt>
                <c:pt idx="30048">
                  <c:v>9.271039</c:v>
                </c:pt>
                <c:pt idx="30049">
                  <c:v>9.270975</c:v>
                </c:pt>
                <c:pt idx="30050">
                  <c:v>9.2663250000000001</c:v>
                </c:pt>
                <c:pt idx="30051">
                  <c:v>9.2662669999999991</c:v>
                </c:pt>
                <c:pt idx="30052">
                  <c:v>9.2683959999999992</c:v>
                </c:pt>
                <c:pt idx="30053">
                  <c:v>9.2659249999999993</c:v>
                </c:pt>
                <c:pt idx="30054">
                  <c:v>9.2632890000000003</c:v>
                </c:pt>
                <c:pt idx="30055">
                  <c:v>9.2615780000000001</c:v>
                </c:pt>
                <c:pt idx="30056">
                  <c:v>9.2613450000000004</c:v>
                </c:pt>
                <c:pt idx="30057">
                  <c:v>9.2661079999999991</c:v>
                </c:pt>
                <c:pt idx="30058">
                  <c:v>9.2698370000000008</c:v>
                </c:pt>
                <c:pt idx="30059">
                  <c:v>9.2708119999999994</c:v>
                </c:pt>
                <c:pt idx="30060">
                  <c:v>9.2724480000000007</c:v>
                </c:pt>
                <c:pt idx="30061">
                  <c:v>9.2738949999999996</c:v>
                </c:pt>
                <c:pt idx="30062">
                  <c:v>9.2775490000000005</c:v>
                </c:pt>
                <c:pt idx="30063">
                  <c:v>9.2816679999999998</c:v>
                </c:pt>
                <c:pt idx="30064">
                  <c:v>9.2802930000000003</c:v>
                </c:pt>
                <c:pt idx="30065">
                  <c:v>9.2812180000000009</c:v>
                </c:pt>
                <c:pt idx="30066">
                  <c:v>9.2837630000000004</c:v>
                </c:pt>
                <c:pt idx="30067">
                  <c:v>9.2790579999999991</c:v>
                </c:pt>
                <c:pt idx="30068">
                  <c:v>9.2752990000000004</c:v>
                </c:pt>
                <c:pt idx="30069">
                  <c:v>9.2795679999999994</c:v>
                </c:pt>
                <c:pt idx="30070">
                  <c:v>9.2828289999999996</c:v>
                </c:pt>
                <c:pt idx="30071">
                  <c:v>9.2821899999999999</c:v>
                </c:pt>
                <c:pt idx="30072">
                  <c:v>9.2822549999999993</c:v>
                </c:pt>
                <c:pt idx="30073">
                  <c:v>9.2807779999999998</c:v>
                </c:pt>
                <c:pt idx="30074">
                  <c:v>9.2755220000000005</c:v>
                </c:pt>
                <c:pt idx="30075">
                  <c:v>9.274203</c:v>
                </c:pt>
                <c:pt idx="30076">
                  <c:v>9.2774470000000004</c:v>
                </c:pt>
                <c:pt idx="30077">
                  <c:v>9.2795050000000003</c:v>
                </c:pt>
                <c:pt idx="30078">
                  <c:v>9.2827479999999998</c:v>
                </c:pt>
                <c:pt idx="30079">
                  <c:v>9.2847779999999993</c:v>
                </c:pt>
                <c:pt idx="30080">
                  <c:v>9.2834369999999993</c:v>
                </c:pt>
                <c:pt idx="30081">
                  <c:v>9.283792</c:v>
                </c:pt>
                <c:pt idx="30082">
                  <c:v>9.2827990000000007</c:v>
                </c:pt>
                <c:pt idx="30083">
                  <c:v>9.2804120000000001</c:v>
                </c:pt>
                <c:pt idx="30084">
                  <c:v>9.2804470000000006</c:v>
                </c:pt>
                <c:pt idx="30085">
                  <c:v>9.2789629999999992</c:v>
                </c:pt>
                <c:pt idx="30086">
                  <c:v>9.2789909999999995</c:v>
                </c:pt>
                <c:pt idx="30087">
                  <c:v>9.2840249999999997</c:v>
                </c:pt>
                <c:pt idx="30088">
                  <c:v>9.2815429999999992</c:v>
                </c:pt>
                <c:pt idx="30089">
                  <c:v>9.275639</c:v>
                </c:pt>
                <c:pt idx="30090">
                  <c:v>9.2769110000000001</c:v>
                </c:pt>
                <c:pt idx="30091">
                  <c:v>9.2766610000000007</c:v>
                </c:pt>
                <c:pt idx="30092">
                  <c:v>9.2719670000000001</c:v>
                </c:pt>
                <c:pt idx="30093">
                  <c:v>9.2742339999999999</c:v>
                </c:pt>
                <c:pt idx="30094">
                  <c:v>9.2759999999999998</c:v>
                </c:pt>
                <c:pt idx="30095">
                  <c:v>9.2729420000000005</c:v>
                </c:pt>
                <c:pt idx="30096">
                  <c:v>9.2743929999999999</c:v>
                </c:pt>
                <c:pt idx="30097">
                  <c:v>9.2803170000000001</c:v>
                </c:pt>
                <c:pt idx="30098">
                  <c:v>9.2832340000000002</c:v>
                </c:pt>
                <c:pt idx="30099">
                  <c:v>9.2797350000000005</c:v>
                </c:pt>
                <c:pt idx="30100">
                  <c:v>9.2777159999999999</c:v>
                </c:pt>
                <c:pt idx="30101">
                  <c:v>9.2802690000000005</c:v>
                </c:pt>
                <c:pt idx="30102">
                  <c:v>9.2826989999999991</c:v>
                </c:pt>
                <c:pt idx="30103">
                  <c:v>9.281841</c:v>
                </c:pt>
                <c:pt idx="30104">
                  <c:v>9.2785270000000004</c:v>
                </c:pt>
                <c:pt idx="30105">
                  <c:v>9.2786340000000003</c:v>
                </c:pt>
                <c:pt idx="30106">
                  <c:v>9.282451</c:v>
                </c:pt>
                <c:pt idx="30107">
                  <c:v>9.2846379999999993</c:v>
                </c:pt>
                <c:pt idx="30108">
                  <c:v>9.2838890000000003</c:v>
                </c:pt>
                <c:pt idx="30109">
                  <c:v>9.2836169999999996</c:v>
                </c:pt>
                <c:pt idx="30110">
                  <c:v>9.2843409999999995</c:v>
                </c:pt>
                <c:pt idx="30111">
                  <c:v>9.2824270000000002</c:v>
                </c:pt>
                <c:pt idx="30112">
                  <c:v>9.2810059999999996</c:v>
                </c:pt>
                <c:pt idx="30113">
                  <c:v>9.2861759999999993</c:v>
                </c:pt>
                <c:pt idx="30114">
                  <c:v>9.287388</c:v>
                </c:pt>
                <c:pt idx="30115">
                  <c:v>9.2840360000000004</c:v>
                </c:pt>
                <c:pt idx="30116">
                  <c:v>9.2858499999999999</c:v>
                </c:pt>
                <c:pt idx="30117">
                  <c:v>9.2875320000000006</c:v>
                </c:pt>
                <c:pt idx="30118">
                  <c:v>9.28688</c:v>
                </c:pt>
                <c:pt idx="30119">
                  <c:v>9.2887640000000005</c:v>
                </c:pt>
                <c:pt idx="30120">
                  <c:v>9.2914569999999994</c:v>
                </c:pt>
                <c:pt idx="30121">
                  <c:v>9.2930220000000006</c:v>
                </c:pt>
                <c:pt idx="30122">
                  <c:v>9.2932079999999999</c:v>
                </c:pt>
                <c:pt idx="30123">
                  <c:v>9.2896149999999995</c:v>
                </c:pt>
                <c:pt idx="30124">
                  <c:v>9.2872679999999992</c:v>
                </c:pt>
                <c:pt idx="30125">
                  <c:v>9.2870740000000005</c:v>
                </c:pt>
                <c:pt idx="30126">
                  <c:v>9.2863380000000006</c:v>
                </c:pt>
                <c:pt idx="30127">
                  <c:v>9.2887719999999998</c:v>
                </c:pt>
                <c:pt idx="30128">
                  <c:v>9.2856470000000009</c:v>
                </c:pt>
                <c:pt idx="30129">
                  <c:v>9.279026</c:v>
                </c:pt>
                <c:pt idx="30130">
                  <c:v>9.2804260000000003</c:v>
                </c:pt>
                <c:pt idx="30131">
                  <c:v>9.2859400000000001</c:v>
                </c:pt>
                <c:pt idx="30132">
                  <c:v>9.2878819999999997</c:v>
                </c:pt>
                <c:pt idx="30133">
                  <c:v>9.2841140000000006</c:v>
                </c:pt>
                <c:pt idx="30134">
                  <c:v>9.2813009999999991</c:v>
                </c:pt>
                <c:pt idx="30135">
                  <c:v>9.2855509999999999</c:v>
                </c:pt>
                <c:pt idx="30136">
                  <c:v>9.2872710000000005</c:v>
                </c:pt>
                <c:pt idx="30137">
                  <c:v>9.2815569999999994</c:v>
                </c:pt>
                <c:pt idx="30138">
                  <c:v>9.279007</c:v>
                </c:pt>
                <c:pt idx="30139">
                  <c:v>9.2874350000000003</c:v>
                </c:pt>
                <c:pt idx="30140">
                  <c:v>9.2929060000000003</c:v>
                </c:pt>
                <c:pt idx="30141">
                  <c:v>9.2920730000000002</c:v>
                </c:pt>
                <c:pt idx="30142">
                  <c:v>9.2955240000000003</c:v>
                </c:pt>
                <c:pt idx="30143">
                  <c:v>9.2973510000000008</c:v>
                </c:pt>
                <c:pt idx="30144">
                  <c:v>9.2966040000000003</c:v>
                </c:pt>
                <c:pt idx="30145">
                  <c:v>9.299512</c:v>
                </c:pt>
                <c:pt idx="30146">
                  <c:v>9.2982890000000005</c:v>
                </c:pt>
                <c:pt idx="30147">
                  <c:v>9.2935449999999999</c:v>
                </c:pt>
                <c:pt idx="30148">
                  <c:v>9.2959750000000003</c:v>
                </c:pt>
                <c:pt idx="30149">
                  <c:v>9.3009129999999995</c:v>
                </c:pt>
                <c:pt idx="30150">
                  <c:v>9.2961399999999994</c:v>
                </c:pt>
                <c:pt idx="30151">
                  <c:v>9.2928689999999996</c:v>
                </c:pt>
                <c:pt idx="30152">
                  <c:v>9.2958289999999995</c:v>
                </c:pt>
                <c:pt idx="30153">
                  <c:v>9.2937069999999995</c:v>
                </c:pt>
                <c:pt idx="30154">
                  <c:v>9.2912970000000001</c:v>
                </c:pt>
                <c:pt idx="30155">
                  <c:v>9.2921879999999994</c:v>
                </c:pt>
                <c:pt idx="30156">
                  <c:v>9.2918120000000002</c:v>
                </c:pt>
                <c:pt idx="30157">
                  <c:v>9.2922519999999995</c:v>
                </c:pt>
                <c:pt idx="30158">
                  <c:v>9.2909989999999993</c:v>
                </c:pt>
                <c:pt idx="30159">
                  <c:v>9.2875219999999992</c:v>
                </c:pt>
                <c:pt idx="30160">
                  <c:v>9.2882130000000007</c:v>
                </c:pt>
                <c:pt idx="30161">
                  <c:v>9.2967610000000001</c:v>
                </c:pt>
                <c:pt idx="30162">
                  <c:v>9.3029580000000003</c:v>
                </c:pt>
                <c:pt idx="30163">
                  <c:v>9.3016100000000002</c:v>
                </c:pt>
                <c:pt idx="30164">
                  <c:v>9.3041169999999997</c:v>
                </c:pt>
                <c:pt idx="30165">
                  <c:v>9.3056389999999993</c:v>
                </c:pt>
                <c:pt idx="30166">
                  <c:v>9.3036320000000003</c:v>
                </c:pt>
                <c:pt idx="30167">
                  <c:v>9.3050449999999998</c:v>
                </c:pt>
                <c:pt idx="30168">
                  <c:v>9.3044989999999999</c:v>
                </c:pt>
                <c:pt idx="30169">
                  <c:v>9.3015220000000003</c:v>
                </c:pt>
                <c:pt idx="30170">
                  <c:v>9.3026619999999998</c:v>
                </c:pt>
                <c:pt idx="30171">
                  <c:v>9.3066390000000006</c:v>
                </c:pt>
                <c:pt idx="30172">
                  <c:v>9.3057970000000001</c:v>
                </c:pt>
                <c:pt idx="30173">
                  <c:v>9.3047489999999993</c:v>
                </c:pt>
                <c:pt idx="30174">
                  <c:v>9.3043220000000009</c:v>
                </c:pt>
                <c:pt idx="30175">
                  <c:v>9.3041710000000002</c:v>
                </c:pt>
                <c:pt idx="30176">
                  <c:v>9.306222</c:v>
                </c:pt>
                <c:pt idx="30177">
                  <c:v>9.3057409999999994</c:v>
                </c:pt>
                <c:pt idx="30178">
                  <c:v>9.3051480000000009</c:v>
                </c:pt>
                <c:pt idx="30179">
                  <c:v>9.3053360000000005</c:v>
                </c:pt>
                <c:pt idx="30180">
                  <c:v>9.3036510000000003</c:v>
                </c:pt>
                <c:pt idx="30181">
                  <c:v>9.3020770000000006</c:v>
                </c:pt>
                <c:pt idx="30182">
                  <c:v>9.3027809999999995</c:v>
                </c:pt>
                <c:pt idx="30183">
                  <c:v>9.3065920000000002</c:v>
                </c:pt>
                <c:pt idx="30184">
                  <c:v>9.3049339999999994</c:v>
                </c:pt>
                <c:pt idx="30185">
                  <c:v>9.3002439999999993</c:v>
                </c:pt>
                <c:pt idx="30186">
                  <c:v>9.3065990000000003</c:v>
                </c:pt>
                <c:pt idx="30187">
                  <c:v>9.3101819999999993</c:v>
                </c:pt>
                <c:pt idx="30188">
                  <c:v>9.3031760000000006</c:v>
                </c:pt>
                <c:pt idx="30189">
                  <c:v>9.3034770000000009</c:v>
                </c:pt>
                <c:pt idx="30190">
                  <c:v>9.3074729999999999</c:v>
                </c:pt>
                <c:pt idx="30191">
                  <c:v>9.3082469999999997</c:v>
                </c:pt>
                <c:pt idx="30192">
                  <c:v>9.3103890000000007</c:v>
                </c:pt>
                <c:pt idx="30193">
                  <c:v>9.3044060000000002</c:v>
                </c:pt>
                <c:pt idx="30194">
                  <c:v>9.296621</c:v>
                </c:pt>
                <c:pt idx="30195">
                  <c:v>9.3022279999999995</c:v>
                </c:pt>
                <c:pt idx="30196">
                  <c:v>9.3086950000000002</c:v>
                </c:pt>
                <c:pt idx="30197">
                  <c:v>9.305669</c:v>
                </c:pt>
                <c:pt idx="30198">
                  <c:v>9.305199</c:v>
                </c:pt>
                <c:pt idx="30199">
                  <c:v>9.309863</c:v>
                </c:pt>
                <c:pt idx="30200">
                  <c:v>9.3079660000000004</c:v>
                </c:pt>
                <c:pt idx="30201">
                  <c:v>9.306718</c:v>
                </c:pt>
                <c:pt idx="30202">
                  <c:v>9.3099419999999995</c:v>
                </c:pt>
                <c:pt idx="30203">
                  <c:v>9.3101610000000008</c:v>
                </c:pt>
                <c:pt idx="30204">
                  <c:v>9.3061670000000003</c:v>
                </c:pt>
                <c:pt idx="30205">
                  <c:v>9.3060930000000006</c:v>
                </c:pt>
                <c:pt idx="30206">
                  <c:v>9.3121589999999994</c:v>
                </c:pt>
                <c:pt idx="30207">
                  <c:v>9.3122039999999995</c:v>
                </c:pt>
                <c:pt idx="30208">
                  <c:v>9.3156859999999995</c:v>
                </c:pt>
                <c:pt idx="30209">
                  <c:v>9.3229410000000001</c:v>
                </c:pt>
                <c:pt idx="30210">
                  <c:v>9.3208269999999995</c:v>
                </c:pt>
                <c:pt idx="30211">
                  <c:v>9.3215079999999997</c:v>
                </c:pt>
                <c:pt idx="30212">
                  <c:v>9.3238679999999992</c:v>
                </c:pt>
                <c:pt idx="30213">
                  <c:v>9.3195879999999995</c:v>
                </c:pt>
                <c:pt idx="30214">
                  <c:v>9.3189609999999998</c:v>
                </c:pt>
                <c:pt idx="30215">
                  <c:v>9.320824</c:v>
                </c:pt>
                <c:pt idx="30216">
                  <c:v>9.3178629999999991</c:v>
                </c:pt>
                <c:pt idx="30217">
                  <c:v>9.3167329999999993</c:v>
                </c:pt>
                <c:pt idx="30218">
                  <c:v>9.3170760000000001</c:v>
                </c:pt>
                <c:pt idx="30219">
                  <c:v>9.316001</c:v>
                </c:pt>
                <c:pt idx="30220">
                  <c:v>9.3171009999999992</c:v>
                </c:pt>
                <c:pt idx="30221">
                  <c:v>9.3176030000000001</c:v>
                </c:pt>
                <c:pt idx="30222">
                  <c:v>9.3155940000000008</c:v>
                </c:pt>
                <c:pt idx="30223">
                  <c:v>9.3126289999999994</c:v>
                </c:pt>
                <c:pt idx="30224">
                  <c:v>9.3110339999999994</c:v>
                </c:pt>
                <c:pt idx="30225">
                  <c:v>9.3117929999999998</c:v>
                </c:pt>
                <c:pt idx="30226">
                  <c:v>9.3098209999999995</c:v>
                </c:pt>
                <c:pt idx="30227">
                  <c:v>9.3098460000000003</c:v>
                </c:pt>
                <c:pt idx="30228">
                  <c:v>9.3135100000000008</c:v>
                </c:pt>
                <c:pt idx="30229">
                  <c:v>9.3152950000000008</c:v>
                </c:pt>
                <c:pt idx="30230">
                  <c:v>9.3149929999999994</c:v>
                </c:pt>
                <c:pt idx="30231">
                  <c:v>9.3133890000000008</c:v>
                </c:pt>
                <c:pt idx="30232">
                  <c:v>9.3117619999999999</c:v>
                </c:pt>
                <c:pt idx="30233">
                  <c:v>9.3116660000000007</c:v>
                </c:pt>
                <c:pt idx="30234">
                  <c:v>9.3145559999999996</c:v>
                </c:pt>
                <c:pt idx="30235">
                  <c:v>9.3173429999999993</c:v>
                </c:pt>
                <c:pt idx="30236">
                  <c:v>9.3155129999999993</c:v>
                </c:pt>
                <c:pt idx="30237">
                  <c:v>9.3152740000000005</c:v>
                </c:pt>
                <c:pt idx="30238">
                  <c:v>9.3149060000000006</c:v>
                </c:pt>
                <c:pt idx="30239">
                  <c:v>9.3138120000000004</c:v>
                </c:pt>
                <c:pt idx="30240">
                  <c:v>9.3142040000000001</c:v>
                </c:pt>
                <c:pt idx="30241">
                  <c:v>9.3139439999999993</c:v>
                </c:pt>
                <c:pt idx="30242">
                  <c:v>9.3159139999999994</c:v>
                </c:pt>
                <c:pt idx="30243">
                  <c:v>9.3169009999999997</c:v>
                </c:pt>
                <c:pt idx="30244">
                  <c:v>9.3176210000000008</c:v>
                </c:pt>
                <c:pt idx="30245">
                  <c:v>9.3205439999999999</c:v>
                </c:pt>
                <c:pt idx="30246">
                  <c:v>9.3194370000000006</c:v>
                </c:pt>
                <c:pt idx="30247">
                  <c:v>9.3178570000000001</c:v>
                </c:pt>
                <c:pt idx="30248">
                  <c:v>9.3228109999999997</c:v>
                </c:pt>
                <c:pt idx="30249">
                  <c:v>9.3298450000000006</c:v>
                </c:pt>
                <c:pt idx="30250">
                  <c:v>9.3286300000000004</c:v>
                </c:pt>
                <c:pt idx="30251">
                  <c:v>9.3239999999999998</c:v>
                </c:pt>
                <c:pt idx="30252">
                  <c:v>9.3268310000000003</c:v>
                </c:pt>
                <c:pt idx="30253">
                  <c:v>9.3266150000000003</c:v>
                </c:pt>
                <c:pt idx="30254">
                  <c:v>9.3216339999999995</c:v>
                </c:pt>
                <c:pt idx="30255">
                  <c:v>9.3220489999999998</c:v>
                </c:pt>
                <c:pt idx="30256">
                  <c:v>9.3229860000000002</c:v>
                </c:pt>
                <c:pt idx="30257">
                  <c:v>9.3187680000000004</c:v>
                </c:pt>
                <c:pt idx="30258">
                  <c:v>9.3162970000000005</c:v>
                </c:pt>
                <c:pt idx="30259">
                  <c:v>9.3211320000000004</c:v>
                </c:pt>
                <c:pt idx="30260">
                  <c:v>9.3243659999999995</c:v>
                </c:pt>
                <c:pt idx="30261">
                  <c:v>9.3211300000000001</c:v>
                </c:pt>
                <c:pt idx="30262">
                  <c:v>9.320608</c:v>
                </c:pt>
                <c:pt idx="30263">
                  <c:v>9.3231020000000004</c:v>
                </c:pt>
                <c:pt idx="30264">
                  <c:v>9.3244369999999996</c:v>
                </c:pt>
                <c:pt idx="30265">
                  <c:v>9.3245819999999995</c:v>
                </c:pt>
                <c:pt idx="30266">
                  <c:v>9.3248770000000007</c:v>
                </c:pt>
                <c:pt idx="30267">
                  <c:v>9.3253649999999997</c:v>
                </c:pt>
                <c:pt idx="30268">
                  <c:v>9.3243340000000003</c:v>
                </c:pt>
                <c:pt idx="30269">
                  <c:v>9.3252400000000009</c:v>
                </c:pt>
                <c:pt idx="30270">
                  <c:v>9.3276520000000005</c:v>
                </c:pt>
                <c:pt idx="30271">
                  <c:v>9.3278560000000006</c:v>
                </c:pt>
                <c:pt idx="30272">
                  <c:v>9.3255549999999996</c:v>
                </c:pt>
                <c:pt idx="30273">
                  <c:v>9.324681</c:v>
                </c:pt>
                <c:pt idx="30274">
                  <c:v>9.3248339999999992</c:v>
                </c:pt>
                <c:pt idx="30275">
                  <c:v>9.3247800000000005</c:v>
                </c:pt>
                <c:pt idx="30276">
                  <c:v>9.3279589999999999</c:v>
                </c:pt>
                <c:pt idx="30277">
                  <c:v>9.3275769999999998</c:v>
                </c:pt>
                <c:pt idx="30278">
                  <c:v>9.3256270000000008</c:v>
                </c:pt>
                <c:pt idx="30279">
                  <c:v>9.3281740000000006</c:v>
                </c:pt>
                <c:pt idx="30280">
                  <c:v>9.3280619999999992</c:v>
                </c:pt>
                <c:pt idx="30281">
                  <c:v>9.3310670000000009</c:v>
                </c:pt>
                <c:pt idx="30282">
                  <c:v>9.3354809999999997</c:v>
                </c:pt>
                <c:pt idx="30283">
                  <c:v>9.3357089999999996</c:v>
                </c:pt>
                <c:pt idx="30284">
                  <c:v>9.3379930000000009</c:v>
                </c:pt>
                <c:pt idx="30285">
                  <c:v>9.3394530000000007</c:v>
                </c:pt>
                <c:pt idx="30286">
                  <c:v>9.3383909999999997</c:v>
                </c:pt>
                <c:pt idx="30287">
                  <c:v>9.3372130000000002</c:v>
                </c:pt>
                <c:pt idx="30288">
                  <c:v>9.3366729999999993</c:v>
                </c:pt>
                <c:pt idx="30289">
                  <c:v>9.3383420000000008</c:v>
                </c:pt>
                <c:pt idx="30290">
                  <c:v>9.3416359999999994</c:v>
                </c:pt>
                <c:pt idx="30291">
                  <c:v>9.3436500000000002</c:v>
                </c:pt>
                <c:pt idx="30292">
                  <c:v>9.3414719999999996</c:v>
                </c:pt>
                <c:pt idx="30293">
                  <c:v>9.3406149999999997</c:v>
                </c:pt>
                <c:pt idx="30294">
                  <c:v>9.3403390000000002</c:v>
                </c:pt>
                <c:pt idx="30295">
                  <c:v>9.3369250000000008</c:v>
                </c:pt>
                <c:pt idx="30296">
                  <c:v>9.3357240000000008</c:v>
                </c:pt>
                <c:pt idx="30297">
                  <c:v>9.3382240000000003</c:v>
                </c:pt>
                <c:pt idx="30298">
                  <c:v>9.3401720000000008</c:v>
                </c:pt>
                <c:pt idx="30299">
                  <c:v>9.3380849999999995</c:v>
                </c:pt>
                <c:pt idx="30300">
                  <c:v>9.3364650000000005</c:v>
                </c:pt>
                <c:pt idx="30301">
                  <c:v>9.3380200000000002</c:v>
                </c:pt>
                <c:pt idx="30302">
                  <c:v>9.3423730000000003</c:v>
                </c:pt>
                <c:pt idx="30303">
                  <c:v>9.3431719999999991</c:v>
                </c:pt>
                <c:pt idx="30304">
                  <c:v>9.3367529999999999</c:v>
                </c:pt>
                <c:pt idx="30305">
                  <c:v>9.3356150000000007</c:v>
                </c:pt>
                <c:pt idx="30306">
                  <c:v>9.3384309999999999</c:v>
                </c:pt>
                <c:pt idx="30307">
                  <c:v>9.3358849999999993</c:v>
                </c:pt>
                <c:pt idx="30308">
                  <c:v>9.3359140000000007</c:v>
                </c:pt>
                <c:pt idx="30309">
                  <c:v>9.3426550000000006</c:v>
                </c:pt>
                <c:pt idx="30310">
                  <c:v>9.3414269999999995</c:v>
                </c:pt>
                <c:pt idx="30311">
                  <c:v>9.3331769999999992</c:v>
                </c:pt>
                <c:pt idx="30312">
                  <c:v>9.3343150000000001</c:v>
                </c:pt>
                <c:pt idx="30313">
                  <c:v>9.3400239999999997</c:v>
                </c:pt>
                <c:pt idx="30314">
                  <c:v>9.3383780000000005</c:v>
                </c:pt>
                <c:pt idx="30315">
                  <c:v>9.3374310000000005</c:v>
                </c:pt>
                <c:pt idx="30316">
                  <c:v>9.3404340000000001</c:v>
                </c:pt>
                <c:pt idx="30317">
                  <c:v>9.3408440000000006</c:v>
                </c:pt>
                <c:pt idx="30318">
                  <c:v>9.341939</c:v>
                </c:pt>
                <c:pt idx="30319">
                  <c:v>9.3427179999999996</c:v>
                </c:pt>
                <c:pt idx="30320">
                  <c:v>9.341647</c:v>
                </c:pt>
                <c:pt idx="30321">
                  <c:v>9.3426460000000002</c:v>
                </c:pt>
                <c:pt idx="30322">
                  <c:v>9.3400730000000003</c:v>
                </c:pt>
                <c:pt idx="30323">
                  <c:v>9.3349639999999994</c:v>
                </c:pt>
                <c:pt idx="30324">
                  <c:v>9.3352380000000004</c:v>
                </c:pt>
                <c:pt idx="30325">
                  <c:v>9.3450249999999997</c:v>
                </c:pt>
                <c:pt idx="30326">
                  <c:v>9.3509010000000004</c:v>
                </c:pt>
                <c:pt idx="30327">
                  <c:v>9.3478270000000006</c:v>
                </c:pt>
                <c:pt idx="30328">
                  <c:v>9.3483579999999993</c:v>
                </c:pt>
                <c:pt idx="30329">
                  <c:v>9.3515580000000007</c:v>
                </c:pt>
                <c:pt idx="30330">
                  <c:v>9.35487</c:v>
                </c:pt>
                <c:pt idx="30331">
                  <c:v>9.3604699999999994</c:v>
                </c:pt>
                <c:pt idx="30332">
                  <c:v>9.3611799999999992</c:v>
                </c:pt>
                <c:pt idx="30333">
                  <c:v>9.3527079999999998</c:v>
                </c:pt>
                <c:pt idx="30334">
                  <c:v>9.3502939999999999</c:v>
                </c:pt>
                <c:pt idx="30335">
                  <c:v>9.3520350000000008</c:v>
                </c:pt>
                <c:pt idx="30336">
                  <c:v>9.3474229999999991</c:v>
                </c:pt>
                <c:pt idx="30337">
                  <c:v>9.3496520000000007</c:v>
                </c:pt>
                <c:pt idx="30338">
                  <c:v>9.3525449999999992</c:v>
                </c:pt>
                <c:pt idx="30339">
                  <c:v>9.3476400000000002</c:v>
                </c:pt>
                <c:pt idx="30340">
                  <c:v>9.3479179999999999</c:v>
                </c:pt>
                <c:pt idx="30341">
                  <c:v>9.3506619999999998</c:v>
                </c:pt>
                <c:pt idx="30342">
                  <c:v>9.3519620000000003</c:v>
                </c:pt>
                <c:pt idx="30343">
                  <c:v>9.3528179999999992</c:v>
                </c:pt>
                <c:pt idx="30344">
                  <c:v>9.3498149999999995</c:v>
                </c:pt>
                <c:pt idx="30345">
                  <c:v>9.3487369999999999</c:v>
                </c:pt>
                <c:pt idx="30346">
                  <c:v>9.3510460000000002</c:v>
                </c:pt>
                <c:pt idx="30347">
                  <c:v>9.3493440000000003</c:v>
                </c:pt>
                <c:pt idx="30348">
                  <c:v>9.3464810000000007</c:v>
                </c:pt>
                <c:pt idx="30349">
                  <c:v>9.3484130000000007</c:v>
                </c:pt>
                <c:pt idx="30350">
                  <c:v>9.3501989999999999</c:v>
                </c:pt>
                <c:pt idx="30351">
                  <c:v>9.3490140000000004</c:v>
                </c:pt>
                <c:pt idx="30352">
                  <c:v>9.3482000000000003</c:v>
                </c:pt>
                <c:pt idx="30353">
                  <c:v>9.3478809999999992</c:v>
                </c:pt>
                <c:pt idx="30354">
                  <c:v>9.3478469999999998</c:v>
                </c:pt>
                <c:pt idx="30355">
                  <c:v>9.3474330000000005</c:v>
                </c:pt>
                <c:pt idx="30356">
                  <c:v>9.3503740000000004</c:v>
                </c:pt>
                <c:pt idx="30357">
                  <c:v>9.3567060000000009</c:v>
                </c:pt>
                <c:pt idx="30358">
                  <c:v>9.3552269999999993</c:v>
                </c:pt>
                <c:pt idx="30359">
                  <c:v>9.3532580000000003</c:v>
                </c:pt>
                <c:pt idx="30360">
                  <c:v>9.35337</c:v>
                </c:pt>
                <c:pt idx="30361">
                  <c:v>9.3488860000000003</c:v>
                </c:pt>
                <c:pt idx="30362">
                  <c:v>9.3504450000000006</c:v>
                </c:pt>
                <c:pt idx="30363">
                  <c:v>9.3527749999999994</c:v>
                </c:pt>
                <c:pt idx="30364">
                  <c:v>9.3499230000000004</c:v>
                </c:pt>
                <c:pt idx="30365">
                  <c:v>9.3465600000000002</c:v>
                </c:pt>
                <c:pt idx="30366">
                  <c:v>9.3476800000000004</c:v>
                </c:pt>
                <c:pt idx="30367">
                  <c:v>9.3488000000000007</c:v>
                </c:pt>
                <c:pt idx="30368">
                  <c:v>9.3486119999999993</c:v>
                </c:pt>
                <c:pt idx="30369">
                  <c:v>9.3499370000000006</c:v>
                </c:pt>
                <c:pt idx="30370">
                  <c:v>9.3498920000000005</c:v>
                </c:pt>
                <c:pt idx="30371">
                  <c:v>9.3509890000000002</c:v>
                </c:pt>
                <c:pt idx="30372">
                  <c:v>9.3545350000000003</c:v>
                </c:pt>
                <c:pt idx="30373">
                  <c:v>9.3562349999999999</c:v>
                </c:pt>
                <c:pt idx="30374">
                  <c:v>9.3585499999999993</c:v>
                </c:pt>
                <c:pt idx="30375">
                  <c:v>9.3613540000000004</c:v>
                </c:pt>
                <c:pt idx="30376">
                  <c:v>9.3600580000000004</c:v>
                </c:pt>
                <c:pt idx="30377">
                  <c:v>9.3536070000000002</c:v>
                </c:pt>
                <c:pt idx="30378">
                  <c:v>9.3524879999999992</c:v>
                </c:pt>
                <c:pt idx="30379">
                  <c:v>9.3586960000000001</c:v>
                </c:pt>
                <c:pt idx="30380">
                  <c:v>9.3583339999999993</c:v>
                </c:pt>
                <c:pt idx="30381">
                  <c:v>9.3561879999999995</c:v>
                </c:pt>
                <c:pt idx="30382">
                  <c:v>9.3588710000000006</c:v>
                </c:pt>
                <c:pt idx="30383">
                  <c:v>9.3573909999999998</c:v>
                </c:pt>
                <c:pt idx="30384">
                  <c:v>9.3562949999999994</c:v>
                </c:pt>
                <c:pt idx="30385">
                  <c:v>9.3576530000000009</c:v>
                </c:pt>
                <c:pt idx="30386">
                  <c:v>9.3542210000000008</c:v>
                </c:pt>
                <c:pt idx="30387">
                  <c:v>9.3496729999999992</c:v>
                </c:pt>
                <c:pt idx="30388">
                  <c:v>9.3533120000000007</c:v>
                </c:pt>
                <c:pt idx="30389">
                  <c:v>9.3612199999999994</c:v>
                </c:pt>
                <c:pt idx="30390">
                  <c:v>9.3607370000000003</c:v>
                </c:pt>
                <c:pt idx="30391">
                  <c:v>9.3561250000000005</c:v>
                </c:pt>
                <c:pt idx="30392">
                  <c:v>9.3572740000000003</c:v>
                </c:pt>
                <c:pt idx="30393">
                  <c:v>9.3605730000000005</c:v>
                </c:pt>
                <c:pt idx="30394">
                  <c:v>9.3594109999999997</c:v>
                </c:pt>
                <c:pt idx="30395">
                  <c:v>9.3594249999999999</c:v>
                </c:pt>
                <c:pt idx="30396">
                  <c:v>9.3659750000000006</c:v>
                </c:pt>
                <c:pt idx="30397">
                  <c:v>9.3639030000000005</c:v>
                </c:pt>
                <c:pt idx="30398">
                  <c:v>9.3609120000000008</c:v>
                </c:pt>
                <c:pt idx="30399">
                  <c:v>9.3659379999999999</c:v>
                </c:pt>
                <c:pt idx="30400">
                  <c:v>9.3649039999999992</c:v>
                </c:pt>
                <c:pt idx="30401">
                  <c:v>9.3587790000000002</c:v>
                </c:pt>
                <c:pt idx="30402">
                  <c:v>9.3560490000000005</c:v>
                </c:pt>
                <c:pt idx="30403">
                  <c:v>9.3592790000000008</c:v>
                </c:pt>
                <c:pt idx="30404">
                  <c:v>9.3606470000000002</c:v>
                </c:pt>
                <c:pt idx="30405">
                  <c:v>9.3575409999999994</c:v>
                </c:pt>
                <c:pt idx="30406">
                  <c:v>9.3577390000000005</c:v>
                </c:pt>
                <c:pt idx="30407">
                  <c:v>9.3567199999999993</c:v>
                </c:pt>
                <c:pt idx="30408">
                  <c:v>9.3563369999999999</c:v>
                </c:pt>
                <c:pt idx="30409">
                  <c:v>9.3605490000000007</c:v>
                </c:pt>
                <c:pt idx="30410">
                  <c:v>9.3604040000000008</c:v>
                </c:pt>
                <c:pt idx="30411">
                  <c:v>9.3564679999999996</c:v>
                </c:pt>
                <c:pt idx="30412">
                  <c:v>9.3584010000000006</c:v>
                </c:pt>
                <c:pt idx="30413">
                  <c:v>9.3622019999999999</c:v>
                </c:pt>
                <c:pt idx="30414">
                  <c:v>9.3617910000000002</c:v>
                </c:pt>
                <c:pt idx="30415">
                  <c:v>9.3653010000000005</c:v>
                </c:pt>
                <c:pt idx="30416">
                  <c:v>9.3687909999999999</c:v>
                </c:pt>
                <c:pt idx="30417">
                  <c:v>9.3664050000000003</c:v>
                </c:pt>
                <c:pt idx="30418">
                  <c:v>9.365202</c:v>
                </c:pt>
                <c:pt idx="30419">
                  <c:v>9.366733</c:v>
                </c:pt>
                <c:pt idx="30420">
                  <c:v>9.3680310000000002</c:v>
                </c:pt>
                <c:pt idx="30421">
                  <c:v>9.3675510000000006</c:v>
                </c:pt>
                <c:pt idx="30422">
                  <c:v>9.3699739999999991</c:v>
                </c:pt>
                <c:pt idx="30423">
                  <c:v>9.373189</c:v>
                </c:pt>
                <c:pt idx="30424">
                  <c:v>9.3718489999999992</c:v>
                </c:pt>
                <c:pt idx="30425">
                  <c:v>9.3710640000000005</c:v>
                </c:pt>
                <c:pt idx="30426">
                  <c:v>9.3702559999999995</c:v>
                </c:pt>
                <c:pt idx="30427">
                  <c:v>9.3713770000000007</c:v>
                </c:pt>
                <c:pt idx="30428">
                  <c:v>9.3749769999999994</c:v>
                </c:pt>
                <c:pt idx="30429">
                  <c:v>9.3751490000000004</c:v>
                </c:pt>
                <c:pt idx="30430">
                  <c:v>9.3718559999999993</c:v>
                </c:pt>
                <c:pt idx="30431">
                  <c:v>9.3707209999999996</c:v>
                </c:pt>
                <c:pt idx="30432">
                  <c:v>9.3760499999999993</c:v>
                </c:pt>
                <c:pt idx="30433">
                  <c:v>9.379823</c:v>
                </c:pt>
                <c:pt idx="30434">
                  <c:v>9.3744350000000001</c:v>
                </c:pt>
                <c:pt idx="30435">
                  <c:v>9.3725039999999993</c:v>
                </c:pt>
                <c:pt idx="30436">
                  <c:v>9.3795929999999998</c:v>
                </c:pt>
                <c:pt idx="30437">
                  <c:v>9.3793699999999998</c:v>
                </c:pt>
                <c:pt idx="30438">
                  <c:v>9.3764240000000001</c:v>
                </c:pt>
                <c:pt idx="30439">
                  <c:v>9.3798270000000006</c:v>
                </c:pt>
                <c:pt idx="30440">
                  <c:v>9.3812040000000003</c:v>
                </c:pt>
                <c:pt idx="30441">
                  <c:v>9.3777249999999999</c:v>
                </c:pt>
                <c:pt idx="30442">
                  <c:v>9.3772199999999994</c:v>
                </c:pt>
                <c:pt idx="30443">
                  <c:v>9.3803070000000002</c:v>
                </c:pt>
                <c:pt idx="30444">
                  <c:v>9.3809880000000003</c:v>
                </c:pt>
                <c:pt idx="30445">
                  <c:v>9.3809710000000006</c:v>
                </c:pt>
                <c:pt idx="30446">
                  <c:v>9.380611</c:v>
                </c:pt>
                <c:pt idx="30447">
                  <c:v>9.377319</c:v>
                </c:pt>
                <c:pt idx="30448">
                  <c:v>9.3749090000000006</c:v>
                </c:pt>
                <c:pt idx="30449">
                  <c:v>9.3761559999999999</c:v>
                </c:pt>
                <c:pt idx="30450">
                  <c:v>9.3754170000000006</c:v>
                </c:pt>
                <c:pt idx="30451">
                  <c:v>9.3753849999999996</c:v>
                </c:pt>
                <c:pt idx="30452">
                  <c:v>9.3767659999999999</c:v>
                </c:pt>
                <c:pt idx="30453">
                  <c:v>9.3730229999999999</c:v>
                </c:pt>
                <c:pt idx="30454">
                  <c:v>9.3719079999999995</c:v>
                </c:pt>
                <c:pt idx="30455">
                  <c:v>9.3739629999999998</c:v>
                </c:pt>
                <c:pt idx="30456">
                  <c:v>9.369828</c:v>
                </c:pt>
                <c:pt idx="30457">
                  <c:v>9.3692820000000001</c:v>
                </c:pt>
                <c:pt idx="30458">
                  <c:v>9.3781409999999994</c:v>
                </c:pt>
                <c:pt idx="30459">
                  <c:v>9.3840880000000002</c:v>
                </c:pt>
                <c:pt idx="30460">
                  <c:v>9.3816740000000003</c:v>
                </c:pt>
                <c:pt idx="30461">
                  <c:v>9.378031</c:v>
                </c:pt>
                <c:pt idx="30462">
                  <c:v>9.3763819999999996</c:v>
                </c:pt>
                <c:pt idx="30463">
                  <c:v>9.376455</c:v>
                </c:pt>
                <c:pt idx="30464">
                  <c:v>9.3749570000000002</c:v>
                </c:pt>
                <c:pt idx="30465">
                  <c:v>9.3705680000000005</c:v>
                </c:pt>
                <c:pt idx="30466">
                  <c:v>9.3691519999999997</c:v>
                </c:pt>
                <c:pt idx="30467">
                  <c:v>9.3709930000000004</c:v>
                </c:pt>
                <c:pt idx="30468">
                  <c:v>9.3735619999999997</c:v>
                </c:pt>
                <c:pt idx="30469">
                  <c:v>9.3740269999999999</c:v>
                </c:pt>
                <c:pt idx="30470">
                  <c:v>9.3716609999999996</c:v>
                </c:pt>
                <c:pt idx="30471">
                  <c:v>9.3755240000000004</c:v>
                </c:pt>
                <c:pt idx="30472">
                  <c:v>9.3818809999999999</c:v>
                </c:pt>
                <c:pt idx="30473">
                  <c:v>9.3785520000000009</c:v>
                </c:pt>
                <c:pt idx="30474">
                  <c:v>9.3756430000000002</c:v>
                </c:pt>
                <c:pt idx="30475">
                  <c:v>9.3795169999999999</c:v>
                </c:pt>
                <c:pt idx="30476">
                  <c:v>9.3809629999999995</c:v>
                </c:pt>
                <c:pt idx="30477">
                  <c:v>9.379823</c:v>
                </c:pt>
                <c:pt idx="30478">
                  <c:v>9.3871939999999991</c:v>
                </c:pt>
                <c:pt idx="30479">
                  <c:v>9.3917870000000008</c:v>
                </c:pt>
                <c:pt idx="30480">
                  <c:v>9.3844089999999998</c:v>
                </c:pt>
                <c:pt idx="30481">
                  <c:v>9.3865490000000005</c:v>
                </c:pt>
                <c:pt idx="30482">
                  <c:v>9.3951499999999992</c:v>
                </c:pt>
                <c:pt idx="30483">
                  <c:v>9.3909140000000004</c:v>
                </c:pt>
                <c:pt idx="30484">
                  <c:v>9.3934149999999992</c:v>
                </c:pt>
                <c:pt idx="30485">
                  <c:v>9.3994599999999995</c:v>
                </c:pt>
                <c:pt idx="30486">
                  <c:v>9.3935750000000002</c:v>
                </c:pt>
                <c:pt idx="30487">
                  <c:v>9.3902180000000008</c:v>
                </c:pt>
                <c:pt idx="30488">
                  <c:v>9.3917160000000006</c:v>
                </c:pt>
                <c:pt idx="30489">
                  <c:v>9.3881610000000002</c:v>
                </c:pt>
                <c:pt idx="30490">
                  <c:v>9.3851309999999994</c:v>
                </c:pt>
                <c:pt idx="30491">
                  <c:v>9.3848599999999998</c:v>
                </c:pt>
                <c:pt idx="30492">
                  <c:v>9.3869579999999999</c:v>
                </c:pt>
                <c:pt idx="30493">
                  <c:v>9.3877229999999994</c:v>
                </c:pt>
                <c:pt idx="30494">
                  <c:v>9.3853840000000002</c:v>
                </c:pt>
                <c:pt idx="30495">
                  <c:v>9.3836630000000003</c:v>
                </c:pt>
                <c:pt idx="30496">
                  <c:v>9.3868950000000009</c:v>
                </c:pt>
                <c:pt idx="30497">
                  <c:v>9.3896580000000007</c:v>
                </c:pt>
                <c:pt idx="30498">
                  <c:v>9.3913969999999996</c:v>
                </c:pt>
                <c:pt idx="30499">
                  <c:v>9.394247</c:v>
                </c:pt>
                <c:pt idx="30500">
                  <c:v>9.3909310000000001</c:v>
                </c:pt>
                <c:pt idx="30501">
                  <c:v>9.3874549999999992</c:v>
                </c:pt>
                <c:pt idx="30502">
                  <c:v>9.3904720000000008</c:v>
                </c:pt>
                <c:pt idx="30503">
                  <c:v>9.3910260000000001</c:v>
                </c:pt>
                <c:pt idx="30504">
                  <c:v>9.3888940000000005</c:v>
                </c:pt>
                <c:pt idx="30505">
                  <c:v>9.3896300000000004</c:v>
                </c:pt>
                <c:pt idx="30506">
                  <c:v>9.3938849999999992</c:v>
                </c:pt>
                <c:pt idx="30507">
                  <c:v>9.3924489999999992</c:v>
                </c:pt>
                <c:pt idx="30508">
                  <c:v>9.3894769999999994</c:v>
                </c:pt>
                <c:pt idx="30509">
                  <c:v>9.3925979999999996</c:v>
                </c:pt>
                <c:pt idx="30510">
                  <c:v>9.3948549999999997</c:v>
                </c:pt>
                <c:pt idx="30511">
                  <c:v>9.3902809999999999</c:v>
                </c:pt>
                <c:pt idx="30512">
                  <c:v>9.3879950000000001</c:v>
                </c:pt>
                <c:pt idx="30513">
                  <c:v>9.3919510000000006</c:v>
                </c:pt>
                <c:pt idx="30514">
                  <c:v>9.3906729999999996</c:v>
                </c:pt>
                <c:pt idx="30515">
                  <c:v>9.3872630000000008</c:v>
                </c:pt>
                <c:pt idx="30516">
                  <c:v>9.3901269999999997</c:v>
                </c:pt>
                <c:pt idx="30517">
                  <c:v>9.3918560000000006</c:v>
                </c:pt>
                <c:pt idx="30518">
                  <c:v>9.3957549999999994</c:v>
                </c:pt>
                <c:pt idx="30519">
                  <c:v>9.398911</c:v>
                </c:pt>
                <c:pt idx="30520">
                  <c:v>9.3992459999999998</c:v>
                </c:pt>
                <c:pt idx="30521">
                  <c:v>9.4026689999999995</c:v>
                </c:pt>
                <c:pt idx="30522">
                  <c:v>9.4032370000000007</c:v>
                </c:pt>
                <c:pt idx="30523">
                  <c:v>9.3981499999999993</c:v>
                </c:pt>
                <c:pt idx="30524">
                  <c:v>9.3952530000000003</c:v>
                </c:pt>
                <c:pt idx="30525">
                  <c:v>9.3980630000000005</c:v>
                </c:pt>
                <c:pt idx="30526">
                  <c:v>9.3983059999999998</c:v>
                </c:pt>
                <c:pt idx="30527">
                  <c:v>9.3955280000000005</c:v>
                </c:pt>
                <c:pt idx="30528">
                  <c:v>9.3990100000000005</c:v>
                </c:pt>
                <c:pt idx="30529">
                  <c:v>9.3971110000000007</c:v>
                </c:pt>
                <c:pt idx="30530">
                  <c:v>9.3919890000000006</c:v>
                </c:pt>
                <c:pt idx="30531">
                  <c:v>9.3977219999999999</c:v>
                </c:pt>
                <c:pt idx="30532">
                  <c:v>9.4006830000000008</c:v>
                </c:pt>
                <c:pt idx="30533">
                  <c:v>9.3967530000000004</c:v>
                </c:pt>
                <c:pt idx="30534">
                  <c:v>9.3972730000000002</c:v>
                </c:pt>
                <c:pt idx="30535">
                  <c:v>9.3991330000000008</c:v>
                </c:pt>
                <c:pt idx="30536">
                  <c:v>9.3960220000000003</c:v>
                </c:pt>
                <c:pt idx="30537">
                  <c:v>9.3920940000000002</c:v>
                </c:pt>
                <c:pt idx="30538">
                  <c:v>9.3961269999999999</c:v>
                </c:pt>
                <c:pt idx="30539">
                  <c:v>9.3995899999999999</c:v>
                </c:pt>
                <c:pt idx="30540">
                  <c:v>9.3972709999999999</c:v>
                </c:pt>
                <c:pt idx="30541">
                  <c:v>9.3952039999999997</c:v>
                </c:pt>
                <c:pt idx="30542">
                  <c:v>9.3979929999999996</c:v>
                </c:pt>
                <c:pt idx="30543">
                  <c:v>9.3993470000000006</c:v>
                </c:pt>
                <c:pt idx="30544">
                  <c:v>9.3984749999999995</c:v>
                </c:pt>
                <c:pt idx="30545">
                  <c:v>9.3994990000000005</c:v>
                </c:pt>
                <c:pt idx="30546">
                  <c:v>9.3998299999999997</c:v>
                </c:pt>
                <c:pt idx="30547">
                  <c:v>9.4002239999999997</c:v>
                </c:pt>
                <c:pt idx="30548">
                  <c:v>9.3983489999999996</c:v>
                </c:pt>
                <c:pt idx="30549">
                  <c:v>9.3957960000000007</c:v>
                </c:pt>
                <c:pt idx="30550">
                  <c:v>9.3973969999999998</c:v>
                </c:pt>
                <c:pt idx="30551">
                  <c:v>9.3942859999999992</c:v>
                </c:pt>
                <c:pt idx="30552">
                  <c:v>9.3928019999999997</c:v>
                </c:pt>
                <c:pt idx="30553">
                  <c:v>9.3988300000000002</c:v>
                </c:pt>
                <c:pt idx="30554">
                  <c:v>9.399953</c:v>
                </c:pt>
                <c:pt idx="30555">
                  <c:v>9.3984290000000001</c:v>
                </c:pt>
                <c:pt idx="30556">
                  <c:v>9.4025839999999992</c:v>
                </c:pt>
                <c:pt idx="30557">
                  <c:v>9.4030269999999998</c:v>
                </c:pt>
                <c:pt idx="30558">
                  <c:v>9.4003300000000003</c:v>
                </c:pt>
                <c:pt idx="30559">
                  <c:v>9.4000389999999996</c:v>
                </c:pt>
                <c:pt idx="30560">
                  <c:v>9.3972899999999999</c:v>
                </c:pt>
                <c:pt idx="30561">
                  <c:v>9.3933999999999997</c:v>
                </c:pt>
                <c:pt idx="30562">
                  <c:v>9.3960919999999994</c:v>
                </c:pt>
                <c:pt idx="30563">
                  <c:v>9.3986199999999993</c:v>
                </c:pt>
                <c:pt idx="30564">
                  <c:v>9.3993800000000007</c:v>
                </c:pt>
                <c:pt idx="30565">
                  <c:v>9.4030109999999993</c:v>
                </c:pt>
                <c:pt idx="30566">
                  <c:v>9.4071219999999993</c:v>
                </c:pt>
                <c:pt idx="30567">
                  <c:v>9.4123099999999997</c:v>
                </c:pt>
                <c:pt idx="30568">
                  <c:v>9.4148549999999993</c:v>
                </c:pt>
                <c:pt idx="30569">
                  <c:v>9.4114400000000007</c:v>
                </c:pt>
                <c:pt idx="30570">
                  <c:v>9.4074170000000006</c:v>
                </c:pt>
                <c:pt idx="30571">
                  <c:v>9.4055129999999991</c:v>
                </c:pt>
                <c:pt idx="30572">
                  <c:v>9.4060140000000008</c:v>
                </c:pt>
                <c:pt idx="30573">
                  <c:v>9.4095150000000007</c:v>
                </c:pt>
                <c:pt idx="30574">
                  <c:v>9.4106229999999993</c:v>
                </c:pt>
                <c:pt idx="30575">
                  <c:v>9.4080309999999994</c:v>
                </c:pt>
                <c:pt idx="30576">
                  <c:v>9.4105810000000005</c:v>
                </c:pt>
                <c:pt idx="30577">
                  <c:v>9.4138420000000007</c:v>
                </c:pt>
                <c:pt idx="30578">
                  <c:v>9.4126209999999997</c:v>
                </c:pt>
                <c:pt idx="30579">
                  <c:v>9.4146479999999997</c:v>
                </c:pt>
                <c:pt idx="30580">
                  <c:v>9.4163540000000001</c:v>
                </c:pt>
                <c:pt idx="30581">
                  <c:v>9.4132440000000006</c:v>
                </c:pt>
                <c:pt idx="30582">
                  <c:v>9.4142890000000001</c:v>
                </c:pt>
                <c:pt idx="30583">
                  <c:v>9.4164779999999997</c:v>
                </c:pt>
                <c:pt idx="30584">
                  <c:v>9.4129299999999994</c:v>
                </c:pt>
                <c:pt idx="30585">
                  <c:v>9.4100649999999995</c:v>
                </c:pt>
                <c:pt idx="30586">
                  <c:v>9.4131800000000005</c:v>
                </c:pt>
                <c:pt idx="30587">
                  <c:v>9.4144939999999995</c:v>
                </c:pt>
                <c:pt idx="30588">
                  <c:v>9.4153900000000004</c:v>
                </c:pt>
                <c:pt idx="30589">
                  <c:v>9.417529</c:v>
                </c:pt>
                <c:pt idx="30590">
                  <c:v>9.4147119999999997</c:v>
                </c:pt>
                <c:pt idx="30591">
                  <c:v>9.4145990000000008</c:v>
                </c:pt>
                <c:pt idx="30592">
                  <c:v>9.4190299999999993</c:v>
                </c:pt>
                <c:pt idx="30593">
                  <c:v>9.4172790000000006</c:v>
                </c:pt>
                <c:pt idx="30594">
                  <c:v>9.4158919999999995</c:v>
                </c:pt>
                <c:pt idx="30595">
                  <c:v>9.4185719999999993</c:v>
                </c:pt>
                <c:pt idx="30596">
                  <c:v>9.4167120000000004</c:v>
                </c:pt>
                <c:pt idx="30597">
                  <c:v>9.4142259999999993</c:v>
                </c:pt>
                <c:pt idx="30598">
                  <c:v>9.415794</c:v>
                </c:pt>
                <c:pt idx="30599">
                  <c:v>9.4163099999999993</c:v>
                </c:pt>
                <c:pt idx="30600">
                  <c:v>9.4178669999999993</c:v>
                </c:pt>
                <c:pt idx="30601">
                  <c:v>9.4196819999999999</c:v>
                </c:pt>
                <c:pt idx="30602">
                  <c:v>9.4186940000000003</c:v>
                </c:pt>
                <c:pt idx="30603">
                  <c:v>9.4206450000000004</c:v>
                </c:pt>
                <c:pt idx="30604">
                  <c:v>9.42502</c:v>
                </c:pt>
                <c:pt idx="30605">
                  <c:v>9.4220039999999994</c:v>
                </c:pt>
                <c:pt idx="30606">
                  <c:v>9.4156010000000006</c:v>
                </c:pt>
                <c:pt idx="30607">
                  <c:v>9.4164790000000007</c:v>
                </c:pt>
                <c:pt idx="30608">
                  <c:v>9.4246560000000006</c:v>
                </c:pt>
                <c:pt idx="30609">
                  <c:v>9.4256770000000003</c:v>
                </c:pt>
                <c:pt idx="30610">
                  <c:v>9.4180860000000006</c:v>
                </c:pt>
                <c:pt idx="30611">
                  <c:v>9.4174570000000006</c:v>
                </c:pt>
                <c:pt idx="30612">
                  <c:v>9.4225560000000002</c:v>
                </c:pt>
                <c:pt idx="30613">
                  <c:v>9.4225270000000005</c:v>
                </c:pt>
                <c:pt idx="30614">
                  <c:v>9.4208590000000001</c:v>
                </c:pt>
                <c:pt idx="30615">
                  <c:v>9.4250279999999993</c:v>
                </c:pt>
                <c:pt idx="30616">
                  <c:v>9.4281430000000004</c:v>
                </c:pt>
                <c:pt idx="30617">
                  <c:v>9.4252289999999999</c:v>
                </c:pt>
                <c:pt idx="30618">
                  <c:v>9.4240180000000002</c:v>
                </c:pt>
                <c:pt idx="30619">
                  <c:v>9.424315</c:v>
                </c:pt>
                <c:pt idx="30620">
                  <c:v>9.4227179999999997</c:v>
                </c:pt>
                <c:pt idx="30621">
                  <c:v>9.4232949999999995</c:v>
                </c:pt>
                <c:pt idx="30622">
                  <c:v>9.4258459999999999</c:v>
                </c:pt>
                <c:pt idx="30623">
                  <c:v>9.4235089999999992</c:v>
                </c:pt>
                <c:pt idx="30624">
                  <c:v>9.4206400000000006</c:v>
                </c:pt>
                <c:pt idx="30625">
                  <c:v>9.4223940000000006</c:v>
                </c:pt>
                <c:pt idx="30626">
                  <c:v>9.4226130000000001</c:v>
                </c:pt>
                <c:pt idx="30627">
                  <c:v>9.4215820000000008</c:v>
                </c:pt>
                <c:pt idx="30628">
                  <c:v>9.4250600000000002</c:v>
                </c:pt>
                <c:pt idx="30629">
                  <c:v>9.4248639999999995</c:v>
                </c:pt>
                <c:pt idx="30630">
                  <c:v>9.4211899999999993</c:v>
                </c:pt>
                <c:pt idx="30631">
                  <c:v>9.4221839999999997</c:v>
                </c:pt>
                <c:pt idx="30632">
                  <c:v>9.4242100000000004</c:v>
                </c:pt>
                <c:pt idx="30633">
                  <c:v>9.4213260000000005</c:v>
                </c:pt>
                <c:pt idx="30634">
                  <c:v>9.4222549999999998</c:v>
                </c:pt>
                <c:pt idx="30635">
                  <c:v>9.4280810000000006</c:v>
                </c:pt>
                <c:pt idx="30636">
                  <c:v>9.426323</c:v>
                </c:pt>
                <c:pt idx="30637">
                  <c:v>9.424156</c:v>
                </c:pt>
                <c:pt idx="30638">
                  <c:v>9.4276199999999992</c:v>
                </c:pt>
                <c:pt idx="30639">
                  <c:v>9.4304419999999993</c:v>
                </c:pt>
                <c:pt idx="30640">
                  <c:v>9.4319109999999995</c:v>
                </c:pt>
                <c:pt idx="30641">
                  <c:v>9.4296109999999995</c:v>
                </c:pt>
                <c:pt idx="30642">
                  <c:v>9.427956</c:v>
                </c:pt>
                <c:pt idx="30643">
                  <c:v>9.4302060000000001</c:v>
                </c:pt>
                <c:pt idx="30644">
                  <c:v>9.4305669999999999</c:v>
                </c:pt>
                <c:pt idx="30645">
                  <c:v>9.4263860000000008</c:v>
                </c:pt>
                <c:pt idx="30646">
                  <c:v>9.4227450000000008</c:v>
                </c:pt>
                <c:pt idx="30647">
                  <c:v>9.4247340000000008</c:v>
                </c:pt>
                <c:pt idx="30648">
                  <c:v>9.4255259999999996</c:v>
                </c:pt>
                <c:pt idx="30649">
                  <c:v>9.4236959999999996</c:v>
                </c:pt>
                <c:pt idx="30650">
                  <c:v>9.4237730000000006</c:v>
                </c:pt>
                <c:pt idx="30651">
                  <c:v>9.4240519999999997</c:v>
                </c:pt>
                <c:pt idx="30652">
                  <c:v>9.4258129999999998</c:v>
                </c:pt>
                <c:pt idx="30653">
                  <c:v>9.4265699999999999</c:v>
                </c:pt>
                <c:pt idx="30654">
                  <c:v>9.425967</c:v>
                </c:pt>
                <c:pt idx="30655">
                  <c:v>9.4262280000000001</c:v>
                </c:pt>
                <c:pt idx="30656">
                  <c:v>9.4267190000000003</c:v>
                </c:pt>
                <c:pt idx="30657">
                  <c:v>9.4278770000000005</c:v>
                </c:pt>
                <c:pt idx="30658">
                  <c:v>9.4279829999999993</c:v>
                </c:pt>
                <c:pt idx="30659">
                  <c:v>9.4238579999999992</c:v>
                </c:pt>
                <c:pt idx="30660">
                  <c:v>9.4233119999999992</c:v>
                </c:pt>
                <c:pt idx="30661">
                  <c:v>9.429494</c:v>
                </c:pt>
                <c:pt idx="30662">
                  <c:v>9.4320249999999994</c:v>
                </c:pt>
                <c:pt idx="30663">
                  <c:v>9.4283380000000001</c:v>
                </c:pt>
                <c:pt idx="30664">
                  <c:v>9.4281710000000007</c:v>
                </c:pt>
                <c:pt idx="30665">
                  <c:v>9.4300689999999996</c:v>
                </c:pt>
                <c:pt idx="30666">
                  <c:v>9.4292049999999996</c:v>
                </c:pt>
                <c:pt idx="30667">
                  <c:v>9.4306579999999993</c:v>
                </c:pt>
                <c:pt idx="30668">
                  <c:v>9.4326019999999993</c:v>
                </c:pt>
                <c:pt idx="30669">
                  <c:v>9.4324580000000005</c:v>
                </c:pt>
                <c:pt idx="30670">
                  <c:v>9.4320079999999997</c:v>
                </c:pt>
                <c:pt idx="30671">
                  <c:v>9.4296790000000001</c:v>
                </c:pt>
                <c:pt idx="30672">
                  <c:v>9.4287320000000001</c:v>
                </c:pt>
                <c:pt idx="30673">
                  <c:v>9.4303229999999996</c:v>
                </c:pt>
                <c:pt idx="30674">
                  <c:v>9.4323289999999993</c:v>
                </c:pt>
                <c:pt idx="30675">
                  <c:v>9.4322990000000004</c:v>
                </c:pt>
                <c:pt idx="30676">
                  <c:v>9.4328299999999992</c:v>
                </c:pt>
                <c:pt idx="30677">
                  <c:v>9.4377479999999991</c:v>
                </c:pt>
                <c:pt idx="30678">
                  <c:v>9.4430230000000002</c:v>
                </c:pt>
                <c:pt idx="30679">
                  <c:v>9.4413319999999992</c:v>
                </c:pt>
                <c:pt idx="30680">
                  <c:v>9.437163</c:v>
                </c:pt>
                <c:pt idx="30681">
                  <c:v>9.4367219999999996</c:v>
                </c:pt>
                <c:pt idx="30682">
                  <c:v>9.4343920000000008</c:v>
                </c:pt>
                <c:pt idx="30683">
                  <c:v>9.4331329999999998</c:v>
                </c:pt>
                <c:pt idx="30684">
                  <c:v>9.4391300000000005</c:v>
                </c:pt>
                <c:pt idx="30685">
                  <c:v>9.4435099999999998</c:v>
                </c:pt>
                <c:pt idx="30686">
                  <c:v>9.4432349999999996</c:v>
                </c:pt>
                <c:pt idx="30687">
                  <c:v>9.4438560000000003</c:v>
                </c:pt>
                <c:pt idx="30688">
                  <c:v>9.4422130000000006</c:v>
                </c:pt>
                <c:pt idx="30689">
                  <c:v>9.4389710000000004</c:v>
                </c:pt>
                <c:pt idx="30690">
                  <c:v>9.4407750000000004</c:v>
                </c:pt>
                <c:pt idx="30691">
                  <c:v>9.4432620000000007</c:v>
                </c:pt>
                <c:pt idx="30692">
                  <c:v>9.4395710000000008</c:v>
                </c:pt>
                <c:pt idx="30693">
                  <c:v>9.4380229999999994</c:v>
                </c:pt>
                <c:pt idx="30694">
                  <c:v>9.4385750000000002</c:v>
                </c:pt>
                <c:pt idx="30695">
                  <c:v>9.4354030000000009</c:v>
                </c:pt>
                <c:pt idx="30696">
                  <c:v>9.4378309999999992</c:v>
                </c:pt>
                <c:pt idx="30697">
                  <c:v>9.4371919999999996</c:v>
                </c:pt>
                <c:pt idx="30698">
                  <c:v>9.4317399999999996</c:v>
                </c:pt>
                <c:pt idx="30699">
                  <c:v>9.4330280000000002</c:v>
                </c:pt>
                <c:pt idx="30700">
                  <c:v>9.436178</c:v>
                </c:pt>
                <c:pt idx="30701">
                  <c:v>9.437125</c:v>
                </c:pt>
                <c:pt idx="30702">
                  <c:v>9.4364170000000005</c:v>
                </c:pt>
                <c:pt idx="30703">
                  <c:v>9.4377580000000005</c:v>
                </c:pt>
                <c:pt idx="30704">
                  <c:v>9.4375330000000002</c:v>
                </c:pt>
                <c:pt idx="30705">
                  <c:v>9.4357640000000007</c:v>
                </c:pt>
                <c:pt idx="30706">
                  <c:v>9.4420699999999993</c:v>
                </c:pt>
                <c:pt idx="30707">
                  <c:v>9.4455380000000009</c:v>
                </c:pt>
                <c:pt idx="30708">
                  <c:v>9.4428809999999999</c:v>
                </c:pt>
                <c:pt idx="30709">
                  <c:v>9.4443579999999994</c:v>
                </c:pt>
                <c:pt idx="30710">
                  <c:v>9.4446729999999999</c:v>
                </c:pt>
                <c:pt idx="30711">
                  <c:v>9.4432679999999998</c:v>
                </c:pt>
                <c:pt idx="30712">
                  <c:v>9.4465009999999996</c:v>
                </c:pt>
                <c:pt idx="30713">
                  <c:v>9.4471810000000005</c:v>
                </c:pt>
                <c:pt idx="30714">
                  <c:v>9.4435350000000007</c:v>
                </c:pt>
                <c:pt idx="30715">
                  <c:v>9.4458450000000003</c:v>
                </c:pt>
                <c:pt idx="30716">
                  <c:v>9.4508080000000003</c:v>
                </c:pt>
                <c:pt idx="30717">
                  <c:v>9.4466710000000003</c:v>
                </c:pt>
                <c:pt idx="30718">
                  <c:v>9.4422779999999999</c:v>
                </c:pt>
                <c:pt idx="30719">
                  <c:v>9.4427129999999995</c:v>
                </c:pt>
                <c:pt idx="30720">
                  <c:v>9.4423110000000001</c:v>
                </c:pt>
                <c:pt idx="30721">
                  <c:v>9.4455270000000002</c:v>
                </c:pt>
                <c:pt idx="30722">
                  <c:v>9.4452119999999997</c:v>
                </c:pt>
                <c:pt idx="30723">
                  <c:v>9.4416159999999998</c:v>
                </c:pt>
                <c:pt idx="30724">
                  <c:v>9.4441640000000007</c:v>
                </c:pt>
                <c:pt idx="30725">
                  <c:v>9.4487489999999994</c:v>
                </c:pt>
                <c:pt idx="30726">
                  <c:v>9.4503889999999995</c:v>
                </c:pt>
                <c:pt idx="30727">
                  <c:v>9.4506370000000004</c:v>
                </c:pt>
                <c:pt idx="30728">
                  <c:v>9.4533489999999993</c:v>
                </c:pt>
                <c:pt idx="30729">
                  <c:v>9.4535540000000005</c:v>
                </c:pt>
                <c:pt idx="30730">
                  <c:v>9.4511479999999999</c:v>
                </c:pt>
                <c:pt idx="30731">
                  <c:v>9.4542479999999998</c:v>
                </c:pt>
                <c:pt idx="30732">
                  <c:v>9.4551010000000009</c:v>
                </c:pt>
                <c:pt idx="30733">
                  <c:v>9.4511409999999998</c:v>
                </c:pt>
                <c:pt idx="30734">
                  <c:v>9.4546770000000002</c:v>
                </c:pt>
                <c:pt idx="30735">
                  <c:v>9.4620339999999992</c:v>
                </c:pt>
                <c:pt idx="30736">
                  <c:v>9.4583820000000003</c:v>
                </c:pt>
                <c:pt idx="30737">
                  <c:v>9.4558110000000006</c:v>
                </c:pt>
                <c:pt idx="30738">
                  <c:v>9.4607880000000009</c:v>
                </c:pt>
                <c:pt idx="30739">
                  <c:v>9.4579679999999993</c:v>
                </c:pt>
                <c:pt idx="30740">
                  <c:v>9.4521610000000003</c:v>
                </c:pt>
                <c:pt idx="30741">
                  <c:v>9.4505140000000001</c:v>
                </c:pt>
                <c:pt idx="30742">
                  <c:v>9.4511500000000002</c:v>
                </c:pt>
                <c:pt idx="30743">
                  <c:v>9.4530860000000008</c:v>
                </c:pt>
                <c:pt idx="30744">
                  <c:v>9.4530890000000003</c:v>
                </c:pt>
                <c:pt idx="30745">
                  <c:v>9.4543169999999996</c:v>
                </c:pt>
                <c:pt idx="30746">
                  <c:v>9.4611249999999991</c:v>
                </c:pt>
                <c:pt idx="30747">
                  <c:v>9.464162</c:v>
                </c:pt>
                <c:pt idx="30748">
                  <c:v>9.4614600000000006</c:v>
                </c:pt>
                <c:pt idx="30749">
                  <c:v>9.4626959999999993</c:v>
                </c:pt>
                <c:pt idx="30750">
                  <c:v>9.4639889999999998</c:v>
                </c:pt>
                <c:pt idx="30751">
                  <c:v>9.4619300000000006</c:v>
                </c:pt>
                <c:pt idx="30752">
                  <c:v>9.4629239999999992</c:v>
                </c:pt>
                <c:pt idx="30753">
                  <c:v>9.46204</c:v>
                </c:pt>
                <c:pt idx="30754">
                  <c:v>9.4562270000000002</c:v>
                </c:pt>
                <c:pt idx="30755">
                  <c:v>9.4543470000000003</c:v>
                </c:pt>
                <c:pt idx="30756">
                  <c:v>9.4550180000000008</c:v>
                </c:pt>
                <c:pt idx="30757">
                  <c:v>9.4532869999999996</c:v>
                </c:pt>
                <c:pt idx="30758">
                  <c:v>9.4502989999999993</c:v>
                </c:pt>
                <c:pt idx="30759">
                  <c:v>9.4519680000000008</c:v>
                </c:pt>
                <c:pt idx="30760">
                  <c:v>9.4554109999999998</c:v>
                </c:pt>
                <c:pt idx="30761">
                  <c:v>9.4532369999999997</c:v>
                </c:pt>
                <c:pt idx="30762">
                  <c:v>9.4530949999999994</c:v>
                </c:pt>
                <c:pt idx="30763">
                  <c:v>9.4571070000000006</c:v>
                </c:pt>
                <c:pt idx="30764">
                  <c:v>9.4542920000000006</c:v>
                </c:pt>
                <c:pt idx="30765">
                  <c:v>9.4516249999999999</c:v>
                </c:pt>
                <c:pt idx="30766">
                  <c:v>9.4540950000000006</c:v>
                </c:pt>
                <c:pt idx="30767">
                  <c:v>9.4529809999999994</c:v>
                </c:pt>
                <c:pt idx="30768">
                  <c:v>9.4530650000000005</c:v>
                </c:pt>
                <c:pt idx="30769">
                  <c:v>9.4587050000000001</c:v>
                </c:pt>
                <c:pt idx="30770">
                  <c:v>9.4585899999999992</c:v>
                </c:pt>
                <c:pt idx="30771">
                  <c:v>9.4569310000000009</c:v>
                </c:pt>
                <c:pt idx="30772">
                  <c:v>9.461373</c:v>
                </c:pt>
                <c:pt idx="30773">
                  <c:v>9.4618459999999995</c:v>
                </c:pt>
                <c:pt idx="30774">
                  <c:v>9.4618629999999992</c:v>
                </c:pt>
                <c:pt idx="30775">
                  <c:v>9.4653039999999997</c:v>
                </c:pt>
                <c:pt idx="30776">
                  <c:v>9.4647129999999997</c:v>
                </c:pt>
                <c:pt idx="30777">
                  <c:v>9.4614750000000001</c:v>
                </c:pt>
                <c:pt idx="30778">
                  <c:v>9.4606949999999994</c:v>
                </c:pt>
                <c:pt idx="30779">
                  <c:v>9.4601279999999992</c:v>
                </c:pt>
                <c:pt idx="30780">
                  <c:v>9.4627250000000007</c:v>
                </c:pt>
                <c:pt idx="30781">
                  <c:v>9.4678579999999997</c:v>
                </c:pt>
                <c:pt idx="30782">
                  <c:v>9.466037</c:v>
                </c:pt>
                <c:pt idx="30783">
                  <c:v>9.4612499999999997</c:v>
                </c:pt>
                <c:pt idx="30784">
                  <c:v>9.4601419999999994</c:v>
                </c:pt>
                <c:pt idx="30785">
                  <c:v>9.4595310000000001</c:v>
                </c:pt>
                <c:pt idx="30786">
                  <c:v>9.4592510000000001</c:v>
                </c:pt>
                <c:pt idx="30787">
                  <c:v>9.4589829999999999</c:v>
                </c:pt>
                <c:pt idx="30788">
                  <c:v>9.4624959999999998</c:v>
                </c:pt>
                <c:pt idx="30789">
                  <c:v>9.4645060000000001</c:v>
                </c:pt>
                <c:pt idx="30790">
                  <c:v>9.4636300000000002</c:v>
                </c:pt>
                <c:pt idx="30791">
                  <c:v>9.4693889999999996</c:v>
                </c:pt>
                <c:pt idx="30792">
                  <c:v>9.4713119999999993</c:v>
                </c:pt>
                <c:pt idx="30793">
                  <c:v>9.4690530000000006</c:v>
                </c:pt>
                <c:pt idx="30794">
                  <c:v>9.4720589999999998</c:v>
                </c:pt>
                <c:pt idx="30795">
                  <c:v>9.4701160000000009</c:v>
                </c:pt>
                <c:pt idx="30796">
                  <c:v>9.4677190000000007</c:v>
                </c:pt>
                <c:pt idx="30797">
                  <c:v>9.4707709999999992</c:v>
                </c:pt>
                <c:pt idx="30798">
                  <c:v>9.4676690000000008</c:v>
                </c:pt>
                <c:pt idx="30799">
                  <c:v>9.466189</c:v>
                </c:pt>
                <c:pt idx="30800">
                  <c:v>9.4717029999999998</c:v>
                </c:pt>
                <c:pt idx="30801">
                  <c:v>9.4729220000000005</c:v>
                </c:pt>
                <c:pt idx="30802">
                  <c:v>9.4719879999999996</c:v>
                </c:pt>
                <c:pt idx="30803">
                  <c:v>9.4726350000000004</c:v>
                </c:pt>
                <c:pt idx="30804">
                  <c:v>9.4688820000000007</c:v>
                </c:pt>
                <c:pt idx="30805">
                  <c:v>9.4663029999999999</c:v>
                </c:pt>
                <c:pt idx="30806">
                  <c:v>9.4669950000000007</c:v>
                </c:pt>
                <c:pt idx="30807">
                  <c:v>9.4654969999999992</c:v>
                </c:pt>
                <c:pt idx="30808">
                  <c:v>9.4663509999999995</c:v>
                </c:pt>
                <c:pt idx="30809">
                  <c:v>9.4733809999999998</c:v>
                </c:pt>
                <c:pt idx="30810">
                  <c:v>9.4752089999999995</c:v>
                </c:pt>
                <c:pt idx="30811">
                  <c:v>9.4707899999999992</c:v>
                </c:pt>
                <c:pt idx="30812">
                  <c:v>9.4751960000000004</c:v>
                </c:pt>
                <c:pt idx="30813">
                  <c:v>9.4835999999999991</c:v>
                </c:pt>
                <c:pt idx="30814">
                  <c:v>9.4821559999999998</c:v>
                </c:pt>
                <c:pt idx="30815">
                  <c:v>9.477862</c:v>
                </c:pt>
                <c:pt idx="30816">
                  <c:v>9.4794140000000002</c:v>
                </c:pt>
                <c:pt idx="30817">
                  <c:v>9.4774469999999997</c:v>
                </c:pt>
                <c:pt idx="30818">
                  <c:v>9.4711449999999999</c:v>
                </c:pt>
                <c:pt idx="30819">
                  <c:v>9.4737139999999993</c:v>
                </c:pt>
                <c:pt idx="30820">
                  <c:v>9.4787990000000004</c:v>
                </c:pt>
                <c:pt idx="30821">
                  <c:v>9.4756239999999998</c:v>
                </c:pt>
                <c:pt idx="30822">
                  <c:v>9.4737399999999994</c:v>
                </c:pt>
                <c:pt idx="30823">
                  <c:v>9.4752430000000007</c:v>
                </c:pt>
                <c:pt idx="30824">
                  <c:v>9.4710420000000006</c:v>
                </c:pt>
                <c:pt idx="30825">
                  <c:v>9.4727589999999999</c:v>
                </c:pt>
                <c:pt idx="30826">
                  <c:v>9.4762540000000008</c:v>
                </c:pt>
                <c:pt idx="30827">
                  <c:v>9.470618</c:v>
                </c:pt>
                <c:pt idx="30828">
                  <c:v>9.4689320000000006</c:v>
                </c:pt>
                <c:pt idx="30829">
                  <c:v>9.4718940000000007</c:v>
                </c:pt>
                <c:pt idx="30830">
                  <c:v>9.4729510000000001</c:v>
                </c:pt>
                <c:pt idx="30831">
                  <c:v>9.4735800000000001</c:v>
                </c:pt>
                <c:pt idx="30832">
                  <c:v>9.4766469999999998</c:v>
                </c:pt>
                <c:pt idx="30833">
                  <c:v>9.4793780000000005</c:v>
                </c:pt>
                <c:pt idx="30834">
                  <c:v>9.4799910000000001</c:v>
                </c:pt>
                <c:pt idx="30835">
                  <c:v>9.481973</c:v>
                </c:pt>
                <c:pt idx="30836">
                  <c:v>9.4815880000000003</c:v>
                </c:pt>
                <c:pt idx="30837">
                  <c:v>9.4778129999999994</c:v>
                </c:pt>
                <c:pt idx="30838">
                  <c:v>9.4786970000000004</c:v>
                </c:pt>
                <c:pt idx="30839">
                  <c:v>9.4811230000000002</c:v>
                </c:pt>
                <c:pt idx="30840">
                  <c:v>9.4777159999999991</c:v>
                </c:pt>
                <c:pt idx="30841">
                  <c:v>9.4772040000000004</c:v>
                </c:pt>
                <c:pt idx="30842">
                  <c:v>9.4818960000000008</c:v>
                </c:pt>
                <c:pt idx="30843">
                  <c:v>9.482469</c:v>
                </c:pt>
                <c:pt idx="30844">
                  <c:v>9.4812919999999998</c:v>
                </c:pt>
                <c:pt idx="30845">
                  <c:v>9.4845970000000008</c:v>
                </c:pt>
                <c:pt idx="30846">
                  <c:v>9.4836589999999994</c:v>
                </c:pt>
                <c:pt idx="30847">
                  <c:v>9.4799869999999995</c:v>
                </c:pt>
                <c:pt idx="30848">
                  <c:v>9.4812399999999997</c:v>
                </c:pt>
                <c:pt idx="30849">
                  <c:v>9.4842849999999999</c:v>
                </c:pt>
                <c:pt idx="30850">
                  <c:v>9.4834680000000002</c:v>
                </c:pt>
                <c:pt idx="30851">
                  <c:v>9.4795130000000007</c:v>
                </c:pt>
                <c:pt idx="30852">
                  <c:v>9.4780949999999997</c:v>
                </c:pt>
                <c:pt idx="30853">
                  <c:v>9.4766560000000002</c:v>
                </c:pt>
                <c:pt idx="30854">
                  <c:v>9.4748529999999995</c:v>
                </c:pt>
                <c:pt idx="30855">
                  <c:v>9.4806310000000007</c:v>
                </c:pt>
                <c:pt idx="30856">
                  <c:v>9.4840529999999994</c:v>
                </c:pt>
                <c:pt idx="30857">
                  <c:v>9.4808749999999993</c:v>
                </c:pt>
                <c:pt idx="30858">
                  <c:v>9.4826599999999992</c:v>
                </c:pt>
                <c:pt idx="30859">
                  <c:v>9.4857019999999999</c:v>
                </c:pt>
                <c:pt idx="30860">
                  <c:v>9.4856090000000002</c:v>
                </c:pt>
                <c:pt idx="30861">
                  <c:v>9.4848409999999994</c:v>
                </c:pt>
                <c:pt idx="30862">
                  <c:v>9.4865290000000009</c:v>
                </c:pt>
                <c:pt idx="30863">
                  <c:v>9.4879110000000004</c:v>
                </c:pt>
                <c:pt idx="30864">
                  <c:v>9.4839970000000005</c:v>
                </c:pt>
                <c:pt idx="30865">
                  <c:v>9.4806550000000005</c:v>
                </c:pt>
                <c:pt idx="30866">
                  <c:v>9.4800850000000008</c:v>
                </c:pt>
                <c:pt idx="30867">
                  <c:v>9.4797639999999994</c:v>
                </c:pt>
                <c:pt idx="30868">
                  <c:v>9.4824059999999992</c:v>
                </c:pt>
                <c:pt idx="30869">
                  <c:v>9.4852310000000006</c:v>
                </c:pt>
                <c:pt idx="30870">
                  <c:v>9.4822600000000001</c:v>
                </c:pt>
                <c:pt idx="30871">
                  <c:v>9.4781910000000007</c:v>
                </c:pt>
                <c:pt idx="30872">
                  <c:v>9.4780650000000009</c:v>
                </c:pt>
                <c:pt idx="30873">
                  <c:v>9.4810700000000008</c:v>
                </c:pt>
                <c:pt idx="30874">
                  <c:v>9.4872589999999999</c:v>
                </c:pt>
                <c:pt idx="30875">
                  <c:v>9.4882519999999992</c:v>
                </c:pt>
                <c:pt idx="30876">
                  <c:v>9.4836329999999993</c:v>
                </c:pt>
                <c:pt idx="30877">
                  <c:v>9.484928</c:v>
                </c:pt>
                <c:pt idx="30878">
                  <c:v>9.4853710000000007</c:v>
                </c:pt>
                <c:pt idx="30879">
                  <c:v>9.482545</c:v>
                </c:pt>
                <c:pt idx="30880">
                  <c:v>9.4838170000000002</c:v>
                </c:pt>
                <c:pt idx="30881">
                  <c:v>9.4841990000000003</c:v>
                </c:pt>
                <c:pt idx="30882">
                  <c:v>9.4847540000000006</c:v>
                </c:pt>
                <c:pt idx="30883">
                  <c:v>9.4891839999999998</c:v>
                </c:pt>
                <c:pt idx="30884">
                  <c:v>9.4882729999999995</c:v>
                </c:pt>
                <c:pt idx="30885">
                  <c:v>9.4835940000000001</c:v>
                </c:pt>
                <c:pt idx="30886">
                  <c:v>9.4878540000000005</c:v>
                </c:pt>
                <c:pt idx="30887">
                  <c:v>9.4936070000000008</c:v>
                </c:pt>
                <c:pt idx="30888">
                  <c:v>9.4914199999999997</c:v>
                </c:pt>
                <c:pt idx="30889">
                  <c:v>9.4929939999999995</c:v>
                </c:pt>
                <c:pt idx="30890">
                  <c:v>9.4955560000000006</c:v>
                </c:pt>
                <c:pt idx="30891">
                  <c:v>9.4938000000000002</c:v>
                </c:pt>
                <c:pt idx="30892">
                  <c:v>9.4937400000000007</c:v>
                </c:pt>
                <c:pt idx="30893">
                  <c:v>9.4930869999999992</c:v>
                </c:pt>
                <c:pt idx="30894">
                  <c:v>9.4920349999999996</c:v>
                </c:pt>
                <c:pt idx="30895">
                  <c:v>9.4950329999999994</c:v>
                </c:pt>
                <c:pt idx="30896">
                  <c:v>9.4971709999999998</c:v>
                </c:pt>
                <c:pt idx="30897">
                  <c:v>9.4944419999999994</c:v>
                </c:pt>
                <c:pt idx="30898">
                  <c:v>9.4920589999999994</c:v>
                </c:pt>
                <c:pt idx="30899">
                  <c:v>9.4955409999999993</c:v>
                </c:pt>
                <c:pt idx="30900">
                  <c:v>9.4965030000000006</c:v>
                </c:pt>
                <c:pt idx="30901">
                  <c:v>9.4935949999999991</c:v>
                </c:pt>
                <c:pt idx="30902">
                  <c:v>9.4940270000000009</c:v>
                </c:pt>
                <c:pt idx="30903">
                  <c:v>9.4938269999999996</c:v>
                </c:pt>
                <c:pt idx="30904">
                  <c:v>9.493214</c:v>
                </c:pt>
                <c:pt idx="30905">
                  <c:v>9.4925250000000005</c:v>
                </c:pt>
                <c:pt idx="30906">
                  <c:v>9.4929760000000005</c:v>
                </c:pt>
                <c:pt idx="30907">
                  <c:v>9.4944190000000006</c:v>
                </c:pt>
                <c:pt idx="30908">
                  <c:v>9.4938219999999998</c:v>
                </c:pt>
                <c:pt idx="30909">
                  <c:v>9.4909119999999998</c:v>
                </c:pt>
                <c:pt idx="30910">
                  <c:v>9.490926</c:v>
                </c:pt>
                <c:pt idx="30911">
                  <c:v>9.4950419999999998</c:v>
                </c:pt>
                <c:pt idx="30912">
                  <c:v>9.494313</c:v>
                </c:pt>
                <c:pt idx="30913">
                  <c:v>9.4893990000000006</c:v>
                </c:pt>
                <c:pt idx="30914">
                  <c:v>9.4890989999999995</c:v>
                </c:pt>
                <c:pt idx="30915">
                  <c:v>9.4921430000000004</c:v>
                </c:pt>
                <c:pt idx="30916">
                  <c:v>9.4916990000000006</c:v>
                </c:pt>
                <c:pt idx="30917">
                  <c:v>9.4924649999999993</c:v>
                </c:pt>
                <c:pt idx="30918">
                  <c:v>9.4949490000000001</c:v>
                </c:pt>
                <c:pt idx="30919">
                  <c:v>9.4939269999999993</c:v>
                </c:pt>
                <c:pt idx="30920">
                  <c:v>9.4955320000000007</c:v>
                </c:pt>
                <c:pt idx="30921">
                  <c:v>9.4981550000000006</c:v>
                </c:pt>
                <c:pt idx="30922">
                  <c:v>9.4941019999999998</c:v>
                </c:pt>
                <c:pt idx="30923">
                  <c:v>9.4951889999999999</c:v>
                </c:pt>
                <c:pt idx="30924">
                  <c:v>9.4998419999999992</c:v>
                </c:pt>
                <c:pt idx="30925">
                  <c:v>9.5001920000000002</c:v>
                </c:pt>
                <c:pt idx="30926">
                  <c:v>9.5021190000000004</c:v>
                </c:pt>
                <c:pt idx="30927">
                  <c:v>9.5013850000000009</c:v>
                </c:pt>
                <c:pt idx="30928">
                  <c:v>9.4965139999999995</c:v>
                </c:pt>
                <c:pt idx="30929">
                  <c:v>9.4973109999999998</c:v>
                </c:pt>
                <c:pt idx="30930">
                  <c:v>9.4988650000000003</c:v>
                </c:pt>
                <c:pt idx="30931">
                  <c:v>9.4953830000000004</c:v>
                </c:pt>
                <c:pt idx="30932">
                  <c:v>9.4965799999999998</c:v>
                </c:pt>
                <c:pt idx="30933">
                  <c:v>9.5016730000000003</c:v>
                </c:pt>
                <c:pt idx="30934">
                  <c:v>9.5023470000000003</c:v>
                </c:pt>
                <c:pt idx="30935">
                  <c:v>9.5019690000000008</c:v>
                </c:pt>
                <c:pt idx="30936">
                  <c:v>9.5037830000000003</c:v>
                </c:pt>
                <c:pt idx="30937">
                  <c:v>9.5087620000000008</c:v>
                </c:pt>
                <c:pt idx="30938">
                  <c:v>9.5068870000000008</c:v>
                </c:pt>
                <c:pt idx="30939">
                  <c:v>9.5060870000000008</c:v>
                </c:pt>
                <c:pt idx="30940">
                  <c:v>9.5126290000000004</c:v>
                </c:pt>
                <c:pt idx="30941">
                  <c:v>9.5080670000000005</c:v>
                </c:pt>
                <c:pt idx="30942">
                  <c:v>9.5009929999999994</c:v>
                </c:pt>
                <c:pt idx="30943">
                  <c:v>9.5046440000000008</c:v>
                </c:pt>
                <c:pt idx="30944">
                  <c:v>9.5068570000000001</c:v>
                </c:pt>
                <c:pt idx="30945">
                  <c:v>9.5072679999999998</c:v>
                </c:pt>
                <c:pt idx="30946">
                  <c:v>9.5103530000000003</c:v>
                </c:pt>
                <c:pt idx="30947">
                  <c:v>9.5083990000000007</c:v>
                </c:pt>
                <c:pt idx="30948">
                  <c:v>9.5036389999999997</c:v>
                </c:pt>
                <c:pt idx="30949">
                  <c:v>9.5053479999999997</c:v>
                </c:pt>
                <c:pt idx="30950">
                  <c:v>9.5080430000000007</c:v>
                </c:pt>
                <c:pt idx="30951">
                  <c:v>9.5048659999999998</c:v>
                </c:pt>
                <c:pt idx="30952">
                  <c:v>9.5032739999999993</c:v>
                </c:pt>
                <c:pt idx="30953">
                  <c:v>9.5023750000000007</c:v>
                </c:pt>
                <c:pt idx="30954">
                  <c:v>9.499784</c:v>
                </c:pt>
                <c:pt idx="30955">
                  <c:v>9.5017750000000003</c:v>
                </c:pt>
                <c:pt idx="30956">
                  <c:v>9.5037819999999993</c:v>
                </c:pt>
                <c:pt idx="30957">
                  <c:v>9.5028170000000003</c:v>
                </c:pt>
                <c:pt idx="30958">
                  <c:v>9.5053619999999999</c:v>
                </c:pt>
                <c:pt idx="30959">
                  <c:v>9.5116960000000006</c:v>
                </c:pt>
                <c:pt idx="30960">
                  <c:v>9.5111749999999997</c:v>
                </c:pt>
                <c:pt idx="30961">
                  <c:v>9.5113470000000007</c:v>
                </c:pt>
                <c:pt idx="30962">
                  <c:v>9.5223960000000005</c:v>
                </c:pt>
                <c:pt idx="30963">
                  <c:v>9.5234729999999992</c:v>
                </c:pt>
                <c:pt idx="30964">
                  <c:v>9.5156670000000005</c:v>
                </c:pt>
                <c:pt idx="30965">
                  <c:v>9.5178250000000002</c:v>
                </c:pt>
                <c:pt idx="30966">
                  <c:v>9.5183490000000006</c:v>
                </c:pt>
                <c:pt idx="30967">
                  <c:v>9.5160549999999997</c:v>
                </c:pt>
                <c:pt idx="30968">
                  <c:v>9.5183300000000006</c:v>
                </c:pt>
                <c:pt idx="30969">
                  <c:v>9.5191929999999996</c:v>
                </c:pt>
                <c:pt idx="30970">
                  <c:v>9.516489</c:v>
                </c:pt>
                <c:pt idx="30971">
                  <c:v>9.5186220000000006</c:v>
                </c:pt>
                <c:pt idx="30972">
                  <c:v>9.5212800000000009</c:v>
                </c:pt>
                <c:pt idx="30973">
                  <c:v>9.5158140000000007</c:v>
                </c:pt>
                <c:pt idx="30974">
                  <c:v>9.5144350000000006</c:v>
                </c:pt>
                <c:pt idx="30975">
                  <c:v>9.5180170000000004</c:v>
                </c:pt>
                <c:pt idx="30976">
                  <c:v>9.5118100000000005</c:v>
                </c:pt>
                <c:pt idx="30977">
                  <c:v>9.5053590000000003</c:v>
                </c:pt>
                <c:pt idx="30978">
                  <c:v>9.5096869999999996</c:v>
                </c:pt>
                <c:pt idx="30979">
                  <c:v>9.5179449999999992</c:v>
                </c:pt>
                <c:pt idx="30980">
                  <c:v>9.5158020000000008</c:v>
                </c:pt>
                <c:pt idx="30981">
                  <c:v>9.5110960000000002</c:v>
                </c:pt>
                <c:pt idx="30982">
                  <c:v>9.5177759999999996</c:v>
                </c:pt>
                <c:pt idx="30983">
                  <c:v>9.5220610000000008</c:v>
                </c:pt>
                <c:pt idx="30984">
                  <c:v>9.5175660000000004</c:v>
                </c:pt>
                <c:pt idx="30985">
                  <c:v>9.5157380000000007</c:v>
                </c:pt>
                <c:pt idx="30986">
                  <c:v>9.5184770000000007</c:v>
                </c:pt>
                <c:pt idx="30987">
                  <c:v>9.5171039999999998</c:v>
                </c:pt>
                <c:pt idx="30988">
                  <c:v>9.5119150000000001</c:v>
                </c:pt>
                <c:pt idx="30989">
                  <c:v>9.5148759999999992</c:v>
                </c:pt>
                <c:pt idx="30990">
                  <c:v>9.5178960000000004</c:v>
                </c:pt>
                <c:pt idx="30991">
                  <c:v>9.5134679999999996</c:v>
                </c:pt>
                <c:pt idx="30992">
                  <c:v>9.5098669999999998</c:v>
                </c:pt>
                <c:pt idx="30993">
                  <c:v>9.5103340000000003</c:v>
                </c:pt>
                <c:pt idx="30994">
                  <c:v>9.5118259999999992</c:v>
                </c:pt>
                <c:pt idx="30995">
                  <c:v>9.5115440000000007</c:v>
                </c:pt>
                <c:pt idx="30996">
                  <c:v>9.508896</c:v>
                </c:pt>
                <c:pt idx="30997">
                  <c:v>9.505547</c:v>
                </c:pt>
                <c:pt idx="30998">
                  <c:v>9.5075210000000006</c:v>
                </c:pt>
                <c:pt idx="30999">
                  <c:v>9.5133179999999999</c:v>
                </c:pt>
                <c:pt idx="31000">
                  <c:v>9.5135810000000003</c:v>
                </c:pt>
                <c:pt idx="31001">
                  <c:v>9.5143170000000001</c:v>
                </c:pt>
                <c:pt idx="31002">
                  <c:v>9.5179069999999992</c:v>
                </c:pt>
                <c:pt idx="31003">
                  <c:v>9.5194340000000004</c:v>
                </c:pt>
                <c:pt idx="31004">
                  <c:v>9.5226349999999993</c:v>
                </c:pt>
                <c:pt idx="31005">
                  <c:v>9.524953</c:v>
                </c:pt>
                <c:pt idx="31006">
                  <c:v>9.5230770000000007</c:v>
                </c:pt>
                <c:pt idx="31007">
                  <c:v>9.5224910000000005</c:v>
                </c:pt>
                <c:pt idx="31008">
                  <c:v>9.5232050000000008</c:v>
                </c:pt>
                <c:pt idx="31009">
                  <c:v>9.5235479999999999</c:v>
                </c:pt>
                <c:pt idx="31010">
                  <c:v>9.5218670000000003</c:v>
                </c:pt>
                <c:pt idx="31011">
                  <c:v>9.5197020000000006</c:v>
                </c:pt>
                <c:pt idx="31012">
                  <c:v>9.5210059999999999</c:v>
                </c:pt>
                <c:pt idx="31013">
                  <c:v>9.5212629999999994</c:v>
                </c:pt>
                <c:pt idx="31014">
                  <c:v>9.5215979999999991</c:v>
                </c:pt>
                <c:pt idx="31015">
                  <c:v>9.5259049999999998</c:v>
                </c:pt>
                <c:pt idx="31016">
                  <c:v>9.5227649999999997</c:v>
                </c:pt>
                <c:pt idx="31017">
                  <c:v>9.5186489999999999</c:v>
                </c:pt>
                <c:pt idx="31018">
                  <c:v>9.5248150000000003</c:v>
                </c:pt>
                <c:pt idx="31019">
                  <c:v>9.5245160000000002</c:v>
                </c:pt>
                <c:pt idx="31020">
                  <c:v>9.5171399999999995</c:v>
                </c:pt>
                <c:pt idx="31021">
                  <c:v>9.5177820000000004</c:v>
                </c:pt>
                <c:pt idx="31022">
                  <c:v>9.5202019999999994</c:v>
                </c:pt>
                <c:pt idx="31023">
                  <c:v>9.52088</c:v>
                </c:pt>
                <c:pt idx="31024">
                  <c:v>9.5236940000000008</c:v>
                </c:pt>
                <c:pt idx="31025">
                  <c:v>9.5269680000000001</c:v>
                </c:pt>
                <c:pt idx="31026">
                  <c:v>9.5277229999999999</c:v>
                </c:pt>
                <c:pt idx="31027">
                  <c:v>9.5252169999999996</c:v>
                </c:pt>
                <c:pt idx="31028">
                  <c:v>9.5250780000000006</c:v>
                </c:pt>
                <c:pt idx="31029">
                  <c:v>9.5279109999999996</c:v>
                </c:pt>
                <c:pt idx="31030">
                  <c:v>9.5234070000000006</c:v>
                </c:pt>
                <c:pt idx="31031">
                  <c:v>9.5154569999999996</c:v>
                </c:pt>
                <c:pt idx="31032">
                  <c:v>9.5176239999999996</c:v>
                </c:pt>
                <c:pt idx="31033">
                  <c:v>9.5255390000000002</c:v>
                </c:pt>
                <c:pt idx="31034">
                  <c:v>9.525112</c:v>
                </c:pt>
                <c:pt idx="31035">
                  <c:v>9.5255910000000004</c:v>
                </c:pt>
                <c:pt idx="31036">
                  <c:v>9.5300379999999993</c:v>
                </c:pt>
                <c:pt idx="31037">
                  <c:v>9.5300860000000007</c:v>
                </c:pt>
                <c:pt idx="31038">
                  <c:v>9.5319870000000009</c:v>
                </c:pt>
                <c:pt idx="31039">
                  <c:v>9.5328789999999994</c:v>
                </c:pt>
                <c:pt idx="31040">
                  <c:v>9.5306630000000006</c:v>
                </c:pt>
                <c:pt idx="31041">
                  <c:v>9.5354310000000009</c:v>
                </c:pt>
                <c:pt idx="31042">
                  <c:v>9.5391539999999999</c:v>
                </c:pt>
                <c:pt idx="31043">
                  <c:v>9.5362760000000009</c:v>
                </c:pt>
                <c:pt idx="31044">
                  <c:v>9.5352160000000001</c:v>
                </c:pt>
                <c:pt idx="31045">
                  <c:v>9.5352239999999995</c:v>
                </c:pt>
                <c:pt idx="31046">
                  <c:v>9.5324840000000002</c:v>
                </c:pt>
                <c:pt idx="31047">
                  <c:v>9.5333109999999994</c:v>
                </c:pt>
                <c:pt idx="31048">
                  <c:v>9.5363209999999992</c:v>
                </c:pt>
                <c:pt idx="31049">
                  <c:v>9.5344800000000003</c:v>
                </c:pt>
                <c:pt idx="31050">
                  <c:v>9.5326380000000004</c:v>
                </c:pt>
                <c:pt idx="31051">
                  <c:v>9.5352409999999992</c:v>
                </c:pt>
                <c:pt idx="31052">
                  <c:v>9.5353650000000005</c:v>
                </c:pt>
                <c:pt idx="31053">
                  <c:v>9.5304059999999993</c:v>
                </c:pt>
                <c:pt idx="31054">
                  <c:v>9.5274649999999994</c:v>
                </c:pt>
                <c:pt idx="31055">
                  <c:v>9.5298920000000003</c:v>
                </c:pt>
                <c:pt idx="31056">
                  <c:v>9.5328479999999995</c:v>
                </c:pt>
                <c:pt idx="31057">
                  <c:v>9.5323030000000006</c:v>
                </c:pt>
                <c:pt idx="31058">
                  <c:v>9.5317710000000009</c:v>
                </c:pt>
                <c:pt idx="31059">
                  <c:v>9.5344169999999995</c:v>
                </c:pt>
                <c:pt idx="31060">
                  <c:v>9.5367870000000003</c:v>
                </c:pt>
                <c:pt idx="31061">
                  <c:v>9.5379450000000006</c:v>
                </c:pt>
                <c:pt idx="31062">
                  <c:v>9.5374119999999998</c:v>
                </c:pt>
                <c:pt idx="31063">
                  <c:v>9.5359960000000008</c:v>
                </c:pt>
                <c:pt idx="31064">
                  <c:v>9.5385190000000009</c:v>
                </c:pt>
                <c:pt idx="31065">
                  <c:v>9.540241</c:v>
                </c:pt>
                <c:pt idx="31066">
                  <c:v>9.5380040000000008</c:v>
                </c:pt>
                <c:pt idx="31067">
                  <c:v>9.5394349999999992</c:v>
                </c:pt>
                <c:pt idx="31068">
                  <c:v>9.5388839999999995</c:v>
                </c:pt>
                <c:pt idx="31069">
                  <c:v>9.5369910000000004</c:v>
                </c:pt>
                <c:pt idx="31070">
                  <c:v>9.5373839999999994</c:v>
                </c:pt>
                <c:pt idx="31071">
                  <c:v>9.5366029999999995</c:v>
                </c:pt>
                <c:pt idx="31072">
                  <c:v>9.5374789999999994</c:v>
                </c:pt>
                <c:pt idx="31073">
                  <c:v>9.5397580000000008</c:v>
                </c:pt>
                <c:pt idx="31074">
                  <c:v>9.5383270000000007</c:v>
                </c:pt>
                <c:pt idx="31075">
                  <c:v>9.5359940000000005</c:v>
                </c:pt>
                <c:pt idx="31076">
                  <c:v>9.5384069999999994</c:v>
                </c:pt>
                <c:pt idx="31077">
                  <c:v>9.5409109999999995</c:v>
                </c:pt>
                <c:pt idx="31078">
                  <c:v>9.5360990000000001</c:v>
                </c:pt>
                <c:pt idx="31079">
                  <c:v>9.5364369999999994</c:v>
                </c:pt>
                <c:pt idx="31080">
                  <c:v>9.5500050000000005</c:v>
                </c:pt>
                <c:pt idx="31081">
                  <c:v>9.5537799999999997</c:v>
                </c:pt>
                <c:pt idx="31082">
                  <c:v>9.5458800000000004</c:v>
                </c:pt>
                <c:pt idx="31083">
                  <c:v>9.5486090000000008</c:v>
                </c:pt>
                <c:pt idx="31084">
                  <c:v>9.5529100000000007</c:v>
                </c:pt>
                <c:pt idx="31085">
                  <c:v>9.5486140000000006</c:v>
                </c:pt>
                <c:pt idx="31086">
                  <c:v>9.5459429999999994</c:v>
                </c:pt>
                <c:pt idx="31087">
                  <c:v>9.5477059999999998</c:v>
                </c:pt>
                <c:pt idx="31088">
                  <c:v>9.5452829999999995</c:v>
                </c:pt>
                <c:pt idx="31089">
                  <c:v>9.5472900000000003</c:v>
                </c:pt>
                <c:pt idx="31090">
                  <c:v>9.5523930000000004</c:v>
                </c:pt>
                <c:pt idx="31091">
                  <c:v>9.5522369999999999</c:v>
                </c:pt>
                <c:pt idx="31092">
                  <c:v>9.5530439999999999</c:v>
                </c:pt>
                <c:pt idx="31093">
                  <c:v>9.5528180000000003</c:v>
                </c:pt>
                <c:pt idx="31094">
                  <c:v>9.5514700000000001</c:v>
                </c:pt>
                <c:pt idx="31095">
                  <c:v>9.5517900000000004</c:v>
                </c:pt>
                <c:pt idx="31096">
                  <c:v>9.5492589999999993</c:v>
                </c:pt>
                <c:pt idx="31097">
                  <c:v>9.5475630000000002</c:v>
                </c:pt>
                <c:pt idx="31098">
                  <c:v>9.5470659999999992</c:v>
                </c:pt>
                <c:pt idx="31099">
                  <c:v>9.5489440000000005</c:v>
                </c:pt>
                <c:pt idx="31100">
                  <c:v>9.5472230000000007</c:v>
                </c:pt>
                <c:pt idx="31101">
                  <c:v>9.5416209999999992</c:v>
                </c:pt>
                <c:pt idx="31102">
                  <c:v>9.5434359999999998</c:v>
                </c:pt>
                <c:pt idx="31103">
                  <c:v>9.5445960000000003</c:v>
                </c:pt>
                <c:pt idx="31104">
                  <c:v>9.540794</c:v>
                </c:pt>
                <c:pt idx="31105">
                  <c:v>9.5423139999999993</c:v>
                </c:pt>
                <c:pt idx="31106">
                  <c:v>9.5494880000000002</c:v>
                </c:pt>
                <c:pt idx="31107">
                  <c:v>9.5496289999999995</c:v>
                </c:pt>
                <c:pt idx="31108">
                  <c:v>9.5434020000000004</c:v>
                </c:pt>
                <c:pt idx="31109">
                  <c:v>9.5480990000000006</c:v>
                </c:pt>
                <c:pt idx="31110">
                  <c:v>9.5544910000000005</c:v>
                </c:pt>
                <c:pt idx="31111">
                  <c:v>9.5526809999999998</c:v>
                </c:pt>
                <c:pt idx="31112">
                  <c:v>9.5508430000000004</c:v>
                </c:pt>
                <c:pt idx="31113">
                  <c:v>9.551679</c:v>
                </c:pt>
                <c:pt idx="31114">
                  <c:v>9.5540129999999994</c:v>
                </c:pt>
                <c:pt idx="31115">
                  <c:v>9.5521220000000007</c:v>
                </c:pt>
                <c:pt idx="31116">
                  <c:v>9.5489510000000006</c:v>
                </c:pt>
                <c:pt idx="31117">
                  <c:v>9.5494810000000001</c:v>
                </c:pt>
                <c:pt idx="31118">
                  <c:v>9.5502109999999991</c:v>
                </c:pt>
                <c:pt idx="31119">
                  <c:v>9.5492100000000004</c:v>
                </c:pt>
                <c:pt idx="31120">
                  <c:v>9.551247</c:v>
                </c:pt>
                <c:pt idx="31121">
                  <c:v>9.5546600000000002</c:v>
                </c:pt>
                <c:pt idx="31122">
                  <c:v>9.5529240000000009</c:v>
                </c:pt>
                <c:pt idx="31123">
                  <c:v>9.5509000000000004</c:v>
                </c:pt>
                <c:pt idx="31124">
                  <c:v>9.5495380000000001</c:v>
                </c:pt>
                <c:pt idx="31125">
                  <c:v>9.5469279999999994</c:v>
                </c:pt>
                <c:pt idx="31126">
                  <c:v>9.5452279999999998</c:v>
                </c:pt>
                <c:pt idx="31127">
                  <c:v>9.5466639999999998</c:v>
                </c:pt>
                <c:pt idx="31128">
                  <c:v>9.5531279999999992</c:v>
                </c:pt>
                <c:pt idx="31129">
                  <c:v>9.5545170000000006</c:v>
                </c:pt>
                <c:pt idx="31130">
                  <c:v>9.5468659999999996</c:v>
                </c:pt>
                <c:pt idx="31131">
                  <c:v>9.5471730000000008</c:v>
                </c:pt>
                <c:pt idx="31132">
                  <c:v>9.5530930000000005</c:v>
                </c:pt>
                <c:pt idx="31133">
                  <c:v>9.5510990000000007</c:v>
                </c:pt>
                <c:pt idx="31134">
                  <c:v>9.5462550000000004</c:v>
                </c:pt>
                <c:pt idx="31135">
                  <c:v>9.5476379999999992</c:v>
                </c:pt>
                <c:pt idx="31136">
                  <c:v>9.5504979999999993</c:v>
                </c:pt>
                <c:pt idx="31137">
                  <c:v>9.5513429999999993</c:v>
                </c:pt>
                <c:pt idx="31138">
                  <c:v>9.5540939999999992</c:v>
                </c:pt>
                <c:pt idx="31139">
                  <c:v>9.5557619999999996</c:v>
                </c:pt>
                <c:pt idx="31140">
                  <c:v>9.5555839999999996</c:v>
                </c:pt>
                <c:pt idx="31141">
                  <c:v>9.5530410000000003</c:v>
                </c:pt>
                <c:pt idx="31142">
                  <c:v>9.5493059999999996</c:v>
                </c:pt>
                <c:pt idx="31143">
                  <c:v>9.5526319999999991</c:v>
                </c:pt>
                <c:pt idx="31144">
                  <c:v>9.5576659999999993</c:v>
                </c:pt>
                <c:pt idx="31145">
                  <c:v>9.5577520000000007</c:v>
                </c:pt>
                <c:pt idx="31146">
                  <c:v>9.5577909999999999</c:v>
                </c:pt>
                <c:pt idx="31147">
                  <c:v>9.5566399999999998</c:v>
                </c:pt>
                <c:pt idx="31148">
                  <c:v>9.5516590000000008</c:v>
                </c:pt>
                <c:pt idx="31149">
                  <c:v>9.5540059999999993</c:v>
                </c:pt>
                <c:pt idx="31150">
                  <c:v>9.5595060000000007</c:v>
                </c:pt>
                <c:pt idx="31151">
                  <c:v>9.5581200000000006</c:v>
                </c:pt>
                <c:pt idx="31152">
                  <c:v>9.5562079999999998</c:v>
                </c:pt>
                <c:pt idx="31153">
                  <c:v>9.5568760000000008</c:v>
                </c:pt>
                <c:pt idx="31154">
                  <c:v>9.5586040000000008</c:v>
                </c:pt>
                <c:pt idx="31155">
                  <c:v>9.5615330000000007</c:v>
                </c:pt>
                <c:pt idx="31156">
                  <c:v>9.5632219999999997</c:v>
                </c:pt>
                <c:pt idx="31157">
                  <c:v>9.5626110000000004</c:v>
                </c:pt>
                <c:pt idx="31158">
                  <c:v>9.5611429999999995</c:v>
                </c:pt>
                <c:pt idx="31159">
                  <c:v>9.5620320000000003</c:v>
                </c:pt>
                <c:pt idx="31160">
                  <c:v>9.5634139999999999</c:v>
                </c:pt>
                <c:pt idx="31161">
                  <c:v>9.5605609999999999</c:v>
                </c:pt>
                <c:pt idx="31162">
                  <c:v>9.559939</c:v>
                </c:pt>
                <c:pt idx="31163">
                  <c:v>9.5619720000000008</c:v>
                </c:pt>
                <c:pt idx="31164">
                  <c:v>9.5592020000000009</c:v>
                </c:pt>
                <c:pt idx="31165">
                  <c:v>9.5571380000000001</c:v>
                </c:pt>
                <c:pt idx="31166">
                  <c:v>9.5591760000000008</c:v>
                </c:pt>
                <c:pt idx="31167">
                  <c:v>9.5636369999999999</c:v>
                </c:pt>
                <c:pt idx="31168">
                  <c:v>9.5635569999999994</c:v>
                </c:pt>
                <c:pt idx="31169">
                  <c:v>9.5596999999999994</c:v>
                </c:pt>
                <c:pt idx="31170">
                  <c:v>9.5603929999999995</c:v>
                </c:pt>
                <c:pt idx="31171">
                  <c:v>9.5609149999999996</c:v>
                </c:pt>
                <c:pt idx="31172">
                  <c:v>9.5611960000000007</c:v>
                </c:pt>
                <c:pt idx="31173">
                  <c:v>9.5622469999999993</c:v>
                </c:pt>
                <c:pt idx="31174">
                  <c:v>9.5614430000000006</c:v>
                </c:pt>
                <c:pt idx="31175">
                  <c:v>9.5655380000000001</c:v>
                </c:pt>
                <c:pt idx="31176">
                  <c:v>9.5689580000000003</c:v>
                </c:pt>
                <c:pt idx="31177">
                  <c:v>9.5672090000000001</c:v>
                </c:pt>
                <c:pt idx="31178">
                  <c:v>9.5666460000000004</c:v>
                </c:pt>
                <c:pt idx="31179">
                  <c:v>9.5695829999999997</c:v>
                </c:pt>
                <c:pt idx="31180">
                  <c:v>9.5733910000000009</c:v>
                </c:pt>
                <c:pt idx="31181">
                  <c:v>9.5704030000000007</c:v>
                </c:pt>
                <c:pt idx="31182">
                  <c:v>9.5675950000000007</c:v>
                </c:pt>
                <c:pt idx="31183">
                  <c:v>9.5700260000000004</c:v>
                </c:pt>
                <c:pt idx="31184">
                  <c:v>9.5700149999999997</c:v>
                </c:pt>
                <c:pt idx="31185">
                  <c:v>9.567876</c:v>
                </c:pt>
                <c:pt idx="31186">
                  <c:v>9.5665650000000007</c:v>
                </c:pt>
                <c:pt idx="31187">
                  <c:v>9.5655660000000005</c:v>
                </c:pt>
                <c:pt idx="31188">
                  <c:v>9.567323</c:v>
                </c:pt>
                <c:pt idx="31189">
                  <c:v>9.5719390000000004</c:v>
                </c:pt>
                <c:pt idx="31190">
                  <c:v>9.5721129999999999</c:v>
                </c:pt>
                <c:pt idx="31191">
                  <c:v>9.5720670000000005</c:v>
                </c:pt>
                <c:pt idx="31192">
                  <c:v>9.5727410000000006</c:v>
                </c:pt>
                <c:pt idx="31193">
                  <c:v>9.5684319999999996</c:v>
                </c:pt>
                <c:pt idx="31194">
                  <c:v>9.5668240000000004</c:v>
                </c:pt>
                <c:pt idx="31195">
                  <c:v>9.5686769999999992</c:v>
                </c:pt>
                <c:pt idx="31196">
                  <c:v>9.5680119999999995</c:v>
                </c:pt>
                <c:pt idx="31197">
                  <c:v>9.5660430000000005</c:v>
                </c:pt>
                <c:pt idx="31198">
                  <c:v>9.5649189999999997</c:v>
                </c:pt>
                <c:pt idx="31199">
                  <c:v>9.5645430000000005</c:v>
                </c:pt>
                <c:pt idx="31200">
                  <c:v>9.5635709999999996</c:v>
                </c:pt>
                <c:pt idx="31201">
                  <c:v>9.5630620000000004</c:v>
                </c:pt>
                <c:pt idx="31202">
                  <c:v>9.5668419999999994</c:v>
                </c:pt>
                <c:pt idx="31203">
                  <c:v>9.5752760000000006</c:v>
                </c:pt>
                <c:pt idx="31204">
                  <c:v>9.5775970000000008</c:v>
                </c:pt>
                <c:pt idx="31205">
                  <c:v>9.5742639999999994</c:v>
                </c:pt>
                <c:pt idx="31206">
                  <c:v>9.5778879999999997</c:v>
                </c:pt>
                <c:pt idx="31207">
                  <c:v>9.5792339999999996</c:v>
                </c:pt>
                <c:pt idx="31208">
                  <c:v>9.5772300000000001</c:v>
                </c:pt>
                <c:pt idx="31209">
                  <c:v>9.5789089999999995</c:v>
                </c:pt>
                <c:pt idx="31210">
                  <c:v>9.577439</c:v>
                </c:pt>
                <c:pt idx="31211">
                  <c:v>9.5756540000000001</c:v>
                </c:pt>
                <c:pt idx="31212">
                  <c:v>9.580114</c:v>
                </c:pt>
                <c:pt idx="31213">
                  <c:v>9.5821670000000001</c:v>
                </c:pt>
                <c:pt idx="31214">
                  <c:v>9.5805489999999995</c:v>
                </c:pt>
                <c:pt idx="31215">
                  <c:v>9.5834270000000004</c:v>
                </c:pt>
                <c:pt idx="31216">
                  <c:v>9.5861499999999999</c:v>
                </c:pt>
                <c:pt idx="31217">
                  <c:v>9.5845319999999994</c:v>
                </c:pt>
                <c:pt idx="31218">
                  <c:v>9.584581</c:v>
                </c:pt>
                <c:pt idx="31219">
                  <c:v>9.5824289999999994</c:v>
                </c:pt>
                <c:pt idx="31220">
                  <c:v>9.5775710000000007</c:v>
                </c:pt>
                <c:pt idx="31221">
                  <c:v>9.5768079999999998</c:v>
                </c:pt>
                <c:pt idx="31222">
                  <c:v>9.5779540000000001</c:v>
                </c:pt>
                <c:pt idx="31223">
                  <c:v>9.5822310000000002</c:v>
                </c:pt>
                <c:pt idx="31224">
                  <c:v>9.5831280000000003</c:v>
                </c:pt>
                <c:pt idx="31225">
                  <c:v>9.5785859999999996</c:v>
                </c:pt>
                <c:pt idx="31226">
                  <c:v>9.5776869999999992</c:v>
                </c:pt>
                <c:pt idx="31227">
                  <c:v>9.5798290000000001</c:v>
                </c:pt>
                <c:pt idx="31228">
                  <c:v>9.5808450000000001</c:v>
                </c:pt>
                <c:pt idx="31229">
                  <c:v>9.5768079999999998</c:v>
                </c:pt>
                <c:pt idx="31230">
                  <c:v>9.5732700000000008</c:v>
                </c:pt>
                <c:pt idx="31231">
                  <c:v>9.5761330000000005</c:v>
                </c:pt>
                <c:pt idx="31232">
                  <c:v>9.5754029999999997</c:v>
                </c:pt>
                <c:pt idx="31233">
                  <c:v>9.5736670000000004</c:v>
                </c:pt>
                <c:pt idx="31234">
                  <c:v>9.5804740000000006</c:v>
                </c:pt>
                <c:pt idx="31235">
                  <c:v>9.5866760000000006</c:v>
                </c:pt>
                <c:pt idx="31236">
                  <c:v>9.5825119999999995</c:v>
                </c:pt>
                <c:pt idx="31237">
                  <c:v>9.5809850000000001</c:v>
                </c:pt>
                <c:pt idx="31238">
                  <c:v>9.5850670000000004</c:v>
                </c:pt>
                <c:pt idx="31239">
                  <c:v>9.5822880000000001</c:v>
                </c:pt>
                <c:pt idx="31240">
                  <c:v>9.5802510000000005</c:v>
                </c:pt>
                <c:pt idx="31241">
                  <c:v>9.5830699999999993</c:v>
                </c:pt>
                <c:pt idx="31242">
                  <c:v>9.5810300000000002</c:v>
                </c:pt>
                <c:pt idx="31243">
                  <c:v>9.5800870000000007</c:v>
                </c:pt>
                <c:pt idx="31244">
                  <c:v>9.5818729999999999</c:v>
                </c:pt>
                <c:pt idx="31245">
                  <c:v>9.5819530000000004</c:v>
                </c:pt>
                <c:pt idx="31246">
                  <c:v>9.5786499999999997</c:v>
                </c:pt>
                <c:pt idx="31247">
                  <c:v>9.5772980000000008</c:v>
                </c:pt>
                <c:pt idx="31248">
                  <c:v>9.5832040000000003</c:v>
                </c:pt>
                <c:pt idx="31249">
                  <c:v>9.5825510000000005</c:v>
                </c:pt>
                <c:pt idx="31250">
                  <c:v>9.5825619999999994</c:v>
                </c:pt>
                <c:pt idx="31251">
                  <c:v>9.5855689999999996</c:v>
                </c:pt>
                <c:pt idx="31252">
                  <c:v>9.5789059999999999</c:v>
                </c:pt>
                <c:pt idx="31253">
                  <c:v>9.5742560000000001</c:v>
                </c:pt>
                <c:pt idx="31254">
                  <c:v>9.5776640000000004</c:v>
                </c:pt>
                <c:pt idx="31255">
                  <c:v>9.5834019999999995</c:v>
                </c:pt>
                <c:pt idx="31256">
                  <c:v>9.584816</c:v>
                </c:pt>
                <c:pt idx="31257">
                  <c:v>9.5846169999999997</c:v>
                </c:pt>
                <c:pt idx="31258">
                  <c:v>9.5876579999999993</c:v>
                </c:pt>
                <c:pt idx="31259">
                  <c:v>9.5901329999999998</c:v>
                </c:pt>
                <c:pt idx="31260">
                  <c:v>9.590821</c:v>
                </c:pt>
                <c:pt idx="31261">
                  <c:v>9.5892350000000004</c:v>
                </c:pt>
                <c:pt idx="31262">
                  <c:v>9.5907160000000005</c:v>
                </c:pt>
                <c:pt idx="31263">
                  <c:v>9.5956419999999998</c:v>
                </c:pt>
                <c:pt idx="31264">
                  <c:v>9.5913109999999993</c:v>
                </c:pt>
                <c:pt idx="31265">
                  <c:v>9.588495</c:v>
                </c:pt>
                <c:pt idx="31266">
                  <c:v>9.5966260000000005</c:v>
                </c:pt>
                <c:pt idx="31267">
                  <c:v>9.5978030000000008</c:v>
                </c:pt>
                <c:pt idx="31268">
                  <c:v>9.5940349999999999</c:v>
                </c:pt>
                <c:pt idx="31269">
                  <c:v>9.5962980000000009</c:v>
                </c:pt>
                <c:pt idx="31270">
                  <c:v>9.5999409999999994</c:v>
                </c:pt>
                <c:pt idx="31271">
                  <c:v>9.5982699999999994</c:v>
                </c:pt>
                <c:pt idx="31272">
                  <c:v>9.5964840000000002</c:v>
                </c:pt>
                <c:pt idx="31273">
                  <c:v>9.603472</c:v>
                </c:pt>
                <c:pt idx="31274">
                  <c:v>9.6075800000000005</c:v>
                </c:pt>
                <c:pt idx="31275">
                  <c:v>9.6049039999999994</c:v>
                </c:pt>
                <c:pt idx="31276">
                  <c:v>9.6041729999999994</c:v>
                </c:pt>
                <c:pt idx="31277">
                  <c:v>9.6044020000000003</c:v>
                </c:pt>
                <c:pt idx="31278">
                  <c:v>9.6031589999999998</c:v>
                </c:pt>
                <c:pt idx="31279">
                  <c:v>9.6026050000000005</c:v>
                </c:pt>
                <c:pt idx="31280">
                  <c:v>9.600975</c:v>
                </c:pt>
                <c:pt idx="31281">
                  <c:v>9.5987419999999997</c:v>
                </c:pt>
                <c:pt idx="31282">
                  <c:v>9.5985019999999999</c:v>
                </c:pt>
                <c:pt idx="31283">
                  <c:v>9.6004529999999999</c:v>
                </c:pt>
                <c:pt idx="31284">
                  <c:v>9.6012149999999998</c:v>
                </c:pt>
                <c:pt idx="31285">
                  <c:v>9.5986170000000008</c:v>
                </c:pt>
                <c:pt idx="31286">
                  <c:v>9.5955399999999997</c:v>
                </c:pt>
                <c:pt idx="31287">
                  <c:v>9.5967629999999993</c:v>
                </c:pt>
                <c:pt idx="31288">
                  <c:v>9.5975579999999994</c:v>
                </c:pt>
                <c:pt idx="31289">
                  <c:v>9.5979310000000009</c:v>
                </c:pt>
                <c:pt idx="31290">
                  <c:v>9.6001879999999993</c:v>
                </c:pt>
                <c:pt idx="31291">
                  <c:v>9.6003319999999999</c:v>
                </c:pt>
                <c:pt idx="31292">
                  <c:v>9.6050400000000007</c:v>
                </c:pt>
                <c:pt idx="31293">
                  <c:v>9.6067689999999999</c:v>
                </c:pt>
                <c:pt idx="31294">
                  <c:v>9.5987189999999991</c:v>
                </c:pt>
                <c:pt idx="31295">
                  <c:v>9.5985469999999999</c:v>
                </c:pt>
                <c:pt idx="31296">
                  <c:v>9.6051190000000002</c:v>
                </c:pt>
                <c:pt idx="31297">
                  <c:v>9.6061230000000002</c:v>
                </c:pt>
                <c:pt idx="31298">
                  <c:v>9.6051199999999994</c:v>
                </c:pt>
                <c:pt idx="31299">
                  <c:v>9.6032340000000005</c:v>
                </c:pt>
                <c:pt idx="31300">
                  <c:v>9.6012649999999997</c:v>
                </c:pt>
                <c:pt idx="31301">
                  <c:v>9.6051210000000005</c:v>
                </c:pt>
                <c:pt idx="31302">
                  <c:v>9.6091470000000001</c:v>
                </c:pt>
                <c:pt idx="31303">
                  <c:v>9.6057600000000001</c:v>
                </c:pt>
                <c:pt idx="31304">
                  <c:v>9.6060239999999997</c:v>
                </c:pt>
                <c:pt idx="31305">
                  <c:v>9.609299</c:v>
                </c:pt>
                <c:pt idx="31306">
                  <c:v>9.6068269999999991</c:v>
                </c:pt>
                <c:pt idx="31307">
                  <c:v>9.6032989999999998</c:v>
                </c:pt>
                <c:pt idx="31308">
                  <c:v>9.6000060000000005</c:v>
                </c:pt>
                <c:pt idx="31309">
                  <c:v>9.5958199999999998</c:v>
                </c:pt>
                <c:pt idx="31310">
                  <c:v>9.5988030000000002</c:v>
                </c:pt>
                <c:pt idx="31311">
                  <c:v>9.6031820000000003</c:v>
                </c:pt>
                <c:pt idx="31312">
                  <c:v>9.5982369999999992</c:v>
                </c:pt>
                <c:pt idx="31313">
                  <c:v>9.5981839999999998</c:v>
                </c:pt>
                <c:pt idx="31314">
                  <c:v>9.6023709999999998</c:v>
                </c:pt>
                <c:pt idx="31315">
                  <c:v>9.6000549999999993</c:v>
                </c:pt>
                <c:pt idx="31316">
                  <c:v>9.5978549999999991</c:v>
                </c:pt>
                <c:pt idx="31317">
                  <c:v>9.5978189999999994</c:v>
                </c:pt>
                <c:pt idx="31318">
                  <c:v>9.598414</c:v>
                </c:pt>
                <c:pt idx="31319">
                  <c:v>9.6003329999999991</c:v>
                </c:pt>
                <c:pt idx="31320">
                  <c:v>9.6013319999999993</c:v>
                </c:pt>
                <c:pt idx="31321">
                  <c:v>9.6029669999999996</c:v>
                </c:pt>
                <c:pt idx="31322">
                  <c:v>9.6030529999999992</c:v>
                </c:pt>
                <c:pt idx="31323">
                  <c:v>9.6065919999999991</c:v>
                </c:pt>
                <c:pt idx="31324">
                  <c:v>9.6145680000000002</c:v>
                </c:pt>
                <c:pt idx="31325">
                  <c:v>9.6125380000000007</c:v>
                </c:pt>
                <c:pt idx="31326">
                  <c:v>9.6095059999999997</c:v>
                </c:pt>
                <c:pt idx="31327">
                  <c:v>9.61158</c:v>
                </c:pt>
                <c:pt idx="31328">
                  <c:v>9.6080819999999996</c:v>
                </c:pt>
                <c:pt idx="31329">
                  <c:v>9.6051149999999996</c:v>
                </c:pt>
                <c:pt idx="31330">
                  <c:v>9.6101270000000003</c:v>
                </c:pt>
                <c:pt idx="31331">
                  <c:v>9.6119570000000003</c:v>
                </c:pt>
                <c:pt idx="31332">
                  <c:v>9.6061490000000003</c:v>
                </c:pt>
                <c:pt idx="31333">
                  <c:v>9.6032240000000009</c:v>
                </c:pt>
                <c:pt idx="31334">
                  <c:v>9.604139</c:v>
                </c:pt>
                <c:pt idx="31335">
                  <c:v>9.6062910000000006</c:v>
                </c:pt>
                <c:pt idx="31336">
                  <c:v>9.6127330000000004</c:v>
                </c:pt>
                <c:pt idx="31337">
                  <c:v>9.6125790000000002</c:v>
                </c:pt>
                <c:pt idx="31338">
                  <c:v>9.6072220000000002</c:v>
                </c:pt>
                <c:pt idx="31339">
                  <c:v>9.6128090000000004</c:v>
                </c:pt>
                <c:pt idx="31340">
                  <c:v>9.6164880000000004</c:v>
                </c:pt>
                <c:pt idx="31341">
                  <c:v>9.6112699999999993</c:v>
                </c:pt>
                <c:pt idx="31342">
                  <c:v>9.6111620000000002</c:v>
                </c:pt>
                <c:pt idx="31343">
                  <c:v>9.6126299999999993</c:v>
                </c:pt>
                <c:pt idx="31344">
                  <c:v>9.6099329999999998</c:v>
                </c:pt>
                <c:pt idx="31345">
                  <c:v>9.6104090000000006</c:v>
                </c:pt>
                <c:pt idx="31346">
                  <c:v>9.6150129999999994</c:v>
                </c:pt>
                <c:pt idx="31347">
                  <c:v>9.6110690000000005</c:v>
                </c:pt>
                <c:pt idx="31348">
                  <c:v>9.6073909999999998</c:v>
                </c:pt>
                <c:pt idx="31349">
                  <c:v>9.6142749999999992</c:v>
                </c:pt>
                <c:pt idx="31350">
                  <c:v>9.6132050000000007</c:v>
                </c:pt>
                <c:pt idx="31351">
                  <c:v>9.604806</c:v>
                </c:pt>
                <c:pt idx="31352">
                  <c:v>9.6078759999999992</c:v>
                </c:pt>
                <c:pt idx="31353">
                  <c:v>9.6111970000000007</c:v>
                </c:pt>
                <c:pt idx="31354">
                  <c:v>9.6114060000000006</c:v>
                </c:pt>
                <c:pt idx="31355">
                  <c:v>9.6183610000000002</c:v>
                </c:pt>
                <c:pt idx="31356">
                  <c:v>9.6199220000000008</c:v>
                </c:pt>
                <c:pt idx="31357">
                  <c:v>9.6148310000000006</c:v>
                </c:pt>
                <c:pt idx="31358">
                  <c:v>9.6137429999999995</c:v>
                </c:pt>
                <c:pt idx="31359">
                  <c:v>9.6122619999999994</c:v>
                </c:pt>
                <c:pt idx="31360">
                  <c:v>9.6114110000000004</c:v>
                </c:pt>
                <c:pt idx="31361">
                  <c:v>9.6136809999999997</c:v>
                </c:pt>
                <c:pt idx="31362">
                  <c:v>9.614255</c:v>
                </c:pt>
                <c:pt idx="31363">
                  <c:v>9.6113769999999992</c:v>
                </c:pt>
                <c:pt idx="31364">
                  <c:v>9.60989</c:v>
                </c:pt>
                <c:pt idx="31365">
                  <c:v>9.6123879999999993</c:v>
                </c:pt>
                <c:pt idx="31366">
                  <c:v>9.6136879999999998</c:v>
                </c:pt>
                <c:pt idx="31367">
                  <c:v>9.613766</c:v>
                </c:pt>
                <c:pt idx="31368">
                  <c:v>9.6133729999999993</c:v>
                </c:pt>
                <c:pt idx="31369">
                  <c:v>9.6093399999999995</c:v>
                </c:pt>
                <c:pt idx="31370">
                  <c:v>9.6076239999999995</c:v>
                </c:pt>
                <c:pt idx="31371">
                  <c:v>9.6096789999999999</c:v>
                </c:pt>
                <c:pt idx="31372">
                  <c:v>9.6112179999999992</c:v>
                </c:pt>
                <c:pt idx="31373">
                  <c:v>9.6136529999999993</c:v>
                </c:pt>
                <c:pt idx="31374">
                  <c:v>9.6179570000000005</c:v>
                </c:pt>
                <c:pt idx="31375">
                  <c:v>9.6191080000000007</c:v>
                </c:pt>
                <c:pt idx="31376">
                  <c:v>9.6171439999999997</c:v>
                </c:pt>
                <c:pt idx="31377">
                  <c:v>9.6183979999999991</c:v>
                </c:pt>
                <c:pt idx="31378">
                  <c:v>9.6213350000000002</c:v>
                </c:pt>
                <c:pt idx="31379">
                  <c:v>9.6209799999999994</c:v>
                </c:pt>
                <c:pt idx="31380">
                  <c:v>9.6194539999999993</c:v>
                </c:pt>
                <c:pt idx="31381">
                  <c:v>9.6207510000000003</c:v>
                </c:pt>
                <c:pt idx="31382">
                  <c:v>9.6245600000000007</c:v>
                </c:pt>
                <c:pt idx="31383">
                  <c:v>9.6255659999999992</c:v>
                </c:pt>
                <c:pt idx="31384">
                  <c:v>9.6231179999999998</c:v>
                </c:pt>
                <c:pt idx="31385">
                  <c:v>9.6232249999999997</c:v>
                </c:pt>
                <c:pt idx="31386">
                  <c:v>9.6234009999999994</c:v>
                </c:pt>
                <c:pt idx="31387">
                  <c:v>9.6249739999999999</c:v>
                </c:pt>
                <c:pt idx="31388">
                  <c:v>9.632028</c:v>
                </c:pt>
                <c:pt idx="31389">
                  <c:v>9.6334429999999998</c:v>
                </c:pt>
                <c:pt idx="31390">
                  <c:v>9.627383</c:v>
                </c:pt>
                <c:pt idx="31391">
                  <c:v>9.6221359999999994</c:v>
                </c:pt>
                <c:pt idx="31392">
                  <c:v>9.6229999999999993</c:v>
                </c:pt>
                <c:pt idx="31393">
                  <c:v>9.6283030000000007</c:v>
                </c:pt>
                <c:pt idx="31394">
                  <c:v>9.6308229999999995</c:v>
                </c:pt>
                <c:pt idx="31395">
                  <c:v>9.6264409999999998</c:v>
                </c:pt>
                <c:pt idx="31396">
                  <c:v>9.6245550000000009</c:v>
                </c:pt>
                <c:pt idx="31397">
                  <c:v>9.6290770000000006</c:v>
                </c:pt>
                <c:pt idx="31398">
                  <c:v>9.6308849999999993</c:v>
                </c:pt>
                <c:pt idx="31399">
                  <c:v>9.6293930000000003</c:v>
                </c:pt>
                <c:pt idx="31400">
                  <c:v>9.6267709999999997</c:v>
                </c:pt>
                <c:pt idx="31401">
                  <c:v>9.6287009999999995</c:v>
                </c:pt>
                <c:pt idx="31402">
                  <c:v>9.631634</c:v>
                </c:pt>
                <c:pt idx="31403">
                  <c:v>9.6283510000000003</c:v>
                </c:pt>
                <c:pt idx="31404">
                  <c:v>9.6253899999999994</c:v>
                </c:pt>
                <c:pt idx="31405">
                  <c:v>9.6264420000000008</c:v>
                </c:pt>
                <c:pt idx="31406">
                  <c:v>9.6289890000000007</c:v>
                </c:pt>
                <c:pt idx="31407">
                  <c:v>9.6282580000000006</c:v>
                </c:pt>
                <c:pt idx="31408">
                  <c:v>9.6288619999999998</c:v>
                </c:pt>
                <c:pt idx="31409">
                  <c:v>9.6310730000000007</c:v>
                </c:pt>
                <c:pt idx="31410">
                  <c:v>9.6296999999999997</c:v>
                </c:pt>
                <c:pt idx="31411">
                  <c:v>9.6314399999999996</c:v>
                </c:pt>
                <c:pt idx="31412">
                  <c:v>9.6334949999999999</c:v>
                </c:pt>
                <c:pt idx="31413">
                  <c:v>9.6316349999999993</c:v>
                </c:pt>
                <c:pt idx="31414">
                  <c:v>9.6313410000000008</c:v>
                </c:pt>
                <c:pt idx="31415">
                  <c:v>9.6320160000000001</c:v>
                </c:pt>
                <c:pt idx="31416">
                  <c:v>9.6338969999999993</c:v>
                </c:pt>
                <c:pt idx="31417">
                  <c:v>9.6370120000000004</c:v>
                </c:pt>
                <c:pt idx="31418">
                  <c:v>9.6380169999999996</c:v>
                </c:pt>
                <c:pt idx="31419">
                  <c:v>9.6365440000000007</c:v>
                </c:pt>
                <c:pt idx="31420">
                  <c:v>9.6359510000000004</c:v>
                </c:pt>
                <c:pt idx="31421">
                  <c:v>9.6450410000000009</c:v>
                </c:pt>
                <c:pt idx="31422">
                  <c:v>9.650423</c:v>
                </c:pt>
                <c:pt idx="31423">
                  <c:v>9.6458790000000008</c:v>
                </c:pt>
                <c:pt idx="31424">
                  <c:v>9.6437200000000001</c:v>
                </c:pt>
                <c:pt idx="31425">
                  <c:v>9.6439179999999993</c:v>
                </c:pt>
                <c:pt idx="31426">
                  <c:v>9.6441529999999993</c:v>
                </c:pt>
                <c:pt idx="31427">
                  <c:v>9.6417809999999999</c:v>
                </c:pt>
                <c:pt idx="31428">
                  <c:v>9.6399170000000005</c:v>
                </c:pt>
                <c:pt idx="31429">
                  <c:v>9.6408059999999995</c:v>
                </c:pt>
                <c:pt idx="31430">
                  <c:v>9.6400430000000004</c:v>
                </c:pt>
                <c:pt idx="31431">
                  <c:v>9.6391150000000003</c:v>
                </c:pt>
                <c:pt idx="31432">
                  <c:v>9.6388859999999994</c:v>
                </c:pt>
                <c:pt idx="31433">
                  <c:v>9.6352150000000005</c:v>
                </c:pt>
                <c:pt idx="31434">
                  <c:v>9.632422</c:v>
                </c:pt>
                <c:pt idx="31435">
                  <c:v>9.6324140000000007</c:v>
                </c:pt>
                <c:pt idx="31436">
                  <c:v>9.6337510000000002</c:v>
                </c:pt>
                <c:pt idx="31437">
                  <c:v>9.6375279999999997</c:v>
                </c:pt>
                <c:pt idx="31438">
                  <c:v>9.6337910000000004</c:v>
                </c:pt>
                <c:pt idx="31439">
                  <c:v>9.6309579999999997</c:v>
                </c:pt>
                <c:pt idx="31440">
                  <c:v>9.6396510000000006</c:v>
                </c:pt>
                <c:pt idx="31441">
                  <c:v>9.6390309999999992</c:v>
                </c:pt>
                <c:pt idx="31442">
                  <c:v>9.6328429999999994</c:v>
                </c:pt>
                <c:pt idx="31443">
                  <c:v>9.6395210000000002</c:v>
                </c:pt>
                <c:pt idx="31444">
                  <c:v>9.6440289999999997</c:v>
                </c:pt>
                <c:pt idx="31445">
                  <c:v>9.6447590000000005</c:v>
                </c:pt>
                <c:pt idx="31446">
                  <c:v>9.6530550000000002</c:v>
                </c:pt>
                <c:pt idx="31447">
                  <c:v>9.652787</c:v>
                </c:pt>
                <c:pt idx="31448">
                  <c:v>9.6459290000000006</c:v>
                </c:pt>
                <c:pt idx="31449">
                  <c:v>9.6455450000000003</c:v>
                </c:pt>
                <c:pt idx="31450">
                  <c:v>9.6479649999999992</c:v>
                </c:pt>
                <c:pt idx="31451">
                  <c:v>9.6441929999999996</c:v>
                </c:pt>
                <c:pt idx="31452">
                  <c:v>9.6422749999999997</c:v>
                </c:pt>
                <c:pt idx="31453">
                  <c:v>9.6496320000000004</c:v>
                </c:pt>
                <c:pt idx="31454">
                  <c:v>9.6488440000000004</c:v>
                </c:pt>
                <c:pt idx="31455">
                  <c:v>9.6454140000000006</c:v>
                </c:pt>
                <c:pt idx="31456">
                  <c:v>9.6523620000000001</c:v>
                </c:pt>
                <c:pt idx="31457">
                  <c:v>9.6513969999999993</c:v>
                </c:pt>
                <c:pt idx="31458">
                  <c:v>9.6481309999999993</c:v>
                </c:pt>
                <c:pt idx="31459">
                  <c:v>9.6505259999999993</c:v>
                </c:pt>
                <c:pt idx="31460">
                  <c:v>9.6450589999999998</c:v>
                </c:pt>
                <c:pt idx="31461">
                  <c:v>9.6424050000000001</c:v>
                </c:pt>
                <c:pt idx="31462">
                  <c:v>9.6512159999999998</c:v>
                </c:pt>
                <c:pt idx="31463">
                  <c:v>9.6529679999999995</c:v>
                </c:pt>
                <c:pt idx="31464">
                  <c:v>9.6452770000000001</c:v>
                </c:pt>
                <c:pt idx="31465">
                  <c:v>9.6480789999999992</c:v>
                </c:pt>
                <c:pt idx="31466">
                  <c:v>9.653257</c:v>
                </c:pt>
                <c:pt idx="31467">
                  <c:v>9.6485859999999999</c:v>
                </c:pt>
                <c:pt idx="31468">
                  <c:v>9.6470059999999993</c:v>
                </c:pt>
                <c:pt idx="31469">
                  <c:v>9.6499439999999996</c:v>
                </c:pt>
                <c:pt idx="31470">
                  <c:v>9.6497709999999994</c:v>
                </c:pt>
                <c:pt idx="31471">
                  <c:v>9.6452930000000006</c:v>
                </c:pt>
                <c:pt idx="31472">
                  <c:v>9.6454550000000001</c:v>
                </c:pt>
                <c:pt idx="31473">
                  <c:v>9.6499210000000009</c:v>
                </c:pt>
                <c:pt idx="31474">
                  <c:v>9.6471450000000001</c:v>
                </c:pt>
                <c:pt idx="31475">
                  <c:v>9.6451080000000005</c:v>
                </c:pt>
                <c:pt idx="31476">
                  <c:v>9.6500050000000002</c:v>
                </c:pt>
                <c:pt idx="31477">
                  <c:v>9.6497209999999995</c:v>
                </c:pt>
                <c:pt idx="31478">
                  <c:v>9.6491039999999995</c:v>
                </c:pt>
                <c:pt idx="31479">
                  <c:v>9.6517689999999998</c:v>
                </c:pt>
                <c:pt idx="31480">
                  <c:v>9.6502210000000002</c:v>
                </c:pt>
                <c:pt idx="31481">
                  <c:v>9.6488390000000006</c:v>
                </c:pt>
                <c:pt idx="31482">
                  <c:v>9.6484819999999996</c:v>
                </c:pt>
                <c:pt idx="31483">
                  <c:v>9.6488890000000005</c:v>
                </c:pt>
                <c:pt idx="31484">
                  <c:v>9.6509859999999996</c:v>
                </c:pt>
                <c:pt idx="31485">
                  <c:v>9.6507290000000001</c:v>
                </c:pt>
                <c:pt idx="31486">
                  <c:v>9.650703</c:v>
                </c:pt>
                <c:pt idx="31487">
                  <c:v>9.6504510000000003</c:v>
                </c:pt>
                <c:pt idx="31488">
                  <c:v>9.6488180000000003</c:v>
                </c:pt>
                <c:pt idx="31489">
                  <c:v>9.6466290000000008</c:v>
                </c:pt>
                <c:pt idx="31490">
                  <c:v>9.6434949999999997</c:v>
                </c:pt>
                <c:pt idx="31491">
                  <c:v>9.6422109999999996</c:v>
                </c:pt>
                <c:pt idx="31492">
                  <c:v>9.6468749999999996</c:v>
                </c:pt>
                <c:pt idx="31493">
                  <c:v>9.6517820000000007</c:v>
                </c:pt>
                <c:pt idx="31494">
                  <c:v>9.6518320000000006</c:v>
                </c:pt>
                <c:pt idx="31495">
                  <c:v>9.6528729999999996</c:v>
                </c:pt>
                <c:pt idx="31496">
                  <c:v>9.6541979999999992</c:v>
                </c:pt>
                <c:pt idx="31497">
                  <c:v>9.6538149999999998</c:v>
                </c:pt>
                <c:pt idx="31498">
                  <c:v>9.6585549999999998</c:v>
                </c:pt>
                <c:pt idx="31499">
                  <c:v>9.6602359999999994</c:v>
                </c:pt>
                <c:pt idx="31500">
                  <c:v>9.6559039999999996</c:v>
                </c:pt>
                <c:pt idx="31501">
                  <c:v>9.6571269999999991</c:v>
                </c:pt>
                <c:pt idx="31502">
                  <c:v>9.6606489999999994</c:v>
                </c:pt>
                <c:pt idx="31503">
                  <c:v>9.6612720000000003</c:v>
                </c:pt>
                <c:pt idx="31504">
                  <c:v>9.6636670000000002</c:v>
                </c:pt>
                <c:pt idx="31505">
                  <c:v>9.6637920000000008</c:v>
                </c:pt>
                <c:pt idx="31506">
                  <c:v>9.6659869999999994</c:v>
                </c:pt>
                <c:pt idx="31507">
                  <c:v>9.6689959999999999</c:v>
                </c:pt>
                <c:pt idx="31508">
                  <c:v>9.6697220000000002</c:v>
                </c:pt>
                <c:pt idx="31509">
                  <c:v>9.6713819999999995</c:v>
                </c:pt>
                <c:pt idx="31510">
                  <c:v>9.6704249999999998</c:v>
                </c:pt>
                <c:pt idx="31511">
                  <c:v>9.670356</c:v>
                </c:pt>
                <c:pt idx="31512">
                  <c:v>9.6742950000000008</c:v>
                </c:pt>
                <c:pt idx="31513">
                  <c:v>9.6727559999999997</c:v>
                </c:pt>
                <c:pt idx="31514">
                  <c:v>9.6683699999999995</c:v>
                </c:pt>
                <c:pt idx="31515">
                  <c:v>9.6691490000000009</c:v>
                </c:pt>
                <c:pt idx="31516">
                  <c:v>9.6710740000000008</c:v>
                </c:pt>
                <c:pt idx="31517">
                  <c:v>9.6678379999999997</c:v>
                </c:pt>
                <c:pt idx="31518">
                  <c:v>9.6636299999999995</c:v>
                </c:pt>
                <c:pt idx="31519">
                  <c:v>9.6650950000000009</c:v>
                </c:pt>
                <c:pt idx="31520">
                  <c:v>9.6654999999999998</c:v>
                </c:pt>
                <c:pt idx="31521">
                  <c:v>9.6623640000000002</c:v>
                </c:pt>
                <c:pt idx="31522">
                  <c:v>9.6633340000000008</c:v>
                </c:pt>
                <c:pt idx="31523">
                  <c:v>9.6631219999999995</c:v>
                </c:pt>
                <c:pt idx="31524">
                  <c:v>9.6608049999999999</c:v>
                </c:pt>
                <c:pt idx="31525">
                  <c:v>9.6634089999999997</c:v>
                </c:pt>
                <c:pt idx="31526">
                  <c:v>9.6643989999999995</c:v>
                </c:pt>
                <c:pt idx="31527">
                  <c:v>9.6620360000000005</c:v>
                </c:pt>
                <c:pt idx="31528">
                  <c:v>9.6650050000000007</c:v>
                </c:pt>
                <c:pt idx="31529">
                  <c:v>9.6651819999999997</c:v>
                </c:pt>
                <c:pt idx="31530">
                  <c:v>9.6607339999999997</c:v>
                </c:pt>
                <c:pt idx="31531">
                  <c:v>9.6606539999999992</c:v>
                </c:pt>
                <c:pt idx="31532">
                  <c:v>9.6596340000000005</c:v>
                </c:pt>
                <c:pt idx="31533">
                  <c:v>9.6599690000000002</c:v>
                </c:pt>
                <c:pt idx="31534">
                  <c:v>9.6643249999999998</c:v>
                </c:pt>
                <c:pt idx="31535">
                  <c:v>9.6626729999999998</c:v>
                </c:pt>
                <c:pt idx="31536">
                  <c:v>9.6603639999999995</c:v>
                </c:pt>
                <c:pt idx="31537">
                  <c:v>9.6648449999999997</c:v>
                </c:pt>
                <c:pt idx="31538">
                  <c:v>9.6679790000000008</c:v>
                </c:pt>
                <c:pt idx="31539">
                  <c:v>9.668075</c:v>
                </c:pt>
                <c:pt idx="31540">
                  <c:v>9.6656709999999997</c:v>
                </c:pt>
                <c:pt idx="31541">
                  <c:v>9.6622570000000003</c:v>
                </c:pt>
                <c:pt idx="31542">
                  <c:v>9.664733</c:v>
                </c:pt>
                <c:pt idx="31543">
                  <c:v>9.67014</c:v>
                </c:pt>
                <c:pt idx="31544">
                  <c:v>9.6741469999999996</c:v>
                </c:pt>
                <c:pt idx="31545">
                  <c:v>9.6728389999999997</c:v>
                </c:pt>
                <c:pt idx="31546">
                  <c:v>9.6678119999999996</c:v>
                </c:pt>
                <c:pt idx="31547">
                  <c:v>9.6687580000000004</c:v>
                </c:pt>
                <c:pt idx="31548">
                  <c:v>9.6738599999999995</c:v>
                </c:pt>
                <c:pt idx="31549">
                  <c:v>9.6720590000000009</c:v>
                </c:pt>
                <c:pt idx="31550">
                  <c:v>9.6691529999999997</c:v>
                </c:pt>
                <c:pt idx="31551">
                  <c:v>9.6723490000000005</c:v>
                </c:pt>
                <c:pt idx="31552">
                  <c:v>9.6741299999999999</c:v>
                </c:pt>
                <c:pt idx="31553">
                  <c:v>9.6740670000000009</c:v>
                </c:pt>
                <c:pt idx="31554">
                  <c:v>9.6746979999999994</c:v>
                </c:pt>
                <c:pt idx="31555">
                  <c:v>9.6720199999999998</c:v>
                </c:pt>
                <c:pt idx="31556">
                  <c:v>9.6706029999999998</c:v>
                </c:pt>
                <c:pt idx="31557">
                  <c:v>9.6784529999999993</c:v>
                </c:pt>
                <c:pt idx="31558">
                  <c:v>9.6831750000000003</c:v>
                </c:pt>
                <c:pt idx="31559">
                  <c:v>9.6790339999999997</c:v>
                </c:pt>
                <c:pt idx="31560">
                  <c:v>9.6844509999999993</c:v>
                </c:pt>
                <c:pt idx="31561">
                  <c:v>9.6901899999999994</c:v>
                </c:pt>
                <c:pt idx="31562">
                  <c:v>9.6845960000000009</c:v>
                </c:pt>
                <c:pt idx="31563">
                  <c:v>9.6789880000000004</c:v>
                </c:pt>
                <c:pt idx="31564">
                  <c:v>9.6816359999999992</c:v>
                </c:pt>
                <c:pt idx="31565">
                  <c:v>9.6854209999999998</c:v>
                </c:pt>
                <c:pt idx="31566">
                  <c:v>9.6816929999999992</c:v>
                </c:pt>
                <c:pt idx="31567">
                  <c:v>9.675675</c:v>
                </c:pt>
                <c:pt idx="31568">
                  <c:v>9.6775669999999998</c:v>
                </c:pt>
                <c:pt idx="31569">
                  <c:v>9.6837879999999998</c:v>
                </c:pt>
                <c:pt idx="31570">
                  <c:v>9.6869270000000007</c:v>
                </c:pt>
                <c:pt idx="31571">
                  <c:v>9.6865430000000003</c:v>
                </c:pt>
                <c:pt idx="31572">
                  <c:v>9.6852499999999999</c:v>
                </c:pt>
                <c:pt idx="31573">
                  <c:v>9.6849419999999995</c:v>
                </c:pt>
                <c:pt idx="31574">
                  <c:v>9.6852649999999993</c:v>
                </c:pt>
                <c:pt idx="31575">
                  <c:v>9.6846569999999996</c:v>
                </c:pt>
                <c:pt idx="31576">
                  <c:v>9.6851079999999996</c:v>
                </c:pt>
                <c:pt idx="31577">
                  <c:v>9.6841310000000007</c:v>
                </c:pt>
                <c:pt idx="31578">
                  <c:v>9.6797470000000008</c:v>
                </c:pt>
                <c:pt idx="31579">
                  <c:v>9.6781070000000007</c:v>
                </c:pt>
                <c:pt idx="31580">
                  <c:v>9.6781079999999999</c:v>
                </c:pt>
                <c:pt idx="31581">
                  <c:v>9.6797330000000006</c:v>
                </c:pt>
                <c:pt idx="31582">
                  <c:v>9.6859800000000007</c:v>
                </c:pt>
                <c:pt idx="31583">
                  <c:v>9.6851509999999994</c:v>
                </c:pt>
                <c:pt idx="31584">
                  <c:v>9.6796819999999997</c:v>
                </c:pt>
                <c:pt idx="31585">
                  <c:v>9.6802539999999997</c:v>
                </c:pt>
                <c:pt idx="31586">
                  <c:v>9.6815650000000009</c:v>
                </c:pt>
                <c:pt idx="31587">
                  <c:v>9.6818030000000004</c:v>
                </c:pt>
                <c:pt idx="31588">
                  <c:v>9.6822239999999997</c:v>
                </c:pt>
                <c:pt idx="31589">
                  <c:v>9.6829450000000001</c:v>
                </c:pt>
                <c:pt idx="31590">
                  <c:v>9.6820979999999999</c:v>
                </c:pt>
                <c:pt idx="31591">
                  <c:v>9.6808139999999998</c:v>
                </c:pt>
                <c:pt idx="31592">
                  <c:v>9.6815300000000004</c:v>
                </c:pt>
                <c:pt idx="31593">
                  <c:v>9.6802740000000007</c:v>
                </c:pt>
                <c:pt idx="31594">
                  <c:v>9.6810840000000002</c:v>
                </c:pt>
                <c:pt idx="31595">
                  <c:v>9.6864469999999994</c:v>
                </c:pt>
                <c:pt idx="31596">
                  <c:v>9.6844640000000002</c:v>
                </c:pt>
                <c:pt idx="31597">
                  <c:v>9.6776300000000006</c:v>
                </c:pt>
                <c:pt idx="31598">
                  <c:v>9.6790459999999996</c:v>
                </c:pt>
                <c:pt idx="31599">
                  <c:v>9.6839910000000007</c:v>
                </c:pt>
                <c:pt idx="31600">
                  <c:v>9.6846029999999992</c:v>
                </c:pt>
                <c:pt idx="31601">
                  <c:v>9.6825089999999996</c:v>
                </c:pt>
                <c:pt idx="31602">
                  <c:v>9.6836380000000002</c:v>
                </c:pt>
                <c:pt idx="31603">
                  <c:v>9.6837429999999998</c:v>
                </c:pt>
                <c:pt idx="31604">
                  <c:v>9.6815669999999994</c:v>
                </c:pt>
                <c:pt idx="31605">
                  <c:v>9.6824449999999995</c:v>
                </c:pt>
                <c:pt idx="31606">
                  <c:v>9.6841849999999994</c:v>
                </c:pt>
                <c:pt idx="31607">
                  <c:v>9.6839700000000004</c:v>
                </c:pt>
                <c:pt idx="31608">
                  <c:v>9.6841790000000003</c:v>
                </c:pt>
                <c:pt idx="31609">
                  <c:v>9.6852020000000003</c:v>
                </c:pt>
                <c:pt idx="31610">
                  <c:v>9.6854899999999997</c:v>
                </c:pt>
                <c:pt idx="31611">
                  <c:v>9.6849209999999992</c:v>
                </c:pt>
                <c:pt idx="31612">
                  <c:v>9.6893100000000008</c:v>
                </c:pt>
                <c:pt idx="31613">
                  <c:v>9.6972579999999997</c:v>
                </c:pt>
                <c:pt idx="31614">
                  <c:v>9.6968619999999994</c:v>
                </c:pt>
                <c:pt idx="31615">
                  <c:v>9.6884490000000003</c:v>
                </c:pt>
                <c:pt idx="31616">
                  <c:v>9.6887559999999997</c:v>
                </c:pt>
                <c:pt idx="31617">
                  <c:v>9.6914809999999996</c:v>
                </c:pt>
                <c:pt idx="31618">
                  <c:v>9.6860789999999994</c:v>
                </c:pt>
                <c:pt idx="31619">
                  <c:v>9.6882830000000002</c:v>
                </c:pt>
                <c:pt idx="31620">
                  <c:v>9.6925179999999997</c:v>
                </c:pt>
                <c:pt idx="31621">
                  <c:v>9.6872220000000002</c:v>
                </c:pt>
                <c:pt idx="31622">
                  <c:v>9.6855530000000005</c:v>
                </c:pt>
                <c:pt idx="31623">
                  <c:v>9.6863880000000009</c:v>
                </c:pt>
                <c:pt idx="31624">
                  <c:v>9.6849229999999995</c:v>
                </c:pt>
                <c:pt idx="31625">
                  <c:v>9.6877890000000004</c:v>
                </c:pt>
                <c:pt idx="31626">
                  <c:v>9.6951839999999994</c:v>
                </c:pt>
                <c:pt idx="31627">
                  <c:v>9.6961860000000009</c:v>
                </c:pt>
                <c:pt idx="31628">
                  <c:v>9.6920350000000006</c:v>
                </c:pt>
                <c:pt idx="31629">
                  <c:v>9.6949819999999995</c:v>
                </c:pt>
                <c:pt idx="31630">
                  <c:v>9.7000849999999996</c:v>
                </c:pt>
                <c:pt idx="31631">
                  <c:v>9.7001290000000004</c:v>
                </c:pt>
                <c:pt idx="31632">
                  <c:v>9.6991180000000004</c:v>
                </c:pt>
                <c:pt idx="31633">
                  <c:v>9.6989470000000004</c:v>
                </c:pt>
                <c:pt idx="31634">
                  <c:v>9.6987050000000004</c:v>
                </c:pt>
                <c:pt idx="31635">
                  <c:v>9.6978209999999994</c:v>
                </c:pt>
                <c:pt idx="31636">
                  <c:v>9.6983700000000006</c:v>
                </c:pt>
                <c:pt idx="31637">
                  <c:v>9.7002249999999997</c:v>
                </c:pt>
                <c:pt idx="31638">
                  <c:v>9.7006730000000001</c:v>
                </c:pt>
                <c:pt idx="31639">
                  <c:v>9.6998069999999998</c:v>
                </c:pt>
                <c:pt idx="31640">
                  <c:v>9.7009419999999995</c:v>
                </c:pt>
                <c:pt idx="31641">
                  <c:v>9.7006329999999998</c:v>
                </c:pt>
                <c:pt idx="31642">
                  <c:v>9.7002430000000004</c:v>
                </c:pt>
                <c:pt idx="31643">
                  <c:v>9.7036180000000005</c:v>
                </c:pt>
                <c:pt idx="31644">
                  <c:v>9.7045490000000001</c:v>
                </c:pt>
                <c:pt idx="31645">
                  <c:v>9.7022969999999997</c:v>
                </c:pt>
                <c:pt idx="31646">
                  <c:v>9.6998540000000002</c:v>
                </c:pt>
                <c:pt idx="31647">
                  <c:v>9.6976329999999997</c:v>
                </c:pt>
                <c:pt idx="31648">
                  <c:v>9.697946</c:v>
                </c:pt>
                <c:pt idx="31649">
                  <c:v>9.696949</c:v>
                </c:pt>
                <c:pt idx="31650">
                  <c:v>9.69557</c:v>
                </c:pt>
                <c:pt idx="31651">
                  <c:v>9.6975630000000006</c:v>
                </c:pt>
                <c:pt idx="31652">
                  <c:v>9.6979570000000006</c:v>
                </c:pt>
                <c:pt idx="31653">
                  <c:v>9.6972170000000002</c:v>
                </c:pt>
                <c:pt idx="31654">
                  <c:v>9.6971769999999999</c:v>
                </c:pt>
                <c:pt idx="31655">
                  <c:v>9.6954189999999993</c:v>
                </c:pt>
                <c:pt idx="31656">
                  <c:v>9.6971249999999998</c:v>
                </c:pt>
                <c:pt idx="31657">
                  <c:v>9.7003360000000001</c:v>
                </c:pt>
                <c:pt idx="31658">
                  <c:v>9.6992060000000002</c:v>
                </c:pt>
                <c:pt idx="31659">
                  <c:v>9.6975870000000004</c:v>
                </c:pt>
                <c:pt idx="31660">
                  <c:v>9.6993209999999994</c:v>
                </c:pt>
                <c:pt idx="31661">
                  <c:v>9.7005009999999992</c:v>
                </c:pt>
                <c:pt idx="31662">
                  <c:v>9.6996339999999996</c:v>
                </c:pt>
                <c:pt idx="31663">
                  <c:v>9.7007560000000002</c:v>
                </c:pt>
                <c:pt idx="31664">
                  <c:v>9.70092</c:v>
                </c:pt>
                <c:pt idx="31665">
                  <c:v>9.6980419999999992</c:v>
                </c:pt>
                <c:pt idx="31666">
                  <c:v>9.697673</c:v>
                </c:pt>
                <c:pt idx="31667">
                  <c:v>9.6981249999999992</c:v>
                </c:pt>
                <c:pt idx="31668">
                  <c:v>9.6987509999999997</c:v>
                </c:pt>
                <c:pt idx="31669">
                  <c:v>9.6971799999999995</c:v>
                </c:pt>
                <c:pt idx="31670">
                  <c:v>9.6965699999999995</c:v>
                </c:pt>
                <c:pt idx="31671">
                  <c:v>9.7020409999999995</c:v>
                </c:pt>
                <c:pt idx="31672">
                  <c:v>9.7073820000000008</c:v>
                </c:pt>
                <c:pt idx="31673">
                  <c:v>9.7119160000000004</c:v>
                </c:pt>
                <c:pt idx="31674">
                  <c:v>9.7134750000000007</c:v>
                </c:pt>
                <c:pt idx="31675">
                  <c:v>9.7103099999999998</c:v>
                </c:pt>
                <c:pt idx="31676">
                  <c:v>9.7086690000000004</c:v>
                </c:pt>
                <c:pt idx="31677">
                  <c:v>9.7097499999999997</c:v>
                </c:pt>
                <c:pt idx="31678">
                  <c:v>9.709581</c:v>
                </c:pt>
                <c:pt idx="31679">
                  <c:v>9.7109539999999992</c:v>
                </c:pt>
                <c:pt idx="31680">
                  <c:v>9.7115179999999999</c:v>
                </c:pt>
                <c:pt idx="31681">
                  <c:v>9.7084790000000005</c:v>
                </c:pt>
                <c:pt idx="31682">
                  <c:v>9.708914</c:v>
                </c:pt>
                <c:pt idx="31683">
                  <c:v>9.7109480000000001</c:v>
                </c:pt>
                <c:pt idx="31684">
                  <c:v>9.7067300000000003</c:v>
                </c:pt>
                <c:pt idx="31685">
                  <c:v>9.7025120000000005</c:v>
                </c:pt>
                <c:pt idx="31686">
                  <c:v>9.7065520000000003</c:v>
                </c:pt>
                <c:pt idx="31687">
                  <c:v>9.7092320000000001</c:v>
                </c:pt>
                <c:pt idx="31688">
                  <c:v>9.7047380000000008</c:v>
                </c:pt>
                <c:pt idx="31689">
                  <c:v>9.7034590000000005</c:v>
                </c:pt>
                <c:pt idx="31690">
                  <c:v>9.7051660000000002</c:v>
                </c:pt>
                <c:pt idx="31691">
                  <c:v>9.7007739999999991</c:v>
                </c:pt>
                <c:pt idx="31692">
                  <c:v>9.6989459999999994</c:v>
                </c:pt>
                <c:pt idx="31693">
                  <c:v>9.7024260000000009</c:v>
                </c:pt>
                <c:pt idx="31694">
                  <c:v>9.7050789999999996</c:v>
                </c:pt>
                <c:pt idx="31695">
                  <c:v>9.7044139999999999</c:v>
                </c:pt>
                <c:pt idx="31696">
                  <c:v>9.7053639999999994</c:v>
                </c:pt>
                <c:pt idx="31697">
                  <c:v>9.7116710000000008</c:v>
                </c:pt>
                <c:pt idx="31698">
                  <c:v>9.7120470000000001</c:v>
                </c:pt>
                <c:pt idx="31699">
                  <c:v>9.7056629999999995</c:v>
                </c:pt>
                <c:pt idx="31700">
                  <c:v>9.7054259999999992</c:v>
                </c:pt>
                <c:pt idx="31701">
                  <c:v>9.7105870000000003</c:v>
                </c:pt>
                <c:pt idx="31702">
                  <c:v>9.70913</c:v>
                </c:pt>
                <c:pt idx="31703">
                  <c:v>9.7034870000000009</c:v>
                </c:pt>
                <c:pt idx="31704">
                  <c:v>9.7079959999999996</c:v>
                </c:pt>
                <c:pt idx="31705">
                  <c:v>9.7150379999999998</c:v>
                </c:pt>
                <c:pt idx="31706">
                  <c:v>9.7142130000000009</c:v>
                </c:pt>
                <c:pt idx="31707">
                  <c:v>9.7142379999999999</c:v>
                </c:pt>
                <c:pt idx="31708">
                  <c:v>9.7168229999999998</c:v>
                </c:pt>
                <c:pt idx="31709">
                  <c:v>9.7121700000000004</c:v>
                </c:pt>
                <c:pt idx="31710">
                  <c:v>9.711646</c:v>
                </c:pt>
                <c:pt idx="31711">
                  <c:v>9.7170919999999992</c:v>
                </c:pt>
                <c:pt idx="31712">
                  <c:v>9.7155280000000008</c:v>
                </c:pt>
                <c:pt idx="31713">
                  <c:v>9.7131530000000001</c:v>
                </c:pt>
                <c:pt idx="31714">
                  <c:v>9.7175530000000006</c:v>
                </c:pt>
                <c:pt idx="31715">
                  <c:v>9.7179909999999996</c:v>
                </c:pt>
                <c:pt idx="31716">
                  <c:v>9.7177950000000006</c:v>
                </c:pt>
                <c:pt idx="31717">
                  <c:v>9.7248570000000001</c:v>
                </c:pt>
                <c:pt idx="31718">
                  <c:v>9.7247179999999993</c:v>
                </c:pt>
                <c:pt idx="31719">
                  <c:v>9.7214480000000005</c:v>
                </c:pt>
                <c:pt idx="31720">
                  <c:v>9.7209190000000003</c:v>
                </c:pt>
                <c:pt idx="31721">
                  <c:v>9.7196730000000002</c:v>
                </c:pt>
                <c:pt idx="31722">
                  <c:v>9.7228519999999996</c:v>
                </c:pt>
                <c:pt idx="31723">
                  <c:v>9.7269299999999994</c:v>
                </c:pt>
                <c:pt idx="31724">
                  <c:v>9.7246740000000003</c:v>
                </c:pt>
                <c:pt idx="31725">
                  <c:v>9.7214340000000004</c:v>
                </c:pt>
                <c:pt idx="31726">
                  <c:v>9.721266</c:v>
                </c:pt>
                <c:pt idx="31727">
                  <c:v>9.7215670000000003</c:v>
                </c:pt>
                <c:pt idx="31728">
                  <c:v>9.7227420000000002</c:v>
                </c:pt>
                <c:pt idx="31729">
                  <c:v>9.7214779999999994</c:v>
                </c:pt>
                <c:pt idx="31730">
                  <c:v>9.7186979999999998</c:v>
                </c:pt>
                <c:pt idx="31731">
                  <c:v>9.7194090000000006</c:v>
                </c:pt>
                <c:pt idx="31732">
                  <c:v>9.7172190000000001</c:v>
                </c:pt>
                <c:pt idx="31733">
                  <c:v>9.7121899999999997</c:v>
                </c:pt>
                <c:pt idx="31734">
                  <c:v>9.7136879999999994</c:v>
                </c:pt>
                <c:pt idx="31735">
                  <c:v>9.7167209999999997</c:v>
                </c:pt>
                <c:pt idx="31736">
                  <c:v>9.7166479999999993</c:v>
                </c:pt>
                <c:pt idx="31737">
                  <c:v>9.7165029999999994</c:v>
                </c:pt>
                <c:pt idx="31738">
                  <c:v>9.7189049999999995</c:v>
                </c:pt>
                <c:pt idx="31739">
                  <c:v>9.7213259999999995</c:v>
                </c:pt>
                <c:pt idx="31740">
                  <c:v>9.7222220000000004</c:v>
                </c:pt>
                <c:pt idx="31741">
                  <c:v>9.7246480000000002</c:v>
                </c:pt>
                <c:pt idx="31742">
                  <c:v>9.7268659999999993</c:v>
                </c:pt>
                <c:pt idx="31743">
                  <c:v>9.7267390000000002</c:v>
                </c:pt>
                <c:pt idx="31744">
                  <c:v>9.7279900000000001</c:v>
                </c:pt>
                <c:pt idx="31745">
                  <c:v>9.728942</c:v>
                </c:pt>
                <c:pt idx="31746">
                  <c:v>9.7276290000000003</c:v>
                </c:pt>
                <c:pt idx="31747">
                  <c:v>9.7268709999999992</c:v>
                </c:pt>
                <c:pt idx="31748">
                  <c:v>9.725816</c:v>
                </c:pt>
                <c:pt idx="31749">
                  <c:v>9.7230640000000008</c:v>
                </c:pt>
                <c:pt idx="31750">
                  <c:v>9.7218509999999991</c:v>
                </c:pt>
                <c:pt idx="31751">
                  <c:v>9.7256409999999995</c:v>
                </c:pt>
                <c:pt idx="31752">
                  <c:v>9.7279070000000001</c:v>
                </c:pt>
                <c:pt idx="31753">
                  <c:v>9.7259519999999995</c:v>
                </c:pt>
                <c:pt idx="31754">
                  <c:v>9.7251779999999997</c:v>
                </c:pt>
                <c:pt idx="31755">
                  <c:v>9.7231249999999996</c:v>
                </c:pt>
                <c:pt idx="31756">
                  <c:v>9.7221159999999998</c:v>
                </c:pt>
                <c:pt idx="31757">
                  <c:v>9.7266530000000007</c:v>
                </c:pt>
                <c:pt idx="31758">
                  <c:v>9.7307190000000006</c:v>
                </c:pt>
                <c:pt idx="31759">
                  <c:v>9.7287440000000007</c:v>
                </c:pt>
                <c:pt idx="31760">
                  <c:v>9.7271479999999997</c:v>
                </c:pt>
                <c:pt idx="31761">
                  <c:v>9.7317129999999992</c:v>
                </c:pt>
                <c:pt idx="31762">
                  <c:v>9.7338339999999999</c:v>
                </c:pt>
                <c:pt idx="31763">
                  <c:v>9.7296759999999995</c:v>
                </c:pt>
                <c:pt idx="31764">
                  <c:v>9.7278920000000006</c:v>
                </c:pt>
                <c:pt idx="31765">
                  <c:v>9.729673</c:v>
                </c:pt>
                <c:pt idx="31766">
                  <c:v>9.7286809999999999</c:v>
                </c:pt>
                <c:pt idx="31767">
                  <c:v>9.7305039999999998</c:v>
                </c:pt>
                <c:pt idx="31768">
                  <c:v>9.7339219999999997</c:v>
                </c:pt>
                <c:pt idx="31769">
                  <c:v>9.7296040000000001</c:v>
                </c:pt>
                <c:pt idx="31770">
                  <c:v>9.7293749999999992</c:v>
                </c:pt>
                <c:pt idx="31771">
                  <c:v>9.7328229999999998</c:v>
                </c:pt>
                <c:pt idx="31772">
                  <c:v>9.7285249999999994</c:v>
                </c:pt>
                <c:pt idx="31773">
                  <c:v>9.7269489999999994</c:v>
                </c:pt>
                <c:pt idx="31774">
                  <c:v>9.7323679999999992</c:v>
                </c:pt>
                <c:pt idx="31775">
                  <c:v>9.7333390000000009</c:v>
                </c:pt>
                <c:pt idx="31776">
                  <c:v>9.7304619999999993</c:v>
                </c:pt>
                <c:pt idx="31777">
                  <c:v>9.7359690000000008</c:v>
                </c:pt>
                <c:pt idx="31778">
                  <c:v>9.7398100000000003</c:v>
                </c:pt>
                <c:pt idx="31779">
                  <c:v>9.7341270000000009</c:v>
                </c:pt>
                <c:pt idx="31780">
                  <c:v>9.735652</c:v>
                </c:pt>
                <c:pt idx="31781">
                  <c:v>9.7398220000000002</c:v>
                </c:pt>
                <c:pt idx="31782">
                  <c:v>9.7354269999999996</c:v>
                </c:pt>
                <c:pt idx="31783">
                  <c:v>9.73522</c:v>
                </c:pt>
                <c:pt idx="31784">
                  <c:v>9.737622</c:v>
                </c:pt>
                <c:pt idx="31785">
                  <c:v>9.7349890000000006</c:v>
                </c:pt>
                <c:pt idx="31786">
                  <c:v>9.7361310000000003</c:v>
                </c:pt>
                <c:pt idx="31787">
                  <c:v>9.7363809999999997</c:v>
                </c:pt>
                <c:pt idx="31788">
                  <c:v>9.7273440000000004</c:v>
                </c:pt>
                <c:pt idx="31789">
                  <c:v>9.7236189999999993</c:v>
                </c:pt>
                <c:pt idx="31790">
                  <c:v>9.7298899999999993</c:v>
                </c:pt>
                <c:pt idx="31791">
                  <c:v>9.7333680000000005</c:v>
                </c:pt>
                <c:pt idx="31792">
                  <c:v>9.7331339999999997</c:v>
                </c:pt>
                <c:pt idx="31793">
                  <c:v>9.7322539999999993</c:v>
                </c:pt>
                <c:pt idx="31794">
                  <c:v>9.7285529999999998</c:v>
                </c:pt>
                <c:pt idx="31795">
                  <c:v>9.7274039999999999</c:v>
                </c:pt>
                <c:pt idx="31796">
                  <c:v>9.7307869999999994</c:v>
                </c:pt>
                <c:pt idx="31797">
                  <c:v>9.732253</c:v>
                </c:pt>
                <c:pt idx="31798">
                  <c:v>9.7307590000000008</c:v>
                </c:pt>
                <c:pt idx="31799">
                  <c:v>9.7319130000000005</c:v>
                </c:pt>
                <c:pt idx="31800">
                  <c:v>9.7343329999999995</c:v>
                </c:pt>
                <c:pt idx="31801">
                  <c:v>9.7346719999999998</c:v>
                </c:pt>
                <c:pt idx="31802">
                  <c:v>9.7344179999999998</c:v>
                </c:pt>
                <c:pt idx="31803">
                  <c:v>9.7385149999999996</c:v>
                </c:pt>
                <c:pt idx="31804">
                  <c:v>9.7408900000000003</c:v>
                </c:pt>
                <c:pt idx="31805">
                  <c:v>9.7326519999999999</c:v>
                </c:pt>
                <c:pt idx="31806">
                  <c:v>9.7305279999999996</c:v>
                </c:pt>
                <c:pt idx="31807">
                  <c:v>9.7367530000000002</c:v>
                </c:pt>
                <c:pt idx="31808">
                  <c:v>9.7364180000000005</c:v>
                </c:pt>
                <c:pt idx="31809">
                  <c:v>9.7328220000000005</c:v>
                </c:pt>
                <c:pt idx="31810">
                  <c:v>9.733231</c:v>
                </c:pt>
                <c:pt idx="31811">
                  <c:v>9.737724</c:v>
                </c:pt>
                <c:pt idx="31812">
                  <c:v>9.7386890000000008</c:v>
                </c:pt>
                <c:pt idx="31813">
                  <c:v>9.7348400000000002</c:v>
                </c:pt>
                <c:pt idx="31814">
                  <c:v>9.7338000000000005</c:v>
                </c:pt>
                <c:pt idx="31815">
                  <c:v>9.7349969999999999</c:v>
                </c:pt>
                <c:pt idx="31816">
                  <c:v>9.7360439999999997</c:v>
                </c:pt>
                <c:pt idx="31817">
                  <c:v>9.7342040000000001</c:v>
                </c:pt>
                <c:pt idx="31818">
                  <c:v>9.7305659999999996</c:v>
                </c:pt>
                <c:pt idx="31819">
                  <c:v>9.7344240000000006</c:v>
                </c:pt>
                <c:pt idx="31820">
                  <c:v>9.7382570000000008</c:v>
                </c:pt>
                <c:pt idx="31821">
                  <c:v>9.7350279999999998</c:v>
                </c:pt>
                <c:pt idx="31822">
                  <c:v>9.7355669999999996</c:v>
                </c:pt>
                <c:pt idx="31823">
                  <c:v>9.7427510000000002</c:v>
                </c:pt>
                <c:pt idx="31824">
                  <c:v>9.7452819999999996</c:v>
                </c:pt>
                <c:pt idx="31825">
                  <c:v>9.7441169999999993</c:v>
                </c:pt>
                <c:pt idx="31826">
                  <c:v>9.746359</c:v>
                </c:pt>
                <c:pt idx="31827">
                  <c:v>9.7467140000000008</c:v>
                </c:pt>
                <c:pt idx="31828">
                  <c:v>9.746912</c:v>
                </c:pt>
                <c:pt idx="31829">
                  <c:v>9.7491579999999995</c:v>
                </c:pt>
                <c:pt idx="31830">
                  <c:v>9.7475140000000007</c:v>
                </c:pt>
                <c:pt idx="31831">
                  <c:v>9.7444740000000003</c:v>
                </c:pt>
                <c:pt idx="31832">
                  <c:v>9.7432420000000004</c:v>
                </c:pt>
                <c:pt idx="31833">
                  <c:v>9.7417870000000004</c:v>
                </c:pt>
                <c:pt idx="31834">
                  <c:v>9.7416479999999996</c:v>
                </c:pt>
                <c:pt idx="31835">
                  <c:v>9.7476310000000002</c:v>
                </c:pt>
                <c:pt idx="31836">
                  <c:v>9.7530739999999998</c:v>
                </c:pt>
                <c:pt idx="31837">
                  <c:v>9.7498629999999995</c:v>
                </c:pt>
                <c:pt idx="31838">
                  <c:v>9.7453470000000006</c:v>
                </c:pt>
                <c:pt idx="31839">
                  <c:v>9.7489760000000008</c:v>
                </c:pt>
                <c:pt idx="31840">
                  <c:v>9.7536229999999993</c:v>
                </c:pt>
                <c:pt idx="31841">
                  <c:v>9.7491090000000007</c:v>
                </c:pt>
                <c:pt idx="31842">
                  <c:v>9.7461520000000004</c:v>
                </c:pt>
                <c:pt idx="31843">
                  <c:v>9.7509139999999999</c:v>
                </c:pt>
                <c:pt idx="31844">
                  <c:v>9.750095</c:v>
                </c:pt>
                <c:pt idx="31845">
                  <c:v>9.7481609999999996</c:v>
                </c:pt>
                <c:pt idx="31846">
                  <c:v>9.7524940000000004</c:v>
                </c:pt>
                <c:pt idx="31847">
                  <c:v>9.7523959999999992</c:v>
                </c:pt>
                <c:pt idx="31848">
                  <c:v>9.7514430000000001</c:v>
                </c:pt>
                <c:pt idx="31849">
                  <c:v>9.7544059999999995</c:v>
                </c:pt>
                <c:pt idx="31850">
                  <c:v>9.7526379999999993</c:v>
                </c:pt>
                <c:pt idx="31851">
                  <c:v>9.7497500000000006</c:v>
                </c:pt>
                <c:pt idx="31852">
                  <c:v>9.7486280000000001</c:v>
                </c:pt>
                <c:pt idx="31853">
                  <c:v>9.7483360000000001</c:v>
                </c:pt>
                <c:pt idx="31854">
                  <c:v>9.7498170000000002</c:v>
                </c:pt>
                <c:pt idx="31855">
                  <c:v>9.7541849999999997</c:v>
                </c:pt>
                <c:pt idx="31856">
                  <c:v>9.7580729999999996</c:v>
                </c:pt>
                <c:pt idx="31857">
                  <c:v>9.7566279999999992</c:v>
                </c:pt>
                <c:pt idx="31858">
                  <c:v>9.7511360000000007</c:v>
                </c:pt>
                <c:pt idx="31859">
                  <c:v>9.7476339999999997</c:v>
                </c:pt>
                <c:pt idx="31860">
                  <c:v>9.7515619999999998</c:v>
                </c:pt>
                <c:pt idx="31861">
                  <c:v>9.7597769999999997</c:v>
                </c:pt>
                <c:pt idx="31862">
                  <c:v>9.7563779999999998</c:v>
                </c:pt>
                <c:pt idx="31863">
                  <c:v>9.7499599999999997</c:v>
                </c:pt>
                <c:pt idx="31864">
                  <c:v>9.7517469999999999</c:v>
                </c:pt>
                <c:pt idx="31865">
                  <c:v>9.7554010000000009</c:v>
                </c:pt>
                <c:pt idx="31866">
                  <c:v>9.7562599999999993</c:v>
                </c:pt>
                <c:pt idx="31867">
                  <c:v>9.7535100000000003</c:v>
                </c:pt>
                <c:pt idx="31868">
                  <c:v>9.754365</c:v>
                </c:pt>
                <c:pt idx="31869">
                  <c:v>9.7588989999999995</c:v>
                </c:pt>
                <c:pt idx="31870">
                  <c:v>9.7592549999999996</c:v>
                </c:pt>
                <c:pt idx="31871">
                  <c:v>9.7548440000000003</c:v>
                </c:pt>
                <c:pt idx="31872">
                  <c:v>9.7521430000000002</c:v>
                </c:pt>
                <c:pt idx="31873">
                  <c:v>9.7549939999999999</c:v>
                </c:pt>
                <c:pt idx="31874">
                  <c:v>9.7540169999999993</c:v>
                </c:pt>
                <c:pt idx="31875">
                  <c:v>9.7518969999999996</c:v>
                </c:pt>
                <c:pt idx="31876">
                  <c:v>9.7556469999999997</c:v>
                </c:pt>
                <c:pt idx="31877">
                  <c:v>9.7562750000000005</c:v>
                </c:pt>
                <c:pt idx="31878">
                  <c:v>9.7526100000000007</c:v>
                </c:pt>
                <c:pt idx="31879">
                  <c:v>9.752732</c:v>
                </c:pt>
                <c:pt idx="31880">
                  <c:v>9.7556689999999993</c:v>
                </c:pt>
                <c:pt idx="31881">
                  <c:v>9.7554470000000002</c:v>
                </c:pt>
                <c:pt idx="31882">
                  <c:v>9.7517160000000001</c:v>
                </c:pt>
                <c:pt idx="31883">
                  <c:v>9.7532010000000007</c:v>
                </c:pt>
                <c:pt idx="31884">
                  <c:v>9.7576059999999991</c:v>
                </c:pt>
                <c:pt idx="31885">
                  <c:v>9.7589989999999993</c:v>
                </c:pt>
                <c:pt idx="31886">
                  <c:v>9.757047</c:v>
                </c:pt>
                <c:pt idx="31887">
                  <c:v>9.7569859999999995</c:v>
                </c:pt>
                <c:pt idx="31888">
                  <c:v>9.7597299999999994</c:v>
                </c:pt>
                <c:pt idx="31889">
                  <c:v>9.7598769999999995</c:v>
                </c:pt>
                <c:pt idx="31890">
                  <c:v>9.761196</c:v>
                </c:pt>
                <c:pt idx="31891">
                  <c:v>9.7628249999999994</c:v>
                </c:pt>
                <c:pt idx="31892">
                  <c:v>9.7637400000000003</c:v>
                </c:pt>
                <c:pt idx="31893">
                  <c:v>9.7652389999999993</c:v>
                </c:pt>
                <c:pt idx="31894">
                  <c:v>9.7628240000000002</c:v>
                </c:pt>
                <c:pt idx="31895">
                  <c:v>9.7624270000000006</c:v>
                </c:pt>
                <c:pt idx="31896">
                  <c:v>9.7647399999999998</c:v>
                </c:pt>
                <c:pt idx="31897">
                  <c:v>9.7687609999999996</c:v>
                </c:pt>
                <c:pt idx="31898">
                  <c:v>9.7719179999999994</c:v>
                </c:pt>
                <c:pt idx="31899">
                  <c:v>9.7695450000000008</c:v>
                </c:pt>
                <c:pt idx="31900">
                  <c:v>9.7665019999999991</c:v>
                </c:pt>
                <c:pt idx="31901">
                  <c:v>9.7669890000000006</c:v>
                </c:pt>
                <c:pt idx="31902">
                  <c:v>9.766527</c:v>
                </c:pt>
                <c:pt idx="31903">
                  <c:v>9.7625069999999994</c:v>
                </c:pt>
                <c:pt idx="31904">
                  <c:v>9.7609440000000003</c:v>
                </c:pt>
                <c:pt idx="31905">
                  <c:v>9.7610299999999999</c:v>
                </c:pt>
                <c:pt idx="31906">
                  <c:v>9.7581469999999992</c:v>
                </c:pt>
                <c:pt idx="31907">
                  <c:v>9.7579659999999997</c:v>
                </c:pt>
                <c:pt idx="31908">
                  <c:v>9.7576239999999999</c:v>
                </c:pt>
                <c:pt idx="31909">
                  <c:v>9.7567509999999995</c:v>
                </c:pt>
                <c:pt idx="31910">
                  <c:v>9.7575859999999999</c:v>
                </c:pt>
                <c:pt idx="31911">
                  <c:v>9.7563239999999993</c:v>
                </c:pt>
                <c:pt idx="31912">
                  <c:v>9.7554149999999993</c:v>
                </c:pt>
                <c:pt idx="31913">
                  <c:v>9.7580749999999998</c:v>
                </c:pt>
                <c:pt idx="31914">
                  <c:v>9.7595200000000002</c:v>
                </c:pt>
                <c:pt idx="31915">
                  <c:v>9.7581249999999997</c:v>
                </c:pt>
                <c:pt idx="31916">
                  <c:v>9.7580729999999996</c:v>
                </c:pt>
                <c:pt idx="31917">
                  <c:v>9.7600309999999997</c:v>
                </c:pt>
                <c:pt idx="31918">
                  <c:v>9.7619849999999992</c:v>
                </c:pt>
                <c:pt idx="31919">
                  <c:v>9.7653970000000001</c:v>
                </c:pt>
                <c:pt idx="31920">
                  <c:v>9.7650089999999992</c:v>
                </c:pt>
                <c:pt idx="31921">
                  <c:v>9.7627079999999999</c:v>
                </c:pt>
                <c:pt idx="31922">
                  <c:v>9.7682889999999993</c:v>
                </c:pt>
                <c:pt idx="31923">
                  <c:v>9.7736009999999993</c:v>
                </c:pt>
                <c:pt idx="31924">
                  <c:v>9.7731670000000008</c:v>
                </c:pt>
                <c:pt idx="31925">
                  <c:v>9.7764659999999992</c:v>
                </c:pt>
                <c:pt idx="31926">
                  <c:v>9.7806929999999994</c:v>
                </c:pt>
                <c:pt idx="31927">
                  <c:v>9.7769510000000004</c:v>
                </c:pt>
                <c:pt idx="31928">
                  <c:v>9.7706210000000002</c:v>
                </c:pt>
                <c:pt idx="31929">
                  <c:v>9.7743040000000008</c:v>
                </c:pt>
                <c:pt idx="31930">
                  <c:v>9.7784779999999998</c:v>
                </c:pt>
                <c:pt idx="31931">
                  <c:v>9.7781909999999996</c:v>
                </c:pt>
                <c:pt idx="31932">
                  <c:v>9.7781070000000003</c:v>
                </c:pt>
                <c:pt idx="31933">
                  <c:v>9.77712</c:v>
                </c:pt>
                <c:pt idx="31934">
                  <c:v>9.7749670000000002</c:v>
                </c:pt>
                <c:pt idx="31935">
                  <c:v>9.7756519999999991</c:v>
                </c:pt>
                <c:pt idx="31936">
                  <c:v>9.7782789999999995</c:v>
                </c:pt>
                <c:pt idx="31937">
                  <c:v>9.7770869999999999</c:v>
                </c:pt>
                <c:pt idx="31938">
                  <c:v>9.7769019999999998</c:v>
                </c:pt>
                <c:pt idx="31939">
                  <c:v>9.7799379999999996</c:v>
                </c:pt>
                <c:pt idx="31940">
                  <c:v>9.7778779999999994</c:v>
                </c:pt>
                <c:pt idx="31941">
                  <c:v>9.7749129999999997</c:v>
                </c:pt>
                <c:pt idx="31942">
                  <c:v>9.7770919999999997</c:v>
                </c:pt>
                <c:pt idx="31943">
                  <c:v>9.7771799999999995</c:v>
                </c:pt>
                <c:pt idx="31944">
                  <c:v>9.7733450000000008</c:v>
                </c:pt>
                <c:pt idx="31945">
                  <c:v>9.7758880000000001</c:v>
                </c:pt>
                <c:pt idx="31946">
                  <c:v>9.7788909999999998</c:v>
                </c:pt>
                <c:pt idx="31947">
                  <c:v>9.7788160000000008</c:v>
                </c:pt>
                <c:pt idx="31948">
                  <c:v>9.7802860000000003</c:v>
                </c:pt>
                <c:pt idx="31949">
                  <c:v>9.7766020000000005</c:v>
                </c:pt>
                <c:pt idx="31950">
                  <c:v>9.7728079999999995</c:v>
                </c:pt>
                <c:pt idx="31951">
                  <c:v>9.7762639999999994</c:v>
                </c:pt>
                <c:pt idx="31952">
                  <c:v>9.7789140000000003</c:v>
                </c:pt>
                <c:pt idx="31953">
                  <c:v>9.7772020000000008</c:v>
                </c:pt>
                <c:pt idx="31954">
                  <c:v>9.7735800000000008</c:v>
                </c:pt>
                <c:pt idx="31955">
                  <c:v>9.7756100000000004</c:v>
                </c:pt>
                <c:pt idx="31956">
                  <c:v>9.7801349999999996</c:v>
                </c:pt>
                <c:pt idx="31957">
                  <c:v>9.7786779999999993</c:v>
                </c:pt>
                <c:pt idx="31958">
                  <c:v>9.7768580000000007</c:v>
                </c:pt>
                <c:pt idx="31959">
                  <c:v>9.7765699999999995</c:v>
                </c:pt>
                <c:pt idx="31960">
                  <c:v>9.7753879999999995</c:v>
                </c:pt>
                <c:pt idx="31961">
                  <c:v>9.7759830000000001</c:v>
                </c:pt>
                <c:pt idx="31962">
                  <c:v>9.7777639999999995</c:v>
                </c:pt>
                <c:pt idx="31963">
                  <c:v>9.7782879999999999</c:v>
                </c:pt>
                <c:pt idx="31964">
                  <c:v>9.7769440000000003</c:v>
                </c:pt>
                <c:pt idx="31965">
                  <c:v>9.7803159999999991</c:v>
                </c:pt>
                <c:pt idx="31966">
                  <c:v>9.7819739999999999</c:v>
                </c:pt>
                <c:pt idx="31967">
                  <c:v>9.7806929999999994</c:v>
                </c:pt>
                <c:pt idx="31968">
                  <c:v>9.7859680000000004</c:v>
                </c:pt>
                <c:pt idx="31969">
                  <c:v>9.7881429999999998</c:v>
                </c:pt>
                <c:pt idx="31970">
                  <c:v>9.7867239999999995</c:v>
                </c:pt>
                <c:pt idx="31971">
                  <c:v>9.7902190000000004</c:v>
                </c:pt>
                <c:pt idx="31972">
                  <c:v>9.7933640000000004</c:v>
                </c:pt>
                <c:pt idx="31973">
                  <c:v>9.793329</c:v>
                </c:pt>
                <c:pt idx="31974">
                  <c:v>9.7902799999999992</c:v>
                </c:pt>
                <c:pt idx="31975">
                  <c:v>9.7893109999999997</c:v>
                </c:pt>
                <c:pt idx="31976">
                  <c:v>9.7894670000000001</c:v>
                </c:pt>
                <c:pt idx="31977">
                  <c:v>9.7864719999999998</c:v>
                </c:pt>
                <c:pt idx="31978">
                  <c:v>9.7872529999999998</c:v>
                </c:pt>
                <c:pt idx="31979">
                  <c:v>9.7877179999999999</c:v>
                </c:pt>
                <c:pt idx="31980">
                  <c:v>9.7852499999999996</c:v>
                </c:pt>
                <c:pt idx="31981">
                  <c:v>9.7834459999999996</c:v>
                </c:pt>
                <c:pt idx="31982">
                  <c:v>9.7840089999999993</c:v>
                </c:pt>
                <c:pt idx="31983">
                  <c:v>9.7855600000000003</c:v>
                </c:pt>
                <c:pt idx="31984">
                  <c:v>9.7864140000000006</c:v>
                </c:pt>
                <c:pt idx="31985">
                  <c:v>9.7906949999999995</c:v>
                </c:pt>
                <c:pt idx="31986">
                  <c:v>9.7917179999999995</c:v>
                </c:pt>
                <c:pt idx="31987">
                  <c:v>9.7882920000000002</c:v>
                </c:pt>
                <c:pt idx="31988">
                  <c:v>9.7907849999999996</c:v>
                </c:pt>
                <c:pt idx="31989">
                  <c:v>9.7934479999999997</c:v>
                </c:pt>
                <c:pt idx="31990">
                  <c:v>9.7891960000000005</c:v>
                </c:pt>
                <c:pt idx="31991">
                  <c:v>9.7871729999999992</c:v>
                </c:pt>
                <c:pt idx="31992">
                  <c:v>9.7890630000000005</c:v>
                </c:pt>
                <c:pt idx="31993">
                  <c:v>9.7870430000000006</c:v>
                </c:pt>
                <c:pt idx="31994">
                  <c:v>9.7827889999999993</c:v>
                </c:pt>
                <c:pt idx="31995">
                  <c:v>9.785736</c:v>
                </c:pt>
                <c:pt idx="31996">
                  <c:v>9.7907229999999998</c:v>
                </c:pt>
                <c:pt idx="31997">
                  <c:v>9.7915340000000004</c:v>
                </c:pt>
                <c:pt idx="31998">
                  <c:v>9.7919040000000006</c:v>
                </c:pt>
                <c:pt idx="31999">
                  <c:v>9.7915740000000007</c:v>
                </c:pt>
                <c:pt idx="32000">
                  <c:v>9.7926500000000001</c:v>
                </c:pt>
                <c:pt idx="32001">
                  <c:v>9.791582</c:v>
                </c:pt>
                <c:pt idx="32002">
                  <c:v>9.7893559999999997</c:v>
                </c:pt>
                <c:pt idx="32003">
                  <c:v>9.7904719999999994</c:v>
                </c:pt>
                <c:pt idx="32004">
                  <c:v>9.7889429999999997</c:v>
                </c:pt>
                <c:pt idx="32005">
                  <c:v>9.7875119999999995</c:v>
                </c:pt>
                <c:pt idx="32006">
                  <c:v>9.7877650000000003</c:v>
                </c:pt>
                <c:pt idx="32007">
                  <c:v>9.7900659999999995</c:v>
                </c:pt>
                <c:pt idx="32008">
                  <c:v>9.7942359999999997</c:v>
                </c:pt>
                <c:pt idx="32009">
                  <c:v>9.792503</c:v>
                </c:pt>
                <c:pt idx="32010">
                  <c:v>9.7861499999999992</c:v>
                </c:pt>
                <c:pt idx="32011">
                  <c:v>9.7877860000000005</c:v>
                </c:pt>
                <c:pt idx="32012">
                  <c:v>9.7912909999999993</c:v>
                </c:pt>
                <c:pt idx="32013">
                  <c:v>9.7881470000000004</c:v>
                </c:pt>
                <c:pt idx="32014">
                  <c:v>9.7897189999999998</c:v>
                </c:pt>
                <c:pt idx="32015">
                  <c:v>9.7940039999999993</c:v>
                </c:pt>
                <c:pt idx="32016">
                  <c:v>9.7929449999999996</c:v>
                </c:pt>
                <c:pt idx="32017">
                  <c:v>9.794022</c:v>
                </c:pt>
                <c:pt idx="32018">
                  <c:v>9.7963240000000003</c:v>
                </c:pt>
                <c:pt idx="32019">
                  <c:v>9.7968130000000002</c:v>
                </c:pt>
                <c:pt idx="32020">
                  <c:v>9.8015489999999996</c:v>
                </c:pt>
                <c:pt idx="32021">
                  <c:v>9.7998119999999993</c:v>
                </c:pt>
                <c:pt idx="32022">
                  <c:v>9.7911809999999999</c:v>
                </c:pt>
                <c:pt idx="32023">
                  <c:v>9.7962810000000005</c:v>
                </c:pt>
                <c:pt idx="32024">
                  <c:v>9.8032640000000004</c:v>
                </c:pt>
                <c:pt idx="32025">
                  <c:v>9.7972339999999996</c:v>
                </c:pt>
                <c:pt idx="32026">
                  <c:v>9.7948380000000004</c:v>
                </c:pt>
                <c:pt idx="32027">
                  <c:v>9.8010990000000007</c:v>
                </c:pt>
                <c:pt idx="32028">
                  <c:v>9.8015589999999992</c:v>
                </c:pt>
                <c:pt idx="32029">
                  <c:v>9.7976209999999995</c:v>
                </c:pt>
                <c:pt idx="32030">
                  <c:v>9.7999310000000008</c:v>
                </c:pt>
                <c:pt idx="32031">
                  <c:v>9.8059399999999997</c:v>
                </c:pt>
                <c:pt idx="32032">
                  <c:v>9.804691</c:v>
                </c:pt>
                <c:pt idx="32033">
                  <c:v>9.8064389999999992</c:v>
                </c:pt>
                <c:pt idx="32034">
                  <c:v>9.8127669999999991</c:v>
                </c:pt>
                <c:pt idx="32035">
                  <c:v>9.8085769999999997</c:v>
                </c:pt>
                <c:pt idx="32036">
                  <c:v>9.8046600000000002</c:v>
                </c:pt>
                <c:pt idx="32037">
                  <c:v>9.8057879999999997</c:v>
                </c:pt>
                <c:pt idx="32038">
                  <c:v>9.8032430000000002</c:v>
                </c:pt>
                <c:pt idx="32039">
                  <c:v>9.802581</c:v>
                </c:pt>
                <c:pt idx="32040">
                  <c:v>9.8040040000000008</c:v>
                </c:pt>
                <c:pt idx="32041">
                  <c:v>9.8046410000000002</c:v>
                </c:pt>
                <c:pt idx="32042">
                  <c:v>9.8024880000000003</c:v>
                </c:pt>
                <c:pt idx="32043">
                  <c:v>9.8001509999999996</c:v>
                </c:pt>
                <c:pt idx="32044">
                  <c:v>9.8048780000000004</c:v>
                </c:pt>
                <c:pt idx="32045">
                  <c:v>9.8099640000000008</c:v>
                </c:pt>
                <c:pt idx="32046">
                  <c:v>9.8080149999999993</c:v>
                </c:pt>
                <c:pt idx="32047">
                  <c:v>9.8061140000000009</c:v>
                </c:pt>
                <c:pt idx="32048">
                  <c:v>9.8096730000000001</c:v>
                </c:pt>
                <c:pt idx="32049">
                  <c:v>9.8151960000000003</c:v>
                </c:pt>
                <c:pt idx="32050">
                  <c:v>9.8165289999999992</c:v>
                </c:pt>
                <c:pt idx="32051">
                  <c:v>9.815042</c:v>
                </c:pt>
                <c:pt idx="32052">
                  <c:v>9.8119759999999996</c:v>
                </c:pt>
                <c:pt idx="32053">
                  <c:v>9.8095339999999993</c:v>
                </c:pt>
                <c:pt idx="32054">
                  <c:v>9.8124859999999998</c:v>
                </c:pt>
                <c:pt idx="32055">
                  <c:v>9.8169109999999993</c:v>
                </c:pt>
                <c:pt idx="32056">
                  <c:v>9.8144960000000001</c:v>
                </c:pt>
                <c:pt idx="32057">
                  <c:v>9.8097989999999999</c:v>
                </c:pt>
                <c:pt idx="32058">
                  <c:v>9.8088250000000006</c:v>
                </c:pt>
                <c:pt idx="32059">
                  <c:v>9.8087479999999996</c:v>
                </c:pt>
                <c:pt idx="32060">
                  <c:v>9.8071280000000005</c:v>
                </c:pt>
                <c:pt idx="32061">
                  <c:v>9.8065809999999995</c:v>
                </c:pt>
                <c:pt idx="32062">
                  <c:v>9.8051189999999995</c:v>
                </c:pt>
                <c:pt idx="32063">
                  <c:v>9.8049339999999994</c:v>
                </c:pt>
                <c:pt idx="32064">
                  <c:v>9.8105910000000005</c:v>
                </c:pt>
                <c:pt idx="32065">
                  <c:v>9.8140599999999996</c:v>
                </c:pt>
                <c:pt idx="32066">
                  <c:v>9.8101760000000002</c:v>
                </c:pt>
                <c:pt idx="32067">
                  <c:v>9.8102579999999993</c:v>
                </c:pt>
                <c:pt idx="32068">
                  <c:v>9.8158659999999998</c:v>
                </c:pt>
                <c:pt idx="32069">
                  <c:v>9.8148789999999995</c:v>
                </c:pt>
                <c:pt idx="32070">
                  <c:v>9.8146559999999994</c:v>
                </c:pt>
                <c:pt idx="32071">
                  <c:v>9.8216129999999993</c:v>
                </c:pt>
                <c:pt idx="32072">
                  <c:v>9.8216549999999998</c:v>
                </c:pt>
                <c:pt idx="32073">
                  <c:v>9.8182460000000003</c:v>
                </c:pt>
                <c:pt idx="32074">
                  <c:v>9.8204170000000008</c:v>
                </c:pt>
                <c:pt idx="32075">
                  <c:v>9.8184090000000008</c:v>
                </c:pt>
                <c:pt idx="32076">
                  <c:v>9.8125499999999999</c:v>
                </c:pt>
                <c:pt idx="32077">
                  <c:v>9.8139210000000006</c:v>
                </c:pt>
                <c:pt idx="32078">
                  <c:v>9.8180409999999991</c:v>
                </c:pt>
                <c:pt idx="32079">
                  <c:v>9.8188119999999994</c:v>
                </c:pt>
                <c:pt idx="32080">
                  <c:v>9.8195709999999998</c:v>
                </c:pt>
                <c:pt idx="32081">
                  <c:v>9.8195589999999999</c:v>
                </c:pt>
                <c:pt idx="32082">
                  <c:v>9.8176000000000005</c:v>
                </c:pt>
                <c:pt idx="32083">
                  <c:v>9.8207830000000005</c:v>
                </c:pt>
                <c:pt idx="32084">
                  <c:v>9.8241490000000002</c:v>
                </c:pt>
                <c:pt idx="32085">
                  <c:v>9.8196049999999993</c:v>
                </c:pt>
                <c:pt idx="32086">
                  <c:v>9.8126700000000007</c:v>
                </c:pt>
                <c:pt idx="32087">
                  <c:v>9.8119980000000009</c:v>
                </c:pt>
                <c:pt idx="32088">
                  <c:v>9.8130559999999996</c:v>
                </c:pt>
                <c:pt idx="32089">
                  <c:v>9.8108649999999997</c:v>
                </c:pt>
                <c:pt idx="32090">
                  <c:v>9.8098500000000008</c:v>
                </c:pt>
                <c:pt idx="32091">
                  <c:v>9.8116430000000001</c:v>
                </c:pt>
                <c:pt idx="32092">
                  <c:v>9.8100930000000002</c:v>
                </c:pt>
                <c:pt idx="32093">
                  <c:v>9.8109009999999994</c:v>
                </c:pt>
                <c:pt idx="32094">
                  <c:v>9.8158270000000005</c:v>
                </c:pt>
                <c:pt idx="32095">
                  <c:v>9.8146979999999999</c:v>
                </c:pt>
                <c:pt idx="32096">
                  <c:v>9.8127770000000005</c:v>
                </c:pt>
                <c:pt idx="32097">
                  <c:v>9.8146620000000002</c:v>
                </c:pt>
                <c:pt idx="32098">
                  <c:v>9.8117450000000002</c:v>
                </c:pt>
                <c:pt idx="32099">
                  <c:v>9.8112209999999997</c:v>
                </c:pt>
                <c:pt idx="32100">
                  <c:v>9.8167950000000008</c:v>
                </c:pt>
                <c:pt idx="32101">
                  <c:v>9.8180169999999993</c:v>
                </c:pt>
                <c:pt idx="32102">
                  <c:v>9.8161450000000006</c:v>
                </c:pt>
                <c:pt idx="32103">
                  <c:v>9.816967</c:v>
                </c:pt>
                <c:pt idx="32104">
                  <c:v>9.8170859999999998</c:v>
                </c:pt>
                <c:pt idx="32105">
                  <c:v>9.8151379999999993</c:v>
                </c:pt>
                <c:pt idx="32106">
                  <c:v>9.8178429999999999</c:v>
                </c:pt>
                <c:pt idx="32107">
                  <c:v>9.8219700000000003</c:v>
                </c:pt>
                <c:pt idx="32108">
                  <c:v>9.8211700000000004</c:v>
                </c:pt>
                <c:pt idx="32109">
                  <c:v>9.8200219999999998</c:v>
                </c:pt>
                <c:pt idx="32110">
                  <c:v>9.8186300000000006</c:v>
                </c:pt>
                <c:pt idx="32111">
                  <c:v>9.8171180000000007</c:v>
                </c:pt>
                <c:pt idx="32112">
                  <c:v>9.8214900000000007</c:v>
                </c:pt>
                <c:pt idx="32113">
                  <c:v>9.8246789999999997</c:v>
                </c:pt>
                <c:pt idx="32114">
                  <c:v>9.8184710000000006</c:v>
                </c:pt>
                <c:pt idx="32115">
                  <c:v>9.8150539999999999</c:v>
                </c:pt>
                <c:pt idx="32116">
                  <c:v>9.8217119999999998</c:v>
                </c:pt>
                <c:pt idx="32117">
                  <c:v>9.8289899999999992</c:v>
                </c:pt>
                <c:pt idx="32118">
                  <c:v>9.8305260000000008</c:v>
                </c:pt>
                <c:pt idx="32119">
                  <c:v>9.8291570000000004</c:v>
                </c:pt>
                <c:pt idx="32120">
                  <c:v>9.8276730000000008</c:v>
                </c:pt>
                <c:pt idx="32121">
                  <c:v>9.8262330000000002</c:v>
                </c:pt>
                <c:pt idx="32122">
                  <c:v>9.8265799999999999</c:v>
                </c:pt>
                <c:pt idx="32123">
                  <c:v>9.8271139999999999</c:v>
                </c:pt>
                <c:pt idx="32124">
                  <c:v>9.8243899999999993</c:v>
                </c:pt>
                <c:pt idx="32125">
                  <c:v>9.821669</c:v>
                </c:pt>
                <c:pt idx="32126">
                  <c:v>9.8222280000000008</c:v>
                </c:pt>
                <c:pt idx="32127">
                  <c:v>9.8218130000000006</c:v>
                </c:pt>
                <c:pt idx="32128">
                  <c:v>9.8199480000000001</c:v>
                </c:pt>
                <c:pt idx="32129">
                  <c:v>9.8211829999999996</c:v>
                </c:pt>
                <c:pt idx="32130">
                  <c:v>9.8199249999999996</c:v>
                </c:pt>
                <c:pt idx="32131">
                  <c:v>9.8198969999999992</c:v>
                </c:pt>
                <c:pt idx="32132">
                  <c:v>9.821555</c:v>
                </c:pt>
                <c:pt idx="32133">
                  <c:v>9.8209970000000002</c:v>
                </c:pt>
                <c:pt idx="32134">
                  <c:v>9.8200210000000006</c:v>
                </c:pt>
                <c:pt idx="32135">
                  <c:v>9.8200970000000005</c:v>
                </c:pt>
                <c:pt idx="32136">
                  <c:v>9.8231730000000006</c:v>
                </c:pt>
                <c:pt idx="32137">
                  <c:v>9.8263060000000007</c:v>
                </c:pt>
                <c:pt idx="32138">
                  <c:v>9.8233069999999998</c:v>
                </c:pt>
                <c:pt idx="32139">
                  <c:v>9.8206819999999997</c:v>
                </c:pt>
                <c:pt idx="32140">
                  <c:v>9.8223509999999994</c:v>
                </c:pt>
                <c:pt idx="32141">
                  <c:v>9.8248800000000003</c:v>
                </c:pt>
                <c:pt idx="32142">
                  <c:v>9.8260819999999995</c:v>
                </c:pt>
                <c:pt idx="32143">
                  <c:v>9.8296620000000008</c:v>
                </c:pt>
                <c:pt idx="32144">
                  <c:v>9.8348429999999993</c:v>
                </c:pt>
                <c:pt idx="32145">
                  <c:v>9.8349150000000005</c:v>
                </c:pt>
                <c:pt idx="32146">
                  <c:v>9.8370239999999995</c:v>
                </c:pt>
                <c:pt idx="32147">
                  <c:v>9.838768</c:v>
                </c:pt>
                <c:pt idx="32148">
                  <c:v>9.8354750000000006</c:v>
                </c:pt>
                <c:pt idx="32149">
                  <c:v>9.8369140000000002</c:v>
                </c:pt>
                <c:pt idx="32150">
                  <c:v>9.8392890000000008</c:v>
                </c:pt>
                <c:pt idx="32151">
                  <c:v>9.8368959999999994</c:v>
                </c:pt>
                <c:pt idx="32152">
                  <c:v>9.8323590000000003</c:v>
                </c:pt>
                <c:pt idx="32153">
                  <c:v>9.8317010000000007</c:v>
                </c:pt>
                <c:pt idx="32154">
                  <c:v>9.8317099999999993</c:v>
                </c:pt>
                <c:pt idx="32155">
                  <c:v>9.8295429999999993</c:v>
                </c:pt>
                <c:pt idx="32156">
                  <c:v>9.8325080000000007</c:v>
                </c:pt>
                <c:pt idx="32157">
                  <c:v>9.8363209999999999</c:v>
                </c:pt>
                <c:pt idx="32158">
                  <c:v>9.8329319999999996</c:v>
                </c:pt>
                <c:pt idx="32159">
                  <c:v>9.8302630000000004</c:v>
                </c:pt>
                <c:pt idx="32160">
                  <c:v>9.8318589999999997</c:v>
                </c:pt>
                <c:pt idx="32161">
                  <c:v>9.8336550000000003</c:v>
                </c:pt>
                <c:pt idx="32162">
                  <c:v>9.8355040000000002</c:v>
                </c:pt>
                <c:pt idx="32163">
                  <c:v>9.8369769999999992</c:v>
                </c:pt>
                <c:pt idx="32164">
                  <c:v>9.8365810000000007</c:v>
                </c:pt>
                <c:pt idx="32165">
                  <c:v>9.836589</c:v>
                </c:pt>
                <c:pt idx="32166">
                  <c:v>9.8360509999999994</c:v>
                </c:pt>
                <c:pt idx="32167">
                  <c:v>9.8308049999999998</c:v>
                </c:pt>
                <c:pt idx="32168">
                  <c:v>9.8325060000000004</c:v>
                </c:pt>
                <c:pt idx="32169">
                  <c:v>9.8396709999999992</c:v>
                </c:pt>
                <c:pt idx="32170">
                  <c:v>9.8354850000000003</c:v>
                </c:pt>
                <c:pt idx="32171">
                  <c:v>9.8271320000000006</c:v>
                </c:pt>
                <c:pt idx="32172">
                  <c:v>9.8264370000000003</c:v>
                </c:pt>
                <c:pt idx="32173">
                  <c:v>9.8291640000000005</c:v>
                </c:pt>
                <c:pt idx="32174">
                  <c:v>9.8275310000000005</c:v>
                </c:pt>
                <c:pt idx="32175">
                  <c:v>9.8283880000000003</c:v>
                </c:pt>
                <c:pt idx="32176">
                  <c:v>9.8328959999999999</c:v>
                </c:pt>
                <c:pt idx="32177">
                  <c:v>9.8354140000000001</c:v>
                </c:pt>
                <c:pt idx="32178">
                  <c:v>9.8371929999999992</c:v>
                </c:pt>
                <c:pt idx="32179">
                  <c:v>9.8377189999999999</c:v>
                </c:pt>
                <c:pt idx="32180">
                  <c:v>9.8390819999999994</c:v>
                </c:pt>
                <c:pt idx="32181">
                  <c:v>9.8426220000000004</c:v>
                </c:pt>
                <c:pt idx="32182">
                  <c:v>9.8413179999999993</c:v>
                </c:pt>
                <c:pt idx="32183">
                  <c:v>9.8393910000000009</c:v>
                </c:pt>
                <c:pt idx="32184">
                  <c:v>9.8405550000000002</c:v>
                </c:pt>
                <c:pt idx="32185">
                  <c:v>9.8418399999999995</c:v>
                </c:pt>
                <c:pt idx="32186">
                  <c:v>9.8401530000000008</c:v>
                </c:pt>
                <c:pt idx="32187">
                  <c:v>9.8349720000000005</c:v>
                </c:pt>
                <c:pt idx="32188">
                  <c:v>9.8367740000000001</c:v>
                </c:pt>
                <c:pt idx="32189">
                  <c:v>9.8399289999999997</c:v>
                </c:pt>
                <c:pt idx="32190">
                  <c:v>9.8343290000000003</c:v>
                </c:pt>
                <c:pt idx="32191">
                  <c:v>9.8338809999999999</c:v>
                </c:pt>
                <c:pt idx="32192">
                  <c:v>9.8397240000000004</c:v>
                </c:pt>
                <c:pt idx="32193">
                  <c:v>9.8408940000000005</c:v>
                </c:pt>
                <c:pt idx="32194">
                  <c:v>9.8419240000000006</c:v>
                </c:pt>
                <c:pt idx="32195">
                  <c:v>9.8473210000000009</c:v>
                </c:pt>
                <c:pt idx="32196">
                  <c:v>9.8483999999999998</c:v>
                </c:pt>
                <c:pt idx="32197">
                  <c:v>9.8458430000000003</c:v>
                </c:pt>
                <c:pt idx="32198">
                  <c:v>9.8497459999999997</c:v>
                </c:pt>
                <c:pt idx="32199">
                  <c:v>9.8495729999999995</c:v>
                </c:pt>
                <c:pt idx="32200">
                  <c:v>9.844538</c:v>
                </c:pt>
                <c:pt idx="32201">
                  <c:v>9.8448960000000003</c:v>
                </c:pt>
                <c:pt idx="32202">
                  <c:v>9.8462060000000005</c:v>
                </c:pt>
                <c:pt idx="32203">
                  <c:v>9.8471539999999997</c:v>
                </c:pt>
                <c:pt idx="32204">
                  <c:v>9.8491750000000007</c:v>
                </c:pt>
                <c:pt idx="32205">
                  <c:v>9.8499560000000006</c:v>
                </c:pt>
                <c:pt idx="32206">
                  <c:v>9.8474509999999995</c:v>
                </c:pt>
                <c:pt idx="32207">
                  <c:v>9.8446899999999999</c:v>
                </c:pt>
                <c:pt idx="32208">
                  <c:v>9.8452909999999996</c:v>
                </c:pt>
                <c:pt idx="32209">
                  <c:v>9.847353</c:v>
                </c:pt>
                <c:pt idx="32210">
                  <c:v>9.8466819999999995</c:v>
                </c:pt>
                <c:pt idx="32211">
                  <c:v>9.8463560000000001</c:v>
                </c:pt>
                <c:pt idx="32212">
                  <c:v>9.846705</c:v>
                </c:pt>
                <c:pt idx="32213">
                  <c:v>9.8448810000000009</c:v>
                </c:pt>
                <c:pt idx="32214">
                  <c:v>9.8488039999999994</c:v>
                </c:pt>
                <c:pt idx="32215">
                  <c:v>9.8541980000000002</c:v>
                </c:pt>
                <c:pt idx="32216">
                  <c:v>9.8517530000000004</c:v>
                </c:pt>
                <c:pt idx="32217">
                  <c:v>9.8475610000000007</c:v>
                </c:pt>
                <c:pt idx="32218">
                  <c:v>9.8485659999999999</c:v>
                </c:pt>
                <c:pt idx="32219">
                  <c:v>9.853612</c:v>
                </c:pt>
                <c:pt idx="32220">
                  <c:v>9.8556679999999997</c:v>
                </c:pt>
                <c:pt idx="32221">
                  <c:v>9.8547209999999996</c:v>
                </c:pt>
                <c:pt idx="32222">
                  <c:v>9.8539410000000007</c:v>
                </c:pt>
                <c:pt idx="32223">
                  <c:v>9.8544680000000007</c:v>
                </c:pt>
                <c:pt idx="32224">
                  <c:v>9.8560970000000001</c:v>
                </c:pt>
                <c:pt idx="32225">
                  <c:v>9.8559800000000006</c:v>
                </c:pt>
                <c:pt idx="32226">
                  <c:v>9.8586869999999998</c:v>
                </c:pt>
                <c:pt idx="32227">
                  <c:v>9.8618590000000008</c:v>
                </c:pt>
                <c:pt idx="32228">
                  <c:v>9.8610699999999998</c:v>
                </c:pt>
                <c:pt idx="32229">
                  <c:v>9.8654530000000005</c:v>
                </c:pt>
                <c:pt idx="32230">
                  <c:v>9.8686019999999992</c:v>
                </c:pt>
                <c:pt idx="32231">
                  <c:v>9.8657640000000004</c:v>
                </c:pt>
                <c:pt idx="32232">
                  <c:v>9.8681660000000004</c:v>
                </c:pt>
                <c:pt idx="32233">
                  <c:v>9.8682909999999993</c:v>
                </c:pt>
                <c:pt idx="32234">
                  <c:v>9.8649360000000001</c:v>
                </c:pt>
                <c:pt idx="32235">
                  <c:v>9.8671410000000002</c:v>
                </c:pt>
                <c:pt idx="32236">
                  <c:v>9.8687509999999996</c:v>
                </c:pt>
                <c:pt idx="32237">
                  <c:v>9.8679450000000006</c:v>
                </c:pt>
                <c:pt idx="32238">
                  <c:v>9.8676940000000002</c:v>
                </c:pt>
                <c:pt idx="32239">
                  <c:v>9.864611</c:v>
                </c:pt>
                <c:pt idx="32240">
                  <c:v>9.8603609999999993</c:v>
                </c:pt>
                <c:pt idx="32241">
                  <c:v>9.8598700000000008</c:v>
                </c:pt>
                <c:pt idx="32242">
                  <c:v>9.8580699999999997</c:v>
                </c:pt>
                <c:pt idx="32243">
                  <c:v>9.8572109999999995</c:v>
                </c:pt>
                <c:pt idx="32244">
                  <c:v>9.8577049999999993</c:v>
                </c:pt>
                <c:pt idx="32245">
                  <c:v>9.8522569999999998</c:v>
                </c:pt>
                <c:pt idx="32246">
                  <c:v>9.8528029999999998</c:v>
                </c:pt>
                <c:pt idx="32247">
                  <c:v>9.8576080000000008</c:v>
                </c:pt>
                <c:pt idx="32248">
                  <c:v>9.8534629999999996</c:v>
                </c:pt>
                <c:pt idx="32249">
                  <c:v>9.8515350000000002</c:v>
                </c:pt>
                <c:pt idx="32250">
                  <c:v>9.8538879999999995</c:v>
                </c:pt>
                <c:pt idx="32251">
                  <c:v>9.8532069999999994</c:v>
                </c:pt>
                <c:pt idx="32252">
                  <c:v>9.8536000000000001</c:v>
                </c:pt>
                <c:pt idx="32253">
                  <c:v>9.8579749999999997</c:v>
                </c:pt>
                <c:pt idx="32254">
                  <c:v>9.8599560000000004</c:v>
                </c:pt>
                <c:pt idx="32255">
                  <c:v>9.8611629999999995</c:v>
                </c:pt>
                <c:pt idx="32256">
                  <c:v>9.8638779999999997</c:v>
                </c:pt>
                <c:pt idx="32257">
                  <c:v>9.8607119999999995</c:v>
                </c:pt>
                <c:pt idx="32258">
                  <c:v>9.8584940000000003</c:v>
                </c:pt>
                <c:pt idx="32259">
                  <c:v>9.8595640000000007</c:v>
                </c:pt>
                <c:pt idx="32260">
                  <c:v>9.8573389999999996</c:v>
                </c:pt>
                <c:pt idx="32261">
                  <c:v>9.8555189999999993</c:v>
                </c:pt>
                <c:pt idx="32262">
                  <c:v>9.8584379999999996</c:v>
                </c:pt>
                <c:pt idx="32263">
                  <c:v>9.8610779999999991</c:v>
                </c:pt>
                <c:pt idx="32264">
                  <c:v>9.862107</c:v>
                </c:pt>
                <c:pt idx="32265">
                  <c:v>9.8628509999999991</c:v>
                </c:pt>
                <c:pt idx="32266">
                  <c:v>9.8644839999999991</c:v>
                </c:pt>
                <c:pt idx="32267">
                  <c:v>9.8642430000000001</c:v>
                </c:pt>
                <c:pt idx="32268">
                  <c:v>9.8642079999999996</c:v>
                </c:pt>
                <c:pt idx="32269">
                  <c:v>9.8666490000000007</c:v>
                </c:pt>
                <c:pt idx="32270">
                  <c:v>9.8633989999999994</c:v>
                </c:pt>
                <c:pt idx="32271">
                  <c:v>9.8594849999999994</c:v>
                </c:pt>
                <c:pt idx="32272">
                  <c:v>9.8640830000000008</c:v>
                </c:pt>
                <c:pt idx="32273">
                  <c:v>9.8665149999999997</c:v>
                </c:pt>
                <c:pt idx="32274">
                  <c:v>9.8642640000000004</c:v>
                </c:pt>
                <c:pt idx="32275">
                  <c:v>9.8640349999999994</c:v>
                </c:pt>
                <c:pt idx="32276">
                  <c:v>9.8640240000000006</c:v>
                </c:pt>
                <c:pt idx="32277">
                  <c:v>9.8631080000000004</c:v>
                </c:pt>
                <c:pt idx="32278">
                  <c:v>9.8675049999999995</c:v>
                </c:pt>
                <c:pt idx="32279">
                  <c:v>9.8718730000000008</c:v>
                </c:pt>
                <c:pt idx="32280">
                  <c:v>9.8693829999999991</c:v>
                </c:pt>
                <c:pt idx="32281">
                  <c:v>9.8669779999999996</c:v>
                </c:pt>
                <c:pt idx="32282">
                  <c:v>9.8665369999999992</c:v>
                </c:pt>
                <c:pt idx="32283">
                  <c:v>9.8675949999999997</c:v>
                </c:pt>
                <c:pt idx="32284">
                  <c:v>9.8712549999999997</c:v>
                </c:pt>
                <c:pt idx="32285">
                  <c:v>9.8727820000000008</c:v>
                </c:pt>
                <c:pt idx="32286">
                  <c:v>9.8673520000000003</c:v>
                </c:pt>
                <c:pt idx="32287">
                  <c:v>9.8635009999999994</c:v>
                </c:pt>
                <c:pt idx="32288">
                  <c:v>9.8674389999999992</c:v>
                </c:pt>
                <c:pt idx="32289">
                  <c:v>9.8703920000000007</c:v>
                </c:pt>
                <c:pt idx="32290">
                  <c:v>9.8706519999999998</c:v>
                </c:pt>
                <c:pt idx="32291">
                  <c:v>9.8732620000000004</c:v>
                </c:pt>
                <c:pt idx="32292">
                  <c:v>9.8713770000000007</c:v>
                </c:pt>
                <c:pt idx="32293">
                  <c:v>9.8664109999999994</c:v>
                </c:pt>
                <c:pt idx="32294">
                  <c:v>9.869294</c:v>
                </c:pt>
                <c:pt idx="32295">
                  <c:v>9.8730740000000008</c:v>
                </c:pt>
                <c:pt idx="32296">
                  <c:v>9.8712689999999998</c:v>
                </c:pt>
                <c:pt idx="32297">
                  <c:v>9.8709070000000008</c:v>
                </c:pt>
                <c:pt idx="32298">
                  <c:v>9.8747860000000003</c:v>
                </c:pt>
                <c:pt idx="32299">
                  <c:v>9.8751470000000001</c:v>
                </c:pt>
                <c:pt idx="32300">
                  <c:v>9.8718810000000001</c:v>
                </c:pt>
                <c:pt idx="32301">
                  <c:v>9.8740880000000004</c:v>
                </c:pt>
                <c:pt idx="32302">
                  <c:v>9.8793009999999999</c:v>
                </c:pt>
                <c:pt idx="32303">
                  <c:v>9.8814759999999993</c:v>
                </c:pt>
                <c:pt idx="32304">
                  <c:v>9.8795559999999991</c:v>
                </c:pt>
                <c:pt idx="32305">
                  <c:v>9.8776109999999999</c:v>
                </c:pt>
                <c:pt idx="32306">
                  <c:v>9.8783700000000003</c:v>
                </c:pt>
                <c:pt idx="32307">
                  <c:v>9.8777840000000001</c:v>
                </c:pt>
                <c:pt idx="32308">
                  <c:v>9.8762319999999999</c:v>
                </c:pt>
                <c:pt idx="32309">
                  <c:v>9.8781479999999995</c:v>
                </c:pt>
                <c:pt idx="32310">
                  <c:v>9.8802780000000006</c:v>
                </c:pt>
                <c:pt idx="32311">
                  <c:v>9.8776589999999995</c:v>
                </c:pt>
                <c:pt idx="32312">
                  <c:v>9.8783279999999998</c:v>
                </c:pt>
                <c:pt idx="32313">
                  <c:v>9.8839360000000003</c:v>
                </c:pt>
                <c:pt idx="32314">
                  <c:v>9.8861509999999999</c:v>
                </c:pt>
                <c:pt idx="32315">
                  <c:v>9.886495</c:v>
                </c:pt>
                <c:pt idx="32316">
                  <c:v>9.8885719999999999</c:v>
                </c:pt>
                <c:pt idx="32317">
                  <c:v>9.8892349999999993</c:v>
                </c:pt>
                <c:pt idx="32318">
                  <c:v>9.8869880000000006</c:v>
                </c:pt>
                <c:pt idx="32319">
                  <c:v>9.8847579999999997</c:v>
                </c:pt>
                <c:pt idx="32320">
                  <c:v>9.8857529999999993</c:v>
                </c:pt>
                <c:pt idx="32321">
                  <c:v>9.8851859999999991</c:v>
                </c:pt>
                <c:pt idx="32322">
                  <c:v>9.884207</c:v>
                </c:pt>
                <c:pt idx="32323">
                  <c:v>9.8831769999999999</c:v>
                </c:pt>
                <c:pt idx="32324">
                  <c:v>9.8822930000000007</c:v>
                </c:pt>
                <c:pt idx="32325">
                  <c:v>9.8838000000000008</c:v>
                </c:pt>
                <c:pt idx="32326">
                  <c:v>9.8807759999999991</c:v>
                </c:pt>
                <c:pt idx="32327">
                  <c:v>9.8753060000000001</c:v>
                </c:pt>
                <c:pt idx="32328">
                  <c:v>9.8768609999999999</c:v>
                </c:pt>
                <c:pt idx="32329">
                  <c:v>9.8806829999999994</c:v>
                </c:pt>
                <c:pt idx="32330">
                  <c:v>9.8800830000000008</c:v>
                </c:pt>
                <c:pt idx="32331">
                  <c:v>9.8793980000000001</c:v>
                </c:pt>
                <c:pt idx="32332">
                  <c:v>9.8807939999999999</c:v>
                </c:pt>
                <c:pt idx="32333">
                  <c:v>9.8804180000000006</c:v>
                </c:pt>
                <c:pt idx="32334">
                  <c:v>9.8829049999999992</c:v>
                </c:pt>
                <c:pt idx="32335">
                  <c:v>9.8862050000000004</c:v>
                </c:pt>
                <c:pt idx="32336">
                  <c:v>9.8865990000000004</c:v>
                </c:pt>
                <c:pt idx="32337">
                  <c:v>9.8844480000000008</c:v>
                </c:pt>
                <c:pt idx="32338">
                  <c:v>9.8805370000000003</c:v>
                </c:pt>
                <c:pt idx="32339">
                  <c:v>9.882244</c:v>
                </c:pt>
                <c:pt idx="32340">
                  <c:v>9.8839790000000001</c:v>
                </c:pt>
                <c:pt idx="32341">
                  <c:v>9.8817020000000007</c:v>
                </c:pt>
                <c:pt idx="32342">
                  <c:v>9.88307</c:v>
                </c:pt>
                <c:pt idx="32343">
                  <c:v>9.8843700000000005</c:v>
                </c:pt>
                <c:pt idx="32344">
                  <c:v>9.8849800000000005</c:v>
                </c:pt>
                <c:pt idx="32345">
                  <c:v>9.8891620000000007</c:v>
                </c:pt>
                <c:pt idx="32346">
                  <c:v>9.8887330000000002</c:v>
                </c:pt>
                <c:pt idx="32347">
                  <c:v>9.8839550000000003</c:v>
                </c:pt>
                <c:pt idx="32348">
                  <c:v>9.8831279999999992</c:v>
                </c:pt>
                <c:pt idx="32349">
                  <c:v>9.8845589999999994</c:v>
                </c:pt>
                <c:pt idx="32350">
                  <c:v>9.8851530000000007</c:v>
                </c:pt>
                <c:pt idx="32351">
                  <c:v>9.8856789999999997</c:v>
                </c:pt>
                <c:pt idx="32352">
                  <c:v>9.8855070000000005</c:v>
                </c:pt>
                <c:pt idx="32353">
                  <c:v>9.8839539999999992</c:v>
                </c:pt>
                <c:pt idx="32354">
                  <c:v>9.8846679999999996</c:v>
                </c:pt>
                <c:pt idx="32355">
                  <c:v>9.885033</c:v>
                </c:pt>
                <c:pt idx="32356">
                  <c:v>9.8833549999999999</c:v>
                </c:pt>
                <c:pt idx="32357">
                  <c:v>9.8845259999999993</c:v>
                </c:pt>
                <c:pt idx="32358">
                  <c:v>9.8861450000000008</c:v>
                </c:pt>
                <c:pt idx="32359">
                  <c:v>9.8878620000000002</c:v>
                </c:pt>
                <c:pt idx="32360">
                  <c:v>9.8887470000000004</c:v>
                </c:pt>
                <c:pt idx="32361">
                  <c:v>9.8871179999999992</c:v>
                </c:pt>
                <c:pt idx="32362">
                  <c:v>9.8862430000000003</c:v>
                </c:pt>
                <c:pt idx="32363">
                  <c:v>9.8868980000000004</c:v>
                </c:pt>
                <c:pt idx="32364">
                  <c:v>9.890288</c:v>
                </c:pt>
                <c:pt idx="32365">
                  <c:v>9.8918400000000002</c:v>
                </c:pt>
                <c:pt idx="32366">
                  <c:v>9.8902140000000003</c:v>
                </c:pt>
                <c:pt idx="32367">
                  <c:v>9.8849830000000001</c:v>
                </c:pt>
                <c:pt idx="32368">
                  <c:v>9.8843289999999993</c:v>
                </c:pt>
                <c:pt idx="32369">
                  <c:v>9.8881920000000001</c:v>
                </c:pt>
                <c:pt idx="32370">
                  <c:v>9.8892349999999993</c:v>
                </c:pt>
                <c:pt idx="32371">
                  <c:v>9.8933020000000003</c:v>
                </c:pt>
                <c:pt idx="32372">
                  <c:v>9.8941999999999997</c:v>
                </c:pt>
                <c:pt idx="32373">
                  <c:v>9.8916740000000001</c:v>
                </c:pt>
                <c:pt idx="32374">
                  <c:v>9.8932269999999995</c:v>
                </c:pt>
                <c:pt idx="32375">
                  <c:v>9.8939269999999997</c:v>
                </c:pt>
                <c:pt idx="32376">
                  <c:v>9.8941780000000001</c:v>
                </c:pt>
                <c:pt idx="32377">
                  <c:v>9.8953570000000006</c:v>
                </c:pt>
                <c:pt idx="32378">
                  <c:v>9.8983889999999999</c:v>
                </c:pt>
                <c:pt idx="32379">
                  <c:v>9.9002409999999994</c:v>
                </c:pt>
                <c:pt idx="32380">
                  <c:v>9.8972560000000005</c:v>
                </c:pt>
                <c:pt idx="32381">
                  <c:v>9.8975410000000004</c:v>
                </c:pt>
                <c:pt idx="32382">
                  <c:v>9.8972619999999996</c:v>
                </c:pt>
                <c:pt idx="32383">
                  <c:v>9.8936430000000009</c:v>
                </c:pt>
                <c:pt idx="32384">
                  <c:v>9.8986040000000006</c:v>
                </c:pt>
                <c:pt idx="32385">
                  <c:v>9.9047289999999997</c:v>
                </c:pt>
                <c:pt idx="32386">
                  <c:v>9.8989019999999996</c:v>
                </c:pt>
                <c:pt idx="32387">
                  <c:v>9.8964459999999992</c:v>
                </c:pt>
                <c:pt idx="32388">
                  <c:v>9.9008819999999993</c:v>
                </c:pt>
                <c:pt idx="32389">
                  <c:v>9.8966250000000002</c:v>
                </c:pt>
                <c:pt idx="32390">
                  <c:v>9.8926960000000008</c:v>
                </c:pt>
                <c:pt idx="32391">
                  <c:v>9.8945329999999991</c:v>
                </c:pt>
                <c:pt idx="32392">
                  <c:v>9.8959050000000008</c:v>
                </c:pt>
                <c:pt idx="32393">
                  <c:v>9.8963889999999992</c:v>
                </c:pt>
                <c:pt idx="32394">
                  <c:v>9.8958899999999996</c:v>
                </c:pt>
                <c:pt idx="32395">
                  <c:v>9.8954489999999993</c:v>
                </c:pt>
                <c:pt idx="32396">
                  <c:v>9.8956710000000001</c:v>
                </c:pt>
                <c:pt idx="32397">
                  <c:v>9.8976229999999994</c:v>
                </c:pt>
                <c:pt idx="32398">
                  <c:v>9.9004689999999993</c:v>
                </c:pt>
                <c:pt idx="32399">
                  <c:v>9.8991480000000003</c:v>
                </c:pt>
                <c:pt idx="32400">
                  <c:v>9.9011309999999995</c:v>
                </c:pt>
                <c:pt idx="32401">
                  <c:v>9.9016570000000002</c:v>
                </c:pt>
                <c:pt idx="32402">
                  <c:v>9.8958220000000008</c:v>
                </c:pt>
                <c:pt idx="32403">
                  <c:v>9.8964999999999996</c:v>
                </c:pt>
                <c:pt idx="32404">
                  <c:v>9.8996300000000002</c:v>
                </c:pt>
                <c:pt idx="32405">
                  <c:v>9.8966910000000006</c:v>
                </c:pt>
                <c:pt idx="32406">
                  <c:v>9.8964680000000005</c:v>
                </c:pt>
                <c:pt idx="32407">
                  <c:v>9.8994859999999996</c:v>
                </c:pt>
                <c:pt idx="32408">
                  <c:v>9.9005559999999999</c:v>
                </c:pt>
                <c:pt idx="32409">
                  <c:v>9.9003499999999995</c:v>
                </c:pt>
                <c:pt idx="32410">
                  <c:v>9.9017730000000004</c:v>
                </c:pt>
                <c:pt idx="32411">
                  <c:v>9.8995809999999995</c:v>
                </c:pt>
                <c:pt idx="32412">
                  <c:v>9.8994330000000001</c:v>
                </c:pt>
                <c:pt idx="32413">
                  <c:v>9.9046500000000002</c:v>
                </c:pt>
                <c:pt idx="32414">
                  <c:v>9.9020639999999993</c:v>
                </c:pt>
                <c:pt idx="32415">
                  <c:v>9.8956379999999999</c:v>
                </c:pt>
                <c:pt idx="32416">
                  <c:v>9.8979169999999996</c:v>
                </c:pt>
                <c:pt idx="32417">
                  <c:v>9.9016690000000001</c:v>
                </c:pt>
                <c:pt idx="32418">
                  <c:v>9.9012100000000007</c:v>
                </c:pt>
                <c:pt idx="32419">
                  <c:v>9.9003960000000006</c:v>
                </c:pt>
                <c:pt idx="32420">
                  <c:v>9.9009739999999997</c:v>
                </c:pt>
                <c:pt idx="32421">
                  <c:v>9.8993769999999994</c:v>
                </c:pt>
                <c:pt idx="32422">
                  <c:v>9.8986520000000002</c:v>
                </c:pt>
                <c:pt idx="32423">
                  <c:v>9.9031310000000001</c:v>
                </c:pt>
                <c:pt idx="32424">
                  <c:v>9.9068319999999996</c:v>
                </c:pt>
                <c:pt idx="32425">
                  <c:v>9.9085079999999994</c:v>
                </c:pt>
                <c:pt idx="32426">
                  <c:v>9.9123669999999997</c:v>
                </c:pt>
                <c:pt idx="32427">
                  <c:v>9.9139079999999993</c:v>
                </c:pt>
                <c:pt idx="32428">
                  <c:v>9.9126110000000001</c:v>
                </c:pt>
                <c:pt idx="32429">
                  <c:v>9.9132049999999996</c:v>
                </c:pt>
                <c:pt idx="32430">
                  <c:v>9.9109970000000001</c:v>
                </c:pt>
                <c:pt idx="32431">
                  <c:v>9.906504</c:v>
                </c:pt>
                <c:pt idx="32432">
                  <c:v>9.9075799999999994</c:v>
                </c:pt>
                <c:pt idx="32433">
                  <c:v>9.9081869999999999</c:v>
                </c:pt>
                <c:pt idx="32434">
                  <c:v>9.9094850000000001</c:v>
                </c:pt>
                <c:pt idx="32435">
                  <c:v>9.9132709999999999</c:v>
                </c:pt>
                <c:pt idx="32436">
                  <c:v>9.9132149999999992</c:v>
                </c:pt>
                <c:pt idx="32437">
                  <c:v>9.911327</c:v>
                </c:pt>
                <c:pt idx="32438">
                  <c:v>9.9136679999999995</c:v>
                </c:pt>
                <c:pt idx="32439">
                  <c:v>9.9141539999999999</c:v>
                </c:pt>
                <c:pt idx="32440">
                  <c:v>9.9098290000000002</c:v>
                </c:pt>
                <c:pt idx="32441">
                  <c:v>9.9099210000000006</c:v>
                </c:pt>
                <c:pt idx="32442">
                  <c:v>9.9127109999999998</c:v>
                </c:pt>
                <c:pt idx="32443">
                  <c:v>9.9092339999999997</c:v>
                </c:pt>
                <c:pt idx="32444">
                  <c:v>9.9070660000000004</c:v>
                </c:pt>
                <c:pt idx="32445">
                  <c:v>9.9079739999999994</c:v>
                </c:pt>
                <c:pt idx="32446">
                  <c:v>9.9061789999999998</c:v>
                </c:pt>
                <c:pt idx="32447">
                  <c:v>9.9047129999999992</c:v>
                </c:pt>
                <c:pt idx="32448">
                  <c:v>9.9076450000000005</c:v>
                </c:pt>
                <c:pt idx="32449">
                  <c:v>9.9105299999999996</c:v>
                </c:pt>
                <c:pt idx="32450">
                  <c:v>9.9109809999999996</c:v>
                </c:pt>
                <c:pt idx="32451">
                  <c:v>9.9140569999999997</c:v>
                </c:pt>
                <c:pt idx="32452">
                  <c:v>9.9155090000000001</c:v>
                </c:pt>
                <c:pt idx="32453">
                  <c:v>9.9150500000000008</c:v>
                </c:pt>
                <c:pt idx="32454">
                  <c:v>9.9197170000000003</c:v>
                </c:pt>
                <c:pt idx="32455">
                  <c:v>9.9188179999999999</c:v>
                </c:pt>
                <c:pt idx="32456">
                  <c:v>9.9149429999999992</c:v>
                </c:pt>
                <c:pt idx="32457">
                  <c:v>9.9203360000000007</c:v>
                </c:pt>
                <c:pt idx="32458">
                  <c:v>9.9224250000000005</c:v>
                </c:pt>
                <c:pt idx="32459">
                  <c:v>9.9164659999999998</c:v>
                </c:pt>
                <c:pt idx="32460">
                  <c:v>9.9166640000000008</c:v>
                </c:pt>
                <c:pt idx="32461">
                  <c:v>9.9195250000000001</c:v>
                </c:pt>
                <c:pt idx="32462">
                  <c:v>9.9156479999999991</c:v>
                </c:pt>
                <c:pt idx="32463">
                  <c:v>9.9129050000000003</c:v>
                </c:pt>
                <c:pt idx="32464">
                  <c:v>9.9158399999999993</c:v>
                </c:pt>
                <c:pt idx="32465">
                  <c:v>9.9175959999999996</c:v>
                </c:pt>
                <c:pt idx="32466">
                  <c:v>9.9185879999999997</c:v>
                </c:pt>
                <c:pt idx="32467">
                  <c:v>9.9197860000000002</c:v>
                </c:pt>
                <c:pt idx="32468">
                  <c:v>9.9173270000000002</c:v>
                </c:pt>
                <c:pt idx="32469">
                  <c:v>9.9160719999999998</c:v>
                </c:pt>
                <c:pt idx="32470">
                  <c:v>9.9223440000000007</c:v>
                </c:pt>
                <c:pt idx="32471">
                  <c:v>9.9226849999999995</c:v>
                </c:pt>
                <c:pt idx="32472">
                  <c:v>9.9143720000000002</c:v>
                </c:pt>
                <c:pt idx="32473">
                  <c:v>9.9177839999999993</c:v>
                </c:pt>
                <c:pt idx="32474">
                  <c:v>9.9253490000000006</c:v>
                </c:pt>
                <c:pt idx="32475">
                  <c:v>9.9212279999999993</c:v>
                </c:pt>
                <c:pt idx="32476">
                  <c:v>9.9204989999999995</c:v>
                </c:pt>
                <c:pt idx="32477">
                  <c:v>9.9256209999999996</c:v>
                </c:pt>
                <c:pt idx="32478">
                  <c:v>9.9251810000000003</c:v>
                </c:pt>
                <c:pt idx="32479">
                  <c:v>9.916639</c:v>
                </c:pt>
                <c:pt idx="32480">
                  <c:v>9.9151260000000008</c:v>
                </c:pt>
                <c:pt idx="32481">
                  <c:v>9.9233659999999997</c:v>
                </c:pt>
                <c:pt idx="32482">
                  <c:v>9.9228590000000008</c:v>
                </c:pt>
                <c:pt idx="32483">
                  <c:v>9.9172370000000001</c:v>
                </c:pt>
                <c:pt idx="32484">
                  <c:v>9.9209949999999996</c:v>
                </c:pt>
                <c:pt idx="32485">
                  <c:v>9.9244909999999997</c:v>
                </c:pt>
                <c:pt idx="32486">
                  <c:v>9.9227240000000005</c:v>
                </c:pt>
                <c:pt idx="32487">
                  <c:v>9.9232700000000005</c:v>
                </c:pt>
                <c:pt idx="32488">
                  <c:v>9.9238269999999993</c:v>
                </c:pt>
                <c:pt idx="32489">
                  <c:v>9.9198299999999993</c:v>
                </c:pt>
                <c:pt idx="32490">
                  <c:v>9.9174629999999997</c:v>
                </c:pt>
                <c:pt idx="32491">
                  <c:v>9.9216180000000005</c:v>
                </c:pt>
                <c:pt idx="32492">
                  <c:v>9.9290880000000001</c:v>
                </c:pt>
                <c:pt idx="32493">
                  <c:v>9.9327310000000004</c:v>
                </c:pt>
                <c:pt idx="32494">
                  <c:v>9.9296769999999999</c:v>
                </c:pt>
                <c:pt idx="32495">
                  <c:v>9.9304089999999992</c:v>
                </c:pt>
                <c:pt idx="32496">
                  <c:v>9.9394329999999993</c:v>
                </c:pt>
                <c:pt idx="32497">
                  <c:v>9.9417799999999996</c:v>
                </c:pt>
                <c:pt idx="32498">
                  <c:v>9.9356159999999996</c:v>
                </c:pt>
                <c:pt idx="32499">
                  <c:v>9.9335880000000003</c:v>
                </c:pt>
                <c:pt idx="32500">
                  <c:v>9.9379449999999991</c:v>
                </c:pt>
                <c:pt idx="32501">
                  <c:v>9.9370030000000007</c:v>
                </c:pt>
                <c:pt idx="32502">
                  <c:v>9.9360330000000001</c:v>
                </c:pt>
                <c:pt idx="32503">
                  <c:v>9.9353599999999993</c:v>
                </c:pt>
                <c:pt idx="32504">
                  <c:v>9.9309290000000008</c:v>
                </c:pt>
                <c:pt idx="32505">
                  <c:v>9.9351350000000007</c:v>
                </c:pt>
                <c:pt idx="32506">
                  <c:v>9.9394209999999994</c:v>
                </c:pt>
                <c:pt idx="32507">
                  <c:v>9.9371360000000006</c:v>
                </c:pt>
                <c:pt idx="32508">
                  <c:v>9.9397330000000004</c:v>
                </c:pt>
                <c:pt idx="32509">
                  <c:v>9.9406850000000002</c:v>
                </c:pt>
                <c:pt idx="32510">
                  <c:v>9.9381090000000007</c:v>
                </c:pt>
                <c:pt idx="32511">
                  <c:v>9.9404990000000009</c:v>
                </c:pt>
                <c:pt idx="32512">
                  <c:v>9.9416419999999999</c:v>
                </c:pt>
                <c:pt idx="32513">
                  <c:v>9.9346150000000009</c:v>
                </c:pt>
                <c:pt idx="32514">
                  <c:v>9.9274009999999997</c:v>
                </c:pt>
                <c:pt idx="32515">
                  <c:v>9.9306009999999993</c:v>
                </c:pt>
                <c:pt idx="32516">
                  <c:v>9.9304539999999992</c:v>
                </c:pt>
                <c:pt idx="32517">
                  <c:v>9.926857</c:v>
                </c:pt>
                <c:pt idx="32518">
                  <c:v>9.9326749999999997</c:v>
                </c:pt>
                <c:pt idx="32519">
                  <c:v>9.9361180000000004</c:v>
                </c:pt>
                <c:pt idx="32520">
                  <c:v>9.9343009999999996</c:v>
                </c:pt>
                <c:pt idx="32521">
                  <c:v>9.9369519999999998</c:v>
                </c:pt>
                <c:pt idx="32522">
                  <c:v>9.9387159999999994</c:v>
                </c:pt>
                <c:pt idx="32523">
                  <c:v>9.9348899999999993</c:v>
                </c:pt>
                <c:pt idx="32524">
                  <c:v>9.9332580000000004</c:v>
                </c:pt>
                <c:pt idx="32525">
                  <c:v>9.9348100000000006</c:v>
                </c:pt>
                <c:pt idx="32526">
                  <c:v>9.9351660000000006</c:v>
                </c:pt>
                <c:pt idx="32527">
                  <c:v>9.9376250000000006</c:v>
                </c:pt>
                <c:pt idx="32528">
                  <c:v>9.9359509999999993</c:v>
                </c:pt>
                <c:pt idx="32529">
                  <c:v>9.9299870000000006</c:v>
                </c:pt>
                <c:pt idx="32530">
                  <c:v>9.9347539999999999</c:v>
                </c:pt>
                <c:pt idx="32531">
                  <c:v>9.9400870000000001</c:v>
                </c:pt>
                <c:pt idx="32532">
                  <c:v>9.9356489999999997</c:v>
                </c:pt>
                <c:pt idx="32533">
                  <c:v>9.9366599999999998</c:v>
                </c:pt>
                <c:pt idx="32534">
                  <c:v>9.9406540000000003</c:v>
                </c:pt>
                <c:pt idx="32535">
                  <c:v>9.9401189999999993</c:v>
                </c:pt>
                <c:pt idx="32536">
                  <c:v>9.9400689999999994</c:v>
                </c:pt>
                <c:pt idx="32537">
                  <c:v>9.9376250000000006</c:v>
                </c:pt>
                <c:pt idx="32538">
                  <c:v>9.9344599999999996</c:v>
                </c:pt>
                <c:pt idx="32539">
                  <c:v>9.9373749999999994</c:v>
                </c:pt>
                <c:pt idx="32540">
                  <c:v>9.9419970000000006</c:v>
                </c:pt>
                <c:pt idx="32541">
                  <c:v>9.9397540000000006</c:v>
                </c:pt>
                <c:pt idx="32542">
                  <c:v>9.9378910000000005</c:v>
                </c:pt>
                <c:pt idx="32543">
                  <c:v>9.9390269999999994</c:v>
                </c:pt>
                <c:pt idx="32544">
                  <c:v>9.9379709999999992</c:v>
                </c:pt>
                <c:pt idx="32545">
                  <c:v>9.9382929999999998</c:v>
                </c:pt>
                <c:pt idx="32546">
                  <c:v>9.9413809999999998</c:v>
                </c:pt>
                <c:pt idx="32547">
                  <c:v>9.9415449999999996</c:v>
                </c:pt>
                <c:pt idx="32548">
                  <c:v>9.9410520000000009</c:v>
                </c:pt>
                <c:pt idx="32549">
                  <c:v>9.9405459999999994</c:v>
                </c:pt>
                <c:pt idx="32550">
                  <c:v>9.9383389999999991</c:v>
                </c:pt>
                <c:pt idx="32551">
                  <c:v>9.9422949999999997</c:v>
                </c:pt>
                <c:pt idx="32552">
                  <c:v>9.9477370000000001</c:v>
                </c:pt>
                <c:pt idx="32553">
                  <c:v>9.9439080000000004</c:v>
                </c:pt>
                <c:pt idx="32554">
                  <c:v>9.9393940000000001</c:v>
                </c:pt>
                <c:pt idx="32555">
                  <c:v>9.9401550000000007</c:v>
                </c:pt>
                <c:pt idx="32556">
                  <c:v>9.9420540000000006</c:v>
                </c:pt>
                <c:pt idx="32557">
                  <c:v>9.9429999999999996</c:v>
                </c:pt>
                <c:pt idx="32558">
                  <c:v>9.9465369999999993</c:v>
                </c:pt>
                <c:pt idx="32559">
                  <c:v>9.9496640000000003</c:v>
                </c:pt>
                <c:pt idx="32560">
                  <c:v>9.9484849999999998</c:v>
                </c:pt>
                <c:pt idx="32561">
                  <c:v>9.9473459999999996</c:v>
                </c:pt>
                <c:pt idx="32562">
                  <c:v>9.9454010000000004</c:v>
                </c:pt>
                <c:pt idx="32563">
                  <c:v>9.9450059999999993</c:v>
                </c:pt>
                <c:pt idx="32564">
                  <c:v>9.9441220000000001</c:v>
                </c:pt>
                <c:pt idx="32565">
                  <c:v>9.9423259999999996</c:v>
                </c:pt>
                <c:pt idx="32566">
                  <c:v>9.9473690000000001</c:v>
                </c:pt>
                <c:pt idx="32567">
                  <c:v>9.9518590000000007</c:v>
                </c:pt>
                <c:pt idx="32568">
                  <c:v>9.9507499999999993</c:v>
                </c:pt>
                <c:pt idx="32569">
                  <c:v>9.9510550000000002</c:v>
                </c:pt>
                <c:pt idx="32570">
                  <c:v>9.9525590000000008</c:v>
                </c:pt>
                <c:pt idx="32571">
                  <c:v>9.9532500000000006</c:v>
                </c:pt>
                <c:pt idx="32572">
                  <c:v>9.9542369999999991</c:v>
                </c:pt>
                <c:pt idx="32573">
                  <c:v>9.9544619999999995</c:v>
                </c:pt>
                <c:pt idx="32574">
                  <c:v>9.9539589999999993</c:v>
                </c:pt>
                <c:pt idx="32575">
                  <c:v>9.9530290000000008</c:v>
                </c:pt>
                <c:pt idx="32576">
                  <c:v>9.9533310000000004</c:v>
                </c:pt>
                <c:pt idx="32577">
                  <c:v>9.9538689999999992</c:v>
                </c:pt>
                <c:pt idx="32578">
                  <c:v>9.9546949999999992</c:v>
                </c:pt>
                <c:pt idx="32579">
                  <c:v>9.9556050000000003</c:v>
                </c:pt>
                <c:pt idx="32580">
                  <c:v>9.954917</c:v>
                </c:pt>
                <c:pt idx="32581">
                  <c:v>9.9573630000000009</c:v>
                </c:pt>
                <c:pt idx="32582">
                  <c:v>9.9595859999999998</c:v>
                </c:pt>
                <c:pt idx="32583">
                  <c:v>9.9568100000000008</c:v>
                </c:pt>
                <c:pt idx="32584">
                  <c:v>9.9566470000000002</c:v>
                </c:pt>
                <c:pt idx="32585">
                  <c:v>9.9557819999999992</c:v>
                </c:pt>
                <c:pt idx="32586">
                  <c:v>9.9502369999999996</c:v>
                </c:pt>
                <c:pt idx="32587">
                  <c:v>9.9481059999999992</c:v>
                </c:pt>
                <c:pt idx="32588">
                  <c:v>9.9524930000000005</c:v>
                </c:pt>
                <c:pt idx="32589">
                  <c:v>9.9511099999999999</c:v>
                </c:pt>
                <c:pt idx="32590">
                  <c:v>9.9458110000000008</c:v>
                </c:pt>
                <c:pt idx="32591">
                  <c:v>9.9449229999999993</c:v>
                </c:pt>
                <c:pt idx="32592">
                  <c:v>9.9475569999999998</c:v>
                </c:pt>
                <c:pt idx="32593">
                  <c:v>9.950628</c:v>
                </c:pt>
                <c:pt idx="32594">
                  <c:v>9.9507200000000005</c:v>
                </c:pt>
                <c:pt idx="32595">
                  <c:v>9.9522410000000008</c:v>
                </c:pt>
                <c:pt idx="32596">
                  <c:v>9.9569329999999994</c:v>
                </c:pt>
                <c:pt idx="32597">
                  <c:v>9.9584960000000002</c:v>
                </c:pt>
                <c:pt idx="32598">
                  <c:v>9.9583580000000005</c:v>
                </c:pt>
                <c:pt idx="32599">
                  <c:v>9.9562380000000008</c:v>
                </c:pt>
                <c:pt idx="32600">
                  <c:v>9.9612169999999995</c:v>
                </c:pt>
                <c:pt idx="32601">
                  <c:v>9.9688719999999993</c:v>
                </c:pt>
                <c:pt idx="32602">
                  <c:v>9.965147</c:v>
                </c:pt>
                <c:pt idx="32603">
                  <c:v>9.9648120000000002</c:v>
                </c:pt>
                <c:pt idx="32604">
                  <c:v>9.9694520000000004</c:v>
                </c:pt>
                <c:pt idx="32605">
                  <c:v>9.9630890000000001</c:v>
                </c:pt>
                <c:pt idx="32606">
                  <c:v>9.9550420000000006</c:v>
                </c:pt>
                <c:pt idx="32607">
                  <c:v>9.9525640000000006</c:v>
                </c:pt>
                <c:pt idx="32608">
                  <c:v>9.9498479999999994</c:v>
                </c:pt>
                <c:pt idx="32609">
                  <c:v>9.9513359999999995</c:v>
                </c:pt>
                <c:pt idx="32610">
                  <c:v>9.9561609999999998</c:v>
                </c:pt>
                <c:pt idx="32611">
                  <c:v>9.9544789999999992</c:v>
                </c:pt>
                <c:pt idx="32612">
                  <c:v>9.9518339999999998</c:v>
                </c:pt>
                <c:pt idx="32613">
                  <c:v>9.9563760000000006</c:v>
                </c:pt>
                <c:pt idx="32614">
                  <c:v>9.9601699999999997</c:v>
                </c:pt>
                <c:pt idx="32615">
                  <c:v>9.9611789999999996</c:v>
                </c:pt>
                <c:pt idx="32616">
                  <c:v>9.961881</c:v>
                </c:pt>
                <c:pt idx="32617">
                  <c:v>9.9635060000000006</c:v>
                </c:pt>
                <c:pt idx="32618">
                  <c:v>9.9693000000000005</c:v>
                </c:pt>
                <c:pt idx="32619">
                  <c:v>9.9746740000000003</c:v>
                </c:pt>
                <c:pt idx="32620">
                  <c:v>9.9736910000000005</c:v>
                </c:pt>
                <c:pt idx="32621">
                  <c:v>9.9676799999999997</c:v>
                </c:pt>
                <c:pt idx="32622">
                  <c:v>9.9659910000000007</c:v>
                </c:pt>
                <c:pt idx="32623">
                  <c:v>9.9672049999999999</c:v>
                </c:pt>
                <c:pt idx="32624">
                  <c:v>9.9651259999999997</c:v>
                </c:pt>
                <c:pt idx="32625">
                  <c:v>9.9637410000000006</c:v>
                </c:pt>
                <c:pt idx="32626">
                  <c:v>9.9640140000000006</c:v>
                </c:pt>
                <c:pt idx="32627">
                  <c:v>9.9661449999999991</c:v>
                </c:pt>
                <c:pt idx="32628">
                  <c:v>9.9638059999999999</c:v>
                </c:pt>
                <c:pt idx="32629">
                  <c:v>9.9573330000000002</c:v>
                </c:pt>
                <c:pt idx="32630">
                  <c:v>9.9550000000000001</c:v>
                </c:pt>
                <c:pt idx="32631">
                  <c:v>9.9550090000000004</c:v>
                </c:pt>
                <c:pt idx="32632">
                  <c:v>9.9585609999999996</c:v>
                </c:pt>
                <c:pt idx="32633">
                  <c:v>9.9597850000000001</c:v>
                </c:pt>
                <c:pt idx="32634">
                  <c:v>9.9553259999999995</c:v>
                </c:pt>
                <c:pt idx="32635">
                  <c:v>9.9585380000000008</c:v>
                </c:pt>
                <c:pt idx="32636">
                  <c:v>9.9630519999999994</c:v>
                </c:pt>
                <c:pt idx="32637">
                  <c:v>9.9587669999999999</c:v>
                </c:pt>
                <c:pt idx="32638">
                  <c:v>9.9584539999999997</c:v>
                </c:pt>
                <c:pt idx="32639">
                  <c:v>9.9642719999999994</c:v>
                </c:pt>
                <c:pt idx="32640">
                  <c:v>9.9663059999999994</c:v>
                </c:pt>
                <c:pt idx="32641">
                  <c:v>9.9693679999999993</c:v>
                </c:pt>
                <c:pt idx="32642">
                  <c:v>9.9757280000000002</c:v>
                </c:pt>
                <c:pt idx="32643">
                  <c:v>9.9741009999999992</c:v>
                </c:pt>
                <c:pt idx="32644">
                  <c:v>9.9714329999999993</c:v>
                </c:pt>
                <c:pt idx="32645">
                  <c:v>9.9751300000000001</c:v>
                </c:pt>
                <c:pt idx="32646">
                  <c:v>9.9759259999999994</c:v>
                </c:pt>
                <c:pt idx="32647">
                  <c:v>9.9730670000000003</c:v>
                </c:pt>
                <c:pt idx="32648">
                  <c:v>9.9721290000000007</c:v>
                </c:pt>
                <c:pt idx="32649">
                  <c:v>9.9716719999999999</c:v>
                </c:pt>
                <c:pt idx="32650">
                  <c:v>9.972251</c:v>
                </c:pt>
                <c:pt idx="32651">
                  <c:v>9.9698209999999996</c:v>
                </c:pt>
                <c:pt idx="32652">
                  <c:v>9.9681160000000002</c:v>
                </c:pt>
                <c:pt idx="32653">
                  <c:v>9.9742420000000003</c:v>
                </c:pt>
                <c:pt idx="32654">
                  <c:v>9.9748710000000003</c:v>
                </c:pt>
                <c:pt idx="32655">
                  <c:v>9.9699229999999996</c:v>
                </c:pt>
                <c:pt idx="32656">
                  <c:v>9.9750150000000009</c:v>
                </c:pt>
                <c:pt idx="32657">
                  <c:v>9.9815629999999995</c:v>
                </c:pt>
                <c:pt idx="32658">
                  <c:v>9.9767329999999994</c:v>
                </c:pt>
                <c:pt idx="32659">
                  <c:v>9.9740470000000006</c:v>
                </c:pt>
                <c:pt idx="32660">
                  <c:v>9.9754339999999999</c:v>
                </c:pt>
                <c:pt idx="32661">
                  <c:v>9.9744050000000009</c:v>
                </c:pt>
                <c:pt idx="32662">
                  <c:v>9.9739020000000007</c:v>
                </c:pt>
                <c:pt idx="32663">
                  <c:v>9.9759060000000002</c:v>
                </c:pt>
                <c:pt idx="32664">
                  <c:v>9.9768519999999992</c:v>
                </c:pt>
                <c:pt idx="32665">
                  <c:v>9.9742809999999995</c:v>
                </c:pt>
                <c:pt idx="32666">
                  <c:v>9.9721759999999993</c:v>
                </c:pt>
                <c:pt idx="32667">
                  <c:v>9.9710079999999994</c:v>
                </c:pt>
                <c:pt idx="32668">
                  <c:v>9.9760139999999993</c:v>
                </c:pt>
                <c:pt idx="32669">
                  <c:v>9.9824839999999995</c:v>
                </c:pt>
                <c:pt idx="32670">
                  <c:v>9.9780040000000003</c:v>
                </c:pt>
                <c:pt idx="32671">
                  <c:v>9.9715659999999993</c:v>
                </c:pt>
                <c:pt idx="32672">
                  <c:v>9.9730410000000003</c:v>
                </c:pt>
                <c:pt idx="32673">
                  <c:v>9.9743820000000003</c:v>
                </c:pt>
                <c:pt idx="32674">
                  <c:v>9.9734169999999995</c:v>
                </c:pt>
                <c:pt idx="32675">
                  <c:v>9.9740479999999998</c:v>
                </c:pt>
                <c:pt idx="32676">
                  <c:v>9.9725570000000001</c:v>
                </c:pt>
                <c:pt idx="32677">
                  <c:v>9.9727329999999998</c:v>
                </c:pt>
                <c:pt idx="32678">
                  <c:v>9.9791220000000003</c:v>
                </c:pt>
                <c:pt idx="32679">
                  <c:v>9.9846219999999999</c:v>
                </c:pt>
                <c:pt idx="32680">
                  <c:v>9.9836550000000006</c:v>
                </c:pt>
                <c:pt idx="32681">
                  <c:v>9.9862099999999998</c:v>
                </c:pt>
                <c:pt idx="32682">
                  <c:v>9.9885210000000004</c:v>
                </c:pt>
                <c:pt idx="32683">
                  <c:v>9.9849829999999997</c:v>
                </c:pt>
                <c:pt idx="32684">
                  <c:v>9.9871040000000004</c:v>
                </c:pt>
                <c:pt idx="32685">
                  <c:v>9.9897620000000007</c:v>
                </c:pt>
                <c:pt idx="32686">
                  <c:v>9.9885649999999995</c:v>
                </c:pt>
                <c:pt idx="32687">
                  <c:v>9.9892749999999992</c:v>
                </c:pt>
                <c:pt idx="32688">
                  <c:v>9.9904650000000004</c:v>
                </c:pt>
                <c:pt idx="32689">
                  <c:v>9.9908900000000003</c:v>
                </c:pt>
                <c:pt idx="32690">
                  <c:v>9.9886060000000008</c:v>
                </c:pt>
                <c:pt idx="32691">
                  <c:v>9.9860299999999995</c:v>
                </c:pt>
                <c:pt idx="32692">
                  <c:v>9.9873630000000002</c:v>
                </c:pt>
                <c:pt idx="32693">
                  <c:v>9.9881239999999991</c:v>
                </c:pt>
                <c:pt idx="32694">
                  <c:v>9.9875000000000007</c:v>
                </c:pt>
                <c:pt idx="32695">
                  <c:v>9.9860620000000004</c:v>
                </c:pt>
                <c:pt idx="32696">
                  <c:v>9.9863429999999997</c:v>
                </c:pt>
                <c:pt idx="32697">
                  <c:v>9.9883849999999992</c:v>
                </c:pt>
                <c:pt idx="32698">
                  <c:v>9.9882460000000002</c:v>
                </c:pt>
                <c:pt idx="32699">
                  <c:v>9.9870070000000002</c:v>
                </c:pt>
                <c:pt idx="32700">
                  <c:v>9.99057</c:v>
                </c:pt>
                <c:pt idx="32701">
                  <c:v>9.9928489999999996</c:v>
                </c:pt>
                <c:pt idx="32702">
                  <c:v>9.9903049999999993</c:v>
                </c:pt>
                <c:pt idx="32703">
                  <c:v>9.9894859999999994</c:v>
                </c:pt>
                <c:pt idx="32704">
                  <c:v>9.9901949999999999</c:v>
                </c:pt>
                <c:pt idx="32705">
                  <c:v>9.9918209999999998</c:v>
                </c:pt>
                <c:pt idx="32706">
                  <c:v>9.9925250000000005</c:v>
                </c:pt>
                <c:pt idx="32707">
                  <c:v>9.989808</c:v>
                </c:pt>
                <c:pt idx="32708">
                  <c:v>9.9859209999999994</c:v>
                </c:pt>
                <c:pt idx="32709">
                  <c:v>9.985125</c:v>
                </c:pt>
                <c:pt idx="32710">
                  <c:v>9.9867840000000001</c:v>
                </c:pt>
                <c:pt idx="32711">
                  <c:v>9.9848119999999998</c:v>
                </c:pt>
                <c:pt idx="32712">
                  <c:v>9.9786579999999994</c:v>
                </c:pt>
                <c:pt idx="32713">
                  <c:v>9.9809169999999998</c:v>
                </c:pt>
                <c:pt idx="32714">
                  <c:v>9.9893870000000007</c:v>
                </c:pt>
                <c:pt idx="32715">
                  <c:v>9.9908680000000007</c:v>
                </c:pt>
                <c:pt idx="32716">
                  <c:v>9.9906640000000007</c:v>
                </c:pt>
                <c:pt idx="32717">
                  <c:v>9.9942790000000006</c:v>
                </c:pt>
                <c:pt idx="32718">
                  <c:v>9.9909099999999995</c:v>
                </c:pt>
                <c:pt idx="32719">
                  <c:v>9.9845000000000006</c:v>
                </c:pt>
                <c:pt idx="32720">
                  <c:v>9.9882519999999992</c:v>
                </c:pt>
                <c:pt idx="32721">
                  <c:v>9.9928650000000001</c:v>
                </c:pt>
                <c:pt idx="32722">
                  <c:v>9.9938439999999993</c:v>
                </c:pt>
                <c:pt idx="32723">
                  <c:v>9.9954590000000003</c:v>
                </c:pt>
                <c:pt idx="32724">
                  <c:v>9.9929769999999998</c:v>
                </c:pt>
                <c:pt idx="32725">
                  <c:v>9.9913129999999999</c:v>
                </c:pt>
                <c:pt idx="32726">
                  <c:v>9.9954850000000004</c:v>
                </c:pt>
                <c:pt idx="32727">
                  <c:v>9.9963490000000004</c:v>
                </c:pt>
                <c:pt idx="32728">
                  <c:v>9.9896510000000003</c:v>
                </c:pt>
                <c:pt idx="32729">
                  <c:v>9.9883290000000002</c:v>
                </c:pt>
                <c:pt idx="32730">
                  <c:v>9.9957969999999996</c:v>
                </c:pt>
                <c:pt idx="32731">
                  <c:v>9.9946940000000009</c:v>
                </c:pt>
                <c:pt idx="32732">
                  <c:v>9.9901990000000005</c:v>
                </c:pt>
                <c:pt idx="32733">
                  <c:v>9.9934799999999999</c:v>
                </c:pt>
                <c:pt idx="32734">
                  <c:v>9.9911329999999996</c:v>
                </c:pt>
                <c:pt idx="32735">
                  <c:v>9.9851849999999995</c:v>
                </c:pt>
                <c:pt idx="32736">
                  <c:v>9.9880750000000003</c:v>
                </c:pt>
                <c:pt idx="32737">
                  <c:v>9.9940259999999999</c:v>
                </c:pt>
                <c:pt idx="32738">
                  <c:v>9.9941130000000005</c:v>
                </c:pt>
                <c:pt idx="32739">
                  <c:v>9.9907629999999994</c:v>
                </c:pt>
                <c:pt idx="32740">
                  <c:v>9.9890179999999997</c:v>
                </c:pt>
                <c:pt idx="32741">
                  <c:v>9.9888569999999994</c:v>
                </c:pt>
                <c:pt idx="32742">
                  <c:v>9.9887730000000001</c:v>
                </c:pt>
                <c:pt idx="32743">
                  <c:v>9.9875109999999996</c:v>
                </c:pt>
                <c:pt idx="32744">
                  <c:v>9.9885800000000007</c:v>
                </c:pt>
                <c:pt idx="32745">
                  <c:v>9.9938289999999999</c:v>
                </c:pt>
                <c:pt idx="32746">
                  <c:v>9.9945690000000003</c:v>
                </c:pt>
                <c:pt idx="32747">
                  <c:v>9.9906269999999999</c:v>
                </c:pt>
                <c:pt idx="32748">
                  <c:v>9.9904349999999997</c:v>
                </c:pt>
                <c:pt idx="32749">
                  <c:v>9.9952749999999995</c:v>
                </c:pt>
                <c:pt idx="32750">
                  <c:v>9.9968240000000002</c:v>
                </c:pt>
                <c:pt idx="32751">
                  <c:v>9.997128</c:v>
                </c:pt>
                <c:pt idx="32752">
                  <c:v>10.000377</c:v>
                </c:pt>
                <c:pt idx="32753">
                  <c:v>9.9961169999999999</c:v>
                </c:pt>
                <c:pt idx="32754">
                  <c:v>9.9916040000000006</c:v>
                </c:pt>
                <c:pt idx="32755">
                  <c:v>9.995412</c:v>
                </c:pt>
                <c:pt idx="32756">
                  <c:v>9.9970999999999997</c:v>
                </c:pt>
                <c:pt idx="32757">
                  <c:v>9.9917890000000007</c:v>
                </c:pt>
                <c:pt idx="32758">
                  <c:v>9.9893260000000001</c:v>
                </c:pt>
                <c:pt idx="32759">
                  <c:v>9.9947619999999997</c:v>
                </c:pt>
                <c:pt idx="32760">
                  <c:v>9.9964659999999999</c:v>
                </c:pt>
                <c:pt idx="32761">
                  <c:v>9.9939370000000007</c:v>
                </c:pt>
                <c:pt idx="32762">
                  <c:v>9.9924949999999999</c:v>
                </c:pt>
                <c:pt idx="32763">
                  <c:v>9.9919039999999999</c:v>
                </c:pt>
                <c:pt idx="32764">
                  <c:v>9.9946529999999996</c:v>
                </c:pt>
                <c:pt idx="32765">
                  <c:v>9.9937280000000008</c:v>
                </c:pt>
                <c:pt idx="32766">
                  <c:v>9.994078</c:v>
                </c:pt>
                <c:pt idx="32767">
                  <c:v>9.9983620000000002</c:v>
                </c:pt>
                <c:pt idx="32768">
                  <c:v>9.9971750000000004</c:v>
                </c:pt>
                <c:pt idx="32769">
                  <c:v>9.9980180000000001</c:v>
                </c:pt>
                <c:pt idx="32770">
                  <c:v>9.9979320000000005</c:v>
                </c:pt>
                <c:pt idx="32771">
                  <c:v>9.9962479999999996</c:v>
                </c:pt>
                <c:pt idx="32772">
                  <c:v>9.9985160000000004</c:v>
                </c:pt>
                <c:pt idx="32773">
                  <c:v>9.9998439999999995</c:v>
                </c:pt>
                <c:pt idx="32774">
                  <c:v>9.9992429999999999</c:v>
                </c:pt>
                <c:pt idx="32775">
                  <c:v>9.9967740000000003</c:v>
                </c:pt>
                <c:pt idx="32776">
                  <c:v>9.9956689999999995</c:v>
                </c:pt>
                <c:pt idx="32777">
                  <c:v>10.002586000000001</c:v>
                </c:pt>
                <c:pt idx="32778">
                  <c:v>10.005985000000001</c:v>
                </c:pt>
                <c:pt idx="32779">
                  <c:v>9.9994499999999995</c:v>
                </c:pt>
                <c:pt idx="32780">
                  <c:v>9.9971560000000004</c:v>
                </c:pt>
                <c:pt idx="32781">
                  <c:v>10.000303000000001</c:v>
                </c:pt>
                <c:pt idx="32782">
                  <c:v>9.9995759999999994</c:v>
                </c:pt>
                <c:pt idx="32783">
                  <c:v>10.002829999999999</c:v>
                </c:pt>
                <c:pt idx="32784">
                  <c:v>10.007501</c:v>
                </c:pt>
                <c:pt idx="32785">
                  <c:v>10.009028000000001</c:v>
                </c:pt>
                <c:pt idx="32786">
                  <c:v>10.013116999999999</c:v>
                </c:pt>
                <c:pt idx="32787">
                  <c:v>10.013775000000001</c:v>
                </c:pt>
                <c:pt idx="32788">
                  <c:v>10.011938000000001</c:v>
                </c:pt>
                <c:pt idx="32789">
                  <c:v>10.014138000000001</c:v>
                </c:pt>
                <c:pt idx="32790">
                  <c:v>10.012324</c:v>
                </c:pt>
                <c:pt idx="32791">
                  <c:v>10.006705999999999</c:v>
                </c:pt>
                <c:pt idx="32792">
                  <c:v>10.005478</c:v>
                </c:pt>
                <c:pt idx="32793">
                  <c:v>10.00456</c:v>
                </c:pt>
                <c:pt idx="32794">
                  <c:v>10.000025000000001</c:v>
                </c:pt>
                <c:pt idx="32795">
                  <c:v>9.9981829999999992</c:v>
                </c:pt>
                <c:pt idx="32796">
                  <c:v>10.001846</c:v>
                </c:pt>
                <c:pt idx="32797">
                  <c:v>10.004580000000001</c:v>
                </c:pt>
                <c:pt idx="32798">
                  <c:v>10.002869</c:v>
                </c:pt>
                <c:pt idx="32799">
                  <c:v>9.9997710000000009</c:v>
                </c:pt>
                <c:pt idx="32800">
                  <c:v>10.001682000000001</c:v>
                </c:pt>
                <c:pt idx="32801">
                  <c:v>10.006351</c:v>
                </c:pt>
                <c:pt idx="32802">
                  <c:v>10.008735</c:v>
                </c:pt>
                <c:pt idx="32803">
                  <c:v>10.012473999999999</c:v>
                </c:pt>
                <c:pt idx="32804">
                  <c:v>10.012516</c:v>
                </c:pt>
                <c:pt idx="32805">
                  <c:v>10.011619</c:v>
                </c:pt>
                <c:pt idx="32806">
                  <c:v>10.016245</c:v>
                </c:pt>
                <c:pt idx="32807">
                  <c:v>10.018140000000001</c:v>
                </c:pt>
                <c:pt idx="32808">
                  <c:v>10.016750999999999</c:v>
                </c:pt>
                <c:pt idx="32809">
                  <c:v>10.014637</c:v>
                </c:pt>
                <c:pt idx="32810">
                  <c:v>10.014854</c:v>
                </c:pt>
                <c:pt idx="32811">
                  <c:v>10.016662999999999</c:v>
                </c:pt>
                <c:pt idx="32812">
                  <c:v>10.012778000000001</c:v>
                </c:pt>
                <c:pt idx="32813">
                  <c:v>10.009366999999999</c:v>
                </c:pt>
                <c:pt idx="32814">
                  <c:v>10.010574999999999</c:v>
                </c:pt>
                <c:pt idx="32815">
                  <c:v>10.01254</c:v>
                </c:pt>
                <c:pt idx="32816">
                  <c:v>10.012765999999999</c:v>
                </c:pt>
                <c:pt idx="32817">
                  <c:v>10.012233</c:v>
                </c:pt>
                <c:pt idx="32818">
                  <c:v>10.010052</c:v>
                </c:pt>
                <c:pt idx="32819">
                  <c:v>10.004417999999999</c:v>
                </c:pt>
                <c:pt idx="32820">
                  <c:v>10.006055999999999</c:v>
                </c:pt>
                <c:pt idx="32821">
                  <c:v>10.012613999999999</c:v>
                </c:pt>
                <c:pt idx="32822">
                  <c:v>10.011419999999999</c:v>
                </c:pt>
                <c:pt idx="32823">
                  <c:v>10.006978</c:v>
                </c:pt>
                <c:pt idx="32824">
                  <c:v>10.006850999999999</c:v>
                </c:pt>
                <c:pt idx="32825">
                  <c:v>10.010953000000001</c:v>
                </c:pt>
                <c:pt idx="32826">
                  <c:v>10.01243</c:v>
                </c:pt>
                <c:pt idx="32827">
                  <c:v>10.012606999999999</c:v>
                </c:pt>
                <c:pt idx="32828">
                  <c:v>10.015473999999999</c:v>
                </c:pt>
                <c:pt idx="32829">
                  <c:v>10.012683000000001</c:v>
                </c:pt>
                <c:pt idx="32830">
                  <c:v>10.012129</c:v>
                </c:pt>
                <c:pt idx="32831">
                  <c:v>10.018223000000001</c:v>
                </c:pt>
                <c:pt idx="32832">
                  <c:v>10.016137000000001</c:v>
                </c:pt>
                <c:pt idx="32833">
                  <c:v>10.010339999999999</c:v>
                </c:pt>
                <c:pt idx="32834">
                  <c:v>10.012547</c:v>
                </c:pt>
                <c:pt idx="32835">
                  <c:v>10.015624000000001</c:v>
                </c:pt>
                <c:pt idx="32836">
                  <c:v>10.016159</c:v>
                </c:pt>
                <c:pt idx="32837">
                  <c:v>10.019277000000001</c:v>
                </c:pt>
                <c:pt idx="32838">
                  <c:v>10.016014999999999</c:v>
                </c:pt>
                <c:pt idx="32839">
                  <c:v>10.012758</c:v>
                </c:pt>
                <c:pt idx="32840">
                  <c:v>10.018122</c:v>
                </c:pt>
                <c:pt idx="32841">
                  <c:v>10.020883</c:v>
                </c:pt>
                <c:pt idx="32842">
                  <c:v>10.019830000000001</c:v>
                </c:pt>
                <c:pt idx="32843">
                  <c:v>10.01896</c:v>
                </c:pt>
                <c:pt idx="32844">
                  <c:v>10.018115</c:v>
                </c:pt>
                <c:pt idx="32845">
                  <c:v>10.020391</c:v>
                </c:pt>
                <c:pt idx="32846">
                  <c:v>10.023228</c:v>
                </c:pt>
                <c:pt idx="32847">
                  <c:v>10.023662</c:v>
                </c:pt>
                <c:pt idx="32848">
                  <c:v>10.024082</c:v>
                </c:pt>
                <c:pt idx="32849">
                  <c:v>10.031893</c:v>
                </c:pt>
                <c:pt idx="32850">
                  <c:v>10.032361</c:v>
                </c:pt>
                <c:pt idx="32851">
                  <c:v>10.023545</c:v>
                </c:pt>
                <c:pt idx="32852">
                  <c:v>10.027405</c:v>
                </c:pt>
                <c:pt idx="32853">
                  <c:v>10.030829000000001</c:v>
                </c:pt>
                <c:pt idx="32854">
                  <c:v>10.026123</c:v>
                </c:pt>
                <c:pt idx="32855">
                  <c:v>10.026514000000001</c:v>
                </c:pt>
                <c:pt idx="32856">
                  <c:v>10.025529000000001</c:v>
                </c:pt>
                <c:pt idx="32857">
                  <c:v>10.022451</c:v>
                </c:pt>
                <c:pt idx="32858">
                  <c:v>10.022864999999999</c:v>
                </c:pt>
                <c:pt idx="32859">
                  <c:v>10.024934</c:v>
                </c:pt>
                <c:pt idx="32860">
                  <c:v>10.023351999999999</c:v>
                </c:pt>
                <c:pt idx="32861">
                  <c:v>10.023514</c:v>
                </c:pt>
                <c:pt idx="32862">
                  <c:v>10.026301999999999</c:v>
                </c:pt>
                <c:pt idx="32863">
                  <c:v>10.024581</c:v>
                </c:pt>
                <c:pt idx="32864">
                  <c:v>10.021497999999999</c:v>
                </c:pt>
                <c:pt idx="32865">
                  <c:v>10.022432</c:v>
                </c:pt>
                <c:pt idx="32866">
                  <c:v>10.025935</c:v>
                </c:pt>
                <c:pt idx="32867">
                  <c:v>10.023657999999999</c:v>
                </c:pt>
                <c:pt idx="32868">
                  <c:v>10.018253</c:v>
                </c:pt>
                <c:pt idx="32869">
                  <c:v>10.017742</c:v>
                </c:pt>
                <c:pt idx="32870">
                  <c:v>10.018096999999999</c:v>
                </c:pt>
                <c:pt idx="32871">
                  <c:v>10.017802</c:v>
                </c:pt>
                <c:pt idx="32872">
                  <c:v>10.019600000000001</c:v>
                </c:pt>
                <c:pt idx="32873">
                  <c:v>10.0238</c:v>
                </c:pt>
                <c:pt idx="32874">
                  <c:v>10.025069999999999</c:v>
                </c:pt>
                <c:pt idx="32875">
                  <c:v>10.020115000000001</c:v>
                </c:pt>
                <c:pt idx="32876">
                  <c:v>10.020632000000001</c:v>
                </c:pt>
                <c:pt idx="32877">
                  <c:v>10.028662000000001</c:v>
                </c:pt>
                <c:pt idx="32878">
                  <c:v>10.030436</c:v>
                </c:pt>
                <c:pt idx="32879">
                  <c:v>10.025102</c:v>
                </c:pt>
                <c:pt idx="32880">
                  <c:v>10.022342</c:v>
                </c:pt>
                <c:pt idx="32881">
                  <c:v>10.025293</c:v>
                </c:pt>
                <c:pt idx="32882">
                  <c:v>10.028124999999999</c:v>
                </c:pt>
                <c:pt idx="32883">
                  <c:v>10.028857</c:v>
                </c:pt>
                <c:pt idx="32884">
                  <c:v>10.031336</c:v>
                </c:pt>
                <c:pt idx="32885">
                  <c:v>10.033194</c:v>
                </c:pt>
                <c:pt idx="32886">
                  <c:v>10.034027</c:v>
                </c:pt>
                <c:pt idx="32887">
                  <c:v>10.033201</c:v>
                </c:pt>
                <c:pt idx="32888">
                  <c:v>10.031026000000001</c:v>
                </c:pt>
                <c:pt idx="32889">
                  <c:v>10.035242999999999</c:v>
                </c:pt>
                <c:pt idx="32890">
                  <c:v>10.041947</c:v>
                </c:pt>
                <c:pt idx="32891">
                  <c:v>10.040182</c:v>
                </c:pt>
                <c:pt idx="32892">
                  <c:v>10.032513</c:v>
                </c:pt>
                <c:pt idx="32893">
                  <c:v>10.035937000000001</c:v>
                </c:pt>
                <c:pt idx="32894">
                  <c:v>10.042611000000001</c:v>
                </c:pt>
                <c:pt idx="32895">
                  <c:v>10.039774</c:v>
                </c:pt>
                <c:pt idx="32896">
                  <c:v>10.035190999999999</c:v>
                </c:pt>
                <c:pt idx="32897">
                  <c:v>10.035273999999999</c:v>
                </c:pt>
                <c:pt idx="32898">
                  <c:v>10.040252000000001</c:v>
                </c:pt>
                <c:pt idx="32899">
                  <c:v>10.041983</c:v>
                </c:pt>
                <c:pt idx="32900">
                  <c:v>10.036505999999999</c:v>
                </c:pt>
                <c:pt idx="32901">
                  <c:v>10.034547</c:v>
                </c:pt>
                <c:pt idx="32902">
                  <c:v>10.036379999999999</c:v>
                </c:pt>
                <c:pt idx="32903">
                  <c:v>10.036885</c:v>
                </c:pt>
                <c:pt idx="32904">
                  <c:v>10.032353000000001</c:v>
                </c:pt>
                <c:pt idx="32905">
                  <c:v>10.031083000000001</c:v>
                </c:pt>
                <c:pt idx="32906">
                  <c:v>10.039759</c:v>
                </c:pt>
                <c:pt idx="32907">
                  <c:v>10.044608</c:v>
                </c:pt>
                <c:pt idx="32908">
                  <c:v>10.042705</c:v>
                </c:pt>
                <c:pt idx="32909">
                  <c:v>10.043733</c:v>
                </c:pt>
                <c:pt idx="32910">
                  <c:v>10.04374</c:v>
                </c:pt>
                <c:pt idx="32911">
                  <c:v>10.03988</c:v>
                </c:pt>
                <c:pt idx="32912">
                  <c:v>10.0406</c:v>
                </c:pt>
                <c:pt idx="32913">
                  <c:v>10.044829999999999</c:v>
                </c:pt>
                <c:pt idx="32914">
                  <c:v>10.044567000000001</c:v>
                </c:pt>
                <c:pt idx="32915">
                  <c:v>10.044221</c:v>
                </c:pt>
                <c:pt idx="32916">
                  <c:v>10.043338</c:v>
                </c:pt>
                <c:pt idx="32917">
                  <c:v>10.044601</c:v>
                </c:pt>
                <c:pt idx="32918">
                  <c:v>10.046429</c:v>
                </c:pt>
                <c:pt idx="32919">
                  <c:v>10.043663</c:v>
                </c:pt>
                <c:pt idx="32920">
                  <c:v>10.041014000000001</c:v>
                </c:pt>
                <c:pt idx="32921">
                  <c:v>10.039400000000001</c:v>
                </c:pt>
                <c:pt idx="32922">
                  <c:v>10.040103999999999</c:v>
                </c:pt>
                <c:pt idx="32923">
                  <c:v>10.043512</c:v>
                </c:pt>
                <c:pt idx="32924">
                  <c:v>10.041276</c:v>
                </c:pt>
                <c:pt idx="32925">
                  <c:v>10.036350000000001</c:v>
                </c:pt>
                <c:pt idx="32926">
                  <c:v>10.036886000000001</c:v>
                </c:pt>
                <c:pt idx="32927">
                  <c:v>10.038686</c:v>
                </c:pt>
                <c:pt idx="32928">
                  <c:v>10.036498</c:v>
                </c:pt>
                <c:pt idx="32929">
                  <c:v>10.035681</c:v>
                </c:pt>
                <c:pt idx="32930">
                  <c:v>10.039756000000001</c:v>
                </c:pt>
                <c:pt idx="32931">
                  <c:v>10.040444000000001</c:v>
                </c:pt>
                <c:pt idx="32932">
                  <c:v>10.035734</c:v>
                </c:pt>
                <c:pt idx="32933">
                  <c:v>10.037535999999999</c:v>
                </c:pt>
                <c:pt idx="32934">
                  <c:v>10.041760999999999</c:v>
                </c:pt>
                <c:pt idx="32935">
                  <c:v>10.040035</c:v>
                </c:pt>
                <c:pt idx="32936">
                  <c:v>10.03786</c:v>
                </c:pt>
                <c:pt idx="32937">
                  <c:v>10.039642000000001</c:v>
                </c:pt>
                <c:pt idx="32938">
                  <c:v>10.041358000000001</c:v>
                </c:pt>
                <c:pt idx="32939">
                  <c:v>10.039586</c:v>
                </c:pt>
                <c:pt idx="32940">
                  <c:v>10.039581</c:v>
                </c:pt>
                <c:pt idx="32941">
                  <c:v>10.040589000000001</c:v>
                </c:pt>
                <c:pt idx="32942">
                  <c:v>10.040186</c:v>
                </c:pt>
                <c:pt idx="32943">
                  <c:v>10.041243</c:v>
                </c:pt>
                <c:pt idx="32944">
                  <c:v>10.040512</c:v>
                </c:pt>
                <c:pt idx="32945">
                  <c:v>10.037827999999999</c:v>
                </c:pt>
                <c:pt idx="32946">
                  <c:v>10.039565</c:v>
                </c:pt>
                <c:pt idx="32947">
                  <c:v>10.043354000000001</c:v>
                </c:pt>
                <c:pt idx="32948">
                  <c:v>10.041404999999999</c:v>
                </c:pt>
                <c:pt idx="32949">
                  <c:v>10.043808</c:v>
                </c:pt>
                <c:pt idx="32950">
                  <c:v>10.050435999999999</c:v>
                </c:pt>
                <c:pt idx="32951">
                  <c:v>10.044745000000001</c:v>
                </c:pt>
                <c:pt idx="32952">
                  <c:v>10.040284</c:v>
                </c:pt>
                <c:pt idx="32953">
                  <c:v>10.047255</c:v>
                </c:pt>
                <c:pt idx="32954">
                  <c:v>10.051735000000001</c:v>
                </c:pt>
                <c:pt idx="32955">
                  <c:v>10.053941999999999</c:v>
                </c:pt>
                <c:pt idx="32956">
                  <c:v>10.056673999999999</c:v>
                </c:pt>
                <c:pt idx="32957">
                  <c:v>10.055719</c:v>
                </c:pt>
                <c:pt idx="32958">
                  <c:v>10.05331</c:v>
                </c:pt>
                <c:pt idx="32959">
                  <c:v>10.053592</c:v>
                </c:pt>
                <c:pt idx="32960">
                  <c:v>10.054677</c:v>
                </c:pt>
                <c:pt idx="32961">
                  <c:v>10.057961000000001</c:v>
                </c:pt>
                <c:pt idx="32962">
                  <c:v>10.064995</c:v>
                </c:pt>
                <c:pt idx="32963">
                  <c:v>10.065161</c:v>
                </c:pt>
                <c:pt idx="32964">
                  <c:v>10.058638999999999</c:v>
                </c:pt>
                <c:pt idx="32965">
                  <c:v>10.057112999999999</c:v>
                </c:pt>
                <c:pt idx="32966">
                  <c:v>10.061407000000001</c:v>
                </c:pt>
                <c:pt idx="32967">
                  <c:v>10.062251</c:v>
                </c:pt>
                <c:pt idx="32968">
                  <c:v>10.058141000000001</c:v>
                </c:pt>
                <c:pt idx="32969">
                  <c:v>10.057034</c:v>
                </c:pt>
                <c:pt idx="32970">
                  <c:v>10.054304999999999</c:v>
                </c:pt>
                <c:pt idx="32971">
                  <c:v>10.052619</c:v>
                </c:pt>
                <c:pt idx="32972">
                  <c:v>10.058864</c:v>
                </c:pt>
                <c:pt idx="32973">
                  <c:v>10.064965000000001</c:v>
                </c:pt>
                <c:pt idx="32974">
                  <c:v>10.064074</c:v>
                </c:pt>
                <c:pt idx="32975">
                  <c:v>10.063589</c:v>
                </c:pt>
                <c:pt idx="32976">
                  <c:v>10.063395</c:v>
                </c:pt>
                <c:pt idx="32977">
                  <c:v>10.059361000000001</c:v>
                </c:pt>
                <c:pt idx="32978">
                  <c:v>10.056483</c:v>
                </c:pt>
                <c:pt idx="32979">
                  <c:v>10.059054</c:v>
                </c:pt>
                <c:pt idx="32980">
                  <c:v>10.059303</c:v>
                </c:pt>
                <c:pt idx="32981">
                  <c:v>10.059377</c:v>
                </c:pt>
                <c:pt idx="32982">
                  <c:v>10.063279</c:v>
                </c:pt>
                <c:pt idx="32983">
                  <c:v>10.061953000000001</c:v>
                </c:pt>
                <c:pt idx="32984">
                  <c:v>10.057542</c:v>
                </c:pt>
                <c:pt idx="32985">
                  <c:v>10.058246</c:v>
                </c:pt>
                <c:pt idx="32986">
                  <c:v>10.060711</c:v>
                </c:pt>
                <c:pt idx="32987">
                  <c:v>10.058968</c:v>
                </c:pt>
                <c:pt idx="32988">
                  <c:v>10.056118</c:v>
                </c:pt>
                <c:pt idx="32989">
                  <c:v>10.057461999999999</c:v>
                </c:pt>
                <c:pt idx="32990">
                  <c:v>10.059399000000001</c:v>
                </c:pt>
                <c:pt idx="32991">
                  <c:v>10.061647000000001</c:v>
                </c:pt>
                <c:pt idx="32992">
                  <c:v>10.063385</c:v>
                </c:pt>
                <c:pt idx="32993">
                  <c:v>10.058666000000001</c:v>
                </c:pt>
                <c:pt idx="32994">
                  <c:v>10.057418</c:v>
                </c:pt>
                <c:pt idx="32995">
                  <c:v>10.063548000000001</c:v>
                </c:pt>
                <c:pt idx="32996">
                  <c:v>10.062438999999999</c:v>
                </c:pt>
                <c:pt idx="32997">
                  <c:v>10.056177999999999</c:v>
                </c:pt>
                <c:pt idx="32998">
                  <c:v>10.055695</c:v>
                </c:pt>
                <c:pt idx="32999">
                  <c:v>10.059654</c:v>
                </c:pt>
                <c:pt idx="33000">
                  <c:v>10.062379999999999</c:v>
                </c:pt>
                <c:pt idx="33001">
                  <c:v>10.062872</c:v>
                </c:pt>
                <c:pt idx="33002">
                  <c:v>10.059626</c:v>
                </c:pt>
                <c:pt idx="33003">
                  <c:v>10.060968000000001</c:v>
                </c:pt>
                <c:pt idx="33004">
                  <c:v>10.065075999999999</c:v>
                </c:pt>
                <c:pt idx="33005">
                  <c:v>10.062784000000001</c:v>
                </c:pt>
                <c:pt idx="33006">
                  <c:v>10.059279</c:v>
                </c:pt>
                <c:pt idx="33007">
                  <c:v>10.060829999999999</c:v>
                </c:pt>
                <c:pt idx="33008">
                  <c:v>10.063770999999999</c:v>
                </c:pt>
                <c:pt idx="33009">
                  <c:v>10.062938000000001</c:v>
                </c:pt>
                <c:pt idx="33010">
                  <c:v>10.062900000000001</c:v>
                </c:pt>
                <c:pt idx="33011">
                  <c:v>10.063739</c:v>
                </c:pt>
                <c:pt idx="33012">
                  <c:v>10.060587</c:v>
                </c:pt>
                <c:pt idx="33013">
                  <c:v>10.060394000000001</c:v>
                </c:pt>
                <c:pt idx="33014">
                  <c:v>10.062635999999999</c:v>
                </c:pt>
                <c:pt idx="33015">
                  <c:v>10.062328000000001</c:v>
                </c:pt>
                <c:pt idx="33016">
                  <c:v>10.061379000000001</c:v>
                </c:pt>
                <c:pt idx="33017">
                  <c:v>10.060599</c:v>
                </c:pt>
                <c:pt idx="33018">
                  <c:v>10.060435</c:v>
                </c:pt>
                <c:pt idx="33019">
                  <c:v>10.061555</c:v>
                </c:pt>
                <c:pt idx="33020">
                  <c:v>10.061889000000001</c:v>
                </c:pt>
                <c:pt idx="33021">
                  <c:v>10.061640000000001</c:v>
                </c:pt>
                <c:pt idx="33022">
                  <c:v>10.06334</c:v>
                </c:pt>
                <c:pt idx="33023">
                  <c:v>10.065623</c:v>
                </c:pt>
                <c:pt idx="33024">
                  <c:v>10.064576000000001</c:v>
                </c:pt>
                <c:pt idx="33025">
                  <c:v>10.063414</c:v>
                </c:pt>
                <c:pt idx="33026">
                  <c:v>10.063420000000001</c:v>
                </c:pt>
                <c:pt idx="33027">
                  <c:v>10.063746</c:v>
                </c:pt>
                <c:pt idx="33028">
                  <c:v>10.069331</c:v>
                </c:pt>
                <c:pt idx="33029">
                  <c:v>10.071025000000001</c:v>
                </c:pt>
                <c:pt idx="33030">
                  <c:v>10.065351</c:v>
                </c:pt>
                <c:pt idx="33031">
                  <c:v>10.064104</c:v>
                </c:pt>
                <c:pt idx="33032">
                  <c:v>10.066181</c:v>
                </c:pt>
                <c:pt idx="33033">
                  <c:v>10.068777000000001</c:v>
                </c:pt>
                <c:pt idx="33034">
                  <c:v>10.069915</c:v>
                </c:pt>
                <c:pt idx="33035">
                  <c:v>10.07094</c:v>
                </c:pt>
                <c:pt idx="33036">
                  <c:v>10.072590999999999</c:v>
                </c:pt>
                <c:pt idx="33037">
                  <c:v>10.073774</c:v>
                </c:pt>
                <c:pt idx="33038">
                  <c:v>10.075858999999999</c:v>
                </c:pt>
                <c:pt idx="33039">
                  <c:v>10.075816</c:v>
                </c:pt>
                <c:pt idx="33040">
                  <c:v>10.074714</c:v>
                </c:pt>
                <c:pt idx="33041">
                  <c:v>10.076796</c:v>
                </c:pt>
                <c:pt idx="33042">
                  <c:v>10.074301999999999</c:v>
                </c:pt>
                <c:pt idx="33043">
                  <c:v>10.066141</c:v>
                </c:pt>
                <c:pt idx="33044">
                  <c:v>10.06634</c:v>
                </c:pt>
                <c:pt idx="33045">
                  <c:v>10.074337999999999</c:v>
                </c:pt>
                <c:pt idx="33046">
                  <c:v>10.074351</c:v>
                </c:pt>
                <c:pt idx="33047">
                  <c:v>10.07145</c:v>
                </c:pt>
                <c:pt idx="33048">
                  <c:v>10.073316999999999</c:v>
                </c:pt>
                <c:pt idx="33049">
                  <c:v>10.076579000000001</c:v>
                </c:pt>
                <c:pt idx="33050">
                  <c:v>10.078851</c:v>
                </c:pt>
                <c:pt idx="33051">
                  <c:v>10.077918</c:v>
                </c:pt>
                <c:pt idx="33052">
                  <c:v>10.074667</c:v>
                </c:pt>
                <c:pt idx="33053">
                  <c:v>10.073090000000001</c:v>
                </c:pt>
                <c:pt idx="33054">
                  <c:v>10.073022999999999</c:v>
                </c:pt>
                <c:pt idx="33055">
                  <c:v>10.071885999999999</c:v>
                </c:pt>
                <c:pt idx="33056">
                  <c:v>10.074833999999999</c:v>
                </c:pt>
                <c:pt idx="33057">
                  <c:v>10.079489000000001</c:v>
                </c:pt>
                <c:pt idx="33058">
                  <c:v>10.074078999999999</c:v>
                </c:pt>
                <c:pt idx="33059">
                  <c:v>10.070492</c:v>
                </c:pt>
                <c:pt idx="33060">
                  <c:v>10.075238000000001</c:v>
                </c:pt>
                <c:pt idx="33061">
                  <c:v>10.076167999999999</c:v>
                </c:pt>
                <c:pt idx="33062">
                  <c:v>10.075353</c:v>
                </c:pt>
                <c:pt idx="33063">
                  <c:v>10.078459000000001</c:v>
                </c:pt>
                <c:pt idx="33064">
                  <c:v>10.080855</c:v>
                </c:pt>
                <c:pt idx="33065">
                  <c:v>10.077267000000001</c:v>
                </c:pt>
                <c:pt idx="33066">
                  <c:v>10.075229999999999</c:v>
                </c:pt>
                <c:pt idx="33067">
                  <c:v>10.079319</c:v>
                </c:pt>
                <c:pt idx="33068">
                  <c:v>10.08113</c:v>
                </c:pt>
                <c:pt idx="33069">
                  <c:v>10.082026000000001</c:v>
                </c:pt>
                <c:pt idx="33070">
                  <c:v>10.079367</c:v>
                </c:pt>
                <c:pt idx="33071">
                  <c:v>10.075596000000001</c:v>
                </c:pt>
                <c:pt idx="33072">
                  <c:v>10.078386</c:v>
                </c:pt>
                <c:pt idx="33073">
                  <c:v>10.085558000000001</c:v>
                </c:pt>
                <c:pt idx="33074">
                  <c:v>10.088395</c:v>
                </c:pt>
                <c:pt idx="33075">
                  <c:v>10.081011999999999</c:v>
                </c:pt>
                <c:pt idx="33076">
                  <c:v>10.076268000000001</c:v>
                </c:pt>
                <c:pt idx="33077">
                  <c:v>10.080648</c:v>
                </c:pt>
                <c:pt idx="33078">
                  <c:v>10.080493000000001</c:v>
                </c:pt>
                <c:pt idx="33079">
                  <c:v>10.080897</c:v>
                </c:pt>
                <c:pt idx="33080">
                  <c:v>10.086392</c:v>
                </c:pt>
                <c:pt idx="33081">
                  <c:v>10.087974000000001</c:v>
                </c:pt>
                <c:pt idx="33082">
                  <c:v>10.086888999999999</c:v>
                </c:pt>
                <c:pt idx="33083">
                  <c:v>10.087878</c:v>
                </c:pt>
                <c:pt idx="33084">
                  <c:v>10.089722</c:v>
                </c:pt>
                <c:pt idx="33085">
                  <c:v>10.086887000000001</c:v>
                </c:pt>
                <c:pt idx="33086">
                  <c:v>10.083287</c:v>
                </c:pt>
                <c:pt idx="33087">
                  <c:v>10.084266</c:v>
                </c:pt>
                <c:pt idx="33088">
                  <c:v>10.084075</c:v>
                </c:pt>
                <c:pt idx="33089">
                  <c:v>10.082599</c:v>
                </c:pt>
                <c:pt idx="33090">
                  <c:v>10.084034000000001</c:v>
                </c:pt>
                <c:pt idx="33091">
                  <c:v>10.085103</c:v>
                </c:pt>
                <c:pt idx="33092">
                  <c:v>10.086093</c:v>
                </c:pt>
                <c:pt idx="33093">
                  <c:v>10.086943</c:v>
                </c:pt>
                <c:pt idx="33094">
                  <c:v>10.087341</c:v>
                </c:pt>
                <c:pt idx="33095">
                  <c:v>10.091623999999999</c:v>
                </c:pt>
                <c:pt idx="33096">
                  <c:v>10.094348</c:v>
                </c:pt>
                <c:pt idx="33097">
                  <c:v>10.090337</c:v>
                </c:pt>
                <c:pt idx="33098">
                  <c:v>10.089218000000001</c:v>
                </c:pt>
                <c:pt idx="33099">
                  <c:v>10.091059</c:v>
                </c:pt>
                <c:pt idx="33100">
                  <c:v>10.090026</c:v>
                </c:pt>
                <c:pt idx="33101">
                  <c:v>10.091352000000001</c:v>
                </c:pt>
                <c:pt idx="33102">
                  <c:v>10.093913000000001</c:v>
                </c:pt>
                <c:pt idx="33103">
                  <c:v>10.093821999999999</c:v>
                </c:pt>
                <c:pt idx="33104">
                  <c:v>10.094675000000001</c:v>
                </c:pt>
                <c:pt idx="33105">
                  <c:v>10.097814</c:v>
                </c:pt>
                <c:pt idx="33106">
                  <c:v>10.097618000000001</c:v>
                </c:pt>
                <c:pt idx="33107">
                  <c:v>10.097868</c:v>
                </c:pt>
                <c:pt idx="33108">
                  <c:v>10.09878</c:v>
                </c:pt>
                <c:pt idx="33109">
                  <c:v>10.096474000000001</c:v>
                </c:pt>
                <c:pt idx="33110">
                  <c:v>10.093615</c:v>
                </c:pt>
                <c:pt idx="33111">
                  <c:v>10.093745999999999</c:v>
                </c:pt>
                <c:pt idx="33112">
                  <c:v>10.091842</c:v>
                </c:pt>
                <c:pt idx="33113">
                  <c:v>10.087524</c:v>
                </c:pt>
                <c:pt idx="33114">
                  <c:v>10.091594000000001</c:v>
                </c:pt>
                <c:pt idx="33115">
                  <c:v>10.095333999999999</c:v>
                </c:pt>
                <c:pt idx="33116">
                  <c:v>10.087285</c:v>
                </c:pt>
                <c:pt idx="33117">
                  <c:v>10.085698000000001</c:v>
                </c:pt>
                <c:pt idx="33118">
                  <c:v>10.093021999999999</c:v>
                </c:pt>
                <c:pt idx="33119">
                  <c:v>10.093252</c:v>
                </c:pt>
                <c:pt idx="33120">
                  <c:v>10.09371</c:v>
                </c:pt>
                <c:pt idx="33121">
                  <c:v>10.094961</c:v>
                </c:pt>
                <c:pt idx="33122">
                  <c:v>10.092167999999999</c:v>
                </c:pt>
                <c:pt idx="33123">
                  <c:v>10.092935000000001</c:v>
                </c:pt>
                <c:pt idx="33124">
                  <c:v>10.093135999999999</c:v>
                </c:pt>
                <c:pt idx="33125">
                  <c:v>10.087875</c:v>
                </c:pt>
                <c:pt idx="33126">
                  <c:v>10.087301999999999</c:v>
                </c:pt>
                <c:pt idx="33127">
                  <c:v>10.092890000000001</c:v>
                </c:pt>
                <c:pt idx="33128">
                  <c:v>10.094901</c:v>
                </c:pt>
                <c:pt idx="33129">
                  <c:v>10.09103</c:v>
                </c:pt>
                <c:pt idx="33130">
                  <c:v>10.090937</c:v>
                </c:pt>
                <c:pt idx="33131">
                  <c:v>10.096526000000001</c:v>
                </c:pt>
                <c:pt idx="33132">
                  <c:v>10.096512000000001</c:v>
                </c:pt>
                <c:pt idx="33133">
                  <c:v>10.093593</c:v>
                </c:pt>
                <c:pt idx="33134">
                  <c:v>10.093158000000001</c:v>
                </c:pt>
                <c:pt idx="33135">
                  <c:v>10.092889</c:v>
                </c:pt>
                <c:pt idx="33136">
                  <c:v>10.095885000000001</c:v>
                </c:pt>
                <c:pt idx="33137">
                  <c:v>10.099819999999999</c:v>
                </c:pt>
                <c:pt idx="33138">
                  <c:v>10.096256</c:v>
                </c:pt>
                <c:pt idx="33139">
                  <c:v>10.093391</c:v>
                </c:pt>
                <c:pt idx="33140">
                  <c:v>10.103441</c:v>
                </c:pt>
                <c:pt idx="33141">
                  <c:v>10.108783000000001</c:v>
                </c:pt>
                <c:pt idx="33142">
                  <c:v>10.108515000000001</c:v>
                </c:pt>
                <c:pt idx="33143">
                  <c:v>10.110795</c:v>
                </c:pt>
                <c:pt idx="33144">
                  <c:v>10.106088</c:v>
                </c:pt>
                <c:pt idx="33145">
                  <c:v>10.104087</c:v>
                </c:pt>
                <c:pt idx="33146">
                  <c:v>10.109591999999999</c:v>
                </c:pt>
                <c:pt idx="33147">
                  <c:v>10.11124</c:v>
                </c:pt>
                <c:pt idx="33148">
                  <c:v>10.106685000000001</c:v>
                </c:pt>
                <c:pt idx="33149">
                  <c:v>10.105485</c:v>
                </c:pt>
                <c:pt idx="33150">
                  <c:v>10.106433000000001</c:v>
                </c:pt>
                <c:pt idx="33151">
                  <c:v>10.104509</c:v>
                </c:pt>
                <c:pt idx="33152">
                  <c:v>10.103076</c:v>
                </c:pt>
                <c:pt idx="33153">
                  <c:v>10.10642</c:v>
                </c:pt>
                <c:pt idx="33154">
                  <c:v>10.108650000000001</c:v>
                </c:pt>
                <c:pt idx="33155">
                  <c:v>10.104613000000001</c:v>
                </c:pt>
                <c:pt idx="33156">
                  <c:v>10.104174</c:v>
                </c:pt>
                <c:pt idx="33157">
                  <c:v>10.105121</c:v>
                </c:pt>
                <c:pt idx="33158">
                  <c:v>10.101512</c:v>
                </c:pt>
                <c:pt idx="33159">
                  <c:v>10.099833</c:v>
                </c:pt>
                <c:pt idx="33160">
                  <c:v>10.103092</c:v>
                </c:pt>
                <c:pt idx="33161">
                  <c:v>10.105209</c:v>
                </c:pt>
                <c:pt idx="33162">
                  <c:v>10.104176000000001</c:v>
                </c:pt>
                <c:pt idx="33163">
                  <c:v>10.103834000000001</c:v>
                </c:pt>
                <c:pt idx="33164">
                  <c:v>10.101516</c:v>
                </c:pt>
                <c:pt idx="33165">
                  <c:v>10.098456000000001</c:v>
                </c:pt>
                <c:pt idx="33166">
                  <c:v>10.10355</c:v>
                </c:pt>
                <c:pt idx="33167">
                  <c:v>10.108442</c:v>
                </c:pt>
                <c:pt idx="33168">
                  <c:v>10.103289999999999</c:v>
                </c:pt>
                <c:pt idx="33169">
                  <c:v>10.099831</c:v>
                </c:pt>
                <c:pt idx="33170">
                  <c:v>10.101309000000001</c:v>
                </c:pt>
                <c:pt idx="33171">
                  <c:v>10.101907000000001</c:v>
                </c:pt>
                <c:pt idx="33172">
                  <c:v>10.102575</c:v>
                </c:pt>
                <c:pt idx="33173">
                  <c:v>10.105257999999999</c:v>
                </c:pt>
                <c:pt idx="33174">
                  <c:v>10.106915000000001</c:v>
                </c:pt>
                <c:pt idx="33175">
                  <c:v>10.105779</c:v>
                </c:pt>
                <c:pt idx="33176">
                  <c:v>10.109584999999999</c:v>
                </c:pt>
                <c:pt idx="33177">
                  <c:v>10.113011</c:v>
                </c:pt>
                <c:pt idx="33178">
                  <c:v>10.107922</c:v>
                </c:pt>
                <c:pt idx="33179">
                  <c:v>10.108147000000001</c:v>
                </c:pt>
                <c:pt idx="33180">
                  <c:v>10.111321</c:v>
                </c:pt>
                <c:pt idx="33181">
                  <c:v>10.111325000000001</c:v>
                </c:pt>
                <c:pt idx="33182">
                  <c:v>10.114265</c:v>
                </c:pt>
                <c:pt idx="33183">
                  <c:v>10.115443000000001</c:v>
                </c:pt>
                <c:pt idx="33184">
                  <c:v>10.11204</c:v>
                </c:pt>
                <c:pt idx="33185">
                  <c:v>10.113837</c:v>
                </c:pt>
                <c:pt idx="33186">
                  <c:v>10.116853000000001</c:v>
                </c:pt>
                <c:pt idx="33187">
                  <c:v>10.116415</c:v>
                </c:pt>
                <c:pt idx="33188">
                  <c:v>10.114769000000001</c:v>
                </c:pt>
                <c:pt idx="33189">
                  <c:v>10.107748000000001</c:v>
                </c:pt>
                <c:pt idx="33190">
                  <c:v>10.104239</c:v>
                </c:pt>
                <c:pt idx="33191">
                  <c:v>10.109282</c:v>
                </c:pt>
                <c:pt idx="33192">
                  <c:v>10.109908000000001</c:v>
                </c:pt>
                <c:pt idx="33193">
                  <c:v>10.10797</c:v>
                </c:pt>
                <c:pt idx="33194">
                  <c:v>10.114037</c:v>
                </c:pt>
                <c:pt idx="33195">
                  <c:v>10.117067</c:v>
                </c:pt>
                <c:pt idx="33196">
                  <c:v>10.111466</c:v>
                </c:pt>
                <c:pt idx="33197">
                  <c:v>10.113493999999999</c:v>
                </c:pt>
                <c:pt idx="33198">
                  <c:v>10.117853999999999</c:v>
                </c:pt>
                <c:pt idx="33199">
                  <c:v>10.112681</c:v>
                </c:pt>
                <c:pt idx="33200">
                  <c:v>10.112771</c:v>
                </c:pt>
                <c:pt idx="33201">
                  <c:v>10.117298</c:v>
                </c:pt>
                <c:pt idx="33202">
                  <c:v>10.116287</c:v>
                </c:pt>
                <c:pt idx="33203">
                  <c:v>10.117953</c:v>
                </c:pt>
                <c:pt idx="33204">
                  <c:v>10.119479</c:v>
                </c:pt>
                <c:pt idx="33205">
                  <c:v>10.113319000000001</c:v>
                </c:pt>
                <c:pt idx="33206">
                  <c:v>10.111649</c:v>
                </c:pt>
                <c:pt idx="33207">
                  <c:v>10.113041000000001</c:v>
                </c:pt>
                <c:pt idx="33208">
                  <c:v>10.112507000000001</c:v>
                </c:pt>
                <c:pt idx="33209">
                  <c:v>10.114818</c:v>
                </c:pt>
                <c:pt idx="33210">
                  <c:v>10.115621000000001</c:v>
                </c:pt>
                <c:pt idx="33211">
                  <c:v>10.115118000000001</c:v>
                </c:pt>
                <c:pt idx="33212">
                  <c:v>10.116652999999999</c:v>
                </c:pt>
                <c:pt idx="33213">
                  <c:v>10.125458</c:v>
                </c:pt>
                <c:pt idx="33214">
                  <c:v>10.131262</c:v>
                </c:pt>
                <c:pt idx="33215">
                  <c:v>10.130820999999999</c:v>
                </c:pt>
                <c:pt idx="33216">
                  <c:v>10.132567999999999</c:v>
                </c:pt>
                <c:pt idx="33217">
                  <c:v>10.126706</c:v>
                </c:pt>
                <c:pt idx="33218">
                  <c:v>10.120703000000001</c:v>
                </c:pt>
                <c:pt idx="33219">
                  <c:v>10.122768000000001</c:v>
                </c:pt>
                <c:pt idx="33220">
                  <c:v>10.123495</c:v>
                </c:pt>
                <c:pt idx="33221">
                  <c:v>10.12358</c:v>
                </c:pt>
                <c:pt idx="33222">
                  <c:v>10.123321000000001</c:v>
                </c:pt>
                <c:pt idx="33223">
                  <c:v>10.122265000000001</c:v>
                </c:pt>
                <c:pt idx="33224">
                  <c:v>10.124672</c:v>
                </c:pt>
                <c:pt idx="33225">
                  <c:v>10.126166</c:v>
                </c:pt>
                <c:pt idx="33226">
                  <c:v>10.125192</c:v>
                </c:pt>
                <c:pt idx="33227">
                  <c:v>10.125916999999999</c:v>
                </c:pt>
                <c:pt idx="33228">
                  <c:v>10.126359000000001</c:v>
                </c:pt>
                <c:pt idx="33229">
                  <c:v>10.125056000000001</c:v>
                </c:pt>
                <c:pt idx="33230">
                  <c:v>10.125546999999999</c:v>
                </c:pt>
                <c:pt idx="33231">
                  <c:v>10.123894</c:v>
                </c:pt>
                <c:pt idx="33232">
                  <c:v>10.121736</c:v>
                </c:pt>
                <c:pt idx="33233">
                  <c:v>10.122859999999999</c:v>
                </c:pt>
                <c:pt idx="33234">
                  <c:v>10.119246</c:v>
                </c:pt>
                <c:pt idx="33235">
                  <c:v>10.117907000000001</c:v>
                </c:pt>
                <c:pt idx="33236">
                  <c:v>10.119669999999999</c:v>
                </c:pt>
                <c:pt idx="33237">
                  <c:v>10.117940000000001</c:v>
                </c:pt>
                <c:pt idx="33238">
                  <c:v>10.122586</c:v>
                </c:pt>
                <c:pt idx="33239">
                  <c:v>10.124942000000001</c:v>
                </c:pt>
                <c:pt idx="33240">
                  <c:v>10.117278000000001</c:v>
                </c:pt>
                <c:pt idx="33241">
                  <c:v>10.117053</c:v>
                </c:pt>
                <c:pt idx="33242">
                  <c:v>10.122076</c:v>
                </c:pt>
                <c:pt idx="33243">
                  <c:v>10.118202999999999</c:v>
                </c:pt>
                <c:pt idx="33244">
                  <c:v>10.115610999999999</c:v>
                </c:pt>
                <c:pt idx="33245">
                  <c:v>10.120229999999999</c:v>
                </c:pt>
                <c:pt idx="33246">
                  <c:v>10.121845</c:v>
                </c:pt>
                <c:pt idx="33247">
                  <c:v>10.117466</c:v>
                </c:pt>
                <c:pt idx="33248">
                  <c:v>10.120461000000001</c:v>
                </c:pt>
                <c:pt idx="33249">
                  <c:v>10.126911</c:v>
                </c:pt>
                <c:pt idx="33250">
                  <c:v>10.128199</c:v>
                </c:pt>
                <c:pt idx="33251">
                  <c:v>10.126612</c:v>
                </c:pt>
                <c:pt idx="33252">
                  <c:v>10.123994</c:v>
                </c:pt>
                <c:pt idx="33253">
                  <c:v>10.123718999999999</c:v>
                </c:pt>
                <c:pt idx="33254">
                  <c:v>10.127992000000001</c:v>
                </c:pt>
                <c:pt idx="33255">
                  <c:v>10.131081</c:v>
                </c:pt>
                <c:pt idx="33256">
                  <c:v>10.132536</c:v>
                </c:pt>
                <c:pt idx="33257">
                  <c:v>10.135605999999999</c:v>
                </c:pt>
                <c:pt idx="33258">
                  <c:v>10.133908999999999</c:v>
                </c:pt>
                <c:pt idx="33259">
                  <c:v>10.128945999999999</c:v>
                </c:pt>
                <c:pt idx="33260">
                  <c:v>10.132638999999999</c:v>
                </c:pt>
                <c:pt idx="33261">
                  <c:v>10.135949</c:v>
                </c:pt>
                <c:pt idx="33262">
                  <c:v>10.135282999999999</c:v>
                </c:pt>
                <c:pt idx="33263">
                  <c:v>10.138386000000001</c:v>
                </c:pt>
                <c:pt idx="33264">
                  <c:v>10.140814000000001</c:v>
                </c:pt>
                <c:pt idx="33265">
                  <c:v>10.139842</c:v>
                </c:pt>
                <c:pt idx="33266">
                  <c:v>10.141674999999999</c:v>
                </c:pt>
                <c:pt idx="33267">
                  <c:v>10.142306</c:v>
                </c:pt>
                <c:pt idx="33268">
                  <c:v>10.137884</c:v>
                </c:pt>
                <c:pt idx="33269">
                  <c:v>10.136236</c:v>
                </c:pt>
                <c:pt idx="33270">
                  <c:v>10.139294</c:v>
                </c:pt>
                <c:pt idx="33271">
                  <c:v>10.135885999999999</c:v>
                </c:pt>
                <c:pt idx="33272">
                  <c:v>10.132557</c:v>
                </c:pt>
                <c:pt idx="33273">
                  <c:v>10.136075</c:v>
                </c:pt>
                <c:pt idx="33274">
                  <c:v>10.135882000000001</c:v>
                </c:pt>
                <c:pt idx="33275">
                  <c:v>10.131861000000001</c:v>
                </c:pt>
                <c:pt idx="33276">
                  <c:v>10.130981999999999</c:v>
                </c:pt>
                <c:pt idx="33277">
                  <c:v>10.131987000000001</c:v>
                </c:pt>
                <c:pt idx="33278">
                  <c:v>10.131439</c:v>
                </c:pt>
                <c:pt idx="33279">
                  <c:v>10.130763</c:v>
                </c:pt>
                <c:pt idx="33280">
                  <c:v>10.131332</c:v>
                </c:pt>
                <c:pt idx="33281">
                  <c:v>10.130763999999999</c:v>
                </c:pt>
                <c:pt idx="33282">
                  <c:v>10.133113</c:v>
                </c:pt>
                <c:pt idx="33283">
                  <c:v>10.137482</c:v>
                </c:pt>
                <c:pt idx="33284">
                  <c:v>10.135726</c:v>
                </c:pt>
                <c:pt idx="33285">
                  <c:v>10.130217999999999</c:v>
                </c:pt>
                <c:pt idx="33286">
                  <c:v>10.129685</c:v>
                </c:pt>
                <c:pt idx="33287">
                  <c:v>10.135058000000001</c:v>
                </c:pt>
                <c:pt idx="33288">
                  <c:v>10.137513</c:v>
                </c:pt>
                <c:pt idx="33289">
                  <c:v>10.137468</c:v>
                </c:pt>
                <c:pt idx="33290">
                  <c:v>10.141878</c:v>
                </c:pt>
                <c:pt idx="33291">
                  <c:v>10.147781</c:v>
                </c:pt>
                <c:pt idx="33292">
                  <c:v>10.151462</c:v>
                </c:pt>
                <c:pt idx="33293">
                  <c:v>10.152920999999999</c:v>
                </c:pt>
                <c:pt idx="33294">
                  <c:v>10.150269</c:v>
                </c:pt>
                <c:pt idx="33295">
                  <c:v>10.145642</c:v>
                </c:pt>
                <c:pt idx="33296">
                  <c:v>10.141515</c:v>
                </c:pt>
                <c:pt idx="33297">
                  <c:v>10.136274</c:v>
                </c:pt>
                <c:pt idx="33298">
                  <c:v>10.13716</c:v>
                </c:pt>
                <c:pt idx="33299">
                  <c:v>10.135842</c:v>
                </c:pt>
                <c:pt idx="33300">
                  <c:v>10.128568</c:v>
                </c:pt>
                <c:pt idx="33301">
                  <c:v>10.132248000000001</c:v>
                </c:pt>
                <c:pt idx="33302">
                  <c:v>10.139193000000001</c:v>
                </c:pt>
                <c:pt idx="33303">
                  <c:v>10.140649</c:v>
                </c:pt>
                <c:pt idx="33304">
                  <c:v>10.144155</c:v>
                </c:pt>
                <c:pt idx="33305">
                  <c:v>10.147907</c:v>
                </c:pt>
                <c:pt idx="33306">
                  <c:v>10.149336</c:v>
                </c:pt>
                <c:pt idx="33307">
                  <c:v>10.149184</c:v>
                </c:pt>
                <c:pt idx="33308">
                  <c:v>10.146632</c:v>
                </c:pt>
                <c:pt idx="33309">
                  <c:v>10.144553999999999</c:v>
                </c:pt>
                <c:pt idx="33310">
                  <c:v>10.147227000000001</c:v>
                </c:pt>
                <c:pt idx="33311">
                  <c:v>10.150641999999999</c:v>
                </c:pt>
                <c:pt idx="33312">
                  <c:v>10.151260000000001</c:v>
                </c:pt>
                <c:pt idx="33313">
                  <c:v>10.153332000000001</c:v>
                </c:pt>
                <c:pt idx="33314">
                  <c:v>10.155737999999999</c:v>
                </c:pt>
                <c:pt idx="33315">
                  <c:v>10.151111</c:v>
                </c:pt>
                <c:pt idx="33316">
                  <c:v>10.150494999999999</c:v>
                </c:pt>
                <c:pt idx="33317">
                  <c:v>10.156599</c:v>
                </c:pt>
                <c:pt idx="33318">
                  <c:v>10.154617</c:v>
                </c:pt>
                <c:pt idx="33319">
                  <c:v>10.149673</c:v>
                </c:pt>
                <c:pt idx="33320">
                  <c:v>10.153632</c:v>
                </c:pt>
                <c:pt idx="33321">
                  <c:v>10.154424000000001</c:v>
                </c:pt>
                <c:pt idx="33322">
                  <c:v>10.146971000000001</c:v>
                </c:pt>
                <c:pt idx="33323">
                  <c:v>10.148999</c:v>
                </c:pt>
                <c:pt idx="33324">
                  <c:v>10.157333</c:v>
                </c:pt>
                <c:pt idx="33325">
                  <c:v>10.155132999999999</c:v>
                </c:pt>
                <c:pt idx="33326">
                  <c:v>10.154375999999999</c:v>
                </c:pt>
                <c:pt idx="33327">
                  <c:v>10.160907</c:v>
                </c:pt>
                <c:pt idx="33328">
                  <c:v>10.162437000000001</c:v>
                </c:pt>
                <c:pt idx="33329">
                  <c:v>10.155172</c:v>
                </c:pt>
                <c:pt idx="33330">
                  <c:v>10.150828000000001</c:v>
                </c:pt>
                <c:pt idx="33331">
                  <c:v>10.153855999999999</c:v>
                </c:pt>
                <c:pt idx="33332">
                  <c:v>10.157138</c:v>
                </c:pt>
                <c:pt idx="33333">
                  <c:v>10.154280999999999</c:v>
                </c:pt>
                <c:pt idx="33334">
                  <c:v>10.15062</c:v>
                </c:pt>
                <c:pt idx="33335">
                  <c:v>10.152998</c:v>
                </c:pt>
                <c:pt idx="33336">
                  <c:v>10.15615</c:v>
                </c:pt>
                <c:pt idx="33337">
                  <c:v>10.155364000000001</c:v>
                </c:pt>
                <c:pt idx="33338">
                  <c:v>10.157574</c:v>
                </c:pt>
                <c:pt idx="33339">
                  <c:v>10.157199</c:v>
                </c:pt>
                <c:pt idx="33340">
                  <c:v>10.154199</c:v>
                </c:pt>
                <c:pt idx="33341">
                  <c:v>10.156006</c:v>
                </c:pt>
                <c:pt idx="33342">
                  <c:v>10.157567</c:v>
                </c:pt>
                <c:pt idx="33343">
                  <c:v>10.158144999999999</c:v>
                </c:pt>
                <c:pt idx="33344">
                  <c:v>10.158044</c:v>
                </c:pt>
                <c:pt idx="33345">
                  <c:v>10.157861</c:v>
                </c:pt>
                <c:pt idx="33346">
                  <c:v>10.158770000000001</c:v>
                </c:pt>
                <c:pt idx="33347">
                  <c:v>10.159462</c:v>
                </c:pt>
                <c:pt idx="33348">
                  <c:v>10.162663999999999</c:v>
                </c:pt>
                <c:pt idx="33349">
                  <c:v>10.164896000000001</c:v>
                </c:pt>
                <c:pt idx="33350">
                  <c:v>10.165023</c:v>
                </c:pt>
                <c:pt idx="33351">
                  <c:v>10.163537</c:v>
                </c:pt>
                <c:pt idx="33352">
                  <c:v>10.162481</c:v>
                </c:pt>
                <c:pt idx="33353">
                  <c:v>10.165621</c:v>
                </c:pt>
                <c:pt idx="33354">
                  <c:v>10.166321999999999</c:v>
                </c:pt>
                <c:pt idx="33355">
                  <c:v>10.15953</c:v>
                </c:pt>
                <c:pt idx="33356">
                  <c:v>10.156076000000001</c:v>
                </c:pt>
                <c:pt idx="33357">
                  <c:v>10.16206</c:v>
                </c:pt>
                <c:pt idx="33358">
                  <c:v>10.16563</c:v>
                </c:pt>
                <c:pt idx="33359">
                  <c:v>10.15953</c:v>
                </c:pt>
                <c:pt idx="33360">
                  <c:v>10.155277999999999</c:v>
                </c:pt>
                <c:pt idx="33361">
                  <c:v>10.155974000000001</c:v>
                </c:pt>
                <c:pt idx="33362">
                  <c:v>10.157247999999999</c:v>
                </c:pt>
                <c:pt idx="33363">
                  <c:v>10.1593</c:v>
                </c:pt>
                <c:pt idx="33364">
                  <c:v>10.161581</c:v>
                </c:pt>
                <c:pt idx="33365">
                  <c:v>10.164408</c:v>
                </c:pt>
                <c:pt idx="33366">
                  <c:v>10.163418</c:v>
                </c:pt>
                <c:pt idx="33367">
                  <c:v>10.161635</c:v>
                </c:pt>
                <c:pt idx="33368">
                  <c:v>10.16464</c:v>
                </c:pt>
                <c:pt idx="33369">
                  <c:v>10.164248000000001</c:v>
                </c:pt>
                <c:pt idx="33370">
                  <c:v>10.160949</c:v>
                </c:pt>
                <c:pt idx="33371">
                  <c:v>10.160978</c:v>
                </c:pt>
                <c:pt idx="33372">
                  <c:v>10.161095</c:v>
                </c:pt>
                <c:pt idx="33373">
                  <c:v>10.161664999999999</c:v>
                </c:pt>
                <c:pt idx="33374">
                  <c:v>10.160913000000001</c:v>
                </c:pt>
                <c:pt idx="33375">
                  <c:v>10.15765</c:v>
                </c:pt>
                <c:pt idx="33376">
                  <c:v>10.158530000000001</c:v>
                </c:pt>
                <c:pt idx="33377">
                  <c:v>10.157982000000001</c:v>
                </c:pt>
                <c:pt idx="33378">
                  <c:v>10.157970000000001</c:v>
                </c:pt>
                <c:pt idx="33379">
                  <c:v>10.163347</c:v>
                </c:pt>
                <c:pt idx="33380">
                  <c:v>10.162419999999999</c:v>
                </c:pt>
                <c:pt idx="33381">
                  <c:v>10.158236</c:v>
                </c:pt>
                <c:pt idx="33382">
                  <c:v>10.163479000000001</c:v>
                </c:pt>
                <c:pt idx="33383">
                  <c:v>10.165566999999999</c:v>
                </c:pt>
                <c:pt idx="33384">
                  <c:v>10.164338000000001</c:v>
                </c:pt>
                <c:pt idx="33385">
                  <c:v>10.170009</c:v>
                </c:pt>
                <c:pt idx="33386">
                  <c:v>10.171792</c:v>
                </c:pt>
                <c:pt idx="33387">
                  <c:v>10.164515</c:v>
                </c:pt>
                <c:pt idx="33388">
                  <c:v>10.160273</c:v>
                </c:pt>
                <c:pt idx="33389">
                  <c:v>10.163270000000001</c:v>
                </c:pt>
                <c:pt idx="33390">
                  <c:v>10.165145000000001</c:v>
                </c:pt>
                <c:pt idx="33391">
                  <c:v>10.164422999999999</c:v>
                </c:pt>
                <c:pt idx="33392">
                  <c:v>10.166081999999999</c:v>
                </c:pt>
                <c:pt idx="33393">
                  <c:v>10.169415000000001</c:v>
                </c:pt>
                <c:pt idx="33394">
                  <c:v>10.168593</c:v>
                </c:pt>
                <c:pt idx="33395">
                  <c:v>10.166757</c:v>
                </c:pt>
                <c:pt idx="33396">
                  <c:v>10.167398</c:v>
                </c:pt>
                <c:pt idx="33397">
                  <c:v>10.167247</c:v>
                </c:pt>
                <c:pt idx="33398">
                  <c:v>10.169945</c:v>
                </c:pt>
                <c:pt idx="33399">
                  <c:v>10.171021</c:v>
                </c:pt>
                <c:pt idx="33400">
                  <c:v>10.164343000000001</c:v>
                </c:pt>
                <c:pt idx="33401">
                  <c:v>10.163323</c:v>
                </c:pt>
                <c:pt idx="33402">
                  <c:v>10.168070999999999</c:v>
                </c:pt>
                <c:pt idx="33403">
                  <c:v>10.167417</c:v>
                </c:pt>
                <c:pt idx="33404">
                  <c:v>10.170646</c:v>
                </c:pt>
                <c:pt idx="33405">
                  <c:v>10.174885</c:v>
                </c:pt>
                <c:pt idx="33406">
                  <c:v>10.171559999999999</c:v>
                </c:pt>
                <c:pt idx="33407">
                  <c:v>10.170009</c:v>
                </c:pt>
                <c:pt idx="33408">
                  <c:v>10.174998</c:v>
                </c:pt>
                <c:pt idx="33409">
                  <c:v>10.17483</c:v>
                </c:pt>
                <c:pt idx="33410">
                  <c:v>10.173985</c:v>
                </c:pt>
                <c:pt idx="33411">
                  <c:v>10.18422</c:v>
                </c:pt>
                <c:pt idx="33412">
                  <c:v>10.186939000000001</c:v>
                </c:pt>
                <c:pt idx="33413">
                  <c:v>10.183173</c:v>
                </c:pt>
                <c:pt idx="33414">
                  <c:v>10.188784</c:v>
                </c:pt>
                <c:pt idx="33415">
                  <c:v>10.187974000000001</c:v>
                </c:pt>
                <c:pt idx="33416">
                  <c:v>10.181119000000001</c:v>
                </c:pt>
                <c:pt idx="33417">
                  <c:v>10.181013</c:v>
                </c:pt>
                <c:pt idx="33418">
                  <c:v>10.180909</c:v>
                </c:pt>
                <c:pt idx="33419">
                  <c:v>10.178602</c:v>
                </c:pt>
                <c:pt idx="33420">
                  <c:v>10.180415</c:v>
                </c:pt>
                <c:pt idx="33421">
                  <c:v>10.177688</c:v>
                </c:pt>
                <c:pt idx="33422">
                  <c:v>10.169221</c:v>
                </c:pt>
                <c:pt idx="33423">
                  <c:v>10.172357</c:v>
                </c:pt>
                <c:pt idx="33424">
                  <c:v>10.174030999999999</c:v>
                </c:pt>
                <c:pt idx="33425">
                  <c:v>10.167035</c:v>
                </c:pt>
                <c:pt idx="33426">
                  <c:v>10.169387</c:v>
                </c:pt>
                <c:pt idx="33427">
                  <c:v>10.173284000000001</c:v>
                </c:pt>
                <c:pt idx="33428">
                  <c:v>10.169853</c:v>
                </c:pt>
                <c:pt idx="33429">
                  <c:v>10.168542</c:v>
                </c:pt>
                <c:pt idx="33430">
                  <c:v>10.170121999999999</c:v>
                </c:pt>
                <c:pt idx="33431">
                  <c:v>10.169365000000001</c:v>
                </c:pt>
                <c:pt idx="33432">
                  <c:v>10.170477</c:v>
                </c:pt>
                <c:pt idx="33433">
                  <c:v>10.172848</c:v>
                </c:pt>
                <c:pt idx="33434">
                  <c:v>10.170029</c:v>
                </c:pt>
                <c:pt idx="33435">
                  <c:v>10.170904</c:v>
                </c:pt>
                <c:pt idx="33436">
                  <c:v>10.17597</c:v>
                </c:pt>
                <c:pt idx="33437">
                  <c:v>10.174704999999999</c:v>
                </c:pt>
                <c:pt idx="33438">
                  <c:v>10.173938</c:v>
                </c:pt>
                <c:pt idx="33439">
                  <c:v>10.174720000000001</c:v>
                </c:pt>
                <c:pt idx="33440">
                  <c:v>10.173125000000001</c:v>
                </c:pt>
                <c:pt idx="33441">
                  <c:v>10.169378</c:v>
                </c:pt>
                <c:pt idx="33442">
                  <c:v>10.171777000000001</c:v>
                </c:pt>
                <c:pt idx="33443">
                  <c:v>10.176636</c:v>
                </c:pt>
                <c:pt idx="33444">
                  <c:v>10.173375</c:v>
                </c:pt>
                <c:pt idx="33445">
                  <c:v>10.169129</c:v>
                </c:pt>
                <c:pt idx="33446">
                  <c:v>10.172421</c:v>
                </c:pt>
                <c:pt idx="33447">
                  <c:v>10.17742</c:v>
                </c:pt>
                <c:pt idx="33448">
                  <c:v>10.177130999999999</c:v>
                </c:pt>
                <c:pt idx="33449">
                  <c:v>10.176434</c:v>
                </c:pt>
                <c:pt idx="33450">
                  <c:v>10.179256000000001</c:v>
                </c:pt>
                <c:pt idx="33451">
                  <c:v>10.183163</c:v>
                </c:pt>
                <c:pt idx="33452">
                  <c:v>10.185693000000001</c:v>
                </c:pt>
                <c:pt idx="33453">
                  <c:v>10.181637</c:v>
                </c:pt>
                <c:pt idx="33454">
                  <c:v>10.18244</c:v>
                </c:pt>
                <c:pt idx="33455">
                  <c:v>10.191077</c:v>
                </c:pt>
                <c:pt idx="33456">
                  <c:v>10.191196</c:v>
                </c:pt>
                <c:pt idx="33457">
                  <c:v>10.188791</c:v>
                </c:pt>
                <c:pt idx="33458">
                  <c:v>10.192582</c:v>
                </c:pt>
                <c:pt idx="33459">
                  <c:v>10.19523</c:v>
                </c:pt>
                <c:pt idx="33460">
                  <c:v>10.191299000000001</c:v>
                </c:pt>
                <c:pt idx="33461">
                  <c:v>10.188338</c:v>
                </c:pt>
                <c:pt idx="33462">
                  <c:v>10.189892</c:v>
                </c:pt>
                <c:pt idx="33463">
                  <c:v>10.187927999999999</c:v>
                </c:pt>
                <c:pt idx="33464">
                  <c:v>10.185235</c:v>
                </c:pt>
                <c:pt idx="33465">
                  <c:v>10.186973999999999</c:v>
                </c:pt>
                <c:pt idx="33466">
                  <c:v>10.185392</c:v>
                </c:pt>
                <c:pt idx="33467">
                  <c:v>10.179384000000001</c:v>
                </c:pt>
                <c:pt idx="33468">
                  <c:v>10.181577000000001</c:v>
                </c:pt>
                <c:pt idx="33469">
                  <c:v>10.186282</c:v>
                </c:pt>
                <c:pt idx="33470">
                  <c:v>10.184274</c:v>
                </c:pt>
                <c:pt idx="33471">
                  <c:v>10.184856999999999</c:v>
                </c:pt>
                <c:pt idx="33472">
                  <c:v>10.184984999999999</c:v>
                </c:pt>
                <c:pt idx="33473">
                  <c:v>10.181513000000001</c:v>
                </c:pt>
                <c:pt idx="33474">
                  <c:v>10.182570999999999</c:v>
                </c:pt>
                <c:pt idx="33475">
                  <c:v>10.18539</c:v>
                </c:pt>
                <c:pt idx="33476">
                  <c:v>10.188338</c:v>
                </c:pt>
                <c:pt idx="33477">
                  <c:v>10.190655</c:v>
                </c:pt>
                <c:pt idx="33478">
                  <c:v>10.189123</c:v>
                </c:pt>
                <c:pt idx="33479">
                  <c:v>10.188056</c:v>
                </c:pt>
                <c:pt idx="33480">
                  <c:v>10.19089</c:v>
                </c:pt>
                <c:pt idx="33481">
                  <c:v>10.191242000000001</c:v>
                </c:pt>
                <c:pt idx="33482">
                  <c:v>10.189238</c:v>
                </c:pt>
                <c:pt idx="33483">
                  <c:v>10.189769</c:v>
                </c:pt>
                <c:pt idx="33484">
                  <c:v>10.194649999999999</c:v>
                </c:pt>
                <c:pt idx="33485">
                  <c:v>10.195724999999999</c:v>
                </c:pt>
                <c:pt idx="33486">
                  <c:v>10.195846</c:v>
                </c:pt>
                <c:pt idx="33487">
                  <c:v>10.198366</c:v>
                </c:pt>
                <c:pt idx="33488">
                  <c:v>10.197317999999999</c:v>
                </c:pt>
                <c:pt idx="33489">
                  <c:v>10.198152</c:v>
                </c:pt>
                <c:pt idx="33490">
                  <c:v>10.201117</c:v>
                </c:pt>
                <c:pt idx="33491">
                  <c:v>10.197813</c:v>
                </c:pt>
                <c:pt idx="33492">
                  <c:v>10.197072</c:v>
                </c:pt>
                <c:pt idx="33493">
                  <c:v>10.202546</c:v>
                </c:pt>
                <c:pt idx="33494">
                  <c:v>10.198459</c:v>
                </c:pt>
                <c:pt idx="33495">
                  <c:v>10.192030000000001</c:v>
                </c:pt>
                <c:pt idx="33496">
                  <c:v>10.197967999999999</c:v>
                </c:pt>
                <c:pt idx="33497">
                  <c:v>10.200991</c:v>
                </c:pt>
                <c:pt idx="33498">
                  <c:v>10.194442</c:v>
                </c:pt>
                <c:pt idx="33499">
                  <c:v>10.193775</c:v>
                </c:pt>
                <c:pt idx="33500">
                  <c:v>10.198013</c:v>
                </c:pt>
                <c:pt idx="33501">
                  <c:v>10.195244000000001</c:v>
                </c:pt>
                <c:pt idx="33502">
                  <c:v>10.194043000000001</c:v>
                </c:pt>
                <c:pt idx="33503">
                  <c:v>10.200043000000001</c:v>
                </c:pt>
                <c:pt idx="33504">
                  <c:v>10.202662999999999</c:v>
                </c:pt>
                <c:pt idx="33505">
                  <c:v>10.198340999999999</c:v>
                </c:pt>
                <c:pt idx="33506">
                  <c:v>10.199839000000001</c:v>
                </c:pt>
                <c:pt idx="33507">
                  <c:v>10.202793</c:v>
                </c:pt>
                <c:pt idx="33508">
                  <c:v>10.200616999999999</c:v>
                </c:pt>
                <c:pt idx="33509">
                  <c:v>10.200671</c:v>
                </c:pt>
                <c:pt idx="33510">
                  <c:v>10.198548000000001</c:v>
                </c:pt>
                <c:pt idx="33511">
                  <c:v>10.197084</c:v>
                </c:pt>
                <c:pt idx="33512">
                  <c:v>10.199992</c:v>
                </c:pt>
                <c:pt idx="33513">
                  <c:v>10.200533999999999</c:v>
                </c:pt>
                <c:pt idx="33514">
                  <c:v>10.199597000000001</c:v>
                </c:pt>
                <c:pt idx="33515">
                  <c:v>10.19909</c:v>
                </c:pt>
                <c:pt idx="33516">
                  <c:v>10.199311</c:v>
                </c:pt>
                <c:pt idx="33517">
                  <c:v>10.199183</c:v>
                </c:pt>
                <c:pt idx="33518">
                  <c:v>10.200075999999999</c:v>
                </c:pt>
                <c:pt idx="33519">
                  <c:v>10.202241000000001</c:v>
                </c:pt>
                <c:pt idx="33520">
                  <c:v>10.205435</c:v>
                </c:pt>
                <c:pt idx="33521">
                  <c:v>10.208812999999999</c:v>
                </c:pt>
                <c:pt idx="33522">
                  <c:v>10.2058</c:v>
                </c:pt>
                <c:pt idx="33523">
                  <c:v>10.201065</c:v>
                </c:pt>
                <c:pt idx="33524">
                  <c:v>10.201561</c:v>
                </c:pt>
                <c:pt idx="33525">
                  <c:v>10.202871</c:v>
                </c:pt>
                <c:pt idx="33526">
                  <c:v>10.203421000000001</c:v>
                </c:pt>
                <c:pt idx="33527">
                  <c:v>10.203061999999999</c:v>
                </c:pt>
                <c:pt idx="33528">
                  <c:v>10.206293000000001</c:v>
                </c:pt>
                <c:pt idx="33529">
                  <c:v>10.208095</c:v>
                </c:pt>
                <c:pt idx="33530">
                  <c:v>10.204409999999999</c:v>
                </c:pt>
                <c:pt idx="33531">
                  <c:v>10.203049</c:v>
                </c:pt>
                <c:pt idx="33532">
                  <c:v>10.202816</c:v>
                </c:pt>
                <c:pt idx="33533">
                  <c:v>10.204091</c:v>
                </c:pt>
                <c:pt idx="33534">
                  <c:v>10.206617</c:v>
                </c:pt>
                <c:pt idx="33535">
                  <c:v>10.207287000000001</c:v>
                </c:pt>
                <c:pt idx="33536">
                  <c:v>10.207863</c:v>
                </c:pt>
                <c:pt idx="33537">
                  <c:v>10.205315000000001</c:v>
                </c:pt>
                <c:pt idx="33538">
                  <c:v>10.202961</c:v>
                </c:pt>
                <c:pt idx="33539">
                  <c:v>10.202859</c:v>
                </c:pt>
                <c:pt idx="33540">
                  <c:v>10.203893000000001</c:v>
                </c:pt>
                <c:pt idx="33541">
                  <c:v>10.204397999999999</c:v>
                </c:pt>
                <c:pt idx="33542">
                  <c:v>10.207191</c:v>
                </c:pt>
                <c:pt idx="33543">
                  <c:v>10.209752999999999</c:v>
                </c:pt>
                <c:pt idx="33544">
                  <c:v>10.205228</c:v>
                </c:pt>
                <c:pt idx="33545">
                  <c:v>10.202059999999999</c:v>
                </c:pt>
                <c:pt idx="33546">
                  <c:v>10.205946000000001</c:v>
                </c:pt>
                <c:pt idx="33547">
                  <c:v>10.207314</c:v>
                </c:pt>
                <c:pt idx="33548">
                  <c:v>10.206440000000001</c:v>
                </c:pt>
                <c:pt idx="33549">
                  <c:v>10.208000999999999</c:v>
                </c:pt>
                <c:pt idx="33550">
                  <c:v>10.209390000000001</c:v>
                </c:pt>
                <c:pt idx="33551">
                  <c:v>10.206666</c:v>
                </c:pt>
                <c:pt idx="33552">
                  <c:v>10.204986999999999</c:v>
                </c:pt>
                <c:pt idx="33553">
                  <c:v>10.207355</c:v>
                </c:pt>
                <c:pt idx="33554">
                  <c:v>10.208999</c:v>
                </c:pt>
                <c:pt idx="33555">
                  <c:v>10.206507999999999</c:v>
                </c:pt>
                <c:pt idx="33556">
                  <c:v>10.205315000000001</c:v>
                </c:pt>
                <c:pt idx="33557">
                  <c:v>10.208406999999999</c:v>
                </c:pt>
                <c:pt idx="33558">
                  <c:v>10.209402000000001</c:v>
                </c:pt>
                <c:pt idx="33559">
                  <c:v>10.207573</c:v>
                </c:pt>
                <c:pt idx="33560">
                  <c:v>10.205912</c:v>
                </c:pt>
                <c:pt idx="33561">
                  <c:v>10.207155</c:v>
                </c:pt>
                <c:pt idx="33562">
                  <c:v>10.211363</c:v>
                </c:pt>
                <c:pt idx="33563">
                  <c:v>10.213613</c:v>
                </c:pt>
                <c:pt idx="33564">
                  <c:v>10.213599</c:v>
                </c:pt>
                <c:pt idx="33565">
                  <c:v>10.215075000000001</c:v>
                </c:pt>
                <c:pt idx="33566">
                  <c:v>10.21354</c:v>
                </c:pt>
                <c:pt idx="33567">
                  <c:v>10.211582999999999</c:v>
                </c:pt>
                <c:pt idx="33568">
                  <c:v>10.215515</c:v>
                </c:pt>
                <c:pt idx="33569">
                  <c:v>10.215923999999999</c:v>
                </c:pt>
                <c:pt idx="33570">
                  <c:v>10.214725</c:v>
                </c:pt>
                <c:pt idx="33571">
                  <c:v>10.219474999999999</c:v>
                </c:pt>
                <c:pt idx="33572">
                  <c:v>10.222143000000001</c:v>
                </c:pt>
                <c:pt idx="33573">
                  <c:v>10.221136</c:v>
                </c:pt>
                <c:pt idx="33574">
                  <c:v>10.225923999999999</c:v>
                </c:pt>
                <c:pt idx="33575">
                  <c:v>10.230702000000001</c:v>
                </c:pt>
                <c:pt idx="33576">
                  <c:v>10.226243</c:v>
                </c:pt>
                <c:pt idx="33577">
                  <c:v>10.223718</c:v>
                </c:pt>
                <c:pt idx="33578">
                  <c:v>10.227893</c:v>
                </c:pt>
                <c:pt idx="33579">
                  <c:v>10.22593</c:v>
                </c:pt>
                <c:pt idx="33580">
                  <c:v>10.225178</c:v>
                </c:pt>
                <c:pt idx="33581">
                  <c:v>10.230961000000001</c:v>
                </c:pt>
                <c:pt idx="33582">
                  <c:v>10.226843000000001</c:v>
                </c:pt>
                <c:pt idx="33583">
                  <c:v>10.221727</c:v>
                </c:pt>
                <c:pt idx="33584">
                  <c:v>10.225369000000001</c:v>
                </c:pt>
                <c:pt idx="33585">
                  <c:v>10.225405</c:v>
                </c:pt>
                <c:pt idx="33586">
                  <c:v>10.221461</c:v>
                </c:pt>
                <c:pt idx="33587">
                  <c:v>10.221226</c:v>
                </c:pt>
                <c:pt idx="33588">
                  <c:v>10.223952000000001</c:v>
                </c:pt>
                <c:pt idx="33589">
                  <c:v>10.222415</c:v>
                </c:pt>
                <c:pt idx="33590">
                  <c:v>10.220496000000001</c:v>
                </c:pt>
                <c:pt idx="33591">
                  <c:v>10.220625999999999</c:v>
                </c:pt>
                <c:pt idx="33592">
                  <c:v>10.219441</c:v>
                </c:pt>
                <c:pt idx="33593">
                  <c:v>10.222151</c:v>
                </c:pt>
                <c:pt idx="33594">
                  <c:v>10.228448</c:v>
                </c:pt>
                <c:pt idx="33595">
                  <c:v>10.227978999999999</c:v>
                </c:pt>
                <c:pt idx="33596">
                  <c:v>10.226124</c:v>
                </c:pt>
                <c:pt idx="33597">
                  <c:v>10.231070000000001</c:v>
                </c:pt>
                <c:pt idx="33598">
                  <c:v>10.230484000000001</c:v>
                </c:pt>
                <c:pt idx="33599">
                  <c:v>10.228070000000001</c:v>
                </c:pt>
                <c:pt idx="33600">
                  <c:v>10.228717</c:v>
                </c:pt>
                <c:pt idx="33601">
                  <c:v>10.225930999999999</c:v>
                </c:pt>
                <c:pt idx="33602">
                  <c:v>10.226554999999999</c:v>
                </c:pt>
                <c:pt idx="33603">
                  <c:v>10.230318</c:v>
                </c:pt>
                <c:pt idx="33604">
                  <c:v>10.230947</c:v>
                </c:pt>
                <c:pt idx="33605">
                  <c:v>10.231037000000001</c:v>
                </c:pt>
                <c:pt idx="33606">
                  <c:v>10.231169</c:v>
                </c:pt>
                <c:pt idx="33607">
                  <c:v>10.226514</c:v>
                </c:pt>
                <c:pt idx="33608">
                  <c:v>10.221204</c:v>
                </c:pt>
                <c:pt idx="33609">
                  <c:v>10.223177</c:v>
                </c:pt>
                <c:pt idx="33610">
                  <c:v>10.230931</c:v>
                </c:pt>
                <c:pt idx="33611">
                  <c:v>10.23258</c:v>
                </c:pt>
                <c:pt idx="33612">
                  <c:v>10.22822</c:v>
                </c:pt>
                <c:pt idx="33613">
                  <c:v>10.22875</c:v>
                </c:pt>
                <c:pt idx="33614">
                  <c:v>10.229709</c:v>
                </c:pt>
                <c:pt idx="33615">
                  <c:v>10.224209</c:v>
                </c:pt>
                <c:pt idx="33616">
                  <c:v>10.225619</c:v>
                </c:pt>
                <c:pt idx="33617">
                  <c:v>10.233259</c:v>
                </c:pt>
                <c:pt idx="33618">
                  <c:v>10.232729000000001</c:v>
                </c:pt>
                <c:pt idx="33619">
                  <c:v>10.230618</c:v>
                </c:pt>
                <c:pt idx="33620">
                  <c:v>10.230762</c:v>
                </c:pt>
                <c:pt idx="33621">
                  <c:v>10.229972</c:v>
                </c:pt>
                <c:pt idx="33622">
                  <c:v>10.232483</c:v>
                </c:pt>
                <c:pt idx="33623">
                  <c:v>10.236044</c:v>
                </c:pt>
                <c:pt idx="33624">
                  <c:v>10.234529</c:v>
                </c:pt>
                <c:pt idx="33625">
                  <c:v>10.233720999999999</c:v>
                </c:pt>
                <c:pt idx="33626">
                  <c:v>10.236516999999999</c:v>
                </c:pt>
                <c:pt idx="33627">
                  <c:v>10.236165</c:v>
                </c:pt>
                <c:pt idx="33628">
                  <c:v>10.235998</c:v>
                </c:pt>
                <c:pt idx="33629">
                  <c:v>10.234726999999999</c:v>
                </c:pt>
                <c:pt idx="33630">
                  <c:v>10.229976000000001</c:v>
                </c:pt>
                <c:pt idx="33631">
                  <c:v>10.230295</c:v>
                </c:pt>
                <c:pt idx="33632">
                  <c:v>10.232611</c:v>
                </c:pt>
                <c:pt idx="33633">
                  <c:v>10.233053999999999</c:v>
                </c:pt>
                <c:pt idx="33634">
                  <c:v>10.237088999999999</c:v>
                </c:pt>
                <c:pt idx="33635">
                  <c:v>10.239277</c:v>
                </c:pt>
                <c:pt idx="33636">
                  <c:v>10.237809</c:v>
                </c:pt>
                <c:pt idx="33637">
                  <c:v>10.237837000000001</c:v>
                </c:pt>
                <c:pt idx="33638">
                  <c:v>10.241187999999999</c:v>
                </c:pt>
                <c:pt idx="33639">
                  <c:v>10.240589</c:v>
                </c:pt>
                <c:pt idx="33640">
                  <c:v>10.234809</c:v>
                </c:pt>
                <c:pt idx="33641">
                  <c:v>10.234966999999999</c:v>
                </c:pt>
                <c:pt idx="33642">
                  <c:v>10.243491000000001</c:v>
                </c:pt>
                <c:pt idx="33643">
                  <c:v>10.246079999999999</c:v>
                </c:pt>
                <c:pt idx="33644">
                  <c:v>10.240686999999999</c:v>
                </c:pt>
                <c:pt idx="33645">
                  <c:v>10.241676</c:v>
                </c:pt>
                <c:pt idx="33646">
                  <c:v>10.243800999999999</c:v>
                </c:pt>
                <c:pt idx="33647">
                  <c:v>10.239478</c:v>
                </c:pt>
                <c:pt idx="33648">
                  <c:v>10.239553000000001</c:v>
                </c:pt>
                <c:pt idx="33649">
                  <c:v>10.242823</c:v>
                </c:pt>
                <c:pt idx="33650">
                  <c:v>10.243537</c:v>
                </c:pt>
                <c:pt idx="33651">
                  <c:v>10.244491</c:v>
                </c:pt>
                <c:pt idx="33652">
                  <c:v>10.244923</c:v>
                </c:pt>
                <c:pt idx="33653">
                  <c:v>10.242868</c:v>
                </c:pt>
                <c:pt idx="33654">
                  <c:v>10.242614</c:v>
                </c:pt>
                <c:pt idx="33655">
                  <c:v>10.242773</c:v>
                </c:pt>
                <c:pt idx="33656">
                  <c:v>10.241821</c:v>
                </c:pt>
                <c:pt idx="33657">
                  <c:v>10.242486</c:v>
                </c:pt>
                <c:pt idx="33658">
                  <c:v>10.242960999999999</c:v>
                </c:pt>
                <c:pt idx="33659">
                  <c:v>10.240468999999999</c:v>
                </c:pt>
                <c:pt idx="33660">
                  <c:v>10.240940999999999</c:v>
                </c:pt>
                <c:pt idx="33661">
                  <c:v>10.242813</c:v>
                </c:pt>
                <c:pt idx="33662">
                  <c:v>10.241147</c:v>
                </c:pt>
                <c:pt idx="33663">
                  <c:v>10.242151</c:v>
                </c:pt>
                <c:pt idx="33664">
                  <c:v>10.243980000000001</c:v>
                </c:pt>
                <c:pt idx="33665">
                  <c:v>10.241819</c:v>
                </c:pt>
                <c:pt idx="33666">
                  <c:v>10.244436</c:v>
                </c:pt>
                <c:pt idx="33667">
                  <c:v>10.249866000000001</c:v>
                </c:pt>
                <c:pt idx="33668">
                  <c:v>10.249433</c:v>
                </c:pt>
                <c:pt idx="33669">
                  <c:v>10.249919</c:v>
                </c:pt>
                <c:pt idx="33670">
                  <c:v>10.250389</c:v>
                </c:pt>
                <c:pt idx="33671">
                  <c:v>10.243684</c:v>
                </c:pt>
                <c:pt idx="33672">
                  <c:v>10.239722</c:v>
                </c:pt>
                <c:pt idx="33673">
                  <c:v>10.24288</c:v>
                </c:pt>
                <c:pt idx="33674">
                  <c:v>10.242673999999999</c:v>
                </c:pt>
                <c:pt idx="33675">
                  <c:v>10.241759</c:v>
                </c:pt>
                <c:pt idx="33676">
                  <c:v>10.241566000000001</c:v>
                </c:pt>
                <c:pt idx="33677">
                  <c:v>10.244191000000001</c:v>
                </c:pt>
                <c:pt idx="33678">
                  <c:v>10.249169999999999</c:v>
                </c:pt>
                <c:pt idx="33679">
                  <c:v>10.247548999999999</c:v>
                </c:pt>
                <c:pt idx="33680">
                  <c:v>10.242673999999999</c:v>
                </c:pt>
                <c:pt idx="33681">
                  <c:v>10.242538</c:v>
                </c:pt>
                <c:pt idx="33682">
                  <c:v>10.245869000000001</c:v>
                </c:pt>
                <c:pt idx="33683">
                  <c:v>10.246442</c:v>
                </c:pt>
                <c:pt idx="33684">
                  <c:v>10.24447</c:v>
                </c:pt>
                <c:pt idx="33685">
                  <c:v>10.242919000000001</c:v>
                </c:pt>
                <c:pt idx="33686">
                  <c:v>10.242886</c:v>
                </c:pt>
                <c:pt idx="33687">
                  <c:v>10.243924</c:v>
                </c:pt>
                <c:pt idx="33688">
                  <c:v>10.243532</c:v>
                </c:pt>
                <c:pt idx="33689">
                  <c:v>10.244915000000001</c:v>
                </c:pt>
                <c:pt idx="33690">
                  <c:v>10.247169</c:v>
                </c:pt>
                <c:pt idx="33691">
                  <c:v>10.247206</c:v>
                </c:pt>
                <c:pt idx="33692">
                  <c:v>10.250339</c:v>
                </c:pt>
                <c:pt idx="33693">
                  <c:v>10.251417999999999</c:v>
                </c:pt>
                <c:pt idx="33694">
                  <c:v>10.24934</c:v>
                </c:pt>
                <c:pt idx="33695">
                  <c:v>10.250158000000001</c:v>
                </c:pt>
                <c:pt idx="33696">
                  <c:v>10.249796999999999</c:v>
                </c:pt>
                <c:pt idx="33697">
                  <c:v>10.250211999999999</c:v>
                </c:pt>
                <c:pt idx="33698">
                  <c:v>10.255055</c:v>
                </c:pt>
                <c:pt idx="33699">
                  <c:v>10.25638</c:v>
                </c:pt>
                <c:pt idx="33700">
                  <c:v>10.253574</c:v>
                </c:pt>
                <c:pt idx="33701">
                  <c:v>10.253144000000001</c:v>
                </c:pt>
                <c:pt idx="33702">
                  <c:v>10.253242</c:v>
                </c:pt>
                <c:pt idx="33703">
                  <c:v>10.252438</c:v>
                </c:pt>
                <c:pt idx="33704">
                  <c:v>10.253435</c:v>
                </c:pt>
                <c:pt idx="33705">
                  <c:v>10.251279</c:v>
                </c:pt>
                <c:pt idx="33706">
                  <c:v>10.247328</c:v>
                </c:pt>
                <c:pt idx="33707">
                  <c:v>10.248868</c:v>
                </c:pt>
                <c:pt idx="33708">
                  <c:v>10.252530999999999</c:v>
                </c:pt>
                <c:pt idx="33709">
                  <c:v>10.253571000000001</c:v>
                </c:pt>
                <c:pt idx="33710">
                  <c:v>10.252872</c:v>
                </c:pt>
                <c:pt idx="33711">
                  <c:v>10.254858</c:v>
                </c:pt>
                <c:pt idx="33712">
                  <c:v>10.255235000000001</c:v>
                </c:pt>
                <c:pt idx="33713">
                  <c:v>10.250591999999999</c:v>
                </c:pt>
                <c:pt idx="33714">
                  <c:v>10.250308</c:v>
                </c:pt>
                <c:pt idx="33715">
                  <c:v>10.258319999999999</c:v>
                </c:pt>
                <c:pt idx="33716">
                  <c:v>10.258513000000001</c:v>
                </c:pt>
                <c:pt idx="33717">
                  <c:v>10.253793999999999</c:v>
                </c:pt>
                <c:pt idx="33718">
                  <c:v>10.257799</c:v>
                </c:pt>
                <c:pt idx="33719">
                  <c:v>10.259482999999999</c:v>
                </c:pt>
                <c:pt idx="33720">
                  <c:v>10.255478999999999</c:v>
                </c:pt>
                <c:pt idx="33721">
                  <c:v>10.254823</c:v>
                </c:pt>
                <c:pt idx="33722">
                  <c:v>10.254110000000001</c:v>
                </c:pt>
                <c:pt idx="33723">
                  <c:v>10.255808999999999</c:v>
                </c:pt>
                <c:pt idx="33724">
                  <c:v>10.258032999999999</c:v>
                </c:pt>
                <c:pt idx="33725">
                  <c:v>10.25544</c:v>
                </c:pt>
                <c:pt idx="33726">
                  <c:v>10.255431</c:v>
                </c:pt>
                <c:pt idx="33727">
                  <c:v>10.257625000000001</c:v>
                </c:pt>
                <c:pt idx="33728">
                  <c:v>10.256633000000001</c:v>
                </c:pt>
                <c:pt idx="33729">
                  <c:v>10.258304000000001</c:v>
                </c:pt>
                <c:pt idx="33730">
                  <c:v>10.262843999999999</c:v>
                </c:pt>
                <c:pt idx="33731">
                  <c:v>10.262473999999999</c:v>
                </c:pt>
                <c:pt idx="33732">
                  <c:v>10.259683000000001</c:v>
                </c:pt>
                <c:pt idx="33733">
                  <c:v>10.258667000000001</c:v>
                </c:pt>
                <c:pt idx="33734">
                  <c:v>10.256095</c:v>
                </c:pt>
                <c:pt idx="33735">
                  <c:v>10.255381</c:v>
                </c:pt>
                <c:pt idx="33736">
                  <c:v>10.257006000000001</c:v>
                </c:pt>
                <c:pt idx="33737">
                  <c:v>10.255902000000001</c:v>
                </c:pt>
                <c:pt idx="33738">
                  <c:v>10.257941000000001</c:v>
                </c:pt>
                <c:pt idx="33739">
                  <c:v>10.264514999999999</c:v>
                </c:pt>
                <c:pt idx="33740">
                  <c:v>10.266242999999999</c:v>
                </c:pt>
                <c:pt idx="33741">
                  <c:v>10.266055</c:v>
                </c:pt>
                <c:pt idx="33742">
                  <c:v>10.264155000000001</c:v>
                </c:pt>
                <c:pt idx="33743">
                  <c:v>10.261965</c:v>
                </c:pt>
                <c:pt idx="33744">
                  <c:v>10.265985000000001</c:v>
                </c:pt>
                <c:pt idx="33745">
                  <c:v>10.266577</c:v>
                </c:pt>
                <c:pt idx="33746">
                  <c:v>10.260026</c:v>
                </c:pt>
                <c:pt idx="33747">
                  <c:v>10.259675</c:v>
                </c:pt>
                <c:pt idx="33748">
                  <c:v>10.265715999999999</c:v>
                </c:pt>
                <c:pt idx="33749">
                  <c:v>10.267265</c:v>
                </c:pt>
                <c:pt idx="33750">
                  <c:v>10.265101</c:v>
                </c:pt>
                <c:pt idx="33751">
                  <c:v>10.265988</c:v>
                </c:pt>
                <c:pt idx="33752">
                  <c:v>10.268252</c:v>
                </c:pt>
                <c:pt idx="33753">
                  <c:v>10.271592</c:v>
                </c:pt>
                <c:pt idx="33754">
                  <c:v>10.272361</c:v>
                </c:pt>
                <c:pt idx="33755">
                  <c:v>10.270536</c:v>
                </c:pt>
                <c:pt idx="33756">
                  <c:v>10.271836</c:v>
                </c:pt>
                <c:pt idx="33757">
                  <c:v>10.270102</c:v>
                </c:pt>
                <c:pt idx="33758">
                  <c:v>10.264716</c:v>
                </c:pt>
                <c:pt idx="33759">
                  <c:v>10.264327</c:v>
                </c:pt>
                <c:pt idx="33760">
                  <c:v>10.267092</c:v>
                </c:pt>
                <c:pt idx="33761">
                  <c:v>10.265188</c:v>
                </c:pt>
                <c:pt idx="33762">
                  <c:v>10.264113999999999</c:v>
                </c:pt>
                <c:pt idx="33763">
                  <c:v>10.269387999999999</c:v>
                </c:pt>
                <c:pt idx="33764">
                  <c:v>10.272235999999999</c:v>
                </c:pt>
                <c:pt idx="33765">
                  <c:v>10.267602999999999</c:v>
                </c:pt>
                <c:pt idx="33766">
                  <c:v>10.264448</c:v>
                </c:pt>
                <c:pt idx="33767">
                  <c:v>10.269778000000001</c:v>
                </c:pt>
                <c:pt idx="33768">
                  <c:v>10.275878000000001</c:v>
                </c:pt>
                <c:pt idx="33769">
                  <c:v>10.273128</c:v>
                </c:pt>
                <c:pt idx="33770">
                  <c:v>10.268129999999999</c:v>
                </c:pt>
                <c:pt idx="33771">
                  <c:v>10.268412</c:v>
                </c:pt>
                <c:pt idx="33772">
                  <c:v>10.269102</c:v>
                </c:pt>
                <c:pt idx="33773">
                  <c:v>10.268515000000001</c:v>
                </c:pt>
                <c:pt idx="33774">
                  <c:v>10.268134999999999</c:v>
                </c:pt>
                <c:pt idx="33775">
                  <c:v>10.268686000000001</c:v>
                </c:pt>
                <c:pt idx="33776">
                  <c:v>10.268786</c:v>
                </c:pt>
                <c:pt idx="33777">
                  <c:v>10.267994</c:v>
                </c:pt>
                <c:pt idx="33778">
                  <c:v>10.271216000000001</c:v>
                </c:pt>
                <c:pt idx="33779">
                  <c:v>10.278285</c:v>
                </c:pt>
                <c:pt idx="33780">
                  <c:v>10.275363</c:v>
                </c:pt>
                <c:pt idx="33781">
                  <c:v>10.27075</c:v>
                </c:pt>
                <c:pt idx="33782">
                  <c:v>10.276019</c:v>
                </c:pt>
                <c:pt idx="33783">
                  <c:v>10.279571000000001</c:v>
                </c:pt>
                <c:pt idx="33784">
                  <c:v>10.274086</c:v>
                </c:pt>
                <c:pt idx="33785">
                  <c:v>10.271881</c:v>
                </c:pt>
                <c:pt idx="33786">
                  <c:v>10.276612999999999</c:v>
                </c:pt>
                <c:pt idx="33787">
                  <c:v>10.275058</c:v>
                </c:pt>
                <c:pt idx="33788">
                  <c:v>10.270809</c:v>
                </c:pt>
                <c:pt idx="33789">
                  <c:v>10.276844000000001</c:v>
                </c:pt>
                <c:pt idx="33790">
                  <c:v>10.281162</c:v>
                </c:pt>
                <c:pt idx="33791">
                  <c:v>10.275641</c:v>
                </c:pt>
                <c:pt idx="33792">
                  <c:v>10.274919000000001</c:v>
                </c:pt>
                <c:pt idx="33793">
                  <c:v>10.279597000000001</c:v>
                </c:pt>
                <c:pt idx="33794">
                  <c:v>10.278744</c:v>
                </c:pt>
                <c:pt idx="33795">
                  <c:v>10.275774</c:v>
                </c:pt>
                <c:pt idx="33796">
                  <c:v>10.276147999999999</c:v>
                </c:pt>
                <c:pt idx="33797">
                  <c:v>10.274348</c:v>
                </c:pt>
                <c:pt idx="33798">
                  <c:v>10.27107</c:v>
                </c:pt>
                <c:pt idx="33799">
                  <c:v>10.273095</c:v>
                </c:pt>
                <c:pt idx="33800">
                  <c:v>10.276918999999999</c:v>
                </c:pt>
                <c:pt idx="33801">
                  <c:v>10.277191999999999</c:v>
                </c:pt>
                <c:pt idx="33802">
                  <c:v>10.274004</c:v>
                </c:pt>
                <c:pt idx="33803">
                  <c:v>10.272249</c:v>
                </c:pt>
                <c:pt idx="33804">
                  <c:v>10.273006000000001</c:v>
                </c:pt>
                <c:pt idx="33805">
                  <c:v>10.272562000000001</c:v>
                </c:pt>
                <c:pt idx="33806">
                  <c:v>10.273994999999999</c:v>
                </c:pt>
                <c:pt idx="33807">
                  <c:v>10.276304</c:v>
                </c:pt>
                <c:pt idx="33808">
                  <c:v>10.273149999999999</c:v>
                </c:pt>
                <c:pt idx="33809">
                  <c:v>10.271367</c:v>
                </c:pt>
                <c:pt idx="33810">
                  <c:v>10.273743</c:v>
                </c:pt>
                <c:pt idx="33811">
                  <c:v>10.275088999999999</c:v>
                </c:pt>
                <c:pt idx="33812">
                  <c:v>10.276740999999999</c:v>
                </c:pt>
                <c:pt idx="33813">
                  <c:v>10.276042</c:v>
                </c:pt>
                <c:pt idx="33814">
                  <c:v>10.272614000000001</c:v>
                </c:pt>
                <c:pt idx="33815">
                  <c:v>10.276699000000001</c:v>
                </c:pt>
                <c:pt idx="33816">
                  <c:v>10.283174000000001</c:v>
                </c:pt>
                <c:pt idx="33817">
                  <c:v>10.279229000000001</c:v>
                </c:pt>
                <c:pt idx="33818">
                  <c:v>10.276043</c:v>
                </c:pt>
                <c:pt idx="33819">
                  <c:v>10.278905</c:v>
                </c:pt>
                <c:pt idx="33820">
                  <c:v>10.279807</c:v>
                </c:pt>
                <c:pt idx="33821">
                  <c:v>10.281209</c:v>
                </c:pt>
                <c:pt idx="33822">
                  <c:v>10.285206000000001</c:v>
                </c:pt>
                <c:pt idx="33823">
                  <c:v>10.285114999999999</c:v>
                </c:pt>
                <c:pt idx="33824">
                  <c:v>10.279707</c:v>
                </c:pt>
                <c:pt idx="33825">
                  <c:v>10.284776000000001</c:v>
                </c:pt>
                <c:pt idx="33826">
                  <c:v>10.290728</c:v>
                </c:pt>
                <c:pt idx="33827">
                  <c:v>10.284274</c:v>
                </c:pt>
                <c:pt idx="33828">
                  <c:v>10.282634</c:v>
                </c:pt>
                <c:pt idx="33829">
                  <c:v>10.284538</c:v>
                </c:pt>
                <c:pt idx="33830">
                  <c:v>10.284072</c:v>
                </c:pt>
                <c:pt idx="33831">
                  <c:v>10.287749</c:v>
                </c:pt>
                <c:pt idx="33832">
                  <c:v>10.290388</c:v>
                </c:pt>
                <c:pt idx="33833">
                  <c:v>10.288608</c:v>
                </c:pt>
                <c:pt idx="33834">
                  <c:v>10.289744000000001</c:v>
                </c:pt>
                <c:pt idx="33835">
                  <c:v>10.290742</c:v>
                </c:pt>
                <c:pt idx="33836">
                  <c:v>10.287124</c:v>
                </c:pt>
                <c:pt idx="33837">
                  <c:v>10.286318</c:v>
                </c:pt>
                <c:pt idx="33838">
                  <c:v>10.290253</c:v>
                </c:pt>
                <c:pt idx="33839">
                  <c:v>10.292453999999999</c:v>
                </c:pt>
                <c:pt idx="33840">
                  <c:v>10.290302000000001</c:v>
                </c:pt>
                <c:pt idx="33841">
                  <c:v>10.290787</c:v>
                </c:pt>
                <c:pt idx="33842">
                  <c:v>10.294487999999999</c:v>
                </c:pt>
                <c:pt idx="33843">
                  <c:v>10.296151999999999</c:v>
                </c:pt>
                <c:pt idx="33844">
                  <c:v>10.295636</c:v>
                </c:pt>
                <c:pt idx="33845">
                  <c:v>10.295574</c:v>
                </c:pt>
                <c:pt idx="33846">
                  <c:v>10.292844000000001</c:v>
                </c:pt>
                <c:pt idx="33847">
                  <c:v>10.290429</c:v>
                </c:pt>
                <c:pt idx="33848">
                  <c:v>10.295183</c:v>
                </c:pt>
                <c:pt idx="33849">
                  <c:v>10.296556000000001</c:v>
                </c:pt>
                <c:pt idx="33850">
                  <c:v>10.291743</c:v>
                </c:pt>
                <c:pt idx="33851">
                  <c:v>10.295372</c:v>
                </c:pt>
                <c:pt idx="33852">
                  <c:v>10.303577000000001</c:v>
                </c:pt>
                <c:pt idx="33853">
                  <c:v>10.302070000000001</c:v>
                </c:pt>
                <c:pt idx="33854">
                  <c:v>10.300212999999999</c:v>
                </c:pt>
                <c:pt idx="33855">
                  <c:v>10.305299</c:v>
                </c:pt>
                <c:pt idx="33856">
                  <c:v>10.303088000000001</c:v>
                </c:pt>
                <c:pt idx="33857">
                  <c:v>10.29762</c:v>
                </c:pt>
                <c:pt idx="33858">
                  <c:v>10.297010999999999</c:v>
                </c:pt>
                <c:pt idx="33859">
                  <c:v>10.297834</c:v>
                </c:pt>
                <c:pt idx="33860">
                  <c:v>10.29574</c:v>
                </c:pt>
                <c:pt idx="33861">
                  <c:v>10.293310999999999</c:v>
                </c:pt>
                <c:pt idx="33862">
                  <c:v>10.292316</c:v>
                </c:pt>
                <c:pt idx="33863">
                  <c:v>10.292721999999999</c:v>
                </c:pt>
                <c:pt idx="33864">
                  <c:v>10.291919</c:v>
                </c:pt>
                <c:pt idx="33865">
                  <c:v>10.291585</c:v>
                </c:pt>
                <c:pt idx="33866">
                  <c:v>10.291199000000001</c:v>
                </c:pt>
                <c:pt idx="33867">
                  <c:v>10.290941</c:v>
                </c:pt>
                <c:pt idx="33868">
                  <c:v>10.293177999999999</c:v>
                </c:pt>
                <c:pt idx="33869">
                  <c:v>10.295204</c:v>
                </c:pt>
                <c:pt idx="33870">
                  <c:v>10.292006000000001</c:v>
                </c:pt>
                <c:pt idx="33871">
                  <c:v>10.290635</c:v>
                </c:pt>
                <c:pt idx="33872">
                  <c:v>10.298935999999999</c:v>
                </c:pt>
                <c:pt idx="33873">
                  <c:v>10.303190000000001</c:v>
                </c:pt>
                <c:pt idx="33874">
                  <c:v>10.299984</c:v>
                </c:pt>
                <c:pt idx="33875">
                  <c:v>10.302788</c:v>
                </c:pt>
                <c:pt idx="33876">
                  <c:v>10.306366000000001</c:v>
                </c:pt>
                <c:pt idx="33877">
                  <c:v>10.305398</c:v>
                </c:pt>
                <c:pt idx="33878">
                  <c:v>10.308128</c:v>
                </c:pt>
                <c:pt idx="33879">
                  <c:v>10.309843000000001</c:v>
                </c:pt>
                <c:pt idx="33880">
                  <c:v>10.308532</c:v>
                </c:pt>
                <c:pt idx="33881">
                  <c:v>10.310934</c:v>
                </c:pt>
                <c:pt idx="33882">
                  <c:v>10.309430000000001</c:v>
                </c:pt>
                <c:pt idx="33883">
                  <c:v>10.307235</c:v>
                </c:pt>
                <c:pt idx="33884">
                  <c:v>10.31005</c:v>
                </c:pt>
                <c:pt idx="33885">
                  <c:v>10.309018</c:v>
                </c:pt>
                <c:pt idx="33886">
                  <c:v>10.308118</c:v>
                </c:pt>
                <c:pt idx="33887">
                  <c:v>10.310475</c:v>
                </c:pt>
                <c:pt idx="33888">
                  <c:v>10.305474</c:v>
                </c:pt>
                <c:pt idx="33889">
                  <c:v>10.301557000000001</c:v>
                </c:pt>
                <c:pt idx="33890">
                  <c:v>10.304084</c:v>
                </c:pt>
                <c:pt idx="33891">
                  <c:v>10.306454</c:v>
                </c:pt>
                <c:pt idx="33892">
                  <c:v>10.306196999999999</c:v>
                </c:pt>
                <c:pt idx="33893">
                  <c:v>10.306315</c:v>
                </c:pt>
                <c:pt idx="33894">
                  <c:v>10.309233000000001</c:v>
                </c:pt>
                <c:pt idx="33895">
                  <c:v>10.307845</c:v>
                </c:pt>
                <c:pt idx="33896">
                  <c:v>10.306789</c:v>
                </c:pt>
                <c:pt idx="33897">
                  <c:v>10.310162999999999</c:v>
                </c:pt>
                <c:pt idx="33898">
                  <c:v>10.309929</c:v>
                </c:pt>
                <c:pt idx="33899">
                  <c:v>10.311813000000001</c:v>
                </c:pt>
                <c:pt idx="33900">
                  <c:v>10.313959000000001</c:v>
                </c:pt>
                <c:pt idx="33901">
                  <c:v>10.313275000000001</c:v>
                </c:pt>
                <c:pt idx="33902">
                  <c:v>10.31129</c:v>
                </c:pt>
                <c:pt idx="33903">
                  <c:v>10.311909999999999</c:v>
                </c:pt>
                <c:pt idx="33904">
                  <c:v>10.316109000000001</c:v>
                </c:pt>
                <c:pt idx="33905">
                  <c:v>10.312995000000001</c:v>
                </c:pt>
                <c:pt idx="33906">
                  <c:v>10.309564999999999</c:v>
                </c:pt>
                <c:pt idx="33907">
                  <c:v>10.315556000000001</c:v>
                </c:pt>
                <c:pt idx="33908">
                  <c:v>10.311622</c:v>
                </c:pt>
                <c:pt idx="33909">
                  <c:v>10.30335</c:v>
                </c:pt>
                <c:pt idx="33910">
                  <c:v>10.306016</c:v>
                </c:pt>
                <c:pt idx="33911">
                  <c:v>10.307517000000001</c:v>
                </c:pt>
                <c:pt idx="33912">
                  <c:v>10.303825</c:v>
                </c:pt>
                <c:pt idx="33913">
                  <c:v>10.306551000000001</c:v>
                </c:pt>
                <c:pt idx="33914">
                  <c:v>10.308562999999999</c:v>
                </c:pt>
                <c:pt idx="33915">
                  <c:v>10.306725999999999</c:v>
                </c:pt>
                <c:pt idx="33916">
                  <c:v>10.307517000000001</c:v>
                </c:pt>
                <c:pt idx="33917">
                  <c:v>10.308980999999999</c:v>
                </c:pt>
                <c:pt idx="33918">
                  <c:v>10.308078999999999</c:v>
                </c:pt>
                <c:pt idx="33919">
                  <c:v>10.308206999999999</c:v>
                </c:pt>
                <c:pt idx="33920">
                  <c:v>10.310627999999999</c:v>
                </c:pt>
                <c:pt idx="33921">
                  <c:v>10.312737</c:v>
                </c:pt>
                <c:pt idx="33922">
                  <c:v>10.308482</c:v>
                </c:pt>
                <c:pt idx="33923">
                  <c:v>10.306604</c:v>
                </c:pt>
                <c:pt idx="33924">
                  <c:v>10.315054</c:v>
                </c:pt>
                <c:pt idx="33925">
                  <c:v>10.317071</c:v>
                </c:pt>
                <c:pt idx="33926">
                  <c:v>10.315526</c:v>
                </c:pt>
                <c:pt idx="33927">
                  <c:v>10.317415</c:v>
                </c:pt>
                <c:pt idx="33928">
                  <c:v>10.315047</c:v>
                </c:pt>
                <c:pt idx="33929">
                  <c:v>10.314572</c:v>
                </c:pt>
                <c:pt idx="33930">
                  <c:v>10.317551</c:v>
                </c:pt>
                <c:pt idx="33931">
                  <c:v>10.315250000000001</c:v>
                </c:pt>
                <c:pt idx="33932">
                  <c:v>10.310235</c:v>
                </c:pt>
                <c:pt idx="33933">
                  <c:v>10.312818</c:v>
                </c:pt>
                <c:pt idx="33934">
                  <c:v>10.316242000000001</c:v>
                </c:pt>
                <c:pt idx="33935">
                  <c:v>10.313844</c:v>
                </c:pt>
                <c:pt idx="33936">
                  <c:v>10.31813</c:v>
                </c:pt>
                <c:pt idx="33937">
                  <c:v>10.324795</c:v>
                </c:pt>
                <c:pt idx="33938">
                  <c:v>10.321809999999999</c:v>
                </c:pt>
                <c:pt idx="33939">
                  <c:v>10.320537</c:v>
                </c:pt>
                <c:pt idx="33940">
                  <c:v>10.325457999999999</c:v>
                </c:pt>
                <c:pt idx="33941">
                  <c:v>10.327203000000001</c:v>
                </c:pt>
                <c:pt idx="33942">
                  <c:v>10.323565</c:v>
                </c:pt>
                <c:pt idx="33943">
                  <c:v>10.323753999999999</c:v>
                </c:pt>
                <c:pt idx="33944">
                  <c:v>10.324032000000001</c:v>
                </c:pt>
                <c:pt idx="33945">
                  <c:v>10.321984</c:v>
                </c:pt>
                <c:pt idx="33946">
                  <c:v>10.320304</c:v>
                </c:pt>
                <c:pt idx="33947">
                  <c:v>10.316162</c:v>
                </c:pt>
                <c:pt idx="33948">
                  <c:v>10.315651000000001</c:v>
                </c:pt>
                <c:pt idx="33949">
                  <c:v>10.316131</c:v>
                </c:pt>
                <c:pt idx="33950">
                  <c:v>10.313541000000001</c:v>
                </c:pt>
                <c:pt idx="33951">
                  <c:v>10.316629000000001</c:v>
                </c:pt>
                <c:pt idx="33952">
                  <c:v>10.319998999999999</c:v>
                </c:pt>
                <c:pt idx="33953">
                  <c:v>10.315668000000001</c:v>
                </c:pt>
                <c:pt idx="33954">
                  <c:v>10.314583000000001</c:v>
                </c:pt>
                <c:pt idx="33955">
                  <c:v>10.319457</c:v>
                </c:pt>
                <c:pt idx="33956">
                  <c:v>10.318127</c:v>
                </c:pt>
                <c:pt idx="33957">
                  <c:v>10.317446</c:v>
                </c:pt>
                <c:pt idx="33958">
                  <c:v>10.320546999999999</c:v>
                </c:pt>
                <c:pt idx="33959">
                  <c:v>10.318082</c:v>
                </c:pt>
                <c:pt idx="33960">
                  <c:v>10.317413</c:v>
                </c:pt>
                <c:pt idx="33961">
                  <c:v>10.321726</c:v>
                </c:pt>
                <c:pt idx="33962">
                  <c:v>10.321166</c:v>
                </c:pt>
                <c:pt idx="33963">
                  <c:v>10.318</c:v>
                </c:pt>
                <c:pt idx="33964">
                  <c:v>10.317297999999999</c:v>
                </c:pt>
                <c:pt idx="33965">
                  <c:v>10.318217000000001</c:v>
                </c:pt>
                <c:pt idx="33966">
                  <c:v>10.318137</c:v>
                </c:pt>
                <c:pt idx="33967">
                  <c:v>10.317129</c:v>
                </c:pt>
                <c:pt idx="33968">
                  <c:v>10.317579</c:v>
                </c:pt>
                <c:pt idx="33969">
                  <c:v>10.321106</c:v>
                </c:pt>
                <c:pt idx="33970">
                  <c:v>10.323985</c:v>
                </c:pt>
                <c:pt idx="33971">
                  <c:v>10.327309</c:v>
                </c:pt>
                <c:pt idx="33972">
                  <c:v>10.332725</c:v>
                </c:pt>
                <c:pt idx="33973">
                  <c:v>10.333168000000001</c:v>
                </c:pt>
                <c:pt idx="33974">
                  <c:v>10.332627</c:v>
                </c:pt>
                <c:pt idx="33975">
                  <c:v>10.338486</c:v>
                </c:pt>
                <c:pt idx="33976">
                  <c:v>10.337355000000001</c:v>
                </c:pt>
                <c:pt idx="33977">
                  <c:v>10.331156</c:v>
                </c:pt>
                <c:pt idx="33978">
                  <c:v>10.329425000000001</c:v>
                </c:pt>
                <c:pt idx="33979">
                  <c:v>10.328410999999999</c:v>
                </c:pt>
                <c:pt idx="33980">
                  <c:v>10.328499000000001</c:v>
                </c:pt>
                <c:pt idx="33981">
                  <c:v>10.327994</c:v>
                </c:pt>
                <c:pt idx="33982">
                  <c:v>10.326942000000001</c:v>
                </c:pt>
                <c:pt idx="33983">
                  <c:v>10.330465</c:v>
                </c:pt>
                <c:pt idx="33984">
                  <c:v>10.333344</c:v>
                </c:pt>
                <c:pt idx="33985">
                  <c:v>10.330234000000001</c:v>
                </c:pt>
                <c:pt idx="33986">
                  <c:v>10.327590000000001</c:v>
                </c:pt>
                <c:pt idx="33987">
                  <c:v>10.329496000000001</c:v>
                </c:pt>
                <c:pt idx="33988">
                  <c:v>10.325533999999999</c:v>
                </c:pt>
                <c:pt idx="33989">
                  <c:v>10.320926999999999</c:v>
                </c:pt>
                <c:pt idx="33990">
                  <c:v>10.325702</c:v>
                </c:pt>
                <c:pt idx="33991">
                  <c:v>10.327866</c:v>
                </c:pt>
                <c:pt idx="33992">
                  <c:v>10.327086</c:v>
                </c:pt>
                <c:pt idx="33993">
                  <c:v>10.331296</c:v>
                </c:pt>
                <c:pt idx="33994">
                  <c:v>10.331094999999999</c:v>
                </c:pt>
                <c:pt idx="33995">
                  <c:v>10.328203</c:v>
                </c:pt>
                <c:pt idx="33996">
                  <c:v>10.330914</c:v>
                </c:pt>
                <c:pt idx="33997">
                  <c:v>10.334585000000001</c:v>
                </c:pt>
                <c:pt idx="33998">
                  <c:v>10.3354</c:v>
                </c:pt>
                <c:pt idx="33999">
                  <c:v>10.334830999999999</c:v>
                </c:pt>
                <c:pt idx="34000">
                  <c:v>10.331955000000001</c:v>
                </c:pt>
                <c:pt idx="34001">
                  <c:v>10.331773</c:v>
                </c:pt>
                <c:pt idx="34002">
                  <c:v>10.335444000000001</c:v>
                </c:pt>
                <c:pt idx="34003">
                  <c:v>10.336269</c:v>
                </c:pt>
                <c:pt idx="34004">
                  <c:v>10.339667</c:v>
                </c:pt>
                <c:pt idx="34005">
                  <c:v>10.344619</c:v>
                </c:pt>
                <c:pt idx="34006">
                  <c:v>10.343382</c:v>
                </c:pt>
                <c:pt idx="34007">
                  <c:v>10.339297</c:v>
                </c:pt>
                <c:pt idx="34008">
                  <c:v>10.337090999999999</c:v>
                </c:pt>
                <c:pt idx="34009">
                  <c:v>10.336829</c:v>
                </c:pt>
                <c:pt idx="34010">
                  <c:v>10.336971999999999</c:v>
                </c:pt>
                <c:pt idx="34011">
                  <c:v>10.335661999999999</c:v>
                </c:pt>
                <c:pt idx="34012">
                  <c:v>10.333886</c:v>
                </c:pt>
                <c:pt idx="34013">
                  <c:v>10.334273</c:v>
                </c:pt>
                <c:pt idx="34014">
                  <c:v>10.338455</c:v>
                </c:pt>
                <c:pt idx="34015">
                  <c:v>10.339392</c:v>
                </c:pt>
                <c:pt idx="34016">
                  <c:v>10.334165</c:v>
                </c:pt>
                <c:pt idx="34017">
                  <c:v>10.332539000000001</c:v>
                </c:pt>
                <c:pt idx="34018">
                  <c:v>10.335534000000001</c:v>
                </c:pt>
                <c:pt idx="34019">
                  <c:v>10.335293999999999</c:v>
                </c:pt>
                <c:pt idx="34020">
                  <c:v>10.335269</c:v>
                </c:pt>
                <c:pt idx="34021">
                  <c:v>10.339048999999999</c:v>
                </c:pt>
                <c:pt idx="34022">
                  <c:v>10.342261000000001</c:v>
                </c:pt>
                <c:pt idx="34023">
                  <c:v>10.341448</c:v>
                </c:pt>
                <c:pt idx="34024">
                  <c:v>10.342584</c:v>
                </c:pt>
                <c:pt idx="34025">
                  <c:v>10.347291</c:v>
                </c:pt>
                <c:pt idx="34026">
                  <c:v>10.346845999999999</c:v>
                </c:pt>
                <c:pt idx="34027">
                  <c:v>10.344455999999999</c:v>
                </c:pt>
                <c:pt idx="34028">
                  <c:v>10.344272</c:v>
                </c:pt>
                <c:pt idx="34029">
                  <c:v>10.342897000000001</c:v>
                </c:pt>
                <c:pt idx="34030">
                  <c:v>10.341265</c:v>
                </c:pt>
                <c:pt idx="34031">
                  <c:v>10.344649</c:v>
                </c:pt>
                <c:pt idx="34032">
                  <c:v>10.344901</c:v>
                </c:pt>
                <c:pt idx="34033">
                  <c:v>10.342563</c:v>
                </c:pt>
                <c:pt idx="34034">
                  <c:v>10.345981</c:v>
                </c:pt>
                <c:pt idx="34035">
                  <c:v>10.348805</c:v>
                </c:pt>
                <c:pt idx="34036">
                  <c:v>10.346348000000001</c:v>
                </c:pt>
                <c:pt idx="34037">
                  <c:v>10.343040999999999</c:v>
                </c:pt>
                <c:pt idx="34038">
                  <c:v>10.34318</c:v>
                </c:pt>
                <c:pt idx="34039">
                  <c:v>10.343515999999999</c:v>
                </c:pt>
                <c:pt idx="34040">
                  <c:v>10.342518</c:v>
                </c:pt>
                <c:pt idx="34041">
                  <c:v>10.340571000000001</c:v>
                </c:pt>
                <c:pt idx="34042">
                  <c:v>10.337370999999999</c:v>
                </c:pt>
                <c:pt idx="34043">
                  <c:v>10.337612</c:v>
                </c:pt>
                <c:pt idx="34044">
                  <c:v>10.340120000000001</c:v>
                </c:pt>
                <c:pt idx="34045">
                  <c:v>10.342616</c:v>
                </c:pt>
                <c:pt idx="34046">
                  <c:v>10.343942999999999</c:v>
                </c:pt>
                <c:pt idx="34047">
                  <c:v>10.342104000000001</c:v>
                </c:pt>
                <c:pt idx="34048">
                  <c:v>10.338711</c:v>
                </c:pt>
                <c:pt idx="34049">
                  <c:v>10.340901000000001</c:v>
                </c:pt>
                <c:pt idx="34050">
                  <c:v>10.348413000000001</c:v>
                </c:pt>
                <c:pt idx="34051">
                  <c:v>10.353486</c:v>
                </c:pt>
                <c:pt idx="34052">
                  <c:v>10.347421000000001</c:v>
                </c:pt>
                <c:pt idx="34053">
                  <c:v>10.343009</c:v>
                </c:pt>
                <c:pt idx="34054">
                  <c:v>10.347301</c:v>
                </c:pt>
                <c:pt idx="34055">
                  <c:v>10.346055</c:v>
                </c:pt>
                <c:pt idx="34056">
                  <c:v>10.343222000000001</c:v>
                </c:pt>
                <c:pt idx="34057">
                  <c:v>10.344645999999999</c:v>
                </c:pt>
                <c:pt idx="34058">
                  <c:v>10.346444</c:v>
                </c:pt>
                <c:pt idx="34059">
                  <c:v>10.345153</c:v>
                </c:pt>
                <c:pt idx="34060">
                  <c:v>10.339532999999999</c:v>
                </c:pt>
                <c:pt idx="34061">
                  <c:v>10.339582999999999</c:v>
                </c:pt>
                <c:pt idx="34062">
                  <c:v>10.345113</c:v>
                </c:pt>
                <c:pt idx="34063">
                  <c:v>10.347516000000001</c:v>
                </c:pt>
                <c:pt idx="34064">
                  <c:v>10.346270000000001</c:v>
                </c:pt>
                <c:pt idx="34065">
                  <c:v>10.344957000000001</c:v>
                </c:pt>
                <c:pt idx="34066">
                  <c:v>10.345643000000001</c:v>
                </c:pt>
                <c:pt idx="34067">
                  <c:v>10.346197</c:v>
                </c:pt>
                <c:pt idx="34068">
                  <c:v>10.345084999999999</c:v>
                </c:pt>
                <c:pt idx="34069">
                  <c:v>10.344051</c:v>
                </c:pt>
                <c:pt idx="34070">
                  <c:v>10.344815000000001</c:v>
                </c:pt>
                <c:pt idx="34071">
                  <c:v>10.347426</c:v>
                </c:pt>
                <c:pt idx="34072">
                  <c:v>10.348646</c:v>
                </c:pt>
                <c:pt idx="34073">
                  <c:v>10.347905000000001</c:v>
                </c:pt>
                <c:pt idx="34074">
                  <c:v>10.348754</c:v>
                </c:pt>
                <c:pt idx="34075">
                  <c:v>10.349828</c:v>
                </c:pt>
                <c:pt idx="34076">
                  <c:v>10.348357</c:v>
                </c:pt>
                <c:pt idx="34077">
                  <c:v>10.350315999999999</c:v>
                </c:pt>
                <c:pt idx="34078">
                  <c:v>10.353522999999999</c:v>
                </c:pt>
                <c:pt idx="34079">
                  <c:v>10.350277</c:v>
                </c:pt>
                <c:pt idx="34080">
                  <c:v>10.352709000000001</c:v>
                </c:pt>
                <c:pt idx="34081">
                  <c:v>10.357588</c:v>
                </c:pt>
                <c:pt idx="34082">
                  <c:v>10.35718</c:v>
                </c:pt>
                <c:pt idx="34083">
                  <c:v>10.359078</c:v>
                </c:pt>
                <c:pt idx="34084">
                  <c:v>10.361601</c:v>
                </c:pt>
                <c:pt idx="34085">
                  <c:v>10.363227</c:v>
                </c:pt>
                <c:pt idx="34086">
                  <c:v>10.362019999999999</c:v>
                </c:pt>
                <c:pt idx="34087">
                  <c:v>10.357677000000001</c:v>
                </c:pt>
                <c:pt idx="34088">
                  <c:v>10.358587999999999</c:v>
                </c:pt>
                <c:pt idx="34089">
                  <c:v>10.359605999999999</c:v>
                </c:pt>
                <c:pt idx="34090">
                  <c:v>10.354756</c:v>
                </c:pt>
                <c:pt idx="34091">
                  <c:v>10.353686</c:v>
                </c:pt>
                <c:pt idx="34092">
                  <c:v>10.356075000000001</c:v>
                </c:pt>
                <c:pt idx="34093">
                  <c:v>10.354018999999999</c:v>
                </c:pt>
                <c:pt idx="34094">
                  <c:v>10.352760999999999</c:v>
                </c:pt>
                <c:pt idx="34095">
                  <c:v>10.35651</c:v>
                </c:pt>
                <c:pt idx="34096">
                  <c:v>10.359752</c:v>
                </c:pt>
                <c:pt idx="34097">
                  <c:v>10.360303</c:v>
                </c:pt>
                <c:pt idx="34098">
                  <c:v>10.360034000000001</c:v>
                </c:pt>
                <c:pt idx="34099">
                  <c:v>10.358644999999999</c:v>
                </c:pt>
                <c:pt idx="34100">
                  <c:v>10.358084</c:v>
                </c:pt>
                <c:pt idx="34101">
                  <c:v>10.358855999999999</c:v>
                </c:pt>
                <c:pt idx="34102">
                  <c:v>10.358696999999999</c:v>
                </c:pt>
                <c:pt idx="34103">
                  <c:v>10.358912</c:v>
                </c:pt>
                <c:pt idx="34104">
                  <c:v>10.361247000000001</c:v>
                </c:pt>
                <c:pt idx="34105">
                  <c:v>10.361435</c:v>
                </c:pt>
                <c:pt idx="34106">
                  <c:v>10.358413000000001</c:v>
                </c:pt>
                <c:pt idx="34107">
                  <c:v>10.359565999999999</c:v>
                </c:pt>
                <c:pt idx="34108">
                  <c:v>10.361231</c:v>
                </c:pt>
                <c:pt idx="34109">
                  <c:v>10.359971</c:v>
                </c:pt>
                <c:pt idx="34110">
                  <c:v>10.36018</c:v>
                </c:pt>
                <c:pt idx="34111">
                  <c:v>10.358218000000001</c:v>
                </c:pt>
                <c:pt idx="34112">
                  <c:v>10.356773</c:v>
                </c:pt>
                <c:pt idx="34113">
                  <c:v>10.358363000000001</c:v>
                </c:pt>
                <c:pt idx="34114">
                  <c:v>10.357742</c:v>
                </c:pt>
                <c:pt idx="34115">
                  <c:v>10.359356</c:v>
                </c:pt>
                <c:pt idx="34116">
                  <c:v>10.361409999999999</c:v>
                </c:pt>
                <c:pt idx="34117">
                  <c:v>10.357842</c:v>
                </c:pt>
                <c:pt idx="34118">
                  <c:v>10.35549</c:v>
                </c:pt>
                <c:pt idx="34119">
                  <c:v>10.359401999999999</c:v>
                </c:pt>
                <c:pt idx="34120">
                  <c:v>10.359928999999999</c:v>
                </c:pt>
                <c:pt idx="34121">
                  <c:v>10.357529</c:v>
                </c:pt>
                <c:pt idx="34122">
                  <c:v>10.361117999999999</c:v>
                </c:pt>
                <c:pt idx="34123">
                  <c:v>10.366683999999999</c:v>
                </c:pt>
                <c:pt idx="34124">
                  <c:v>10.369681999999999</c:v>
                </c:pt>
                <c:pt idx="34125">
                  <c:v>10.368459</c:v>
                </c:pt>
                <c:pt idx="34126">
                  <c:v>10.364774000000001</c:v>
                </c:pt>
                <c:pt idx="34127">
                  <c:v>10.362999</c:v>
                </c:pt>
                <c:pt idx="34128">
                  <c:v>10.364791</c:v>
                </c:pt>
                <c:pt idx="34129">
                  <c:v>10.368408000000001</c:v>
                </c:pt>
                <c:pt idx="34130">
                  <c:v>10.367626</c:v>
                </c:pt>
                <c:pt idx="34131">
                  <c:v>10.367927999999999</c:v>
                </c:pt>
                <c:pt idx="34132">
                  <c:v>10.371347999999999</c:v>
                </c:pt>
                <c:pt idx="34133">
                  <c:v>10.369600999999999</c:v>
                </c:pt>
                <c:pt idx="34134">
                  <c:v>10.366294</c:v>
                </c:pt>
                <c:pt idx="34135">
                  <c:v>10.36598</c:v>
                </c:pt>
                <c:pt idx="34136">
                  <c:v>10.365732</c:v>
                </c:pt>
                <c:pt idx="34137">
                  <c:v>10.361428999999999</c:v>
                </c:pt>
                <c:pt idx="34138">
                  <c:v>10.360606000000001</c:v>
                </c:pt>
                <c:pt idx="34139">
                  <c:v>10.366346999999999</c:v>
                </c:pt>
                <c:pt idx="34140">
                  <c:v>10.367559</c:v>
                </c:pt>
                <c:pt idx="34141">
                  <c:v>10.369381000000001</c:v>
                </c:pt>
                <c:pt idx="34142">
                  <c:v>10.372723000000001</c:v>
                </c:pt>
                <c:pt idx="34143">
                  <c:v>10.371888</c:v>
                </c:pt>
                <c:pt idx="34144">
                  <c:v>10.369994999999999</c:v>
                </c:pt>
                <c:pt idx="34145">
                  <c:v>10.369063000000001</c:v>
                </c:pt>
                <c:pt idx="34146">
                  <c:v>10.373231000000001</c:v>
                </c:pt>
                <c:pt idx="34147">
                  <c:v>10.377283</c:v>
                </c:pt>
                <c:pt idx="34148">
                  <c:v>10.377088000000001</c:v>
                </c:pt>
                <c:pt idx="34149">
                  <c:v>10.374250999999999</c:v>
                </c:pt>
                <c:pt idx="34150">
                  <c:v>10.374198</c:v>
                </c:pt>
                <c:pt idx="34151">
                  <c:v>10.378081</c:v>
                </c:pt>
                <c:pt idx="34152">
                  <c:v>10.376568000000001</c:v>
                </c:pt>
                <c:pt idx="34153">
                  <c:v>10.371714000000001</c:v>
                </c:pt>
                <c:pt idx="34154">
                  <c:v>10.371880000000001</c:v>
                </c:pt>
                <c:pt idx="34155">
                  <c:v>10.374715999999999</c:v>
                </c:pt>
                <c:pt idx="34156">
                  <c:v>10.371869</c:v>
                </c:pt>
                <c:pt idx="34157">
                  <c:v>10.363581999999999</c:v>
                </c:pt>
                <c:pt idx="34158">
                  <c:v>10.364757000000001</c:v>
                </c:pt>
                <c:pt idx="34159">
                  <c:v>10.367841</c:v>
                </c:pt>
                <c:pt idx="34160">
                  <c:v>10.361166000000001</c:v>
                </c:pt>
                <c:pt idx="34161">
                  <c:v>10.361427000000001</c:v>
                </c:pt>
                <c:pt idx="34162">
                  <c:v>10.362442</c:v>
                </c:pt>
                <c:pt idx="34163">
                  <c:v>10.357105000000001</c:v>
                </c:pt>
                <c:pt idx="34164">
                  <c:v>10.358432000000001</c:v>
                </c:pt>
                <c:pt idx="34165">
                  <c:v>10.363037</c:v>
                </c:pt>
                <c:pt idx="34166">
                  <c:v>10.364231</c:v>
                </c:pt>
                <c:pt idx="34167">
                  <c:v>10.369935999999999</c:v>
                </c:pt>
                <c:pt idx="34168">
                  <c:v>10.375088</c:v>
                </c:pt>
                <c:pt idx="34169">
                  <c:v>10.370319</c:v>
                </c:pt>
                <c:pt idx="34170">
                  <c:v>10.374601</c:v>
                </c:pt>
                <c:pt idx="34171">
                  <c:v>10.382827000000001</c:v>
                </c:pt>
                <c:pt idx="34172">
                  <c:v>10.377622000000001</c:v>
                </c:pt>
                <c:pt idx="34173">
                  <c:v>10.37448</c:v>
                </c:pt>
                <c:pt idx="34174">
                  <c:v>10.376598</c:v>
                </c:pt>
                <c:pt idx="34175">
                  <c:v>10.375946000000001</c:v>
                </c:pt>
                <c:pt idx="34176">
                  <c:v>10.375624999999999</c:v>
                </c:pt>
                <c:pt idx="34177">
                  <c:v>10.377706</c:v>
                </c:pt>
                <c:pt idx="34178">
                  <c:v>10.381569000000001</c:v>
                </c:pt>
                <c:pt idx="34179">
                  <c:v>10.382984</c:v>
                </c:pt>
                <c:pt idx="34180">
                  <c:v>10.38166</c:v>
                </c:pt>
                <c:pt idx="34181">
                  <c:v>10.381176</c:v>
                </c:pt>
                <c:pt idx="34182">
                  <c:v>10.381218000000001</c:v>
                </c:pt>
                <c:pt idx="34183">
                  <c:v>10.380163</c:v>
                </c:pt>
                <c:pt idx="34184">
                  <c:v>10.379292</c:v>
                </c:pt>
                <c:pt idx="34185">
                  <c:v>10.377665</c:v>
                </c:pt>
                <c:pt idx="34186">
                  <c:v>10.372958000000001</c:v>
                </c:pt>
                <c:pt idx="34187">
                  <c:v>10.373252000000001</c:v>
                </c:pt>
                <c:pt idx="34188">
                  <c:v>10.378822</c:v>
                </c:pt>
                <c:pt idx="34189">
                  <c:v>10.381192</c:v>
                </c:pt>
                <c:pt idx="34190">
                  <c:v>10.383990000000001</c:v>
                </c:pt>
                <c:pt idx="34191">
                  <c:v>10.386772000000001</c:v>
                </c:pt>
                <c:pt idx="34192">
                  <c:v>10.385935</c:v>
                </c:pt>
                <c:pt idx="34193">
                  <c:v>10.383547</c:v>
                </c:pt>
                <c:pt idx="34194">
                  <c:v>10.383642</c:v>
                </c:pt>
                <c:pt idx="34195">
                  <c:v>10.386447</c:v>
                </c:pt>
                <c:pt idx="34196">
                  <c:v>10.385498</c:v>
                </c:pt>
                <c:pt idx="34197">
                  <c:v>10.380274999999999</c:v>
                </c:pt>
                <c:pt idx="34198">
                  <c:v>10.381209999999999</c:v>
                </c:pt>
                <c:pt idx="34199">
                  <c:v>10.385778</c:v>
                </c:pt>
                <c:pt idx="34200">
                  <c:v>10.384074</c:v>
                </c:pt>
                <c:pt idx="34201">
                  <c:v>10.381214999999999</c:v>
                </c:pt>
                <c:pt idx="34202">
                  <c:v>10.379796000000001</c:v>
                </c:pt>
                <c:pt idx="34203">
                  <c:v>10.377725999999999</c:v>
                </c:pt>
                <c:pt idx="34204">
                  <c:v>10.379357000000001</c:v>
                </c:pt>
                <c:pt idx="34205">
                  <c:v>10.380658</c:v>
                </c:pt>
                <c:pt idx="34206">
                  <c:v>10.379284</c:v>
                </c:pt>
                <c:pt idx="34207">
                  <c:v>10.380575</c:v>
                </c:pt>
                <c:pt idx="34208">
                  <c:v>10.381114999999999</c:v>
                </c:pt>
                <c:pt idx="34209">
                  <c:v>10.377674000000001</c:v>
                </c:pt>
                <c:pt idx="34210">
                  <c:v>10.374463</c:v>
                </c:pt>
                <c:pt idx="34211">
                  <c:v>10.372166999999999</c:v>
                </c:pt>
                <c:pt idx="34212">
                  <c:v>10.37477</c:v>
                </c:pt>
                <c:pt idx="34213">
                  <c:v>10.379462999999999</c:v>
                </c:pt>
                <c:pt idx="34214">
                  <c:v>10.378155</c:v>
                </c:pt>
                <c:pt idx="34215">
                  <c:v>10.379464</c:v>
                </c:pt>
                <c:pt idx="34216">
                  <c:v>10.382128</c:v>
                </c:pt>
                <c:pt idx="34217">
                  <c:v>10.380986</c:v>
                </c:pt>
                <c:pt idx="34218">
                  <c:v>10.382749</c:v>
                </c:pt>
                <c:pt idx="34219">
                  <c:v>10.384249000000001</c:v>
                </c:pt>
                <c:pt idx="34220">
                  <c:v>10.381270000000001</c:v>
                </c:pt>
                <c:pt idx="34221">
                  <c:v>10.382592000000001</c:v>
                </c:pt>
                <c:pt idx="34222">
                  <c:v>10.38696</c:v>
                </c:pt>
                <c:pt idx="34223">
                  <c:v>10.385092999999999</c:v>
                </c:pt>
                <c:pt idx="34224">
                  <c:v>10.384055</c:v>
                </c:pt>
                <c:pt idx="34225">
                  <c:v>10.385108000000001</c:v>
                </c:pt>
                <c:pt idx="34226">
                  <c:v>10.385104</c:v>
                </c:pt>
                <c:pt idx="34227">
                  <c:v>10.389972999999999</c:v>
                </c:pt>
                <c:pt idx="34228">
                  <c:v>10.393908</c:v>
                </c:pt>
                <c:pt idx="34229">
                  <c:v>10.394041</c:v>
                </c:pt>
                <c:pt idx="34230">
                  <c:v>10.395379999999999</c:v>
                </c:pt>
                <c:pt idx="34231">
                  <c:v>10.398597000000001</c:v>
                </c:pt>
                <c:pt idx="34232">
                  <c:v>10.401597000000001</c:v>
                </c:pt>
                <c:pt idx="34233">
                  <c:v>10.399729000000001</c:v>
                </c:pt>
                <c:pt idx="34234">
                  <c:v>10.397926</c:v>
                </c:pt>
                <c:pt idx="34235">
                  <c:v>10.400525999999999</c:v>
                </c:pt>
                <c:pt idx="34236">
                  <c:v>10.401249</c:v>
                </c:pt>
                <c:pt idx="34237">
                  <c:v>10.396644999999999</c:v>
                </c:pt>
                <c:pt idx="34238">
                  <c:v>10.395308</c:v>
                </c:pt>
                <c:pt idx="34239">
                  <c:v>10.398026</c:v>
                </c:pt>
                <c:pt idx="34240">
                  <c:v>10.396890000000001</c:v>
                </c:pt>
                <c:pt idx="34241">
                  <c:v>10.391107999999999</c:v>
                </c:pt>
                <c:pt idx="34242">
                  <c:v>10.392030999999999</c:v>
                </c:pt>
                <c:pt idx="34243">
                  <c:v>10.398758000000001</c:v>
                </c:pt>
                <c:pt idx="34244">
                  <c:v>10.396435</c:v>
                </c:pt>
                <c:pt idx="34245">
                  <c:v>10.390238</c:v>
                </c:pt>
                <c:pt idx="34246">
                  <c:v>10.391475</c:v>
                </c:pt>
                <c:pt idx="34247">
                  <c:v>10.391031999999999</c:v>
                </c:pt>
                <c:pt idx="34248">
                  <c:v>10.384880000000001</c:v>
                </c:pt>
                <c:pt idx="34249">
                  <c:v>10.388836</c:v>
                </c:pt>
                <c:pt idx="34250">
                  <c:v>10.393803999999999</c:v>
                </c:pt>
                <c:pt idx="34251">
                  <c:v>10.39002</c:v>
                </c:pt>
                <c:pt idx="34252">
                  <c:v>10.390864000000001</c:v>
                </c:pt>
                <c:pt idx="34253">
                  <c:v>10.398339</c:v>
                </c:pt>
                <c:pt idx="34254">
                  <c:v>10.397823000000001</c:v>
                </c:pt>
                <c:pt idx="34255">
                  <c:v>10.395517</c:v>
                </c:pt>
                <c:pt idx="34256">
                  <c:v>10.403656</c:v>
                </c:pt>
                <c:pt idx="34257">
                  <c:v>10.404095999999999</c:v>
                </c:pt>
                <c:pt idx="34258">
                  <c:v>10.399702</c:v>
                </c:pt>
                <c:pt idx="34259">
                  <c:v>10.400601999999999</c:v>
                </c:pt>
                <c:pt idx="34260">
                  <c:v>10.397081</c:v>
                </c:pt>
                <c:pt idx="34261">
                  <c:v>10.394315000000001</c:v>
                </c:pt>
                <c:pt idx="34262">
                  <c:v>10.396531</c:v>
                </c:pt>
                <c:pt idx="34263">
                  <c:v>10.397345</c:v>
                </c:pt>
                <c:pt idx="34264">
                  <c:v>10.398009999999999</c:v>
                </c:pt>
                <c:pt idx="34265">
                  <c:v>10.399936</c:v>
                </c:pt>
                <c:pt idx="34266">
                  <c:v>10.398332</c:v>
                </c:pt>
                <c:pt idx="34267">
                  <c:v>10.396493</c:v>
                </c:pt>
                <c:pt idx="34268">
                  <c:v>10.397821</c:v>
                </c:pt>
                <c:pt idx="34269">
                  <c:v>10.399240000000001</c:v>
                </c:pt>
                <c:pt idx="34270">
                  <c:v>10.400288</c:v>
                </c:pt>
                <c:pt idx="34271">
                  <c:v>10.400808</c:v>
                </c:pt>
                <c:pt idx="34272">
                  <c:v>10.399709</c:v>
                </c:pt>
                <c:pt idx="34273">
                  <c:v>10.397174</c:v>
                </c:pt>
                <c:pt idx="34274">
                  <c:v>10.400762</c:v>
                </c:pt>
                <c:pt idx="34275">
                  <c:v>10.408322</c:v>
                </c:pt>
                <c:pt idx="34276">
                  <c:v>10.405324</c:v>
                </c:pt>
                <c:pt idx="34277">
                  <c:v>10.401678</c:v>
                </c:pt>
                <c:pt idx="34278">
                  <c:v>10.40793</c:v>
                </c:pt>
                <c:pt idx="34279">
                  <c:v>10.411923</c:v>
                </c:pt>
                <c:pt idx="34280">
                  <c:v>10.413933</c:v>
                </c:pt>
                <c:pt idx="34281">
                  <c:v>10.414187</c:v>
                </c:pt>
                <c:pt idx="34282">
                  <c:v>10.406376</c:v>
                </c:pt>
                <c:pt idx="34283">
                  <c:v>10.398419000000001</c:v>
                </c:pt>
                <c:pt idx="34284">
                  <c:v>10.398432</c:v>
                </c:pt>
                <c:pt idx="34285">
                  <c:v>10.394883</c:v>
                </c:pt>
                <c:pt idx="34286">
                  <c:v>10.389476</c:v>
                </c:pt>
                <c:pt idx="34287">
                  <c:v>10.394876</c:v>
                </c:pt>
                <c:pt idx="34288">
                  <c:v>10.399150000000001</c:v>
                </c:pt>
                <c:pt idx="34289">
                  <c:v>10.397867</c:v>
                </c:pt>
                <c:pt idx="34290">
                  <c:v>10.406382000000001</c:v>
                </c:pt>
                <c:pt idx="34291">
                  <c:v>10.410056000000001</c:v>
                </c:pt>
                <c:pt idx="34292">
                  <c:v>10.407508</c:v>
                </c:pt>
                <c:pt idx="34293">
                  <c:v>10.412046</c:v>
                </c:pt>
                <c:pt idx="34294">
                  <c:v>10.41122</c:v>
                </c:pt>
                <c:pt idx="34295">
                  <c:v>10.409032</c:v>
                </c:pt>
                <c:pt idx="34296">
                  <c:v>10.411678999999999</c:v>
                </c:pt>
                <c:pt idx="34297">
                  <c:v>10.4147</c:v>
                </c:pt>
                <c:pt idx="34298">
                  <c:v>10.416791</c:v>
                </c:pt>
                <c:pt idx="34299">
                  <c:v>10.413627999999999</c:v>
                </c:pt>
                <c:pt idx="34300">
                  <c:v>10.410842000000001</c:v>
                </c:pt>
                <c:pt idx="34301">
                  <c:v>10.413137000000001</c:v>
                </c:pt>
                <c:pt idx="34302">
                  <c:v>10.415108999999999</c:v>
                </c:pt>
                <c:pt idx="34303">
                  <c:v>10.413535</c:v>
                </c:pt>
                <c:pt idx="34304">
                  <c:v>10.415152000000001</c:v>
                </c:pt>
                <c:pt idx="34305">
                  <c:v>10.414523000000001</c:v>
                </c:pt>
                <c:pt idx="34306">
                  <c:v>10.410774</c:v>
                </c:pt>
                <c:pt idx="34307">
                  <c:v>10.411244999999999</c:v>
                </c:pt>
                <c:pt idx="34308">
                  <c:v>10.414671</c:v>
                </c:pt>
                <c:pt idx="34309">
                  <c:v>10.413923</c:v>
                </c:pt>
                <c:pt idx="34310">
                  <c:v>10.408571</c:v>
                </c:pt>
                <c:pt idx="34311">
                  <c:v>10.407586999999999</c:v>
                </c:pt>
                <c:pt idx="34312">
                  <c:v>10.413425</c:v>
                </c:pt>
                <c:pt idx="34313">
                  <c:v>10.414571</c:v>
                </c:pt>
                <c:pt idx="34314">
                  <c:v>10.415398</c:v>
                </c:pt>
                <c:pt idx="34315">
                  <c:v>10.419397</c:v>
                </c:pt>
                <c:pt idx="34316">
                  <c:v>10.416081999999999</c:v>
                </c:pt>
                <c:pt idx="34317">
                  <c:v>10.414726999999999</c:v>
                </c:pt>
                <c:pt idx="34318">
                  <c:v>10.418175</c:v>
                </c:pt>
                <c:pt idx="34319">
                  <c:v>10.418308</c:v>
                </c:pt>
                <c:pt idx="34320">
                  <c:v>10.418532000000001</c:v>
                </c:pt>
                <c:pt idx="34321">
                  <c:v>10.420088</c:v>
                </c:pt>
                <c:pt idx="34322">
                  <c:v>10.419376</c:v>
                </c:pt>
                <c:pt idx="34323">
                  <c:v>10.419592</c:v>
                </c:pt>
                <c:pt idx="34324">
                  <c:v>10.421844999999999</c:v>
                </c:pt>
                <c:pt idx="34325">
                  <c:v>10.420223999999999</c:v>
                </c:pt>
                <c:pt idx="34326">
                  <c:v>10.419275000000001</c:v>
                </c:pt>
                <c:pt idx="34327">
                  <c:v>10.421659</c:v>
                </c:pt>
                <c:pt idx="34328">
                  <c:v>10.418862000000001</c:v>
                </c:pt>
                <c:pt idx="34329">
                  <c:v>10.413957999999999</c:v>
                </c:pt>
                <c:pt idx="34330">
                  <c:v>10.415958</c:v>
                </c:pt>
                <c:pt idx="34331">
                  <c:v>10.417002999999999</c:v>
                </c:pt>
                <c:pt idx="34332">
                  <c:v>10.417019</c:v>
                </c:pt>
                <c:pt idx="34333">
                  <c:v>10.420652</c:v>
                </c:pt>
                <c:pt idx="34334">
                  <c:v>10.422682</c:v>
                </c:pt>
                <c:pt idx="34335">
                  <c:v>10.41949</c:v>
                </c:pt>
                <c:pt idx="34336">
                  <c:v>10.419397</c:v>
                </c:pt>
                <c:pt idx="34337">
                  <c:v>10.423125000000001</c:v>
                </c:pt>
                <c:pt idx="34338">
                  <c:v>10.420337</c:v>
                </c:pt>
                <c:pt idx="34339">
                  <c:v>10.413249</c:v>
                </c:pt>
                <c:pt idx="34340">
                  <c:v>10.415956</c:v>
                </c:pt>
                <c:pt idx="34341">
                  <c:v>10.422037</c:v>
                </c:pt>
                <c:pt idx="34342">
                  <c:v>10.416122</c:v>
                </c:pt>
                <c:pt idx="34343">
                  <c:v>10.41079</c:v>
                </c:pt>
                <c:pt idx="34344">
                  <c:v>10.413059000000001</c:v>
                </c:pt>
                <c:pt idx="34345">
                  <c:v>10.412134999999999</c:v>
                </c:pt>
                <c:pt idx="34346">
                  <c:v>10.411498</c:v>
                </c:pt>
                <c:pt idx="34347">
                  <c:v>10.412967</c:v>
                </c:pt>
                <c:pt idx="34348">
                  <c:v>10.411829000000001</c:v>
                </c:pt>
                <c:pt idx="34349">
                  <c:v>10.411472</c:v>
                </c:pt>
                <c:pt idx="34350">
                  <c:v>10.413779999999999</c:v>
                </c:pt>
                <c:pt idx="34351">
                  <c:v>10.415361000000001</c:v>
                </c:pt>
                <c:pt idx="34352">
                  <c:v>10.41661</c:v>
                </c:pt>
                <c:pt idx="34353">
                  <c:v>10.419031</c:v>
                </c:pt>
                <c:pt idx="34354">
                  <c:v>10.424084000000001</c:v>
                </c:pt>
                <c:pt idx="34355">
                  <c:v>10.430218</c:v>
                </c:pt>
                <c:pt idx="34356">
                  <c:v>10.434759</c:v>
                </c:pt>
                <c:pt idx="34357">
                  <c:v>10.432104000000001</c:v>
                </c:pt>
                <c:pt idx="34358">
                  <c:v>10.429864</c:v>
                </c:pt>
                <c:pt idx="34359">
                  <c:v>10.431463000000001</c:v>
                </c:pt>
                <c:pt idx="34360">
                  <c:v>10.428231</c:v>
                </c:pt>
                <c:pt idx="34361">
                  <c:v>10.426356999999999</c:v>
                </c:pt>
                <c:pt idx="34362">
                  <c:v>10.431369</c:v>
                </c:pt>
                <c:pt idx="34363">
                  <c:v>10.433021999999999</c:v>
                </c:pt>
                <c:pt idx="34364">
                  <c:v>10.427733</c:v>
                </c:pt>
                <c:pt idx="34365">
                  <c:v>10.425268000000001</c:v>
                </c:pt>
                <c:pt idx="34366">
                  <c:v>10.427139</c:v>
                </c:pt>
                <c:pt idx="34367">
                  <c:v>10.427349</c:v>
                </c:pt>
                <c:pt idx="34368">
                  <c:v>10.427484</c:v>
                </c:pt>
                <c:pt idx="34369">
                  <c:v>10.426159999999999</c:v>
                </c:pt>
                <c:pt idx="34370">
                  <c:v>10.424643</c:v>
                </c:pt>
                <c:pt idx="34371">
                  <c:v>10.426788999999999</c:v>
                </c:pt>
                <c:pt idx="34372">
                  <c:v>10.429093</c:v>
                </c:pt>
                <c:pt idx="34373">
                  <c:v>10.428395999999999</c:v>
                </c:pt>
                <c:pt idx="34374">
                  <c:v>10.428523999999999</c:v>
                </c:pt>
                <c:pt idx="34375">
                  <c:v>10.4298</c:v>
                </c:pt>
                <c:pt idx="34376">
                  <c:v>10.432795</c:v>
                </c:pt>
                <c:pt idx="34377">
                  <c:v>10.432746</c:v>
                </c:pt>
                <c:pt idx="34378">
                  <c:v>10.433365999999999</c:v>
                </c:pt>
                <c:pt idx="34379">
                  <c:v>10.437372999999999</c:v>
                </c:pt>
                <c:pt idx="34380">
                  <c:v>10.435638000000001</c:v>
                </c:pt>
                <c:pt idx="34381">
                  <c:v>10.432797000000001</c:v>
                </c:pt>
                <c:pt idx="34382">
                  <c:v>10.432759000000001</c:v>
                </c:pt>
                <c:pt idx="34383">
                  <c:v>10.431418000000001</c:v>
                </c:pt>
                <c:pt idx="34384">
                  <c:v>10.432945999999999</c:v>
                </c:pt>
                <c:pt idx="34385">
                  <c:v>10.436546999999999</c:v>
                </c:pt>
                <c:pt idx="34386">
                  <c:v>10.434058</c:v>
                </c:pt>
                <c:pt idx="34387">
                  <c:v>10.431736000000001</c:v>
                </c:pt>
                <c:pt idx="34388">
                  <c:v>10.436565999999999</c:v>
                </c:pt>
                <c:pt idx="34389">
                  <c:v>10.434068</c:v>
                </c:pt>
                <c:pt idx="34390">
                  <c:v>10.430778</c:v>
                </c:pt>
                <c:pt idx="34391">
                  <c:v>10.434374</c:v>
                </c:pt>
                <c:pt idx="34392">
                  <c:v>10.434654999999999</c:v>
                </c:pt>
                <c:pt idx="34393">
                  <c:v>10.432459</c:v>
                </c:pt>
                <c:pt idx="34394">
                  <c:v>10.431407</c:v>
                </c:pt>
                <c:pt idx="34395">
                  <c:v>10.431521</c:v>
                </c:pt>
                <c:pt idx="34396">
                  <c:v>10.434559</c:v>
                </c:pt>
                <c:pt idx="34397">
                  <c:v>10.436601</c:v>
                </c:pt>
                <c:pt idx="34398">
                  <c:v>10.435921</c:v>
                </c:pt>
                <c:pt idx="34399">
                  <c:v>10.435964999999999</c:v>
                </c:pt>
                <c:pt idx="34400">
                  <c:v>10.439906000000001</c:v>
                </c:pt>
                <c:pt idx="34401">
                  <c:v>10.440814</c:v>
                </c:pt>
                <c:pt idx="34402">
                  <c:v>10.437173</c:v>
                </c:pt>
                <c:pt idx="34403">
                  <c:v>10.434911</c:v>
                </c:pt>
                <c:pt idx="34404">
                  <c:v>10.437668</c:v>
                </c:pt>
                <c:pt idx="34405">
                  <c:v>10.442873000000001</c:v>
                </c:pt>
                <c:pt idx="34406">
                  <c:v>10.439717999999999</c:v>
                </c:pt>
                <c:pt idx="34407">
                  <c:v>10.435695000000001</c:v>
                </c:pt>
                <c:pt idx="34408">
                  <c:v>10.438974</c:v>
                </c:pt>
                <c:pt idx="34409">
                  <c:v>10.440132999999999</c:v>
                </c:pt>
                <c:pt idx="34410">
                  <c:v>10.437991</c:v>
                </c:pt>
                <c:pt idx="34411">
                  <c:v>10.43868</c:v>
                </c:pt>
                <c:pt idx="34412">
                  <c:v>10.441324</c:v>
                </c:pt>
                <c:pt idx="34413">
                  <c:v>10.441648000000001</c:v>
                </c:pt>
                <c:pt idx="34414">
                  <c:v>10.439469000000001</c:v>
                </c:pt>
                <c:pt idx="34415">
                  <c:v>10.437340000000001</c:v>
                </c:pt>
                <c:pt idx="34416">
                  <c:v>10.442631</c:v>
                </c:pt>
                <c:pt idx="34417">
                  <c:v>10.447718</c:v>
                </c:pt>
                <c:pt idx="34418">
                  <c:v>10.442035000000001</c:v>
                </c:pt>
                <c:pt idx="34419">
                  <c:v>10.441743000000001</c:v>
                </c:pt>
                <c:pt idx="34420">
                  <c:v>10.451812</c:v>
                </c:pt>
                <c:pt idx="34421">
                  <c:v>10.453842</c:v>
                </c:pt>
                <c:pt idx="34422">
                  <c:v>10.450628</c:v>
                </c:pt>
                <c:pt idx="34423">
                  <c:v>10.450877</c:v>
                </c:pt>
                <c:pt idx="34424">
                  <c:v>10.450635999999999</c:v>
                </c:pt>
                <c:pt idx="34425">
                  <c:v>10.447568</c:v>
                </c:pt>
                <c:pt idx="34426">
                  <c:v>10.446707</c:v>
                </c:pt>
                <c:pt idx="34427">
                  <c:v>10.449126</c:v>
                </c:pt>
                <c:pt idx="34428">
                  <c:v>10.451180000000001</c:v>
                </c:pt>
                <c:pt idx="34429">
                  <c:v>10.449363</c:v>
                </c:pt>
                <c:pt idx="34430">
                  <c:v>10.448048</c:v>
                </c:pt>
                <c:pt idx="34431">
                  <c:v>10.450787999999999</c:v>
                </c:pt>
                <c:pt idx="34432">
                  <c:v>10.452444</c:v>
                </c:pt>
                <c:pt idx="34433">
                  <c:v>10.45391</c:v>
                </c:pt>
                <c:pt idx="34434">
                  <c:v>10.456689000000001</c:v>
                </c:pt>
                <c:pt idx="34435">
                  <c:v>10.456322999999999</c:v>
                </c:pt>
                <c:pt idx="34436">
                  <c:v>10.459078999999999</c:v>
                </c:pt>
                <c:pt idx="34437">
                  <c:v>10.463984999999999</c:v>
                </c:pt>
                <c:pt idx="34438">
                  <c:v>10.463492</c:v>
                </c:pt>
                <c:pt idx="34439">
                  <c:v>10.461055999999999</c:v>
                </c:pt>
                <c:pt idx="34440">
                  <c:v>10.459153000000001</c:v>
                </c:pt>
                <c:pt idx="34441">
                  <c:v>10.458289000000001</c:v>
                </c:pt>
                <c:pt idx="34442">
                  <c:v>10.459333000000001</c:v>
                </c:pt>
                <c:pt idx="34443">
                  <c:v>10.460853</c:v>
                </c:pt>
                <c:pt idx="34444">
                  <c:v>10.462032000000001</c:v>
                </c:pt>
                <c:pt idx="34445">
                  <c:v>10.457164000000001</c:v>
                </c:pt>
                <c:pt idx="34446">
                  <c:v>10.452794000000001</c:v>
                </c:pt>
                <c:pt idx="34447">
                  <c:v>10.454093</c:v>
                </c:pt>
                <c:pt idx="34448">
                  <c:v>10.45355</c:v>
                </c:pt>
                <c:pt idx="34449">
                  <c:v>10.447316000000001</c:v>
                </c:pt>
                <c:pt idx="34450">
                  <c:v>10.447157000000001</c:v>
                </c:pt>
                <c:pt idx="34451">
                  <c:v>10.454112</c:v>
                </c:pt>
                <c:pt idx="34452">
                  <c:v>10.443241</c:v>
                </c:pt>
                <c:pt idx="34453">
                  <c:v>10.436388000000001</c:v>
                </c:pt>
                <c:pt idx="34454">
                  <c:v>10.443977</c:v>
                </c:pt>
                <c:pt idx="34455">
                  <c:v>10.442874</c:v>
                </c:pt>
                <c:pt idx="34456">
                  <c:v>10.442247</c:v>
                </c:pt>
                <c:pt idx="34457">
                  <c:v>10.444872999999999</c:v>
                </c:pt>
                <c:pt idx="34458">
                  <c:v>10.444272</c:v>
                </c:pt>
                <c:pt idx="34459">
                  <c:v>10.446446999999999</c:v>
                </c:pt>
                <c:pt idx="34460">
                  <c:v>10.450939</c:v>
                </c:pt>
                <c:pt idx="34461">
                  <c:v>10.451517000000001</c:v>
                </c:pt>
                <c:pt idx="34462">
                  <c:v>10.450291999999999</c:v>
                </c:pt>
                <c:pt idx="34463">
                  <c:v>10.448888</c:v>
                </c:pt>
                <c:pt idx="34464">
                  <c:v>10.449835999999999</c:v>
                </c:pt>
                <c:pt idx="34465">
                  <c:v>10.45004</c:v>
                </c:pt>
                <c:pt idx="34466">
                  <c:v>10.449415</c:v>
                </c:pt>
                <c:pt idx="34467">
                  <c:v>10.451530999999999</c:v>
                </c:pt>
                <c:pt idx="34468">
                  <c:v>10.45574</c:v>
                </c:pt>
                <c:pt idx="34469">
                  <c:v>10.457318000000001</c:v>
                </c:pt>
                <c:pt idx="34470">
                  <c:v>10.452612</c:v>
                </c:pt>
                <c:pt idx="34471">
                  <c:v>10.449242</c:v>
                </c:pt>
                <c:pt idx="34472">
                  <c:v>10.453303</c:v>
                </c:pt>
                <c:pt idx="34473">
                  <c:v>10.460863</c:v>
                </c:pt>
                <c:pt idx="34474">
                  <c:v>10.462329</c:v>
                </c:pt>
                <c:pt idx="34475">
                  <c:v>10.458997</c:v>
                </c:pt>
                <c:pt idx="34476">
                  <c:v>10.459899</c:v>
                </c:pt>
                <c:pt idx="34477">
                  <c:v>10.461477</c:v>
                </c:pt>
                <c:pt idx="34478">
                  <c:v>10.463511</c:v>
                </c:pt>
                <c:pt idx="34479">
                  <c:v>10.460338</c:v>
                </c:pt>
                <c:pt idx="34480">
                  <c:v>10.454686000000001</c:v>
                </c:pt>
                <c:pt idx="34481">
                  <c:v>10.455989000000001</c:v>
                </c:pt>
                <c:pt idx="34482">
                  <c:v>10.460623999999999</c:v>
                </c:pt>
                <c:pt idx="34483">
                  <c:v>10.462424</c:v>
                </c:pt>
                <c:pt idx="34484">
                  <c:v>10.461283</c:v>
                </c:pt>
                <c:pt idx="34485">
                  <c:v>10.463938000000001</c:v>
                </c:pt>
                <c:pt idx="34486">
                  <c:v>10.465108000000001</c:v>
                </c:pt>
                <c:pt idx="34487">
                  <c:v>10.462408</c:v>
                </c:pt>
                <c:pt idx="34488">
                  <c:v>10.466499000000001</c:v>
                </c:pt>
                <c:pt idx="34489">
                  <c:v>10.468704000000001</c:v>
                </c:pt>
                <c:pt idx="34490">
                  <c:v>10.465669999999999</c:v>
                </c:pt>
                <c:pt idx="34491">
                  <c:v>10.46495</c:v>
                </c:pt>
                <c:pt idx="34492">
                  <c:v>10.463872</c:v>
                </c:pt>
                <c:pt idx="34493">
                  <c:v>10.457395999999999</c:v>
                </c:pt>
                <c:pt idx="34494">
                  <c:v>10.455486000000001</c:v>
                </c:pt>
                <c:pt idx="34495">
                  <c:v>10.459566000000001</c:v>
                </c:pt>
                <c:pt idx="34496">
                  <c:v>10.458002</c:v>
                </c:pt>
                <c:pt idx="34497">
                  <c:v>10.456345000000001</c:v>
                </c:pt>
                <c:pt idx="34498">
                  <c:v>10.457755000000001</c:v>
                </c:pt>
                <c:pt idx="34499">
                  <c:v>10.459581</c:v>
                </c:pt>
                <c:pt idx="34500">
                  <c:v>10.465965000000001</c:v>
                </c:pt>
                <c:pt idx="34501">
                  <c:v>10.466324999999999</c:v>
                </c:pt>
                <c:pt idx="34502">
                  <c:v>10.462443</c:v>
                </c:pt>
                <c:pt idx="34503">
                  <c:v>10.464551</c:v>
                </c:pt>
                <c:pt idx="34504">
                  <c:v>10.465233</c:v>
                </c:pt>
                <c:pt idx="34505">
                  <c:v>10.461683000000001</c:v>
                </c:pt>
                <c:pt idx="34506">
                  <c:v>10.463642999999999</c:v>
                </c:pt>
                <c:pt idx="34507">
                  <c:v>10.464395</c:v>
                </c:pt>
                <c:pt idx="34508">
                  <c:v>10.459363</c:v>
                </c:pt>
                <c:pt idx="34509">
                  <c:v>10.46002</c:v>
                </c:pt>
                <c:pt idx="34510">
                  <c:v>10.466476</c:v>
                </c:pt>
                <c:pt idx="34511">
                  <c:v>10.468348000000001</c:v>
                </c:pt>
                <c:pt idx="34512">
                  <c:v>10.466569</c:v>
                </c:pt>
                <c:pt idx="34513">
                  <c:v>10.466288</c:v>
                </c:pt>
                <c:pt idx="34514">
                  <c:v>10.468140999999999</c:v>
                </c:pt>
                <c:pt idx="34515">
                  <c:v>10.471211</c:v>
                </c:pt>
                <c:pt idx="34516">
                  <c:v>10.472882</c:v>
                </c:pt>
                <c:pt idx="34517">
                  <c:v>10.471928</c:v>
                </c:pt>
                <c:pt idx="34518">
                  <c:v>10.474254</c:v>
                </c:pt>
                <c:pt idx="34519">
                  <c:v>10.474277000000001</c:v>
                </c:pt>
                <c:pt idx="34520">
                  <c:v>10.470604</c:v>
                </c:pt>
                <c:pt idx="34521">
                  <c:v>10.468508</c:v>
                </c:pt>
                <c:pt idx="34522">
                  <c:v>10.469401</c:v>
                </c:pt>
                <c:pt idx="34523">
                  <c:v>10.471802</c:v>
                </c:pt>
                <c:pt idx="34524">
                  <c:v>10.468464000000001</c:v>
                </c:pt>
                <c:pt idx="34525">
                  <c:v>10.464705</c:v>
                </c:pt>
                <c:pt idx="34526">
                  <c:v>10.469405999999999</c:v>
                </c:pt>
                <c:pt idx="34527">
                  <c:v>10.470827999999999</c:v>
                </c:pt>
                <c:pt idx="34528">
                  <c:v>10.468577</c:v>
                </c:pt>
                <c:pt idx="34529">
                  <c:v>10.473203</c:v>
                </c:pt>
                <c:pt idx="34530">
                  <c:v>10.476254000000001</c:v>
                </c:pt>
                <c:pt idx="34531">
                  <c:v>10.475289</c:v>
                </c:pt>
                <c:pt idx="34532">
                  <c:v>10.475274000000001</c:v>
                </c:pt>
                <c:pt idx="34533">
                  <c:v>10.472992</c:v>
                </c:pt>
                <c:pt idx="34534">
                  <c:v>10.471202</c:v>
                </c:pt>
                <c:pt idx="34535">
                  <c:v>10.47458</c:v>
                </c:pt>
                <c:pt idx="34536">
                  <c:v>10.477035000000001</c:v>
                </c:pt>
                <c:pt idx="34537">
                  <c:v>10.473806</c:v>
                </c:pt>
                <c:pt idx="34538">
                  <c:v>10.472886000000001</c:v>
                </c:pt>
                <c:pt idx="34539">
                  <c:v>10.474551999999999</c:v>
                </c:pt>
                <c:pt idx="34540">
                  <c:v>10.472068</c:v>
                </c:pt>
                <c:pt idx="34541">
                  <c:v>10.474785000000001</c:v>
                </c:pt>
                <c:pt idx="34542">
                  <c:v>10.480202</c:v>
                </c:pt>
                <c:pt idx="34543">
                  <c:v>10.477359999999999</c:v>
                </c:pt>
                <c:pt idx="34544">
                  <c:v>10.476964000000001</c:v>
                </c:pt>
                <c:pt idx="34545">
                  <c:v>10.481112</c:v>
                </c:pt>
                <c:pt idx="34546">
                  <c:v>10.482058</c:v>
                </c:pt>
                <c:pt idx="34547">
                  <c:v>10.480309</c:v>
                </c:pt>
                <c:pt idx="34548">
                  <c:v>10.479236</c:v>
                </c:pt>
                <c:pt idx="34549">
                  <c:v>10.480786</c:v>
                </c:pt>
                <c:pt idx="34550">
                  <c:v>10.483039</c:v>
                </c:pt>
                <c:pt idx="34551">
                  <c:v>10.483836999999999</c:v>
                </c:pt>
                <c:pt idx="34552">
                  <c:v>10.482815</c:v>
                </c:pt>
                <c:pt idx="34553">
                  <c:v>10.482206</c:v>
                </c:pt>
                <c:pt idx="34554">
                  <c:v>10.483525</c:v>
                </c:pt>
                <c:pt idx="34555">
                  <c:v>10.482238000000001</c:v>
                </c:pt>
                <c:pt idx="34556">
                  <c:v>10.478737000000001</c:v>
                </c:pt>
                <c:pt idx="34557">
                  <c:v>10.477855999999999</c:v>
                </c:pt>
                <c:pt idx="34558">
                  <c:v>10.481309</c:v>
                </c:pt>
                <c:pt idx="34559">
                  <c:v>10.483138</c:v>
                </c:pt>
                <c:pt idx="34560">
                  <c:v>10.481788</c:v>
                </c:pt>
                <c:pt idx="34561">
                  <c:v>10.482094999999999</c:v>
                </c:pt>
                <c:pt idx="34562">
                  <c:v>10.482051</c:v>
                </c:pt>
                <c:pt idx="34563">
                  <c:v>10.480376</c:v>
                </c:pt>
                <c:pt idx="34564">
                  <c:v>10.479307</c:v>
                </c:pt>
                <c:pt idx="34565">
                  <c:v>10.482519</c:v>
                </c:pt>
                <c:pt idx="34566">
                  <c:v>10.487280999999999</c:v>
                </c:pt>
                <c:pt idx="34567">
                  <c:v>10.486162999999999</c:v>
                </c:pt>
                <c:pt idx="34568">
                  <c:v>10.487995</c:v>
                </c:pt>
                <c:pt idx="34569">
                  <c:v>10.496581000000001</c:v>
                </c:pt>
                <c:pt idx="34570">
                  <c:v>10.499718</c:v>
                </c:pt>
                <c:pt idx="34571">
                  <c:v>10.497676</c:v>
                </c:pt>
                <c:pt idx="34572">
                  <c:v>10.496076</c:v>
                </c:pt>
                <c:pt idx="34573">
                  <c:v>10.492891</c:v>
                </c:pt>
                <c:pt idx="34574">
                  <c:v>10.489226</c:v>
                </c:pt>
                <c:pt idx="34575">
                  <c:v>10.486345</c:v>
                </c:pt>
                <c:pt idx="34576">
                  <c:v>10.484387999999999</c:v>
                </c:pt>
                <c:pt idx="34577">
                  <c:v>10.485765000000001</c:v>
                </c:pt>
                <c:pt idx="34578">
                  <c:v>10.484738</c:v>
                </c:pt>
                <c:pt idx="34579">
                  <c:v>10.481781</c:v>
                </c:pt>
                <c:pt idx="34580">
                  <c:v>10.481996000000001</c:v>
                </c:pt>
                <c:pt idx="34581">
                  <c:v>10.479139999999999</c:v>
                </c:pt>
                <c:pt idx="34582">
                  <c:v>10.472868</c:v>
                </c:pt>
                <c:pt idx="34583">
                  <c:v>10.478789000000001</c:v>
                </c:pt>
                <c:pt idx="34584">
                  <c:v>10.486675</c:v>
                </c:pt>
                <c:pt idx="34585">
                  <c:v>10.482362</c:v>
                </c:pt>
                <c:pt idx="34586">
                  <c:v>10.481369000000001</c:v>
                </c:pt>
                <c:pt idx="34587">
                  <c:v>10.490247</c:v>
                </c:pt>
                <c:pt idx="34588">
                  <c:v>10.491275999999999</c:v>
                </c:pt>
                <c:pt idx="34589">
                  <c:v>10.485495999999999</c:v>
                </c:pt>
                <c:pt idx="34590">
                  <c:v>10.488664</c:v>
                </c:pt>
                <c:pt idx="34591">
                  <c:v>10.488353</c:v>
                </c:pt>
                <c:pt idx="34592">
                  <c:v>10.481833999999999</c:v>
                </c:pt>
                <c:pt idx="34593">
                  <c:v>10.479888000000001</c:v>
                </c:pt>
                <c:pt idx="34594">
                  <c:v>10.479544000000001</c:v>
                </c:pt>
                <c:pt idx="34595">
                  <c:v>10.481908000000001</c:v>
                </c:pt>
                <c:pt idx="34596">
                  <c:v>10.485996999999999</c:v>
                </c:pt>
                <c:pt idx="34597">
                  <c:v>10.486929999999999</c:v>
                </c:pt>
                <c:pt idx="34598">
                  <c:v>10.490478</c:v>
                </c:pt>
                <c:pt idx="34599">
                  <c:v>10.497126</c:v>
                </c:pt>
                <c:pt idx="34600">
                  <c:v>10.497956</c:v>
                </c:pt>
                <c:pt idx="34601">
                  <c:v>10.491993000000001</c:v>
                </c:pt>
                <c:pt idx="34602">
                  <c:v>10.490551</c:v>
                </c:pt>
                <c:pt idx="34603">
                  <c:v>10.495126000000001</c:v>
                </c:pt>
                <c:pt idx="34604">
                  <c:v>10.496513</c:v>
                </c:pt>
                <c:pt idx="34605">
                  <c:v>10.496079</c:v>
                </c:pt>
                <c:pt idx="34606">
                  <c:v>10.494818</c:v>
                </c:pt>
                <c:pt idx="34607">
                  <c:v>10.491476</c:v>
                </c:pt>
                <c:pt idx="34608">
                  <c:v>10.490162</c:v>
                </c:pt>
                <c:pt idx="34609">
                  <c:v>10.490653999999999</c:v>
                </c:pt>
                <c:pt idx="34610">
                  <c:v>10.491123</c:v>
                </c:pt>
                <c:pt idx="34611">
                  <c:v>10.492149</c:v>
                </c:pt>
                <c:pt idx="34612">
                  <c:v>10.493251000000001</c:v>
                </c:pt>
                <c:pt idx="34613">
                  <c:v>10.491376000000001</c:v>
                </c:pt>
                <c:pt idx="34614">
                  <c:v>10.489960999999999</c:v>
                </c:pt>
                <c:pt idx="34615">
                  <c:v>10.492160999999999</c:v>
                </c:pt>
                <c:pt idx="34616">
                  <c:v>10.495044</c:v>
                </c:pt>
                <c:pt idx="34617">
                  <c:v>10.497617999999999</c:v>
                </c:pt>
                <c:pt idx="34618">
                  <c:v>10.497778</c:v>
                </c:pt>
                <c:pt idx="34619">
                  <c:v>10.497666000000001</c:v>
                </c:pt>
                <c:pt idx="34620">
                  <c:v>10.499440999999999</c:v>
                </c:pt>
                <c:pt idx="34621">
                  <c:v>10.499851</c:v>
                </c:pt>
                <c:pt idx="34622">
                  <c:v>10.498837999999999</c:v>
                </c:pt>
                <c:pt idx="34623">
                  <c:v>10.498196</c:v>
                </c:pt>
                <c:pt idx="34624">
                  <c:v>10.498175</c:v>
                </c:pt>
                <c:pt idx="34625">
                  <c:v>10.49774</c:v>
                </c:pt>
                <c:pt idx="34626">
                  <c:v>10.498443999999999</c:v>
                </c:pt>
                <c:pt idx="34627">
                  <c:v>10.498998</c:v>
                </c:pt>
                <c:pt idx="34628">
                  <c:v>10.499406</c:v>
                </c:pt>
                <c:pt idx="34629">
                  <c:v>10.503701</c:v>
                </c:pt>
                <c:pt idx="34630">
                  <c:v>10.505133000000001</c:v>
                </c:pt>
                <c:pt idx="34631">
                  <c:v>10.505077999999999</c:v>
                </c:pt>
                <c:pt idx="34632">
                  <c:v>10.510104999999999</c:v>
                </c:pt>
                <c:pt idx="34633">
                  <c:v>10.510258</c:v>
                </c:pt>
                <c:pt idx="34634">
                  <c:v>10.51051</c:v>
                </c:pt>
                <c:pt idx="34635">
                  <c:v>10.512791999999999</c:v>
                </c:pt>
                <c:pt idx="34636">
                  <c:v>10.509587</c:v>
                </c:pt>
                <c:pt idx="34637">
                  <c:v>10.505169</c:v>
                </c:pt>
                <c:pt idx="34638">
                  <c:v>10.505836</c:v>
                </c:pt>
                <c:pt idx="34639">
                  <c:v>10.511143000000001</c:v>
                </c:pt>
                <c:pt idx="34640">
                  <c:v>10.512356</c:v>
                </c:pt>
                <c:pt idx="34641">
                  <c:v>10.507951</c:v>
                </c:pt>
                <c:pt idx="34642">
                  <c:v>10.504244</c:v>
                </c:pt>
                <c:pt idx="34643">
                  <c:v>10.505758</c:v>
                </c:pt>
                <c:pt idx="34644">
                  <c:v>10.509124999999999</c:v>
                </c:pt>
                <c:pt idx="34645">
                  <c:v>10.508592</c:v>
                </c:pt>
                <c:pt idx="34646">
                  <c:v>10.505720999999999</c:v>
                </c:pt>
                <c:pt idx="34647">
                  <c:v>10.503477999999999</c:v>
                </c:pt>
                <c:pt idx="34648">
                  <c:v>10.505132</c:v>
                </c:pt>
                <c:pt idx="34649">
                  <c:v>10.509594</c:v>
                </c:pt>
                <c:pt idx="34650">
                  <c:v>10.512638000000001</c:v>
                </c:pt>
                <c:pt idx="34651">
                  <c:v>10.509724</c:v>
                </c:pt>
                <c:pt idx="34652">
                  <c:v>10.502863</c:v>
                </c:pt>
                <c:pt idx="34653">
                  <c:v>10.501704999999999</c:v>
                </c:pt>
                <c:pt idx="34654">
                  <c:v>10.504842999999999</c:v>
                </c:pt>
                <c:pt idx="34655">
                  <c:v>10.504023</c:v>
                </c:pt>
                <c:pt idx="34656">
                  <c:v>10.503601</c:v>
                </c:pt>
                <c:pt idx="34657">
                  <c:v>10.508868</c:v>
                </c:pt>
                <c:pt idx="34658">
                  <c:v>10.511717000000001</c:v>
                </c:pt>
                <c:pt idx="34659">
                  <c:v>10.507053000000001</c:v>
                </c:pt>
                <c:pt idx="34660">
                  <c:v>10.504655</c:v>
                </c:pt>
                <c:pt idx="34661">
                  <c:v>10.509766000000001</c:v>
                </c:pt>
                <c:pt idx="34662">
                  <c:v>10.513407000000001</c:v>
                </c:pt>
                <c:pt idx="34663">
                  <c:v>10.512226999999999</c:v>
                </c:pt>
                <c:pt idx="34664">
                  <c:v>10.51116</c:v>
                </c:pt>
                <c:pt idx="34665">
                  <c:v>10.511422</c:v>
                </c:pt>
                <c:pt idx="34666">
                  <c:v>10.511787999999999</c:v>
                </c:pt>
                <c:pt idx="34667">
                  <c:v>10.513901000000001</c:v>
                </c:pt>
                <c:pt idx="34668">
                  <c:v>10.518077</c:v>
                </c:pt>
                <c:pt idx="34669">
                  <c:v>10.519594</c:v>
                </c:pt>
                <c:pt idx="34670">
                  <c:v>10.521572000000001</c:v>
                </c:pt>
                <c:pt idx="34671">
                  <c:v>10.52534</c:v>
                </c:pt>
                <c:pt idx="34672">
                  <c:v>10.520443999999999</c:v>
                </c:pt>
                <c:pt idx="34673">
                  <c:v>10.516197999999999</c:v>
                </c:pt>
                <c:pt idx="34674">
                  <c:v>10.521756</c:v>
                </c:pt>
                <c:pt idx="34675">
                  <c:v>10.520315999999999</c:v>
                </c:pt>
                <c:pt idx="34676">
                  <c:v>10.514319</c:v>
                </c:pt>
                <c:pt idx="34677">
                  <c:v>10.516558</c:v>
                </c:pt>
                <c:pt idx="34678">
                  <c:v>10.520295000000001</c:v>
                </c:pt>
                <c:pt idx="34679">
                  <c:v>10.520901</c:v>
                </c:pt>
                <c:pt idx="34680">
                  <c:v>10.522041</c:v>
                </c:pt>
                <c:pt idx="34681">
                  <c:v>10.523985</c:v>
                </c:pt>
                <c:pt idx="34682">
                  <c:v>10.520215</c:v>
                </c:pt>
                <c:pt idx="34683">
                  <c:v>10.520106999999999</c:v>
                </c:pt>
                <c:pt idx="34684">
                  <c:v>10.524267999999999</c:v>
                </c:pt>
                <c:pt idx="34685">
                  <c:v>10.518257</c:v>
                </c:pt>
                <c:pt idx="34686">
                  <c:v>10.511787999999999</c:v>
                </c:pt>
                <c:pt idx="34687">
                  <c:v>10.514165999999999</c:v>
                </c:pt>
                <c:pt idx="34688">
                  <c:v>10.515328</c:v>
                </c:pt>
                <c:pt idx="34689">
                  <c:v>10.514182</c:v>
                </c:pt>
                <c:pt idx="34690">
                  <c:v>10.514146999999999</c:v>
                </c:pt>
                <c:pt idx="34691">
                  <c:v>10.513785</c:v>
                </c:pt>
                <c:pt idx="34692">
                  <c:v>10.517749999999999</c:v>
                </c:pt>
                <c:pt idx="34693">
                  <c:v>10.522917</c:v>
                </c:pt>
                <c:pt idx="34694">
                  <c:v>10.521511</c:v>
                </c:pt>
                <c:pt idx="34695">
                  <c:v>10.518385</c:v>
                </c:pt>
                <c:pt idx="34696">
                  <c:v>10.514829000000001</c:v>
                </c:pt>
                <c:pt idx="34697">
                  <c:v>10.515199000000001</c:v>
                </c:pt>
                <c:pt idx="34698">
                  <c:v>10.522667</c:v>
                </c:pt>
                <c:pt idx="34699">
                  <c:v>10.521186999999999</c:v>
                </c:pt>
                <c:pt idx="34700">
                  <c:v>10.514404000000001</c:v>
                </c:pt>
                <c:pt idx="34701">
                  <c:v>10.515599</c:v>
                </c:pt>
                <c:pt idx="34702">
                  <c:v>10.516178999999999</c:v>
                </c:pt>
                <c:pt idx="34703">
                  <c:v>10.515656</c:v>
                </c:pt>
                <c:pt idx="34704">
                  <c:v>10.517613000000001</c:v>
                </c:pt>
                <c:pt idx="34705">
                  <c:v>10.519114999999999</c:v>
                </c:pt>
                <c:pt idx="34706">
                  <c:v>10.52065</c:v>
                </c:pt>
                <c:pt idx="34707">
                  <c:v>10.523389999999999</c:v>
                </c:pt>
                <c:pt idx="34708">
                  <c:v>10.523232</c:v>
                </c:pt>
                <c:pt idx="34709">
                  <c:v>10.521803</c:v>
                </c:pt>
                <c:pt idx="34710">
                  <c:v>10.523879000000001</c:v>
                </c:pt>
                <c:pt idx="34711">
                  <c:v>10.520215</c:v>
                </c:pt>
                <c:pt idx="34712">
                  <c:v>10.514455999999999</c:v>
                </c:pt>
                <c:pt idx="34713">
                  <c:v>10.520598</c:v>
                </c:pt>
                <c:pt idx="34714">
                  <c:v>10.525755</c:v>
                </c:pt>
                <c:pt idx="34715">
                  <c:v>10.524799</c:v>
                </c:pt>
                <c:pt idx="34716">
                  <c:v>10.532045999999999</c:v>
                </c:pt>
                <c:pt idx="34717">
                  <c:v>10.541537</c:v>
                </c:pt>
                <c:pt idx="34718">
                  <c:v>10.538641</c:v>
                </c:pt>
                <c:pt idx="34719">
                  <c:v>10.535451999999999</c:v>
                </c:pt>
                <c:pt idx="34720">
                  <c:v>10.538842000000001</c:v>
                </c:pt>
                <c:pt idx="34721">
                  <c:v>10.534786</c:v>
                </c:pt>
                <c:pt idx="34722">
                  <c:v>10.530749999999999</c:v>
                </c:pt>
                <c:pt idx="34723">
                  <c:v>10.530846</c:v>
                </c:pt>
                <c:pt idx="34724">
                  <c:v>10.526956</c:v>
                </c:pt>
                <c:pt idx="34725">
                  <c:v>10.528480999999999</c:v>
                </c:pt>
                <c:pt idx="34726">
                  <c:v>10.534007000000001</c:v>
                </c:pt>
                <c:pt idx="34727">
                  <c:v>10.532794000000001</c:v>
                </c:pt>
                <c:pt idx="34728">
                  <c:v>10.527528</c:v>
                </c:pt>
                <c:pt idx="34729">
                  <c:v>10.524333</c:v>
                </c:pt>
                <c:pt idx="34730">
                  <c:v>10.527316000000001</c:v>
                </c:pt>
                <c:pt idx="34731">
                  <c:v>10.53124</c:v>
                </c:pt>
                <c:pt idx="34732">
                  <c:v>10.527100000000001</c:v>
                </c:pt>
                <c:pt idx="34733">
                  <c:v>10.523816999999999</c:v>
                </c:pt>
                <c:pt idx="34734">
                  <c:v>10.528615</c:v>
                </c:pt>
                <c:pt idx="34735">
                  <c:v>10.530702</c:v>
                </c:pt>
                <c:pt idx="34736">
                  <c:v>10.524191</c:v>
                </c:pt>
                <c:pt idx="34737">
                  <c:v>10.521632</c:v>
                </c:pt>
                <c:pt idx="34738">
                  <c:v>10.525153</c:v>
                </c:pt>
                <c:pt idx="34739">
                  <c:v>10.525226999999999</c:v>
                </c:pt>
                <c:pt idx="34740">
                  <c:v>10.524509999999999</c:v>
                </c:pt>
                <c:pt idx="34741">
                  <c:v>10.528183</c:v>
                </c:pt>
                <c:pt idx="34742">
                  <c:v>10.532356</c:v>
                </c:pt>
                <c:pt idx="34743">
                  <c:v>10.533476</c:v>
                </c:pt>
                <c:pt idx="34744">
                  <c:v>10.531404999999999</c:v>
                </c:pt>
                <c:pt idx="34745">
                  <c:v>10.528663999999999</c:v>
                </c:pt>
                <c:pt idx="34746">
                  <c:v>10.528790000000001</c:v>
                </c:pt>
                <c:pt idx="34747">
                  <c:v>10.529358999999999</c:v>
                </c:pt>
                <c:pt idx="34748">
                  <c:v>10.530332</c:v>
                </c:pt>
                <c:pt idx="34749">
                  <c:v>10.533327</c:v>
                </c:pt>
                <c:pt idx="34750">
                  <c:v>10.533087</c:v>
                </c:pt>
                <c:pt idx="34751">
                  <c:v>10.532419000000001</c:v>
                </c:pt>
                <c:pt idx="34752">
                  <c:v>10.535401999999999</c:v>
                </c:pt>
                <c:pt idx="34753">
                  <c:v>10.538181</c:v>
                </c:pt>
                <c:pt idx="34754">
                  <c:v>10.541003999999999</c:v>
                </c:pt>
                <c:pt idx="34755">
                  <c:v>10.54317</c:v>
                </c:pt>
                <c:pt idx="34756">
                  <c:v>10.543608000000001</c:v>
                </c:pt>
                <c:pt idx="34757">
                  <c:v>10.543975</c:v>
                </c:pt>
                <c:pt idx="34758">
                  <c:v>10.542953000000001</c:v>
                </c:pt>
                <c:pt idx="34759">
                  <c:v>10.54402</c:v>
                </c:pt>
                <c:pt idx="34760">
                  <c:v>10.543568</c:v>
                </c:pt>
                <c:pt idx="34761">
                  <c:v>10.541753</c:v>
                </c:pt>
                <c:pt idx="34762">
                  <c:v>10.545714</c:v>
                </c:pt>
                <c:pt idx="34763">
                  <c:v>10.547366</c:v>
                </c:pt>
                <c:pt idx="34764">
                  <c:v>10.542650999999999</c:v>
                </c:pt>
                <c:pt idx="34765">
                  <c:v>10.544433</c:v>
                </c:pt>
                <c:pt idx="34766">
                  <c:v>10.546619</c:v>
                </c:pt>
                <c:pt idx="34767">
                  <c:v>10.540279</c:v>
                </c:pt>
                <c:pt idx="34768">
                  <c:v>10.540926000000001</c:v>
                </c:pt>
                <c:pt idx="34769">
                  <c:v>10.543374999999999</c:v>
                </c:pt>
                <c:pt idx="34770">
                  <c:v>10.539137</c:v>
                </c:pt>
                <c:pt idx="34771">
                  <c:v>10.544062</c:v>
                </c:pt>
                <c:pt idx="34772">
                  <c:v>10.548094000000001</c:v>
                </c:pt>
                <c:pt idx="34773">
                  <c:v>10.539859</c:v>
                </c:pt>
                <c:pt idx="34774">
                  <c:v>10.539472999999999</c:v>
                </c:pt>
                <c:pt idx="34775">
                  <c:v>10.543616999999999</c:v>
                </c:pt>
                <c:pt idx="34776">
                  <c:v>10.539955000000001</c:v>
                </c:pt>
                <c:pt idx="34777">
                  <c:v>10.541748999999999</c:v>
                </c:pt>
                <c:pt idx="34778">
                  <c:v>10.544502</c:v>
                </c:pt>
                <c:pt idx="34779">
                  <c:v>10.540817000000001</c:v>
                </c:pt>
                <c:pt idx="34780">
                  <c:v>10.541363</c:v>
                </c:pt>
                <c:pt idx="34781">
                  <c:v>10.54063</c:v>
                </c:pt>
                <c:pt idx="34782">
                  <c:v>10.53604</c:v>
                </c:pt>
                <c:pt idx="34783">
                  <c:v>10.540113</c:v>
                </c:pt>
                <c:pt idx="34784">
                  <c:v>10.543808</c:v>
                </c:pt>
                <c:pt idx="34785">
                  <c:v>10.540831000000001</c:v>
                </c:pt>
                <c:pt idx="34786">
                  <c:v>10.541561</c:v>
                </c:pt>
                <c:pt idx="34787">
                  <c:v>10.546362999999999</c:v>
                </c:pt>
                <c:pt idx="34788">
                  <c:v>10.544</c:v>
                </c:pt>
                <c:pt idx="34789">
                  <c:v>10.539258999999999</c:v>
                </c:pt>
                <c:pt idx="34790">
                  <c:v>10.541627999999999</c:v>
                </c:pt>
                <c:pt idx="34791">
                  <c:v>10.544339000000001</c:v>
                </c:pt>
                <c:pt idx="34792">
                  <c:v>10.542482</c:v>
                </c:pt>
                <c:pt idx="34793">
                  <c:v>10.540297000000001</c:v>
                </c:pt>
                <c:pt idx="34794">
                  <c:v>10.540855000000001</c:v>
                </c:pt>
                <c:pt idx="34795">
                  <c:v>10.54369</c:v>
                </c:pt>
                <c:pt idx="34796">
                  <c:v>10.542630000000001</c:v>
                </c:pt>
                <c:pt idx="34797">
                  <c:v>10.539707999999999</c:v>
                </c:pt>
                <c:pt idx="34798">
                  <c:v>10.542171</c:v>
                </c:pt>
                <c:pt idx="34799">
                  <c:v>10.544333</c:v>
                </c:pt>
                <c:pt idx="34800">
                  <c:v>10.544551</c:v>
                </c:pt>
                <c:pt idx="34801">
                  <c:v>10.548356999999999</c:v>
                </c:pt>
                <c:pt idx="34802">
                  <c:v>10.551767999999999</c:v>
                </c:pt>
                <c:pt idx="34803">
                  <c:v>10.546911</c:v>
                </c:pt>
                <c:pt idx="34804">
                  <c:v>10.541884</c:v>
                </c:pt>
                <c:pt idx="34805">
                  <c:v>10.549231000000001</c:v>
                </c:pt>
                <c:pt idx="34806">
                  <c:v>10.553744999999999</c:v>
                </c:pt>
                <c:pt idx="34807">
                  <c:v>10.551062999999999</c:v>
                </c:pt>
                <c:pt idx="34808">
                  <c:v>10.553549</c:v>
                </c:pt>
                <c:pt idx="34809">
                  <c:v>10.553398</c:v>
                </c:pt>
                <c:pt idx="34810">
                  <c:v>10.547286</c:v>
                </c:pt>
                <c:pt idx="34811">
                  <c:v>10.545798</c:v>
                </c:pt>
                <c:pt idx="34812">
                  <c:v>10.548823000000001</c:v>
                </c:pt>
                <c:pt idx="34813">
                  <c:v>10.552565</c:v>
                </c:pt>
                <c:pt idx="34814">
                  <c:v>10.555047999999999</c:v>
                </c:pt>
                <c:pt idx="34815">
                  <c:v>10.552670000000001</c:v>
                </c:pt>
                <c:pt idx="34816">
                  <c:v>10.550037</c:v>
                </c:pt>
                <c:pt idx="34817">
                  <c:v>10.553193</c:v>
                </c:pt>
                <c:pt idx="34818">
                  <c:v>10.555823999999999</c:v>
                </c:pt>
                <c:pt idx="34819">
                  <c:v>10.556666999999999</c:v>
                </c:pt>
                <c:pt idx="34820">
                  <c:v>10.55775</c:v>
                </c:pt>
                <c:pt idx="34821">
                  <c:v>10.555984</c:v>
                </c:pt>
                <c:pt idx="34822">
                  <c:v>10.553858</c:v>
                </c:pt>
                <c:pt idx="34823">
                  <c:v>10.556222</c:v>
                </c:pt>
                <c:pt idx="34824">
                  <c:v>10.556991999999999</c:v>
                </c:pt>
                <c:pt idx="34825">
                  <c:v>10.555125</c:v>
                </c:pt>
                <c:pt idx="34826">
                  <c:v>10.55725</c:v>
                </c:pt>
                <c:pt idx="34827">
                  <c:v>10.556737</c:v>
                </c:pt>
                <c:pt idx="34828">
                  <c:v>10.552199</c:v>
                </c:pt>
                <c:pt idx="34829">
                  <c:v>10.553262</c:v>
                </c:pt>
                <c:pt idx="34830">
                  <c:v>10.558095</c:v>
                </c:pt>
                <c:pt idx="34831">
                  <c:v>10.558097999999999</c:v>
                </c:pt>
                <c:pt idx="34832">
                  <c:v>10.557550000000001</c:v>
                </c:pt>
                <c:pt idx="34833">
                  <c:v>10.560343</c:v>
                </c:pt>
                <c:pt idx="34834">
                  <c:v>10.561017</c:v>
                </c:pt>
                <c:pt idx="34835">
                  <c:v>10.560176999999999</c:v>
                </c:pt>
                <c:pt idx="34836">
                  <c:v>10.558895</c:v>
                </c:pt>
                <c:pt idx="34837">
                  <c:v>10.557929</c:v>
                </c:pt>
                <c:pt idx="34838">
                  <c:v>10.554964999999999</c:v>
                </c:pt>
                <c:pt idx="34839">
                  <c:v>10.55644</c:v>
                </c:pt>
                <c:pt idx="34840">
                  <c:v>10.565552</c:v>
                </c:pt>
                <c:pt idx="34841">
                  <c:v>10.566502</c:v>
                </c:pt>
                <c:pt idx="34842">
                  <c:v>10.557634999999999</c:v>
                </c:pt>
                <c:pt idx="34843">
                  <c:v>10.559409</c:v>
                </c:pt>
                <c:pt idx="34844">
                  <c:v>10.567679999999999</c:v>
                </c:pt>
                <c:pt idx="34845">
                  <c:v>10.560828000000001</c:v>
                </c:pt>
                <c:pt idx="34846">
                  <c:v>10.552286</c:v>
                </c:pt>
                <c:pt idx="34847">
                  <c:v>10.558508</c:v>
                </c:pt>
                <c:pt idx="34848">
                  <c:v>10.562854</c:v>
                </c:pt>
                <c:pt idx="34849">
                  <c:v>10.558301999999999</c:v>
                </c:pt>
                <c:pt idx="34850">
                  <c:v>10.553616999999999</c:v>
                </c:pt>
                <c:pt idx="34851">
                  <c:v>10.554955</c:v>
                </c:pt>
                <c:pt idx="34852">
                  <c:v>10.560185000000001</c:v>
                </c:pt>
                <c:pt idx="34853">
                  <c:v>10.565217000000001</c:v>
                </c:pt>
                <c:pt idx="34854">
                  <c:v>10.566916000000001</c:v>
                </c:pt>
                <c:pt idx="34855">
                  <c:v>10.566276999999999</c:v>
                </c:pt>
                <c:pt idx="34856">
                  <c:v>10.570148</c:v>
                </c:pt>
                <c:pt idx="34857">
                  <c:v>10.572920999999999</c:v>
                </c:pt>
                <c:pt idx="34858">
                  <c:v>10.570766000000001</c:v>
                </c:pt>
                <c:pt idx="34859">
                  <c:v>10.569335000000001</c:v>
                </c:pt>
                <c:pt idx="34860">
                  <c:v>10.567335999999999</c:v>
                </c:pt>
                <c:pt idx="34861">
                  <c:v>10.56561</c:v>
                </c:pt>
                <c:pt idx="34862">
                  <c:v>10.565690999999999</c:v>
                </c:pt>
                <c:pt idx="34863">
                  <c:v>10.564851000000001</c:v>
                </c:pt>
                <c:pt idx="34864">
                  <c:v>10.56392</c:v>
                </c:pt>
                <c:pt idx="34865">
                  <c:v>10.565232</c:v>
                </c:pt>
                <c:pt idx="34866">
                  <c:v>10.564973</c:v>
                </c:pt>
                <c:pt idx="34867">
                  <c:v>10.56495</c:v>
                </c:pt>
                <c:pt idx="34868">
                  <c:v>10.564705</c:v>
                </c:pt>
                <c:pt idx="34869">
                  <c:v>10.560188</c:v>
                </c:pt>
                <c:pt idx="34870">
                  <c:v>10.558887</c:v>
                </c:pt>
                <c:pt idx="34871">
                  <c:v>10.564289</c:v>
                </c:pt>
                <c:pt idx="34872">
                  <c:v>10.558149999999999</c:v>
                </c:pt>
                <c:pt idx="34873">
                  <c:v>10.555706000000001</c:v>
                </c:pt>
                <c:pt idx="34874">
                  <c:v>10.564090999999999</c:v>
                </c:pt>
                <c:pt idx="34875">
                  <c:v>10.560684</c:v>
                </c:pt>
                <c:pt idx="34876">
                  <c:v>10.557410000000001</c:v>
                </c:pt>
                <c:pt idx="34877">
                  <c:v>10.563529000000001</c:v>
                </c:pt>
                <c:pt idx="34878">
                  <c:v>10.563022</c:v>
                </c:pt>
                <c:pt idx="34879">
                  <c:v>10.562462999999999</c:v>
                </c:pt>
                <c:pt idx="34880">
                  <c:v>10.566926</c:v>
                </c:pt>
                <c:pt idx="34881">
                  <c:v>10.568306</c:v>
                </c:pt>
                <c:pt idx="34882">
                  <c:v>10.567364</c:v>
                </c:pt>
                <c:pt idx="34883">
                  <c:v>10.570778000000001</c:v>
                </c:pt>
                <c:pt idx="34884">
                  <c:v>10.571994</c:v>
                </c:pt>
                <c:pt idx="34885">
                  <c:v>10.571144</c:v>
                </c:pt>
                <c:pt idx="34886">
                  <c:v>10.573954000000001</c:v>
                </c:pt>
                <c:pt idx="34887">
                  <c:v>10.575277</c:v>
                </c:pt>
                <c:pt idx="34888">
                  <c:v>10.574339999999999</c:v>
                </c:pt>
                <c:pt idx="34889">
                  <c:v>10.571396999999999</c:v>
                </c:pt>
                <c:pt idx="34890">
                  <c:v>10.568009999999999</c:v>
                </c:pt>
                <c:pt idx="34891">
                  <c:v>10.567971</c:v>
                </c:pt>
                <c:pt idx="34892">
                  <c:v>10.570043</c:v>
                </c:pt>
                <c:pt idx="34893">
                  <c:v>10.572352</c:v>
                </c:pt>
                <c:pt idx="34894">
                  <c:v>10.570895999999999</c:v>
                </c:pt>
                <c:pt idx="34895">
                  <c:v>10.572100000000001</c:v>
                </c:pt>
                <c:pt idx="34896">
                  <c:v>10.576665</c:v>
                </c:pt>
                <c:pt idx="34897">
                  <c:v>10.573929</c:v>
                </c:pt>
                <c:pt idx="34898">
                  <c:v>10.5679</c:v>
                </c:pt>
                <c:pt idx="34899">
                  <c:v>10.568011</c:v>
                </c:pt>
                <c:pt idx="34900">
                  <c:v>10.567637</c:v>
                </c:pt>
                <c:pt idx="34901">
                  <c:v>10.566642999999999</c:v>
                </c:pt>
                <c:pt idx="34902">
                  <c:v>10.571695</c:v>
                </c:pt>
                <c:pt idx="34903">
                  <c:v>10.574002999999999</c:v>
                </c:pt>
                <c:pt idx="34904">
                  <c:v>10.56767</c:v>
                </c:pt>
                <c:pt idx="34905">
                  <c:v>10.566967</c:v>
                </c:pt>
                <c:pt idx="34906">
                  <c:v>10.572791</c:v>
                </c:pt>
                <c:pt idx="34907">
                  <c:v>10.572679000000001</c:v>
                </c:pt>
                <c:pt idx="34908">
                  <c:v>10.569129</c:v>
                </c:pt>
                <c:pt idx="34909">
                  <c:v>10.566916000000001</c:v>
                </c:pt>
                <c:pt idx="34910">
                  <c:v>10.565696000000001</c:v>
                </c:pt>
                <c:pt idx="34911">
                  <c:v>10.568054999999999</c:v>
                </c:pt>
                <c:pt idx="34912">
                  <c:v>10.571123999999999</c:v>
                </c:pt>
                <c:pt idx="34913">
                  <c:v>10.570043</c:v>
                </c:pt>
                <c:pt idx="34914">
                  <c:v>10.567753</c:v>
                </c:pt>
                <c:pt idx="34915">
                  <c:v>10.571154999999999</c:v>
                </c:pt>
                <c:pt idx="34916">
                  <c:v>10.576396000000001</c:v>
                </c:pt>
                <c:pt idx="34917">
                  <c:v>10.577453999999999</c:v>
                </c:pt>
                <c:pt idx="34918">
                  <c:v>10.576707000000001</c:v>
                </c:pt>
                <c:pt idx="34919">
                  <c:v>10.575751</c:v>
                </c:pt>
                <c:pt idx="34920">
                  <c:v>10.5732</c:v>
                </c:pt>
                <c:pt idx="34921">
                  <c:v>10.573319</c:v>
                </c:pt>
                <c:pt idx="34922">
                  <c:v>10.579558</c:v>
                </c:pt>
                <c:pt idx="34923">
                  <c:v>10.585659</c:v>
                </c:pt>
                <c:pt idx="34924">
                  <c:v>10.586312</c:v>
                </c:pt>
                <c:pt idx="34925">
                  <c:v>10.585088000000001</c:v>
                </c:pt>
                <c:pt idx="34926">
                  <c:v>10.581192</c:v>
                </c:pt>
                <c:pt idx="34927">
                  <c:v>10.579935000000001</c:v>
                </c:pt>
                <c:pt idx="34928">
                  <c:v>10.583640000000001</c:v>
                </c:pt>
                <c:pt idx="34929">
                  <c:v>10.583527</c:v>
                </c:pt>
                <c:pt idx="34930">
                  <c:v>10.579533</c:v>
                </c:pt>
                <c:pt idx="34931">
                  <c:v>10.578719</c:v>
                </c:pt>
                <c:pt idx="34932">
                  <c:v>10.583937000000001</c:v>
                </c:pt>
                <c:pt idx="34933">
                  <c:v>10.586786</c:v>
                </c:pt>
                <c:pt idx="34934">
                  <c:v>10.582356000000001</c:v>
                </c:pt>
                <c:pt idx="34935">
                  <c:v>10.583674</c:v>
                </c:pt>
                <c:pt idx="34936">
                  <c:v>10.589915</c:v>
                </c:pt>
                <c:pt idx="34937">
                  <c:v>10.586505000000001</c:v>
                </c:pt>
                <c:pt idx="34938">
                  <c:v>10.580785000000001</c:v>
                </c:pt>
                <c:pt idx="34939">
                  <c:v>10.583207</c:v>
                </c:pt>
                <c:pt idx="34940">
                  <c:v>10.58427</c:v>
                </c:pt>
                <c:pt idx="34941">
                  <c:v>10.583142</c:v>
                </c:pt>
                <c:pt idx="34942">
                  <c:v>10.583771</c:v>
                </c:pt>
                <c:pt idx="34943">
                  <c:v>10.582501000000001</c:v>
                </c:pt>
                <c:pt idx="34944">
                  <c:v>10.583411999999999</c:v>
                </c:pt>
                <c:pt idx="34945">
                  <c:v>10.585944</c:v>
                </c:pt>
                <c:pt idx="34946">
                  <c:v>10.587853000000001</c:v>
                </c:pt>
                <c:pt idx="34947">
                  <c:v>10.591742999999999</c:v>
                </c:pt>
                <c:pt idx="34948">
                  <c:v>10.591438</c:v>
                </c:pt>
                <c:pt idx="34949">
                  <c:v>10.592696</c:v>
                </c:pt>
                <c:pt idx="34950">
                  <c:v>10.597854999999999</c:v>
                </c:pt>
                <c:pt idx="34951">
                  <c:v>10.598064000000001</c:v>
                </c:pt>
                <c:pt idx="34952">
                  <c:v>10.599665</c:v>
                </c:pt>
                <c:pt idx="34953">
                  <c:v>10.600341</c:v>
                </c:pt>
                <c:pt idx="34954">
                  <c:v>10.596136</c:v>
                </c:pt>
                <c:pt idx="34955">
                  <c:v>10.597503</c:v>
                </c:pt>
                <c:pt idx="34956">
                  <c:v>10.600619999999999</c:v>
                </c:pt>
                <c:pt idx="34957">
                  <c:v>10.596344999999999</c:v>
                </c:pt>
                <c:pt idx="34958">
                  <c:v>10.590987999999999</c:v>
                </c:pt>
                <c:pt idx="34959">
                  <c:v>10.594803000000001</c:v>
                </c:pt>
                <c:pt idx="34960">
                  <c:v>10.597602999999999</c:v>
                </c:pt>
                <c:pt idx="34961">
                  <c:v>10.592943999999999</c:v>
                </c:pt>
                <c:pt idx="34962">
                  <c:v>10.590624</c:v>
                </c:pt>
                <c:pt idx="34963">
                  <c:v>10.592107</c:v>
                </c:pt>
                <c:pt idx="34964">
                  <c:v>10.591699</c:v>
                </c:pt>
                <c:pt idx="34965">
                  <c:v>10.591252000000001</c:v>
                </c:pt>
                <c:pt idx="34966">
                  <c:v>10.593258000000001</c:v>
                </c:pt>
                <c:pt idx="34967">
                  <c:v>10.591611</c:v>
                </c:pt>
                <c:pt idx="34968">
                  <c:v>10.591105000000001</c:v>
                </c:pt>
                <c:pt idx="34969">
                  <c:v>10.595193999999999</c:v>
                </c:pt>
                <c:pt idx="34970">
                  <c:v>10.594234999999999</c:v>
                </c:pt>
                <c:pt idx="34971">
                  <c:v>10.592395</c:v>
                </c:pt>
                <c:pt idx="34972">
                  <c:v>10.592117999999999</c:v>
                </c:pt>
                <c:pt idx="34973">
                  <c:v>10.591004999999999</c:v>
                </c:pt>
                <c:pt idx="34974">
                  <c:v>10.592515000000001</c:v>
                </c:pt>
                <c:pt idx="34975">
                  <c:v>10.592596</c:v>
                </c:pt>
                <c:pt idx="34976">
                  <c:v>10.590687000000001</c:v>
                </c:pt>
                <c:pt idx="34977">
                  <c:v>10.595086999999999</c:v>
                </c:pt>
                <c:pt idx="34978">
                  <c:v>10.598382000000001</c:v>
                </c:pt>
                <c:pt idx="34979">
                  <c:v>10.594758000000001</c:v>
                </c:pt>
                <c:pt idx="34980">
                  <c:v>10.593176</c:v>
                </c:pt>
                <c:pt idx="34981">
                  <c:v>10.594227999999999</c:v>
                </c:pt>
                <c:pt idx="34982">
                  <c:v>10.596304</c:v>
                </c:pt>
                <c:pt idx="34983">
                  <c:v>10.600128</c:v>
                </c:pt>
                <c:pt idx="34984">
                  <c:v>10.598185000000001</c:v>
                </c:pt>
                <c:pt idx="34985">
                  <c:v>10.599337999999999</c:v>
                </c:pt>
                <c:pt idx="34986">
                  <c:v>10.60854</c:v>
                </c:pt>
                <c:pt idx="34987">
                  <c:v>10.609703</c:v>
                </c:pt>
                <c:pt idx="34988">
                  <c:v>10.608000000000001</c:v>
                </c:pt>
                <c:pt idx="34989">
                  <c:v>10.609124</c:v>
                </c:pt>
                <c:pt idx="34990">
                  <c:v>10.608841</c:v>
                </c:pt>
                <c:pt idx="34991">
                  <c:v>10.607725</c:v>
                </c:pt>
                <c:pt idx="34992">
                  <c:v>10.607974</c:v>
                </c:pt>
                <c:pt idx="34993">
                  <c:v>10.608046</c:v>
                </c:pt>
                <c:pt idx="34994">
                  <c:v>10.606782000000001</c:v>
                </c:pt>
                <c:pt idx="34995">
                  <c:v>10.605173000000001</c:v>
                </c:pt>
                <c:pt idx="34996">
                  <c:v>10.606785</c:v>
                </c:pt>
                <c:pt idx="34997">
                  <c:v>10.610148000000001</c:v>
                </c:pt>
                <c:pt idx="34998">
                  <c:v>10.610044</c:v>
                </c:pt>
                <c:pt idx="34999">
                  <c:v>10.609263</c:v>
                </c:pt>
                <c:pt idx="35000">
                  <c:v>10.608552</c:v>
                </c:pt>
                <c:pt idx="35001">
                  <c:v>10.604452999999999</c:v>
                </c:pt>
                <c:pt idx="35002">
                  <c:v>10.599086</c:v>
                </c:pt>
                <c:pt idx="35003">
                  <c:v>10.600678</c:v>
                </c:pt>
                <c:pt idx="35004">
                  <c:v>10.60289</c:v>
                </c:pt>
                <c:pt idx="35005">
                  <c:v>10.598820999999999</c:v>
                </c:pt>
                <c:pt idx="35006">
                  <c:v>10.600096000000001</c:v>
                </c:pt>
                <c:pt idx="35007">
                  <c:v>10.605069</c:v>
                </c:pt>
                <c:pt idx="35008">
                  <c:v>10.600377999999999</c:v>
                </c:pt>
                <c:pt idx="35009">
                  <c:v>10.599064</c:v>
                </c:pt>
                <c:pt idx="35010">
                  <c:v>10.605746999999999</c:v>
                </c:pt>
                <c:pt idx="35011">
                  <c:v>10.605684999999999</c:v>
                </c:pt>
                <c:pt idx="35012">
                  <c:v>10.602952999999999</c:v>
                </c:pt>
                <c:pt idx="35013">
                  <c:v>10.605041999999999</c:v>
                </c:pt>
                <c:pt idx="35014">
                  <c:v>10.605530999999999</c:v>
                </c:pt>
                <c:pt idx="35015">
                  <c:v>10.603740999999999</c:v>
                </c:pt>
                <c:pt idx="35016">
                  <c:v>10.604616</c:v>
                </c:pt>
                <c:pt idx="35017">
                  <c:v>10.606166</c:v>
                </c:pt>
                <c:pt idx="35018">
                  <c:v>10.604528</c:v>
                </c:pt>
                <c:pt idx="35019">
                  <c:v>10.603037</c:v>
                </c:pt>
                <c:pt idx="35020">
                  <c:v>10.602660999999999</c:v>
                </c:pt>
                <c:pt idx="35021">
                  <c:v>10.602326</c:v>
                </c:pt>
                <c:pt idx="35022">
                  <c:v>10.605930000000001</c:v>
                </c:pt>
                <c:pt idx="35023">
                  <c:v>10.608065</c:v>
                </c:pt>
                <c:pt idx="35024">
                  <c:v>10.603516000000001</c:v>
                </c:pt>
                <c:pt idx="35025">
                  <c:v>10.602256000000001</c:v>
                </c:pt>
                <c:pt idx="35026">
                  <c:v>10.605256000000001</c:v>
                </c:pt>
                <c:pt idx="35027">
                  <c:v>10.606432</c:v>
                </c:pt>
                <c:pt idx="35028">
                  <c:v>10.607874000000001</c:v>
                </c:pt>
                <c:pt idx="35029">
                  <c:v>10.6074</c:v>
                </c:pt>
                <c:pt idx="35030">
                  <c:v>10.60483</c:v>
                </c:pt>
                <c:pt idx="35031">
                  <c:v>10.609963</c:v>
                </c:pt>
                <c:pt idx="35032">
                  <c:v>10.614072</c:v>
                </c:pt>
                <c:pt idx="35033">
                  <c:v>10.608635</c:v>
                </c:pt>
                <c:pt idx="35034">
                  <c:v>10.609406</c:v>
                </c:pt>
                <c:pt idx="35035">
                  <c:v>10.614955999999999</c:v>
                </c:pt>
                <c:pt idx="35036">
                  <c:v>10.613887</c:v>
                </c:pt>
                <c:pt idx="35037">
                  <c:v>10.613797</c:v>
                </c:pt>
                <c:pt idx="35038">
                  <c:v>10.61261</c:v>
                </c:pt>
                <c:pt idx="35039">
                  <c:v>10.607066</c:v>
                </c:pt>
                <c:pt idx="35040">
                  <c:v>10.609828</c:v>
                </c:pt>
                <c:pt idx="35041">
                  <c:v>10.616161</c:v>
                </c:pt>
                <c:pt idx="35042">
                  <c:v>10.613329999999999</c:v>
                </c:pt>
                <c:pt idx="35043">
                  <c:v>10.609489</c:v>
                </c:pt>
                <c:pt idx="35044">
                  <c:v>10.613398</c:v>
                </c:pt>
                <c:pt idx="35045">
                  <c:v>10.614563</c:v>
                </c:pt>
                <c:pt idx="35046">
                  <c:v>10.612242</c:v>
                </c:pt>
                <c:pt idx="35047">
                  <c:v>10.615631</c:v>
                </c:pt>
                <c:pt idx="35048">
                  <c:v>10.616357000000001</c:v>
                </c:pt>
                <c:pt idx="35049">
                  <c:v>10.612539</c:v>
                </c:pt>
                <c:pt idx="35050">
                  <c:v>10.612883999999999</c:v>
                </c:pt>
                <c:pt idx="35051">
                  <c:v>10.615023000000001</c:v>
                </c:pt>
                <c:pt idx="35052">
                  <c:v>10.615762999999999</c:v>
                </c:pt>
                <c:pt idx="35053">
                  <c:v>10.614240000000001</c:v>
                </c:pt>
                <c:pt idx="35054">
                  <c:v>10.611209000000001</c:v>
                </c:pt>
                <c:pt idx="35055">
                  <c:v>10.611299000000001</c:v>
                </c:pt>
                <c:pt idx="35056">
                  <c:v>10.614507</c:v>
                </c:pt>
                <c:pt idx="35057">
                  <c:v>10.616766</c:v>
                </c:pt>
                <c:pt idx="35058">
                  <c:v>10.619329</c:v>
                </c:pt>
                <c:pt idx="35059">
                  <c:v>10.618309999999999</c:v>
                </c:pt>
                <c:pt idx="35060">
                  <c:v>10.6129</c:v>
                </c:pt>
                <c:pt idx="35061">
                  <c:v>10.616137999999999</c:v>
                </c:pt>
                <c:pt idx="35062">
                  <c:v>10.622211999999999</c:v>
                </c:pt>
                <c:pt idx="35063">
                  <c:v>10.620754</c:v>
                </c:pt>
                <c:pt idx="35064">
                  <c:v>10.618976999999999</c:v>
                </c:pt>
                <c:pt idx="35065">
                  <c:v>10.621038</c:v>
                </c:pt>
                <c:pt idx="35066">
                  <c:v>10.619617</c:v>
                </c:pt>
                <c:pt idx="35067">
                  <c:v>10.613143000000001</c:v>
                </c:pt>
                <c:pt idx="35068">
                  <c:v>10.612577</c:v>
                </c:pt>
                <c:pt idx="35069">
                  <c:v>10.618342999999999</c:v>
                </c:pt>
                <c:pt idx="35070">
                  <c:v>10.624439000000001</c:v>
                </c:pt>
                <c:pt idx="35071">
                  <c:v>10.627825</c:v>
                </c:pt>
                <c:pt idx="35072">
                  <c:v>10.625926</c:v>
                </c:pt>
                <c:pt idx="35073">
                  <c:v>10.626258999999999</c:v>
                </c:pt>
                <c:pt idx="35074">
                  <c:v>10.629633</c:v>
                </c:pt>
                <c:pt idx="35075">
                  <c:v>10.625852</c:v>
                </c:pt>
                <c:pt idx="35076">
                  <c:v>10.620896</c:v>
                </c:pt>
                <c:pt idx="35077">
                  <c:v>10.625579</c:v>
                </c:pt>
                <c:pt idx="35078">
                  <c:v>10.62894</c:v>
                </c:pt>
                <c:pt idx="35079">
                  <c:v>10.623006</c:v>
                </c:pt>
                <c:pt idx="35080">
                  <c:v>10.620115</c:v>
                </c:pt>
                <c:pt idx="35081">
                  <c:v>10.626307000000001</c:v>
                </c:pt>
                <c:pt idx="35082">
                  <c:v>10.629091000000001</c:v>
                </c:pt>
                <c:pt idx="35083">
                  <c:v>10.626073</c:v>
                </c:pt>
                <c:pt idx="35084">
                  <c:v>10.62335</c:v>
                </c:pt>
                <c:pt idx="35085">
                  <c:v>10.624988</c:v>
                </c:pt>
                <c:pt idx="35086">
                  <c:v>10.629102</c:v>
                </c:pt>
                <c:pt idx="35087">
                  <c:v>10.628555</c:v>
                </c:pt>
                <c:pt idx="35088">
                  <c:v>10.628731999999999</c:v>
                </c:pt>
                <c:pt idx="35089">
                  <c:v>10.632614</c:v>
                </c:pt>
                <c:pt idx="35090">
                  <c:v>10.631660999999999</c:v>
                </c:pt>
                <c:pt idx="35091">
                  <c:v>10.627081</c:v>
                </c:pt>
                <c:pt idx="35092">
                  <c:v>10.630350999999999</c:v>
                </c:pt>
                <c:pt idx="35093">
                  <c:v>10.634449999999999</c:v>
                </c:pt>
                <c:pt idx="35094">
                  <c:v>10.626225</c:v>
                </c:pt>
                <c:pt idx="35095">
                  <c:v>10.622149</c:v>
                </c:pt>
                <c:pt idx="35096">
                  <c:v>10.629915</c:v>
                </c:pt>
                <c:pt idx="35097">
                  <c:v>10.633181</c:v>
                </c:pt>
                <c:pt idx="35098">
                  <c:v>10.628049000000001</c:v>
                </c:pt>
                <c:pt idx="35099">
                  <c:v>10.626483</c:v>
                </c:pt>
                <c:pt idx="35100">
                  <c:v>10.625381000000001</c:v>
                </c:pt>
                <c:pt idx="35101">
                  <c:v>10.623075</c:v>
                </c:pt>
                <c:pt idx="35102">
                  <c:v>10.627552</c:v>
                </c:pt>
                <c:pt idx="35103">
                  <c:v>10.629060000000001</c:v>
                </c:pt>
                <c:pt idx="35104">
                  <c:v>10.621848</c:v>
                </c:pt>
                <c:pt idx="35105">
                  <c:v>10.623908999999999</c:v>
                </c:pt>
                <c:pt idx="35106">
                  <c:v>10.628938</c:v>
                </c:pt>
                <c:pt idx="35107">
                  <c:v>10.625681999999999</c:v>
                </c:pt>
                <c:pt idx="35108">
                  <c:v>10.626134</c:v>
                </c:pt>
                <c:pt idx="35109">
                  <c:v>10.625752</c:v>
                </c:pt>
                <c:pt idx="35110">
                  <c:v>10.623950000000001</c:v>
                </c:pt>
                <c:pt idx="35111">
                  <c:v>10.629348</c:v>
                </c:pt>
                <c:pt idx="35112">
                  <c:v>10.633628</c:v>
                </c:pt>
                <c:pt idx="35113">
                  <c:v>10.632491</c:v>
                </c:pt>
                <c:pt idx="35114">
                  <c:v>10.630597</c:v>
                </c:pt>
                <c:pt idx="35115">
                  <c:v>10.633189</c:v>
                </c:pt>
                <c:pt idx="35116">
                  <c:v>10.634290999999999</c:v>
                </c:pt>
                <c:pt idx="35117">
                  <c:v>10.636252000000001</c:v>
                </c:pt>
                <c:pt idx="35118">
                  <c:v>10.641534999999999</c:v>
                </c:pt>
                <c:pt idx="35119">
                  <c:v>10.638793</c:v>
                </c:pt>
                <c:pt idx="35120">
                  <c:v>10.635759</c:v>
                </c:pt>
                <c:pt idx="35121">
                  <c:v>10.634491000000001</c:v>
                </c:pt>
                <c:pt idx="35122">
                  <c:v>10.631690000000001</c:v>
                </c:pt>
                <c:pt idx="35123">
                  <c:v>10.633305999999999</c:v>
                </c:pt>
                <c:pt idx="35124">
                  <c:v>10.635591</c:v>
                </c:pt>
                <c:pt idx="35125">
                  <c:v>10.633432000000001</c:v>
                </c:pt>
                <c:pt idx="35126">
                  <c:v>10.632963</c:v>
                </c:pt>
                <c:pt idx="35127">
                  <c:v>10.633194</c:v>
                </c:pt>
                <c:pt idx="35128">
                  <c:v>10.629975999999999</c:v>
                </c:pt>
                <c:pt idx="35129">
                  <c:v>10.629405999999999</c:v>
                </c:pt>
                <c:pt idx="35130">
                  <c:v>10.633445999999999</c:v>
                </c:pt>
                <c:pt idx="35131">
                  <c:v>10.632838</c:v>
                </c:pt>
                <c:pt idx="35132">
                  <c:v>10.630841</c:v>
                </c:pt>
                <c:pt idx="35133">
                  <c:v>10.633544000000001</c:v>
                </c:pt>
                <c:pt idx="35134">
                  <c:v>10.637093</c:v>
                </c:pt>
                <c:pt idx="35135">
                  <c:v>10.634852</c:v>
                </c:pt>
                <c:pt idx="35136">
                  <c:v>10.635526</c:v>
                </c:pt>
                <c:pt idx="35137">
                  <c:v>10.639252000000001</c:v>
                </c:pt>
                <c:pt idx="35138">
                  <c:v>10.63691</c:v>
                </c:pt>
                <c:pt idx="35139">
                  <c:v>10.637604</c:v>
                </c:pt>
                <c:pt idx="35140">
                  <c:v>10.641465999999999</c:v>
                </c:pt>
                <c:pt idx="35141">
                  <c:v>10.638284000000001</c:v>
                </c:pt>
                <c:pt idx="35142">
                  <c:v>10.634653999999999</c:v>
                </c:pt>
                <c:pt idx="35143">
                  <c:v>10.633015</c:v>
                </c:pt>
                <c:pt idx="35144">
                  <c:v>10.636266000000001</c:v>
                </c:pt>
                <c:pt idx="35145">
                  <c:v>10.641474000000001</c:v>
                </c:pt>
                <c:pt idx="35146">
                  <c:v>10.640685</c:v>
                </c:pt>
                <c:pt idx="35147">
                  <c:v>10.643129999999999</c:v>
                </c:pt>
                <c:pt idx="35148">
                  <c:v>10.645440000000001</c:v>
                </c:pt>
                <c:pt idx="35149">
                  <c:v>10.641989000000001</c:v>
                </c:pt>
                <c:pt idx="35150">
                  <c:v>10.64038</c:v>
                </c:pt>
                <c:pt idx="35151">
                  <c:v>10.641708</c:v>
                </c:pt>
                <c:pt idx="35152">
                  <c:v>10.640510000000001</c:v>
                </c:pt>
                <c:pt idx="35153">
                  <c:v>10.639633999999999</c:v>
                </c:pt>
                <c:pt idx="35154">
                  <c:v>10.643219</c:v>
                </c:pt>
                <c:pt idx="35155">
                  <c:v>10.641116</c:v>
                </c:pt>
                <c:pt idx="35156">
                  <c:v>10.638076999999999</c:v>
                </c:pt>
                <c:pt idx="35157">
                  <c:v>10.640192000000001</c:v>
                </c:pt>
                <c:pt idx="35158">
                  <c:v>10.64171</c:v>
                </c:pt>
                <c:pt idx="35159">
                  <c:v>10.641260000000001</c:v>
                </c:pt>
                <c:pt idx="35160">
                  <c:v>10.640321</c:v>
                </c:pt>
                <c:pt idx="35161">
                  <c:v>10.642970999999999</c:v>
                </c:pt>
                <c:pt idx="35162">
                  <c:v>10.647054000000001</c:v>
                </c:pt>
                <c:pt idx="35163">
                  <c:v>10.643837</c:v>
                </c:pt>
                <c:pt idx="35164">
                  <c:v>10.641449</c:v>
                </c:pt>
                <c:pt idx="35165">
                  <c:v>10.647126999999999</c:v>
                </c:pt>
                <c:pt idx="35166">
                  <c:v>10.648087</c:v>
                </c:pt>
                <c:pt idx="35167">
                  <c:v>10.642853000000001</c:v>
                </c:pt>
                <c:pt idx="35168">
                  <c:v>10.644766000000001</c:v>
                </c:pt>
                <c:pt idx="35169">
                  <c:v>10.648087</c:v>
                </c:pt>
                <c:pt idx="35170">
                  <c:v>10.643981999999999</c:v>
                </c:pt>
                <c:pt idx="35171">
                  <c:v>10.644829</c:v>
                </c:pt>
                <c:pt idx="35172">
                  <c:v>10.64799</c:v>
                </c:pt>
                <c:pt idx="35173">
                  <c:v>10.646304000000001</c:v>
                </c:pt>
                <c:pt idx="35174">
                  <c:v>10.649910999999999</c:v>
                </c:pt>
                <c:pt idx="35175">
                  <c:v>10.651477999999999</c:v>
                </c:pt>
                <c:pt idx="35176">
                  <c:v>10.643271</c:v>
                </c:pt>
                <c:pt idx="35177">
                  <c:v>10.644868000000001</c:v>
                </c:pt>
                <c:pt idx="35178">
                  <c:v>10.654508999999999</c:v>
                </c:pt>
                <c:pt idx="35179">
                  <c:v>10.653211000000001</c:v>
                </c:pt>
                <c:pt idx="35180">
                  <c:v>10.652555</c:v>
                </c:pt>
                <c:pt idx="35181">
                  <c:v>10.661606000000001</c:v>
                </c:pt>
                <c:pt idx="35182">
                  <c:v>10.665103999999999</c:v>
                </c:pt>
                <c:pt idx="35183">
                  <c:v>10.659864000000001</c:v>
                </c:pt>
                <c:pt idx="35184">
                  <c:v>10.660936</c:v>
                </c:pt>
                <c:pt idx="35185">
                  <c:v>10.661454000000001</c:v>
                </c:pt>
                <c:pt idx="35186">
                  <c:v>10.655806999999999</c:v>
                </c:pt>
                <c:pt idx="35187">
                  <c:v>10.656851</c:v>
                </c:pt>
                <c:pt idx="35188">
                  <c:v>10.662909000000001</c:v>
                </c:pt>
                <c:pt idx="35189">
                  <c:v>10.662648000000001</c:v>
                </c:pt>
                <c:pt idx="35190">
                  <c:v>10.659516</c:v>
                </c:pt>
                <c:pt idx="35191">
                  <c:v>10.658872000000001</c:v>
                </c:pt>
                <c:pt idx="35192">
                  <c:v>10.656769000000001</c:v>
                </c:pt>
                <c:pt idx="35193">
                  <c:v>10.652971000000001</c:v>
                </c:pt>
                <c:pt idx="35194">
                  <c:v>10.653333</c:v>
                </c:pt>
                <c:pt idx="35195">
                  <c:v>10.654684</c:v>
                </c:pt>
                <c:pt idx="35196">
                  <c:v>10.652229</c:v>
                </c:pt>
                <c:pt idx="35197">
                  <c:v>10.651770000000001</c:v>
                </c:pt>
                <c:pt idx="35198">
                  <c:v>10.655347000000001</c:v>
                </c:pt>
                <c:pt idx="35199">
                  <c:v>10.658003000000001</c:v>
                </c:pt>
                <c:pt idx="35200">
                  <c:v>10.660880000000001</c:v>
                </c:pt>
                <c:pt idx="35201">
                  <c:v>10.660914</c:v>
                </c:pt>
                <c:pt idx="35202">
                  <c:v>10.657774</c:v>
                </c:pt>
                <c:pt idx="35203">
                  <c:v>10.662966000000001</c:v>
                </c:pt>
                <c:pt idx="35204">
                  <c:v>10.668117000000001</c:v>
                </c:pt>
                <c:pt idx="35205">
                  <c:v>10.666772</c:v>
                </c:pt>
                <c:pt idx="35206">
                  <c:v>10.669642</c:v>
                </c:pt>
                <c:pt idx="35207">
                  <c:v>10.672376</c:v>
                </c:pt>
                <c:pt idx="35208">
                  <c:v>10.667909999999999</c:v>
                </c:pt>
                <c:pt idx="35209">
                  <c:v>10.666620999999999</c:v>
                </c:pt>
                <c:pt idx="35210">
                  <c:v>10.671034000000001</c:v>
                </c:pt>
                <c:pt idx="35211">
                  <c:v>10.66858</c:v>
                </c:pt>
                <c:pt idx="35212">
                  <c:v>10.665661999999999</c:v>
                </c:pt>
                <c:pt idx="35213">
                  <c:v>10.669236</c:v>
                </c:pt>
                <c:pt idx="35214">
                  <c:v>10.667576</c:v>
                </c:pt>
                <c:pt idx="35215">
                  <c:v>10.662006</c:v>
                </c:pt>
                <c:pt idx="35216">
                  <c:v>10.664584</c:v>
                </c:pt>
                <c:pt idx="35217">
                  <c:v>10.668358</c:v>
                </c:pt>
                <c:pt idx="35218">
                  <c:v>10.669245</c:v>
                </c:pt>
                <c:pt idx="35219">
                  <c:v>10.669465000000001</c:v>
                </c:pt>
                <c:pt idx="35220">
                  <c:v>10.671041000000001</c:v>
                </c:pt>
                <c:pt idx="35221">
                  <c:v>10.673659000000001</c:v>
                </c:pt>
                <c:pt idx="35222">
                  <c:v>10.6721</c:v>
                </c:pt>
                <c:pt idx="35223">
                  <c:v>10.671277</c:v>
                </c:pt>
                <c:pt idx="35224">
                  <c:v>10.673325</c:v>
                </c:pt>
                <c:pt idx="35225">
                  <c:v>10.671049</c:v>
                </c:pt>
                <c:pt idx="35226">
                  <c:v>10.671172</c:v>
                </c:pt>
                <c:pt idx="35227">
                  <c:v>10.676520999999999</c:v>
                </c:pt>
                <c:pt idx="35228">
                  <c:v>10.677913</c:v>
                </c:pt>
                <c:pt idx="35229">
                  <c:v>10.677174000000001</c:v>
                </c:pt>
                <c:pt idx="35230">
                  <c:v>10.677393</c:v>
                </c:pt>
                <c:pt idx="35231">
                  <c:v>10.674102</c:v>
                </c:pt>
                <c:pt idx="35232">
                  <c:v>10.672753</c:v>
                </c:pt>
                <c:pt idx="35233">
                  <c:v>10.676783</c:v>
                </c:pt>
                <c:pt idx="35234">
                  <c:v>10.679079</c:v>
                </c:pt>
                <c:pt idx="35235">
                  <c:v>10.673639</c:v>
                </c:pt>
                <c:pt idx="35236">
                  <c:v>10.669759000000001</c:v>
                </c:pt>
                <c:pt idx="35237">
                  <c:v>10.669048999999999</c:v>
                </c:pt>
                <c:pt idx="35238">
                  <c:v>10.666380999999999</c:v>
                </c:pt>
                <c:pt idx="35239">
                  <c:v>10.665283000000001</c:v>
                </c:pt>
                <c:pt idx="35240">
                  <c:v>10.66699</c:v>
                </c:pt>
                <c:pt idx="35241">
                  <c:v>10.664968</c:v>
                </c:pt>
                <c:pt idx="35242">
                  <c:v>10.664464000000001</c:v>
                </c:pt>
                <c:pt idx="35243">
                  <c:v>10.665225</c:v>
                </c:pt>
                <c:pt idx="35244">
                  <c:v>10.659037</c:v>
                </c:pt>
                <c:pt idx="35245">
                  <c:v>10.655873</c:v>
                </c:pt>
                <c:pt idx="35246">
                  <c:v>10.655265999999999</c:v>
                </c:pt>
                <c:pt idx="35247">
                  <c:v>10.654101000000001</c:v>
                </c:pt>
                <c:pt idx="35248">
                  <c:v>10.653555000000001</c:v>
                </c:pt>
                <c:pt idx="35249">
                  <c:v>10.654303000000001</c:v>
                </c:pt>
                <c:pt idx="35250">
                  <c:v>10.658265</c:v>
                </c:pt>
                <c:pt idx="35251">
                  <c:v>10.658903</c:v>
                </c:pt>
                <c:pt idx="35252">
                  <c:v>10.65828</c:v>
                </c:pt>
                <c:pt idx="35253">
                  <c:v>10.659350999999999</c:v>
                </c:pt>
                <c:pt idx="35254">
                  <c:v>10.661746000000001</c:v>
                </c:pt>
                <c:pt idx="35255">
                  <c:v>10.666259</c:v>
                </c:pt>
                <c:pt idx="35256">
                  <c:v>10.669388</c:v>
                </c:pt>
                <c:pt idx="35257">
                  <c:v>10.671398</c:v>
                </c:pt>
                <c:pt idx="35258">
                  <c:v>10.670958000000001</c:v>
                </c:pt>
                <c:pt idx="35259">
                  <c:v>10.670893</c:v>
                </c:pt>
                <c:pt idx="35260">
                  <c:v>10.675993</c:v>
                </c:pt>
                <c:pt idx="35261">
                  <c:v>10.679463999999999</c:v>
                </c:pt>
                <c:pt idx="35262">
                  <c:v>10.680102</c:v>
                </c:pt>
                <c:pt idx="35263">
                  <c:v>10.681988</c:v>
                </c:pt>
                <c:pt idx="35264">
                  <c:v>10.681595</c:v>
                </c:pt>
                <c:pt idx="35265">
                  <c:v>10.678101</c:v>
                </c:pt>
                <c:pt idx="35266">
                  <c:v>10.681206</c:v>
                </c:pt>
                <c:pt idx="35267">
                  <c:v>10.688663999999999</c:v>
                </c:pt>
                <c:pt idx="35268">
                  <c:v>10.684856</c:v>
                </c:pt>
                <c:pt idx="35269">
                  <c:v>10.677676</c:v>
                </c:pt>
                <c:pt idx="35270">
                  <c:v>10.683439999999999</c:v>
                </c:pt>
                <c:pt idx="35271">
                  <c:v>10.689686</c:v>
                </c:pt>
                <c:pt idx="35272">
                  <c:v>10.685024</c:v>
                </c:pt>
                <c:pt idx="35273">
                  <c:v>10.681521</c:v>
                </c:pt>
                <c:pt idx="35274">
                  <c:v>10.684448</c:v>
                </c:pt>
                <c:pt idx="35275">
                  <c:v>10.681179</c:v>
                </c:pt>
                <c:pt idx="35276">
                  <c:v>10.678257</c:v>
                </c:pt>
                <c:pt idx="35277">
                  <c:v>10.682646999999999</c:v>
                </c:pt>
                <c:pt idx="35278">
                  <c:v>10.682974</c:v>
                </c:pt>
                <c:pt idx="35279">
                  <c:v>10.681317999999999</c:v>
                </c:pt>
                <c:pt idx="35280">
                  <c:v>10.682492</c:v>
                </c:pt>
                <c:pt idx="35281">
                  <c:v>10.682600000000001</c:v>
                </c:pt>
                <c:pt idx="35282">
                  <c:v>10.684067000000001</c:v>
                </c:pt>
                <c:pt idx="35283">
                  <c:v>10.685506</c:v>
                </c:pt>
                <c:pt idx="35284">
                  <c:v>10.685377000000001</c:v>
                </c:pt>
                <c:pt idx="35285">
                  <c:v>10.683812</c:v>
                </c:pt>
                <c:pt idx="35286">
                  <c:v>10.682233999999999</c:v>
                </c:pt>
                <c:pt idx="35287">
                  <c:v>10.677353</c:v>
                </c:pt>
                <c:pt idx="35288">
                  <c:v>10.674575000000001</c:v>
                </c:pt>
                <c:pt idx="35289">
                  <c:v>10.67779</c:v>
                </c:pt>
                <c:pt idx="35290">
                  <c:v>10.678673</c:v>
                </c:pt>
                <c:pt idx="35291">
                  <c:v>10.678296</c:v>
                </c:pt>
                <c:pt idx="35292">
                  <c:v>10.679535</c:v>
                </c:pt>
                <c:pt idx="35293">
                  <c:v>10.678827</c:v>
                </c:pt>
                <c:pt idx="35294">
                  <c:v>10.67751</c:v>
                </c:pt>
                <c:pt idx="35295">
                  <c:v>10.681236</c:v>
                </c:pt>
                <c:pt idx="35296">
                  <c:v>10.679906000000001</c:v>
                </c:pt>
                <c:pt idx="35297">
                  <c:v>10.673491</c:v>
                </c:pt>
                <c:pt idx="35298">
                  <c:v>10.681179999999999</c:v>
                </c:pt>
                <c:pt idx="35299">
                  <c:v>10.689344</c:v>
                </c:pt>
                <c:pt idx="35300">
                  <c:v>10.684513000000001</c:v>
                </c:pt>
                <c:pt idx="35301">
                  <c:v>10.682363</c:v>
                </c:pt>
                <c:pt idx="35302">
                  <c:v>10.688128000000001</c:v>
                </c:pt>
                <c:pt idx="35303">
                  <c:v>10.691057000000001</c:v>
                </c:pt>
                <c:pt idx="35304">
                  <c:v>10.685657000000001</c:v>
                </c:pt>
                <c:pt idx="35305">
                  <c:v>10.685221</c:v>
                </c:pt>
                <c:pt idx="35306">
                  <c:v>10.688516</c:v>
                </c:pt>
                <c:pt idx="35307">
                  <c:v>10.684936</c:v>
                </c:pt>
                <c:pt idx="35308">
                  <c:v>10.685420000000001</c:v>
                </c:pt>
                <c:pt idx="35309">
                  <c:v>10.687811999999999</c:v>
                </c:pt>
                <c:pt idx="35310">
                  <c:v>10.686472</c:v>
                </c:pt>
                <c:pt idx="35311">
                  <c:v>10.685275000000001</c:v>
                </c:pt>
                <c:pt idx="35312">
                  <c:v>10.683350000000001</c:v>
                </c:pt>
                <c:pt idx="35313">
                  <c:v>10.682001</c:v>
                </c:pt>
                <c:pt idx="35314">
                  <c:v>10.684098000000001</c:v>
                </c:pt>
                <c:pt idx="35315">
                  <c:v>10.686494</c:v>
                </c:pt>
                <c:pt idx="35316">
                  <c:v>10.685193999999999</c:v>
                </c:pt>
                <c:pt idx="35317">
                  <c:v>10.680611000000001</c:v>
                </c:pt>
                <c:pt idx="35318">
                  <c:v>10.682064</c:v>
                </c:pt>
                <c:pt idx="35319">
                  <c:v>10.688280000000001</c:v>
                </c:pt>
                <c:pt idx="35320">
                  <c:v>10.691018</c:v>
                </c:pt>
                <c:pt idx="35321">
                  <c:v>10.688043</c:v>
                </c:pt>
                <c:pt idx="35322">
                  <c:v>10.6854</c:v>
                </c:pt>
                <c:pt idx="35323">
                  <c:v>10.687073</c:v>
                </c:pt>
                <c:pt idx="35324">
                  <c:v>10.687561000000001</c:v>
                </c:pt>
                <c:pt idx="35325">
                  <c:v>10.683540000000001</c:v>
                </c:pt>
                <c:pt idx="35326">
                  <c:v>10.681881000000001</c:v>
                </c:pt>
                <c:pt idx="35327">
                  <c:v>10.684707</c:v>
                </c:pt>
                <c:pt idx="35328">
                  <c:v>10.684913999999999</c:v>
                </c:pt>
                <c:pt idx="35329">
                  <c:v>10.683811</c:v>
                </c:pt>
                <c:pt idx="35330">
                  <c:v>10.686152999999999</c:v>
                </c:pt>
                <c:pt idx="35331">
                  <c:v>10.685093999999999</c:v>
                </c:pt>
                <c:pt idx="35332">
                  <c:v>10.684844999999999</c:v>
                </c:pt>
                <c:pt idx="35333">
                  <c:v>10.686906</c:v>
                </c:pt>
                <c:pt idx="35334">
                  <c:v>10.685340999999999</c:v>
                </c:pt>
                <c:pt idx="35335">
                  <c:v>10.686624</c:v>
                </c:pt>
                <c:pt idx="35336">
                  <c:v>10.694198999999999</c:v>
                </c:pt>
                <c:pt idx="35337">
                  <c:v>10.697013999999999</c:v>
                </c:pt>
                <c:pt idx="35338">
                  <c:v>10.689109</c:v>
                </c:pt>
                <c:pt idx="35339">
                  <c:v>10.688853</c:v>
                </c:pt>
                <c:pt idx="35340">
                  <c:v>10.698847000000001</c:v>
                </c:pt>
                <c:pt idx="35341">
                  <c:v>10.699589</c:v>
                </c:pt>
                <c:pt idx="35342">
                  <c:v>10.694266000000001</c:v>
                </c:pt>
                <c:pt idx="35343">
                  <c:v>10.695128</c:v>
                </c:pt>
                <c:pt idx="35344">
                  <c:v>10.699355000000001</c:v>
                </c:pt>
                <c:pt idx="35345">
                  <c:v>10.697282</c:v>
                </c:pt>
                <c:pt idx="35346">
                  <c:v>10.695963000000001</c:v>
                </c:pt>
                <c:pt idx="35347">
                  <c:v>10.699742000000001</c:v>
                </c:pt>
                <c:pt idx="35348">
                  <c:v>10.698293</c:v>
                </c:pt>
                <c:pt idx="35349">
                  <c:v>10.696892999999999</c:v>
                </c:pt>
                <c:pt idx="35350">
                  <c:v>10.698051</c:v>
                </c:pt>
                <c:pt idx="35351">
                  <c:v>10.694971000000001</c:v>
                </c:pt>
                <c:pt idx="35352">
                  <c:v>10.691186</c:v>
                </c:pt>
                <c:pt idx="35353">
                  <c:v>10.692316999999999</c:v>
                </c:pt>
                <c:pt idx="35354">
                  <c:v>10.697139999999999</c:v>
                </c:pt>
                <c:pt idx="35355">
                  <c:v>10.695307</c:v>
                </c:pt>
                <c:pt idx="35356">
                  <c:v>10.692041</c:v>
                </c:pt>
                <c:pt idx="35357">
                  <c:v>10.691504999999999</c:v>
                </c:pt>
                <c:pt idx="35358">
                  <c:v>10.688492999999999</c:v>
                </c:pt>
                <c:pt idx="35359">
                  <c:v>10.688852000000001</c:v>
                </c:pt>
                <c:pt idx="35360">
                  <c:v>10.694105</c:v>
                </c:pt>
                <c:pt idx="35361">
                  <c:v>10.695039</c:v>
                </c:pt>
                <c:pt idx="35362">
                  <c:v>10.695283</c:v>
                </c:pt>
                <c:pt idx="35363">
                  <c:v>10.696873</c:v>
                </c:pt>
                <c:pt idx="35364">
                  <c:v>10.694625</c:v>
                </c:pt>
                <c:pt idx="35365">
                  <c:v>10.697547</c:v>
                </c:pt>
                <c:pt idx="35366">
                  <c:v>10.707217</c:v>
                </c:pt>
                <c:pt idx="35367">
                  <c:v>10.706289999999999</c:v>
                </c:pt>
                <c:pt idx="35368">
                  <c:v>10.699664</c:v>
                </c:pt>
                <c:pt idx="35369">
                  <c:v>10.702033999999999</c:v>
                </c:pt>
                <c:pt idx="35370">
                  <c:v>10.704376999999999</c:v>
                </c:pt>
                <c:pt idx="35371">
                  <c:v>10.706009</c:v>
                </c:pt>
                <c:pt idx="35372">
                  <c:v>10.704784</c:v>
                </c:pt>
                <c:pt idx="35373">
                  <c:v>10.696216</c:v>
                </c:pt>
                <c:pt idx="35374">
                  <c:v>10.700502999999999</c:v>
                </c:pt>
                <c:pt idx="35375">
                  <c:v>10.708981</c:v>
                </c:pt>
                <c:pt idx="35376">
                  <c:v>10.699170000000001</c:v>
                </c:pt>
                <c:pt idx="35377">
                  <c:v>10.690893000000001</c:v>
                </c:pt>
                <c:pt idx="35378">
                  <c:v>10.701388</c:v>
                </c:pt>
                <c:pt idx="35379">
                  <c:v>10.706092999999999</c:v>
                </c:pt>
                <c:pt idx="35380">
                  <c:v>10.699737000000001</c:v>
                </c:pt>
                <c:pt idx="35381">
                  <c:v>10.702048</c:v>
                </c:pt>
                <c:pt idx="35382">
                  <c:v>10.705567</c:v>
                </c:pt>
                <c:pt idx="35383">
                  <c:v>10.69838</c:v>
                </c:pt>
                <c:pt idx="35384">
                  <c:v>10.695487999999999</c:v>
                </c:pt>
                <c:pt idx="35385">
                  <c:v>10.698852</c:v>
                </c:pt>
                <c:pt idx="35386">
                  <c:v>10.698117999999999</c:v>
                </c:pt>
                <c:pt idx="35387">
                  <c:v>10.700006999999999</c:v>
                </c:pt>
                <c:pt idx="35388">
                  <c:v>10.709935</c:v>
                </c:pt>
                <c:pt idx="35389">
                  <c:v>10.713148</c:v>
                </c:pt>
                <c:pt idx="35390">
                  <c:v>10.703314000000001</c:v>
                </c:pt>
                <c:pt idx="35391">
                  <c:v>10.699355000000001</c:v>
                </c:pt>
                <c:pt idx="35392">
                  <c:v>10.704677999999999</c:v>
                </c:pt>
                <c:pt idx="35393">
                  <c:v>10.704293</c:v>
                </c:pt>
                <c:pt idx="35394">
                  <c:v>10.705522</c:v>
                </c:pt>
                <c:pt idx="35395">
                  <c:v>10.709923</c:v>
                </c:pt>
                <c:pt idx="35396">
                  <c:v>10.705715</c:v>
                </c:pt>
                <c:pt idx="35397">
                  <c:v>10.700837</c:v>
                </c:pt>
                <c:pt idx="35398">
                  <c:v>10.70234</c:v>
                </c:pt>
                <c:pt idx="35399">
                  <c:v>10.699182</c:v>
                </c:pt>
                <c:pt idx="35400">
                  <c:v>10.697744</c:v>
                </c:pt>
                <c:pt idx="35401">
                  <c:v>10.703514</c:v>
                </c:pt>
                <c:pt idx="35402">
                  <c:v>10.706163</c:v>
                </c:pt>
                <c:pt idx="35403">
                  <c:v>10.706766999999999</c:v>
                </c:pt>
                <c:pt idx="35404">
                  <c:v>10.707565000000001</c:v>
                </c:pt>
                <c:pt idx="35405">
                  <c:v>10.709040999999999</c:v>
                </c:pt>
                <c:pt idx="35406">
                  <c:v>10.714103</c:v>
                </c:pt>
                <c:pt idx="35407">
                  <c:v>10.721132000000001</c:v>
                </c:pt>
                <c:pt idx="35408">
                  <c:v>10.72298</c:v>
                </c:pt>
                <c:pt idx="35409">
                  <c:v>10.720865</c:v>
                </c:pt>
                <c:pt idx="35410">
                  <c:v>10.719410999999999</c:v>
                </c:pt>
                <c:pt idx="35411">
                  <c:v>10.717480999999999</c:v>
                </c:pt>
                <c:pt idx="35412">
                  <c:v>10.719058</c:v>
                </c:pt>
                <c:pt idx="35413">
                  <c:v>10.722060000000001</c:v>
                </c:pt>
                <c:pt idx="35414">
                  <c:v>10.721700999999999</c:v>
                </c:pt>
                <c:pt idx="35415">
                  <c:v>10.717700000000001</c:v>
                </c:pt>
                <c:pt idx="35416">
                  <c:v>10.713053</c:v>
                </c:pt>
                <c:pt idx="35417">
                  <c:v>10.709621</c:v>
                </c:pt>
                <c:pt idx="35418">
                  <c:v>10.711166</c:v>
                </c:pt>
                <c:pt idx="35419">
                  <c:v>10.715191000000001</c:v>
                </c:pt>
                <c:pt idx="35420">
                  <c:v>10.712705</c:v>
                </c:pt>
                <c:pt idx="35421">
                  <c:v>10.709743</c:v>
                </c:pt>
                <c:pt idx="35422">
                  <c:v>10.714302</c:v>
                </c:pt>
                <c:pt idx="35423">
                  <c:v>10.711974</c:v>
                </c:pt>
                <c:pt idx="35424">
                  <c:v>10.706068999999999</c:v>
                </c:pt>
                <c:pt idx="35425">
                  <c:v>10.712484999999999</c:v>
                </c:pt>
                <c:pt idx="35426">
                  <c:v>10.71768</c:v>
                </c:pt>
                <c:pt idx="35427">
                  <c:v>10.712469</c:v>
                </c:pt>
                <c:pt idx="35428">
                  <c:v>10.713393999999999</c:v>
                </c:pt>
                <c:pt idx="35429">
                  <c:v>10.71776</c:v>
                </c:pt>
                <c:pt idx="35430">
                  <c:v>10.713198999999999</c:v>
                </c:pt>
                <c:pt idx="35431">
                  <c:v>10.709032000000001</c:v>
                </c:pt>
                <c:pt idx="35432">
                  <c:v>10.713341</c:v>
                </c:pt>
                <c:pt idx="35433">
                  <c:v>10.711786999999999</c:v>
                </c:pt>
                <c:pt idx="35434">
                  <c:v>10.707767</c:v>
                </c:pt>
                <c:pt idx="35435">
                  <c:v>10.713210999999999</c:v>
                </c:pt>
                <c:pt idx="35436">
                  <c:v>10.714015</c:v>
                </c:pt>
                <c:pt idx="35437">
                  <c:v>10.707577000000001</c:v>
                </c:pt>
                <c:pt idx="35438">
                  <c:v>10.711252</c:v>
                </c:pt>
                <c:pt idx="35439">
                  <c:v>10.714579000000001</c:v>
                </c:pt>
                <c:pt idx="35440">
                  <c:v>10.711129</c:v>
                </c:pt>
                <c:pt idx="35441">
                  <c:v>10.718123</c:v>
                </c:pt>
                <c:pt idx="35442">
                  <c:v>10.723039</c:v>
                </c:pt>
                <c:pt idx="35443">
                  <c:v>10.710703000000001</c:v>
                </c:pt>
                <c:pt idx="35444">
                  <c:v>10.707038000000001</c:v>
                </c:pt>
                <c:pt idx="35445">
                  <c:v>10.717089</c:v>
                </c:pt>
                <c:pt idx="35446">
                  <c:v>10.720624000000001</c:v>
                </c:pt>
                <c:pt idx="35447">
                  <c:v>10.721117</c:v>
                </c:pt>
                <c:pt idx="35448">
                  <c:v>10.724084</c:v>
                </c:pt>
                <c:pt idx="35449">
                  <c:v>10.723598000000001</c:v>
                </c:pt>
                <c:pt idx="35450">
                  <c:v>10.72147</c:v>
                </c:pt>
                <c:pt idx="35451">
                  <c:v>10.723338999999999</c:v>
                </c:pt>
                <c:pt idx="35452">
                  <c:v>10.727207999999999</c:v>
                </c:pt>
                <c:pt idx="35453">
                  <c:v>10.729502999999999</c:v>
                </c:pt>
                <c:pt idx="35454">
                  <c:v>10.732353</c:v>
                </c:pt>
                <c:pt idx="35455">
                  <c:v>10.730122</c:v>
                </c:pt>
                <c:pt idx="35456">
                  <c:v>10.723076000000001</c:v>
                </c:pt>
                <c:pt idx="35457">
                  <c:v>10.724268</c:v>
                </c:pt>
                <c:pt idx="35458">
                  <c:v>10.727264</c:v>
                </c:pt>
                <c:pt idx="35459">
                  <c:v>10.729945000000001</c:v>
                </c:pt>
                <c:pt idx="35460">
                  <c:v>10.734496999999999</c:v>
                </c:pt>
                <c:pt idx="35461">
                  <c:v>10.732666999999999</c:v>
                </c:pt>
                <c:pt idx="35462">
                  <c:v>10.731854</c:v>
                </c:pt>
                <c:pt idx="35463">
                  <c:v>10.732780999999999</c:v>
                </c:pt>
                <c:pt idx="35464">
                  <c:v>10.729998</c:v>
                </c:pt>
                <c:pt idx="35465">
                  <c:v>10.730010999999999</c:v>
                </c:pt>
                <c:pt idx="35466">
                  <c:v>10.732701</c:v>
                </c:pt>
                <c:pt idx="35467">
                  <c:v>10.732403</c:v>
                </c:pt>
                <c:pt idx="35468">
                  <c:v>10.730942000000001</c:v>
                </c:pt>
                <c:pt idx="35469">
                  <c:v>10.73338</c:v>
                </c:pt>
                <c:pt idx="35470">
                  <c:v>10.736052000000001</c:v>
                </c:pt>
                <c:pt idx="35471">
                  <c:v>10.735137</c:v>
                </c:pt>
                <c:pt idx="35472">
                  <c:v>10.732316000000001</c:v>
                </c:pt>
                <c:pt idx="35473">
                  <c:v>10.726265</c:v>
                </c:pt>
                <c:pt idx="35474">
                  <c:v>10.725688</c:v>
                </c:pt>
                <c:pt idx="35475">
                  <c:v>10.731309</c:v>
                </c:pt>
                <c:pt idx="35476">
                  <c:v>10.730506999999999</c:v>
                </c:pt>
                <c:pt idx="35477">
                  <c:v>10.723663999999999</c:v>
                </c:pt>
                <c:pt idx="35478">
                  <c:v>10.721700999999999</c:v>
                </c:pt>
                <c:pt idx="35479">
                  <c:v>10.728087</c:v>
                </c:pt>
                <c:pt idx="35480">
                  <c:v>10.726888000000001</c:v>
                </c:pt>
                <c:pt idx="35481">
                  <c:v>10.717457</c:v>
                </c:pt>
                <c:pt idx="35482">
                  <c:v>10.719844999999999</c:v>
                </c:pt>
                <c:pt idx="35483">
                  <c:v>10.730359</c:v>
                </c:pt>
                <c:pt idx="35484">
                  <c:v>10.735321000000001</c:v>
                </c:pt>
                <c:pt idx="35485">
                  <c:v>10.730912</c:v>
                </c:pt>
                <c:pt idx="35486">
                  <c:v>10.729647999999999</c:v>
                </c:pt>
                <c:pt idx="35487">
                  <c:v>10.734093</c:v>
                </c:pt>
                <c:pt idx="35488">
                  <c:v>10.735549000000001</c:v>
                </c:pt>
                <c:pt idx="35489">
                  <c:v>10.737484</c:v>
                </c:pt>
                <c:pt idx="35490">
                  <c:v>10.739191</c:v>
                </c:pt>
                <c:pt idx="35491">
                  <c:v>10.738479999999999</c:v>
                </c:pt>
                <c:pt idx="35492">
                  <c:v>10.735548</c:v>
                </c:pt>
                <c:pt idx="35493">
                  <c:v>10.732956</c:v>
                </c:pt>
                <c:pt idx="35494">
                  <c:v>10.734328</c:v>
                </c:pt>
                <c:pt idx="35495">
                  <c:v>10.736470000000001</c:v>
                </c:pt>
                <c:pt idx="35496">
                  <c:v>10.738986000000001</c:v>
                </c:pt>
                <c:pt idx="35497">
                  <c:v>10.742134999999999</c:v>
                </c:pt>
                <c:pt idx="35498">
                  <c:v>10.739552</c:v>
                </c:pt>
                <c:pt idx="35499">
                  <c:v>10.734672</c:v>
                </c:pt>
                <c:pt idx="35500">
                  <c:v>10.734928</c:v>
                </c:pt>
                <c:pt idx="35501">
                  <c:v>10.732913</c:v>
                </c:pt>
                <c:pt idx="35502">
                  <c:v>10.732118</c:v>
                </c:pt>
                <c:pt idx="35503">
                  <c:v>10.740653</c:v>
                </c:pt>
                <c:pt idx="35504">
                  <c:v>10.741648</c:v>
                </c:pt>
                <c:pt idx="35505">
                  <c:v>10.736017</c:v>
                </c:pt>
                <c:pt idx="35506">
                  <c:v>10.735823</c:v>
                </c:pt>
                <c:pt idx="35507">
                  <c:v>10.735611</c:v>
                </c:pt>
                <c:pt idx="35508">
                  <c:v>10.737315000000001</c:v>
                </c:pt>
                <c:pt idx="35509">
                  <c:v>10.738899</c:v>
                </c:pt>
                <c:pt idx="35510">
                  <c:v>10.734114999999999</c:v>
                </c:pt>
                <c:pt idx="35511">
                  <c:v>10.73319</c:v>
                </c:pt>
                <c:pt idx="35512">
                  <c:v>10.735597</c:v>
                </c:pt>
                <c:pt idx="35513">
                  <c:v>10.734328</c:v>
                </c:pt>
                <c:pt idx="35514">
                  <c:v>10.734939000000001</c:v>
                </c:pt>
                <c:pt idx="35515">
                  <c:v>10.738455</c:v>
                </c:pt>
                <c:pt idx="35516">
                  <c:v>10.740945</c:v>
                </c:pt>
                <c:pt idx="35517">
                  <c:v>10.738599000000001</c:v>
                </c:pt>
                <c:pt idx="35518">
                  <c:v>10.733815999999999</c:v>
                </c:pt>
                <c:pt idx="35519">
                  <c:v>10.730684</c:v>
                </c:pt>
                <c:pt idx="35520">
                  <c:v>10.733007000000001</c:v>
                </c:pt>
                <c:pt idx="35521">
                  <c:v>10.737835</c:v>
                </c:pt>
                <c:pt idx="35522">
                  <c:v>10.742419999999999</c:v>
                </c:pt>
                <c:pt idx="35523">
                  <c:v>10.746109000000001</c:v>
                </c:pt>
                <c:pt idx="35524">
                  <c:v>10.738723</c:v>
                </c:pt>
                <c:pt idx="35525">
                  <c:v>10.730221</c:v>
                </c:pt>
                <c:pt idx="35526">
                  <c:v>10.738350000000001</c:v>
                </c:pt>
                <c:pt idx="35527">
                  <c:v>10.743373</c:v>
                </c:pt>
                <c:pt idx="35528">
                  <c:v>10.737365</c:v>
                </c:pt>
                <c:pt idx="35529">
                  <c:v>10.739849</c:v>
                </c:pt>
                <c:pt idx="35530">
                  <c:v>10.741688</c:v>
                </c:pt>
                <c:pt idx="35531">
                  <c:v>10.734650999999999</c:v>
                </c:pt>
                <c:pt idx="35532">
                  <c:v>10.736851</c:v>
                </c:pt>
                <c:pt idx="35533">
                  <c:v>10.749021000000001</c:v>
                </c:pt>
                <c:pt idx="35534">
                  <c:v>10.752580999999999</c:v>
                </c:pt>
                <c:pt idx="35535">
                  <c:v>10.750574</c:v>
                </c:pt>
                <c:pt idx="35536">
                  <c:v>10.751232</c:v>
                </c:pt>
                <c:pt idx="35537">
                  <c:v>10.751738</c:v>
                </c:pt>
                <c:pt idx="35538">
                  <c:v>10.750935999999999</c:v>
                </c:pt>
                <c:pt idx="35539">
                  <c:v>10.748457</c:v>
                </c:pt>
                <c:pt idx="35540">
                  <c:v>10.743658</c:v>
                </c:pt>
                <c:pt idx="35541">
                  <c:v>10.745278000000001</c:v>
                </c:pt>
                <c:pt idx="35542">
                  <c:v>10.749663</c:v>
                </c:pt>
                <c:pt idx="35543">
                  <c:v>10.7455</c:v>
                </c:pt>
                <c:pt idx="35544">
                  <c:v>10.744154999999999</c:v>
                </c:pt>
                <c:pt idx="35545">
                  <c:v>10.749388</c:v>
                </c:pt>
                <c:pt idx="35546">
                  <c:v>10.749624000000001</c:v>
                </c:pt>
                <c:pt idx="35547">
                  <c:v>10.750199</c:v>
                </c:pt>
                <c:pt idx="35548">
                  <c:v>10.754421000000001</c:v>
                </c:pt>
                <c:pt idx="35549">
                  <c:v>10.752490999999999</c:v>
                </c:pt>
                <c:pt idx="35550">
                  <c:v>10.744657</c:v>
                </c:pt>
                <c:pt idx="35551">
                  <c:v>10.740517000000001</c:v>
                </c:pt>
                <c:pt idx="35552">
                  <c:v>10.744864</c:v>
                </c:pt>
                <c:pt idx="35553">
                  <c:v>10.749758</c:v>
                </c:pt>
                <c:pt idx="35554">
                  <c:v>10.750249</c:v>
                </c:pt>
                <c:pt idx="35555">
                  <c:v>10.749185000000001</c:v>
                </c:pt>
                <c:pt idx="35556">
                  <c:v>10.748141</c:v>
                </c:pt>
                <c:pt idx="35557">
                  <c:v>10.747237999999999</c:v>
                </c:pt>
                <c:pt idx="35558">
                  <c:v>10.746931</c:v>
                </c:pt>
                <c:pt idx="35559">
                  <c:v>10.746841</c:v>
                </c:pt>
                <c:pt idx="35560">
                  <c:v>10.749962999999999</c:v>
                </c:pt>
                <c:pt idx="35561">
                  <c:v>10.753989000000001</c:v>
                </c:pt>
                <c:pt idx="35562">
                  <c:v>10.748538</c:v>
                </c:pt>
                <c:pt idx="35563">
                  <c:v>10.738711</c:v>
                </c:pt>
                <c:pt idx="35564">
                  <c:v>10.741975999999999</c:v>
                </c:pt>
                <c:pt idx="35565">
                  <c:v>10.751580000000001</c:v>
                </c:pt>
                <c:pt idx="35566">
                  <c:v>10.753095</c:v>
                </c:pt>
                <c:pt idx="35567">
                  <c:v>10.752179</c:v>
                </c:pt>
                <c:pt idx="35568">
                  <c:v>10.750861</c:v>
                </c:pt>
                <c:pt idx="35569">
                  <c:v>10.748654999999999</c:v>
                </c:pt>
                <c:pt idx="35570">
                  <c:v>10.753784</c:v>
                </c:pt>
                <c:pt idx="35571">
                  <c:v>10.759982000000001</c:v>
                </c:pt>
                <c:pt idx="35572">
                  <c:v>10.751289999999999</c:v>
                </c:pt>
                <c:pt idx="35573">
                  <c:v>10.74568</c:v>
                </c:pt>
                <c:pt idx="35574">
                  <c:v>10.753622</c:v>
                </c:pt>
                <c:pt idx="35575">
                  <c:v>10.753206</c:v>
                </c:pt>
                <c:pt idx="35576">
                  <c:v>10.753187</c:v>
                </c:pt>
                <c:pt idx="35577">
                  <c:v>10.764127999999999</c:v>
                </c:pt>
                <c:pt idx="35578">
                  <c:v>10.763073</c:v>
                </c:pt>
                <c:pt idx="35579">
                  <c:v>10.755974</c:v>
                </c:pt>
                <c:pt idx="35580">
                  <c:v>10.759849000000001</c:v>
                </c:pt>
                <c:pt idx="35581">
                  <c:v>10.758426</c:v>
                </c:pt>
                <c:pt idx="35582">
                  <c:v>10.749366999999999</c:v>
                </c:pt>
                <c:pt idx="35583">
                  <c:v>10.751204</c:v>
                </c:pt>
                <c:pt idx="35584">
                  <c:v>10.761749999999999</c:v>
                </c:pt>
                <c:pt idx="35585">
                  <c:v>10.758177</c:v>
                </c:pt>
                <c:pt idx="35586">
                  <c:v>10.747210000000001</c:v>
                </c:pt>
                <c:pt idx="35587">
                  <c:v>10.750173</c:v>
                </c:pt>
                <c:pt idx="35588">
                  <c:v>10.752445</c:v>
                </c:pt>
                <c:pt idx="35589">
                  <c:v>10.747555</c:v>
                </c:pt>
                <c:pt idx="35590">
                  <c:v>10.751787999999999</c:v>
                </c:pt>
                <c:pt idx="35591">
                  <c:v>10.757235</c:v>
                </c:pt>
                <c:pt idx="35592">
                  <c:v>10.755421</c:v>
                </c:pt>
                <c:pt idx="35593">
                  <c:v>10.751201999999999</c:v>
                </c:pt>
                <c:pt idx="35594">
                  <c:v>10.746570999999999</c:v>
                </c:pt>
                <c:pt idx="35595">
                  <c:v>10.749136999999999</c:v>
                </c:pt>
                <c:pt idx="35596">
                  <c:v>10.758509</c:v>
                </c:pt>
                <c:pt idx="35597">
                  <c:v>10.76202</c:v>
                </c:pt>
                <c:pt idx="35598">
                  <c:v>10.761488</c:v>
                </c:pt>
                <c:pt idx="35599">
                  <c:v>10.760854999999999</c:v>
                </c:pt>
                <c:pt idx="35600">
                  <c:v>10.760213</c:v>
                </c:pt>
                <c:pt idx="35601">
                  <c:v>10.761632000000001</c:v>
                </c:pt>
                <c:pt idx="35602">
                  <c:v>10.759862</c:v>
                </c:pt>
                <c:pt idx="35603">
                  <c:v>10.76295</c:v>
                </c:pt>
                <c:pt idx="35604">
                  <c:v>10.766273</c:v>
                </c:pt>
                <c:pt idx="35605">
                  <c:v>10.75942</c:v>
                </c:pt>
                <c:pt idx="35606">
                  <c:v>10.758668999999999</c:v>
                </c:pt>
                <c:pt idx="35607">
                  <c:v>10.763903000000001</c:v>
                </c:pt>
                <c:pt idx="35608">
                  <c:v>10.758812000000001</c:v>
                </c:pt>
                <c:pt idx="35609">
                  <c:v>10.760090999999999</c:v>
                </c:pt>
                <c:pt idx="35610">
                  <c:v>10.771876000000001</c:v>
                </c:pt>
                <c:pt idx="35611">
                  <c:v>10.770094</c:v>
                </c:pt>
                <c:pt idx="35612">
                  <c:v>10.763807999999999</c:v>
                </c:pt>
                <c:pt idx="35613">
                  <c:v>10.765093</c:v>
                </c:pt>
                <c:pt idx="35614">
                  <c:v>10.763479</c:v>
                </c:pt>
                <c:pt idx="35615">
                  <c:v>10.760891000000001</c:v>
                </c:pt>
                <c:pt idx="35616">
                  <c:v>10.764502</c:v>
                </c:pt>
                <c:pt idx="35617">
                  <c:v>10.767925999999999</c:v>
                </c:pt>
                <c:pt idx="35618">
                  <c:v>10.766121</c:v>
                </c:pt>
                <c:pt idx="35619">
                  <c:v>10.764495999999999</c:v>
                </c:pt>
                <c:pt idx="35620">
                  <c:v>10.766021</c:v>
                </c:pt>
                <c:pt idx="35621">
                  <c:v>10.768338</c:v>
                </c:pt>
                <c:pt idx="35622">
                  <c:v>10.769202</c:v>
                </c:pt>
                <c:pt idx="35623">
                  <c:v>10.77073</c:v>
                </c:pt>
                <c:pt idx="35624">
                  <c:v>10.768599</c:v>
                </c:pt>
                <c:pt idx="35625">
                  <c:v>10.764454000000001</c:v>
                </c:pt>
                <c:pt idx="35626">
                  <c:v>10.762</c:v>
                </c:pt>
                <c:pt idx="35627">
                  <c:v>10.758054</c:v>
                </c:pt>
                <c:pt idx="35628">
                  <c:v>10.759523</c:v>
                </c:pt>
                <c:pt idx="35629">
                  <c:v>10.765611</c:v>
                </c:pt>
                <c:pt idx="35630">
                  <c:v>10.762021000000001</c:v>
                </c:pt>
                <c:pt idx="35631">
                  <c:v>10.753662</c:v>
                </c:pt>
                <c:pt idx="35632">
                  <c:v>10.760852</c:v>
                </c:pt>
                <c:pt idx="35633">
                  <c:v>10.770745</c:v>
                </c:pt>
                <c:pt idx="35634">
                  <c:v>10.765008</c:v>
                </c:pt>
                <c:pt idx="35635">
                  <c:v>10.767429</c:v>
                </c:pt>
                <c:pt idx="35636">
                  <c:v>10.779712999999999</c:v>
                </c:pt>
                <c:pt idx="35637">
                  <c:v>10.773614</c:v>
                </c:pt>
                <c:pt idx="35638">
                  <c:v>10.763075000000001</c:v>
                </c:pt>
                <c:pt idx="35639">
                  <c:v>10.766655999999999</c:v>
                </c:pt>
                <c:pt idx="35640">
                  <c:v>10.765699</c:v>
                </c:pt>
                <c:pt idx="35641">
                  <c:v>10.764381</c:v>
                </c:pt>
                <c:pt idx="35642">
                  <c:v>10.774277</c:v>
                </c:pt>
                <c:pt idx="35643">
                  <c:v>10.775238</c:v>
                </c:pt>
                <c:pt idx="35644">
                  <c:v>10.768853999999999</c:v>
                </c:pt>
                <c:pt idx="35645">
                  <c:v>10.769057</c:v>
                </c:pt>
                <c:pt idx="35646">
                  <c:v>10.768891</c:v>
                </c:pt>
                <c:pt idx="35647">
                  <c:v>10.772696</c:v>
                </c:pt>
                <c:pt idx="35648">
                  <c:v>10.779695</c:v>
                </c:pt>
                <c:pt idx="35649">
                  <c:v>10.776163</c:v>
                </c:pt>
                <c:pt idx="35650">
                  <c:v>10.771171000000001</c:v>
                </c:pt>
                <c:pt idx="35651">
                  <c:v>10.775995</c:v>
                </c:pt>
                <c:pt idx="35652">
                  <c:v>10.777200000000001</c:v>
                </c:pt>
                <c:pt idx="35653">
                  <c:v>10.777835</c:v>
                </c:pt>
                <c:pt idx="35654">
                  <c:v>10.779814999999999</c:v>
                </c:pt>
                <c:pt idx="35655">
                  <c:v>10.77378</c:v>
                </c:pt>
                <c:pt idx="35656">
                  <c:v>10.774658000000001</c:v>
                </c:pt>
                <c:pt idx="35657">
                  <c:v>10.787789999999999</c:v>
                </c:pt>
                <c:pt idx="35658">
                  <c:v>10.787091</c:v>
                </c:pt>
                <c:pt idx="35659">
                  <c:v>10.784589</c:v>
                </c:pt>
                <c:pt idx="35660">
                  <c:v>10.794199000000001</c:v>
                </c:pt>
                <c:pt idx="35661">
                  <c:v>10.790253999999999</c:v>
                </c:pt>
                <c:pt idx="35662">
                  <c:v>10.786066</c:v>
                </c:pt>
                <c:pt idx="35663">
                  <c:v>10.794276999999999</c:v>
                </c:pt>
                <c:pt idx="35664">
                  <c:v>10.791275000000001</c:v>
                </c:pt>
                <c:pt idx="35665">
                  <c:v>10.779769999999999</c:v>
                </c:pt>
                <c:pt idx="35666">
                  <c:v>10.781689</c:v>
                </c:pt>
                <c:pt idx="35667">
                  <c:v>10.788629</c:v>
                </c:pt>
                <c:pt idx="35668">
                  <c:v>10.784666</c:v>
                </c:pt>
                <c:pt idx="35669">
                  <c:v>10.782882000000001</c:v>
                </c:pt>
                <c:pt idx="35670">
                  <c:v>10.780424</c:v>
                </c:pt>
                <c:pt idx="35671">
                  <c:v>10.774504</c:v>
                </c:pt>
                <c:pt idx="35672">
                  <c:v>10.778288</c:v>
                </c:pt>
                <c:pt idx="35673">
                  <c:v>10.784521</c:v>
                </c:pt>
                <c:pt idx="35674">
                  <c:v>10.784293999999999</c:v>
                </c:pt>
                <c:pt idx="35675">
                  <c:v>10.782166</c:v>
                </c:pt>
                <c:pt idx="35676">
                  <c:v>10.781748</c:v>
                </c:pt>
                <c:pt idx="35677">
                  <c:v>10.781219</c:v>
                </c:pt>
                <c:pt idx="35678">
                  <c:v>10.783543999999999</c:v>
                </c:pt>
                <c:pt idx="35679">
                  <c:v>10.78843</c:v>
                </c:pt>
                <c:pt idx="35680">
                  <c:v>10.78612</c:v>
                </c:pt>
                <c:pt idx="35681">
                  <c:v>10.788486000000001</c:v>
                </c:pt>
                <c:pt idx="35682">
                  <c:v>10.795235999999999</c:v>
                </c:pt>
                <c:pt idx="35683">
                  <c:v>10.789444</c:v>
                </c:pt>
                <c:pt idx="35684">
                  <c:v>10.785935</c:v>
                </c:pt>
                <c:pt idx="35685">
                  <c:v>10.790689</c:v>
                </c:pt>
                <c:pt idx="35686">
                  <c:v>10.789617</c:v>
                </c:pt>
                <c:pt idx="35687">
                  <c:v>10.788535</c:v>
                </c:pt>
                <c:pt idx="35688">
                  <c:v>10.791767999999999</c:v>
                </c:pt>
                <c:pt idx="35689">
                  <c:v>10.786657999999999</c:v>
                </c:pt>
                <c:pt idx="35690">
                  <c:v>10.781566</c:v>
                </c:pt>
                <c:pt idx="35691">
                  <c:v>10.786956999999999</c:v>
                </c:pt>
                <c:pt idx="35692">
                  <c:v>10.788584999999999</c:v>
                </c:pt>
                <c:pt idx="35693">
                  <c:v>10.787521999999999</c:v>
                </c:pt>
                <c:pt idx="35694">
                  <c:v>10.786787</c:v>
                </c:pt>
                <c:pt idx="35695">
                  <c:v>10.779545000000001</c:v>
                </c:pt>
                <c:pt idx="35696">
                  <c:v>10.777089</c:v>
                </c:pt>
                <c:pt idx="35697">
                  <c:v>10.781950999999999</c:v>
                </c:pt>
                <c:pt idx="35698">
                  <c:v>10.781366999999999</c:v>
                </c:pt>
                <c:pt idx="35699">
                  <c:v>10.783674</c:v>
                </c:pt>
                <c:pt idx="35700">
                  <c:v>10.790158999999999</c:v>
                </c:pt>
                <c:pt idx="35701">
                  <c:v>10.787032999999999</c:v>
                </c:pt>
                <c:pt idx="35702">
                  <c:v>10.780244</c:v>
                </c:pt>
                <c:pt idx="35703">
                  <c:v>10.781846</c:v>
                </c:pt>
                <c:pt idx="35704">
                  <c:v>10.783719</c:v>
                </c:pt>
                <c:pt idx="35705">
                  <c:v>10.782556</c:v>
                </c:pt>
                <c:pt idx="35706">
                  <c:v>10.784701</c:v>
                </c:pt>
                <c:pt idx="35707">
                  <c:v>10.783058</c:v>
                </c:pt>
                <c:pt idx="35708">
                  <c:v>10.780267</c:v>
                </c:pt>
                <c:pt idx="35709">
                  <c:v>10.779574999999999</c:v>
                </c:pt>
                <c:pt idx="35710">
                  <c:v>10.778007000000001</c:v>
                </c:pt>
                <c:pt idx="35711">
                  <c:v>10.78518</c:v>
                </c:pt>
                <c:pt idx="35712">
                  <c:v>10.788327000000001</c:v>
                </c:pt>
                <c:pt idx="35713">
                  <c:v>10.775871</c:v>
                </c:pt>
                <c:pt idx="35714">
                  <c:v>10.77553</c:v>
                </c:pt>
                <c:pt idx="35715">
                  <c:v>10.787376999999999</c:v>
                </c:pt>
                <c:pt idx="35716">
                  <c:v>10.786274000000001</c:v>
                </c:pt>
                <c:pt idx="35717">
                  <c:v>10.780329</c:v>
                </c:pt>
                <c:pt idx="35718">
                  <c:v>10.784691</c:v>
                </c:pt>
                <c:pt idx="35719">
                  <c:v>10.792232</c:v>
                </c:pt>
                <c:pt idx="35720">
                  <c:v>10.787044</c:v>
                </c:pt>
                <c:pt idx="35721">
                  <c:v>10.779702</c:v>
                </c:pt>
                <c:pt idx="35722">
                  <c:v>10.785755999999999</c:v>
                </c:pt>
                <c:pt idx="35723">
                  <c:v>10.791812</c:v>
                </c:pt>
                <c:pt idx="35724">
                  <c:v>10.793252000000001</c:v>
                </c:pt>
                <c:pt idx="35725">
                  <c:v>10.797495</c:v>
                </c:pt>
                <c:pt idx="35726">
                  <c:v>10.801925000000001</c:v>
                </c:pt>
                <c:pt idx="35727">
                  <c:v>10.802256</c:v>
                </c:pt>
                <c:pt idx="35728">
                  <c:v>10.801513999999999</c:v>
                </c:pt>
                <c:pt idx="35729">
                  <c:v>10.802766</c:v>
                </c:pt>
                <c:pt idx="35730">
                  <c:v>10.803908</c:v>
                </c:pt>
                <c:pt idx="35731">
                  <c:v>10.805618000000001</c:v>
                </c:pt>
                <c:pt idx="35732">
                  <c:v>10.805273</c:v>
                </c:pt>
                <c:pt idx="35733">
                  <c:v>10.801228</c:v>
                </c:pt>
                <c:pt idx="35734">
                  <c:v>10.794793</c:v>
                </c:pt>
                <c:pt idx="35735">
                  <c:v>10.796479</c:v>
                </c:pt>
                <c:pt idx="35736">
                  <c:v>10.804684</c:v>
                </c:pt>
                <c:pt idx="35737">
                  <c:v>10.80669</c:v>
                </c:pt>
                <c:pt idx="35738">
                  <c:v>10.801418999999999</c:v>
                </c:pt>
                <c:pt idx="35739">
                  <c:v>10.799904</c:v>
                </c:pt>
                <c:pt idx="35740">
                  <c:v>10.804461999999999</c:v>
                </c:pt>
                <c:pt idx="35741">
                  <c:v>10.802023999999999</c:v>
                </c:pt>
                <c:pt idx="35742">
                  <c:v>10.797444</c:v>
                </c:pt>
                <c:pt idx="35743">
                  <c:v>10.804033</c:v>
                </c:pt>
                <c:pt idx="35744">
                  <c:v>10.80682</c:v>
                </c:pt>
                <c:pt idx="35745">
                  <c:v>10.80411</c:v>
                </c:pt>
                <c:pt idx="35746">
                  <c:v>10.805635000000001</c:v>
                </c:pt>
                <c:pt idx="35747">
                  <c:v>10.80303</c:v>
                </c:pt>
                <c:pt idx="35748">
                  <c:v>10.795265000000001</c:v>
                </c:pt>
                <c:pt idx="35749">
                  <c:v>10.798123</c:v>
                </c:pt>
                <c:pt idx="35750">
                  <c:v>10.805775000000001</c:v>
                </c:pt>
                <c:pt idx="35751">
                  <c:v>10.80106</c:v>
                </c:pt>
                <c:pt idx="35752">
                  <c:v>10.796886000000001</c:v>
                </c:pt>
                <c:pt idx="35753">
                  <c:v>10.798965000000001</c:v>
                </c:pt>
                <c:pt idx="35754">
                  <c:v>10.7957</c:v>
                </c:pt>
                <c:pt idx="35755">
                  <c:v>10.796723999999999</c:v>
                </c:pt>
                <c:pt idx="35756">
                  <c:v>10.804994000000001</c:v>
                </c:pt>
                <c:pt idx="35757">
                  <c:v>10.802303</c:v>
                </c:pt>
                <c:pt idx="35758">
                  <c:v>10.794703</c:v>
                </c:pt>
                <c:pt idx="35759">
                  <c:v>10.802220999999999</c:v>
                </c:pt>
                <c:pt idx="35760">
                  <c:v>10.804430999999999</c:v>
                </c:pt>
                <c:pt idx="35761">
                  <c:v>10.799688</c:v>
                </c:pt>
                <c:pt idx="35762">
                  <c:v>10.811242999999999</c:v>
                </c:pt>
                <c:pt idx="35763">
                  <c:v>10.816934</c:v>
                </c:pt>
                <c:pt idx="35764">
                  <c:v>10.811862</c:v>
                </c:pt>
                <c:pt idx="35765">
                  <c:v>10.81438</c:v>
                </c:pt>
                <c:pt idx="35766">
                  <c:v>10.813643000000001</c:v>
                </c:pt>
                <c:pt idx="35767">
                  <c:v>10.811477999999999</c:v>
                </c:pt>
                <c:pt idx="35768">
                  <c:v>10.816007000000001</c:v>
                </c:pt>
                <c:pt idx="35769">
                  <c:v>10.817466</c:v>
                </c:pt>
                <c:pt idx="35770">
                  <c:v>10.812446</c:v>
                </c:pt>
                <c:pt idx="35771">
                  <c:v>10.813135000000001</c:v>
                </c:pt>
                <c:pt idx="35772">
                  <c:v>10.809445</c:v>
                </c:pt>
                <c:pt idx="35773">
                  <c:v>10.800210999999999</c:v>
                </c:pt>
                <c:pt idx="35774">
                  <c:v>10.803965</c:v>
                </c:pt>
                <c:pt idx="35775">
                  <c:v>10.809226000000001</c:v>
                </c:pt>
                <c:pt idx="35776">
                  <c:v>10.80325</c:v>
                </c:pt>
                <c:pt idx="35777">
                  <c:v>10.800929999999999</c:v>
                </c:pt>
                <c:pt idx="35778">
                  <c:v>10.801037000000001</c:v>
                </c:pt>
                <c:pt idx="35779">
                  <c:v>10.801672999999999</c:v>
                </c:pt>
                <c:pt idx="35780">
                  <c:v>10.807017999999999</c:v>
                </c:pt>
                <c:pt idx="35781">
                  <c:v>10.807804000000001</c:v>
                </c:pt>
                <c:pt idx="35782">
                  <c:v>10.801415</c:v>
                </c:pt>
                <c:pt idx="35783">
                  <c:v>10.801116</c:v>
                </c:pt>
                <c:pt idx="35784">
                  <c:v>10.80776</c:v>
                </c:pt>
                <c:pt idx="35785">
                  <c:v>10.807349</c:v>
                </c:pt>
                <c:pt idx="35786">
                  <c:v>10.808256</c:v>
                </c:pt>
                <c:pt idx="35787">
                  <c:v>10.815064</c:v>
                </c:pt>
                <c:pt idx="35788">
                  <c:v>10.81532</c:v>
                </c:pt>
                <c:pt idx="35789">
                  <c:v>10.817128</c:v>
                </c:pt>
                <c:pt idx="35790">
                  <c:v>10.818994</c:v>
                </c:pt>
                <c:pt idx="35791">
                  <c:v>10.811537</c:v>
                </c:pt>
                <c:pt idx="35792">
                  <c:v>10.807168000000001</c:v>
                </c:pt>
                <c:pt idx="35793">
                  <c:v>10.80772</c:v>
                </c:pt>
                <c:pt idx="35794">
                  <c:v>10.805884000000001</c:v>
                </c:pt>
                <c:pt idx="35795">
                  <c:v>10.808403</c:v>
                </c:pt>
                <c:pt idx="35796">
                  <c:v>10.812822000000001</c:v>
                </c:pt>
                <c:pt idx="35797">
                  <c:v>10.814677</c:v>
                </c:pt>
                <c:pt idx="35798">
                  <c:v>10.816376999999999</c:v>
                </c:pt>
                <c:pt idx="35799">
                  <c:v>10.822024000000001</c:v>
                </c:pt>
                <c:pt idx="35800">
                  <c:v>10.823209</c:v>
                </c:pt>
                <c:pt idx="35801">
                  <c:v>10.824949</c:v>
                </c:pt>
                <c:pt idx="35802">
                  <c:v>10.831645</c:v>
                </c:pt>
                <c:pt idx="35803">
                  <c:v>10.829866000000001</c:v>
                </c:pt>
                <c:pt idx="35804">
                  <c:v>10.823098</c:v>
                </c:pt>
                <c:pt idx="35805">
                  <c:v>10.819307999999999</c:v>
                </c:pt>
                <c:pt idx="35806">
                  <c:v>10.819872999999999</c:v>
                </c:pt>
                <c:pt idx="35807">
                  <c:v>10.82395</c:v>
                </c:pt>
                <c:pt idx="35808">
                  <c:v>10.822581</c:v>
                </c:pt>
                <c:pt idx="35809">
                  <c:v>10.822373000000001</c:v>
                </c:pt>
                <c:pt idx="35810">
                  <c:v>10.825106999999999</c:v>
                </c:pt>
                <c:pt idx="35811">
                  <c:v>10.821462</c:v>
                </c:pt>
                <c:pt idx="35812">
                  <c:v>10.816077999999999</c:v>
                </c:pt>
                <c:pt idx="35813">
                  <c:v>10.820676000000001</c:v>
                </c:pt>
                <c:pt idx="35814">
                  <c:v>10.827605999999999</c:v>
                </c:pt>
                <c:pt idx="35815">
                  <c:v>10.825006</c:v>
                </c:pt>
                <c:pt idx="35816">
                  <c:v>10.824126</c:v>
                </c:pt>
                <c:pt idx="35817">
                  <c:v>10.826364999999999</c:v>
                </c:pt>
                <c:pt idx="35818">
                  <c:v>10.818208</c:v>
                </c:pt>
                <c:pt idx="35819">
                  <c:v>10.815224000000001</c:v>
                </c:pt>
                <c:pt idx="35820">
                  <c:v>10.824992999999999</c:v>
                </c:pt>
                <c:pt idx="35821">
                  <c:v>10.82391</c:v>
                </c:pt>
                <c:pt idx="35822">
                  <c:v>10.817505000000001</c:v>
                </c:pt>
                <c:pt idx="35823">
                  <c:v>10.818721999999999</c:v>
                </c:pt>
                <c:pt idx="35824">
                  <c:v>10.817225000000001</c:v>
                </c:pt>
                <c:pt idx="35825">
                  <c:v>10.811704000000001</c:v>
                </c:pt>
                <c:pt idx="35826">
                  <c:v>10.813072999999999</c:v>
                </c:pt>
                <c:pt idx="35827">
                  <c:v>10.820236</c:v>
                </c:pt>
                <c:pt idx="35828">
                  <c:v>10.819102000000001</c:v>
                </c:pt>
                <c:pt idx="35829">
                  <c:v>10.816388999999999</c:v>
                </c:pt>
                <c:pt idx="35830">
                  <c:v>10.821991000000001</c:v>
                </c:pt>
                <c:pt idx="35831">
                  <c:v>10.820926999999999</c:v>
                </c:pt>
                <c:pt idx="35832">
                  <c:v>10.815096</c:v>
                </c:pt>
                <c:pt idx="35833">
                  <c:v>10.820849000000001</c:v>
                </c:pt>
                <c:pt idx="35834">
                  <c:v>10.827149</c:v>
                </c:pt>
                <c:pt idx="35835">
                  <c:v>10.825396</c:v>
                </c:pt>
                <c:pt idx="35836">
                  <c:v>10.822234</c:v>
                </c:pt>
                <c:pt idx="35837">
                  <c:v>10.825260999999999</c:v>
                </c:pt>
                <c:pt idx="35838">
                  <c:v>10.832369999999999</c:v>
                </c:pt>
                <c:pt idx="35839">
                  <c:v>10.831249</c:v>
                </c:pt>
                <c:pt idx="35840">
                  <c:v>10.82676</c:v>
                </c:pt>
                <c:pt idx="35841">
                  <c:v>10.826898</c:v>
                </c:pt>
                <c:pt idx="35842">
                  <c:v>10.826515000000001</c:v>
                </c:pt>
                <c:pt idx="35843">
                  <c:v>10.829355</c:v>
                </c:pt>
                <c:pt idx="35844">
                  <c:v>10.829834</c:v>
                </c:pt>
                <c:pt idx="35845">
                  <c:v>10.827871999999999</c:v>
                </c:pt>
                <c:pt idx="35846">
                  <c:v>10.830544</c:v>
                </c:pt>
                <c:pt idx="35847">
                  <c:v>10.833132000000001</c:v>
                </c:pt>
                <c:pt idx="35848">
                  <c:v>10.830823000000001</c:v>
                </c:pt>
                <c:pt idx="35849">
                  <c:v>10.830073000000001</c:v>
                </c:pt>
                <c:pt idx="35850">
                  <c:v>10.832786</c:v>
                </c:pt>
                <c:pt idx="35851">
                  <c:v>10.831235</c:v>
                </c:pt>
                <c:pt idx="35852">
                  <c:v>10.829119</c:v>
                </c:pt>
                <c:pt idx="35853">
                  <c:v>10.833603999999999</c:v>
                </c:pt>
                <c:pt idx="35854">
                  <c:v>10.833486000000001</c:v>
                </c:pt>
                <c:pt idx="35855">
                  <c:v>10.828765000000001</c:v>
                </c:pt>
                <c:pt idx="35856">
                  <c:v>10.831225999999999</c:v>
                </c:pt>
                <c:pt idx="35857">
                  <c:v>10.834510999999999</c:v>
                </c:pt>
                <c:pt idx="35858">
                  <c:v>10.829402999999999</c:v>
                </c:pt>
                <c:pt idx="35859">
                  <c:v>10.826124999999999</c:v>
                </c:pt>
                <c:pt idx="35860">
                  <c:v>10.828072000000001</c:v>
                </c:pt>
                <c:pt idx="35861">
                  <c:v>10.829594999999999</c:v>
                </c:pt>
                <c:pt idx="35862">
                  <c:v>10.827111</c:v>
                </c:pt>
                <c:pt idx="35863">
                  <c:v>10.825481</c:v>
                </c:pt>
                <c:pt idx="35864">
                  <c:v>10.829734999999999</c:v>
                </c:pt>
                <c:pt idx="35865">
                  <c:v>10.831586</c:v>
                </c:pt>
                <c:pt idx="35866">
                  <c:v>10.827988</c:v>
                </c:pt>
                <c:pt idx="35867">
                  <c:v>10.826053999999999</c:v>
                </c:pt>
                <c:pt idx="35868">
                  <c:v>10.826349</c:v>
                </c:pt>
                <c:pt idx="35869">
                  <c:v>10.82713</c:v>
                </c:pt>
                <c:pt idx="35870">
                  <c:v>10.829445</c:v>
                </c:pt>
                <c:pt idx="35871">
                  <c:v>10.832326999999999</c:v>
                </c:pt>
                <c:pt idx="35872">
                  <c:v>10.83117</c:v>
                </c:pt>
                <c:pt idx="35873">
                  <c:v>10.828485000000001</c:v>
                </c:pt>
                <c:pt idx="35874">
                  <c:v>10.831413</c:v>
                </c:pt>
                <c:pt idx="35875">
                  <c:v>10.831139</c:v>
                </c:pt>
                <c:pt idx="35876">
                  <c:v>10.827543</c:v>
                </c:pt>
                <c:pt idx="35877">
                  <c:v>10.833869999999999</c:v>
                </c:pt>
                <c:pt idx="35878">
                  <c:v>10.837752</c:v>
                </c:pt>
                <c:pt idx="35879">
                  <c:v>10.833629</c:v>
                </c:pt>
                <c:pt idx="35880">
                  <c:v>10.834927</c:v>
                </c:pt>
                <c:pt idx="35881">
                  <c:v>10.835219</c:v>
                </c:pt>
                <c:pt idx="35882">
                  <c:v>10.830920000000001</c:v>
                </c:pt>
                <c:pt idx="35883">
                  <c:v>10.833546</c:v>
                </c:pt>
                <c:pt idx="35884">
                  <c:v>10.835839</c:v>
                </c:pt>
                <c:pt idx="35885">
                  <c:v>10.832639</c:v>
                </c:pt>
                <c:pt idx="35886">
                  <c:v>10.833216</c:v>
                </c:pt>
                <c:pt idx="35887">
                  <c:v>10.837256</c:v>
                </c:pt>
                <c:pt idx="35888">
                  <c:v>10.839195</c:v>
                </c:pt>
                <c:pt idx="35889">
                  <c:v>10.837505</c:v>
                </c:pt>
                <c:pt idx="35890">
                  <c:v>10.840214</c:v>
                </c:pt>
                <c:pt idx="35891">
                  <c:v>10.847177</c:v>
                </c:pt>
                <c:pt idx="35892">
                  <c:v>10.840788999999999</c:v>
                </c:pt>
                <c:pt idx="35893">
                  <c:v>10.835834999999999</c:v>
                </c:pt>
                <c:pt idx="35894">
                  <c:v>10.844823</c:v>
                </c:pt>
                <c:pt idx="35895">
                  <c:v>10.84348</c:v>
                </c:pt>
                <c:pt idx="35896">
                  <c:v>10.834510999999999</c:v>
                </c:pt>
                <c:pt idx="35897">
                  <c:v>10.843762</c:v>
                </c:pt>
                <c:pt idx="35898">
                  <c:v>10.852007</c:v>
                </c:pt>
                <c:pt idx="35899">
                  <c:v>10.840856</c:v>
                </c:pt>
                <c:pt idx="35900">
                  <c:v>10.839644</c:v>
                </c:pt>
                <c:pt idx="35901">
                  <c:v>10.850759</c:v>
                </c:pt>
                <c:pt idx="35902">
                  <c:v>10.845610000000001</c:v>
                </c:pt>
                <c:pt idx="35903">
                  <c:v>10.839662000000001</c:v>
                </c:pt>
                <c:pt idx="35904">
                  <c:v>10.844699</c:v>
                </c:pt>
                <c:pt idx="35905">
                  <c:v>10.84132</c:v>
                </c:pt>
                <c:pt idx="35906">
                  <c:v>10.835709</c:v>
                </c:pt>
                <c:pt idx="35907">
                  <c:v>10.839641</c:v>
                </c:pt>
                <c:pt idx="35908">
                  <c:v>10.841462</c:v>
                </c:pt>
                <c:pt idx="35909">
                  <c:v>10.837949999999999</c:v>
                </c:pt>
                <c:pt idx="35910">
                  <c:v>10.837391999999999</c:v>
                </c:pt>
                <c:pt idx="35911">
                  <c:v>10.839733000000001</c:v>
                </c:pt>
                <c:pt idx="35912">
                  <c:v>10.840961999999999</c:v>
                </c:pt>
                <c:pt idx="35913">
                  <c:v>10.844189999999999</c:v>
                </c:pt>
                <c:pt idx="35914">
                  <c:v>10.847064</c:v>
                </c:pt>
                <c:pt idx="35915">
                  <c:v>10.845352999999999</c:v>
                </c:pt>
                <c:pt idx="35916">
                  <c:v>10.845167</c:v>
                </c:pt>
                <c:pt idx="35917">
                  <c:v>10.847673</c:v>
                </c:pt>
                <c:pt idx="35918">
                  <c:v>10.847792999999999</c:v>
                </c:pt>
                <c:pt idx="35919">
                  <c:v>10.845801</c:v>
                </c:pt>
                <c:pt idx="35920">
                  <c:v>10.845402</c:v>
                </c:pt>
                <c:pt idx="35921">
                  <c:v>10.847757</c:v>
                </c:pt>
                <c:pt idx="35922">
                  <c:v>10.844469999999999</c:v>
                </c:pt>
                <c:pt idx="35923">
                  <c:v>10.84404</c:v>
                </c:pt>
                <c:pt idx="35924">
                  <c:v>10.850587000000001</c:v>
                </c:pt>
                <c:pt idx="35925">
                  <c:v>10.849809</c:v>
                </c:pt>
                <c:pt idx="35926">
                  <c:v>10.845406000000001</c:v>
                </c:pt>
                <c:pt idx="35927">
                  <c:v>10.850808000000001</c:v>
                </c:pt>
                <c:pt idx="35928">
                  <c:v>10.856615</c:v>
                </c:pt>
                <c:pt idx="35929">
                  <c:v>10.850778999999999</c:v>
                </c:pt>
                <c:pt idx="35930">
                  <c:v>10.843954999999999</c:v>
                </c:pt>
                <c:pt idx="35931">
                  <c:v>10.844657</c:v>
                </c:pt>
                <c:pt idx="35932">
                  <c:v>10.847315999999999</c:v>
                </c:pt>
                <c:pt idx="35933">
                  <c:v>10.847294</c:v>
                </c:pt>
                <c:pt idx="35934">
                  <c:v>10.849577</c:v>
                </c:pt>
                <c:pt idx="35935">
                  <c:v>10.856525</c:v>
                </c:pt>
                <c:pt idx="35936">
                  <c:v>10.855829999999999</c:v>
                </c:pt>
                <c:pt idx="35937">
                  <c:v>10.850759</c:v>
                </c:pt>
                <c:pt idx="35938">
                  <c:v>10.854187</c:v>
                </c:pt>
                <c:pt idx="35939">
                  <c:v>10.854915999999999</c:v>
                </c:pt>
                <c:pt idx="35940">
                  <c:v>10.848834999999999</c:v>
                </c:pt>
                <c:pt idx="35941">
                  <c:v>10.848824</c:v>
                </c:pt>
                <c:pt idx="35942">
                  <c:v>10.855991</c:v>
                </c:pt>
                <c:pt idx="35943">
                  <c:v>10.858553000000001</c:v>
                </c:pt>
                <c:pt idx="35944">
                  <c:v>10.852897</c:v>
                </c:pt>
                <c:pt idx="35945">
                  <c:v>10.852038</c:v>
                </c:pt>
                <c:pt idx="35946">
                  <c:v>10.852319</c:v>
                </c:pt>
                <c:pt idx="35947">
                  <c:v>10.850239</c:v>
                </c:pt>
                <c:pt idx="35948">
                  <c:v>10.850614</c:v>
                </c:pt>
                <c:pt idx="35949">
                  <c:v>10.850899</c:v>
                </c:pt>
                <c:pt idx="35950">
                  <c:v>10.850329</c:v>
                </c:pt>
                <c:pt idx="35951">
                  <c:v>10.852899000000001</c:v>
                </c:pt>
                <c:pt idx="35952">
                  <c:v>10.855267</c:v>
                </c:pt>
                <c:pt idx="35953">
                  <c:v>10.854671</c:v>
                </c:pt>
                <c:pt idx="35954">
                  <c:v>10.853509000000001</c:v>
                </c:pt>
                <c:pt idx="35955">
                  <c:v>10.852683000000001</c:v>
                </c:pt>
                <c:pt idx="35956">
                  <c:v>10.853821999999999</c:v>
                </c:pt>
                <c:pt idx="35957">
                  <c:v>10.858751</c:v>
                </c:pt>
                <c:pt idx="35958">
                  <c:v>10.858822</c:v>
                </c:pt>
                <c:pt idx="35959">
                  <c:v>10.855468</c:v>
                </c:pt>
                <c:pt idx="35960">
                  <c:v>10.861824</c:v>
                </c:pt>
                <c:pt idx="35961">
                  <c:v>10.866766</c:v>
                </c:pt>
                <c:pt idx="35962">
                  <c:v>10.867381999999999</c:v>
                </c:pt>
                <c:pt idx="35963">
                  <c:v>10.870639000000001</c:v>
                </c:pt>
                <c:pt idx="35964">
                  <c:v>10.871623</c:v>
                </c:pt>
                <c:pt idx="35965">
                  <c:v>10.870098</c:v>
                </c:pt>
                <c:pt idx="35966">
                  <c:v>10.867775999999999</c:v>
                </c:pt>
                <c:pt idx="35967">
                  <c:v>10.864909000000001</c:v>
                </c:pt>
                <c:pt idx="35968">
                  <c:v>10.858682</c:v>
                </c:pt>
                <c:pt idx="35969">
                  <c:v>10.857860000000001</c:v>
                </c:pt>
                <c:pt idx="35970">
                  <c:v>10.863410999999999</c:v>
                </c:pt>
                <c:pt idx="35971">
                  <c:v>10.862691999999999</c:v>
                </c:pt>
                <c:pt idx="35972">
                  <c:v>10.860172</c:v>
                </c:pt>
                <c:pt idx="35973">
                  <c:v>10.85957</c:v>
                </c:pt>
                <c:pt idx="35974">
                  <c:v>10.856588</c:v>
                </c:pt>
                <c:pt idx="35975">
                  <c:v>10.855862</c:v>
                </c:pt>
                <c:pt idx="35976">
                  <c:v>10.858734999999999</c:v>
                </c:pt>
                <c:pt idx="35977">
                  <c:v>10.860979</c:v>
                </c:pt>
                <c:pt idx="35978">
                  <c:v>10.85966</c:v>
                </c:pt>
                <c:pt idx="35979">
                  <c:v>10.857716</c:v>
                </c:pt>
                <c:pt idx="35980">
                  <c:v>10.859797</c:v>
                </c:pt>
                <c:pt idx="35981">
                  <c:v>10.860927999999999</c:v>
                </c:pt>
                <c:pt idx="35982">
                  <c:v>10.85993</c:v>
                </c:pt>
                <c:pt idx="35983">
                  <c:v>10.857711</c:v>
                </c:pt>
                <c:pt idx="35984">
                  <c:v>10.857761999999999</c:v>
                </c:pt>
                <c:pt idx="35985">
                  <c:v>10.863018</c:v>
                </c:pt>
                <c:pt idx="35986">
                  <c:v>10.861698000000001</c:v>
                </c:pt>
                <c:pt idx="35987">
                  <c:v>10.854283000000001</c:v>
                </c:pt>
                <c:pt idx="35988">
                  <c:v>10.857009</c:v>
                </c:pt>
                <c:pt idx="35989">
                  <c:v>10.865724999999999</c:v>
                </c:pt>
                <c:pt idx="35990">
                  <c:v>10.864801</c:v>
                </c:pt>
                <c:pt idx="35991">
                  <c:v>10.863066</c:v>
                </c:pt>
                <c:pt idx="35992">
                  <c:v>10.865603</c:v>
                </c:pt>
                <c:pt idx="35993">
                  <c:v>10.864212999999999</c:v>
                </c:pt>
                <c:pt idx="35994">
                  <c:v>10.864720999999999</c:v>
                </c:pt>
                <c:pt idx="35995">
                  <c:v>10.868677</c:v>
                </c:pt>
                <c:pt idx="35996">
                  <c:v>10.868150999999999</c:v>
                </c:pt>
                <c:pt idx="35997">
                  <c:v>10.868681</c:v>
                </c:pt>
                <c:pt idx="35998">
                  <c:v>10.873659</c:v>
                </c:pt>
                <c:pt idx="35999">
                  <c:v>10.87649</c:v>
                </c:pt>
                <c:pt idx="36000">
                  <c:v>10.873177999999999</c:v>
                </c:pt>
                <c:pt idx="36001">
                  <c:v>10.87162</c:v>
                </c:pt>
                <c:pt idx="36002">
                  <c:v>10.876583999999999</c:v>
                </c:pt>
                <c:pt idx="36003">
                  <c:v>10.875764999999999</c:v>
                </c:pt>
                <c:pt idx="36004">
                  <c:v>10.8698</c:v>
                </c:pt>
                <c:pt idx="36005">
                  <c:v>10.868285</c:v>
                </c:pt>
                <c:pt idx="36006">
                  <c:v>10.872251</c:v>
                </c:pt>
                <c:pt idx="36007">
                  <c:v>10.873688</c:v>
                </c:pt>
                <c:pt idx="36008">
                  <c:v>10.868845</c:v>
                </c:pt>
                <c:pt idx="36009">
                  <c:v>10.868646999999999</c:v>
                </c:pt>
                <c:pt idx="36010">
                  <c:v>10.873813999999999</c:v>
                </c:pt>
                <c:pt idx="36011">
                  <c:v>10.876816</c:v>
                </c:pt>
                <c:pt idx="36012">
                  <c:v>10.874325000000001</c:v>
                </c:pt>
                <c:pt idx="36013">
                  <c:v>10.875287</c:v>
                </c:pt>
                <c:pt idx="36014">
                  <c:v>10.881475999999999</c:v>
                </c:pt>
                <c:pt idx="36015">
                  <c:v>10.877768</c:v>
                </c:pt>
                <c:pt idx="36016">
                  <c:v>10.870829000000001</c:v>
                </c:pt>
                <c:pt idx="36017">
                  <c:v>10.872367000000001</c:v>
                </c:pt>
                <c:pt idx="36018">
                  <c:v>10.875111</c:v>
                </c:pt>
                <c:pt idx="36019">
                  <c:v>10.872407000000001</c:v>
                </c:pt>
                <c:pt idx="36020">
                  <c:v>10.872911999999999</c:v>
                </c:pt>
                <c:pt idx="36021">
                  <c:v>10.876894999999999</c:v>
                </c:pt>
                <c:pt idx="36022">
                  <c:v>10.876225</c:v>
                </c:pt>
                <c:pt idx="36023">
                  <c:v>10.872104999999999</c:v>
                </c:pt>
                <c:pt idx="36024">
                  <c:v>10.870048000000001</c:v>
                </c:pt>
                <c:pt idx="36025">
                  <c:v>10.873673</c:v>
                </c:pt>
                <c:pt idx="36026">
                  <c:v>10.876253999999999</c:v>
                </c:pt>
                <c:pt idx="36027">
                  <c:v>10.872407000000001</c:v>
                </c:pt>
                <c:pt idx="36028">
                  <c:v>10.870391</c:v>
                </c:pt>
                <c:pt idx="36029">
                  <c:v>10.872956</c:v>
                </c:pt>
                <c:pt idx="36030">
                  <c:v>10.87433</c:v>
                </c:pt>
                <c:pt idx="36031">
                  <c:v>10.873671</c:v>
                </c:pt>
                <c:pt idx="36032">
                  <c:v>10.870616999999999</c:v>
                </c:pt>
                <c:pt idx="36033">
                  <c:v>10.868649</c:v>
                </c:pt>
                <c:pt idx="36034">
                  <c:v>10.871112999999999</c:v>
                </c:pt>
                <c:pt idx="36035">
                  <c:v>10.868641</c:v>
                </c:pt>
                <c:pt idx="36036">
                  <c:v>10.865977000000001</c:v>
                </c:pt>
                <c:pt idx="36037">
                  <c:v>10.873305</c:v>
                </c:pt>
                <c:pt idx="36038">
                  <c:v>10.876973</c:v>
                </c:pt>
                <c:pt idx="36039">
                  <c:v>10.873334</c:v>
                </c:pt>
                <c:pt idx="36040">
                  <c:v>10.873208999999999</c:v>
                </c:pt>
                <c:pt idx="36041">
                  <c:v>10.875188</c:v>
                </c:pt>
                <c:pt idx="36042">
                  <c:v>10.876131000000001</c:v>
                </c:pt>
                <c:pt idx="36043">
                  <c:v>10.878380999999999</c:v>
                </c:pt>
                <c:pt idx="36044">
                  <c:v>10.882103000000001</c:v>
                </c:pt>
                <c:pt idx="36045">
                  <c:v>10.885889000000001</c:v>
                </c:pt>
                <c:pt idx="36046">
                  <c:v>10.881959999999999</c:v>
                </c:pt>
                <c:pt idx="36047">
                  <c:v>10.876913</c:v>
                </c:pt>
                <c:pt idx="36048">
                  <c:v>10.879764</c:v>
                </c:pt>
                <c:pt idx="36049">
                  <c:v>10.883901</c:v>
                </c:pt>
                <c:pt idx="36050">
                  <c:v>10.883309000000001</c:v>
                </c:pt>
                <c:pt idx="36051">
                  <c:v>10.879303999999999</c:v>
                </c:pt>
                <c:pt idx="36052">
                  <c:v>10.87973</c:v>
                </c:pt>
                <c:pt idx="36053">
                  <c:v>10.883521</c:v>
                </c:pt>
                <c:pt idx="36054">
                  <c:v>10.881709000000001</c:v>
                </c:pt>
                <c:pt idx="36055">
                  <c:v>10.876911</c:v>
                </c:pt>
                <c:pt idx="36056">
                  <c:v>10.875524</c:v>
                </c:pt>
                <c:pt idx="36057">
                  <c:v>10.874908</c:v>
                </c:pt>
                <c:pt idx="36058">
                  <c:v>10.876104</c:v>
                </c:pt>
                <c:pt idx="36059">
                  <c:v>10.880895000000001</c:v>
                </c:pt>
                <c:pt idx="36060">
                  <c:v>10.879737</c:v>
                </c:pt>
                <c:pt idx="36061">
                  <c:v>10.874171</c:v>
                </c:pt>
                <c:pt idx="36062">
                  <c:v>10.875871</c:v>
                </c:pt>
                <c:pt idx="36063">
                  <c:v>10.883317999999999</c:v>
                </c:pt>
                <c:pt idx="36064">
                  <c:v>10.883917</c:v>
                </c:pt>
                <c:pt idx="36065">
                  <c:v>10.8773</c:v>
                </c:pt>
                <c:pt idx="36066">
                  <c:v>10.878612</c:v>
                </c:pt>
                <c:pt idx="36067">
                  <c:v>10.882108000000001</c:v>
                </c:pt>
                <c:pt idx="36068">
                  <c:v>10.879742</c:v>
                </c:pt>
                <c:pt idx="36069">
                  <c:v>10.879649000000001</c:v>
                </c:pt>
                <c:pt idx="36070">
                  <c:v>10.882349</c:v>
                </c:pt>
                <c:pt idx="36071">
                  <c:v>10.88639</c:v>
                </c:pt>
                <c:pt idx="36072">
                  <c:v>10.890470000000001</c:v>
                </c:pt>
                <c:pt idx="36073">
                  <c:v>10.889763</c:v>
                </c:pt>
                <c:pt idx="36074">
                  <c:v>10.887623</c:v>
                </c:pt>
                <c:pt idx="36075">
                  <c:v>10.890067999999999</c:v>
                </c:pt>
                <c:pt idx="36076">
                  <c:v>10.8955</c:v>
                </c:pt>
                <c:pt idx="36077">
                  <c:v>10.896763999999999</c:v>
                </c:pt>
                <c:pt idx="36078">
                  <c:v>10.893081</c:v>
                </c:pt>
                <c:pt idx="36079">
                  <c:v>10.890152</c:v>
                </c:pt>
                <c:pt idx="36080">
                  <c:v>10.889718</c:v>
                </c:pt>
                <c:pt idx="36081">
                  <c:v>10.891168</c:v>
                </c:pt>
                <c:pt idx="36082">
                  <c:v>10.892545</c:v>
                </c:pt>
                <c:pt idx="36083">
                  <c:v>10.893087</c:v>
                </c:pt>
                <c:pt idx="36084">
                  <c:v>10.896668999999999</c:v>
                </c:pt>
                <c:pt idx="36085">
                  <c:v>10.896782999999999</c:v>
                </c:pt>
                <c:pt idx="36086">
                  <c:v>10.893138</c:v>
                </c:pt>
                <c:pt idx="36087">
                  <c:v>10.894427</c:v>
                </c:pt>
                <c:pt idx="36088">
                  <c:v>10.895334999999999</c:v>
                </c:pt>
                <c:pt idx="36089">
                  <c:v>10.89395</c:v>
                </c:pt>
                <c:pt idx="36090">
                  <c:v>10.893335</c:v>
                </c:pt>
                <c:pt idx="36091">
                  <c:v>10.891646</c:v>
                </c:pt>
                <c:pt idx="36092">
                  <c:v>10.889431</c:v>
                </c:pt>
                <c:pt idx="36093">
                  <c:v>10.888074</c:v>
                </c:pt>
                <c:pt idx="36094">
                  <c:v>10.886419999999999</c:v>
                </c:pt>
                <c:pt idx="36095">
                  <c:v>10.884743</c:v>
                </c:pt>
                <c:pt idx="36096">
                  <c:v>10.887848999999999</c:v>
                </c:pt>
                <c:pt idx="36097">
                  <c:v>10.891462000000001</c:v>
                </c:pt>
                <c:pt idx="36098">
                  <c:v>10.889735999999999</c:v>
                </c:pt>
                <c:pt idx="36099">
                  <c:v>10.888729</c:v>
                </c:pt>
                <c:pt idx="36100">
                  <c:v>10.890003</c:v>
                </c:pt>
                <c:pt idx="36101">
                  <c:v>10.88688</c:v>
                </c:pt>
                <c:pt idx="36102">
                  <c:v>10.88373</c:v>
                </c:pt>
                <c:pt idx="36103">
                  <c:v>10.889098000000001</c:v>
                </c:pt>
                <c:pt idx="36104">
                  <c:v>10.89476</c:v>
                </c:pt>
                <c:pt idx="36105">
                  <c:v>10.892106999999999</c:v>
                </c:pt>
                <c:pt idx="36106">
                  <c:v>10.888044000000001</c:v>
                </c:pt>
                <c:pt idx="36107">
                  <c:v>10.890530999999999</c:v>
                </c:pt>
                <c:pt idx="36108">
                  <c:v>10.896286999999999</c:v>
                </c:pt>
                <c:pt idx="36109">
                  <c:v>10.894147</c:v>
                </c:pt>
                <c:pt idx="36110">
                  <c:v>10.89073</c:v>
                </c:pt>
                <c:pt idx="36111">
                  <c:v>10.895073</c:v>
                </c:pt>
                <c:pt idx="36112">
                  <c:v>10.896672000000001</c:v>
                </c:pt>
                <c:pt idx="36113">
                  <c:v>10.89404</c:v>
                </c:pt>
                <c:pt idx="36114">
                  <c:v>10.895407000000001</c:v>
                </c:pt>
                <c:pt idx="36115">
                  <c:v>10.900294000000001</c:v>
                </c:pt>
                <c:pt idx="36116">
                  <c:v>10.899941</c:v>
                </c:pt>
                <c:pt idx="36117">
                  <c:v>10.894686</c:v>
                </c:pt>
                <c:pt idx="36118">
                  <c:v>10.900039</c:v>
                </c:pt>
                <c:pt idx="36119">
                  <c:v>10.907219</c:v>
                </c:pt>
                <c:pt idx="36120">
                  <c:v>10.901059</c:v>
                </c:pt>
                <c:pt idx="36121">
                  <c:v>10.901194</c:v>
                </c:pt>
                <c:pt idx="36122">
                  <c:v>10.908505</c:v>
                </c:pt>
                <c:pt idx="36123">
                  <c:v>10.904696</c:v>
                </c:pt>
                <c:pt idx="36124">
                  <c:v>10.901149999999999</c:v>
                </c:pt>
                <c:pt idx="36125">
                  <c:v>10.903274</c:v>
                </c:pt>
                <c:pt idx="36126">
                  <c:v>10.901037000000001</c:v>
                </c:pt>
                <c:pt idx="36127">
                  <c:v>10.898023</c:v>
                </c:pt>
                <c:pt idx="36128">
                  <c:v>10.901642000000001</c:v>
                </c:pt>
                <c:pt idx="36129">
                  <c:v>10.903593000000001</c:v>
                </c:pt>
                <c:pt idx="36130">
                  <c:v>10.901757999999999</c:v>
                </c:pt>
                <c:pt idx="36131">
                  <c:v>10.901319000000001</c:v>
                </c:pt>
                <c:pt idx="36132">
                  <c:v>10.902666</c:v>
                </c:pt>
                <c:pt idx="36133">
                  <c:v>10.906701</c:v>
                </c:pt>
                <c:pt idx="36134">
                  <c:v>10.911747</c:v>
                </c:pt>
                <c:pt idx="36135">
                  <c:v>10.909827999999999</c:v>
                </c:pt>
                <c:pt idx="36136">
                  <c:v>10.903255</c:v>
                </c:pt>
                <c:pt idx="36137">
                  <c:v>10.904553</c:v>
                </c:pt>
                <c:pt idx="36138">
                  <c:v>10.909344000000001</c:v>
                </c:pt>
                <c:pt idx="36139">
                  <c:v>10.906191</c:v>
                </c:pt>
                <c:pt idx="36140">
                  <c:v>10.904842</c:v>
                </c:pt>
                <c:pt idx="36141">
                  <c:v>10.907783999999999</c:v>
                </c:pt>
                <c:pt idx="36142">
                  <c:v>10.904605</c:v>
                </c:pt>
                <c:pt idx="36143">
                  <c:v>10.902324999999999</c:v>
                </c:pt>
                <c:pt idx="36144">
                  <c:v>10.906518</c:v>
                </c:pt>
                <c:pt idx="36145">
                  <c:v>10.910651</c:v>
                </c:pt>
                <c:pt idx="36146">
                  <c:v>10.907662999999999</c:v>
                </c:pt>
                <c:pt idx="36147">
                  <c:v>10.901804</c:v>
                </c:pt>
                <c:pt idx="36148">
                  <c:v>10.89992</c:v>
                </c:pt>
                <c:pt idx="36149">
                  <c:v>10.901778</c:v>
                </c:pt>
                <c:pt idx="36150">
                  <c:v>10.905124000000001</c:v>
                </c:pt>
                <c:pt idx="36151">
                  <c:v>10.903562000000001</c:v>
                </c:pt>
                <c:pt idx="36152">
                  <c:v>10.904232</c:v>
                </c:pt>
                <c:pt idx="36153">
                  <c:v>10.911809</c:v>
                </c:pt>
                <c:pt idx="36154">
                  <c:v>10.909893</c:v>
                </c:pt>
                <c:pt idx="36155">
                  <c:v>10.903682</c:v>
                </c:pt>
                <c:pt idx="36156">
                  <c:v>10.905303</c:v>
                </c:pt>
                <c:pt idx="36157">
                  <c:v>10.909547</c:v>
                </c:pt>
                <c:pt idx="36158">
                  <c:v>10.910807999999999</c:v>
                </c:pt>
                <c:pt idx="36159">
                  <c:v>10.910045999999999</c:v>
                </c:pt>
                <c:pt idx="36160">
                  <c:v>10.91136</c:v>
                </c:pt>
                <c:pt idx="36161">
                  <c:v>10.910902</c:v>
                </c:pt>
                <c:pt idx="36162">
                  <c:v>10.909618999999999</c:v>
                </c:pt>
                <c:pt idx="36163">
                  <c:v>10.912262999999999</c:v>
                </c:pt>
                <c:pt idx="36164">
                  <c:v>10.91403</c:v>
                </c:pt>
                <c:pt idx="36165">
                  <c:v>10.913085000000001</c:v>
                </c:pt>
                <c:pt idx="36166">
                  <c:v>10.914407000000001</c:v>
                </c:pt>
                <c:pt idx="36167">
                  <c:v>10.916235</c:v>
                </c:pt>
                <c:pt idx="36168">
                  <c:v>10.913779</c:v>
                </c:pt>
                <c:pt idx="36169">
                  <c:v>10.911523000000001</c:v>
                </c:pt>
                <c:pt idx="36170">
                  <c:v>10.912773</c:v>
                </c:pt>
                <c:pt idx="36171">
                  <c:v>10.912822</c:v>
                </c:pt>
                <c:pt idx="36172">
                  <c:v>10.911465</c:v>
                </c:pt>
                <c:pt idx="36173">
                  <c:v>10.910916</c:v>
                </c:pt>
                <c:pt idx="36174">
                  <c:v>10.910757</c:v>
                </c:pt>
                <c:pt idx="36175">
                  <c:v>10.912212999999999</c:v>
                </c:pt>
                <c:pt idx="36176">
                  <c:v>10.914866999999999</c:v>
                </c:pt>
                <c:pt idx="36177">
                  <c:v>10.912077999999999</c:v>
                </c:pt>
                <c:pt idx="36178">
                  <c:v>10.909052000000001</c:v>
                </c:pt>
                <c:pt idx="36179">
                  <c:v>10.911341</c:v>
                </c:pt>
                <c:pt idx="36180">
                  <c:v>10.909413000000001</c:v>
                </c:pt>
                <c:pt idx="36181">
                  <c:v>10.905525000000001</c:v>
                </c:pt>
                <c:pt idx="36182">
                  <c:v>10.909224</c:v>
                </c:pt>
                <c:pt idx="36183">
                  <c:v>10.913363</c:v>
                </c:pt>
                <c:pt idx="36184">
                  <c:v>10.916114</c:v>
                </c:pt>
                <c:pt idx="36185">
                  <c:v>10.917386</c:v>
                </c:pt>
                <c:pt idx="36186">
                  <c:v>10.914992</c:v>
                </c:pt>
                <c:pt idx="36187">
                  <c:v>10.915005000000001</c:v>
                </c:pt>
                <c:pt idx="36188">
                  <c:v>10.917655999999999</c:v>
                </c:pt>
                <c:pt idx="36189">
                  <c:v>10.918240000000001</c:v>
                </c:pt>
                <c:pt idx="36190">
                  <c:v>10.917869</c:v>
                </c:pt>
                <c:pt idx="36191">
                  <c:v>10.918108</c:v>
                </c:pt>
                <c:pt idx="36192">
                  <c:v>10.915288</c:v>
                </c:pt>
                <c:pt idx="36193">
                  <c:v>10.914167000000001</c:v>
                </c:pt>
                <c:pt idx="36194">
                  <c:v>10.920980999999999</c:v>
                </c:pt>
                <c:pt idx="36195">
                  <c:v>10.923776999999999</c:v>
                </c:pt>
                <c:pt idx="36196">
                  <c:v>10.923028</c:v>
                </c:pt>
                <c:pt idx="36197">
                  <c:v>10.926195</c:v>
                </c:pt>
                <c:pt idx="36198">
                  <c:v>10.926095</c:v>
                </c:pt>
                <c:pt idx="36199">
                  <c:v>10.927644000000001</c:v>
                </c:pt>
                <c:pt idx="36200">
                  <c:v>10.931467</c:v>
                </c:pt>
                <c:pt idx="36201">
                  <c:v>10.931091</c:v>
                </c:pt>
                <c:pt idx="36202">
                  <c:v>10.930374</c:v>
                </c:pt>
                <c:pt idx="36203">
                  <c:v>10.929981</c:v>
                </c:pt>
                <c:pt idx="36204">
                  <c:v>10.929705999999999</c:v>
                </c:pt>
                <c:pt idx="36205">
                  <c:v>10.932085000000001</c:v>
                </c:pt>
                <c:pt idx="36206">
                  <c:v>10.935724</c:v>
                </c:pt>
                <c:pt idx="36207">
                  <c:v>10.931891</c:v>
                </c:pt>
                <c:pt idx="36208">
                  <c:v>10.926879</c:v>
                </c:pt>
                <c:pt idx="36209">
                  <c:v>10.929838</c:v>
                </c:pt>
                <c:pt idx="36210">
                  <c:v>10.928706999999999</c:v>
                </c:pt>
                <c:pt idx="36211">
                  <c:v>10.923954999999999</c:v>
                </c:pt>
                <c:pt idx="36212">
                  <c:v>10.928881000000001</c:v>
                </c:pt>
                <c:pt idx="36213">
                  <c:v>10.933044000000001</c:v>
                </c:pt>
                <c:pt idx="36214">
                  <c:v>10.928907000000001</c:v>
                </c:pt>
                <c:pt idx="36215">
                  <c:v>10.926902999999999</c:v>
                </c:pt>
                <c:pt idx="36216">
                  <c:v>10.927211</c:v>
                </c:pt>
                <c:pt idx="36217">
                  <c:v>10.922319999999999</c:v>
                </c:pt>
                <c:pt idx="36218">
                  <c:v>10.919171</c:v>
                </c:pt>
                <c:pt idx="36219">
                  <c:v>10.921651000000001</c:v>
                </c:pt>
                <c:pt idx="36220">
                  <c:v>10.922148</c:v>
                </c:pt>
                <c:pt idx="36221">
                  <c:v>10.917630000000001</c:v>
                </c:pt>
                <c:pt idx="36222">
                  <c:v>10.915372</c:v>
                </c:pt>
                <c:pt idx="36223">
                  <c:v>10.917984000000001</c:v>
                </c:pt>
                <c:pt idx="36224">
                  <c:v>10.917975999999999</c:v>
                </c:pt>
                <c:pt idx="36225">
                  <c:v>10.917892</c:v>
                </c:pt>
                <c:pt idx="36226">
                  <c:v>10.923997999999999</c:v>
                </c:pt>
                <c:pt idx="36227">
                  <c:v>10.926187000000001</c:v>
                </c:pt>
                <c:pt idx="36228">
                  <c:v>10.923418</c:v>
                </c:pt>
                <c:pt idx="36229">
                  <c:v>10.924376000000001</c:v>
                </c:pt>
                <c:pt idx="36230">
                  <c:v>10.930502000000001</c:v>
                </c:pt>
                <c:pt idx="36231">
                  <c:v>10.935411</c:v>
                </c:pt>
                <c:pt idx="36232">
                  <c:v>10.935715999999999</c:v>
                </c:pt>
                <c:pt idx="36233">
                  <c:v>10.93445</c:v>
                </c:pt>
                <c:pt idx="36234">
                  <c:v>10.932130000000001</c:v>
                </c:pt>
                <c:pt idx="36235">
                  <c:v>10.92862</c:v>
                </c:pt>
                <c:pt idx="36236">
                  <c:v>10.928115999999999</c:v>
                </c:pt>
                <c:pt idx="36237">
                  <c:v>10.928499</c:v>
                </c:pt>
                <c:pt idx="36238">
                  <c:v>10.929028000000001</c:v>
                </c:pt>
                <c:pt idx="36239">
                  <c:v>10.931877</c:v>
                </c:pt>
                <c:pt idx="36240">
                  <c:v>10.932617</c:v>
                </c:pt>
                <c:pt idx="36241">
                  <c:v>10.932364</c:v>
                </c:pt>
                <c:pt idx="36242">
                  <c:v>10.934867000000001</c:v>
                </c:pt>
                <c:pt idx="36243">
                  <c:v>10.932613</c:v>
                </c:pt>
                <c:pt idx="36244">
                  <c:v>10.92995</c:v>
                </c:pt>
                <c:pt idx="36245">
                  <c:v>10.934134</c:v>
                </c:pt>
                <c:pt idx="36246">
                  <c:v>10.936654000000001</c:v>
                </c:pt>
                <c:pt idx="36247">
                  <c:v>10.935192000000001</c:v>
                </c:pt>
                <c:pt idx="36248">
                  <c:v>10.937168</c:v>
                </c:pt>
                <c:pt idx="36249">
                  <c:v>10.936075000000001</c:v>
                </c:pt>
                <c:pt idx="36250">
                  <c:v>10.931581</c:v>
                </c:pt>
                <c:pt idx="36251">
                  <c:v>10.933294999999999</c:v>
                </c:pt>
                <c:pt idx="36252">
                  <c:v>10.938278</c:v>
                </c:pt>
                <c:pt idx="36253">
                  <c:v>10.938669000000001</c:v>
                </c:pt>
                <c:pt idx="36254">
                  <c:v>10.937886000000001</c:v>
                </c:pt>
                <c:pt idx="36255">
                  <c:v>10.940153</c:v>
                </c:pt>
                <c:pt idx="36256">
                  <c:v>10.941967999999999</c:v>
                </c:pt>
                <c:pt idx="36257">
                  <c:v>10.943476</c:v>
                </c:pt>
                <c:pt idx="36258">
                  <c:v>10.943647</c:v>
                </c:pt>
                <c:pt idx="36259">
                  <c:v>10.942451</c:v>
                </c:pt>
                <c:pt idx="36260">
                  <c:v>10.945403000000001</c:v>
                </c:pt>
                <c:pt idx="36261">
                  <c:v>10.944008999999999</c:v>
                </c:pt>
                <c:pt idx="36262">
                  <c:v>10.938883000000001</c:v>
                </c:pt>
                <c:pt idx="36263">
                  <c:v>10.938722</c:v>
                </c:pt>
                <c:pt idx="36264">
                  <c:v>10.939002</c:v>
                </c:pt>
                <c:pt idx="36265">
                  <c:v>10.939932000000001</c:v>
                </c:pt>
                <c:pt idx="36266">
                  <c:v>10.943078</c:v>
                </c:pt>
                <c:pt idx="36267">
                  <c:v>10.944877</c:v>
                </c:pt>
                <c:pt idx="36268">
                  <c:v>10.945019</c:v>
                </c:pt>
                <c:pt idx="36269">
                  <c:v>10.949014999999999</c:v>
                </c:pt>
                <c:pt idx="36270">
                  <c:v>10.952469000000001</c:v>
                </c:pt>
                <c:pt idx="36271">
                  <c:v>10.951238</c:v>
                </c:pt>
                <c:pt idx="36272">
                  <c:v>10.951178000000001</c:v>
                </c:pt>
                <c:pt idx="36273">
                  <c:v>10.948763</c:v>
                </c:pt>
                <c:pt idx="36274">
                  <c:v>10.947729000000001</c:v>
                </c:pt>
                <c:pt idx="36275">
                  <c:v>10.95036</c:v>
                </c:pt>
                <c:pt idx="36276">
                  <c:v>10.948081999999999</c:v>
                </c:pt>
                <c:pt idx="36277">
                  <c:v>10.943978</c:v>
                </c:pt>
                <c:pt idx="36278">
                  <c:v>10.945162</c:v>
                </c:pt>
                <c:pt idx="36279">
                  <c:v>10.947781000000001</c:v>
                </c:pt>
                <c:pt idx="36280">
                  <c:v>10.944075</c:v>
                </c:pt>
                <c:pt idx="36281">
                  <c:v>10.940205000000001</c:v>
                </c:pt>
                <c:pt idx="36282">
                  <c:v>10.942574</c:v>
                </c:pt>
                <c:pt idx="36283">
                  <c:v>10.941827</c:v>
                </c:pt>
                <c:pt idx="36284">
                  <c:v>10.941091999999999</c:v>
                </c:pt>
                <c:pt idx="36285">
                  <c:v>10.944796</c:v>
                </c:pt>
                <c:pt idx="36286">
                  <c:v>10.945527</c:v>
                </c:pt>
                <c:pt idx="36287">
                  <c:v>10.942570999999999</c:v>
                </c:pt>
                <c:pt idx="36288">
                  <c:v>10.943688999999999</c:v>
                </c:pt>
                <c:pt idx="36289">
                  <c:v>10.94781</c:v>
                </c:pt>
                <c:pt idx="36290">
                  <c:v>10.948320000000001</c:v>
                </c:pt>
                <c:pt idx="36291">
                  <c:v>10.945969</c:v>
                </c:pt>
                <c:pt idx="36292">
                  <c:v>10.950483999999999</c:v>
                </c:pt>
                <c:pt idx="36293">
                  <c:v>10.958807</c:v>
                </c:pt>
                <c:pt idx="36294">
                  <c:v>10.956694000000001</c:v>
                </c:pt>
                <c:pt idx="36295">
                  <c:v>10.951266</c:v>
                </c:pt>
                <c:pt idx="36296">
                  <c:v>10.952097999999999</c:v>
                </c:pt>
                <c:pt idx="36297">
                  <c:v>10.951093</c:v>
                </c:pt>
                <c:pt idx="36298">
                  <c:v>10.948505000000001</c:v>
                </c:pt>
                <c:pt idx="36299">
                  <c:v>10.950087</c:v>
                </c:pt>
                <c:pt idx="36300">
                  <c:v>10.947839</c:v>
                </c:pt>
                <c:pt idx="36301">
                  <c:v>10.947141999999999</c:v>
                </c:pt>
                <c:pt idx="36302">
                  <c:v>10.955101000000001</c:v>
                </c:pt>
                <c:pt idx="36303">
                  <c:v>10.955507000000001</c:v>
                </c:pt>
                <c:pt idx="36304">
                  <c:v>10.950946</c:v>
                </c:pt>
                <c:pt idx="36305">
                  <c:v>10.950343999999999</c:v>
                </c:pt>
                <c:pt idx="36306">
                  <c:v>10.950538</c:v>
                </c:pt>
                <c:pt idx="36307">
                  <c:v>10.948406</c:v>
                </c:pt>
                <c:pt idx="36308">
                  <c:v>10.946714</c:v>
                </c:pt>
                <c:pt idx="36309">
                  <c:v>10.949249999999999</c:v>
                </c:pt>
                <c:pt idx="36310">
                  <c:v>10.950589000000001</c:v>
                </c:pt>
                <c:pt idx="36311">
                  <c:v>10.949076</c:v>
                </c:pt>
                <c:pt idx="36312">
                  <c:v>10.950543</c:v>
                </c:pt>
                <c:pt idx="36313">
                  <c:v>10.951661</c:v>
                </c:pt>
                <c:pt idx="36314">
                  <c:v>10.950563000000001</c:v>
                </c:pt>
                <c:pt idx="36315">
                  <c:v>10.951155</c:v>
                </c:pt>
                <c:pt idx="36316">
                  <c:v>10.953326000000001</c:v>
                </c:pt>
                <c:pt idx="36317">
                  <c:v>10.952825000000001</c:v>
                </c:pt>
                <c:pt idx="36318">
                  <c:v>10.954298</c:v>
                </c:pt>
                <c:pt idx="36319">
                  <c:v>10.957601</c:v>
                </c:pt>
                <c:pt idx="36320">
                  <c:v>10.956493999999999</c:v>
                </c:pt>
                <c:pt idx="36321">
                  <c:v>10.957458000000001</c:v>
                </c:pt>
                <c:pt idx="36322">
                  <c:v>10.958791</c:v>
                </c:pt>
                <c:pt idx="36323">
                  <c:v>10.955214</c:v>
                </c:pt>
                <c:pt idx="36324">
                  <c:v>10.956481</c:v>
                </c:pt>
                <c:pt idx="36325">
                  <c:v>10.958717999999999</c:v>
                </c:pt>
                <c:pt idx="36326">
                  <c:v>10.954147000000001</c:v>
                </c:pt>
                <c:pt idx="36327">
                  <c:v>10.956709</c:v>
                </c:pt>
                <c:pt idx="36328">
                  <c:v>10.966039</c:v>
                </c:pt>
                <c:pt idx="36329">
                  <c:v>10.958459</c:v>
                </c:pt>
                <c:pt idx="36330">
                  <c:v>10.948584</c:v>
                </c:pt>
                <c:pt idx="36331">
                  <c:v>10.954884</c:v>
                </c:pt>
                <c:pt idx="36332">
                  <c:v>10.953708000000001</c:v>
                </c:pt>
                <c:pt idx="36333">
                  <c:v>10.944452</c:v>
                </c:pt>
                <c:pt idx="36334">
                  <c:v>10.947272999999999</c:v>
                </c:pt>
                <c:pt idx="36335">
                  <c:v>10.952906</c:v>
                </c:pt>
                <c:pt idx="36336">
                  <c:v>10.95149</c:v>
                </c:pt>
                <c:pt idx="36337">
                  <c:v>10.947767000000001</c:v>
                </c:pt>
                <c:pt idx="36338">
                  <c:v>10.948345</c:v>
                </c:pt>
                <c:pt idx="36339">
                  <c:v>10.954681000000001</c:v>
                </c:pt>
                <c:pt idx="36340">
                  <c:v>10.959898000000001</c:v>
                </c:pt>
                <c:pt idx="36341">
                  <c:v>10.960932</c:v>
                </c:pt>
                <c:pt idx="36342">
                  <c:v>10.960805000000001</c:v>
                </c:pt>
                <c:pt idx="36343">
                  <c:v>10.960857000000001</c:v>
                </c:pt>
                <c:pt idx="36344">
                  <c:v>10.962045</c:v>
                </c:pt>
                <c:pt idx="36345">
                  <c:v>10.960203999999999</c:v>
                </c:pt>
                <c:pt idx="36346">
                  <c:v>10.957838000000001</c:v>
                </c:pt>
                <c:pt idx="36347">
                  <c:v>10.959953000000001</c:v>
                </c:pt>
                <c:pt idx="36348">
                  <c:v>10.961358000000001</c:v>
                </c:pt>
                <c:pt idx="36349">
                  <c:v>10.962457000000001</c:v>
                </c:pt>
                <c:pt idx="36350">
                  <c:v>10.963730999999999</c:v>
                </c:pt>
                <c:pt idx="36351">
                  <c:v>10.963637</c:v>
                </c:pt>
                <c:pt idx="36352">
                  <c:v>10.965197</c:v>
                </c:pt>
                <c:pt idx="36353">
                  <c:v>10.964662000000001</c:v>
                </c:pt>
                <c:pt idx="36354">
                  <c:v>10.963372</c:v>
                </c:pt>
                <c:pt idx="36355">
                  <c:v>10.967993999999999</c:v>
                </c:pt>
                <c:pt idx="36356">
                  <c:v>10.973292000000001</c:v>
                </c:pt>
                <c:pt idx="36357">
                  <c:v>10.971908000000001</c:v>
                </c:pt>
                <c:pt idx="36358">
                  <c:v>10.968489</c:v>
                </c:pt>
                <c:pt idx="36359">
                  <c:v>10.969996</c:v>
                </c:pt>
                <c:pt idx="36360">
                  <c:v>10.97175</c:v>
                </c:pt>
                <c:pt idx="36361">
                  <c:v>10.966962000000001</c:v>
                </c:pt>
                <c:pt idx="36362">
                  <c:v>10.966043000000001</c:v>
                </c:pt>
                <c:pt idx="36363">
                  <c:v>10.973535</c:v>
                </c:pt>
                <c:pt idx="36364">
                  <c:v>10.975072000000001</c:v>
                </c:pt>
                <c:pt idx="36365">
                  <c:v>10.967741999999999</c:v>
                </c:pt>
                <c:pt idx="36366">
                  <c:v>10.963424</c:v>
                </c:pt>
                <c:pt idx="36367">
                  <c:v>10.964235</c:v>
                </c:pt>
                <c:pt idx="36368">
                  <c:v>10.967195</c:v>
                </c:pt>
                <c:pt idx="36369">
                  <c:v>10.967756</c:v>
                </c:pt>
                <c:pt idx="36370">
                  <c:v>10.965881</c:v>
                </c:pt>
                <c:pt idx="36371">
                  <c:v>10.965237999999999</c:v>
                </c:pt>
                <c:pt idx="36372">
                  <c:v>10.964902</c:v>
                </c:pt>
                <c:pt idx="36373">
                  <c:v>10.964869999999999</c:v>
                </c:pt>
                <c:pt idx="36374">
                  <c:v>10.966105000000001</c:v>
                </c:pt>
                <c:pt idx="36375">
                  <c:v>10.969376</c:v>
                </c:pt>
                <c:pt idx="36376">
                  <c:v>10.971109</c:v>
                </c:pt>
                <c:pt idx="36377">
                  <c:v>10.969675000000001</c:v>
                </c:pt>
                <c:pt idx="36378">
                  <c:v>10.971857999999999</c:v>
                </c:pt>
                <c:pt idx="36379">
                  <c:v>10.975379</c:v>
                </c:pt>
                <c:pt idx="36380">
                  <c:v>10.974301000000001</c:v>
                </c:pt>
                <c:pt idx="36381">
                  <c:v>10.973984</c:v>
                </c:pt>
                <c:pt idx="36382">
                  <c:v>10.976921000000001</c:v>
                </c:pt>
                <c:pt idx="36383">
                  <c:v>10.97218</c:v>
                </c:pt>
                <c:pt idx="36384">
                  <c:v>10.968093</c:v>
                </c:pt>
                <c:pt idx="36385">
                  <c:v>10.973451000000001</c:v>
                </c:pt>
                <c:pt idx="36386">
                  <c:v>10.97664</c:v>
                </c:pt>
                <c:pt idx="36387">
                  <c:v>10.976438999999999</c:v>
                </c:pt>
                <c:pt idx="36388">
                  <c:v>10.977993</c:v>
                </c:pt>
                <c:pt idx="36389">
                  <c:v>10.981919</c:v>
                </c:pt>
                <c:pt idx="36390">
                  <c:v>10.987940999999999</c:v>
                </c:pt>
                <c:pt idx="36391">
                  <c:v>10.987992999999999</c:v>
                </c:pt>
                <c:pt idx="36392">
                  <c:v>10.980848</c:v>
                </c:pt>
                <c:pt idx="36393">
                  <c:v>10.980896</c:v>
                </c:pt>
                <c:pt idx="36394">
                  <c:v>10.990411</c:v>
                </c:pt>
                <c:pt idx="36395">
                  <c:v>10.992025</c:v>
                </c:pt>
                <c:pt idx="36396">
                  <c:v>10.986340999999999</c:v>
                </c:pt>
                <c:pt idx="36397">
                  <c:v>10.985538999999999</c:v>
                </c:pt>
                <c:pt idx="36398">
                  <c:v>10.984076</c:v>
                </c:pt>
                <c:pt idx="36399">
                  <c:v>10.98193</c:v>
                </c:pt>
                <c:pt idx="36400">
                  <c:v>10.9842</c:v>
                </c:pt>
                <c:pt idx="36401">
                  <c:v>10.984368</c:v>
                </c:pt>
                <c:pt idx="36402">
                  <c:v>10.979539000000001</c:v>
                </c:pt>
                <c:pt idx="36403">
                  <c:v>10.977155</c:v>
                </c:pt>
                <c:pt idx="36404">
                  <c:v>10.978483000000001</c:v>
                </c:pt>
                <c:pt idx="36405">
                  <c:v>10.974332</c:v>
                </c:pt>
                <c:pt idx="36406">
                  <c:v>10.969436</c:v>
                </c:pt>
                <c:pt idx="36407">
                  <c:v>10.970222</c:v>
                </c:pt>
                <c:pt idx="36408">
                  <c:v>10.973647</c:v>
                </c:pt>
                <c:pt idx="36409">
                  <c:v>10.978902</c:v>
                </c:pt>
                <c:pt idx="36410">
                  <c:v>10.985246</c:v>
                </c:pt>
                <c:pt idx="36411">
                  <c:v>10.987572999999999</c:v>
                </c:pt>
                <c:pt idx="36412">
                  <c:v>10.986029</c:v>
                </c:pt>
                <c:pt idx="36413">
                  <c:v>10.985810000000001</c:v>
                </c:pt>
                <c:pt idx="36414">
                  <c:v>10.989018</c:v>
                </c:pt>
                <c:pt idx="36415">
                  <c:v>10.990373</c:v>
                </c:pt>
                <c:pt idx="36416">
                  <c:v>10.98837</c:v>
                </c:pt>
                <c:pt idx="36417">
                  <c:v>10.990145</c:v>
                </c:pt>
                <c:pt idx="36418">
                  <c:v>10.990777</c:v>
                </c:pt>
                <c:pt idx="36419">
                  <c:v>10.983872</c:v>
                </c:pt>
                <c:pt idx="36420">
                  <c:v>10.982032999999999</c:v>
                </c:pt>
                <c:pt idx="36421">
                  <c:v>10.985199</c:v>
                </c:pt>
                <c:pt idx="36422">
                  <c:v>10.983141</c:v>
                </c:pt>
                <c:pt idx="36423">
                  <c:v>10.984318</c:v>
                </c:pt>
                <c:pt idx="36424">
                  <c:v>10.992725</c:v>
                </c:pt>
                <c:pt idx="36425">
                  <c:v>10.993439</c:v>
                </c:pt>
                <c:pt idx="36426">
                  <c:v>10.988009999999999</c:v>
                </c:pt>
                <c:pt idx="36427">
                  <c:v>10.988098000000001</c:v>
                </c:pt>
                <c:pt idx="36428">
                  <c:v>10.991512</c:v>
                </c:pt>
                <c:pt idx="36429">
                  <c:v>10.993641999999999</c:v>
                </c:pt>
                <c:pt idx="36430">
                  <c:v>10.990780000000001</c:v>
                </c:pt>
                <c:pt idx="36431">
                  <c:v>10.982825</c:v>
                </c:pt>
                <c:pt idx="36432">
                  <c:v>10.982734000000001</c:v>
                </c:pt>
                <c:pt idx="36433">
                  <c:v>10.988927</c:v>
                </c:pt>
                <c:pt idx="36434">
                  <c:v>10.989564</c:v>
                </c:pt>
                <c:pt idx="36435">
                  <c:v>10.989582</c:v>
                </c:pt>
                <c:pt idx="36436">
                  <c:v>10.994104</c:v>
                </c:pt>
                <c:pt idx="36437">
                  <c:v>10.996839</c:v>
                </c:pt>
                <c:pt idx="36438">
                  <c:v>10.996130000000001</c:v>
                </c:pt>
                <c:pt idx="36439">
                  <c:v>10.994584</c:v>
                </c:pt>
                <c:pt idx="36440">
                  <c:v>10.991963</c:v>
                </c:pt>
                <c:pt idx="36441">
                  <c:v>10.993008</c:v>
                </c:pt>
                <c:pt idx="36442">
                  <c:v>10.993064</c:v>
                </c:pt>
                <c:pt idx="36443">
                  <c:v>10.988818</c:v>
                </c:pt>
                <c:pt idx="36444">
                  <c:v>10.989108999999999</c:v>
                </c:pt>
                <c:pt idx="36445">
                  <c:v>10.990403000000001</c:v>
                </c:pt>
                <c:pt idx="36446">
                  <c:v>10.98865</c:v>
                </c:pt>
                <c:pt idx="36447">
                  <c:v>10.993983</c:v>
                </c:pt>
                <c:pt idx="36448">
                  <c:v>10.996731</c:v>
                </c:pt>
                <c:pt idx="36449">
                  <c:v>10.992295</c:v>
                </c:pt>
                <c:pt idx="36450">
                  <c:v>10.992891</c:v>
                </c:pt>
                <c:pt idx="36451">
                  <c:v>10.994555999999999</c:v>
                </c:pt>
                <c:pt idx="36452">
                  <c:v>10.994344</c:v>
                </c:pt>
                <c:pt idx="36453">
                  <c:v>10.99283</c:v>
                </c:pt>
                <c:pt idx="36454">
                  <c:v>10.990615999999999</c:v>
                </c:pt>
                <c:pt idx="36455">
                  <c:v>10.991879000000001</c:v>
                </c:pt>
                <c:pt idx="36456">
                  <c:v>10.993849000000001</c:v>
                </c:pt>
                <c:pt idx="36457">
                  <c:v>10.994194</c:v>
                </c:pt>
                <c:pt idx="36458">
                  <c:v>10.997045999999999</c:v>
                </c:pt>
                <c:pt idx="36459">
                  <c:v>10.996658</c:v>
                </c:pt>
                <c:pt idx="36460">
                  <c:v>10.991216</c:v>
                </c:pt>
                <c:pt idx="36461">
                  <c:v>10.993335999999999</c:v>
                </c:pt>
                <c:pt idx="36462">
                  <c:v>10.995933000000001</c:v>
                </c:pt>
                <c:pt idx="36463">
                  <c:v>10.990252</c:v>
                </c:pt>
                <c:pt idx="36464">
                  <c:v>10.990626000000001</c:v>
                </c:pt>
                <c:pt idx="36465">
                  <c:v>10.994759</c:v>
                </c:pt>
                <c:pt idx="36466">
                  <c:v>10.989667000000001</c:v>
                </c:pt>
                <c:pt idx="36467">
                  <c:v>10.986973000000001</c:v>
                </c:pt>
                <c:pt idx="36468">
                  <c:v>10.993734999999999</c:v>
                </c:pt>
                <c:pt idx="36469">
                  <c:v>10.992046999999999</c:v>
                </c:pt>
                <c:pt idx="36470">
                  <c:v>10.987679999999999</c:v>
                </c:pt>
                <c:pt idx="36471">
                  <c:v>10.991059999999999</c:v>
                </c:pt>
                <c:pt idx="36472">
                  <c:v>10.991737000000001</c:v>
                </c:pt>
                <c:pt idx="36473">
                  <c:v>10.991153000000001</c:v>
                </c:pt>
                <c:pt idx="36474">
                  <c:v>10.991781</c:v>
                </c:pt>
                <c:pt idx="36475">
                  <c:v>10.992316000000001</c:v>
                </c:pt>
                <c:pt idx="36476">
                  <c:v>10.996452</c:v>
                </c:pt>
                <c:pt idx="36477">
                  <c:v>10.998078</c:v>
                </c:pt>
                <c:pt idx="36478">
                  <c:v>10.997180999999999</c:v>
                </c:pt>
                <c:pt idx="36479">
                  <c:v>10.999518999999999</c:v>
                </c:pt>
                <c:pt idx="36480">
                  <c:v>11.000798</c:v>
                </c:pt>
                <c:pt idx="36481">
                  <c:v>10.998575000000001</c:v>
                </c:pt>
                <c:pt idx="36482">
                  <c:v>11.002207</c:v>
                </c:pt>
                <c:pt idx="36483">
                  <c:v>11.004591</c:v>
                </c:pt>
                <c:pt idx="36484">
                  <c:v>11.001537000000001</c:v>
                </c:pt>
                <c:pt idx="36485">
                  <c:v>11.002697</c:v>
                </c:pt>
                <c:pt idx="36486">
                  <c:v>11.003107999999999</c:v>
                </c:pt>
                <c:pt idx="36487">
                  <c:v>11.002806</c:v>
                </c:pt>
                <c:pt idx="36488">
                  <c:v>11.002188</c:v>
                </c:pt>
                <c:pt idx="36489">
                  <c:v>11.000206</c:v>
                </c:pt>
                <c:pt idx="36490">
                  <c:v>11.00004</c:v>
                </c:pt>
                <c:pt idx="36491">
                  <c:v>11.002164</c:v>
                </c:pt>
                <c:pt idx="36492">
                  <c:v>11.003114999999999</c:v>
                </c:pt>
                <c:pt idx="36493">
                  <c:v>11.002386</c:v>
                </c:pt>
                <c:pt idx="36494">
                  <c:v>11.004135</c:v>
                </c:pt>
                <c:pt idx="36495">
                  <c:v>11.004037</c:v>
                </c:pt>
                <c:pt idx="36496">
                  <c:v>11.003308000000001</c:v>
                </c:pt>
                <c:pt idx="36497">
                  <c:v>11.007523000000001</c:v>
                </c:pt>
                <c:pt idx="36498">
                  <c:v>11.009849000000001</c:v>
                </c:pt>
                <c:pt idx="36499">
                  <c:v>11.012135000000001</c:v>
                </c:pt>
                <c:pt idx="36500">
                  <c:v>11.016785</c:v>
                </c:pt>
                <c:pt idx="36501">
                  <c:v>11.016761000000001</c:v>
                </c:pt>
                <c:pt idx="36502">
                  <c:v>11.011665000000001</c:v>
                </c:pt>
                <c:pt idx="36503">
                  <c:v>11.009550000000001</c:v>
                </c:pt>
                <c:pt idx="36504">
                  <c:v>11.01093</c:v>
                </c:pt>
                <c:pt idx="36505">
                  <c:v>11.008881000000001</c:v>
                </c:pt>
                <c:pt idx="36506">
                  <c:v>11.008689</c:v>
                </c:pt>
                <c:pt idx="36507">
                  <c:v>11.012699</c:v>
                </c:pt>
                <c:pt idx="36508">
                  <c:v>11.01172</c:v>
                </c:pt>
                <c:pt idx="36509">
                  <c:v>11.009135000000001</c:v>
                </c:pt>
                <c:pt idx="36510">
                  <c:v>11.011850000000001</c:v>
                </c:pt>
                <c:pt idx="36511">
                  <c:v>11.008744999999999</c:v>
                </c:pt>
                <c:pt idx="36512">
                  <c:v>11.005243999999999</c:v>
                </c:pt>
                <c:pt idx="36513">
                  <c:v>11.012416999999999</c:v>
                </c:pt>
                <c:pt idx="36514">
                  <c:v>11.018314</c:v>
                </c:pt>
                <c:pt idx="36515">
                  <c:v>11.015459</c:v>
                </c:pt>
                <c:pt idx="36516">
                  <c:v>11.012115</c:v>
                </c:pt>
                <c:pt idx="36517">
                  <c:v>11.014004999999999</c:v>
                </c:pt>
                <c:pt idx="36518">
                  <c:v>11.016598</c:v>
                </c:pt>
                <c:pt idx="36519">
                  <c:v>11.017239999999999</c:v>
                </c:pt>
                <c:pt idx="36520">
                  <c:v>11.015148999999999</c:v>
                </c:pt>
                <c:pt idx="36521">
                  <c:v>11.011798000000001</c:v>
                </c:pt>
                <c:pt idx="36522">
                  <c:v>11.011225</c:v>
                </c:pt>
                <c:pt idx="36523">
                  <c:v>11.012561</c:v>
                </c:pt>
                <c:pt idx="36524">
                  <c:v>11.012869</c:v>
                </c:pt>
                <c:pt idx="36525">
                  <c:v>11.011084</c:v>
                </c:pt>
                <c:pt idx="36526">
                  <c:v>11.013263</c:v>
                </c:pt>
                <c:pt idx="36527">
                  <c:v>11.017868</c:v>
                </c:pt>
                <c:pt idx="36528">
                  <c:v>11.013648</c:v>
                </c:pt>
                <c:pt idx="36529">
                  <c:v>11.006402</c:v>
                </c:pt>
                <c:pt idx="36530">
                  <c:v>11.008073</c:v>
                </c:pt>
                <c:pt idx="36531">
                  <c:v>11.011457999999999</c:v>
                </c:pt>
                <c:pt idx="36532">
                  <c:v>11.009993</c:v>
                </c:pt>
                <c:pt idx="36533">
                  <c:v>11.007783</c:v>
                </c:pt>
                <c:pt idx="36534">
                  <c:v>11.009036</c:v>
                </c:pt>
                <c:pt idx="36535">
                  <c:v>11.012563999999999</c:v>
                </c:pt>
                <c:pt idx="36536">
                  <c:v>11.014841000000001</c:v>
                </c:pt>
                <c:pt idx="36537">
                  <c:v>11.016124</c:v>
                </c:pt>
                <c:pt idx="36538">
                  <c:v>11.016022</c:v>
                </c:pt>
                <c:pt idx="36539">
                  <c:v>11.018677</c:v>
                </c:pt>
                <c:pt idx="36540">
                  <c:v>11.021931</c:v>
                </c:pt>
                <c:pt idx="36541">
                  <c:v>11.018462</c:v>
                </c:pt>
                <c:pt idx="36542">
                  <c:v>11.015946</c:v>
                </c:pt>
                <c:pt idx="36543">
                  <c:v>11.019155</c:v>
                </c:pt>
                <c:pt idx="36544">
                  <c:v>11.02206</c:v>
                </c:pt>
                <c:pt idx="36545">
                  <c:v>11.019577999999999</c:v>
                </c:pt>
                <c:pt idx="36546">
                  <c:v>11.016408</c:v>
                </c:pt>
                <c:pt idx="36547">
                  <c:v>11.019848</c:v>
                </c:pt>
                <c:pt idx="36548">
                  <c:v>11.023876</c:v>
                </c:pt>
                <c:pt idx="36549">
                  <c:v>11.020009999999999</c:v>
                </c:pt>
                <c:pt idx="36550">
                  <c:v>11.015578</c:v>
                </c:pt>
                <c:pt idx="36551">
                  <c:v>11.016972000000001</c:v>
                </c:pt>
                <c:pt idx="36552">
                  <c:v>11.018326</c:v>
                </c:pt>
                <c:pt idx="36553">
                  <c:v>11.016823</c:v>
                </c:pt>
                <c:pt idx="36554">
                  <c:v>11.018266000000001</c:v>
                </c:pt>
                <c:pt idx="36555">
                  <c:v>11.019339</c:v>
                </c:pt>
                <c:pt idx="36556">
                  <c:v>11.016268</c:v>
                </c:pt>
                <c:pt idx="36557">
                  <c:v>11.015509</c:v>
                </c:pt>
                <c:pt idx="36558">
                  <c:v>11.015827</c:v>
                </c:pt>
                <c:pt idx="36559">
                  <c:v>11.015746999999999</c:v>
                </c:pt>
                <c:pt idx="36560">
                  <c:v>11.023225999999999</c:v>
                </c:pt>
                <c:pt idx="36561">
                  <c:v>11.026820000000001</c:v>
                </c:pt>
                <c:pt idx="36562">
                  <c:v>11.023631999999999</c:v>
                </c:pt>
                <c:pt idx="36563">
                  <c:v>11.029450000000001</c:v>
                </c:pt>
                <c:pt idx="36564">
                  <c:v>11.034348</c:v>
                </c:pt>
                <c:pt idx="36565">
                  <c:v>11.030398999999999</c:v>
                </c:pt>
                <c:pt idx="36566">
                  <c:v>11.026954999999999</c:v>
                </c:pt>
                <c:pt idx="36567">
                  <c:v>11.027678</c:v>
                </c:pt>
                <c:pt idx="36568">
                  <c:v>11.027326</c:v>
                </c:pt>
                <c:pt idx="36569">
                  <c:v>11.026621</c:v>
                </c:pt>
                <c:pt idx="36570">
                  <c:v>11.026806000000001</c:v>
                </c:pt>
                <c:pt idx="36571">
                  <c:v>11.024891999999999</c:v>
                </c:pt>
                <c:pt idx="36572">
                  <c:v>11.025396000000001</c:v>
                </c:pt>
                <c:pt idx="36573">
                  <c:v>11.02702</c:v>
                </c:pt>
                <c:pt idx="36574">
                  <c:v>11.025872</c:v>
                </c:pt>
                <c:pt idx="36575">
                  <c:v>11.02854</c:v>
                </c:pt>
                <c:pt idx="36576">
                  <c:v>11.029254</c:v>
                </c:pt>
                <c:pt idx="36577">
                  <c:v>11.024039</c:v>
                </c:pt>
                <c:pt idx="36578">
                  <c:v>11.023764999999999</c:v>
                </c:pt>
                <c:pt idx="36579">
                  <c:v>11.025236</c:v>
                </c:pt>
                <c:pt idx="36580">
                  <c:v>11.024349000000001</c:v>
                </c:pt>
                <c:pt idx="36581">
                  <c:v>11.028713</c:v>
                </c:pt>
                <c:pt idx="36582">
                  <c:v>11.030291999999999</c:v>
                </c:pt>
                <c:pt idx="36583">
                  <c:v>11.028665</c:v>
                </c:pt>
                <c:pt idx="36584">
                  <c:v>11.030989999999999</c:v>
                </c:pt>
                <c:pt idx="36585">
                  <c:v>11.033480000000001</c:v>
                </c:pt>
                <c:pt idx="36586">
                  <c:v>11.032564000000001</c:v>
                </c:pt>
                <c:pt idx="36587">
                  <c:v>11.032601</c:v>
                </c:pt>
                <c:pt idx="36588">
                  <c:v>11.036709</c:v>
                </c:pt>
                <c:pt idx="36589">
                  <c:v>11.03697</c:v>
                </c:pt>
                <c:pt idx="36590">
                  <c:v>11.031790000000001</c:v>
                </c:pt>
                <c:pt idx="36591">
                  <c:v>11.031128000000001</c:v>
                </c:pt>
                <c:pt idx="36592">
                  <c:v>11.034221000000001</c:v>
                </c:pt>
                <c:pt idx="36593">
                  <c:v>11.029387</c:v>
                </c:pt>
                <c:pt idx="36594">
                  <c:v>11.023434</c:v>
                </c:pt>
                <c:pt idx="36595">
                  <c:v>11.026747</c:v>
                </c:pt>
                <c:pt idx="36596">
                  <c:v>11.0251</c:v>
                </c:pt>
                <c:pt idx="36597">
                  <c:v>11.023781</c:v>
                </c:pt>
                <c:pt idx="36598">
                  <c:v>11.0319</c:v>
                </c:pt>
                <c:pt idx="36599">
                  <c:v>11.032503999999999</c:v>
                </c:pt>
                <c:pt idx="36600">
                  <c:v>11.027412</c:v>
                </c:pt>
                <c:pt idx="36601">
                  <c:v>11.032778</c:v>
                </c:pt>
                <c:pt idx="36602">
                  <c:v>11.038659000000001</c:v>
                </c:pt>
                <c:pt idx="36603">
                  <c:v>11.039037</c:v>
                </c:pt>
                <c:pt idx="36604">
                  <c:v>11.042133</c:v>
                </c:pt>
                <c:pt idx="36605">
                  <c:v>11.042679</c:v>
                </c:pt>
                <c:pt idx="36606">
                  <c:v>11.0404</c:v>
                </c:pt>
                <c:pt idx="36607">
                  <c:v>11.039505</c:v>
                </c:pt>
                <c:pt idx="36608">
                  <c:v>11.038468999999999</c:v>
                </c:pt>
                <c:pt idx="36609">
                  <c:v>11.039723</c:v>
                </c:pt>
                <c:pt idx="36610">
                  <c:v>11.038477</c:v>
                </c:pt>
                <c:pt idx="36611">
                  <c:v>11.039823</c:v>
                </c:pt>
                <c:pt idx="36612">
                  <c:v>11.044575</c:v>
                </c:pt>
                <c:pt idx="36613">
                  <c:v>11.04288</c:v>
                </c:pt>
                <c:pt idx="36614">
                  <c:v>11.039040999999999</c:v>
                </c:pt>
                <c:pt idx="36615">
                  <c:v>11.038259</c:v>
                </c:pt>
                <c:pt idx="36616">
                  <c:v>11.037648000000001</c:v>
                </c:pt>
                <c:pt idx="36617">
                  <c:v>11.040486</c:v>
                </c:pt>
                <c:pt idx="36618">
                  <c:v>11.043124000000001</c:v>
                </c:pt>
                <c:pt idx="36619">
                  <c:v>11.038555000000001</c:v>
                </c:pt>
                <c:pt idx="36620">
                  <c:v>11.037015</c:v>
                </c:pt>
                <c:pt idx="36621">
                  <c:v>11.043388999999999</c:v>
                </c:pt>
                <c:pt idx="36622">
                  <c:v>11.041195</c:v>
                </c:pt>
                <c:pt idx="36623">
                  <c:v>11.033567</c:v>
                </c:pt>
                <c:pt idx="36624">
                  <c:v>11.032723000000001</c:v>
                </c:pt>
                <c:pt idx="36625">
                  <c:v>11.037545</c:v>
                </c:pt>
                <c:pt idx="36626">
                  <c:v>11.040735</c:v>
                </c:pt>
                <c:pt idx="36627">
                  <c:v>11.039617</c:v>
                </c:pt>
                <c:pt idx="36628">
                  <c:v>11.039935</c:v>
                </c:pt>
                <c:pt idx="36629">
                  <c:v>11.047075</c:v>
                </c:pt>
                <c:pt idx="36630">
                  <c:v>11.048957</c:v>
                </c:pt>
                <c:pt idx="36631">
                  <c:v>11.043912000000001</c:v>
                </c:pt>
                <c:pt idx="36632">
                  <c:v>11.046111</c:v>
                </c:pt>
                <c:pt idx="36633">
                  <c:v>11.052012</c:v>
                </c:pt>
                <c:pt idx="36634">
                  <c:v>11.052811</c:v>
                </c:pt>
                <c:pt idx="36635">
                  <c:v>11.052021</c:v>
                </c:pt>
                <c:pt idx="36636">
                  <c:v>11.05179</c:v>
                </c:pt>
                <c:pt idx="36637">
                  <c:v>11.049709999999999</c:v>
                </c:pt>
                <c:pt idx="36638">
                  <c:v>11.049408</c:v>
                </c:pt>
                <c:pt idx="36639">
                  <c:v>11.049994999999999</c:v>
                </c:pt>
                <c:pt idx="36640">
                  <c:v>11.051029</c:v>
                </c:pt>
                <c:pt idx="36641">
                  <c:v>11.050746999999999</c:v>
                </c:pt>
                <c:pt idx="36642">
                  <c:v>11.048545000000001</c:v>
                </c:pt>
                <c:pt idx="36643">
                  <c:v>11.050352</c:v>
                </c:pt>
                <c:pt idx="36644">
                  <c:v>11.049692</c:v>
                </c:pt>
                <c:pt idx="36645">
                  <c:v>11.048491</c:v>
                </c:pt>
                <c:pt idx="36646">
                  <c:v>11.050105</c:v>
                </c:pt>
                <c:pt idx="36647">
                  <c:v>11.047160999999999</c:v>
                </c:pt>
                <c:pt idx="36648">
                  <c:v>11.04494</c:v>
                </c:pt>
                <c:pt idx="36649">
                  <c:v>11.049642</c:v>
                </c:pt>
                <c:pt idx="36650">
                  <c:v>11.051923</c:v>
                </c:pt>
                <c:pt idx="36651">
                  <c:v>11.049901999999999</c:v>
                </c:pt>
                <c:pt idx="36652">
                  <c:v>11.050848</c:v>
                </c:pt>
                <c:pt idx="36653">
                  <c:v>11.053807000000001</c:v>
                </c:pt>
                <c:pt idx="36654">
                  <c:v>11.051334000000001</c:v>
                </c:pt>
                <c:pt idx="36655">
                  <c:v>11.048636</c:v>
                </c:pt>
                <c:pt idx="36656">
                  <c:v>11.049348999999999</c:v>
                </c:pt>
                <c:pt idx="36657">
                  <c:v>11.049407</c:v>
                </c:pt>
                <c:pt idx="36658">
                  <c:v>11.050857000000001</c:v>
                </c:pt>
                <c:pt idx="36659">
                  <c:v>11.052492000000001</c:v>
                </c:pt>
                <c:pt idx="36660">
                  <c:v>11.050762000000001</c:v>
                </c:pt>
                <c:pt idx="36661">
                  <c:v>11.0511</c:v>
                </c:pt>
                <c:pt idx="36662">
                  <c:v>11.056055000000001</c:v>
                </c:pt>
                <c:pt idx="36663">
                  <c:v>11.057168000000001</c:v>
                </c:pt>
                <c:pt idx="36664">
                  <c:v>11.053129999999999</c:v>
                </c:pt>
                <c:pt idx="36665">
                  <c:v>11.053569</c:v>
                </c:pt>
                <c:pt idx="36666">
                  <c:v>11.055977</c:v>
                </c:pt>
                <c:pt idx="36667">
                  <c:v>11.055206999999999</c:v>
                </c:pt>
                <c:pt idx="36668">
                  <c:v>11.052655</c:v>
                </c:pt>
                <c:pt idx="36669">
                  <c:v>11.048819</c:v>
                </c:pt>
                <c:pt idx="36670">
                  <c:v>11.050465000000001</c:v>
                </c:pt>
                <c:pt idx="36671">
                  <c:v>11.053087</c:v>
                </c:pt>
                <c:pt idx="36672">
                  <c:v>11.051999</c:v>
                </c:pt>
                <c:pt idx="36673">
                  <c:v>11.057904000000001</c:v>
                </c:pt>
                <c:pt idx="36674">
                  <c:v>11.060356000000001</c:v>
                </c:pt>
                <c:pt idx="36675">
                  <c:v>11.054463999999999</c:v>
                </c:pt>
                <c:pt idx="36676">
                  <c:v>11.052434</c:v>
                </c:pt>
                <c:pt idx="36677">
                  <c:v>11.053528</c:v>
                </c:pt>
                <c:pt idx="36678">
                  <c:v>11.054009000000001</c:v>
                </c:pt>
                <c:pt idx="36679">
                  <c:v>11.052068</c:v>
                </c:pt>
                <c:pt idx="36680">
                  <c:v>11.052383000000001</c:v>
                </c:pt>
                <c:pt idx="36681">
                  <c:v>11.056718</c:v>
                </c:pt>
                <c:pt idx="36682">
                  <c:v>11.056303</c:v>
                </c:pt>
                <c:pt idx="36683">
                  <c:v>11.054439</c:v>
                </c:pt>
                <c:pt idx="36684">
                  <c:v>11.056067000000001</c:v>
                </c:pt>
                <c:pt idx="36685">
                  <c:v>11.060238</c:v>
                </c:pt>
                <c:pt idx="36686">
                  <c:v>11.060845</c:v>
                </c:pt>
                <c:pt idx="36687">
                  <c:v>11.054403000000001</c:v>
                </c:pt>
                <c:pt idx="36688">
                  <c:v>11.054914</c:v>
                </c:pt>
                <c:pt idx="36689">
                  <c:v>11.059317999999999</c:v>
                </c:pt>
                <c:pt idx="36690">
                  <c:v>11.054387999999999</c:v>
                </c:pt>
                <c:pt idx="36691">
                  <c:v>11.054142000000001</c:v>
                </c:pt>
                <c:pt idx="36692">
                  <c:v>11.058908000000001</c:v>
                </c:pt>
                <c:pt idx="36693">
                  <c:v>11.056511</c:v>
                </c:pt>
                <c:pt idx="36694">
                  <c:v>11.055992</c:v>
                </c:pt>
                <c:pt idx="36695">
                  <c:v>11.057973</c:v>
                </c:pt>
                <c:pt idx="36696">
                  <c:v>11.055999</c:v>
                </c:pt>
                <c:pt idx="36697">
                  <c:v>11.057292</c:v>
                </c:pt>
                <c:pt idx="36698">
                  <c:v>11.055458</c:v>
                </c:pt>
                <c:pt idx="36699">
                  <c:v>11.051382</c:v>
                </c:pt>
                <c:pt idx="36700">
                  <c:v>11.055790999999999</c:v>
                </c:pt>
                <c:pt idx="36701">
                  <c:v>11.057522000000001</c:v>
                </c:pt>
                <c:pt idx="36702">
                  <c:v>11.054261</c:v>
                </c:pt>
                <c:pt idx="36703">
                  <c:v>11.056596000000001</c:v>
                </c:pt>
                <c:pt idx="36704">
                  <c:v>11.060241</c:v>
                </c:pt>
                <c:pt idx="36705">
                  <c:v>11.060371999999999</c:v>
                </c:pt>
                <c:pt idx="36706">
                  <c:v>11.062245000000001</c:v>
                </c:pt>
                <c:pt idx="36707">
                  <c:v>11.063154000000001</c:v>
                </c:pt>
                <c:pt idx="36708">
                  <c:v>11.062372</c:v>
                </c:pt>
                <c:pt idx="36709">
                  <c:v>11.064086</c:v>
                </c:pt>
                <c:pt idx="36710">
                  <c:v>11.061538000000001</c:v>
                </c:pt>
                <c:pt idx="36711">
                  <c:v>11.059735999999999</c:v>
                </c:pt>
                <c:pt idx="36712">
                  <c:v>11.064999</c:v>
                </c:pt>
                <c:pt idx="36713">
                  <c:v>11.068111999999999</c:v>
                </c:pt>
                <c:pt idx="36714">
                  <c:v>11.066874</c:v>
                </c:pt>
                <c:pt idx="36715">
                  <c:v>11.069511</c:v>
                </c:pt>
                <c:pt idx="36716">
                  <c:v>11.071975999999999</c:v>
                </c:pt>
                <c:pt idx="36717">
                  <c:v>11.067652000000001</c:v>
                </c:pt>
                <c:pt idx="36718">
                  <c:v>11.062701000000001</c:v>
                </c:pt>
                <c:pt idx="36719">
                  <c:v>11.064120000000001</c:v>
                </c:pt>
                <c:pt idx="36720">
                  <c:v>11.064157</c:v>
                </c:pt>
                <c:pt idx="36721">
                  <c:v>11.062588999999999</c:v>
                </c:pt>
                <c:pt idx="36722">
                  <c:v>11.065052</c:v>
                </c:pt>
                <c:pt idx="36723">
                  <c:v>11.065659999999999</c:v>
                </c:pt>
                <c:pt idx="36724">
                  <c:v>11.062282</c:v>
                </c:pt>
                <c:pt idx="36725">
                  <c:v>11.059165</c:v>
                </c:pt>
                <c:pt idx="36726">
                  <c:v>11.060107</c:v>
                </c:pt>
                <c:pt idx="36727">
                  <c:v>11.064761000000001</c:v>
                </c:pt>
                <c:pt idx="36728">
                  <c:v>11.067738</c:v>
                </c:pt>
                <c:pt idx="36729">
                  <c:v>11.064553999999999</c:v>
                </c:pt>
                <c:pt idx="36730">
                  <c:v>11.063855999999999</c:v>
                </c:pt>
                <c:pt idx="36731">
                  <c:v>11.072486</c:v>
                </c:pt>
                <c:pt idx="36732">
                  <c:v>11.074952</c:v>
                </c:pt>
                <c:pt idx="36733">
                  <c:v>11.068985</c:v>
                </c:pt>
                <c:pt idx="36734">
                  <c:v>11.070185</c:v>
                </c:pt>
                <c:pt idx="36735">
                  <c:v>11.073002000000001</c:v>
                </c:pt>
                <c:pt idx="36736">
                  <c:v>11.071635000000001</c:v>
                </c:pt>
                <c:pt idx="36737">
                  <c:v>11.069941999999999</c:v>
                </c:pt>
                <c:pt idx="36738">
                  <c:v>11.068455999999999</c:v>
                </c:pt>
                <c:pt idx="36739">
                  <c:v>11.066632</c:v>
                </c:pt>
                <c:pt idx="36740">
                  <c:v>11.067314</c:v>
                </c:pt>
                <c:pt idx="36741">
                  <c:v>11.067618</c:v>
                </c:pt>
                <c:pt idx="36742">
                  <c:v>11.065065000000001</c:v>
                </c:pt>
                <c:pt idx="36743">
                  <c:v>11.064871999999999</c:v>
                </c:pt>
                <c:pt idx="36744">
                  <c:v>11.065346999999999</c:v>
                </c:pt>
                <c:pt idx="36745">
                  <c:v>11.067522</c:v>
                </c:pt>
                <c:pt idx="36746">
                  <c:v>11.070105</c:v>
                </c:pt>
                <c:pt idx="36747">
                  <c:v>11.067838999999999</c:v>
                </c:pt>
                <c:pt idx="36748">
                  <c:v>11.062309000000001</c:v>
                </c:pt>
                <c:pt idx="36749">
                  <c:v>11.060771000000001</c:v>
                </c:pt>
                <c:pt idx="36750">
                  <c:v>11.065177</c:v>
                </c:pt>
                <c:pt idx="36751">
                  <c:v>11.072298</c:v>
                </c:pt>
                <c:pt idx="36752">
                  <c:v>11.075958</c:v>
                </c:pt>
                <c:pt idx="36753">
                  <c:v>11.080166999999999</c:v>
                </c:pt>
                <c:pt idx="36754">
                  <c:v>11.082106</c:v>
                </c:pt>
                <c:pt idx="36755">
                  <c:v>11.078999</c:v>
                </c:pt>
                <c:pt idx="36756">
                  <c:v>11.085704</c:v>
                </c:pt>
                <c:pt idx="36757">
                  <c:v>11.091623</c:v>
                </c:pt>
                <c:pt idx="36758">
                  <c:v>11.084333000000001</c:v>
                </c:pt>
                <c:pt idx="36759">
                  <c:v>11.077572</c:v>
                </c:pt>
                <c:pt idx="36760">
                  <c:v>11.080342</c:v>
                </c:pt>
                <c:pt idx="36761">
                  <c:v>11.083299</c:v>
                </c:pt>
                <c:pt idx="36762">
                  <c:v>11.080219</c:v>
                </c:pt>
                <c:pt idx="36763">
                  <c:v>11.077489</c:v>
                </c:pt>
                <c:pt idx="36764">
                  <c:v>11.075385000000001</c:v>
                </c:pt>
                <c:pt idx="36765">
                  <c:v>11.075967</c:v>
                </c:pt>
                <c:pt idx="36766">
                  <c:v>11.080657</c:v>
                </c:pt>
                <c:pt idx="36767">
                  <c:v>11.080836</c:v>
                </c:pt>
                <c:pt idx="36768">
                  <c:v>11.075856999999999</c:v>
                </c:pt>
                <c:pt idx="36769">
                  <c:v>11.074399</c:v>
                </c:pt>
                <c:pt idx="36770">
                  <c:v>11.080474000000001</c:v>
                </c:pt>
                <c:pt idx="36771">
                  <c:v>11.081094999999999</c:v>
                </c:pt>
                <c:pt idx="36772">
                  <c:v>11.073824999999999</c:v>
                </c:pt>
                <c:pt idx="36773">
                  <c:v>11.075944</c:v>
                </c:pt>
                <c:pt idx="36774">
                  <c:v>11.081345000000001</c:v>
                </c:pt>
                <c:pt idx="36775">
                  <c:v>11.079255</c:v>
                </c:pt>
                <c:pt idx="36776">
                  <c:v>11.077556</c:v>
                </c:pt>
                <c:pt idx="36777">
                  <c:v>11.077874</c:v>
                </c:pt>
                <c:pt idx="36778">
                  <c:v>11.077781999999999</c:v>
                </c:pt>
                <c:pt idx="36779">
                  <c:v>11.078555</c:v>
                </c:pt>
                <c:pt idx="36780">
                  <c:v>11.077024</c:v>
                </c:pt>
                <c:pt idx="36781">
                  <c:v>11.074125</c:v>
                </c:pt>
                <c:pt idx="36782">
                  <c:v>11.078263</c:v>
                </c:pt>
                <c:pt idx="36783">
                  <c:v>11.082642</c:v>
                </c:pt>
                <c:pt idx="36784">
                  <c:v>11.080170000000001</c:v>
                </c:pt>
                <c:pt idx="36785">
                  <c:v>11.078255</c:v>
                </c:pt>
                <c:pt idx="36786">
                  <c:v>11.078939</c:v>
                </c:pt>
                <c:pt idx="36787">
                  <c:v>11.079091999999999</c:v>
                </c:pt>
                <c:pt idx="36788">
                  <c:v>11.078239</c:v>
                </c:pt>
                <c:pt idx="36789">
                  <c:v>11.081403</c:v>
                </c:pt>
                <c:pt idx="36790">
                  <c:v>11.084284999999999</c:v>
                </c:pt>
                <c:pt idx="36791">
                  <c:v>11.086214</c:v>
                </c:pt>
                <c:pt idx="36792">
                  <c:v>11.091393</c:v>
                </c:pt>
                <c:pt idx="36793">
                  <c:v>11.090851000000001</c:v>
                </c:pt>
                <c:pt idx="36794">
                  <c:v>11.088494000000001</c:v>
                </c:pt>
                <c:pt idx="36795">
                  <c:v>11.095345999999999</c:v>
                </c:pt>
                <c:pt idx="36796">
                  <c:v>11.097554000000001</c:v>
                </c:pt>
                <c:pt idx="36797">
                  <c:v>11.092014000000001</c:v>
                </c:pt>
                <c:pt idx="36798">
                  <c:v>11.089796</c:v>
                </c:pt>
                <c:pt idx="36799">
                  <c:v>11.091872</c:v>
                </c:pt>
                <c:pt idx="36800">
                  <c:v>11.09329</c:v>
                </c:pt>
                <c:pt idx="36801">
                  <c:v>11.092895</c:v>
                </c:pt>
                <c:pt idx="36802">
                  <c:v>11.093218999999999</c:v>
                </c:pt>
                <c:pt idx="36803">
                  <c:v>11.094182</c:v>
                </c:pt>
                <c:pt idx="36804">
                  <c:v>11.092102000000001</c:v>
                </c:pt>
                <c:pt idx="36805">
                  <c:v>11.090021</c:v>
                </c:pt>
                <c:pt idx="36806">
                  <c:v>11.090235</c:v>
                </c:pt>
                <c:pt idx="36807">
                  <c:v>11.091963</c:v>
                </c:pt>
                <c:pt idx="36808">
                  <c:v>11.091379999999999</c:v>
                </c:pt>
                <c:pt idx="36809">
                  <c:v>11.092639999999999</c:v>
                </c:pt>
                <c:pt idx="36810">
                  <c:v>11.092407</c:v>
                </c:pt>
                <c:pt idx="36811">
                  <c:v>11.087413</c:v>
                </c:pt>
                <c:pt idx="36812">
                  <c:v>11.087108000000001</c:v>
                </c:pt>
                <c:pt idx="36813">
                  <c:v>11.088714</c:v>
                </c:pt>
                <c:pt idx="36814">
                  <c:v>11.090002999999999</c:v>
                </c:pt>
                <c:pt idx="36815">
                  <c:v>11.093327</c:v>
                </c:pt>
                <c:pt idx="36816">
                  <c:v>11.092658999999999</c:v>
                </c:pt>
                <c:pt idx="36817">
                  <c:v>11.089212</c:v>
                </c:pt>
                <c:pt idx="36818">
                  <c:v>11.090374000000001</c:v>
                </c:pt>
                <c:pt idx="36819">
                  <c:v>11.092881999999999</c:v>
                </c:pt>
                <c:pt idx="36820">
                  <c:v>11.090590000000001</c:v>
                </c:pt>
                <c:pt idx="36821">
                  <c:v>11.092041999999999</c:v>
                </c:pt>
                <c:pt idx="36822">
                  <c:v>11.096985999999999</c:v>
                </c:pt>
                <c:pt idx="36823">
                  <c:v>11.094123</c:v>
                </c:pt>
                <c:pt idx="36824">
                  <c:v>11.089143</c:v>
                </c:pt>
                <c:pt idx="36825">
                  <c:v>11.088623</c:v>
                </c:pt>
                <c:pt idx="36826">
                  <c:v>11.090603</c:v>
                </c:pt>
                <c:pt idx="36827">
                  <c:v>11.094220999999999</c:v>
                </c:pt>
                <c:pt idx="36828">
                  <c:v>11.095234</c:v>
                </c:pt>
                <c:pt idx="36829">
                  <c:v>11.094638</c:v>
                </c:pt>
                <c:pt idx="36830">
                  <c:v>11.095295</c:v>
                </c:pt>
                <c:pt idx="36831">
                  <c:v>11.093756000000001</c:v>
                </c:pt>
                <c:pt idx="36832">
                  <c:v>11.092707000000001</c:v>
                </c:pt>
                <c:pt idx="36833">
                  <c:v>11.095464</c:v>
                </c:pt>
                <c:pt idx="36834">
                  <c:v>11.092382000000001</c:v>
                </c:pt>
                <c:pt idx="36835">
                  <c:v>11.088649999999999</c:v>
                </c:pt>
                <c:pt idx="36836">
                  <c:v>11.092890000000001</c:v>
                </c:pt>
                <c:pt idx="36837">
                  <c:v>11.093049000000001</c:v>
                </c:pt>
                <c:pt idx="36838">
                  <c:v>11.088763999999999</c:v>
                </c:pt>
                <c:pt idx="36839">
                  <c:v>11.093914</c:v>
                </c:pt>
                <c:pt idx="36840">
                  <c:v>11.100463</c:v>
                </c:pt>
                <c:pt idx="36841">
                  <c:v>11.100747</c:v>
                </c:pt>
                <c:pt idx="36842">
                  <c:v>11.102335</c:v>
                </c:pt>
                <c:pt idx="36843">
                  <c:v>11.102924</c:v>
                </c:pt>
                <c:pt idx="36844">
                  <c:v>11.106821</c:v>
                </c:pt>
                <c:pt idx="36845">
                  <c:v>11.108644</c:v>
                </c:pt>
                <c:pt idx="36846">
                  <c:v>11.100452000000001</c:v>
                </c:pt>
                <c:pt idx="36847">
                  <c:v>11.097728999999999</c:v>
                </c:pt>
                <c:pt idx="36848">
                  <c:v>11.102563999999999</c:v>
                </c:pt>
                <c:pt idx="36849">
                  <c:v>11.106627</c:v>
                </c:pt>
                <c:pt idx="36850">
                  <c:v>11.104041</c:v>
                </c:pt>
                <c:pt idx="36851">
                  <c:v>11.101048</c:v>
                </c:pt>
                <c:pt idx="36852">
                  <c:v>11.104156</c:v>
                </c:pt>
                <c:pt idx="36853">
                  <c:v>11.107894</c:v>
                </c:pt>
                <c:pt idx="36854">
                  <c:v>11.108205999999999</c:v>
                </c:pt>
                <c:pt idx="36855">
                  <c:v>11.106503</c:v>
                </c:pt>
                <c:pt idx="36856">
                  <c:v>11.106687000000001</c:v>
                </c:pt>
                <c:pt idx="36857">
                  <c:v>11.108888</c:v>
                </c:pt>
                <c:pt idx="36858">
                  <c:v>11.110664</c:v>
                </c:pt>
                <c:pt idx="36859">
                  <c:v>11.110239</c:v>
                </c:pt>
                <c:pt idx="36860">
                  <c:v>11.110593</c:v>
                </c:pt>
                <c:pt idx="36861">
                  <c:v>11.108955999999999</c:v>
                </c:pt>
                <c:pt idx="36862">
                  <c:v>11.104251</c:v>
                </c:pt>
                <c:pt idx="36863">
                  <c:v>11.106385</c:v>
                </c:pt>
                <c:pt idx="36864">
                  <c:v>11.112906000000001</c:v>
                </c:pt>
                <c:pt idx="36865">
                  <c:v>11.111896</c:v>
                </c:pt>
                <c:pt idx="36866">
                  <c:v>11.108871000000001</c:v>
                </c:pt>
                <c:pt idx="36867">
                  <c:v>11.109889000000001</c:v>
                </c:pt>
                <c:pt idx="36868">
                  <c:v>11.110237</c:v>
                </c:pt>
                <c:pt idx="36869">
                  <c:v>11.108504999999999</c:v>
                </c:pt>
                <c:pt idx="36870">
                  <c:v>11.107585</c:v>
                </c:pt>
                <c:pt idx="36871">
                  <c:v>11.107549000000001</c:v>
                </c:pt>
                <c:pt idx="36872">
                  <c:v>11.106458</c:v>
                </c:pt>
                <c:pt idx="36873">
                  <c:v>11.108641</c:v>
                </c:pt>
                <c:pt idx="36874">
                  <c:v>11.111378</c:v>
                </c:pt>
                <c:pt idx="36875">
                  <c:v>11.112455000000001</c:v>
                </c:pt>
                <c:pt idx="36876">
                  <c:v>11.117663</c:v>
                </c:pt>
                <c:pt idx="36877">
                  <c:v>11.119816999999999</c:v>
                </c:pt>
                <c:pt idx="36878">
                  <c:v>11.111184</c:v>
                </c:pt>
                <c:pt idx="36879">
                  <c:v>11.103973999999999</c:v>
                </c:pt>
                <c:pt idx="36880">
                  <c:v>11.109377</c:v>
                </c:pt>
                <c:pt idx="36881">
                  <c:v>11.116894</c:v>
                </c:pt>
                <c:pt idx="36882">
                  <c:v>11.117350999999999</c:v>
                </c:pt>
                <c:pt idx="36883">
                  <c:v>11.114787</c:v>
                </c:pt>
                <c:pt idx="36884">
                  <c:v>11.11421</c:v>
                </c:pt>
                <c:pt idx="36885">
                  <c:v>11.116299</c:v>
                </c:pt>
                <c:pt idx="36886">
                  <c:v>11.115522</c:v>
                </c:pt>
                <c:pt idx="36887">
                  <c:v>11.113695999999999</c:v>
                </c:pt>
                <c:pt idx="36888">
                  <c:v>11.111978000000001</c:v>
                </c:pt>
                <c:pt idx="36889">
                  <c:v>11.113168</c:v>
                </c:pt>
                <c:pt idx="36890">
                  <c:v>11.118600000000001</c:v>
                </c:pt>
                <c:pt idx="36891">
                  <c:v>11.116788</c:v>
                </c:pt>
                <c:pt idx="36892">
                  <c:v>11.108211000000001</c:v>
                </c:pt>
                <c:pt idx="36893">
                  <c:v>11.107567</c:v>
                </c:pt>
                <c:pt idx="36894">
                  <c:v>11.114051999999999</c:v>
                </c:pt>
                <c:pt idx="36895">
                  <c:v>11.113591</c:v>
                </c:pt>
                <c:pt idx="36896">
                  <c:v>11.111286</c:v>
                </c:pt>
                <c:pt idx="36897">
                  <c:v>11.113229</c:v>
                </c:pt>
                <c:pt idx="36898">
                  <c:v>11.112560999999999</c:v>
                </c:pt>
                <c:pt idx="36899">
                  <c:v>11.11387</c:v>
                </c:pt>
                <c:pt idx="36900">
                  <c:v>11.11641</c:v>
                </c:pt>
                <c:pt idx="36901">
                  <c:v>11.115402</c:v>
                </c:pt>
                <c:pt idx="36902">
                  <c:v>11.117467</c:v>
                </c:pt>
                <c:pt idx="36903">
                  <c:v>11.117993</c:v>
                </c:pt>
                <c:pt idx="36904">
                  <c:v>11.112420999999999</c:v>
                </c:pt>
                <c:pt idx="36905">
                  <c:v>11.109564000000001</c:v>
                </c:pt>
                <c:pt idx="36906">
                  <c:v>11.112883</c:v>
                </c:pt>
                <c:pt idx="36907">
                  <c:v>11.116816</c:v>
                </c:pt>
                <c:pt idx="36908">
                  <c:v>11.114269999999999</c:v>
                </c:pt>
                <c:pt idx="36909">
                  <c:v>11.110799999999999</c:v>
                </c:pt>
                <c:pt idx="36910">
                  <c:v>11.114537</c:v>
                </c:pt>
                <c:pt idx="36911">
                  <c:v>11.118389000000001</c:v>
                </c:pt>
                <c:pt idx="36912">
                  <c:v>11.116498</c:v>
                </c:pt>
                <c:pt idx="36913">
                  <c:v>11.117103</c:v>
                </c:pt>
                <c:pt idx="36914">
                  <c:v>11.121426</c:v>
                </c:pt>
                <c:pt idx="36915">
                  <c:v>11.124428</c:v>
                </c:pt>
                <c:pt idx="36916">
                  <c:v>11.122816</c:v>
                </c:pt>
                <c:pt idx="36917">
                  <c:v>11.121218000000001</c:v>
                </c:pt>
                <c:pt idx="36918">
                  <c:v>11.124772999999999</c:v>
                </c:pt>
                <c:pt idx="36919">
                  <c:v>11.126509</c:v>
                </c:pt>
                <c:pt idx="36920">
                  <c:v>11.126224000000001</c:v>
                </c:pt>
                <c:pt idx="36921">
                  <c:v>11.131221999999999</c:v>
                </c:pt>
                <c:pt idx="36922">
                  <c:v>11.130293999999999</c:v>
                </c:pt>
                <c:pt idx="36923">
                  <c:v>11.124931</c:v>
                </c:pt>
                <c:pt idx="36924">
                  <c:v>11.132059</c:v>
                </c:pt>
                <c:pt idx="36925">
                  <c:v>11.136271000000001</c:v>
                </c:pt>
                <c:pt idx="36926">
                  <c:v>11.13372</c:v>
                </c:pt>
                <c:pt idx="36927">
                  <c:v>11.133141</c:v>
                </c:pt>
                <c:pt idx="36928">
                  <c:v>11.129104999999999</c:v>
                </c:pt>
                <c:pt idx="36929">
                  <c:v>11.127361000000001</c:v>
                </c:pt>
                <c:pt idx="36930">
                  <c:v>11.129663000000001</c:v>
                </c:pt>
                <c:pt idx="36931">
                  <c:v>11.127065</c:v>
                </c:pt>
                <c:pt idx="36932">
                  <c:v>11.124088</c:v>
                </c:pt>
                <c:pt idx="36933">
                  <c:v>11.127283</c:v>
                </c:pt>
                <c:pt idx="36934">
                  <c:v>11.129756</c:v>
                </c:pt>
                <c:pt idx="36935">
                  <c:v>11.1295</c:v>
                </c:pt>
                <c:pt idx="36936">
                  <c:v>11.131309</c:v>
                </c:pt>
                <c:pt idx="36937">
                  <c:v>11.132871</c:v>
                </c:pt>
                <c:pt idx="36938">
                  <c:v>11.132099999999999</c:v>
                </c:pt>
                <c:pt idx="36939">
                  <c:v>11.131788</c:v>
                </c:pt>
                <c:pt idx="36940">
                  <c:v>11.130995</c:v>
                </c:pt>
                <c:pt idx="36941">
                  <c:v>11.132037</c:v>
                </c:pt>
                <c:pt idx="36942">
                  <c:v>11.133309000000001</c:v>
                </c:pt>
                <c:pt idx="36943">
                  <c:v>11.131767</c:v>
                </c:pt>
                <c:pt idx="36944">
                  <c:v>11.131786999999999</c:v>
                </c:pt>
                <c:pt idx="36945">
                  <c:v>11.133868</c:v>
                </c:pt>
                <c:pt idx="36946">
                  <c:v>11.135225999999999</c:v>
                </c:pt>
                <c:pt idx="36947">
                  <c:v>11.136034</c:v>
                </c:pt>
                <c:pt idx="36948">
                  <c:v>11.137105</c:v>
                </c:pt>
                <c:pt idx="36949">
                  <c:v>11.136739</c:v>
                </c:pt>
                <c:pt idx="36950">
                  <c:v>11.136761</c:v>
                </c:pt>
                <c:pt idx="36951">
                  <c:v>11.138536999999999</c:v>
                </c:pt>
                <c:pt idx="36952">
                  <c:v>11.134772</c:v>
                </c:pt>
                <c:pt idx="36953">
                  <c:v>11.130226</c:v>
                </c:pt>
                <c:pt idx="36954">
                  <c:v>11.131686999999999</c:v>
                </c:pt>
                <c:pt idx="36955">
                  <c:v>11.132241</c:v>
                </c:pt>
                <c:pt idx="36956">
                  <c:v>11.131919999999999</c:v>
                </c:pt>
                <c:pt idx="36957">
                  <c:v>11.134239000000001</c:v>
                </c:pt>
                <c:pt idx="36958">
                  <c:v>11.138942999999999</c:v>
                </c:pt>
                <c:pt idx="36959">
                  <c:v>11.142417999999999</c:v>
                </c:pt>
                <c:pt idx="36960">
                  <c:v>11.139830999999999</c:v>
                </c:pt>
                <c:pt idx="36961">
                  <c:v>11.139646000000001</c:v>
                </c:pt>
                <c:pt idx="36962">
                  <c:v>11.142586</c:v>
                </c:pt>
                <c:pt idx="36963">
                  <c:v>11.141691</c:v>
                </c:pt>
                <c:pt idx="36964">
                  <c:v>11.140636000000001</c:v>
                </c:pt>
                <c:pt idx="36965">
                  <c:v>11.144259999999999</c:v>
                </c:pt>
                <c:pt idx="36966">
                  <c:v>11.144277000000001</c:v>
                </c:pt>
                <c:pt idx="36967">
                  <c:v>11.140052000000001</c:v>
                </c:pt>
                <c:pt idx="36968">
                  <c:v>11.143238</c:v>
                </c:pt>
                <c:pt idx="36969">
                  <c:v>11.146501000000001</c:v>
                </c:pt>
                <c:pt idx="36970">
                  <c:v>11.141382</c:v>
                </c:pt>
                <c:pt idx="36971">
                  <c:v>11.139903</c:v>
                </c:pt>
                <c:pt idx="36972">
                  <c:v>11.140188</c:v>
                </c:pt>
                <c:pt idx="36973">
                  <c:v>11.137848999999999</c:v>
                </c:pt>
                <c:pt idx="36974">
                  <c:v>11.139768999999999</c:v>
                </c:pt>
                <c:pt idx="36975">
                  <c:v>11.143204000000001</c:v>
                </c:pt>
                <c:pt idx="36976">
                  <c:v>11.144945999999999</c:v>
                </c:pt>
                <c:pt idx="36977">
                  <c:v>11.143516999999999</c:v>
                </c:pt>
                <c:pt idx="36978">
                  <c:v>11.140733000000001</c:v>
                </c:pt>
                <c:pt idx="36979">
                  <c:v>11.143428</c:v>
                </c:pt>
                <c:pt idx="36980">
                  <c:v>11.150193</c:v>
                </c:pt>
                <c:pt idx="36981">
                  <c:v>11.153487</c:v>
                </c:pt>
                <c:pt idx="36982">
                  <c:v>11.153976999999999</c:v>
                </c:pt>
                <c:pt idx="36983">
                  <c:v>11.155697</c:v>
                </c:pt>
                <c:pt idx="36984">
                  <c:v>11.152198</c:v>
                </c:pt>
                <c:pt idx="36985">
                  <c:v>11.146754</c:v>
                </c:pt>
                <c:pt idx="36986">
                  <c:v>11.146862</c:v>
                </c:pt>
                <c:pt idx="36987">
                  <c:v>11.148978</c:v>
                </c:pt>
                <c:pt idx="36988">
                  <c:v>11.147812</c:v>
                </c:pt>
                <c:pt idx="36989">
                  <c:v>11.142687</c:v>
                </c:pt>
                <c:pt idx="36990">
                  <c:v>11.140363000000001</c:v>
                </c:pt>
                <c:pt idx="36991">
                  <c:v>11.143564</c:v>
                </c:pt>
                <c:pt idx="36992">
                  <c:v>11.146171000000001</c:v>
                </c:pt>
                <c:pt idx="36993">
                  <c:v>11.143573999999999</c:v>
                </c:pt>
                <c:pt idx="36994">
                  <c:v>11.139124000000001</c:v>
                </c:pt>
                <c:pt idx="36995">
                  <c:v>11.137556999999999</c:v>
                </c:pt>
                <c:pt idx="36996">
                  <c:v>11.140606</c:v>
                </c:pt>
                <c:pt idx="36997">
                  <c:v>11.144081</c:v>
                </c:pt>
                <c:pt idx="36998">
                  <c:v>11.144605</c:v>
                </c:pt>
                <c:pt idx="36999">
                  <c:v>11.144614000000001</c:v>
                </c:pt>
                <c:pt idx="37000">
                  <c:v>11.148747999999999</c:v>
                </c:pt>
                <c:pt idx="37001">
                  <c:v>11.147758</c:v>
                </c:pt>
                <c:pt idx="37002">
                  <c:v>11.145949</c:v>
                </c:pt>
                <c:pt idx="37003">
                  <c:v>11.149692</c:v>
                </c:pt>
                <c:pt idx="37004">
                  <c:v>11.149583</c:v>
                </c:pt>
                <c:pt idx="37005">
                  <c:v>11.15103</c:v>
                </c:pt>
                <c:pt idx="37006">
                  <c:v>11.155715000000001</c:v>
                </c:pt>
                <c:pt idx="37007">
                  <c:v>11.154627</c:v>
                </c:pt>
                <c:pt idx="37008">
                  <c:v>11.150230000000001</c:v>
                </c:pt>
                <c:pt idx="37009">
                  <c:v>11.151975</c:v>
                </c:pt>
                <c:pt idx="37010">
                  <c:v>11.156798</c:v>
                </c:pt>
                <c:pt idx="37011">
                  <c:v>11.156044</c:v>
                </c:pt>
                <c:pt idx="37012">
                  <c:v>11.153271999999999</c:v>
                </c:pt>
                <c:pt idx="37013">
                  <c:v>11.153389000000001</c:v>
                </c:pt>
                <c:pt idx="37014">
                  <c:v>11.151907</c:v>
                </c:pt>
                <c:pt idx="37015">
                  <c:v>11.149452</c:v>
                </c:pt>
                <c:pt idx="37016">
                  <c:v>11.149516999999999</c:v>
                </c:pt>
                <c:pt idx="37017">
                  <c:v>11.150902</c:v>
                </c:pt>
                <c:pt idx="37018">
                  <c:v>11.153473999999999</c:v>
                </c:pt>
                <c:pt idx="37019">
                  <c:v>11.152399000000001</c:v>
                </c:pt>
                <c:pt idx="37020">
                  <c:v>11.151845</c:v>
                </c:pt>
                <c:pt idx="37021">
                  <c:v>11.157297</c:v>
                </c:pt>
                <c:pt idx="37022">
                  <c:v>11.156449</c:v>
                </c:pt>
                <c:pt idx="37023">
                  <c:v>11.152277</c:v>
                </c:pt>
                <c:pt idx="37024">
                  <c:v>11.153575999999999</c:v>
                </c:pt>
                <c:pt idx="37025">
                  <c:v>11.155632000000001</c:v>
                </c:pt>
                <c:pt idx="37026">
                  <c:v>11.154476000000001</c:v>
                </c:pt>
                <c:pt idx="37027">
                  <c:v>11.153981999999999</c:v>
                </c:pt>
                <c:pt idx="37028">
                  <c:v>11.156124999999999</c:v>
                </c:pt>
                <c:pt idx="37029">
                  <c:v>11.15555</c:v>
                </c:pt>
                <c:pt idx="37030">
                  <c:v>11.153444</c:v>
                </c:pt>
                <c:pt idx="37031">
                  <c:v>11.156839</c:v>
                </c:pt>
                <c:pt idx="37032">
                  <c:v>11.157368999999999</c:v>
                </c:pt>
                <c:pt idx="37033">
                  <c:v>11.152658000000001</c:v>
                </c:pt>
                <c:pt idx="37034">
                  <c:v>11.153627</c:v>
                </c:pt>
                <c:pt idx="37035">
                  <c:v>11.154386000000001</c:v>
                </c:pt>
                <c:pt idx="37036">
                  <c:v>11.154887</c:v>
                </c:pt>
                <c:pt idx="37037">
                  <c:v>11.160926999999999</c:v>
                </c:pt>
                <c:pt idx="37038">
                  <c:v>11.161863</c:v>
                </c:pt>
                <c:pt idx="37039">
                  <c:v>11.153504</c:v>
                </c:pt>
                <c:pt idx="37040">
                  <c:v>11.151826</c:v>
                </c:pt>
                <c:pt idx="37041">
                  <c:v>11.153941</c:v>
                </c:pt>
                <c:pt idx="37042">
                  <c:v>11.151396999999999</c:v>
                </c:pt>
                <c:pt idx="37043">
                  <c:v>11.151935999999999</c:v>
                </c:pt>
                <c:pt idx="37044">
                  <c:v>11.154647000000001</c:v>
                </c:pt>
                <c:pt idx="37045">
                  <c:v>11.152944</c:v>
                </c:pt>
                <c:pt idx="37046">
                  <c:v>11.15457</c:v>
                </c:pt>
                <c:pt idx="37047">
                  <c:v>11.159914000000001</c:v>
                </c:pt>
                <c:pt idx="37048">
                  <c:v>11.160404</c:v>
                </c:pt>
                <c:pt idx="37049">
                  <c:v>11.157956</c:v>
                </c:pt>
                <c:pt idx="37050">
                  <c:v>11.158137</c:v>
                </c:pt>
                <c:pt idx="37051">
                  <c:v>11.158439</c:v>
                </c:pt>
                <c:pt idx="37052">
                  <c:v>11.156808</c:v>
                </c:pt>
                <c:pt idx="37053">
                  <c:v>11.1577</c:v>
                </c:pt>
                <c:pt idx="37054">
                  <c:v>11.160378</c:v>
                </c:pt>
                <c:pt idx="37055">
                  <c:v>11.159095000000001</c:v>
                </c:pt>
                <c:pt idx="37056">
                  <c:v>11.159250999999999</c:v>
                </c:pt>
                <c:pt idx="37057">
                  <c:v>11.163660999999999</c:v>
                </c:pt>
                <c:pt idx="37058">
                  <c:v>11.163675</c:v>
                </c:pt>
                <c:pt idx="37059">
                  <c:v>11.161279</c:v>
                </c:pt>
                <c:pt idx="37060">
                  <c:v>11.162735</c:v>
                </c:pt>
                <c:pt idx="37061">
                  <c:v>11.163854000000001</c:v>
                </c:pt>
                <c:pt idx="37062">
                  <c:v>11.16309</c:v>
                </c:pt>
                <c:pt idx="37063">
                  <c:v>11.164474999999999</c:v>
                </c:pt>
                <c:pt idx="37064">
                  <c:v>11.16357</c:v>
                </c:pt>
                <c:pt idx="37065">
                  <c:v>11.159209000000001</c:v>
                </c:pt>
                <c:pt idx="37066">
                  <c:v>11.15827</c:v>
                </c:pt>
                <c:pt idx="37067">
                  <c:v>11.160307</c:v>
                </c:pt>
                <c:pt idx="37068">
                  <c:v>11.161337</c:v>
                </c:pt>
                <c:pt idx="37069">
                  <c:v>11.162015</c:v>
                </c:pt>
                <c:pt idx="37070">
                  <c:v>11.167735</c:v>
                </c:pt>
                <c:pt idx="37071">
                  <c:v>11.170532</c:v>
                </c:pt>
                <c:pt idx="37072">
                  <c:v>11.167400000000001</c:v>
                </c:pt>
                <c:pt idx="37073">
                  <c:v>11.169323</c:v>
                </c:pt>
                <c:pt idx="37074">
                  <c:v>11.171937</c:v>
                </c:pt>
                <c:pt idx="37075">
                  <c:v>11.17117</c:v>
                </c:pt>
                <c:pt idx="37076">
                  <c:v>11.171162000000001</c:v>
                </c:pt>
                <c:pt idx="37077">
                  <c:v>11.169814000000001</c:v>
                </c:pt>
                <c:pt idx="37078">
                  <c:v>11.169714000000001</c:v>
                </c:pt>
                <c:pt idx="37079">
                  <c:v>11.169354999999999</c:v>
                </c:pt>
                <c:pt idx="37080">
                  <c:v>11.16756</c:v>
                </c:pt>
                <c:pt idx="37081">
                  <c:v>11.168666999999999</c:v>
                </c:pt>
                <c:pt idx="37082">
                  <c:v>11.168737</c:v>
                </c:pt>
                <c:pt idx="37083">
                  <c:v>11.168872</c:v>
                </c:pt>
                <c:pt idx="37084">
                  <c:v>11.172238999999999</c:v>
                </c:pt>
                <c:pt idx="37085">
                  <c:v>11.175003999999999</c:v>
                </c:pt>
                <c:pt idx="37086">
                  <c:v>11.175865</c:v>
                </c:pt>
                <c:pt idx="37087">
                  <c:v>11.174199</c:v>
                </c:pt>
                <c:pt idx="37088">
                  <c:v>11.171896</c:v>
                </c:pt>
                <c:pt idx="37089">
                  <c:v>11.170992999999999</c:v>
                </c:pt>
                <c:pt idx="37090">
                  <c:v>11.171813999999999</c:v>
                </c:pt>
                <c:pt idx="37091">
                  <c:v>11.172768</c:v>
                </c:pt>
                <c:pt idx="37092">
                  <c:v>11.170797</c:v>
                </c:pt>
                <c:pt idx="37093">
                  <c:v>11.166066000000001</c:v>
                </c:pt>
                <c:pt idx="37094">
                  <c:v>11.170025000000001</c:v>
                </c:pt>
                <c:pt idx="37095">
                  <c:v>11.177678</c:v>
                </c:pt>
                <c:pt idx="37096">
                  <c:v>11.174439</c:v>
                </c:pt>
                <c:pt idx="37097">
                  <c:v>11.170591999999999</c:v>
                </c:pt>
                <c:pt idx="37098">
                  <c:v>11.174677000000001</c:v>
                </c:pt>
                <c:pt idx="37099">
                  <c:v>11.179220000000001</c:v>
                </c:pt>
                <c:pt idx="37100">
                  <c:v>11.179026</c:v>
                </c:pt>
                <c:pt idx="37101">
                  <c:v>11.177649000000001</c:v>
                </c:pt>
                <c:pt idx="37102">
                  <c:v>11.177108</c:v>
                </c:pt>
                <c:pt idx="37103">
                  <c:v>11.174553</c:v>
                </c:pt>
                <c:pt idx="37104">
                  <c:v>11.173705999999999</c:v>
                </c:pt>
                <c:pt idx="37105">
                  <c:v>11.172586000000001</c:v>
                </c:pt>
                <c:pt idx="37106">
                  <c:v>11.171544000000001</c:v>
                </c:pt>
                <c:pt idx="37107">
                  <c:v>11.175316</c:v>
                </c:pt>
                <c:pt idx="37108">
                  <c:v>11.176997999999999</c:v>
                </c:pt>
                <c:pt idx="37109">
                  <c:v>11.173816</c:v>
                </c:pt>
                <c:pt idx="37110">
                  <c:v>11.172098</c:v>
                </c:pt>
                <c:pt idx="37111">
                  <c:v>11.172707000000001</c:v>
                </c:pt>
                <c:pt idx="37112">
                  <c:v>11.173363999999999</c:v>
                </c:pt>
                <c:pt idx="37113">
                  <c:v>11.173454</c:v>
                </c:pt>
                <c:pt idx="37114">
                  <c:v>11.175060999999999</c:v>
                </c:pt>
                <c:pt idx="37115">
                  <c:v>11.172566</c:v>
                </c:pt>
                <c:pt idx="37116">
                  <c:v>11.166930000000001</c:v>
                </c:pt>
                <c:pt idx="37117">
                  <c:v>11.168951</c:v>
                </c:pt>
                <c:pt idx="37118">
                  <c:v>11.174939</c:v>
                </c:pt>
                <c:pt idx="37119">
                  <c:v>11.177066999999999</c:v>
                </c:pt>
                <c:pt idx="37120">
                  <c:v>11.177020000000001</c:v>
                </c:pt>
                <c:pt idx="37121">
                  <c:v>11.179181</c:v>
                </c:pt>
                <c:pt idx="37122">
                  <c:v>11.179111000000001</c:v>
                </c:pt>
                <c:pt idx="37123">
                  <c:v>11.174196</c:v>
                </c:pt>
                <c:pt idx="37124">
                  <c:v>11.175971000000001</c:v>
                </c:pt>
                <c:pt idx="37125">
                  <c:v>11.180479999999999</c:v>
                </c:pt>
                <c:pt idx="37126">
                  <c:v>11.178001999999999</c:v>
                </c:pt>
                <c:pt idx="37127">
                  <c:v>11.172751</c:v>
                </c:pt>
                <c:pt idx="37128">
                  <c:v>11.172139</c:v>
                </c:pt>
                <c:pt idx="37129">
                  <c:v>11.176997999999999</c:v>
                </c:pt>
                <c:pt idx="37130">
                  <c:v>11.178304000000001</c:v>
                </c:pt>
                <c:pt idx="37131">
                  <c:v>11.174096</c:v>
                </c:pt>
                <c:pt idx="37132">
                  <c:v>11.178848</c:v>
                </c:pt>
                <c:pt idx="37133">
                  <c:v>11.186714</c:v>
                </c:pt>
                <c:pt idx="37134">
                  <c:v>11.185262</c:v>
                </c:pt>
                <c:pt idx="37135">
                  <c:v>11.181409</c:v>
                </c:pt>
                <c:pt idx="37136">
                  <c:v>11.184566</c:v>
                </c:pt>
                <c:pt idx="37137">
                  <c:v>11.186385</c:v>
                </c:pt>
                <c:pt idx="37138">
                  <c:v>11.184122</c:v>
                </c:pt>
                <c:pt idx="37139">
                  <c:v>11.185832</c:v>
                </c:pt>
                <c:pt idx="37140">
                  <c:v>11.186427999999999</c:v>
                </c:pt>
                <c:pt idx="37141">
                  <c:v>11.18384</c:v>
                </c:pt>
                <c:pt idx="37142">
                  <c:v>11.18478</c:v>
                </c:pt>
                <c:pt idx="37143">
                  <c:v>11.185847000000001</c:v>
                </c:pt>
                <c:pt idx="37144">
                  <c:v>11.183119</c:v>
                </c:pt>
                <c:pt idx="37145">
                  <c:v>11.182319</c:v>
                </c:pt>
                <c:pt idx="37146">
                  <c:v>11.186038</c:v>
                </c:pt>
                <c:pt idx="37147">
                  <c:v>11.185385</c:v>
                </c:pt>
                <c:pt idx="37148">
                  <c:v>11.180317000000001</c:v>
                </c:pt>
                <c:pt idx="37149">
                  <c:v>11.182461</c:v>
                </c:pt>
                <c:pt idx="37150">
                  <c:v>11.188309</c:v>
                </c:pt>
                <c:pt idx="37151">
                  <c:v>11.187129000000001</c:v>
                </c:pt>
                <c:pt idx="37152">
                  <c:v>11.183634</c:v>
                </c:pt>
                <c:pt idx="37153">
                  <c:v>11.18244</c:v>
                </c:pt>
                <c:pt idx="37154">
                  <c:v>11.181343999999999</c:v>
                </c:pt>
                <c:pt idx="37155">
                  <c:v>11.181004</c:v>
                </c:pt>
                <c:pt idx="37156">
                  <c:v>11.180296999999999</c:v>
                </c:pt>
                <c:pt idx="37157">
                  <c:v>11.180286000000001</c:v>
                </c:pt>
                <c:pt idx="37158">
                  <c:v>11.184824000000001</c:v>
                </c:pt>
                <c:pt idx="37159">
                  <c:v>11.187404000000001</c:v>
                </c:pt>
                <c:pt idx="37160">
                  <c:v>11.186907</c:v>
                </c:pt>
                <c:pt idx="37161">
                  <c:v>11.188677999999999</c:v>
                </c:pt>
                <c:pt idx="37162">
                  <c:v>11.186327</c:v>
                </c:pt>
                <c:pt idx="37163">
                  <c:v>11.179551999999999</c:v>
                </c:pt>
                <c:pt idx="37164">
                  <c:v>11.178623999999999</c:v>
                </c:pt>
                <c:pt idx="37165">
                  <c:v>11.182391000000001</c:v>
                </c:pt>
                <c:pt idx="37166">
                  <c:v>11.185809000000001</c:v>
                </c:pt>
                <c:pt idx="37167">
                  <c:v>11.187243</c:v>
                </c:pt>
                <c:pt idx="37168">
                  <c:v>11.181035</c:v>
                </c:pt>
                <c:pt idx="37169">
                  <c:v>11.176012</c:v>
                </c:pt>
                <c:pt idx="37170">
                  <c:v>11.181680999999999</c:v>
                </c:pt>
                <c:pt idx="37171">
                  <c:v>11.186448</c:v>
                </c:pt>
                <c:pt idx="37172">
                  <c:v>11.1837</c:v>
                </c:pt>
                <c:pt idx="37173">
                  <c:v>11.181414999999999</c:v>
                </c:pt>
                <c:pt idx="37174">
                  <c:v>11.181328000000001</c:v>
                </c:pt>
                <c:pt idx="37175">
                  <c:v>11.181393999999999</c:v>
                </c:pt>
                <c:pt idx="37176">
                  <c:v>11.185884</c:v>
                </c:pt>
                <c:pt idx="37177">
                  <c:v>11.189538000000001</c:v>
                </c:pt>
                <c:pt idx="37178">
                  <c:v>11.186453</c:v>
                </c:pt>
                <c:pt idx="37179">
                  <c:v>11.182967</c:v>
                </c:pt>
                <c:pt idx="37180">
                  <c:v>11.187715000000001</c:v>
                </c:pt>
                <c:pt idx="37181">
                  <c:v>11.18878</c:v>
                </c:pt>
                <c:pt idx="37182">
                  <c:v>11.184113999999999</c:v>
                </c:pt>
                <c:pt idx="37183">
                  <c:v>11.189044000000001</c:v>
                </c:pt>
                <c:pt idx="37184">
                  <c:v>11.194713</c:v>
                </c:pt>
                <c:pt idx="37185">
                  <c:v>11.192985</c:v>
                </c:pt>
                <c:pt idx="37186">
                  <c:v>11.196382</c:v>
                </c:pt>
                <c:pt idx="37187">
                  <c:v>11.196733</c:v>
                </c:pt>
                <c:pt idx="37188">
                  <c:v>11.191051</c:v>
                </c:pt>
                <c:pt idx="37189">
                  <c:v>11.194224999999999</c:v>
                </c:pt>
                <c:pt idx="37190">
                  <c:v>11.199838</c:v>
                </c:pt>
                <c:pt idx="37191">
                  <c:v>11.196006000000001</c:v>
                </c:pt>
                <c:pt idx="37192">
                  <c:v>11.192048</c:v>
                </c:pt>
                <c:pt idx="37193">
                  <c:v>11.194001</c:v>
                </c:pt>
                <c:pt idx="37194">
                  <c:v>11.198395</c:v>
                </c:pt>
                <c:pt idx="37195">
                  <c:v>11.197272999999999</c:v>
                </c:pt>
                <c:pt idx="37196">
                  <c:v>11.194307</c:v>
                </c:pt>
                <c:pt idx="37197">
                  <c:v>11.198002000000001</c:v>
                </c:pt>
                <c:pt idx="37198">
                  <c:v>11.201822</c:v>
                </c:pt>
                <c:pt idx="37199">
                  <c:v>11.198612000000001</c:v>
                </c:pt>
                <c:pt idx="37200">
                  <c:v>11.194075</c:v>
                </c:pt>
                <c:pt idx="37201">
                  <c:v>11.194188</c:v>
                </c:pt>
                <c:pt idx="37202">
                  <c:v>11.19694</c:v>
                </c:pt>
                <c:pt idx="37203">
                  <c:v>11.196016</c:v>
                </c:pt>
                <c:pt idx="37204">
                  <c:v>11.193351</c:v>
                </c:pt>
                <c:pt idx="37205">
                  <c:v>11.192155</c:v>
                </c:pt>
                <c:pt idx="37206">
                  <c:v>11.192712999999999</c:v>
                </c:pt>
                <c:pt idx="37207">
                  <c:v>11.195341000000001</c:v>
                </c:pt>
                <c:pt idx="37208">
                  <c:v>11.196464000000001</c:v>
                </c:pt>
                <c:pt idx="37209">
                  <c:v>11.196536</c:v>
                </c:pt>
                <c:pt idx="37210">
                  <c:v>11.197483999999999</c:v>
                </c:pt>
                <c:pt idx="37211">
                  <c:v>11.197685999999999</c:v>
                </c:pt>
                <c:pt idx="37212">
                  <c:v>11.201988999999999</c:v>
                </c:pt>
                <c:pt idx="37213">
                  <c:v>11.203548</c:v>
                </c:pt>
                <c:pt idx="37214">
                  <c:v>11.198810999999999</c:v>
                </c:pt>
                <c:pt idx="37215">
                  <c:v>11.197751999999999</c:v>
                </c:pt>
                <c:pt idx="37216">
                  <c:v>11.199069</c:v>
                </c:pt>
                <c:pt idx="37217">
                  <c:v>11.200571</c:v>
                </c:pt>
                <c:pt idx="37218">
                  <c:v>11.203486</c:v>
                </c:pt>
                <c:pt idx="37219">
                  <c:v>11.204489000000001</c:v>
                </c:pt>
                <c:pt idx="37220">
                  <c:v>11.202501</c:v>
                </c:pt>
                <c:pt idx="37221">
                  <c:v>11.202457000000001</c:v>
                </c:pt>
                <c:pt idx="37222">
                  <c:v>11.205124</c:v>
                </c:pt>
                <c:pt idx="37223">
                  <c:v>11.204807000000001</c:v>
                </c:pt>
                <c:pt idx="37224">
                  <c:v>11.205945</c:v>
                </c:pt>
                <c:pt idx="37225">
                  <c:v>11.207670999999999</c:v>
                </c:pt>
                <c:pt idx="37226">
                  <c:v>11.207188</c:v>
                </c:pt>
                <c:pt idx="37227">
                  <c:v>11.206989999999999</c:v>
                </c:pt>
                <c:pt idx="37228">
                  <c:v>11.210024000000001</c:v>
                </c:pt>
                <c:pt idx="37229">
                  <c:v>11.213480000000001</c:v>
                </c:pt>
                <c:pt idx="37230">
                  <c:v>11.214679</c:v>
                </c:pt>
                <c:pt idx="37231">
                  <c:v>11.214589</c:v>
                </c:pt>
                <c:pt idx="37232">
                  <c:v>11.213350999999999</c:v>
                </c:pt>
                <c:pt idx="37233">
                  <c:v>11.212757999999999</c:v>
                </c:pt>
                <c:pt idx="37234">
                  <c:v>11.213965</c:v>
                </c:pt>
                <c:pt idx="37235">
                  <c:v>11.212346</c:v>
                </c:pt>
                <c:pt idx="37236">
                  <c:v>11.209858000000001</c:v>
                </c:pt>
                <c:pt idx="37237">
                  <c:v>11.207744</c:v>
                </c:pt>
                <c:pt idx="37238">
                  <c:v>11.206089</c:v>
                </c:pt>
                <c:pt idx="37239">
                  <c:v>11.209541</c:v>
                </c:pt>
                <c:pt idx="37240">
                  <c:v>11.212641</c:v>
                </c:pt>
                <c:pt idx="37241">
                  <c:v>11.213514999999999</c:v>
                </c:pt>
                <c:pt idx="37242">
                  <c:v>11.213623999999999</c:v>
                </c:pt>
                <c:pt idx="37243">
                  <c:v>11.212108000000001</c:v>
                </c:pt>
                <c:pt idx="37244">
                  <c:v>11.209617</c:v>
                </c:pt>
                <c:pt idx="37245">
                  <c:v>11.206920999999999</c:v>
                </c:pt>
                <c:pt idx="37246">
                  <c:v>11.205584</c:v>
                </c:pt>
                <c:pt idx="37247">
                  <c:v>11.203122</c:v>
                </c:pt>
                <c:pt idx="37248">
                  <c:v>11.202904</c:v>
                </c:pt>
                <c:pt idx="37249">
                  <c:v>11.205672</c:v>
                </c:pt>
                <c:pt idx="37250">
                  <c:v>11.206395000000001</c:v>
                </c:pt>
                <c:pt idx="37251">
                  <c:v>11.207311000000001</c:v>
                </c:pt>
                <c:pt idx="37252">
                  <c:v>11.207955999999999</c:v>
                </c:pt>
                <c:pt idx="37253">
                  <c:v>11.205811000000001</c:v>
                </c:pt>
                <c:pt idx="37254">
                  <c:v>11.208888999999999</c:v>
                </c:pt>
                <c:pt idx="37255">
                  <c:v>11.211679999999999</c:v>
                </c:pt>
                <c:pt idx="37256">
                  <c:v>11.207958</c:v>
                </c:pt>
                <c:pt idx="37257">
                  <c:v>11.21184</c:v>
                </c:pt>
                <c:pt idx="37258">
                  <c:v>11.217722</c:v>
                </c:pt>
                <c:pt idx="37259">
                  <c:v>11.218249</c:v>
                </c:pt>
                <c:pt idx="37260">
                  <c:v>11.222047999999999</c:v>
                </c:pt>
                <c:pt idx="37261">
                  <c:v>11.222543999999999</c:v>
                </c:pt>
                <c:pt idx="37262">
                  <c:v>11.215971</c:v>
                </c:pt>
                <c:pt idx="37263">
                  <c:v>11.214551999999999</c:v>
                </c:pt>
                <c:pt idx="37264">
                  <c:v>11.217976999999999</c:v>
                </c:pt>
                <c:pt idx="37265">
                  <c:v>11.214492</c:v>
                </c:pt>
                <c:pt idx="37266">
                  <c:v>11.209975</c:v>
                </c:pt>
                <c:pt idx="37267">
                  <c:v>11.21374</c:v>
                </c:pt>
                <c:pt idx="37268">
                  <c:v>11.217028000000001</c:v>
                </c:pt>
                <c:pt idx="37269">
                  <c:v>11.217542</c:v>
                </c:pt>
                <c:pt idx="37270">
                  <c:v>11.221579999999999</c:v>
                </c:pt>
                <c:pt idx="37271">
                  <c:v>11.222334999999999</c:v>
                </c:pt>
                <c:pt idx="37272">
                  <c:v>11.22175</c:v>
                </c:pt>
                <c:pt idx="37273">
                  <c:v>11.223380000000001</c:v>
                </c:pt>
                <c:pt idx="37274">
                  <c:v>11.222329</c:v>
                </c:pt>
                <c:pt idx="37275">
                  <c:v>11.224482</c:v>
                </c:pt>
                <c:pt idx="37276">
                  <c:v>11.229540999999999</c:v>
                </c:pt>
                <c:pt idx="37277">
                  <c:v>11.22824</c:v>
                </c:pt>
                <c:pt idx="37278">
                  <c:v>11.225790999999999</c:v>
                </c:pt>
                <c:pt idx="37279">
                  <c:v>11.225479</c:v>
                </c:pt>
                <c:pt idx="37280">
                  <c:v>11.223575</c:v>
                </c:pt>
                <c:pt idx="37281">
                  <c:v>11.222251</c:v>
                </c:pt>
                <c:pt idx="37282">
                  <c:v>11.222784000000001</c:v>
                </c:pt>
                <c:pt idx="37283">
                  <c:v>11.220727999999999</c:v>
                </c:pt>
                <c:pt idx="37284">
                  <c:v>11.218503</c:v>
                </c:pt>
                <c:pt idx="37285">
                  <c:v>11.221495000000001</c:v>
                </c:pt>
                <c:pt idx="37286">
                  <c:v>11.221667</c:v>
                </c:pt>
                <c:pt idx="37287">
                  <c:v>11.218347</c:v>
                </c:pt>
                <c:pt idx="37288">
                  <c:v>11.221736999999999</c:v>
                </c:pt>
                <c:pt idx="37289">
                  <c:v>11.221365</c:v>
                </c:pt>
                <c:pt idx="37290">
                  <c:v>11.216926000000001</c:v>
                </c:pt>
                <c:pt idx="37291">
                  <c:v>11.218544</c:v>
                </c:pt>
                <c:pt idx="37292">
                  <c:v>11.221805</c:v>
                </c:pt>
                <c:pt idx="37293">
                  <c:v>11.220605000000001</c:v>
                </c:pt>
                <c:pt idx="37294">
                  <c:v>11.219077</c:v>
                </c:pt>
                <c:pt idx="37295">
                  <c:v>11.223012000000001</c:v>
                </c:pt>
                <c:pt idx="37296">
                  <c:v>11.226036000000001</c:v>
                </c:pt>
                <c:pt idx="37297">
                  <c:v>11.222397000000001</c:v>
                </c:pt>
                <c:pt idx="37298">
                  <c:v>11.218572999999999</c:v>
                </c:pt>
                <c:pt idx="37299">
                  <c:v>11.220048999999999</c:v>
                </c:pt>
                <c:pt idx="37300">
                  <c:v>11.221553</c:v>
                </c:pt>
                <c:pt idx="37301">
                  <c:v>11.220449</c:v>
                </c:pt>
                <c:pt idx="37302">
                  <c:v>11.221285999999999</c:v>
                </c:pt>
                <c:pt idx="37303">
                  <c:v>11.222287</c:v>
                </c:pt>
                <c:pt idx="37304">
                  <c:v>11.227479000000001</c:v>
                </c:pt>
                <c:pt idx="37305">
                  <c:v>11.234264</c:v>
                </c:pt>
                <c:pt idx="37306">
                  <c:v>11.231655999999999</c:v>
                </c:pt>
                <c:pt idx="37307">
                  <c:v>11.23213</c:v>
                </c:pt>
                <c:pt idx="37308">
                  <c:v>11.241123999999999</c:v>
                </c:pt>
                <c:pt idx="37309">
                  <c:v>11.240933</c:v>
                </c:pt>
                <c:pt idx="37310">
                  <c:v>11.236255</c:v>
                </c:pt>
                <c:pt idx="37311">
                  <c:v>11.236348</c:v>
                </c:pt>
                <c:pt idx="37312">
                  <c:v>11.232199</c:v>
                </c:pt>
                <c:pt idx="37313">
                  <c:v>11.226084999999999</c:v>
                </c:pt>
                <c:pt idx="37314">
                  <c:v>11.226286</c:v>
                </c:pt>
                <c:pt idx="37315">
                  <c:v>11.223350999999999</c:v>
                </c:pt>
                <c:pt idx="37316">
                  <c:v>11.223096999999999</c:v>
                </c:pt>
                <c:pt idx="37317">
                  <c:v>11.230729999999999</c:v>
                </c:pt>
                <c:pt idx="37318">
                  <c:v>11.229937</c:v>
                </c:pt>
                <c:pt idx="37319">
                  <c:v>11.224386000000001</c:v>
                </c:pt>
                <c:pt idx="37320">
                  <c:v>11.227205</c:v>
                </c:pt>
                <c:pt idx="37321">
                  <c:v>11.230187000000001</c:v>
                </c:pt>
                <c:pt idx="37322">
                  <c:v>11.22681</c:v>
                </c:pt>
                <c:pt idx="37323">
                  <c:v>11.2265</c:v>
                </c:pt>
                <c:pt idx="37324">
                  <c:v>11.231445000000001</c:v>
                </c:pt>
                <c:pt idx="37325">
                  <c:v>11.23</c:v>
                </c:pt>
                <c:pt idx="37326">
                  <c:v>11.225467</c:v>
                </c:pt>
                <c:pt idx="37327">
                  <c:v>11.229687999999999</c:v>
                </c:pt>
                <c:pt idx="37328">
                  <c:v>11.233027999999999</c:v>
                </c:pt>
                <c:pt idx="37329">
                  <c:v>11.226565000000001</c:v>
                </c:pt>
                <c:pt idx="37330">
                  <c:v>11.223364</c:v>
                </c:pt>
                <c:pt idx="37331">
                  <c:v>11.227971</c:v>
                </c:pt>
                <c:pt idx="37332">
                  <c:v>11.229448</c:v>
                </c:pt>
                <c:pt idx="37333">
                  <c:v>11.229025999999999</c:v>
                </c:pt>
                <c:pt idx="37334">
                  <c:v>11.229698000000001</c:v>
                </c:pt>
                <c:pt idx="37335">
                  <c:v>11.229259000000001</c:v>
                </c:pt>
                <c:pt idx="37336">
                  <c:v>11.234223999999999</c:v>
                </c:pt>
                <c:pt idx="37337">
                  <c:v>11.238256</c:v>
                </c:pt>
                <c:pt idx="37338">
                  <c:v>11.235251</c:v>
                </c:pt>
                <c:pt idx="37339">
                  <c:v>11.238802</c:v>
                </c:pt>
                <c:pt idx="37340">
                  <c:v>11.24386</c:v>
                </c:pt>
                <c:pt idx="37341">
                  <c:v>11.244294</c:v>
                </c:pt>
                <c:pt idx="37342">
                  <c:v>11.245179</c:v>
                </c:pt>
                <c:pt idx="37343">
                  <c:v>11.244510999999999</c:v>
                </c:pt>
                <c:pt idx="37344">
                  <c:v>11.246249000000001</c:v>
                </c:pt>
                <c:pt idx="37345">
                  <c:v>11.244463</c:v>
                </c:pt>
                <c:pt idx="37346">
                  <c:v>11.240816000000001</c:v>
                </c:pt>
                <c:pt idx="37347">
                  <c:v>11.243263000000001</c:v>
                </c:pt>
                <c:pt idx="37348">
                  <c:v>11.240078</c:v>
                </c:pt>
                <c:pt idx="37349">
                  <c:v>11.234859999999999</c:v>
                </c:pt>
                <c:pt idx="37350">
                  <c:v>11.23812</c:v>
                </c:pt>
                <c:pt idx="37351">
                  <c:v>11.239077</c:v>
                </c:pt>
                <c:pt idx="37352">
                  <c:v>11.232186</c:v>
                </c:pt>
                <c:pt idx="37353">
                  <c:v>11.231916999999999</c:v>
                </c:pt>
                <c:pt idx="37354">
                  <c:v>11.236443</c:v>
                </c:pt>
                <c:pt idx="37355">
                  <c:v>11.233840000000001</c:v>
                </c:pt>
                <c:pt idx="37356">
                  <c:v>11.233798999999999</c:v>
                </c:pt>
                <c:pt idx="37357">
                  <c:v>11.237477999999999</c:v>
                </c:pt>
                <c:pt idx="37358">
                  <c:v>11.236813</c:v>
                </c:pt>
                <c:pt idx="37359">
                  <c:v>11.233262</c:v>
                </c:pt>
                <c:pt idx="37360">
                  <c:v>11.231529999999999</c:v>
                </c:pt>
                <c:pt idx="37361">
                  <c:v>11.230305</c:v>
                </c:pt>
                <c:pt idx="37362">
                  <c:v>11.231412000000001</c:v>
                </c:pt>
                <c:pt idx="37363">
                  <c:v>11.234106000000001</c:v>
                </c:pt>
                <c:pt idx="37364">
                  <c:v>11.234206</c:v>
                </c:pt>
                <c:pt idx="37365">
                  <c:v>11.236456</c:v>
                </c:pt>
                <c:pt idx="37366">
                  <c:v>11.237743</c:v>
                </c:pt>
                <c:pt idx="37367">
                  <c:v>11.233656999999999</c:v>
                </c:pt>
                <c:pt idx="37368">
                  <c:v>11.235685999999999</c:v>
                </c:pt>
                <c:pt idx="37369">
                  <c:v>11.243099000000001</c:v>
                </c:pt>
                <c:pt idx="37370">
                  <c:v>11.2432</c:v>
                </c:pt>
                <c:pt idx="37371">
                  <c:v>11.240111000000001</c:v>
                </c:pt>
                <c:pt idx="37372">
                  <c:v>11.241185</c:v>
                </c:pt>
                <c:pt idx="37373">
                  <c:v>11.241942999999999</c:v>
                </c:pt>
                <c:pt idx="37374">
                  <c:v>11.242234</c:v>
                </c:pt>
                <c:pt idx="37375">
                  <c:v>11.244059999999999</c:v>
                </c:pt>
                <c:pt idx="37376">
                  <c:v>11.241899999999999</c:v>
                </c:pt>
                <c:pt idx="37377">
                  <c:v>11.241535000000001</c:v>
                </c:pt>
                <c:pt idx="37378">
                  <c:v>11.248177999999999</c:v>
                </c:pt>
                <c:pt idx="37379">
                  <c:v>11.248607</c:v>
                </c:pt>
                <c:pt idx="37380">
                  <c:v>11.241654</c:v>
                </c:pt>
                <c:pt idx="37381">
                  <c:v>11.241505</c:v>
                </c:pt>
                <c:pt idx="37382">
                  <c:v>11.243763</c:v>
                </c:pt>
                <c:pt idx="37383">
                  <c:v>11.243036999999999</c:v>
                </c:pt>
                <c:pt idx="37384">
                  <c:v>11.243992</c:v>
                </c:pt>
                <c:pt idx="37385">
                  <c:v>11.247581</c:v>
                </c:pt>
                <c:pt idx="37386">
                  <c:v>11.250662</c:v>
                </c:pt>
                <c:pt idx="37387">
                  <c:v>11.250316</c:v>
                </c:pt>
                <c:pt idx="37388">
                  <c:v>11.248431</c:v>
                </c:pt>
                <c:pt idx="37389">
                  <c:v>11.248972999999999</c:v>
                </c:pt>
                <c:pt idx="37390">
                  <c:v>11.251333000000001</c:v>
                </c:pt>
                <c:pt idx="37391">
                  <c:v>11.252141</c:v>
                </c:pt>
                <c:pt idx="37392">
                  <c:v>11.253121999999999</c:v>
                </c:pt>
                <c:pt idx="37393">
                  <c:v>11.256425</c:v>
                </c:pt>
                <c:pt idx="37394">
                  <c:v>11.258846999999999</c:v>
                </c:pt>
                <c:pt idx="37395">
                  <c:v>11.258514999999999</c:v>
                </c:pt>
                <c:pt idx="37396">
                  <c:v>11.258845000000001</c:v>
                </c:pt>
                <c:pt idx="37397">
                  <c:v>11.257828999999999</c:v>
                </c:pt>
                <c:pt idx="37398">
                  <c:v>11.257199999999999</c:v>
                </c:pt>
                <c:pt idx="37399">
                  <c:v>11.258113</c:v>
                </c:pt>
                <c:pt idx="37400">
                  <c:v>11.255737999999999</c:v>
                </c:pt>
                <c:pt idx="37401">
                  <c:v>11.252335</c:v>
                </c:pt>
                <c:pt idx="37402">
                  <c:v>11.253658</c:v>
                </c:pt>
                <c:pt idx="37403">
                  <c:v>11.254168</c:v>
                </c:pt>
                <c:pt idx="37404">
                  <c:v>11.253334000000001</c:v>
                </c:pt>
                <c:pt idx="37405">
                  <c:v>11.256171</c:v>
                </c:pt>
                <c:pt idx="37406">
                  <c:v>11.256557000000001</c:v>
                </c:pt>
                <c:pt idx="37407">
                  <c:v>11.255507</c:v>
                </c:pt>
                <c:pt idx="37408">
                  <c:v>11.255773</c:v>
                </c:pt>
                <c:pt idx="37409">
                  <c:v>11.252065</c:v>
                </c:pt>
                <c:pt idx="37410">
                  <c:v>11.249230000000001</c:v>
                </c:pt>
                <c:pt idx="37411">
                  <c:v>11.250339</c:v>
                </c:pt>
                <c:pt idx="37412">
                  <c:v>11.249394000000001</c:v>
                </c:pt>
                <c:pt idx="37413">
                  <c:v>11.245924</c:v>
                </c:pt>
                <c:pt idx="37414">
                  <c:v>11.247534999999999</c:v>
                </c:pt>
                <c:pt idx="37415">
                  <c:v>11.252091</c:v>
                </c:pt>
                <c:pt idx="37416">
                  <c:v>11.251023</c:v>
                </c:pt>
                <c:pt idx="37417">
                  <c:v>11.251191</c:v>
                </c:pt>
                <c:pt idx="37418">
                  <c:v>11.258067</c:v>
                </c:pt>
                <c:pt idx="37419">
                  <c:v>11.259798</c:v>
                </c:pt>
                <c:pt idx="37420">
                  <c:v>11.255303</c:v>
                </c:pt>
                <c:pt idx="37421">
                  <c:v>11.253249</c:v>
                </c:pt>
                <c:pt idx="37422">
                  <c:v>11.251531</c:v>
                </c:pt>
                <c:pt idx="37423">
                  <c:v>11.251104</c:v>
                </c:pt>
                <c:pt idx="37424">
                  <c:v>11.255556</c:v>
                </c:pt>
                <c:pt idx="37425">
                  <c:v>11.256416</c:v>
                </c:pt>
                <c:pt idx="37426">
                  <c:v>11.252869</c:v>
                </c:pt>
                <c:pt idx="37427">
                  <c:v>11.254507</c:v>
                </c:pt>
                <c:pt idx="37428">
                  <c:v>11.257559000000001</c:v>
                </c:pt>
                <c:pt idx="37429">
                  <c:v>11.255070999999999</c:v>
                </c:pt>
                <c:pt idx="37430">
                  <c:v>11.255395</c:v>
                </c:pt>
                <c:pt idx="37431">
                  <c:v>11.258001</c:v>
                </c:pt>
                <c:pt idx="37432">
                  <c:v>11.25596</c:v>
                </c:pt>
                <c:pt idx="37433">
                  <c:v>11.254311</c:v>
                </c:pt>
                <c:pt idx="37434">
                  <c:v>11.256129</c:v>
                </c:pt>
                <c:pt idx="37435">
                  <c:v>11.255008999999999</c:v>
                </c:pt>
                <c:pt idx="37436">
                  <c:v>11.255868</c:v>
                </c:pt>
                <c:pt idx="37437">
                  <c:v>11.26074</c:v>
                </c:pt>
                <c:pt idx="37438">
                  <c:v>11.258184</c:v>
                </c:pt>
                <c:pt idx="37439">
                  <c:v>11.250681</c:v>
                </c:pt>
                <c:pt idx="37440">
                  <c:v>11.25131</c:v>
                </c:pt>
                <c:pt idx="37441">
                  <c:v>11.254702</c:v>
                </c:pt>
                <c:pt idx="37442">
                  <c:v>11.252655000000001</c:v>
                </c:pt>
                <c:pt idx="37443">
                  <c:v>11.254937</c:v>
                </c:pt>
                <c:pt idx="37444">
                  <c:v>11.257051000000001</c:v>
                </c:pt>
                <c:pt idx="37445">
                  <c:v>11.253581000000001</c:v>
                </c:pt>
                <c:pt idx="37446">
                  <c:v>11.257353999999999</c:v>
                </c:pt>
                <c:pt idx="37447">
                  <c:v>11.264687</c:v>
                </c:pt>
                <c:pt idx="37448">
                  <c:v>11.266635000000001</c:v>
                </c:pt>
                <c:pt idx="37449">
                  <c:v>11.270865000000001</c:v>
                </c:pt>
                <c:pt idx="37450">
                  <c:v>11.273002999999999</c:v>
                </c:pt>
                <c:pt idx="37451">
                  <c:v>11.270177</c:v>
                </c:pt>
                <c:pt idx="37452">
                  <c:v>11.270992</c:v>
                </c:pt>
                <c:pt idx="37453">
                  <c:v>11.271240000000001</c:v>
                </c:pt>
                <c:pt idx="37454">
                  <c:v>11.267455999999999</c:v>
                </c:pt>
                <c:pt idx="37455">
                  <c:v>11.268096999999999</c:v>
                </c:pt>
                <c:pt idx="37456">
                  <c:v>11.274334</c:v>
                </c:pt>
                <c:pt idx="37457">
                  <c:v>11.273159</c:v>
                </c:pt>
                <c:pt idx="37458">
                  <c:v>11.267217</c:v>
                </c:pt>
                <c:pt idx="37459">
                  <c:v>11.266807</c:v>
                </c:pt>
                <c:pt idx="37460">
                  <c:v>11.266638</c:v>
                </c:pt>
                <c:pt idx="37461">
                  <c:v>11.267716</c:v>
                </c:pt>
                <c:pt idx="37462">
                  <c:v>11.270384</c:v>
                </c:pt>
                <c:pt idx="37463">
                  <c:v>11.271191</c:v>
                </c:pt>
                <c:pt idx="37464">
                  <c:v>11.270333000000001</c:v>
                </c:pt>
                <c:pt idx="37465">
                  <c:v>11.267346999999999</c:v>
                </c:pt>
                <c:pt idx="37466">
                  <c:v>11.266721</c:v>
                </c:pt>
                <c:pt idx="37467">
                  <c:v>11.266142</c:v>
                </c:pt>
                <c:pt idx="37468">
                  <c:v>11.265623</c:v>
                </c:pt>
                <c:pt idx="37469">
                  <c:v>11.268509</c:v>
                </c:pt>
                <c:pt idx="37470">
                  <c:v>11.266339</c:v>
                </c:pt>
                <c:pt idx="37471">
                  <c:v>11.263624999999999</c:v>
                </c:pt>
                <c:pt idx="37472">
                  <c:v>11.268604</c:v>
                </c:pt>
                <c:pt idx="37473">
                  <c:v>11.268551</c:v>
                </c:pt>
                <c:pt idx="37474">
                  <c:v>11.266773000000001</c:v>
                </c:pt>
                <c:pt idx="37475">
                  <c:v>11.271865</c:v>
                </c:pt>
                <c:pt idx="37476">
                  <c:v>11.270047999999999</c:v>
                </c:pt>
                <c:pt idx="37477">
                  <c:v>11.261673999999999</c:v>
                </c:pt>
                <c:pt idx="37478">
                  <c:v>11.262961000000001</c:v>
                </c:pt>
                <c:pt idx="37479">
                  <c:v>11.266068000000001</c:v>
                </c:pt>
                <c:pt idx="37480">
                  <c:v>11.261521</c:v>
                </c:pt>
                <c:pt idx="37481">
                  <c:v>11.2607</c:v>
                </c:pt>
                <c:pt idx="37482">
                  <c:v>11.262600000000001</c:v>
                </c:pt>
                <c:pt idx="37483">
                  <c:v>11.263762</c:v>
                </c:pt>
                <c:pt idx="37484">
                  <c:v>11.266451999999999</c:v>
                </c:pt>
                <c:pt idx="37485">
                  <c:v>11.267606000000001</c:v>
                </c:pt>
                <c:pt idx="37486">
                  <c:v>11.267244</c:v>
                </c:pt>
                <c:pt idx="37487">
                  <c:v>11.264532000000001</c:v>
                </c:pt>
                <c:pt idx="37488">
                  <c:v>11.262667</c:v>
                </c:pt>
                <c:pt idx="37489">
                  <c:v>11.270265</c:v>
                </c:pt>
                <c:pt idx="37490">
                  <c:v>11.276272000000001</c:v>
                </c:pt>
                <c:pt idx="37491">
                  <c:v>11.274203999999999</c:v>
                </c:pt>
                <c:pt idx="37492">
                  <c:v>11.276316</c:v>
                </c:pt>
                <c:pt idx="37493">
                  <c:v>11.278496000000001</c:v>
                </c:pt>
                <c:pt idx="37494">
                  <c:v>11.272565</c:v>
                </c:pt>
                <c:pt idx="37495">
                  <c:v>11.272399999999999</c:v>
                </c:pt>
                <c:pt idx="37496">
                  <c:v>11.278119</c:v>
                </c:pt>
                <c:pt idx="37497">
                  <c:v>11.275485</c:v>
                </c:pt>
                <c:pt idx="37498">
                  <c:v>11.274756</c:v>
                </c:pt>
                <c:pt idx="37499">
                  <c:v>11.281293</c:v>
                </c:pt>
                <c:pt idx="37500">
                  <c:v>11.280184</c:v>
                </c:pt>
                <c:pt idx="37501">
                  <c:v>11.276603</c:v>
                </c:pt>
                <c:pt idx="37502">
                  <c:v>11.277589000000001</c:v>
                </c:pt>
                <c:pt idx="37503">
                  <c:v>11.27697</c:v>
                </c:pt>
                <c:pt idx="37504">
                  <c:v>11.274247000000001</c:v>
                </c:pt>
                <c:pt idx="37505">
                  <c:v>11.276282999999999</c:v>
                </c:pt>
                <c:pt idx="37506">
                  <c:v>11.278459</c:v>
                </c:pt>
                <c:pt idx="37507">
                  <c:v>11.276932</c:v>
                </c:pt>
                <c:pt idx="37508">
                  <c:v>11.279597000000001</c:v>
                </c:pt>
                <c:pt idx="37509">
                  <c:v>11.277282</c:v>
                </c:pt>
                <c:pt idx="37510">
                  <c:v>11.270967000000001</c:v>
                </c:pt>
                <c:pt idx="37511">
                  <c:v>11.275039</c:v>
                </c:pt>
                <c:pt idx="37512">
                  <c:v>11.282026999999999</c:v>
                </c:pt>
                <c:pt idx="37513">
                  <c:v>11.278597</c:v>
                </c:pt>
                <c:pt idx="37514">
                  <c:v>11.274087</c:v>
                </c:pt>
                <c:pt idx="37515">
                  <c:v>11.281141</c:v>
                </c:pt>
                <c:pt idx="37516">
                  <c:v>11.285284000000001</c:v>
                </c:pt>
                <c:pt idx="37517">
                  <c:v>11.280208999999999</c:v>
                </c:pt>
                <c:pt idx="37518">
                  <c:v>11.281173000000001</c:v>
                </c:pt>
                <c:pt idx="37519">
                  <c:v>11.286984</c:v>
                </c:pt>
                <c:pt idx="37520">
                  <c:v>11.28454</c:v>
                </c:pt>
                <c:pt idx="37521">
                  <c:v>11.28332</c:v>
                </c:pt>
                <c:pt idx="37522">
                  <c:v>11.291297999999999</c:v>
                </c:pt>
                <c:pt idx="37523">
                  <c:v>11.296889</c:v>
                </c:pt>
                <c:pt idx="37524">
                  <c:v>11.299602999999999</c:v>
                </c:pt>
                <c:pt idx="37525">
                  <c:v>11.300853</c:v>
                </c:pt>
                <c:pt idx="37526">
                  <c:v>11.294238999999999</c:v>
                </c:pt>
                <c:pt idx="37527">
                  <c:v>11.29147</c:v>
                </c:pt>
                <c:pt idx="37528">
                  <c:v>11.293549000000001</c:v>
                </c:pt>
                <c:pt idx="37529">
                  <c:v>11.291435</c:v>
                </c:pt>
                <c:pt idx="37530">
                  <c:v>11.29373</c:v>
                </c:pt>
                <c:pt idx="37531">
                  <c:v>11.297586000000001</c:v>
                </c:pt>
                <c:pt idx="37532">
                  <c:v>11.292418</c:v>
                </c:pt>
                <c:pt idx="37533">
                  <c:v>11.291307</c:v>
                </c:pt>
                <c:pt idx="37534">
                  <c:v>11.296493</c:v>
                </c:pt>
                <c:pt idx="37535">
                  <c:v>11.294919999999999</c:v>
                </c:pt>
                <c:pt idx="37536">
                  <c:v>11.291909</c:v>
                </c:pt>
                <c:pt idx="37537">
                  <c:v>11.296011</c:v>
                </c:pt>
                <c:pt idx="37538">
                  <c:v>11.297587</c:v>
                </c:pt>
                <c:pt idx="37539">
                  <c:v>11.295029</c:v>
                </c:pt>
                <c:pt idx="37540">
                  <c:v>11.293145000000001</c:v>
                </c:pt>
                <c:pt idx="37541">
                  <c:v>11.296678999999999</c:v>
                </c:pt>
                <c:pt idx="37542">
                  <c:v>11.300364999999999</c:v>
                </c:pt>
                <c:pt idx="37543">
                  <c:v>11.298012999999999</c:v>
                </c:pt>
                <c:pt idx="37544">
                  <c:v>11.295510999999999</c:v>
                </c:pt>
                <c:pt idx="37545">
                  <c:v>11.298137000000001</c:v>
                </c:pt>
                <c:pt idx="37546">
                  <c:v>11.300297</c:v>
                </c:pt>
                <c:pt idx="37547">
                  <c:v>11.295324000000001</c:v>
                </c:pt>
                <c:pt idx="37548">
                  <c:v>11.292377999999999</c:v>
                </c:pt>
                <c:pt idx="37549">
                  <c:v>11.29599</c:v>
                </c:pt>
                <c:pt idx="37550">
                  <c:v>11.294641</c:v>
                </c:pt>
                <c:pt idx="37551">
                  <c:v>11.289503</c:v>
                </c:pt>
                <c:pt idx="37552">
                  <c:v>11.289152</c:v>
                </c:pt>
                <c:pt idx="37553">
                  <c:v>11.291293</c:v>
                </c:pt>
                <c:pt idx="37554">
                  <c:v>11.288491</c:v>
                </c:pt>
                <c:pt idx="37555">
                  <c:v>11.28345</c:v>
                </c:pt>
                <c:pt idx="37556">
                  <c:v>11.284473999999999</c:v>
                </c:pt>
                <c:pt idx="37557">
                  <c:v>11.289844</c:v>
                </c:pt>
                <c:pt idx="37558">
                  <c:v>11.290521999999999</c:v>
                </c:pt>
                <c:pt idx="37559">
                  <c:v>11.287372</c:v>
                </c:pt>
                <c:pt idx="37560">
                  <c:v>11.284812000000001</c:v>
                </c:pt>
                <c:pt idx="37561">
                  <c:v>11.283941</c:v>
                </c:pt>
                <c:pt idx="37562">
                  <c:v>11.285466</c:v>
                </c:pt>
                <c:pt idx="37563">
                  <c:v>11.290628999999999</c:v>
                </c:pt>
                <c:pt idx="37564">
                  <c:v>11.292317000000001</c:v>
                </c:pt>
                <c:pt idx="37565">
                  <c:v>11.290267</c:v>
                </c:pt>
                <c:pt idx="37566">
                  <c:v>11.291772</c:v>
                </c:pt>
                <c:pt idx="37567">
                  <c:v>11.291983999999999</c:v>
                </c:pt>
                <c:pt idx="37568">
                  <c:v>11.288888</c:v>
                </c:pt>
                <c:pt idx="37569">
                  <c:v>11.292031</c:v>
                </c:pt>
                <c:pt idx="37570">
                  <c:v>11.296950000000001</c:v>
                </c:pt>
                <c:pt idx="37571">
                  <c:v>11.297449</c:v>
                </c:pt>
                <c:pt idx="37572">
                  <c:v>11.297214</c:v>
                </c:pt>
                <c:pt idx="37573">
                  <c:v>11.296441</c:v>
                </c:pt>
                <c:pt idx="37574">
                  <c:v>11.293362</c:v>
                </c:pt>
                <c:pt idx="37575">
                  <c:v>11.294558</c:v>
                </c:pt>
                <c:pt idx="37576">
                  <c:v>11.295116999999999</c:v>
                </c:pt>
                <c:pt idx="37577">
                  <c:v>11.290988</c:v>
                </c:pt>
                <c:pt idx="37578">
                  <c:v>11.294195999999999</c:v>
                </c:pt>
                <c:pt idx="37579">
                  <c:v>11.296998</c:v>
                </c:pt>
                <c:pt idx="37580">
                  <c:v>11.292679</c:v>
                </c:pt>
                <c:pt idx="37581">
                  <c:v>11.292237</c:v>
                </c:pt>
                <c:pt idx="37582">
                  <c:v>11.292547000000001</c:v>
                </c:pt>
                <c:pt idx="37583">
                  <c:v>11.294179</c:v>
                </c:pt>
                <c:pt idx="37584">
                  <c:v>11.297293</c:v>
                </c:pt>
                <c:pt idx="37585">
                  <c:v>11.297527000000001</c:v>
                </c:pt>
                <c:pt idx="37586">
                  <c:v>11.296423000000001</c:v>
                </c:pt>
                <c:pt idx="37587">
                  <c:v>11.298356</c:v>
                </c:pt>
                <c:pt idx="37588">
                  <c:v>11.303685</c:v>
                </c:pt>
                <c:pt idx="37589">
                  <c:v>11.298727</c:v>
                </c:pt>
                <c:pt idx="37590">
                  <c:v>11.292527</c:v>
                </c:pt>
                <c:pt idx="37591">
                  <c:v>11.301189000000001</c:v>
                </c:pt>
                <c:pt idx="37592">
                  <c:v>11.304798</c:v>
                </c:pt>
                <c:pt idx="37593">
                  <c:v>11.306559999999999</c:v>
                </c:pt>
                <c:pt idx="37594">
                  <c:v>11.315023999999999</c:v>
                </c:pt>
                <c:pt idx="37595">
                  <c:v>11.313539</c:v>
                </c:pt>
                <c:pt idx="37596">
                  <c:v>11.307974</c:v>
                </c:pt>
                <c:pt idx="37597">
                  <c:v>11.308748</c:v>
                </c:pt>
                <c:pt idx="37598">
                  <c:v>11.306633</c:v>
                </c:pt>
                <c:pt idx="37599">
                  <c:v>11.306570000000001</c:v>
                </c:pt>
                <c:pt idx="37600">
                  <c:v>11.310867</c:v>
                </c:pt>
                <c:pt idx="37601">
                  <c:v>11.31038</c:v>
                </c:pt>
                <c:pt idx="37602">
                  <c:v>11.311256999999999</c:v>
                </c:pt>
                <c:pt idx="37603">
                  <c:v>11.313646</c:v>
                </c:pt>
                <c:pt idx="37604">
                  <c:v>11.311669999999999</c:v>
                </c:pt>
                <c:pt idx="37605">
                  <c:v>11.310226999999999</c:v>
                </c:pt>
                <c:pt idx="37606">
                  <c:v>11.308959</c:v>
                </c:pt>
                <c:pt idx="37607">
                  <c:v>11.306086000000001</c:v>
                </c:pt>
                <c:pt idx="37608">
                  <c:v>11.304338</c:v>
                </c:pt>
                <c:pt idx="37609">
                  <c:v>11.304905</c:v>
                </c:pt>
                <c:pt idx="37610">
                  <c:v>11.307448000000001</c:v>
                </c:pt>
                <c:pt idx="37611">
                  <c:v>11.305915000000001</c:v>
                </c:pt>
                <c:pt idx="37612">
                  <c:v>11.307244000000001</c:v>
                </c:pt>
                <c:pt idx="37613">
                  <c:v>11.313516</c:v>
                </c:pt>
                <c:pt idx="37614">
                  <c:v>11.310836999999999</c:v>
                </c:pt>
                <c:pt idx="37615">
                  <c:v>11.308304</c:v>
                </c:pt>
                <c:pt idx="37616">
                  <c:v>11.311237999999999</c:v>
                </c:pt>
                <c:pt idx="37617">
                  <c:v>11.315053000000001</c:v>
                </c:pt>
                <c:pt idx="37618">
                  <c:v>11.314714</c:v>
                </c:pt>
                <c:pt idx="37619">
                  <c:v>11.312493999999999</c:v>
                </c:pt>
                <c:pt idx="37620">
                  <c:v>11.316464</c:v>
                </c:pt>
                <c:pt idx="37621">
                  <c:v>11.32058</c:v>
                </c:pt>
                <c:pt idx="37622">
                  <c:v>11.314831</c:v>
                </c:pt>
                <c:pt idx="37623">
                  <c:v>11.310409999999999</c:v>
                </c:pt>
                <c:pt idx="37624">
                  <c:v>11.315295000000001</c:v>
                </c:pt>
                <c:pt idx="37625">
                  <c:v>11.317399999999999</c:v>
                </c:pt>
                <c:pt idx="37626">
                  <c:v>11.311180999999999</c:v>
                </c:pt>
                <c:pt idx="37627">
                  <c:v>11.311577</c:v>
                </c:pt>
                <c:pt idx="37628">
                  <c:v>11.316757000000001</c:v>
                </c:pt>
                <c:pt idx="37629">
                  <c:v>11.31371</c:v>
                </c:pt>
                <c:pt idx="37630">
                  <c:v>11.312509</c:v>
                </c:pt>
                <c:pt idx="37631">
                  <c:v>11.318261</c:v>
                </c:pt>
                <c:pt idx="37632">
                  <c:v>11.315075999999999</c:v>
                </c:pt>
                <c:pt idx="37633">
                  <c:v>11.31072</c:v>
                </c:pt>
                <c:pt idx="37634">
                  <c:v>11.315602999999999</c:v>
                </c:pt>
                <c:pt idx="37635">
                  <c:v>11.314769999999999</c:v>
                </c:pt>
                <c:pt idx="37636">
                  <c:v>11.311940999999999</c:v>
                </c:pt>
                <c:pt idx="37637">
                  <c:v>11.317299999999999</c:v>
                </c:pt>
                <c:pt idx="37638">
                  <c:v>11.320157999999999</c:v>
                </c:pt>
                <c:pt idx="37639">
                  <c:v>11.318016</c:v>
                </c:pt>
                <c:pt idx="37640">
                  <c:v>11.318555999999999</c:v>
                </c:pt>
                <c:pt idx="37641">
                  <c:v>11.322953999999999</c:v>
                </c:pt>
                <c:pt idx="37642">
                  <c:v>11.321887</c:v>
                </c:pt>
                <c:pt idx="37643">
                  <c:v>11.314019999999999</c:v>
                </c:pt>
                <c:pt idx="37644">
                  <c:v>11.312944</c:v>
                </c:pt>
                <c:pt idx="37645">
                  <c:v>11.320148</c:v>
                </c:pt>
                <c:pt idx="37646">
                  <c:v>11.325378000000001</c:v>
                </c:pt>
                <c:pt idx="37647">
                  <c:v>11.321935</c:v>
                </c:pt>
                <c:pt idx="37648">
                  <c:v>11.315512</c:v>
                </c:pt>
                <c:pt idx="37649">
                  <c:v>11.317686</c:v>
                </c:pt>
                <c:pt idx="37650">
                  <c:v>11.322438999999999</c:v>
                </c:pt>
                <c:pt idx="37651">
                  <c:v>11.321852</c:v>
                </c:pt>
                <c:pt idx="37652">
                  <c:v>11.320584999999999</c:v>
                </c:pt>
                <c:pt idx="37653">
                  <c:v>11.317259999999999</c:v>
                </c:pt>
                <c:pt idx="37654">
                  <c:v>11.316368000000001</c:v>
                </c:pt>
                <c:pt idx="37655">
                  <c:v>11.317332</c:v>
                </c:pt>
                <c:pt idx="37656">
                  <c:v>11.316701999999999</c:v>
                </c:pt>
                <c:pt idx="37657">
                  <c:v>11.319603000000001</c:v>
                </c:pt>
                <c:pt idx="37658">
                  <c:v>11.318212000000001</c:v>
                </c:pt>
                <c:pt idx="37659">
                  <c:v>11.315775</c:v>
                </c:pt>
                <c:pt idx="37660">
                  <c:v>11.319103999999999</c:v>
                </c:pt>
                <c:pt idx="37661">
                  <c:v>11.321085</c:v>
                </c:pt>
                <c:pt idx="37662">
                  <c:v>11.322008</c:v>
                </c:pt>
                <c:pt idx="37663">
                  <c:v>11.324399</c:v>
                </c:pt>
                <c:pt idx="37664">
                  <c:v>11.324954</c:v>
                </c:pt>
                <c:pt idx="37665">
                  <c:v>11.325615000000001</c:v>
                </c:pt>
                <c:pt idx="37666">
                  <c:v>11.330012999999999</c:v>
                </c:pt>
                <c:pt idx="37667">
                  <c:v>11.330119</c:v>
                </c:pt>
                <c:pt idx="37668">
                  <c:v>11.326893999999999</c:v>
                </c:pt>
                <c:pt idx="37669">
                  <c:v>11.329276999999999</c:v>
                </c:pt>
                <c:pt idx="37670">
                  <c:v>11.330166</c:v>
                </c:pt>
                <c:pt idx="37671">
                  <c:v>11.32601</c:v>
                </c:pt>
                <c:pt idx="37672">
                  <c:v>11.324396999999999</c:v>
                </c:pt>
                <c:pt idx="37673">
                  <c:v>11.329862</c:v>
                </c:pt>
                <c:pt idx="37674">
                  <c:v>11.331554000000001</c:v>
                </c:pt>
                <c:pt idx="37675">
                  <c:v>11.324641</c:v>
                </c:pt>
                <c:pt idx="37676">
                  <c:v>11.32292</c:v>
                </c:pt>
                <c:pt idx="37677">
                  <c:v>11.329807000000001</c:v>
                </c:pt>
                <c:pt idx="37678">
                  <c:v>11.330850999999999</c:v>
                </c:pt>
                <c:pt idx="37679">
                  <c:v>11.325445999999999</c:v>
                </c:pt>
                <c:pt idx="37680">
                  <c:v>11.325753000000001</c:v>
                </c:pt>
                <c:pt idx="37681">
                  <c:v>11.327945</c:v>
                </c:pt>
                <c:pt idx="37682">
                  <c:v>11.323665</c:v>
                </c:pt>
                <c:pt idx="37683">
                  <c:v>11.321909</c:v>
                </c:pt>
                <c:pt idx="37684">
                  <c:v>11.325426999999999</c:v>
                </c:pt>
                <c:pt idx="37685">
                  <c:v>11.326025</c:v>
                </c:pt>
                <c:pt idx="37686">
                  <c:v>11.32119</c:v>
                </c:pt>
                <c:pt idx="37687">
                  <c:v>11.319542999999999</c:v>
                </c:pt>
                <c:pt idx="37688">
                  <c:v>11.323966</c:v>
                </c:pt>
                <c:pt idx="37689">
                  <c:v>11.327223999999999</c:v>
                </c:pt>
                <c:pt idx="37690">
                  <c:v>11.329416999999999</c:v>
                </c:pt>
                <c:pt idx="37691">
                  <c:v>11.330446999999999</c:v>
                </c:pt>
                <c:pt idx="37692">
                  <c:v>11.326116000000001</c:v>
                </c:pt>
                <c:pt idx="37693">
                  <c:v>11.327514000000001</c:v>
                </c:pt>
                <c:pt idx="37694">
                  <c:v>11.331709999999999</c:v>
                </c:pt>
                <c:pt idx="37695">
                  <c:v>11.329885000000001</c:v>
                </c:pt>
                <c:pt idx="37696">
                  <c:v>11.325405999999999</c:v>
                </c:pt>
                <c:pt idx="37697">
                  <c:v>11.324407000000001</c:v>
                </c:pt>
                <c:pt idx="37698">
                  <c:v>11.330722</c:v>
                </c:pt>
                <c:pt idx="37699">
                  <c:v>11.335145000000001</c:v>
                </c:pt>
                <c:pt idx="37700">
                  <c:v>11.332314</c:v>
                </c:pt>
                <c:pt idx="37701">
                  <c:v>11.332673</c:v>
                </c:pt>
                <c:pt idx="37702">
                  <c:v>11.337966</c:v>
                </c:pt>
                <c:pt idx="37703">
                  <c:v>11.33756</c:v>
                </c:pt>
                <c:pt idx="37704">
                  <c:v>11.332839999999999</c:v>
                </c:pt>
                <c:pt idx="37705">
                  <c:v>11.336224</c:v>
                </c:pt>
                <c:pt idx="37706">
                  <c:v>11.341189999999999</c:v>
                </c:pt>
                <c:pt idx="37707">
                  <c:v>11.336703999999999</c:v>
                </c:pt>
                <c:pt idx="37708">
                  <c:v>11.333876</c:v>
                </c:pt>
                <c:pt idx="37709">
                  <c:v>11.336024999999999</c:v>
                </c:pt>
                <c:pt idx="37710">
                  <c:v>11.333262</c:v>
                </c:pt>
                <c:pt idx="37711">
                  <c:v>11.330847</c:v>
                </c:pt>
                <c:pt idx="37712">
                  <c:v>11.336487999999999</c:v>
                </c:pt>
                <c:pt idx="37713">
                  <c:v>11.338266000000001</c:v>
                </c:pt>
                <c:pt idx="37714">
                  <c:v>11.331877</c:v>
                </c:pt>
                <c:pt idx="37715">
                  <c:v>11.333083</c:v>
                </c:pt>
                <c:pt idx="37716">
                  <c:v>11.335343</c:v>
                </c:pt>
                <c:pt idx="37717">
                  <c:v>11.334861999999999</c:v>
                </c:pt>
                <c:pt idx="37718">
                  <c:v>11.340557</c:v>
                </c:pt>
                <c:pt idx="37719">
                  <c:v>11.341702</c:v>
                </c:pt>
                <c:pt idx="37720">
                  <c:v>11.340595</c:v>
                </c:pt>
                <c:pt idx="37721">
                  <c:v>11.340322</c:v>
                </c:pt>
                <c:pt idx="37722">
                  <c:v>11.335101999999999</c:v>
                </c:pt>
                <c:pt idx="37723">
                  <c:v>11.337762</c:v>
                </c:pt>
                <c:pt idx="37724">
                  <c:v>11.347039000000001</c:v>
                </c:pt>
                <c:pt idx="37725">
                  <c:v>11.346199</c:v>
                </c:pt>
                <c:pt idx="37726">
                  <c:v>11.338429</c:v>
                </c:pt>
                <c:pt idx="37727">
                  <c:v>11.336632</c:v>
                </c:pt>
                <c:pt idx="37728">
                  <c:v>11.33597</c:v>
                </c:pt>
                <c:pt idx="37729">
                  <c:v>11.331267</c:v>
                </c:pt>
                <c:pt idx="37730">
                  <c:v>11.332753</c:v>
                </c:pt>
                <c:pt idx="37731">
                  <c:v>11.339192000000001</c:v>
                </c:pt>
                <c:pt idx="37732">
                  <c:v>11.338414</c:v>
                </c:pt>
                <c:pt idx="37733">
                  <c:v>11.335447</c:v>
                </c:pt>
                <c:pt idx="37734">
                  <c:v>11.334683</c:v>
                </c:pt>
                <c:pt idx="37735">
                  <c:v>11.333463</c:v>
                </c:pt>
                <c:pt idx="37736">
                  <c:v>11.334906</c:v>
                </c:pt>
                <c:pt idx="37737">
                  <c:v>11.339612000000001</c:v>
                </c:pt>
                <c:pt idx="37738">
                  <c:v>11.338606</c:v>
                </c:pt>
                <c:pt idx="37739">
                  <c:v>11.336449999999999</c:v>
                </c:pt>
                <c:pt idx="37740">
                  <c:v>11.339081</c:v>
                </c:pt>
                <c:pt idx="37741">
                  <c:v>11.338096999999999</c:v>
                </c:pt>
                <c:pt idx="37742">
                  <c:v>11.335564</c:v>
                </c:pt>
                <c:pt idx="37743">
                  <c:v>11.33995</c:v>
                </c:pt>
                <c:pt idx="37744">
                  <c:v>11.344568000000001</c:v>
                </c:pt>
                <c:pt idx="37745">
                  <c:v>11.343399</c:v>
                </c:pt>
                <c:pt idx="37746">
                  <c:v>11.339713</c:v>
                </c:pt>
                <c:pt idx="37747">
                  <c:v>11.338673</c:v>
                </c:pt>
                <c:pt idx="37748">
                  <c:v>11.341029000000001</c:v>
                </c:pt>
                <c:pt idx="37749">
                  <c:v>11.342285</c:v>
                </c:pt>
                <c:pt idx="37750">
                  <c:v>11.3407</c:v>
                </c:pt>
                <c:pt idx="37751">
                  <c:v>11.338509</c:v>
                </c:pt>
                <c:pt idx="37752">
                  <c:v>11.333936</c:v>
                </c:pt>
                <c:pt idx="37753">
                  <c:v>11.332614</c:v>
                </c:pt>
                <c:pt idx="37754">
                  <c:v>11.336364</c:v>
                </c:pt>
                <c:pt idx="37755">
                  <c:v>11.337883</c:v>
                </c:pt>
                <c:pt idx="37756">
                  <c:v>11.336496</c:v>
                </c:pt>
                <c:pt idx="37757">
                  <c:v>11.337586999999999</c:v>
                </c:pt>
                <c:pt idx="37758">
                  <c:v>11.338633</c:v>
                </c:pt>
                <c:pt idx="37759">
                  <c:v>11.333418999999999</c:v>
                </c:pt>
                <c:pt idx="37760">
                  <c:v>11.332398</c:v>
                </c:pt>
                <c:pt idx="37761">
                  <c:v>11.337788</c:v>
                </c:pt>
                <c:pt idx="37762">
                  <c:v>11.337365</c:v>
                </c:pt>
                <c:pt idx="37763">
                  <c:v>11.336950999999999</c:v>
                </c:pt>
                <c:pt idx="37764">
                  <c:v>11.340439999999999</c:v>
                </c:pt>
                <c:pt idx="37765">
                  <c:v>11.340045</c:v>
                </c:pt>
                <c:pt idx="37766">
                  <c:v>11.337707999999999</c:v>
                </c:pt>
                <c:pt idx="37767">
                  <c:v>11.343408</c:v>
                </c:pt>
                <c:pt idx="37768">
                  <c:v>11.349494</c:v>
                </c:pt>
                <c:pt idx="37769">
                  <c:v>11.345648000000001</c:v>
                </c:pt>
                <c:pt idx="37770">
                  <c:v>11.340211999999999</c:v>
                </c:pt>
                <c:pt idx="37771">
                  <c:v>11.345231999999999</c:v>
                </c:pt>
                <c:pt idx="37772">
                  <c:v>11.349225000000001</c:v>
                </c:pt>
                <c:pt idx="37773">
                  <c:v>11.344291</c:v>
                </c:pt>
                <c:pt idx="37774">
                  <c:v>11.343821</c:v>
                </c:pt>
                <c:pt idx="37775">
                  <c:v>11.350363</c:v>
                </c:pt>
                <c:pt idx="37776">
                  <c:v>11.351260999999999</c:v>
                </c:pt>
                <c:pt idx="37777">
                  <c:v>11.347294</c:v>
                </c:pt>
                <c:pt idx="37778">
                  <c:v>11.345572000000001</c:v>
                </c:pt>
                <c:pt idx="37779">
                  <c:v>11.345105999999999</c:v>
                </c:pt>
                <c:pt idx="37780">
                  <c:v>11.346824</c:v>
                </c:pt>
                <c:pt idx="37781">
                  <c:v>11.35078</c:v>
                </c:pt>
                <c:pt idx="37782">
                  <c:v>11.350453</c:v>
                </c:pt>
                <c:pt idx="37783">
                  <c:v>11.351794999999999</c:v>
                </c:pt>
                <c:pt idx="37784">
                  <c:v>11.354498</c:v>
                </c:pt>
                <c:pt idx="37785">
                  <c:v>11.351737</c:v>
                </c:pt>
                <c:pt idx="37786">
                  <c:v>11.35308</c:v>
                </c:pt>
                <c:pt idx="37787">
                  <c:v>11.355029999999999</c:v>
                </c:pt>
                <c:pt idx="37788">
                  <c:v>11.348824</c:v>
                </c:pt>
                <c:pt idx="37789">
                  <c:v>11.34496</c:v>
                </c:pt>
                <c:pt idx="37790">
                  <c:v>11.348224999999999</c:v>
                </c:pt>
                <c:pt idx="37791">
                  <c:v>11.348928000000001</c:v>
                </c:pt>
                <c:pt idx="37792">
                  <c:v>11.344322</c:v>
                </c:pt>
                <c:pt idx="37793">
                  <c:v>11.346712999999999</c:v>
                </c:pt>
                <c:pt idx="37794">
                  <c:v>11.351373000000001</c:v>
                </c:pt>
                <c:pt idx="37795">
                  <c:v>11.345815</c:v>
                </c:pt>
                <c:pt idx="37796">
                  <c:v>11.342288999999999</c:v>
                </c:pt>
                <c:pt idx="37797">
                  <c:v>11.346043</c:v>
                </c:pt>
                <c:pt idx="37798">
                  <c:v>11.348748000000001</c:v>
                </c:pt>
                <c:pt idx="37799">
                  <c:v>11.351367</c:v>
                </c:pt>
                <c:pt idx="37800">
                  <c:v>11.353596</c:v>
                </c:pt>
                <c:pt idx="37801">
                  <c:v>11.350451</c:v>
                </c:pt>
                <c:pt idx="37802">
                  <c:v>11.349161</c:v>
                </c:pt>
                <c:pt idx="37803">
                  <c:v>11.354450999999999</c:v>
                </c:pt>
                <c:pt idx="37804">
                  <c:v>11.356821</c:v>
                </c:pt>
                <c:pt idx="37805">
                  <c:v>11.358024</c:v>
                </c:pt>
                <c:pt idx="37806">
                  <c:v>11.358691</c:v>
                </c:pt>
                <c:pt idx="37807">
                  <c:v>11.354988000000001</c:v>
                </c:pt>
                <c:pt idx="37808">
                  <c:v>11.351215</c:v>
                </c:pt>
                <c:pt idx="37809">
                  <c:v>11.354255999999999</c:v>
                </c:pt>
                <c:pt idx="37810">
                  <c:v>11.359192999999999</c:v>
                </c:pt>
                <c:pt idx="37811">
                  <c:v>11.353873999999999</c:v>
                </c:pt>
                <c:pt idx="37812">
                  <c:v>11.350115000000001</c:v>
                </c:pt>
                <c:pt idx="37813">
                  <c:v>11.353840999999999</c:v>
                </c:pt>
                <c:pt idx="37814">
                  <c:v>11.352174</c:v>
                </c:pt>
                <c:pt idx="37815">
                  <c:v>11.350313</c:v>
                </c:pt>
                <c:pt idx="37816">
                  <c:v>11.354228000000001</c:v>
                </c:pt>
                <c:pt idx="37817">
                  <c:v>11.356865000000001</c:v>
                </c:pt>
                <c:pt idx="37818">
                  <c:v>11.353414000000001</c:v>
                </c:pt>
                <c:pt idx="37819">
                  <c:v>11.351214000000001</c:v>
                </c:pt>
                <c:pt idx="37820">
                  <c:v>11.355912999999999</c:v>
                </c:pt>
                <c:pt idx="37821">
                  <c:v>11.36007</c:v>
                </c:pt>
                <c:pt idx="37822">
                  <c:v>11.357903</c:v>
                </c:pt>
                <c:pt idx="37823">
                  <c:v>11.358096</c:v>
                </c:pt>
                <c:pt idx="37824">
                  <c:v>11.366353</c:v>
                </c:pt>
                <c:pt idx="37825">
                  <c:v>11.37384</c:v>
                </c:pt>
                <c:pt idx="37826">
                  <c:v>11.368651</c:v>
                </c:pt>
                <c:pt idx="37827">
                  <c:v>11.365985999999999</c:v>
                </c:pt>
                <c:pt idx="37828">
                  <c:v>11.370832999999999</c:v>
                </c:pt>
                <c:pt idx="37829">
                  <c:v>11.367349000000001</c:v>
                </c:pt>
                <c:pt idx="37830">
                  <c:v>11.368129</c:v>
                </c:pt>
                <c:pt idx="37831">
                  <c:v>11.373084</c:v>
                </c:pt>
                <c:pt idx="37832">
                  <c:v>11.367445999999999</c:v>
                </c:pt>
                <c:pt idx="37833">
                  <c:v>11.362227000000001</c:v>
                </c:pt>
                <c:pt idx="37834">
                  <c:v>11.361967</c:v>
                </c:pt>
                <c:pt idx="37835">
                  <c:v>11.36364</c:v>
                </c:pt>
                <c:pt idx="37836">
                  <c:v>11.365254999999999</c:v>
                </c:pt>
                <c:pt idx="37837">
                  <c:v>11.365308000000001</c:v>
                </c:pt>
                <c:pt idx="37838">
                  <c:v>11.363925</c:v>
                </c:pt>
                <c:pt idx="37839">
                  <c:v>11.365016000000001</c:v>
                </c:pt>
                <c:pt idx="37840">
                  <c:v>11.369028</c:v>
                </c:pt>
                <c:pt idx="37841">
                  <c:v>11.368703999999999</c:v>
                </c:pt>
                <c:pt idx="37842">
                  <c:v>11.364464999999999</c:v>
                </c:pt>
                <c:pt idx="37843">
                  <c:v>11.363772000000001</c:v>
                </c:pt>
                <c:pt idx="37844">
                  <c:v>11.365436000000001</c:v>
                </c:pt>
                <c:pt idx="37845">
                  <c:v>11.365463999999999</c:v>
                </c:pt>
                <c:pt idx="37846">
                  <c:v>11.365695000000001</c:v>
                </c:pt>
                <c:pt idx="37847">
                  <c:v>11.368684999999999</c:v>
                </c:pt>
                <c:pt idx="37848">
                  <c:v>11.368134</c:v>
                </c:pt>
                <c:pt idx="37849">
                  <c:v>11.363711</c:v>
                </c:pt>
                <c:pt idx="37850">
                  <c:v>11.363512999999999</c:v>
                </c:pt>
                <c:pt idx="37851">
                  <c:v>11.367253</c:v>
                </c:pt>
                <c:pt idx="37852">
                  <c:v>11.36741</c:v>
                </c:pt>
                <c:pt idx="37853">
                  <c:v>11.364554</c:v>
                </c:pt>
                <c:pt idx="37854">
                  <c:v>11.364822</c:v>
                </c:pt>
                <c:pt idx="37855">
                  <c:v>11.36511</c:v>
                </c:pt>
                <c:pt idx="37856">
                  <c:v>11.362697000000001</c:v>
                </c:pt>
                <c:pt idx="37857">
                  <c:v>11.363044</c:v>
                </c:pt>
                <c:pt idx="37858">
                  <c:v>11.364151</c:v>
                </c:pt>
                <c:pt idx="37859">
                  <c:v>11.364652</c:v>
                </c:pt>
                <c:pt idx="37860">
                  <c:v>11.366498</c:v>
                </c:pt>
                <c:pt idx="37861">
                  <c:v>11.365926</c:v>
                </c:pt>
                <c:pt idx="37862">
                  <c:v>11.364378</c:v>
                </c:pt>
                <c:pt idx="37863">
                  <c:v>11.365622</c:v>
                </c:pt>
                <c:pt idx="37864">
                  <c:v>11.366388000000001</c:v>
                </c:pt>
                <c:pt idx="37865">
                  <c:v>11.365546</c:v>
                </c:pt>
                <c:pt idx="37866">
                  <c:v>11.365615</c:v>
                </c:pt>
                <c:pt idx="37867">
                  <c:v>11.366453</c:v>
                </c:pt>
                <c:pt idx="37868">
                  <c:v>11.368411999999999</c:v>
                </c:pt>
                <c:pt idx="37869">
                  <c:v>11.37337</c:v>
                </c:pt>
                <c:pt idx="37870">
                  <c:v>11.374673</c:v>
                </c:pt>
                <c:pt idx="37871">
                  <c:v>11.372773</c:v>
                </c:pt>
                <c:pt idx="37872">
                  <c:v>11.370920999999999</c:v>
                </c:pt>
                <c:pt idx="37873">
                  <c:v>11.369797</c:v>
                </c:pt>
                <c:pt idx="37874">
                  <c:v>11.370755000000001</c:v>
                </c:pt>
                <c:pt idx="37875">
                  <c:v>11.36908</c:v>
                </c:pt>
                <c:pt idx="37876">
                  <c:v>11.370651000000001</c:v>
                </c:pt>
                <c:pt idx="37877">
                  <c:v>11.374513</c:v>
                </c:pt>
                <c:pt idx="37878">
                  <c:v>11.373631</c:v>
                </c:pt>
                <c:pt idx="37879">
                  <c:v>11.376188000000001</c:v>
                </c:pt>
                <c:pt idx="37880">
                  <c:v>11.378731999999999</c:v>
                </c:pt>
                <c:pt idx="37881">
                  <c:v>11.37724</c:v>
                </c:pt>
                <c:pt idx="37882">
                  <c:v>11.379434</c:v>
                </c:pt>
                <c:pt idx="37883">
                  <c:v>11.382361</c:v>
                </c:pt>
                <c:pt idx="37884">
                  <c:v>11.380841</c:v>
                </c:pt>
                <c:pt idx="37885">
                  <c:v>11.381062999999999</c:v>
                </c:pt>
                <c:pt idx="37886">
                  <c:v>11.383502</c:v>
                </c:pt>
                <c:pt idx="37887">
                  <c:v>11.381738</c:v>
                </c:pt>
                <c:pt idx="37888">
                  <c:v>11.380951</c:v>
                </c:pt>
                <c:pt idx="37889">
                  <c:v>11.381468</c:v>
                </c:pt>
                <c:pt idx="37890">
                  <c:v>11.380705000000001</c:v>
                </c:pt>
                <c:pt idx="37891">
                  <c:v>11.384641999999999</c:v>
                </c:pt>
                <c:pt idx="37892">
                  <c:v>11.387684</c:v>
                </c:pt>
                <c:pt idx="37893">
                  <c:v>11.385581</c:v>
                </c:pt>
                <c:pt idx="37894">
                  <c:v>11.382648</c:v>
                </c:pt>
                <c:pt idx="37895">
                  <c:v>11.384690000000001</c:v>
                </c:pt>
                <c:pt idx="37896">
                  <c:v>11.388142999999999</c:v>
                </c:pt>
                <c:pt idx="37897">
                  <c:v>11.387974</c:v>
                </c:pt>
                <c:pt idx="37898">
                  <c:v>11.390012</c:v>
                </c:pt>
                <c:pt idx="37899">
                  <c:v>11.391473</c:v>
                </c:pt>
                <c:pt idx="37900">
                  <c:v>11.389053000000001</c:v>
                </c:pt>
                <c:pt idx="37901">
                  <c:v>11.387024</c:v>
                </c:pt>
                <c:pt idx="37902">
                  <c:v>11.385574999999999</c:v>
                </c:pt>
                <c:pt idx="37903">
                  <c:v>11.385234000000001</c:v>
                </c:pt>
                <c:pt idx="37904">
                  <c:v>11.38696</c:v>
                </c:pt>
                <c:pt idx="37905">
                  <c:v>11.388146000000001</c:v>
                </c:pt>
                <c:pt idx="37906">
                  <c:v>11.387915</c:v>
                </c:pt>
                <c:pt idx="37907">
                  <c:v>11.386609999999999</c:v>
                </c:pt>
                <c:pt idx="37908">
                  <c:v>11.385887</c:v>
                </c:pt>
                <c:pt idx="37909">
                  <c:v>11.387801</c:v>
                </c:pt>
                <c:pt idx="37910">
                  <c:v>11.391353000000001</c:v>
                </c:pt>
                <c:pt idx="37911">
                  <c:v>11.390031</c:v>
                </c:pt>
                <c:pt idx="37912">
                  <c:v>11.386243</c:v>
                </c:pt>
                <c:pt idx="37913">
                  <c:v>11.387822999999999</c:v>
                </c:pt>
                <c:pt idx="37914">
                  <c:v>11.387058</c:v>
                </c:pt>
                <c:pt idx="37915">
                  <c:v>11.379576</c:v>
                </c:pt>
                <c:pt idx="37916">
                  <c:v>11.37833</c:v>
                </c:pt>
                <c:pt idx="37917">
                  <c:v>11.384664000000001</c:v>
                </c:pt>
                <c:pt idx="37918">
                  <c:v>11.38433</c:v>
                </c:pt>
                <c:pt idx="37919">
                  <c:v>11.382422</c:v>
                </c:pt>
                <c:pt idx="37920">
                  <c:v>11.387122</c:v>
                </c:pt>
                <c:pt idx="37921">
                  <c:v>11.385918999999999</c:v>
                </c:pt>
                <c:pt idx="37922">
                  <c:v>11.378325999999999</c:v>
                </c:pt>
                <c:pt idx="37923">
                  <c:v>11.377526</c:v>
                </c:pt>
                <c:pt idx="37924">
                  <c:v>11.382519</c:v>
                </c:pt>
                <c:pt idx="37925">
                  <c:v>11.385809999999999</c:v>
                </c:pt>
                <c:pt idx="37926">
                  <c:v>11.385726999999999</c:v>
                </c:pt>
                <c:pt idx="37927">
                  <c:v>11.386839999999999</c:v>
                </c:pt>
                <c:pt idx="37928">
                  <c:v>11.387608999999999</c:v>
                </c:pt>
                <c:pt idx="37929">
                  <c:v>11.386991</c:v>
                </c:pt>
                <c:pt idx="37930">
                  <c:v>11.392545</c:v>
                </c:pt>
                <c:pt idx="37931">
                  <c:v>11.394449</c:v>
                </c:pt>
                <c:pt idx="37932">
                  <c:v>11.391551</c:v>
                </c:pt>
                <c:pt idx="37933">
                  <c:v>11.396991999999999</c:v>
                </c:pt>
                <c:pt idx="37934">
                  <c:v>11.400053</c:v>
                </c:pt>
                <c:pt idx="37935">
                  <c:v>11.397195999999999</c:v>
                </c:pt>
                <c:pt idx="37936">
                  <c:v>11.395424</c:v>
                </c:pt>
                <c:pt idx="37937">
                  <c:v>11.395446</c:v>
                </c:pt>
                <c:pt idx="37938">
                  <c:v>11.396568</c:v>
                </c:pt>
                <c:pt idx="37939">
                  <c:v>11.397176999999999</c:v>
                </c:pt>
                <c:pt idx="37940">
                  <c:v>11.399841</c:v>
                </c:pt>
                <c:pt idx="37941">
                  <c:v>11.400385</c:v>
                </c:pt>
                <c:pt idx="37942">
                  <c:v>11.396656999999999</c:v>
                </c:pt>
                <c:pt idx="37943">
                  <c:v>11.394959999999999</c:v>
                </c:pt>
                <c:pt idx="37944">
                  <c:v>11.399029000000001</c:v>
                </c:pt>
                <c:pt idx="37945">
                  <c:v>11.402735</c:v>
                </c:pt>
                <c:pt idx="37946">
                  <c:v>11.398028999999999</c:v>
                </c:pt>
                <c:pt idx="37947">
                  <c:v>11.393335</c:v>
                </c:pt>
                <c:pt idx="37948">
                  <c:v>11.393867</c:v>
                </c:pt>
                <c:pt idx="37949">
                  <c:v>11.392139</c:v>
                </c:pt>
                <c:pt idx="37950">
                  <c:v>11.391768000000001</c:v>
                </c:pt>
                <c:pt idx="37951">
                  <c:v>11.392378000000001</c:v>
                </c:pt>
                <c:pt idx="37952">
                  <c:v>11.388328</c:v>
                </c:pt>
                <c:pt idx="37953">
                  <c:v>11.38744</c:v>
                </c:pt>
                <c:pt idx="37954">
                  <c:v>11.392163999999999</c:v>
                </c:pt>
                <c:pt idx="37955">
                  <c:v>11.394111000000001</c:v>
                </c:pt>
                <c:pt idx="37956">
                  <c:v>11.394292999999999</c:v>
                </c:pt>
                <c:pt idx="37957">
                  <c:v>11.394152999999999</c:v>
                </c:pt>
                <c:pt idx="37958">
                  <c:v>11.391655999999999</c:v>
                </c:pt>
                <c:pt idx="37959">
                  <c:v>11.392046000000001</c:v>
                </c:pt>
                <c:pt idx="37960">
                  <c:v>11.393285000000001</c:v>
                </c:pt>
                <c:pt idx="37961">
                  <c:v>11.396336</c:v>
                </c:pt>
                <c:pt idx="37962">
                  <c:v>11.4008</c:v>
                </c:pt>
                <c:pt idx="37963">
                  <c:v>11.398021</c:v>
                </c:pt>
                <c:pt idx="37964">
                  <c:v>11.398222000000001</c:v>
                </c:pt>
                <c:pt idx="37965">
                  <c:v>11.403155</c:v>
                </c:pt>
                <c:pt idx="37966">
                  <c:v>11.401814</c:v>
                </c:pt>
                <c:pt idx="37967">
                  <c:v>11.401802999999999</c:v>
                </c:pt>
                <c:pt idx="37968">
                  <c:v>11.405118999999999</c:v>
                </c:pt>
                <c:pt idx="37969">
                  <c:v>11.40427</c:v>
                </c:pt>
                <c:pt idx="37970">
                  <c:v>11.401014</c:v>
                </c:pt>
                <c:pt idx="37971">
                  <c:v>11.402974</c:v>
                </c:pt>
                <c:pt idx="37972">
                  <c:v>11.405483</c:v>
                </c:pt>
                <c:pt idx="37973">
                  <c:v>11.406093</c:v>
                </c:pt>
                <c:pt idx="37974">
                  <c:v>11.412824000000001</c:v>
                </c:pt>
                <c:pt idx="37975">
                  <c:v>11.412739999999999</c:v>
                </c:pt>
                <c:pt idx="37976">
                  <c:v>11.410826</c:v>
                </c:pt>
                <c:pt idx="37977">
                  <c:v>11.41422</c:v>
                </c:pt>
                <c:pt idx="37978">
                  <c:v>11.408746000000001</c:v>
                </c:pt>
                <c:pt idx="37979">
                  <c:v>11.403273</c:v>
                </c:pt>
                <c:pt idx="37980">
                  <c:v>11.409613999999999</c:v>
                </c:pt>
                <c:pt idx="37981">
                  <c:v>11.414603</c:v>
                </c:pt>
                <c:pt idx="37982">
                  <c:v>11.410759000000001</c:v>
                </c:pt>
                <c:pt idx="37983">
                  <c:v>11.408732000000001</c:v>
                </c:pt>
                <c:pt idx="37984">
                  <c:v>11.411587000000001</c:v>
                </c:pt>
                <c:pt idx="37985">
                  <c:v>11.410155</c:v>
                </c:pt>
                <c:pt idx="37986">
                  <c:v>11.404597000000001</c:v>
                </c:pt>
                <c:pt idx="37987">
                  <c:v>11.402968</c:v>
                </c:pt>
                <c:pt idx="37988">
                  <c:v>11.405359000000001</c:v>
                </c:pt>
                <c:pt idx="37989">
                  <c:v>11.409539000000001</c:v>
                </c:pt>
                <c:pt idx="37990">
                  <c:v>11.410666000000001</c:v>
                </c:pt>
                <c:pt idx="37991">
                  <c:v>11.405599</c:v>
                </c:pt>
                <c:pt idx="37992">
                  <c:v>11.401351999999999</c:v>
                </c:pt>
                <c:pt idx="37993">
                  <c:v>11.403926</c:v>
                </c:pt>
                <c:pt idx="37994">
                  <c:v>11.407494</c:v>
                </c:pt>
                <c:pt idx="37995">
                  <c:v>11.403691999999999</c:v>
                </c:pt>
                <c:pt idx="37996">
                  <c:v>11.399846999999999</c:v>
                </c:pt>
                <c:pt idx="37997">
                  <c:v>11.400252</c:v>
                </c:pt>
                <c:pt idx="37998">
                  <c:v>11.39808</c:v>
                </c:pt>
                <c:pt idx="37999">
                  <c:v>11.397055999999999</c:v>
                </c:pt>
                <c:pt idx="38000">
                  <c:v>11.399468000000001</c:v>
                </c:pt>
                <c:pt idx="38001">
                  <c:v>11.39744</c:v>
                </c:pt>
                <c:pt idx="38002">
                  <c:v>11.395554000000001</c:v>
                </c:pt>
                <c:pt idx="38003">
                  <c:v>11.402725999999999</c:v>
                </c:pt>
                <c:pt idx="38004">
                  <c:v>11.409732999999999</c:v>
                </c:pt>
                <c:pt idx="38005">
                  <c:v>11.41</c:v>
                </c:pt>
                <c:pt idx="38006">
                  <c:v>11.412470000000001</c:v>
                </c:pt>
                <c:pt idx="38007">
                  <c:v>11.414936000000001</c:v>
                </c:pt>
                <c:pt idx="38008">
                  <c:v>11.41291</c:v>
                </c:pt>
                <c:pt idx="38009">
                  <c:v>11.411374</c:v>
                </c:pt>
                <c:pt idx="38010">
                  <c:v>11.41418</c:v>
                </c:pt>
                <c:pt idx="38011">
                  <c:v>11.415217</c:v>
                </c:pt>
                <c:pt idx="38012">
                  <c:v>11.41342</c:v>
                </c:pt>
                <c:pt idx="38013">
                  <c:v>11.415244</c:v>
                </c:pt>
                <c:pt idx="38014">
                  <c:v>11.41653</c:v>
                </c:pt>
                <c:pt idx="38015">
                  <c:v>11.413373999999999</c:v>
                </c:pt>
                <c:pt idx="38016">
                  <c:v>11.41315</c:v>
                </c:pt>
                <c:pt idx="38017">
                  <c:v>11.418706999999999</c:v>
                </c:pt>
                <c:pt idx="38018">
                  <c:v>11.420826</c:v>
                </c:pt>
                <c:pt idx="38019">
                  <c:v>11.419537999999999</c:v>
                </c:pt>
                <c:pt idx="38020">
                  <c:v>11.417280999999999</c:v>
                </c:pt>
                <c:pt idx="38021">
                  <c:v>11.412122</c:v>
                </c:pt>
                <c:pt idx="38022">
                  <c:v>11.411951</c:v>
                </c:pt>
                <c:pt idx="38023">
                  <c:v>11.41338</c:v>
                </c:pt>
                <c:pt idx="38024">
                  <c:v>11.413019999999999</c:v>
                </c:pt>
                <c:pt idx="38025">
                  <c:v>11.412926000000001</c:v>
                </c:pt>
                <c:pt idx="38026">
                  <c:v>11.411417</c:v>
                </c:pt>
                <c:pt idx="38027">
                  <c:v>11.4133</c:v>
                </c:pt>
                <c:pt idx="38028">
                  <c:v>11.41464</c:v>
                </c:pt>
                <c:pt idx="38029">
                  <c:v>11.408267</c:v>
                </c:pt>
                <c:pt idx="38030">
                  <c:v>11.408474</c:v>
                </c:pt>
                <c:pt idx="38031">
                  <c:v>11.413397</c:v>
                </c:pt>
                <c:pt idx="38032">
                  <c:v>11.409373</c:v>
                </c:pt>
                <c:pt idx="38033">
                  <c:v>11.404437</c:v>
                </c:pt>
                <c:pt idx="38034">
                  <c:v>11.406555000000001</c:v>
                </c:pt>
                <c:pt idx="38035">
                  <c:v>11.412286</c:v>
                </c:pt>
                <c:pt idx="38036">
                  <c:v>11.413019999999999</c:v>
                </c:pt>
                <c:pt idx="38037">
                  <c:v>11.411023</c:v>
                </c:pt>
                <c:pt idx="38038">
                  <c:v>11.413983</c:v>
                </c:pt>
                <c:pt idx="38039">
                  <c:v>11.416261</c:v>
                </c:pt>
                <c:pt idx="38040">
                  <c:v>11.415705000000001</c:v>
                </c:pt>
                <c:pt idx="38041">
                  <c:v>11.415096</c:v>
                </c:pt>
                <c:pt idx="38042">
                  <c:v>11.415032</c:v>
                </c:pt>
                <c:pt idx="38043">
                  <c:v>11.411231000000001</c:v>
                </c:pt>
                <c:pt idx="38044">
                  <c:v>11.411997</c:v>
                </c:pt>
                <c:pt idx="38045">
                  <c:v>11.417362000000001</c:v>
                </c:pt>
                <c:pt idx="38046">
                  <c:v>11.413831</c:v>
                </c:pt>
                <c:pt idx="38047">
                  <c:v>11.412566</c:v>
                </c:pt>
                <c:pt idx="38048">
                  <c:v>11.418585</c:v>
                </c:pt>
                <c:pt idx="38049">
                  <c:v>11.419254</c:v>
                </c:pt>
                <c:pt idx="38050">
                  <c:v>11.416197</c:v>
                </c:pt>
                <c:pt idx="38051">
                  <c:v>11.415450999999999</c:v>
                </c:pt>
                <c:pt idx="38052">
                  <c:v>11.418946999999999</c:v>
                </c:pt>
                <c:pt idx="38053">
                  <c:v>11.419701</c:v>
                </c:pt>
                <c:pt idx="38054">
                  <c:v>11.416261</c:v>
                </c:pt>
                <c:pt idx="38055">
                  <c:v>11.419459</c:v>
                </c:pt>
                <c:pt idx="38056">
                  <c:v>11.427647</c:v>
                </c:pt>
                <c:pt idx="38057">
                  <c:v>11.428369999999999</c:v>
                </c:pt>
                <c:pt idx="38058">
                  <c:v>11.422174999999999</c:v>
                </c:pt>
                <c:pt idx="38059">
                  <c:v>11.420356</c:v>
                </c:pt>
                <c:pt idx="38060">
                  <c:v>11.424697</c:v>
                </c:pt>
                <c:pt idx="38061">
                  <c:v>11.426254</c:v>
                </c:pt>
                <c:pt idx="38062">
                  <c:v>11.428368000000001</c:v>
                </c:pt>
                <c:pt idx="38063">
                  <c:v>11.431455</c:v>
                </c:pt>
                <c:pt idx="38064">
                  <c:v>11.430052999999999</c:v>
                </c:pt>
                <c:pt idx="38065">
                  <c:v>11.429534</c:v>
                </c:pt>
                <c:pt idx="38066">
                  <c:v>11.432873000000001</c:v>
                </c:pt>
                <c:pt idx="38067">
                  <c:v>11.431158</c:v>
                </c:pt>
                <c:pt idx="38068">
                  <c:v>11.426792000000001</c:v>
                </c:pt>
                <c:pt idx="38069">
                  <c:v>11.427654</c:v>
                </c:pt>
                <c:pt idx="38070">
                  <c:v>11.428065</c:v>
                </c:pt>
                <c:pt idx="38071">
                  <c:v>11.4274</c:v>
                </c:pt>
                <c:pt idx="38072">
                  <c:v>11.429677999999999</c:v>
                </c:pt>
                <c:pt idx="38073">
                  <c:v>11.430066</c:v>
                </c:pt>
                <c:pt idx="38074">
                  <c:v>11.428609</c:v>
                </c:pt>
                <c:pt idx="38075">
                  <c:v>11.429008</c:v>
                </c:pt>
                <c:pt idx="38076">
                  <c:v>11.427711</c:v>
                </c:pt>
                <c:pt idx="38077">
                  <c:v>11.424580000000001</c:v>
                </c:pt>
                <c:pt idx="38078">
                  <c:v>11.424846000000001</c:v>
                </c:pt>
                <c:pt idx="38079">
                  <c:v>11.426797000000001</c:v>
                </c:pt>
                <c:pt idx="38080">
                  <c:v>11.426354</c:v>
                </c:pt>
                <c:pt idx="38081">
                  <c:v>11.426771</c:v>
                </c:pt>
                <c:pt idx="38082">
                  <c:v>11.431084999999999</c:v>
                </c:pt>
                <c:pt idx="38083">
                  <c:v>11.431882</c:v>
                </c:pt>
                <c:pt idx="38084">
                  <c:v>11.430597000000001</c:v>
                </c:pt>
                <c:pt idx="38085">
                  <c:v>11.43113</c:v>
                </c:pt>
                <c:pt idx="38086">
                  <c:v>11.432181</c:v>
                </c:pt>
                <c:pt idx="38087">
                  <c:v>11.431501000000001</c:v>
                </c:pt>
                <c:pt idx="38088">
                  <c:v>11.430593</c:v>
                </c:pt>
                <c:pt idx="38089">
                  <c:v>11.429842000000001</c:v>
                </c:pt>
                <c:pt idx="38090">
                  <c:v>11.427320999999999</c:v>
                </c:pt>
                <c:pt idx="38091">
                  <c:v>11.426418999999999</c:v>
                </c:pt>
                <c:pt idx="38092">
                  <c:v>11.426772</c:v>
                </c:pt>
                <c:pt idx="38093">
                  <c:v>11.425274</c:v>
                </c:pt>
                <c:pt idx="38094">
                  <c:v>11.424170999999999</c:v>
                </c:pt>
                <c:pt idx="38095">
                  <c:v>11.425940000000001</c:v>
                </c:pt>
                <c:pt idx="38096">
                  <c:v>11.431957000000001</c:v>
                </c:pt>
                <c:pt idx="38097">
                  <c:v>11.433498999999999</c:v>
                </c:pt>
                <c:pt idx="38098">
                  <c:v>11.426309</c:v>
                </c:pt>
                <c:pt idx="38099">
                  <c:v>11.422764000000001</c:v>
                </c:pt>
                <c:pt idx="38100">
                  <c:v>11.427293000000001</c:v>
                </c:pt>
                <c:pt idx="38101">
                  <c:v>11.434811</c:v>
                </c:pt>
                <c:pt idx="38102">
                  <c:v>11.436783</c:v>
                </c:pt>
                <c:pt idx="38103">
                  <c:v>11.43243</c:v>
                </c:pt>
                <c:pt idx="38104">
                  <c:v>11.432003</c:v>
                </c:pt>
                <c:pt idx="38105">
                  <c:v>11.434229</c:v>
                </c:pt>
                <c:pt idx="38106">
                  <c:v>11.434658000000001</c:v>
                </c:pt>
                <c:pt idx="38107">
                  <c:v>11.432051</c:v>
                </c:pt>
                <c:pt idx="38108">
                  <c:v>11.430130999999999</c:v>
                </c:pt>
                <c:pt idx="38109">
                  <c:v>11.429663</c:v>
                </c:pt>
                <c:pt idx="38110">
                  <c:v>11.42989</c:v>
                </c:pt>
                <c:pt idx="38111">
                  <c:v>11.432031</c:v>
                </c:pt>
                <c:pt idx="38112">
                  <c:v>11.435142000000001</c:v>
                </c:pt>
                <c:pt idx="38113">
                  <c:v>11.436671</c:v>
                </c:pt>
                <c:pt idx="38114">
                  <c:v>11.434511000000001</c:v>
                </c:pt>
                <c:pt idx="38115">
                  <c:v>11.433303</c:v>
                </c:pt>
                <c:pt idx="38116">
                  <c:v>11.437498</c:v>
                </c:pt>
                <c:pt idx="38117">
                  <c:v>11.439622</c:v>
                </c:pt>
                <c:pt idx="38118">
                  <c:v>11.438293</c:v>
                </c:pt>
                <c:pt idx="38119">
                  <c:v>11.438603000000001</c:v>
                </c:pt>
                <c:pt idx="38120">
                  <c:v>11.440892</c:v>
                </c:pt>
                <c:pt idx="38121">
                  <c:v>11.441757000000001</c:v>
                </c:pt>
                <c:pt idx="38122">
                  <c:v>11.4415</c:v>
                </c:pt>
                <c:pt idx="38123">
                  <c:v>11.441782</c:v>
                </c:pt>
                <c:pt idx="38124">
                  <c:v>11.439374000000001</c:v>
                </c:pt>
                <c:pt idx="38125">
                  <c:v>11.438895</c:v>
                </c:pt>
                <c:pt idx="38126">
                  <c:v>11.441257</c:v>
                </c:pt>
                <c:pt idx="38127">
                  <c:v>11.438186</c:v>
                </c:pt>
                <c:pt idx="38128">
                  <c:v>11.435072</c:v>
                </c:pt>
                <c:pt idx="38129">
                  <c:v>11.438293</c:v>
                </c:pt>
                <c:pt idx="38130">
                  <c:v>11.442335</c:v>
                </c:pt>
                <c:pt idx="38131">
                  <c:v>11.440229</c:v>
                </c:pt>
                <c:pt idx="38132">
                  <c:v>11.437480000000001</c:v>
                </c:pt>
                <c:pt idx="38133">
                  <c:v>11.44021</c:v>
                </c:pt>
                <c:pt idx="38134">
                  <c:v>11.44234</c:v>
                </c:pt>
                <c:pt idx="38135">
                  <c:v>11.440545999999999</c:v>
                </c:pt>
                <c:pt idx="38136">
                  <c:v>11.440965</c:v>
                </c:pt>
                <c:pt idx="38137">
                  <c:v>11.443228</c:v>
                </c:pt>
                <c:pt idx="38138">
                  <c:v>11.444181</c:v>
                </c:pt>
                <c:pt idx="38139">
                  <c:v>11.444295</c:v>
                </c:pt>
                <c:pt idx="38140">
                  <c:v>11.445952</c:v>
                </c:pt>
                <c:pt idx="38141">
                  <c:v>11.447481</c:v>
                </c:pt>
                <c:pt idx="38142">
                  <c:v>11.449356999999999</c:v>
                </c:pt>
                <c:pt idx="38143">
                  <c:v>11.452628000000001</c:v>
                </c:pt>
                <c:pt idx="38144">
                  <c:v>11.454172</c:v>
                </c:pt>
                <c:pt idx="38145">
                  <c:v>11.455285999999999</c:v>
                </c:pt>
                <c:pt idx="38146">
                  <c:v>11.453832</c:v>
                </c:pt>
                <c:pt idx="38147">
                  <c:v>11.448798</c:v>
                </c:pt>
                <c:pt idx="38148">
                  <c:v>11.447658000000001</c:v>
                </c:pt>
                <c:pt idx="38149">
                  <c:v>11.450998</c:v>
                </c:pt>
                <c:pt idx="38150">
                  <c:v>11.448128000000001</c:v>
                </c:pt>
                <c:pt idx="38151">
                  <c:v>11.444509</c:v>
                </c:pt>
                <c:pt idx="38152">
                  <c:v>11.450407</c:v>
                </c:pt>
                <c:pt idx="38153">
                  <c:v>11.452572</c:v>
                </c:pt>
                <c:pt idx="38154">
                  <c:v>11.447492</c:v>
                </c:pt>
                <c:pt idx="38155">
                  <c:v>11.446702999999999</c:v>
                </c:pt>
                <c:pt idx="38156">
                  <c:v>11.451567000000001</c:v>
                </c:pt>
                <c:pt idx="38157">
                  <c:v>11.454082</c:v>
                </c:pt>
                <c:pt idx="38158">
                  <c:v>11.450015</c:v>
                </c:pt>
                <c:pt idx="38159">
                  <c:v>11.447872</c:v>
                </c:pt>
                <c:pt idx="38160">
                  <c:v>11.451498000000001</c:v>
                </c:pt>
                <c:pt idx="38161">
                  <c:v>11.455818000000001</c:v>
                </c:pt>
                <c:pt idx="38162">
                  <c:v>11.457981</c:v>
                </c:pt>
                <c:pt idx="38163">
                  <c:v>11.455404</c:v>
                </c:pt>
                <c:pt idx="38164">
                  <c:v>11.452894000000001</c:v>
                </c:pt>
                <c:pt idx="38165">
                  <c:v>11.453656000000001</c:v>
                </c:pt>
                <c:pt idx="38166">
                  <c:v>11.455869</c:v>
                </c:pt>
                <c:pt idx="38167">
                  <c:v>11.457819000000001</c:v>
                </c:pt>
                <c:pt idx="38168">
                  <c:v>11.456868</c:v>
                </c:pt>
                <c:pt idx="38169">
                  <c:v>11.453967</c:v>
                </c:pt>
                <c:pt idx="38170">
                  <c:v>11.450566999999999</c:v>
                </c:pt>
                <c:pt idx="38171">
                  <c:v>11.45168</c:v>
                </c:pt>
                <c:pt idx="38172">
                  <c:v>11.452640000000001</c:v>
                </c:pt>
                <c:pt idx="38173">
                  <c:v>11.450203</c:v>
                </c:pt>
                <c:pt idx="38174">
                  <c:v>11.454101</c:v>
                </c:pt>
                <c:pt idx="38175">
                  <c:v>11.457583</c:v>
                </c:pt>
                <c:pt idx="38176">
                  <c:v>11.453887999999999</c:v>
                </c:pt>
                <c:pt idx="38177">
                  <c:v>11.454618</c:v>
                </c:pt>
                <c:pt idx="38178">
                  <c:v>11.460511</c:v>
                </c:pt>
                <c:pt idx="38179">
                  <c:v>11.459535000000001</c:v>
                </c:pt>
                <c:pt idx="38180">
                  <c:v>11.454038000000001</c:v>
                </c:pt>
                <c:pt idx="38181">
                  <c:v>11.456435000000001</c:v>
                </c:pt>
                <c:pt idx="38182">
                  <c:v>11.460054</c:v>
                </c:pt>
                <c:pt idx="38183">
                  <c:v>11.458805</c:v>
                </c:pt>
                <c:pt idx="38184">
                  <c:v>11.460375000000001</c:v>
                </c:pt>
                <c:pt idx="38185">
                  <c:v>11.462184000000001</c:v>
                </c:pt>
                <c:pt idx="38186">
                  <c:v>11.461577</c:v>
                </c:pt>
                <c:pt idx="38187">
                  <c:v>11.461550000000001</c:v>
                </c:pt>
                <c:pt idx="38188">
                  <c:v>11.461477</c:v>
                </c:pt>
                <c:pt idx="38189">
                  <c:v>11.46027</c:v>
                </c:pt>
                <c:pt idx="38190">
                  <c:v>11.457829</c:v>
                </c:pt>
                <c:pt idx="38191">
                  <c:v>11.454177</c:v>
                </c:pt>
                <c:pt idx="38192">
                  <c:v>11.45102</c:v>
                </c:pt>
                <c:pt idx="38193">
                  <c:v>11.455408</c:v>
                </c:pt>
                <c:pt idx="38194">
                  <c:v>11.458023000000001</c:v>
                </c:pt>
                <c:pt idx="38195">
                  <c:v>11.451342</c:v>
                </c:pt>
                <c:pt idx="38196">
                  <c:v>11.448722</c:v>
                </c:pt>
                <c:pt idx="38197">
                  <c:v>11.450233000000001</c:v>
                </c:pt>
                <c:pt idx="38198">
                  <c:v>11.451686</c:v>
                </c:pt>
                <c:pt idx="38199">
                  <c:v>11.453742999999999</c:v>
                </c:pt>
                <c:pt idx="38200">
                  <c:v>11.453127</c:v>
                </c:pt>
                <c:pt idx="38201">
                  <c:v>11.454018</c:v>
                </c:pt>
                <c:pt idx="38202">
                  <c:v>11.459322</c:v>
                </c:pt>
                <c:pt idx="38203">
                  <c:v>11.461432</c:v>
                </c:pt>
                <c:pt idx="38204">
                  <c:v>11.457293</c:v>
                </c:pt>
                <c:pt idx="38205">
                  <c:v>11.455268</c:v>
                </c:pt>
                <c:pt idx="38206">
                  <c:v>11.455776999999999</c:v>
                </c:pt>
                <c:pt idx="38207">
                  <c:v>11.452173999999999</c:v>
                </c:pt>
                <c:pt idx="38208">
                  <c:v>11.453623</c:v>
                </c:pt>
                <c:pt idx="38209">
                  <c:v>11.459709999999999</c:v>
                </c:pt>
                <c:pt idx="38210">
                  <c:v>11.461411999999999</c:v>
                </c:pt>
                <c:pt idx="38211">
                  <c:v>11.459390000000001</c:v>
                </c:pt>
                <c:pt idx="38212">
                  <c:v>11.457405</c:v>
                </c:pt>
                <c:pt idx="38213">
                  <c:v>11.455613</c:v>
                </c:pt>
                <c:pt idx="38214">
                  <c:v>11.455297</c:v>
                </c:pt>
                <c:pt idx="38215">
                  <c:v>11.458247999999999</c:v>
                </c:pt>
                <c:pt idx="38216">
                  <c:v>11.458648999999999</c:v>
                </c:pt>
                <c:pt idx="38217">
                  <c:v>11.459495</c:v>
                </c:pt>
                <c:pt idx="38218">
                  <c:v>11.461114</c:v>
                </c:pt>
                <c:pt idx="38219">
                  <c:v>11.458707</c:v>
                </c:pt>
                <c:pt idx="38220">
                  <c:v>11.458465</c:v>
                </c:pt>
                <c:pt idx="38221">
                  <c:v>11.461077</c:v>
                </c:pt>
                <c:pt idx="38222">
                  <c:v>11.462571000000001</c:v>
                </c:pt>
                <c:pt idx="38223">
                  <c:v>11.465475</c:v>
                </c:pt>
                <c:pt idx="38224">
                  <c:v>11.464774</c:v>
                </c:pt>
                <c:pt idx="38225">
                  <c:v>11.464216</c:v>
                </c:pt>
                <c:pt idx="38226">
                  <c:v>11.469474</c:v>
                </c:pt>
                <c:pt idx="38227">
                  <c:v>11.46907</c:v>
                </c:pt>
                <c:pt idx="38228">
                  <c:v>11.467040000000001</c:v>
                </c:pt>
                <c:pt idx="38229">
                  <c:v>11.466568000000001</c:v>
                </c:pt>
                <c:pt idx="38230">
                  <c:v>11.461952999999999</c:v>
                </c:pt>
                <c:pt idx="38231">
                  <c:v>11.461888</c:v>
                </c:pt>
                <c:pt idx="38232">
                  <c:v>11.468681</c:v>
                </c:pt>
                <c:pt idx="38233">
                  <c:v>11.471473</c:v>
                </c:pt>
                <c:pt idx="38234">
                  <c:v>11.469010000000001</c:v>
                </c:pt>
                <c:pt idx="38235">
                  <c:v>11.465971</c:v>
                </c:pt>
                <c:pt idx="38236">
                  <c:v>11.466699</c:v>
                </c:pt>
                <c:pt idx="38237">
                  <c:v>11.468878999999999</c:v>
                </c:pt>
                <c:pt idx="38238">
                  <c:v>11.467737</c:v>
                </c:pt>
                <c:pt idx="38239">
                  <c:v>11.467212</c:v>
                </c:pt>
                <c:pt idx="38240">
                  <c:v>11.467741</c:v>
                </c:pt>
                <c:pt idx="38241">
                  <c:v>11.465835</c:v>
                </c:pt>
                <c:pt idx="38242">
                  <c:v>11.466858</c:v>
                </c:pt>
                <c:pt idx="38243">
                  <c:v>11.469239999999999</c:v>
                </c:pt>
                <c:pt idx="38244">
                  <c:v>11.467298</c:v>
                </c:pt>
                <c:pt idx="38245">
                  <c:v>11.467993</c:v>
                </c:pt>
                <c:pt idx="38246">
                  <c:v>11.470888</c:v>
                </c:pt>
                <c:pt idx="38247">
                  <c:v>11.468684</c:v>
                </c:pt>
                <c:pt idx="38248">
                  <c:v>11.467862</c:v>
                </c:pt>
                <c:pt idx="38249">
                  <c:v>11.470855</c:v>
                </c:pt>
                <c:pt idx="38250">
                  <c:v>11.469970999999999</c:v>
                </c:pt>
                <c:pt idx="38251">
                  <c:v>11.465908000000001</c:v>
                </c:pt>
                <c:pt idx="38252">
                  <c:v>11.466416000000001</c:v>
                </c:pt>
                <c:pt idx="38253">
                  <c:v>11.467846</c:v>
                </c:pt>
                <c:pt idx="38254">
                  <c:v>11.466278000000001</c:v>
                </c:pt>
                <c:pt idx="38255">
                  <c:v>11.462783999999999</c:v>
                </c:pt>
                <c:pt idx="38256">
                  <c:v>11.459932999999999</c:v>
                </c:pt>
                <c:pt idx="38257">
                  <c:v>11.461240999999999</c:v>
                </c:pt>
                <c:pt idx="38258">
                  <c:v>11.461903</c:v>
                </c:pt>
                <c:pt idx="38259">
                  <c:v>11.461212</c:v>
                </c:pt>
                <c:pt idx="38260">
                  <c:v>11.464537</c:v>
                </c:pt>
                <c:pt idx="38261">
                  <c:v>11.466554</c:v>
                </c:pt>
                <c:pt idx="38262">
                  <c:v>11.465386000000001</c:v>
                </c:pt>
                <c:pt idx="38263">
                  <c:v>11.467613999999999</c:v>
                </c:pt>
                <c:pt idx="38264">
                  <c:v>11.469037</c:v>
                </c:pt>
                <c:pt idx="38265">
                  <c:v>11.467632</c:v>
                </c:pt>
                <c:pt idx="38266">
                  <c:v>11.470069000000001</c:v>
                </c:pt>
                <c:pt idx="38267">
                  <c:v>11.474536000000001</c:v>
                </c:pt>
                <c:pt idx="38268">
                  <c:v>11.471359</c:v>
                </c:pt>
                <c:pt idx="38269">
                  <c:v>11.467876</c:v>
                </c:pt>
                <c:pt idx="38270">
                  <c:v>11.473318000000001</c:v>
                </c:pt>
                <c:pt idx="38271">
                  <c:v>11.476107000000001</c:v>
                </c:pt>
                <c:pt idx="38272">
                  <c:v>11.471951000000001</c:v>
                </c:pt>
                <c:pt idx="38273">
                  <c:v>11.471292</c:v>
                </c:pt>
                <c:pt idx="38274">
                  <c:v>11.475607999999999</c:v>
                </c:pt>
                <c:pt idx="38275">
                  <c:v>11.476471999999999</c:v>
                </c:pt>
                <c:pt idx="38276">
                  <c:v>11.476323000000001</c:v>
                </c:pt>
                <c:pt idx="38277">
                  <c:v>11.481548999999999</c:v>
                </c:pt>
                <c:pt idx="38278">
                  <c:v>11.484344999999999</c:v>
                </c:pt>
                <c:pt idx="38279">
                  <c:v>11.481154</c:v>
                </c:pt>
                <c:pt idx="38280">
                  <c:v>11.480634999999999</c:v>
                </c:pt>
                <c:pt idx="38281">
                  <c:v>11.480165</c:v>
                </c:pt>
                <c:pt idx="38282">
                  <c:v>11.479091</c:v>
                </c:pt>
                <c:pt idx="38283">
                  <c:v>11.481657999999999</c:v>
                </c:pt>
                <c:pt idx="38284">
                  <c:v>11.484764</c:v>
                </c:pt>
                <c:pt idx="38285">
                  <c:v>11.483504</c:v>
                </c:pt>
                <c:pt idx="38286">
                  <c:v>11.481654000000001</c:v>
                </c:pt>
                <c:pt idx="38287">
                  <c:v>11.483874</c:v>
                </c:pt>
                <c:pt idx="38288">
                  <c:v>11.484807</c:v>
                </c:pt>
                <c:pt idx="38289">
                  <c:v>11.482685999999999</c:v>
                </c:pt>
                <c:pt idx="38290">
                  <c:v>11.480141</c:v>
                </c:pt>
                <c:pt idx="38291">
                  <c:v>11.481000999999999</c:v>
                </c:pt>
                <c:pt idx="38292">
                  <c:v>11.483701</c:v>
                </c:pt>
                <c:pt idx="38293">
                  <c:v>11.484401</c:v>
                </c:pt>
                <c:pt idx="38294">
                  <c:v>11.486746</c:v>
                </c:pt>
                <c:pt idx="38295">
                  <c:v>11.490135</c:v>
                </c:pt>
                <c:pt idx="38296">
                  <c:v>11.489819000000001</c:v>
                </c:pt>
                <c:pt idx="38297">
                  <c:v>11.484802999999999</c:v>
                </c:pt>
                <c:pt idx="38298">
                  <c:v>11.479915999999999</c:v>
                </c:pt>
                <c:pt idx="38299">
                  <c:v>11.481204</c:v>
                </c:pt>
                <c:pt idx="38300">
                  <c:v>11.480724</c:v>
                </c:pt>
                <c:pt idx="38301">
                  <c:v>11.474821</c:v>
                </c:pt>
                <c:pt idx="38302">
                  <c:v>11.474067</c:v>
                </c:pt>
                <c:pt idx="38303">
                  <c:v>11.480674</c:v>
                </c:pt>
                <c:pt idx="38304">
                  <c:v>11.481977000000001</c:v>
                </c:pt>
                <c:pt idx="38305">
                  <c:v>11.478951</c:v>
                </c:pt>
                <c:pt idx="38306">
                  <c:v>11.481057</c:v>
                </c:pt>
                <c:pt idx="38307">
                  <c:v>11.481019999999999</c:v>
                </c:pt>
                <c:pt idx="38308">
                  <c:v>11.479352</c:v>
                </c:pt>
                <c:pt idx="38309">
                  <c:v>11.480332000000001</c:v>
                </c:pt>
                <c:pt idx="38310">
                  <c:v>11.481061</c:v>
                </c:pt>
                <c:pt idx="38311">
                  <c:v>11.482077</c:v>
                </c:pt>
                <c:pt idx="38312">
                  <c:v>11.483133</c:v>
                </c:pt>
                <c:pt idx="38313">
                  <c:v>11.480881999999999</c:v>
                </c:pt>
                <c:pt idx="38314">
                  <c:v>11.4787</c:v>
                </c:pt>
                <c:pt idx="38315">
                  <c:v>11.478382</c:v>
                </c:pt>
                <c:pt idx="38316">
                  <c:v>11.478778999999999</c:v>
                </c:pt>
                <c:pt idx="38317">
                  <c:v>11.481589</c:v>
                </c:pt>
                <c:pt idx="38318">
                  <c:v>11.480048</c:v>
                </c:pt>
                <c:pt idx="38319">
                  <c:v>11.478964</c:v>
                </c:pt>
                <c:pt idx="38320">
                  <c:v>11.487177000000001</c:v>
                </c:pt>
                <c:pt idx="38321">
                  <c:v>11.489955999999999</c:v>
                </c:pt>
                <c:pt idx="38322">
                  <c:v>11.486613</c:v>
                </c:pt>
                <c:pt idx="38323">
                  <c:v>11.488306</c:v>
                </c:pt>
                <c:pt idx="38324">
                  <c:v>11.489281</c:v>
                </c:pt>
                <c:pt idx="38325">
                  <c:v>11.489053</c:v>
                </c:pt>
                <c:pt idx="38326">
                  <c:v>11.491546</c:v>
                </c:pt>
                <c:pt idx="38327">
                  <c:v>11.492862000000001</c:v>
                </c:pt>
                <c:pt idx="38328">
                  <c:v>11.496166000000001</c:v>
                </c:pt>
                <c:pt idx="38329">
                  <c:v>11.496249000000001</c:v>
                </c:pt>
                <c:pt idx="38330">
                  <c:v>11.493722</c:v>
                </c:pt>
                <c:pt idx="38331">
                  <c:v>11.496771000000001</c:v>
                </c:pt>
                <c:pt idx="38332">
                  <c:v>11.500092</c:v>
                </c:pt>
                <c:pt idx="38333">
                  <c:v>11.500147999999999</c:v>
                </c:pt>
                <c:pt idx="38334">
                  <c:v>11.496226999999999</c:v>
                </c:pt>
                <c:pt idx="38335">
                  <c:v>11.49033</c:v>
                </c:pt>
                <c:pt idx="38336">
                  <c:v>11.490755999999999</c:v>
                </c:pt>
                <c:pt idx="38337">
                  <c:v>11.489815999999999</c:v>
                </c:pt>
                <c:pt idx="38338">
                  <c:v>11.483276</c:v>
                </c:pt>
                <c:pt idx="38339">
                  <c:v>11.48395</c:v>
                </c:pt>
                <c:pt idx="38340">
                  <c:v>11.484771</c:v>
                </c:pt>
                <c:pt idx="38341">
                  <c:v>11.480712</c:v>
                </c:pt>
                <c:pt idx="38342">
                  <c:v>11.48493</c:v>
                </c:pt>
                <c:pt idx="38343">
                  <c:v>11.491521000000001</c:v>
                </c:pt>
                <c:pt idx="38344">
                  <c:v>11.490273999999999</c:v>
                </c:pt>
                <c:pt idx="38345">
                  <c:v>11.490270000000001</c:v>
                </c:pt>
                <c:pt idx="38346">
                  <c:v>11.496188</c:v>
                </c:pt>
                <c:pt idx="38347">
                  <c:v>11.498879000000001</c:v>
                </c:pt>
                <c:pt idx="38348">
                  <c:v>11.497541</c:v>
                </c:pt>
                <c:pt idx="38349">
                  <c:v>11.499180000000001</c:v>
                </c:pt>
                <c:pt idx="38350">
                  <c:v>11.500108000000001</c:v>
                </c:pt>
                <c:pt idx="38351">
                  <c:v>11.496684</c:v>
                </c:pt>
                <c:pt idx="38352">
                  <c:v>11.501941</c:v>
                </c:pt>
                <c:pt idx="38353">
                  <c:v>11.502257999999999</c:v>
                </c:pt>
                <c:pt idx="38354">
                  <c:v>11.495595</c:v>
                </c:pt>
                <c:pt idx="38355">
                  <c:v>11.505203</c:v>
                </c:pt>
                <c:pt idx="38356">
                  <c:v>11.510671</c:v>
                </c:pt>
                <c:pt idx="38357">
                  <c:v>11.503726</c:v>
                </c:pt>
                <c:pt idx="38358">
                  <c:v>11.503140999999999</c:v>
                </c:pt>
                <c:pt idx="38359">
                  <c:v>11.504481</c:v>
                </c:pt>
                <c:pt idx="38360">
                  <c:v>11.502894</c:v>
                </c:pt>
                <c:pt idx="38361">
                  <c:v>11.505998999999999</c:v>
                </c:pt>
                <c:pt idx="38362">
                  <c:v>11.510211999999999</c:v>
                </c:pt>
                <c:pt idx="38363">
                  <c:v>11.504673</c:v>
                </c:pt>
                <c:pt idx="38364">
                  <c:v>11.499902000000001</c:v>
                </c:pt>
                <c:pt idx="38365">
                  <c:v>11.502319999999999</c:v>
                </c:pt>
                <c:pt idx="38366">
                  <c:v>11.500411</c:v>
                </c:pt>
                <c:pt idx="38367">
                  <c:v>11.497078999999999</c:v>
                </c:pt>
                <c:pt idx="38368">
                  <c:v>11.499572000000001</c:v>
                </c:pt>
                <c:pt idx="38369">
                  <c:v>11.502447</c:v>
                </c:pt>
                <c:pt idx="38370">
                  <c:v>11.501226000000001</c:v>
                </c:pt>
                <c:pt idx="38371">
                  <c:v>11.501772000000001</c:v>
                </c:pt>
                <c:pt idx="38372">
                  <c:v>11.503195</c:v>
                </c:pt>
                <c:pt idx="38373">
                  <c:v>11.50088</c:v>
                </c:pt>
                <c:pt idx="38374">
                  <c:v>11.500163000000001</c:v>
                </c:pt>
                <c:pt idx="38375">
                  <c:v>11.502673</c:v>
                </c:pt>
                <c:pt idx="38376">
                  <c:v>11.506265000000001</c:v>
                </c:pt>
                <c:pt idx="38377">
                  <c:v>11.508127</c:v>
                </c:pt>
                <c:pt idx="38378">
                  <c:v>11.506517000000001</c:v>
                </c:pt>
                <c:pt idx="38379">
                  <c:v>11.502672</c:v>
                </c:pt>
                <c:pt idx="38380">
                  <c:v>11.499523</c:v>
                </c:pt>
                <c:pt idx="38381">
                  <c:v>11.501688</c:v>
                </c:pt>
                <c:pt idx="38382">
                  <c:v>11.504681</c:v>
                </c:pt>
                <c:pt idx="38383">
                  <c:v>11.500233</c:v>
                </c:pt>
                <c:pt idx="38384">
                  <c:v>11.498993</c:v>
                </c:pt>
                <c:pt idx="38385">
                  <c:v>11.505587</c:v>
                </c:pt>
                <c:pt idx="38386">
                  <c:v>11.507249</c:v>
                </c:pt>
                <c:pt idx="38387">
                  <c:v>11.507960000000001</c:v>
                </c:pt>
                <c:pt idx="38388">
                  <c:v>11.513458</c:v>
                </c:pt>
                <c:pt idx="38389">
                  <c:v>11.512567000000001</c:v>
                </c:pt>
                <c:pt idx="38390">
                  <c:v>11.508027999999999</c:v>
                </c:pt>
                <c:pt idx="38391">
                  <c:v>11.512616</c:v>
                </c:pt>
                <c:pt idx="38392">
                  <c:v>11.516754000000001</c:v>
                </c:pt>
                <c:pt idx="38393">
                  <c:v>11.518306000000001</c:v>
                </c:pt>
                <c:pt idx="38394">
                  <c:v>11.520490000000001</c:v>
                </c:pt>
                <c:pt idx="38395">
                  <c:v>11.51327</c:v>
                </c:pt>
                <c:pt idx="38396">
                  <c:v>11.508846999999999</c:v>
                </c:pt>
                <c:pt idx="38397">
                  <c:v>11.515369</c:v>
                </c:pt>
                <c:pt idx="38398">
                  <c:v>11.516310000000001</c:v>
                </c:pt>
                <c:pt idx="38399">
                  <c:v>11.514004999999999</c:v>
                </c:pt>
                <c:pt idx="38400">
                  <c:v>11.516844000000001</c:v>
                </c:pt>
                <c:pt idx="38401">
                  <c:v>11.517072000000001</c:v>
                </c:pt>
                <c:pt idx="38402">
                  <c:v>11.512912</c:v>
                </c:pt>
                <c:pt idx="38403">
                  <c:v>11.512411999999999</c:v>
                </c:pt>
                <c:pt idx="38404">
                  <c:v>11.51295</c:v>
                </c:pt>
                <c:pt idx="38405">
                  <c:v>11.509729</c:v>
                </c:pt>
                <c:pt idx="38406">
                  <c:v>11.515355</c:v>
                </c:pt>
                <c:pt idx="38407">
                  <c:v>11.523320999999999</c:v>
                </c:pt>
                <c:pt idx="38408">
                  <c:v>11.515053</c:v>
                </c:pt>
                <c:pt idx="38409">
                  <c:v>11.510717</c:v>
                </c:pt>
                <c:pt idx="38410">
                  <c:v>11.518843</c:v>
                </c:pt>
                <c:pt idx="38411">
                  <c:v>11.516351999999999</c:v>
                </c:pt>
                <c:pt idx="38412">
                  <c:v>11.505817</c:v>
                </c:pt>
                <c:pt idx="38413">
                  <c:v>11.50895</c:v>
                </c:pt>
                <c:pt idx="38414">
                  <c:v>11.517353</c:v>
                </c:pt>
                <c:pt idx="38415">
                  <c:v>11.517856999999999</c:v>
                </c:pt>
                <c:pt idx="38416">
                  <c:v>11.512397999999999</c:v>
                </c:pt>
                <c:pt idx="38417">
                  <c:v>11.508195000000001</c:v>
                </c:pt>
                <c:pt idx="38418">
                  <c:v>11.507688999999999</c:v>
                </c:pt>
                <c:pt idx="38419">
                  <c:v>11.508659</c:v>
                </c:pt>
                <c:pt idx="38420">
                  <c:v>11.510809</c:v>
                </c:pt>
                <c:pt idx="38421">
                  <c:v>11.512815</c:v>
                </c:pt>
                <c:pt idx="38422">
                  <c:v>11.511986</c:v>
                </c:pt>
                <c:pt idx="38423">
                  <c:v>11.509577999999999</c:v>
                </c:pt>
                <c:pt idx="38424">
                  <c:v>11.507156</c:v>
                </c:pt>
                <c:pt idx="38425">
                  <c:v>11.508960999999999</c:v>
                </c:pt>
                <c:pt idx="38426">
                  <c:v>11.509498000000001</c:v>
                </c:pt>
                <c:pt idx="38427">
                  <c:v>11.507529999999999</c:v>
                </c:pt>
                <c:pt idx="38428">
                  <c:v>11.511298999999999</c:v>
                </c:pt>
                <c:pt idx="38429">
                  <c:v>11.510884000000001</c:v>
                </c:pt>
                <c:pt idx="38430">
                  <c:v>11.503045</c:v>
                </c:pt>
                <c:pt idx="38431">
                  <c:v>11.503588000000001</c:v>
                </c:pt>
                <c:pt idx="38432">
                  <c:v>11.512128000000001</c:v>
                </c:pt>
                <c:pt idx="38433">
                  <c:v>11.510479</c:v>
                </c:pt>
                <c:pt idx="38434">
                  <c:v>11.504251999999999</c:v>
                </c:pt>
                <c:pt idx="38435">
                  <c:v>11.510666000000001</c:v>
                </c:pt>
                <c:pt idx="38436">
                  <c:v>11.517674</c:v>
                </c:pt>
                <c:pt idx="38437">
                  <c:v>11.515995999999999</c:v>
                </c:pt>
                <c:pt idx="38438">
                  <c:v>11.516873</c:v>
                </c:pt>
                <c:pt idx="38439">
                  <c:v>11.520244</c:v>
                </c:pt>
                <c:pt idx="38440">
                  <c:v>11.519399999999999</c:v>
                </c:pt>
                <c:pt idx="38441">
                  <c:v>11.519132000000001</c:v>
                </c:pt>
                <c:pt idx="38442">
                  <c:v>11.520519999999999</c:v>
                </c:pt>
                <c:pt idx="38443">
                  <c:v>11.52172</c:v>
                </c:pt>
                <c:pt idx="38444">
                  <c:v>11.52425</c:v>
                </c:pt>
                <c:pt idx="38445">
                  <c:v>11.526234000000001</c:v>
                </c:pt>
                <c:pt idx="38446">
                  <c:v>11.525069</c:v>
                </c:pt>
                <c:pt idx="38447">
                  <c:v>11.530601000000001</c:v>
                </c:pt>
                <c:pt idx="38448">
                  <c:v>11.537457</c:v>
                </c:pt>
                <c:pt idx="38449">
                  <c:v>11.531466999999999</c:v>
                </c:pt>
                <c:pt idx="38450">
                  <c:v>11.52891</c:v>
                </c:pt>
                <c:pt idx="38451">
                  <c:v>11.534071000000001</c:v>
                </c:pt>
                <c:pt idx="38452">
                  <c:v>11.531121000000001</c:v>
                </c:pt>
                <c:pt idx="38453">
                  <c:v>11.526463</c:v>
                </c:pt>
                <c:pt idx="38454">
                  <c:v>11.527583</c:v>
                </c:pt>
                <c:pt idx="38455">
                  <c:v>11.526256999999999</c:v>
                </c:pt>
                <c:pt idx="38456">
                  <c:v>11.522822</c:v>
                </c:pt>
                <c:pt idx="38457">
                  <c:v>11.525606</c:v>
                </c:pt>
                <c:pt idx="38458">
                  <c:v>11.530824000000001</c:v>
                </c:pt>
                <c:pt idx="38459">
                  <c:v>11.531587</c:v>
                </c:pt>
                <c:pt idx="38460">
                  <c:v>11.529012</c:v>
                </c:pt>
                <c:pt idx="38461">
                  <c:v>11.529642000000001</c:v>
                </c:pt>
                <c:pt idx="38462">
                  <c:v>11.531575</c:v>
                </c:pt>
                <c:pt idx="38463">
                  <c:v>11.530400999999999</c:v>
                </c:pt>
                <c:pt idx="38464">
                  <c:v>11.527889999999999</c:v>
                </c:pt>
                <c:pt idx="38465">
                  <c:v>11.527257000000001</c:v>
                </c:pt>
                <c:pt idx="38466">
                  <c:v>11.528442999999999</c:v>
                </c:pt>
                <c:pt idx="38467">
                  <c:v>11.529271</c:v>
                </c:pt>
                <c:pt idx="38468">
                  <c:v>11.526626</c:v>
                </c:pt>
                <c:pt idx="38469">
                  <c:v>11.524278000000001</c:v>
                </c:pt>
                <c:pt idx="38470">
                  <c:v>11.526168999999999</c:v>
                </c:pt>
                <c:pt idx="38471">
                  <c:v>11.524982</c:v>
                </c:pt>
                <c:pt idx="38472">
                  <c:v>11.522914</c:v>
                </c:pt>
                <c:pt idx="38473">
                  <c:v>11.525162999999999</c:v>
                </c:pt>
                <c:pt idx="38474">
                  <c:v>11.5251</c:v>
                </c:pt>
                <c:pt idx="38475">
                  <c:v>11.520586</c:v>
                </c:pt>
                <c:pt idx="38476">
                  <c:v>11.520426</c:v>
                </c:pt>
                <c:pt idx="38477">
                  <c:v>11.523960000000001</c:v>
                </c:pt>
                <c:pt idx="38478">
                  <c:v>11.524438999999999</c:v>
                </c:pt>
                <c:pt idx="38479">
                  <c:v>11.525828000000001</c:v>
                </c:pt>
                <c:pt idx="38480">
                  <c:v>11.527943</c:v>
                </c:pt>
                <c:pt idx="38481">
                  <c:v>11.527362</c:v>
                </c:pt>
                <c:pt idx="38482">
                  <c:v>11.521025</c:v>
                </c:pt>
                <c:pt idx="38483">
                  <c:v>11.519617999999999</c:v>
                </c:pt>
                <c:pt idx="38484">
                  <c:v>11.525444</c:v>
                </c:pt>
                <c:pt idx="38485">
                  <c:v>11.528657000000001</c:v>
                </c:pt>
                <c:pt idx="38486">
                  <c:v>11.529379</c:v>
                </c:pt>
                <c:pt idx="38487">
                  <c:v>11.532341000000001</c:v>
                </c:pt>
                <c:pt idx="38488">
                  <c:v>11.534962</c:v>
                </c:pt>
                <c:pt idx="38489">
                  <c:v>11.533151999999999</c:v>
                </c:pt>
                <c:pt idx="38490">
                  <c:v>11.533186000000001</c:v>
                </c:pt>
                <c:pt idx="38491">
                  <c:v>11.538263000000001</c:v>
                </c:pt>
                <c:pt idx="38492">
                  <c:v>11.538024</c:v>
                </c:pt>
                <c:pt idx="38493">
                  <c:v>11.530389</c:v>
                </c:pt>
                <c:pt idx="38494">
                  <c:v>11.528582999999999</c:v>
                </c:pt>
                <c:pt idx="38495">
                  <c:v>11.536856999999999</c:v>
                </c:pt>
                <c:pt idx="38496">
                  <c:v>11.53758</c:v>
                </c:pt>
                <c:pt idx="38497">
                  <c:v>11.530314000000001</c:v>
                </c:pt>
                <c:pt idx="38498">
                  <c:v>11.530671</c:v>
                </c:pt>
                <c:pt idx="38499">
                  <c:v>11.533182999999999</c:v>
                </c:pt>
                <c:pt idx="38500">
                  <c:v>11.529916</c:v>
                </c:pt>
                <c:pt idx="38501">
                  <c:v>11.531483</c:v>
                </c:pt>
                <c:pt idx="38502">
                  <c:v>11.534322</c:v>
                </c:pt>
                <c:pt idx="38503">
                  <c:v>11.535005999999999</c:v>
                </c:pt>
                <c:pt idx="38504">
                  <c:v>11.540884</c:v>
                </c:pt>
                <c:pt idx="38505">
                  <c:v>11.542585000000001</c:v>
                </c:pt>
                <c:pt idx="38506">
                  <c:v>11.534922</c:v>
                </c:pt>
                <c:pt idx="38507">
                  <c:v>11.531075</c:v>
                </c:pt>
                <c:pt idx="38508">
                  <c:v>11.536071</c:v>
                </c:pt>
                <c:pt idx="38509">
                  <c:v>11.538103</c:v>
                </c:pt>
                <c:pt idx="38510">
                  <c:v>11.537103999999999</c:v>
                </c:pt>
                <c:pt idx="38511">
                  <c:v>11.540621</c:v>
                </c:pt>
                <c:pt idx="38512">
                  <c:v>11.542515</c:v>
                </c:pt>
                <c:pt idx="38513">
                  <c:v>11.540288</c:v>
                </c:pt>
                <c:pt idx="38514">
                  <c:v>11.541525999999999</c:v>
                </c:pt>
                <c:pt idx="38515">
                  <c:v>11.542382</c:v>
                </c:pt>
                <c:pt idx="38516">
                  <c:v>11.541764000000001</c:v>
                </c:pt>
                <c:pt idx="38517">
                  <c:v>11.544517000000001</c:v>
                </c:pt>
                <c:pt idx="38518">
                  <c:v>11.544606</c:v>
                </c:pt>
                <c:pt idx="38519">
                  <c:v>11.541273</c:v>
                </c:pt>
                <c:pt idx="38520">
                  <c:v>11.538285999999999</c:v>
                </c:pt>
                <c:pt idx="38521">
                  <c:v>11.536432</c:v>
                </c:pt>
                <c:pt idx="38522">
                  <c:v>11.536173</c:v>
                </c:pt>
                <c:pt idx="38523">
                  <c:v>11.538779</c:v>
                </c:pt>
                <c:pt idx="38524">
                  <c:v>11.543253999999999</c:v>
                </c:pt>
                <c:pt idx="38525">
                  <c:v>11.545859999999999</c:v>
                </c:pt>
                <c:pt idx="38526">
                  <c:v>11.544893</c:v>
                </c:pt>
                <c:pt idx="38527">
                  <c:v>11.542737000000001</c:v>
                </c:pt>
                <c:pt idx="38528">
                  <c:v>11.541710999999999</c:v>
                </c:pt>
                <c:pt idx="38529">
                  <c:v>11.544359999999999</c:v>
                </c:pt>
                <c:pt idx="38530">
                  <c:v>11.543568</c:v>
                </c:pt>
                <c:pt idx="38531">
                  <c:v>11.539339</c:v>
                </c:pt>
                <c:pt idx="38532">
                  <c:v>11.540357</c:v>
                </c:pt>
                <c:pt idx="38533">
                  <c:v>11.542119</c:v>
                </c:pt>
                <c:pt idx="38534">
                  <c:v>11.539110000000001</c:v>
                </c:pt>
                <c:pt idx="38535">
                  <c:v>11.535636</c:v>
                </c:pt>
                <c:pt idx="38536">
                  <c:v>11.537171000000001</c:v>
                </c:pt>
                <c:pt idx="38537">
                  <c:v>11.540728</c:v>
                </c:pt>
                <c:pt idx="38538">
                  <c:v>11.541601</c:v>
                </c:pt>
                <c:pt idx="38539">
                  <c:v>11.542843</c:v>
                </c:pt>
                <c:pt idx="38540">
                  <c:v>11.547789</c:v>
                </c:pt>
                <c:pt idx="38541">
                  <c:v>11.547043</c:v>
                </c:pt>
                <c:pt idx="38542">
                  <c:v>11.544034999999999</c:v>
                </c:pt>
                <c:pt idx="38543">
                  <c:v>11.54931</c:v>
                </c:pt>
                <c:pt idx="38544">
                  <c:v>11.549975</c:v>
                </c:pt>
                <c:pt idx="38545">
                  <c:v>11.546588</c:v>
                </c:pt>
                <c:pt idx="38546">
                  <c:v>11.548518</c:v>
                </c:pt>
                <c:pt idx="38547">
                  <c:v>11.550203</c:v>
                </c:pt>
                <c:pt idx="38548">
                  <c:v>11.548500000000001</c:v>
                </c:pt>
                <c:pt idx="38549">
                  <c:v>11.548508999999999</c:v>
                </c:pt>
                <c:pt idx="38550">
                  <c:v>11.548427999999999</c:v>
                </c:pt>
                <c:pt idx="38551">
                  <c:v>11.545023</c:v>
                </c:pt>
                <c:pt idx="38552">
                  <c:v>11.543253999999999</c:v>
                </c:pt>
                <c:pt idx="38553">
                  <c:v>11.545996000000001</c:v>
                </c:pt>
                <c:pt idx="38554">
                  <c:v>11.549443</c:v>
                </c:pt>
                <c:pt idx="38555">
                  <c:v>11.550148</c:v>
                </c:pt>
                <c:pt idx="38556">
                  <c:v>11.549118999999999</c:v>
                </c:pt>
                <c:pt idx="38557">
                  <c:v>11.549067000000001</c:v>
                </c:pt>
                <c:pt idx="38558">
                  <c:v>11.550487</c:v>
                </c:pt>
                <c:pt idx="38559">
                  <c:v>11.553971000000001</c:v>
                </c:pt>
                <c:pt idx="38560">
                  <c:v>11.558284</c:v>
                </c:pt>
                <c:pt idx="38561">
                  <c:v>11.557987000000001</c:v>
                </c:pt>
                <c:pt idx="38562">
                  <c:v>11.560046</c:v>
                </c:pt>
                <c:pt idx="38563">
                  <c:v>11.561018000000001</c:v>
                </c:pt>
                <c:pt idx="38564">
                  <c:v>11.553704</c:v>
                </c:pt>
                <c:pt idx="38565">
                  <c:v>11.557264</c:v>
                </c:pt>
                <c:pt idx="38566">
                  <c:v>11.565443</c:v>
                </c:pt>
                <c:pt idx="38567">
                  <c:v>11.558113000000001</c:v>
                </c:pt>
                <c:pt idx="38568">
                  <c:v>11.553931</c:v>
                </c:pt>
                <c:pt idx="38569">
                  <c:v>11.561700999999999</c:v>
                </c:pt>
                <c:pt idx="38570">
                  <c:v>11.561051000000001</c:v>
                </c:pt>
                <c:pt idx="38571">
                  <c:v>11.556599</c:v>
                </c:pt>
                <c:pt idx="38572">
                  <c:v>11.561877000000001</c:v>
                </c:pt>
                <c:pt idx="38573">
                  <c:v>11.565065000000001</c:v>
                </c:pt>
                <c:pt idx="38574">
                  <c:v>11.562272999999999</c:v>
                </c:pt>
                <c:pt idx="38575">
                  <c:v>11.559070999999999</c:v>
                </c:pt>
                <c:pt idx="38576">
                  <c:v>11.558123</c:v>
                </c:pt>
                <c:pt idx="38577">
                  <c:v>11.559824000000001</c:v>
                </c:pt>
                <c:pt idx="38578">
                  <c:v>11.560801</c:v>
                </c:pt>
                <c:pt idx="38579">
                  <c:v>11.561906</c:v>
                </c:pt>
                <c:pt idx="38580">
                  <c:v>11.560268000000001</c:v>
                </c:pt>
                <c:pt idx="38581">
                  <c:v>11.557699</c:v>
                </c:pt>
                <c:pt idx="38582">
                  <c:v>11.558666000000001</c:v>
                </c:pt>
                <c:pt idx="38583">
                  <c:v>11.558911999999999</c:v>
                </c:pt>
                <c:pt idx="38584">
                  <c:v>11.556331</c:v>
                </c:pt>
                <c:pt idx="38585">
                  <c:v>11.555963999999999</c:v>
                </c:pt>
                <c:pt idx="38586">
                  <c:v>11.554539</c:v>
                </c:pt>
                <c:pt idx="38587">
                  <c:v>11.552495</c:v>
                </c:pt>
                <c:pt idx="38588">
                  <c:v>11.559215999999999</c:v>
                </c:pt>
                <c:pt idx="38589">
                  <c:v>11.564368999999999</c:v>
                </c:pt>
                <c:pt idx="38590">
                  <c:v>11.558698</c:v>
                </c:pt>
                <c:pt idx="38591">
                  <c:v>11.555267000000001</c:v>
                </c:pt>
                <c:pt idx="38592">
                  <c:v>11.556089</c:v>
                </c:pt>
                <c:pt idx="38593">
                  <c:v>11.552341999999999</c:v>
                </c:pt>
                <c:pt idx="38594">
                  <c:v>11.548793</c:v>
                </c:pt>
                <c:pt idx="38595">
                  <c:v>11.552747</c:v>
                </c:pt>
                <c:pt idx="38596">
                  <c:v>11.558691</c:v>
                </c:pt>
                <c:pt idx="38597">
                  <c:v>11.561483000000001</c:v>
                </c:pt>
                <c:pt idx="38598">
                  <c:v>11.561605999999999</c:v>
                </c:pt>
                <c:pt idx="38599">
                  <c:v>11.566995</c:v>
                </c:pt>
                <c:pt idx="38600">
                  <c:v>11.573815</c:v>
                </c:pt>
                <c:pt idx="38601">
                  <c:v>11.572022</c:v>
                </c:pt>
                <c:pt idx="38602">
                  <c:v>11.568421000000001</c:v>
                </c:pt>
                <c:pt idx="38603">
                  <c:v>11.566026000000001</c:v>
                </c:pt>
                <c:pt idx="38604">
                  <c:v>11.562258999999999</c:v>
                </c:pt>
                <c:pt idx="38605">
                  <c:v>11.562576</c:v>
                </c:pt>
                <c:pt idx="38606">
                  <c:v>11.564283</c:v>
                </c:pt>
                <c:pt idx="38607">
                  <c:v>11.566102000000001</c:v>
                </c:pt>
                <c:pt idx="38608">
                  <c:v>11.56634</c:v>
                </c:pt>
                <c:pt idx="38609">
                  <c:v>11.562472</c:v>
                </c:pt>
                <c:pt idx="38610">
                  <c:v>11.563761</c:v>
                </c:pt>
                <c:pt idx="38611">
                  <c:v>11.568923</c:v>
                </c:pt>
                <c:pt idx="38612">
                  <c:v>11.566481</c:v>
                </c:pt>
                <c:pt idx="38613">
                  <c:v>11.562184</c:v>
                </c:pt>
                <c:pt idx="38614">
                  <c:v>11.567242</c:v>
                </c:pt>
                <c:pt idx="38615">
                  <c:v>11.573242</c:v>
                </c:pt>
                <c:pt idx="38616">
                  <c:v>11.570093</c:v>
                </c:pt>
                <c:pt idx="38617">
                  <c:v>11.568419</c:v>
                </c:pt>
                <c:pt idx="38618">
                  <c:v>11.576124999999999</c:v>
                </c:pt>
                <c:pt idx="38619">
                  <c:v>11.579204000000001</c:v>
                </c:pt>
                <c:pt idx="38620">
                  <c:v>11.57649</c:v>
                </c:pt>
                <c:pt idx="38621">
                  <c:v>11.582503000000001</c:v>
                </c:pt>
                <c:pt idx="38622">
                  <c:v>11.589005999999999</c:v>
                </c:pt>
                <c:pt idx="38623">
                  <c:v>11.586874</c:v>
                </c:pt>
                <c:pt idx="38624">
                  <c:v>11.584185</c:v>
                </c:pt>
                <c:pt idx="38625">
                  <c:v>11.587581999999999</c:v>
                </c:pt>
                <c:pt idx="38626">
                  <c:v>11.588404000000001</c:v>
                </c:pt>
                <c:pt idx="38627">
                  <c:v>11.581704999999999</c:v>
                </c:pt>
                <c:pt idx="38628">
                  <c:v>11.582174</c:v>
                </c:pt>
                <c:pt idx="38629">
                  <c:v>11.588849</c:v>
                </c:pt>
                <c:pt idx="38630">
                  <c:v>11.586398000000001</c:v>
                </c:pt>
                <c:pt idx="38631">
                  <c:v>11.578810000000001</c:v>
                </c:pt>
                <c:pt idx="38632">
                  <c:v>11.576193999999999</c:v>
                </c:pt>
                <c:pt idx="38633">
                  <c:v>11.577762</c:v>
                </c:pt>
                <c:pt idx="38634">
                  <c:v>11.577548</c:v>
                </c:pt>
                <c:pt idx="38635">
                  <c:v>11.578602999999999</c:v>
                </c:pt>
                <c:pt idx="38636">
                  <c:v>11.579583</c:v>
                </c:pt>
                <c:pt idx="38637">
                  <c:v>11.576587999999999</c:v>
                </c:pt>
                <c:pt idx="38638">
                  <c:v>11.575599</c:v>
                </c:pt>
                <c:pt idx="38639">
                  <c:v>11.576601999999999</c:v>
                </c:pt>
                <c:pt idx="38640">
                  <c:v>11.575563000000001</c:v>
                </c:pt>
                <c:pt idx="38641">
                  <c:v>11.573786</c:v>
                </c:pt>
                <c:pt idx="38642">
                  <c:v>11.574078</c:v>
                </c:pt>
                <c:pt idx="38643">
                  <c:v>11.577695</c:v>
                </c:pt>
                <c:pt idx="38644">
                  <c:v>11.57845</c:v>
                </c:pt>
                <c:pt idx="38645">
                  <c:v>11.577783999999999</c:v>
                </c:pt>
                <c:pt idx="38646">
                  <c:v>11.577731</c:v>
                </c:pt>
                <c:pt idx="38647">
                  <c:v>11.578338</c:v>
                </c:pt>
                <c:pt idx="38648">
                  <c:v>11.576060999999999</c:v>
                </c:pt>
                <c:pt idx="38649">
                  <c:v>11.573777</c:v>
                </c:pt>
                <c:pt idx="38650">
                  <c:v>11.577313999999999</c:v>
                </c:pt>
                <c:pt idx="38651">
                  <c:v>11.575977999999999</c:v>
                </c:pt>
                <c:pt idx="38652">
                  <c:v>11.571306999999999</c:v>
                </c:pt>
                <c:pt idx="38653">
                  <c:v>11.572129</c:v>
                </c:pt>
                <c:pt idx="38654">
                  <c:v>11.572329</c:v>
                </c:pt>
                <c:pt idx="38655">
                  <c:v>11.574125</c:v>
                </c:pt>
                <c:pt idx="38656">
                  <c:v>11.577114</c:v>
                </c:pt>
                <c:pt idx="38657">
                  <c:v>11.575003000000001</c:v>
                </c:pt>
                <c:pt idx="38658">
                  <c:v>11.571566000000001</c:v>
                </c:pt>
                <c:pt idx="38659">
                  <c:v>11.574132000000001</c:v>
                </c:pt>
                <c:pt idx="38660">
                  <c:v>11.574919</c:v>
                </c:pt>
                <c:pt idx="38661">
                  <c:v>11.571348</c:v>
                </c:pt>
                <c:pt idx="38662">
                  <c:v>11.577833999999999</c:v>
                </c:pt>
                <c:pt idx="38663">
                  <c:v>11.584481</c:v>
                </c:pt>
                <c:pt idx="38664">
                  <c:v>11.580112</c:v>
                </c:pt>
                <c:pt idx="38665">
                  <c:v>11.581448</c:v>
                </c:pt>
                <c:pt idx="38666">
                  <c:v>11.584664999999999</c:v>
                </c:pt>
                <c:pt idx="38667">
                  <c:v>11.584623000000001</c:v>
                </c:pt>
                <c:pt idx="38668">
                  <c:v>11.586676000000001</c:v>
                </c:pt>
                <c:pt idx="38669">
                  <c:v>11.587325</c:v>
                </c:pt>
                <c:pt idx="38670">
                  <c:v>11.584275999999999</c:v>
                </c:pt>
                <c:pt idx="38671">
                  <c:v>11.585194</c:v>
                </c:pt>
                <c:pt idx="38672">
                  <c:v>11.591139999999999</c:v>
                </c:pt>
                <c:pt idx="38673">
                  <c:v>11.589746999999999</c:v>
                </c:pt>
                <c:pt idx="38674">
                  <c:v>11.583627999999999</c:v>
                </c:pt>
                <c:pt idx="38675">
                  <c:v>11.583983</c:v>
                </c:pt>
                <c:pt idx="38676">
                  <c:v>11.583926999999999</c:v>
                </c:pt>
                <c:pt idx="38677">
                  <c:v>11.580249</c:v>
                </c:pt>
                <c:pt idx="38678">
                  <c:v>11.582983</c:v>
                </c:pt>
                <c:pt idx="38679">
                  <c:v>11.588875</c:v>
                </c:pt>
                <c:pt idx="38680">
                  <c:v>11.586558999999999</c:v>
                </c:pt>
                <c:pt idx="38681">
                  <c:v>11.585553000000001</c:v>
                </c:pt>
                <c:pt idx="38682">
                  <c:v>11.590862</c:v>
                </c:pt>
                <c:pt idx="38683">
                  <c:v>11.589129</c:v>
                </c:pt>
                <c:pt idx="38684">
                  <c:v>11.588228000000001</c:v>
                </c:pt>
                <c:pt idx="38685">
                  <c:v>11.595370000000001</c:v>
                </c:pt>
                <c:pt idx="38686">
                  <c:v>11.595896</c:v>
                </c:pt>
                <c:pt idx="38687">
                  <c:v>11.589763</c:v>
                </c:pt>
                <c:pt idx="38688">
                  <c:v>11.586771000000001</c:v>
                </c:pt>
                <c:pt idx="38689">
                  <c:v>11.589589</c:v>
                </c:pt>
                <c:pt idx="38690">
                  <c:v>11.593745</c:v>
                </c:pt>
                <c:pt idx="38691">
                  <c:v>11.59707</c:v>
                </c:pt>
                <c:pt idx="38692">
                  <c:v>11.599624</c:v>
                </c:pt>
                <c:pt idx="38693">
                  <c:v>11.599192</c:v>
                </c:pt>
                <c:pt idx="38694">
                  <c:v>11.596503999999999</c:v>
                </c:pt>
                <c:pt idx="38695">
                  <c:v>11.592578</c:v>
                </c:pt>
                <c:pt idx="38696">
                  <c:v>11.594602999999999</c:v>
                </c:pt>
                <c:pt idx="38697">
                  <c:v>11.599492</c:v>
                </c:pt>
                <c:pt idx="38698">
                  <c:v>11.596026999999999</c:v>
                </c:pt>
                <c:pt idx="38699">
                  <c:v>11.590252</c:v>
                </c:pt>
                <c:pt idx="38700">
                  <c:v>11.588984</c:v>
                </c:pt>
                <c:pt idx="38701">
                  <c:v>11.594504000000001</c:v>
                </c:pt>
                <c:pt idx="38702">
                  <c:v>11.598663999999999</c:v>
                </c:pt>
                <c:pt idx="38703">
                  <c:v>11.592998</c:v>
                </c:pt>
                <c:pt idx="38704">
                  <c:v>11.588979</c:v>
                </c:pt>
                <c:pt idx="38705">
                  <c:v>11.593781999999999</c:v>
                </c:pt>
                <c:pt idx="38706">
                  <c:v>11.599164</c:v>
                </c:pt>
                <c:pt idx="38707">
                  <c:v>11.598240000000001</c:v>
                </c:pt>
                <c:pt idx="38708">
                  <c:v>11.593736</c:v>
                </c:pt>
                <c:pt idx="38709">
                  <c:v>11.595122999999999</c:v>
                </c:pt>
                <c:pt idx="38710">
                  <c:v>11.599292999999999</c:v>
                </c:pt>
                <c:pt idx="38711">
                  <c:v>11.598229999999999</c:v>
                </c:pt>
                <c:pt idx="38712">
                  <c:v>11.598212999999999</c:v>
                </c:pt>
                <c:pt idx="38713">
                  <c:v>11.600928</c:v>
                </c:pt>
                <c:pt idx="38714">
                  <c:v>11.597979</c:v>
                </c:pt>
                <c:pt idx="38715">
                  <c:v>11.591347000000001</c:v>
                </c:pt>
                <c:pt idx="38716">
                  <c:v>11.590344</c:v>
                </c:pt>
                <c:pt idx="38717">
                  <c:v>11.59454</c:v>
                </c:pt>
                <c:pt idx="38718">
                  <c:v>11.597217000000001</c:v>
                </c:pt>
                <c:pt idx="38719">
                  <c:v>11.593310000000001</c:v>
                </c:pt>
                <c:pt idx="38720">
                  <c:v>11.588575000000001</c:v>
                </c:pt>
                <c:pt idx="38721">
                  <c:v>11.591732</c:v>
                </c:pt>
                <c:pt idx="38722">
                  <c:v>11.595148</c:v>
                </c:pt>
                <c:pt idx="38723">
                  <c:v>11.59352</c:v>
                </c:pt>
                <c:pt idx="38724">
                  <c:v>11.594054</c:v>
                </c:pt>
                <c:pt idx="38725">
                  <c:v>11.59742</c:v>
                </c:pt>
                <c:pt idx="38726">
                  <c:v>11.597422999999999</c:v>
                </c:pt>
                <c:pt idx="38727">
                  <c:v>11.595217</c:v>
                </c:pt>
                <c:pt idx="38728">
                  <c:v>11.593052</c:v>
                </c:pt>
                <c:pt idx="38729">
                  <c:v>11.592758999999999</c:v>
                </c:pt>
                <c:pt idx="38730">
                  <c:v>11.596503</c:v>
                </c:pt>
                <c:pt idx="38731">
                  <c:v>11.600208</c:v>
                </c:pt>
                <c:pt idx="38732">
                  <c:v>11.599294</c:v>
                </c:pt>
                <c:pt idx="38733">
                  <c:v>11.597818</c:v>
                </c:pt>
                <c:pt idx="38734">
                  <c:v>11.598853999999999</c:v>
                </c:pt>
                <c:pt idx="38735">
                  <c:v>11.601088000000001</c:v>
                </c:pt>
                <c:pt idx="38736">
                  <c:v>11.600244999999999</c:v>
                </c:pt>
                <c:pt idx="38737">
                  <c:v>11.598734</c:v>
                </c:pt>
                <c:pt idx="38738">
                  <c:v>11.600878</c:v>
                </c:pt>
                <c:pt idx="38739">
                  <c:v>11.602126999999999</c:v>
                </c:pt>
                <c:pt idx="38740">
                  <c:v>11.599231</c:v>
                </c:pt>
                <c:pt idx="38741">
                  <c:v>11.594507</c:v>
                </c:pt>
                <c:pt idx="38742">
                  <c:v>11.595311000000001</c:v>
                </c:pt>
                <c:pt idx="38743">
                  <c:v>11.600244</c:v>
                </c:pt>
                <c:pt idx="38744">
                  <c:v>11.598858999999999</c:v>
                </c:pt>
                <c:pt idx="38745">
                  <c:v>11.597993000000001</c:v>
                </c:pt>
                <c:pt idx="38746">
                  <c:v>11.600745</c:v>
                </c:pt>
                <c:pt idx="38747">
                  <c:v>11.600300000000001</c:v>
                </c:pt>
                <c:pt idx="38748">
                  <c:v>11.601293999999999</c:v>
                </c:pt>
                <c:pt idx="38749">
                  <c:v>11.603462</c:v>
                </c:pt>
                <c:pt idx="38750">
                  <c:v>11.599337</c:v>
                </c:pt>
                <c:pt idx="38751">
                  <c:v>11.599409</c:v>
                </c:pt>
                <c:pt idx="38752">
                  <c:v>11.604912000000001</c:v>
                </c:pt>
                <c:pt idx="38753">
                  <c:v>11.602264999999999</c:v>
                </c:pt>
                <c:pt idx="38754">
                  <c:v>11.601324999999999</c:v>
                </c:pt>
                <c:pt idx="38755">
                  <c:v>11.605105</c:v>
                </c:pt>
                <c:pt idx="38756">
                  <c:v>11.604649</c:v>
                </c:pt>
                <c:pt idx="38757">
                  <c:v>11.605188999999999</c:v>
                </c:pt>
                <c:pt idx="38758">
                  <c:v>11.605985</c:v>
                </c:pt>
                <c:pt idx="38759">
                  <c:v>11.605983</c:v>
                </c:pt>
                <c:pt idx="38760">
                  <c:v>11.606449</c:v>
                </c:pt>
                <c:pt idx="38761">
                  <c:v>11.607027</c:v>
                </c:pt>
                <c:pt idx="38762">
                  <c:v>11.608644999999999</c:v>
                </c:pt>
                <c:pt idx="38763">
                  <c:v>11.604596000000001</c:v>
                </c:pt>
                <c:pt idx="38764">
                  <c:v>11.602741</c:v>
                </c:pt>
                <c:pt idx="38765">
                  <c:v>11.608487999999999</c:v>
                </c:pt>
                <c:pt idx="38766">
                  <c:v>11.608154000000001</c:v>
                </c:pt>
                <c:pt idx="38767">
                  <c:v>11.607212000000001</c:v>
                </c:pt>
                <c:pt idx="38768">
                  <c:v>11.611065</c:v>
                </c:pt>
                <c:pt idx="38769">
                  <c:v>11.611915</c:v>
                </c:pt>
                <c:pt idx="38770">
                  <c:v>11.615145999999999</c:v>
                </c:pt>
                <c:pt idx="38771">
                  <c:v>11.617734</c:v>
                </c:pt>
                <c:pt idx="38772">
                  <c:v>11.615688</c:v>
                </c:pt>
                <c:pt idx="38773">
                  <c:v>11.616614999999999</c:v>
                </c:pt>
                <c:pt idx="38774">
                  <c:v>11.618919</c:v>
                </c:pt>
                <c:pt idx="38775">
                  <c:v>11.620027</c:v>
                </c:pt>
                <c:pt idx="38776">
                  <c:v>11.617747</c:v>
                </c:pt>
                <c:pt idx="38777">
                  <c:v>11.613326000000001</c:v>
                </c:pt>
                <c:pt idx="38778">
                  <c:v>11.612695</c:v>
                </c:pt>
                <c:pt idx="38779">
                  <c:v>11.614523999999999</c:v>
                </c:pt>
                <c:pt idx="38780">
                  <c:v>11.612957</c:v>
                </c:pt>
                <c:pt idx="38781">
                  <c:v>11.610059</c:v>
                </c:pt>
                <c:pt idx="38782">
                  <c:v>11.609044000000001</c:v>
                </c:pt>
                <c:pt idx="38783">
                  <c:v>11.612448000000001</c:v>
                </c:pt>
                <c:pt idx="38784">
                  <c:v>11.616250000000001</c:v>
                </c:pt>
                <c:pt idx="38785">
                  <c:v>11.615019999999999</c:v>
                </c:pt>
                <c:pt idx="38786">
                  <c:v>11.613887</c:v>
                </c:pt>
                <c:pt idx="38787">
                  <c:v>11.613244999999999</c:v>
                </c:pt>
                <c:pt idx="38788">
                  <c:v>11.61177</c:v>
                </c:pt>
                <c:pt idx="38789">
                  <c:v>11.614003</c:v>
                </c:pt>
                <c:pt idx="38790">
                  <c:v>11.615372000000001</c:v>
                </c:pt>
                <c:pt idx="38791">
                  <c:v>11.613106999999999</c:v>
                </c:pt>
                <c:pt idx="38792">
                  <c:v>11.610855000000001</c:v>
                </c:pt>
                <c:pt idx="38793">
                  <c:v>11.61031</c:v>
                </c:pt>
                <c:pt idx="38794">
                  <c:v>11.613892999999999</c:v>
                </c:pt>
                <c:pt idx="38795">
                  <c:v>11.615631</c:v>
                </c:pt>
                <c:pt idx="38796">
                  <c:v>11.615921999999999</c:v>
                </c:pt>
                <c:pt idx="38797">
                  <c:v>11.619192999999999</c:v>
                </c:pt>
                <c:pt idx="38798">
                  <c:v>11.620279999999999</c:v>
                </c:pt>
                <c:pt idx="38799">
                  <c:v>11.619736</c:v>
                </c:pt>
                <c:pt idx="38800">
                  <c:v>11.618347</c:v>
                </c:pt>
                <c:pt idx="38801">
                  <c:v>11.618269</c:v>
                </c:pt>
                <c:pt idx="38802">
                  <c:v>11.619016</c:v>
                </c:pt>
                <c:pt idx="38803">
                  <c:v>11.617651</c:v>
                </c:pt>
                <c:pt idx="38804">
                  <c:v>11.61908</c:v>
                </c:pt>
                <c:pt idx="38805">
                  <c:v>11.618278</c:v>
                </c:pt>
                <c:pt idx="38806">
                  <c:v>11.618435</c:v>
                </c:pt>
                <c:pt idx="38807">
                  <c:v>11.621604</c:v>
                </c:pt>
                <c:pt idx="38808">
                  <c:v>11.618009000000001</c:v>
                </c:pt>
                <c:pt idx="38809">
                  <c:v>11.613617</c:v>
                </c:pt>
                <c:pt idx="38810">
                  <c:v>11.617557</c:v>
                </c:pt>
                <c:pt idx="38811">
                  <c:v>11.619612</c:v>
                </c:pt>
                <c:pt idx="38812">
                  <c:v>11.615015</c:v>
                </c:pt>
                <c:pt idx="38813">
                  <c:v>11.613985</c:v>
                </c:pt>
                <c:pt idx="38814">
                  <c:v>11.619391</c:v>
                </c:pt>
                <c:pt idx="38815">
                  <c:v>11.617870999999999</c:v>
                </c:pt>
                <c:pt idx="38816">
                  <c:v>11.611103999999999</c:v>
                </c:pt>
                <c:pt idx="38817">
                  <c:v>11.615536000000001</c:v>
                </c:pt>
                <c:pt idx="38818">
                  <c:v>11.620972999999999</c:v>
                </c:pt>
                <c:pt idx="38819">
                  <c:v>11.617362999999999</c:v>
                </c:pt>
                <c:pt idx="38820">
                  <c:v>11.61848</c:v>
                </c:pt>
                <c:pt idx="38821">
                  <c:v>11.622705</c:v>
                </c:pt>
                <c:pt idx="38822">
                  <c:v>11.618817</c:v>
                </c:pt>
                <c:pt idx="38823">
                  <c:v>11.615468999999999</c:v>
                </c:pt>
                <c:pt idx="38824">
                  <c:v>11.617543</c:v>
                </c:pt>
                <c:pt idx="38825">
                  <c:v>11.613721</c:v>
                </c:pt>
                <c:pt idx="38826">
                  <c:v>11.613358</c:v>
                </c:pt>
                <c:pt idx="38827">
                  <c:v>11.62228</c:v>
                </c:pt>
                <c:pt idx="38828">
                  <c:v>11.621717</c:v>
                </c:pt>
                <c:pt idx="38829">
                  <c:v>11.618586000000001</c:v>
                </c:pt>
                <c:pt idx="38830">
                  <c:v>11.620926000000001</c:v>
                </c:pt>
                <c:pt idx="38831">
                  <c:v>11.619291</c:v>
                </c:pt>
                <c:pt idx="38832">
                  <c:v>11.617687999999999</c:v>
                </c:pt>
                <c:pt idx="38833">
                  <c:v>11.622945</c:v>
                </c:pt>
                <c:pt idx="38834">
                  <c:v>11.625591</c:v>
                </c:pt>
                <c:pt idx="38835">
                  <c:v>11.623452</c:v>
                </c:pt>
                <c:pt idx="38836">
                  <c:v>11.623298</c:v>
                </c:pt>
                <c:pt idx="38837">
                  <c:v>11.619744000000001</c:v>
                </c:pt>
                <c:pt idx="38838">
                  <c:v>11.618169</c:v>
                </c:pt>
                <c:pt idx="38839">
                  <c:v>11.624301000000001</c:v>
                </c:pt>
                <c:pt idx="38840">
                  <c:v>11.626733</c:v>
                </c:pt>
                <c:pt idx="38841">
                  <c:v>11.620129</c:v>
                </c:pt>
                <c:pt idx="38842">
                  <c:v>11.618902</c:v>
                </c:pt>
                <c:pt idx="38843">
                  <c:v>11.624288</c:v>
                </c:pt>
                <c:pt idx="38844">
                  <c:v>11.626208</c:v>
                </c:pt>
                <c:pt idx="38845">
                  <c:v>11.627751</c:v>
                </c:pt>
                <c:pt idx="38846">
                  <c:v>11.628297999999999</c:v>
                </c:pt>
                <c:pt idx="38847">
                  <c:v>11.622695</c:v>
                </c:pt>
                <c:pt idx="38848">
                  <c:v>11.620817000000001</c:v>
                </c:pt>
                <c:pt idx="38849">
                  <c:v>11.625425999999999</c:v>
                </c:pt>
                <c:pt idx="38850">
                  <c:v>11.625178</c:v>
                </c:pt>
                <c:pt idx="38851">
                  <c:v>11.620805000000001</c:v>
                </c:pt>
                <c:pt idx="38852">
                  <c:v>11.622101000000001</c:v>
                </c:pt>
                <c:pt idx="38853">
                  <c:v>11.625657</c:v>
                </c:pt>
                <c:pt idx="38854">
                  <c:v>11.626027000000001</c:v>
                </c:pt>
                <c:pt idx="38855">
                  <c:v>11.628428</c:v>
                </c:pt>
                <c:pt idx="38856">
                  <c:v>11.631334000000001</c:v>
                </c:pt>
                <c:pt idx="38857">
                  <c:v>11.627793</c:v>
                </c:pt>
                <c:pt idx="38858">
                  <c:v>11.629975999999999</c:v>
                </c:pt>
                <c:pt idx="38859">
                  <c:v>11.637619000000001</c:v>
                </c:pt>
                <c:pt idx="38860">
                  <c:v>11.634945</c:v>
                </c:pt>
                <c:pt idx="38861">
                  <c:v>11.629567</c:v>
                </c:pt>
                <c:pt idx="38862">
                  <c:v>11.628847</c:v>
                </c:pt>
                <c:pt idx="38863">
                  <c:v>11.629390000000001</c:v>
                </c:pt>
                <c:pt idx="38864">
                  <c:v>11.630753</c:v>
                </c:pt>
                <c:pt idx="38865">
                  <c:v>11.633501000000001</c:v>
                </c:pt>
                <c:pt idx="38866">
                  <c:v>11.638195</c:v>
                </c:pt>
                <c:pt idx="38867">
                  <c:v>11.638394</c:v>
                </c:pt>
                <c:pt idx="38868">
                  <c:v>11.637847000000001</c:v>
                </c:pt>
                <c:pt idx="38869">
                  <c:v>11.639829000000001</c:v>
                </c:pt>
                <c:pt idx="38870">
                  <c:v>11.63505</c:v>
                </c:pt>
                <c:pt idx="38871">
                  <c:v>11.629314000000001</c:v>
                </c:pt>
                <c:pt idx="38872">
                  <c:v>11.634753</c:v>
                </c:pt>
                <c:pt idx="38873">
                  <c:v>11.637339000000001</c:v>
                </c:pt>
                <c:pt idx="38874">
                  <c:v>11.630331999999999</c:v>
                </c:pt>
                <c:pt idx="38875">
                  <c:v>11.633321</c:v>
                </c:pt>
                <c:pt idx="38876">
                  <c:v>11.636555</c:v>
                </c:pt>
                <c:pt idx="38877">
                  <c:v>11.627036</c:v>
                </c:pt>
                <c:pt idx="38878">
                  <c:v>11.626440000000001</c:v>
                </c:pt>
                <c:pt idx="38879">
                  <c:v>11.633094</c:v>
                </c:pt>
                <c:pt idx="38880">
                  <c:v>11.631443000000001</c:v>
                </c:pt>
                <c:pt idx="38881">
                  <c:v>11.631640000000001</c:v>
                </c:pt>
                <c:pt idx="38882">
                  <c:v>11.635740999999999</c:v>
                </c:pt>
                <c:pt idx="38883">
                  <c:v>11.63302</c:v>
                </c:pt>
                <c:pt idx="38884">
                  <c:v>11.631164</c:v>
                </c:pt>
                <c:pt idx="38885">
                  <c:v>11.633974</c:v>
                </c:pt>
                <c:pt idx="38886">
                  <c:v>11.632536</c:v>
                </c:pt>
                <c:pt idx="38887">
                  <c:v>11.631588000000001</c:v>
                </c:pt>
                <c:pt idx="38888">
                  <c:v>11.635279000000001</c:v>
                </c:pt>
                <c:pt idx="38889">
                  <c:v>11.636913</c:v>
                </c:pt>
                <c:pt idx="38890">
                  <c:v>11.637419</c:v>
                </c:pt>
                <c:pt idx="38891">
                  <c:v>11.637672999999999</c:v>
                </c:pt>
                <c:pt idx="38892">
                  <c:v>11.634786999999999</c:v>
                </c:pt>
                <c:pt idx="38893">
                  <c:v>11.63148</c:v>
                </c:pt>
                <c:pt idx="38894">
                  <c:v>11.633347000000001</c:v>
                </c:pt>
                <c:pt idx="38895">
                  <c:v>11.638076</c:v>
                </c:pt>
                <c:pt idx="38896">
                  <c:v>11.636288</c:v>
                </c:pt>
                <c:pt idx="38897">
                  <c:v>11.634425</c:v>
                </c:pt>
                <c:pt idx="38898">
                  <c:v>11.639741000000001</c:v>
                </c:pt>
                <c:pt idx="38899">
                  <c:v>11.641287</c:v>
                </c:pt>
                <c:pt idx="38900">
                  <c:v>11.640155</c:v>
                </c:pt>
                <c:pt idx="38901">
                  <c:v>11.641012</c:v>
                </c:pt>
                <c:pt idx="38902">
                  <c:v>11.63822</c:v>
                </c:pt>
                <c:pt idx="38903">
                  <c:v>11.640389000000001</c:v>
                </c:pt>
                <c:pt idx="38904">
                  <c:v>11.646917999999999</c:v>
                </c:pt>
                <c:pt idx="38905">
                  <c:v>11.64053</c:v>
                </c:pt>
                <c:pt idx="38906">
                  <c:v>11.632317</c:v>
                </c:pt>
                <c:pt idx="38907">
                  <c:v>11.635532</c:v>
                </c:pt>
                <c:pt idx="38908">
                  <c:v>11.638654000000001</c:v>
                </c:pt>
                <c:pt idx="38909">
                  <c:v>11.636635999999999</c:v>
                </c:pt>
                <c:pt idx="38910">
                  <c:v>11.640297</c:v>
                </c:pt>
                <c:pt idx="38911">
                  <c:v>11.646036</c:v>
                </c:pt>
                <c:pt idx="38912">
                  <c:v>11.641399</c:v>
                </c:pt>
                <c:pt idx="38913">
                  <c:v>11.636124000000001</c:v>
                </c:pt>
                <c:pt idx="38914">
                  <c:v>11.636153999999999</c:v>
                </c:pt>
                <c:pt idx="38915">
                  <c:v>11.635577</c:v>
                </c:pt>
                <c:pt idx="38916">
                  <c:v>11.641905</c:v>
                </c:pt>
                <c:pt idx="38917">
                  <c:v>11.647855</c:v>
                </c:pt>
                <c:pt idx="38918">
                  <c:v>11.644276</c:v>
                </c:pt>
                <c:pt idx="38919">
                  <c:v>11.643444000000001</c:v>
                </c:pt>
                <c:pt idx="38920">
                  <c:v>11.646055</c:v>
                </c:pt>
                <c:pt idx="38921">
                  <c:v>11.646330000000001</c:v>
                </c:pt>
                <c:pt idx="38922">
                  <c:v>11.644779</c:v>
                </c:pt>
                <c:pt idx="38923">
                  <c:v>11.641404</c:v>
                </c:pt>
                <c:pt idx="38924">
                  <c:v>11.638589</c:v>
                </c:pt>
                <c:pt idx="38925">
                  <c:v>11.641553999999999</c:v>
                </c:pt>
                <c:pt idx="38926">
                  <c:v>11.646239</c:v>
                </c:pt>
                <c:pt idx="38927">
                  <c:v>11.644898</c:v>
                </c:pt>
                <c:pt idx="38928">
                  <c:v>11.642545</c:v>
                </c:pt>
                <c:pt idx="38929">
                  <c:v>11.644538000000001</c:v>
                </c:pt>
                <c:pt idx="38930">
                  <c:v>11.649753</c:v>
                </c:pt>
                <c:pt idx="38931">
                  <c:v>11.653403000000001</c:v>
                </c:pt>
                <c:pt idx="38932">
                  <c:v>11.652030999999999</c:v>
                </c:pt>
                <c:pt idx="38933">
                  <c:v>11.654362000000001</c:v>
                </c:pt>
                <c:pt idx="38934">
                  <c:v>11.660888</c:v>
                </c:pt>
                <c:pt idx="38935">
                  <c:v>11.659561</c:v>
                </c:pt>
                <c:pt idx="38936">
                  <c:v>11.656321</c:v>
                </c:pt>
                <c:pt idx="38937">
                  <c:v>11.657868000000001</c:v>
                </c:pt>
                <c:pt idx="38938">
                  <c:v>11.659667000000001</c:v>
                </c:pt>
                <c:pt idx="38939">
                  <c:v>11.658275</c:v>
                </c:pt>
                <c:pt idx="38940">
                  <c:v>11.656318000000001</c:v>
                </c:pt>
                <c:pt idx="38941">
                  <c:v>11.655438999999999</c:v>
                </c:pt>
                <c:pt idx="38942">
                  <c:v>11.656304</c:v>
                </c:pt>
                <c:pt idx="38943">
                  <c:v>11.658106999999999</c:v>
                </c:pt>
                <c:pt idx="38944">
                  <c:v>11.656487</c:v>
                </c:pt>
                <c:pt idx="38945">
                  <c:v>11.655004</c:v>
                </c:pt>
                <c:pt idx="38946">
                  <c:v>11.654719</c:v>
                </c:pt>
                <c:pt idx="38947">
                  <c:v>11.649997000000001</c:v>
                </c:pt>
                <c:pt idx="38948">
                  <c:v>11.650586000000001</c:v>
                </c:pt>
                <c:pt idx="38949">
                  <c:v>11.652380000000001</c:v>
                </c:pt>
                <c:pt idx="38950">
                  <c:v>11.648403999999999</c:v>
                </c:pt>
                <c:pt idx="38951">
                  <c:v>11.645300000000001</c:v>
                </c:pt>
                <c:pt idx="38952">
                  <c:v>11.645942</c:v>
                </c:pt>
                <c:pt idx="38953">
                  <c:v>11.646813</c:v>
                </c:pt>
                <c:pt idx="38954">
                  <c:v>11.650069999999999</c:v>
                </c:pt>
                <c:pt idx="38955">
                  <c:v>11.653561</c:v>
                </c:pt>
                <c:pt idx="38956">
                  <c:v>11.650867999999999</c:v>
                </c:pt>
                <c:pt idx="38957">
                  <c:v>11.647975000000001</c:v>
                </c:pt>
                <c:pt idx="38958">
                  <c:v>11.649133000000001</c:v>
                </c:pt>
                <c:pt idx="38959">
                  <c:v>11.652115</c:v>
                </c:pt>
                <c:pt idx="38960">
                  <c:v>11.658109</c:v>
                </c:pt>
                <c:pt idx="38961">
                  <c:v>11.659036</c:v>
                </c:pt>
                <c:pt idx="38962">
                  <c:v>11.654306</c:v>
                </c:pt>
                <c:pt idx="38963">
                  <c:v>11.656437</c:v>
                </c:pt>
                <c:pt idx="38964">
                  <c:v>11.662042</c:v>
                </c:pt>
                <c:pt idx="38965">
                  <c:v>11.657251</c:v>
                </c:pt>
                <c:pt idx="38966">
                  <c:v>11.655376</c:v>
                </c:pt>
                <c:pt idx="38967">
                  <c:v>11.663617</c:v>
                </c:pt>
                <c:pt idx="38968">
                  <c:v>11.661294</c:v>
                </c:pt>
                <c:pt idx="38969">
                  <c:v>11.656055</c:v>
                </c:pt>
                <c:pt idx="38970">
                  <c:v>11.662628</c:v>
                </c:pt>
                <c:pt idx="38971">
                  <c:v>11.664837</c:v>
                </c:pt>
                <c:pt idx="38972">
                  <c:v>11.66038</c:v>
                </c:pt>
                <c:pt idx="38973">
                  <c:v>11.660690000000001</c:v>
                </c:pt>
                <c:pt idx="38974">
                  <c:v>11.66216</c:v>
                </c:pt>
                <c:pt idx="38975">
                  <c:v>11.661025</c:v>
                </c:pt>
                <c:pt idx="38976">
                  <c:v>11.661136000000001</c:v>
                </c:pt>
                <c:pt idx="38977">
                  <c:v>11.665964000000001</c:v>
                </c:pt>
                <c:pt idx="38978">
                  <c:v>11.668991999999999</c:v>
                </c:pt>
                <c:pt idx="38979">
                  <c:v>11.666230000000001</c:v>
                </c:pt>
                <c:pt idx="38980">
                  <c:v>11.66817</c:v>
                </c:pt>
                <c:pt idx="38981">
                  <c:v>11.666881999999999</c:v>
                </c:pt>
                <c:pt idx="38982">
                  <c:v>11.663691</c:v>
                </c:pt>
                <c:pt idx="38983">
                  <c:v>11.670120000000001</c:v>
                </c:pt>
                <c:pt idx="38984">
                  <c:v>11.674130999999999</c:v>
                </c:pt>
                <c:pt idx="38985">
                  <c:v>11.672404</c:v>
                </c:pt>
                <c:pt idx="38986">
                  <c:v>11.672758</c:v>
                </c:pt>
                <c:pt idx="38987">
                  <c:v>11.675286</c:v>
                </c:pt>
                <c:pt idx="38988">
                  <c:v>11.67529</c:v>
                </c:pt>
                <c:pt idx="38989">
                  <c:v>11.672344000000001</c:v>
                </c:pt>
                <c:pt idx="38990">
                  <c:v>11.674274</c:v>
                </c:pt>
                <c:pt idx="38991">
                  <c:v>11.675084999999999</c:v>
                </c:pt>
                <c:pt idx="38992">
                  <c:v>11.673498</c:v>
                </c:pt>
                <c:pt idx="38993">
                  <c:v>11.672007000000001</c:v>
                </c:pt>
                <c:pt idx="38994">
                  <c:v>11.670033999999999</c:v>
                </c:pt>
                <c:pt idx="38995">
                  <c:v>11.671523000000001</c:v>
                </c:pt>
                <c:pt idx="38996">
                  <c:v>11.672494</c:v>
                </c:pt>
                <c:pt idx="38997">
                  <c:v>11.668761</c:v>
                </c:pt>
                <c:pt idx="38998">
                  <c:v>11.670325999999999</c:v>
                </c:pt>
                <c:pt idx="38999">
                  <c:v>11.672608</c:v>
                </c:pt>
                <c:pt idx="39000">
                  <c:v>11.667090999999999</c:v>
                </c:pt>
                <c:pt idx="39001">
                  <c:v>11.667617</c:v>
                </c:pt>
                <c:pt idx="39002">
                  <c:v>11.673712</c:v>
                </c:pt>
                <c:pt idx="39003">
                  <c:v>11.671393999999999</c:v>
                </c:pt>
                <c:pt idx="39004">
                  <c:v>11.667443</c:v>
                </c:pt>
                <c:pt idx="39005">
                  <c:v>11.668127999999999</c:v>
                </c:pt>
                <c:pt idx="39006">
                  <c:v>11.669869</c:v>
                </c:pt>
                <c:pt idx="39007">
                  <c:v>11.670973</c:v>
                </c:pt>
                <c:pt idx="39008">
                  <c:v>11.669395</c:v>
                </c:pt>
                <c:pt idx="39009">
                  <c:v>11.666606</c:v>
                </c:pt>
                <c:pt idx="39010">
                  <c:v>11.667394</c:v>
                </c:pt>
                <c:pt idx="39011">
                  <c:v>11.672014000000001</c:v>
                </c:pt>
                <c:pt idx="39012">
                  <c:v>11.674436</c:v>
                </c:pt>
                <c:pt idx="39013">
                  <c:v>11.670316</c:v>
                </c:pt>
                <c:pt idx="39014">
                  <c:v>11.666778000000001</c:v>
                </c:pt>
                <c:pt idx="39015">
                  <c:v>11.671935</c:v>
                </c:pt>
                <c:pt idx="39016">
                  <c:v>11.676850999999999</c:v>
                </c:pt>
                <c:pt idx="39017">
                  <c:v>11.672566</c:v>
                </c:pt>
                <c:pt idx="39018">
                  <c:v>11.671016</c:v>
                </c:pt>
                <c:pt idx="39019">
                  <c:v>11.673673000000001</c:v>
                </c:pt>
                <c:pt idx="39020">
                  <c:v>11.670671</c:v>
                </c:pt>
                <c:pt idx="39021">
                  <c:v>11.670942</c:v>
                </c:pt>
                <c:pt idx="39022">
                  <c:v>11.677206999999999</c:v>
                </c:pt>
                <c:pt idx="39023">
                  <c:v>11.67876</c:v>
                </c:pt>
                <c:pt idx="39024">
                  <c:v>11.680979000000001</c:v>
                </c:pt>
                <c:pt idx="39025">
                  <c:v>11.679974</c:v>
                </c:pt>
                <c:pt idx="39026">
                  <c:v>11.675214</c:v>
                </c:pt>
                <c:pt idx="39027">
                  <c:v>11.677673</c:v>
                </c:pt>
                <c:pt idx="39028">
                  <c:v>11.678815999999999</c:v>
                </c:pt>
                <c:pt idx="39029">
                  <c:v>11.676614000000001</c:v>
                </c:pt>
                <c:pt idx="39030">
                  <c:v>11.679736999999999</c:v>
                </c:pt>
                <c:pt idx="39031">
                  <c:v>11.679122</c:v>
                </c:pt>
                <c:pt idx="39032">
                  <c:v>11.675426</c:v>
                </c:pt>
                <c:pt idx="39033">
                  <c:v>11.673498</c:v>
                </c:pt>
                <c:pt idx="39034">
                  <c:v>11.672623</c:v>
                </c:pt>
                <c:pt idx="39035">
                  <c:v>11.673731</c:v>
                </c:pt>
                <c:pt idx="39036">
                  <c:v>11.677060000000001</c:v>
                </c:pt>
                <c:pt idx="39037">
                  <c:v>11.679029999999999</c:v>
                </c:pt>
                <c:pt idx="39038">
                  <c:v>11.680251999999999</c:v>
                </c:pt>
                <c:pt idx="39039">
                  <c:v>11.679994000000001</c:v>
                </c:pt>
                <c:pt idx="39040">
                  <c:v>11.678113</c:v>
                </c:pt>
                <c:pt idx="39041">
                  <c:v>11.683721999999999</c:v>
                </c:pt>
                <c:pt idx="39042">
                  <c:v>11.686070000000001</c:v>
                </c:pt>
                <c:pt idx="39043">
                  <c:v>11.683465999999999</c:v>
                </c:pt>
                <c:pt idx="39044">
                  <c:v>11.688397</c:v>
                </c:pt>
                <c:pt idx="39045">
                  <c:v>11.689826</c:v>
                </c:pt>
                <c:pt idx="39046">
                  <c:v>11.686182000000001</c:v>
                </c:pt>
                <c:pt idx="39047">
                  <c:v>11.685236</c:v>
                </c:pt>
                <c:pt idx="39048">
                  <c:v>11.687227</c:v>
                </c:pt>
                <c:pt idx="39049">
                  <c:v>11.685314999999999</c:v>
                </c:pt>
                <c:pt idx="39050">
                  <c:v>11.683006000000001</c:v>
                </c:pt>
                <c:pt idx="39051">
                  <c:v>11.684675</c:v>
                </c:pt>
                <c:pt idx="39052">
                  <c:v>11.684575000000001</c:v>
                </c:pt>
                <c:pt idx="39053">
                  <c:v>11.683745</c:v>
                </c:pt>
                <c:pt idx="39054">
                  <c:v>11.688646</c:v>
                </c:pt>
                <c:pt idx="39055">
                  <c:v>11.692240999999999</c:v>
                </c:pt>
                <c:pt idx="39056">
                  <c:v>11.689829</c:v>
                </c:pt>
                <c:pt idx="39057">
                  <c:v>11.686832000000001</c:v>
                </c:pt>
                <c:pt idx="39058">
                  <c:v>11.684066</c:v>
                </c:pt>
                <c:pt idx="39059">
                  <c:v>11.682783000000001</c:v>
                </c:pt>
                <c:pt idx="39060">
                  <c:v>11.687529</c:v>
                </c:pt>
                <c:pt idx="39061">
                  <c:v>11.689026999999999</c:v>
                </c:pt>
                <c:pt idx="39062">
                  <c:v>11.688074</c:v>
                </c:pt>
                <c:pt idx="39063">
                  <c:v>11.693078</c:v>
                </c:pt>
                <c:pt idx="39064">
                  <c:v>11.695427</c:v>
                </c:pt>
                <c:pt idx="39065">
                  <c:v>11.695669000000001</c:v>
                </c:pt>
                <c:pt idx="39066">
                  <c:v>11.697129</c:v>
                </c:pt>
                <c:pt idx="39067">
                  <c:v>11.693092</c:v>
                </c:pt>
                <c:pt idx="39068">
                  <c:v>11.690880999999999</c:v>
                </c:pt>
                <c:pt idx="39069">
                  <c:v>11.695061000000001</c:v>
                </c:pt>
                <c:pt idx="39070">
                  <c:v>11.695254</c:v>
                </c:pt>
                <c:pt idx="39071">
                  <c:v>11.692249</c:v>
                </c:pt>
                <c:pt idx="39072">
                  <c:v>11.696147</c:v>
                </c:pt>
                <c:pt idx="39073">
                  <c:v>11.699401999999999</c:v>
                </c:pt>
                <c:pt idx="39074">
                  <c:v>11.697891</c:v>
                </c:pt>
                <c:pt idx="39075">
                  <c:v>11.695118000000001</c:v>
                </c:pt>
                <c:pt idx="39076">
                  <c:v>11.692892000000001</c:v>
                </c:pt>
                <c:pt idx="39077">
                  <c:v>11.691195</c:v>
                </c:pt>
                <c:pt idx="39078">
                  <c:v>11.688999000000001</c:v>
                </c:pt>
                <c:pt idx="39079">
                  <c:v>11.689363999999999</c:v>
                </c:pt>
                <c:pt idx="39080">
                  <c:v>11.690659999999999</c:v>
                </c:pt>
                <c:pt idx="39081">
                  <c:v>11.688113</c:v>
                </c:pt>
                <c:pt idx="39082">
                  <c:v>11.689577</c:v>
                </c:pt>
                <c:pt idx="39083">
                  <c:v>11.693478000000001</c:v>
                </c:pt>
                <c:pt idx="39084">
                  <c:v>11.693376000000001</c:v>
                </c:pt>
                <c:pt idx="39085">
                  <c:v>11.692515999999999</c:v>
                </c:pt>
                <c:pt idx="39086">
                  <c:v>11.693889</c:v>
                </c:pt>
                <c:pt idx="39087">
                  <c:v>11.696821999999999</c:v>
                </c:pt>
                <c:pt idx="39088">
                  <c:v>11.697148</c:v>
                </c:pt>
                <c:pt idx="39089">
                  <c:v>11.693807</c:v>
                </c:pt>
                <c:pt idx="39090">
                  <c:v>11.696104999999999</c:v>
                </c:pt>
                <c:pt idx="39091">
                  <c:v>11.697801999999999</c:v>
                </c:pt>
                <c:pt idx="39092">
                  <c:v>11.694115</c:v>
                </c:pt>
                <c:pt idx="39093">
                  <c:v>11.695105</c:v>
                </c:pt>
                <c:pt idx="39094">
                  <c:v>11.697689</c:v>
                </c:pt>
                <c:pt idx="39095">
                  <c:v>11.695387</c:v>
                </c:pt>
                <c:pt idx="39096">
                  <c:v>11.694993999999999</c:v>
                </c:pt>
                <c:pt idx="39097">
                  <c:v>11.697609999999999</c:v>
                </c:pt>
                <c:pt idx="39098">
                  <c:v>11.698605000000001</c:v>
                </c:pt>
                <c:pt idx="39099">
                  <c:v>11.699225</c:v>
                </c:pt>
                <c:pt idx="39100">
                  <c:v>11.698359</c:v>
                </c:pt>
                <c:pt idx="39101">
                  <c:v>11.698586000000001</c:v>
                </c:pt>
                <c:pt idx="39102">
                  <c:v>11.698429000000001</c:v>
                </c:pt>
                <c:pt idx="39103">
                  <c:v>11.691533</c:v>
                </c:pt>
                <c:pt idx="39104">
                  <c:v>11.692481000000001</c:v>
                </c:pt>
                <c:pt idx="39105">
                  <c:v>11.701585</c:v>
                </c:pt>
                <c:pt idx="39106">
                  <c:v>11.702329000000001</c:v>
                </c:pt>
                <c:pt idx="39107">
                  <c:v>11.700006</c:v>
                </c:pt>
                <c:pt idx="39108">
                  <c:v>11.700042</c:v>
                </c:pt>
                <c:pt idx="39109">
                  <c:v>11.697997000000001</c:v>
                </c:pt>
                <c:pt idx="39110">
                  <c:v>11.697901</c:v>
                </c:pt>
                <c:pt idx="39111">
                  <c:v>11.705283</c:v>
                </c:pt>
                <c:pt idx="39112">
                  <c:v>11.709289</c:v>
                </c:pt>
                <c:pt idx="39113">
                  <c:v>11.705603</c:v>
                </c:pt>
                <c:pt idx="39114">
                  <c:v>11.705062</c:v>
                </c:pt>
                <c:pt idx="39115">
                  <c:v>11.704762000000001</c:v>
                </c:pt>
                <c:pt idx="39116">
                  <c:v>11.703097</c:v>
                </c:pt>
                <c:pt idx="39117">
                  <c:v>11.703093000000001</c:v>
                </c:pt>
                <c:pt idx="39118">
                  <c:v>11.701402</c:v>
                </c:pt>
                <c:pt idx="39119">
                  <c:v>11.700846</c:v>
                </c:pt>
                <c:pt idx="39120">
                  <c:v>11.70444</c:v>
                </c:pt>
                <c:pt idx="39121">
                  <c:v>11.708100999999999</c:v>
                </c:pt>
                <c:pt idx="39122">
                  <c:v>11.707032</c:v>
                </c:pt>
                <c:pt idx="39123">
                  <c:v>11.708195999999999</c:v>
                </c:pt>
                <c:pt idx="39124">
                  <c:v>11.716447000000001</c:v>
                </c:pt>
                <c:pt idx="39125">
                  <c:v>11.716049999999999</c:v>
                </c:pt>
                <c:pt idx="39126">
                  <c:v>11.713595</c:v>
                </c:pt>
                <c:pt idx="39127">
                  <c:v>11.717074</c:v>
                </c:pt>
                <c:pt idx="39128">
                  <c:v>11.714713</c:v>
                </c:pt>
                <c:pt idx="39129">
                  <c:v>11.709477</c:v>
                </c:pt>
                <c:pt idx="39130">
                  <c:v>11.710637</c:v>
                </c:pt>
                <c:pt idx="39131">
                  <c:v>11.712198000000001</c:v>
                </c:pt>
                <c:pt idx="39132">
                  <c:v>11.711668</c:v>
                </c:pt>
                <c:pt idx="39133">
                  <c:v>11.712365</c:v>
                </c:pt>
                <c:pt idx="39134">
                  <c:v>11.708072</c:v>
                </c:pt>
                <c:pt idx="39135">
                  <c:v>11.702449</c:v>
                </c:pt>
                <c:pt idx="39136">
                  <c:v>11.703918</c:v>
                </c:pt>
                <c:pt idx="39137">
                  <c:v>11.704269999999999</c:v>
                </c:pt>
                <c:pt idx="39138">
                  <c:v>11.703723</c:v>
                </c:pt>
                <c:pt idx="39139">
                  <c:v>11.706075</c:v>
                </c:pt>
                <c:pt idx="39140">
                  <c:v>11.703932</c:v>
                </c:pt>
                <c:pt idx="39141">
                  <c:v>11.700533</c:v>
                </c:pt>
                <c:pt idx="39142">
                  <c:v>11.704375000000001</c:v>
                </c:pt>
                <c:pt idx="39143">
                  <c:v>11.709381</c:v>
                </c:pt>
                <c:pt idx="39144">
                  <c:v>11.704196</c:v>
                </c:pt>
                <c:pt idx="39145">
                  <c:v>11.699356</c:v>
                </c:pt>
                <c:pt idx="39146">
                  <c:v>11.705352</c:v>
                </c:pt>
                <c:pt idx="39147">
                  <c:v>11.708470999999999</c:v>
                </c:pt>
                <c:pt idx="39148">
                  <c:v>11.704613999999999</c:v>
                </c:pt>
                <c:pt idx="39149">
                  <c:v>11.703447000000001</c:v>
                </c:pt>
                <c:pt idx="39150">
                  <c:v>11.703137999999999</c:v>
                </c:pt>
                <c:pt idx="39151">
                  <c:v>11.702028</c:v>
                </c:pt>
                <c:pt idx="39152">
                  <c:v>11.704601</c:v>
                </c:pt>
                <c:pt idx="39153">
                  <c:v>11.704729</c:v>
                </c:pt>
                <c:pt idx="39154">
                  <c:v>11.701860999999999</c:v>
                </c:pt>
                <c:pt idx="39155">
                  <c:v>11.706225</c:v>
                </c:pt>
                <c:pt idx="39156">
                  <c:v>11.708204</c:v>
                </c:pt>
                <c:pt idx="39157">
                  <c:v>11.706462</c:v>
                </c:pt>
                <c:pt idx="39158">
                  <c:v>11.709680000000001</c:v>
                </c:pt>
                <c:pt idx="39159">
                  <c:v>11.711617</c:v>
                </c:pt>
                <c:pt idx="39160">
                  <c:v>11.711645000000001</c:v>
                </c:pt>
                <c:pt idx="39161">
                  <c:v>11.706896</c:v>
                </c:pt>
                <c:pt idx="39162">
                  <c:v>11.701898999999999</c:v>
                </c:pt>
                <c:pt idx="39163">
                  <c:v>11.708574</c:v>
                </c:pt>
                <c:pt idx="39164">
                  <c:v>11.714757000000001</c:v>
                </c:pt>
                <c:pt idx="39165">
                  <c:v>11.710894</c:v>
                </c:pt>
                <c:pt idx="39166">
                  <c:v>11.708194000000001</c:v>
                </c:pt>
                <c:pt idx="39167">
                  <c:v>11.711257</c:v>
                </c:pt>
                <c:pt idx="39168">
                  <c:v>11.715744000000001</c:v>
                </c:pt>
                <c:pt idx="39169">
                  <c:v>11.717352999999999</c:v>
                </c:pt>
                <c:pt idx="39170">
                  <c:v>11.717013</c:v>
                </c:pt>
                <c:pt idx="39171">
                  <c:v>11.715083999999999</c:v>
                </c:pt>
                <c:pt idx="39172">
                  <c:v>11.714219999999999</c:v>
                </c:pt>
                <c:pt idx="39173">
                  <c:v>11.717423</c:v>
                </c:pt>
                <c:pt idx="39174">
                  <c:v>11.718392</c:v>
                </c:pt>
                <c:pt idx="39175">
                  <c:v>11.716601000000001</c:v>
                </c:pt>
                <c:pt idx="39176">
                  <c:v>11.713794</c:v>
                </c:pt>
                <c:pt idx="39177">
                  <c:v>11.714537</c:v>
                </c:pt>
                <c:pt idx="39178">
                  <c:v>11.719077</c:v>
                </c:pt>
                <c:pt idx="39179">
                  <c:v>11.719897</c:v>
                </c:pt>
                <c:pt idx="39180">
                  <c:v>11.721000999999999</c:v>
                </c:pt>
                <c:pt idx="39181">
                  <c:v>11.720959000000001</c:v>
                </c:pt>
                <c:pt idx="39182">
                  <c:v>11.721486000000001</c:v>
                </c:pt>
                <c:pt idx="39183">
                  <c:v>11.726112000000001</c:v>
                </c:pt>
                <c:pt idx="39184">
                  <c:v>11.727834</c:v>
                </c:pt>
                <c:pt idx="39185">
                  <c:v>11.727567000000001</c:v>
                </c:pt>
                <c:pt idx="39186">
                  <c:v>11.724493000000001</c:v>
                </c:pt>
                <c:pt idx="39187">
                  <c:v>11.722339</c:v>
                </c:pt>
                <c:pt idx="39188">
                  <c:v>11.72354</c:v>
                </c:pt>
                <c:pt idx="39189">
                  <c:v>11.723096999999999</c:v>
                </c:pt>
                <c:pt idx="39190">
                  <c:v>11.722942</c:v>
                </c:pt>
                <c:pt idx="39191">
                  <c:v>11.720262</c:v>
                </c:pt>
                <c:pt idx="39192">
                  <c:v>11.718831</c:v>
                </c:pt>
                <c:pt idx="39193">
                  <c:v>11.718862</c:v>
                </c:pt>
                <c:pt idx="39194">
                  <c:v>11.720302</c:v>
                </c:pt>
                <c:pt idx="39195">
                  <c:v>11.722974000000001</c:v>
                </c:pt>
                <c:pt idx="39196">
                  <c:v>11.718972000000001</c:v>
                </c:pt>
                <c:pt idx="39197">
                  <c:v>11.717638000000001</c:v>
                </c:pt>
                <c:pt idx="39198">
                  <c:v>11.722325</c:v>
                </c:pt>
                <c:pt idx="39199">
                  <c:v>11.719504000000001</c:v>
                </c:pt>
                <c:pt idx="39200">
                  <c:v>11.716847</c:v>
                </c:pt>
                <c:pt idx="39201">
                  <c:v>11.719338</c:v>
                </c:pt>
                <c:pt idx="39202">
                  <c:v>11.718824</c:v>
                </c:pt>
                <c:pt idx="39203">
                  <c:v>11.716659</c:v>
                </c:pt>
                <c:pt idx="39204">
                  <c:v>11.717788000000001</c:v>
                </c:pt>
                <c:pt idx="39205">
                  <c:v>11.718638</c:v>
                </c:pt>
                <c:pt idx="39206">
                  <c:v>11.717449</c:v>
                </c:pt>
                <c:pt idx="39207">
                  <c:v>11.719735999999999</c:v>
                </c:pt>
                <c:pt idx="39208">
                  <c:v>11.720229</c:v>
                </c:pt>
                <c:pt idx="39209">
                  <c:v>11.716841000000001</c:v>
                </c:pt>
                <c:pt idx="39210">
                  <c:v>11.72152</c:v>
                </c:pt>
                <c:pt idx="39211">
                  <c:v>11.726386</c:v>
                </c:pt>
                <c:pt idx="39212">
                  <c:v>11.727442</c:v>
                </c:pt>
                <c:pt idx="39213">
                  <c:v>11.730262</c:v>
                </c:pt>
                <c:pt idx="39214">
                  <c:v>11.728043</c:v>
                </c:pt>
                <c:pt idx="39215">
                  <c:v>11.724264</c:v>
                </c:pt>
                <c:pt idx="39216">
                  <c:v>11.727817</c:v>
                </c:pt>
                <c:pt idx="39217">
                  <c:v>11.730620999999999</c:v>
                </c:pt>
                <c:pt idx="39218">
                  <c:v>11.727294000000001</c:v>
                </c:pt>
                <c:pt idx="39219">
                  <c:v>11.727924</c:v>
                </c:pt>
                <c:pt idx="39220">
                  <c:v>11.730523</c:v>
                </c:pt>
                <c:pt idx="39221">
                  <c:v>11.729537000000001</c:v>
                </c:pt>
                <c:pt idx="39222">
                  <c:v>11.727855</c:v>
                </c:pt>
                <c:pt idx="39223">
                  <c:v>11.728052</c:v>
                </c:pt>
                <c:pt idx="39224">
                  <c:v>11.730067999999999</c:v>
                </c:pt>
                <c:pt idx="39225">
                  <c:v>11.730318</c:v>
                </c:pt>
                <c:pt idx="39226">
                  <c:v>11.727194000000001</c:v>
                </c:pt>
                <c:pt idx="39227">
                  <c:v>11.724807</c:v>
                </c:pt>
                <c:pt idx="39228">
                  <c:v>11.726035</c:v>
                </c:pt>
                <c:pt idx="39229">
                  <c:v>11.725156</c:v>
                </c:pt>
                <c:pt idx="39230">
                  <c:v>11.724389</c:v>
                </c:pt>
                <c:pt idx="39231">
                  <c:v>11.727404999999999</c:v>
                </c:pt>
                <c:pt idx="39232">
                  <c:v>11.726903</c:v>
                </c:pt>
                <c:pt idx="39233">
                  <c:v>11.722784000000001</c:v>
                </c:pt>
                <c:pt idx="39234">
                  <c:v>11.728028</c:v>
                </c:pt>
                <c:pt idx="39235">
                  <c:v>11.734802999999999</c:v>
                </c:pt>
                <c:pt idx="39236">
                  <c:v>11.730973000000001</c:v>
                </c:pt>
                <c:pt idx="39237">
                  <c:v>11.729039</c:v>
                </c:pt>
                <c:pt idx="39238">
                  <c:v>11.732001</c:v>
                </c:pt>
                <c:pt idx="39239">
                  <c:v>11.730026000000001</c:v>
                </c:pt>
                <c:pt idx="39240">
                  <c:v>11.729265</c:v>
                </c:pt>
                <c:pt idx="39241">
                  <c:v>11.736183</c:v>
                </c:pt>
                <c:pt idx="39242">
                  <c:v>11.73658</c:v>
                </c:pt>
                <c:pt idx="39243">
                  <c:v>11.730252</c:v>
                </c:pt>
                <c:pt idx="39244">
                  <c:v>11.734691</c:v>
                </c:pt>
                <c:pt idx="39245">
                  <c:v>11.740193</c:v>
                </c:pt>
                <c:pt idx="39246">
                  <c:v>11.734069999999999</c:v>
                </c:pt>
                <c:pt idx="39247">
                  <c:v>11.731884000000001</c:v>
                </c:pt>
                <c:pt idx="39248">
                  <c:v>11.738419</c:v>
                </c:pt>
                <c:pt idx="39249">
                  <c:v>11.736026000000001</c:v>
                </c:pt>
                <c:pt idx="39250">
                  <c:v>11.733107</c:v>
                </c:pt>
                <c:pt idx="39251">
                  <c:v>11.738488</c:v>
                </c:pt>
                <c:pt idx="39252">
                  <c:v>11.737875000000001</c:v>
                </c:pt>
                <c:pt idx="39253">
                  <c:v>11.736008999999999</c:v>
                </c:pt>
                <c:pt idx="39254">
                  <c:v>11.740313</c:v>
                </c:pt>
                <c:pt idx="39255">
                  <c:v>11.738697999999999</c:v>
                </c:pt>
                <c:pt idx="39256">
                  <c:v>11.734712999999999</c:v>
                </c:pt>
                <c:pt idx="39257">
                  <c:v>11.736986999999999</c:v>
                </c:pt>
                <c:pt idx="39258">
                  <c:v>11.737850999999999</c:v>
                </c:pt>
                <c:pt idx="39259">
                  <c:v>11.73395</c:v>
                </c:pt>
                <c:pt idx="39260">
                  <c:v>11.735428000000001</c:v>
                </c:pt>
                <c:pt idx="39261">
                  <c:v>11.739986999999999</c:v>
                </c:pt>
                <c:pt idx="39262">
                  <c:v>11.740088999999999</c:v>
                </c:pt>
                <c:pt idx="39263">
                  <c:v>11.737284000000001</c:v>
                </c:pt>
                <c:pt idx="39264">
                  <c:v>11.734876999999999</c:v>
                </c:pt>
                <c:pt idx="39265">
                  <c:v>11.737579</c:v>
                </c:pt>
                <c:pt idx="39266">
                  <c:v>11.741930999999999</c:v>
                </c:pt>
                <c:pt idx="39267">
                  <c:v>11.738299</c:v>
                </c:pt>
                <c:pt idx="39268">
                  <c:v>11.73648</c:v>
                </c:pt>
                <c:pt idx="39269">
                  <c:v>11.742552999999999</c:v>
                </c:pt>
                <c:pt idx="39270">
                  <c:v>11.747246000000001</c:v>
                </c:pt>
                <c:pt idx="39271">
                  <c:v>11.747915000000001</c:v>
                </c:pt>
                <c:pt idx="39272">
                  <c:v>11.749373</c:v>
                </c:pt>
                <c:pt idx="39273">
                  <c:v>11.750844000000001</c:v>
                </c:pt>
                <c:pt idx="39274">
                  <c:v>11.749245</c:v>
                </c:pt>
                <c:pt idx="39275">
                  <c:v>11.749934</c:v>
                </c:pt>
                <c:pt idx="39276">
                  <c:v>11.750012999999999</c:v>
                </c:pt>
                <c:pt idx="39277">
                  <c:v>11.747785</c:v>
                </c:pt>
                <c:pt idx="39278">
                  <c:v>11.74677</c:v>
                </c:pt>
                <c:pt idx="39279">
                  <c:v>11.745113</c:v>
                </c:pt>
                <c:pt idx="39280">
                  <c:v>11.745101</c:v>
                </c:pt>
                <c:pt idx="39281">
                  <c:v>11.749496000000001</c:v>
                </c:pt>
                <c:pt idx="39282">
                  <c:v>11.749045000000001</c:v>
                </c:pt>
                <c:pt idx="39283">
                  <c:v>11.745984</c:v>
                </c:pt>
                <c:pt idx="39284">
                  <c:v>11.748161</c:v>
                </c:pt>
                <c:pt idx="39285">
                  <c:v>11.748034000000001</c:v>
                </c:pt>
                <c:pt idx="39286">
                  <c:v>11.745526999999999</c:v>
                </c:pt>
                <c:pt idx="39287">
                  <c:v>11.745984999999999</c:v>
                </c:pt>
                <c:pt idx="39288">
                  <c:v>11.74427</c:v>
                </c:pt>
                <c:pt idx="39289">
                  <c:v>11.742900000000001</c:v>
                </c:pt>
                <c:pt idx="39290">
                  <c:v>11.747434999999999</c:v>
                </c:pt>
                <c:pt idx="39291">
                  <c:v>11.747106</c:v>
                </c:pt>
                <c:pt idx="39292">
                  <c:v>11.740211</c:v>
                </c:pt>
                <c:pt idx="39293">
                  <c:v>11.739898</c:v>
                </c:pt>
                <c:pt idx="39294">
                  <c:v>11.743620999999999</c:v>
                </c:pt>
                <c:pt idx="39295">
                  <c:v>11.743842000000001</c:v>
                </c:pt>
                <c:pt idx="39296">
                  <c:v>11.744934000000001</c:v>
                </c:pt>
                <c:pt idx="39297">
                  <c:v>11.74682</c:v>
                </c:pt>
                <c:pt idx="39298">
                  <c:v>11.746877</c:v>
                </c:pt>
                <c:pt idx="39299">
                  <c:v>11.74526</c:v>
                </c:pt>
                <c:pt idx="39300">
                  <c:v>11.743002000000001</c:v>
                </c:pt>
                <c:pt idx="39301">
                  <c:v>11.743957999999999</c:v>
                </c:pt>
                <c:pt idx="39302">
                  <c:v>11.745908</c:v>
                </c:pt>
                <c:pt idx="39303">
                  <c:v>11.743277000000001</c:v>
                </c:pt>
                <c:pt idx="39304">
                  <c:v>11.742459999999999</c:v>
                </c:pt>
                <c:pt idx="39305">
                  <c:v>11.744101000000001</c:v>
                </c:pt>
                <c:pt idx="39306">
                  <c:v>11.742981</c:v>
                </c:pt>
                <c:pt idx="39307">
                  <c:v>11.74386</c:v>
                </c:pt>
                <c:pt idx="39308">
                  <c:v>11.743433</c:v>
                </c:pt>
                <c:pt idx="39309">
                  <c:v>11.744882</c:v>
                </c:pt>
                <c:pt idx="39310">
                  <c:v>11.750526000000001</c:v>
                </c:pt>
                <c:pt idx="39311">
                  <c:v>11.749736</c:v>
                </c:pt>
                <c:pt idx="39312">
                  <c:v>11.749034</c:v>
                </c:pt>
                <c:pt idx="39313">
                  <c:v>11.751526999999999</c:v>
                </c:pt>
                <c:pt idx="39314">
                  <c:v>11.755385</c:v>
                </c:pt>
                <c:pt idx="39315">
                  <c:v>11.760158000000001</c:v>
                </c:pt>
                <c:pt idx="39316">
                  <c:v>11.757952</c:v>
                </c:pt>
                <c:pt idx="39317">
                  <c:v>11.757635000000001</c:v>
                </c:pt>
                <c:pt idx="39318">
                  <c:v>11.762539</c:v>
                </c:pt>
                <c:pt idx="39319">
                  <c:v>11.764847</c:v>
                </c:pt>
                <c:pt idx="39320">
                  <c:v>11.763021999999999</c:v>
                </c:pt>
                <c:pt idx="39321">
                  <c:v>11.761187</c:v>
                </c:pt>
                <c:pt idx="39322">
                  <c:v>11.762015999999999</c:v>
                </c:pt>
                <c:pt idx="39323">
                  <c:v>11.760329</c:v>
                </c:pt>
                <c:pt idx="39324">
                  <c:v>11.757553</c:v>
                </c:pt>
                <c:pt idx="39325">
                  <c:v>11.756338</c:v>
                </c:pt>
                <c:pt idx="39326">
                  <c:v>11.758317</c:v>
                </c:pt>
                <c:pt idx="39327">
                  <c:v>11.761566</c:v>
                </c:pt>
                <c:pt idx="39328">
                  <c:v>11.760906</c:v>
                </c:pt>
                <c:pt idx="39329">
                  <c:v>11.758423000000001</c:v>
                </c:pt>
                <c:pt idx="39330">
                  <c:v>11.7576</c:v>
                </c:pt>
                <c:pt idx="39331">
                  <c:v>11.75872</c:v>
                </c:pt>
                <c:pt idx="39332">
                  <c:v>11.75798</c:v>
                </c:pt>
                <c:pt idx="39333">
                  <c:v>11.759093</c:v>
                </c:pt>
                <c:pt idx="39334">
                  <c:v>11.763982</c:v>
                </c:pt>
                <c:pt idx="39335">
                  <c:v>11.764075</c:v>
                </c:pt>
                <c:pt idx="39336">
                  <c:v>11.760842999999999</c:v>
                </c:pt>
                <c:pt idx="39337">
                  <c:v>11.76205</c:v>
                </c:pt>
                <c:pt idx="39338">
                  <c:v>11.764400999999999</c:v>
                </c:pt>
                <c:pt idx="39339">
                  <c:v>11.762955</c:v>
                </c:pt>
                <c:pt idx="39340">
                  <c:v>11.76515</c:v>
                </c:pt>
                <c:pt idx="39341">
                  <c:v>11.770671</c:v>
                </c:pt>
                <c:pt idx="39342">
                  <c:v>11.7659</c:v>
                </c:pt>
                <c:pt idx="39343">
                  <c:v>11.761744999999999</c:v>
                </c:pt>
                <c:pt idx="39344">
                  <c:v>11.762772</c:v>
                </c:pt>
                <c:pt idx="39345">
                  <c:v>11.756149000000001</c:v>
                </c:pt>
                <c:pt idx="39346">
                  <c:v>11.752996</c:v>
                </c:pt>
                <c:pt idx="39347">
                  <c:v>11.757476</c:v>
                </c:pt>
                <c:pt idx="39348">
                  <c:v>11.754962000000001</c:v>
                </c:pt>
                <c:pt idx="39349">
                  <c:v>11.749636000000001</c:v>
                </c:pt>
                <c:pt idx="39350">
                  <c:v>11.749878000000001</c:v>
                </c:pt>
                <c:pt idx="39351">
                  <c:v>11.749741</c:v>
                </c:pt>
                <c:pt idx="39352">
                  <c:v>11.750057</c:v>
                </c:pt>
                <c:pt idx="39353">
                  <c:v>11.754749</c:v>
                </c:pt>
                <c:pt idx="39354">
                  <c:v>11.756123000000001</c:v>
                </c:pt>
                <c:pt idx="39355">
                  <c:v>11.753225</c:v>
                </c:pt>
                <c:pt idx="39356">
                  <c:v>11.752794</c:v>
                </c:pt>
                <c:pt idx="39357">
                  <c:v>11.753705999999999</c:v>
                </c:pt>
                <c:pt idx="39358">
                  <c:v>11.754130999999999</c:v>
                </c:pt>
                <c:pt idx="39359">
                  <c:v>11.755143</c:v>
                </c:pt>
                <c:pt idx="39360">
                  <c:v>11.757261</c:v>
                </c:pt>
                <c:pt idx="39361">
                  <c:v>11.758649</c:v>
                </c:pt>
                <c:pt idx="39362">
                  <c:v>11.760645999999999</c:v>
                </c:pt>
                <c:pt idx="39363">
                  <c:v>11.761182</c:v>
                </c:pt>
                <c:pt idx="39364">
                  <c:v>11.755986</c:v>
                </c:pt>
                <c:pt idx="39365">
                  <c:v>11.754057</c:v>
                </c:pt>
                <c:pt idx="39366">
                  <c:v>11.761592</c:v>
                </c:pt>
                <c:pt idx="39367">
                  <c:v>11.764623</c:v>
                </c:pt>
                <c:pt idx="39368">
                  <c:v>11.759649</c:v>
                </c:pt>
                <c:pt idx="39369">
                  <c:v>11.758773</c:v>
                </c:pt>
                <c:pt idx="39370">
                  <c:v>11.759620999999999</c:v>
                </c:pt>
                <c:pt idx="39371">
                  <c:v>11.762525</c:v>
                </c:pt>
                <c:pt idx="39372">
                  <c:v>11.765688000000001</c:v>
                </c:pt>
                <c:pt idx="39373">
                  <c:v>11.763593</c:v>
                </c:pt>
                <c:pt idx="39374">
                  <c:v>11.762503000000001</c:v>
                </c:pt>
                <c:pt idx="39375">
                  <c:v>11.764244</c:v>
                </c:pt>
                <c:pt idx="39376">
                  <c:v>11.764823</c:v>
                </c:pt>
                <c:pt idx="39377">
                  <c:v>11.767363</c:v>
                </c:pt>
                <c:pt idx="39378">
                  <c:v>11.771492</c:v>
                </c:pt>
                <c:pt idx="39379">
                  <c:v>11.772027</c:v>
                </c:pt>
                <c:pt idx="39380">
                  <c:v>11.774799</c:v>
                </c:pt>
                <c:pt idx="39381">
                  <c:v>11.777043000000001</c:v>
                </c:pt>
                <c:pt idx="39382">
                  <c:v>11.775508</c:v>
                </c:pt>
                <c:pt idx="39383">
                  <c:v>11.778157999999999</c:v>
                </c:pt>
                <c:pt idx="39384">
                  <c:v>11.775884</c:v>
                </c:pt>
                <c:pt idx="39385">
                  <c:v>11.77004</c:v>
                </c:pt>
                <c:pt idx="39386">
                  <c:v>11.767861999999999</c:v>
                </c:pt>
                <c:pt idx="39387">
                  <c:v>11.768484000000001</c:v>
                </c:pt>
                <c:pt idx="39388">
                  <c:v>11.767409000000001</c:v>
                </c:pt>
                <c:pt idx="39389">
                  <c:v>11.767518000000001</c:v>
                </c:pt>
                <c:pt idx="39390">
                  <c:v>11.770758000000001</c:v>
                </c:pt>
                <c:pt idx="39391">
                  <c:v>11.771808999999999</c:v>
                </c:pt>
                <c:pt idx="39392">
                  <c:v>11.770645</c:v>
                </c:pt>
                <c:pt idx="39393">
                  <c:v>11.769978</c:v>
                </c:pt>
                <c:pt idx="39394">
                  <c:v>11.771750000000001</c:v>
                </c:pt>
                <c:pt idx="39395">
                  <c:v>11.770816999999999</c:v>
                </c:pt>
                <c:pt idx="39396">
                  <c:v>11.767536</c:v>
                </c:pt>
                <c:pt idx="39397">
                  <c:v>11.769655999999999</c:v>
                </c:pt>
                <c:pt idx="39398">
                  <c:v>11.772618</c:v>
                </c:pt>
                <c:pt idx="39399">
                  <c:v>11.772866</c:v>
                </c:pt>
                <c:pt idx="39400">
                  <c:v>11.771420000000001</c:v>
                </c:pt>
                <c:pt idx="39401">
                  <c:v>11.769197999999999</c:v>
                </c:pt>
                <c:pt idx="39402">
                  <c:v>11.769360000000001</c:v>
                </c:pt>
                <c:pt idx="39403">
                  <c:v>11.77704</c:v>
                </c:pt>
                <c:pt idx="39404">
                  <c:v>11.779790999999999</c:v>
                </c:pt>
                <c:pt idx="39405">
                  <c:v>11.773406</c:v>
                </c:pt>
                <c:pt idx="39406">
                  <c:v>11.775342</c:v>
                </c:pt>
                <c:pt idx="39407">
                  <c:v>11.780182999999999</c:v>
                </c:pt>
                <c:pt idx="39408">
                  <c:v>11.775866000000001</c:v>
                </c:pt>
                <c:pt idx="39409">
                  <c:v>11.772678000000001</c:v>
                </c:pt>
                <c:pt idx="39410">
                  <c:v>11.773</c:v>
                </c:pt>
                <c:pt idx="39411">
                  <c:v>11.773165000000001</c:v>
                </c:pt>
                <c:pt idx="39412">
                  <c:v>11.775725</c:v>
                </c:pt>
                <c:pt idx="39413">
                  <c:v>11.780105000000001</c:v>
                </c:pt>
                <c:pt idx="39414">
                  <c:v>11.784383999999999</c:v>
                </c:pt>
                <c:pt idx="39415">
                  <c:v>11.785261</c:v>
                </c:pt>
                <c:pt idx="39416">
                  <c:v>11.784810999999999</c:v>
                </c:pt>
                <c:pt idx="39417">
                  <c:v>11.785669</c:v>
                </c:pt>
                <c:pt idx="39418">
                  <c:v>11.786101</c:v>
                </c:pt>
                <c:pt idx="39419">
                  <c:v>11.791969999999999</c:v>
                </c:pt>
                <c:pt idx="39420">
                  <c:v>11.794928000000001</c:v>
                </c:pt>
                <c:pt idx="39421">
                  <c:v>11.788721000000001</c:v>
                </c:pt>
                <c:pt idx="39422">
                  <c:v>11.788334000000001</c:v>
                </c:pt>
                <c:pt idx="39423">
                  <c:v>11.793082999999999</c:v>
                </c:pt>
                <c:pt idx="39424">
                  <c:v>11.790528</c:v>
                </c:pt>
                <c:pt idx="39425">
                  <c:v>11.787100000000001</c:v>
                </c:pt>
                <c:pt idx="39426">
                  <c:v>11.789498</c:v>
                </c:pt>
                <c:pt idx="39427">
                  <c:v>11.793037</c:v>
                </c:pt>
                <c:pt idx="39428">
                  <c:v>11.792377</c:v>
                </c:pt>
                <c:pt idx="39429">
                  <c:v>11.78623</c:v>
                </c:pt>
                <c:pt idx="39430">
                  <c:v>11.784072999999999</c:v>
                </c:pt>
                <c:pt idx="39431">
                  <c:v>11.787402999999999</c:v>
                </c:pt>
                <c:pt idx="39432">
                  <c:v>11.789709</c:v>
                </c:pt>
                <c:pt idx="39433">
                  <c:v>11.792488000000001</c:v>
                </c:pt>
                <c:pt idx="39434">
                  <c:v>11.791062</c:v>
                </c:pt>
                <c:pt idx="39435">
                  <c:v>11.786709</c:v>
                </c:pt>
                <c:pt idx="39436">
                  <c:v>11.78546</c:v>
                </c:pt>
                <c:pt idx="39437">
                  <c:v>11.784148999999999</c:v>
                </c:pt>
                <c:pt idx="39438">
                  <c:v>11.784419</c:v>
                </c:pt>
                <c:pt idx="39439">
                  <c:v>11.787345</c:v>
                </c:pt>
                <c:pt idx="39440">
                  <c:v>11.787141</c:v>
                </c:pt>
                <c:pt idx="39441">
                  <c:v>11.787594</c:v>
                </c:pt>
                <c:pt idx="39442">
                  <c:v>11.787108</c:v>
                </c:pt>
                <c:pt idx="39443">
                  <c:v>11.78397</c:v>
                </c:pt>
                <c:pt idx="39444">
                  <c:v>11.787273000000001</c:v>
                </c:pt>
                <c:pt idx="39445">
                  <c:v>11.788898</c:v>
                </c:pt>
                <c:pt idx="39446">
                  <c:v>11.781879</c:v>
                </c:pt>
                <c:pt idx="39447">
                  <c:v>11.78326</c:v>
                </c:pt>
                <c:pt idx="39448">
                  <c:v>11.789682000000001</c:v>
                </c:pt>
                <c:pt idx="39449">
                  <c:v>11.787634000000001</c:v>
                </c:pt>
                <c:pt idx="39450">
                  <c:v>11.786117000000001</c:v>
                </c:pt>
                <c:pt idx="39451">
                  <c:v>11.79396</c:v>
                </c:pt>
                <c:pt idx="39452">
                  <c:v>11.79509</c:v>
                </c:pt>
                <c:pt idx="39453">
                  <c:v>11.790514999999999</c:v>
                </c:pt>
                <c:pt idx="39454">
                  <c:v>11.793006</c:v>
                </c:pt>
                <c:pt idx="39455">
                  <c:v>11.793753000000001</c:v>
                </c:pt>
                <c:pt idx="39456">
                  <c:v>11.790699999999999</c:v>
                </c:pt>
                <c:pt idx="39457">
                  <c:v>11.788326</c:v>
                </c:pt>
                <c:pt idx="39458">
                  <c:v>11.791748999999999</c:v>
                </c:pt>
                <c:pt idx="39459">
                  <c:v>11.799951</c:v>
                </c:pt>
                <c:pt idx="39460">
                  <c:v>11.798957</c:v>
                </c:pt>
                <c:pt idx="39461">
                  <c:v>11.79153</c:v>
                </c:pt>
                <c:pt idx="39462">
                  <c:v>11.790272</c:v>
                </c:pt>
                <c:pt idx="39463">
                  <c:v>11.795062</c:v>
                </c:pt>
                <c:pt idx="39464">
                  <c:v>11.79687</c:v>
                </c:pt>
                <c:pt idx="39465">
                  <c:v>11.794727</c:v>
                </c:pt>
                <c:pt idx="39466">
                  <c:v>11.793815</c:v>
                </c:pt>
                <c:pt idx="39467">
                  <c:v>11.79782</c:v>
                </c:pt>
                <c:pt idx="39468">
                  <c:v>11.796317999999999</c:v>
                </c:pt>
                <c:pt idx="39469">
                  <c:v>11.788681</c:v>
                </c:pt>
                <c:pt idx="39470">
                  <c:v>11.790578999999999</c:v>
                </c:pt>
                <c:pt idx="39471">
                  <c:v>11.793882999999999</c:v>
                </c:pt>
                <c:pt idx="39472">
                  <c:v>11.790619</c:v>
                </c:pt>
                <c:pt idx="39473">
                  <c:v>11.792502000000001</c:v>
                </c:pt>
                <c:pt idx="39474">
                  <c:v>11.790835</c:v>
                </c:pt>
                <c:pt idx="39475">
                  <c:v>11.785507000000001</c:v>
                </c:pt>
                <c:pt idx="39476">
                  <c:v>11.786835</c:v>
                </c:pt>
                <c:pt idx="39477">
                  <c:v>11.789445000000001</c:v>
                </c:pt>
                <c:pt idx="39478">
                  <c:v>11.793362999999999</c:v>
                </c:pt>
                <c:pt idx="39479">
                  <c:v>11.795931</c:v>
                </c:pt>
                <c:pt idx="39480">
                  <c:v>11.797053</c:v>
                </c:pt>
                <c:pt idx="39481">
                  <c:v>11.798202</c:v>
                </c:pt>
                <c:pt idx="39482">
                  <c:v>11.798203000000001</c:v>
                </c:pt>
                <c:pt idx="39483">
                  <c:v>11.804921</c:v>
                </c:pt>
                <c:pt idx="39484">
                  <c:v>11.806808</c:v>
                </c:pt>
                <c:pt idx="39485">
                  <c:v>11.801974</c:v>
                </c:pt>
                <c:pt idx="39486">
                  <c:v>11.803485</c:v>
                </c:pt>
                <c:pt idx="39487">
                  <c:v>11.80453</c:v>
                </c:pt>
                <c:pt idx="39488">
                  <c:v>11.801181</c:v>
                </c:pt>
                <c:pt idx="39489">
                  <c:v>11.799367999999999</c:v>
                </c:pt>
                <c:pt idx="39490">
                  <c:v>11.797908</c:v>
                </c:pt>
                <c:pt idx="39491">
                  <c:v>11.795339</c:v>
                </c:pt>
                <c:pt idx="39492">
                  <c:v>11.794711</c:v>
                </c:pt>
                <c:pt idx="39493">
                  <c:v>11.798833999999999</c:v>
                </c:pt>
                <c:pt idx="39494">
                  <c:v>11.799256</c:v>
                </c:pt>
                <c:pt idx="39495">
                  <c:v>11.797094</c:v>
                </c:pt>
                <c:pt idx="39496">
                  <c:v>11.796585</c:v>
                </c:pt>
                <c:pt idx="39497">
                  <c:v>11.79677</c:v>
                </c:pt>
                <c:pt idx="39498">
                  <c:v>11.798711000000001</c:v>
                </c:pt>
                <c:pt idx="39499">
                  <c:v>11.799925</c:v>
                </c:pt>
                <c:pt idx="39500">
                  <c:v>11.797847000000001</c:v>
                </c:pt>
                <c:pt idx="39501">
                  <c:v>11.796059</c:v>
                </c:pt>
                <c:pt idx="39502">
                  <c:v>11.796324</c:v>
                </c:pt>
                <c:pt idx="39503">
                  <c:v>11.795413999999999</c:v>
                </c:pt>
                <c:pt idx="39504">
                  <c:v>11.795567999999999</c:v>
                </c:pt>
                <c:pt idx="39505">
                  <c:v>11.797693000000001</c:v>
                </c:pt>
                <c:pt idx="39506">
                  <c:v>11.799191</c:v>
                </c:pt>
                <c:pt idx="39507">
                  <c:v>11.801427</c:v>
                </c:pt>
                <c:pt idx="39508">
                  <c:v>11.799898000000001</c:v>
                </c:pt>
                <c:pt idx="39509">
                  <c:v>11.796061999999999</c:v>
                </c:pt>
                <c:pt idx="39510">
                  <c:v>11.796248</c:v>
                </c:pt>
                <c:pt idx="39511">
                  <c:v>11.801024999999999</c:v>
                </c:pt>
                <c:pt idx="39512">
                  <c:v>11.802626999999999</c:v>
                </c:pt>
                <c:pt idx="39513">
                  <c:v>11.797794</c:v>
                </c:pt>
                <c:pt idx="39514">
                  <c:v>11.799481</c:v>
                </c:pt>
                <c:pt idx="39515">
                  <c:v>11.805313</c:v>
                </c:pt>
                <c:pt idx="39516">
                  <c:v>11.8028</c:v>
                </c:pt>
                <c:pt idx="39517">
                  <c:v>11.798788</c:v>
                </c:pt>
                <c:pt idx="39518">
                  <c:v>11.798854</c:v>
                </c:pt>
                <c:pt idx="39519">
                  <c:v>11.799801</c:v>
                </c:pt>
                <c:pt idx="39520">
                  <c:v>11.801617</c:v>
                </c:pt>
                <c:pt idx="39521">
                  <c:v>11.804684</c:v>
                </c:pt>
                <c:pt idx="39522">
                  <c:v>11.802877000000001</c:v>
                </c:pt>
                <c:pt idx="39523">
                  <c:v>11.799045</c:v>
                </c:pt>
                <c:pt idx="39524">
                  <c:v>11.802369000000001</c:v>
                </c:pt>
                <c:pt idx="39525">
                  <c:v>11.807497</c:v>
                </c:pt>
                <c:pt idx="39526">
                  <c:v>11.806015</c:v>
                </c:pt>
                <c:pt idx="39527">
                  <c:v>11.804592</c:v>
                </c:pt>
                <c:pt idx="39528">
                  <c:v>11.806715000000001</c:v>
                </c:pt>
                <c:pt idx="39529">
                  <c:v>11.807639</c:v>
                </c:pt>
                <c:pt idx="39530">
                  <c:v>11.805237</c:v>
                </c:pt>
                <c:pt idx="39531">
                  <c:v>11.804878</c:v>
                </c:pt>
                <c:pt idx="39532">
                  <c:v>11.808252</c:v>
                </c:pt>
                <c:pt idx="39533">
                  <c:v>11.808208</c:v>
                </c:pt>
                <c:pt idx="39534">
                  <c:v>11.805315</c:v>
                </c:pt>
                <c:pt idx="39535">
                  <c:v>11.805099999999999</c:v>
                </c:pt>
                <c:pt idx="39536">
                  <c:v>11.806774000000001</c:v>
                </c:pt>
                <c:pt idx="39537">
                  <c:v>11.808751000000001</c:v>
                </c:pt>
                <c:pt idx="39538">
                  <c:v>11.808698</c:v>
                </c:pt>
                <c:pt idx="39539">
                  <c:v>11.808318</c:v>
                </c:pt>
                <c:pt idx="39540">
                  <c:v>11.810744</c:v>
                </c:pt>
                <c:pt idx="39541">
                  <c:v>11.81227</c:v>
                </c:pt>
                <c:pt idx="39542">
                  <c:v>11.812623</c:v>
                </c:pt>
                <c:pt idx="39543">
                  <c:v>11.814677</c:v>
                </c:pt>
                <c:pt idx="39544">
                  <c:v>11.813477000000001</c:v>
                </c:pt>
                <c:pt idx="39545">
                  <c:v>11.811106000000001</c:v>
                </c:pt>
                <c:pt idx="39546">
                  <c:v>11.811095999999999</c:v>
                </c:pt>
                <c:pt idx="39547">
                  <c:v>11.811747</c:v>
                </c:pt>
                <c:pt idx="39548">
                  <c:v>11.813568</c:v>
                </c:pt>
                <c:pt idx="39549">
                  <c:v>11.815172</c:v>
                </c:pt>
                <c:pt idx="39550">
                  <c:v>11.811648</c:v>
                </c:pt>
                <c:pt idx="39551">
                  <c:v>11.808350000000001</c:v>
                </c:pt>
                <c:pt idx="39552">
                  <c:v>11.810993</c:v>
                </c:pt>
                <c:pt idx="39553">
                  <c:v>11.812859</c:v>
                </c:pt>
                <c:pt idx="39554">
                  <c:v>11.81</c:v>
                </c:pt>
                <c:pt idx="39555">
                  <c:v>11.809499000000001</c:v>
                </c:pt>
                <c:pt idx="39556">
                  <c:v>11.812676</c:v>
                </c:pt>
                <c:pt idx="39557">
                  <c:v>11.814323</c:v>
                </c:pt>
                <c:pt idx="39558">
                  <c:v>11.812514999999999</c:v>
                </c:pt>
                <c:pt idx="39559">
                  <c:v>11.809889999999999</c:v>
                </c:pt>
                <c:pt idx="39560">
                  <c:v>11.809113</c:v>
                </c:pt>
                <c:pt idx="39561">
                  <c:v>11.809032999999999</c:v>
                </c:pt>
                <c:pt idx="39562">
                  <c:v>11.812974000000001</c:v>
                </c:pt>
                <c:pt idx="39563">
                  <c:v>11.817629999999999</c:v>
                </c:pt>
                <c:pt idx="39564">
                  <c:v>11.81354</c:v>
                </c:pt>
                <c:pt idx="39565">
                  <c:v>11.815735</c:v>
                </c:pt>
                <c:pt idx="39566">
                  <c:v>11.824484999999999</c:v>
                </c:pt>
                <c:pt idx="39567">
                  <c:v>11.821375</c:v>
                </c:pt>
                <c:pt idx="39568">
                  <c:v>11.819369</c:v>
                </c:pt>
                <c:pt idx="39569">
                  <c:v>11.822899</c:v>
                </c:pt>
                <c:pt idx="39570">
                  <c:v>11.819838000000001</c:v>
                </c:pt>
                <c:pt idx="39571">
                  <c:v>11.818858000000001</c:v>
                </c:pt>
                <c:pt idx="39572">
                  <c:v>11.825002</c:v>
                </c:pt>
                <c:pt idx="39573">
                  <c:v>11.824192</c:v>
                </c:pt>
                <c:pt idx="39574">
                  <c:v>11.819955999999999</c:v>
                </c:pt>
                <c:pt idx="39575">
                  <c:v>11.821728999999999</c:v>
                </c:pt>
                <c:pt idx="39576">
                  <c:v>11.819578</c:v>
                </c:pt>
                <c:pt idx="39577">
                  <c:v>11.81827</c:v>
                </c:pt>
                <c:pt idx="39578">
                  <c:v>11.823783000000001</c:v>
                </c:pt>
                <c:pt idx="39579">
                  <c:v>11.824134000000001</c:v>
                </c:pt>
                <c:pt idx="39580">
                  <c:v>11.821115000000001</c:v>
                </c:pt>
                <c:pt idx="39581">
                  <c:v>11.822599</c:v>
                </c:pt>
                <c:pt idx="39582">
                  <c:v>11.821797</c:v>
                </c:pt>
                <c:pt idx="39583">
                  <c:v>11.821849</c:v>
                </c:pt>
                <c:pt idx="39584">
                  <c:v>11.822671</c:v>
                </c:pt>
                <c:pt idx="39585">
                  <c:v>11.823142000000001</c:v>
                </c:pt>
                <c:pt idx="39586">
                  <c:v>11.823634999999999</c:v>
                </c:pt>
                <c:pt idx="39587">
                  <c:v>11.819132</c:v>
                </c:pt>
                <c:pt idx="39588">
                  <c:v>11.816625</c:v>
                </c:pt>
                <c:pt idx="39589">
                  <c:v>11.820546</c:v>
                </c:pt>
                <c:pt idx="39590">
                  <c:v>11.820845</c:v>
                </c:pt>
                <c:pt idx="39591">
                  <c:v>11.819874</c:v>
                </c:pt>
                <c:pt idx="39592">
                  <c:v>11.821781</c:v>
                </c:pt>
                <c:pt idx="39593">
                  <c:v>11.822036000000001</c:v>
                </c:pt>
                <c:pt idx="39594">
                  <c:v>11.820717</c:v>
                </c:pt>
                <c:pt idx="39595">
                  <c:v>11.820694</c:v>
                </c:pt>
                <c:pt idx="39596">
                  <c:v>11.821289</c:v>
                </c:pt>
                <c:pt idx="39597">
                  <c:v>11.823216</c:v>
                </c:pt>
                <c:pt idx="39598">
                  <c:v>11.825528</c:v>
                </c:pt>
                <c:pt idx="39599">
                  <c:v>11.825652</c:v>
                </c:pt>
                <c:pt idx="39600">
                  <c:v>11.825929</c:v>
                </c:pt>
                <c:pt idx="39601">
                  <c:v>11.82464</c:v>
                </c:pt>
                <c:pt idx="39602">
                  <c:v>11.819966000000001</c:v>
                </c:pt>
                <c:pt idx="39603">
                  <c:v>11.822464999999999</c:v>
                </c:pt>
                <c:pt idx="39604">
                  <c:v>11.827165000000001</c:v>
                </c:pt>
                <c:pt idx="39605">
                  <c:v>11.825202000000001</c:v>
                </c:pt>
                <c:pt idx="39606">
                  <c:v>11.825157000000001</c:v>
                </c:pt>
                <c:pt idx="39607">
                  <c:v>11.826962</c:v>
                </c:pt>
                <c:pt idx="39608">
                  <c:v>11.827525</c:v>
                </c:pt>
                <c:pt idx="39609">
                  <c:v>11.830838</c:v>
                </c:pt>
                <c:pt idx="39610">
                  <c:v>11.832231999999999</c:v>
                </c:pt>
                <c:pt idx="39611">
                  <c:v>11.831089</c:v>
                </c:pt>
                <c:pt idx="39612">
                  <c:v>11.829094</c:v>
                </c:pt>
                <c:pt idx="39613">
                  <c:v>11.8287</c:v>
                </c:pt>
                <c:pt idx="39614">
                  <c:v>11.831084000000001</c:v>
                </c:pt>
                <c:pt idx="39615">
                  <c:v>11.829974</c:v>
                </c:pt>
                <c:pt idx="39616">
                  <c:v>11.828816</c:v>
                </c:pt>
                <c:pt idx="39617">
                  <c:v>11.833152999999999</c:v>
                </c:pt>
                <c:pt idx="39618">
                  <c:v>11.832217999999999</c:v>
                </c:pt>
                <c:pt idx="39619">
                  <c:v>11.827164</c:v>
                </c:pt>
                <c:pt idx="39620">
                  <c:v>11.827893</c:v>
                </c:pt>
                <c:pt idx="39621">
                  <c:v>11.831047</c:v>
                </c:pt>
                <c:pt idx="39622">
                  <c:v>11.829912</c:v>
                </c:pt>
                <c:pt idx="39623">
                  <c:v>11.828823999999999</c:v>
                </c:pt>
                <c:pt idx="39624">
                  <c:v>11.827584</c:v>
                </c:pt>
                <c:pt idx="39625">
                  <c:v>11.826969999999999</c:v>
                </c:pt>
                <c:pt idx="39626">
                  <c:v>11.828987</c:v>
                </c:pt>
                <c:pt idx="39627">
                  <c:v>11.82912</c:v>
                </c:pt>
                <c:pt idx="39628">
                  <c:v>11.828654999999999</c:v>
                </c:pt>
                <c:pt idx="39629">
                  <c:v>11.829897000000001</c:v>
                </c:pt>
                <c:pt idx="39630">
                  <c:v>11.832215</c:v>
                </c:pt>
                <c:pt idx="39631">
                  <c:v>11.835295</c:v>
                </c:pt>
                <c:pt idx="39632">
                  <c:v>11.837145</c:v>
                </c:pt>
                <c:pt idx="39633">
                  <c:v>11.837237999999999</c:v>
                </c:pt>
                <c:pt idx="39634">
                  <c:v>11.837087</c:v>
                </c:pt>
                <c:pt idx="39635">
                  <c:v>11.837441999999999</c:v>
                </c:pt>
                <c:pt idx="39636">
                  <c:v>11.837833</c:v>
                </c:pt>
                <c:pt idx="39637">
                  <c:v>11.840457000000001</c:v>
                </c:pt>
                <c:pt idx="39638">
                  <c:v>11.841054</c:v>
                </c:pt>
                <c:pt idx="39639">
                  <c:v>11.838945000000001</c:v>
                </c:pt>
                <c:pt idx="39640">
                  <c:v>11.839293</c:v>
                </c:pt>
                <c:pt idx="39641">
                  <c:v>11.841155000000001</c:v>
                </c:pt>
                <c:pt idx="39642">
                  <c:v>11.840152</c:v>
                </c:pt>
                <c:pt idx="39643">
                  <c:v>11.839555000000001</c:v>
                </c:pt>
                <c:pt idx="39644">
                  <c:v>11.84132</c:v>
                </c:pt>
                <c:pt idx="39645">
                  <c:v>11.840538</c:v>
                </c:pt>
                <c:pt idx="39646">
                  <c:v>11.841203</c:v>
                </c:pt>
                <c:pt idx="39647">
                  <c:v>11.845943999999999</c:v>
                </c:pt>
                <c:pt idx="39648">
                  <c:v>11.843444</c:v>
                </c:pt>
                <c:pt idx="39649">
                  <c:v>11.842433</c:v>
                </c:pt>
                <c:pt idx="39650">
                  <c:v>11.847880999999999</c:v>
                </c:pt>
                <c:pt idx="39651">
                  <c:v>11.846743</c:v>
                </c:pt>
                <c:pt idx="39652">
                  <c:v>11.845886</c:v>
                </c:pt>
                <c:pt idx="39653">
                  <c:v>11.848091999999999</c:v>
                </c:pt>
                <c:pt idx="39654">
                  <c:v>11.842881999999999</c:v>
                </c:pt>
                <c:pt idx="39655">
                  <c:v>11.840956</c:v>
                </c:pt>
                <c:pt idx="39656">
                  <c:v>11.841301</c:v>
                </c:pt>
                <c:pt idx="39657">
                  <c:v>11.835561</c:v>
                </c:pt>
                <c:pt idx="39658">
                  <c:v>11.836663</c:v>
                </c:pt>
                <c:pt idx="39659">
                  <c:v>11.841144999999999</c:v>
                </c:pt>
                <c:pt idx="39660">
                  <c:v>11.837134000000001</c:v>
                </c:pt>
                <c:pt idx="39661">
                  <c:v>11.835454</c:v>
                </c:pt>
                <c:pt idx="39662">
                  <c:v>11.837953000000001</c:v>
                </c:pt>
                <c:pt idx="39663">
                  <c:v>11.837555</c:v>
                </c:pt>
                <c:pt idx="39664">
                  <c:v>11.835436</c:v>
                </c:pt>
                <c:pt idx="39665">
                  <c:v>11.832927</c:v>
                </c:pt>
                <c:pt idx="39666">
                  <c:v>11.831364000000001</c:v>
                </c:pt>
                <c:pt idx="39667">
                  <c:v>11.835735</c:v>
                </c:pt>
                <c:pt idx="39668">
                  <c:v>11.841294</c:v>
                </c:pt>
                <c:pt idx="39669">
                  <c:v>11.836588000000001</c:v>
                </c:pt>
                <c:pt idx="39670">
                  <c:v>11.830686999999999</c:v>
                </c:pt>
                <c:pt idx="39671">
                  <c:v>11.835870999999999</c:v>
                </c:pt>
                <c:pt idx="39672">
                  <c:v>11.838685</c:v>
                </c:pt>
                <c:pt idx="39673">
                  <c:v>11.837298000000001</c:v>
                </c:pt>
                <c:pt idx="39674">
                  <c:v>11.836781</c:v>
                </c:pt>
                <c:pt idx="39675">
                  <c:v>11.838967999999999</c:v>
                </c:pt>
                <c:pt idx="39676">
                  <c:v>11.842848999999999</c:v>
                </c:pt>
                <c:pt idx="39677">
                  <c:v>11.844617</c:v>
                </c:pt>
                <c:pt idx="39678">
                  <c:v>11.843885</c:v>
                </c:pt>
                <c:pt idx="39679">
                  <c:v>11.843864999999999</c:v>
                </c:pt>
                <c:pt idx="39680">
                  <c:v>11.845115</c:v>
                </c:pt>
                <c:pt idx="39681">
                  <c:v>11.844204</c:v>
                </c:pt>
                <c:pt idx="39682">
                  <c:v>11.840572</c:v>
                </c:pt>
                <c:pt idx="39683">
                  <c:v>11.842029</c:v>
                </c:pt>
                <c:pt idx="39684">
                  <c:v>11.845577</c:v>
                </c:pt>
                <c:pt idx="39685">
                  <c:v>11.846679</c:v>
                </c:pt>
                <c:pt idx="39686">
                  <c:v>11.848891999999999</c:v>
                </c:pt>
                <c:pt idx="39687">
                  <c:v>11.850555</c:v>
                </c:pt>
                <c:pt idx="39688">
                  <c:v>11.851165999999999</c:v>
                </c:pt>
                <c:pt idx="39689">
                  <c:v>11.851088000000001</c:v>
                </c:pt>
                <c:pt idx="39690">
                  <c:v>11.851748000000001</c:v>
                </c:pt>
                <c:pt idx="39691">
                  <c:v>11.852233999999999</c:v>
                </c:pt>
                <c:pt idx="39692">
                  <c:v>11.850868</c:v>
                </c:pt>
                <c:pt idx="39693">
                  <c:v>11.850362000000001</c:v>
                </c:pt>
                <c:pt idx="39694">
                  <c:v>11.850973</c:v>
                </c:pt>
                <c:pt idx="39695">
                  <c:v>11.851661999999999</c:v>
                </c:pt>
                <c:pt idx="39696">
                  <c:v>11.851782999999999</c:v>
                </c:pt>
                <c:pt idx="39697">
                  <c:v>11.853</c:v>
                </c:pt>
                <c:pt idx="39698">
                  <c:v>11.853431</c:v>
                </c:pt>
                <c:pt idx="39699">
                  <c:v>11.852028000000001</c:v>
                </c:pt>
                <c:pt idx="39700">
                  <c:v>11.852074</c:v>
                </c:pt>
                <c:pt idx="39701">
                  <c:v>11.854253</c:v>
                </c:pt>
                <c:pt idx="39702">
                  <c:v>11.853585000000001</c:v>
                </c:pt>
                <c:pt idx="39703">
                  <c:v>11.851392000000001</c:v>
                </c:pt>
                <c:pt idx="39704">
                  <c:v>11.851039999999999</c:v>
                </c:pt>
                <c:pt idx="39705">
                  <c:v>11.85031</c:v>
                </c:pt>
                <c:pt idx="39706">
                  <c:v>11.849691</c:v>
                </c:pt>
                <c:pt idx="39707">
                  <c:v>11.850015000000001</c:v>
                </c:pt>
                <c:pt idx="39708">
                  <c:v>11.849864</c:v>
                </c:pt>
                <c:pt idx="39709">
                  <c:v>11.852338</c:v>
                </c:pt>
                <c:pt idx="39710">
                  <c:v>11.853831</c:v>
                </c:pt>
                <c:pt idx="39711">
                  <c:v>11.850163999999999</c:v>
                </c:pt>
                <c:pt idx="39712">
                  <c:v>11.849864</c:v>
                </c:pt>
                <c:pt idx="39713">
                  <c:v>11.854919000000001</c:v>
                </c:pt>
                <c:pt idx="39714">
                  <c:v>11.855973000000001</c:v>
                </c:pt>
                <c:pt idx="39715">
                  <c:v>11.854590999999999</c:v>
                </c:pt>
                <c:pt idx="39716">
                  <c:v>11.856064999999999</c:v>
                </c:pt>
                <c:pt idx="39717">
                  <c:v>11.860995000000001</c:v>
                </c:pt>
                <c:pt idx="39718">
                  <c:v>11.864376999999999</c:v>
                </c:pt>
                <c:pt idx="39719">
                  <c:v>11.860791000000001</c:v>
                </c:pt>
                <c:pt idx="39720">
                  <c:v>11.857632000000001</c:v>
                </c:pt>
                <c:pt idx="39721">
                  <c:v>11.864102000000001</c:v>
                </c:pt>
                <c:pt idx="39722">
                  <c:v>11.869006000000001</c:v>
                </c:pt>
                <c:pt idx="39723">
                  <c:v>11.864815</c:v>
                </c:pt>
                <c:pt idx="39724">
                  <c:v>11.864369</c:v>
                </c:pt>
                <c:pt idx="39725">
                  <c:v>11.866799</c:v>
                </c:pt>
                <c:pt idx="39726">
                  <c:v>11.864492</c:v>
                </c:pt>
                <c:pt idx="39727">
                  <c:v>11.862237</c:v>
                </c:pt>
                <c:pt idx="39728">
                  <c:v>11.861383</c:v>
                </c:pt>
                <c:pt idx="39729">
                  <c:v>11.860555</c:v>
                </c:pt>
                <c:pt idx="39730">
                  <c:v>11.860166</c:v>
                </c:pt>
                <c:pt idx="39731">
                  <c:v>11.861609</c:v>
                </c:pt>
                <c:pt idx="39732">
                  <c:v>11.865022</c:v>
                </c:pt>
                <c:pt idx="39733">
                  <c:v>11.864872</c:v>
                </c:pt>
                <c:pt idx="39734">
                  <c:v>11.862505000000001</c:v>
                </c:pt>
                <c:pt idx="39735">
                  <c:v>11.861993999999999</c:v>
                </c:pt>
                <c:pt idx="39736">
                  <c:v>11.862469000000001</c:v>
                </c:pt>
                <c:pt idx="39737">
                  <c:v>11.860514</c:v>
                </c:pt>
                <c:pt idx="39738">
                  <c:v>11.858212999999999</c:v>
                </c:pt>
                <c:pt idx="39739">
                  <c:v>11.863104999999999</c:v>
                </c:pt>
                <c:pt idx="39740">
                  <c:v>11.86645</c:v>
                </c:pt>
                <c:pt idx="39741">
                  <c:v>11.861736000000001</c:v>
                </c:pt>
                <c:pt idx="39742">
                  <c:v>11.859000999999999</c:v>
                </c:pt>
                <c:pt idx="39743">
                  <c:v>11.858907</c:v>
                </c:pt>
                <c:pt idx="39744">
                  <c:v>11.857469</c:v>
                </c:pt>
                <c:pt idx="39745">
                  <c:v>11.858518</c:v>
                </c:pt>
                <c:pt idx="39746">
                  <c:v>11.860010000000001</c:v>
                </c:pt>
                <c:pt idx="39747">
                  <c:v>11.859004000000001</c:v>
                </c:pt>
                <c:pt idx="39748">
                  <c:v>11.860148000000001</c:v>
                </c:pt>
                <c:pt idx="39749">
                  <c:v>11.862425</c:v>
                </c:pt>
                <c:pt idx="39750">
                  <c:v>11.861563</c:v>
                </c:pt>
                <c:pt idx="39751">
                  <c:v>11.863436</c:v>
                </c:pt>
                <c:pt idx="39752">
                  <c:v>11.86275</c:v>
                </c:pt>
                <c:pt idx="39753">
                  <c:v>11.861252</c:v>
                </c:pt>
                <c:pt idx="39754">
                  <c:v>11.86619</c:v>
                </c:pt>
                <c:pt idx="39755">
                  <c:v>11.868164999999999</c:v>
                </c:pt>
                <c:pt idx="39756">
                  <c:v>11.868339000000001</c:v>
                </c:pt>
                <c:pt idx="39757">
                  <c:v>11.871181999999999</c:v>
                </c:pt>
                <c:pt idx="39758">
                  <c:v>11.874475</c:v>
                </c:pt>
                <c:pt idx="39759">
                  <c:v>11.876013</c:v>
                </c:pt>
                <c:pt idx="39760">
                  <c:v>11.872133</c:v>
                </c:pt>
                <c:pt idx="39761">
                  <c:v>11.869728</c:v>
                </c:pt>
                <c:pt idx="39762">
                  <c:v>11.870118</c:v>
                </c:pt>
                <c:pt idx="39763">
                  <c:v>11.864481</c:v>
                </c:pt>
                <c:pt idx="39764">
                  <c:v>11.857175</c:v>
                </c:pt>
                <c:pt idx="39765">
                  <c:v>11.858369</c:v>
                </c:pt>
                <c:pt idx="39766">
                  <c:v>11.860887999999999</c:v>
                </c:pt>
                <c:pt idx="39767">
                  <c:v>11.857115</c:v>
                </c:pt>
                <c:pt idx="39768">
                  <c:v>11.857378000000001</c:v>
                </c:pt>
                <c:pt idx="39769">
                  <c:v>11.859254999999999</c:v>
                </c:pt>
                <c:pt idx="39770">
                  <c:v>11.861395999999999</c:v>
                </c:pt>
                <c:pt idx="39771">
                  <c:v>11.869736</c:v>
                </c:pt>
                <c:pt idx="39772">
                  <c:v>11.871055999999999</c:v>
                </c:pt>
                <c:pt idx="39773">
                  <c:v>11.866486999999999</c:v>
                </c:pt>
                <c:pt idx="39774">
                  <c:v>11.871199000000001</c:v>
                </c:pt>
                <c:pt idx="39775">
                  <c:v>11.876559</c:v>
                </c:pt>
                <c:pt idx="39776">
                  <c:v>11.875565</c:v>
                </c:pt>
                <c:pt idx="39777">
                  <c:v>11.875949</c:v>
                </c:pt>
                <c:pt idx="39778">
                  <c:v>11.880573</c:v>
                </c:pt>
                <c:pt idx="39779">
                  <c:v>11.880020999999999</c:v>
                </c:pt>
                <c:pt idx="39780">
                  <c:v>11.878299999999999</c:v>
                </c:pt>
                <c:pt idx="39781">
                  <c:v>11.880378</c:v>
                </c:pt>
                <c:pt idx="39782">
                  <c:v>11.876934</c:v>
                </c:pt>
                <c:pt idx="39783">
                  <c:v>11.875681999999999</c:v>
                </c:pt>
                <c:pt idx="39784">
                  <c:v>11.881818000000001</c:v>
                </c:pt>
                <c:pt idx="39785">
                  <c:v>11.880637</c:v>
                </c:pt>
                <c:pt idx="39786">
                  <c:v>11.874027</c:v>
                </c:pt>
                <c:pt idx="39787">
                  <c:v>11.873173</c:v>
                </c:pt>
                <c:pt idx="39788">
                  <c:v>11.876084000000001</c:v>
                </c:pt>
                <c:pt idx="39789">
                  <c:v>11.874506999999999</c:v>
                </c:pt>
                <c:pt idx="39790">
                  <c:v>11.869488</c:v>
                </c:pt>
                <c:pt idx="39791">
                  <c:v>11.870001</c:v>
                </c:pt>
                <c:pt idx="39792">
                  <c:v>11.873381999999999</c:v>
                </c:pt>
                <c:pt idx="39793">
                  <c:v>11.870388999999999</c:v>
                </c:pt>
                <c:pt idx="39794">
                  <c:v>11.868715</c:v>
                </c:pt>
                <c:pt idx="39795">
                  <c:v>11.877165</c:v>
                </c:pt>
                <c:pt idx="39796">
                  <c:v>11.881499</c:v>
                </c:pt>
                <c:pt idx="39797">
                  <c:v>11.877392</c:v>
                </c:pt>
                <c:pt idx="39798">
                  <c:v>11.87562</c:v>
                </c:pt>
                <c:pt idx="39799">
                  <c:v>11.877108</c:v>
                </c:pt>
                <c:pt idx="39800">
                  <c:v>11.87825</c:v>
                </c:pt>
                <c:pt idx="39801">
                  <c:v>11.876048000000001</c:v>
                </c:pt>
                <c:pt idx="39802">
                  <c:v>11.872717</c:v>
                </c:pt>
                <c:pt idx="39803">
                  <c:v>11.874577</c:v>
                </c:pt>
                <c:pt idx="39804">
                  <c:v>11.877601</c:v>
                </c:pt>
                <c:pt idx="39805">
                  <c:v>11.877211000000001</c:v>
                </c:pt>
                <c:pt idx="39806">
                  <c:v>11.876269000000001</c:v>
                </c:pt>
                <c:pt idx="39807">
                  <c:v>11.875738</c:v>
                </c:pt>
                <c:pt idx="39808">
                  <c:v>11.876791000000001</c:v>
                </c:pt>
                <c:pt idx="39809">
                  <c:v>11.87799</c:v>
                </c:pt>
                <c:pt idx="39810">
                  <c:v>11.878092000000001</c:v>
                </c:pt>
                <c:pt idx="39811">
                  <c:v>11.878852999999999</c:v>
                </c:pt>
                <c:pt idx="39812">
                  <c:v>11.879632000000001</c:v>
                </c:pt>
                <c:pt idx="39813">
                  <c:v>11.882394</c:v>
                </c:pt>
                <c:pt idx="39814">
                  <c:v>11.883514999999999</c:v>
                </c:pt>
                <c:pt idx="39815">
                  <c:v>11.87922</c:v>
                </c:pt>
                <c:pt idx="39816">
                  <c:v>11.877643000000001</c:v>
                </c:pt>
                <c:pt idx="39817">
                  <c:v>11.880931</c:v>
                </c:pt>
                <c:pt idx="39818">
                  <c:v>11.879985</c:v>
                </c:pt>
                <c:pt idx="39819">
                  <c:v>11.881193</c:v>
                </c:pt>
                <c:pt idx="39820">
                  <c:v>11.886094</c:v>
                </c:pt>
                <c:pt idx="39821">
                  <c:v>11.886452999999999</c:v>
                </c:pt>
                <c:pt idx="39822">
                  <c:v>11.892524999999999</c:v>
                </c:pt>
                <c:pt idx="39823">
                  <c:v>11.897845</c:v>
                </c:pt>
                <c:pt idx="39824">
                  <c:v>11.892251</c:v>
                </c:pt>
                <c:pt idx="39825">
                  <c:v>11.885956999999999</c:v>
                </c:pt>
                <c:pt idx="39826">
                  <c:v>11.88345</c:v>
                </c:pt>
                <c:pt idx="39827">
                  <c:v>11.882714999999999</c:v>
                </c:pt>
                <c:pt idx="39828">
                  <c:v>11.881575</c:v>
                </c:pt>
                <c:pt idx="39829">
                  <c:v>11.881119999999999</c:v>
                </c:pt>
                <c:pt idx="39830">
                  <c:v>11.879401</c:v>
                </c:pt>
                <c:pt idx="39831">
                  <c:v>11.877049</c:v>
                </c:pt>
                <c:pt idx="39832">
                  <c:v>11.875360000000001</c:v>
                </c:pt>
                <c:pt idx="39833">
                  <c:v>11.875992999999999</c:v>
                </c:pt>
                <c:pt idx="39834">
                  <c:v>11.880386</c:v>
                </c:pt>
                <c:pt idx="39835">
                  <c:v>11.883685</c:v>
                </c:pt>
                <c:pt idx="39836">
                  <c:v>11.886589000000001</c:v>
                </c:pt>
                <c:pt idx="39837">
                  <c:v>11.888093</c:v>
                </c:pt>
                <c:pt idx="39838">
                  <c:v>11.887582</c:v>
                </c:pt>
                <c:pt idx="39839">
                  <c:v>11.889711</c:v>
                </c:pt>
                <c:pt idx="39840">
                  <c:v>11.890610000000001</c:v>
                </c:pt>
                <c:pt idx="39841">
                  <c:v>11.891068000000001</c:v>
                </c:pt>
                <c:pt idx="39842">
                  <c:v>11.893520000000001</c:v>
                </c:pt>
                <c:pt idx="39843">
                  <c:v>11.891064999999999</c:v>
                </c:pt>
                <c:pt idx="39844">
                  <c:v>11.890468</c:v>
                </c:pt>
                <c:pt idx="39845">
                  <c:v>11.894353000000001</c:v>
                </c:pt>
                <c:pt idx="39846">
                  <c:v>11.892922</c:v>
                </c:pt>
                <c:pt idx="39847">
                  <c:v>11.89045</c:v>
                </c:pt>
                <c:pt idx="39848">
                  <c:v>11.893079</c:v>
                </c:pt>
                <c:pt idx="39849">
                  <c:v>11.895416000000001</c:v>
                </c:pt>
                <c:pt idx="39850">
                  <c:v>11.893711</c:v>
                </c:pt>
                <c:pt idx="39851">
                  <c:v>11.890658</c:v>
                </c:pt>
                <c:pt idx="39852">
                  <c:v>11.889063999999999</c:v>
                </c:pt>
                <c:pt idx="39853">
                  <c:v>11.892058</c:v>
                </c:pt>
                <c:pt idx="39854">
                  <c:v>11.897054000000001</c:v>
                </c:pt>
                <c:pt idx="39855">
                  <c:v>11.897648</c:v>
                </c:pt>
                <c:pt idx="39856">
                  <c:v>11.895600999999999</c:v>
                </c:pt>
                <c:pt idx="39857">
                  <c:v>11.892199</c:v>
                </c:pt>
                <c:pt idx="39858">
                  <c:v>11.891833999999999</c:v>
                </c:pt>
                <c:pt idx="39859">
                  <c:v>11.894349</c:v>
                </c:pt>
                <c:pt idx="39860">
                  <c:v>11.890755</c:v>
                </c:pt>
                <c:pt idx="39861">
                  <c:v>11.888332999999999</c:v>
                </c:pt>
                <c:pt idx="39862">
                  <c:v>11.892797</c:v>
                </c:pt>
                <c:pt idx="39863">
                  <c:v>11.895158</c:v>
                </c:pt>
                <c:pt idx="39864">
                  <c:v>11.893274</c:v>
                </c:pt>
                <c:pt idx="39865">
                  <c:v>11.890644999999999</c:v>
                </c:pt>
                <c:pt idx="39866">
                  <c:v>11.892752</c:v>
                </c:pt>
                <c:pt idx="39867">
                  <c:v>11.894955</c:v>
                </c:pt>
                <c:pt idx="39868">
                  <c:v>11.892146</c:v>
                </c:pt>
                <c:pt idx="39869">
                  <c:v>11.894628000000001</c:v>
                </c:pt>
                <c:pt idx="39870">
                  <c:v>11.902965</c:v>
                </c:pt>
                <c:pt idx="39871">
                  <c:v>11.903551999999999</c:v>
                </c:pt>
                <c:pt idx="39872">
                  <c:v>11.901602</c:v>
                </c:pt>
                <c:pt idx="39873">
                  <c:v>11.905059</c:v>
                </c:pt>
                <c:pt idx="39874">
                  <c:v>11.902343</c:v>
                </c:pt>
                <c:pt idx="39875">
                  <c:v>11.899864000000001</c:v>
                </c:pt>
                <c:pt idx="39876">
                  <c:v>11.903629</c:v>
                </c:pt>
                <c:pt idx="39877">
                  <c:v>11.900468999999999</c:v>
                </c:pt>
                <c:pt idx="39878">
                  <c:v>11.896516</c:v>
                </c:pt>
                <c:pt idx="39879">
                  <c:v>11.898902</c:v>
                </c:pt>
                <c:pt idx="39880">
                  <c:v>11.899217</c:v>
                </c:pt>
                <c:pt idx="39881">
                  <c:v>11.900715999999999</c:v>
                </c:pt>
                <c:pt idx="39882">
                  <c:v>11.903535</c:v>
                </c:pt>
                <c:pt idx="39883">
                  <c:v>11.900728000000001</c:v>
                </c:pt>
                <c:pt idx="39884">
                  <c:v>11.896535999999999</c:v>
                </c:pt>
                <c:pt idx="39885">
                  <c:v>11.896262</c:v>
                </c:pt>
                <c:pt idx="39886">
                  <c:v>11.898014999999999</c:v>
                </c:pt>
                <c:pt idx="39887">
                  <c:v>11.897384000000001</c:v>
                </c:pt>
                <c:pt idx="39888">
                  <c:v>11.895464</c:v>
                </c:pt>
                <c:pt idx="39889">
                  <c:v>11.896756999999999</c:v>
                </c:pt>
                <c:pt idx="39890">
                  <c:v>11.900180000000001</c:v>
                </c:pt>
                <c:pt idx="39891">
                  <c:v>11.898163</c:v>
                </c:pt>
                <c:pt idx="39892">
                  <c:v>11.898820000000001</c:v>
                </c:pt>
                <c:pt idx="39893">
                  <c:v>11.902393</c:v>
                </c:pt>
                <c:pt idx="39894">
                  <c:v>11.896532000000001</c:v>
                </c:pt>
                <c:pt idx="39895">
                  <c:v>11.894685000000001</c:v>
                </c:pt>
                <c:pt idx="39896">
                  <c:v>11.900906000000001</c:v>
                </c:pt>
                <c:pt idx="39897">
                  <c:v>11.899296</c:v>
                </c:pt>
                <c:pt idx="39898">
                  <c:v>11.896271</c:v>
                </c:pt>
                <c:pt idx="39899">
                  <c:v>11.89847</c:v>
                </c:pt>
                <c:pt idx="39900">
                  <c:v>11.900426</c:v>
                </c:pt>
                <c:pt idx="39901">
                  <c:v>11.902336999999999</c:v>
                </c:pt>
                <c:pt idx="39902">
                  <c:v>11.903347999999999</c:v>
                </c:pt>
                <c:pt idx="39903">
                  <c:v>11.901692000000001</c:v>
                </c:pt>
                <c:pt idx="39904">
                  <c:v>11.902596000000001</c:v>
                </c:pt>
                <c:pt idx="39905">
                  <c:v>11.908422</c:v>
                </c:pt>
                <c:pt idx="39906">
                  <c:v>11.909287000000001</c:v>
                </c:pt>
                <c:pt idx="39907">
                  <c:v>11.911338000000001</c:v>
                </c:pt>
                <c:pt idx="39908">
                  <c:v>11.916667</c:v>
                </c:pt>
                <c:pt idx="39909">
                  <c:v>11.910743999999999</c:v>
                </c:pt>
                <c:pt idx="39910">
                  <c:v>11.906209</c:v>
                </c:pt>
                <c:pt idx="39911">
                  <c:v>11.910035000000001</c:v>
                </c:pt>
                <c:pt idx="39912">
                  <c:v>11.905498</c:v>
                </c:pt>
                <c:pt idx="39913">
                  <c:v>11.900778000000001</c:v>
                </c:pt>
                <c:pt idx="39914">
                  <c:v>11.90771</c:v>
                </c:pt>
                <c:pt idx="39915">
                  <c:v>11.908004999999999</c:v>
                </c:pt>
                <c:pt idx="39916">
                  <c:v>11.902464</c:v>
                </c:pt>
                <c:pt idx="39917">
                  <c:v>11.906497</c:v>
                </c:pt>
                <c:pt idx="39918">
                  <c:v>11.908695</c:v>
                </c:pt>
                <c:pt idx="39919">
                  <c:v>11.903454</c:v>
                </c:pt>
                <c:pt idx="39920">
                  <c:v>11.902269</c:v>
                </c:pt>
                <c:pt idx="39921">
                  <c:v>11.904907</c:v>
                </c:pt>
                <c:pt idx="39922">
                  <c:v>11.908617</c:v>
                </c:pt>
                <c:pt idx="39923">
                  <c:v>11.907825000000001</c:v>
                </c:pt>
                <c:pt idx="39924">
                  <c:v>11.903555000000001</c:v>
                </c:pt>
                <c:pt idx="39925">
                  <c:v>11.902127999999999</c:v>
                </c:pt>
                <c:pt idx="39926">
                  <c:v>11.901548</c:v>
                </c:pt>
                <c:pt idx="39927">
                  <c:v>11.904418</c:v>
                </c:pt>
                <c:pt idx="39928">
                  <c:v>11.906926</c:v>
                </c:pt>
                <c:pt idx="39929">
                  <c:v>11.902998999999999</c:v>
                </c:pt>
                <c:pt idx="39930">
                  <c:v>11.904921999999999</c:v>
                </c:pt>
                <c:pt idx="39931">
                  <c:v>11.910945</c:v>
                </c:pt>
                <c:pt idx="39932">
                  <c:v>11.907304</c:v>
                </c:pt>
                <c:pt idx="39933">
                  <c:v>11.903095</c:v>
                </c:pt>
                <c:pt idx="39934">
                  <c:v>11.908854</c:v>
                </c:pt>
                <c:pt idx="39935">
                  <c:v>11.908029000000001</c:v>
                </c:pt>
                <c:pt idx="39936">
                  <c:v>11.902867000000001</c:v>
                </c:pt>
                <c:pt idx="39937">
                  <c:v>11.907263</c:v>
                </c:pt>
                <c:pt idx="39938">
                  <c:v>11.910342999999999</c:v>
                </c:pt>
                <c:pt idx="39939">
                  <c:v>11.907251</c:v>
                </c:pt>
                <c:pt idx="39940">
                  <c:v>11.907574</c:v>
                </c:pt>
                <c:pt idx="39941">
                  <c:v>11.911261</c:v>
                </c:pt>
                <c:pt idx="39942">
                  <c:v>11.910864999999999</c:v>
                </c:pt>
                <c:pt idx="39943">
                  <c:v>11.909528</c:v>
                </c:pt>
                <c:pt idx="39944">
                  <c:v>11.911752999999999</c:v>
                </c:pt>
                <c:pt idx="39945">
                  <c:v>11.911110000000001</c:v>
                </c:pt>
                <c:pt idx="39946">
                  <c:v>11.912121000000001</c:v>
                </c:pt>
                <c:pt idx="39947">
                  <c:v>11.915474</c:v>
                </c:pt>
                <c:pt idx="39948">
                  <c:v>11.910574</c:v>
                </c:pt>
                <c:pt idx="39949">
                  <c:v>11.909922999999999</c:v>
                </c:pt>
                <c:pt idx="39950">
                  <c:v>11.917016</c:v>
                </c:pt>
                <c:pt idx="39951">
                  <c:v>11.916033000000001</c:v>
                </c:pt>
                <c:pt idx="39952">
                  <c:v>11.914185</c:v>
                </c:pt>
                <c:pt idx="39953">
                  <c:v>11.918293</c:v>
                </c:pt>
                <c:pt idx="39954">
                  <c:v>11.917472</c:v>
                </c:pt>
                <c:pt idx="39955">
                  <c:v>11.915626</c:v>
                </c:pt>
                <c:pt idx="39956">
                  <c:v>11.919854000000001</c:v>
                </c:pt>
                <c:pt idx="39957">
                  <c:v>11.918196999999999</c:v>
                </c:pt>
                <c:pt idx="39958">
                  <c:v>11.916826</c:v>
                </c:pt>
                <c:pt idx="39959">
                  <c:v>11.920159</c:v>
                </c:pt>
                <c:pt idx="39960">
                  <c:v>11.915314</c:v>
                </c:pt>
                <c:pt idx="39961">
                  <c:v>11.913555000000001</c:v>
                </c:pt>
                <c:pt idx="39962">
                  <c:v>11.918578999999999</c:v>
                </c:pt>
                <c:pt idx="39963">
                  <c:v>11.918187</c:v>
                </c:pt>
                <c:pt idx="39964">
                  <c:v>11.920889000000001</c:v>
                </c:pt>
                <c:pt idx="39965">
                  <c:v>11.925325000000001</c:v>
                </c:pt>
                <c:pt idx="39966">
                  <c:v>11.923575</c:v>
                </c:pt>
                <c:pt idx="39967">
                  <c:v>11.919994000000001</c:v>
                </c:pt>
                <c:pt idx="39968">
                  <c:v>11.920883999999999</c:v>
                </c:pt>
                <c:pt idx="39969">
                  <c:v>11.923177000000001</c:v>
                </c:pt>
                <c:pt idx="39970">
                  <c:v>11.920946000000001</c:v>
                </c:pt>
                <c:pt idx="39971">
                  <c:v>11.920481000000001</c:v>
                </c:pt>
                <c:pt idx="39972">
                  <c:v>11.924317</c:v>
                </c:pt>
                <c:pt idx="39973">
                  <c:v>11.924572</c:v>
                </c:pt>
                <c:pt idx="39974">
                  <c:v>11.924499000000001</c:v>
                </c:pt>
                <c:pt idx="39975">
                  <c:v>11.926503</c:v>
                </c:pt>
                <c:pt idx="39976">
                  <c:v>11.926181</c:v>
                </c:pt>
                <c:pt idx="39977">
                  <c:v>11.923963000000001</c:v>
                </c:pt>
                <c:pt idx="39978">
                  <c:v>11.92239</c:v>
                </c:pt>
                <c:pt idx="39979">
                  <c:v>11.920354</c:v>
                </c:pt>
                <c:pt idx="39980">
                  <c:v>11.920032000000001</c:v>
                </c:pt>
                <c:pt idx="39981">
                  <c:v>11.920002</c:v>
                </c:pt>
                <c:pt idx="39982">
                  <c:v>11.916395</c:v>
                </c:pt>
                <c:pt idx="39983">
                  <c:v>11.916309999999999</c:v>
                </c:pt>
                <c:pt idx="39984">
                  <c:v>11.919153</c:v>
                </c:pt>
                <c:pt idx="39985">
                  <c:v>11.919802000000001</c:v>
                </c:pt>
                <c:pt idx="39986">
                  <c:v>11.924669</c:v>
                </c:pt>
                <c:pt idx="39987">
                  <c:v>11.925119</c:v>
                </c:pt>
                <c:pt idx="39988">
                  <c:v>11.920821999999999</c:v>
                </c:pt>
                <c:pt idx="39989">
                  <c:v>11.922159000000001</c:v>
                </c:pt>
                <c:pt idx="39990">
                  <c:v>11.922561</c:v>
                </c:pt>
                <c:pt idx="39991">
                  <c:v>11.920598</c:v>
                </c:pt>
                <c:pt idx="39992">
                  <c:v>11.921184</c:v>
                </c:pt>
                <c:pt idx="39993">
                  <c:v>11.923303000000001</c:v>
                </c:pt>
                <c:pt idx="39994">
                  <c:v>11.926511</c:v>
                </c:pt>
                <c:pt idx="39995">
                  <c:v>11.926812</c:v>
                </c:pt>
                <c:pt idx="39996">
                  <c:v>11.925895000000001</c:v>
                </c:pt>
                <c:pt idx="39997">
                  <c:v>11.925919</c:v>
                </c:pt>
                <c:pt idx="39998">
                  <c:v>11.927281000000001</c:v>
                </c:pt>
                <c:pt idx="39999">
                  <c:v>11.926761000000001</c:v>
                </c:pt>
                <c:pt idx="40000">
                  <c:v>11.923496999999999</c:v>
                </c:pt>
                <c:pt idx="40001">
                  <c:v>11.921217</c:v>
                </c:pt>
                <c:pt idx="40002">
                  <c:v>11.925977</c:v>
                </c:pt>
                <c:pt idx="40003">
                  <c:v>11.931874000000001</c:v>
                </c:pt>
                <c:pt idx="40004">
                  <c:v>11.929532999999999</c:v>
                </c:pt>
                <c:pt idx="40005">
                  <c:v>11.930562</c:v>
                </c:pt>
                <c:pt idx="40006">
                  <c:v>11.938076000000001</c:v>
                </c:pt>
                <c:pt idx="40007">
                  <c:v>11.940028999999999</c:v>
                </c:pt>
                <c:pt idx="40008">
                  <c:v>11.934571999999999</c:v>
                </c:pt>
                <c:pt idx="40009">
                  <c:v>11.934347000000001</c:v>
                </c:pt>
                <c:pt idx="40010">
                  <c:v>11.938082</c:v>
                </c:pt>
                <c:pt idx="40011">
                  <c:v>11.932221999999999</c:v>
                </c:pt>
                <c:pt idx="40012">
                  <c:v>11.927908</c:v>
                </c:pt>
                <c:pt idx="40013">
                  <c:v>11.932688000000001</c:v>
                </c:pt>
                <c:pt idx="40014">
                  <c:v>11.934497</c:v>
                </c:pt>
                <c:pt idx="40015">
                  <c:v>11.933833</c:v>
                </c:pt>
                <c:pt idx="40016">
                  <c:v>11.937885</c:v>
                </c:pt>
                <c:pt idx="40017">
                  <c:v>11.937611</c:v>
                </c:pt>
                <c:pt idx="40018">
                  <c:v>11.931642</c:v>
                </c:pt>
                <c:pt idx="40019">
                  <c:v>11.929028000000001</c:v>
                </c:pt>
                <c:pt idx="40020">
                  <c:v>11.932497</c:v>
                </c:pt>
                <c:pt idx="40021">
                  <c:v>11.936170000000001</c:v>
                </c:pt>
                <c:pt idx="40022">
                  <c:v>11.935224</c:v>
                </c:pt>
                <c:pt idx="40023">
                  <c:v>11.931513000000001</c:v>
                </c:pt>
                <c:pt idx="40024">
                  <c:v>11.931158999999999</c:v>
                </c:pt>
                <c:pt idx="40025">
                  <c:v>11.934711</c:v>
                </c:pt>
                <c:pt idx="40026">
                  <c:v>11.935638000000001</c:v>
                </c:pt>
                <c:pt idx="40027">
                  <c:v>11.934453</c:v>
                </c:pt>
                <c:pt idx="40028">
                  <c:v>11.934309000000001</c:v>
                </c:pt>
                <c:pt idx="40029">
                  <c:v>11.931882</c:v>
                </c:pt>
                <c:pt idx="40030">
                  <c:v>11.930521000000001</c:v>
                </c:pt>
                <c:pt idx="40031">
                  <c:v>11.935326999999999</c:v>
                </c:pt>
                <c:pt idx="40032">
                  <c:v>11.943403999999999</c:v>
                </c:pt>
                <c:pt idx="40033">
                  <c:v>11.940194999999999</c:v>
                </c:pt>
                <c:pt idx="40034">
                  <c:v>11.934587000000001</c:v>
                </c:pt>
                <c:pt idx="40035">
                  <c:v>11.939677</c:v>
                </c:pt>
                <c:pt idx="40036">
                  <c:v>11.943114</c:v>
                </c:pt>
                <c:pt idx="40037">
                  <c:v>11.941172999999999</c:v>
                </c:pt>
                <c:pt idx="40038">
                  <c:v>11.9412</c:v>
                </c:pt>
                <c:pt idx="40039">
                  <c:v>11.942582</c:v>
                </c:pt>
                <c:pt idx="40040">
                  <c:v>11.941972</c:v>
                </c:pt>
                <c:pt idx="40041">
                  <c:v>11.940162000000001</c:v>
                </c:pt>
                <c:pt idx="40042">
                  <c:v>11.940083</c:v>
                </c:pt>
                <c:pt idx="40043">
                  <c:v>11.940241</c:v>
                </c:pt>
                <c:pt idx="40044">
                  <c:v>11.939984000000001</c:v>
                </c:pt>
                <c:pt idx="40045">
                  <c:v>11.941252</c:v>
                </c:pt>
                <c:pt idx="40046">
                  <c:v>11.943643</c:v>
                </c:pt>
                <c:pt idx="40047">
                  <c:v>11.943555</c:v>
                </c:pt>
                <c:pt idx="40048">
                  <c:v>11.944139</c:v>
                </c:pt>
                <c:pt idx="40049">
                  <c:v>11.947388</c:v>
                </c:pt>
                <c:pt idx="40050">
                  <c:v>11.945354</c:v>
                </c:pt>
                <c:pt idx="40051">
                  <c:v>11.940780999999999</c:v>
                </c:pt>
                <c:pt idx="40052">
                  <c:v>11.943123</c:v>
                </c:pt>
                <c:pt idx="40053">
                  <c:v>11.945959999999999</c:v>
                </c:pt>
                <c:pt idx="40054">
                  <c:v>11.945398000000001</c:v>
                </c:pt>
                <c:pt idx="40055">
                  <c:v>11.943314000000001</c:v>
                </c:pt>
                <c:pt idx="40056">
                  <c:v>11.939325</c:v>
                </c:pt>
                <c:pt idx="40057">
                  <c:v>11.936429</c:v>
                </c:pt>
                <c:pt idx="40058">
                  <c:v>11.937627000000001</c:v>
                </c:pt>
                <c:pt idx="40059">
                  <c:v>11.939944000000001</c:v>
                </c:pt>
                <c:pt idx="40060">
                  <c:v>11.940018999999999</c:v>
                </c:pt>
                <c:pt idx="40061">
                  <c:v>11.939978999999999</c:v>
                </c:pt>
                <c:pt idx="40062">
                  <c:v>11.940738</c:v>
                </c:pt>
                <c:pt idx="40063">
                  <c:v>11.939264</c:v>
                </c:pt>
                <c:pt idx="40064">
                  <c:v>11.941663</c:v>
                </c:pt>
                <c:pt idx="40065">
                  <c:v>11.943875999999999</c:v>
                </c:pt>
                <c:pt idx="40066">
                  <c:v>11.94337</c:v>
                </c:pt>
                <c:pt idx="40067">
                  <c:v>11.944601</c:v>
                </c:pt>
                <c:pt idx="40068">
                  <c:v>11.943307000000001</c:v>
                </c:pt>
                <c:pt idx="40069">
                  <c:v>11.945906000000001</c:v>
                </c:pt>
                <c:pt idx="40070">
                  <c:v>11.950657</c:v>
                </c:pt>
                <c:pt idx="40071">
                  <c:v>11.945719</c:v>
                </c:pt>
                <c:pt idx="40072">
                  <c:v>11.940880999999999</c:v>
                </c:pt>
                <c:pt idx="40073">
                  <c:v>11.946246</c:v>
                </c:pt>
                <c:pt idx="40074">
                  <c:v>11.951167999999999</c:v>
                </c:pt>
                <c:pt idx="40075">
                  <c:v>11.951816000000001</c:v>
                </c:pt>
                <c:pt idx="40076">
                  <c:v>11.954511999999999</c:v>
                </c:pt>
                <c:pt idx="40077">
                  <c:v>11.954762000000001</c:v>
                </c:pt>
                <c:pt idx="40078">
                  <c:v>11.951093</c:v>
                </c:pt>
                <c:pt idx="40079">
                  <c:v>11.952214</c:v>
                </c:pt>
                <c:pt idx="40080">
                  <c:v>11.955943</c:v>
                </c:pt>
                <c:pt idx="40081">
                  <c:v>11.953846</c:v>
                </c:pt>
                <c:pt idx="40082">
                  <c:v>11.952833</c:v>
                </c:pt>
                <c:pt idx="40083">
                  <c:v>11.955035000000001</c:v>
                </c:pt>
                <c:pt idx="40084">
                  <c:v>11.952978</c:v>
                </c:pt>
                <c:pt idx="40085">
                  <c:v>11.951969</c:v>
                </c:pt>
                <c:pt idx="40086">
                  <c:v>11.953352000000001</c:v>
                </c:pt>
                <c:pt idx="40087">
                  <c:v>11.952589</c:v>
                </c:pt>
                <c:pt idx="40088">
                  <c:v>11.953296999999999</c:v>
                </c:pt>
                <c:pt idx="40089">
                  <c:v>11.954234</c:v>
                </c:pt>
                <c:pt idx="40090">
                  <c:v>11.953336</c:v>
                </c:pt>
                <c:pt idx="40091">
                  <c:v>11.952315</c:v>
                </c:pt>
                <c:pt idx="40092">
                  <c:v>11.953619</c:v>
                </c:pt>
                <c:pt idx="40093">
                  <c:v>11.955731999999999</c:v>
                </c:pt>
                <c:pt idx="40094">
                  <c:v>11.955717</c:v>
                </c:pt>
                <c:pt idx="40095">
                  <c:v>11.955662</c:v>
                </c:pt>
                <c:pt idx="40096">
                  <c:v>11.957508000000001</c:v>
                </c:pt>
                <c:pt idx="40097">
                  <c:v>11.95815</c:v>
                </c:pt>
                <c:pt idx="40098">
                  <c:v>11.958902999999999</c:v>
                </c:pt>
                <c:pt idx="40099">
                  <c:v>11.956053000000001</c:v>
                </c:pt>
                <c:pt idx="40100">
                  <c:v>11.955826999999999</c:v>
                </c:pt>
                <c:pt idx="40101">
                  <c:v>11.962467</c:v>
                </c:pt>
                <c:pt idx="40102">
                  <c:v>11.960910999999999</c:v>
                </c:pt>
                <c:pt idx="40103">
                  <c:v>11.952537</c:v>
                </c:pt>
                <c:pt idx="40104">
                  <c:v>11.950722000000001</c:v>
                </c:pt>
                <c:pt idx="40105">
                  <c:v>11.954015</c:v>
                </c:pt>
                <c:pt idx="40106">
                  <c:v>11.955057</c:v>
                </c:pt>
                <c:pt idx="40107">
                  <c:v>11.954679</c:v>
                </c:pt>
                <c:pt idx="40108">
                  <c:v>11.955970000000001</c:v>
                </c:pt>
                <c:pt idx="40109">
                  <c:v>11.956187999999999</c:v>
                </c:pt>
                <c:pt idx="40110">
                  <c:v>11.955037000000001</c:v>
                </c:pt>
                <c:pt idx="40111">
                  <c:v>11.954838000000001</c:v>
                </c:pt>
                <c:pt idx="40112">
                  <c:v>11.958622</c:v>
                </c:pt>
                <c:pt idx="40113">
                  <c:v>11.959549000000001</c:v>
                </c:pt>
                <c:pt idx="40114">
                  <c:v>11.955848</c:v>
                </c:pt>
                <c:pt idx="40115">
                  <c:v>11.958662</c:v>
                </c:pt>
                <c:pt idx="40116">
                  <c:v>11.960499</c:v>
                </c:pt>
                <c:pt idx="40117">
                  <c:v>11.955913000000001</c:v>
                </c:pt>
                <c:pt idx="40118">
                  <c:v>11.957978000000001</c:v>
                </c:pt>
                <c:pt idx="40119">
                  <c:v>11.961995</c:v>
                </c:pt>
                <c:pt idx="40120">
                  <c:v>11.960272</c:v>
                </c:pt>
                <c:pt idx="40121">
                  <c:v>11.958093999999999</c:v>
                </c:pt>
                <c:pt idx="40122">
                  <c:v>11.955655999999999</c:v>
                </c:pt>
                <c:pt idx="40123">
                  <c:v>11.952966</c:v>
                </c:pt>
                <c:pt idx="40124">
                  <c:v>11.952355000000001</c:v>
                </c:pt>
                <c:pt idx="40125">
                  <c:v>11.953284</c:v>
                </c:pt>
                <c:pt idx="40126">
                  <c:v>11.954793</c:v>
                </c:pt>
                <c:pt idx="40127">
                  <c:v>11.956369</c:v>
                </c:pt>
                <c:pt idx="40128">
                  <c:v>11.957680999999999</c:v>
                </c:pt>
                <c:pt idx="40129">
                  <c:v>11.960440999999999</c:v>
                </c:pt>
                <c:pt idx="40130">
                  <c:v>11.963482000000001</c:v>
                </c:pt>
                <c:pt idx="40131">
                  <c:v>11.962158000000001</c:v>
                </c:pt>
                <c:pt idx="40132">
                  <c:v>11.962215</c:v>
                </c:pt>
                <c:pt idx="40133">
                  <c:v>11.963283000000001</c:v>
                </c:pt>
                <c:pt idx="40134">
                  <c:v>11.961976</c:v>
                </c:pt>
                <c:pt idx="40135">
                  <c:v>11.964858</c:v>
                </c:pt>
                <c:pt idx="40136">
                  <c:v>11.965386000000001</c:v>
                </c:pt>
                <c:pt idx="40137">
                  <c:v>11.958387999999999</c:v>
                </c:pt>
                <c:pt idx="40138">
                  <c:v>11.958575</c:v>
                </c:pt>
                <c:pt idx="40139">
                  <c:v>11.963388999999999</c:v>
                </c:pt>
                <c:pt idx="40140">
                  <c:v>11.963819000000001</c:v>
                </c:pt>
                <c:pt idx="40141">
                  <c:v>11.967000000000001</c:v>
                </c:pt>
                <c:pt idx="40142">
                  <c:v>11.968736</c:v>
                </c:pt>
                <c:pt idx="40143">
                  <c:v>11.964790000000001</c:v>
                </c:pt>
                <c:pt idx="40144">
                  <c:v>11.961403000000001</c:v>
                </c:pt>
                <c:pt idx="40145">
                  <c:v>11.959355</c:v>
                </c:pt>
                <c:pt idx="40146">
                  <c:v>11.961408</c:v>
                </c:pt>
                <c:pt idx="40147">
                  <c:v>11.965526000000001</c:v>
                </c:pt>
                <c:pt idx="40148">
                  <c:v>11.965959</c:v>
                </c:pt>
                <c:pt idx="40149">
                  <c:v>11.965419000000001</c:v>
                </c:pt>
                <c:pt idx="40150">
                  <c:v>11.966644000000001</c:v>
                </c:pt>
                <c:pt idx="40151">
                  <c:v>11.968712999999999</c:v>
                </c:pt>
                <c:pt idx="40152">
                  <c:v>11.969696000000001</c:v>
                </c:pt>
                <c:pt idx="40153">
                  <c:v>11.966058</c:v>
                </c:pt>
                <c:pt idx="40154">
                  <c:v>11.965458</c:v>
                </c:pt>
                <c:pt idx="40155">
                  <c:v>11.970222</c:v>
                </c:pt>
                <c:pt idx="40156">
                  <c:v>11.971259</c:v>
                </c:pt>
                <c:pt idx="40157">
                  <c:v>11.966768999999999</c:v>
                </c:pt>
                <c:pt idx="40158">
                  <c:v>11.966053</c:v>
                </c:pt>
                <c:pt idx="40159">
                  <c:v>11.970257</c:v>
                </c:pt>
                <c:pt idx="40160">
                  <c:v>11.966775999999999</c:v>
                </c:pt>
                <c:pt idx="40161">
                  <c:v>11.961099000000001</c:v>
                </c:pt>
                <c:pt idx="40162">
                  <c:v>11.967789</c:v>
                </c:pt>
                <c:pt idx="40163">
                  <c:v>11.972403999999999</c:v>
                </c:pt>
                <c:pt idx="40164">
                  <c:v>11.971125000000001</c:v>
                </c:pt>
                <c:pt idx="40165">
                  <c:v>11.972269000000001</c:v>
                </c:pt>
                <c:pt idx="40166">
                  <c:v>11.97165</c:v>
                </c:pt>
                <c:pt idx="40167">
                  <c:v>11.970516</c:v>
                </c:pt>
                <c:pt idx="40168">
                  <c:v>11.971192</c:v>
                </c:pt>
                <c:pt idx="40169">
                  <c:v>11.966621999999999</c:v>
                </c:pt>
                <c:pt idx="40170">
                  <c:v>11.963423000000001</c:v>
                </c:pt>
                <c:pt idx="40171">
                  <c:v>11.970109000000001</c:v>
                </c:pt>
                <c:pt idx="40172">
                  <c:v>11.973445</c:v>
                </c:pt>
                <c:pt idx="40173">
                  <c:v>11.971488000000001</c:v>
                </c:pt>
                <c:pt idx="40174">
                  <c:v>11.974951000000001</c:v>
                </c:pt>
                <c:pt idx="40175">
                  <c:v>11.975341999999999</c:v>
                </c:pt>
                <c:pt idx="40176">
                  <c:v>11.971087000000001</c:v>
                </c:pt>
                <c:pt idx="40177">
                  <c:v>11.970653</c:v>
                </c:pt>
                <c:pt idx="40178">
                  <c:v>11.969873</c:v>
                </c:pt>
                <c:pt idx="40179">
                  <c:v>11.970158</c:v>
                </c:pt>
                <c:pt idx="40180">
                  <c:v>11.974322000000001</c:v>
                </c:pt>
                <c:pt idx="40181">
                  <c:v>11.972973</c:v>
                </c:pt>
                <c:pt idx="40182">
                  <c:v>11.970463000000001</c:v>
                </c:pt>
                <c:pt idx="40183">
                  <c:v>11.973530999999999</c:v>
                </c:pt>
                <c:pt idx="40184">
                  <c:v>11.976266000000001</c:v>
                </c:pt>
                <c:pt idx="40185">
                  <c:v>11.976667000000001</c:v>
                </c:pt>
                <c:pt idx="40186">
                  <c:v>11.975237</c:v>
                </c:pt>
                <c:pt idx="40187">
                  <c:v>11.974695000000001</c:v>
                </c:pt>
                <c:pt idx="40188">
                  <c:v>11.976177</c:v>
                </c:pt>
                <c:pt idx="40189">
                  <c:v>11.972541</c:v>
                </c:pt>
                <c:pt idx="40190">
                  <c:v>11.971918000000001</c:v>
                </c:pt>
                <c:pt idx="40191">
                  <c:v>11.975068</c:v>
                </c:pt>
                <c:pt idx="40192">
                  <c:v>11.973751</c:v>
                </c:pt>
                <c:pt idx="40193">
                  <c:v>11.977195</c:v>
                </c:pt>
                <c:pt idx="40194">
                  <c:v>11.982483</c:v>
                </c:pt>
                <c:pt idx="40195">
                  <c:v>11.978256999999999</c:v>
                </c:pt>
                <c:pt idx="40196">
                  <c:v>11.976664</c:v>
                </c:pt>
                <c:pt idx="40197">
                  <c:v>11.978866999999999</c:v>
                </c:pt>
                <c:pt idx="40198">
                  <c:v>11.978723</c:v>
                </c:pt>
                <c:pt idx="40199">
                  <c:v>11.981267000000001</c:v>
                </c:pt>
                <c:pt idx="40200">
                  <c:v>11.984731</c:v>
                </c:pt>
                <c:pt idx="40201">
                  <c:v>11.982657</c:v>
                </c:pt>
                <c:pt idx="40202">
                  <c:v>11.979654</c:v>
                </c:pt>
                <c:pt idx="40203">
                  <c:v>11.979545</c:v>
                </c:pt>
                <c:pt idx="40204">
                  <c:v>11.977437999999999</c:v>
                </c:pt>
                <c:pt idx="40205">
                  <c:v>11.977096</c:v>
                </c:pt>
                <c:pt idx="40206">
                  <c:v>11.978706000000001</c:v>
                </c:pt>
                <c:pt idx="40207">
                  <c:v>11.976929999999999</c:v>
                </c:pt>
                <c:pt idx="40208">
                  <c:v>11.972305</c:v>
                </c:pt>
                <c:pt idx="40209">
                  <c:v>11.975249</c:v>
                </c:pt>
                <c:pt idx="40210">
                  <c:v>11.9831</c:v>
                </c:pt>
                <c:pt idx="40211">
                  <c:v>11.977925000000001</c:v>
                </c:pt>
                <c:pt idx="40212">
                  <c:v>11.973789</c:v>
                </c:pt>
                <c:pt idx="40213">
                  <c:v>11.980327000000001</c:v>
                </c:pt>
                <c:pt idx="40214">
                  <c:v>11.976184999999999</c:v>
                </c:pt>
                <c:pt idx="40215">
                  <c:v>11.971413999999999</c:v>
                </c:pt>
                <c:pt idx="40216">
                  <c:v>11.979754</c:v>
                </c:pt>
                <c:pt idx="40217">
                  <c:v>11.984313</c:v>
                </c:pt>
                <c:pt idx="40218">
                  <c:v>11.982056999999999</c:v>
                </c:pt>
                <c:pt idx="40219">
                  <c:v>11.98085</c:v>
                </c:pt>
                <c:pt idx="40220">
                  <c:v>11.980822</c:v>
                </c:pt>
                <c:pt idx="40221">
                  <c:v>11.981133</c:v>
                </c:pt>
                <c:pt idx="40222">
                  <c:v>11.984277000000001</c:v>
                </c:pt>
                <c:pt idx="40223">
                  <c:v>11.98892</c:v>
                </c:pt>
                <c:pt idx="40224">
                  <c:v>11.988153000000001</c:v>
                </c:pt>
                <c:pt idx="40225">
                  <c:v>11.984105</c:v>
                </c:pt>
                <c:pt idx="40226">
                  <c:v>11.986732999999999</c:v>
                </c:pt>
                <c:pt idx="40227">
                  <c:v>11.992283</c:v>
                </c:pt>
                <c:pt idx="40228">
                  <c:v>11.989958</c:v>
                </c:pt>
                <c:pt idx="40229">
                  <c:v>11.984937</c:v>
                </c:pt>
                <c:pt idx="40230">
                  <c:v>11.9876</c:v>
                </c:pt>
                <c:pt idx="40231">
                  <c:v>11.989841999999999</c:v>
                </c:pt>
                <c:pt idx="40232">
                  <c:v>11.987574</c:v>
                </c:pt>
                <c:pt idx="40233">
                  <c:v>11.984787000000001</c:v>
                </c:pt>
                <c:pt idx="40234">
                  <c:v>11.988025</c:v>
                </c:pt>
                <c:pt idx="40235">
                  <c:v>11.993171</c:v>
                </c:pt>
                <c:pt idx="40236">
                  <c:v>11.990389</c:v>
                </c:pt>
                <c:pt idx="40237">
                  <c:v>11.986660000000001</c:v>
                </c:pt>
                <c:pt idx="40238">
                  <c:v>11.988178</c:v>
                </c:pt>
                <c:pt idx="40239">
                  <c:v>11.987380999999999</c:v>
                </c:pt>
                <c:pt idx="40240">
                  <c:v>11.9855</c:v>
                </c:pt>
                <c:pt idx="40241">
                  <c:v>11.986996</c:v>
                </c:pt>
                <c:pt idx="40242">
                  <c:v>11.988096000000001</c:v>
                </c:pt>
                <c:pt idx="40243">
                  <c:v>11.989300999999999</c:v>
                </c:pt>
                <c:pt idx="40244">
                  <c:v>11.986345999999999</c:v>
                </c:pt>
                <c:pt idx="40245">
                  <c:v>11.979873</c:v>
                </c:pt>
                <c:pt idx="40246">
                  <c:v>11.979879</c:v>
                </c:pt>
                <c:pt idx="40247">
                  <c:v>11.984489999999999</c:v>
                </c:pt>
                <c:pt idx="40248">
                  <c:v>11.986001999999999</c:v>
                </c:pt>
                <c:pt idx="40249">
                  <c:v>11.986665</c:v>
                </c:pt>
                <c:pt idx="40250">
                  <c:v>11.984761000000001</c:v>
                </c:pt>
                <c:pt idx="40251">
                  <c:v>11.984387999999999</c:v>
                </c:pt>
                <c:pt idx="40252">
                  <c:v>11.990432</c:v>
                </c:pt>
                <c:pt idx="40253">
                  <c:v>11.988213999999999</c:v>
                </c:pt>
                <c:pt idx="40254">
                  <c:v>11.985189999999999</c:v>
                </c:pt>
                <c:pt idx="40255">
                  <c:v>11.992756999999999</c:v>
                </c:pt>
                <c:pt idx="40256">
                  <c:v>11.995248999999999</c:v>
                </c:pt>
                <c:pt idx="40257">
                  <c:v>11.990804000000001</c:v>
                </c:pt>
                <c:pt idx="40258">
                  <c:v>11.992404000000001</c:v>
                </c:pt>
                <c:pt idx="40259">
                  <c:v>11.996445</c:v>
                </c:pt>
                <c:pt idx="40260">
                  <c:v>11.994507</c:v>
                </c:pt>
                <c:pt idx="40261">
                  <c:v>11.992665000000001</c:v>
                </c:pt>
                <c:pt idx="40262">
                  <c:v>11.992782999999999</c:v>
                </c:pt>
                <c:pt idx="40263">
                  <c:v>11.990966</c:v>
                </c:pt>
                <c:pt idx="40264">
                  <c:v>11.993186</c:v>
                </c:pt>
                <c:pt idx="40265">
                  <c:v>11.995811</c:v>
                </c:pt>
                <c:pt idx="40266">
                  <c:v>11.993653</c:v>
                </c:pt>
                <c:pt idx="40267">
                  <c:v>11.991324000000001</c:v>
                </c:pt>
                <c:pt idx="40268">
                  <c:v>11.992535999999999</c:v>
                </c:pt>
                <c:pt idx="40269">
                  <c:v>11.994857</c:v>
                </c:pt>
                <c:pt idx="40270">
                  <c:v>11.995854</c:v>
                </c:pt>
                <c:pt idx="40271">
                  <c:v>11.994391999999999</c:v>
                </c:pt>
                <c:pt idx="40272">
                  <c:v>11.992998999999999</c:v>
                </c:pt>
                <c:pt idx="40273">
                  <c:v>11.993131</c:v>
                </c:pt>
                <c:pt idx="40274">
                  <c:v>11.993999000000001</c:v>
                </c:pt>
                <c:pt idx="40275">
                  <c:v>11.995006</c:v>
                </c:pt>
                <c:pt idx="40276">
                  <c:v>11.995120999999999</c:v>
                </c:pt>
                <c:pt idx="40277">
                  <c:v>11.997645</c:v>
                </c:pt>
                <c:pt idx="40278">
                  <c:v>11.997628000000001</c:v>
                </c:pt>
                <c:pt idx="40279">
                  <c:v>11.990937000000001</c:v>
                </c:pt>
                <c:pt idx="40280">
                  <c:v>11.988887999999999</c:v>
                </c:pt>
                <c:pt idx="40281">
                  <c:v>11.992855</c:v>
                </c:pt>
                <c:pt idx="40282">
                  <c:v>11.993632</c:v>
                </c:pt>
                <c:pt idx="40283">
                  <c:v>11.99498</c:v>
                </c:pt>
                <c:pt idx="40284">
                  <c:v>11.999399</c:v>
                </c:pt>
                <c:pt idx="40285">
                  <c:v>12.001030999999999</c:v>
                </c:pt>
                <c:pt idx="40286">
                  <c:v>12.001507999999999</c:v>
                </c:pt>
                <c:pt idx="40287">
                  <c:v>12.001707</c:v>
                </c:pt>
                <c:pt idx="40288">
                  <c:v>12.001054999999999</c:v>
                </c:pt>
                <c:pt idx="40289">
                  <c:v>12.000391</c:v>
                </c:pt>
                <c:pt idx="40290">
                  <c:v>12.000508999999999</c:v>
                </c:pt>
                <c:pt idx="40291">
                  <c:v>12.001403</c:v>
                </c:pt>
                <c:pt idx="40292">
                  <c:v>12.003337</c:v>
                </c:pt>
                <c:pt idx="40293">
                  <c:v>12.003247999999999</c:v>
                </c:pt>
                <c:pt idx="40294">
                  <c:v>12.000923999999999</c:v>
                </c:pt>
                <c:pt idx="40295">
                  <c:v>12.003409</c:v>
                </c:pt>
                <c:pt idx="40296">
                  <c:v>12.008432000000001</c:v>
                </c:pt>
                <c:pt idx="40297">
                  <c:v>12.006261</c:v>
                </c:pt>
                <c:pt idx="40298">
                  <c:v>12.003983</c:v>
                </c:pt>
                <c:pt idx="40299">
                  <c:v>12.007341</c:v>
                </c:pt>
                <c:pt idx="40300">
                  <c:v>12.007</c:v>
                </c:pt>
                <c:pt idx="40301">
                  <c:v>12.003423</c:v>
                </c:pt>
                <c:pt idx="40302">
                  <c:v>12.005478</c:v>
                </c:pt>
                <c:pt idx="40303">
                  <c:v>12.009174</c:v>
                </c:pt>
                <c:pt idx="40304">
                  <c:v>12.006354</c:v>
                </c:pt>
                <c:pt idx="40305">
                  <c:v>12.006784</c:v>
                </c:pt>
                <c:pt idx="40306">
                  <c:v>12.014249</c:v>
                </c:pt>
                <c:pt idx="40307">
                  <c:v>12.014846</c:v>
                </c:pt>
                <c:pt idx="40308">
                  <c:v>12.013481000000001</c:v>
                </c:pt>
                <c:pt idx="40309">
                  <c:v>12.019264</c:v>
                </c:pt>
                <c:pt idx="40310">
                  <c:v>12.019812999999999</c:v>
                </c:pt>
                <c:pt idx="40311">
                  <c:v>12.011946999999999</c:v>
                </c:pt>
                <c:pt idx="40312">
                  <c:v>12.010602</c:v>
                </c:pt>
                <c:pt idx="40313">
                  <c:v>12.017483</c:v>
                </c:pt>
                <c:pt idx="40314">
                  <c:v>12.01943</c:v>
                </c:pt>
                <c:pt idx="40315">
                  <c:v>12.017264000000001</c:v>
                </c:pt>
                <c:pt idx="40316">
                  <c:v>12.018181999999999</c:v>
                </c:pt>
                <c:pt idx="40317">
                  <c:v>12.020749</c:v>
                </c:pt>
                <c:pt idx="40318">
                  <c:v>12.018789999999999</c:v>
                </c:pt>
                <c:pt idx="40319">
                  <c:v>12.012924999999999</c:v>
                </c:pt>
                <c:pt idx="40320">
                  <c:v>12.013942</c:v>
                </c:pt>
                <c:pt idx="40321">
                  <c:v>12.017871</c:v>
                </c:pt>
                <c:pt idx="40322">
                  <c:v>12.016814999999999</c:v>
                </c:pt>
                <c:pt idx="40323">
                  <c:v>12.014362999999999</c:v>
                </c:pt>
                <c:pt idx="40324">
                  <c:v>12.013621000000001</c:v>
                </c:pt>
                <c:pt idx="40325">
                  <c:v>12.013132000000001</c:v>
                </c:pt>
                <c:pt idx="40326">
                  <c:v>12.010270999999999</c:v>
                </c:pt>
                <c:pt idx="40327">
                  <c:v>12.007948000000001</c:v>
                </c:pt>
                <c:pt idx="40328">
                  <c:v>12.010441</c:v>
                </c:pt>
                <c:pt idx="40329">
                  <c:v>12.010313</c:v>
                </c:pt>
                <c:pt idx="40330">
                  <c:v>12.007752999999999</c:v>
                </c:pt>
                <c:pt idx="40331">
                  <c:v>12.008801999999999</c:v>
                </c:pt>
                <c:pt idx="40332">
                  <c:v>12.009612000000001</c:v>
                </c:pt>
                <c:pt idx="40333">
                  <c:v>12.012098999999999</c:v>
                </c:pt>
                <c:pt idx="40334">
                  <c:v>12.017699</c:v>
                </c:pt>
                <c:pt idx="40335">
                  <c:v>12.014386</c:v>
                </c:pt>
                <c:pt idx="40336">
                  <c:v>12.007949999999999</c:v>
                </c:pt>
                <c:pt idx="40337">
                  <c:v>12.010664</c:v>
                </c:pt>
                <c:pt idx="40338">
                  <c:v>12.014953999999999</c:v>
                </c:pt>
                <c:pt idx="40339">
                  <c:v>12.016835</c:v>
                </c:pt>
                <c:pt idx="40340">
                  <c:v>12.017792999999999</c:v>
                </c:pt>
                <c:pt idx="40341">
                  <c:v>12.019251000000001</c:v>
                </c:pt>
                <c:pt idx="40342">
                  <c:v>12.021787</c:v>
                </c:pt>
                <c:pt idx="40343">
                  <c:v>12.023911</c:v>
                </c:pt>
                <c:pt idx="40344">
                  <c:v>12.028658999999999</c:v>
                </c:pt>
                <c:pt idx="40345">
                  <c:v>12.031744</c:v>
                </c:pt>
                <c:pt idx="40346">
                  <c:v>12.030028</c:v>
                </c:pt>
                <c:pt idx="40347">
                  <c:v>12.029004</c:v>
                </c:pt>
                <c:pt idx="40348">
                  <c:v>12.025421</c:v>
                </c:pt>
                <c:pt idx="40349">
                  <c:v>12.024983000000001</c:v>
                </c:pt>
                <c:pt idx="40350">
                  <c:v>12.028740000000001</c:v>
                </c:pt>
                <c:pt idx="40351">
                  <c:v>12.026968999999999</c:v>
                </c:pt>
                <c:pt idx="40352">
                  <c:v>12.023132</c:v>
                </c:pt>
                <c:pt idx="40353">
                  <c:v>12.021376999999999</c:v>
                </c:pt>
                <c:pt idx="40354">
                  <c:v>12.024850000000001</c:v>
                </c:pt>
                <c:pt idx="40355">
                  <c:v>12.02657</c:v>
                </c:pt>
                <c:pt idx="40356">
                  <c:v>12.023110000000001</c:v>
                </c:pt>
                <c:pt idx="40357">
                  <c:v>12.025273</c:v>
                </c:pt>
                <c:pt idx="40358">
                  <c:v>12.026878999999999</c:v>
                </c:pt>
                <c:pt idx="40359">
                  <c:v>12.021297000000001</c:v>
                </c:pt>
                <c:pt idx="40360">
                  <c:v>12.01953</c:v>
                </c:pt>
                <c:pt idx="40361">
                  <c:v>12.022532999999999</c:v>
                </c:pt>
                <c:pt idx="40362">
                  <c:v>12.019557000000001</c:v>
                </c:pt>
                <c:pt idx="40363">
                  <c:v>12.013833999999999</c:v>
                </c:pt>
                <c:pt idx="40364">
                  <c:v>12.016211999999999</c:v>
                </c:pt>
                <c:pt idx="40365">
                  <c:v>12.020878</c:v>
                </c:pt>
                <c:pt idx="40366">
                  <c:v>12.022402</c:v>
                </c:pt>
                <c:pt idx="40367">
                  <c:v>12.022956000000001</c:v>
                </c:pt>
                <c:pt idx="40368">
                  <c:v>12.019748</c:v>
                </c:pt>
                <c:pt idx="40369">
                  <c:v>12.022828000000001</c:v>
                </c:pt>
                <c:pt idx="40370">
                  <c:v>12.029635000000001</c:v>
                </c:pt>
                <c:pt idx="40371">
                  <c:v>12.025520999999999</c:v>
                </c:pt>
                <c:pt idx="40372">
                  <c:v>12.026417</c:v>
                </c:pt>
                <c:pt idx="40373">
                  <c:v>12.033715000000001</c:v>
                </c:pt>
                <c:pt idx="40374">
                  <c:v>12.030915</c:v>
                </c:pt>
                <c:pt idx="40375">
                  <c:v>12.027169000000001</c:v>
                </c:pt>
                <c:pt idx="40376">
                  <c:v>12.02936</c:v>
                </c:pt>
                <c:pt idx="40377">
                  <c:v>12.023522</c:v>
                </c:pt>
                <c:pt idx="40378">
                  <c:v>12.019603</c:v>
                </c:pt>
                <c:pt idx="40379">
                  <c:v>12.024929999999999</c:v>
                </c:pt>
                <c:pt idx="40380">
                  <c:v>12.025191</c:v>
                </c:pt>
                <c:pt idx="40381">
                  <c:v>12.02534</c:v>
                </c:pt>
                <c:pt idx="40382">
                  <c:v>12.028941</c:v>
                </c:pt>
                <c:pt idx="40383">
                  <c:v>12.028803</c:v>
                </c:pt>
                <c:pt idx="40384">
                  <c:v>12.028737</c:v>
                </c:pt>
                <c:pt idx="40385">
                  <c:v>12.028734999999999</c:v>
                </c:pt>
                <c:pt idx="40386">
                  <c:v>12.028679</c:v>
                </c:pt>
                <c:pt idx="40387">
                  <c:v>12.032254999999999</c:v>
                </c:pt>
                <c:pt idx="40388">
                  <c:v>12.034471999999999</c:v>
                </c:pt>
                <c:pt idx="40389">
                  <c:v>12.030389</c:v>
                </c:pt>
                <c:pt idx="40390">
                  <c:v>12.02839</c:v>
                </c:pt>
                <c:pt idx="40391">
                  <c:v>12.031674000000001</c:v>
                </c:pt>
                <c:pt idx="40392">
                  <c:v>12.030129000000001</c:v>
                </c:pt>
                <c:pt idx="40393">
                  <c:v>12.026948000000001</c:v>
                </c:pt>
                <c:pt idx="40394">
                  <c:v>12.026441</c:v>
                </c:pt>
                <c:pt idx="40395">
                  <c:v>12.027799</c:v>
                </c:pt>
                <c:pt idx="40396">
                  <c:v>12.030969000000001</c:v>
                </c:pt>
                <c:pt idx="40397">
                  <c:v>12.03356</c:v>
                </c:pt>
                <c:pt idx="40398">
                  <c:v>12.035679999999999</c:v>
                </c:pt>
                <c:pt idx="40399">
                  <c:v>12.035690000000001</c:v>
                </c:pt>
                <c:pt idx="40400">
                  <c:v>12.028841</c:v>
                </c:pt>
                <c:pt idx="40401">
                  <c:v>12.025696</c:v>
                </c:pt>
                <c:pt idx="40402">
                  <c:v>12.02885</c:v>
                </c:pt>
                <c:pt idx="40403">
                  <c:v>12.032940999999999</c:v>
                </c:pt>
                <c:pt idx="40404">
                  <c:v>12.034171000000001</c:v>
                </c:pt>
                <c:pt idx="40405">
                  <c:v>12.031549999999999</c:v>
                </c:pt>
                <c:pt idx="40406">
                  <c:v>12.035648</c:v>
                </c:pt>
                <c:pt idx="40407">
                  <c:v>12.041119999999999</c:v>
                </c:pt>
                <c:pt idx="40408">
                  <c:v>12.040259000000001</c:v>
                </c:pt>
                <c:pt idx="40409">
                  <c:v>12.040146999999999</c:v>
                </c:pt>
                <c:pt idx="40410">
                  <c:v>12.042016</c:v>
                </c:pt>
                <c:pt idx="40411">
                  <c:v>12.041827</c:v>
                </c:pt>
                <c:pt idx="40412">
                  <c:v>12.039921</c:v>
                </c:pt>
                <c:pt idx="40413">
                  <c:v>12.039230999999999</c:v>
                </c:pt>
                <c:pt idx="40414">
                  <c:v>12.043189999999999</c:v>
                </c:pt>
                <c:pt idx="40415">
                  <c:v>12.046225</c:v>
                </c:pt>
                <c:pt idx="40416">
                  <c:v>12.043341</c:v>
                </c:pt>
                <c:pt idx="40417">
                  <c:v>12.042427999999999</c:v>
                </c:pt>
                <c:pt idx="40418">
                  <c:v>12.043596000000001</c:v>
                </c:pt>
                <c:pt idx="40419">
                  <c:v>12.041536000000001</c:v>
                </c:pt>
                <c:pt idx="40420">
                  <c:v>12.040737999999999</c:v>
                </c:pt>
                <c:pt idx="40421">
                  <c:v>12.042925</c:v>
                </c:pt>
                <c:pt idx="40422">
                  <c:v>12.041689</c:v>
                </c:pt>
                <c:pt idx="40423">
                  <c:v>12.037986999999999</c:v>
                </c:pt>
                <c:pt idx="40424">
                  <c:v>12.038501</c:v>
                </c:pt>
                <c:pt idx="40425">
                  <c:v>12.042199</c:v>
                </c:pt>
                <c:pt idx="40426">
                  <c:v>12.044793</c:v>
                </c:pt>
                <c:pt idx="40427">
                  <c:v>12.044625</c:v>
                </c:pt>
                <c:pt idx="40428">
                  <c:v>12.044217</c:v>
                </c:pt>
                <c:pt idx="40429">
                  <c:v>12.048209</c:v>
                </c:pt>
                <c:pt idx="40430">
                  <c:v>12.050757000000001</c:v>
                </c:pt>
                <c:pt idx="40431">
                  <c:v>12.048985999999999</c:v>
                </c:pt>
                <c:pt idx="40432">
                  <c:v>12.048966</c:v>
                </c:pt>
                <c:pt idx="40433">
                  <c:v>12.051384000000001</c:v>
                </c:pt>
                <c:pt idx="40434">
                  <c:v>12.052237</c:v>
                </c:pt>
                <c:pt idx="40435">
                  <c:v>12.048401999999999</c:v>
                </c:pt>
                <c:pt idx="40436">
                  <c:v>12.044952</c:v>
                </c:pt>
                <c:pt idx="40437">
                  <c:v>12.049484</c:v>
                </c:pt>
                <c:pt idx="40438">
                  <c:v>12.050655000000001</c:v>
                </c:pt>
                <c:pt idx="40439">
                  <c:v>12.043539000000001</c:v>
                </c:pt>
                <c:pt idx="40440">
                  <c:v>12.040628</c:v>
                </c:pt>
                <c:pt idx="40441">
                  <c:v>12.044957999999999</c:v>
                </c:pt>
                <c:pt idx="40442">
                  <c:v>12.046415</c:v>
                </c:pt>
                <c:pt idx="40443">
                  <c:v>12.043445999999999</c:v>
                </c:pt>
                <c:pt idx="40444">
                  <c:v>12.045171</c:v>
                </c:pt>
                <c:pt idx="40445">
                  <c:v>12.047248</c:v>
                </c:pt>
                <c:pt idx="40446">
                  <c:v>12.045375999999999</c:v>
                </c:pt>
                <c:pt idx="40447">
                  <c:v>12.046669</c:v>
                </c:pt>
                <c:pt idx="40448">
                  <c:v>12.047961000000001</c:v>
                </c:pt>
                <c:pt idx="40449">
                  <c:v>12.046231000000001</c:v>
                </c:pt>
                <c:pt idx="40450">
                  <c:v>12.045325</c:v>
                </c:pt>
                <c:pt idx="40451">
                  <c:v>12.04461</c:v>
                </c:pt>
                <c:pt idx="40452">
                  <c:v>12.044203</c:v>
                </c:pt>
                <c:pt idx="40453">
                  <c:v>12.043946999999999</c:v>
                </c:pt>
                <c:pt idx="40454">
                  <c:v>12.041693</c:v>
                </c:pt>
                <c:pt idx="40455">
                  <c:v>12.041909</c:v>
                </c:pt>
                <c:pt idx="40456">
                  <c:v>12.043943000000001</c:v>
                </c:pt>
                <c:pt idx="40457">
                  <c:v>12.046590999999999</c:v>
                </c:pt>
                <c:pt idx="40458">
                  <c:v>12.045382</c:v>
                </c:pt>
                <c:pt idx="40459">
                  <c:v>12.040836000000001</c:v>
                </c:pt>
                <c:pt idx="40460">
                  <c:v>12.040506000000001</c:v>
                </c:pt>
                <c:pt idx="40461">
                  <c:v>12.042401</c:v>
                </c:pt>
                <c:pt idx="40462">
                  <c:v>12.042152</c:v>
                </c:pt>
                <c:pt idx="40463">
                  <c:v>12.041902</c:v>
                </c:pt>
                <c:pt idx="40464">
                  <c:v>12.044677999999999</c:v>
                </c:pt>
                <c:pt idx="40465">
                  <c:v>12.049193000000001</c:v>
                </c:pt>
                <c:pt idx="40466">
                  <c:v>12.048745</c:v>
                </c:pt>
                <c:pt idx="40467">
                  <c:v>12.047002000000001</c:v>
                </c:pt>
                <c:pt idx="40468">
                  <c:v>12.049973</c:v>
                </c:pt>
                <c:pt idx="40469">
                  <c:v>12.051145999999999</c:v>
                </c:pt>
                <c:pt idx="40470">
                  <c:v>12.049834000000001</c:v>
                </c:pt>
                <c:pt idx="40471">
                  <c:v>12.05021</c:v>
                </c:pt>
                <c:pt idx="40472">
                  <c:v>12.048370999999999</c:v>
                </c:pt>
                <c:pt idx="40473">
                  <c:v>12.049742999999999</c:v>
                </c:pt>
                <c:pt idx="40474">
                  <c:v>12.056393</c:v>
                </c:pt>
                <c:pt idx="40475">
                  <c:v>12.054097000000001</c:v>
                </c:pt>
                <c:pt idx="40476">
                  <c:v>12.047549</c:v>
                </c:pt>
                <c:pt idx="40477">
                  <c:v>12.048859</c:v>
                </c:pt>
                <c:pt idx="40478">
                  <c:v>12.053535999999999</c:v>
                </c:pt>
                <c:pt idx="40479">
                  <c:v>12.055488</c:v>
                </c:pt>
                <c:pt idx="40480">
                  <c:v>12.052396</c:v>
                </c:pt>
                <c:pt idx="40481">
                  <c:v>12.047280000000001</c:v>
                </c:pt>
                <c:pt idx="40482">
                  <c:v>12.046711</c:v>
                </c:pt>
                <c:pt idx="40483">
                  <c:v>12.051199</c:v>
                </c:pt>
                <c:pt idx="40484">
                  <c:v>12.051432999999999</c:v>
                </c:pt>
                <c:pt idx="40485">
                  <c:v>12.047783000000001</c:v>
                </c:pt>
                <c:pt idx="40486">
                  <c:v>12.049264000000001</c:v>
                </c:pt>
                <c:pt idx="40487">
                  <c:v>12.053896</c:v>
                </c:pt>
                <c:pt idx="40488">
                  <c:v>12.053418000000001</c:v>
                </c:pt>
                <c:pt idx="40489">
                  <c:v>12.054123000000001</c:v>
                </c:pt>
                <c:pt idx="40490">
                  <c:v>12.060193999999999</c:v>
                </c:pt>
                <c:pt idx="40491">
                  <c:v>12.064949</c:v>
                </c:pt>
                <c:pt idx="40492">
                  <c:v>12.061006000000001</c:v>
                </c:pt>
                <c:pt idx="40493">
                  <c:v>12.059763999999999</c:v>
                </c:pt>
                <c:pt idx="40494">
                  <c:v>12.066746</c:v>
                </c:pt>
                <c:pt idx="40495">
                  <c:v>12.06734</c:v>
                </c:pt>
                <c:pt idx="40496">
                  <c:v>12.064083999999999</c:v>
                </c:pt>
                <c:pt idx="40497">
                  <c:v>12.065412</c:v>
                </c:pt>
                <c:pt idx="40498">
                  <c:v>12.065939999999999</c:v>
                </c:pt>
                <c:pt idx="40499">
                  <c:v>12.063606999999999</c:v>
                </c:pt>
                <c:pt idx="40500">
                  <c:v>12.061496</c:v>
                </c:pt>
                <c:pt idx="40501">
                  <c:v>12.059837</c:v>
                </c:pt>
                <c:pt idx="40502">
                  <c:v>12.062310999999999</c:v>
                </c:pt>
                <c:pt idx="40503">
                  <c:v>12.069654</c:v>
                </c:pt>
                <c:pt idx="40504">
                  <c:v>12.071</c:v>
                </c:pt>
                <c:pt idx="40505">
                  <c:v>12.070157999999999</c:v>
                </c:pt>
                <c:pt idx="40506">
                  <c:v>12.070888999999999</c:v>
                </c:pt>
                <c:pt idx="40507">
                  <c:v>12.067133</c:v>
                </c:pt>
                <c:pt idx="40508">
                  <c:v>12.062455</c:v>
                </c:pt>
                <c:pt idx="40509">
                  <c:v>12.062796000000001</c:v>
                </c:pt>
                <c:pt idx="40510">
                  <c:v>12.064577999999999</c:v>
                </c:pt>
                <c:pt idx="40511">
                  <c:v>12.065110000000001</c:v>
                </c:pt>
                <c:pt idx="40512">
                  <c:v>12.065986000000001</c:v>
                </c:pt>
                <c:pt idx="40513">
                  <c:v>12.070207999999999</c:v>
                </c:pt>
                <c:pt idx="40514">
                  <c:v>12.074697</c:v>
                </c:pt>
                <c:pt idx="40515">
                  <c:v>12.073429000000001</c:v>
                </c:pt>
                <c:pt idx="40516">
                  <c:v>12.074166999999999</c:v>
                </c:pt>
                <c:pt idx="40517">
                  <c:v>12.075137</c:v>
                </c:pt>
                <c:pt idx="40518">
                  <c:v>12.073069</c:v>
                </c:pt>
                <c:pt idx="40519">
                  <c:v>12.0756</c:v>
                </c:pt>
                <c:pt idx="40520">
                  <c:v>12.077697000000001</c:v>
                </c:pt>
                <c:pt idx="40521">
                  <c:v>12.072134999999999</c:v>
                </c:pt>
                <c:pt idx="40522">
                  <c:v>12.068056</c:v>
                </c:pt>
                <c:pt idx="40523">
                  <c:v>12.070448000000001</c:v>
                </c:pt>
                <c:pt idx="40524">
                  <c:v>12.071649000000001</c:v>
                </c:pt>
                <c:pt idx="40525">
                  <c:v>12.070463</c:v>
                </c:pt>
                <c:pt idx="40526">
                  <c:v>12.067437</c:v>
                </c:pt>
                <c:pt idx="40527">
                  <c:v>12.065443</c:v>
                </c:pt>
                <c:pt idx="40528">
                  <c:v>12.066197000000001</c:v>
                </c:pt>
                <c:pt idx="40529">
                  <c:v>12.067921999999999</c:v>
                </c:pt>
                <c:pt idx="40530">
                  <c:v>12.07258</c:v>
                </c:pt>
                <c:pt idx="40531">
                  <c:v>12.074216</c:v>
                </c:pt>
                <c:pt idx="40532">
                  <c:v>12.072899</c:v>
                </c:pt>
                <c:pt idx="40533">
                  <c:v>12.076328999999999</c:v>
                </c:pt>
                <c:pt idx="40534">
                  <c:v>12.074363999999999</c:v>
                </c:pt>
                <c:pt idx="40535">
                  <c:v>12.069167</c:v>
                </c:pt>
                <c:pt idx="40536">
                  <c:v>12.070307</c:v>
                </c:pt>
                <c:pt idx="40537">
                  <c:v>12.070648</c:v>
                </c:pt>
                <c:pt idx="40538">
                  <c:v>12.068004</c:v>
                </c:pt>
                <c:pt idx="40539">
                  <c:v>12.071839000000001</c:v>
                </c:pt>
                <c:pt idx="40540">
                  <c:v>12.07701</c:v>
                </c:pt>
                <c:pt idx="40541">
                  <c:v>12.074398</c:v>
                </c:pt>
                <c:pt idx="40542">
                  <c:v>12.072423000000001</c:v>
                </c:pt>
                <c:pt idx="40543">
                  <c:v>12.076060999999999</c:v>
                </c:pt>
                <c:pt idx="40544">
                  <c:v>12.072139</c:v>
                </c:pt>
                <c:pt idx="40545">
                  <c:v>12.064538000000001</c:v>
                </c:pt>
                <c:pt idx="40546">
                  <c:v>12.065125999999999</c:v>
                </c:pt>
                <c:pt idx="40547">
                  <c:v>12.069179999999999</c:v>
                </c:pt>
                <c:pt idx="40548">
                  <c:v>12.067088999999999</c:v>
                </c:pt>
                <c:pt idx="40549">
                  <c:v>12.066162</c:v>
                </c:pt>
                <c:pt idx="40550">
                  <c:v>12.07124</c:v>
                </c:pt>
                <c:pt idx="40551">
                  <c:v>12.072202000000001</c:v>
                </c:pt>
                <c:pt idx="40552">
                  <c:v>12.072381999999999</c:v>
                </c:pt>
                <c:pt idx="40553">
                  <c:v>12.075182</c:v>
                </c:pt>
                <c:pt idx="40554">
                  <c:v>12.074225999999999</c:v>
                </c:pt>
                <c:pt idx="40555">
                  <c:v>12.076947000000001</c:v>
                </c:pt>
                <c:pt idx="40556">
                  <c:v>12.077681</c:v>
                </c:pt>
                <c:pt idx="40557">
                  <c:v>12.07436</c:v>
                </c:pt>
                <c:pt idx="40558">
                  <c:v>12.077982</c:v>
                </c:pt>
                <c:pt idx="40559">
                  <c:v>12.078434</c:v>
                </c:pt>
                <c:pt idx="40560">
                  <c:v>12.075653000000001</c:v>
                </c:pt>
                <c:pt idx="40561">
                  <c:v>12.080069</c:v>
                </c:pt>
                <c:pt idx="40562">
                  <c:v>12.081094</c:v>
                </c:pt>
                <c:pt idx="40563">
                  <c:v>12.077071999999999</c:v>
                </c:pt>
                <c:pt idx="40564">
                  <c:v>12.077171999999999</c:v>
                </c:pt>
                <c:pt idx="40565">
                  <c:v>12.078821</c:v>
                </c:pt>
                <c:pt idx="40566">
                  <c:v>12.077448</c:v>
                </c:pt>
                <c:pt idx="40567">
                  <c:v>12.075863</c:v>
                </c:pt>
                <c:pt idx="40568">
                  <c:v>12.075601000000001</c:v>
                </c:pt>
                <c:pt idx="40569">
                  <c:v>12.078965999999999</c:v>
                </c:pt>
                <c:pt idx="40570">
                  <c:v>12.080249</c:v>
                </c:pt>
                <c:pt idx="40571">
                  <c:v>12.077767</c:v>
                </c:pt>
                <c:pt idx="40572">
                  <c:v>12.076987000000001</c:v>
                </c:pt>
                <c:pt idx="40573">
                  <c:v>12.08004</c:v>
                </c:pt>
                <c:pt idx="40574">
                  <c:v>12.079217</c:v>
                </c:pt>
                <c:pt idx="40575">
                  <c:v>12.076419</c:v>
                </c:pt>
                <c:pt idx="40576">
                  <c:v>12.080469000000001</c:v>
                </c:pt>
                <c:pt idx="40577">
                  <c:v>12.081419</c:v>
                </c:pt>
                <c:pt idx="40578">
                  <c:v>12.079749</c:v>
                </c:pt>
                <c:pt idx="40579">
                  <c:v>12.083902</c:v>
                </c:pt>
                <c:pt idx="40580">
                  <c:v>12.084463</c:v>
                </c:pt>
                <c:pt idx="40581">
                  <c:v>12.082598000000001</c:v>
                </c:pt>
                <c:pt idx="40582">
                  <c:v>12.084358</c:v>
                </c:pt>
                <c:pt idx="40583">
                  <c:v>12.083462000000001</c:v>
                </c:pt>
                <c:pt idx="40584">
                  <c:v>12.08315</c:v>
                </c:pt>
                <c:pt idx="40585">
                  <c:v>12.085512</c:v>
                </c:pt>
                <c:pt idx="40586">
                  <c:v>12.084266</c:v>
                </c:pt>
                <c:pt idx="40587">
                  <c:v>12.082843</c:v>
                </c:pt>
                <c:pt idx="40588">
                  <c:v>12.082333</c:v>
                </c:pt>
                <c:pt idx="40589">
                  <c:v>12.080212</c:v>
                </c:pt>
                <c:pt idx="40590">
                  <c:v>12.082568</c:v>
                </c:pt>
                <c:pt idx="40591">
                  <c:v>12.090904</c:v>
                </c:pt>
                <c:pt idx="40592">
                  <c:v>12.093394</c:v>
                </c:pt>
                <c:pt idx="40593">
                  <c:v>12.090263999999999</c:v>
                </c:pt>
                <c:pt idx="40594">
                  <c:v>12.095884</c:v>
                </c:pt>
                <c:pt idx="40595">
                  <c:v>12.099387999999999</c:v>
                </c:pt>
                <c:pt idx="40596">
                  <c:v>12.091998999999999</c:v>
                </c:pt>
                <c:pt idx="40597">
                  <c:v>12.088827</c:v>
                </c:pt>
                <c:pt idx="40598">
                  <c:v>12.090468</c:v>
                </c:pt>
                <c:pt idx="40599">
                  <c:v>12.087716</c:v>
                </c:pt>
                <c:pt idx="40600">
                  <c:v>12.085418000000001</c:v>
                </c:pt>
                <c:pt idx="40601">
                  <c:v>12.088768</c:v>
                </c:pt>
                <c:pt idx="40602">
                  <c:v>12.093869</c:v>
                </c:pt>
                <c:pt idx="40603">
                  <c:v>12.096237</c:v>
                </c:pt>
                <c:pt idx="40604">
                  <c:v>12.093956</c:v>
                </c:pt>
                <c:pt idx="40605">
                  <c:v>12.092161000000001</c:v>
                </c:pt>
                <c:pt idx="40606">
                  <c:v>12.092872</c:v>
                </c:pt>
                <c:pt idx="40607">
                  <c:v>12.091742</c:v>
                </c:pt>
                <c:pt idx="40608">
                  <c:v>12.093553</c:v>
                </c:pt>
                <c:pt idx="40609">
                  <c:v>12.09412</c:v>
                </c:pt>
                <c:pt idx="40610">
                  <c:v>12.088540999999999</c:v>
                </c:pt>
                <c:pt idx="40611">
                  <c:v>12.091687</c:v>
                </c:pt>
                <c:pt idx="40612">
                  <c:v>12.097125</c:v>
                </c:pt>
                <c:pt idx="40613">
                  <c:v>12.09864</c:v>
                </c:pt>
                <c:pt idx="40614">
                  <c:v>12.099481000000001</c:v>
                </c:pt>
                <c:pt idx="40615">
                  <c:v>12.098147000000001</c:v>
                </c:pt>
                <c:pt idx="40616">
                  <c:v>12.094358</c:v>
                </c:pt>
                <c:pt idx="40617">
                  <c:v>12.093778</c:v>
                </c:pt>
                <c:pt idx="40618">
                  <c:v>12.095802000000001</c:v>
                </c:pt>
                <c:pt idx="40619">
                  <c:v>12.094811999999999</c:v>
                </c:pt>
                <c:pt idx="40620">
                  <c:v>12.091259000000001</c:v>
                </c:pt>
                <c:pt idx="40621">
                  <c:v>12.090797</c:v>
                </c:pt>
                <c:pt idx="40622">
                  <c:v>12.095224</c:v>
                </c:pt>
                <c:pt idx="40623">
                  <c:v>12.099285999999999</c:v>
                </c:pt>
                <c:pt idx="40624">
                  <c:v>12.096396</c:v>
                </c:pt>
                <c:pt idx="40625">
                  <c:v>12.095286</c:v>
                </c:pt>
                <c:pt idx="40626">
                  <c:v>12.100292</c:v>
                </c:pt>
                <c:pt idx="40627">
                  <c:v>12.099358000000001</c:v>
                </c:pt>
                <c:pt idx="40628">
                  <c:v>12.093876</c:v>
                </c:pt>
                <c:pt idx="40629">
                  <c:v>12.095259</c:v>
                </c:pt>
                <c:pt idx="40630">
                  <c:v>12.098064000000001</c:v>
                </c:pt>
                <c:pt idx="40631">
                  <c:v>12.095495</c:v>
                </c:pt>
                <c:pt idx="40632">
                  <c:v>12.097035999999999</c:v>
                </c:pt>
                <c:pt idx="40633">
                  <c:v>12.104298999999999</c:v>
                </c:pt>
                <c:pt idx="40634">
                  <c:v>12.10117</c:v>
                </c:pt>
                <c:pt idx="40635">
                  <c:v>12.094201</c:v>
                </c:pt>
                <c:pt idx="40636">
                  <c:v>12.094822000000001</c:v>
                </c:pt>
                <c:pt idx="40637">
                  <c:v>12.097359000000001</c:v>
                </c:pt>
                <c:pt idx="40638">
                  <c:v>12.099411999999999</c:v>
                </c:pt>
                <c:pt idx="40639">
                  <c:v>12.100726</c:v>
                </c:pt>
                <c:pt idx="40640">
                  <c:v>12.096769999999999</c:v>
                </c:pt>
                <c:pt idx="40641">
                  <c:v>12.093375999999999</c:v>
                </c:pt>
                <c:pt idx="40642">
                  <c:v>12.095869</c:v>
                </c:pt>
                <c:pt idx="40643">
                  <c:v>12.097360999999999</c:v>
                </c:pt>
                <c:pt idx="40644">
                  <c:v>12.096546</c:v>
                </c:pt>
                <c:pt idx="40645">
                  <c:v>12.101202000000001</c:v>
                </c:pt>
                <c:pt idx="40646">
                  <c:v>12.105406</c:v>
                </c:pt>
                <c:pt idx="40647">
                  <c:v>12.098962999999999</c:v>
                </c:pt>
                <c:pt idx="40648">
                  <c:v>12.094944999999999</c:v>
                </c:pt>
                <c:pt idx="40649">
                  <c:v>12.099743999999999</c:v>
                </c:pt>
                <c:pt idx="40650">
                  <c:v>12.102798999999999</c:v>
                </c:pt>
                <c:pt idx="40651">
                  <c:v>12.103935999999999</c:v>
                </c:pt>
                <c:pt idx="40652">
                  <c:v>12.106915000000001</c:v>
                </c:pt>
                <c:pt idx="40653">
                  <c:v>12.107258</c:v>
                </c:pt>
                <c:pt idx="40654">
                  <c:v>12.107903</c:v>
                </c:pt>
                <c:pt idx="40655">
                  <c:v>12.115492</c:v>
                </c:pt>
                <c:pt idx="40656">
                  <c:v>12.116644000000001</c:v>
                </c:pt>
                <c:pt idx="40657">
                  <c:v>12.110509</c:v>
                </c:pt>
                <c:pt idx="40658">
                  <c:v>12.109769</c:v>
                </c:pt>
                <c:pt idx="40659">
                  <c:v>12.114369</c:v>
                </c:pt>
                <c:pt idx="40660">
                  <c:v>12.117046</c:v>
                </c:pt>
                <c:pt idx="40661">
                  <c:v>12.115221999999999</c:v>
                </c:pt>
                <c:pt idx="40662">
                  <c:v>12.113168999999999</c:v>
                </c:pt>
                <c:pt idx="40663">
                  <c:v>12.112899000000001</c:v>
                </c:pt>
                <c:pt idx="40664">
                  <c:v>12.115043999999999</c:v>
                </c:pt>
                <c:pt idx="40665">
                  <c:v>12.120136</c:v>
                </c:pt>
                <c:pt idx="40666">
                  <c:v>12.11908</c:v>
                </c:pt>
                <c:pt idx="40667">
                  <c:v>12.112368999999999</c:v>
                </c:pt>
                <c:pt idx="40668">
                  <c:v>12.111877</c:v>
                </c:pt>
                <c:pt idx="40669">
                  <c:v>12.11163</c:v>
                </c:pt>
                <c:pt idx="40670">
                  <c:v>12.108205</c:v>
                </c:pt>
                <c:pt idx="40671">
                  <c:v>12.112809</c:v>
                </c:pt>
                <c:pt idx="40672">
                  <c:v>12.114547999999999</c:v>
                </c:pt>
                <c:pt idx="40673">
                  <c:v>12.111107000000001</c:v>
                </c:pt>
                <c:pt idx="40674">
                  <c:v>12.114233</c:v>
                </c:pt>
                <c:pt idx="40675">
                  <c:v>12.118786999999999</c:v>
                </c:pt>
                <c:pt idx="40676">
                  <c:v>12.118733000000001</c:v>
                </c:pt>
                <c:pt idx="40677">
                  <c:v>12.116412</c:v>
                </c:pt>
                <c:pt idx="40678">
                  <c:v>12.115418</c:v>
                </c:pt>
                <c:pt idx="40679">
                  <c:v>12.119422</c:v>
                </c:pt>
                <c:pt idx="40680">
                  <c:v>12.121836</c:v>
                </c:pt>
                <c:pt idx="40681">
                  <c:v>12.118119999999999</c:v>
                </c:pt>
                <c:pt idx="40682">
                  <c:v>12.115251000000001</c:v>
                </c:pt>
                <c:pt idx="40683">
                  <c:v>12.118886</c:v>
                </c:pt>
                <c:pt idx="40684">
                  <c:v>12.121760999999999</c:v>
                </c:pt>
                <c:pt idx="40685">
                  <c:v>12.118105999999999</c:v>
                </c:pt>
                <c:pt idx="40686">
                  <c:v>12.116745999999999</c:v>
                </c:pt>
                <c:pt idx="40687">
                  <c:v>12.117013999999999</c:v>
                </c:pt>
                <c:pt idx="40688">
                  <c:v>12.113443</c:v>
                </c:pt>
                <c:pt idx="40689">
                  <c:v>12.114715</c:v>
                </c:pt>
                <c:pt idx="40690">
                  <c:v>12.120274</c:v>
                </c:pt>
                <c:pt idx="40691">
                  <c:v>12.120047</c:v>
                </c:pt>
                <c:pt idx="40692">
                  <c:v>12.115902</c:v>
                </c:pt>
                <c:pt idx="40693">
                  <c:v>12.111715</c:v>
                </c:pt>
                <c:pt idx="40694">
                  <c:v>12.111642</c:v>
                </c:pt>
                <c:pt idx="40695">
                  <c:v>12.114934999999999</c:v>
                </c:pt>
                <c:pt idx="40696">
                  <c:v>12.116565</c:v>
                </c:pt>
                <c:pt idx="40697">
                  <c:v>12.118918000000001</c:v>
                </c:pt>
                <c:pt idx="40698">
                  <c:v>12.11908</c:v>
                </c:pt>
                <c:pt idx="40699">
                  <c:v>12.117184999999999</c:v>
                </c:pt>
                <c:pt idx="40700">
                  <c:v>12.122521000000001</c:v>
                </c:pt>
                <c:pt idx="40701">
                  <c:v>12.13029</c:v>
                </c:pt>
                <c:pt idx="40702">
                  <c:v>12.128622</c:v>
                </c:pt>
                <c:pt idx="40703">
                  <c:v>12.122636999999999</c:v>
                </c:pt>
                <c:pt idx="40704">
                  <c:v>12.121528</c:v>
                </c:pt>
                <c:pt idx="40705">
                  <c:v>12.123059</c:v>
                </c:pt>
                <c:pt idx="40706">
                  <c:v>12.123818999999999</c:v>
                </c:pt>
                <c:pt idx="40707">
                  <c:v>12.119844000000001</c:v>
                </c:pt>
                <c:pt idx="40708">
                  <c:v>12.113796000000001</c:v>
                </c:pt>
                <c:pt idx="40709">
                  <c:v>12.118145</c:v>
                </c:pt>
                <c:pt idx="40710">
                  <c:v>12.120343</c:v>
                </c:pt>
                <c:pt idx="40711">
                  <c:v>12.114451000000001</c:v>
                </c:pt>
                <c:pt idx="40712">
                  <c:v>12.115005</c:v>
                </c:pt>
                <c:pt idx="40713">
                  <c:v>12.116944999999999</c:v>
                </c:pt>
                <c:pt idx="40714">
                  <c:v>12.112690000000001</c:v>
                </c:pt>
                <c:pt idx="40715">
                  <c:v>12.11045</c:v>
                </c:pt>
                <c:pt idx="40716">
                  <c:v>12.113918</c:v>
                </c:pt>
                <c:pt idx="40717">
                  <c:v>12.115709000000001</c:v>
                </c:pt>
                <c:pt idx="40718">
                  <c:v>12.115686</c:v>
                </c:pt>
                <c:pt idx="40719">
                  <c:v>12.119541</c:v>
                </c:pt>
                <c:pt idx="40720">
                  <c:v>12.123500999999999</c:v>
                </c:pt>
                <c:pt idx="40721">
                  <c:v>12.126621</c:v>
                </c:pt>
                <c:pt idx="40722">
                  <c:v>12.130815</c:v>
                </c:pt>
                <c:pt idx="40723">
                  <c:v>12.131335999999999</c:v>
                </c:pt>
                <c:pt idx="40724">
                  <c:v>12.126385000000001</c:v>
                </c:pt>
                <c:pt idx="40725">
                  <c:v>12.12679</c:v>
                </c:pt>
                <c:pt idx="40726">
                  <c:v>12.128966999999999</c:v>
                </c:pt>
                <c:pt idx="40727">
                  <c:v>12.127958</c:v>
                </c:pt>
                <c:pt idx="40728">
                  <c:v>12.128368999999999</c:v>
                </c:pt>
                <c:pt idx="40729">
                  <c:v>12.12829</c:v>
                </c:pt>
                <c:pt idx="40730">
                  <c:v>12.128272000000001</c:v>
                </c:pt>
                <c:pt idx="40731">
                  <c:v>12.127337000000001</c:v>
                </c:pt>
                <c:pt idx="40732">
                  <c:v>12.126804</c:v>
                </c:pt>
                <c:pt idx="40733">
                  <c:v>12.132424</c:v>
                </c:pt>
                <c:pt idx="40734">
                  <c:v>12.135901</c:v>
                </c:pt>
                <c:pt idx="40735">
                  <c:v>12.127954000000001</c:v>
                </c:pt>
                <c:pt idx="40736">
                  <c:v>12.123408</c:v>
                </c:pt>
                <c:pt idx="40737">
                  <c:v>12.130497999999999</c:v>
                </c:pt>
                <c:pt idx="40738">
                  <c:v>12.133595</c:v>
                </c:pt>
                <c:pt idx="40739">
                  <c:v>12.132906999999999</c:v>
                </c:pt>
                <c:pt idx="40740">
                  <c:v>12.142503</c:v>
                </c:pt>
                <c:pt idx="40741">
                  <c:v>12.147919999999999</c:v>
                </c:pt>
                <c:pt idx="40742">
                  <c:v>12.138963</c:v>
                </c:pt>
                <c:pt idx="40743">
                  <c:v>12.138773</c:v>
                </c:pt>
                <c:pt idx="40744">
                  <c:v>12.143651</c:v>
                </c:pt>
                <c:pt idx="40745">
                  <c:v>12.136937</c:v>
                </c:pt>
                <c:pt idx="40746">
                  <c:v>12.135094</c:v>
                </c:pt>
                <c:pt idx="40747">
                  <c:v>12.142571999999999</c:v>
                </c:pt>
                <c:pt idx="40748">
                  <c:v>12.141235999999999</c:v>
                </c:pt>
                <c:pt idx="40749">
                  <c:v>12.133126000000001</c:v>
                </c:pt>
                <c:pt idx="40750">
                  <c:v>12.131634</c:v>
                </c:pt>
                <c:pt idx="40751">
                  <c:v>12.132725000000001</c:v>
                </c:pt>
                <c:pt idx="40752">
                  <c:v>12.133421</c:v>
                </c:pt>
                <c:pt idx="40753">
                  <c:v>12.137155999999999</c:v>
                </c:pt>
                <c:pt idx="40754">
                  <c:v>12.138782000000001</c:v>
                </c:pt>
                <c:pt idx="40755">
                  <c:v>12.138209</c:v>
                </c:pt>
                <c:pt idx="40756">
                  <c:v>12.138780000000001</c:v>
                </c:pt>
                <c:pt idx="40757">
                  <c:v>12.137327000000001</c:v>
                </c:pt>
                <c:pt idx="40758">
                  <c:v>12.134783000000001</c:v>
                </c:pt>
                <c:pt idx="40759">
                  <c:v>12.134185</c:v>
                </c:pt>
                <c:pt idx="40760">
                  <c:v>12.134204</c:v>
                </c:pt>
                <c:pt idx="40761">
                  <c:v>12.136189</c:v>
                </c:pt>
                <c:pt idx="40762">
                  <c:v>12.135566000000001</c:v>
                </c:pt>
                <c:pt idx="40763">
                  <c:v>12.131536000000001</c:v>
                </c:pt>
                <c:pt idx="40764">
                  <c:v>12.134133</c:v>
                </c:pt>
                <c:pt idx="40765">
                  <c:v>12.138108000000001</c:v>
                </c:pt>
                <c:pt idx="40766">
                  <c:v>12.136861</c:v>
                </c:pt>
                <c:pt idx="40767">
                  <c:v>12.135645999999999</c:v>
                </c:pt>
                <c:pt idx="40768">
                  <c:v>12.132379999999999</c:v>
                </c:pt>
                <c:pt idx="40769">
                  <c:v>12.132851</c:v>
                </c:pt>
                <c:pt idx="40770">
                  <c:v>12.137051</c:v>
                </c:pt>
                <c:pt idx="40771">
                  <c:v>12.132595</c:v>
                </c:pt>
                <c:pt idx="40772">
                  <c:v>12.127485</c:v>
                </c:pt>
                <c:pt idx="40773">
                  <c:v>12.130474</c:v>
                </c:pt>
                <c:pt idx="40774">
                  <c:v>12.133374</c:v>
                </c:pt>
                <c:pt idx="40775">
                  <c:v>12.132379</c:v>
                </c:pt>
                <c:pt idx="40776">
                  <c:v>12.131119</c:v>
                </c:pt>
                <c:pt idx="40777">
                  <c:v>12.129091000000001</c:v>
                </c:pt>
                <c:pt idx="40778">
                  <c:v>12.130575</c:v>
                </c:pt>
                <c:pt idx="40779">
                  <c:v>12.134726000000001</c:v>
                </c:pt>
                <c:pt idx="40780">
                  <c:v>12.133398</c:v>
                </c:pt>
                <c:pt idx="40781">
                  <c:v>12.135804</c:v>
                </c:pt>
                <c:pt idx="40782">
                  <c:v>12.144992999999999</c:v>
                </c:pt>
                <c:pt idx="40783">
                  <c:v>12.146058</c:v>
                </c:pt>
                <c:pt idx="40784">
                  <c:v>12.142374</c:v>
                </c:pt>
                <c:pt idx="40785">
                  <c:v>12.144596</c:v>
                </c:pt>
                <c:pt idx="40786">
                  <c:v>12.151389999999999</c:v>
                </c:pt>
                <c:pt idx="40787">
                  <c:v>12.152459</c:v>
                </c:pt>
                <c:pt idx="40788">
                  <c:v>12.146110999999999</c:v>
                </c:pt>
                <c:pt idx="40789">
                  <c:v>12.147769</c:v>
                </c:pt>
                <c:pt idx="40790">
                  <c:v>12.150978</c:v>
                </c:pt>
                <c:pt idx="40791">
                  <c:v>12.145725000000001</c:v>
                </c:pt>
                <c:pt idx="40792">
                  <c:v>12.141714</c:v>
                </c:pt>
                <c:pt idx="40793">
                  <c:v>12.141311999999999</c:v>
                </c:pt>
                <c:pt idx="40794">
                  <c:v>12.139438999999999</c:v>
                </c:pt>
                <c:pt idx="40795">
                  <c:v>12.136341</c:v>
                </c:pt>
                <c:pt idx="40796">
                  <c:v>12.139099</c:v>
                </c:pt>
                <c:pt idx="40797">
                  <c:v>12.144005</c:v>
                </c:pt>
                <c:pt idx="40798">
                  <c:v>12.141578000000001</c:v>
                </c:pt>
                <c:pt idx="40799">
                  <c:v>12.136274999999999</c:v>
                </c:pt>
                <c:pt idx="40800">
                  <c:v>12.136132999999999</c:v>
                </c:pt>
                <c:pt idx="40801">
                  <c:v>12.139028</c:v>
                </c:pt>
                <c:pt idx="40802">
                  <c:v>12.139298</c:v>
                </c:pt>
                <c:pt idx="40803">
                  <c:v>12.137650000000001</c:v>
                </c:pt>
                <c:pt idx="40804">
                  <c:v>12.13743</c:v>
                </c:pt>
                <c:pt idx="40805">
                  <c:v>12.140167</c:v>
                </c:pt>
                <c:pt idx="40806">
                  <c:v>12.140332000000001</c:v>
                </c:pt>
                <c:pt idx="40807">
                  <c:v>12.140166000000001</c:v>
                </c:pt>
                <c:pt idx="40808">
                  <c:v>12.14217</c:v>
                </c:pt>
                <c:pt idx="40809">
                  <c:v>12.138055</c:v>
                </c:pt>
                <c:pt idx="40810">
                  <c:v>12.135111</c:v>
                </c:pt>
                <c:pt idx="40811">
                  <c:v>12.141434</c:v>
                </c:pt>
                <c:pt idx="40812">
                  <c:v>12.144403000000001</c:v>
                </c:pt>
                <c:pt idx="40813">
                  <c:v>12.139097</c:v>
                </c:pt>
                <c:pt idx="40814">
                  <c:v>12.139887</c:v>
                </c:pt>
                <c:pt idx="40815">
                  <c:v>12.142726</c:v>
                </c:pt>
                <c:pt idx="40816">
                  <c:v>12.138025000000001</c:v>
                </c:pt>
                <c:pt idx="40817">
                  <c:v>12.138629999999999</c:v>
                </c:pt>
                <c:pt idx="40818">
                  <c:v>12.143129999999999</c:v>
                </c:pt>
                <c:pt idx="40819">
                  <c:v>12.141624999999999</c:v>
                </c:pt>
                <c:pt idx="40820">
                  <c:v>12.139403</c:v>
                </c:pt>
                <c:pt idx="40821">
                  <c:v>12.138089000000001</c:v>
                </c:pt>
                <c:pt idx="40822">
                  <c:v>12.138487</c:v>
                </c:pt>
                <c:pt idx="40823">
                  <c:v>12.147640000000001</c:v>
                </c:pt>
                <c:pt idx="40824">
                  <c:v>12.152234</c:v>
                </c:pt>
                <c:pt idx="40825">
                  <c:v>12.150382</c:v>
                </c:pt>
                <c:pt idx="40826">
                  <c:v>12.155036000000001</c:v>
                </c:pt>
                <c:pt idx="40827">
                  <c:v>12.156167</c:v>
                </c:pt>
                <c:pt idx="40828">
                  <c:v>12.151942</c:v>
                </c:pt>
                <c:pt idx="40829">
                  <c:v>12.152533</c:v>
                </c:pt>
                <c:pt idx="40830">
                  <c:v>12.155813999999999</c:v>
                </c:pt>
                <c:pt idx="40831">
                  <c:v>12.155355</c:v>
                </c:pt>
                <c:pt idx="40832">
                  <c:v>12.152785</c:v>
                </c:pt>
                <c:pt idx="40833">
                  <c:v>12.151064</c:v>
                </c:pt>
                <c:pt idx="40834">
                  <c:v>12.149474</c:v>
                </c:pt>
                <c:pt idx="40835">
                  <c:v>12.151066999999999</c:v>
                </c:pt>
                <c:pt idx="40836">
                  <c:v>12.151617</c:v>
                </c:pt>
                <c:pt idx="40837">
                  <c:v>12.149789</c:v>
                </c:pt>
                <c:pt idx="40838">
                  <c:v>12.150036</c:v>
                </c:pt>
                <c:pt idx="40839">
                  <c:v>12.149423000000001</c:v>
                </c:pt>
                <c:pt idx="40840">
                  <c:v>12.146165</c:v>
                </c:pt>
                <c:pt idx="40841">
                  <c:v>12.145455999999999</c:v>
                </c:pt>
                <c:pt idx="40842">
                  <c:v>12.151152</c:v>
                </c:pt>
                <c:pt idx="40843">
                  <c:v>12.153224</c:v>
                </c:pt>
                <c:pt idx="40844">
                  <c:v>12.147142000000001</c:v>
                </c:pt>
                <c:pt idx="40845">
                  <c:v>12.148564</c:v>
                </c:pt>
                <c:pt idx="40846">
                  <c:v>12.157304</c:v>
                </c:pt>
                <c:pt idx="40847">
                  <c:v>12.157565</c:v>
                </c:pt>
                <c:pt idx="40848">
                  <c:v>12.152631</c:v>
                </c:pt>
                <c:pt idx="40849">
                  <c:v>12.151811</c:v>
                </c:pt>
                <c:pt idx="40850">
                  <c:v>12.154605</c:v>
                </c:pt>
                <c:pt idx="40851">
                  <c:v>12.157258000000001</c:v>
                </c:pt>
                <c:pt idx="40852">
                  <c:v>12.155146</c:v>
                </c:pt>
                <c:pt idx="40853">
                  <c:v>12.153131</c:v>
                </c:pt>
                <c:pt idx="40854">
                  <c:v>12.156629000000001</c:v>
                </c:pt>
                <c:pt idx="40855">
                  <c:v>12.157111</c:v>
                </c:pt>
                <c:pt idx="40856">
                  <c:v>12.154113000000001</c:v>
                </c:pt>
                <c:pt idx="40857">
                  <c:v>12.15405</c:v>
                </c:pt>
                <c:pt idx="40858">
                  <c:v>12.154324000000001</c:v>
                </c:pt>
                <c:pt idx="40859">
                  <c:v>12.155676</c:v>
                </c:pt>
                <c:pt idx="40860">
                  <c:v>12.158465</c:v>
                </c:pt>
                <c:pt idx="40861">
                  <c:v>12.159234</c:v>
                </c:pt>
                <c:pt idx="40862">
                  <c:v>12.15864</c:v>
                </c:pt>
                <c:pt idx="40863">
                  <c:v>12.15705</c:v>
                </c:pt>
                <c:pt idx="40864">
                  <c:v>12.156692</c:v>
                </c:pt>
                <c:pt idx="40865">
                  <c:v>12.155203999999999</c:v>
                </c:pt>
                <c:pt idx="40866">
                  <c:v>12.152279999999999</c:v>
                </c:pt>
                <c:pt idx="40867">
                  <c:v>12.156507</c:v>
                </c:pt>
                <c:pt idx="40868">
                  <c:v>12.158866</c:v>
                </c:pt>
                <c:pt idx="40869">
                  <c:v>12.158295000000001</c:v>
                </c:pt>
                <c:pt idx="40870">
                  <c:v>12.163023000000001</c:v>
                </c:pt>
                <c:pt idx="40871">
                  <c:v>12.163587</c:v>
                </c:pt>
                <c:pt idx="40872">
                  <c:v>12.164291</c:v>
                </c:pt>
                <c:pt idx="40873">
                  <c:v>12.167261</c:v>
                </c:pt>
                <c:pt idx="40874">
                  <c:v>12.167526000000001</c:v>
                </c:pt>
                <c:pt idx="40875">
                  <c:v>12.166567000000001</c:v>
                </c:pt>
                <c:pt idx="40876">
                  <c:v>12.163970000000001</c:v>
                </c:pt>
                <c:pt idx="40877">
                  <c:v>12.166195</c:v>
                </c:pt>
                <c:pt idx="40878">
                  <c:v>12.169953</c:v>
                </c:pt>
                <c:pt idx="40879">
                  <c:v>12.166950999999999</c:v>
                </c:pt>
                <c:pt idx="40880">
                  <c:v>12.163715</c:v>
                </c:pt>
                <c:pt idx="40881">
                  <c:v>12.164498</c:v>
                </c:pt>
                <c:pt idx="40882">
                  <c:v>12.164942999999999</c:v>
                </c:pt>
                <c:pt idx="40883">
                  <c:v>12.162345</c:v>
                </c:pt>
                <c:pt idx="40884">
                  <c:v>12.162058</c:v>
                </c:pt>
                <c:pt idx="40885">
                  <c:v>12.161839000000001</c:v>
                </c:pt>
                <c:pt idx="40886">
                  <c:v>12.160793</c:v>
                </c:pt>
                <c:pt idx="40887">
                  <c:v>12.164736</c:v>
                </c:pt>
                <c:pt idx="40888">
                  <c:v>12.160693999999999</c:v>
                </c:pt>
                <c:pt idx="40889">
                  <c:v>12.154235999999999</c:v>
                </c:pt>
                <c:pt idx="40890">
                  <c:v>12.161284999999999</c:v>
                </c:pt>
                <c:pt idx="40891">
                  <c:v>12.168087999999999</c:v>
                </c:pt>
                <c:pt idx="40892">
                  <c:v>12.165187</c:v>
                </c:pt>
                <c:pt idx="40893">
                  <c:v>12.163273</c:v>
                </c:pt>
                <c:pt idx="40894">
                  <c:v>12.163190999999999</c:v>
                </c:pt>
                <c:pt idx="40895">
                  <c:v>12.163423</c:v>
                </c:pt>
                <c:pt idx="40896">
                  <c:v>12.166206000000001</c:v>
                </c:pt>
                <c:pt idx="40897">
                  <c:v>12.161110000000001</c:v>
                </c:pt>
                <c:pt idx="40898">
                  <c:v>12.159048</c:v>
                </c:pt>
                <c:pt idx="40899">
                  <c:v>12.168875</c:v>
                </c:pt>
                <c:pt idx="40900">
                  <c:v>12.167717</c:v>
                </c:pt>
                <c:pt idx="40901">
                  <c:v>12.161394</c:v>
                </c:pt>
                <c:pt idx="40902">
                  <c:v>12.166611</c:v>
                </c:pt>
                <c:pt idx="40903">
                  <c:v>12.167577</c:v>
                </c:pt>
                <c:pt idx="40904">
                  <c:v>12.161842999999999</c:v>
                </c:pt>
                <c:pt idx="40905">
                  <c:v>12.165359</c:v>
                </c:pt>
                <c:pt idx="40906">
                  <c:v>12.172036</c:v>
                </c:pt>
                <c:pt idx="40907">
                  <c:v>12.169377000000001</c:v>
                </c:pt>
                <c:pt idx="40908">
                  <c:v>12.167009</c:v>
                </c:pt>
                <c:pt idx="40909">
                  <c:v>12.171409000000001</c:v>
                </c:pt>
                <c:pt idx="40910">
                  <c:v>12.172675</c:v>
                </c:pt>
                <c:pt idx="40911">
                  <c:v>12.171868999999999</c:v>
                </c:pt>
                <c:pt idx="40912">
                  <c:v>12.172454999999999</c:v>
                </c:pt>
                <c:pt idx="40913">
                  <c:v>12.170799000000001</c:v>
                </c:pt>
                <c:pt idx="40914">
                  <c:v>12.171244</c:v>
                </c:pt>
                <c:pt idx="40915">
                  <c:v>12.172950999999999</c:v>
                </c:pt>
                <c:pt idx="40916">
                  <c:v>12.172176</c:v>
                </c:pt>
                <c:pt idx="40917">
                  <c:v>12.175088000000001</c:v>
                </c:pt>
                <c:pt idx="40918">
                  <c:v>12.179651</c:v>
                </c:pt>
                <c:pt idx="40919">
                  <c:v>12.179708</c:v>
                </c:pt>
                <c:pt idx="40920">
                  <c:v>12.179287</c:v>
                </c:pt>
                <c:pt idx="40921">
                  <c:v>12.180809999999999</c:v>
                </c:pt>
                <c:pt idx="40922">
                  <c:v>12.176555</c:v>
                </c:pt>
                <c:pt idx="40923">
                  <c:v>12.176584999999999</c:v>
                </c:pt>
                <c:pt idx="40924">
                  <c:v>12.183814999999999</c:v>
                </c:pt>
                <c:pt idx="40925">
                  <c:v>12.184138000000001</c:v>
                </c:pt>
                <c:pt idx="40926">
                  <c:v>12.181756999999999</c:v>
                </c:pt>
                <c:pt idx="40927">
                  <c:v>12.179702000000001</c:v>
                </c:pt>
                <c:pt idx="40928">
                  <c:v>12.173365</c:v>
                </c:pt>
                <c:pt idx="40929">
                  <c:v>12.166365000000001</c:v>
                </c:pt>
                <c:pt idx="40930">
                  <c:v>12.170254999999999</c:v>
                </c:pt>
                <c:pt idx="40931">
                  <c:v>12.176026999999999</c:v>
                </c:pt>
                <c:pt idx="40932">
                  <c:v>12.173522999999999</c:v>
                </c:pt>
                <c:pt idx="40933">
                  <c:v>12.174136000000001</c:v>
                </c:pt>
                <c:pt idx="40934">
                  <c:v>12.179249</c:v>
                </c:pt>
                <c:pt idx="40935">
                  <c:v>12.177015000000001</c:v>
                </c:pt>
                <c:pt idx="40936">
                  <c:v>12.170578000000001</c:v>
                </c:pt>
                <c:pt idx="40937">
                  <c:v>12.170489999999999</c:v>
                </c:pt>
                <c:pt idx="40938">
                  <c:v>12.170842</c:v>
                </c:pt>
                <c:pt idx="40939">
                  <c:v>12.164427999999999</c:v>
                </c:pt>
                <c:pt idx="40940">
                  <c:v>12.163964</c:v>
                </c:pt>
                <c:pt idx="40941">
                  <c:v>12.171162000000001</c:v>
                </c:pt>
                <c:pt idx="40942">
                  <c:v>12.172563999999999</c:v>
                </c:pt>
                <c:pt idx="40943">
                  <c:v>12.169676000000001</c:v>
                </c:pt>
                <c:pt idx="40944">
                  <c:v>12.168722000000001</c:v>
                </c:pt>
                <c:pt idx="40945">
                  <c:v>12.169306000000001</c:v>
                </c:pt>
                <c:pt idx="40946">
                  <c:v>12.17221</c:v>
                </c:pt>
                <c:pt idx="40947">
                  <c:v>12.177155000000001</c:v>
                </c:pt>
                <c:pt idx="40948">
                  <c:v>12.179182000000001</c:v>
                </c:pt>
                <c:pt idx="40949">
                  <c:v>12.176997</c:v>
                </c:pt>
                <c:pt idx="40950">
                  <c:v>12.175995</c:v>
                </c:pt>
                <c:pt idx="40951">
                  <c:v>12.177312000000001</c:v>
                </c:pt>
                <c:pt idx="40952">
                  <c:v>12.178318000000001</c:v>
                </c:pt>
                <c:pt idx="40953">
                  <c:v>12.179057</c:v>
                </c:pt>
                <c:pt idx="40954">
                  <c:v>12.181267</c:v>
                </c:pt>
                <c:pt idx="40955">
                  <c:v>12.184385000000001</c:v>
                </c:pt>
                <c:pt idx="40956">
                  <c:v>12.187498</c:v>
                </c:pt>
                <c:pt idx="40957">
                  <c:v>12.187851</c:v>
                </c:pt>
                <c:pt idx="40958">
                  <c:v>12.185827</c:v>
                </c:pt>
                <c:pt idx="40959">
                  <c:v>12.183956</c:v>
                </c:pt>
                <c:pt idx="40960">
                  <c:v>12.185460000000001</c:v>
                </c:pt>
                <c:pt idx="40961">
                  <c:v>12.185874999999999</c:v>
                </c:pt>
                <c:pt idx="40962">
                  <c:v>12.183807</c:v>
                </c:pt>
                <c:pt idx="40963">
                  <c:v>12.182212</c:v>
                </c:pt>
                <c:pt idx="40964">
                  <c:v>12.180118999999999</c:v>
                </c:pt>
                <c:pt idx="40965">
                  <c:v>12.179128</c:v>
                </c:pt>
                <c:pt idx="40966">
                  <c:v>12.183598999999999</c:v>
                </c:pt>
                <c:pt idx="40967">
                  <c:v>12.187128</c:v>
                </c:pt>
                <c:pt idx="40968">
                  <c:v>12.184885</c:v>
                </c:pt>
                <c:pt idx="40969">
                  <c:v>12.182169</c:v>
                </c:pt>
                <c:pt idx="40970">
                  <c:v>12.182834</c:v>
                </c:pt>
                <c:pt idx="40971">
                  <c:v>12.184645</c:v>
                </c:pt>
                <c:pt idx="40972">
                  <c:v>12.186512</c:v>
                </c:pt>
                <c:pt idx="40973">
                  <c:v>12.190181000000001</c:v>
                </c:pt>
                <c:pt idx="40974">
                  <c:v>12.190296</c:v>
                </c:pt>
                <c:pt idx="40975">
                  <c:v>12.185047000000001</c:v>
                </c:pt>
                <c:pt idx="40976">
                  <c:v>12.181265</c:v>
                </c:pt>
                <c:pt idx="40977">
                  <c:v>12.181098</c:v>
                </c:pt>
                <c:pt idx="40978">
                  <c:v>12.18478</c:v>
                </c:pt>
                <c:pt idx="40979">
                  <c:v>12.187571999999999</c:v>
                </c:pt>
                <c:pt idx="40980">
                  <c:v>12.184595</c:v>
                </c:pt>
                <c:pt idx="40981">
                  <c:v>12.183305000000001</c:v>
                </c:pt>
                <c:pt idx="40982">
                  <c:v>12.183711000000001</c:v>
                </c:pt>
                <c:pt idx="40983">
                  <c:v>12.181346</c:v>
                </c:pt>
                <c:pt idx="40984">
                  <c:v>12.186458999999999</c:v>
                </c:pt>
                <c:pt idx="40985">
                  <c:v>12.188414</c:v>
                </c:pt>
                <c:pt idx="40986">
                  <c:v>12.182370000000001</c:v>
                </c:pt>
                <c:pt idx="40987">
                  <c:v>12.184445999999999</c:v>
                </c:pt>
                <c:pt idx="40988">
                  <c:v>12.191134</c:v>
                </c:pt>
                <c:pt idx="40989">
                  <c:v>12.193581</c:v>
                </c:pt>
                <c:pt idx="40990">
                  <c:v>12.188368000000001</c:v>
                </c:pt>
                <c:pt idx="40991">
                  <c:v>12.190962000000001</c:v>
                </c:pt>
                <c:pt idx="40992">
                  <c:v>12.203271000000001</c:v>
                </c:pt>
                <c:pt idx="40993">
                  <c:v>12.203023</c:v>
                </c:pt>
                <c:pt idx="40994">
                  <c:v>12.198188</c:v>
                </c:pt>
                <c:pt idx="40995">
                  <c:v>12.202491999999999</c:v>
                </c:pt>
                <c:pt idx="40996">
                  <c:v>12.204957</c:v>
                </c:pt>
                <c:pt idx="40997">
                  <c:v>12.200189999999999</c:v>
                </c:pt>
                <c:pt idx="40998">
                  <c:v>12.196672</c:v>
                </c:pt>
                <c:pt idx="40999">
                  <c:v>12.196795</c:v>
                </c:pt>
                <c:pt idx="41000">
                  <c:v>12.196714</c:v>
                </c:pt>
                <c:pt idx="41001">
                  <c:v>12.195876</c:v>
                </c:pt>
                <c:pt idx="41002">
                  <c:v>12.194118</c:v>
                </c:pt>
                <c:pt idx="41003">
                  <c:v>12.193362</c:v>
                </c:pt>
                <c:pt idx="41004">
                  <c:v>12.196762</c:v>
                </c:pt>
                <c:pt idx="41005">
                  <c:v>12.198192000000001</c:v>
                </c:pt>
                <c:pt idx="41006">
                  <c:v>12.194716</c:v>
                </c:pt>
                <c:pt idx="41007">
                  <c:v>12.19379</c:v>
                </c:pt>
                <c:pt idx="41008">
                  <c:v>12.195221999999999</c:v>
                </c:pt>
                <c:pt idx="41009">
                  <c:v>12.194074000000001</c:v>
                </c:pt>
                <c:pt idx="41010">
                  <c:v>12.193095</c:v>
                </c:pt>
                <c:pt idx="41011">
                  <c:v>12.192990999999999</c:v>
                </c:pt>
                <c:pt idx="41012">
                  <c:v>12.192261</c:v>
                </c:pt>
                <c:pt idx="41013">
                  <c:v>12.194787</c:v>
                </c:pt>
                <c:pt idx="41014">
                  <c:v>12.195830000000001</c:v>
                </c:pt>
                <c:pt idx="41015">
                  <c:v>12.194713</c:v>
                </c:pt>
                <c:pt idx="41016">
                  <c:v>12.197445</c:v>
                </c:pt>
                <c:pt idx="41017">
                  <c:v>12.202591</c:v>
                </c:pt>
                <c:pt idx="41018">
                  <c:v>12.207998999999999</c:v>
                </c:pt>
                <c:pt idx="41019">
                  <c:v>12.205563</c:v>
                </c:pt>
                <c:pt idx="41020">
                  <c:v>12.200561</c:v>
                </c:pt>
                <c:pt idx="41021">
                  <c:v>12.201651</c:v>
                </c:pt>
                <c:pt idx="41022">
                  <c:v>12.203021</c:v>
                </c:pt>
                <c:pt idx="41023">
                  <c:v>12.203564999999999</c:v>
                </c:pt>
                <c:pt idx="41024">
                  <c:v>12.204242000000001</c:v>
                </c:pt>
                <c:pt idx="41025">
                  <c:v>12.201282000000001</c:v>
                </c:pt>
                <c:pt idx="41026">
                  <c:v>12.199355000000001</c:v>
                </c:pt>
                <c:pt idx="41027">
                  <c:v>12.202635000000001</c:v>
                </c:pt>
                <c:pt idx="41028">
                  <c:v>12.207125</c:v>
                </c:pt>
                <c:pt idx="41029">
                  <c:v>12.203173</c:v>
                </c:pt>
                <c:pt idx="41030">
                  <c:v>12.198577999999999</c:v>
                </c:pt>
                <c:pt idx="41031">
                  <c:v>12.200003000000001</c:v>
                </c:pt>
                <c:pt idx="41032">
                  <c:v>12.202456</c:v>
                </c:pt>
                <c:pt idx="41033">
                  <c:v>12.202628000000001</c:v>
                </c:pt>
                <c:pt idx="41034">
                  <c:v>12.200899</c:v>
                </c:pt>
                <c:pt idx="41035">
                  <c:v>12.200132999999999</c:v>
                </c:pt>
                <c:pt idx="41036">
                  <c:v>12.201449999999999</c:v>
                </c:pt>
                <c:pt idx="41037">
                  <c:v>12.203010000000001</c:v>
                </c:pt>
                <c:pt idx="41038">
                  <c:v>12.203139999999999</c:v>
                </c:pt>
                <c:pt idx="41039">
                  <c:v>12.202362000000001</c:v>
                </c:pt>
                <c:pt idx="41040">
                  <c:v>12.204132</c:v>
                </c:pt>
                <c:pt idx="41041">
                  <c:v>12.204934</c:v>
                </c:pt>
                <c:pt idx="41042">
                  <c:v>12.205107</c:v>
                </c:pt>
                <c:pt idx="41043">
                  <c:v>12.204351000000001</c:v>
                </c:pt>
                <c:pt idx="41044">
                  <c:v>12.203766999999999</c:v>
                </c:pt>
                <c:pt idx="41045">
                  <c:v>12.207509999999999</c:v>
                </c:pt>
                <c:pt idx="41046">
                  <c:v>12.206773999999999</c:v>
                </c:pt>
                <c:pt idx="41047">
                  <c:v>12.201062</c:v>
                </c:pt>
                <c:pt idx="41048">
                  <c:v>12.200006</c:v>
                </c:pt>
                <c:pt idx="41049">
                  <c:v>12.202399</c:v>
                </c:pt>
                <c:pt idx="41050">
                  <c:v>12.201769000000001</c:v>
                </c:pt>
                <c:pt idx="41051">
                  <c:v>12.200353</c:v>
                </c:pt>
                <c:pt idx="41052">
                  <c:v>12.200815</c:v>
                </c:pt>
                <c:pt idx="41053">
                  <c:v>12.202577</c:v>
                </c:pt>
                <c:pt idx="41054">
                  <c:v>12.207036</c:v>
                </c:pt>
                <c:pt idx="41055">
                  <c:v>12.208833</c:v>
                </c:pt>
                <c:pt idx="41056">
                  <c:v>12.207286</c:v>
                </c:pt>
                <c:pt idx="41057">
                  <c:v>12.210445</c:v>
                </c:pt>
                <c:pt idx="41058">
                  <c:v>12.213995000000001</c:v>
                </c:pt>
                <c:pt idx="41059">
                  <c:v>12.214612000000001</c:v>
                </c:pt>
                <c:pt idx="41060">
                  <c:v>12.220291</c:v>
                </c:pt>
                <c:pt idx="41061">
                  <c:v>12.223089</c:v>
                </c:pt>
                <c:pt idx="41062">
                  <c:v>12.219037</c:v>
                </c:pt>
                <c:pt idx="41063">
                  <c:v>12.216405999999999</c:v>
                </c:pt>
                <c:pt idx="41064">
                  <c:v>12.218348000000001</c:v>
                </c:pt>
                <c:pt idx="41065">
                  <c:v>12.218277</c:v>
                </c:pt>
                <c:pt idx="41066">
                  <c:v>12.213511</c:v>
                </c:pt>
                <c:pt idx="41067">
                  <c:v>12.213236</c:v>
                </c:pt>
                <c:pt idx="41068">
                  <c:v>12.21594</c:v>
                </c:pt>
                <c:pt idx="41069">
                  <c:v>12.214117</c:v>
                </c:pt>
                <c:pt idx="41070">
                  <c:v>12.212694000000001</c:v>
                </c:pt>
                <c:pt idx="41071">
                  <c:v>12.210027</c:v>
                </c:pt>
                <c:pt idx="41072">
                  <c:v>12.209232999999999</c:v>
                </c:pt>
                <c:pt idx="41073">
                  <c:v>12.211339000000001</c:v>
                </c:pt>
                <c:pt idx="41074">
                  <c:v>12.206189</c:v>
                </c:pt>
                <c:pt idx="41075">
                  <c:v>12.204117999999999</c:v>
                </c:pt>
                <c:pt idx="41076">
                  <c:v>12.210982</c:v>
                </c:pt>
                <c:pt idx="41077">
                  <c:v>12.213842</c:v>
                </c:pt>
                <c:pt idx="41078">
                  <c:v>12.211175000000001</c:v>
                </c:pt>
                <c:pt idx="41079">
                  <c:v>12.210905</c:v>
                </c:pt>
                <c:pt idx="41080">
                  <c:v>12.213993</c:v>
                </c:pt>
                <c:pt idx="41081">
                  <c:v>12.215681</c:v>
                </c:pt>
                <c:pt idx="41082">
                  <c:v>12.215816</c:v>
                </c:pt>
                <c:pt idx="41083">
                  <c:v>12.212911999999999</c:v>
                </c:pt>
                <c:pt idx="41084">
                  <c:v>12.210618999999999</c:v>
                </c:pt>
                <c:pt idx="41085">
                  <c:v>12.211814</c:v>
                </c:pt>
                <c:pt idx="41086">
                  <c:v>12.209882</c:v>
                </c:pt>
                <c:pt idx="41087">
                  <c:v>12.208674</c:v>
                </c:pt>
                <c:pt idx="41088">
                  <c:v>12.210685</c:v>
                </c:pt>
                <c:pt idx="41089">
                  <c:v>12.209878</c:v>
                </c:pt>
                <c:pt idx="41090">
                  <c:v>12.211501999999999</c:v>
                </c:pt>
                <c:pt idx="41091">
                  <c:v>12.214335</c:v>
                </c:pt>
                <c:pt idx="41092">
                  <c:v>12.211463</c:v>
                </c:pt>
                <c:pt idx="41093">
                  <c:v>12.208633000000001</c:v>
                </c:pt>
                <c:pt idx="41094">
                  <c:v>12.213328000000001</c:v>
                </c:pt>
                <c:pt idx="41095">
                  <c:v>12.221795</c:v>
                </c:pt>
                <c:pt idx="41096">
                  <c:v>12.228742</c:v>
                </c:pt>
                <c:pt idx="41097">
                  <c:v>12.230166000000001</c:v>
                </c:pt>
                <c:pt idx="41098">
                  <c:v>12.23038</c:v>
                </c:pt>
                <c:pt idx="41099">
                  <c:v>12.235818</c:v>
                </c:pt>
                <c:pt idx="41100">
                  <c:v>12.238265</c:v>
                </c:pt>
                <c:pt idx="41101">
                  <c:v>12.23301</c:v>
                </c:pt>
                <c:pt idx="41102">
                  <c:v>12.225676</c:v>
                </c:pt>
                <c:pt idx="41103">
                  <c:v>12.221956</c:v>
                </c:pt>
                <c:pt idx="41104">
                  <c:v>12.222393</c:v>
                </c:pt>
                <c:pt idx="41105">
                  <c:v>12.222934</c:v>
                </c:pt>
                <c:pt idx="41106">
                  <c:v>12.224596999999999</c:v>
                </c:pt>
                <c:pt idx="41107">
                  <c:v>12.225978</c:v>
                </c:pt>
                <c:pt idx="41108">
                  <c:v>12.22641</c:v>
                </c:pt>
                <c:pt idx="41109">
                  <c:v>12.222374</c:v>
                </c:pt>
                <c:pt idx="41110">
                  <c:v>12.218405000000001</c:v>
                </c:pt>
                <c:pt idx="41111">
                  <c:v>12.220523999999999</c:v>
                </c:pt>
                <c:pt idx="41112">
                  <c:v>12.222652</c:v>
                </c:pt>
                <c:pt idx="41113">
                  <c:v>12.222946</c:v>
                </c:pt>
                <c:pt idx="41114">
                  <c:v>12.223138000000001</c:v>
                </c:pt>
                <c:pt idx="41115">
                  <c:v>12.222408</c:v>
                </c:pt>
                <c:pt idx="41116">
                  <c:v>12.226858999999999</c:v>
                </c:pt>
                <c:pt idx="41117">
                  <c:v>12.231408999999999</c:v>
                </c:pt>
                <c:pt idx="41118">
                  <c:v>12.233184</c:v>
                </c:pt>
                <c:pt idx="41119">
                  <c:v>12.234693</c:v>
                </c:pt>
                <c:pt idx="41120">
                  <c:v>12.235319</c:v>
                </c:pt>
                <c:pt idx="41121">
                  <c:v>12.238035</c:v>
                </c:pt>
                <c:pt idx="41122">
                  <c:v>12.237927000000001</c:v>
                </c:pt>
                <c:pt idx="41123">
                  <c:v>12.233924999999999</c:v>
                </c:pt>
                <c:pt idx="41124">
                  <c:v>12.232379</c:v>
                </c:pt>
                <c:pt idx="41125">
                  <c:v>12.231104999999999</c:v>
                </c:pt>
                <c:pt idx="41126">
                  <c:v>12.231742000000001</c:v>
                </c:pt>
                <c:pt idx="41127">
                  <c:v>12.231095</c:v>
                </c:pt>
                <c:pt idx="41128">
                  <c:v>12.227933</c:v>
                </c:pt>
                <c:pt idx="41129">
                  <c:v>12.228588999999999</c:v>
                </c:pt>
                <c:pt idx="41130">
                  <c:v>12.231101000000001</c:v>
                </c:pt>
                <c:pt idx="41131">
                  <c:v>12.233466</c:v>
                </c:pt>
                <c:pt idx="41132">
                  <c:v>12.236689</c:v>
                </c:pt>
                <c:pt idx="41133">
                  <c:v>12.236253</c:v>
                </c:pt>
                <c:pt idx="41134">
                  <c:v>12.232637</c:v>
                </c:pt>
                <c:pt idx="41135">
                  <c:v>12.232277</c:v>
                </c:pt>
                <c:pt idx="41136">
                  <c:v>12.236331</c:v>
                </c:pt>
                <c:pt idx="41137">
                  <c:v>12.236082</c:v>
                </c:pt>
                <c:pt idx="41138">
                  <c:v>12.232245000000001</c:v>
                </c:pt>
                <c:pt idx="41139">
                  <c:v>12.230541000000001</c:v>
                </c:pt>
                <c:pt idx="41140">
                  <c:v>12.232707</c:v>
                </c:pt>
                <c:pt idx="41141">
                  <c:v>12.234263</c:v>
                </c:pt>
                <c:pt idx="41142">
                  <c:v>12.231472999999999</c:v>
                </c:pt>
                <c:pt idx="41143">
                  <c:v>12.228645999999999</c:v>
                </c:pt>
                <c:pt idx="41144">
                  <c:v>12.230805999999999</c:v>
                </c:pt>
                <c:pt idx="41145">
                  <c:v>12.232301</c:v>
                </c:pt>
                <c:pt idx="41146">
                  <c:v>12.231946000000001</c:v>
                </c:pt>
                <c:pt idx="41147">
                  <c:v>12.235645999999999</c:v>
                </c:pt>
                <c:pt idx="41148">
                  <c:v>12.238993000000001</c:v>
                </c:pt>
                <c:pt idx="41149">
                  <c:v>12.236057000000001</c:v>
                </c:pt>
                <c:pt idx="41150">
                  <c:v>12.238196</c:v>
                </c:pt>
                <c:pt idx="41151">
                  <c:v>12.239144</c:v>
                </c:pt>
                <c:pt idx="41152">
                  <c:v>12.237586</c:v>
                </c:pt>
                <c:pt idx="41153">
                  <c:v>12.242437000000001</c:v>
                </c:pt>
                <c:pt idx="41154">
                  <c:v>12.242672000000001</c:v>
                </c:pt>
                <c:pt idx="41155">
                  <c:v>12.239874</c:v>
                </c:pt>
                <c:pt idx="41156">
                  <c:v>12.242813999999999</c:v>
                </c:pt>
                <c:pt idx="41157">
                  <c:v>12.241892999999999</c:v>
                </c:pt>
                <c:pt idx="41158">
                  <c:v>12.235129000000001</c:v>
                </c:pt>
                <c:pt idx="41159">
                  <c:v>12.232746000000001</c:v>
                </c:pt>
                <c:pt idx="41160">
                  <c:v>12.236796999999999</c:v>
                </c:pt>
                <c:pt idx="41161">
                  <c:v>12.238381</c:v>
                </c:pt>
                <c:pt idx="41162">
                  <c:v>12.232956</c:v>
                </c:pt>
                <c:pt idx="41163">
                  <c:v>12.233204000000001</c:v>
                </c:pt>
                <c:pt idx="41164">
                  <c:v>12.244975</c:v>
                </c:pt>
                <c:pt idx="41165">
                  <c:v>12.249333999999999</c:v>
                </c:pt>
                <c:pt idx="41166">
                  <c:v>12.245977999999999</c:v>
                </c:pt>
                <c:pt idx="41167">
                  <c:v>12.249686000000001</c:v>
                </c:pt>
                <c:pt idx="41168">
                  <c:v>12.252601</c:v>
                </c:pt>
                <c:pt idx="41169">
                  <c:v>12.250686</c:v>
                </c:pt>
                <c:pt idx="41170">
                  <c:v>12.252477000000001</c:v>
                </c:pt>
                <c:pt idx="41171">
                  <c:v>12.252426</c:v>
                </c:pt>
                <c:pt idx="41172">
                  <c:v>12.247999</c:v>
                </c:pt>
                <c:pt idx="41173">
                  <c:v>12.248089</c:v>
                </c:pt>
                <c:pt idx="41174">
                  <c:v>12.251707</c:v>
                </c:pt>
                <c:pt idx="41175">
                  <c:v>12.250207</c:v>
                </c:pt>
                <c:pt idx="41176">
                  <c:v>12.246371</c:v>
                </c:pt>
                <c:pt idx="41177">
                  <c:v>12.248844999999999</c:v>
                </c:pt>
                <c:pt idx="41178">
                  <c:v>12.25037</c:v>
                </c:pt>
                <c:pt idx="41179">
                  <c:v>12.248756</c:v>
                </c:pt>
                <c:pt idx="41180">
                  <c:v>12.250584</c:v>
                </c:pt>
                <c:pt idx="41181">
                  <c:v>12.252969</c:v>
                </c:pt>
                <c:pt idx="41182">
                  <c:v>12.254293000000001</c:v>
                </c:pt>
                <c:pt idx="41183">
                  <c:v>12.255489000000001</c:v>
                </c:pt>
                <c:pt idx="41184">
                  <c:v>12.251787</c:v>
                </c:pt>
                <c:pt idx="41185">
                  <c:v>12.246148</c:v>
                </c:pt>
                <c:pt idx="41186">
                  <c:v>12.249152</c:v>
                </c:pt>
                <c:pt idx="41187">
                  <c:v>12.252198</c:v>
                </c:pt>
                <c:pt idx="41188">
                  <c:v>12.248436</c:v>
                </c:pt>
                <c:pt idx="41189">
                  <c:v>12.250662999999999</c:v>
                </c:pt>
                <c:pt idx="41190">
                  <c:v>12.254379</c:v>
                </c:pt>
                <c:pt idx="41191">
                  <c:v>12.250439999999999</c:v>
                </c:pt>
                <c:pt idx="41192">
                  <c:v>12.247769999999999</c:v>
                </c:pt>
                <c:pt idx="41193">
                  <c:v>12.250704000000001</c:v>
                </c:pt>
                <c:pt idx="41194">
                  <c:v>12.25141</c:v>
                </c:pt>
                <c:pt idx="41195">
                  <c:v>12.247522999999999</c:v>
                </c:pt>
                <c:pt idx="41196">
                  <c:v>12.245367</c:v>
                </c:pt>
                <c:pt idx="41197">
                  <c:v>12.247351999999999</c:v>
                </c:pt>
                <c:pt idx="41198">
                  <c:v>12.251469</c:v>
                </c:pt>
                <c:pt idx="41199">
                  <c:v>12.253126999999999</c:v>
                </c:pt>
                <c:pt idx="41200">
                  <c:v>12.251302000000001</c:v>
                </c:pt>
                <c:pt idx="41201">
                  <c:v>12.248645</c:v>
                </c:pt>
                <c:pt idx="41202">
                  <c:v>12.24775</c:v>
                </c:pt>
                <c:pt idx="41203">
                  <c:v>12.247159999999999</c:v>
                </c:pt>
                <c:pt idx="41204">
                  <c:v>12.249855</c:v>
                </c:pt>
                <c:pt idx="41205">
                  <c:v>12.254744000000001</c:v>
                </c:pt>
                <c:pt idx="41206">
                  <c:v>12.255233</c:v>
                </c:pt>
                <c:pt idx="41207">
                  <c:v>12.253961</c:v>
                </c:pt>
                <c:pt idx="41208">
                  <c:v>12.255174</c:v>
                </c:pt>
                <c:pt idx="41209">
                  <c:v>12.257644000000001</c:v>
                </c:pt>
                <c:pt idx="41210">
                  <c:v>12.257631999999999</c:v>
                </c:pt>
                <c:pt idx="41211">
                  <c:v>12.26079</c:v>
                </c:pt>
                <c:pt idx="41212">
                  <c:v>12.266764999999999</c:v>
                </c:pt>
                <c:pt idx="41213">
                  <c:v>12.264991</c:v>
                </c:pt>
                <c:pt idx="41214">
                  <c:v>12.261488</c:v>
                </c:pt>
                <c:pt idx="41215">
                  <c:v>12.262299000000001</c:v>
                </c:pt>
                <c:pt idx="41216">
                  <c:v>12.259175000000001</c:v>
                </c:pt>
                <c:pt idx="41217">
                  <c:v>12.255420000000001</c:v>
                </c:pt>
                <c:pt idx="41218">
                  <c:v>12.258055000000001</c:v>
                </c:pt>
                <c:pt idx="41219">
                  <c:v>12.259575999999999</c:v>
                </c:pt>
                <c:pt idx="41220">
                  <c:v>12.257206</c:v>
                </c:pt>
                <c:pt idx="41221">
                  <c:v>12.258194</c:v>
                </c:pt>
                <c:pt idx="41222">
                  <c:v>12.257883</c:v>
                </c:pt>
                <c:pt idx="41223">
                  <c:v>12.254868</c:v>
                </c:pt>
                <c:pt idx="41224">
                  <c:v>12.256337</c:v>
                </c:pt>
                <c:pt idx="41225">
                  <c:v>12.258894</c:v>
                </c:pt>
                <c:pt idx="41226">
                  <c:v>12.258794999999999</c:v>
                </c:pt>
                <c:pt idx="41227">
                  <c:v>12.256709000000001</c:v>
                </c:pt>
                <c:pt idx="41228">
                  <c:v>12.257097999999999</c:v>
                </c:pt>
                <c:pt idx="41229">
                  <c:v>12.258067</c:v>
                </c:pt>
                <c:pt idx="41230">
                  <c:v>12.259176999999999</c:v>
                </c:pt>
                <c:pt idx="41231">
                  <c:v>12.262376</c:v>
                </c:pt>
                <c:pt idx="41232">
                  <c:v>12.264290000000001</c:v>
                </c:pt>
                <c:pt idx="41233">
                  <c:v>12.263634</c:v>
                </c:pt>
                <c:pt idx="41234">
                  <c:v>12.262465000000001</c:v>
                </c:pt>
                <c:pt idx="41235">
                  <c:v>12.25966</c:v>
                </c:pt>
                <c:pt idx="41236">
                  <c:v>12.259285999999999</c:v>
                </c:pt>
                <c:pt idx="41237">
                  <c:v>12.262710999999999</c:v>
                </c:pt>
                <c:pt idx="41238">
                  <c:v>12.260539</c:v>
                </c:pt>
                <c:pt idx="41239">
                  <c:v>12.254728</c:v>
                </c:pt>
                <c:pt idx="41240">
                  <c:v>12.261851999999999</c:v>
                </c:pt>
                <c:pt idx="41241">
                  <c:v>12.271431</c:v>
                </c:pt>
                <c:pt idx="41242">
                  <c:v>12.267590999999999</c:v>
                </c:pt>
                <c:pt idx="41243">
                  <c:v>12.261988000000001</c:v>
                </c:pt>
                <c:pt idx="41244">
                  <c:v>12.266088999999999</c:v>
                </c:pt>
                <c:pt idx="41245">
                  <c:v>12.267906</c:v>
                </c:pt>
                <c:pt idx="41246">
                  <c:v>12.264049</c:v>
                </c:pt>
                <c:pt idx="41247">
                  <c:v>12.267638</c:v>
                </c:pt>
                <c:pt idx="41248">
                  <c:v>12.272584999999999</c:v>
                </c:pt>
                <c:pt idx="41249">
                  <c:v>12.270200000000001</c:v>
                </c:pt>
                <c:pt idx="41250">
                  <c:v>12.271075</c:v>
                </c:pt>
                <c:pt idx="41251">
                  <c:v>12.273939</c:v>
                </c:pt>
                <c:pt idx="41252">
                  <c:v>12.271280000000001</c:v>
                </c:pt>
                <c:pt idx="41253">
                  <c:v>12.268177</c:v>
                </c:pt>
                <c:pt idx="41254">
                  <c:v>12.267738</c:v>
                </c:pt>
                <c:pt idx="41255">
                  <c:v>12.269080000000001</c:v>
                </c:pt>
                <c:pt idx="41256">
                  <c:v>12.26829</c:v>
                </c:pt>
                <c:pt idx="41257">
                  <c:v>12.265371</c:v>
                </c:pt>
                <c:pt idx="41258">
                  <c:v>12.262739</c:v>
                </c:pt>
                <c:pt idx="41259">
                  <c:v>12.259879</c:v>
                </c:pt>
                <c:pt idx="41260">
                  <c:v>12.260227</c:v>
                </c:pt>
                <c:pt idx="41261">
                  <c:v>12.260773</c:v>
                </c:pt>
                <c:pt idx="41262">
                  <c:v>12.262669000000001</c:v>
                </c:pt>
                <c:pt idx="41263">
                  <c:v>12.263761000000001</c:v>
                </c:pt>
                <c:pt idx="41264">
                  <c:v>12.261526999999999</c:v>
                </c:pt>
                <c:pt idx="41265">
                  <c:v>12.262499</c:v>
                </c:pt>
                <c:pt idx="41266">
                  <c:v>12.263566000000001</c:v>
                </c:pt>
                <c:pt idx="41267">
                  <c:v>12.262340999999999</c:v>
                </c:pt>
                <c:pt idx="41268">
                  <c:v>12.264513000000001</c:v>
                </c:pt>
                <c:pt idx="41269">
                  <c:v>12.265344000000001</c:v>
                </c:pt>
                <c:pt idx="41270">
                  <c:v>12.264474999999999</c:v>
                </c:pt>
                <c:pt idx="41271">
                  <c:v>12.265568999999999</c:v>
                </c:pt>
                <c:pt idx="41272">
                  <c:v>12.266461</c:v>
                </c:pt>
                <c:pt idx="41273">
                  <c:v>12.268273000000001</c:v>
                </c:pt>
                <c:pt idx="41274">
                  <c:v>12.269838</c:v>
                </c:pt>
                <c:pt idx="41275">
                  <c:v>12.266166999999999</c:v>
                </c:pt>
                <c:pt idx="41276">
                  <c:v>12.262267</c:v>
                </c:pt>
                <c:pt idx="41277">
                  <c:v>12.263481000000001</c:v>
                </c:pt>
                <c:pt idx="41278">
                  <c:v>12.265248</c:v>
                </c:pt>
                <c:pt idx="41279">
                  <c:v>12.263059</c:v>
                </c:pt>
                <c:pt idx="41280">
                  <c:v>12.261381</c:v>
                </c:pt>
                <c:pt idx="41281">
                  <c:v>12.265354</c:v>
                </c:pt>
                <c:pt idx="41282">
                  <c:v>12.269125000000001</c:v>
                </c:pt>
                <c:pt idx="41283">
                  <c:v>12.267405</c:v>
                </c:pt>
                <c:pt idx="41284">
                  <c:v>12.269591</c:v>
                </c:pt>
                <c:pt idx="41285">
                  <c:v>12.276145</c:v>
                </c:pt>
                <c:pt idx="41286">
                  <c:v>12.276752</c:v>
                </c:pt>
                <c:pt idx="41287">
                  <c:v>12.272793999999999</c:v>
                </c:pt>
                <c:pt idx="41288">
                  <c:v>12.273737000000001</c:v>
                </c:pt>
                <c:pt idx="41289">
                  <c:v>12.277183000000001</c:v>
                </c:pt>
                <c:pt idx="41290">
                  <c:v>12.274941</c:v>
                </c:pt>
                <c:pt idx="41291">
                  <c:v>12.274203</c:v>
                </c:pt>
                <c:pt idx="41292">
                  <c:v>12.278136</c:v>
                </c:pt>
                <c:pt idx="41293">
                  <c:v>12.274767000000001</c:v>
                </c:pt>
                <c:pt idx="41294">
                  <c:v>12.272178</c:v>
                </c:pt>
                <c:pt idx="41295">
                  <c:v>12.275957</c:v>
                </c:pt>
                <c:pt idx="41296">
                  <c:v>12.274512</c:v>
                </c:pt>
                <c:pt idx="41297">
                  <c:v>12.273318</c:v>
                </c:pt>
                <c:pt idx="41298">
                  <c:v>12.277976000000001</c:v>
                </c:pt>
                <c:pt idx="41299">
                  <c:v>12.277778</c:v>
                </c:pt>
                <c:pt idx="41300">
                  <c:v>12.273489</c:v>
                </c:pt>
                <c:pt idx="41301">
                  <c:v>12.277054</c:v>
                </c:pt>
                <c:pt idx="41302">
                  <c:v>12.282669</c:v>
                </c:pt>
                <c:pt idx="41303">
                  <c:v>12.280970999999999</c:v>
                </c:pt>
                <c:pt idx="41304">
                  <c:v>12.279709</c:v>
                </c:pt>
                <c:pt idx="41305">
                  <c:v>12.279802999999999</c:v>
                </c:pt>
                <c:pt idx="41306">
                  <c:v>12.276833</c:v>
                </c:pt>
                <c:pt idx="41307">
                  <c:v>12.277882</c:v>
                </c:pt>
                <c:pt idx="41308">
                  <c:v>12.282555</c:v>
                </c:pt>
                <c:pt idx="41309">
                  <c:v>12.284041999999999</c:v>
                </c:pt>
                <c:pt idx="41310">
                  <c:v>12.284041999999999</c:v>
                </c:pt>
                <c:pt idx="41311">
                  <c:v>12.285238</c:v>
                </c:pt>
                <c:pt idx="41312">
                  <c:v>12.282821999999999</c:v>
                </c:pt>
                <c:pt idx="41313">
                  <c:v>12.282557000000001</c:v>
                </c:pt>
                <c:pt idx="41314">
                  <c:v>12.286398999999999</c:v>
                </c:pt>
                <c:pt idx="41315">
                  <c:v>12.283360999999999</c:v>
                </c:pt>
                <c:pt idx="41316">
                  <c:v>12.279375</c:v>
                </c:pt>
                <c:pt idx="41317">
                  <c:v>12.279743</c:v>
                </c:pt>
                <c:pt idx="41318">
                  <c:v>12.277006</c:v>
                </c:pt>
                <c:pt idx="41319">
                  <c:v>12.277810000000001</c:v>
                </c:pt>
                <c:pt idx="41320">
                  <c:v>12.282152999999999</c:v>
                </c:pt>
                <c:pt idx="41321">
                  <c:v>12.281404999999999</c:v>
                </c:pt>
                <c:pt idx="41322">
                  <c:v>12.279146000000001</c:v>
                </c:pt>
                <c:pt idx="41323">
                  <c:v>12.277858999999999</c:v>
                </c:pt>
                <c:pt idx="41324">
                  <c:v>12.278991</c:v>
                </c:pt>
                <c:pt idx="41325">
                  <c:v>12.281060999999999</c:v>
                </c:pt>
                <c:pt idx="41326">
                  <c:v>12.284895000000001</c:v>
                </c:pt>
                <c:pt idx="41327">
                  <c:v>12.285629999999999</c:v>
                </c:pt>
                <c:pt idx="41328">
                  <c:v>12.278798</c:v>
                </c:pt>
                <c:pt idx="41329">
                  <c:v>12.276051000000001</c:v>
                </c:pt>
                <c:pt idx="41330">
                  <c:v>12.280597999999999</c:v>
                </c:pt>
                <c:pt idx="41331">
                  <c:v>12.280692999999999</c:v>
                </c:pt>
                <c:pt idx="41332">
                  <c:v>12.278606</c:v>
                </c:pt>
                <c:pt idx="41333">
                  <c:v>12.282258000000001</c:v>
                </c:pt>
                <c:pt idx="41334">
                  <c:v>12.283274</c:v>
                </c:pt>
                <c:pt idx="41335">
                  <c:v>12.280915999999999</c:v>
                </c:pt>
                <c:pt idx="41336">
                  <c:v>12.281613999999999</c:v>
                </c:pt>
                <c:pt idx="41337">
                  <c:v>12.279108000000001</c:v>
                </c:pt>
                <c:pt idx="41338">
                  <c:v>12.278847000000001</c:v>
                </c:pt>
                <c:pt idx="41339">
                  <c:v>12.284585</c:v>
                </c:pt>
                <c:pt idx="41340">
                  <c:v>12.282945</c:v>
                </c:pt>
                <c:pt idx="41341">
                  <c:v>12.277658000000001</c:v>
                </c:pt>
                <c:pt idx="41342">
                  <c:v>12.280037</c:v>
                </c:pt>
                <c:pt idx="41343">
                  <c:v>12.284637</c:v>
                </c:pt>
                <c:pt idx="41344">
                  <c:v>12.283480000000001</c:v>
                </c:pt>
                <c:pt idx="41345">
                  <c:v>12.281202</c:v>
                </c:pt>
                <c:pt idx="41346">
                  <c:v>12.280307000000001</c:v>
                </c:pt>
                <c:pt idx="41347">
                  <c:v>12.278606</c:v>
                </c:pt>
                <c:pt idx="41348">
                  <c:v>12.279839000000001</c:v>
                </c:pt>
                <c:pt idx="41349">
                  <c:v>12.282719999999999</c:v>
                </c:pt>
                <c:pt idx="41350">
                  <c:v>12.283374</c:v>
                </c:pt>
                <c:pt idx="41351">
                  <c:v>12.285252</c:v>
                </c:pt>
                <c:pt idx="41352">
                  <c:v>12.288600000000001</c:v>
                </c:pt>
                <c:pt idx="41353">
                  <c:v>12.290350999999999</c:v>
                </c:pt>
                <c:pt idx="41354">
                  <c:v>12.288567</c:v>
                </c:pt>
                <c:pt idx="41355">
                  <c:v>12.288080000000001</c:v>
                </c:pt>
                <c:pt idx="41356">
                  <c:v>12.289213</c:v>
                </c:pt>
                <c:pt idx="41357">
                  <c:v>12.285011000000001</c:v>
                </c:pt>
                <c:pt idx="41358">
                  <c:v>12.284686000000001</c:v>
                </c:pt>
                <c:pt idx="41359">
                  <c:v>12.287336</c:v>
                </c:pt>
                <c:pt idx="41360">
                  <c:v>12.286144</c:v>
                </c:pt>
                <c:pt idx="41361">
                  <c:v>12.288741999999999</c:v>
                </c:pt>
                <c:pt idx="41362">
                  <c:v>12.290089</c:v>
                </c:pt>
                <c:pt idx="41363">
                  <c:v>12.287591000000001</c:v>
                </c:pt>
                <c:pt idx="41364">
                  <c:v>12.287531</c:v>
                </c:pt>
                <c:pt idx="41365">
                  <c:v>12.291212</c:v>
                </c:pt>
                <c:pt idx="41366">
                  <c:v>12.290528</c:v>
                </c:pt>
                <c:pt idx="41367">
                  <c:v>12.288853</c:v>
                </c:pt>
                <c:pt idx="41368">
                  <c:v>12.292887</c:v>
                </c:pt>
                <c:pt idx="41369">
                  <c:v>12.293559999999999</c:v>
                </c:pt>
                <c:pt idx="41370">
                  <c:v>12.292195</c:v>
                </c:pt>
                <c:pt idx="41371">
                  <c:v>12.294563</c:v>
                </c:pt>
                <c:pt idx="41372">
                  <c:v>12.296991</c:v>
                </c:pt>
                <c:pt idx="41373">
                  <c:v>12.298204</c:v>
                </c:pt>
                <c:pt idx="41374">
                  <c:v>12.296919000000001</c:v>
                </c:pt>
                <c:pt idx="41375">
                  <c:v>12.296407</c:v>
                </c:pt>
                <c:pt idx="41376">
                  <c:v>12.296544000000001</c:v>
                </c:pt>
                <c:pt idx="41377">
                  <c:v>12.296709</c:v>
                </c:pt>
                <c:pt idx="41378">
                  <c:v>12.295942</c:v>
                </c:pt>
                <c:pt idx="41379">
                  <c:v>12.29523</c:v>
                </c:pt>
                <c:pt idx="41380">
                  <c:v>12.297214</c:v>
                </c:pt>
                <c:pt idx="41381">
                  <c:v>12.297324</c:v>
                </c:pt>
                <c:pt idx="41382">
                  <c:v>12.297090000000001</c:v>
                </c:pt>
                <c:pt idx="41383">
                  <c:v>12.300523</c:v>
                </c:pt>
                <c:pt idx="41384">
                  <c:v>12.304057999999999</c:v>
                </c:pt>
                <c:pt idx="41385">
                  <c:v>12.302905000000001</c:v>
                </c:pt>
                <c:pt idx="41386">
                  <c:v>12.299535000000001</c:v>
                </c:pt>
                <c:pt idx="41387">
                  <c:v>12.299358</c:v>
                </c:pt>
                <c:pt idx="41388">
                  <c:v>12.299054</c:v>
                </c:pt>
                <c:pt idx="41389">
                  <c:v>12.298755</c:v>
                </c:pt>
                <c:pt idx="41390">
                  <c:v>12.296607</c:v>
                </c:pt>
                <c:pt idx="41391">
                  <c:v>12.296409000000001</c:v>
                </c:pt>
                <c:pt idx="41392">
                  <c:v>12.300048</c:v>
                </c:pt>
                <c:pt idx="41393">
                  <c:v>12.29618</c:v>
                </c:pt>
                <c:pt idx="41394">
                  <c:v>12.296487000000001</c:v>
                </c:pt>
                <c:pt idx="41395">
                  <c:v>12.302111</c:v>
                </c:pt>
                <c:pt idx="41396">
                  <c:v>12.304027</c:v>
                </c:pt>
                <c:pt idx="41397">
                  <c:v>12.309028</c:v>
                </c:pt>
                <c:pt idx="41398">
                  <c:v>12.309184</c:v>
                </c:pt>
                <c:pt idx="41399">
                  <c:v>12.303796</c:v>
                </c:pt>
                <c:pt idx="41400">
                  <c:v>12.303459999999999</c:v>
                </c:pt>
                <c:pt idx="41401">
                  <c:v>12.304154</c:v>
                </c:pt>
                <c:pt idx="41402">
                  <c:v>12.300179999999999</c:v>
                </c:pt>
                <c:pt idx="41403">
                  <c:v>12.300328</c:v>
                </c:pt>
                <c:pt idx="41404">
                  <c:v>12.306494000000001</c:v>
                </c:pt>
                <c:pt idx="41405">
                  <c:v>12.305584</c:v>
                </c:pt>
                <c:pt idx="41406">
                  <c:v>12.303449000000001</c:v>
                </c:pt>
                <c:pt idx="41407">
                  <c:v>12.306150000000001</c:v>
                </c:pt>
                <c:pt idx="41408">
                  <c:v>12.306492</c:v>
                </c:pt>
                <c:pt idx="41409">
                  <c:v>12.307702000000001</c:v>
                </c:pt>
                <c:pt idx="41410">
                  <c:v>12.308393000000001</c:v>
                </c:pt>
                <c:pt idx="41411">
                  <c:v>12.306615000000001</c:v>
                </c:pt>
                <c:pt idx="41412">
                  <c:v>12.304066000000001</c:v>
                </c:pt>
                <c:pt idx="41413">
                  <c:v>12.3004</c:v>
                </c:pt>
                <c:pt idx="41414">
                  <c:v>12.30007</c:v>
                </c:pt>
                <c:pt idx="41415">
                  <c:v>12.306075999999999</c:v>
                </c:pt>
                <c:pt idx="41416">
                  <c:v>12.312607</c:v>
                </c:pt>
                <c:pt idx="41417">
                  <c:v>12.309730999999999</c:v>
                </c:pt>
                <c:pt idx="41418">
                  <c:v>12.308507000000001</c:v>
                </c:pt>
                <c:pt idx="41419">
                  <c:v>12.317379000000001</c:v>
                </c:pt>
                <c:pt idx="41420">
                  <c:v>12.31729</c:v>
                </c:pt>
                <c:pt idx="41421">
                  <c:v>12.31195</c:v>
                </c:pt>
                <c:pt idx="41422">
                  <c:v>12.313494</c:v>
                </c:pt>
                <c:pt idx="41423">
                  <c:v>12.311875000000001</c:v>
                </c:pt>
                <c:pt idx="41424">
                  <c:v>12.309774000000001</c:v>
                </c:pt>
                <c:pt idx="41425">
                  <c:v>12.31348</c:v>
                </c:pt>
                <c:pt idx="41426">
                  <c:v>12.310907</c:v>
                </c:pt>
                <c:pt idx="41427">
                  <c:v>12.305401</c:v>
                </c:pt>
                <c:pt idx="41428">
                  <c:v>12.307136</c:v>
                </c:pt>
                <c:pt idx="41429">
                  <c:v>12.310267</c:v>
                </c:pt>
                <c:pt idx="41430">
                  <c:v>12.308702</c:v>
                </c:pt>
                <c:pt idx="41431">
                  <c:v>12.308235</c:v>
                </c:pt>
                <c:pt idx="41432">
                  <c:v>12.310465000000001</c:v>
                </c:pt>
                <c:pt idx="41433">
                  <c:v>12.312329999999999</c:v>
                </c:pt>
                <c:pt idx="41434">
                  <c:v>12.314424000000001</c:v>
                </c:pt>
                <c:pt idx="41435">
                  <c:v>12.315462999999999</c:v>
                </c:pt>
                <c:pt idx="41436">
                  <c:v>12.313461999999999</c:v>
                </c:pt>
                <c:pt idx="41437">
                  <c:v>12.312207000000001</c:v>
                </c:pt>
                <c:pt idx="41438">
                  <c:v>12.312433</c:v>
                </c:pt>
                <c:pt idx="41439">
                  <c:v>12.31076</c:v>
                </c:pt>
                <c:pt idx="41440">
                  <c:v>12.309839999999999</c:v>
                </c:pt>
                <c:pt idx="41441">
                  <c:v>12.310613999999999</c:v>
                </c:pt>
                <c:pt idx="41442">
                  <c:v>12.312590999999999</c:v>
                </c:pt>
                <c:pt idx="41443">
                  <c:v>12.317762999999999</c:v>
                </c:pt>
                <c:pt idx="41444">
                  <c:v>12.31997</c:v>
                </c:pt>
                <c:pt idx="41445">
                  <c:v>12.318358</c:v>
                </c:pt>
                <c:pt idx="41446">
                  <c:v>12.318163999999999</c:v>
                </c:pt>
                <c:pt idx="41447">
                  <c:v>12.319989</c:v>
                </c:pt>
                <c:pt idx="41448">
                  <c:v>12.32019</c:v>
                </c:pt>
                <c:pt idx="41449">
                  <c:v>12.317748</c:v>
                </c:pt>
                <c:pt idx="41450">
                  <c:v>12.317130000000001</c:v>
                </c:pt>
                <c:pt idx="41451">
                  <c:v>12.320589</c:v>
                </c:pt>
                <c:pt idx="41452">
                  <c:v>12.323342999999999</c:v>
                </c:pt>
                <c:pt idx="41453">
                  <c:v>12.324182</c:v>
                </c:pt>
                <c:pt idx="41454">
                  <c:v>12.323726000000001</c:v>
                </c:pt>
                <c:pt idx="41455">
                  <c:v>12.320361999999999</c:v>
                </c:pt>
                <c:pt idx="41456">
                  <c:v>12.317159999999999</c:v>
                </c:pt>
                <c:pt idx="41457">
                  <c:v>12.318960000000001</c:v>
                </c:pt>
                <c:pt idx="41458">
                  <c:v>12.321013000000001</c:v>
                </c:pt>
                <c:pt idx="41459">
                  <c:v>12.320226999999999</c:v>
                </c:pt>
                <c:pt idx="41460">
                  <c:v>12.320546999999999</c:v>
                </c:pt>
                <c:pt idx="41461">
                  <c:v>12.322779000000001</c:v>
                </c:pt>
                <c:pt idx="41462">
                  <c:v>12.321994999999999</c:v>
                </c:pt>
                <c:pt idx="41463">
                  <c:v>12.319253</c:v>
                </c:pt>
                <c:pt idx="41464">
                  <c:v>12.319353</c:v>
                </c:pt>
                <c:pt idx="41465">
                  <c:v>12.323408000000001</c:v>
                </c:pt>
                <c:pt idx="41466">
                  <c:v>12.324381000000001</c:v>
                </c:pt>
                <c:pt idx="41467">
                  <c:v>12.320326</c:v>
                </c:pt>
                <c:pt idx="41468">
                  <c:v>12.323301000000001</c:v>
                </c:pt>
                <c:pt idx="41469">
                  <c:v>12.329382000000001</c:v>
                </c:pt>
                <c:pt idx="41470">
                  <c:v>12.326101</c:v>
                </c:pt>
                <c:pt idx="41471">
                  <c:v>12.323907</c:v>
                </c:pt>
                <c:pt idx="41472">
                  <c:v>12.325965999999999</c:v>
                </c:pt>
                <c:pt idx="41473">
                  <c:v>12.323907</c:v>
                </c:pt>
                <c:pt idx="41474">
                  <c:v>12.322163</c:v>
                </c:pt>
                <c:pt idx="41475">
                  <c:v>12.324659</c:v>
                </c:pt>
                <c:pt idx="41476">
                  <c:v>12.326134</c:v>
                </c:pt>
                <c:pt idx="41477">
                  <c:v>12.324709</c:v>
                </c:pt>
                <c:pt idx="41478">
                  <c:v>12.326202</c:v>
                </c:pt>
                <c:pt idx="41479">
                  <c:v>12.331068999999999</c:v>
                </c:pt>
                <c:pt idx="41480">
                  <c:v>12.333195</c:v>
                </c:pt>
                <c:pt idx="41481">
                  <c:v>12.332489000000001</c:v>
                </c:pt>
                <c:pt idx="41482">
                  <c:v>12.330913000000001</c:v>
                </c:pt>
                <c:pt idx="41483">
                  <c:v>12.325884</c:v>
                </c:pt>
                <c:pt idx="41484">
                  <c:v>12.323684999999999</c:v>
                </c:pt>
                <c:pt idx="41485">
                  <c:v>12.328768999999999</c:v>
                </c:pt>
                <c:pt idx="41486">
                  <c:v>12.327988</c:v>
                </c:pt>
                <c:pt idx="41487">
                  <c:v>12.323959</c:v>
                </c:pt>
                <c:pt idx="41488">
                  <c:v>12.325713</c:v>
                </c:pt>
                <c:pt idx="41489">
                  <c:v>12.327966999999999</c:v>
                </c:pt>
                <c:pt idx="41490">
                  <c:v>12.328657</c:v>
                </c:pt>
                <c:pt idx="41491">
                  <c:v>12.330264</c:v>
                </c:pt>
                <c:pt idx="41492">
                  <c:v>12.332808</c:v>
                </c:pt>
                <c:pt idx="41493">
                  <c:v>12.329822</c:v>
                </c:pt>
                <c:pt idx="41494">
                  <c:v>12.327242</c:v>
                </c:pt>
                <c:pt idx="41495">
                  <c:v>12.332846</c:v>
                </c:pt>
                <c:pt idx="41496">
                  <c:v>12.334948000000001</c:v>
                </c:pt>
                <c:pt idx="41497">
                  <c:v>12.329606</c:v>
                </c:pt>
                <c:pt idx="41498">
                  <c:v>12.325227</c:v>
                </c:pt>
                <c:pt idx="41499">
                  <c:v>12.330107999999999</c:v>
                </c:pt>
                <c:pt idx="41500">
                  <c:v>12.336175000000001</c:v>
                </c:pt>
                <c:pt idx="41501">
                  <c:v>12.33792</c:v>
                </c:pt>
                <c:pt idx="41502">
                  <c:v>12.338785</c:v>
                </c:pt>
                <c:pt idx="41503">
                  <c:v>12.335865999999999</c:v>
                </c:pt>
                <c:pt idx="41504">
                  <c:v>12.337429</c:v>
                </c:pt>
                <c:pt idx="41505">
                  <c:v>12.341255</c:v>
                </c:pt>
                <c:pt idx="41506">
                  <c:v>12.340074</c:v>
                </c:pt>
                <c:pt idx="41507">
                  <c:v>12.340375</c:v>
                </c:pt>
                <c:pt idx="41508">
                  <c:v>12.340901000000001</c:v>
                </c:pt>
                <c:pt idx="41509">
                  <c:v>12.336373999999999</c:v>
                </c:pt>
                <c:pt idx="41510">
                  <c:v>12.333741</c:v>
                </c:pt>
                <c:pt idx="41511">
                  <c:v>12.337111999999999</c:v>
                </c:pt>
                <c:pt idx="41512">
                  <c:v>12.337151</c:v>
                </c:pt>
                <c:pt idx="41513">
                  <c:v>12.33554</c:v>
                </c:pt>
                <c:pt idx="41514">
                  <c:v>12.336233</c:v>
                </c:pt>
                <c:pt idx="41515">
                  <c:v>12.332186</c:v>
                </c:pt>
                <c:pt idx="41516">
                  <c:v>12.328752</c:v>
                </c:pt>
                <c:pt idx="41517">
                  <c:v>12.333004000000001</c:v>
                </c:pt>
                <c:pt idx="41518">
                  <c:v>12.333128</c:v>
                </c:pt>
                <c:pt idx="41519">
                  <c:v>12.330671000000001</c:v>
                </c:pt>
                <c:pt idx="41520">
                  <c:v>12.335661999999999</c:v>
                </c:pt>
                <c:pt idx="41521">
                  <c:v>12.337756000000001</c:v>
                </c:pt>
                <c:pt idx="41522">
                  <c:v>12.330387999999999</c:v>
                </c:pt>
                <c:pt idx="41523">
                  <c:v>12.329725</c:v>
                </c:pt>
                <c:pt idx="41524">
                  <c:v>12.332273000000001</c:v>
                </c:pt>
                <c:pt idx="41525">
                  <c:v>12.329855999999999</c:v>
                </c:pt>
                <c:pt idx="41526">
                  <c:v>12.332185000000001</c:v>
                </c:pt>
                <c:pt idx="41527">
                  <c:v>12.334631</c:v>
                </c:pt>
                <c:pt idx="41528">
                  <c:v>12.331906999999999</c:v>
                </c:pt>
                <c:pt idx="41529">
                  <c:v>12.33437</c:v>
                </c:pt>
                <c:pt idx="41530">
                  <c:v>12.334269000000001</c:v>
                </c:pt>
                <c:pt idx="41531">
                  <c:v>12.328512</c:v>
                </c:pt>
                <c:pt idx="41532">
                  <c:v>12.329958</c:v>
                </c:pt>
                <c:pt idx="41533">
                  <c:v>12.335966000000001</c:v>
                </c:pt>
                <c:pt idx="41534">
                  <c:v>12.337382</c:v>
                </c:pt>
                <c:pt idx="41535">
                  <c:v>12.338084</c:v>
                </c:pt>
                <c:pt idx="41536">
                  <c:v>12.341647999999999</c:v>
                </c:pt>
                <c:pt idx="41537">
                  <c:v>12.342053</c:v>
                </c:pt>
                <c:pt idx="41538">
                  <c:v>12.340922000000001</c:v>
                </c:pt>
                <c:pt idx="41539">
                  <c:v>12.343095</c:v>
                </c:pt>
                <c:pt idx="41540">
                  <c:v>12.341438</c:v>
                </c:pt>
                <c:pt idx="41541">
                  <c:v>12.338842</c:v>
                </c:pt>
                <c:pt idx="41542">
                  <c:v>12.338380000000001</c:v>
                </c:pt>
                <c:pt idx="41543">
                  <c:v>12.338746</c:v>
                </c:pt>
                <c:pt idx="41544">
                  <c:v>12.338799</c:v>
                </c:pt>
                <c:pt idx="41545">
                  <c:v>12.339713</c:v>
                </c:pt>
                <c:pt idx="41546">
                  <c:v>12.337935999999999</c:v>
                </c:pt>
                <c:pt idx="41547">
                  <c:v>12.335404</c:v>
                </c:pt>
                <c:pt idx="41548">
                  <c:v>12.339278</c:v>
                </c:pt>
                <c:pt idx="41549">
                  <c:v>12.342345</c:v>
                </c:pt>
                <c:pt idx="41550">
                  <c:v>12.340260000000001</c:v>
                </c:pt>
                <c:pt idx="41551">
                  <c:v>12.338317</c:v>
                </c:pt>
                <c:pt idx="41552">
                  <c:v>12.340787000000001</c:v>
                </c:pt>
                <c:pt idx="41553">
                  <c:v>12.345302</c:v>
                </c:pt>
                <c:pt idx="41554">
                  <c:v>12.345409</c:v>
                </c:pt>
                <c:pt idx="41555">
                  <c:v>12.343975</c:v>
                </c:pt>
                <c:pt idx="41556">
                  <c:v>12.34407</c:v>
                </c:pt>
                <c:pt idx="41557">
                  <c:v>12.342109000000001</c:v>
                </c:pt>
                <c:pt idx="41558">
                  <c:v>12.339810999999999</c:v>
                </c:pt>
                <c:pt idx="41559">
                  <c:v>12.345025</c:v>
                </c:pt>
                <c:pt idx="41560">
                  <c:v>12.350673</c:v>
                </c:pt>
                <c:pt idx="41561">
                  <c:v>12.349105</c:v>
                </c:pt>
                <c:pt idx="41562">
                  <c:v>12.351308</c:v>
                </c:pt>
                <c:pt idx="41563">
                  <c:v>12.356938</c:v>
                </c:pt>
                <c:pt idx="41564">
                  <c:v>12.355366999999999</c:v>
                </c:pt>
                <c:pt idx="41565">
                  <c:v>12.356899</c:v>
                </c:pt>
                <c:pt idx="41566">
                  <c:v>12.357547</c:v>
                </c:pt>
                <c:pt idx="41567">
                  <c:v>12.350422999999999</c:v>
                </c:pt>
                <c:pt idx="41568">
                  <c:v>12.350057</c:v>
                </c:pt>
                <c:pt idx="41569">
                  <c:v>12.356306999999999</c:v>
                </c:pt>
                <c:pt idx="41570">
                  <c:v>12.352425999999999</c:v>
                </c:pt>
                <c:pt idx="41571">
                  <c:v>12.347621999999999</c:v>
                </c:pt>
                <c:pt idx="41572">
                  <c:v>12.350294</c:v>
                </c:pt>
                <c:pt idx="41573">
                  <c:v>12.351578</c:v>
                </c:pt>
                <c:pt idx="41574">
                  <c:v>12.349506999999999</c:v>
                </c:pt>
                <c:pt idx="41575">
                  <c:v>12.348853999999999</c:v>
                </c:pt>
                <c:pt idx="41576">
                  <c:v>12.349437999999999</c:v>
                </c:pt>
                <c:pt idx="41577">
                  <c:v>12.350068</c:v>
                </c:pt>
                <c:pt idx="41578">
                  <c:v>12.348632</c:v>
                </c:pt>
                <c:pt idx="41579">
                  <c:v>12.346443000000001</c:v>
                </c:pt>
                <c:pt idx="41580">
                  <c:v>12.349074</c:v>
                </c:pt>
                <c:pt idx="41581">
                  <c:v>12.350795</c:v>
                </c:pt>
                <c:pt idx="41582">
                  <c:v>12.348053</c:v>
                </c:pt>
                <c:pt idx="41583">
                  <c:v>12.348341</c:v>
                </c:pt>
                <c:pt idx="41584">
                  <c:v>12.349619000000001</c:v>
                </c:pt>
                <c:pt idx="41585">
                  <c:v>12.350191000000001</c:v>
                </c:pt>
                <c:pt idx="41586">
                  <c:v>12.349709000000001</c:v>
                </c:pt>
                <c:pt idx="41587">
                  <c:v>12.346983</c:v>
                </c:pt>
                <c:pt idx="41588">
                  <c:v>12.345329</c:v>
                </c:pt>
                <c:pt idx="41589">
                  <c:v>12.347885</c:v>
                </c:pt>
                <c:pt idx="41590">
                  <c:v>12.352266</c:v>
                </c:pt>
                <c:pt idx="41591">
                  <c:v>12.352931999999999</c:v>
                </c:pt>
                <c:pt idx="41592">
                  <c:v>12.348050000000001</c:v>
                </c:pt>
                <c:pt idx="41593">
                  <c:v>12.34637</c:v>
                </c:pt>
                <c:pt idx="41594">
                  <c:v>12.347518000000001</c:v>
                </c:pt>
                <c:pt idx="41595">
                  <c:v>12.347403999999999</c:v>
                </c:pt>
                <c:pt idx="41596">
                  <c:v>12.348462</c:v>
                </c:pt>
                <c:pt idx="41597">
                  <c:v>12.351169000000001</c:v>
                </c:pt>
                <c:pt idx="41598">
                  <c:v>12.352002000000001</c:v>
                </c:pt>
                <c:pt idx="41599">
                  <c:v>12.350809</c:v>
                </c:pt>
                <c:pt idx="41600">
                  <c:v>12.350382</c:v>
                </c:pt>
                <c:pt idx="41601">
                  <c:v>12.352472000000001</c:v>
                </c:pt>
                <c:pt idx="41602">
                  <c:v>12.354283000000001</c:v>
                </c:pt>
                <c:pt idx="41603">
                  <c:v>12.35749</c:v>
                </c:pt>
                <c:pt idx="41604">
                  <c:v>12.358466999999999</c:v>
                </c:pt>
                <c:pt idx="41605">
                  <c:v>12.354782</c:v>
                </c:pt>
                <c:pt idx="41606">
                  <c:v>12.354353</c:v>
                </c:pt>
                <c:pt idx="41607">
                  <c:v>12.361224999999999</c:v>
                </c:pt>
                <c:pt idx="41608">
                  <c:v>12.366814</c:v>
                </c:pt>
                <c:pt idx="41609">
                  <c:v>12.366040999999999</c:v>
                </c:pt>
                <c:pt idx="41610">
                  <c:v>12.364998999999999</c:v>
                </c:pt>
                <c:pt idx="41611">
                  <c:v>12.367347000000001</c:v>
                </c:pt>
                <c:pt idx="41612">
                  <c:v>12.367093000000001</c:v>
                </c:pt>
                <c:pt idx="41613">
                  <c:v>12.363045</c:v>
                </c:pt>
                <c:pt idx="41614">
                  <c:v>12.362888</c:v>
                </c:pt>
                <c:pt idx="41615">
                  <c:v>12.365468</c:v>
                </c:pt>
                <c:pt idx="41616">
                  <c:v>12.368054000000001</c:v>
                </c:pt>
                <c:pt idx="41617">
                  <c:v>12.369357000000001</c:v>
                </c:pt>
                <c:pt idx="41618">
                  <c:v>12.36706</c:v>
                </c:pt>
                <c:pt idx="41619">
                  <c:v>12.364264</c:v>
                </c:pt>
                <c:pt idx="41620">
                  <c:v>12.361329</c:v>
                </c:pt>
                <c:pt idx="41621">
                  <c:v>12.362409</c:v>
                </c:pt>
                <c:pt idx="41622">
                  <c:v>12.365743999999999</c:v>
                </c:pt>
                <c:pt idx="41623">
                  <c:v>12.365396</c:v>
                </c:pt>
                <c:pt idx="41624">
                  <c:v>12.36477</c:v>
                </c:pt>
                <c:pt idx="41625">
                  <c:v>12.364554</c:v>
                </c:pt>
                <c:pt idx="41626">
                  <c:v>12.363644000000001</c:v>
                </c:pt>
                <c:pt idx="41627">
                  <c:v>12.365785000000001</c:v>
                </c:pt>
                <c:pt idx="41628">
                  <c:v>12.366108000000001</c:v>
                </c:pt>
                <c:pt idx="41629">
                  <c:v>12.363605</c:v>
                </c:pt>
                <c:pt idx="41630">
                  <c:v>12.36656</c:v>
                </c:pt>
                <c:pt idx="41631">
                  <c:v>12.368447</c:v>
                </c:pt>
                <c:pt idx="41632">
                  <c:v>12.362608</c:v>
                </c:pt>
                <c:pt idx="41633">
                  <c:v>12.359788999999999</c:v>
                </c:pt>
                <c:pt idx="41634">
                  <c:v>12.361373</c:v>
                </c:pt>
                <c:pt idx="41635">
                  <c:v>12.359885999999999</c:v>
                </c:pt>
                <c:pt idx="41636">
                  <c:v>12.356851000000001</c:v>
                </c:pt>
                <c:pt idx="41637">
                  <c:v>12.356747</c:v>
                </c:pt>
                <c:pt idx="41638">
                  <c:v>12.35694</c:v>
                </c:pt>
                <c:pt idx="41639">
                  <c:v>12.357442000000001</c:v>
                </c:pt>
                <c:pt idx="41640">
                  <c:v>12.358021000000001</c:v>
                </c:pt>
                <c:pt idx="41641">
                  <c:v>12.35722</c:v>
                </c:pt>
                <c:pt idx="41642">
                  <c:v>12.356506</c:v>
                </c:pt>
                <c:pt idx="41643">
                  <c:v>12.359235</c:v>
                </c:pt>
                <c:pt idx="41644">
                  <c:v>12.362415</c:v>
                </c:pt>
                <c:pt idx="41645">
                  <c:v>12.362432</c:v>
                </c:pt>
                <c:pt idx="41646">
                  <c:v>12.359125000000001</c:v>
                </c:pt>
                <c:pt idx="41647">
                  <c:v>12.357315</c:v>
                </c:pt>
                <c:pt idx="41648">
                  <c:v>12.361160999999999</c:v>
                </c:pt>
                <c:pt idx="41649">
                  <c:v>12.366038</c:v>
                </c:pt>
                <c:pt idx="41650">
                  <c:v>12.365731</c:v>
                </c:pt>
                <c:pt idx="41651">
                  <c:v>12.365957999999999</c:v>
                </c:pt>
                <c:pt idx="41652">
                  <c:v>12.369802999999999</c:v>
                </c:pt>
                <c:pt idx="41653">
                  <c:v>12.371010999999999</c:v>
                </c:pt>
                <c:pt idx="41654">
                  <c:v>12.370751</c:v>
                </c:pt>
                <c:pt idx="41655">
                  <c:v>12.369414000000001</c:v>
                </c:pt>
                <c:pt idx="41656">
                  <c:v>12.366704</c:v>
                </c:pt>
                <c:pt idx="41657">
                  <c:v>12.367865999999999</c:v>
                </c:pt>
                <c:pt idx="41658">
                  <c:v>12.367622000000001</c:v>
                </c:pt>
                <c:pt idx="41659">
                  <c:v>12.366526</c:v>
                </c:pt>
                <c:pt idx="41660">
                  <c:v>12.370563000000001</c:v>
                </c:pt>
                <c:pt idx="41661">
                  <c:v>12.373051999999999</c:v>
                </c:pt>
                <c:pt idx="41662">
                  <c:v>12.370315</c:v>
                </c:pt>
                <c:pt idx="41663">
                  <c:v>12.372157</c:v>
                </c:pt>
                <c:pt idx="41664">
                  <c:v>12.379052</c:v>
                </c:pt>
                <c:pt idx="41665">
                  <c:v>12.379322</c:v>
                </c:pt>
                <c:pt idx="41666">
                  <c:v>12.378309</c:v>
                </c:pt>
                <c:pt idx="41667">
                  <c:v>12.380865999999999</c:v>
                </c:pt>
                <c:pt idx="41668">
                  <c:v>12.380544</c:v>
                </c:pt>
                <c:pt idx="41669">
                  <c:v>12.378959999999999</c:v>
                </c:pt>
                <c:pt idx="41670">
                  <c:v>12.380886</c:v>
                </c:pt>
                <c:pt idx="41671">
                  <c:v>12.381226</c:v>
                </c:pt>
                <c:pt idx="41672">
                  <c:v>12.375292999999999</c:v>
                </c:pt>
                <c:pt idx="41673">
                  <c:v>12.373162000000001</c:v>
                </c:pt>
                <c:pt idx="41674">
                  <c:v>12.374670999999999</c:v>
                </c:pt>
                <c:pt idx="41675">
                  <c:v>12.375102999999999</c:v>
                </c:pt>
                <c:pt idx="41676">
                  <c:v>12.374867</c:v>
                </c:pt>
                <c:pt idx="41677">
                  <c:v>12.373097</c:v>
                </c:pt>
                <c:pt idx="41678">
                  <c:v>12.374238</c:v>
                </c:pt>
                <c:pt idx="41679">
                  <c:v>12.378864999999999</c:v>
                </c:pt>
                <c:pt idx="41680">
                  <c:v>12.378617999999999</c:v>
                </c:pt>
                <c:pt idx="41681">
                  <c:v>12.371719000000001</c:v>
                </c:pt>
                <c:pt idx="41682">
                  <c:v>12.368724</c:v>
                </c:pt>
                <c:pt idx="41683">
                  <c:v>12.373999</c:v>
                </c:pt>
                <c:pt idx="41684">
                  <c:v>12.379670000000001</c:v>
                </c:pt>
                <c:pt idx="41685">
                  <c:v>12.381021</c:v>
                </c:pt>
                <c:pt idx="41686">
                  <c:v>12.378379000000001</c:v>
                </c:pt>
                <c:pt idx="41687">
                  <c:v>12.379136000000001</c:v>
                </c:pt>
                <c:pt idx="41688">
                  <c:v>12.382498999999999</c:v>
                </c:pt>
                <c:pt idx="41689">
                  <c:v>12.380815</c:v>
                </c:pt>
                <c:pt idx="41690">
                  <c:v>12.375249999999999</c:v>
                </c:pt>
                <c:pt idx="41691">
                  <c:v>12.373777</c:v>
                </c:pt>
                <c:pt idx="41692">
                  <c:v>12.376026</c:v>
                </c:pt>
                <c:pt idx="41693">
                  <c:v>12.374779999999999</c:v>
                </c:pt>
                <c:pt idx="41694">
                  <c:v>12.373378000000001</c:v>
                </c:pt>
                <c:pt idx="41695">
                  <c:v>12.376766</c:v>
                </c:pt>
                <c:pt idx="41696">
                  <c:v>12.376193000000001</c:v>
                </c:pt>
                <c:pt idx="41697">
                  <c:v>12.371603</c:v>
                </c:pt>
                <c:pt idx="41698">
                  <c:v>12.373087999999999</c:v>
                </c:pt>
                <c:pt idx="41699">
                  <c:v>12.378301</c:v>
                </c:pt>
                <c:pt idx="41700">
                  <c:v>12.376504000000001</c:v>
                </c:pt>
                <c:pt idx="41701">
                  <c:v>12.376901</c:v>
                </c:pt>
                <c:pt idx="41702">
                  <c:v>12.386279</c:v>
                </c:pt>
                <c:pt idx="41703">
                  <c:v>12.386518000000001</c:v>
                </c:pt>
                <c:pt idx="41704">
                  <c:v>12.383537</c:v>
                </c:pt>
                <c:pt idx="41705">
                  <c:v>12.388878</c:v>
                </c:pt>
                <c:pt idx="41706">
                  <c:v>12.387456999999999</c:v>
                </c:pt>
                <c:pt idx="41707">
                  <c:v>12.382344</c:v>
                </c:pt>
                <c:pt idx="41708">
                  <c:v>12.386616999999999</c:v>
                </c:pt>
                <c:pt idx="41709">
                  <c:v>12.390566</c:v>
                </c:pt>
                <c:pt idx="41710">
                  <c:v>12.388597000000001</c:v>
                </c:pt>
                <c:pt idx="41711">
                  <c:v>12.392595999999999</c:v>
                </c:pt>
                <c:pt idx="41712">
                  <c:v>12.393086</c:v>
                </c:pt>
                <c:pt idx="41713">
                  <c:v>12.386381</c:v>
                </c:pt>
                <c:pt idx="41714">
                  <c:v>12.390604</c:v>
                </c:pt>
                <c:pt idx="41715">
                  <c:v>12.393879</c:v>
                </c:pt>
                <c:pt idx="41716">
                  <c:v>12.386882999999999</c:v>
                </c:pt>
                <c:pt idx="41717">
                  <c:v>12.385814999999999</c:v>
                </c:pt>
                <c:pt idx="41718">
                  <c:v>12.389286999999999</c:v>
                </c:pt>
                <c:pt idx="41719">
                  <c:v>12.391367000000001</c:v>
                </c:pt>
                <c:pt idx="41720">
                  <c:v>12.392944</c:v>
                </c:pt>
                <c:pt idx="41721">
                  <c:v>12.390229</c:v>
                </c:pt>
                <c:pt idx="41722">
                  <c:v>12.385781</c:v>
                </c:pt>
                <c:pt idx="41723">
                  <c:v>12.390663999999999</c:v>
                </c:pt>
                <c:pt idx="41724">
                  <c:v>12.397297999999999</c:v>
                </c:pt>
                <c:pt idx="41725">
                  <c:v>12.39753</c:v>
                </c:pt>
                <c:pt idx="41726">
                  <c:v>12.397709000000001</c:v>
                </c:pt>
                <c:pt idx="41727">
                  <c:v>12.401341</c:v>
                </c:pt>
                <c:pt idx="41728">
                  <c:v>12.397629</c:v>
                </c:pt>
                <c:pt idx="41729">
                  <c:v>12.391214</c:v>
                </c:pt>
                <c:pt idx="41730">
                  <c:v>12.392431999999999</c:v>
                </c:pt>
                <c:pt idx="41731">
                  <c:v>12.394280999999999</c:v>
                </c:pt>
                <c:pt idx="41732">
                  <c:v>12.390456</c:v>
                </c:pt>
                <c:pt idx="41733">
                  <c:v>12.388730000000001</c:v>
                </c:pt>
                <c:pt idx="41734">
                  <c:v>12.391992</c:v>
                </c:pt>
                <c:pt idx="41735">
                  <c:v>12.392306</c:v>
                </c:pt>
                <c:pt idx="41736">
                  <c:v>12.392287</c:v>
                </c:pt>
                <c:pt idx="41737">
                  <c:v>12.393471999999999</c:v>
                </c:pt>
                <c:pt idx="41738">
                  <c:v>12.393837</c:v>
                </c:pt>
                <c:pt idx="41739">
                  <c:v>12.396571</c:v>
                </c:pt>
                <c:pt idx="41740">
                  <c:v>12.397864999999999</c:v>
                </c:pt>
                <c:pt idx="41741">
                  <c:v>12.396167</c:v>
                </c:pt>
                <c:pt idx="41742">
                  <c:v>12.394308000000001</c:v>
                </c:pt>
                <c:pt idx="41743">
                  <c:v>12.393651999999999</c:v>
                </c:pt>
                <c:pt idx="41744">
                  <c:v>12.392288000000001</c:v>
                </c:pt>
                <c:pt idx="41745">
                  <c:v>12.390888</c:v>
                </c:pt>
                <c:pt idx="41746">
                  <c:v>12.394273999999999</c:v>
                </c:pt>
                <c:pt idx="41747">
                  <c:v>12.395864</c:v>
                </c:pt>
                <c:pt idx="41748">
                  <c:v>12.391582</c:v>
                </c:pt>
                <c:pt idx="41749">
                  <c:v>12.387269999999999</c:v>
                </c:pt>
                <c:pt idx="41750">
                  <c:v>12.389046</c:v>
                </c:pt>
                <c:pt idx="41751">
                  <c:v>12.393431</c:v>
                </c:pt>
                <c:pt idx="41752">
                  <c:v>12.392296999999999</c:v>
                </c:pt>
                <c:pt idx="41753">
                  <c:v>12.388363999999999</c:v>
                </c:pt>
                <c:pt idx="41754">
                  <c:v>12.385636</c:v>
                </c:pt>
                <c:pt idx="41755">
                  <c:v>12.386894</c:v>
                </c:pt>
                <c:pt idx="41756">
                  <c:v>12.391489999999999</c:v>
                </c:pt>
                <c:pt idx="41757">
                  <c:v>12.391816</c:v>
                </c:pt>
                <c:pt idx="41758">
                  <c:v>12.390891999999999</c:v>
                </c:pt>
                <c:pt idx="41759">
                  <c:v>12.39329</c:v>
                </c:pt>
                <c:pt idx="41760">
                  <c:v>12.396156</c:v>
                </c:pt>
                <c:pt idx="41761">
                  <c:v>12.398009</c:v>
                </c:pt>
                <c:pt idx="41762">
                  <c:v>12.4002</c:v>
                </c:pt>
                <c:pt idx="41763">
                  <c:v>12.403662000000001</c:v>
                </c:pt>
                <c:pt idx="41764">
                  <c:v>12.406082</c:v>
                </c:pt>
                <c:pt idx="41765">
                  <c:v>12.408707</c:v>
                </c:pt>
                <c:pt idx="41766">
                  <c:v>12.410327000000001</c:v>
                </c:pt>
                <c:pt idx="41767">
                  <c:v>12.405870999999999</c:v>
                </c:pt>
                <c:pt idx="41768">
                  <c:v>12.399469</c:v>
                </c:pt>
                <c:pt idx="41769">
                  <c:v>12.397892000000001</c:v>
                </c:pt>
                <c:pt idx="41770">
                  <c:v>12.400550000000001</c:v>
                </c:pt>
                <c:pt idx="41771">
                  <c:v>12.403472000000001</c:v>
                </c:pt>
                <c:pt idx="41772">
                  <c:v>12.403389000000001</c:v>
                </c:pt>
                <c:pt idx="41773">
                  <c:v>12.403077</c:v>
                </c:pt>
                <c:pt idx="41774">
                  <c:v>12.402215999999999</c:v>
                </c:pt>
                <c:pt idx="41775">
                  <c:v>12.400478</c:v>
                </c:pt>
                <c:pt idx="41776">
                  <c:v>12.402132999999999</c:v>
                </c:pt>
                <c:pt idx="41777">
                  <c:v>12.406571</c:v>
                </c:pt>
                <c:pt idx="41778">
                  <c:v>12.405863</c:v>
                </c:pt>
                <c:pt idx="41779">
                  <c:v>12.398949999999999</c:v>
                </c:pt>
                <c:pt idx="41780">
                  <c:v>12.397715</c:v>
                </c:pt>
                <c:pt idx="41781">
                  <c:v>12.403361</c:v>
                </c:pt>
                <c:pt idx="41782">
                  <c:v>12.404586</c:v>
                </c:pt>
                <c:pt idx="41783">
                  <c:v>12.400931</c:v>
                </c:pt>
                <c:pt idx="41784">
                  <c:v>12.401771</c:v>
                </c:pt>
                <c:pt idx="41785">
                  <c:v>12.405155000000001</c:v>
                </c:pt>
                <c:pt idx="41786">
                  <c:v>12.403757000000001</c:v>
                </c:pt>
                <c:pt idx="41787">
                  <c:v>12.402424999999999</c:v>
                </c:pt>
                <c:pt idx="41788">
                  <c:v>12.406699</c:v>
                </c:pt>
                <c:pt idx="41789">
                  <c:v>12.409492999999999</c:v>
                </c:pt>
                <c:pt idx="41790">
                  <c:v>12.406101</c:v>
                </c:pt>
                <c:pt idx="41791">
                  <c:v>12.400352</c:v>
                </c:pt>
                <c:pt idx="41792">
                  <c:v>12.401247</c:v>
                </c:pt>
                <c:pt idx="41793">
                  <c:v>12.408184</c:v>
                </c:pt>
                <c:pt idx="41794">
                  <c:v>12.40845</c:v>
                </c:pt>
                <c:pt idx="41795">
                  <c:v>12.404617</c:v>
                </c:pt>
                <c:pt idx="41796">
                  <c:v>12.405855000000001</c:v>
                </c:pt>
                <c:pt idx="41797">
                  <c:v>12.407518</c:v>
                </c:pt>
                <c:pt idx="41798">
                  <c:v>12.407113000000001</c:v>
                </c:pt>
                <c:pt idx="41799">
                  <c:v>12.405892</c:v>
                </c:pt>
                <c:pt idx="41800">
                  <c:v>12.403786999999999</c:v>
                </c:pt>
                <c:pt idx="41801">
                  <c:v>12.402174</c:v>
                </c:pt>
                <c:pt idx="41802">
                  <c:v>12.404002999999999</c:v>
                </c:pt>
                <c:pt idx="41803">
                  <c:v>12.404858000000001</c:v>
                </c:pt>
                <c:pt idx="41804">
                  <c:v>12.403694</c:v>
                </c:pt>
                <c:pt idx="41805">
                  <c:v>12.405517</c:v>
                </c:pt>
                <c:pt idx="41806">
                  <c:v>12.404697000000001</c:v>
                </c:pt>
                <c:pt idx="41807">
                  <c:v>12.400276</c:v>
                </c:pt>
                <c:pt idx="41808">
                  <c:v>12.400532</c:v>
                </c:pt>
                <c:pt idx="41809">
                  <c:v>12.405867000000001</c:v>
                </c:pt>
                <c:pt idx="41810">
                  <c:v>12.406117999999999</c:v>
                </c:pt>
                <c:pt idx="41811">
                  <c:v>12.40574</c:v>
                </c:pt>
                <c:pt idx="41812">
                  <c:v>12.412330000000001</c:v>
                </c:pt>
                <c:pt idx="41813">
                  <c:v>12.416850999999999</c:v>
                </c:pt>
                <c:pt idx="41814">
                  <c:v>12.417141000000001</c:v>
                </c:pt>
                <c:pt idx="41815">
                  <c:v>12.416083</c:v>
                </c:pt>
                <c:pt idx="41816">
                  <c:v>12.415049</c:v>
                </c:pt>
                <c:pt idx="41817">
                  <c:v>12.412761</c:v>
                </c:pt>
                <c:pt idx="41818">
                  <c:v>12.410873</c:v>
                </c:pt>
                <c:pt idx="41819">
                  <c:v>12.409879999999999</c:v>
                </c:pt>
                <c:pt idx="41820">
                  <c:v>12.407639</c:v>
                </c:pt>
                <c:pt idx="41821">
                  <c:v>12.408588</c:v>
                </c:pt>
                <c:pt idx="41822">
                  <c:v>12.412076000000001</c:v>
                </c:pt>
                <c:pt idx="41823">
                  <c:v>12.411059</c:v>
                </c:pt>
                <c:pt idx="41824">
                  <c:v>12.408863999999999</c:v>
                </c:pt>
                <c:pt idx="41825">
                  <c:v>12.410928</c:v>
                </c:pt>
                <c:pt idx="41826">
                  <c:v>12.412243999999999</c:v>
                </c:pt>
                <c:pt idx="41827">
                  <c:v>12.407432999999999</c:v>
                </c:pt>
                <c:pt idx="41828">
                  <c:v>12.405063999999999</c:v>
                </c:pt>
                <c:pt idx="41829">
                  <c:v>12.407206</c:v>
                </c:pt>
                <c:pt idx="41830">
                  <c:v>12.406499999999999</c:v>
                </c:pt>
                <c:pt idx="41831">
                  <c:v>12.405429</c:v>
                </c:pt>
                <c:pt idx="41832">
                  <c:v>12.405652</c:v>
                </c:pt>
                <c:pt idx="41833">
                  <c:v>12.406608</c:v>
                </c:pt>
                <c:pt idx="41834">
                  <c:v>12.411548</c:v>
                </c:pt>
                <c:pt idx="41835">
                  <c:v>12.412015</c:v>
                </c:pt>
                <c:pt idx="41836">
                  <c:v>12.406506</c:v>
                </c:pt>
                <c:pt idx="41837">
                  <c:v>12.407374000000001</c:v>
                </c:pt>
                <c:pt idx="41838">
                  <c:v>12.410342</c:v>
                </c:pt>
                <c:pt idx="41839">
                  <c:v>12.409378</c:v>
                </c:pt>
                <c:pt idx="41840">
                  <c:v>12.410263</c:v>
                </c:pt>
                <c:pt idx="41841">
                  <c:v>12.411462</c:v>
                </c:pt>
                <c:pt idx="41842">
                  <c:v>12.411632000000001</c:v>
                </c:pt>
                <c:pt idx="41843">
                  <c:v>12.416007</c:v>
                </c:pt>
                <c:pt idx="41844">
                  <c:v>12.421749999999999</c:v>
                </c:pt>
                <c:pt idx="41845">
                  <c:v>12.424885</c:v>
                </c:pt>
                <c:pt idx="41846">
                  <c:v>12.424697</c:v>
                </c:pt>
                <c:pt idx="41847">
                  <c:v>12.423886</c:v>
                </c:pt>
                <c:pt idx="41848">
                  <c:v>12.426653</c:v>
                </c:pt>
                <c:pt idx="41849">
                  <c:v>12.428250999999999</c:v>
                </c:pt>
                <c:pt idx="41850">
                  <c:v>12.424251</c:v>
                </c:pt>
                <c:pt idx="41851">
                  <c:v>12.423289</c:v>
                </c:pt>
                <c:pt idx="41852">
                  <c:v>12.426387</c:v>
                </c:pt>
                <c:pt idx="41853">
                  <c:v>12.423662</c:v>
                </c:pt>
                <c:pt idx="41854">
                  <c:v>12.420938</c:v>
                </c:pt>
                <c:pt idx="41855">
                  <c:v>12.424569999999999</c:v>
                </c:pt>
                <c:pt idx="41856">
                  <c:v>12.426303000000001</c:v>
                </c:pt>
                <c:pt idx="41857">
                  <c:v>12.422696</c:v>
                </c:pt>
                <c:pt idx="41858">
                  <c:v>12.423444999999999</c:v>
                </c:pt>
                <c:pt idx="41859">
                  <c:v>12.426383</c:v>
                </c:pt>
                <c:pt idx="41860">
                  <c:v>12.424852</c:v>
                </c:pt>
                <c:pt idx="41861">
                  <c:v>12.422412</c:v>
                </c:pt>
                <c:pt idx="41862">
                  <c:v>12.422057000000001</c:v>
                </c:pt>
                <c:pt idx="41863">
                  <c:v>12.423093</c:v>
                </c:pt>
                <c:pt idx="41864">
                  <c:v>12.422984</c:v>
                </c:pt>
                <c:pt idx="41865">
                  <c:v>12.422501</c:v>
                </c:pt>
                <c:pt idx="41866">
                  <c:v>12.424621999999999</c:v>
                </c:pt>
                <c:pt idx="41867">
                  <c:v>12.430737000000001</c:v>
                </c:pt>
                <c:pt idx="41868">
                  <c:v>12.436864999999999</c:v>
                </c:pt>
                <c:pt idx="41869">
                  <c:v>12.43585</c:v>
                </c:pt>
                <c:pt idx="41870">
                  <c:v>12.437824000000001</c:v>
                </c:pt>
                <c:pt idx="41871">
                  <c:v>12.438394000000001</c:v>
                </c:pt>
                <c:pt idx="41872">
                  <c:v>12.433548999999999</c:v>
                </c:pt>
                <c:pt idx="41873">
                  <c:v>12.435434000000001</c:v>
                </c:pt>
                <c:pt idx="41874">
                  <c:v>12.436921999999999</c:v>
                </c:pt>
                <c:pt idx="41875">
                  <c:v>12.435340999999999</c:v>
                </c:pt>
                <c:pt idx="41876">
                  <c:v>12.435445</c:v>
                </c:pt>
                <c:pt idx="41877">
                  <c:v>12.434847</c:v>
                </c:pt>
                <c:pt idx="41878">
                  <c:v>12.434236</c:v>
                </c:pt>
                <c:pt idx="41879">
                  <c:v>12.43098</c:v>
                </c:pt>
                <c:pt idx="41880">
                  <c:v>12.429157</c:v>
                </c:pt>
                <c:pt idx="41881">
                  <c:v>12.428466999999999</c:v>
                </c:pt>
                <c:pt idx="41882">
                  <c:v>12.426842000000001</c:v>
                </c:pt>
                <c:pt idx="41883">
                  <c:v>12.427198000000001</c:v>
                </c:pt>
                <c:pt idx="41884">
                  <c:v>12.423170000000001</c:v>
                </c:pt>
                <c:pt idx="41885">
                  <c:v>12.418068</c:v>
                </c:pt>
                <c:pt idx="41886">
                  <c:v>12.418011</c:v>
                </c:pt>
                <c:pt idx="41887">
                  <c:v>12.414828999999999</c:v>
                </c:pt>
                <c:pt idx="41888">
                  <c:v>12.415016</c:v>
                </c:pt>
                <c:pt idx="41889">
                  <c:v>12.418823</c:v>
                </c:pt>
                <c:pt idx="41890">
                  <c:v>12.419349</c:v>
                </c:pt>
                <c:pt idx="41891">
                  <c:v>12.420121</c:v>
                </c:pt>
                <c:pt idx="41892">
                  <c:v>12.425185000000001</c:v>
                </c:pt>
                <c:pt idx="41893">
                  <c:v>12.426555</c:v>
                </c:pt>
                <c:pt idx="41894">
                  <c:v>12.427514</c:v>
                </c:pt>
                <c:pt idx="41895">
                  <c:v>12.433365999999999</c:v>
                </c:pt>
                <c:pt idx="41896">
                  <c:v>12.430643</c:v>
                </c:pt>
                <c:pt idx="41897">
                  <c:v>12.426576000000001</c:v>
                </c:pt>
                <c:pt idx="41898">
                  <c:v>12.428400999999999</c:v>
                </c:pt>
                <c:pt idx="41899">
                  <c:v>12.426209</c:v>
                </c:pt>
                <c:pt idx="41900">
                  <c:v>12.429733000000001</c:v>
                </c:pt>
                <c:pt idx="41901">
                  <c:v>12.435874999999999</c:v>
                </c:pt>
                <c:pt idx="41902">
                  <c:v>12.433133</c:v>
                </c:pt>
                <c:pt idx="41903">
                  <c:v>12.431290000000001</c:v>
                </c:pt>
                <c:pt idx="41904">
                  <c:v>12.430126</c:v>
                </c:pt>
                <c:pt idx="41905">
                  <c:v>12.427808000000001</c:v>
                </c:pt>
                <c:pt idx="41906">
                  <c:v>12.430901</c:v>
                </c:pt>
                <c:pt idx="41907">
                  <c:v>12.433415</c:v>
                </c:pt>
                <c:pt idx="41908">
                  <c:v>12.435298</c:v>
                </c:pt>
                <c:pt idx="41909">
                  <c:v>12.438250999999999</c:v>
                </c:pt>
                <c:pt idx="41910">
                  <c:v>12.436013000000001</c:v>
                </c:pt>
                <c:pt idx="41911">
                  <c:v>12.433033</c:v>
                </c:pt>
                <c:pt idx="41912">
                  <c:v>12.434846</c:v>
                </c:pt>
                <c:pt idx="41913">
                  <c:v>12.436985999999999</c:v>
                </c:pt>
                <c:pt idx="41914">
                  <c:v>12.439652000000001</c:v>
                </c:pt>
                <c:pt idx="41915">
                  <c:v>12.441784</c:v>
                </c:pt>
                <c:pt idx="41916">
                  <c:v>12.439648999999999</c:v>
                </c:pt>
                <c:pt idx="41917">
                  <c:v>12.438466</c:v>
                </c:pt>
                <c:pt idx="41918">
                  <c:v>12.439394999999999</c:v>
                </c:pt>
                <c:pt idx="41919">
                  <c:v>12.437938000000001</c:v>
                </c:pt>
                <c:pt idx="41920">
                  <c:v>12.437784000000001</c:v>
                </c:pt>
                <c:pt idx="41921">
                  <c:v>12.441905999999999</c:v>
                </c:pt>
                <c:pt idx="41922">
                  <c:v>12.443295000000001</c:v>
                </c:pt>
                <c:pt idx="41923">
                  <c:v>12.439382999999999</c:v>
                </c:pt>
                <c:pt idx="41924">
                  <c:v>12.44018</c:v>
                </c:pt>
                <c:pt idx="41925">
                  <c:v>12.441478999999999</c:v>
                </c:pt>
                <c:pt idx="41926">
                  <c:v>12.437839</c:v>
                </c:pt>
                <c:pt idx="41927">
                  <c:v>12.441234</c:v>
                </c:pt>
                <c:pt idx="41928">
                  <c:v>12.446408999999999</c:v>
                </c:pt>
                <c:pt idx="41929">
                  <c:v>12.444062000000001</c:v>
                </c:pt>
                <c:pt idx="41930">
                  <c:v>12.444236</c:v>
                </c:pt>
                <c:pt idx="41931">
                  <c:v>12.446094</c:v>
                </c:pt>
                <c:pt idx="41932">
                  <c:v>12.447475000000001</c:v>
                </c:pt>
                <c:pt idx="41933">
                  <c:v>12.447699999999999</c:v>
                </c:pt>
                <c:pt idx="41934">
                  <c:v>12.444236</c:v>
                </c:pt>
                <c:pt idx="41935">
                  <c:v>12.440878</c:v>
                </c:pt>
                <c:pt idx="41936">
                  <c:v>12.442746</c:v>
                </c:pt>
                <c:pt idx="41937">
                  <c:v>12.447533999999999</c:v>
                </c:pt>
                <c:pt idx="41938">
                  <c:v>12.443676999999999</c:v>
                </c:pt>
                <c:pt idx="41939">
                  <c:v>12.437441</c:v>
                </c:pt>
                <c:pt idx="41940">
                  <c:v>12.437733</c:v>
                </c:pt>
                <c:pt idx="41941">
                  <c:v>12.439757999999999</c:v>
                </c:pt>
                <c:pt idx="41942">
                  <c:v>12.43995</c:v>
                </c:pt>
                <c:pt idx="41943">
                  <c:v>12.439973999999999</c:v>
                </c:pt>
                <c:pt idx="41944">
                  <c:v>12.441210999999999</c:v>
                </c:pt>
                <c:pt idx="41945">
                  <c:v>12.444656999999999</c:v>
                </c:pt>
                <c:pt idx="41946">
                  <c:v>12.446876</c:v>
                </c:pt>
                <c:pt idx="41947">
                  <c:v>12.443225</c:v>
                </c:pt>
                <c:pt idx="41948">
                  <c:v>12.441598000000001</c:v>
                </c:pt>
                <c:pt idx="41949">
                  <c:v>12.445568</c:v>
                </c:pt>
                <c:pt idx="41950">
                  <c:v>12.447668</c:v>
                </c:pt>
                <c:pt idx="41951">
                  <c:v>12.446180999999999</c:v>
                </c:pt>
                <c:pt idx="41952">
                  <c:v>12.446342</c:v>
                </c:pt>
                <c:pt idx="41953">
                  <c:v>12.451676000000001</c:v>
                </c:pt>
                <c:pt idx="41954">
                  <c:v>12.455418</c:v>
                </c:pt>
                <c:pt idx="41955">
                  <c:v>12.455628000000001</c:v>
                </c:pt>
                <c:pt idx="41956">
                  <c:v>12.45872</c:v>
                </c:pt>
                <c:pt idx="41957">
                  <c:v>12.455690000000001</c:v>
                </c:pt>
                <c:pt idx="41958">
                  <c:v>12.451980000000001</c:v>
                </c:pt>
                <c:pt idx="41959">
                  <c:v>12.457661</c:v>
                </c:pt>
                <c:pt idx="41960">
                  <c:v>12.463819000000001</c:v>
                </c:pt>
                <c:pt idx="41961">
                  <c:v>12.459453</c:v>
                </c:pt>
                <c:pt idx="41962">
                  <c:v>12.45363</c:v>
                </c:pt>
                <c:pt idx="41963">
                  <c:v>12.453462999999999</c:v>
                </c:pt>
                <c:pt idx="41964">
                  <c:v>12.452415999999999</c:v>
                </c:pt>
                <c:pt idx="41965">
                  <c:v>12.452650999999999</c:v>
                </c:pt>
                <c:pt idx="41966">
                  <c:v>12.452234000000001</c:v>
                </c:pt>
                <c:pt idx="41967">
                  <c:v>12.448079</c:v>
                </c:pt>
                <c:pt idx="41968">
                  <c:v>12.447713</c:v>
                </c:pt>
                <c:pt idx="41969">
                  <c:v>12.450950000000001</c:v>
                </c:pt>
                <c:pt idx="41970">
                  <c:v>12.449801000000001</c:v>
                </c:pt>
                <c:pt idx="41971">
                  <c:v>12.447775</c:v>
                </c:pt>
                <c:pt idx="41972">
                  <c:v>12.452415</c:v>
                </c:pt>
                <c:pt idx="41973">
                  <c:v>12.455864</c:v>
                </c:pt>
                <c:pt idx="41974">
                  <c:v>12.449745</c:v>
                </c:pt>
                <c:pt idx="41975">
                  <c:v>12.446923999999999</c:v>
                </c:pt>
                <c:pt idx="41976">
                  <c:v>12.453485000000001</c:v>
                </c:pt>
                <c:pt idx="41977">
                  <c:v>12.453545999999999</c:v>
                </c:pt>
                <c:pt idx="41978">
                  <c:v>12.450326</c:v>
                </c:pt>
                <c:pt idx="41979">
                  <c:v>12.454044</c:v>
                </c:pt>
                <c:pt idx="41980">
                  <c:v>12.455638</c:v>
                </c:pt>
                <c:pt idx="41981">
                  <c:v>12.452999999999999</c:v>
                </c:pt>
                <c:pt idx="41982">
                  <c:v>12.45101</c:v>
                </c:pt>
                <c:pt idx="41983">
                  <c:v>12.450869000000001</c:v>
                </c:pt>
                <c:pt idx="41984">
                  <c:v>12.448568</c:v>
                </c:pt>
                <c:pt idx="41985">
                  <c:v>12.444896</c:v>
                </c:pt>
                <c:pt idx="41986">
                  <c:v>12.450257000000001</c:v>
                </c:pt>
                <c:pt idx="41987">
                  <c:v>12.45721</c:v>
                </c:pt>
                <c:pt idx="41988">
                  <c:v>12.45373</c:v>
                </c:pt>
                <c:pt idx="41989">
                  <c:v>12.449173</c:v>
                </c:pt>
                <c:pt idx="41990">
                  <c:v>12.452499</c:v>
                </c:pt>
                <c:pt idx="41991">
                  <c:v>12.452282</c:v>
                </c:pt>
                <c:pt idx="41992">
                  <c:v>12.449195</c:v>
                </c:pt>
                <c:pt idx="41993">
                  <c:v>12.452070000000001</c:v>
                </c:pt>
                <c:pt idx="41994">
                  <c:v>12.453478</c:v>
                </c:pt>
                <c:pt idx="41995">
                  <c:v>12.447851</c:v>
                </c:pt>
                <c:pt idx="41996">
                  <c:v>12.44807</c:v>
                </c:pt>
                <c:pt idx="41997">
                  <c:v>12.453859</c:v>
                </c:pt>
                <c:pt idx="41998">
                  <c:v>12.453241999999999</c:v>
                </c:pt>
                <c:pt idx="41999">
                  <c:v>12.451369</c:v>
                </c:pt>
                <c:pt idx="42000">
                  <c:v>12.455183999999999</c:v>
                </c:pt>
                <c:pt idx="42001">
                  <c:v>12.454312</c:v>
                </c:pt>
                <c:pt idx="42002">
                  <c:v>12.449018000000001</c:v>
                </c:pt>
                <c:pt idx="42003">
                  <c:v>12.452234000000001</c:v>
                </c:pt>
                <c:pt idx="42004">
                  <c:v>12.454909000000001</c:v>
                </c:pt>
                <c:pt idx="42005">
                  <c:v>12.450760000000001</c:v>
                </c:pt>
                <c:pt idx="42006">
                  <c:v>12.453237</c:v>
                </c:pt>
                <c:pt idx="42007">
                  <c:v>12.45571</c:v>
                </c:pt>
                <c:pt idx="42008">
                  <c:v>12.453738</c:v>
                </c:pt>
                <c:pt idx="42009">
                  <c:v>12.457115</c:v>
                </c:pt>
                <c:pt idx="42010">
                  <c:v>12.457587</c:v>
                </c:pt>
                <c:pt idx="42011">
                  <c:v>12.456825</c:v>
                </c:pt>
                <c:pt idx="42012">
                  <c:v>12.464822</c:v>
                </c:pt>
                <c:pt idx="42013">
                  <c:v>12.463308</c:v>
                </c:pt>
                <c:pt idx="42014">
                  <c:v>12.457708</c:v>
                </c:pt>
                <c:pt idx="42015">
                  <c:v>12.462294</c:v>
                </c:pt>
                <c:pt idx="42016">
                  <c:v>12.457618</c:v>
                </c:pt>
                <c:pt idx="42017">
                  <c:v>12.450711</c:v>
                </c:pt>
                <c:pt idx="42018">
                  <c:v>12.459993000000001</c:v>
                </c:pt>
                <c:pt idx="42019">
                  <c:v>12.466699999999999</c:v>
                </c:pt>
                <c:pt idx="42020">
                  <c:v>12.462038</c:v>
                </c:pt>
                <c:pt idx="42021">
                  <c:v>12.461518999999999</c:v>
                </c:pt>
                <c:pt idx="42022">
                  <c:v>12.464513999999999</c:v>
                </c:pt>
                <c:pt idx="42023">
                  <c:v>12.460635</c:v>
                </c:pt>
                <c:pt idx="42024">
                  <c:v>12.461048999999999</c:v>
                </c:pt>
                <c:pt idx="42025">
                  <c:v>12.462856</c:v>
                </c:pt>
                <c:pt idx="42026">
                  <c:v>12.459065000000001</c:v>
                </c:pt>
                <c:pt idx="42027">
                  <c:v>12.462301999999999</c:v>
                </c:pt>
                <c:pt idx="42028">
                  <c:v>12.467146</c:v>
                </c:pt>
                <c:pt idx="42029">
                  <c:v>12.466305</c:v>
                </c:pt>
                <c:pt idx="42030">
                  <c:v>12.468190999999999</c:v>
                </c:pt>
                <c:pt idx="42031">
                  <c:v>12.472166</c:v>
                </c:pt>
                <c:pt idx="42032">
                  <c:v>12.470613999999999</c:v>
                </c:pt>
                <c:pt idx="42033">
                  <c:v>12.466087999999999</c:v>
                </c:pt>
                <c:pt idx="42034">
                  <c:v>12.467349</c:v>
                </c:pt>
                <c:pt idx="42035">
                  <c:v>12.467738000000001</c:v>
                </c:pt>
                <c:pt idx="42036">
                  <c:v>12.464760999999999</c:v>
                </c:pt>
                <c:pt idx="42037">
                  <c:v>12.46425</c:v>
                </c:pt>
                <c:pt idx="42038">
                  <c:v>12.464193</c:v>
                </c:pt>
                <c:pt idx="42039">
                  <c:v>12.464048999999999</c:v>
                </c:pt>
                <c:pt idx="42040">
                  <c:v>12.469334</c:v>
                </c:pt>
                <c:pt idx="42041">
                  <c:v>12.475859</c:v>
                </c:pt>
                <c:pt idx="42042">
                  <c:v>12.472543</c:v>
                </c:pt>
                <c:pt idx="42043">
                  <c:v>12.467945</c:v>
                </c:pt>
                <c:pt idx="42044">
                  <c:v>12.471432</c:v>
                </c:pt>
                <c:pt idx="42045">
                  <c:v>12.471278999999999</c:v>
                </c:pt>
                <c:pt idx="42046">
                  <c:v>12.471500000000001</c:v>
                </c:pt>
                <c:pt idx="42047">
                  <c:v>12.474640000000001</c:v>
                </c:pt>
                <c:pt idx="42048">
                  <c:v>12.469814</c:v>
                </c:pt>
                <c:pt idx="42049">
                  <c:v>12.466962000000001</c:v>
                </c:pt>
                <c:pt idx="42050">
                  <c:v>12.472049999999999</c:v>
                </c:pt>
                <c:pt idx="42051">
                  <c:v>12.473121000000001</c:v>
                </c:pt>
                <c:pt idx="42052">
                  <c:v>12.468539</c:v>
                </c:pt>
                <c:pt idx="42053">
                  <c:v>12.467382000000001</c:v>
                </c:pt>
                <c:pt idx="42054">
                  <c:v>12.473143</c:v>
                </c:pt>
                <c:pt idx="42055">
                  <c:v>12.474823000000001</c:v>
                </c:pt>
                <c:pt idx="42056">
                  <c:v>12.470202</c:v>
                </c:pt>
                <c:pt idx="42057">
                  <c:v>12.467675</c:v>
                </c:pt>
                <c:pt idx="42058">
                  <c:v>12.470962999999999</c:v>
                </c:pt>
                <c:pt idx="42059">
                  <c:v>12.472716999999999</c:v>
                </c:pt>
                <c:pt idx="42060">
                  <c:v>12.470510000000001</c:v>
                </c:pt>
                <c:pt idx="42061">
                  <c:v>12.473326999999999</c:v>
                </c:pt>
                <c:pt idx="42062">
                  <c:v>12.478975999999999</c:v>
                </c:pt>
                <c:pt idx="42063">
                  <c:v>12.480048999999999</c:v>
                </c:pt>
                <c:pt idx="42064">
                  <c:v>12.476699999999999</c:v>
                </c:pt>
                <c:pt idx="42065">
                  <c:v>12.4748</c:v>
                </c:pt>
                <c:pt idx="42066">
                  <c:v>12.478395000000001</c:v>
                </c:pt>
                <c:pt idx="42067">
                  <c:v>12.480584</c:v>
                </c:pt>
                <c:pt idx="42068">
                  <c:v>12.481014</c:v>
                </c:pt>
                <c:pt idx="42069">
                  <c:v>12.48179</c:v>
                </c:pt>
                <c:pt idx="42070">
                  <c:v>12.480738000000001</c:v>
                </c:pt>
                <c:pt idx="42071">
                  <c:v>12.478225999999999</c:v>
                </c:pt>
                <c:pt idx="42072">
                  <c:v>12.479285000000001</c:v>
                </c:pt>
                <c:pt idx="42073">
                  <c:v>12.479824000000001</c:v>
                </c:pt>
                <c:pt idx="42074">
                  <c:v>12.474085000000001</c:v>
                </c:pt>
                <c:pt idx="42075">
                  <c:v>12.472248</c:v>
                </c:pt>
                <c:pt idx="42076">
                  <c:v>12.476727</c:v>
                </c:pt>
                <c:pt idx="42077">
                  <c:v>12.474669</c:v>
                </c:pt>
                <c:pt idx="42078">
                  <c:v>12.473940000000001</c:v>
                </c:pt>
                <c:pt idx="42079">
                  <c:v>12.477649</c:v>
                </c:pt>
                <c:pt idx="42080">
                  <c:v>12.475721999999999</c:v>
                </c:pt>
                <c:pt idx="42081">
                  <c:v>12.474027</c:v>
                </c:pt>
                <c:pt idx="42082">
                  <c:v>12.477434000000001</c:v>
                </c:pt>
                <c:pt idx="42083">
                  <c:v>12.478351</c:v>
                </c:pt>
                <c:pt idx="42084">
                  <c:v>12.478289999999999</c:v>
                </c:pt>
                <c:pt idx="42085">
                  <c:v>12.479449000000001</c:v>
                </c:pt>
                <c:pt idx="42086">
                  <c:v>12.478989</c:v>
                </c:pt>
                <c:pt idx="42087">
                  <c:v>12.477107999999999</c:v>
                </c:pt>
                <c:pt idx="42088">
                  <c:v>12.47744</c:v>
                </c:pt>
                <c:pt idx="42089">
                  <c:v>12.47766</c:v>
                </c:pt>
                <c:pt idx="42090">
                  <c:v>12.477131</c:v>
                </c:pt>
                <c:pt idx="42091">
                  <c:v>12.476468000000001</c:v>
                </c:pt>
                <c:pt idx="42092">
                  <c:v>12.475027000000001</c:v>
                </c:pt>
                <c:pt idx="42093">
                  <c:v>12.474323</c:v>
                </c:pt>
                <c:pt idx="42094">
                  <c:v>12.474128</c:v>
                </c:pt>
                <c:pt idx="42095">
                  <c:v>12.473628</c:v>
                </c:pt>
                <c:pt idx="42096">
                  <c:v>12.471515</c:v>
                </c:pt>
                <c:pt idx="42097">
                  <c:v>12.470890000000001</c:v>
                </c:pt>
                <c:pt idx="42098">
                  <c:v>12.476248999999999</c:v>
                </c:pt>
                <c:pt idx="42099">
                  <c:v>12.478656000000001</c:v>
                </c:pt>
                <c:pt idx="42100">
                  <c:v>12.476305</c:v>
                </c:pt>
                <c:pt idx="42101">
                  <c:v>12.476203</c:v>
                </c:pt>
                <c:pt idx="42102">
                  <c:v>12.477918000000001</c:v>
                </c:pt>
                <c:pt idx="42103">
                  <c:v>12.47648</c:v>
                </c:pt>
                <c:pt idx="42104">
                  <c:v>12.476367</c:v>
                </c:pt>
                <c:pt idx="42105">
                  <c:v>12.477539</c:v>
                </c:pt>
                <c:pt idx="42106">
                  <c:v>12.479058999999999</c:v>
                </c:pt>
                <c:pt idx="42107">
                  <c:v>12.482094</c:v>
                </c:pt>
                <c:pt idx="42108">
                  <c:v>12.481688</c:v>
                </c:pt>
                <c:pt idx="42109">
                  <c:v>12.479706</c:v>
                </c:pt>
                <c:pt idx="42110">
                  <c:v>12.478400000000001</c:v>
                </c:pt>
                <c:pt idx="42111">
                  <c:v>12.478119</c:v>
                </c:pt>
                <c:pt idx="42112">
                  <c:v>12.482189999999999</c:v>
                </c:pt>
                <c:pt idx="42113">
                  <c:v>12.486058</c:v>
                </c:pt>
                <c:pt idx="42114">
                  <c:v>12.483974999999999</c:v>
                </c:pt>
                <c:pt idx="42115">
                  <c:v>12.48038</c:v>
                </c:pt>
                <c:pt idx="42116">
                  <c:v>12.482894999999999</c:v>
                </c:pt>
                <c:pt idx="42117">
                  <c:v>12.483791</c:v>
                </c:pt>
                <c:pt idx="42118">
                  <c:v>12.481368</c:v>
                </c:pt>
                <c:pt idx="42119">
                  <c:v>12.485678</c:v>
                </c:pt>
                <c:pt idx="42120">
                  <c:v>12.487838</c:v>
                </c:pt>
                <c:pt idx="42121">
                  <c:v>12.483802000000001</c:v>
                </c:pt>
                <c:pt idx="42122">
                  <c:v>12.491444</c:v>
                </c:pt>
                <c:pt idx="42123">
                  <c:v>12.499560000000001</c:v>
                </c:pt>
                <c:pt idx="42124">
                  <c:v>12.492075</c:v>
                </c:pt>
                <c:pt idx="42125">
                  <c:v>12.492686000000001</c:v>
                </c:pt>
                <c:pt idx="42126">
                  <c:v>12.500985</c:v>
                </c:pt>
                <c:pt idx="42127">
                  <c:v>12.496622</c:v>
                </c:pt>
                <c:pt idx="42128">
                  <c:v>12.492770999999999</c:v>
                </c:pt>
                <c:pt idx="42129">
                  <c:v>12.495525000000001</c:v>
                </c:pt>
                <c:pt idx="42130">
                  <c:v>12.492813999999999</c:v>
                </c:pt>
                <c:pt idx="42131">
                  <c:v>12.488492000000001</c:v>
                </c:pt>
                <c:pt idx="42132">
                  <c:v>12.486207</c:v>
                </c:pt>
                <c:pt idx="42133">
                  <c:v>12.481237999999999</c:v>
                </c:pt>
                <c:pt idx="42134">
                  <c:v>12.482915999999999</c:v>
                </c:pt>
                <c:pt idx="42135">
                  <c:v>12.490843999999999</c:v>
                </c:pt>
                <c:pt idx="42136">
                  <c:v>12.49432</c:v>
                </c:pt>
                <c:pt idx="42137">
                  <c:v>12.492872999999999</c:v>
                </c:pt>
                <c:pt idx="42138">
                  <c:v>12.491545</c:v>
                </c:pt>
                <c:pt idx="42139">
                  <c:v>12.493147</c:v>
                </c:pt>
                <c:pt idx="42140">
                  <c:v>12.491197</c:v>
                </c:pt>
                <c:pt idx="42141">
                  <c:v>12.487220000000001</c:v>
                </c:pt>
                <c:pt idx="42142">
                  <c:v>12.49075</c:v>
                </c:pt>
                <c:pt idx="42143">
                  <c:v>12.492304000000001</c:v>
                </c:pt>
                <c:pt idx="42144">
                  <c:v>12.487685000000001</c:v>
                </c:pt>
                <c:pt idx="42145">
                  <c:v>12.486039</c:v>
                </c:pt>
                <c:pt idx="42146">
                  <c:v>12.488626999999999</c:v>
                </c:pt>
                <c:pt idx="42147">
                  <c:v>12.495054</c:v>
                </c:pt>
                <c:pt idx="42148">
                  <c:v>12.494849</c:v>
                </c:pt>
                <c:pt idx="42149">
                  <c:v>12.487228</c:v>
                </c:pt>
                <c:pt idx="42150">
                  <c:v>12.489860999999999</c:v>
                </c:pt>
                <c:pt idx="42151">
                  <c:v>12.502238</c:v>
                </c:pt>
                <c:pt idx="42152">
                  <c:v>12.506501999999999</c:v>
                </c:pt>
                <c:pt idx="42153">
                  <c:v>12.500793</c:v>
                </c:pt>
                <c:pt idx="42154">
                  <c:v>12.497477999999999</c:v>
                </c:pt>
                <c:pt idx="42155">
                  <c:v>12.495482000000001</c:v>
                </c:pt>
                <c:pt idx="42156">
                  <c:v>12.496167</c:v>
                </c:pt>
                <c:pt idx="42157">
                  <c:v>12.498343</c:v>
                </c:pt>
                <c:pt idx="42158">
                  <c:v>12.494947</c:v>
                </c:pt>
                <c:pt idx="42159">
                  <c:v>12.492139999999999</c:v>
                </c:pt>
                <c:pt idx="42160">
                  <c:v>12.493786999999999</c:v>
                </c:pt>
                <c:pt idx="42161">
                  <c:v>12.493138</c:v>
                </c:pt>
                <c:pt idx="42162">
                  <c:v>12.491712</c:v>
                </c:pt>
                <c:pt idx="42163">
                  <c:v>12.493378</c:v>
                </c:pt>
                <c:pt idx="42164">
                  <c:v>12.496078000000001</c:v>
                </c:pt>
                <c:pt idx="42165">
                  <c:v>12.493969999999999</c:v>
                </c:pt>
                <c:pt idx="42166">
                  <c:v>12.48934</c:v>
                </c:pt>
                <c:pt idx="42167">
                  <c:v>12.493270000000001</c:v>
                </c:pt>
                <c:pt idx="42168">
                  <c:v>12.498946999999999</c:v>
                </c:pt>
                <c:pt idx="42169">
                  <c:v>12.498037999999999</c:v>
                </c:pt>
                <c:pt idx="42170">
                  <c:v>12.498479</c:v>
                </c:pt>
                <c:pt idx="42171">
                  <c:v>12.500403</c:v>
                </c:pt>
                <c:pt idx="42172">
                  <c:v>12.496407</c:v>
                </c:pt>
                <c:pt idx="42173">
                  <c:v>12.501343</c:v>
                </c:pt>
                <c:pt idx="42174">
                  <c:v>12.510593</c:v>
                </c:pt>
                <c:pt idx="42175">
                  <c:v>12.502520000000001</c:v>
                </c:pt>
                <c:pt idx="42176">
                  <c:v>12.497273</c:v>
                </c:pt>
                <c:pt idx="42177">
                  <c:v>12.504058000000001</c:v>
                </c:pt>
                <c:pt idx="42178">
                  <c:v>12.505243999999999</c:v>
                </c:pt>
                <c:pt idx="42179">
                  <c:v>12.503418999999999</c:v>
                </c:pt>
                <c:pt idx="42180">
                  <c:v>12.503803</c:v>
                </c:pt>
                <c:pt idx="42181">
                  <c:v>12.503564000000001</c:v>
                </c:pt>
                <c:pt idx="42182">
                  <c:v>12.501844</c:v>
                </c:pt>
                <c:pt idx="42183">
                  <c:v>12.500662</c:v>
                </c:pt>
                <c:pt idx="42184">
                  <c:v>12.501804999999999</c:v>
                </c:pt>
                <c:pt idx="42185">
                  <c:v>12.501177</c:v>
                </c:pt>
                <c:pt idx="42186">
                  <c:v>12.500463999999999</c:v>
                </c:pt>
                <c:pt idx="42187">
                  <c:v>12.5038</c:v>
                </c:pt>
                <c:pt idx="42188">
                  <c:v>12.506266</c:v>
                </c:pt>
                <c:pt idx="42189">
                  <c:v>12.505114000000001</c:v>
                </c:pt>
                <c:pt idx="42190">
                  <c:v>12.509408000000001</c:v>
                </c:pt>
                <c:pt idx="42191">
                  <c:v>12.510605999999999</c:v>
                </c:pt>
                <c:pt idx="42192">
                  <c:v>12.505435</c:v>
                </c:pt>
                <c:pt idx="42193">
                  <c:v>12.504860000000001</c:v>
                </c:pt>
                <c:pt idx="42194">
                  <c:v>12.504197</c:v>
                </c:pt>
                <c:pt idx="42195">
                  <c:v>12.50403</c:v>
                </c:pt>
                <c:pt idx="42196">
                  <c:v>12.504678999999999</c:v>
                </c:pt>
                <c:pt idx="42197">
                  <c:v>12.501156999999999</c:v>
                </c:pt>
                <c:pt idx="42198">
                  <c:v>12.500882000000001</c:v>
                </c:pt>
                <c:pt idx="42199">
                  <c:v>12.505146999999999</c:v>
                </c:pt>
                <c:pt idx="42200">
                  <c:v>12.507370999999999</c:v>
                </c:pt>
                <c:pt idx="42201">
                  <c:v>12.507172000000001</c:v>
                </c:pt>
                <c:pt idx="42202">
                  <c:v>12.508098</c:v>
                </c:pt>
                <c:pt idx="42203">
                  <c:v>12.505965</c:v>
                </c:pt>
                <c:pt idx="42204">
                  <c:v>12.50094</c:v>
                </c:pt>
                <c:pt idx="42205">
                  <c:v>12.500785</c:v>
                </c:pt>
                <c:pt idx="42206">
                  <c:v>12.503619</c:v>
                </c:pt>
                <c:pt idx="42207">
                  <c:v>12.504111</c:v>
                </c:pt>
                <c:pt idx="42208">
                  <c:v>12.502869</c:v>
                </c:pt>
                <c:pt idx="42209">
                  <c:v>12.50154</c:v>
                </c:pt>
                <c:pt idx="42210">
                  <c:v>12.502221</c:v>
                </c:pt>
                <c:pt idx="42211">
                  <c:v>12.506747000000001</c:v>
                </c:pt>
                <c:pt idx="42212">
                  <c:v>12.511132</c:v>
                </c:pt>
                <c:pt idx="42213">
                  <c:v>12.510033</c:v>
                </c:pt>
                <c:pt idx="42214">
                  <c:v>12.505694</c:v>
                </c:pt>
                <c:pt idx="42215">
                  <c:v>12.508604</c:v>
                </c:pt>
                <c:pt idx="42216">
                  <c:v>12.512817</c:v>
                </c:pt>
                <c:pt idx="42217">
                  <c:v>12.510237999999999</c:v>
                </c:pt>
                <c:pt idx="42218">
                  <c:v>12.510683999999999</c:v>
                </c:pt>
                <c:pt idx="42219">
                  <c:v>12.508149</c:v>
                </c:pt>
                <c:pt idx="42220">
                  <c:v>12.504526</c:v>
                </c:pt>
                <c:pt idx="42221">
                  <c:v>12.509734999999999</c:v>
                </c:pt>
                <c:pt idx="42222">
                  <c:v>12.515943</c:v>
                </c:pt>
                <c:pt idx="42223">
                  <c:v>12.513323</c:v>
                </c:pt>
                <c:pt idx="42224">
                  <c:v>12.509333</c:v>
                </c:pt>
                <c:pt idx="42225">
                  <c:v>12.511844999999999</c:v>
                </c:pt>
                <c:pt idx="42226">
                  <c:v>12.515084</c:v>
                </c:pt>
                <c:pt idx="42227">
                  <c:v>12.514747</c:v>
                </c:pt>
                <c:pt idx="42228">
                  <c:v>12.510403</c:v>
                </c:pt>
                <c:pt idx="42229">
                  <c:v>12.509198</c:v>
                </c:pt>
                <c:pt idx="42230">
                  <c:v>12.511798000000001</c:v>
                </c:pt>
                <c:pt idx="42231">
                  <c:v>12.511708</c:v>
                </c:pt>
                <c:pt idx="42232">
                  <c:v>12.509664000000001</c:v>
                </c:pt>
                <c:pt idx="42233">
                  <c:v>12.509254</c:v>
                </c:pt>
                <c:pt idx="42234">
                  <c:v>12.510054</c:v>
                </c:pt>
                <c:pt idx="42235">
                  <c:v>12.507903000000001</c:v>
                </c:pt>
                <c:pt idx="42236">
                  <c:v>12.510676</c:v>
                </c:pt>
                <c:pt idx="42237">
                  <c:v>12.514811999999999</c:v>
                </c:pt>
                <c:pt idx="42238">
                  <c:v>12.509446000000001</c:v>
                </c:pt>
                <c:pt idx="42239">
                  <c:v>12.507115000000001</c:v>
                </c:pt>
                <c:pt idx="42240">
                  <c:v>12.511379</c:v>
                </c:pt>
                <c:pt idx="42241">
                  <c:v>12.51361</c:v>
                </c:pt>
                <c:pt idx="42242">
                  <c:v>12.510009</c:v>
                </c:pt>
                <c:pt idx="42243">
                  <c:v>12.508425000000001</c:v>
                </c:pt>
                <c:pt idx="42244">
                  <c:v>12.515129999999999</c:v>
                </c:pt>
                <c:pt idx="42245">
                  <c:v>12.516295</c:v>
                </c:pt>
                <c:pt idx="42246">
                  <c:v>12.510885999999999</c:v>
                </c:pt>
                <c:pt idx="42247">
                  <c:v>12.513078999999999</c:v>
                </c:pt>
                <c:pt idx="42248">
                  <c:v>12.519506</c:v>
                </c:pt>
                <c:pt idx="42249">
                  <c:v>12.51849</c:v>
                </c:pt>
                <c:pt idx="42250">
                  <c:v>12.511302000000001</c:v>
                </c:pt>
                <c:pt idx="42251">
                  <c:v>12.512404999999999</c:v>
                </c:pt>
                <c:pt idx="42252">
                  <c:v>12.520313</c:v>
                </c:pt>
                <c:pt idx="42253">
                  <c:v>12.517704</c:v>
                </c:pt>
                <c:pt idx="42254">
                  <c:v>12.512551</c:v>
                </c:pt>
                <c:pt idx="42255">
                  <c:v>12.516204</c:v>
                </c:pt>
                <c:pt idx="42256">
                  <c:v>12.517448</c:v>
                </c:pt>
                <c:pt idx="42257">
                  <c:v>12.516071</c:v>
                </c:pt>
                <c:pt idx="42258">
                  <c:v>12.518988</c:v>
                </c:pt>
                <c:pt idx="42259">
                  <c:v>12.519603</c:v>
                </c:pt>
                <c:pt idx="42260">
                  <c:v>12.516496999999999</c:v>
                </c:pt>
                <c:pt idx="42261">
                  <c:v>12.517618000000001</c:v>
                </c:pt>
                <c:pt idx="42262">
                  <c:v>12.522817</c:v>
                </c:pt>
                <c:pt idx="42263">
                  <c:v>12.521915</c:v>
                </c:pt>
                <c:pt idx="42264">
                  <c:v>12.514900000000001</c:v>
                </c:pt>
                <c:pt idx="42265">
                  <c:v>12.515988</c:v>
                </c:pt>
                <c:pt idx="42266">
                  <c:v>12.519968</c:v>
                </c:pt>
                <c:pt idx="42267">
                  <c:v>12.518927</c:v>
                </c:pt>
                <c:pt idx="42268">
                  <c:v>12.521335000000001</c:v>
                </c:pt>
                <c:pt idx="42269">
                  <c:v>12.520189</c:v>
                </c:pt>
                <c:pt idx="42270">
                  <c:v>12.516745999999999</c:v>
                </c:pt>
                <c:pt idx="42271">
                  <c:v>12.522035000000001</c:v>
                </c:pt>
                <c:pt idx="42272">
                  <c:v>12.526522</c:v>
                </c:pt>
                <c:pt idx="42273">
                  <c:v>12.527842</c:v>
                </c:pt>
                <c:pt idx="42274">
                  <c:v>12.530711999999999</c:v>
                </c:pt>
                <c:pt idx="42275">
                  <c:v>12.530639000000001</c:v>
                </c:pt>
                <c:pt idx="42276">
                  <c:v>12.531719000000001</c:v>
                </c:pt>
                <c:pt idx="42277">
                  <c:v>12.532226</c:v>
                </c:pt>
                <c:pt idx="42278">
                  <c:v>12.529683</c:v>
                </c:pt>
                <c:pt idx="42279">
                  <c:v>12.525909</c:v>
                </c:pt>
                <c:pt idx="42280">
                  <c:v>12.524459</c:v>
                </c:pt>
                <c:pt idx="42281">
                  <c:v>12.526088</c:v>
                </c:pt>
                <c:pt idx="42282">
                  <c:v>12.524016</c:v>
                </c:pt>
                <c:pt idx="42283">
                  <c:v>12.519005</c:v>
                </c:pt>
                <c:pt idx="42284">
                  <c:v>12.521633</c:v>
                </c:pt>
                <c:pt idx="42285">
                  <c:v>12.526387</c:v>
                </c:pt>
                <c:pt idx="42286">
                  <c:v>12.52248</c:v>
                </c:pt>
                <c:pt idx="42287">
                  <c:v>12.51599</c:v>
                </c:pt>
                <c:pt idx="42288">
                  <c:v>12.517597</c:v>
                </c:pt>
                <c:pt idx="42289">
                  <c:v>12.520013000000001</c:v>
                </c:pt>
                <c:pt idx="42290">
                  <c:v>12.519221999999999</c:v>
                </c:pt>
                <c:pt idx="42291">
                  <c:v>12.522536000000001</c:v>
                </c:pt>
                <c:pt idx="42292">
                  <c:v>12.524875</c:v>
                </c:pt>
                <c:pt idx="42293">
                  <c:v>12.522563</c:v>
                </c:pt>
                <c:pt idx="42294">
                  <c:v>12.521276</c:v>
                </c:pt>
                <c:pt idx="42295">
                  <c:v>12.523774</c:v>
                </c:pt>
                <c:pt idx="42296">
                  <c:v>12.526085999999999</c:v>
                </c:pt>
                <c:pt idx="42297">
                  <c:v>12.527939</c:v>
                </c:pt>
                <c:pt idx="42298">
                  <c:v>12.53027</c:v>
                </c:pt>
                <c:pt idx="42299">
                  <c:v>12.532173</c:v>
                </c:pt>
                <c:pt idx="42300">
                  <c:v>12.536894999999999</c:v>
                </c:pt>
                <c:pt idx="42301">
                  <c:v>12.53759</c:v>
                </c:pt>
                <c:pt idx="42302">
                  <c:v>12.532946000000001</c:v>
                </c:pt>
                <c:pt idx="42303">
                  <c:v>12.53504</c:v>
                </c:pt>
                <c:pt idx="42304">
                  <c:v>12.536825</c:v>
                </c:pt>
                <c:pt idx="42305">
                  <c:v>12.531777</c:v>
                </c:pt>
                <c:pt idx="42306">
                  <c:v>12.530010000000001</c:v>
                </c:pt>
                <c:pt idx="42307">
                  <c:v>12.533395000000001</c:v>
                </c:pt>
                <c:pt idx="42308">
                  <c:v>12.533284</c:v>
                </c:pt>
                <c:pt idx="42309">
                  <c:v>12.530773999999999</c:v>
                </c:pt>
                <c:pt idx="42310">
                  <c:v>12.529716000000001</c:v>
                </c:pt>
                <c:pt idx="42311">
                  <c:v>12.531185000000001</c:v>
                </c:pt>
                <c:pt idx="42312">
                  <c:v>12.535610999999999</c:v>
                </c:pt>
                <c:pt idx="42313">
                  <c:v>12.538035000000001</c:v>
                </c:pt>
                <c:pt idx="42314">
                  <c:v>12.539440000000001</c:v>
                </c:pt>
                <c:pt idx="42315">
                  <c:v>12.542576</c:v>
                </c:pt>
                <c:pt idx="42316">
                  <c:v>12.540171000000001</c:v>
                </c:pt>
                <c:pt idx="42317">
                  <c:v>12.535617</c:v>
                </c:pt>
                <c:pt idx="42318">
                  <c:v>12.536389</c:v>
                </c:pt>
                <c:pt idx="42319">
                  <c:v>12.537297000000001</c:v>
                </c:pt>
                <c:pt idx="42320">
                  <c:v>12.537545</c:v>
                </c:pt>
                <c:pt idx="42321">
                  <c:v>12.538131999999999</c:v>
                </c:pt>
                <c:pt idx="42322">
                  <c:v>12.534765</c:v>
                </c:pt>
                <c:pt idx="42323">
                  <c:v>12.530391</c:v>
                </c:pt>
                <c:pt idx="42324">
                  <c:v>12.531746</c:v>
                </c:pt>
                <c:pt idx="42325">
                  <c:v>12.536493999999999</c:v>
                </c:pt>
                <c:pt idx="42326">
                  <c:v>12.537032999999999</c:v>
                </c:pt>
                <c:pt idx="42327">
                  <c:v>12.538117</c:v>
                </c:pt>
                <c:pt idx="42328">
                  <c:v>12.539415</c:v>
                </c:pt>
                <c:pt idx="42329">
                  <c:v>12.535593</c:v>
                </c:pt>
                <c:pt idx="42330">
                  <c:v>12.534329</c:v>
                </c:pt>
                <c:pt idx="42331">
                  <c:v>12.537675</c:v>
                </c:pt>
                <c:pt idx="42332">
                  <c:v>12.5388</c:v>
                </c:pt>
                <c:pt idx="42333">
                  <c:v>12.536296999999999</c:v>
                </c:pt>
                <c:pt idx="42334">
                  <c:v>12.537231999999999</c:v>
                </c:pt>
                <c:pt idx="42335">
                  <c:v>12.540164000000001</c:v>
                </c:pt>
                <c:pt idx="42336">
                  <c:v>12.540611999999999</c:v>
                </c:pt>
                <c:pt idx="42337">
                  <c:v>12.541848</c:v>
                </c:pt>
                <c:pt idx="42338">
                  <c:v>12.540222999999999</c:v>
                </c:pt>
                <c:pt idx="42339">
                  <c:v>12.536652999999999</c:v>
                </c:pt>
                <c:pt idx="42340">
                  <c:v>12.536905000000001</c:v>
                </c:pt>
                <c:pt idx="42341">
                  <c:v>12.539148000000001</c:v>
                </c:pt>
                <c:pt idx="42342">
                  <c:v>12.537391</c:v>
                </c:pt>
                <c:pt idx="42343">
                  <c:v>12.534167</c:v>
                </c:pt>
                <c:pt idx="42344">
                  <c:v>12.536692</c:v>
                </c:pt>
                <c:pt idx="42345">
                  <c:v>12.537827999999999</c:v>
                </c:pt>
                <c:pt idx="42346">
                  <c:v>12.535073000000001</c:v>
                </c:pt>
                <c:pt idx="42347">
                  <c:v>12.532755</c:v>
                </c:pt>
                <c:pt idx="42348">
                  <c:v>12.533963999999999</c:v>
                </c:pt>
                <c:pt idx="42349">
                  <c:v>12.536523000000001</c:v>
                </c:pt>
                <c:pt idx="42350">
                  <c:v>12.538656</c:v>
                </c:pt>
                <c:pt idx="42351">
                  <c:v>12.539384999999999</c:v>
                </c:pt>
                <c:pt idx="42352">
                  <c:v>12.536118999999999</c:v>
                </c:pt>
                <c:pt idx="42353">
                  <c:v>12.533355999999999</c:v>
                </c:pt>
                <c:pt idx="42354">
                  <c:v>12.538793999999999</c:v>
                </c:pt>
                <c:pt idx="42355">
                  <c:v>12.543196999999999</c:v>
                </c:pt>
                <c:pt idx="42356">
                  <c:v>12.538769</c:v>
                </c:pt>
                <c:pt idx="42357">
                  <c:v>12.540501000000001</c:v>
                </c:pt>
                <c:pt idx="42358">
                  <c:v>12.546377</c:v>
                </c:pt>
                <c:pt idx="42359">
                  <c:v>12.543969000000001</c:v>
                </c:pt>
                <c:pt idx="42360">
                  <c:v>12.543286</c:v>
                </c:pt>
                <c:pt idx="42361">
                  <c:v>12.545915000000001</c:v>
                </c:pt>
                <c:pt idx="42362">
                  <c:v>12.542577</c:v>
                </c:pt>
                <c:pt idx="42363">
                  <c:v>12.541649</c:v>
                </c:pt>
                <c:pt idx="42364">
                  <c:v>12.544418</c:v>
                </c:pt>
                <c:pt idx="42365">
                  <c:v>12.544067999999999</c:v>
                </c:pt>
                <c:pt idx="42366">
                  <c:v>12.542055</c:v>
                </c:pt>
                <c:pt idx="42367">
                  <c:v>12.541416</c:v>
                </c:pt>
                <c:pt idx="42368">
                  <c:v>12.542881</c:v>
                </c:pt>
                <c:pt idx="42369">
                  <c:v>12.543844999999999</c:v>
                </c:pt>
                <c:pt idx="42370">
                  <c:v>12.545002</c:v>
                </c:pt>
                <c:pt idx="42371">
                  <c:v>12.54766</c:v>
                </c:pt>
                <c:pt idx="42372">
                  <c:v>12.54935</c:v>
                </c:pt>
                <c:pt idx="42373">
                  <c:v>12.549985</c:v>
                </c:pt>
                <c:pt idx="42374">
                  <c:v>12.549806</c:v>
                </c:pt>
                <c:pt idx="42375">
                  <c:v>12.547421</c:v>
                </c:pt>
                <c:pt idx="42376">
                  <c:v>12.545768000000001</c:v>
                </c:pt>
                <c:pt idx="42377">
                  <c:v>12.547109000000001</c:v>
                </c:pt>
                <c:pt idx="42378">
                  <c:v>12.549115</c:v>
                </c:pt>
                <c:pt idx="42379">
                  <c:v>12.547654</c:v>
                </c:pt>
                <c:pt idx="42380">
                  <c:v>12.547319999999999</c:v>
                </c:pt>
                <c:pt idx="42381">
                  <c:v>12.548543</c:v>
                </c:pt>
                <c:pt idx="42382">
                  <c:v>12.546894</c:v>
                </c:pt>
                <c:pt idx="42383">
                  <c:v>12.552068</c:v>
                </c:pt>
                <c:pt idx="42384">
                  <c:v>12.556832999999999</c:v>
                </c:pt>
                <c:pt idx="42385">
                  <c:v>12.554252</c:v>
                </c:pt>
                <c:pt idx="42386">
                  <c:v>12.555925</c:v>
                </c:pt>
                <c:pt idx="42387">
                  <c:v>12.557022</c:v>
                </c:pt>
                <c:pt idx="42388">
                  <c:v>12.553763999999999</c:v>
                </c:pt>
                <c:pt idx="42389">
                  <c:v>12.555251</c:v>
                </c:pt>
                <c:pt idx="42390">
                  <c:v>12.560736</c:v>
                </c:pt>
                <c:pt idx="42391">
                  <c:v>12.560570999999999</c:v>
                </c:pt>
                <c:pt idx="42392">
                  <c:v>12.557983999999999</c:v>
                </c:pt>
                <c:pt idx="42393">
                  <c:v>12.561458999999999</c:v>
                </c:pt>
                <c:pt idx="42394">
                  <c:v>12.563079999999999</c:v>
                </c:pt>
                <c:pt idx="42395">
                  <c:v>12.559469999999999</c:v>
                </c:pt>
                <c:pt idx="42396">
                  <c:v>12.559034</c:v>
                </c:pt>
                <c:pt idx="42397">
                  <c:v>12.561332</c:v>
                </c:pt>
                <c:pt idx="42398">
                  <c:v>12.558903000000001</c:v>
                </c:pt>
                <c:pt idx="42399">
                  <c:v>12.556343</c:v>
                </c:pt>
                <c:pt idx="42400">
                  <c:v>12.558178</c:v>
                </c:pt>
                <c:pt idx="42401">
                  <c:v>12.557501</c:v>
                </c:pt>
                <c:pt idx="42402">
                  <c:v>12.558885999999999</c:v>
                </c:pt>
                <c:pt idx="42403">
                  <c:v>12.564044000000001</c:v>
                </c:pt>
                <c:pt idx="42404">
                  <c:v>12.560767</c:v>
                </c:pt>
                <c:pt idx="42405">
                  <c:v>12.555702999999999</c:v>
                </c:pt>
                <c:pt idx="42406">
                  <c:v>12.560066000000001</c:v>
                </c:pt>
                <c:pt idx="42407">
                  <c:v>12.564688</c:v>
                </c:pt>
                <c:pt idx="42408">
                  <c:v>12.562492000000001</c:v>
                </c:pt>
                <c:pt idx="42409">
                  <c:v>12.558498</c:v>
                </c:pt>
                <c:pt idx="42410">
                  <c:v>12.557482</c:v>
                </c:pt>
                <c:pt idx="42411">
                  <c:v>12.560795000000001</c:v>
                </c:pt>
                <c:pt idx="42412">
                  <c:v>12.562632000000001</c:v>
                </c:pt>
                <c:pt idx="42413">
                  <c:v>12.56199</c:v>
                </c:pt>
                <c:pt idx="42414">
                  <c:v>12.564444</c:v>
                </c:pt>
                <c:pt idx="42415">
                  <c:v>12.56616</c:v>
                </c:pt>
                <c:pt idx="42416">
                  <c:v>12.56209</c:v>
                </c:pt>
                <c:pt idx="42417">
                  <c:v>12.564185</c:v>
                </c:pt>
                <c:pt idx="42418">
                  <c:v>12.569604999999999</c:v>
                </c:pt>
                <c:pt idx="42419">
                  <c:v>12.566367</c:v>
                </c:pt>
                <c:pt idx="42420">
                  <c:v>12.564088999999999</c:v>
                </c:pt>
                <c:pt idx="42421">
                  <c:v>12.564717999999999</c:v>
                </c:pt>
                <c:pt idx="42422">
                  <c:v>12.565068999999999</c:v>
                </c:pt>
                <c:pt idx="42423">
                  <c:v>12.563784999999999</c:v>
                </c:pt>
                <c:pt idx="42424">
                  <c:v>12.560221</c:v>
                </c:pt>
                <c:pt idx="42425">
                  <c:v>12.563666</c:v>
                </c:pt>
                <c:pt idx="42426">
                  <c:v>12.568794</c:v>
                </c:pt>
                <c:pt idx="42427">
                  <c:v>12.566915</c:v>
                </c:pt>
                <c:pt idx="42428">
                  <c:v>12.567627</c:v>
                </c:pt>
                <c:pt idx="42429">
                  <c:v>12.574771999999999</c:v>
                </c:pt>
                <c:pt idx="42430">
                  <c:v>12.576230000000001</c:v>
                </c:pt>
                <c:pt idx="42431">
                  <c:v>12.572146999999999</c:v>
                </c:pt>
                <c:pt idx="42432">
                  <c:v>12.572516</c:v>
                </c:pt>
                <c:pt idx="42433">
                  <c:v>12.571414000000001</c:v>
                </c:pt>
                <c:pt idx="42434">
                  <c:v>12.571255000000001</c:v>
                </c:pt>
                <c:pt idx="42435">
                  <c:v>12.575507</c:v>
                </c:pt>
                <c:pt idx="42436">
                  <c:v>12.573401</c:v>
                </c:pt>
                <c:pt idx="42437">
                  <c:v>12.568644000000001</c:v>
                </c:pt>
                <c:pt idx="42438">
                  <c:v>12.570349</c:v>
                </c:pt>
                <c:pt idx="42439">
                  <c:v>12.576629000000001</c:v>
                </c:pt>
                <c:pt idx="42440">
                  <c:v>12.579102000000001</c:v>
                </c:pt>
                <c:pt idx="42441">
                  <c:v>12.579909000000001</c:v>
                </c:pt>
                <c:pt idx="42442">
                  <c:v>12.577914</c:v>
                </c:pt>
                <c:pt idx="42443">
                  <c:v>12.570352</c:v>
                </c:pt>
                <c:pt idx="42444">
                  <c:v>12.565611000000001</c:v>
                </c:pt>
                <c:pt idx="42445">
                  <c:v>12.565007</c:v>
                </c:pt>
                <c:pt idx="42446">
                  <c:v>12.565384999999999</c:v>
                </c:pt>
                <c:pt idx="42447">
                  <c:v>12.569006</c:v>
                </c:pt>
                <c:pt idx="42448">
                  <c:v>12.565389</c:v>
                </c:pt>
                <c:pt idx="42449">
                  <c:v>12.558983</c:v>
                </c:pt>
                <c:pt idx="42450">
                  <c:v>12.560860999999999</c:v>
                </c:pt>
                <c:pt idx="42451">
                  <c:v>12.565128</c:v>
                </c:pt>
                <c:pt idx="42452">
                  <c:v>12.567189000000001</c:v>
                </c:pt>
                <c:pt idx="42453">
                  <c:v>12.566856</c:v>
                </c:pt>
                <c:pt idx="42454">
                  <c:v>12.567228999999999</c:v>
                </c:pt>
                <c:pt idx="42455">
                  <c:v>12.565929000000001</c:v>
                </c:pt>
                <c:pt idx="42456">
                  <c:v>12.561298000000001</c:v>
                </c:pt>
                <c:pt idx="42457">
                  <c:v>12.560930000000001</c:v>
                </c:pt>
                <c:pt idx="42458">
                  <c:v>12.566648000000001</c:v>
                </c:pt>
                <c:pt idx="42459">
                  <c:v>12.568603</c:v>
                </c:pt>
                <c:pt idx="42460">
                  <c:v>12.569578</c:v>
                </c:pt>
                <c:pt idx="42461">
                  <c:v>12.574346</c:v>
                </c:pt>
                <c:pt idx="42462">
                  <c:v>12.576577</c:v>
                </c:pt>
                <c:pt idx="42463">
                  <c:v>12.576441000000001</c:v>
                </c:pt>
                <c:pt idx="42464">
                  <c:v>12.573565</c:v>
                </c:pt>
                <c:pt idx="42465">
                  <c:v>12.573902</c:v>
                </c:pt>
                <c:pt idx="42466">
                  <c:v>12.578692999999999</c:v>
                </c:pt>
                <c:pt idx="42467">
                  <c:v>12.576715999999999</c:v>
                </c:pt>
                <c:pt idx="42468">
                  <c:v>12.577313</c:v>
                </c:pt>
                <c:pt idx="42469">
                  <c:v>12.582976</c:v>
                </c:pt>
                <c:pt idx="42470">
                  <c:v>12.582431</c:v>
                </c:pt>
                <c:pt idx="42471">
                  <c:v>12.580870000000001</c:v>
                </c:pt>
                <c:pt idx="42472">
                  <c:v>12.580709000000001</c:v>
                </c:pt>
                <c:pt idx="42473">
                  <c:v>12.580409</c:v>
                </c:pt>
                <c:pt idx="42474">
                  <c:v>12.580181</c:v>
                </c:pt>
                <c:pt idx="42475">
                  <c:v>12.579155999999999</c:v>
                </c:pt>
                <c:pt idx="42476">
                  <c:v>12.574987999999999</c:v>
                </c:pt>
                <c:pt idx="42477">
                  <c:v>12.574095</c:v>
                </c:pt>
                <c:pt idx="42478">
                  <c:v>12.576852000000001</c:v>
                </c:pt>
                <c:pt idx="42479">
                  <c:v>12.573912999999999</c:v>
                </c:pt>
                <c:pt idx="42480">
                  <c:v>12.574919</c:v>
                </c:pt>
                <c:pt idx="42481">
                  <c:v>12.580686999999999</c:v>
                </c:pt>
                <c:pt idx="42482">
                  <c:v>12.579813</c:v>
                </c:pt>
                <c:pt idx="42483">
                  <c:v>12.579851</c:v>
                </c:pt>
                <c:pt idx="42484">
                  <c:v>12.582048</c:v>
                </c:pt>
                <c:pt idx="42485">
                  <c:v>12.582561999999999</c:v>
                </c:pt>
                <c:pt idx="42486">
                  <c:v>12.580976</c:v>
                </c:pt>
                <c:pt idx="42487">
                  <c:v>12.582369999999999</c:v>
                </c:pt>
                <c:pt idx="42488">
                  <c:v>12.585832</c:v>
                </c:pt>
                <c:pt idx="42489">
                  <c:v>12.583684</c:v>
                </c:pt>
                <c:pt idx="42490">
                  <c:v>12.582939</c:v>
                </c:pt>
                <c:pt idx="42491">
                  <c:v>12.585317</c:v>
                </c:pt>
                <c:pt idx="42492">
                  <c:v>12.581227</c:v>
                </c:pt>
                <c:pt idx="42493">
                  <c:v>12.577261</c:v>
                </c:pt>
                <c:pt idx="42494">
                  <c:v>12.582494000000001</c:v>
                </c:pt>
                <c:pt idx="42495">
                  <c:v>12.589544999999999</c:v>
                </c:pt>
                <c:pt idx="42496">
                  <c:v>12.586304999999999</c:v>
                </c:pt>
                <c:pt idx="42497">
                  <c:v>12.582341</c:v>
                </c:pt>
                <c:pt idx="42498">
                  <c:v>12.588212</c:v>
                </c:pt>
                <c:pt idx="42499">
                  <c:v>12.589643000000001</c:v>
                </c:pt>
                <c:pt idx="42500">
                  <c:v>12.586853</c:v>
                </c:pt>
                <c:pt idx="42501">
                  <c:v>12.59177</c:v>
                </c:pt>
                <c:pt idx="42502">
                  <c:v>12.595663999999999</c:v>
                </c:pt>
                <c:pt idx="42503">
                  <c:v>12.597479999999999</c:v>
                </c:pt>
                <c:pt idx="42504">
                  <c:v>12.598525</c:v>
                </c:pt>
                <c:pt idx="42505">
                  <c:v>12.597568000000001</c:v>
                </c:pt>
                <c:pt idx="42506">
                  <c:v>12.599800999999999</c:v>
                </c:pt>
                <c:pt idx="42507">
                  <c:v>12.601645</c:v>
                </c:pt>
                <c:pt idx="42508">
                  <c:v>12.593234000000001</c:v>
                </c:pt>
                <c:pt idx="42509">
                  <c:v>12.586126</c:v>
                </c:pt>
                <c:pt idx="42510">
                  <c:v>12.591174000000001</c:v>
                </c:pt>
                <c:pt idx="42511">
                  <c:v>12.592934</c:v>
                </c:pt>
                <c:pt idx="42512">
                  <c:v>12.591571999999999</c:v>
                </c:pt>
                <c:pt idx="42513">
                  <c:v>12.596674</c:v>
                </c:pt>
                <c:pt idx="42514">
                  <c:v>12.594586</c:v>
                </c:pt>
                <c:pt idx="42515">
                  <c:v>12.585044999999999</c:v>
                </c:pt>
                <c:pt idx="42516">
                  <c:v>12.584611000000001</c:v>
                </c:pt>
                <c:pt idx="42517">
                  <c:v>12.592679</c:v>
                </c:pt>
                <c:pt idx="42518">
                  <c:v>12.59033</c:v>
                </c:pt>
                <c:pt idx="42519">
                  <c:v>12.582547999999999</c:v>
                </c:pt>
                <c:pt idx="42520">
                  <c:v>12.584134000000001</c:v>
                </c:pt>
                <c:pt idx="42521">
                  <c:v>12.58549</c:v>
                </c:pt>
                <c:pt idx="42522">
                  <c:v>12.585963</c:v>
                </c:pt>
                <c:pt idx="42523">
                  <c:v>12.590280999999999</c:v>
                </c:pt>
                <c:pt idx="42524">
                  <c:v>12.590953000000001</c:v>
                </c:pt>
                <c:pt idx="42525">
                  <c:v>12.588635</c:v>
                </c:pt>
                <c:pt idx="42526">
                  <c:v>12.590351</c:v>
                </c:pt>
                <c:pt idx="42527">
                  <c:v>12.590413</c:v>
                </c:pt>
                <c:pt idx="42528">
                  <c:v>12.588977</c:v>
                </c:pt>
                <c:pt idx="42529">
                  <c:v>12.594737</c:v>
                </c:pt>
                <c:pt idx="42530">
                  <c:v>12.596218</c:v>
                </c:pt>
                <c:pt idx="42531">
                  <c:v>12.591265</c:v>
                </c:pt>
                <c:pt idx="42532">
                  <c:v>12.592228</c:v>
                </c:pt>
                <c:pt idx="42533">
                  <c:v>12.594018999999999</c:v>
                </c:pt>
                <c:pt idx="42534">
                  <c:v>12.591222</c:v>
                </c:pt>
                <c:pt idx="42535">
                  <c:v>12.588798000000001</c:v>
                </c:pt>
                <c:pt idx="42536">
                  <c:v>12.587305000000001</c:v>
                </c:pt>
                <c:pt idx="42537">
                  <c:v>12.589188999999999</c:v>
                </c:pt>
                <c:pt idx="42538">
                  <c:v>12.591263</c:v>
                </c:pt>
                <c:pt idx="42539">
                  <c:v>12.590486</c:v>
                </c:pt>
                <c:pt idx="42540">
                  <c:v>12.587771</c:v>
                </c:pt>
                <c:pt idx="42541">
                  <c:v>12.589432</c:v>
                </c:pt>
                <c:pt idx="42542">
                  <c:v>12.59126</c:v>
                </c:pt>
                <c:pt idx="42543">
                  <c:v>12.588914000000001</c:v>
                </c:pt>
                <c:pt idx="42544">
                  <c:v>12.59201</c:v>
                </c:pt>
                <c:pt idx="42545">
                  <c:v>12.595594</c:v>
                </c:pt>
                <c:pt idx="42546">
                  <c:v>12.593826</c:v>
                </c:pt>
                <c:pt idx="42547">
                  <c:v>12.597213999999999</c:v>
                </c:pt>
                <c:pt idx="42548">
                  <c:v>12.600448999999999</c:v>
                </c:pt>
                <c:pt idx="42549">
                  <c:v>12.595751999999999</c:v>
                </c:pt>
                <c:pt idx="42550">
                  <c:v>12.593945</c:v>
                </c:pt>
                <c:pt idx="42551">
                  <c:v>12.598834</c:v>
                </c:pt>
                <c:pt idx="42552">
                  <c:v>12.597807</c:v>
                </c:pt>
                <c:pt idx="42553">
                  <c:v>12.594013</c:v>
                </c:pt>
                <c:pt idx="42554">
                  <c:v>12.595938</c:v>
                </c:pt>
                <c:pt idx="42555">
                  <c:v>12.599817</c:v>
                </c:pt>
                <c:pt idx="42556">
                  <c:v>12.603838</c:v>
                </c:pt>
                <c:pt idx="42557">
                  <c:v>12.602919</c:v>
                </c:pt>
                <c:pt idx="42558">
                  <c:v>12.598943999999999</c:v>
                </c:pt>
                <c:pt idx="42559">
                  <c:v>12.602124</c:v>
                </c:pt>
                <c:pt idx="42560">
                  <c:v>12.603225</c:v>
                </c:pt>
                <c:pt idx="42561">
                  <c:v>12.600357000000001</c:v>
                </c:pt>
                <c:pt idx="42562">
                  <c:v>12.600929000000001</c:v>
                </c:pt>
                <c:pt idx="42563">
                  <c:v>12.603016999999999</c:v>
                </c:pt>
                <c:pt idx="42564">
                  <c:v>12.60365</c:v>
                </c:pt>
                <c:pt idx="42565">
                  <c:v>12.605404999999999</c:v>
                </c:pt>
                <c:pt idx="42566">
                  <c:v>12.61017</c:v>
                </c:pt>
                <c:pt idx="42567">
                  <c:v>12.611628</c:v>
                </c:pt>
                <c:pt idx="42568">
                  <c:v>12.609317000000001</c:v>
                </c:pt>
                <c:pt idx="42569">
                  <c:v>12.609436000000001</c:v>
                </c:pt>
                <c:pt idx="42570">
                  <c:v>12.607298999999999</c:v>
                </c:pt>
                <c:pt idx="42571">
                  <c:v>12.605506999999999</c:v>
                </c:pt>
                <c:pt idx="42572">
                  <c:v>12.606598</c:v>
                </c:pt>
                <c:pt idx="42573">
                  <c:v>12.606604000000001</c:v>
                </c:pt>
                <c:pt idx="42574">
                  <c:v>12.606441999999999</c:v>
                </c:pt>
                <c:pt idx="42575">
                  <c:v>12.60566</c:v>
                </c:pt>
                <c:pt idx="42576">
                  <c:v>12.601449000000001</c:v>
                </c:pt>
                <c:pt idx="42577">
                  <c:v>12.601919000000001</c:v>
                </c:pt>
                <c:pt idx="42578">
                  <c:v>12.605941</c:v>
                </c:pt>
                <c:pt idx="42579">
                  <c:v>12.60322</c:v>
                </c:pt>
                <c:pt idx="42580">
                  <c:v>12.599660999999999</c:v>
                </c:pt>
                <c:pt idx="42581">
                  <c:v>12.600422999999999</c:v>
                </c:pt>
                <c:pt idx="42582">
                  <c:v>12.601664</c:v>
                </c:pt>
                <c:pt idx="42583">
                  <c:v>12.605235</c:v>
                </c:pt>
                <c:pt idx="42584">
                  <c:v>12.606021</c:v>
                </c:pt>
                <c:pt idx="42585">
                  <c:v>12.605359999999999</c:v>
                </c:pt>
                <c:pt idx="42586">
                  <c:v>12.607692999999999</c:v>
                </c:pt>
                <c:pt idx="42587">
                  <c:v>12.606515999999999</c:v>
                </c:pt>
                <c:pt idx="42588">
                  <c:v>12.604504</c:v>
                </c:pt>
                <c:pt idx="42589">
                  <c:v>12.608257</c:v>
                </c:pt>
                <c:pt idx="42590">
                  <c:v>12.607227999999999</c:v>
                </c:pt>
                <c:pt idx="42591">
                  <c:v>12.60045</c:v>
                </c:pt>
                <c:pt idx="42592">
                  <c:v>12.603623000000001</c:v>
                </c:pt>
                <c:pt idx="42593">
                  <c:v>12.609438000000001</c:v>
                </c:pt>
                <c:pt idx="42594">
                  <c:v>12.605468</c:v>
                </c:pt>
                <c:pt idx="42595">
                  <c:v>12.602786999999999</c:v>
                </c:pt>
                <c:pt idx="42596">
                  <c:v>12.602869</c:v>
                </c:pt>
                <c:pt idx="42597">
                  <c:v>12.604422</c:v>
                </c:pt>
                <c:pt idx="42598">
                  <c:v>12.610813</c:v>
                </c:pt>
                <c:pt idx="42599">
                  <c:v>12.612007999999999</c:v>
                </c:pt>
                <c:pt idx="42600">
                  <c:v>12.604779000000001</c:v>
                </c:pt>
                <c:pt idx="42601">
                  <c:v>12.602535</c:v>
                </c:pt>
                <c:pt idx="42602">
                  <c:v>12.606248000000001</c:v>
                </c:pt>
                <c:pt idx="42603">
                  <c:v>12.605126</c:v>
                </c:pt>
                <c:pt idx="42604">
                  <c:v>12.602147</c:v>
                </c:pt>
                <c:pt idx="42605">
                  <c:v>12.603782000000001</c:v>
                </c:pt>
                <c:pt idx="42606">
                  <c:v>12.605738000000001</c:v>
                </c:pt>
                <c:pt idx="42607">
                  <c:v>12.604819000000001</c:v>
                </c:pt>
                <c:pt idx="42608">
                  <c:v>12.604575000000001</c:v>
                </c:pt>
                <c:pt idx="42609">
                  <c:v>12.607165999999999</c:v>
                </c:pt>
                <c:pt idx="42610">
                  <c:v>12.609662</c:v>
                </c:pt>
                <c:pt idx="42611">
                  <c:v>12.608022</c:v>
                </c:pt>
                <c:pt idx="42612">
                  <c:v>12.605669000000001</c:v>
                </c:pt>
                <c:pt idx="42613">
                  <c:v>12.606899</c:v>
                </c:pt>
                <c:pt idx="42614">
                  <c:v>12.610609</c:v>
                </c:pt>
                <c:pt idx="42615">
                  <c:v>12.613902</c:v>
                </c:pt>
                <c:pt idx="42616">
                  <c:v>12.614125</c:v>
                </c:pt>
                <c:pt idx="42617">
                  <c:v>12.612087000000001</c:v>
                </c:pt>
                <c:pt idx="42618">
                  <c:v>12.609310000000001</c:v>
                </c:pt>
                <c:pt idx="42619">
                  <c:v>12.608457</c:v>
                </c:pt>
                <c:pt idx="42620">
                  <c:v>12.610576999999999</c:v>
                </c:pt>
                <c:pt idx="42621">
                  <c:v>12.612207</c:v>
                </c:pt>
                <c:pt idx="42622">
                  <c:v>12.614315</c:v>
                </c:pt>
                <c:pt idx="42623">
                  <c:v>12.616474</c:v>
                </c:pt>
                <c:pt idx="42624">
                  <c:v>12.615118000000001</c:v>
                </c:pt>
                <c:pt idx="42625">
                  <c:v>12.611378999999999</c:v>
                </c:pt>
                <c:pt idx="42626">
                  <c:v>12.607875</c:v>
                </c:pt>
                <c:pt idx="42627">
                  <c:v>12.610037999999999</c:v>
                </c:pt>
                <c:pt idx="42628">
                  <c:v>12.618740000000001</c:v>
                </c:pt>
                <c:pt idx="42629">
                  <c:v>12.621911000000001</c:v>
                </c:pt>
                <c:pt idx="42630">
                  <c:v>12.618428</c:v>
                </c:pt>
                <c:pt idx="42631">
                  <c:v>12.617981</c:v>
                </c:pt>
                <c:pt idx="42632">
                  <c:v>12.617305999999999</c:v>
                </c:pt>
                <c:pt idx="42633">
                  <c:v>12.617082</c:v>
                </c:pt>
                <c:pt idx="42634">
                  <c:v>12.620813</c:v>
                </c:pt>
                <c:pt idx="42635">
                  <c:v>12.624285</c:v>
                </c:pt>
                <c:pt idx="42636">
                  <c:v>12.622999</c:v>
                </c:pt>
                <c:pt idx="42637">
                  <c:v>12.622541999999999</c:v>
                </c:pt>
                <c:pt idx="42638">
                  <c:v>12.624146</c:v>
                </c:pt>
                <c:pt idx="42639">
                  <c:v>12.62396</c:v>
                </c:pt>
                <c:pt idx="42640">
                  <c:v>12.622748</c:v>
                </c:pt>
                <c:pt idx="42641">
                  <c:v>12.622045</c:v>
                </c:pt>
                <c:pt idx="42642">
                  <c:v>12.622859</c:v>
                </c:pt>
                <c:pt idx="42643">
                  <c:v>12.622814999999999</c:v>
                </c:pt>
                <c:pt idx="42644">
                  <c:v>12.620183000000001</c:v>
                </c:pt>
                <c:pt idx="42645">
                  <c:v>12.619241000000001</c:v>
                </c:pt>
                <c:pt idx="42646">
                  <c:v>12.620948</c:v>
                </c:pt>
                <c:pt idx="42647">
                  <c:v>12.620082</c:v>
                </c:pt>
                <c:pt idx="42648">
                  <c:v>12.617711999999999</c:v>
                </c:pt>
                <c:pt idx="42649">
                  <c:v>12.619445000000001</c:v>
                </c:pt>
                <c:pt idx="42650">
                  <c:v>12.622099</c:v>
                </c:pt>
                <c:pt idx="42651">
                  <c:v>12.624364</c:v>
                </c:pt>
                <c:pt idx="42652">
                  <c:v>12.625579999999999</c:v>
                </c:pt>
                <c:pt idx="42653">
                  <c:v>12.625133</c:v>
                </c:pt>
                <c:pt idx="42654">
                  <c:v>12.625282</c:v>
                </c:pt>
                <c:pt idx="42655">
                  <c:v>12.623767000000001</c:v>
                </c:pt>
                <c:pt idx="42656">
                  <c:v>12.625442</c:v>
                </c:pt>
                <c:pt idx="42657">
                  <c:v>12.624081</c:v>
                </c:pt>
                <c:pt idx="42658">
                  <c:v>12.615686</c:v>
                </c:pt>
                <c:pt idx="42659">
                  <c:v>12.615774</c:v>
                </c:pt>
                <c:pt idx="42660">
                  <c:v>12.622061</c:v>
                </c:pt>
                <c:pt idx="42661">
                  <c:v>12.621235</c:v>
                </c:pt>
                <c:pt idx="42662">
                  <c:v>12.619845</c:v>
                </c:pt>
                <c:pt idx="42663">
                  <c:v>12.625017</c:v>
                </c:pt>
                <c:pt idx="42664">
                  <c:v>12.626519999999999</c:v>
                </c:pt>
                <c:pt idx="42665">
                  <c:v>12.622757999999999</c:v>
                </c:pt>
                <c:pt idx="42666">
                  <c:v>12.623784000000001</c:v>
                </c:pt>
                <c:pt idx="42667">
                  <c:v>12.624437</c:v>
                </c:pt>
                <c:pt idx="42668">
                  <c:v>12.620646000000001</c:v>
                </c:pt>
                <c:pt idx="42669">
                  <c:v>12.62167</c:v>
                </c:pt>
                <c:pt idx="42670">
                  <c:v>12.625</c:v>
                </c:pt>
                <c:pt idx="42671">
                  <c:v>12.624909000000001</c:v>
                </c:pt>
                <c:pt idx="42672">
                  <c:v>12.622119</c:v>
                </c:pt>
                <c:pt idx="42673">
                  <c:v>12.623908999999999</c:v>
                </c:pt>
                <c:pt idx="42674">
                  <c:v>12.630596000000001</c:v>
                </c:pt>
                <c:pt idx="42675">
                  <c:v>12.633616999999999</c:v>
                </c:pt>
                <c:pt idx="42676">
                  <c:v>12.631473</c:v>
                </c:pt>
                <c:pt idx="42677">
                  <c:v>12.628064999999999</c:v>
                </c:pt>
                <c:pt idx="42678">
                  <c:v>12.625806000000001</c:v>
                </c:pt>
                <c:pt idx="42679">
                  <c:v>12.623218</c:v>
                </c:pt>
                <c:pt idx="42680">
                  <c:v>12.624962999999999</c:v>
                </c:pt>
                <c:pt idx="42681">
                  <c:v>12.631413999999999</c:v>
                </c:pt>
                <c:pt idx="42682">
                  <c:v>12.630915999999999</c:v>
                </c:pt>
                <c:pt idx="42683">
                  <c:v>12.626467999999999</c:v>
                </c:pt>
                <c:pt idx="42684">
                  <c:v>12.627375000000001</c:v>
                </c:pt>
                <c:pt idx="42685">
                  <c:v>12.6296</c:v>
                </c:pt>
                <c:pt idx="42686">
                  <c:v>12.628557000000001</c:v>
                </c:pt>
                <c:pt idx="42687">
                  <c:v>12.626044</c:v>
                </c:pt>
                <c:pt idx="42688">
                  <c:v>12.627452999999999</c:v>
                </c:pt>
                <c:pt idx="42689">
                  <c:v>12.632820000000001</c:v>
                </c:pt>
                <c:pt idx="42690">
                  <c:v>12.633881000000001</c:v>
                </c:pt>
                <c:pt idx="42691">
                  <c:v>12.633827</c:v>
                </c:pt>
                <c:pt idx="42692">
                  <c:v>12.635419000000001</c:v>
                </c:pt>
                <c:pt idx="42693">
                  <c:v>12.637162</c:v>
                </c:pt>
                <c:pt idx="42694">
                  <c:v>12.638515</c:v>
                </c:pt>
                <c:pt idx="42695">
                  <c:v>12.637328</c:v>
                </c:pt>
                <c:pt idx="42696">
                  <c:v>12.635392</c:v>
                </c:pt>
                <c:pt idx="42697">
                  <c:v>12.636754</c:v>
                </c:pt>
                <c:pt idx="42698">
                  <c:v>12.638293000000001</c:v>
                </c:pt>
                <c:pt idx="42699">
                  <c:v>12.637119999999999</c:v>
                </c:pt>
                <c:pt idx="42700">
                  <c:v>12.635134000000001</c:v>
                </c:pt>
                <c:pt idx="42701">
                  <c:v>12.636436</c:v>
                </c:pt>
                <c:pt idx="42702">
                  <c:v>12.638115000000001</c:v>
                </c:pt>
                <c:pt idx="42703">
                  <c:v>12.63897</c:v>
                </c:pt>
                <c:pt idx="42704">
                  <c:v>12.640015999999999</c:v>
                </c:pt>
                <c:pt idx="42705">
                  <c:v>12.639203</c:v>
                </c:pt>
                <c:pt idx="42706">
                  <c:v>12.637324</c:v>
                </c:pt>
                <c:pt idx="42707">
                  <c:v>12.63644</c:v>
                </c:pt>
                <c:pt idx="42708">
                  <c:v>12.636219000000001</c:v>
                </c:pt>
                <c:pt idx="42709">
                  <c:v>12.641315000000001</c:v>
                </c:pt>
                <c:pt idx="42710">
                  <c:v>12.647309</c:v>
                </c:pt>
                <c:pt idx="42711">
                  <c:v>12.646063</c:v>
                </c:pt>
                <c:pt idx="42712">
                  <c:v>12.646907000000001</c:v>
                </c:pt>
                <c:pt idx="42713">
                  <c:v>12.648539</c:v>
                </c:pt>
                <c:pt idx="42714">
                  <c:v>12.643300999999999</c:v>
                </c:pt>
                <c:pt idx="42715">
                  <c:v>12.643463000000001</c:v>
                </c:pt>
                <c:pt idx="42716">
                  <c:v>12.645709</c:v>
                </c:pt>
                <c:pt idx="42717">
                  <c:v>12.643428999999999</c:v>
                </c:pt>
                <c:pt idx="42718">
                  <c:v>12.645586</c:v>
                </c:pt>
                <c:pt idx="42719">
                  <c:v>12.648002</c:v>
                </c:pt>
                <c:pt idx="42720">
                  <c:v>12.642882999999999</c:v>
                </c:pt>
                <c:pt idx="42721">
                  <c:v>12.636404000000001</c:v>
                </c:pt>
                <c:pt idx="42722">
                  <c:v>12.636422</c:v>
                </c:pt>
                <c:pt idx="42723">
                  <c:v>12.637670999999999</c:v>
                </c:pt>
                <c:pt idx="42724">
                  <c:v>12.634765</c:v>
                </c:pt>
                <c:pt idx="42725">
                  <c:v>12.634067</c:v>
                </c:pt>
                <c:pt idx="42726">
                  <c:v>12.6342</c:v>
                </c:pt>
                <c:pt idx="42727">
                  <c:v>12.631164</c:v>
                </c:pt>
                <c:pt idx="42728">
                  <c:v>12.631600000000001</c:v>
                </c:pt>
                <c:pt idx="42729">
                  <c:v>12.634861000000001</c:v>
                </c:pt>
                <c:pt idx="42730">
                  <c:v>12.633967</c:v>
                </c:pt>
                <c:pt idx="42731">
                  <c:v>12.632517</c:v>
                </c:pt>
                <c:pt idx="42732">
                  <c:v>12.635698</c:v>
                </c:pt>
                <c:pt idx="42733">
                  <c:v>12.637187000000001</c:v>
                </c:pt>
                <c:pt idx="42734">
                  <c:v>12.640095000000001</c:v>
                </c:pt>
                <c:pt idx="42735">
                  <c:v>12.643176</c:v>
                </c:pt>
                <c:pt idx="42736">
                  <c:v>12.640535</c:v>
                </c:pt>
                <c:pt idx="42737">
                  <c:v>12.642122000000001</c:v>
                </c:pt>
                <c:pt idx="42738">
                  <c:v>12.648547000000001</c:v>
                </c:pt>
                <c:pt idx="42739">
                  <c:v>12.650143999999999</c:v>
                </c:pt>
                <c:pt idx="42740">
                  <c:v>12.647713</c:v>
                </c:pt>
                <c:pt idx="42741">
                  <c:v>12.644512000000001</c:v>
                </c:pt>
                <c:pt idx="42742">
                  <c:v>12.642498</c:v>
                </c:pt>
                <c:pt idx="42743">
                  <c:v>12.64373</c:v>
                </c:pt>
                <c:pt idx="42744">
                  <c:v>12.647721000000001</c:v>
                </c:pt>
                <c:pt idx="42745">
                  <c:v>12.650452</c:v>
                </c:pt>
                <c:pt idx="42746">
                  <c:v>12.651455</c:v>
                </c:pt>
                <c:pt idx="42747">
                  <c:v>12.650544999999999</c:v>
                </c:pt>
                <c:pt idx="42748">
                  <c:v>12.646546000000001</c:v>
                </c:pt>
                <c:pt idx="42749">
                  <c:v>12.644614000000001</c:v>
                </c:pt>
                <c:pt idx="42750">
                  <c:v>12.647470999999999</c:v>
                </c:pt>
                <c:pt idx="42751">
                  <c:v>12.650062</c:v>
                </c:pt>
                <c:pt idx="42752">
                  <c:v>12.648713000000001</c:v>
                </c:pt>
                <c:pt idx="42753">
                  <c:v>12.646955</c:v>
                </c:pt>
                <c:pt idx="42754">
                  <c:v>12.649689</c:v>
                </c:pt>
                <c:pt idx="42755">
                  <c:v>12.651956</c:v>
                </c:pt>
                <c:pt idx="42756">
                  <c:v>12.651389</c:v>
                </c:pt>
                <c:pt idx="42757">
                  <c:v>12.651896000000001</c:v>
                </c:pt>
                <c:pt idx="42758">
                  <c:v>12.650081999999999</c:v>
                </c:pt>
                <c:pt idx="42759">
                  <c:v>12.651156</c:v>
                </c:pt>
                <c:pt idx="42760">
                  <c:v>12.658754999999999</c:v>
                </c:pt>
                <c:pt idx="42761">
                  <c:v>12.659802000000001</c:v>
                </c:pt>
                <c:pt idx="42762">
                  <c:v>12.653679</c:v>
                </c:pt>
                <c:pt idx="42763">
                  <c:v>12.655232</c:v>
                </c:pt>
                <c:pt idx="42764">
                  <c:v>12.660543000000001</c:v>
                </c:pt>
                <c:pt idx="42765">
                  <c:v>12.657069999999999</c:v>
                </c:pt>
                <c:pt idx="42766">
                  <c:v>12.655900000000001</c:v>
                </c:pt>
                <c:pt idx="42767">
                  <c:v>12.658412999999999</c:v>
                </c:pt>
                <c:pt idx="42768">
                  <c:v>12.658635</c:v>
                </c:pt>
                <c:pt idx="42769">
                  <c:v>12.658397000000001</c:v>
                </c:pt>
                <c:pt idx="42770">
                  <c:v>12.656605000000001</c:v>
                </c:pt>
                <c:pt idx="42771">
                  <c:v>12.657951000000001</c:v>
                </c:pt>
                <c:pt idx="42772">
                  <c:v>12.661046000000001</c:v>
                </c:pt>
                <c:pt idx="42773">
                  <c:v>12.660959</c:v>
                </c:pt>
                <c:pt idx="42774">
                  <c:v>12.662470000000001</c:v>
                </c:pt>
                <c:pt idx="42775">
                  <c:v>12.66536</c:v>
                </c:pt>
                <c:pt idx="42776">
                  <c:v>12.667539</c:v>
                </c:pt>
                <c:pt idx="42777">
                  <c:v>12.663581000000001</c:v>
                </c:pt>
                <c:pt idx="42778">
                  <c:v>12.657057999999999</c:v>
                </c:pt>
                <c:pt idx="42779">
                  <c:v>12.65602</c:v>
                </c:pt>
                <c:pt idx="42780">
                  <c:v>12.654704000000001</c:v>
                </c:pt>
                <c:pt idx="42781">
                  <c:v>12.654646</c:v>
                </c:pt>
                <c:pt idx="42782">
                  <c:v>12.661114</c:v>
                </c:pt>
                <c:pt idx="42783">
                  <c:v>12.661019</c:v>
                </c:pt>
                <c:pt idx="42784">
                  <c:v>12.651463</c:v>
                </c:pt>
                <c:pt idx="42785">
                  <c:v>12.651486999999999</c:v>
                </c:pt>
                <c:pt idx="42786">
                  <c:v>12.658344</c:v>
                </c:pt>
                <c:pt idx="42787">
                  <c:v>12.654548</c:v>
                </c:pt>
                <c:pt idx="42788">
                  <c:v>12.650992</c:v>
                </c:pt>
                <c:pt idx="42789">
                  <c:v>12.653708999999999</c:v>
                </c:pt>
                <c:pt idx="42790">
                  <c:v>12.655867000000001</c:v>
                </c:pt>
                <c:pt idx="42791">
                  <c:v>12.656806</c:v>
                </c:pt>
                <c:pt idx="42792">
                  <c:v>12.655173</c:v>
                </c:pt>
                <c:pt idx="42793">
                  <c:v>12.651176</c:v>
                </c:pt>
                <c:pt idx="42794">
                  <c:v>12.651911999999999</c:v>
                </c:pt>
                <c:pt idx="42795">
                  <c:v>12.656831</c:v>
                </c:pt>
                <c:pt idx="42796">
                  <c:v>12.659008999999999</c:v>
                </c:pt>
                <c:pt idx="42797">
                  <c:v>12.65751</c:v>
                </c:pt>
                <c:pt idx="42798">
                  <c:v>12.66033</c:v>
                </c:pt>
                <c:pt idx="42799">
                  <c:v>12.667877000000001</c:v>
                </c:pt>
                <c:pt idx="42800">
                  <c:v>12.670643999999999</c:v>
                </c:pt>
                <c:pt idx="42801">
                  <c:v>12.668457999999999</c:v>
                </c:pt>
                <c:pt idx="42802">
                  <c:v>12.668443999999999</c:v>
                </c:pt>
                <c:pt idx="42803">
                  <c:v>12.667942999999999</c:v>
                </c:pt>
                <c:pt idx="42804">
                  <c:v>12.666015</c:v>
                </c:pt>
                <c:pt idx="42805">
                  <c:v>12.666582999999999</c:v>
                </c:pt>
                <c:pt idx="42806">
                  <c:v>12.664718000000001</c:v>
                </c:pt>
                <c:pt idx="42807">
                  <c:v>12.662881</c:v>
                </c:pt>
                <c:pt idx="42808">
                  <c:v>12.665701</c:v>
                </c:pt>
                <c:pt idx="42809">
                  <c:v>12.667451</c:v>
                </c:pt>
                <c:pt idx="42810">
                  <c:v>12.669694</c:v>
                </c:pt>
                <c:pt idx="42811">
                  <c:v>12.671932999999999</c:v>
                </c:pt>
                <c:pt idx="42812">
                  <c:v>12.671189999999999</c:v>
                </c:pt>
                <c:pt idx="42813">
                  <c:v>12.671044</c:v>
                </c:pt>
                <c:pt idx="42814">
                  <c:v>12.669617000000001</c:v>
                </c:pt>
                <c:pt idx="42815">
                  <c:v>12.668730999999999</c:v>
                </c:pt>
                <c:pt idx="42816">
                  <c:v>12.670859999999999</c:v>
                </c:pt>
                <c:pt idx="42817">
                  <c:v>12.670522999999999</c:v>
                </c:pt>
                <c:pt idx="42818">
                  <c:v>12.669149000000001</c:v>
                </c:pt>
                <c:pt idx="42819">
                  <c:v>12.670457000000001</c:v>
                </c:pt>
                <c:pt idx="42820">
                  <c:v>12.670189000000001</c:v>
                </c:pt>
                <c:pt idx="42821">
                  <c:v>12.668322</c:v>
                </c:pt>
                <c:pt idx="42822">
                  <c:v>12.669207</c:v>
                </c:pt>
                <c:pt idx="42823">
                  <c:v>12.670254</c:v>
                </c:pt>
                <c:pt idx="42824">
                  <c:v>12.667971</c:v>
                </c:pt>
                <c:pt idx="42825">
                  <c:v>12.665905</c:v>
                </c:pt>
                <c:pt idx="42826">
                  <c:v>12.667972000000001</c:v>
                </c:pt>
                <c:pt idx="42827">
                  <c:v>12.669043</c:v>
                </c:pt>
                <c:pt idx="42828">
                  <c:v>12.668675</c:v>
                </c:pt>
                <c:pt idx="42829">
                  <c:v>12.671694</c:v>
                </c:pt>
                <c:pt idx="42830">
                  <c:v>12.672345999999999</c:v>
                </c:pt>
                <c:pt idx="42831">
                  <c:v>12.669644999999999</c:v>
                </c:pt>
                <c:pt idx="42832">
                  <c:v>12.669618</c:v>
                </c:pt>
                <c:pt idx="42833">
                  <c:v>12.671433</c:v>
                </c:pt>
                <c:pt idx="42834">
                  <c:v>12.670646</c:v>
                </c:pt>
                <c:pt idx="42835">
                  <c:v>12.667509000000001</c:v>
                </c:pt>
                <c:pt idx="42836">
                  <c:v>12.669377000000001</c:v>
                </c:pt>
                <c:pt idx="42837">
                  <c:v>12.677322999999999</c:v>
                </c:pt>
                <c:pt idx="42838">
                  <c:v>12.676138</c:v>
                </c:pt>
                <c:pt idx="42839">
                  <c:v>12.67395</c:v>
                </c:pt>
                <c:pt idx="42840">
                  <c:v>12.677467999999999</c:v>
                </c:pt>
                <c:pt idx="42841">
                  <c:v>12.674306</c:v>
                </c:pt>
                <c:pt idx="42842">
                  <c:v>12.671535</c:v>
                </c:pt>
                <c:pt idx="42843">
                  <c:v>12.675219999999999</c:v>
                </c:pt>
                <c:pt idx="42844">
                  <c:v>12.676842000000001</c:v>
                </c:pt>
                <c:pt idx="42845">
                  <c:v>12.674693</c:v>
                </c:pt>
                <c:pt idx="42846">
                  <c:v>12.673075000000001</c:v>
                </c:pt>
                <c:pt idx="42847">
                  <c:v>12.670107</c:v>
                </c:pt>
                <c:pt idx="42848">
                  <c:v>12.673221</c:v>
                </c:pt>
                <c:pt idx="42849">
                  <c:v>12.682055999999999</c:v>
                </c:pt>
                <c:pt idx="42850">
                  <c:v>12.68056</c:v>
                </c:pt>
                <c:pt idx="42851">
                  <c:v>12.678953999999999</c:v>
                </c:pt>
                <c:pt idx="42852">
                  <c:v>12.684901999999999</c:v>
                </c:pt>
                <c:pt idx="42853">
                  <c:v>12.681951</c:v>
                </c:pt>
                <c:pt idx="42854">
                  <c:v>12.678037</c:v>
                </c:pt>
                <c:pt idx="42855">
                  <c:v>12.683634</c:v>
                </c:pt>
                <c:pt idx="42856">
                  <c:v>12.683484999999999</c:v>
                </c:pt>
                <c:pt idx="42857">
                  <c:v>12.678597</c:v>
                </c:pt>
                <c:pt idx="42858">
                  <c:v>12.681666</c:v>
                </c:pt>
                <c:pt idx="42859">
                  <c:v>12.684032</c:v>
                </c:pt>
                <c:pt idx="42860">
                  <c:v>12.679541</c:v>
                </c:pt>
                <c:pt idx="42861">
                  <c:v>12.678772</c:v>
                </c:pt>
                <c:pt idx="42862">
                  <c:v>12.681029000000001</c:v>
                </c:pt>
                <c:pt idx="42863">
                  <c:v>12.678243</c:v>
                </c:pt>
                <c:pt idx="42864">
                  <c:v>12.676254999999999</c:v>
                </c:pt>
                <c:pt idx="42865">
                  <c:v>12.678277</c:v>
                </c:pt>
                <c:pt idx="42866">
                  <c:v>12.681433999999999</c:v>
                </c:pt>
                <c:pt idx="42867">
                  <c:v>12.680713000000001</c:v>
                </c:pt>
                <c:pt idx="42868">
                  <c:v>12.679432</c:v>
                </c:pt>
                <c:pt idx="42869">
                  <c:v>12.682639</c:v>
                </c:pt>
                <c:pt idx="42870">
                  <c:v>12.682563</c:v>
                </c:pt>
                <c:pt idx="42871">
                  <c:v>12.678393</c:v>
                </c:pt>
                <c:pt idx="42872">
                  <c:v>12.680816999999999</c:v>
                </c:pt>
                <c:pt idx="42873">
                  <c:v>12.6836</c:v>
                </c:pt>
                <c:pt idx="42874">
                  <c:v>12.679622999999999</c:v>
                </c:pt>
                <c:pt idx="42875">
                  <c:v>12.675800000000001</c:v>
                </c:pt>
                <c:pt idx="42876">
                  <c:v>12.676938</c:v>
                </c:pt>
                <c:pt idx="42877">
                  <c:v>12.678034</c:v>
                </c:pt>
                <c:pt idx="42878">
                  <c:v>12.675148</c:v>
                </c:pt>
                <c:pt idx="42879">
                  <c:v>12.677410999999999</c:v>
                </c:pt>
                <c:pt idx="42880">
                  <c:v>12.684271000000001</c:v>
                </c:pt>
                <c:pt idx="42881">
                  <c:v>12.682589</c:v>
                </c:pt>
                <c:pt idx="42882">
                  <c:v>12.680835999999999</c:v>
                </c:pt>
                <c:pt idx="42883">
                  <c:v>12.687436999999999</c:v>
                </c:pt>
                <c:pt idx="42884">
                  <c:v>12.687858</c:v>
                </c:pt>
                <c:pt idx="42885">
                  <c:v>12.681383</c:v>
                </c:pt>
                <c:pt idx="42886">
                  <c:v>12.685243</c:v>
                </c:pt>
                <c:pt idx="42887">
                  <c:v>12.691636000000001</c:v>
                </c:pt>
                <c:pt idx="42888">
                  <c:v>12.688587999999999</c:v>
                </c:pt>
                <c:pt idx="42889">
                  <c:v>12.687948</c:v>
                </c:pt>
                <c:pt idx="42890">
                  <c:v>12.695278</c:v>
                </c:pt>
                <c:pt idx="42891">
                  <c:v>12.697309000000001</c:v>
                </c:pt>
                <c:pt idx="42892">
                  <c:v>12.692925000000001</c:v>
                </c:pt>
                <c:pt idx="42893">
                  <c:v>12.692743999999999</c:v>
                </c:pt>
                <c:pt idx="42894">
                  <c:v>12.692221999999999</c:v>
                </c:pt>
                <c:pt idx="42895">
                  <c:v>12.690312</c:v>
                </c:pt>
                <c:pt idx="42896">
                  <c:v>12.69294</c:v>
                </c:pt>
                <c:pt idx="42897">
                  <c:v>12.692069</c:v>
                </c:pt>
                <c:pt idx="42898">
                  <c:v>12.690261</c:v>
                </c:pt>
                <c:pt idx="42899">
                  <c:v>12.694603000000001</c:v>
                </c:pt>
                <c:pt idx="42900">
                  <c:v>12.696870000000001</c:v>
                </c:pt>
                <c:pt idx="42901">
                  <c:v>12.692309</c:v>
                </c:pt>
                <c:pt idx="42902">
                  <c:v>12.692667999999999</c:v>
                </c:pt>
                <c:pt idx="42903">
                  <c:v>12.694542</c:v>
                </c:pt>
                <c:pt idx="42904">
                  <c:v>12.690007</c:v>
                </c:pt>
                <c:pt idx="42905">
                  <c:v>12.689057999999999</c:v>
                </c:pt>
                <c:pt idx="42906">
                  <c:v>12.692042000000001</c:v>
                </c:pt>
                <c:pt idx="42907">
                  <c:v>12.689724</c:v>
                </c:pt>
                <c:pt idx="42908">
                  <c:v>12.686394</c:v>
                </c:pt>
                <c:pt idx="42909">
                  <c:v>12.688015</c:v>
                </c:pt>
                <c:pt idx="42910">
                  <c:v>12.690165</c:v>
                </c:pt>
                <c:pt idx="42911">
                  <c:v>12.693261</c:v>
                </c:pt>
                <c:pt idx="42912">
                  <c:v>12.693965</c:v>
                </c:pt>
                <c:pt idx="42913">
                  <c:v>12.688583</c:v>
                </c:pt>
                <c:pt idx="42914">
                  <c:v>12.691013999999999</c:v>
                </c:pt>
                <c:pt idx="42915">
                  <c:v>12.693177</c:v>
                </c:pt>
                <c:pt idx="42916">
                  <c:v>12.690023999999999</c:v>
                </c:pt>
                <c:pt idx="42917">
                  <c:v>12.694402</c:v>
                </c:pt>
                <c:pt idx="42918">
                  <c:v>12.696597000000001</c:v>
                </c:pt>
                <c:pt idx="42919">
                  <c:v>12.689133</c:v>
                </c:pt>
                <c:pt idx="42920">
                  <c:v>12.68722</c:v>
                </c:pt>
                <c:pt idx="42921">
                  <c:v>12.695282000000001</c:v>
                </c:pt>
                <c:pt idx="42922">
                  <c:v>12.700018</c:v>
                </c:pt>
                <c:pt idx="42923">
                  <c:v>12.697037</c:v>
                </c:pt>
                <c:pt idx="42924">
                  <c:v>12.697253</c:v>
                </c:pt>
                <c:pt idx="42925">
                  <c:v>12.698471</c:v>
                </c:pt>
                <c:pt idx="42926">
                  <c:v>12.695789</c:v>
                </c:pt>
                <c:pt idx="42927">
                  <c:v>12.692029</c:v>
                </c:pt>
                <c:pt idx="42928">
                  <c:v>12.693187999999999</c:v>
                </c:pt>
                <c:pt idx="42929">
                  <c:v>12.697406000000001</c:v>
                </c:pt>
                <c:pt idx="42930">
                  <c:v>12.697288</c:v>
                </c:pt>
                <c:pt idx="42931">
                  <c:v>12.695626000000001</c:v>
                </c:pt>
                <c:pt idx="42932">
                  <c:v>12.697647999999999</c:v>
                </c:pt>
                <c:pt idx="42933">
                  <c:v>12.700634000000001</c:v>
                </c:pt>
                <c:pt idx="42934">
                  <c:v>12.701983999999999</c:v>
                </c:pt>
                <c:pt idx="42935">
                  <c:v>12.697448</c:v>
                </c:pt>
                <c:pt idx="42936">
                  <c:v>12.690728</c:v>
                </c:pt>
                <c:pt idx="42937">
                  <c:v>12.692685000000001</c:v>
                </c:pt>
                <c:pt idx="42938">
                  <c:v>12.694628</c:v>
                </c:pt>
                <c:pt idx="42939">
                  <c:v>12.691096999999999</c:v>
                </c:pt>
                <c:pt idx="42940">
                  <c:v>12.693704</c:v>
                </c:pt>
                <c:pt idx="42941">
                  <c:v>12.695074</c:v>
                </c:pt>
                <c:pt idx="42942">
                  <c:v>12.692952</c:v>
                </c:pt>
                <c:pt idx="42943">
                  <c:v>12.694856</c:v>
                </c:pt>
                <c:pt idx="42944">
                  <c:v>12.697047</c:v>
                </c:pt>
                <c:pt idx="42945">
                  <c:v>12.697290000000001</c:v>
                </c:pt>
                <c:pt idx="42946">
                  <c:v>12.697870999999999</c:v>
                </c:pt>
                <c:pt idx="42947">
                  <c:v>12.69645</c:v>
                </c:pt>
                <c:pt idx="42948">
                  <c:v>12.695639</c:v>
                </c:pt>
                <c:pt idx="42949">
                  <c:v>12.699355000000001</c:v>
                </c:pt>
                <c:pt idx="42950">
                  <c:v>12.701884</c:v>
                </c:pt>
                <c:pt idx="42951">
                  <c:v>12.699244999999999</c:v>
                </c:pt>
                <c:pt idx="42952">
                  <c:v>12.69811</c:v>
                </c:pt>
                <c:pt idx="42953">
                  <c:v>12.703476999999999</c:v>
                </c:pt>
                <c:pt idx="42954">
                  <c:v>12.708919</c:v>
                </c:pt>
                <c:pt idx="42955">
                  <c:v>12.704646</c:v>
                </c:pt>
                <c:pt idx="42956">
                  <c:v>12.701029</c:v>
                </c:pt>
                <c:pt idx="42957">
                  <c:v>12.705012</c:v>
                </c:pt>
                <c:pt idx="42958">
                  <c:v>12.705603999999999</c:v>
                </c:pt>
                <c:pt idx="42959">
                  <c:v>12.705341000000001</c:v>
                </c:pt>
                <c:pt idx="42960">
                  <c:v>12.706834000000001</c:v>
                </c:pt>
                <c:pt idx="42961">
                  <c:v>12.704967999999999</c:v>
                </c:pt>
                <c:pt idx="42962">
                  <c:v>12.707164000000001</c:v>
                </c:pt>
                <c:pt idx="42963">
                  <c:v>12.709947</c:v>
                </c:pt>
                <c:pt idx="42964">
                  <c:v>12.707324</c:v>
                </c:pt>
                <c:pt idx="42965">
                  <c:v>12.704648000000001</c:v>
                </c:pt>
                <c:pt idx="42966">
                  <c:v>12.708257</c:v>
                </c:pt>
                <c:pt idx="42967">
                  <c:v>12.711546</c:v>
                </c:pt>
                <c:pt idx="42968">
                  <c:v>12.709607999999999</c:v>
                </c:pt>
                <c:pt idx="42969">
                  <c:v>12.708429000000001</c:v>
                </c:pt>
                <c:pt idx="42970">
                  <c:v>12.709486</c:v>
                </c:pt>
                <c:pt idx="42971">
                  <c:v>12.715602000000001</c:v>
                </c:pt>
                <c:pt idx="42972">
                  <c:v>12.717321</c:v>
                </c:pt>
                <c:pt idx="42973">
                  <c:v>12.709524</c:v>
                </c:pt>
                <c:pt idx="42974">
                  <c:v>12.709522</c:v>
                </c:pt>
                <c:pt idx="42975">
                  <c:v>12.711727</c:v>
                </c:pt>
                <c:pt idx="42976">
                  <c:v>12.705679999999999</c:v>
                </c:pt>
                <c:pt idx="42977">
                  <c:v>12.702931</c:v>
                </c:pt>
                <c:pt idx="42978">
                  <c:v>12.705401999999999</c:v>
                </c:pt>
                <c:pt idx="42979">
                  <c:v>12.705921</c:v>
                </c:pt>
                <c:pt idx="42980">
                  <c:v>12.709583</c:v>
                </c:pt>
                <c:pt idx="42981">
                  <c:v>12.712821</c:v>
                </c:pt>
                <c:pt idx="42982">
                  <c:v>12.709578</c:v>
                </c:pt>
                <c:pt idx="42983">
                  <c:v>12.709951999999999</c:v>
                </c:pt>
                <c:pt idx="42984">
                  <c:v>12.715502000000001</c:v>
                </c:pt>
                <c:pt idx="42985">
                  <c:v>12.712363</c:v>
                </c:pt>
                <c:pt idx="42986">
                  <c:v>12.704706</c:v>
                </c:pt>
                <c:pt idx="42987">
                  <c:v>12.708834</c:v>
                </c:pt>
                <c:pt idx="42988">
                  <c:v>12.714244000000001</c:v>
                </c:pt>
                <c:pt idx="42989">
                  <c:v>12.713775</c:v>
                </c:pt>
                <c:pt idx="42990">
                  <c:v>12.715813000000001</c:v>
                </c:pt>
                <c:pt idx="42991">
                  <c:v>12.719113999999999</c:v>
                </c:pt>
                <c:pt idx="42992">
                  <c:v>12.720278</c:v>
                </c:pt>
                <c:pt idx="42993">
                  <c:v>12.723527000000001</c:v>
                </c:pt>
                <c:pt idx="42994">
                  <c:v>12.729791000000001</c:v>
                </c:pt>
                <c:pt idx="42995">
                  <c:v>12.725788</c:v>
                </c:pt>
                <c:pt idx="42996">
                  <c:v>12.719141</c:v>
                </c:pt>
                <c:pt idx="42997">
                  <c:v>12.720639</c:v>
                </c:pt>
                <c:pt idx="42998">
                  <c:v>12.724798</c:v>
                </c:pt>
                <c:pt idx="42999">
                  <c:v>12.723682999999999</c:v>
                </c:pt>
                <c:pt idx="43000">
                  <c:v>12.723420000000001</c:v>
                </c:pt>
                <c:pt idx="43001">
                  <c:v>12.726927999999999</c:v>
                </c:pt>
                <c:pt idx="43002">
                  <c:v>12.725311</c:v>
                </c:pt>
                <c:pt idx="43003">
                  <c:v>12.723295</c:v>
                </c:pt>
                <c:pt idx="43004">
                  <c:v>12.724151000000001</c:v>
                </c:pt>
                <c:pt idx="43005">
                  <c:v>12.722073999999999</c:v>
                </c:pt>
                <c:pt idx="43006">
                  <c:v>12.721598</c:v>
                </c:pt>
                <c:pt idx="43007">
                  <c:v>12.72662</c:v>
                </c:pt>
                <c:pt idx="43008">
                  <c:v>12.732741000000001</c:v>
                </c:pt>
                <c:pt idx="43009">
                  <c:v>12.731953000000001</c:v>
                </c:pt>
                <c:pt idx="43010">
                  <c:v>12.729267</c:v>
                </c:pt>
                <c:pt idx="43011">
                  <c:v>12.729827999999999</c:v>
                </c:pt>
                <c:pt idx="43012">
                  <c:v>12.726492</c:v>
                </c:pt>
                <c:pt idx="43013">
                  <c:v>12.723890000000001</c:v>
                </c:pt>
                <c:pt idx="43014">
                  <c:v>12.726872</c:v>
                </c:pt>
                <c:pt idx="43015">
                  <c:v>12.728387</c:v>
                </c:pt>
                <c:pt idx="43016">
                  <c:v>12.727243</c:v>
                </c:pt>
                <c:pt idx="43017">
                  <c:v>12.727119999999999</c:v>
                </c:pt>
                <c:pt idx="43018">
                  <c:v>12.729126000000001</c:v>
                </c:pt>
                <c:pt idx="43019">
                  <c:v>12.726146999999999</c:v>
                </c:pt>
                <c:pt idx="43020">
                  <c:v>12.721375999999999</c:v>
                </c:pt>
                <c:pt idx="43021">
                  <c:v>12.722637000000001</c:v>
                </c:pt>
                <c:pt idx="43022">
                  <c:v>12.722994</c:v>
                </c:pt>
                <c:pt idx="43023">
                  <c:v>12.720473999999999</c:v>
                </c:pt>
                <c:pt idx="43024">
                  <c:v>12.71852</c:v>
                </c:pt>
                <c:pt idx="43025">
                  <c:v>12.719796000000001</c:v>
                </c:pt>
                <c:pt idx="43026">
                  <c:v>12.72086</c:v>
                </c:pt>
                <c:pt idx="43027">
                  <c:v>12.720833000000001</c:v>
                </c:pt>
                <c:pt idx="43028">
                  <c:v>12.722994999999999</c:v>
                </c:pt>
                <c:pt idx="43029">
                  <c:v>12.721916999999999</c:v>
                </c:pt>
                <c:pt idx="43030">
                  <c:v>12.721762999999999</c:v>
                </c:pt>
                <c:pt idx="43031">
                  <c:v>12.723345</c:v>
                </c:pt>
                <c:pt idx="43032">
                  <c:v>12.720252</c:v>
                </c:pt>
                <c:pt idx="43033">
                  <c:v>12.719002</c:v>
                </c:pt>
                <c:pt idx="43034">
                  <c:v>12.721605</c:v>
                </c:pt>
                <c:pt idx="43035">
                  <c:v>12.719312</c:v>
                </c:pt>
                <c:pt idx="43036">
                  <c:v>12.714207999999999</c:v>
                </c:pt>
                <c:pt idx="43037">
                  <c:v>12.715590000000001</c:v>
                </c:pt>
                <c:pt idx="43038">
                  <c:v>12.71885</c:v>
                </c:pt>
                <c:pt idx="43039">
                  <c:v>12.719156999999999</c:v>
                </c:pt>
                <c:pt idx="43040">
                  <c:v>12.721284000000001</c:v>
                </c:pt>
                <c:pt idx="43041">
                  <c:v>12.723096999999999</c:v>
                </c:pt>
                <c:pt idx="43042">
                  <c:v>12.719094</c:v>
                </c:pt>
                <c:pt idx="43043">
                  <c:v>12.7165</c:v>
                </c:pt>
                <c:pt idx="43044">
                  <c:v>12.718028</c:v>
                </c:pt>
                <c:pt idx="43045">
                  <c:v>12.715977000000001</c:v>
                </c:pt>
                <c:pt idx="43046">
                  <c:v>12.715007999999999</c:v>
                </c:pt>
                <c:pt idx="43047">
                  <c:v>12.718323</c:v>
                </c:pt>
                <c:pt idx="43048">
                  <c:v>12.719609999999999</c:v>
                </c:pt>
                <c:pt idx="43049">
                  <c:v>12.719609999999999</c:v>
                </c:pt>
                <c:pt idx="43050">
                  <c:v>12.72273</c:v>
                </c:pt>
                <c:pt idx="43051">
                  <c:v>12.724396</c:v>
                </c:pt>
                <c:pt idx="43052">
                  <c:v>12.726991999999999</c:v>
                </c:pt>
                <c:pt idx="43053">
                  <c:v>12.733597</c:v>
                </c:pt>
                <c:pt idx="43054">
                  <c:v>12.731332</c:v>
                </c:pt>
                <c:pt idx="43055">
                  <c:v>12.722810000000001</c:v>
                </c:pt>
                <c:pt idx="43056">
                  <c:v>12.724924</c:v>
                </c:pt>
                <c:pt idx="43057">
                  <c:v>12.727672999999999</c:v>
                </c:pt>
                <c:pt idx="43058">
                  <c:v>12.722871</c:v>
                </c:pt>
                <c:pt idx="43059">
                  <c:v>12.723589</c:v>
                </c:pt>
                <c:pt idx="43060">
                  <c:v>12.728490000000001</c:v>
                </c:pt>
                <c:pt idx="43061">
                  <c:v>12.726687999999999</c:v>
                </c:pt>
                <c:pt idx="43062">
                  <c:v>12.728403999999999</c:v>
                </c:pt>
                <c:pt idx="43063">
                  <c:v>12.732703000000001</c:v>
                </c:pt>
                <c:pt idx="43064">
                  <c:v>12.730127</c:v>
                </c:pt>
                <c:pt idx="43065">
                  <c:v>12.734275</c:v>
                </c:pt>
                <c:pt idx="43066">
                  <c:v>12.741434999999999</c:v>
                </c:pt>
                <c:pt idx="43067">
                  <c:v>12.73756</c:v>
                </c:pt>
                <c:pt idx="43068">
                  <c:v>12.732163999999999</c:v>
                </c:pt>
                <c:pt idx="43069">
                  <c:v>12.736715</c:v>
                </c:pt>
                <c:pt idx="43070">
                  <c:v>12.740952</c:v>
                </c:pt>
                <c:pt idx="43071">
                  <c:v>12.737552000000001</c:v>
                </c:pt>
                <c:pt idx="43072">
                  <c:v>12.737423</c:v>
                </c:pt>
                <c:pt idx="43073">
                  <c:v>12.738934</c:v>
                </c:pt>
                <c:pt idx="43074">
                  <c:v>12.737245</c:v>
                </c:pt>
                <c:pt idx="43075">
                  <c:v>12.738467999999999</c:v>
                </c:pt>
                <c:pt idx="43076">
                  <c:v>12.738875</c:v>
                </c:pt>
                <c:pt idx="43077">
                  <c:v>12.734265000000001</c:v>
                </c:pt>
                <c:pt idx="43078">
                  <c:v>12.735122</c:v>
                </c:pt>
                <c:pt idx="43079">
                  <c:v>12.7407</c:v>
                </c:pt>
                <c:pt idx="43080">
                  <c:v>12.738896</c:v>
                </c:pt>
                <c:pt idx="43081">
                  <c:v>12.734855</c:v>
                </c:pt>
                <c:pt idx="43082">
                  <c:v>12.732707</c:v>
                </c:pt>
                <c:pt idx="43083">
                  <c:v>12.731726999999999</c:v>
                </c:pt>
                <c:pt idx="43084">
                  <c:v>12.735175999999999</c:v>
                </c:pt>
                <c:pt idx="43085">
                  <c:v>12.734610999999999</c:v>
                </c:pt>
                <c:pt idx="43086">
                  <c:v>12.731163</c:v>
                </c:pt>
                <c:pt idx="43087">
                  <c:v>12.731652</c:v>
                </c:pt>
                <c:pt idx="43088">
                  <c:v>12.732499000000001</c:v>
                </c:pt>
                <c:pt idx="43089">
                  <c:v>12.730225000000001</c:v>
                </c:pt>
                <c:pt idx="43090">
                  <c:v>12.730219999999999</c:v>
                </c:pt>
                <c:pt idx="43091">
                  <c:v>12.734265000000001</c:v>
                </c:pt>
                <c:pt idx="43092">
                  <c:v>12.733446000000001</c:v>
                </c:pt>
                <c:pt idx="43093">
                  <c:v>12.730074999999999</c:v>
                </c:pt>
                <c:pt idx="43094">
                  <c:v>12.732317999999999</c:v>
                </c:pt>
                <c:pt idx="43095">
                  <c:v>12.73734</c:v>
                </c:pt>
                <c:pt idx="43096">
                  <c:v>12.73743</c:v>
                </c:pt>
                <c:pt idx="43097">
                  <c:v>12.733805</c:v>
                </c:pt>
                <c:pt idx="43098">
                  <c:v>12.733949000000001</c:v>
                </c:pt>
                <c:pt idx="43099">
                  <c:v>12.737408</c:v>
                </c:pt>
                <c:pt idx="43100">
                  <c:v>12.736438</c:v>
                </c:pt>
                <c:pt idx="43101">
                  <c:v>12.7331</c:v>
                </c:pt>
                <c:pt idx="43102">
                  <c:v>12.733964</c:v>
                </c:pt>
                <c:pt idx="43103">
                  <c:v>12.735187</c:v>
                </c:pt>
                <c:pt idx="43104">
                  <c:v>12.736881</c:v>
                </c:pt>
                <c:pt idx="43105">
                  <c:v>12.739385</c:v>
                </c:pt>
                <c:pt idx="43106">
                  <c:v>12.740129</c:v>
                </c:pt>
                <c:pt idx="43107">
                  <c:v>12.73897</c:v>
                </c:pt>
                <c:pt idx="43108">
                  <c:v>12.741695999999999</c:v>
                </c:pt>
                <c:pt idx="43109">
                  <c:v>12.744241000000001</c:v>
                </c:pt>
                <c:pt idx="43110">
                  <c:v>12.746437999999999</c:v>
                </c:pt>
                <c:pt idx="43111">
                  <c:v>12.750681999999999</c:v>
                </c:pt>
                <c:pt idx="43112">
                  <c:v>12.749352</c:v>
                </c:pt>
                <c:pt idx="43113">
                  <c:v>12.747483000000001</c:v>
                </c:pt>
                <c:pt idx="43114">
                  <c:v>12.748753000000001</c:v>
                </c:pt>
                <c:pt idx="43115">
                  <c:v>12.750292999999999</c:v>
                </c:pt>
                <c:pt idx="43116">
                  <c:v>12.749869</c:v>
                </c:pt>
                <c:pt idx="43117">
                  <c:v>12.747805</c:v>
                </c:pt>
                <c:pt idx="43118">
                  <c:v>12.746808</c:v>
                </c:pt>
                <c:pt idx="43119">
                  <c:v>12.746746999999999</c:v>
                </c:pt>
                <c:pt idx="43120">
                  <c:v>12.746389000000001</c:v>
                </c:pt>
                <c:pt idx="43121">
                  <c:v>12.745369</c:v>
                </c:pt>
                <c:pt idx="43122">
                  <c:v>12.746173000000001</c:v>
                </c:pt>
                <c:pt idx="43123">
                  <c:v>12.743425</c:v>
                </c:pt>
                <c:pt idx="43124">
                  <c:v>12.737698</c:v>
                </c:pt>
                <c:pt idx="43125">
                  <c:v>12.738557</c:v>
                </c:pt>
                <c:pt idx="43126">
                  <c:v>12.736882</c:v>
                </c:pt>
                <c:pt idx="43127">
                  <c:v>12.734149</c:v>
                </c:pt>
                <c:pt idx="43128">
                  <c:v>12.739435</c:v>
                </c:pt>
                <c:pt idx="43129">
                  <c:v>12.740301000000001</c:v>
                </c:pt>
                <c:pt idx="43130">
                  <c:v>12.736564</c:v>
                </c:pt>
                <c:pt idx="43131">
                  <c:v>12.739848</c:v>
                </c:pt>
                <c:pt idx="43132">
                  <c:v>12.741016</c:v>
                </c:pt>
                <c:pt idx="43133">
                  <c:v>12.736805</c:v>
                </c:pt>
                <c:pt idx="43134">
                  <c:v>12.741211</c:v>
                </c:pt>
                <c:pt idx="43135">
                  <c:v>12.748294</c:v>
                </c:pt>
                <c:pt idx="43136">
                  <c:v>12.743817</c:v>
                </c:pt>
                <c:pt idx="43137">
                  <c:v>12.740690000000001</c:v>
                </c:pt>
                <c:pt idx="43138">
                  <c:v>12.745412999999999</c:v>
                </c:pt>
                <c:pt idx="43139">
                  <c:v>12.746581000000001</c:v>
                </c:pt>
                <c:pt idx="43140">
                  <c:v>12.747964</c:v>
                </c:pt>
                <c:pt idx="43141">
                  <c:v>12.749086999999999</c:v>
                </c:pt>
                <c:pt idx="43142">
                  <c:v>12.746532</c:v>
                </c:pt>
                <c:pt idx="43143">
                  <c:v>12.744732000000001</c:v>
                </c:pt>
                <c:pt idx="43144">
                  <c:v>12.747471000000001</c:v>
                </c:pt>
                <c:pt idx="43145">
                  <c:v>12.751663000000001</c:v>
                </c:pt>
                <c:pt idx="43146">
                  <c:v>12.753123</c:v>
                </c:pt>
                <c:pt idx="43147">
                  <c:v>12.751365</c:v>
                </c:pt>
                <c:pt idx="43148">
                  <c:v>12.747723000000001</c:v>
                </c:pt>
                <c:pt idx="43149">
                  <c:v>12.747921</c:v>
                </c:pt>
                <c:pt idx="43150">
                  <c:v>12.749801</c:v>
                </c:pt>
                <c:pt idx="43151">
                  <c:v>12.750556</c:v>
                </c:pt>
                <c:pt idx="43152">
                  <c:v>12.753024</c:v>
                </c:pt>
                <c:pt idx="43153">
                  <c:v>12.750422</c:v>
                </c:pt>
                <c:pt idx="43154">
                  <c:v>12.748434</c:v>
                </c:pt>
                <c:pt idx="43155">
                  <c:v>12.753978999999999</c:v>
                </c:pt>
                <c:pt idx="43156">
                  <c:v>12.754291</c:v>
                </c:pt>
                <c:pt idx="43157">
                  <c:v>12.753519000000001</c:v>
                </c:pt>
                <c:pt idx="43158">
                  <c:v>12.756883999999999</c:v>
                </c:pt>
                <c:pt idx="43159">
                  <c:v>12.754438</c:v>
                </c:pt>
                <c:pt idx="43160">
                  <c:v>12.748621</c:v>
                </c:pt>
                <c:pt idx="43161">
                  <c:v>12.748723</c:v>
                </c:pt>
                <c:pt idx="43162">
                  <c:v>12.751061999999999</c:v>
                </c:pt>
                <c:pt idx="43163">
                  <c:v>12.754621</c:v>
                </c:pt>
                <c:pt idx="43164">
                  <c:v>12.755623999999999</c:v>
                </c:pt>
                <c:pt idx="43165">
                  <c:v>12.751187</c:v>
                </c:pt>
                <c:pt idx="43166">
                  <c:v>12.751226000000001</c:v>
                </c:pt>
                <c:pt idx="43167">
                  <c:v>12.753102999999999</c:v>
                </c:pt>
                <c:pt idx="43168">
                  <c:v>12.750527999999999</c:v>
                </c:pt>
                <c:pt idx="43169">
                  <c:v>12.750019999999999</c:v>
                </c:pt>
                <c:pt idx="43170">
                  <c:v>12.753413999999999</c:v>
                </c:pt>
                <c:pt idx="43171">
                  <c:v>12.754955000000001</c:v>
                </c:pt>
                <c:pt idx="43172">
                  <c:v>12.754818999999999</c:v>
                </c:pt>
                <c:pt idx="43173">
                  <c:v>12.759043</c:v>
                </c:pt>
                <c:pt idx="43174">
                  <c:v>12.763697000000001</c:v>
                </c:pt>
                <c:pt idx="43175">
                  <c:v>12.765053999999999</c:v>
                </c:pt>
                <c:pt idx="43176">
                  <c:v>12.767151999999999</c:v>
                </c:pt>
                <c:pt idx="43177">
                  <c:v>12.766275</c:v>
                </c:pt>
                <c:pt idx="43178">
                  <c:v>12.760837</c:v>
                </c:pt>
                <c:pt idx="43179">
                  <c:v>12.761419</c:v>
                </c:pt>
                <c:pt idx="43180">
                  <c:v>12.765347999999999</c:v>
                </c:pt>
                <c:pt idx="43181">
                  <c:v>12.762974</c:v>
                </c:pt>
                <c:pt idx="43182">
                  <c:v>12.76548</c:v>
                </c:pt>
                <c:pt idx="43183">
                  <c:v>12.768677</c:v>
                </c:pt>
                <c:pt idx="43184">
                  <c:v>12.765193999999999</c:v>
                </c:pt>
                <c:pt idx="43185">
                  <c:v>12.762286</c:v>
                </c:pt>
                <c:pt idx="43186">
                  <c:v>12.762904000000001</c:v>
                </c:pt>
                <c:pt idx="43187">
                  <c:v>12.765088</c:v>
                </c:pt>
                <c:pt idx="43188">
                  <c:v>12.765895</c:v>
                </c:pt>
                <c:pt idx="43189">
                  <c:v>12.76423</c:v>
                </c:pt>
                <c:pt idx="43190">
                  <c:v>12.761825</c:v>
                </c:pt>
                <c:pt idx="43191">
                  <c:v>12.763368</c:v>
                </c:pt>
                <c:pt idx="43192">
                  <c:v>12.766228999999999</c:v>
                </c:pt>
                <c:pt idx="43193">
                  <c:v>12.765165</c:v>
                </c:pt>
                <c:pt idx="43194">
                  <c:v>12.765434000000001</c:v>
                </c:pt>
                <c:pt idx="43195">
                  <c:v>12.767569999999999</c:v>
                </c:pt>
                <c:pt idx="43196">
                  <c:v>12.766125000000001</c:v>
                </c:pt>
                <c:pt idx="43197">
                  <c:v>12.763161</c:v>
                </c:pt>
                <c:pt idx="43198">
                  <c:v>12.764887999999999</c:v>
                </c:pt>
                <c:pt idx="43199">
                  <c:v>12.769245</c:v>
                </c:pt>
                <c:pt idx="43200">
                  <c:v>12.766555</c:v>
                </c:pt>
                <c:pt idx="43201">
                  <c:v>12.766297</c:v>
                </c:pt>
                <c:pt idx="43202">
                  <c:v>12.770303999999999</c:v>
                </c:pt>
                <c:pt idx="43203">
                  <c:v>12.769567</c:v>
                </c:pt>
                <c:pt idx="43204">
                  <c:v>12.767899</c:v>
                </c:pt>
                <c:pt idx="43205">
                  <c:v>12.768482000000001</c:v>
                </c:pt>
                <c:pt idx="43206">
                  <c:v>12.767224000000001</c:v>
                </c:pt>
                <c:pt idx="43207">
                  <c:v>12.763361</c:v>
                </c:pt>
                <c:pt idx="43208">
                  <c:v>12.76464</c:v>
                </c:pt>
                <c:pt idx="43209">
                  <c:v>12.765383999999999</c:v>
                </c:pt>
                <c:pt idx="43210">
                  <c:v>12.762159</c:v>
                </c:pt>
                <c:pt idx="43211">
                  <c:v>12.763738</c:v>
                </c:pt>
                <c:pt idx="43212">
                  <c:v>12.765065999999999</c:v>
                </c:pt>
                <c:pt idx="43213">
                  <c:v>12.764521</c:v>
                </c:pt>
                <c:pt idx="43214">
                  <c:v>12.765504</c:v>
                </c:pt>
                <c:pt idx="43215">
                  <c:v>12.765789</c:v>
                </c:pt>
                <c:pt idx="43216">
                  <c:v>12.763821999999999</c:v>
                </c:pt>
                <c:pt idx="43217">
                  <c:v>12.763337999999999</c:v>
                </c:pt>
                <c:pt idx="43218">
                  <c:v>12.767924000000001</c:v>
                </c:pt>
                <c:pt idx="43219">
                  <c:v>12.768941</c:v>
                </c:pt>
                <c:pt idx="43220">
                  <c:v>12.767614</c:v>
                </c:pt>
                <c:pt idx="43221">
                  <c:v>12.771362</c:v>
                </c:pt>
                <c:pt idx="43222">
                  <c:v>12.772596999999999</c:v>
                </c:pt>
                <c:pt idx="43223">
                  <c:v>12.771439000000001</c:v>
                </c:pt>
                <c:pt idx="43224">
                  <c:v>12.774011</c:v>
                </c:pt>
                <c:pt idx="43225">
                  <c:v>12.77599</c:v>
                </c:pt>
                <c:pt idx="43226">
                  <c:v>12.773146000000001</c:v>
                </c:pt>
                <c:pt idx="43227">
                  <c:v>12.771653000000001</c:v>
                </c:pt>
                <c:pt idx="43228">
                  <c:v>12.775779</c:v>
                </c:pt>
                <c:pt idx="43229">
                  <c:v>12.778162</c:v>
                </c:pt>
                <c:pt idx="43230">
                  <c:v>12.777298999999999</c:v>
                </c:pt>
                <c:pt idx="43231">
                  <c:v>12.777493</c:v>
                </c:pt>
                <c:pt idx="43232">
                  <c:v>12.775802000000001</c:v>
                </c:pt>
                <c:pt idx="43233">
                  <c:v>12.775701</c:v>
                </c:pt>
                <c:pt idx="43234">
                  <c:v>12.780968</c:v>
                </c:pt>
                <c:pt idx="43235">
                  <c:v>12.780142</c:v>
                </c:pt>
                <c:pt idx="43236">
                  <c:v>12.773199</c:v>
                </c:pt>
                <c:pt idx="43237">
                  <c:v>12.775024999999999</c:v>
                </c:pt>
                <c:pt idx="43238">
                  <c:v>12.780427</c:v>
                </c:pt>
                <c:pt idx="43239">
                  <c:v>12.77905</c:v>
                </c:pt>
                <c:pt idx="43240">
                  <c:v>12.776854999999999</c:v>
                </c:pt>
                <c:pt idx="43241">
                  <c:v>12.773737000000001</c:v>
                </c:pt>
                <c:pt idx="43242">
                  <c:v>12.771978000000001</c:v>
                </c:pt>
                <c:pt idx="43243">
                  <c:v>12.776635000000001</c:v>
                </c:pt>
                <c:pt idx="43244">
                  <c:v>12.774877</c:v>
                </c:pt>
                <c:pt idx="43245">
                  <c:v>12.773033</c:v>
                </c:pt>
                <c:pt idx="43246">
                  <c:v>12.778283999999999</c:v>
                </c:pt>
                <c:pt idx="43247">
                  <c:v>12.779202</c:v>
                </c:pt>
                <c:pt idx="43248">
                  <c:v>12.776643</c:v>
                </c:pt>
                <c:pt idx="43249">
                  <c:v>12.773156</c:v>
                </c:pt>
                <c:pt idx="43250">
                  <c:v>12.772594</c:v>
                </c:pt>
                <c:pt idx="43251">
                  <c:v>12.777962</c:v>
                </c:pt>
                <c:pt idx="43252">
                  <c:v>12.778535</c:v>
                </c:pt>
                <c:pt idx="43253">
                  <c:v>12.774668999999999</c:v>
                </c:pt>
                <c:pt idx="43254">
                  <c:v>12.774993</c:v>
                </c:pt>
                <c:pt idx="43255">
                  <c:v>12.778864</c:v>
                </c:pt>
                <c:pt idx="43256">
                  <c:v>12.780455999999999</c:v>
                </c:pt>
                <c:pt idx="43257">
                  <c:v>12.779256999999999</c:v>
                </c:pt>
                <c:pt idx="43258">
                  <c:v>12.778755</c:v>
                </c:pt>
                <c:pt idx="43259">
                  <c:v>12.776185999999999</c:v>
                </c:pt>
                <c:pt idx="43260">
                  <c:v>12.77543</c:v>
                </c:pt>
                <c:pt idx="43261">
                  <c:v>12.776802999999999</c:v>
                </c:pt>
                <c:pt idx="43262">
                  <c:v>12.777893000000001</c:v>
                </c:pt>
                <c:pt idx="43263">
                  <c:v>12.780059</c:v>
                </c:pt>
                <c:pt idx="43264">
                  <c:v>12.777621</c:v>
                </c:pt>
                <c:pt idx="43265">
                  <c:v>12.77359</c:v>
                </c:pt>
                <c:pt idx="43266">
                  <c:v>12.772394</c:v>
                </c:pt>
                <c:pt idx="43267">
                  <c:v>12.771176000000001</c:v>
                </c:pt>
                <c:pt idx="43268">
                  <c:v>12.772786</c:v>
                </c:pt>
                <c:pt idx="43269">
                  <c:v>12.779790999999999</c:v>
                </c:pt>
                <c:pt idx="43270">
                  <c:v>12.78003</c:v>
                </c:pt>
                <c:pt idx="43271">
                  <c:v>12.779750999999999</c:v>
                </c:pt>
                <c:pt idx="43272">
                  <c:v>12.789527</c:v>
                </c:pt>
                <c:pt idx="43273">
                  <c:v>12.790073</c:v>
                </c:pt>
                <c:pt idx="43274">
                  <c:v>12.781844</c:v>
                </c:pt>
                <c:pt idx="43275">
                  <c:v>12.783972</c:v>
                </c:pt>
                <c:pt idx="43276">
                  <c:v>12.787208</c:v>
                </c:pt>
                <c:pt idx="43277">
                  <c:v>12.788653999999999</c:v>
                </c:pt>
                <c:pt idx="43278">
                  <c:v>12.791421</c:v>
                </c:pt>
                <c:pt idx="43279">
                  <c:v>12.788866000000001</c:v>
                </c:pt>
                <c:pt idx="43280">
                  <c:v>12.782299</c:v>
                </c:pt>
                <c:pt idx="43281">
                  <c:v>12.779896000000001</c:v>
                </c:pt>
                <c:pt idx="43282">
                  <c:v>12.783817000000001</c:v>
                </c:pt>
                <c:pt idx="43283">
                  <c:v>12.78565</c:v>
                </c:pt>
                <c:pt idx="43284">
                  <c:v>12.782501999999999</c:v>
                </c:pt>
                <c:pt idx="43285">
                  <c:v>12.782028</c:v>
                </c:pt>
                <c:pt idx="43286">
                  <c:v>12.784826000000001</c:v>
                </c:pt>
                <c:pt idx="43287">
                  <c:v>12.783744</c:v>
                </c:pt>
                <c:pt idx="43288">
                  <c:v>12.782589</c:v>
                </c:pt>
                <c:pt idx="43289">
                  <c:v>12.787216000000001</c:v>
                </c:pt>
                <c:pt idx="43290">
                  <c:v>12.786618000000001</c:v>
                </c:pt>
                <c:pt idx="43291">
                  <c:v>12.784606999999999</c:v>
                </c:pt>
                <c:pt idx="43292">
                  <c:v>12.787032999999999</c:v>
                </c:pt>
                <c:pt idx="43293">
                  <c:v>12.785531000000001</c:v>
                </c:pt>
                <c:pt idx="43294">
                  <c:v>12.78504</c:v>
                </c:pt>
                <c:pt idx="43295">
                  <c:v>12.790760000000001</c:v>
                </c:pt>
                <c:pt idx="43296">
                  <c:v>12.789529</c:v>
                </c:pt>
                <c:pt idx="43297">
                  <c:v>12.784895000000001</c:v>
                </c:pt>
                <c:pt idx="43298">
                  <c:v>12.787575</c:v>
                </c:pt>
                <c:pt idx="43299">
                  <c:v>12.787875</c:v>
                </c:pt>
                <c:pt idx="43300">
                  <c:v>12.784554999999999</c:v>
                </c:pt>
                <c:pt idx="43301">
                  <c:v>12.78984</c:v>
                </c:pt>
                <c:pt idx="43302">
                  <c:v>12.796163999999999</c:v>
                </c:pt>
                <c:pt idx="43303">
                  <c:v>12.795457000000001</c:v>
                </c:pt>
                <c:pt idx="43304">
                  <c:v>12.795242</c:v>
                </c:pt>
                <c:pt idx="43305">
                  <c:v>12.796034000000001</c:v>
                </c:pt>
                <c:pt idx="43306">
                  <c:v>12.796424</c:v>
                </c:pt>
                <c:pt idx="43307">
                  <c:v>12.795805</c:v>
                </c:pt>
                <c:pt idx="43308">
                  <c:v>12.793972999999999</c:v>
                </c:pt>
                <c:pt idx="43309">
                  <c:v>12.79522</c:v>
                </c:pt>
                <c:pt idx="43310">
                  <c:v>12.794285</c:v>
                </c:pt>
                <c:pt idx="43311">
                  <c:v>12.791829999999999</c:v>
                </c:pt>
                <c:pt idx="43312">
                  <c:v>12.793184999999999</c:v>
                </c:pt>
                <c:pt idx="43313">
                  <c:v>12.794976</c:v>
                </c:pt>
                <c:pt idx="43314">
                  <c:v>12.795723000000001</c:v>
                </c:pt>
                <c:pt idx="43315">
                  <c:v>12.797180000000001</c:v>
                </c:pt>
                <c:pt idx="43316">
                  <c:v>12.798085</c:v>
                </c:pt>
                <c:pt idx="43317">
                  <c:v>12.798056000000001</c:v>
                </c:pt>
                <c:pt idx="43318">
                  <c:v>12.796453</c:v>
                </c:pt>
                <c:pt idx="43319">
                  <c:v>12.794952</c:v>
                </c:pt>
                <c:pt idx="43320">
                  <c:v>12.795868</c:v>
                </c:pt>
                <c:pt idx="43321">
                  <c:v>12.796306</c:v>
                </c:pt>
                <c:pt idx="43322">
                  <c:v>12.794435999999999</c:v>
                </c:pt>
                <c:pt idx="43323">
                  <c:v>12.794447999999999</c:v>
                </c:pt>
                <c:pt idx="43324">
                  <c:v>12.793236</c:v>
                </c:pt>
                <c:pt idx="43325">
                  <c:v>12.792617999999999</c:v>
                </c:pt>
                <c:pt idx="43326">
                  <c:v>12.793322</c:v>
                </c:pt>
                <c:pt idx="43327">
                  <c:v>12.790070999999999</c:v>
                </c:pt>
                <c:pt idx="43328">
                  <c:v>12.793068999999999</c:v>
                </c:pt>
                <c:pt idx="43329">
                  <c:v>12.799485000000001</c:v>
                </c:pt>
                <c:pt idx="43330">
                  <c:v>12.796438</c:v>
                </c:pt>
                <c:pt idx="43331">
                  <c:v>12.792933</c:v>
                </c:pt>
                <c:pt idx="43332">
                  <c:v>12.795636999999999</c:v>
                </c:pt>
                <c:pt idx="43333">
                  <c:v>12.796540999999999</c:v>
                </c:pt>
                <c:pt idx="43334">
                  <c:v>12.794439000000001</c:v>
                </c:pt>
                <c:pt idx="43335">
                  <c:v>12.795051000000001</c:v>
                </c:pt>
                <c:pt idx="43336">
                  <c:v>12.796886000000001</c:v>
                </c:pt>
                <c:pt idx="43337">
                  <c:v>12.796369</c:v>
                </c:pt>
                <c:pt idx="43338">
                  <c:v>12.796141</c:v>
                </c:pt>
                <c:pt idx="43339">
                  <c:v>12.797715</c:v>
                </c:pt>
                <c:pt idx="43340">
                  <c:v>12.796664</c:v>
                </c:pt>
                <c:pt idx="43341">
                  <c:v>12.795604000000001</c:v>
                </c:pt>
                <c:pt idx="43342">
                  <c:v>12.796745</c:v>
                </c:pt>
                <c:pt idx="43343">
                  <c:v>12.796911</c:v>
                </c:pt>
                <c:pt idx="43344">
                  <c:v>12.796649</c:v>
                </c:pt>
                <c:pt idx="43345">
                  <c:v>12.800200999999999</c:v>
                </c:pt>
                <c:pt idx="43346">
                  <c:v>12.802500999999999</c:v>
                </c:pt>
                <c:pt idx="43347">
                  <c:v>12.802636</c:v>
                </c:pt>
                <c:pt idx="43348">
                  <c:v>12.802344</c:v>
                </c:pt>
                <c:pt idx="43349">
                  <c:v>12.801916</c:v>
                </c:pt>
                <c:pt idx="43350">
                  <c:v>12.804133999999999</c:v>
                </c:pt>
                <c:pt idx="43351">
                  <c:v>12.804494999999999</c:v>
                </c:pt>
                <c:pt idx="43352">
                  <c:v>12.806597999999999</c:v>
                </c:pt>
                <c:pt idx="43353">
                  <c:v>12.80829</c:v>
                </c:pt>
                <c:pt idx="43354">
                  <c:v>12.802231000000001</c:v>
                </c:pt>
                <c:pt idx="43355">
                  <c:v>12.800738000000001</c:v>
                </c:pt>
                <c:pt idx="43356">
                  <c:v>12.807914999999999</c:v>
                </c:pt>
                <c:pt idx="43357">
                  <c:v>12.80681</c:v>
                </c:pt>
                <c:pt idx="43358">
                  <c:v>12.799721999999999</c:v>
                </c:pt>
                <c:pt idx="43359">
                  <c:v>12.803280000000001</c:v>
                </c:pt>
                <c:pt idx="43360">
                  <c:v>12.807916000000001</c:v>
                </c:pt>
                <c:pt idx="43361">
                  <c:v>12.804795</c:v>
                </c:pt>
                <c:pt idx="43362">
                  <c:v>12.801838</c:v>
                </c:pt>
                <c:pt idx="43363">
                  <c:v>12.804907999999999</c:v>
                </c:pt>
                <c:pt idx="43364">
                  <c:v>12.81054</c:v>
                </c:pt>
                <c:pt idx="43365">
                  <c:v>12.812654</c:v>
                </c:pt>
                <c:pt idx="43366">
                  <c:v>12.810083000000001</c:v>
                </c:pt>
                <c:pt idx="43367">
                  <c:v>12.811297</c:v>
                </c:pt>
                <c:pt idx="43368">
                  <c:v>12.813015999999999</c:v>
                </c:pt>
                <c:pt idx="43369">
                  <c:v>12.813230000000001</c:v>
                </c:pt>
                <c:pt idx="43370">
                  <c:v>12.81658</c:v>
                </c:pt>
                <c:pt idx="43371">
                  <c:v>12.816526</c:v>
                </c:pt>
                <c:pt idx="43372">
                  <c:v>12.810672</c:v>
                </c:pt>
                <c:pt idx="43373">
                  <c:v>12.807995999999999</c:v>
                </c:pt>
                <c:pt idx="43374">
                  <c:v>12.808119</c:v>
                </c:pt>
                <c:pt idx="43375">
                  <c:v>12.803509999999999</c:v>
                </c:pt>
                <c:pt idx="43376">
                  <c:v>12.802781</c:v>
                </c:pt>
                <c:pt idx="43377">
                  <c:v>12.807032</c:v>
                </c:pt>
                <c:pt idx="43378">
                  <c:v>12.803547</c:v>
                </c:pt>
                <c:pt idx="43379">
                  <c:v>12.801634999999999</c:v>
                </c:pt>
                <c:pt idx="43380">
                  <c:v>12.806367</c:v>
                </c:pt>
                <c:pt idx="43381">
                  <c:v>12.806032999999999</c:v>
                </c:pt>
                <c:pt idx="43382">
                  <c:v>12.805961</c:v>
                </c:pt>
                <c:pt idx="43383">
                  <c:v>12.809457</c:v>
                </c:pt>
                <c:pt idx="43384">
                  <c:v>12.807240999999999</c:v>
                </c:pt>
                <c:pt idx="43385">
                  <c:v>12.805396</c:v>
                </c:pt>
                <c:pt idx="43386">
                  <c:v>12.80931</c:v>
                </c:pt>
                <c:pt idx="43387">
                  <c:v>12.813155</c:v>
                </c:pt>
                <c:pt idx="43388">
                  <c:v>12.814552000000001</c:v>
                </c:pt>
                <c:pt idx="43389">
                  <c:v>12.812832</c:v>
                </c:pt>
                <c:pt idx="43390">
                  <c:v>12.809032999999999</c:v>
                </c:pt>
                <c:pt idx="43391">
                  <c:v>12.808861</c:v>
                </c:pt>
                <c:pt idx="43392">
                  <c:v>12.810352999999999</c:v>
                </c:pt>
                <c:pt idx="43393">
                  <c:v>12.810458000000001</c:v>
                </c:pt>
                <c:pt idx="43394">
                  <c:v>12.811016</c:v>
                </c:pt>
                <c:pt idx="43395">
                  <c:v>12.812899</c:v>
                </c:pt>
                <c:pt idx="43396">
                  <c:v>12.81405</c:v>
                </c:pt>
                <c:pt idx="43397">
                  <c:v>12.814012</c:v>
                </c:pt>
                <c:pt idx="43398">
                  <c:v>12.815272</c:v>
                </c:pt>
                <c:pt idx="43399">
                  <c:v>12.816990000000001</c:v>
                </c:pt>
                <c:pt idx="43400">
                  <c:v>12.817423</c:v>
                </c:pt>
                <c:pt idx="43401">
                  <c:v>12.817205</c:v>
                </c:pt>
                <c:pt idx="43402">
                  <c:v>12.816342000000001</c:v>
                </c:pt>
                <c:pt idx="43403">
                  <c:v>12.818061</c:v>
                </c:pt>
                <c:pt idx="43404">
                  <c:v>12.82058</c:v>
                </c:pt>
                <c:pt idx="43405">
                  <c:v>12.819766</c:v>
                </c:pt>
                <c:pt idx="43406">
                  <c:v>12.819793000000001</c:v>
                </c:pt>
                <c:pt idx="43407">
                  <c:v>12.820354999999999</c:v>
                </c:pt>
                <c:pt idx="43408">
                  <c:v>12.820554</c:v>
                </c:pt>
                <c:pt idx="43409">
                  <c:v>12.823278</c:v>
                </c:pt>
                <c:pt idx="43410">
                  <c:v>12.826873000000001</c:v>
                </c:pt>
                <c:pt idx="43411">
                  <c:v>12.826396000000001</c:v>
                </c:pt>
                <c:pt idx="43412">
                  <c:v>12.822229999999999</c:v>
                </c:pt>
                <c:pt idx="43413">
                  <c:v>12.819354000000001</c:v>
                </c:pt>
                <c:pt idx="43414">
                  <c:v>12.820015</c:v>
                </c:pt>
                <c:pt idx="43415">
                  <c:v>12.823223</c:v>
                </c:pt>
                <c:pt idx="43416">
                  <c:v>12.82053</c:v>
                </c:pt>
                <c:pt idx="43417">
                  <c:v>12.811878999999999</c:v>
                </c:pt>
                <c:pt idx="43418">
                  <c:v>12.812010000000001</c:v>
                </c:pt>
                <c:pt idx="43419">
                  <c:v>12.816659</c:v>
                </c:pt>
                <c:pt idx="43420">
                  <c:v>12.819777</c:v>
                </c:pt>
                <c:pt idx="43421">
                  <c:v>12.822395999999999</c:v>
                </c:pt>
                <c:pt idx="43422">
                  <c:v>12.819485999999999</c:v>
                </c:pt>
                <c:pt idx="43423">
                  <c:v>12.817292999999999</c:v>
                </c:pt>
                <c:pt idx="43424">
                  <c:v>12.81934</c:v>
                </c:pt>
                <c:pt idx="43425">
                  <c:v>12.821241000000001</c:v>
                </c:pt>
                <c:pt idx="43426">
                  <c:v>12.82124</c:v>
                </c:pt>
                <c:pt idx="43427">
                  <c:v>12.820627</c:v>
                </c:pt>
                <c:pt idx="43428">
                  <c:v>12.824301999999999</c:v>
                </c:pt>
                <c:pt idx="43429">
                  <c:v>12.827837000000001</c:v>
                </c:pt>
                <c:pt idx="43430">
                  <c:v>12.825296</c:v>
                </c:pt>
                <c:pt idx="43431">
                  <c:v>12.824763000000001</c:v>
                </c:pt>
                <c:pt idx="43432">
                  <c:v>12.826993</c:v>
                </c:pt>
                <c:pt idx="43433">
                  <c:v>12.823798999999999</c:v>
                </c:pt>
                <c:pt idx="43434">
                  <c:v>12.818528000000001</c:v>
                </c:pt>
                <c:pt idx="43435">
                  <c:v>12.824182</c:v>
                </c:pt>
                <c:pt idx="43436">
                  <c:v>12.830372000000001</c:v>
                </c:pt>
                <c:pt idx="43437">
                  <c:v>12.825529</c:v>
                </c:pt>
                <c:pt idx="43438">
                  <c:v>12.821630000000001</c:v>
                </c:pt>
                <c:pt idx="43439">
                  <c:v>12.822651</c:v>
                </c:pt>
                <c:pt idx="43440">
                  <c:v>12.822524</c:v>
                </c:pt>
                <c:pt idx="43441">
                  <c:v>12.821465</c:v>
                </c:pt>
                <c:pt idx="43442">
                  <c:v>12.822812000000001</c:v>
                </c:pt>
                <c:pt idx="43443">
                  <c:v>12.830605</c:v>
                </c:pt>
                <c:pt idx="43444">
                  <c:v>12.837294</c:v>
                </c:pt>
                <c:pt idx="43445">
                  <c:v>12.834878</c:v>
                </c:pt>
                <c:pt idx="43446">
                  <c:v>12.833577999999999</c:v>
                </c:pt>
                <c:pt idx="43447">
                  <c:v>12.838123</c:v>
                </c:pt>
                <c:pt idx="43448">
                  <c:v>12.835648000000001</c:v>
                </c:pt>
                <c:pt idx="43449">
                  <c:v>12.835805000000001</c:v>
                </c:pt>
                <c:pt idx="43450">
                  <c:v>12.843256999999999</c:v>
                </c:pt>
                <c:pt idx="43451">
                  <c:v>12.839518999999999</c:v>
                </c:pt>
                <c:pt idx="43452">
                  <c:v>12.833555</c:v>
                </c:pt>
                <c:pt idx="43453">
                  <c:v>12.836046</c:v>
                </c:pt>
                <c:pt idx="43454">
                  <c:v>12.835267</c:v>
                </c:pt>
                <c:pt idx="43455">
                  <c:v>12.832402999999999</c:v>
                </c:pt>
                <c:pt idx="43456">
                  <c:v>12.831191</c:v>
                </c:pt>
                <c:pt idx="43457">
                  <c:v>12.830745</c:v>
                </c:pt>
                <c:pt idx="43458">
                  <c:v>12.834382</c:v>
                </c:pt>
                <c:pt idx="43459">
                  <c:v>12.837740999999999</c:v>
                </c:pt>
                <c:pt idx="43460">
                  <c:v>12.835875</c:v>
                </c:pt>
                <c:pt idx="43461">
                  <c:v>12.833038</c:v>
                </c:pt>
                <c:pt idx="43462">
                  <c:v>12.835146</c:v>
                </c:pt>
                <c:pt idx="43463">
                  <c:v>12.838751999999999</c:v>
                </c:pt>
                <c:pt idx="43464">
                  <c:v>12.838457999999999</c:v>
                </c:pt>
                <c:pt idx="43465">
                  <c:v>12.83835</c:v>
                </c:pt>
                <c:pt idx="43466">
                  <c:v>12.83967</c:v>
                </c:pt>
                <c:pt idx="43467">
                  <c:v>12.841782</c:v>
                </c:pt>
                <c:pt idx="43468">
                  <c:v>12.839584</c:v>
                </c:pt>
                <c:pt idx="43469">
                  <c:v>12.837637000000001</c:v>
                </c:pt>
                <c:pt idx="43470">
                  <c:v>12.839316</c:v>
                </c:pt>
                <c:pt idx="43471">
                  <c:v>12.837593</c:v>
                </c:pt>
                <c:pt idx="43472">
                  <c:v>12.83714</c:v>
                </c:pt>
                <c:pt idx="43473">
                  <c:v>12.843011000000001</c:v>
                </c:pt>
                <c:pt idx="43474">
                  <c:v>12.847778999999999</c:v>
                </c:pt>
                <c:pt idx="43475">
                  <c:v>12.843348000000001</c:v>
                </c:pt>
                <c:pt idx="43476">
                  <c:v>12.836992</c:v>
                </c:pt>
                <c:pt idx="43477">
                  <c:v>12.840909999999999</c:v>
                </c:pt>
                <c:pt idx="43478">
                  <c:v>12.844485000000001</c:v>
                </c:pt>
                <c:pt idx="43479">
                  <c:v>12.840088</c:v>
                </c:pt>
                <c:pt idx="43480">
                  <c:v>12.84319</c:v>
                </c:pt>
                <c:pt idx="43481">
                  <c:v>12.849523</c:v>
                </c:pt>
                <c:pt idx="43482">
                  <c:v>12.842517000000001</c:v>
                </c:pt>
                <c:pt idx="43483">
                  <c:v>12.839884</c:v>
                </c:pt>
                <c:pt idx="43484">
                  <c:v>12.84436</c:v>
                </c:pt>
                <c:pt idx="43485">
                  <c:v>12.841694</c:v>
                </c:pt>
                <c:pt idx="43486">
                  <c:v>12.841013999999999</c:v>
                </c:pt>
                <c:pt idx="43487">
                  <c:v>12.841089</c:v>
                </c:pt>
                <c:pt idx="43488">
                  <c:v>12.838841</c:v>
                </c:pt>
                <c:pt idx="43489">
                  <c:v>12.840757999999999</c:v>
                </c:pt>
                <c:pt idx="43490">
                  <c:v>12.840351999999999</c:v>
                </c:pt>
                <c:pt idx="43491">
                  <c:v>12.840192</c:v>
                </c:pt>
                <c:pt idx="43492">
                  <c:v>12.842397999999999</c:v>
                </c:pt>
                <c:pt idx="43493">
                  <c:v>12.839661</c:v>
                </c:pt>
                <c:pt idx="43494">
                  <c:v>12.838585</c:v>
                </c:pt>
                <c:pt idx="43495">
                  <c:v>12.842665</c:v>
                </c:pt>
                <c:pt idx="43496">
                  <c:v>12.843266</c:v>
                </c:pt>
                <c:pt idx="43497">
                  <c:v>12.841877999999999</c:v>
                </c:pt>
                <c:pt idx="43498">
                  <c:v>12.843277</c:v>
                </c:pt>
                <c:pt idx="43499">
                  <c:v>12.841801999999999</c:v>
                </c:pt>
                <c:pt idx="43500">
                  <c:v>12.838846</c:v>
                </c:pt>
                <c:pt idx="43501">
                  <c:v>12.839777</c:v>
                </c:pt>
                <c:pt idx="43502">
                  <c:v>12.839509</c:v>
                </c:pt>
                <c:pt idx="43503">
                  <c:v>12.840237999999999</c:v>
                </c:pt>
                <c:pt idx="43504">
                  <c:v>12.840979000000001</c:v>
                </c:pt>
                <c:pt idx="43505">
                  <c:v>12.841891</c:v>
                </c:pt>
                <c:pt idx="43506">
                  <c:v>12.846513</c:v>
                </c:pt>
                <c:pt idx="43507">
                  <c:v>12.846019</c:v>
                </c:pt>
                <c:pt idx="43508">
                  <c:v>12.843171</c:v>
                </c:pt>
                <c:pt idx="43509">
                  <c:v>12.843899</c:v>
                </c:pt>
                <c:pt idx="43510">
                  <c:v>12.843427999999999</c:v>
                </c:pt>
                <c:pt idx="43511">
                  <c:v>12.84309</c:v>
                </c:pt>
                <c:pt idx="43512">
                  <c:v>12.841869000000001</c:v>
                </c:pt>
                <c:pt idx="43513">
                  <c:v>12.841799</c:v>
                </c:pt>
                <c:pt idx="43514">
                  <c:v>12.847242</c:v>
                </c:pt>
                <c:pt idx="43515">
                  <c:v>12.849276</c:v>
                </c:pt>
                <c:pt idx="43516">
                  <c:v>12.845839</c:v>
                </c:pt>
                <c:pt idx="43517">
                  <c:v>12.845076000000001</c:v>
                </c:pt>
                <c:pt idx="43518">
                  <c:v>12.844844</c:v>
                </c:pt>
                <c:pt idx="43519">
                  <c:v>12.845226</c:v>
                </c:pt>
                <c:pt idx="43520">
                  <c:v>12.849786</c:v>
                </c:pt>
                <c:pt idx="43521">
                  <c:v>12.854927999999999</c:v>
                </c:pt>
                <c:pt idx="43522">
                  <c:v>12.853942</c:v>
                </c:pt>
                <c:pt idx="43523">
                  <c:v>12.851108999999999</c:v>
                </c:pt>
                <c:pt idx="43524">
                  <c:v>12.849</c:v>
                </c:pt>
                <c:pt idx="43525">
                  <c:v>12.846140999999999</c:v>
                </c:pt>
                <c:pt idx="43526">
                  <c:v>12.847657999999999</c:v>
                </c:pt>
                <c:pt idx="43527">
                  <c:v>12.850352000000001</c:v>
                </c:pt>
                <c:pt idx="43528">
                  <c:v>12.846674999999999</c:v>
                </c:pt>
                <c:pt idx="43529">
                  <c:v>12.846798</c:v>
                </c:pt>
                <c:pt idx="43530">
                  <c:v>12.854163</c:v>
                </c:pt>
                <c:pt idx="43531">
                  <c:v>12.855530999999999</c:v>
                </c:pt>
                <c:pt idx="43532">
                  <c:v>12.853440000000001</c:v>
                </c:pt>
                <c:pt idx="43533">
                  <c:v>12.858294000000001</c:v>
                </c:pt>
                <c:pt idx="43534">
                  <c:v>12.861233</c:v>
                </c:pt>
                <c:pt idx="43535">
                  <c:v>12.856939000000001</c:v>
                </c:pt>
                <c:pt idx="43536">
                  <c:v>12.855003</c:v>
                </c:pt>
                <c:pt idx="43537">
                  <c:v>12.854597</c:v>
                </c:pt>
                <c:pt idx="43538">
                  <c:v>12.851727</c:v>
                </c:pt>
                <c:pt idx="43539">
                  <c:v>12.853085</c:v>
                </c:pt>
                <c:pt idx="43540">
                  <c:v>12.854512</c:v>
                </c:pt>
                <c:pt idx="43541">
                  <c:v>12.850426000000001</c:v>
                </c:pt>
                <c:pt idx="43542">
                  <c:v>12.848955999999999</c:v>
                </c:pt>
                <c:pt idx="43543">
                  <c:v>12.853035</c:v>
                </c:pt>
                <c:pt idx="43544">
                  <c:v>12.854718</c:v>
                </c:pt>
                <c:pt idx="43545">
                  <c:v>12.854282</c:v>
                </c:pt>
                <c:pt idx="43546">
                  <c:v>12.856927000000001</c:v>
                </c:pt>
                <c:pt idx="43547">
                  <c:v>12.857557999999999</c:v>
                </c:pt>
                <c:pt idx="43548">
                  <c:v>12.853126</c:v>
                </c:pt>
                <c:pt idx="43549">
                  <c:v>12.850699000000001</c:v>
                </c:pt>
                <c:pt idx="43550">
                  <c:v>12.850675000000001</c:v>
                </c:pt>
                <c:pt idx="43551">
                  <c:v>12.84859</c:v>
                </c:pt>
                <c:pt idx="43552">
                  <c:v>12.850723</c:v>
                </c:pt>
                <c:pt idx="43553">
                  <c:v>12.857073</c:v>
                </c:pt>
                <c:pt idx="43554">
                  <c:v>12.856515999999999</c:v>
                </c:pt>
                <c:pt idx="43555">
                  <c:v>12.854869000000001</c:v>
                </c:pt>
                <c:pt idx="43556">
                  <c:v>12.855726000000001</c:v>
                </c:pt>
                <c:pt idx="43557">
                  <c:v>12.854976000000001</c:v>
                </c:pt>
                <c:pt idx="43558">
                  <c:v>12.855046</c:v>
                </c:pt>
                <c:pt idx="43559">
                  <c:v>12.854621</c:v>
                </c:pt>
                <c:pt idx="43560">
                  <c:v>12.856433000000001</c:v>
                </c:pt>
                <c:pt idx="43561">
                  <c:v>12.856287999999999</c:v>
                </c:pt>
                <c:pt idx="43562">
                  <c:v>12.851509</c:v>
                </c:pt>
                <c:pt idx="43563">
                  <c:v>12.851336999999999</c:v>
                </c:pt>
                <c:pt idx="43564">
                  <c:v>12.854839999999999</c:v>
                </c:pt>
                <c:pt idx="43565">
                  <c:v>12.856878999999999</c:v>
                </c:pt>
                <c:pt idx="43566">
                  <c:v>12.857576999999999</c:v>
                </c:pt>
                <c:pt idx="43567">
                  <c:v>12.854058999999999</c:v>
                </c:pt>
                <c:pt idx="43568">
                  <c:v>12.853242</c:v>
                </c:pt>
                <c:pt idx="43569">
                  <c:v>12.858461999999999</c:v>
                </c:pt>
                <c:pt idx="43570">
                  <c:v>12.860524</c:v>
                </c:pt>
                <c:pt idx="43571">
                  <c:v>12.859976</c:v>
                </c:pt>
                <c:pt idx="43572">
                  <c:v>12.862627</c:v>
                </c:pt>
                <c:pt idx="43573">
                  <c:v>12.862075000000001</c:v>
                </c:pt>
                <c:pt idx="43574">
                  <c:v>12.857374</c:v>
                </c:pt>
                <c:pt idx="43575">
                  <c:v>12.861288</c:v>
                </c:pt>
                <c:pt idx="43576">
                  <c:v>12.868774999999999</c:v>
                </c:pt>
                <c:pt idx="43577">
                  <c:v>12.869471000000001</c:v>
                </c:pt>
                <c:pt idx="43578">
                  <c:v>12.869066999999999</c:v>
                </c:pt>
                <c:pt idx="43579">
                  <c:v>12.874674000000001</c:v>
                </c:pt>
                <c:pt idx="43580">
                  <c:v>12.875344999999999</c:v>
                </c:pt>
                <c:pt idx="43581">
                  <c:v>12.867201</c:v>
                </c:pt>
                <c:pt idx="43582">
                  <c:v>12.865550000000001</c:v>
                </c:pt>
                <c:pt idx="43583">
                  <c:v>12.869313</c:v>
                </c:pt>
                <c:pt idx="43584">
                  <c:v>12.869949999999999</c:v>
                </c:pt>
                <c:pt idx="43585">
                  <c:v>12.867763</c:v>
                </c:pt>
                <c:pt idx="43586">
                  <c:v>12.868866000000001</c:v>
                </c:pt>
                <c:pt idx="43587">
                  <c:v>12.870820999999999</c:v>
                </c:pt>
                <c:pt idx="43588">
                  <c:v>12.866637000000001</c:v>
                </c:pt>
                <c:pt idx="43589">
                  <c:v>12.866038</c:v>
                </c:pt>
                <c:pt idx="43590">
                  <c:v>12.871172</c:v>
                </c:pt>
                <c:pt idx="43591">
                  <c:v>12.873175</c:v>
                </c:pt>
                <c:pt idx="43592">
                  <c:v>12.871525999999999</c:v>
                </c:pt>
                <c:pt idx="43593">
                  <c:v>12.876382</c:v>
                </c:pt>
                <c:pt idx="43594">
                  <c:v>12.882481</c:v>
                </c:pt>
                <c:pt idx="43595">
                  <c:v>12.878335999999999</c:v>
                </c:pt>
                <c:pt idx="43596">
                  <c:v>12.874381</c:v>
                </c:pt>
                <c:pt idx="43597">
                  <c:v>12.875693</c:v>
                </c:pt>
                <c:pt idx="43598">
                  <c:v>12.875114999999999</c:v>
                </c:pt>
                <c:pt idx="43599">
                  <c:v>12.875477999999999</c:v>
                </c:pt>
                <c:pt idx="43600">
                  <c:v>12.874293</c:v>
                </c:pt>
                <c:pt idx="43601">
                  <c:v>12.870796</c:v>
                </c:pt>
                <c:pt idx="43602">
                  <c:v>12.874347999999999</c:v>
                </c:pt>
                <c:pt idx="43603">
                  <c:v>12.875996000000001</c:v>
                </c:pt>
                <c:pt idx="43604">
                  <c:v>12.873991999999999</c:v>
                </c:pt>
                <c:pt idx="43605">
                  <c:v>12.875437</c:v>
                </c:pt>
                <c:pt idx="43606">
                  <c:v>12.876821</c:v>
                </c:pt>
                <c:pt idx="43607">
                  <c:v>12.877038000000001</c:v>
                </c:pt>
                <c:pt idx="43608">
                  <c:v>12.875895</c:v>
                </c:pt>
                <c:pt idx="43609">
                  <c:v>12.87097</c:v>
                </c:pt>
                <c:pt idx="43610">
                  <c:v>12.871098999999999</c:v>
                </c:pt>
                <c:pt idx="43611">
                  <c:v>12.875139000000001</c:v>
                </c:pt>
                <c:pt idx="43612">
                  <c:v>12.873949</c:v>
                </c:pt>
                <c:pt idx="43613">
                  <c:v>12.873772000000001</c:v>
                </c:pt>
                <c:pt idx="43614">
                  <c:v>12.879281000000001</c:v>
                </c:pt>
                <c:pt idx="43615">
                  <c:v>12.879643</c:v>
                </c:pt>
                <c:pt idx="43616">
                  <c:v>12.875446999999999</c:v>
                </c:pt>
                <c:pt idx="43617">
                  <c:v>12.878295</c:v>
                </c:pt>
                <c:pt idx="43618">
                  <c:v>12.882203000000001</c:v>
                </c:pt>
                <c:pt idx="43619">
                  <c:v>12.879096000000001</c:v>
                </c:pt>
                <c:pt idx="43620">
                  <c:v>12.876643</c:v>
                </c:pt>
                <c:pt idx="43621">
                  <c:v>12.875257</c:v>
                </c:pt>
                <c:pt idx="43622">
                  <c:v>12.874153</c:v>
                </c:pt>
                <c:pt idx="43623">
                  <c:v>12.875899</c:v>
                </c:pt>
                <c:pt idx="43624">
                  <c:v>12.878356</c:v>
                </c:pt>
                <c:pt idx="43625">
                  <c:v>12.881107999999999</c:v>
                </c:pt>
                <c:pt idx="43626">
                  <c:v>12.879415</c:v>
                </c:pt>
                <c:pt idx="43627">
                  <c:v>12.878707</c:v>
                </c:pt>
                <c:pt idx="43628">
                  <c:v>12.882351</c:v>
                </c:pt>
                <c:pt idx="43629">
                  <c:v>12.881519000000001</c:v>
                </c:pt>
                <c:pt idx="43630">
                  <c:v>12.880523</c:v>
                </c:pt>
                <c:pt idx="43631">
                  <c:v>12.881012999999999</c:v>
                </c:pt>
                <c:pt idx="43632">
                  <c:v>12.881371</c:v>
                </c:pt>
                <c:pt idx="43633">
                  <c:v>12.880941</c:v>
                </c:pt>
                <c:pt idx="43634">
                  <c:v>12.879787</c:v>
                </c:pt>
                <c:pt idx="43635">
                  <c:v>12.882049</c:v>
                </c:pt>
                <c:pt idx="43636">
                  <c:v>12.885519</c:v>
                </c:pt>
                <c:pt idx="43637">
                  <c:v>12.889075999999999</c:v>
                </c:pt>
                <c:pt idx="43638">
                  <c:v>12.893602</c:v>
                </c:pt>
                <c:pt idx="43639">
                  <c:v>12.891959</c:v>
                </c:pt>
                <c:pt idx="43640">
                  <c:v>12.891648999999999</c:v>
                </c:pt>
                <c:pt idx="43641">
                  <c:v>12.898436999999999</c:v>
                </c:pt>
                <c:pt idx="43642">
                  <c:v>12.894776999999999</c:v>
                </c:pt>
                <c:pt idx="43643">
                  <c:v>12.882567999999999</c:v>
                </c:pt>
                <c:pt idx="43644">
                  <c:v>12.879977999999999</c:v>
                </c:pt>
                <c:pt idx="43645">
                  <c:v>12.886047</c:v>
                </c:pt>
                <c:pt idx="43646">
                  <c:v>12.884354</c:v>
                </c:pt>
                <c:pt idx="43647">
                  <c:v>12.879395000000001</c:v>
                </c:pt>
                <c:pt idx="43648">
                  <c:v>12.879149999999999</c:v>
                </c:pt>
                <c:pt idx="43649">
                  <c:v>12.879334999999999</c:v>
                </c:pt>
                <c:pt idx="43650">
                  <c:v>12.88452</c:v>
                </c:pt>
                <c:pt idx="43651">
                  <c:v>12.888451</c:v>
                </c:pt>
                <c:pt idx="43652">
                  <c:v>12.885484</c:v>
                </c:pt>
                <c:pt idx="43653">
                  <c:v>12.888114</c:v>
                </c:pt>
                <c:pt idx="43654">
                  <c:v>12.889134</c:v>
                </c:pt>
                <c:pt idx="43655">
                  <c:v>12.882479999999999</c:v>
                </c:pt>
                <c:pt idx="43656">
                  <c:v>12.882462</c:v>
                </c:pt>
                <c:pt idx="43657">
                  <c:v>12.886340000000001</c:v>
                </c:pt>
                <c:pt idx="43658">
                  <c:v>12.885667</c:v>
                </c:pt>
                <c:pt idx="43659">
                  <c:v>12.884178</c:v>
                </c:pt>
                <c:pt idx="43660">
                  <c:v>12.886917</c:v>
                </c:pt>
                <c:pt idx="43661">
                  <c:v>12.885505999999999</c:v>
                </c:pt>
                <c:pt idx="43662">
                  <c:v>12.883782</c:v>
                </c:pt>
                <c:pt idx="43663">
                  <c:v>12.887435999999999</c:v>
                </c:pt>
                <c:pt idx="43664">
                  <c:v>12.888896000000001</c:v>
                </c:pt>
                <c:pt idx="43665">
                  <c:v>12.889922</c:v>
                </c:pt>
                <c:pt idx="43666">
                  <c:v>12.892227</c:v>
                </c:pt>
                <c:pt idx="43667">
                  <c:v>12.893599999999999</c:v>
                </c:pt>
                <c:pt idx="43668">
                  <c:v>12.895064</c:v>
                </c:pt>
                <c:pt idx="43669">
                  <c:v>12.892631</c:v>
                </c:pt>
                <c:pt idx="43670">
                  <c:v>12.889321000000001</c:v>
                </c:pt>
                <c:pt idx="43671">
                  <c:v>12.888019999999999</c:v>
                </c:pt>
                <c:pt idx="43672">
                  <c:v>12.886429</c:v>
                </c:pt>
                <c:pt idx="43673">
                  <c:v>12.887943</c:v>
                </c:pt>
                <c:pt idx="43674">
                  <c:v>12.890852000000001</c:v>
                </c:pt>
                <c:pt idx="43675">
                  <c:v>12.889557999999999</c:v>
                </c:pt>
                <c:pt idx="43676">
                  <c:v>12.887138999999999</c:v>
                </c:pt>
                <c:pt idx="43677">
                  <c:v>12.888311</c:v>
                </c:pt>
                <c:pt idx="43678">
                  <c:v>12.890616</c:v>
                </c:pt>
                <c:pt idx="43679">
                  <c:v>12.890036</c:v>
                </c:pt>
                <c:pt idx="43680">
                  <c:v>12.888876</c:v>
                </c:pt>
                <c:pt idx="43681">
                  <c:v>12.887554</c:v>
                </c:pt>
                <c:pt idx="43682">
                  <c:v>12.885486</c:v>
                </c:pt>
                <c:pt idx="43683">
                  <c:v>12.884534</c:v>
                </c:pt>
                <c:pt idx="43684">
                  <c:v>12.886759</c:v>
                </c:pt>
                <c:pt idx="43685">
                  <c:v>12.888885</c:v>
                </c:pt>
                <c:pt idx="43686">
                  <c:v>12.888513</c:v>
                </c:pt>
                <c:pt idx="43687">
                  <c:v>12.888991000000001</c:v>
                </c:pt>
                <c:pt idx="43688">
                  <c:v>12.892583</c:v>
                </c:pt>
                <c:pt idx="43689">
                  <c:v>12.895338000000001</c:v>
                </c:pt>
                <c:pt idx="43690">
                  <c:v>12.892218</c:v>
                </c:pt>
                <c:pt idx="43691">
                  <c:v>12.890202</c:v>
                </c:pt>
                <c:pt idx="43692">
                  <c:v>12.89542</c:v>
                </c:pt>
                <c:pt idx="43693">
                  <c:v>12.895284</c:v>
                </c:pt>
                <c:pt idx="43694">
                  <c:v>12.890651</c:v>
                </c:pt>
                <c:pt idx="43695">
                  <c:v>12.890668</c:v>
                </c:pt>
                <c:pt idx="43696">
                  <c:v>12.891332</c:v>
                </c:pt>
                <c:pt idx="43697">
                  <c:v>12.892766</c:v>
                </c:pt>
                <c:pt idx="43698">
                  <c:v>12.894859</c:v>
                </c:pt>
                <c:pt idx="43699">
                  <c:v>12.89546</c:v>
                </c:pt>
                <c:pt idx="43700">
                  <c:v>12.895562999999999</c:v>
                </c:pt>
                <c:pt idx="43701">
                  <c:v>12.894799000000001</c:v>
                </c:pt>
                <c:pt idx="43702">
                  <c:v>12.894181</c:v>
                </c:pt>
                <c:pt idx="43703">
                  <c:v>12.897577</c:v>
                </c:pt>
                <c:pt idx="43704">
                  <c:v>12.90128</c:v>
                </c:pt>
                <c:pt idx="43705">
                  <c:v>12.896687</c:v>
                </c:pt>
                <c:pt idx="43706">
                  <c:v>12.894871</c:v>
                </c:pt>
                <c:pt idx="43707">
                  <c:v>12.898072000000001</c:v>
                </c:pt>
                <c:pt idx="43708">
                  <c:v>12.898517999999999</c:v>
                </c:pt>
                <c:pt idx="43709">
                  <c:v>12.901182</c:v>
                </c:pt>
                <c:pt idx="43710">
                  <c:v>12.901018000000001</c:v>
                </c:pt>
                <c:pt idx="43711">
                  <c:v>12.897308000000001</c:v>
                </c:pt>
                <c:pt idx="43712">
                  <c:v>12.898021</c:v>
                </c:pt>
                <c:pt idx="43713">
                  <c:v>12.897342999999999</c:v>
                </c:pt>
                <c:pt idx="43714">
                  <c:v>12.895231000000001</c:v>
                </c:pt>
                <c:pt idx="43715">
                  <c:v>12.898796000000001</c:v>
                </c:pt>
                <c:pt idx="43716">
                  <c:v>12.902647</c:v>
                </c:pt>
                <c:pt idx="43717">
                  <c:v>12.900743</c:v>
                </c:pt>
                <c:pt idx="43718">
                  <c:v>12.900472000000001</c:v>
                </c:pt>
                <c:pt idx="43719">
                  <c:v>12.901026999999999</c:v>
                </c:pt>
                <c:pt idx="43720">
                  <c:v>12.895630000000001</c:v>
                </c:pt>
                <c:pt idx="43721">
                  <c:v>12.893859000000001</c:v>
                </c:pt>
                <c:pt idx="43722">
                  <c:v>12.899241</c:v>
                </c:pt>
                <c:pt idx="43723">
                  <c:v>12.900309</c:v>
                </c:pt>
                <c:pt idx="43724">
                  <c:v>12.897752000000001</c:v>
                </c:pt>
                <c:pt idx="43725">
                  <c:v>12.899091</c:v>
                </c:pt>
                <c:pt idx="43726">
                  <c:v>12.904572999999999</c:v>
                </c:pt>
                <c:pt idx="43727">
                  <c:v>12.903114</c:v>
                </c:pt>
                <c:pt idx="43728">
                  <c:v>12.90095</c:v>
                </c:pt>
                <c:pt idx="43729">
                  <c:v>12.905434</c:v>
                </c:pt>
                <c:pt idx="43730">
                  <c:v>12.903936</c:v>
                </c:pt>
                <c:pt idx="43731">
                  <c:v>12.902212</c:v>
                </c:pt>
                <c:pt idx="43732">
                  <c:v>12.910097</c:v>
                </c:pt>
                <c:pt idx="43733">
                  <c:v>12.911834000000001</c:v>
                </c:pt>
                <c:pt idx="43734">
                  <c:v>12.904273999999999</c:v>
                </c:pt>
                <c:pt idx="43735">
                  <c:v>12.904619</c:v>
                </c:pt>
                <c:pt idx="43736">
                  <c:v>12.908146</c:v>
                </c:pt>
                <c:pt idx="43737">
                  <c:v>12.904508</c:v>
                </c:pt>
                <c:pt idx="43738">
                  <c:v>12.903900999999999</c:v>
                </c:pt>
                <c:pt idx="43739">
                  <c:v>12.911925999999999</c:v>
                </c:pt>
                <c:pt idx="43740">
                  <c:v>12.913114</c:v>
                </c:pt>
                <c:pt idx="43741">
                  <c:v>12.906197000000001</c:v>
                </c:pt>
                <c:pt idx="43742">
                  <c:v>12.909181999999999</c:v>
                </c:pt>
                <c:pt idx="43743">
                  <c:v>12.914788</c:v>
                </c:pt>
                <c:pt idx="43744">
                  <c:v>12.912438999999999</c:v>
                </c:pt>
                <c:pt idx="43745">
                  <c:v>12.911768</c:v>
                </c:pt>
                <c:pt idx="43746">
                  <c:v>12.914211</c:v>
                </c:pt>
                <c:pt idx="43747">
                  <c:v>12.913698</c:v>
                </c:pt>
                <c:pt idx="43748">
                  <c:v>12.91499</c:v>
                </c:pt>
                <c:pt idx="43749">
                  <c:v>12.917251</c:v>
                </c:pt>
                <c:pt idx="43750">
                  <c:v>12.91366</c:v>
                </c:pt>
                <c:pt idx="43751">
                  <c:v>12.910339</c:v>
                </c:pt>
                <c:pt idx="43752">
                  <c:v>12.915114000000001</c:v>
                </c:pt>
                <c:pt idx="43753">
                  <c:v>12.917627</c:v>
                </c:pt>
                <c:pt idx="43754">
                  <c:v>12.913563999999999</c:v>
                </c:pt>
                <c:pt idx="43755">
                  <c:v>12.911369000000001</c:v>
                </c:pt>
                <c:pt idx="43756">
                  <c:v>12.907332</c:v>
                </c:pt>
                <c:pt idx="43757">
                  <c:v>12.902423000000001</c:v>
                </c:pt>
                <c:pt idx="43758">
                  <c:v>12.906893</c:v>
                </c:pt>
                <c:pt idx="43759">
                  <c:v>12.908642</c:v>
                </c:pt>
                <c:pt idx="43760">
                  <c:v>12.904188</c:v>
                </c:pt>
                <c:pt idx="43761">
                  <c:v>12.905614</c:v>
                </c:pt>
                <c:pt idx="43762">
                  <c:v>12.906266</c:v>
                </c:pt>
                <c:pt idx="43763">
                  <c:v>12.903167</c:v>
                </c:pt>
                <c:pt idx="43764">
                  <c:v>12.905486</c:v>
                </c:pt>
                <c:pt idx="43765">
                  <c:v>12.909247000000001</c:v>
                </c:pt>
                <c:pt idx="43766">
                  <c:v>12.90896</c:v>
                </c:pt>
                <c:pt idx="43767">
                  <c:v>12.906726000000001</c:v>
                </c:pt>
                <c:pt idx="43768">
                  <c:v>12.90429</c:v>
                </c:pt>
                <c:pt idx="43769">
                  <c:v>12.904483000000001</c:v>
                </c:pt>
                <c:pt idx="43770">
                  <c:v>12.908056</c:v>
                </c:pt>
                <c:pt idx="43771">
                  <c:v>12.906521</c:v>
                </c:pt>
                <c:pt idx="43772">
                  <c:v>12.906117999999999</c:v>
                </c:pt>
                <c:pt idx="43773">
                  <c:v>12.911144</c:v>
                </c:pt>
                <c:pt idx="43774">
                  <c:v>12.91377</c:v>
                </c:pt>
                <c:pt idx="43775">
                  <c:v>12.91545</c:v>
                </c:pt>
                <c:pt idx="43776">
                  <c:v>12.916931999999999</c:v>
                </c:pt>
                <c:pt idx="43777">
                  <c:v>12.918096999999999</c:v>
                </c:pt>
                <c:pt idx="43778">
                  <c:v>12.918573</c:v>
                </c:pt>
                <c:pt idx="43779">
                  <c:v>12.917659</c:v>
                </c:pt>
                <c:pt idx="43780">
                  <c:v>12.918552</c:v>
                </c:pt>
                <c:pt idx="43781">
                  <c:v>12.91832</c:v>
                </c:pt>
                <c:pt idx="43782">
                  <c:v>12.918182</c:v>
                </c:pt>
                <c:pt idx="43783">
                  <c:v>12.919953</c:v>
                </c:pt>
                <c:pt idx="43784">
                  <c:v>12.921725</c:v>
                </c:pt>
                <c:pt idx="43785">
                  <c:v>12.921635999999999</c:v>
                </c:pt>
                <c:pt idx="43786">
                  <c:v>12.923087000000001</c:v>
                </c:pt>
                <c:pt idx="43787">
                  <c:v>12.927355</c:v>
                </c:pt>
                <c:pt idx="43788">
                  <c:v>12.928611</c:v>
                </c:pt>
                <c:pt idx="43789">
                  <c:v>12.926617999999999</c:v>
                </c:pt>
                <c:pt idx="43790">
                  <c:v>12.924909</c:v>
                </c:pt>
                <c:pt idx="43791">
                  <c:v>12.919591</c:v>
                </c:pt>
                <c:pt idx="43792">
                  <c:v>12.916585</c:v>
                </c:pt>
                <c:pt idx="43793">
                  <c:v>12.920883999999999</c:v>
                </c:pt>
                <c:pt idx="43794">
                  <c:v>12.923351</c:v>
                </c:pt>
                <c:pt idx="43795">
                  <c:v>12.919691</c:v>
                </c:pt>
                <c:pt idx="43796">
                  <c:v>12.919485</c:v>
                </c:pt>
                <c:pt idx="43797">
                  <c:v>12.920097999999999</c:v>
                </c:pt>
                <c:pt idx="43798">
                  <c:v>12.913180000000001</c:v>
                </c:pt>
                <c:pt idx="43799">
                  <c:v>12.913133</c:v>
                </c:pt>
                <c:pt idx="43800">
                  <c:v>12.919029</c:v>
                </c:pt>
                <c:pt idx="43801">
                  <c:v>12.917451</c:v>
                </c:pt>
                <c:pt idx="43802">
                  <c:v>12.917600999999999</c:v>
                </c:pt>
                <c:pt idx="43803">
                  <c:v>12.920818000000001</c:v>
                </c:pt>
                <c:pt idx="43804">
                  <c:v>12.920365</c:v>
                </c:pt>
                <c:pt idx="43805">
                  <c:v>12.920128999999999</c:v>
                </c:pt>
                <c:pt idx="43806">
                  <c:v>12.921991999999999</c:v>
                </c:pt>
                <c:pt idx="43807">
                  <c:v>12.919841999999999</c:v>
                </c:pt>
                <c:pt idx="43808">
                  <c:v>12.917180999999999</c:v>
                </c:pt>
                <c:pt idx="43809">
                  <c:v>12.921176000000001</c:v>
                </c:pt>
                <c:pt idx="43810">
                  <c:v>12.924901</c:v>
                </c:pt>
                <c:pt idx="43811">
                  <c:v>12.922997000000001</c:v>
                </c:pt>
                <c:pt idx="43812">
                  <c:v>12.923619</c:v>
                </c:pt>
                <c:pt idx="43813">
                  <c:v>12.924393999999999</c:v>
                </c:pt>
                <c:pt idx="43814">
                  <c:v>12.922492999999999</c:v>
                </c:pt>
                <c:pt idx="43815">
                  <c:v>12.925386</c:v>
                </c:pt>
                <c:pt idx="43816">
                  <c:v>12.930505</c:v>
                </c:pt>
                <c:pt idx="43817">
                  <c:v>12.926404</c:v>
                </c:pt>
                <c:pt idx="43818">
                  <c:v>12.920097999999999</c:v>
                </c:pt>
                <c:pt idx="43819">
                  <c:v>12.921474999999999</c:v>
                </c:pt>
                <c:pt idx="43820">
                  <c:v>12.924621</c:v>
                </c:pt>
                <c:pt idx="43821">
                  <c:v>12.92506</c:v>
                </c:pt>
                <c:pt idx="43822">
                  <c:v>12.923496999999999</c:v>
                </c:pt>
                <c:pt idx="43823">
                  <c:v>12.924115</c:v>
                </c:pt>
                <c:pt idx="43824">
                  <c:v>12.923569000000001</c:v>
                </c:pt>
                <c:pt idx="43825">
                  <c:v>12.920242</c:v>
                </c:pt>
                <c:pt idx="43826">
                  <c:v>12.920254999999999</c:v>
                </c:pt>
                <c:pt idx="43827">
                  <c:v>12.921234999999999</c:v>
                </c:pt>
                <c:pt idx="43828">
                  <c:v>12.923431000000001</c:v>
                </c:pt>
                <c:pt idx="43829">
                  <c:v>12.925381</c:v>
                </c:pt>
                <c:pt idx="43830">
                  <c:v>12.925378</c:v>
                </c:pt>
                <c:pt idx="43831">
                  <c:v>12.925385</c:v>
                </c:pt>
                <c:pt idx="43832">
                  <c:v>12.923581</c:v>
                </c:pt>
                <c:pt idx="43833">
                  <c:v>12.924192</c:v>
                </c:pt>
                <c:pt idx="43834">
                  <c:v>12.927808000000001</c:v>
                </c:pt>
                <c:pt idx="43835">
                  <c:v>12.928366</c:v>
                </c:pt>
                <c:pt idx="43836">
                  <c:v>12.927073</c:v>
                </c:pt>
                <c:pt idx="43837">
                  <c:v>12.927984</c:v>
                </c:pt>
                <c:pt idx="43838">
                  <c:v>12.935472000000001</c:v>
                </c:pt>
                <c:pt idx="43839">
                  <c:v>12.936811000000001</c:v>
                </c:pt>
                <c:pt idx="43840">
                  <c:v>12.932801</c:v>
                </c:pt>
                <c:pt idx="43841">
                  <c:v>12.938060999999999</c:v>
                </c:pt>
                <c:pt idx="43842">
                  <c:v>12.939260000000001</c:v>
                </c:pt>
                <c:pt idx="43843">
                  <c:v>12.934575000000001</c:v>
                </c:pt>
                <c:pt idx="43844">
                  <c:v>12.936788999999999</c:v>
                </c:pt>
                <c:pt idx="43845">
                  <c:v>12.941354</c:v>
                </c:pt>
                <c:pt idx="43846">
                  <c:v>12.945105999999999</c:v>
                </c:pt>
                <c:pt idx="43847">
                  <c:v>12.947317</c:v>
                </c:pt>
                <c:pt idx="43848">
                  <c:v>12.949232</c:v>
                </c:pt>
                <c:pt idx="43849">
                  <c:v>12.951551</c:v>
                </c:pt>
                <c:pt idx="43850">
                  <c:v>12.951801</c:v>
                </c:pt>
                <c:pt idx="43851">
                  <c:v>12.950927999999999</c:v>
                </c:pt>
                <c:pt idx="43852">
                  <c:v>12.950313</c:v>
                </c:pt>
                <c:pt idx="43853">
                  <c:v>12.949503999999999</c:v>
                </c:pt>
                <c:pt idx="43854">
                  <c:v>12.946771999999999</c:v>
                </c:pt>
                <c:pt idx="43855">
                  <c:v>12.944409</c:v>
                </c:pt>
                <c:pt idx="43856">
                  <c:v>12.946099999999999</c:v>
                </c:pt>
                <c:pt idx="43857">
                  <c:v>12.945463999999999</c:v>
                </c:pt>
                <c:pt idx="43858">
                  <c:v>12.942964999999999</c:v>
                </c:pt>
                <c:pt idx="43859">
                  <c:v>12.941789</c:v>
                </c:pt>
                <c:pt idx="43860">
                  <c:v>12.943244</c:v>
                </c:pt>
                <c:pt idx="43861">
                  <c:v>12.945042000000001</c:v>
                </c:pt>
                <c:pt idx="43862">
                  <c:v>12.944540999999999</c:v>
                </c:pt>
                <c:pt idx="43863">
                  <c:v>12.944253</c:v>
                </c:pt>
                <c:pt idx="43864">
                  <c:v>12.943028999999999</c:v>
                </c:pt>
                <c:pt idx="43865">
                  <c:v>12.937957000000001</c:v>
                </c:pt>
                <c:pt idx="43866">
                  <c:v>12.936965000000001</c:v>
                </c:pt>
                <c:pt idx="43867">
                  <c:v>12.939170000000001</c:v>
                </c:pt>
                <c:pt idx="43868">
                  <c:v>12.934271000000001</c:v>
                </c:pt>
                <c:pt idx="43869">
                  <c:v>12.934606</c:v>
                </c:pt>
                <c:pt idx="43870">
                  <c:v>12.942027</c:v>
                </c:pt>
                <c:pt idx="43871">
                  <c:v>12.942334000000001</c:v>
                </c:pt>
                <c:pt idx="43872">
                  <c:v>12.941719000000001</c:v>
                </c:pt>
                <c:pt idx="43873">
                  <c:v>12.939484999999999</c:v>
                </c:pt>
                <c:pt idx="43874">
                  <c:v>12.937507</c:v>
                </c:pt>
                <c:pt idx="43875">
                  <c:v>12.941106</c:v>
                </c:pt>
                <c:pt idx="43876">
                  <c:v>12.940139</c:v>
                </c:pt>
                <c:pt idx="43877">
                  <c:v>12.938129999999999</c:v>
                </c:pt>
                <c:pt idx="43878">
                  <c:v>12.938390999999999</c:v>
                </c:pt>
                <c:pt idx="43879">
                  <c:v>12.938136</c:v>
                </c:pt>
                <c:pt idx="43880">
                  <c:v>12.942209</c:v>
                </c:pt>
                <c:pt idx="43881">
                  <c:v>12.946206999999999</c:v>
                </c:pt>
                <c:pt idx="43882">
                  <c:v>12.947706</c:v>
                </c:pt>
                <c:pt idx="43883">
                  <c:v>12.952432</c:v>
                </c:pt>
                <c:pt idx="43884">
                  <c:v>12.956007</c:v>
                </c:pt>
                <c:pt idx="43885">
                  <c:v>12.952069</c:v>
                </c:pt>
                <c:pt idx="43886">
                  <c:v>12.948166000000001</c:v>
                </c:pt>
                <c:pt idx="43887">
                  <c:v>12.950809</c:v>
                </c:pt>
                <c:pt idx="43888">
                  <c:v>12.950466</c:v>
                </c:pt>
                <c:pt idx="43889">
                  <c:v>12.947252000000001</c:v>
                </c:pt>
                <c:pt idx="43890">
                  <c:v>12.949001000000001</c:v>
                </c:pt>
                <c:pt idx="43891">
                  <c:v>12.951777999999999</c:v>
                </c:pt>
                <c:pt idx="43892">
                  <c:v>12.950962000000001</c:v>
                </c:pt>
                <c:pt idx="43893">
                  <c:v>12.948392</c:v>
                </c:pt>
                <c:pt idx="43894">
                  <c:v>12.951312</c:v>
                </c:pt>
                <c:pt idx="43895">
                  <c:v>12.953272999999999</c:v>
                </c:pt>
                <c:pt idx="43896">
                  <c:v>12.951368</c:v>
                </c:pt>
                <c:pt idx="43897">
                  <c:v>12.952672</c:v>
                </c:pt>
                <c:pt idx="43898">
                  <c:v>12.952719</c:v>
                </c:pt>
                <c:pt idx="43899">
                  <c:v>12.951358000000001</c:v>
                </c:pt>
                <c:pt idx="43900">
                  <c:v>12.955393000000001</c:v>
                </c:pt>
                <c:pt idx="43901">
                  <c:v>12.956972</c:v>
                </c:pt>
                <c:pt idx="43902">
                  <c:v>12.954256000000001</c:v>
                </c:pt>
                <c:pt idx="43903">
                  <c:v>12.954279</c:v>
                </c:pt>
                <c:pt idx="43904">
                  <c:v>12.954972</c:v>
                </c:pt>
                <c:pt idx="43905">
                  <c:v>12.955005999999999</c:v>
                </c:pt>
                <c:pt idx="43906">
                  <c:v>12.956319000000001</c:v>
                </c:pt>
                <c:pt idx="43907">
                  <c:v>12.957995</c:v>
                </c:pt>
                <c:pt idx="43908">
                  <c:v>12.95716</c:v>
                </c:pt>
                <c:pt idx="43909">
                  <c:v>12.954796</c:v>
                </c:pt>
                <c:pt idx="43910">
                  <c:v>12.954414999999999</c:v>
                </c:pt>
                <c:pt idx="43911">
                  <c:v>12.955857</c:v>
                </c:pt>
                <c:pt idx="43912">
                  <c:v>12.956880999999999</c:v>
                </c:pt>
                <c:pt idx="43913">
                  <c:v>12.956308999999999</c:v>
                </c:pt>
                <c:pt idx="43914">
                  <c:v>12.95299</c:v>
                </c:pt>
                <c:pt idx="43915">
                  <c:v>12.950536</c:v>
                </c:pt>
                <c:pt idx="43916">
                  <c:v>12.952541</c:v>
                </c:pt>
                <c:pt idx="43917">
                  <c:v>12.952266</c:v>
                </c:pt>
                <c:pt idx="43918">
                  <c:v>12.949519</c:v>
                </c:pt>
                <c:pt idx="43919">
                  <c:v>12.951883</c:v>
                </c:pt>
                <c:pt idx="43920">
                  <c:v>12.957492</c:v>
                </c:pt>
                <c:pt idx="43921">
                  <c:v>12.961061000000001</c:v>
                </c:pt>
                <c:pt idx="43922">
                  <c:v>12.962243000000001</c:v>
                </c:pt>
                <c:pt idx="43923">
                  <c:v>12.956721</c:v>
                </c:pt>
                <c:pt idx="43924">
                  <c:v>12.948024999999999</c:v>
                </c:pt>
                <c:pt idx="43925">
                  <c:v>12.949251</c:v>
                </c:pt>
                <c:pt idx="43926">
                  <c:v>12.956611000000001</c:v>
                </c:pt>
                <c:pt idx="43927">
                  <c:v>12.957845000000001</c:v>
                </c:pt>
                <c:pt idx="43928">
                  <c:v>12.956022000000001</c:v>
                </c:pt>
                <c:pt idx="43929">
                  <c:v>12.957112</c:v>
                </c:pt>
                <c:pt idx="43930">
                  <c:v>12.959866</c:v>
                </c:pt>
                <c:pt idx="43931">
                  <c:v>12.962514000000001</c:v>
                </c:pt>
                <c:pt idx="43932">
                  <c:v>12.961892000000001</c:v>
                </c:pt>
                <c:pt idx="43933">
                  <c:v>12.959693</c:v>
                </c:pt>
                <c:pt idx="43934">
                  <c:v>12.961318</c:v>
                </c:pt>
                <c:pt idx="43935">
                  <c:v>12.960967999999999</c:v>
                </c:pt>
                <c:pt idx="43936">
                  <c:v>12.962941000000001</c:v>
                </c:pt>
                <c:pt idx="43937">
                  <c:v>12.965821999999999</c:v>
                </c:pt>
                <c:pt idx="43938">
                  <c:v>12.960324999999999</c:v>
                </c:pt>
                <c:pt idx="43939">
                  <c:v>12.954701</c:v>
                </c:pt>
                <c:pt idx="43940">
                  <c:v>12.959550999999999</c:v>
                </c:pt>
                <c:pt idx="43941">
                  <c:v>12.9597</c:v>
                </c:pt>
                <c:pt idx="43942">
                  <c:v>12.957394000000001</c:v>
                </c:pt>
                <c:pt idx="43943">
                  <c:v>12.963957000000001</c:v>
                </c:pt>
                <c:pt idx="43944">
                  <c:v>12.964990999999999</c:v>
                </c:pt>
                <c:pt idx="43945">
                  <c:v>12.959076</c:v>
                </c:pt>
                <c:pt idx="43946">
                  <c:v>12.959213</c:v>
                </c:pt>
                <c:pt idx="43947">
                  <c:v>12.961255</c:v>
                </c:pt>
                <c:pt idx="43948">
                  <c:v>12.960387000000001</c:v>
                </c:pt>
                <c:pt idx="43949">
                  <c:v>12.961145</c:v>
                </c:pt>
                <c:pt idx="43950">
                  <c:v>12.961373999999999</c:v>
                </c:pt>
                <c:pt idx="43951">
                  <c:v>12.959854999999999</c:v>
                </c:pt>
                <c:pt idx="43952">
                  <c:v>12.964121</c:v>
                </c:pt>
                <c:pt idx="43953">
                  <c:v>12.970113</c:v>
                </c:pt>
                <c:pt idx="43954">
                  <c:v>12.967819</c:v>
                </c:pt>
                <c:pt idx="43955">
                  <c:v>12.968209</c:v>
                </c:pt>
                <c:pt idx="43956">
                  <c:v>12.970172</c:v>
                </c:pt>
                <c:pt idx="43957">
                  <c:v>12.962796000000001</c:v>
                </c:pt>
                <c:pt idx="43958">
                  <c:v>12.962752</c:v>
                </c:pt>
                <c:pt idx="43959">
                  <c:v>12.969080999999999</c:v>
                </c:pt>
                <c:pt idx="43960">
                  <c:v>12.972619999999999</c:v>
                </c:pt>
                <c:pt idx="43961">
                  <c:v>12.97348</c:v>
                </c:pt>
                <c:pt idx="43962">
                  <c:v>12.969426</c:v>
                </c:pt>
                <c:pt idx="43963">
                  <c:v>12.965985999999999</c:v>
                </c:pt>
                <c:pt idx="43964">
                  <c:v>12.967618999999999</c:v>
                </c:pt>
                <c:pt idx="43965">
                  <c:v>12.971273</c:v>
                </c:pt>
                <c:pt idx="43966">
                  <c:v>12.974496</c:v>
                </c:pt>
                <c:pt idx="43967">
                  <c:v>12.976217</c:v>
                </c:pt>
                <c:pt idx="43968">
                  <c:v>12.97513</c:v>
                </c:pt>
                <c:pt idx="43969">
                  <c:v>12.970395999999999</c:v>
                </c:pt>
                <c:pt idx="43970">
                  <c:v>12.971959</c:v>
                </c:pt>
                <c:pt idx="43971">
                  <c:v>12.979315</c:v>
                </c:pt>
                <c:pt idx="43972">
                  <c:v>12.978865000000001</c:v>
                </c:pt>
                <c:pt idx="43973">
                  <c:v>12.974052</c:v>
                </c:pt>
                <c:pt idx="43974">
                  <c:v>12.974843</c:v>
                </c:pt>
                <c:pt idx="43975">
                  <c:v>12.977978</c:v>
                </c:pt>
                <c:pt idx="43976">
                  <c:v>12.979163</c:v>
                </c:pt>
                <c:pt idx="43977">
                  <c:v>12.980962</c:v>
                </c:pt>
                <c:pt idx="43978">
                  <c:v>12.978223</c:v>
                </c:pt>
                <c:pt idx="43979">
                  <c:v>12.971176</c:v>
                </c:pt>
                <c:pt idx="43980">
                  <c:v>12.971588000000001</c:v>
                </c:pt>
                <c:pt idx="43981">
                  <c:v>12.975182999999999</c:v>
                </c:pt>
                <c:pt idx="43982">
                  <c:v>12.972842999999999</c:v>
                </c:pt>
                <c:pt idx="43983">
                  <c:v>12.970628</c:v>
                </c:pt>
                <c:pt idx="43984">
                  <c:v>12.972937999999999</c:v>
                </c:pt>
                <c:pt idx="43985">
                  <c:v>12.974621000000001</c:v>
                </c:pt>
                <c:pt idx="43986">
                  <c:v>12.972773999999999</c:v>
                </c:pt>
                <c:pt idx="43987">
                  <c:v>12.969358</c:v>
                </c:pt>
                <c:pt idx="43988">
                  <c:v>12.969201</c:v>
                </c:pt>
                <c:pt idx="43989">
                  <c:v>12.97034</c:v>
                </c:pt>
                <c:pt idx="43990">
                  <c:v>12.968218</c:v>
                </c:pt>
                <c:pt idx="43991">
                  <c:v>12.965203000000001</c:v>
                </c:pt>
                <c:pt idx="43992">
                  <c:v>12.960520000000001</c:v>
                </c:pt>
                <c:pt idx="43993">
                  <c:v>12.959432</c:v>
                </c:pt>
                <c:pt idx="43994">
                  <c:v>12.961577</c:v>
                </c:pt>
                <c:pt idx="43995">
                  <c:v>12.961102</c:v>
                </c:pt>
                <c:pt idx="43996">
                  <c:v>12.964396000000001</c:v>
                </c:pt>
                <c:pt idx="43997">
                  <c:v>12.970217999999999</c:v>
                </c:pt>
                <c:pt idx="43998">
                  <c:v>12.965947999999999</c:v>
                </c:pt>
                <c:pt idx="43999">
                  <c:v>12.962433000000001</c:v>
                </c:pt>
                <c:pt idx="44000">
                  <c:v>12.969117000000001</c:v>
                </c:pt>
                <c:pt idx="44001">
                  <c:v>12.969204</c:v>
                </c:pt>
                <c:pt idx="44002">
                  <c:v>12.96869</c:v>
                </c:pt>
                <c:pt idx="44003">
                  <c:v>12.973214</c:v>
                </c:pt>
                <c:pt idx="44004">
                  <c:v>12.97486</c:v>
                </c:pt>
                <c:pt idx="44005">
                  <c:v>12.975865000000001</c:v>
                </c:pt>
                <c:pt idx="44006">
                  <c:v>12.981116</c:v>
                </c:pt>
                <c:pt idx="44007">
                  <c:v>12.982908</c:v>
                </c:pt>
                <c:pt idx="44008">
                  <c:v>12.980214999999999</c:v>
                </c:pt>
                <c:pt idx="44009">
                  <c:v>12.981157</c:v>
                </c:pt>
                <c:pt idx="44010">
                  <c:v>12.985784000000001</c:v>
                </c:pt>
                <c:pt idx="44011">
                  <c:v>12.986560000000001</c:v>
                </c:pt>
                <c:pt idx="44012">
                  <c:v>12.984292999999999</c:v>
                </c:pt>
                <c:pt idx="44013">
                  <c:v>12.985757</c:v>
                </c:pt>
                <c:pt idx="44014">
                  <c:v>12.984104</c:v>
                </c:pt>
                <c:pt idx="44015">
                  <c:v>12.977738</c:v>
                </c:pt>
                <c:pt idx="44016">
                  <c:v>12.979266000000001</c:v>
                </c:pt>
                <c:pt idx="44017">
                  <c:v>12.983065</c:v>
                </c:pt>
                <c:pt idx="44018">
                  <c:v>12.985022000000001</c:v>
                </c:pt>
                <c:pt idx="44019">
                  <c:v>12.988408</c:v>
                </c:pt>
                <c:pt idx="44020">
                  <c:v>12.987712999999999</c:v>
                </c:pt>
                <c:pt idx="44021">
                  <c:v>12.984594</c:v>
                </c:pt>
                <c:pt idx="44022">
                  <c:v>12.981939000000001</c:v>
                </c:pt>
                <c:pt idx="44023">
                  <c:v>12.983883000000001</c:v>
                </c:pt>
                <c:pt idx="44024">
                  <c:v>12.987214</c:v>
                </c:pt>
                <c:pt idx="44025">
                  <c:v>12.986874</c:v>
                </c:pt>
                <c:pt idx="44026">
                  <c:v>12.985303</c:v>
                </c:pt>
                <c:pt idx="44027">
                  <c:v>12.982583</c:v>
                </c:pt>
                <c:pt idx="44028">
                  <c:v>12.981059</c:v>
                </c:pt>
                <c:pt idx="44029">
                  <c:v>12.982654</c:v>
                </c:pt>
                <c:pt idx="44030">
                  <c:v>12.984382</c:v>
                </c:pt>
                <c:pt idx="44031">
                  <c:v>12.986458000000001</c:v>
                </c:pt>
                <c:pt idx="44032">
                  <c:v>12.986977</c:v>
                </c:pt>
                <c:pt idx="44033">
                  <c:v>12.986008999999999</c:v>
                </c:pt>
                <c:pt idx="44034">
                  <c:v>12.987045</c:v>
                </c:pt>
                <c:pt idx="44035">
                  <c:v>12.986363000000001</c:v>
                </c:pt>
                <c:pt idx="44036">
                  <c:v>12.986049</c:v>
                </c:pt>
                <c:pt idx="44037">
                  <c:v>12.987768000000001</c:v>
                </c:pt>
                <c:pt idx="44038">
                  <c:v>12.988476</c:v>
                </c:pt>
                <c:pt idx="44039">
                  <c:v>12.991808000000001</c:v>
                </c:pt>
                <c:pt idx="44040">
                  <c:v>12.992967999999999</c:v>
                </c:pt>
                <c:pt idx="44041">
                  <c:v>12.990353000000001</c:v>
                </c:pt>
                <c:pt idx="44042">
                  <c:v>12.988701000000001</c:v>
                </c:pt>
                <c:pt idx="44043">
                  <c:v>12.98724</c:v>
                </c:pt>
                <c:pt idx="44044">
                  <c:v>12.990688</c:v>
                </c:pt>
                <c:pt idx="44045">
                  <c:v>12.99427</c:v>
                </c:pt>
                <c:pt idx="44046">
                  <c:v>12.992426</c:v>
                </c:pt>
                <c:pt idx="44047">
                  <c:v>12.993252999999999</c:v>
                </c:pt>
                <c:pt idx="44048">
                  <c:v>12.995443</c:v>
                </c:pt>
                <c:pt idx="44049">
                  <c:v>12.992815</c:v>
                </c:pt>
                <c:pt idx="44050">
                  <c:v>12.992846</c:v>
                </c:pt>
                <c:pt idx="44051">
                  <c:v>12.994182</c:v>
                </c:pt>
                <c:pt idx="44052">
                  <c:v>12.993072</c:v>
                </c:pt>
                <c:pt idx="44053">
                  <c:v>12.994116</c:v>
                </c:pt>
                <c:pt idx="44054">
                  <c:v>12.993815</c:v>
                </c:pt>
                <c:pt idx="44055">
                  <c:v>12.992044999999999</c:v>
                </c:pt>
                <c:pt idx="44056">
                  <c:v>12.990401</c:v>
                </c:pt>
                <c:pt idx="44057">
                  <c:v>12.988673</c:v>
                </c:pt>
                <c:pt idx="44058">
                  <c:v>12.990741</c:v>
                </c:pt>
                <c:pt idx="44059">
                  <c:v>12.993292</c:v>
                </c:pt>
                <c:pt idx="44060">
                  <c:v>12.991623000000001</c:v>
                </c:pt>
                <c:pt idx="44061">
                  <c:v>12.988966</c:v>
                </c:pt>
                <c:pt idx="44062">
                  <c:v>12.98676</c:v>
                </c:pt>
                <c:pt idx="44063">
                  <c:v>12.98607</c:v>
                </c:pt>
                <c:pt idx="44064">
                  <c:v>12.987678000000001</c:v>
                </c:pt>
                <c:pt idx="44065">
                  <c:v>12.990143</c:v>
                </c:pt>
                <c:pt idx="44066">
                  <c:v>12.992010000000001</c:v>
                </c:pt>
                <c:pt idx="44067">
                  <c:v>12.993624000000001</c:v>
                </c:pt>
                <c:pt idx="44068">
                  <c:v>12.991517</c:v>
                </c:pt>
                <c:pt idx="44069">
                  <c:v>12.98775</c:v>
                </c:pt>
                <c:pt idx="44070">
                  <c:v>12.989497999999999</c:v>
                </c:pt>
                <c:pt idx="44071">
                  <c:v>12.993757</c:v>
                </c:pt>
                <c:pt idx="44072">
                  <c:v>12.992839</c:v>
                </c:pt>
                <c:pt idx="44073">
                  <c:v>12.989243999999999</c:v>
                </c:pt>
                <c:pt idx="44074">
                  <c:v>12.992032999999999</c:v>
                </c:pt>
                <c:pt idx="44075">
                  <c:v>12.9954</c:v>
                </c:pt>
                <c:pt idx="44076">
                  <c:v>12.994422</c:v>
                </c:pt>
                <c:pt idx="44077">
                  <c:v>12.994242</c:v>
                </c:pt>
                <c:pt idx="44078">
                  <c:v>12.994403999999999</c:v>
                </c:pt>
                <c:pt idx="44079">
                  <c:v>12.992951</c:v>
                </c:pt>
                <c:pt idx="44080">
                  <c:v>12.995184</c:v>
                </c:pt>
                <c:pt idx="44081">
                  <c:v>12.996048999999999</c:v>
                </c:pt>
                <c:pt idx="44082">
                  <c:v>12.994007999999999</c:v>
                </c:pt>
                <c:pt idx="44083">
                  <c:v>12.9969</c:v>
                </c:pt>
                <c:pt idx="44084">
                  <c:v>12.997605</c:v>
                </c:pt>
                <c:pt idx="44085">
                  <c:v>12.995202000000001</c:v>
                </c:pt>
                <c:pt idx="44086">
                  <c:v>12.995047</c:v>
                </c:pt>
                <c:pt idx="44087">
                  <c:v>12.996271999999999</c:v>
                </c:pt>
                <c:pt idx="44088">
                  <c:v>12.998697999999999</c:v>
                </c:pt>
                <c:pt idx="44089">
                  <c:v>12.999202</c:v>
                </c:pt>
                <c:pt idx="44090">
                  <c:v>13.000143</c:v>
                </c:pt>
                <c:pt idx="44091">
                  <c:v>13.002063</c:v>
                </c:pt>
                <c:pt idx="44092">
                  <c:v>12.998297000000001</c:v>
                </c:pt>
                <c:pt idx="44093">
                  <c:v>12.995601000000001</c:v>
                </c:pt>
                <c:pt idx="44094">
                  <c:v>13.002207</c:v>
                </c:pt>
                <c:pt idx="44095">
                  <c:v>13.005570000000001</c:v>
                </c:pt>
                <c:pt idx="44096">
                  <c:v>13.000088999999999</c:v>
                </c:pt>
                <c:pt idx="44097">
                  <c:v>13.002469</c:v>
                </c:pt>
                <c:pt idx="44098">
                  <c:v>13.005791</c:v>
                </c:pt>
                <c:pt idx="44099">
                  <c:v>13.004198000000001</c:v>
                </c:pt>
                <c:pt idx="44100">
                  <c:v>13.004693</c:v>
                </c:pt>
                <c:pt idx="44101">
                  <c:v>13.001662</c:v>
                </c:pt>
                <c:pt idx="44102">
                  <c:v>12.996769</c:v>
                </c:pt>
                <c:pt idx="44103">
                  <c:v>12.997083999999999</c:v>
                </c:pt>
                <c:pt idx="44104">
                  <c:v>13.000173</c:v>
                </c:pt>
                <c:pt idx="44105">
                  <c:v>13.001592</c:v>
                </c:pt>
                <c:pt idx="44106">
                  <c:v>13.001351</c:v>
                </c:pt>
                <c:pt idx="44107">
                  <c:v>13.00192</c:v>
                </c:pt>
                <c:pt idx="44108">
                  <c:v>13.003517</c:v>
                </c:pt>
                <c:pt idx="44109">
                  <c:v>13.002886999999999</c:v>
                </c:pt>
                <c:pt idx="44110">
                  <c:v>12.999935000000001</c:v>
                </c:pt>
                <c:pt idx="44111">
                  <c:v>13.000614000000001</c:v>
                </c:pt>
                <c:pt idx="44112">
                  <c:v>13.002693000000001</c:v>
                </c:pt>
                <c:pt idx="44113">
                  <c:v>13.002542</c:v>
                </c:pt>
                <c:pt idx="44114">
                  <c:v>12.999404999999999</c:v>
                </c:pt>
                <c:pt idx="44115">
                  <c:v>12.998184999999999</c:v>
                </c:pt>
                <c:pt idx="44116">
                  <c:v>12.999864000000001</c:v>
                </c:pt>
                <c:pt idx="44117">
                  <c:v>12.999196</c:v>
                </c:pt>
                <c:pt idx="44118">
                  <c:v>13.000228</c:v>
                </c:pt>
                <c:pt idx="44119">
                  <c:v>13.003226</c:v>
                </c:pt>
                <c:pt idx="44120">
                  <c:v>13.004439</c:v>
                </c:pt>
                <c:pt idx="44121">
                  <c:v>13.005630999999999</c:v>
                </c:pt>
                <c:pt idx="44122">
                  <c:v>13.003067</c:v>
                </c:pt>
                <c:pt idx="44123">
                  <c:v>13.000833</c:v>
                </c:pt>
                <c:pt idx="44124">
                  <c:v>13.002834</c:v>
                </c:pt>
                <c:pt idx="44125">
                  <c:v>13.002674000000001</c:v>
                </c:pt>
                <c:pt idx="44126">
                  <c:v>13.000435</c:v>
                </c:pt>
                <c:pt idx="44127">
                  <c:v>12.997393000000001</c:v>
                </c:pt>
                <c:pt idx="44128">
                  <c:v>13.000097999999999</c:v>
                </c:pt>
                <c:pt idx="44129">
                  <c:v>13.009233999999999</c:v>
                </c:pt>
                <c:pt idx="44130">
                  <c:v>13.008383</c:v>
                </c:pt>
                <c:pt idx="44131">
                  <c:v>13.00123</c:v>
                </c:pt>
                <c:pt idx="44132">
                  <c:v>13.001519999999999</c:v>
                </c:pt>
                <c:pt idx="44133">
                  <c:v>13.003043999999999</c:v>
                </c:pt>
                <c:pt idx="44134">
                  <c:v>12.999606</c:v>
                </c:pt>
                <c:pt idx="44135">
                  <c:v>12.99757</c:v>
                </c:pt>
                <c:pt idx="44136">
                  <c:v>12.998443</c:v>
                </c:pt>
                <c:pt idx="44137">
                  <c:v>12.996382000000001</c:v>
                </c:pt>
                <c:pt idx="44138">
                  <c:v>12.99742</c:v>
                </c:pt>
                <c:pt idx="44139">
                  <c:v>13.005946</c:v>
                </c:pt>
                <c:pt idx="44140">
                  <c:v>13.009494999999999</c:v>
                </c:pt>
                <c:pt idx="44141">
                  <c:v>13.008692999999999</c:v>
                </c:pt>
                <c:pt idx="44142">
                  <c:v>13.011542</c:v>
                </c:pt>
                <c:pt idx="44143">
                  <c:v>13.013977000000001</c:v>
                </c:pt>
                <c:pt idx="44144">
                  <c:v>13.015316</c:v>
                </c:pt>
                <c:pt idx="44145">
                  <c:v>13.016545000000001</c:v>
                </c:pt>
                <c:pt idx="44146">
                  <c:v>13.015508000000001</c:v>
                </c:pt>
                <c:pt idx="44147">
                  <c:v>13.013154999999999</c:v>
                </c:pt>
                <c:pt idx="44148">
                  <c:v>13.011850000000001</c:v>
                </c:pt>
                <c:pt idx="44149">
                  <c:v>13.011282</c:v>
                </c:pt>
                <c:pt idx="44150">
                  <c:v>13.011189999999999</c:v>
                </c:pt>
                <c:pt idx="44151">
                  <c:v>13.01041</c:v>
                </c:pt>
                <c:pt idx="44152">
                  <c:v>13.009281</c:v>
                </c:pt>
                <c:pt idx="44153">
                  <c:v>13.010331000000001</c:v>
                </c:pt>
                <c:pt idx="44154">
                  <c:v>13.010996</c:v>
                </c:pt>
                <c:pt idx="44155">
                  <c:v>13.012091</c:v>
                </c:pt>
                <c:pt idx="44156">
                  <c:v>13.01206</c:v>
                </c:pt>
                <c:pt idx="44157">
                  <c:v>13.010434999999999</c:v>
                </c:pt>
                <c:pt idx="44158">
                  <c:v>13.010736</c:v>
                </c:pt>
                <c:pt idx="44159">
                  <c:v>13.009717999999999</c:v>
                </c:pt>
                <c:pt idx="44160">
                  <c:v>13.007529999999999</c:v>
                </c:pt>
                <c:pt idx="44161">
                  <c:v>13.009347</c:v>
                </c:pt>
                <c:pt idx="44162">
                  <c:v>13.011361000000001</c:v>
                </c:pt>
                <c:pt idx="44163">
                  <c:v>13.011088000000001</c:v>
                </c:pt>
                <c:pt idx="44164">
                  <c:v>13.009474000000001</c:v>
                </c:pt>
                <c:pt idx="44165">
                  <c:v>13.009962</c:v>
                </c:pt>
                <c:pt idx="44166">
                  <c:v>13.012877</c:v>
                </c:pt>
                <c:pt idx="44167">
                  <c:v>13.016708</c:v>
                </c:pt>
                <c:pt idx="44168">
                  <c:v>13.016791</c:v>
                </c:pt>
                <c:pt idx="44169">
                  <c:v>13.014681</c:v>
                </c:pt>
                <c:pt idx="44170">
                  <c:v>13.017065000000001</c:v>
                </c:pt>
                <c:pt idx="44171">
                  <c:v>13.019038999999999</c:v>
                </c:pt>
                <c:pt idx="44172">
                  <c:v>13.018890000000001</c:v>
                </c:pt>
                <c:pt idx="44173">
                  <c:v>13.019743</c:v>
                </c:pt>
                <c:pt idx="44174">
                  <c:v>13.018172</c:v>
                </c:pt>
                <c:pt idx="44175">
                  <c:v>13.016875000000001</c:v>
                </c:pt>
                <c:pt idx="44176">
                  <c:v>13.014424</c:v>
                </c:pt>
                <c:pt idx="44177">
                  <c:v>13.013461</c:v>
                </c:pt>
                <c:pt idx="44178">
                  <c:v>13.016282</c:v>
                </c:pt>
                <c:pt idx="44179">
                  <c:v>13.015637</c:v>
                </c:pt>
                <c:pt idx="44180">
                  <c:v>13.015478</c:v>
                </c:pt>
                <c:pt idx="44181">
                  <c:v>13.019710999999999</c:v>
                </c:pt>
                <c:pt idx="44182">
                  <c:v>13.021553000000001</c:v>
                </c:pt>
                <c:pt idx="44183">
                  <c:v>13.021652</c:v>
                </c:pt>
                <c:pt idx="44184">
                  <c:v>13.021877</c:v>
                </c:pt>
                <c:pt idx="44185">
                  <c:v>13.021341</c:v>
                </c:pt>
                <c:pt idx="44186">
                  <c:v>13.020766</c:v>
                </c:pt>
                <c:pt idx="44187">
                  <c:v>13.024212</c:v>
                </c:pt>
                <c:pt idx="44188">
                  <c:v>13.025380999999999</c:v>
                </c:pt>
                <c:pt idx="44189">
                  <c:v>13.022679</c:v>
                </c:pt>
                <c:pt idx="44190">
                  <c:v>13.023731</c:v>
                </c:pt>
                <c:pt idx="44191">
                  <c:v>13.023777000000001</c:v>
                </c:pt>
                <c:pt idx="44192">
                  <c:v>13.02017</c:v>
                </c:pt>
                <c:pt idx="44193">
                  <c:v>13.021335000000001</c:v>
                </c:pt>
                <c:pt idx="44194">
                  <c:v>13.022257</c:v>
                </c:pt>
                <c:pt idx="44195">
                  <c:v>13.021254000000001</c:v>
                </c:pt>
                <c:pt idx="44196">
                  <c:v>13.023929000000001</c:v>
                </c:pt>
                <c:pt idx="44197">
                  <c:v>13.027307</c:v>
                </c:pt>
                <c:pt idx="44198">
                  <c:v>13.026342</c:v>
                </c:pt>
                <c:pt idx="44199">
                  <c:v>13.023301</c:v>
                </c:pt>
                <c:pt idx="44200">
                  <c:v>13.02014</c:v>
                </c:pt>
                <c:pt idx="44201">
                  <c:v>13.018665</c:v>
                </c:pt>
                <c:pt idx="44202">
                  <c:v>13.020937999999999</c:v>
                </c:pt>
                <c:pt idx="44203">
                  <c:v>13.022136</c:v>
                </c:pt>
                <c:pt idx="44204">
                  <c:v>13.022326</c:v>
                </c:pt>
                <c:pt idx="44205">
                  <c:v>13.023586</c:v>
                </c:pt>
                <c:pt idx="44206">
                  <c:v>13.023998000000001</c:v>
                </c:pt>
                <c:pt idx="44207">
                  <c:v>13.025579</c:v>
                </c:pt>
                <c:pt idx="44208">
                  <c:v>13.025529000000001</c:v>
                </c:pt>
                <c:pt idx="44209">
                  <c:v>13.024507</c:v>
                </c:pt>
                <c:pt idx="44210">
                  <c:v>13.026422</c:v>
                </c:pt>
                <c:pt idx="44211">
                  <c:v>13.030713</c:v>
                </c:pt>
                <c:pt idx="44212">
                  <c:v>13.032897999999999</c:v>
                </c:pt>
                <c:pt idx="44213">
                  <c:v>13.031371999999999</c:v>
                </c:pt>
                <c:pt idx="44214">
                  <c:v>13.027469</c:v>
                </c:pt>
                <c:pt idx="44215">
                  <c:v>13.023752</c:v>
                </c:pt>
                <c:pt idx="44216">
                  <c:v>13.027058</c:v>
                </c:pt>
                <c:pt idx="44217">
                  <c:v>13.031452</c:v>
                </c:pt>
                <c:pt idx="44218">
                  <c:v>13.02839</c:v>
                </c:pt>
                <c:pt idx="44219">
                  <c:v>13.024581</c:v>
                </c:pt>
                <c:pt idx="44220">
                  <c:v>13.024754</c:v>
                </c:pt>
                <c:pt idx="44221">
                  <c:v>13.031008999999999</c:v>
                </c:pt>
                <c:pt idx="44222">
                  <c:v>13.036061999999999</c:v>
                </c:pt>
                <c:pt idx="44223">
                  <c:v>13.034579000000001</c:v>
                </c:pt>
                <c:pt idx="44224">
                  <c:v>13.03505</c:v>
                </c:pt>
                <c:pt idx="44225">
                  <c:v>13.037902000000001</c:v>
                </c:pt>
                <c:pt idx="44226">
                  <c:v>13.034777999999999</c:v>
                </c:pt>
                <c:pt idx="44227">
                  <c:v>13.033643</c:v>
                </c:pt>
                <c:pt idx="44228">
                  <c:v>13.038261</c:v>
                </c:pt>
                <c:pt idx="44229">
                  <c:v>13.036966</c:v>
                </c:pt>
                <c:pt idx="44230">
                  <c:v>13.036275</c:v>
                </c:pt>
                <c:pt idx="44231">
                  <c:v>13.042261</c:v>
                </c:pt>
                <c:pt idx="44232">
                  <c:v>13.040312</c:v>
                </c:pt>
                <c:pt idx="44233">
                  <c:v>13.038315000000001</c:v>
                </c:pt>
                <c:pt idx="44234">
                  <c:v>13.043965999999999</c:v>
                </c:pt>
                <c:pt idx="44235">
                  <c:v>13.040037999999999</c:v>
                </c:pt>
                <c:pt idx="44236">
                  <c:v>13.032079</c:v>
                </c:pt>
                <c:pt idx="44237">
                  <c:v>13.036778</c:v>
                </c:pt>
                <c:pt idx="44238">
                  <c:v>13.038847000000001</c:v>
                </c:pt>
                <c:pt idx="44239">
                  <c:v>13.036269000000001</c:v>
                </c:pt>
                <c:pt idx="44240">
                  <c:v>13.040165999999999</c:v>
                </c:pt>
                <c:pt idx="44241">
                  <c:v>13.043763</c:v>
                </c:pt>
                <c:pt idx="44242">
                  <c:v>13.041024</c:v>
                </c:pt>
                <c:pt idx="44243">
                  <c:v>13.042916999999999</c:v>
                </c:pt>
                <c:pt idx="44244">
                  <c:v>13.047805</c:v>
                </c:pt>
                <c:pt idx="44245">
                  <c:v>13.044347</c:v>
                </c:pt>
                <c:pt idx="44246">
                  <c:v>13.040338</c:v>
                </c:pt>
                <c:pt idx="44247">
                  <c:v>13.040323000000001</c:v>
                </c:pt>
                <c:pt idx="44248">
                  <c:v>13.039184000000001</c:v>
                </c:pt>
                <c:pt idx="44249">
                  <c:v>13.03945</c:v>
                </c:pt>
                <c:pt idx="44250">
                  <c:v>13.044439000000001</c:v>
                </c:pt>
                <c:pt idx="44251">
                  <c:v>13.047637999999999</c:v>
                </c:pt>
                <c:pt idx="44252">
                  <c:v>13.044283999999999</c:v>
                </c:pt>
                <c:pt idx="44253">
                  <c:v>13.041947</c:v>
                </c:pt>
                <c:pt idx="44254">
                  <c:v>13.041326</c:v>
                </c:pt>
                <c:pt idx="44255">
                  <c:v>13.041223</c:v>
                </c:pt>
                <c:pt idx="44256">
                  <c:v>13.043374</c:v>
                </c:pt>
                <c:pt idx="44257">
                  <c:v>13.045332999999999</c:v>
                </c:pt>
                <c:pt idx="44258">
                  <c:v>13.042135</c:v>
                </c:pt>
                <c:pt idx="44259">
                  <c:v>13.040158</c:v>
                </c:pt>
                <c:pt idx="44260">
                  <c:v>13.047401000000001</c:v>
                </c:pt>
                <c:pt idx="44261">
                  <c:v>13.051746</c:v>
                </c:pt>
                <c:pt idx="44262">
                  <c:v>13.051442</c:v>
                </c:pt>
                <c:pt idx="44263">
                  <c:v>13.052477</c:v>
                </c:pt>
                <c:pt idx="44264">
                  <c:v>13.047331</c:v>
                </c:pt>
                <c:pt idx="44265">
                  <c:v>13.048315000000001</c:v>
                </c:pt>
                <c:pt idx="44266">
                  <c:v>13.056393999999999</c:v>
                </c:pt>
                <c:pt idx="44267">
                  <c:v>13.052799</c:v>
                </c:pt>
                <c:pt idx="44268">
                  <c:v>13.049583</c:v>
                </c:pt>
                <c:pt idx="44269">
                  <c:v>13.055847</c:v>
                </c:pt>
                <c:pt idx="44270">
                  <c:v>13.055896000000001</c:v>
                </c:pt>
                <c:pt idx="44271">
                  <c:v>13.050865999999999</c:v>
                </c:pt>
                <c:pt idx="44272">
                  <c:v>13.047333999999999</c:v>
                </c:pt>
                <c:pt idx="44273">
                  <c:v>13.047414</c:v>
                </c:pt>
                <c:pt idx="44274">
                  <c:v>13.048558</c:v>
                </c:pt>
                <c:pt idx="44275">
                  <c:v>13.046006999999999</c:v>
                </c:pt>
                <c:pt idx="44276">
                  <c:v>13.046450999999999</c:v>
                </c:pt>
                <c:pt idx="44277">
                  <c:v>13.050756</c:v>
                </c:pt>
                <c:pt idx="44278">
                  <c:v>13.051062</c:v>
                </c:pt>
                <c:pt idx="44279">
                  <c:v>13.049499000000001</c:v>
                </c:pt>
                <c:pt idx="44280">
                  <c:v>13.051710999999999</c:v>
                </c:pt>
                <c:pt idx="44281">
                  <c:v>13.054694</c:v>
                </c:pt>
                <c:pt idx="44282">
                  <c:v>13.053133000000001</c:v>
                </c:pt>
                <c:pt idx="44283">
                  <c:v>13.052417999999999</c:v>
                </c:pt>
                <c:pt idx="44284">
                  <c:v>13.052811</c:v>
                </c:pt>
                <c:pt idx="44285">
                  <c:v>13.052514</c:v>
                </c:pt>
                <c:pt idx="44286">
                  <c:v>13.050514</c:v>
                </c:pt>
                <c:pt idx="44287">
                  <c:v>13.049643</c:v>
                </c:pt>
                <c:pt idx="44288">
                  <c:v>13.054050999999999</c:v>
                </c:pt>
                <c:pt idx="44289">
                  <c:v>13.054447</c:v>
                </c:pt>
                <c:pt idx="44290">
                  <c:v>13.052726</c:v>
                </c:pt>
                <c:pt idx="44291">
                  <c:v>13.052239999999999</c:v>
                </c:pt>
                <c:pt idx="44292">
                  <c:v>13.049524999999999</c:v>
                </c:pt>
                <c:pt idx="44293">
                  <c:v>13.049753000000001</c:v>
                </c:pt>
                <c:pt idx="44294">
                  <c:v>13.053832999999999</c:v>
                </c:pt>
                <c:pt idx="44295">
                  <c:v>13.055911999999999</c:v>
                </c:pt>
                <c:pt idx="44296">
                  <c:v>13.057168000000001</c:v>
                </c:pt>
                <c:pt idx="44297">
                  <c:v>13.059115</c:v>
                </c:pt>
                <c:pt idx="44298">
                  <c:v>13.053349000000001</c:v>
                </c:pt>
                <c:pt idx="44299">
                  <c:v>13.04833</c:v>
                </c:pt>
                <c:pt idx="44300">
                  <c:v>13.049668</c:v>
                </c:pt>
                <c:pt idx="44301">
                  <c:v>13.050217</c:v>
                </c:pt>
                <c:pt idx="44302">
                  <c:v>13.048848</c:v>
                </c:pt>
                <c:pt idx="44303">
                  <c:v>13.050074</c:v>
                </c:pt>
                <c:pt idx="44304">
                  <c:v>13.051099000000001</c:v>
                </c:pt>
                <c:pt idx="44305">
                  <c:v>13.049159</c:v>
                </c:pt>
                <c:pt idx="44306">
                  <c:v>13.048733</c:v>
                </c:pt>
                <c:pt idx="44307">
                  <c:v>13.051289000000001</c:v>
                </c:pt>
                <c:pt idx="44308">
                  <c:v>13.052669</c:v>
                </c:pt>
                <c:pt idx="44309">
                  <c:v>13.051613</c:v>
                </c:pt>
                <c:pt idx="44310">
                  <c:v>13.052467</c:v>
                </c:pt>
                <c:pt idx="44311">
                  <c:v>13.057016000000001</c:v>
                </c:pt>
                <c:pt idx="44312">
                  <c:v>13.060972</c:v>
                </c:pt>
                <c:pt idx="44313">
                  <c:v>13.060136999999999</c:v>
                </c:pt>
                <c:pt idx="44314">
                  <c:v>13.057556</c:v>
                </c:pt>
                <c:pt idx="44315">
                  <c:v>13.05864</c:v>
                </c:pt>
                <c:pt idx="44316">
                  <c:v>13.059844999999999</c:v>
                </c:pt>
                <c:pt idx="44317">
                  <c:v>13.058083999999999</c:v>
                </c:pt>
                <c:pt idx="44318">
                  <c:v>13.055107</c:v>
                </c:pt>
                <c:pt idx="44319">
                  <c:v>13.05546</c:v>
                </c:pt>
                <c:pt idx="44320">
                  <c:v>13.061012</c:v>
                </c:pt>
                <c:pt idx="44321">
                  <c:v>13.064864</c:v>
                </c:pt>
                <c:pt idx="44322">
                  <c:v>13.061683</c:v>
                </c:pt>
                <c:pt idx="44323">
                  <c:v>13.060883</c:v>
                </c:pt>
                <c:pt idx="44324">
                  <c:v>13.064769999999999</c:v>
                </c:pt>
                <c:pt idx="44325">
                  <c:v>13.063983</c:v>
                </c:pt>
                <c:pt idx="44326">
                  <c:v>13.062186000000001</c:v>
                </c:pt>
                <c:pt idx="44327">
                  <c:v>13.062348999999999</c:v>
                </c:pt>
                <c:pt idx="44328">
                  <c:v>13.060608</c:v>
                </c:pt>
                <c:pt idx="44329">
                  <c:v>13.063234</c:v>
                </c:pt>
                <c:pt idx="44330">
                  <c:v>13.067043</c:v>
                </c:pt>
                <c:pt idx="44331">
                  <c:v>13.066183000000001</c:v>
                </c:pt>
                <c:pt idx="44332">
                  <c:v>13.063363000000001</c:v>
                </c:pt>
                <c:pt idx="44333">
                  <c:v>13.062777000000001</c:v>
                </c:pt>
                <c:pt idx="44334">
                  <c:v>13.062094</c:v>
                </c:pt>
                <c:pt idx="44335">
                  <c:v>13.062526999999999</c:v>
                </c:pt>
                <c:pt idx="44336">
                  <c:v>13.06556</c:v>
                </c:pt>
                <c:pt idx="44337">
                  <c:v>13.06523</c:v>
                </c:pt>
                <c:pt idx="44338">
                  <c:v>13.064199</c:v>
                </c:pt>
                <c:pt idx="44339">
                  <c:v>13.067769999999999</c:v>
                </c:pt>
                <c:pt idx="44340">
                  <c:v>13.064420999999999</c:v>
                </c:pt>
                <c:pt idx="44341">
                  <c:v>13.058522</c:v>
                </c:pt>
                <c:pt idx="44342">
                  <c:v>13.062633</c:v>
                </c:pt>
                <c:pt idx="44343">
                  <c:v>13.063609</c:v>
                </c:pt>
                <c:pt idx="44344">
                  <c:v>13.062135</c:v>
                </c:pt>
                <c:pt idx="44345">
                  <c:v>13.069209000000001</c:v>
                </c:pt>
                <c:pt idx="44346">
                  <c:v>13.069353</c:v>
                </c:pt>
                <c:pt idx="44347">
                  <c:v>13.063701999999999</c:v>
                </c:pt>
                <c:pt idx="44348">
                  <c:v>13.068465</c:v>
                </c:pt>
                <c:pt idx="44349">
                  <c:v>13.074935</c:v>
                </c:pt>
                <c:pt idx="44350">
                  <c:v>13.072827999999999</c:v>
                </c:pt>
                <c:pt idx="44351">
                  <c:v>13.074857</c:v>
                </c:pt>
                <c:pt idx="44352">
                  <c:v>13.081072000000001</c:v>
                </c:pt>
                <c:pt idx="44353">
                  <c:v>13.078656000000001</c:v>
                </c:pt>
                <c:pt idx="44354">
                  <c:v>13.075673999999999</c:v>
                </c:pt>
                <c:pt idx="44355">
                  <c:v>13.077773000000001</c:v>
                </c:pt>
                <c:pt idx="44356">
                  <c:v>13.074278</c:v>
                </c:pt>
                <c:pt idx="44357">
                  <c:v>13.069786000000001</c:v>
                </c:pt>
                <c:pt idx="44358">
                  <c:v>13.071733999999999</c:v>
                </c:pt>
                <c:pt idx="44359">
                  <c:v>13.073700000000001</c:v>
                </c:pt>
                <c:pt idx="44360">
                  <c:v>13.071645999999999</c:v>
                </c:pt>
                <c:pt idx="44361">
                  <c:v>13.070993</c:v>
                </c:pt>
                <c:pt idx="44362">
                  <c:v>13.071906</c:v>
                </c:pt>
                <c:pt idx="44363">
                  <c:v>13.07241</c:v>
                </c:pt>
                <c:pt idx="44364">
                  <c:v>13.073194000000001</c:v>
                </c:pt>
                <c:pt idx="44365">
                  <c:v>13.070569000000001</c:v>
                </c:pt>
                <c:pt idx="44366">
                  <c:v>13.0656</c:v>
                </c:pt>
                <c:pt idx="44367">
                  <c:v>13.065402000000001</c:v>
                </c:pt>
                <c:pt idx="44368">
                  <c:v>13.067693999999999</c:v>
                </c:pt>
                <c:pt idx="44369">
                  <c:v>13.065124000000001</c:v>
                </c:pt>
                <c:pt idx="44370">
                  <c:v>13.063826000000001</c:v>
                </c:pt>
                <c:pt idx="44371">
                  <c:v>13.069112000000001</c:v>
                </c:pt>
                <c:pt idx="44372">
                  <c:v>13.073919</c:v>
                </c:pt>
                <c:pt idx="44373">
                  <c:v>13.077133999999999</c:v>
                </c:pt>
                <c:pt idx="44374">
                  <c:v>13.071915000000001</c:v>
                </c:pt>
                <c:pt idx="44375">
                  <c:v>13.068483000000001</c:v>
                </c:pt>
                <c:pt idx="44376">
                  <c:v>13.080123</c:v>
                </c:pt>
                <c:pt idx="44377">
                  <c:v>13.083496</c:v>
                </c:pt>
                <c:pt idx="44378">
                  <c:v>13.075248</c:v>
                </c:pt>
                <c:pt idx="44379">
                  <c:v>13.073524000000001</c:v>
                </c:pt>
                <c:pt idx="44380">
                  <c:v>13.074349</c:v>
                </c:pt>
                <c:pt idx="44381">
                  <c:v>13.071237999999999</c:v>
                </c:pt>
                <c:pt idx="44382">
                  <c:v>13.071279000000001</c:v>
                </c:pt>
                <c:pt idx="44383">
                  <c:v>13.074930999999999</c:v>
                </c:pt>
                <c:pt idx="44384">
                  <c:v>13.074132000000001</c:v>
                </c:pt>
                <c:pt idx="44385">
                  <c:v>13.073055</c:v>
                </c:pt>
                <c:pt idx="44386">
                  <c:v>13.074052</c:v>
                </c:pt>
                <c:pt idx="44387">
                  <c:v>13.071989</c:v>
                </c:pt>
                <c:pt idx="44388">
                  <c:v>13.071344</c:v>
                </c:pt>
                <c:pt idx="44389">
                  <c:v>13.074693999999999</c:v>
                </c:pt>
                <c:pt idx="44390">
                  <c:v>13.074621</c:v>
                </c:pt>
                <c:pt idx="44391">
                  <c:v>13.072198999999999</c:v>
                </c:pt>
                <c:pt idx="44392">
                  <c:v>13.072492</c:v>
                </c:pt>
                <c:pt idx="44393">
                  <c:v>13.072558000000001</c:v>
                </c:pt>
                <c:pt idx="44394">
                  <c:v>13.072728</c:v>
                </c:pt>
                <c:pt idx="44395">
                  <c:v>13.073508</c:v>
                </c:pt>
                <c:pt idx="44396">
                  <c:v>13.073637</c:v>
                </c:pt>
                <c:pt idx="44397">
                  <c:v>13.073366999999999</c:v>
                </c:pt>
                <c:pt idx="44398">
                  <c:v>13.071056</c:v>
                </c:pt>
                <c:pt idx="44399">
                  <c:v>13.072596000000001</c:v>
                </c:pt>
                <c:pt idx="44400">
                  <c:v>13.074873</c:v>
                </c:pt>
                <c:pt idx="44401">
                  <c:v>13.070592</c:v>
                </c:pt>
                <c:pt idx="44402">
                  <c:v>13.072882</c:v>
                </c:pt>
                <c:pt idx="44403">
                  <c:v>13.078709999999999</c:v>
                </c:pt>
                <c:pt idx="44404">
                  <c:v>13.073316999999999</c:v>
                </c:pt>
                <c:pt idx="44405">
                  <c:v>13.070042000000001</c:v>
                </c:pt>
                <c:pt idx="44406">
                  <c:v>13.078293</c:v>
                </c:pt>
                <c:pt idx="44407">
                  <c:v>13.082822</c:v>
                </c:pt>
                <c:pt idx="44408">
                  <c:v>13.079464</c:v>
                </c:pt>
                <c:pt idx="44409">
                  <c:v>13.082471</c:v>
                </c:pt>
                <c:pt idx="44410">
                  <c:v>13.086601999999999</c:v>
                </c:pt>
                <c:pt idx="44411">
                  <c:v>13.086791</c:v>
                </c:pt>
                <c:pt idx="44412">
                  <c:v>13.091951999999999</c:v>
                </c:pt>
                <c:pt idx="44413">
                  <c:v>13.093218999999999</c:v>
                </c:pt>
                <c:pt idx="44414">
                  <c:v>13.089206000000001</c:v>
                </c:pt>
                <c:pt idx="44415">
                  <c:v>13.089758</c:v>
                </c:pt>
                <c:pt idx="44416">
                  <c:v>13.091065</c:v>
                </c:pt>
                <c:pt idx="44417">
                  <c:v>13.09104</c:v>
                </c:pt>
                <c:pt idx="44418">
                  <c:v>13.092008999999999</c:v>
                </c:pt>
                <c:pt idx="44419">
                  <c:v>13.092589</c:v>
                </c:pt>
                <c:pt idx="44420">
                  <c:v>13.091141</c:v>
                </c:pt>
                <c:pt idx="44421">
                  <c:v>13.091262</c:v>
                </c:pt>
                <c:pt idx="44422">
                  <c:v>13.094243000000001</c:v>
                </c:pt>
                <c:pt idx="44423">
                  <c:v>13.094742</c:v>
                </c:pt>
                <c:pt idx="44424">
                  <c:v>13.091894</c:v>
                </c:pt>
                <c:pt idx="44425">
                  <c:v>13.09239</c:v>
                </c:pt>
                <c:pt idx="44426">
                  <c:v>13.092381</c:v>
                </c:pt>
                <c:pt idx="44427">
                  <c:v>13.087572</c:v>
                </c:pt>
                <c:pt idx="44428">
                  <c:v>13.085311000000001</c:v>
                </c:pt>
                <c:pt idx="44429">
                  <c:v>13.087956</c:v>
                </c:pt>
                <c:pt idx="44430">
                  <c:v>13.088725999999999</c:v>
                </c:pt>
                <c:pt idx="44431">
                  <c:v>13.087842999999999</c:v>
                </c:pt>
                <c:pt idx="44432">
                  <c:v>13.087434999999999</c:v>
                </c:pt>
                <c:pt idx="44433">
                  <c:v>13.089632</c:v>
                </c:pt>
                <c:pt idx="44434">
                  <c:v>13.092718</c:v>
                </c:pt>
                <c:pt idx="44435">
                  <c:v>13.090115000000001</c:v>
                </c:pt>
                <c:pt idx="44436">
                  <c:v>13.087303</c:v>
                </c:pt>
                <c:pt idx="44437">
                  <c:v>13.088165999999999</c:v>
                </c:pt>
                <c:pt idx="44438">
                  <c:v>13.090061</c:v>
                </c:pt>
                <c:pt idx="44439">
                  <c:v>13.09193</c:v>
                </c:pt>
                <c:pt idx="44440">
                  <c:v>13.09188</c:v>
                </c:pt>
                <c:pt idx="44441">
                  <c:v>13.089975000000001</c:v>
                </c:pt>
                <c:pt idx="44442">
                  <c:v>13.090225</c:v>
                </c:pt>
                <c:pt idx="44443">
                  <c:v>13.089823000000001</c:v>
                </c:pt>
                <c:pt idx="44444">
                  <c:v>13.088613</c:v>
                </c:pt>
                <c:pt idx="44445">
                  <c:v>13.091961</c:v>
                </c:pt>
                <c:pt idx="44446">
                  <c:v>13.095794</c:v>
                </c:pt>
                <c:pt idx="44447">
                  <c:v>13.096719999999999</c:v>
                </c:pt>
                <c:pt idx="44448">
                  <c:v>13.097624</c:v>
                </c:pt>
                <c:pt idx="44449">
                  <c:v>13.099349999999999</c:v>
                </c:pt>
                <c:pt idx="44450">
                  <c:v>13.097718</c:v>
                </c:pt>
                <c:pt idx="44451">
                  <c:v>13.094067000000001</c:v>
                </c:pt>
                <c:pt idx="44452">
                  <c:v>13.094284999999999</c:v>
                </c:pt>
                <c:pt idx="44453">
                  <c:v>13.095772999999999</c:v>
                </c:pt>
                <c:pt idx="44454">
                  <c:v>13.096427</c:v>
                </c:pt>
                <c:pt idx="44455">
                  <c:v>13.095174</c:v>
                </c:pt>
                <c:pt idx="44456">
                  <c:v>13.095482000000001</c:v>
                </c:pt>
                <c:pt idx="44457">
                  <c:v>13.099031</c:v>
                </c:pt>
                <c:pt idx="44458">
                  <c:v>13.097747</c:v>
                </c:pt>
                <c:pt idx="44459">
                  <c:v>13.094891000000001</c:v>
                </c:pt>
                <c:pt idx="44460">
                  <c:v>13.096976</c:v>
                </c:pt>
                <c:pt idx="44461">
                  <c:v>13.097965</c:v>
                </c:pt>
                <c:pt idx="44462">
                  <c:v>13.098573999999999</c:v>
                </c:pt>
                <c:pt idx="44463">
                  <c:v>13.100974000000001</c:v>
                </c:pt>
                <c:pt idx="44464">
                  <c:v>13.096672999999999</c:v>
                </c:pt>
                <c:pt idx="44465">
                  <c:v>13.091713</c:v>
                </c:pt>
                <c:pt idx="44466">
                  <c:v>13.095826000000001</c:v>
                </c:pt>
                <c:pt idx="44467">
                  <c:v>13.097473000000001</c:v>
                </c:pt>
                <c:pt idx="44468">
                  <c:v>13.09708</c:v>
                </c:pt>
                <c:pt idx="44469">
                  <c:v>13.101070999999999</c:v>
                </c:pt>
                <c:pt idx="44470">
                  <c:v>13.099708</c:v>
                </c:pt>
                <c:pt idx="44471">
                  <c:v>13.097486999999999</c:v>
                </c:pt>
                <c:pt idx="44472">
                  <c:v>13.104742</c:v>
                </c:pt>
                <c:pt idx="44473">
                  <c:v>13.109833999999999</c:v>
                </c:pt>
                <c:pt idx="44474">
                  <c:v>13.107252000000001</c:v>
                </c:pt>
                <c:pt idx="44475">
                  <c:v>13.110347000000001</c:v>
                </c:pt>
                <c:pt idx="44476">
                  <c:v>13.114597</c:v>
                </c:pt>
                <c:pt idx="44477">
                  <c:v>13.109731</c:v>
                </c:pt>
                <c:pt idx="44478">
                  <c:v>13.105407</c:v>
                </c:pt>
                <c:pt idx="44479">
                  <c:v>13.1099</c:v>
                </c:pt>
                <c:pt idx="44480">
                  <c:v>13.112038999999999</c:v>
                </c:pt>
                <c:pt idx="44481">
                  <c:v>13.109064</c:v>
                </c:pt>
                <c:pt idx="44482">
                  <c:v>13.112351</c:v>
                </c:pt>
                <c:pt idx="44483">
                  <c:v>13.114881</c:v>
                </c:pt>
                <c:pt idx="44484">
                  <c:v>13.109066</c:v>
                </c:pt>
                <c:pt idx="44485">
                  <c:v>13.109629999999999</c:v>
                </c:pt>
                <c:pt idx="44486">
                  <c:v>13.113576</c:v>
                </c:pt>
                <c:pt idx="44487">
                  <c:v>13.111549</c:v>
                </c:pt>
                <c:pt idx="44488">
                  <c:v>13.110899</c:v>
                </c:pt>
                <c:pt idx="44489">
                  <c:v>13.111312</c:v>
                </c:pt>
                <c:pt idx="44490">
                  <c:v>13.110061</c:v>
                </c:pt>
                <c:pt idx="44491">
                  <c:v>13.110467999999999</c:v>
                </c:pt>
                <c:pt idx="44492">
                  <c:v>13.112177000000001</c:v>
                </c:pt>
                <c:pt idx="44493">
                  <c:v>13.110561000000001</c:v>
                </c:pt>
                <c:pt idx="44494">
                  <c:v>13.107704999999999</c:v>
                </c:pt>
                <c:pt idx="44495">
                  <c:v>13.106798</c:v>
                </c:pt>
                <c:pt idx="44496">
                  <c:v>13.10596</c:v>
                </c:pt>
                <c:pt idx="44497">
                  <c:v>13.107884</c:v>
                </c:pt>
                <c:pt idx="44498">
                  <c:v>13.11393</c:v>
                </c:pt>
                <c:pt idx="44499">
                  <c:v>13.114241</c:v>
                </c:pt>
                <c:pt idx="44500">
                  <c:v>13.108802000000001</c:v>
                </c:pt>
                <c:pt idx="44501">
                  <c:v>13.107345</c:v>
                </c:pt>
                <c:pt idx="44502">
                  <c:v>13.109527</c:v>
                </c:pt>
                <c:pt idx="44503">
                  <c:v>13.109291000000001</c:v>
                </c:pt>
                <c:pt idx="44504">
                  <c:v>13.107540999999999</c:v>
                </c:pt>
                <c:pt idx="44505">
                  <c:v>13.110423000000001</c:v>
                </c:pt>
                <c:pt idx="44506">
                  <c:v>13.111516999999999</c:v>
                </c:pt>
                <c:pt idx="44507">
                  <c:v>13.108404999999999</c:v>
                </c:pt>
                <c:pt idx="44508">
                  <c:v>13.107975</c:v>
                </c:pt>
                <c:pt idx="44509">
                  <c:v>13.111783000000001</c:v>
                </c:pt>
                <c:pt idx="44510">
                  <c:v>13.114884999999999</c:v>
                </c:pt>
                <c:pt idx="44511">
                  <c:v>13.111953</c:v>
                </c:pt>
                <c:pt idx="44512">
                  <c:v>13.112546</c:v>
                </c:pt>
                <c:pt idx="44513">
                  <c:v>13.117869000000001</c:v>
                </c:pt>
                <c:pt idx="44514">
                  <c:v>13.123445</c:v>
                </c:pt>
                <c:pt idx="44515">
                  <c:v>13.124192000000001</c:v>
                </c:pt>
                <c:pt idx="44516">
                  <c:v>13.120155</c:v>
                </c:pt>
                <c:pt idx="44517">
                  <c:v>13.119707</c:v>
                </c:pt>
                <c:pt idx="44518">
                  <c:v>13.121931</c:v>
                </c:pt>
                <c:pt idx="44519">
                  <c:v>13.123163</c:v>
                </c:pt>
                <c:pt idx="44520">
                  <c:v>13.12312</c:v>
                </c:pt>
                <c:pt idx="44521">
                  <c:v>13.123208999999999</c:v>
                </c:pt>
                <c:pt idx="44522">
                  <c:v>13.123436</c:v>
                </c:pt>
                <c:pt idx="44523">
                  <c:v>13.121378999999999</c:v>
                </c:pt>
                <c:pt idx="44524">
                  <c:v>13.119994</c:v>
                </c:pt>
                <c:pt idx="44525">
                  <c:v>13.121834</c:v>
                </c:pt>
                <c:pt idx="44526">
                  <c:v>13.124968000000001</c:v>
                </c:pt>
                <c:pt idx="44527">
                  <c:v>13.124518999999999</c:v>
                </c:pt>
                <c:pt idx="44528">
                  <c:v>13.122619</c:v>
                </c:pt>
                <c:pt idx="44529">
                  <c:v>13.123865</c:v>
                </c:pt>
                <c:pt idx="44530">
                  <c:v>13.122102</c:v>
                </c:pt>
                <c:pt idx="44531">
                  <c:v>13.11847</c:v>
                </c:pt>
                <c:pt idx="44532">
                  <c:v>13.120039999999999</c:v>
                </c:pt>
                <c:pt idx="44533">
                  <c:v>13.126542000000001</c:v>
                </c:pt>
                <c:pt idx="44534">
                  <c:v>13.129884000000001</c:v>
                </c:pt>
                <c:pt idx="44535">
                  <c:v>13.121815</c:v>
                </c:pt>
                <c:pt idx="44536">
                  <c:v>13.115301000000001</c:v>
                </c:pt>
                <c:pt idx="44537">
                  <c:v>13.121855</c:v>
                </c:pt>
                <c:pt idx="44538">
                  <c:v>13.12626</c:v>
                </c:pt>
                <c:pt idx="44539">
                  <c:v>13.123252000000001</c:v>
                </c:pt>
                <c:pt idx="44540">
                  <c:v>13.123116</c:v>
                </c:pt>
                <c:pt idx="44541">
                  <c:v>13.121254</c:v>
                </c:pt>
                <c:pt idx="44542">
                  <c:v>13.117946999999999</c:v>
                </c:pt>
                <c:pt idx="44543">
                  <c:v>13.120262</c:v>
                </c:pt>
                <c:pt idx="44544">
                  <c:v>13.122059</c:v>
                </c:pt>
                <c:pt idx="44545">
                  <c:v>13.118952</c:v>
                </c:pt>
                <c:pt idx="44546">
                  <c:v>13.118206000000001</c:v>
                </c:pt>
                <c:pt idx="44547">
                  <c:v>13.121553</c:v>
                </c:pt>
                <c:pt idx="44548">
                  <c:v>13.121173000000001</c:v>
                </c:pt>
                <c:pt idx="44549">
                  <c:v>13.117501000000001</c:v>
                </c:pt>
                <c:pt idx="44550">
                  <c:v>13.115675</c:v>
                </c:pt>
                <c:pt idx="44551">
                  <c:v>13.116075</c:v>
                </c:pt>
                <c:pt idx="44552">
                  <c:v>13.115104000000001</c:v>
                </c:pt>
                <c:pt idx="44553">
                  <c:v>13.11453</c:v>
                </c:pt>
                <c:pt idx="44554">
                  <c:v>13.116239999999999</c:v>
                </c:pt>
                <c:pt idx="44555">
                  <c:v>13.116553</c:v>
                </c:pt>
                <c:pt idx="44556">
                  <c:v>13.118112999999999</c:v>
                </c:pt>
                <c:pt idx="44557">
                  <c:v>13.122508</c:v>
                </c:pt>
                <c:pt idx="44558">
                  <c:v>13.12829</c:v>
                </c:pt>
                <c:pt idx="44559">
                  <c:v>13.129674</c:v>
                </c:pt>
                <c:pt idx="44560">
                  <c:v>13.128117</c:v>
                </c:pt>
                <c:pt idx="44561">
                  <c:v>13.132163</c:v>
                </c:pt>
                <c:pt idx="44562">
                  <c:v>13.132961999999999</c:v>
                </c:pt>
                <c:pt idx="44563">
                  <c:v>13.126946</c:v>
                </c:pt>
                <c:pt idx="44564">
                  <c:v>13.126144999999999</c:v>
                </c:pt>
                <c:pt idx="44565">
                  <c:v>13.128957</c:v>
                </c:pt>
                <c:pt idx="44566">
                  <c:v>13.126503</c:v>
                </c:pt>
                <c:pt idx="44567">
                  <c:v>13.124831</c:v>
                </c:pt>
                <c:pt idx="44568">
                  <c:v>13.129294</c:v>
                </c:pt>
                <c:pt idx="44569">
                  <c:v>13.127424</c:v>
                </c:pt>
                <c:pt idx="44570">
                  <c:v>13.122792</c:v>
                </c:pt>
                <c:pt idx="44571">
                  <c:v>13.127115999999999</c:v>
                </c:pt>
                <c:pt idx="44572">
                  <c:v>13.130485</c:v>
                </c:pt>
                <c:pt idx="44573">
                  <c:v>13.130604</c:v>
                </c:pt>
                <c:pt idx="44574">
                  <c:v>13.129792999999999</c:v>
                </c:pt>
                <c:pt idx="44575">
                  <c:v>13.124530999999999</c:v>
                </c:pt>
                <c:pt idx="44576">
                  <c:v>13.124271</c:v>
                </c:pt>
                <c:pt idx="44577">
                  <c:v>13.131686999999999</c:v>
                </c:pt>
                <c:pt idx="44578">
                  <c:v>13.134515</c:v>
                </c:pt>
                <c:pt idx="44579">
                  <c:v>13.131767999999999</c:v>
                </c:pt>
                <c:pt idx="44580">
                  <c:v>13.133103</c:v>
                </c:pt>
                <c:pt idx="44581">
                  <c:v>13.136232</c:v>
                </c:pt>
                <c:pt idx="44582">
                  <c:v>13.131568</c:v>
                </c:pt>
                <c:pt idx="44583">
                  <c:v>13.126505</c:v>
                </c:pt>
                <c:pt idx="44584">
                  <c:v>13.128837000000001</c:v>
                </c:pt>
                <c:pt idx="44585">
                  <c:v>13.129567</c:v>
                </c:pt>
                <c:pt idx="44586">
                  <c:v>13.125553999999999</c:v>
                </c:pt>
                <c:pt idx="44587">
                  <c:v>13.123783</c:v>
                </c:pt>
                <c:pt idx="44588">
                  <c:v>13.124682999999999</c:v>
                </c:pt>
                <c:pt idx="44589">
                  <c:v>13.126277</c:v>
                </c:pt>
                <c:pt idx="44590">
                  <c:v>13.127943</c:v>
                </c:pt>
                <c:pt idx="44591">
                  <c:v>13.126143000000001</c:v>
                </c:pt>
                <c:pt idx="44592">
                  <c:v>13.123893000000001</c:v>
                </c:pt>
                <c:pt idx="44593">
                  <c:v>13.12796</c:v>
                </c:pt>
                <c:pt idx="44594">
                  <c:v>13.12945</c:v>
                </c:pt>
                <c:pt idx="44595">
                  <c:v>13.126626999999999</c:v>
                </c:pt>
                <c:pt idx="44596">
                  <c:v>13.126818</c:v>
                </c:pt>
                <c:pt idx="44597">
                  <c:v>13.127757000000001</c:v>
                </c:pt>
                <c:pt idx="44598">
                  <c:v>13.130276</c:v>
                </c:pt>
                <c:pt idx="44599">
                  <c:v>13.131095</c:v>
                </c:pt>
                <c:pt idx="44600">
                  <c:v>13.132504000000001</c:v>
                </c:pt>
                <c:pt idx="44601">
                  <c:v>13.135744000000001</c:v>
                </c:pt>
                <c:pt idx="44602">
                  <c:v>13.137032</c:v>
                </c:pt>
                <c:pt idx="44603">
                  <c:v>13.138911</c:v>
                </c:pt>
                <c:pt idx="44604">
                  <c:v>13.140454</c:v>
                </c:pt>
                <c:pt idx="44605">
                  <c:v>13.139497</c:v>
                </c:pt>
                <c:pt idx="44606">
                  <c:v>13.139317999999999</c:v>
                </c:pt>
                <c:pt idx="44607">
                  <c:v>13.139647999999999</c:v>
                </c:pt>
                <c:pt idx="44608">
                  <c:v>13.138906</c:v>
                </c:pt>
                <c:pt idx="44609">
                  <c:v>13.137938</c:v>
                </c:pt>
                <c:pt idx="44610">
                  <c:v>13.136977999999999</c:v>
                </c:pt>
                <c:pt idx="44611">
                  <c:v>13.135403</c:v>
                </c:pt>
                <c:pt idx="44612">
                  <c:v>13.135016999999999</c:v>
                </c:pt>
                <c:pt idx="44613">
                  <c:v>13.139639000000001</c:v>
                </c:pt>
                <c:pt idx="44614">
                  <c:v>13.139647</c:v>
                </c:pt>
                <c:pt idx="44615">
                  <c:v>13.134211000000001</c:v>
                </c:pt>
                <c:pt idx="44616">
                  <c:v>13.135249</c:v>
                </c:pt>
                <c:pt idx="44617">
                  <c:v>13.133397</c:v>
                </c:pt>
                <c:pt idx="44618">
                  <c:v>13.128017</c:v>
                </c:pt>
                <c:pt idx="44619">
                  <c:v>13.12922</c:v>
                </c:pt>
                <c:pt idx="44620">
                  <c:v>13.131987000000001</c:v>
                </c:pt>
                <c:pt idx="44621">
                  <c:v>13.134086</c:v>
                </c:pt>
                <c:pt idx="44622">
                  <c:v>13.135614</c:v>
                </c:pt>
                <c:pt idx="44623">
                  <c:v>13.133419999999999</c:v>
                </c:pt>
                <c:pt idx="44624">
                  <c:v>13.132441</c:v>
                </c:pt>
                <c:pt idx="44625">
                  <c:v>13.132571</c:v>
                </c:pt>
                <c:pt idx="44626">
                  <c:v>13.135935</c:v>
                </c:pt>
                <c:pt idx="44627">
                  <c:v>13.140008</c:v>
                </c:pt>
                <c:pt idx="44628">
                  <c:v>13.139177</c:v>
                </c:pt>
                <c:pt idx="44629">
                  <c:v>13.136829000000001</c:v>
                </c:pt>
                <c:pt idx="44630">
                  <c:v>13.134767999999999</c:v>
                </c:pt>
                <c:pt idx="44631">
                  <c:v>13.133773</c:v>
                </c:pt>
                <c:pt idx="44632">
                  <c:v>13.135608</c:v>
                </c:pt>
                <c:pt idx="44633">
                  <c:v>13.137428999999999</c:v>
                </c:pt>
                <c:pt idx="44634">
                  <c:v>13.137648</c:v>
                </c:pt>
                <c:pt idx="44635">
                  <c:v>13.139277</c:v>
                </c:pt>
                <c:pt idx="44636">
                  <c:v>13.141026999999999</c:v>
                </c:pt>
                <c:pt idx="44637">
                  <c:v>13.138356999999999</c:v>
                </c:pt>
                <c:pt idx="44638">
                  <c:v>13.140612000000001</c:v>
                </c:pt>
                <c:pt idx="44639">
                  <c:v>13.146965</c:v>
                </c:pt>
                <c:pt idx="44640">
                  <c:v>13.145591</c:v>
                </c:pt>
                <c:pt idx="44641">
                  <c:v>13.141686999999999</c:v>
                </c:pt>
                <c:pt idx="44642">
                  <c:v>13.145108</c:v>
                </c:pt>
                <c:pt idx="44643">
                  <c:v>13.149022</c:v>
                </c:pt>
                <c:pt idx="44644">
                  <c:v>13.149061</c:v>
                </c:pt>
                <c:pt idx="44645">
                  <c:v>13.147926</c:v>
                </c:pt>
                <c:pt idx="44646">
                  <c:v>13.148913</c:v>
                </c:pt>
                <c:pt idx="44647">
                  <c:v>13.152856</c:v>
                </c:pt>
                <c:pt idx="44648">
                  <c:v>13.153851</c:v>
                </c:pt>
                <c:pt idx="44649">
                  <c:v>13.151586</c:v>
                </c:pt>
                <c:pt idx="44650">
                  <c:v>13.152953</c:v>
                </c:pt>
                <c:pt idx="44651">
                  <c:v>13.155993</c:v>
                </c:pt>
                <c:pt idx="44652">
                  <c:v>13.152547</c:v>
                </c:pt>
                <c:pt idx="44653">
                  <c:v>13.150786</c:v>
                </c:pt>
                <c:pt idx="44654">
                  <c:v>13.157403</c:v>
                </c:pt>
                <c:pt idx="44655">
                  <c:v>13.156839</c:v>
                </c:pt>
                <c:pt idx="44656">
                  <c:v>13.150589999999999</c:v>
                </c:pt>
                <c:pt idx="44657">
                  <c:v>13.153362</c:v>
                </c:pt>
                <c:pt idx="44658">
                  <c:v>13.158135</c:v>
                </c:pt>
                <c:pt idx="44659">
                  <c:v>13.154921999999999</c:v>
                </c:pt>
                <c:pt idx="44660">
                  <c:v>13.151770000000001</c:v>
                </c:pt>
                <c:pt idx="44661">
                  <c:v>13.151248000000001</c:v>
                </c:pt>
                <c:pt idx="44662">
                  <c:v>13.150691999999999</c:v>
                </c:pt>
                <c:pt idx="44663">
                  <c:v>13.152658000000001</c:v>
                </c:pt>
                <c:pt idx="44664">
                  <c:v>13.154979000000001</c:v>
                </c:pt>
                <c:pt idx="44665">
                  <c:v>13.150945</c:v>
                </c:pt>
                <c:pt idx="44666">
                  <c:v>13.148987999999999</c:v>
                </c:pt>
                <c:pt idx="44667">
                  <c:v>13.155091000000001</c:v>
                </c:pt>
                <c:pt idx="44668">
                  <c:v>13.157213</c:v>
                </c:pt>
                <c:pt idx="44669">
                  <c:v>13.155139</c:v>
                </c:pt>
                <c:pt idx="44670">
                  <c:v>13.15502</c:v>
                </c:pt>
                <c:pt idx="44671">
                  <c:v>13.155008</c:v>
                </c:pt>
                <c:pt idx="44672">
                  <c:v>13.15598</c:v>
                </c:pt>
                <c:pt idx="44673">
                  <c:v>13.156689999999999</c:v>
                </c:pt>
                <c:pt idx="44674">
                  <c:v>13.156119</c:v>
                </c:pt>
                <c:pt idx="44675">
                  <c:v>13.157325999999999</c:v>
                </c:pt>
                <c:pt idx="44676">
                  <c:v>13.157932000000001</c:v>
                </c:pt>
                <c:pt idx="44677">
                  <c:v>13.154309</c:v>
                </c:pt>
                <c:pt idx="44678">
                  <c:v>13.153891</c:v>
                </c:pt>
                <c:pt idx="44679">
                  <c:v>13.158315</c:v>
                </c:pt>
                <c:pt idx="44680">
                  <c:v>13.159573</c:v>
                </c:pt>
                <c:pt idx="44681">
                  <c:v>13.155628</c:v>
                </c:pt>
                <c:pt idx="44682">
                  <c:v>13.152291</c:v>
                </c:pt>
                <c:pt idx="44683">
                  <c:v>13.153067999999999</c:v>
                </c:pt>
                <c:pt idx="44684">
                  <c:v>13.153083000000001</c:v>
                </c:pt>
                <c:pt idx="44685">
                  <c:v>13.149514</c:v>
                </c:pt>
                <c:pt idx="44686">
                  <c:v>13.150370000000001</c:v>
                </c:pt>
                <c:pt idx="44687">
                  <c:v>13.156561</c:v>
                </c:pt>
                <c:pt idx="44688">
                  <c:v>13.157781</c:v>
                </c:pt>
                <c:pt idx="44689">
                  <c:v>13.157161</c:v>
                </c:pt>
                <c:pt idx="44690">
                  <c:v>13.158996</c:v>
                </c:pt>
                <c:pt idx="44691">
                  <c:v>13.15465</c:v>
                </c:pt>
                <c:pt idx="44692">
                  <c:v>13.155272</c:v>
                </c:pt>
                <c:pt idx="44693">
                  <c:v>13.163948</c:v>
                </c:pt>
                <c:pt idx="44694">
                  <c:v>13.164643999999999</c:v>
                </c:pt>
                <c:pt idx="44695">
                  <c:v>13.159905</c:v>
                </c:pt>
                <c:pt idx="44696">
                  <c:v>13.160079</c:v>
                </c:pt>
                <c:pt idx="44697">
                  <c:v>13.162374</c:v>
                </c:pt>
                <c:pt idx="44698">
                  <c:v>13.163378</c:v>
                </c:pt>
                <c:pt idx="44699">
                  <c:v>13.160526000000001</c:v>
                </c:pt>
                <c:pt idx="44700">
                  <c:v>13.159661</c:v>
                </c:pt>
                <c:pt idx="44701">
                  <c:v>13.163064</c:v>
                </c:pt>
                <c:pt idx="44702">
                  <c:v>13.16569</c:v>
                </c:pt>
                <c:pt idx="44703">
                  <c:v>13.164716</c:v>
                </c:pt>
                <c:pt idx="44704">
                  <c:v>13.164256999999999</c:v>
                </c:pt>
                <c:pt idx="44705">
                  <c:v>13.167673000000001</c:v>
                </c:pt>
                <c:pt idx="44706">
                  <c:v>13.169320000000001</c:v>
                </c:pt>
                <c:pt idx="44707">
                  <c:v>13.163444999999999</c:v>
                </c:pt>
                <c:pt idx="44708">
                  <c:v>13.160458</c:v>
                </c:pt>
                <c:pt idx="44709">
                  <c:v>13.162534000000001</c:v>
                </c:pt>
                <c:pt idx="44710">
                  <c:v>13.1592</c:v>
                </c:pt>
                <c:pt idx="44711">
                  <c:v>13.157418</c:v>
                </c:pt>
                <c:pt idx="44712">
                  <c:v>13.161014</c:v>
                </c:pt>
                <c:pt idx="44713">
                  <c:v>13.156535</c:v>
                </c:pt>
                <c:pt idx="44714">
                  <c:v>13.154146000000001</c:v>
                </c:pt>
                <c:pt idx="44715">
                  <c:v>13.15775</c:v>
                </c:pt>
                <c:pt idx="44716">
                  <c:v>13.15601</c:v>
                </c:pt>
                <c:pt idx="44717">
                  <c:v>13.158301</c:v>
                </c:pt>
                <c:pt idx="44718">
                  <c:v>13.164306</c:v>
                </c:pt>
                <c:pt idx="44719">
                  <c:v>13.162996</c:v>
                </c:pt>
                <c:pt idx="44720">
                  <c:v>13.162572000000001</c:v>
                </c:pt>
                <c:pt idx="44721">
                  <c:v>13.163762999999999</c:v>
                </c:pt>
                <c:pt idx="44722">
                  <c:v>13.161440000000001</c:v>
                </c:pt>
                <c:pt idx="44723">
                  <c:v>13.159181</c:v>
                </c:pt>
                <c:pt idx="44724">
                  <c:v>13.163463</c:v>
                </c:pt>
                <c:pt idx="44725">
                  <c:v>13.166805999999999</c:v>
                </c:pt>
                <c:pt idx="44726">
                  <c:v>13.165303</c:v>
                </c:pt>
                <c:pt idx="44727">
                  <c:v>13.163938999999999</c:v>
                </c:pt>
                <c:pt idx="44728">
                  <c:v>13.163847000000001</c:v>
                </c:pt>
                <c:pt idx="44729">
                  <c:v>13.165993</c:v>
                </c:pt>
                <c:pt idx="44730">
                  <c:v>13.169015999999999</c:v>
                </c:pt>
                <c:pt idx="44731">
                  <c:v>13.168556000000001</c:v>
                </c:pt>
                <c:pt idx="44732">
                  <c:v>13.16827</c:v>
                </c:pt>
                <c:pt idx="44733">
                  <c:v>13.17151</c:v>
                </c:pt>
                <c:pt idx="44734">
                  <c:v>13.176016000000001</c:v>
                </c:pt>
                <c:pt idx="44735">
                  <c:v>13.178106</c:v>
                </c:pt>
                <c:pt idx="44736">
                  <c:v>13.176603999999999</c:v>
                </c:pt>
                <c:pt idx="44737">
                  <c:v>13.172618999999999</c:v>
                </c:pt>
                <c:pt idx="44738">
                  <c:v>13.170507000000001</c:v>
                </c:pt>
                <c:pt idx="44739">
                  <c:v>13.175077</c:v>
                </c:pt>
                <c:pt idx="44740">
                  <c:v>13.177064</c:v>
                </c:pt>
                <c:pt idx="44741">
                  <c:v>13.173334000000001</c:v>
                </c:pt>
                <c:pt idx="44742">
                  <c:v>13.172942000000001</c:v>
                </c:pt>
                <c:pt idx="44743">
                  <c:v>13.170541999999999</c:v>
                </c:pt>
                <c:pt idx="44744">
                  <c:v>13.170375999999999</c:v>
                </c:pt>
                <c:pt idx="44745">
                  <c:v>13.173279000000001</c:v>
                </c:pt>
                <c:pt idx="44746">
                  <c:v>13.171958</c:v>
                </c:pt>
                <c:pt idx="44747">
                  <c:v>13.172178000000001</c:v>
                </c:pt>
                <c:pt idx="44748">
                  <c:v>13.179830000000001</c:v>
                </c:pt>
                <c:pt idx="44749">
                  <c:v>13.180592000000001</c:v>
                </c:pt>
                <c:pt idx="44750">
                  <c:v>13.175098999999999</c:v>
                </c:pt>
                <c:pt idx="44751">
                  <c:v>13.179701</c:v>
                </c:pt>
                <c:pt idx="44752">
                  <c:v>13.184646000000001</c:v>
                </c:pt>
                <c:pt idx="44753">
                  <c:v>13.184434</c:v>
                </c:pt>
                <c:pt idx="44754">
                  <c:v>13.184068999999999</c:v>
                </c:pt>
                <c:pt idx="44755">
                  <c:v>13.180350000000001</c:v>
                </c:pt>
                <c:pt idx="44756">
                  <c:v>13.177147</c:v>
                </c:pt>
                <c:pt idx="44757">
                  <c:v>13.177187999999999</c:v>
                </c:pt>
                <c:pt idx="44758">
                  <c:v>13.177673</c:v>
                </c:pt>
                <c:pt idx="44759">
                  <c:v>13.177593999999999</c:v>
                </c:pt>
                <c:pt idx="44760">
                  <c:v>13.176023000000001</c:v>
                </c:pt>
                <c:pt idx="44761">
                  <c:v>13.173673000000001</c:v>
                </c:pt>
                <c:pt idx="44762">
                  <c:v>13.172494</c:v>
                </c:pt>
                <c:pt idx="44763">
                  <c:v>13.172148999999999</c:v>
                </c:pt>
                <c:pt idx="44764">
                  <c:v>13.169886999999999</c:v>
                </c:pt>
                <c:pt idx="44765">
                  <c:v>13.169164</c:v>
                </c:pt>
                <c:pt idx="44766">
                  <c:v>13.16892</c:v>
                </c:pt>
                <c:pt idx="44767">
                  <c:v>13.168362999999999</c:v>
                </c:pt>
                <c:pt idx="44768">
                  <c:v>13.171372</c:v>
                </c:pt>
                <c:pt idx="44769">
                  <c:v>13.172718</c:v>
                </c:pt>
                <c:pt idx="44770">
                  <c:v>13.17215</c:v>
                </c:pt>
                <c:pt idx="44771">
                  <c:v>13.173375999999999</c:v>
                </c:pt>
                <c:pt idx="44772">
                  <c:v>13.176313</c:v>
                </c:pt>
                <c:pt idx="44773">
                  <c:v>13.174631</c:v>
                </c:pt>
                <c:pt idx="44774">
                  <c:v>13.171894999999999</c:v>
                </c:pt>
                <c:pt idx="44775">
                  <c:v>13.177123</c:v>
                </c:pt>
                <c:pt idx="44776">
                  <c:v>13.179257</c:v>
                </c:pt>
                <c:pt idx="44777">
                  <c:v>13.177413</c:v>
                </c:pt>
                <c:pt idx="44778">
                  <c:v>13.183807</c:v>
                </c:pt>
                <c:pt idx="44779">
                  <c:v>13.183531</c:v>
                </c:pt>
                <c:pt idx="44780">
                  <c:v>13.178547999999999</c:v>
                </c:pt>
                <c:pt idx="44781">
                  <c:v>13.183469000000001</c:v>
                </c:pt>
                <c:pt idx="44782">
                  <c:v>13.185181</c:v>
                </c:pt>
                <c:pt idx="44783">
                  <c:v>13.180541</c:v>
                </c:pt>
                <c:pt idx="44784">
                  <c:v>13.182090000000001</c:v>
                </c:pt>
                <c:pt idx="44785">
                  <c:v>13.185369</c:v>
                </c:pt>
                <c:pt idx="44786">
                  <c:v>13.186178999999999</c:v>
                </c:pt>
                <c:pt idx="44787">
                  <c:v>13.185145</c:v>
                </c:pt>
                <c:pt idx="44788">
                  <c:v>13.180785999999999</c:v>
                </c:pt>
                <c:pt idx="44789">
                  <c:v>13.17975</c:v>
                </c:pt>
                <c:pt idx="44790">
                  <c:v>13.182969999999999</c:v>
                </c:pt>
                <c:pt idx="44791">
                  <c:v>13.183462</c:v>
                </c:pt>
                <c:pt idx="44792">
                  <c:v>13.182149000000001</c:v>
                </c:pt>
                <c:pt idx="44793">
                  <c:v>13.181888000000001</c:v>
                </c:pt>
                <c:pt idx="44794">
                  <c:v>13.185942000000001</c:v>
                </c:pt>
                <c:pt idx="44795">
                  <c:v>13.189892</c:v>
                </c:pt>
                <c:pt idx="44796">
                  <c:v>13.186923999999999</c:v>
                </c:pt>
                <c:pt idx="44797">
                  <c:v>13.18257</c:v>
                </c:pt>
                <c:pt idx="44798">
                  <c:v>13.184737999999999</c:v>
                </c:pt>
                <c:pt idx="44799">
                  <c:v>13.185796</c:v>
                </c:pt>
                <c:pt idx="44800">
                  <c:v>13.186218</c:v>
                </c:pt>
                <c:pt idx="44801">
                  <c:v>13.188836</c:v>
                </c:pt>
                <c:pt idx="44802">
                  <c:v>13.187614999999999</c:v>
                </c:pt>
                <c:pt idx="44803">
                  <c:v>13.187993000000001</c:v>
                </c:pt>
                <c:pt idx="44804">
                  <c:v>13.191007000000001</c:v>
                </c:pt>
                <c:pt idx="44805">
                  <c:v>13.189643999999999</c:v>
                </c:pt>
                <c:pt idx="44806">
                  <c:v>13.183308</c:v>
                </c:pt>
                <c:pt idx="44807">
                  <c:v>13.180861</c:v>
                </c:pt>
                <c:pt idx="44808">
                  <c:v>13.181376</c:v>
                </c:pt>
                <c:pt idx="44809">
                  <c:v>13.181893000000001</c:v>
                </c:pt>
                <c:pt idx="44810">
                  <c:v>13.187906999999999</c:v>
                </c:pt>
                <c:pt idx="44811">
                  <c:v>13.1896</c:v>
                </c:pt>
                <c:pt idx="44812">
                  <c:v>13.190505999999999</c:v>
                </c:pt>
                <c:pt idx="44813">
                  <c:v>13.19669</c:v>
                </c:pt>
                <c:pt idx="44814">
                  <c:v>13.198429000000001</c:v>
                </c:pt>
                <c:pt idx="44815">
                  <c:v>13.197881000000001</c:v>
                </c:pt>
                <c:pt idx="44816">
                  <c:v>13.196453</c:v>
                </c:pt>
                <c:pt idx="44817">
                  <c:v>13.192205</c:v>
                </c:pt>
                <c:pt idx="44818">
                  <c:v>13.189837000000001</c:v>
                </c:pt>
                <c:pt idx="44819">
                  <c:v>13.190496</c:v>
                </c:pt>
                <c:pt idx="44820">
                  <c:v>13.189952</c:v>
                </c:pt>
                <c:pt idx="44821">
                  <c:v>13.189136</c:v>
                </c:pt>
                <c:pt idx="44822">
                  <c:v>13.190389</c:v>
                </c:pt>
                <c:pt idx="44823">
                  <c:v>13.189249999999999</c:v>
                </c:pt>
                <c:pt idx="44824">
                  <c:v>13.190359000000001</c:v>
                </c:pt>
                <c:pt idx="44825">
                  <c:v>13.192931</c:v>
                </c:pt>
                <c:pt idx="44826">
                  <c:v>13.190319000000001</c:v>
                </c:pt>
                <c:pt idx="44827">
                  <c:v>13.188845000000001</c:v>
                </c:pt>
                <c:pt idx="44828">
                  <c:v>13.193464000000001</c:v>
                </c:pt>
                <c:pt idx="44829">
                  <c:v>13.197597999999999</c:v>
                </c:pt>
                <c:pt idx="44830">
                  <c:v>13.194274</c:v>
                </c:pt>
                <c:pt idx="44831">
                  <c:v>13.193198000000001</c:v>
                </c:pt>
                <c:pt idx="44832">
                  <c:v>13.200348999999999</c:v>
                </c:pt>
                <c:pt idx="44833">
                  <c:v>13.201888</c:v>
                </c:pt>
                <c:pt idx="44834">
                  <c:v>13.201952</c:v>
                </c:pt>
                <c:pt idx="44835">
                  <c:v>13.207174</c:v>
                </c:pt>
                <c:pt idx="44836">
                  <c:v>13.207781000000001</c:v>
                </c:pt>
                <c:pt idx="44837">
                  <c:v>13.20518</c:v>
                </c:pt>
                <c:pt idx="44838">
                  <c:v>13.208228</c:v>
                </c:pt>
                <c:pt idx="44839">
                  <c:v>13.212126</c:v>
                </c:pt>
                <c:pt idx="44840">
                  <c:v>13.208045</c:v>
                </c:pt>
                <c:pt idx="44841">
                  <c:v>13.204624000000001</c:v>
                </c:pt>
                <c:pt idx="44842">
                  <c:v>13.204487</c:v>
                </c:pt>
                <c:pt idx="44843">
                  <c:v>13.196721999999999</c:v>
                </c:pt>
                <c:pt idx="44844">
                  <c:v>13.195074999999999</c:v>
                </c:pt>
                <c:pt idx="44845">
                  <c:v>13.201403000000001</c:v>
                </c:pt>
                <c:pt idx="44846">
                  <c:v>13.198157</c:v>
                </c:pt>
                <c:pt idx="44847">
                  <c:v>13.192164999999999</c:v>
                </c:pt>
                <c:pt idx="44848">
                  <c:v>13.193987</c:v>
                </c:pt>
                <c:pt idx="44849">
                  <c:v>13.196184000000001</c:v>
                </c:pt>
                <c:pt idx="44850">
                  <c:v>13.196265</c:v>
                </c:pt>
                <c:pt idx="44851">
                  <c:v>13.195883</c:v>
                </c:pt>
                <c:pt idx="44852">
                  <c:v>13.195221</c:v>
                </c:pt>
                <c:pt idx="44853">
                  <c:v>13.196311</c:v>
                </c:pt>
                <c:pt idx="44854">
                  <c:v>13.1965</c:v>
                </c:pt>
                <c:pt idx="44855">
                  <c:v>13.193417</c:v>
                </c:pt>
                <c:pt idx="44856">
                  <c:v>13.193538</c:v>
                </c:pt>
                <c:pt idx="44857">
                  <c:v>13.198815</c:v>
                </c:pt>
                <c:pt idx="44858">
                  <c:v>13.200949</c:v>
                </c:pt>
                <c:pt idx="44859">
                  <c:v>13.201968000000001</c:v>
                </c:pt>
                <c:pt idx="44860">
                  <c:v>13.206526999999999</c:v>
                </c:pt>
                <c:pt idx="44861">
                  <c:v>13.208205</c:v>
                </c:pt>
                <c:pt idx="44862">
                  <c:v>13.207426</c:v>
                </c:pt>
                <c:pt idx="44863">
                  <c:v>13.208448000000001</c:v>
                </c:pt>
                <c:pt idx="44864">
                  <c:v>13.208041</c:v>
                </c:pt>
                <c:pt idx="44865">
                  <c:v>13.203507</c:v>
                </c:pt>
                <c:pt idx="44866">
                  <c:v>13.203338</c:v>
                </c:pt>
                <c:pt idx="44867">
                  <c:v>13.204409</c:v>
                </c:pt>
                <c:pt idx="44868">
                  <c:v>13.202709</c:v>
                </c:pt>
                <c:pt idx="44869">
                  <c:v>13.205194000000001</c:v>
                </c:pt>
                <c:pt idx="44870">
                  <c:v>13.207413000000001</c:v>
                </c:pt>
                <c:pt idx="44871">
                  <c:v>13.207444000000001</c:v>
                </c:pt>
                <c:pt idx="44872">
                  <c:v>13.208548</c:v>
                </c:pt>
                <c:pt idx="44873">
                  <c:v>13.206075999999999</c:v>
                </c:pt>
                <c:pt idx="44874">
                  <c:v>13.204167</c:v>
                </c:pt>
                <c:pt idx="44875">
                  <c:v>13.206807</c:v>
                </c:pt>
                <c:pt idx="44876">
                  <c:v>13.205920000000001</c:v>
                </c:pt>
                <c:pt idx="44877">
                  <c:v>13.202700999999999</c:v>
                </c:pt>
                <c:pt idx="44878">
                  <c:v>13.205024999999999</c:v>
                </c:pt>
                <c:pt idx="44879">
                  <c:v>13.209042</c:v>
                </c:pt>
                <c:pt idx="44880">
                  <c:v>13.208501</c:v>
                </c:pt>
                <c:pt idx="44881">
                  <c:v>13.206799</c:v>
                </c:pt>
                <c:pt idx="44882">
                  <c:v>13.204528</c:v>
                </c:pt>
                <c:pt idx="44883">
                  <c:v>13.202946000000001</c:v>
                </c:pt>
                <c:pt idx="44884">
                  <c:v>13.206099999999999</c:v>
                </c:pt>
                <c:pt idx="44885">
                  <c:v>13.206999</c:v>
                </c:pt>
                <c:pt idx="44886">
                  <c:v>13.203284</c:v>
                </c:pt>
                <c:pt idx="44887">
                  <c:v>13.204245</c:v>
                </c:pt>
                <c:pt idx="44888">
                  <c:v>13.205297</c:v>
                </c:pt>
                <c:pt idx="44889">
                  <c:v>13.200913</c:v>
                </c:pt>
                <c:pt idx="44890">
                  <c:v>13.200638</c:v>
                </c:pt>
                <c:pt idx="44891">
                  <c:v>13.203291</c:v>
                </c:pt>
                <c:pt idx="44892">
                  <c:v>13.204307999999999</c:v>
                </c:pt>
                <c:pt idx="44893">
                  <c:v>13.207255</c:v>
                </c:pt>
                <c:pt idx="44894">
                  <c:v>13.206873</c:v>
                </c:pt>
                <c:pt idx="44895">
                  <c:v>13.208354999999999</c:v>
                </c:pt>
                <c:pt idx="44896">
                  <c:v>13.210523999999999</c:v>
                </c:pt>
                <c:pt idx="44897">
                  <c:v>13.205831999999999</c:v>
                </c:pt>
                <c:pt idx="44898">
                  <c:v>13.207383</c:v>
                </c:pt>
                <c:pt idx="44899">
                  <c:v>13.210328000000001</c:v>
                </c:pt>
                <c:pt idx="44900">
                  <c:v>13.204879</c:v>
                </c:pt>
                <c:pt idx="44901">
                  <c:v>13.207734</c:v>
                </c:pt>
                <c:pt idx="44902">
                  <c:v>13.218116999999999</c:v>
                </c:pt>
                <c:pt idx="44903">
                  <c:v>13.215381000000001</c:v>
                </c:pt>
                <c:pt idx="44904">
                  <c:v>13.205261</c:v>
                </c:pt>
                <c:pt idx="44905">
                  <c:v>13.205923</c:v>
                </c:pt>
                <c:pt idx="44906">
                  <c:v>13.211919</c:v>
                </c:pt>
                <c:pt idx="44907">
                  <c:v>13.211353000000001</c:v>
                </c:pt>
                <c:pt idx="44908">
                  <c:v>13.210689</c:v>
                </c:pt>
                <c:pt idx="44909">
                  <c:v>13.215971</c:v>
                </c:pt>
                <c:pt idx="44910">
                  <c:v>13.219526999999999</c:v>
                </c:pt>
                <c:pt idx="44911">
                  <c:v>13.219269000000001</c:v>
                </c:pt>
                <c:pt idx="44912">
                  <c:v>13.22423</c:v>
                </c:pt>
                <c:pt idx="44913">
                  <c:v>13.229096</c:v>
                </c:pt>
                <c:pt idx="44914">
                  <c:v>13.224035000000001</c:v>
                </c:pt>
                <c:pt idx="44915">
                  <c:v>13.218684</c:v>
                </c:pt>
                <c:pt idx="44916">
                  <c:v>13.222191</c:v>
                </c:pt>
                <c:pt idx="44917">
                  <c:v>13.223136</c:v>
                </c:pt>
                <c:pt idx="44918">
                  <c:v>13.214797000000001</c:v>
                </c:pt>
                <c:pt idx="44919">
                  <c:v>13.210205999999999</c:v>
                </c:pt>
                <c:pt idx="44920">
                  <c:v>13.213894</c:v>
                </c:pt>
                <c:pt idx="44921">
                  <c:v>13.217276</c:v>
                </c:pt>
                <c:pt idx="44922">
                  <c:v>13.218453999999999</c:v>
                </c:pt>
                <c:pt idx="44923">
                  <c:v>13.216347000000001</c:v>
                </c:pt>
                <c:pt idx="44924">
                  <c:v>13.214399</c:v>
                </c:pt>
                <c:pt idx="44925">
                  <c:v>13.219189</c:v>
                </c:pt>
                <c:pt idx="44926">
                  <c:v>13.222389</c:v>
                </c:pt>
                <c:pt idx="44927">
                  <c:v>13.216407</c:v>
                </c:pt>
                <c:pt idx="44928">
                  <c:v>13.214676000000001</c:v>
                </c:pt>
                <c:pt idx="44929">
                  <c:v>13.219735999999999</c:v>
                </c:pt>
                <c:pt idx="44930">
                  <c:v>13.218392</c:v>
                </c:pt>
                <c:pt idx="44931">
                  <c:v>13.211952</c:v>
                </c:pt>
                <c:pt idx="44932">
                  <c:v>13.214656</c:v>
                </c:pt>
                <c:pt idx="44933">
                  <c:v>13.220715999999999</c:v>
                </c:pt>
                <c:pt idx="44934">
                  <c:v>13.218885999999999</c:v>
                </c:pt>
                <c:pt idx="44935">
                  <c:v>13.216046</c:v>
                </c:pt>
                <c:pt idx="44936">
                  <c:v>13.215983</c:v>
                </c:pt>
                <c:pt idx="44937">
                  <c:v>13.215952</c:v>
                </c:pt>
                <c:pt idx="44938">
                  <c:v>13.217879</c:v>
                </c:pt>
                <c:pt idx="44939">
                  <c:v>13.219303</c:v>
                </c:pt>
                <c:pt idx="44940">
                  <c:v>13.217632999999999</c:v>
                </c:pt>
                <c:pt idx="44941">
                  <c:v>13.218507000000001</c:v>
                </c:pt>
                <c:pt idx="44942">
                  <c:v>13.221158000000001</c:v>
                </c:pt>
                <c:pt idx="44943">
                  <c:v>13.219601000000001</c:v>
                </c:pt>
                <c:pt idx="44944">
                  <c:v>13.221745</c:v>
                </c:pt>
                <c:pt idx="44945">
                  <c:v>13.227304999999999</c:v>
                </c:pt>
                <c:pt idx="44946">
                  <c:v>13.225569999999999</c:v>
                </c:pt>
                <c:pt idx="44947">
                  <c:v>13.225004</c:v>
                </c:pt>
                <c:pt idx="44948">
                  <c:v>13.230385</c:v>
                </c:pt>
                <c:pt idx="44949">
                  <c:v>13.228831</c:v>
                </c:pt>
                <c:pt idx="44950">
                  <c:v>13.224855</c:v>
                </c:pt>
                <c:pt idx="44951">
                  <c:v>13.225698</c:v>
                </c:pt>
                <c:pt idx="44952">
                  <c:v>13.225624</c:v>
                </c:pt>
                <c:pt idx="44953">
                  <c:v>13.223473</c:v>
                </c:pt>
                <c:pt idx="44954">
                  <c:v>13.224496</c:v>
                </c:pt>
                <c:pt idx="44955">
                  <c:v>13.227537999999999</c:v>
                </c:pt>
                <c:pt idx="44956">
                  <c:v>13.225970999999999</c:v>
                </c:pt>
                <c:pt idx="44957">
                  <c:v>13.226048</c:v>
                </c:pt>
                <c:pt idx="44958">
                  <c:v>13.230771000000001</c:v>
                </c:pt>
                <c:pt idx="44959">
                  <c:v>13.235234999999999</c:v>
                </c:pt>
                <c:pt idx="44960">
                  <c:v>13.232316000000001</c:v>
                </c:pt>
                <c:pt idx="44961">
                  <c:v>13.230188999999999</c:v>
                </c:pt>
                <c:pt idx="44962">
                  <c:v>13.235514</c:v>
                </c:pt>
                <c:pt idx="44963">
                  <c:v>13.2355</c:v>
                </c:pt>
                <c:pt idx="44964">
                  <c:v>13.232094</c:v>
                </c:pt>
                <c:pt idx="44965">
                  <c:v>13.234286000000001</c:v>
                </c:pt>
                <c:pt idx="44966">
                  <c:v>13.235134</c:v>
                </c:pt>
                <c:pt idx="44967">
                  <c:v>13.231154</c:v>
                </c:pt>
                <c:pt idx="44968">
                  <c:v>13.231911999999999</c:v>
                </c:pt>
                <c:pt idx="44969">
                  <c:v>13.232601000000001</c:v>
                </c:pt>
                <c:pt idx="44970">
                  <c:v>13.231386000000001</c:v>
                </c:pt>
                <c:pt idx="44971">
                  <c:v>13.233791</c:v>
                </c:pt>
                <c:pt idx="44972">
                  <c:v>13.230591</c:v>
                </c:pt>
                <c:pt idx="44973">
                  <c:v>13.227653999999999</c:v>
                </c:pt>
                <c:pt idx="44974">
                  <c:v>13.234349</c:v>
                </c:pt>
                <c:pt idx="44975">
                  <c:v>13.237310000000001</c:v>
                </c:pt>
                <c:pt idx="44976">
                  <c:v>13.23584</c:v>
                </c:pt>
                <c:pt idx="44977">
                  <c:v>13.240012</c:v>
                </c:pt>
                <c:pt idx="44978">
                  <c:v>13.24287</c:v>
                </c:pt>
                <c:pt idx="44979">
                  <c:v>13.238958999999999</c:v>
                </c:pt>
                <c:pt idx="44980">
                  <c:v>13.238360999999999</c:v>
                </c:pt>
                <c:pt idx="44981">
                  <c:v>13.244115000000001</c:v>
                </c:pt>
                <c:pt idx="44982">
                  <c:v>13.244033999999999</c:v>
                </c:pt>
                <c:pt idx="44983">
                  <c:v>13.240843999999999</c:v>
                </c:pt>
                <c:pt idx="44984">
                  <c:v>13.242273000000001</c:v>
                </c:pt>
                <c:pt idx="44985">
                  <c:v>13.23978</c:v>
                </c:pt>
                <c:pt idx="44986">
                  <c:v>13.2342</c:v>
                </c:pt>
                <c:pt idx="44987">
                  <c:v>13.237277000000001</c:v>
                </c:pt>
                <c:pt idx="44988">
                  <c:v>13.242739</c:v>
                </c:pt>
                <c:pt idx="44989">
                  <c:v>13.240284000000001</c:v>
                </c:pt>
                <c:pt idx="44990">
                  <c:v>13.238538999999999</c:v>
                </c:pt>
                <c:pt idx="44991">
                  <c:v>13.240456</c:v>
                </c:pt>
                <c:pt idx="44992">
                  <c:v>13.238327999999999</c:v>
                </c:pt>
                <c:pt idx="44993">
                  <c:v>13.239020999999999</c:v>
                </c:pt>
                <c:pt idx="44994">
                  <c:v>13.239342000000001</c:v>
                </c:pt>
                <c:pt idx="44995">
                  <c:v>13.23481</c:v>
                </c:pt>
                <c:pt idx="44996">
                  <c:v>13.236772</c:v>
                </c:pt>
                <c:pt idx="44997">
                  <c:v>13.240695000000001</c:v>
                </c:pt>
                <c:pt idx="44998">
                  <c:v>13.237932000000001</c:v>
                </c:pt>
                <c:pt idx="44999">
                  <c:v>13.236615</c:v>
                </c:pt>
                <c:pt idx="45000">
                  <c:v>13.238426</c:v>
                </c:pt>
                <c:pt idx="45001">
                  <c:v>13.239065</c:v>
                </c:pt>
                <c:pt idx="45002">
                  <c:v>13.240563</c:v>
                </c:pt>
                <c:pt idx="45003">
                  <c:v>13.242533</c:v>
                </c:pt>
                <c:pt idx="45004">
                  <c:v>13.239527000000001</c:v>
                </c:pt>
                <c:pt idx="45005">
                  <c:v>13.236238999999999</c:v>
                </c:pt>
                <c:pt idx="45006">
                  <c:v>13.237565999999999</c:v>
                </c:pt>
                <c:pt idx="45007">
                  <c:v>13.238458</c:v>
                </c:pt>
                <c:pt idx="45008">
                  <c:v>13.238194</c:v>
                </c:pt>
                <c:pt idx="45009">
                  <c:v>13.238503</c:v>
                </c:pt>
                <c:pt idx="45010">
                  <c:v>13.234977000000001</c:v>
                </c:pt>
                <c:pt idx="45011">
                  <c:v>13.234733</c:v>
                </c:pt>
                <c:pt idx="45012">
                  <c:v>13.242241999999999</c:v>
                </c:pt>
                <c:pt idx="45013">
                  <c:v>13.243366</c:v>
                </c:pt>
                <c:pt idx="45014">
                  <c:v>13.240004000000001</c:v>
                </c:pt>
                <c:pt idx="45015">
                  <c:v>13.241622</c:v>
                </c:pt>
                <c:pt idx="45016">
                  <c:v>13.243948</c:v>
                </c:pt>
                <c:pt idx="45017">
                  <c:v>13.246751</c:v>
                </c:pt>
                <c:pt idx="45018">
                  <c:v>13.247703</c:v>
                </c:pt>
                <c:pt idx="45019">
                  <c:v>13.244501</c:v>
                </c:pt>
                <c:pt idx="45020">
                  <c:v>13.245293999999999</c:v>
                </c:pt>
                <c:pt idx="45021">
                  <c:v>13.246756</c:v>
                </c:pt>
                <c:pt idx="45022">
                  <c:v>13.24334</c:v>
                </c:pt>
                <c:pt idx="45023">
                  <c:v>13.243293</c:v>
                </c:pt>
                <c:pt idx="45024">
                  <c:v>13.246881999999999</c:v>
                </c:pt>
                <c:pt idx="45025">
                  <c:v>13.246055999999999</c:v>
                </c:pt>
                <c:pt idx="45026">
                  <c:v>13.244581</c:v>
                </c:pt>
                <c:pt idx="45027">
                  <c:v>13.244937</c:v>
                </c:pt>
                <c:pt idx="45028">
                  <c:v>13.244498</c:v>
                </c:pt>
                <c:pt idx="45029">
                  <c:v>13.246162</c:v>
                </c:pt>
                <c:pt idx="45030">
                  <c:v>13.247584</c:v>
                </c:pt>
                <c:pt idx="45031">
                  <c:v>13.242551000000001</c:v>
                </c:pt>
                <c:pt idx="45032">
                  <c:v>13.237549</c:v>
                </c:pt>
                <c:pt idx="45033">
                  <c:v>13.242127999999999</c:v>
                </c:pt>
                <c:pt idx="45034">
                  <c:v>13.248146999999999</c:v>
                </c:pt>
                <c:pt idx="45035">
                  <c:v>13.246926999999999</c:v>
                </c:pt>
                <c:pt idx="45036">
                  <c:v>13.247676999999999</c:v>
                </c:pt>
                <c:pt idx="45037">
                  <c:v>13.250802999999999</c:v>
                </c:pt>
                <c:pt idx="45038">
                  <c:v>13.247237</c:v>
                </c:pt>
                <c:pt idx="45039">
                  <c:v>13.246616</c:v>
                </c:pt>
                <c:pt idx="45040">
                  <c:v>13.25156</c:v>
                </c:pt>
                <c:pt idx="45041">
                  <c:v>13.250202</c:v>
                </c:pt>
                <c:pt idx="45042">
                  <c:v>13.249357</c:v>
                </c:pt>
                <c:pt idx="45043">
                  <c:v>13.253488000000001</c:v>
                </c:pt>
                <c:pt idx="45044">
                  <c:v>13.252506</c:v>
                </c:pt>
                <c:pt idx="45045">
                  <c:v>13.250029</c:v>
                </c:pt>
                <c:pt idx="45046">
                  <c:v>13.251441</c:v>
                </c:pt>
                <c:pt idx="45047">
                  <c:v>13.251052</c:v>
                </c:pt>
                <c:pt idx="45048">
                  <c:v>13.249821000000001</c:v>
                </c:pt>
                <c:pt idx="45049">
                  <c:v>13.250171</c:v>
                </c:pt>
                <c:pt idx="45050">
                  <c:v>13.249801</c:v>
                </c:pt>
                <c:pt idx="45051">
                  <c:v>13.249181999999999</c:v>
                </c:pt>
                <c:pt idx="45052">
                  <c:v>13.244199999999999</c:v>
                </c:pt>
                <c:pt idx="45053">
                  <c:v>13.244456</c:v>
                </c:pt>
                <c:pt idx="45054">
                  <c:v>13.250107</c:v>
                </c:pt>
                <c:pt idx="45055">
                  <c:v>13.245628</c:v>
                </c:pt>
                <c:pt idx="45056">
                  <c:v>13.244533000000001</c:v>
                </c:pt>
                <c:pt idx="45057">
                  <c:v>13.253969</c:v>
                </c:pt>
                <c:pt idx="45058">
                  <c:v>13.253895999999999</c:v>
                </c:pt>
                <c:pt idx="45059">
                  <c:v>13.250669</c:v>
                </c:pt>
                <c:pt idx="45060">
                  <c:v>13.254602999999999</c:v>
                </c:pt>
                <c:pt idx="45061">
                  <c:v>13.255651</c:v>
                </c:pt>
                <c:pt idx="45062">
                  <c:v>13.253062</c:v>
                </c:pt>
                <c:pt idx="45063">
                  <c:v>13.252624000000001</c:v>
                </c:pt>
                <c:pt idx="45064">
                  <c:v>13.253557000000001</c:v>
                </c:pt>
                <c:pt idx="45065">
                  <c:v>13.254557999999999</c:v>
                </c:pt>
                <c:pt idx="45066">
                  <c:v>13.254607</c:v>
                </c:pt>
                <c:pt idx="45067">
                  <c:v>13.255473</c:v>
                </c:pt>
                <c:pt idx="45068">
                  <c:v>13.256444999999999</c:v>
                </c:pt>
                <c:pt idx="45069">
                  <c:v>13.258596000000001</c:v>
                </c:pt>
                <c:pt idx="45070">
                  <c:v>13.256987000000001</c:v>
                </c:pt>
                <c:pt idx="45071">
                  <c:v>13.254837999999999</c:v>
                </c:pt>
                <c:pt idx="45072">
                  <c:v>13.25728</c:v>
                </c:pt>
                <c:pt idx="45073">
                  <c:v>13.258032999999999</c:v>
                </c:pt>
                <c:pt idx="45074">
                  <c:v>13.258232</c:v>
                </c:pt>
                <c:pt idx="45075">
                  <c:v>13.260054</c:v>
                </c:pt>
                <c:pt idx="45076">
                  <c:v>13.258461</c:v>
                </c:pt>
                <c:pt idx="45077">
                  <c:v>13.257054999999999</c:v>
                </c:pt>
                <c:pt idx="45078">
                  <c:v>13.257766999999999</c:v>
                </c:pt>
                <c:pt idx="45079">
                  <c:v>13.256897</c:v>
                </c:pt>
                <c:pt idx="45080">
                  <c:v>13.256479000000001</c:v>
                </c:pt>
                <c:pt idx="45081">
                  <c:v>13.260555</c:v>
                </c:pt>
                <c:pt idx="45082">
                  <c:v>13.263118</c:v>
                </c:pt>
                <c:pt idx="45083">
                  <c:v>13.258566</c:v>
                </c:pt>
                <c:pt idx="45084">
                  <c:v>13.253651</c:v>
                </c:pt>
                <c:pt idx="45085">
                  <c:v>13.258022</c:v>
                </c:pt>
                <c:pt idx="45086">
                  <c:v>13.262205</c:v>
                </c:pt>
                <c:pt idx="45087">
                  <c:v>13.259823000000001</c:v>
                </c:pt>
                <c:pt idx="45088">
                  <c:v>13.257491999999999</c:v>
                </c:pt>
                <c:pt idx="45089">
                  <c:v>13.255322</c:v>
                </c:pt>
                <c:pt idx="45090">
                  <c:v>13.258194</c:v>
                </c:pt>
                <c:pt idx="45091">
                  <c:v>13.265086</c:v>
                </c:pt>
                <c:pt idx="45092">
                  <c:v>13.267480000000001</c:v>
                </c:pt>
                <c:pt idx="45093">
                  <c:v>13.268158</c:v>
                </c:pt>
                <c:pt idx="45094">
                  <c:v>13.264530000000001</c:v>
                </c:pt>
                <c:pt idx="45095">
                  <c:v>13.259710999999999</c:v>
                </c:pt>
                <c:pt idx="45096">
                  <c:v>13.261912000000001</c:v>
                </c:pt>
                <c:pt idx="45097">
                  <c:v>13.262067</c:v>
                </c:pt>
                <c:pt idx="45098">
                  <c:v>13.256957</c:v>
                </c:pt>
                <c:pt idx="45099">
                  <c:v>13.256602000000001</c:v>
                </c:pt>
                <c:pt idx="45100">
                  <c:v>13.257336</c:v>
                </c:pt>
                <c:pt idx="45101">
                  <c:v>13.254545</c:v>
                </c:pt>
                <c:pt idx="45102">
                  <c:v>13.255274999999999</c:v>
                </c:pt>
                <c:pt idx="45103">
                  <c:v>13.261056999999999</c:v>
                </c:pt>
                <c:pt idx="45104">
                  <c:v>13.259632</c:v>
                </c:pt>
                <c:pt idx="45105">
                  <c:v>13.259009000000001</c:v>
                </c:pt>
                <c:pt idx="45106">
                  <c:v>13.26281</c:v>
                </c:pt>
                <c:pt idx="45107">
                  <c:v>13.259219999999999</c:v>
                </c:pt>
                <c:pt idx="45108">
                  <c:v>13.256057999999999</c:v>
                </c:pt>
                <c:pt idx="45109">
                  <c:v>13.259029999999999</c:v>
                </c:pt>
                <c:pt idx="45110">
                  <c:v>13.261267999999999</c:v>
                </c:pt>
                <c:pt idx="45111">
                  <c:v>13.259885000000001</c:v>
                </c:pt>
                <c:pt idx="45112">
                  <c:v>13.260921</c:v>
                </c:pt>
                <c:pt idx="45113">
                  <c:v>13.265186</c:v>
                </c:pt>
                <c:pt idx="45114">
                  <c:v>13.260894</c:v>
                </c:pt>
                <c:pt idx="45115">
                  <c:v>13.257414000000001</c:v>
                </c:pt>
                <c:pt idx="45116">
                  <c:v>13.263353</c:v>
                </c:pt>
                <c:pt idx="45117">
                  <c:v>13.267647999999999</c:v>
                </c:pt>
                <c:pt idx="45118">
                  <c:v>13.264725</c:v>
                </c:pt>
                <c:pt idx="45119">
                  <c:v>13.262358000000001</c:v>
                </c:pt>
                <c:pt idx="45120">
                  <c:v>13.263012</c:v>
                </c:pt>
                <c:pt idx="45121">
                  <c:v>13.262657000000001</c:v>
                </c:pt>
                <c:pt idx="45122">
                  <c:v>13.261635999999999</c:v>
                </c:pt>
                <c:pt idx="45123">
                  <c:v>13.261146</c:v>
                </c:pt>
                <c:pt idx="45124">
                  <c:v>13.261187</c:v>
                </c:pt>
                <c:pt idx="45125">
                  <c:v>13.262608</c:v>
                </c:pt>
                <c:pt idx="45126">
                  <c:v>13.262708</c:v>
                </c:pt>
                <c:pt idx="45127">
                  <c:v>13.262439000000001</c:v>
                </c:pt>
                <c:pt idx="45128">
                  <c:v>13.265124</c:v>
                </c:pt>
                <c:pt idx="45129">
                  <c:v>13.266170000000001</c:v>
                </c:pt>
                <c:pt idx="45130">
                  <c:v>13.265784999999999</c:v>
                </c:pt>
                <c:pt idx="45131">
                  <c:v>13.266696</c:v>
                </c:pt>
                <c:pt idx="45132">
                  <c:v>13.268020999999999</c:v>
                </c:pt>
                <c:pt idx="45133">
                  <c:v>13.271936</c:v>
                </c:pt>
                <c:pt idx="45134">
                  <c:v>13.272612000000001</c:v>
                </c:pt>
                <c:pt idx="45135">
                  <c:v>13.270713000000001</c:v>
                </c:pt>
                <c:pt idx="45136">
                  <c:v>13.273016</c:v>
                </c:pt>
                <c:pt idx="45137">
                  <c:v>13.277170999999999</c:v>
                </c:pt>
                <c:pt idx="45138">
                  <c:v>13.274969</c:v>
                </c:pt>
                <c:pt idx="45139">
                  <c:v>13.271981</c:v>
                </c:pt>
                <c:pt idx="45140">
                  <c:v>13.273682000000001</c:v>
                </c:pt>
                <c:pt idx="45141">
                  <c:v>13.273799</c:v>
                </c:pt>
                <c:pt idx="45142">
                  <c:v>13.274003</c:v>
                </c:pt>
                <c:pt idx="45143">
                  <c:v>13.274825999999999</c:v>
                </c:pt>
                <c:pt idx="45144">
                  <c:v>13.272238</c:v>
                </c:pt>
                <c:pt idx="45145">
                  <c:v>13.271502999999999</c:v>
                </c:pt>
                <c:pt idx="45146">
                  <c:v>13.274887</c:v>
                </c:pt>
                <c:pt idx="45147">
                  <c:v>13.275034</c:v>
                </c:pt>
                <c:pt idx="45148">
                  <c:v>13.270289</c:v>
                </c:pt>
                <c:pt idx="45149">
                  <c:v>13.272145999999999</c:v>
                </c:pt>
                <c:pt idx="45150">
                  <c:v>13.276873999999999</c:v>
                </c:pt>
                <c:pt idx="45151">
                  <c:v>13.273394</c:v>
                </c:pt>
                <c:pt idx="45152">
                  <c:v>13.269472</c:v>
                </c:pt>
                <c:pt idx="45153">
                  <c:v>13.272059</c:v>
                </c:pt>
                <c:pt idx="45154">
                  <c:v>13.274977</c:v>
                </c:pt>
                <c:pt idx="45155">
                  <c:v>13.275472000000001</c:v>
                </c:pt>
                <c:pt idx="45156">
                  <c:v>13.272741999999999</c:v>
                </c:pt>
                <c:pt idx="45157">
                  <c:v>13.269296000000001</c:v>
                </c:pt>
                <c:pt idx="45158">
                  <c:v>13.269461</c:v>
                </c:pt>
                <c:pt idx="45159">
                  <c:v>13.273758000000001</c:v>
                </c:pt>
                <c:pt idx="45160">
                  <c:v>13.273319000000001</c:v>
                </c:pt>
                <c:pt idx="45161">
                  <c:v>13.269736</c:v>
                </c:pt>
                <c:pt idx="45162">
                  <c:v>13.271953999999999</c:v>
                </c:pt>
                <c:pt idx="45163">
                  <c:v>13.273156999999999</c:v>
                </c:pt>
                <c:pt idx="45164">
                  <c:v>13.271407</c:v>
                </c:pt>
                <c:pt idx="45165">
                  <c:v>13.272869999999999</c:v>
                </c:pt>
                <c:pt idx="45166">
                  <c:v>13.272831999999999</c:v>
                </c:pt>
                <c:pt idx="45167">
                  <c:v>13.270686</c:v>
                </c:pt>
                <c:pt idx="45168">
                  <c:v>13.271212</c:v>
                </c:pt>
                <c:pt idx="45169">
                  <c:v>13.271485999999999</c:v>
                </c:pt>
                <c:pt idx="45170">
                  <c:v>13.270187</c:v>
                </c:pt>
                <c:pt idx="45171">
                  <c:v>13.271157000000001</c:v>
                </c:pt>
                <c:pt idx="45172">
                  <c:v>13.272282000000001</c:v>
                </c:pt>
                <c:pt idx="45173">
                  <c:v>13.274784</c:v>
                </c:pt>
                <c:pt idx="45174">
                  <c:v>13.275263000000001</c:v>
                </c:pt>
                <c:pt idx="45175">
                  <c:v>13.274557</c:v>
                </c:pt>
                <c:pt idx="45176">
                  <c:v>13.279102999999999</c:v>
                </c:pt>
                <c:pt idx="45177">
                  <c:v>13.281825</c:v>
                </c:pt>
                <c:pt idx="45178">
                  <c:v>13.278288999999999</c:v>
                </c:pt>
                <c:pt idx="45179">
                  <c:v>13.276336000000001</c:v>
                </c:pt>
                <c:pt idx="45180">
                  <c:v>13.278223000000001</c:v>
                </c:pt>
                <c:pt idx="45181">
                  <c:v>13.279579999999999</c:v>
                </c:pt>
                <c:pt idx="45182">
                  <c:v>13.276327</c:v>
                </c:pt>
                <c:pt idx="45183">
                  <c:v>13.275567000000001</c:v>
                </c:pt>
                <c:pt idx="45184">
                  <c:v>13.28063</c:v>
                </c:pt>
                <c:pt idx="45185">
                  <c:v>13.2822</c:v>
                </c:pt>
                <c:pt idx="45186">
                  <c:v>13.276282</c:v>
                </c:pt>
                <c:pt idx="45187">
                  <c:v>13.274405</c:v>
                </c:pt>
                <c:pt idx="45188">
                  <c:v>13.282772</c:v>
                </c:pt>
                <c:pt idx="45189">
                  <c:v>13.285472</c:v>
                </c:pt>
                <c:pt idx="45190">
                  <c:v>13.28265</c:v>
                </c:pt>
                <c:pt idx="45191">
                  <c:v>13.288500000000001</c:v>
                </c:pt>
                <c:pt idx="45192">
                  <c:v>13.293194</c:v>
                </c:pt>
                <c:pt idx="45193">
                  <c:v>13.291734999999999</c:v>
                </c:pt>
                <c:pt idx="45194">
                  <c:v>13.289524999999999</c:v>
                </c:pt>
                <c:pt idx="45195">
                  <c:v>13.287951</c:v>
                </c:pt>
                <c:pt idx="45196">
                  <c:v>13.285767999999999</c:v>
                </c:pt>
                <c:pt idx="45197">
                  <c:v>13.285323999999999</c:v>
                </c:pt>
                <c:pt idx="45198">
                  <c:v>13.286473000000001</c:v>
                </c:pt>
                <c:pt idx="45199">
                  <c:v>13.288207</c:v>
                </c:pt>
                <c:pt idx="45200">
                  <c:v>13.291372000000001</c:v>
                </c:pt>
                <c:pt idx="45201">
                  <c:v>13.292210000000001</c:v>
                </c:pt>
                <c:pt idx="45202">
                  <c:v>13.288169</c:v>
                </c:pt>
                <c:pt idx="45203">
                  <c:v>13.286396999999999</c:v>
                </c:pt>
                <c:pt idx="45204">
                  <c:v>13.286883</c:v>
                </c:pt>
                <c:pt idx="45205">
                  <c:v>13.286975999999999</c:v>
                </c:pt>
                <c:pt idx="45206">
                  <c:v>13.288012999999999</c:v>
                </c:pt>
                <c:pt idx="45207">
                  <c:v>13.290485</c:v>
                </c:pt>
                <c:pt idx="45208">
                  <c:v>13.28984</c:v>
                </c:pt>
                <c:pt idx="45209">
                  <c:v>13.288645000000001</c:v>
                </c:pt>
                <c:pt idx="45210">
                  <c:v>13.291615999999999</c:v>
                </c:pt>
                <c:pt idx="45211">
                  <c:v>13.29435</c:v>
                </c:pt>
                <c:pt idx="45212">
                  <c:v>13.294024</c:v>
                </c:pt>
                <c:pt idx="45213">
                  <c:v>13.293812000000001</c:v>
                </c:pt>
                <c:pt idx="45214">
                  <c:v>13.292057</c:v>
                </c:pt>
                <c:pt idx="45215">
                  <c:v>13.290384</c:v>
                </c:pt>
                <c:pt idx="45216">
                  <c:v>13.288626000000001</c:v>
                </c:pt>
                <c:pt idx="45217">
                  <c:v>13.286811999999999</c:v>
                </c:pt>
                <c:pt idx="45218">
                  <c:v>13.288174</c:v>
                </c:pt>
                <c:pt idx="45219">
                  <c:v>13.288178</c:v>
                </c:pt>
                <c:pt idx="45220">
                  <c:v>13.287901</c:v>
                </c:pt>
                <c:pt idx="45221">
                  <c:v>13.290397</c:v>
                </c:pt>
                <c:pt idx="45222">
                  <c:v>13.289740999999999</c:v>
                </c:pt>
                <c:pt idx="45223">
                  <c:v>13.287478</c:v>
                </c:pt>
                <c:pt idx="45224">
                  <c:v>13.289937999999999</c:v>
                </c:pt>
                <c:pt idx="45225">
                  <c:v>13.29044</c:v>
                </c:pt>
                <c:pt idx="45226">
                  <c:v>13.288183</c:v>
                </c:pt>
                <c:pt idx="45227">
                  <c:v>13.289254</c:v>
                </c:pt>
                <c:pt idx="45228">
                  <c:v>13.289277</c:v>
                </c:pt>
                <c:pt idx="45229">
                  <c:v>13.288595000000001</c:v>
                </c:pt>
                <c:pt idx="45230">
                  <c:v>13.293509</c:v>
                </c:pt>
                <c:pt idx="45231">
                  <c:v>13.296403</c:v>
                </c:pt>
                <c:pt idx="45232">
                  <c:v>13.295377</c:v>
                </c:pt>
                <c:pt idx="45233">
                  <c:v>13.296371000000001</c:v>
                </c:pt>
                <c:pt idx="45234">
                  <c:v>13.296704999999999</c:v>
                </c:pt>
                <c:pt idx="45235">
                  <c:v>13.297582</c:v>
                </c:pt>
                <c:pt idx="45236">
                  <c:v>13.297953</c:v>
                </c:pt>
                <c:pt idx="45237">
                  <c:v>13.298904</c:v>
                </c:pt>
                <c:pt idx="45238">
                  <c:v>13.299783</c:v>
                </c:pt>
                <c:pt idx="45239">
                  <c:v>13.296735999999999</c:v>
                </c:pt>
                <c:pt idx="45240">
                  <c:v>13.296409000000001</c:v>
                </c:pt>
                <c:pt idx="45241">
                  <c:v>13.300345999999999</c:v>
                </c:pt>
                <c:pt idx="45242">
                  <c:v>13.303874</c:v>
                </c:pt>
                <c:pt idx="45243">
                  <c:v>13.304346000000001</c:v>
                </c:pt>
                <c:pt idx="45244">
                  <c:v>13.301959</c:v>
                </c:pt>
                <c:pt idx="45245">
                  <c:v>13.300865999999999</c:v>
                </c:pt>
                <c:pt idx="45246">
                  <c:v>13.298963000000001</c:v>
                </c:pt>
                <c:pt idx="45247">
                  <c:v>13.295121</c:v>
                </c:pt>
                <c:pt idx="45248">
                  <c:v>13.296142</c:v>
                </c:pt>
                <c:pt idx="45249">
                  <c:v>13.300307</c:v>
                </c:pt>
                <c:pt idx="45250">
                  <c:v>13.299908</c:v>
                </c:pt>
                <c:pt idx="45251">
                  <c:v>13.301828</c:v>
                </c:pt>
                <c:pt idx="45252">
                  <c:v>13.308032000000001</c:v>
                </c:pt>
                <c:pt idx="45253">
                  <c:v>13.303699999999999</c:v>
                </c:pt>
                <c:pt idx="45254">
                  <c:v>13.299219000000001</c:v>
                </c:pt>
                <c:pt idx="45255">
                  <c:v>13.306379</c:v>
                </c:pt>
                <c:pt idx="45256">
                  <c:v>13.308926</c:v>
                </c:pt>
                <c:pt idx="45257">
                  <c:v>13.305731</c:v>
                </c:pt>
                <c:pt idx="45258">
                  <c:v>13.307528</c:v>
                </c:pt>
                <c:pt idx="45259">
                  <c:v>13.311023</c:v>
                </c:pt>
                <c:pt idx="45260">
                  <c:v>13.310397</c:v>
                </c:pt>
                <c:pt idx="45261">
                  <c:v>13.306932</c:v>
                </c:pt>
                <c:pt idx="45262">
                  <c:v>13.304949000000001</c:v>
                </c:pt>
                <c:pt idx="45263">
                  <c:v>13.305365</c:v>
                </c:pt>
                <c:pt idx="45264">
                  <c:v>13.305662</c:v>
                </c:pt>
                <c:pt idx="45265">
                  <c:v>13.308398</c:v>
                </c:pt>
                <c:pt idx="45266">
                  <c:v>13.307466</c:v>
                </c:pt>
                <c:pt idx="45267">
                  <c:v>13.304252999999999</c:v>
                </c:pt>
                <c:pt idx="45268">
                  <c:v>13.305998000000001</c:v>
                </c:pt>
                <c:pt idx="45269">
                  <c:v>13.303698000000001</c:v>
                </c:pt>
                <c:pt idx="45270">
                  <c:v>13.299333000000001</c:v>
                </c:pt>
                <c:pt idx="45271">
                  <c:v>13.30593</c:v>
                </c:pt>
                <c:pt idx="45272">
                  <c:v>13.308495000000001</c:v>
                </c:pt>
                <c:pt idx="45273">
                  <c:v>13.303383</c:v>
                </c:pt>
                <c:pt idx="45274">
                  <c:v>13.307323</c:v>
                </c:pt>
                <c:pt idx="45275">
                  <c:v>13.312248</c:v>
                </c:pt>
                <c:pt idx="45276">
                  <c:v>13.308020000000001</c:v>
                </c:pt>
                <c:pt idx="45277">
                  <c:v>13.308334</c:v>
                </c:pt>
                <c:pt idx="45278">
                  <c:v>13.311769</c:v>
                </c:pt>
                <c:pt idx="45279">
                  <c:v>13.309355999999999</c:v>
                </c:pt>
                <c:pt idx="45280">
                  <c:v>13.310674000000001</c:v>
                </c:pt>
                <c:pt idx="45281">
                  <c:v>13.312656</c:v>
                </c:pt>
                <c:pt idx="45282">
                  <c:v>13.307809000000001</c:v>
                </c:pt>
                <c:pt idx="45283">
                  <c:v>13.307765</c:v>
                </c:pt>
                <c:pt idx="45284">
                  <c:v>13.312163999999999</c:v>
                </c:pt>
                <c:pt idx="45285">
                  <c:v>13.309229999999999</c:v>
                </c:pt>
                <c:pt idx="45286">
                  <c:v>13.302702999999999</c:v>
                </c:pt>
                <c:pt idx="45287">
                  <c:v>13.301449</c:v>
                </c:pt>
                <c:pt idx="45288">
                  <c:v>13.304197</c:v>
                </c:pt>
                <c:pt idx="45289">
                  <c:v>13.305634</c:v>
                </c:pt>
                <c:pt idx="45290">
                  <c:v>13.307524000000001</c:v>
                </c:pt>
                <c:pt idx="45291">
                  <c:v>13.310669000000001</c:v>
                </c:pt>
                <c:pt idx="45292">
                  <c:v>13.307331</c:v>
                </c:pt>
                <c:pt idx="45293">
                  <c:v>13.305773</c:v>
                </c:pt>
                <c:pt idx="45294">
                  <c:v>13.310435</c:v>
                </c:pt>
                <c:pt idx="45295">
                  <c:v>13.309616</c:v>
                </c:pt>
                <c:pt idx="45296">
                  <c:v>13.310748999999999</c:v>
                </c:pt>
                <c:pt idx="45297">
                  <c:v>13.317417000000001</c:v>
                </c:pt>
                <c:pt idx="45298">
                  <c:v>13.315390000000001</c:v>
                </c:pt>
                <c:pt idx="45299">
                  <c:v>13.308949999999999</c:v>
                </c:pt>
                <c:pt idx="45300">
                  <c:v>13.314187</c:v>
                </c:pt>
                <c:pt idx="45301">
                  <c:v>13.318156999999999</c:v>
                </c:pt>
                <c:pt idx="45302">
                  <c:v>13.311439999999999</c:v>
                </c:pt>
                <c:pt idx="45303">
                  <c:v>13.311726</c:v>
                </c:pt>
                <c:pt idx="45304">
                  <c:v>13.313197000000001</c:v>
                </c:pt>
                <c:pt idx="45305">
                  <c:v>13.308335</c:v>
                </c:pt>
                <c:pt idx="45306">
                  <c:v>13.310779999999999</c:v>
                </c:pt>
                <c:pt idx="45307">
                  <c:v>13.313696</c:v>
                </c:pt>
                <c:pt idx="45308">
                  <c:v>13.310532</c:v>
                </c:pt>
                <c:pt idx="45309">
                  <c:v>13.311586</c:v>
                </c:pt>
                <c:pt idx="45310">
                  <c:v>13.31592</c:v>
                </c:pt>
                <c:pt idx="45311">
                  <c:v>13.316038000000001</c:v>
                </c:pt>
                <c:pt idx="45312">
                  <c:v>13.313769000000001</c:v>
                </c:pt>
                <c:pt idx="45313">
                  <c:v>13.314591999999999</c:v>
                </c:pt>
                <c:pt idx="45314">
                  <c:v>13.315105000000001</c:v>
                </c:pt>
                <c:pt idx="45315">
                  <c:v>13.317164</c:v>
                </c:pt>
                <c:pt idx="45316">
                  <c:v>13.322346</c:v>
                </c:pt>
                <c:pt idx="45317">
                  <c:v>13.323672</c:v>
                </c:pt>
                <c:pt idx="45318">
                  <c:v>13.320885000000001</c:v>
                </c:pt>
                <c:pt idx="45319">
                  <c:v>13.323</c:v>
                </c:pt>
                <c:pt idx="45320">
                  <c:v>13.327678000000001</c:v>
                </c:pt>
                <c:pt idx="45321">
                  <c:v>13.326884</c:v>
                </c:pt>
                <c:pt idx="45322">
                  <c:v>13.326423999999999</c:v>
                </c:pt>
                <c:pt idx="45323">
                  <c:v>13.324351</c:v>
                </c:pt>
                <c:pt idx="45324">
                  <c:v>13.321173999999999</c:v>
                </c:pt>
                <c:pt idx="45325">
                  <c:v>13.325961</c:v>
                </c:pt>
                <c:pt idx="45326">
                  <c:v>13.330425999999999</c:v>
                </c:pt>
                <c:pt idx="45327">
                  <c:v>13.329281999999999</c:v>
                </c:pt>
                <c:pt idx="45328">
                  <c:v>13.331144999999999</c:v>
                </c:pt>
                <c:pt idx="45329">
                  <c:v>13.332585999999999</c:v>
                </c:pt>
                <c:pt idx="45330">
                  <c:v>13.328735999999999</c:v>
                </c:pt>
                <c:pt idx="45331">
                  <c:v>13.326441000000001</c:v>
                </c:pt>
                <c:pt idx="45332">
                  <c:v>13.327833999999999</c:v>
                </c:pt>
                <c:pt idx="45333">
                  <c:v>13.329224999999999</c:v>
                </c:pt>
                <c:pt idx="45334">
                  <c:v>13.330028</c:v>
                </c:pt>
                <c:pt idx="45335">
                  <c:v>13.329689999999999</c:v>
                </c:pt>
                <c:pt idx="45336">
                  <c:v>13.327425</c:v>
                </c:pt>
                <c:pt idx="45337">
                  <c:v>13.326886999999999</c:v>
                </c:pt>
                <c:pt idx="45338">
                  <c:v>13.326066000000001</c:v>
                </c:pt>
                <c:pt idx="45339">
                  <c:v>13.324730000000001</c:v>
                </c:pt>
                <c:pt idx="45340">
                  <c:v>13.32812</c:v>
                </c:pt>
                <c:pt idx="45341">
                  <c:v>13.332229</c:v>
                </c:pt>
                <c:pt idx="45342">
                  <c:v>13.330329000000001</c:v>
                </c:pt>
                <c:pt idx="45343">
                  <c:v>13.324232</c:v>
                </c:pt>
                <c:pt idx="45344">
                  <c:v>13.32245</c:v>
                </c:pt>
                <c:pt idx="45345">
                  <c:v>13.325298999999999</c:v>
                </c:pt>
                <c:pt idx="45346">
                  <c:v>13.326295</c:v>
                </c:pt>
                <c:pt idx="45347">
                  <c:v>13.326072</c:v>
                </c:pt>
                <c:pt idx="45348">
                  <c:v>13.325722000000001</c:v>
                </c:pt>
                <c:pt idx="45349">
                  <c:v>13.327095999999999</c:v>
                </c:pt>
                <c:pt idx="45350">
                  <c:v>13.332414999999999</c:v>
                </c:pt>
                <c:pt idx="45351">
                  <c:v>13.334547000000001</c:v>
                </c:pt>
                <c:pt idx="45352">
                  <c:v>13.332525</c:v>
                </c:pt>
                <c:pt idx="45353">
                  <c:v>13.333684</c:v>
                </c:pt>
                <c:pt idx="45354">
                  <c:v>13.33342</c:v>
                </c:pt>
                <c:pt idx="45355">
                  <c:v>13.329725</c:v>
                </c:pt>
                <c:pt idx="45356">
                  <c:v>13.331572</c:v>
                </c:pt>
                <c:pt idx="45357">
                  <c:v>13.332763999999999</c:v>
                </c:pt>
                <c:pt idx="45358">
                  <c:v>13.326601</c:v>
                </c:pt>
                <c:pt idx="45359">
                  <c:v>13.331189</c:v>
                </c:pt>
                <c:pt idx="45360">
                  <c:v>13.341825</c:v>
                </c:pt>
                <c:pt idx="45361">
                  <c:v>13.342283999999999</c:v>
                </c:pt>
                <c:pt idx="45362">
                  <c:v>13.34385</c:v>
                </c:pt>
                <c:pt idx="45363">
                  <c:v>13.346571000000001</c:v>
                </c:pt>
                <c:pt idx="45364">
                  <c:v>13.343697000000001</c:v>
                </c:pt>
                <c:pt idx="45365">
                  <c:v>13.342186</c:v>
                </c:pt>
                <c:pt idx="45366">
                  <c:v>13.341677000000001</c:v>
                </c:pt>
                <c:pt idx="45367">
                  <c:v>13.338141</c:v>
                </c:pt>
                <c:pt idx="45368">
                  <c:v>13.33558</c:v>
                </c:pt>
                <c:pt idx="45369">
                  <c:v>13.339947</c:v>
                </c:pt>
                <c:pt idx="45370">
                  <c:v>13.340864</c:v>
                </c:pt>
                <c:pt idx="45371">
                  <c:v>13.337263999999999</c:v>
                </c:pt>
                <c:pt idx="45372">
                  <c:v>13.337777000000001</c:v>
                </c:pt>
                <c:pt idx="45373">
                  <c:v>13.336964</c:v>
                </c:pt>
                <c:pt idx="45374">
                  <c:v>13.333190999999999</c:v>
                </c:pt>
                <c:pt idx="45375">
                  <c:v>13.333437</c:v>
                </c:pt>
                <c:pt idx="45376">
                  <c:v>13.337745999999999</c:v>
                </c:pt>
                <c:pt idx="45377">
                  <c:v>13.338149</c:v>
                </c:pt>
                <c:pt idx="45378">
                  <c:v>13.337897</c:v>
                </c:pt>
                <c:pt idx="45379">
                  <c:v>13.336363</c:v>
                </c:pt>
                <c:pt idx="45380">
                  <c:v>13.331649000000001</c:v>
                </c:pt>
                <c:pt idx="45381">
                  <c:v>13.334675000000001</c:v>
                </c:pt>
                <c:pt idx="45382">
                  <c:v>13.34254</c:v>
                </c:pt>
                <c:pt idx="45383">
                  <c:v>13.341704</c:v>
                </c:pt>
                <c:pt idx="45384">
                  <c:v>13.335632</c:v>
                </c:pt>
                <c:pt idx="45385">
                  <c:v>13.331284</c:v>
                </c:pt>
                <c:pt idx="45386">
                  <c:v>13.329461999999999</c:v>
                </c:pt>
                <c:pt idx="45387">
                  <c:v>13.330878999999999</c:v>
                </c:pt>
                <c:pt idx="45388">
                  <c:v>13.334104</c:v>
                </c:pt>
                <c:pt idx="45389">
                  <c:v>13.337095</c:v>
                </c:pt>
                <c:pt idx="45390">
                  <c:v>13.336557000000001</c:v>
                </c:pt>
                <c:pt idx="45391">
                  <c:v>13.33643</c:v>
                </c:pt>
                <c:pt idx="45392">
                  <c:v>13.337991000000001</c:v>
                </c:pt>
                <c:pt idx="45393">
                  <c:v>13.335989</c:v>
                </c:pt>
                <c:pt idx="45394">
                  <c:v>13.334270999999999</c:v>
                </c:pt>
                <c:pt idx="45395">
                  <c:v>13.334429999999999</c:v>
                </c:pt>
                <c:pt idx="45396">
                  <c:v>13.332663</c:v>
                </c:pt>
                <c:pt idx="45397">
                  <c:v>13.333977000000001</c:v>
                </c:pt>
                <c:pt idx="45398">
                  <c:v>13.334994</c:v>
                </c:pt>
                <c:pt idx="45399">
                  <c:v>13.330228999999999</c:v>
                </c:pt>
                <c:pt idx="45400">
                  <c:v>13.329442</c:v>
                </c:pt>
                <c:pt idx="45401">
                  <c:v>13.33375</c:v>
                </c:pt>
                <c:pt idx="45402">
                  <c:v>13.334477</c:v>
                </c:pt>
                <c:pt idx="45403">
                  <c:v>13.332824</c:v>
                </c:pt>
                <c:pt idx="45404">
                  <c:v>13.337795</c:v>
                </c:pt>
                <c:pt idx="45405">
                  <c:v>13.340847999999999</c:v>
                </c:pt>
                <c:pt idx="45406">
                  <c:v>13.337296</c:v>
                </c:pt>
                <c:pt idx="45407">
                  <c:v>13.340922000000001</c:v>
                </c:pt>
                <c:pt idx="45408">
                  <c:v>13.344181000000001</c:v>
                </c:pt>
                <c:pt idx="45409">
                  <c:v>13.340285</c:v>
                </c:pt>
                <c:pt idx="45410">
                  <c:v>13.341822000000001</c:v>
                </c:pt>
                <c:pt idx="45411">
                  <c:v>13.344958</c:v>
                </c:pt>
                <c:pt idx="45412">
                  <c:v>13.345948</c:v>
                </c:pt>
                <c:pt idx="45413">
                  <c:v>13.346812</c:v>
                </c:pt>
                <c:pt idx="45414">
                  <c:v>13.342964</c:v>
                </c:pt>
                <c:pt idx="45415">
                  <c:v>13.342957999999999</c:v>
                </c:pt>
                <c:pt idx="45416">
                  <c:v>13.347144999999999</c:v>
                </c:pt>
                <c:pt idx="45417">
                  <c:v>13.342784</c:v>
                </c:pt>
                <c:pt idx="45418">
                  <c:v>13.338206</c:v>
                </c:pt>
                <c:pt idx="45419">
                  <c:v>13.340498999999999</c:v>
                </c:pt>
                <c:pt idx="45420">
                  <c:v>13.341654999999999</c:v>
                </c:pt>
                <c:pt idx="45421">
                  <c:v>13.339439</c:v>
                </c:pt>
                <c:pt idx="45422">
                  <c:v>13.339308000000001</c:v>
                </c:pt>
                <c:pt idx="45423">
                  <c:v>13.342418</c:v>
                </c:pt>
                <c:pt idx="45424">
                  <c:v>13.344082999999999</c:v>
                </c:pt>
                <c:pt idx="45425">
                  <c:v>13.341642</c:v>
                </c:pt>
                <c:pt idx="45426">
                  <c:v>13.340650999999999</c:v>
                </c:pt>
                <c:pt idx="45427">
                  <c:v>13.346591</c:v>
                </c:pt>
                <c:pt idx="45428">
                  <c:v>13.346038999999999</c:v>
                </c:pt>
                <c:pt idx="45429">
                  <c:v>13.341651000000001</c:v>
                </c:pt>
                <c:pt idx="45430">
                  <c:v>13.352698999999999</c:v>
                </c:pt>
                <c:pt idx="45431">
                  <c:v>13.357329</c:v>
                </c:pt>
                <c:pt idx="45432">
                  <c:v>13.348856</c:v>
                </c:pt>
                <c:pt idx="45433">
                  <c:v>13.347372</c:v>
                </c:pt>
                <c:pt idx="45434">
                  <c:v>13.346875000000001</c:v>
                </c:pt>
                <c:pt idx="45435">
                  <c:v>13.346266999999999</c:v>
                </c:pt>
                <c:pt idx="45436">
                  <c:v>13.349767</c:v>
                </c:pt>
                <c:pt idx="45437">
                  <c:v>13.351065999999999</c:v>
                </c:pt>
                <c:pt idx="45438">
                  <c:v>13.350801000000001</c:v>
                </c:pt>
                <c:pt idx="45439">
                  <c:v>13.349136</c:v>
                </c:pt>
                <c:pt idx="45440">
                  <c:v>13.344386999999999</c:v>
                </c:pt>
                <c:pt idx="45441">
                  <c:v>13.344746000000001</c:v>
                </c:pt>
                <c:pt idx="45442">
                  <c:v>13.349212</c:v>
                </c:pt>
                <c:pt idx="45443">
                  <c:v>13.346487</c:v>
                </c:pt>
                <c:pt idx="45444">
                  <c:v>13.345366</c:v>
                </c:pt>
                <c:pt idx="45445">
                  <c:v>13.351599</c:v>
                </c:pt>
                <c:pt idx="45446">
                  <c:v>13.353902</c:v>
                </c:pt>
                <c:pt idx="45447">
                  <c:v>13.351761</c:v>
                </c:pt>
                <c:pt idx="45448">
                  <c:v>13.351005000000001</c:v>
                </c:pt>
                <c:pt idx="45449">
                  <c:v>13.352774999999999</c:v>
                </c:pt>
                <c:pt idx="45450">
                  <c:v>13.353942999999999</c:v>
                </c:pt>
                <c:pt idx="45451">
                  <c:v>13.356139000000001</c:v>
                </c:pt>
                <c:pt idx="45452">
                  <c:v>13.357272</c:v>
                </c:pt>
                <c:pt idx="45453">
                  <c:v>13.355022</c:v>
                </c:pt>
                <c:pt idx="45454">
                  <c:v>13.355071000000001</c:v>
                </c:pt>
                <c:pt idx="45455">
                  <c:v>13.356369000000001</c:v>
                </c:pt>
                <c:pt idx="45456">
                  <c:v>13.356042</c:v>
                </c:pt>
                <c:pt idx="45457">
                  <c:v>13.360503</c:v>
                </c:pt>
                <c:pt idx="45458">
                  <c:v>13.367000000000001</c:v>
                </c:pt>
                <c:pt idx="45459">
                  <c:v>13.369249</c:v>
                </c:pt>
                <c:pt idx="45460">
                  <c:v>13.367931</c:v>
                </c:pt>
                <c:pt idx="45461">
                  <c:v>13.365861000000001</c:v>
                </c:pt>
                <c:pt idx="45462">
                  <c:v>13.367979</c:v>
                </c:pt>
                <c:pt idx="45463">
                  <c:v>13.369291</c:v>
                </c:pt>
                <c:pt idx="45464">
                  <c:v>13.367089999999999</c:v>
                </c:pt>
                <c:pt idx="45465">
                  <c:v>13.362878</c:v>
                </c:pt>
                <c:pt idx="45466">
                  <c:v>13.362786</c:v>
                </c:pt>
                <c:pt idx="45467">
                  <c:v>13.362871999999999</c:v>
                </c:pt>
                <c:pt idx="45468">
                  <c:v>13.354972999999999</c:v>
                </c:pt>
                <c:pt idx="45469">
                  <c:v>13.353004</c:v>
                </c:pt>
                <c:pt idx="45470">
                  <c:v>13.359009</c:v>
                </c:pt>
                <c:pt idx="45471">
                  <c:v>13.359788999999999</c:v>
                </c:pt>
                <c:pt idx="45472">
                  <c:v>13.357358</c:v>
                </c:pt>
                <c:pt idx="45473">
                  <c:v>13.355775</c:v>
                </c:pt>
                <c:pt idx="45474">
                  <c:v>13.356331000000001</c:v>
                </c:pt>
                <c:pt idx="45475">
                  <c:v>13.360364000000001</c:v>
                </c:pt>
                <c:pt idx="45476">
                  <c:v>13.359246000000001</c:v>
                </c:pt>
                <c:pt idx="45477">
                  <c:v>13.353638</c:v>
                </c:pt>
                <c:pt idx="45478">
                  <c:v>13.352898</c:v>
                </c:pt>
                <c:pt idx="45479">
                  <c:v>13.355026000000001</c:v>
                </c:pt>
                <c:pt idx="45480">
                  <c:v>13.358224</c:v>
                </c:pt>
                <c:pt idx="45481">
                  <c:v>13.359534999999999</c:v>
                </c:pt>
                <c:pt idx="45482">
                  <c:v>13.357343999999999</c:v>
                </c:pt>
                <c:pt idx="45483">
                  <c:v>13.356517</c:v>
                </c:pt>
                <c:pt idx="45484">
                  <c:v>13.353358</c:v>
                </c:pt>
                <c:pt idx="45485">
                  <c:v>13.350132</c:v>
                </c:pt>
                <c:pt idx="45486">
                  <c:v>13.352994000000001</c:v>
                </c:pt>
                <c:pt idx="45487">
                  <c:v>13.353885</c:v>
                </c:pt>
                <c:pt idx="45488">
                  <c:v>13.353631999999999</c:v>
                </c:pt>
                <c:pt idx="45489">
                  <c:v>13.359515</c:v>
                </c:pt>
                <c:pt idx="45490">
                  <c:v>13.363542000000001</c:v>
                </c:pt>
                <c:pt idx="45491">
                  <c:v>13.359546999999999</c:v>
                </c:pt>
                <c:pt idx="45492">
                  <c:v>13.355701</c:v>
                </c:pt>
                <c:pt idx="45493">
                  <c:v>13.357576</c:v>
                </c:pt>
                <c:pt idx="45494">
                  <c:v>13.35805</c:v>
                </c:pt>
                <c:pt idx="45495">
                  <c:v>13.354647</c:v>
                </c:pt>
                <c:pt idx="45496">
                  <c:v>13.358172</c:v>
                </c:pt>
                <c:pt idx="45497">
                  <c:v>13.364012000000001</c:v>
                </c:pt>
                <c:pt idx="45498">
                  <c:v>13.362384</c:v>
                </c:pt>
                <c:pt idx="45499">
                  <c:v>13.359889000000001</c:v>
                </c:pt>
                <c:pt idx="45500">
                  <c:v>13.362712999999999</c:v>
                </c:pt>
                <c:pt idx="45501">
                  <c:v>13.366356</c:v>
                </c:pt>
                <c:pt idx="45502">
                  <c:v>13.366132</c:v>
                </c:pt>
                <c:pt idx="45503">
                  <c:v>13.36402</c:v>
                </c:pt>
                <c:pt idx="45504">
                  <c:v>13.364704</c:v>
                </c:pt>
                <c:pt idx="45505">
                  <c:v>13.364546000000001</c:v>
                </c:pt>
                <c:pt idx="45506">
                  <c:v>13.365755999999999</c:v>
                </c:pt>
                <c:pt idx="45507">
                  <c:v>13.370901999999999</c:v>
                </c:pt>
                <c:pt idx="45508">
                  <c:v>13.371953</c:v>
                </c:pt>
                <c:pt idx="45509">
                  <c:v>13.370685</c:v>
                </c:pt>
                <c:pt idx="45510">
                  <c:v>13.373066</c:v>
                </c:pt>
                <c:pt idx="45511">
                  <c:v>13.373205</c:v>
                </c:pt>
                <c:pt idx="45512">
                  <c:v>13.372021999999999</c:v>
                </c:pt>
                <c:pt idx="45513">
                  <c:v>13.374337000000001</c:v>
                </c:pt>
                <c:pt idx="45514">
                  <c:v>13.373670000000001</c:v>
                </c:pt>
                <c:pt idx="45515">
                  <c:v>13.370857000000001</c:v>
                </c:pt>
                <c:pt idx="45516">
                  <c:v>13.372263</c:v>
                </c:pt>
                <c:pt idx="45517">
                  <c:v>13.373003000000001</c:v>
                </c:pt>
                <c:pt idx="45518">
                  <c:v>13.370558000000001</c:v>
                </c:pt>
                <c:pt idx="45519">
                  <c:v>13.368423</c:v>
                </c:pt>
                <c:pt idx="45520">
                  <c:v>13.367627000000001</c:v>
                </c:pt>
                <c:pt idx="45521">
                  <c:v>13.369840999999999</c:v>
                </c:pt>
                <c:pt idx="45522">
                  <c:v>13.373512</c:v>
                </c:pt>
                <c:pt idx="45523">
                  <c:v>13.372512</c:v>
                </c:pt>
                <c:pt idx="45524">
                  <c:v>13.369395000000001</c:v>
                </c:pt>
                <c:pt idx="45525">
                  <c:v>13.372576</c:v>
                </c:pt>
                <c:pt idx="45526">
                  <c:v>13.375487</c:v>
                </c:pt>
                <c:pt idx="45527">
                  <c:v>13.373258999999999</c:v>
                </c:pt>
                <c:pt idx="45528">
                  <c:v>13.374331</c:v>
                </c:pt>
                <c:pt idx="45529">
                  <c:v>13.377228000000001</c:v>
                </c:pt>
                <c:pt idx="45530">
                  <c:v>13.377006</c:v>
                </c:pt>
                <c:pt idx="45531">
                  <c:v>13.374762</c:v>
                </c:pt>
                <c:pt idx="45532">
                  <c:v>13.375360000000001</c:v>
                </c:pt>
                <c:pt idx="45533">
                  <c:v>13.378792000000001</c:v>
                </c:pt>
                <c:pt idx="45534">
                  <c:v>13.382954</c:v>
                </c:pt>
                <c:pt idx="45535">
                  <c:v>13.383922999999999</c:v>
                </c:pt>
                <c:pt idx="45536">
                  <c:v>13.381741999999999</c:v>
                </c:pt>
                <c:pt idx="45537">
                  <c:v>13.380796999999999</c:v>
                </c:pt>
                <c:pt idx="45538">
                  <c:v>13.381188999999999</c:v>
                </c:pt>
                <c:pt idx="45539">
                  <c:v>13.380936999999999</c:v>
                </c:pt>
                <c:pt idx="45540">
                  <c:v>13.380794</c:v>
                </c:pt>
                <c:pt idx="45541">
                  <c:v>13.383374999999999</c:v>
                </c:pt>
                <c:pt idx="45542">
                  <c:v>13.387407</c:v>
                </c:pt>
                <c:pt idx="45543">
                  <c:v>13.387661</c:v>
                </c:pt>
                <c:pt idx="45544">
                  <c:v>13.385151</c:v>
                </c:pt>
                <c:pt idx="45545">
                  <c:v>13.385206</c:v>
                </c:pt>
                <c:pt idx="45546">
                  <c:v>13.387483</c:v>
                </c:pt>
                <c:pt idx="45547">
                  <c:v>13.387332000000001</c:v>
                </c:pt>
                <c:pt idx="45548">
                  <c:v>13.386259000000001</c:v>
                </c:pt>
                <c:pt idx="45549">
                  <c:v>13.388413999999999</c:v>
                </c:pt>
                <c:pt idx="45550">
                  <c:v>13.388885</c:v>
                </c:pt>
                <c:pt idx="45551">
                  <c:v>13.385437</c:v>
                </c:pt>
                <c:pt idx="45552">
                  <c:v>13.387318</c:v>
                </c:pt>
                <c:pt idx="45553">
                  <c:v>13.391159999999999</c:v>
                </c:pt>
                <c:pt idx="45554">
                  <c:v>13.389049999999999</c:v>
                </c:pt>
                <c:pt idx="45555">
                  <c:v>13.385709</c:v>
                </c:pt>
                <c:pt idx="45556">
                  <c:v>13.385915000000001</c:v>
                </c:pt>
                <c:pt idx="45557">
                  <c:v>13.384124</c:v>
                </c:pt>
                <c:pt idx="45558">
                  <c:v>13.381435</c:v>
                </c:pt>
                <c:pt idx="45559">
                  <c:v>13.384786</c:v>
                </c:pt>
                <c:pt idx="45560">
                  <c:v>13.386340000000001</c:v>
                </c:pt>
                <c:pt idx="45561">
                  <c:v>13.383506000000001</c:v>
                </c:pt>
                <c:pt idx="45562">
                  <c:v>13.380072999999999</c:v>
                </c:pt>
                <c:pt idx="45563">
                  <c:v>13.375076999999999</c:v>
                </c:pt>
                <c:pt idx="45564">
                  <c:v>13.377363000000001</c:v>
                </c:pt>
                <c:pt idx="45565">
                  <c:v>13.376307000000001</c:v>
                </c:pt>
                <c:pt idx="45566">
                  <c:v>13.368223</c:v>
                </c:pt>
                <c:pt idx="45567">
                  <c:v>13.372534999999999</c:v>
                </c:pt>
                <c:pt idx="45568">
                  <c:v>13.375534999999999</c:v>
                </c:pt>
                <c:pt idx="45569">
                  <c:v>13.3718</c:v>
                </c:pt>
                <c:pt idx="45570">
                  <c:v>13.374948</c:v>
                </c:pt>
                <c:pt idx="45571">
                  <c:v>13.377489000000001</c:v>
                </c:pt>
                <c:pt idx="45572">
                  <c:v>13.377357</c:v>
                </c:pt>
                <c:pt idx="45573">
                  <c:v>13.378321</c:v>
                </c:pt>
                <c:pt idx="45574">
                  <c:v>13.376733</c:v>
                </c:pt>
                <c:pt idx="45575">
                  <c:v>13.374143999999999</c:v>
                </c:pt>
                <c:pt idx="45576">
                  <c:v>13.374809000000001</c:v>
                </c:pt>
                <c:pt idx="45577">
                  <c:v>13.37941</c:v>
                </c:pt>
                <c:pt idx="45578">
                  <c:v>13.382607999999999</c:v>
                </c:pt>
                <c:pt idx="45579">
                  <c:v>13.378759000000001</c:v>
                </c:pt>
                <c:pt idx="45580">
                  <c:v>13.380057000000001</c:v>
                </c:pt>
                <c:pt idx="45581">
                  <c:v>13.386889</c:v>
                </c:pt>
                <c:pt idx="45582">
                  <c:v>13.384805999999999</c:v>
                </c:pt>
                <c:pt idx="45583">
                  <c:v>13.381678000000001</c:v>
                </c:pt>
                <c:pt idx="45584">
                  <c:v>13.389962000000001</c:v>
                </c:pt>
                <c:pt idx="45585">
                  <c:v>13.392064</c:v>
                </c:pt>
                <c:pt idx="45586">
                  <c:v>13.389400999999999</c:v>
                </c:pt>
                <c:pt idx="45587">
                  <c:v>13.394722</c:v>
                </c:pt>
                <c:pt idx="45588">
                  <c:v>13.392415</c:v>
                </c:pt>
                <c:pt idx="45589">
                  <c:v>13.385002999999999</c:v>
                </c:pt>
                <c:pt idx="45590">
                  <c:v>13.387162</c:v>
                </c:pt>
                <c:pt idx="45591">
                  <c:v>13.393909000000001</c:v>
                </c:pt>
                <c:pt idx="45592">
                  <c:v>13.394842000000001</c:v>
                </c:pt>
                <c:pt idx="45593">
                  <c:v>13.392196</c:v>
                </c:pt>
                <c:pt idx="45594">
                  <c:v>13.393394000000001</c:v>
                </c:pt>
                <c:pt idx="45595">
                  <c:v>13.394868000000001</c:v>
                </c:pt>
                <c:pt idx="45596">
                  <c:v>13.393967999999999</c:v>
                </c:pt>
                <c:pt idx="45597">
                  <c:v>13.393345</c:v>
                </c:pt>
                <c:pt idx="45598">
                  <c:v>13.394287</c:v>
                </c:pt>
                <c:pt idx="45599">
                  <c:v>13.393757000000001</c:v>
                </c:pt>
                <c:pt idx="45600">
                  <c:v>13.391121</c:v>
                </c:pt>
                <c:pt idx="45601">
                  <c:v>13.389974</c:v>
                </c:pt>
                <c:pt idx="45602">
                  <c:v>13.392016</c:v>
                </c:pt>
                <c:pt idx="45603">
                  <c:v>13.397167</c:v>
                </c:pt>
                <c:pt idx="45604">
                  <c:v>13.398631999999999</c:v>
                </c:pt>
                <c:pt idx="45605">
                  <c:v>13.392709999999999</c:v>
                </c:pt>
                <c:pt idx="45606">
                  <c:v>13.392003000000001</c:v>
                </c:pt>
                <c:pt idx="45607">
                  <c:v>13.400641999999999</c:v>
                </c:pt>
                <c:pt idx="45608">
                  <c:v>13.405619</c:v>
                </c:pt>
                <c:pt idx="45609">
                  <c:v>13.401849</c:v>
                </c:pt>
                <c:pt idx="45610">
                  <c:v>13.400729999999999</c:v>
                </c:pt>
                <c:pt idx="45611">
                  <c:v>13.402013999999999</c:v>
                </c:pt>
                <c:pt idx="45612">
                  <c:v>13.399286999999999</c:v>
                </c:pt>
                <c:pt idx="45613">
                  <c:v>13.400472000000001</c:v>
                </c:pt>
                <c:pt idx="45614">
                  <c:v>13.400632</c:v>
                </c:pt>
                <c:pt idx="45615">
                  <c:v>13.395588</c:v>
                </c:pt>
                <c:pt idx="45616">
                  <c:v>13.39819</c:v>
                </c:pt>
                <c:pt idx="45617">
                  <c:v>13.403896</c:v>
                </c:pt>
                <c:pt idx="45618">
                  <c:v>13.40489</c:v>
                </c:pt>
                <c:pt idx="45619">
                  <c:v>13.405271000000001</c:v>
                </c:pt>
                <c:pt idx="45620">
                  <c:v>13.404528000000001</c:v>
                </c:pt>
                <c:pt idx="45621">
                  <c:v>13.400499999999999</c:v>
                </c:pt>
                <c:pt idx="45622">
                  <c:v>13.399825999999999</c:v>
                </c:pt>
                <c:pt idx="45623">
                  <c:v>13.400786999999999</c:v>
                </c:pt>
                <c:pt idx="45624">
                  <c:v>13.400912999999999</c:v>
                </c:pt>
                <c:pt idx="45625">
                  <c:v>13.402032999999999</c:v>
                </c:pt>
                <c:pt idx="45626">
                  <c:v>13.404076999999999</c:v>
                </c:pt>
                <c:pt idx="45627">
                  <c:v>13.404379</c:v>
                </c:pt>
                <c:pt idx="45628">
                  <c:v>13.404794000000001</c:v>
                </c:pt>
                <c:pt idx="45629">
                  <c:v>13.403013</c:v>
                </c:pt>
                <c:pt idx="45630">
                  <c:v>13.398854</c:v>
                </c:pt>
                <c:pt idx="45631">
                  <c:v>13.396834</c:v>
                </c:pt>
                <c:pt idx="45632">
                  <c:v>13.396215</c:v>
                </c:pt>
                <c:pt idx="45633">
                  <c:v>13.395292</c:v>
                </c:pt>
                <c:pt idx="45634">
                  <c:v>13.396595</c:v>
                </c:pt>
                <c:pt idx="45635">
                  <c:v>13.398064</c:v>
                </c:pt>
                <c:pt idx="45636">
                  <c:v>13.398925999999999</c:v>
                </c:pt>
                <c:pt idx="45637">
                  <c:v>13.399057000000001</c:v>
                </c:pt>
                <c:pt idx="45638">
                  <c:v>13.397126999999999</c:v>
                </c:pt>
                <c:pt idx="45639">
                  <c:v>13.397451</c:v>
                </c:pt>
                <c:pt idx="45640">
                  <c:v>13.405333000000001</c:v>
                </c:pt>
                <c:pt idx="45641">
                  <c:v>13.409523999999999</c:v>
                </c:pt>
                <c:pt idx="45642">
                  <c:v>13.4046</c:v>
                </c:pt>
                <c:pt idx="45643">
                  <c:v>13.401852999999999</c:v>
                </c:pt>
                <c:pt idx="45644">
                  <c:v>13.402672000000001</c:v>
                </c:pt>
                <c:pt idx="45645">
                  <c:v>13.402486</c:v>
                </c:pt>
                <c:pt idx="45646">
                  <c:v>13.402673</c:v>
                </c:pt>
                <c:pt idx="45647">
                  <c:v>13.400491000000001</c:v>
                </c:pt>
                <c:pt idx="45648">
                  <c:v>13.398381000000001</c:v>
                </c:pt>
                <c:pt idx="45649">
                  <c:v>13.401551</c:v>
                </c:pt>
                <c:pt idx="45650">
                  <c:v>13.407628000000001</c:v>
                </c:pt>
                <c:pt idx="45651">
                  <c:v>13.407864</c:v>
                </c:pt>
                <c:pt idx="45652">
                  <c:v>13.406018</c:v>
                </c:pt>
                <c:pt idx="45653">
                  <c:v>13.405858</c:v>
                </c:pt>
                <c:pt idx="45654">
                  <c:v>13.407821</c:v>
                </c:pt>
                <c:pt idx="45655">
                  <c:v>13.413785000000001</c:v>
                </c:pt>
                <c:pt idx="45656">
                  <c:v>13.415924</c:v>
                </c:pt>
                <c:pt idx="45657">
                  <c:v>13.412576</c:v>
                </c:pt>
                <c:pt idx="45658">
                  <c:v>13.408302000000001</c:v>
                </c:pt>
                <c:pt idx="45659">
                  <c:v>13.410615</c:v>
                </c:pt>
                <c:pt idx="45660">
                  <c:v>13.413406999999999</c:v>
                </c:pt>
                <c:pt idx="45661">
                  <c:v>13.407883999999999</c:v>
                </c:pt>
                <c:pt idx="45662">
                  <c:v>13.40672</c:v>
                </c:pt>
                <c:pt idx="45663">
                  <c:v>13.410709000000001</c:v>
                </c:pt>
                <c:pt idx="45664">
                  <c:v>13.410265000000001</c:v>
                </c:pt>
                <c:pt idx="45665">
                  <c:v>13.407494</c:v>
                </c:pt>
                <c:pt idx="45666">
                  <c:v>13.405436</c:v>
                </c:pt>
                <c:pt idx="45667">
                  <c:v>13.405362999999999</c:v>
                </c:pt>
                <c:pt idx="45668">
                  <c:v>13.407643999999999</c:v>
                </c:pt>
                <c:pt idx="45669">
                  <c:v>13.408775</c:v>
                </c:pt>
                <c:pt idx="45670">
                  <c:v>13.408744</c:v>
                </c:pt>
                <c:pt idx="45671">
                  <c:v>13.409836</c:v>
                </c:pt>
                <c:pt idx="45672">
                  <c:v>13.409056</c:v>
                </c:pt>
                <c:pt idx="45673">
                  <c:v>13.406701999999999</c:v>
                </c:pt>
                <c:pt idx="45674">
                  <c:v>13.409888</c:v>
                </c:pt>
                <c:pt idx="45675">
                  <c:v>13.412086</c:v>
                </c:pt>
                <c:pt idx="45676">
                  <c:v>13.412286</c:v>
                </c:pt>
                <c:pt idx="45677">
                  <c:v>13.4145</c:v>
                </c:pt>
                <c:pt idx="45678">
                  <c:v>13.412588</c:v>
                </c:pt>
                <c:pt idx="45679">
                  <c:v>13.408218</c:v>
                </c:pt>
                <c:pt idx="45680">
                  <c:v>13.408552</c:v>
                </c:pt>
                <c:pt idx="45681">
                  <c:v>13.413695000000001</c:v>
                </c:pt>
                <c:pt idx="45682">
                  <c:v>13.41473</c:v>
                </c:pt>
                <c:pt idx="45683">
                  <c:v>13.408306</c:v>
                </c:pt>
                <c:pt idx="45684">
                  <c:v>13.406753999999999</c:v>
                </c:pt>
                <c:pt idx="45685">
                  <c:v>13.411607999999999</c:v>
                </c:pt>
                <c:pt idx="45686">
                  <c:v>13.415134999999999</c:v>
                </c:pt>
                <c:pt idx="45687">
                  <c:v>13.414699000000001</c:v>
                </c:pt>
                <c:pt idx="45688">
                  <c:v>13.411023999999999</c:v>
                </c:pt>
                <c:pt idx="45689">
                  <c:v>13.408689000000001</c:v>
                </c:pt>
                <c:pt idx="45690">
                  <c:v>13.409630999999999</c:v>
                </c:pt>
                <c:pt idx="45691">
                  <c:v>13.412527000000001</c:v>
                </c:pt>
                <c:pt idx="45692">
                  <c:v>13.411799</c:v>
                </c:pt>
                <c:pt idx="45693">
                  <c:v>13.412723</c:v>
                </c:pt>
                <c:pt idx="45694">
                  <c:v>13.418901999999999</c:v>
                </c:pt>
                <c:pt idx="45695">
                  <c:v>13.420344999999999</c:v>
                </c:pt>
                <c:pt idx="45696">
                  <c:v>13.419152</c:v>
                </c:pt>
                <c:pt idx="45697">
                  <c:v>13.421707</c:v>
                </c:pt>
                <c:pt idx="45698">
                  <c:v>13.423354</c:v>
                </c:pt>
                <c:pt idx="45699">
                  <c:v>13.418964000000001</c:v>
                </c:pt>
                <c:pt idx="45700">
                  <c:v>13.41915</c:v>
                </c:pt>
                <c:pt idx="45701">
                  <c:v>13.425779</c:v>
                </c:pt>
                <c:pt idx="45702">
                  <c:v>13.425145000000001</c:v>
                </c:pt>
                <c:pt idx="45703">
                  <c:v>13.419176</c:v>
                </c:pt>
                <c:pt idx="45704">
                  <c:v>13.414721</c:v>
                </c:pt>
                <c:pt idx="45705">
                  <c:v>13.413841</c:v>
                </c:pt>
                <c:pt idx="45706">
                  <c:v>13.416857</c:v>
                </c:pt>
                <c:pt idx="45707">
                  <c:v>13.415573</c:v>
                </c:pt>
                <c:pt idx="45708">
                  <c:v>13.412997000000001</c:v>
                </c:pt>
                <c:pt idx="45709">
                  <c:v>13.417958</c:v>
                </c:pt>
                <c:pt idx="45710">
                  <c:v>13.420254999999999</c:v>
                </c:pt>
                <c:pt idx="45711">
                  <c:v>13.413895</c:v>
                </c:pt>
                <c:pt idx="45712">
                  <c:v>13.413497</c:v>
                </c:pt>
                <c:pt idx="45713">
                  <c:v>13.419147000000001</c:v>
                </c:pt>
                <c:pt idx="45714">
                  <c:v>13.418862000000001</c:v>
                </c:pt>
                <c:pt idx="45715">
                  <c:v>13.416230000000001</c:v>
                </c:pt>
                <c:pt idx="45716">
                  <c:v>13.416033000000001</c:v>
                </c:pt>
                <c:pt idx="45717">
                  <c:v>13.419349</c:v>
                </c:pt>
                <c:pt idx="45718">
                  <c:v>13.421652</c:v>
                </c:pt>
                <c:pt idx="45719">
                  <c:v>13.417664</c:v>
                </c:pt>
                <c:pt idx="45720">
                  <c:v>13.418336</c:v>
                </c:pt>
                <c:pt idx="45721">
                  <c:v>13.420648999999999</c:v>
                </c:pt>
                <c:pt idx="45722">
                  <c:v>13.416755999999999</c:v>
                </c:pt>
                <c:pt idx="45723">
                  <c:v>13.416575999999999</c:v>
                </c:pt>
                <c:pt idx="45724">
                  <c:v>13.420671</c:v>
                </c:pt>
                <c:pt idx="45725">
                  <c:v>13.419288999999999</c:v>
                </c:pt>
                <c:pt idx="45726">
                  <c:v>13.416962</c:v>
                </c:pt>
                <c:pt idx="45727">
                  <c:v>13.417021</c:v>
                </c:pt>
                <c:pt idx="45728">
                  <c:v>13.415535999999999</c:v>
                </c:pt>
                <c:pt idx="45729">
                  <c:v>13.417662</c:v>
                </c:pt>
                <c:pt idx="45730">
                  <c:v>13.424355</c:v>
                </c:pt>
                <c:pt idx="45731">
                  <c:v>13.423776</c:v>
                </c:pt>
                <c:pt idx="45732">
                  <c:v>13.421635999999999</c:v>
                </c:pt>
                <c:pt idx="45733">
                  <c:v>13.423589</c:v>
                </c:pt>
                <c:pt idx="45734">
                  <c:v>13.422195</c:v>
                </c:pt>
                <c:pt idx="45735">
                  <c:v>13.418799</c:v>
                </c:pt>
                <c:pt idx="45736">
                  <c:v>13.419267</c:v>
                </c:pt>
                <c:pt idx="45737">
                  <c:v>13.421058</c:v>
                </c:pt>
                <c:pt idx="45738">
                  <c:v>13.422416</c:v>
                </c:pt>
                <c:pt idx="45739">
                  <c:v>13.423406999999999</c:v>
                </c:pt>
                <c:pt idx="45740">
                  <c:v>13.424597</c:v>
                </c:pt>
                <c:pt idx="45741">
                  <c:v>13.423105</c:v>
                </c:pt>
                <c:pt idx="45742">
                  <c:v>13.424398999999999</c:v>
                </c:pt>
                <c:pt idx="45743">
                  <c:v>13.426329000000001</c:v>
                </c:pt>
                <c:pt idx="45744">
                  <c:v>13.422468</c:v>
                </c:pt>
                <c:pt idx="45745">
                  <c:v>13.423279000000001</c:v>
                </c:pt>
                <c:pt idx="45746">
                  <c:v>13.427880999999999</c:v>
                </c:pt>
                <c:pt idx="45747">
                  <c:v>13.428827</c:v>
                </c:pt>
                <c:pt idx="45748">
                  <c:v>13.428144</c:v>
                </c:pt>
                <c:pt idx="45749">
                  <c:v>13.428041</c:v>
                </c:pt>
                <c:pt idx="45750">
                  <c:v>13.428813999999999</c:v>
                </c:pt>
                <c:pt idx="45751">
                  <c:v>13.428431</c:v>
                </c:pt>
                <c:pt idx="45752">
                  <c:v>13.426856000000001</c:v>
                </c:pt>
                <c:pt idx="45753">
                  <c:v>13.428224999999999</c:v>
                </c:pt>
                <c:pt idx="45754">
                  <c:v>13.430602</c:v>
                </c:pt>
                <c:pt idx="45755">
                  <c:v>13.432726000000001</c:v>
                </c:pt>
                <c:pt idx="45756">
                  <c:v>13.43379</c:v>
                </c:pt>
                <c:pt idx="45757">
                  <c:v>13.434972</c:v>
                </c:pt>
                <c:pt idx="45758">
                  <c:v>13.434661999999999</c:v>
                </c:pt>
                <c:pt idx="45759">
                  <c:v>13.432435999999999</c:v>
                </c:pt>
                <c:pt idx="45760">
                  <c:v>13.432608</c:v>
                </c:pt>
                <c:pt idx="45761">
                  <c:v>13.433814999999999</c:v>
                </c:pt>
                <c:pt idx="45762">
                  <c:v>13.431995000000001</c:v>
                </c:pt>
                <c:pt idx="45763">
                  <c:v>13.429589</c:v>
                </c:pt>
                <c:pt idx="45764">
                  <c:v>13.431936</c:v>
                </c:pt>
                <c:pt idx="45765">
                  <c:v>13.434573</c:v>
                </c:pt>
                <c:pt idx="45766">
                  <c:v>13.431457999999999</c:v>
                </c:pt>
                <c:pt idx="45767">
                  <c:v>13.429138999999999</c:v>
                </c:pt>
                <c:pt idx="45768">
                  <c:v>13.426676</c:v>
                </c:pt>
                <c:pt idx="45769">
                  <c:v>13.425782</c:v>
                </c:pt>
                <c:pt idx="45770">
                  <c:v>13.427289999999999</c:v>
                </c:pt>
                <c:pt idx="45771">
                  <c:v>13.427401</c:v>
                </c:pt>
                <c:pt idx="45772">
                  <c:v>13.426888</c:v>
                </c:pt>
                <c:pt idx="45773">
                  <c:v>13.426783</c:v>
                </c:pt>
                <c:pt idx="45774">
                  <c:v>13.431397</c:v>
                </c:pt>
                <c:pt idx="45775">
                  <c:v>13.433358</c:v>
                </c:pt>
                <c:pt idx="45776">
                  <c:v>13.432081</c:v>
                </c:pt>
                <c:pt idx="45777">
                  <c:v>13.434632000000001</c:v>
                </c:pt>
                <c:pt idx="45778">
                  <c:v>13.434438</c:v>
                </c:pt>
                <c:pt idx="45779">
                  <c:v>13.431509999999999</c:v>
                </c:pt>
                <c:pt idx="45780">
                  <c:v>13.431433999999999</c:v>
                </c:pt>
                <c:pt idx="45781">
                  <c:v>13.433794000000001</c:v>
                </c:pt>
                <c:pt idx="45782">
                  <c:v>13.438739999999999</c:v>
                </c:pt>
                <c:pt idx="45783">
                  <c:v>13.438338</c:v>
                </c:pt>
                <c:pt idx="45784">
                  <c:v>13.433445000000001</c:v>
                </c:pt>
                <c:pt idx="45785">
                  <c:v>13.436195</c:v>
                </c:pt>
                <c:pt idx="45786">
                  <c:v>13.440296999999999</c:v>
                </c:pt>
                <c:pt idx="45787">
                  <c:v>13.437759</c:v>
                </c:pt>
                <c:pt idx="45788">
                  <c:v>13.434618</c:v>
                </c:pt>
                <c:pt idx="45789">
                  <c:v>13.435475</c:v>
                </c:pt>
                <c:pt idx="45790">
                  <c:v>13.437525000000001</c:v>
                </c:pt>
                <c:pt idx="45791">
                  <c:v>13.436487</c:v>
                </c:pt>
                <c:pt idx="45792">
                  <c:v>13.436252</c:v>
                </c:pt>
                <c:pt idx="45793">
                  <c:v>13.441364</c:v>
                </c:pt>
                <c:pt idx="45794">
                  <c:v>13.441716</c:v>
                </c:pt>
                <c:pt idx="45795">
                  <c:v>13.438304</c:v>
                </c:pt>
                <c:pt idx="45796">
                  <c:v>13.443432</c:v>
                </c:pt>
                <c:pt idx="45797">
                  <c:v>13.447747</c:v>
                </c:pt>
                <c:pt idx="45798">
                  <c:v>13.44529</c:v>
                </c:pt>
                <c:pt idx="45799">
                  <c:v>13.446337</c:v>
                </c:pt>
                <c:pt idx="45800">
                  <c:v>13.446192999999999</c:v>
                </c:pt>
                <c:pt idx="45801">
                  <c:v>13.4453</c:v>
                </c:pt>
                <c:pt idx="45802">
                  <c:v>13.446527</c:v>
                </c:pt>
                <c:pt idx="45803">
                  <c:v>13.446192</c:v>
                </c:pt>
                <c:pt idx="45804">
                  <c:v>13.447353</c:v>
                </c:pt>
                <c:pt idx="45805">
                  <c:v>13.449761000000001</c:v>
                </c:pt>
                <c:pt idx="45806">
                  <c:v>13.447975</c:v>
                </c:pt>
                <c:pt idx="45807">
                  <c:v>13.446944999999999</c:v>
                </c:pt>
                <c:pt idx="45808">
                  <c:v>13.449501</c:v>
                </c:pt>
                <c:pt idx="45809">
                  <c:v>13.450419999999999</c:v>
                </c:pt>
                <c:pt idx="45810">
                  <c:v>13.445339000000001</c:v>
                </c:pt>
                <c:pt idx="45811">
                  <c:v>13.442761000000001</c:v>
                </c:pt>
                <c:pt idx="45812">
                  <c:v>13.44863</c:v>
                </c:pt>
                <c:pt idx="45813">
                  <c:v>13.448864</c:v>
                </c:pt>
                <c:pt idx="45814">
                  <c:v>13.442684</c:v>
                </c:pt>
                <c:pt idx="45815">
                  <c:v>13.445879</c:v>
                </c:pt>
                <c:pt idx="45816">
                  <c:v>13.450246999999999</c:v>
                </c:pt>
                <c:pt idx="45817">
                  <c:v>13.445619000000001</c:v>
                </c:pt>
                <c:pt idx="45818">
                  <c:v>13.445577999999999</c:v>
                </c:pt>
                <c:pt idx="45819">
                  <c:v>13.449474</c:v>
                </c:pt>
                <c:pt idx="45820">
                  <c:v>13.446718000000001</c:v>
                </c:pt>
                <c:pt idx="45821">
                  <c:v>13.44345</c:v>
                </c:pt>
                <c:pt idx="45822">
                  <c:v>13.443766</c:v>
                </c:pt>
                <c:pt idx="45823">
                  <c:v>13.447073</c:v>
                </c:pt>
                <c:pt idx="45824">
                  <c:v>13.449335</c:v>
                </c:pt>
                <c:pt idx="45825">
                  <c:v>13.448136999999999</c:v>
                </c:pt>
                <c:pt idx="45826">
                  <c:v>13.446199</c:v>
                </c:pt>
                <c:pt idx="45827">
                  <c:v>13.446580000000001</c:v>
                </c:pt>
                <c:pt idx="45828">
                  <c:v>13.448333999999999</c:v>
                </c:pt>
                <c:pt idx="45829">
                  <c:v>13.446315999999999</c:v>
                </c:pt>
                <c:pt idx="45830">
                  <c:v>13.441394000000001</c:v>
                </c:pt>
                <c:pt idx="45831">
                  <c:v>13.442964</c:v>
                </c:pt>
                <c:pt idx="45832">
                  <c:v>13.443092999999999</c:v>
                </c:pt>
                <c:pt idx="45833">
                  <c:v>13.441475000000001</c:v>
                </c:pt>
                <c:pt idx="45834">
                  <c:v>13.447747</c:v>
                </c:pt>
                <c:pt idx="45835">
                  <c:v>13.44943</c:v>
                </c:pt>
                <c:pt idx="45836">
                  <c:v>13.443474999999999</c:v>
                </c:pt>
                <c:pt idx="45837">
                  <c:v>13.443619</c:v>
                </c:pt>
                <c:pt idx="45838">
                  <c:v>13.449166</c:v>
                </c:pt>
                <c:pt idx="45839">
                  <c:v>13.451245</c:v>
                </c:pt>
                <c:pt idx="45840">
                  <c:v>13.453893000000001</c:v>
                </c:pt>
                <c:pt idx="45841">
                  <c:v>13.457777</c:v>
                </c:pt>
                <c:pt idx="45842">
                  <c:v>13.458016000000001</c:v>
                </c:pt>
                <c:pt idx="45843">
                  <c:v>13.454846</c:v>
                </c:pt>
                <c:pt idx="45844">
                  <c:v>13.452413999999999</c:v>
                </c:pt>
                <c:pt idx="45845">
                  <c:v>13.452403</c:v>
                </c:pt>
                <c:pt idx="45846">
                  <c:v>13.452973</c:v>
                </c:pt>
                <c:pt idx="45847">
                  <c:v>13.451273</c:v>
                </c:pt>
                <c:pt idx="45848">
                  <c:v>13.449337999999999</c:v>
                </c:pt>
                <c:pt idx="45849">
                  <c:v>13.450101999999999</c:v>
                </c:pt>
                <c:pt idx="45850">
                  <c:v>13.453011999999999</c:v>
                </c:pt>
                <c:pt idx="45851">
                  <c:v>13.452018000000001</c:v>
                </c:pt>
                <c:pt idx="45852">
                  <c:v>13.451731000000001</c:v>
                </c:pt>
                <c:pt idx="45853">
                  <c:v>13.455408</c:v>
                </c:pt>
                <c:pt idx="45854">
                  <c:v>13.457848</c:v>
                </c:pt>
                <c:pt idx="45855">
                  <c:v>13.458812</c:v>
                </c:pt>
                <c:pt idx="45856">
                  <c:v>13.459018</c:v>
                </c:pt>
                <c:pt idx="45857">
                  <c:v>13.458421</c:v>
                </c:pt>
                <c:pt idx="45858">
                  <c:v>13.462054</c:v>
                </c:pt>
                <c:pt idx="45859">
                  <c:v>13.467992000000001</c:v>
                </c:pt>
                <c:pt idx="45860">
                  <c:v>13.465021999999999</c:v>
                </c:pt>
                <c:pt idx="45861">
                  <c:v>13.458862</c:v>
                </c:pt>
                <c:pt idx="45862">
                  <c:v>13.458777</c:v>
                </c:pt>
                <c:pt idx="45863">
                  <c:v>13.455755</c:v>
                </c:pt>
                <c:pt idx="45864">
                  <c:v>13.452256</c:v>
                </c:pt>
                <c:pt idx="45865">
                  <c:v>13.457886</c:v>
                </c:pt>
                <c:pt idx="45866">
                  <c:v>13.463357999999999</c:v>
                </c:pt>
                <c:pt idx="45867">
                  <c:v>13.458866</c:v>
                </c:pt>
                <c:pt idx="45868">
                  <c:v>13.456763</c:v>
                </c:pt>
                <c:pt idx="45869">
                  <c:v>13.461567000000001</c:v>
                </c:pt>
                <c:pt idx="45870">
                  <c:v>13.461045</c:v>
                </c:pt>
                <c:pt idx="45871">
                  <c:v>13.457070999999999</c:v>
                </c:pt>
                <c:pt idx="45872">
                  <c:v>13.455629</c:v>
                </c:pt>
                <c:pt idx="45873">
                  <c:v>13.455291000000001</c:v>
                </c:pt>
                <c:pt idx="45874">
                  <c:v>13.456562</c:v>
                </c:pt>
                <c:pt idx="45875">
                  <c:v>13.457322</c:v>
                </c:pt>
                <c:pt idx="45876">
                  <c:v>13.454515000000001</c:v>
                </c:pt>
                <c:pt idx="45877">
                  <c:v>13.45289</c:v>
                </c:pt>
                <c:pt idx="45878">
                  <c:v>13.456509</c:v>
                </c:pt>
                <c:pt idx="45879">
                  <c:v>13.457763999999999</c:v>
                </c:pt>
                <c:pt idx="45880">
                  <c:v>13.455961</c:v>
                </c:pt>
                <c:pt idx="45881">
                  <c:v>13.456598</c:v>
                </c:pt>
                <c:pt idx="45882">
                  <c:v>13.458748999999999</c:v>
                </c:pt>
                <c:pt idx="45883">
                  <c:v>13.459073</c:v>
                </c:pt>
                <c:pt idx="45884">
                  <c:v>13.458396</c:v>
                </c:pt>
                <c:pt idx="45885">
                  <c:v>13.456892</c:v>
                </c:pt>
                <c:pt idx="45886">
                  <c:v>13.456142</c:v>
                </c:pt>
                <c:pt idx="45887">
                  <c:v>13.458625</c:v>
                </c:pt>
                <c:pt idx="45888">
                  <c:v>13.457874</c:v>
                </c:pt>
                <c:pt idx="45889">
                  <c:v>13.454991</c:v>
                </c:pt>
                <c:pt idx="45890">
                  <c:v>13.457765999999999</c:v>
                </c:pt>
                <c:pt idx="45891">
                  <c:v>13.461491000000001</c:v>
                </c:pt>
                <c:pt idx="45892">
                  <c:v>13.46086</c:v>
                </c:pt>
                <c:pt idx="45893">
                  <c:v>13.461422000000001</c:v>
                </c:pt>
                <c:pt idx="45894">
                  <c:v>13.465411</c:v>
                </c:pt>
                <c:pt idx="45895">
                  <c:v>13.465007999999999</c:v>
                </c:pt>
                <c:pt idx="45896">
                  <c:v>13.465088</c:v>
                </c:pt>
                <c:pt idx="45897">
                  <c:v>13.471550000000001</c:v>
                </c:pt>
                <c:pt idx="45898">
                  <c:v>13.469607999999999</c:v>
                </c:pt>
                <c:pt idx="45899">
                  <c:v>13.464499</c:v>
                </c:pt>
                <c:pt idx="45900">
                  <c:v>13.466869000000001</c:v>
                </c:pt>
                <c:pt idx="45901">
                  <c:v>13.466434</c:v>
                </c:pt>
                <c:pt idx="45902">
                  <c:v>13.461622</c:v>
                </c:pt>
                <c:pt idx="45903">
                  <c:v>13.464252999999999</c:v>
                </c:pt>
                <c:pt idx="45904">
                  <c:v>13.466218</c:v>
                </c:pt>
                <c:pt idx="45905">
                  <c:v>13.462987999999999</c:v>
                </c:pt>
                <c:pt idx="45906">
                  <c:v>13.464936</c:v>
                </c:pt>
                <c:pt idx="45907">
                  <c:v>13.470157</c:v>
                </c:pt>
                <c:pt idx="45908">
                  <c:v>13.468921999999999</c:v>
                </c:pt>
                <c:pt idx="45909">
                  <c:v>13.464769</c:v>
                </c:pt>
                <c:pt idx="45910">
                  <c:v>13.463386</c:v>
                </c:pt>
                <c:pt idx="45911">
                  <c:v>13.462109999999999</c:v>
                </c:pt>
                <c:pt idx="45912">
                  <c:v>13.462311</c:v>
                </c:pt>
                <c:pt idx="45913">
                  <c:v>13.465052999999999</c:v>
                </c:pt>
                <c:pt idx="45914">
                  <c:v>13.466009</c:v>
                </c:pt>
                <c:pt idx="45915">
                  <c:v>13.467162</c:v>
                </c:pt>
                <c:pt idx="45916">
                  <c:v>13.468162</c:v>
                </c:pt>
                <c:pt idx="45917">
                  <c:v>13.465479999999999</c:v>
                </c:pt>
                <c:pt idx="45918">
                  <c:v>13.467841999999999</c:v>
                </c:pt>
                <c:pt idx="45919">
                  <c:v>13.47315</c:v>
                </c:pt>
                <c:pt idx="45920">
                  <c:v>13.473140000000001</c:v>
                </c:pt>
                <c:pt idx="45921">
                  <c:v>13.473364</c:v>
                </c:pt>
                <c:pt idx="45922">
                  <c:v>13.477281</c:v>
                </c:pt>
                <c:pt idx="45923">
                  <c:v>13.481087</c:v>
                </c:pt>
                <c:pt idx="45924">
                  <c:v>13.479801</c:v>
                </c:pt>
                <c:pt idx="45925">
                  <c:v>13.477995</c:v>
                </c:pt>
                <c:pt idx="45926">
                  <c:v>13.47766</c:v>
                </c:pt>
                <c:pt idx="45927">
                  <c:v>13.478489</c:v>
                </c:pt>
                <c:pt idx="45928">
                  <c:v>13.479219000000001</c:v>
                </c:pt>
                <c:pt idx="45929">
                  <c:v>13.475927</c:v>
                </c:pt>
                <c:pt idx="45930">
                  <c:v>13.47569</c:v>
                </c:pt>
                <c:pt idx="45931">
                  <c:v>13.479075999999999</c:v>
                </c:pt>
                <c:pt idx="45932">
                  <c:v>13.479744999999999</c:v>
                </c:pt>
                <c:pt idx="45933">
                  <c:v>13.480555000000001</c:v>
                </c:pt>
                <c:pt idx="45934">
                  <c:v>13.480036</c:v>
                </c:pt>
                <c:pt idx="45935">
                  <c:v>13.477301000000001</c:v>
                </c:pt>
                <c:pt idx="45936">
                  <c:v>13.474907</c:v>
                </c:pt>
                <c:pt idx="45937">
                  <c:v>13.474608999999999</c:v>
                </c:pt>
                <c:pt idx="45938">
                  <c:v>13.478773</c:v>
                </c:pt>
                <c:pt idx="45939">
                  <c:v>13.479687</c:v>
                </c:pt>
                <c:pt idx="45940">
                  <c:v>13.475725000000001</c:v>
                </c:pt>
                <c:pt idx="45941">
                  <c:v>13.475885999999999</c:v>
                </c:pt>
                <c:pt idx="45942">
                  <c:v>13.480271</c:v>
                </c:pt>
                <c:pt idx="45943">
                  <c:v>13.480736</c:v>
                </c:pt>
                <c:pt idx="45944">
                  <c:v>13.476926000000001</c:v>
                </c:pt>
                <c:pt idx="45945">
                  <c:v>13.477729999999999</c:v>
                </c:pt>
                <c:pt idx="45946">
                  <c:v>13.480893999999999</c:v>
                </c:pt>
                <c:pt idx="45947">
                  <c:v>13.480805999999999</c:v>
                </c:pt>
                <c:pt idx="45948">
                  <c:v>13.481977000000001</c:v>
                </c:pt>
                <c:pt idx="45949">
                  <c:v>13.482782</c:v>
                </c:pt>
                <c:pt idx="45950">
                  <c:v>13.480817999999999</c:v>
                </c:pt>
                <c:pt idx="45951">
                  <c:v>13.480703999999999</c:v>
                </c:pt>
                <c:pt idx="45952">
                  <c:v>13.482419</c:v>
                </c:pt>
                <c:pt idx="45953">
                  <c:v>13.479345</c:v>
                </c:pt>
                <c:pt idx="45954">
                  <c:v>13.479862000000001</c:v>
                </c:pt>
                <c:pt idx="45955">
                  <c:v>13.485830999999999</c:v>
                </c:pt>
                <c:pt idx="45956">
                  <c:v>13.480357</c:v>
                </c:pt>
                <c:pt idx="45957">
                  <c:v>13.478168</c:v>
                </c:pt>
                <c:pt idx="45958">
                  <c:v>13.484258000000001</c:v>
                </c:pt>
                <c:pt idx="45959">
                  <c:v>13.483565</c:v>
                </c:pt>
                <c:pt idx="45960">
                  <c:v>13.484622999999999</c:v>
                </c:pt>
                <c:pt idx="45961">
                  <c:v>13.491999</c:v>
                </c:pt>
                <c:pt idx="45962">
                  <c:v>13.493848</c:v>
                </c:pt>
                <c:pt idx="45963">
                  <c:v>13.491542000000001</c:v>
                </c:pt>
                <c:pt idx="45964">
                  <c:v>13.489627</c:v>
                </c:pt>
                <c:pt idx="45965">
                  <c:v>13.490034</c:v>
                </c:pt>
                <c:pt idx="45966">
                  <c:v>13.488794</c:v>
                </c:pt>
                <c:pt idx="45967">
                  <c:v>13.484972000000001</c:v>
                </c:pt>
                <c:pt idx="45968">
                  <c:v>13.483973000000001</c:v>
                </c:pt>
                <c:pt idx="45969">
                  <c:v>13.488242</c:v>
                </c:pt>
                <c:pt idx="45970">
                  <c:v>13.489293999999999</c:v>
                </c:pt>
                <c:pt idx="45971">
                  <c:v>13.485977</c:v>
                </c:pt>
                <c:pt idx="45972">
                  <c:v>13.486357</c:v>
                </c:pt>
                <c:pt idx="45973">
                  <c:v>13.486487</c:v>
                </c:pt>
                <c:pt idx="45974">
                  <c:v>13.485722000000001</c:v>
                </c:pt>
                <c:pt idx="45975">
                  <c:v>13.487240999999999</c:v>
                </c:pt>
                <c:pt idx="45976">
                  <c:v>13.48882</c:v>
                </c:pt>
                <c:pt idx="45977">
                  <c:v>13.489997000000001</c:v>
                </c:pt>
                <c:pt idx="45978">
                  <c:v>13.488493</c:v>
                </c:pt>
                <c:pt idx="45979">
                  <c:v>13.485912000000001</c:v>
                </c:pt>
                <c:pt idx="45980">
                  <c:v>13.48237</c:v>
                </c:pt>
                <c:pt idx="45981">
                  <c:v>13.481121</c:v>
                </c:pt>
                <c:pt idx="45982">
                  <c:v>13.485626</c:v>
                </c:pt>
                <c:pt idx="45983">
                  <c:v>13.486988</c:v>
                </c:pt>
                <c:pt idx="45984">
                  <c:v>13.489986</c:v>
                </c:pt>
                <c:pt idx="45985">
                  <c:v>13.49606</c:v>
                </c:pt>
                <c:pt idx="45986">
                  <c:v>13.493973</c:v>
                </c:pt>
                <c:pt idx="45987">
                  <c:v>13.492791</c:v>
                </c:pt>
                <c:pt idx="45988">
                  <c:v>13.493805</c:v>
                </c:pt>
                <c:pt idx="45989">
                  <c:v>13.496015999999999</c:v>
                </c:pt>
                <c:pt idx="45990">
                  <c:v>13.501353999999999</c:v>
                </c:pt>
                <c:pt idx="45991">
                  <c:v>13.500063000000001</c:v>
                </c:pt>
                <c:pt idx="45992">
                  <c:v>13.493834</c:v>
                </c:pt>
                <c:pt idx="45993">
                  <c:v>13.493461999999999</c:v>
                </c:pt>
                <c:pt idx="45994">
                  <c:v>13.49311</c:v>
                </c:pt>
                <c:pt idx="45995">
                  <c:v>13.489554999999999</c:v>
                </c:pt>
                <c:pt idx="45996">
                  <c:v>13.490861000000001</c:v>
                </c:pt>
                <c:pt idx="45997">
                  <c:v>13.493138999999999</c:v>
                </c:pt>
                <c:pt idx="45998">
                  <c:v>13.492464</c:v>
                </c:pt>
                <c:pt idx="45999">
                  <c:v>13.495673</c:v>
                </c:pt>
                <c:pt idx="46000">
                  <c:v>13.496732</c:v>
                </c:pt>
                <c:pt idx="46001">
                  <c:v>13.494425</c:v>
                </c:pt>
                <c:pt idx="46002">
                  <c:v>13.491688</c:v>
                </c:pt>
                <c:pt idx="46003">
                  <c:v>13.489297000000001</c:v>
                </c:pt>
                <c:pt idx="46004">
                  <c:v>13.490926</c:v>
                </c:pt>
                <c:pt idx="46005">
                  <c:v>13.493423</c:v>
                </c:pt>
                <c:pt idx="46006">
                  <c:v>13.491844</c:v>
                </c:pt>
                <c:pt idx="46007">
                  <c:v>13.490862999999999</c:v>
                </c:pt>
                <c:pt idx="46008">
                  <c:v>13.491887999999999</c:v>
                </c:pt>
                <c:pt idx="46009">
                  <c:v>13.494555999999999</c:v>
                </c:pt>
                <c:pt idx="46010">
                  <c:v>13.495053</c:v>
                </c:pt>
                <c:pt idx="46011">
                  <c:v>13.493674</c:v>
                </c:pt>
                <c:pt idx="46012">
                  <c:v>13.492508000000001</c:v>
                </c:pt>
                <c:pt idx="46013">
                  <c:v>13.492087</c:v>
                </c:pt>
                <c:pt idx="46014">
                  <c:v>13.494203000000001</c:v>
                </c:pt>
                <c:pt idx="46015">
                  <c:v>13.495127999999999</c:v>
                </c:pt>
                <c:pt idx="46016">
                  <c:v>13.491216</c:v>
                </c:pt>
                <c:pt idx="46017">
                  <c:v>13.490024</c:v>
                </c:pt>
                <c:pt idx="46018">
                  <c:v>13.492172999999999</c:v>
                </c:pt>
                <c:pt idx="46019">
                  <c:v>13.492858999999999</c:v>
                </c:pt>
                <c:pt idx="46020">
                  <c:v>13.493655</c:v>
                </c:pt>
                <c:pt idx="46021">
                  <c:v>13.493055999999999</c:v>
                </c:pt>
                <c:pt idx="46022">
                  <c:v>13.491358</c:v>
                </c:pt>
                <c:pt idx="46023">
                  <c:v>13.495065</c:v>
                </c:pt>
                <c:pt idx="46024">
                  <c:v>13.496370000000001</c:v>
                </c:pt>
                <c:pt idx="46025">
                  <c:v>13.495020999999999</c:v>
                </c:pt>
                <c:pt idx="46026">
                  <c:v>13.498355999999999</c:v>
                </c:pt>
                <c:pt idx="46027">
                  <c:v>13.500836</c:v>
                </c:pt>
                <c:pt idx="46028">
                  <c:v>13.501953</c:v>
                </c:pt>
                <c:pt idx="46029">
                  <c:v>13.504758000000001</c:v>
                </c:pt>
                <c:pt idx="46030">
                  <c:v>13.503639</c:v>
                </c:pt>
                <c:pt idx="46031">
                  <c:v>13.501538999999999</c:v>
                </c:pt>
                <c:pt idx="46032">
                  <c:v>13.505464</c:v>
                </c:pt>
                <c:pt idx="46033">
                  <c:v>13.508845000000001</c:v>
                </c:pt>
                <c:pt idx="46034">
                  <c:v>13.507403999999999</c:v>
                </c:pt>
                <c:pt idx="46035">
                  <c:v>13.509263000000001</c:v>
                </c:pt>
                <c:pt idx="46036">
                  <c:v>13.507412</c:v>
                </c:pt>
                <c:pt idx="46037">
                  <c:v>13.503624</c:v>
                </c:pt>
                <c:pt idx="46038">
                  <c:v>13.5062</c:v>
                </c:pt>
                <c:pt idx="46039">
                  <c:v>13.503576000000001</c:v>
                </c:pt>
                <c:pt idx="46040">
                  <c:v>13.498409000000001</c:v>
                </c:pt>
                <c:pt idx="46041">
                  <c:v>13.502197000000001</c:v>
                </c:pt>
                <c:pt idx="46042">
                  <c:v>13.505254000000001</c:v>
                </c:pt>
                <c:pt idx="46043">
                  <c:v>13.503738999999999</c:v>
                </c:pt>
                <c:pt idx="46044">
                  <c:v>13.504258</c:v>
                </c:pt>
                <c:pt idx="46045">
                  <c:v>13.506739</c:v>
                </c:pt>
                <c:pt idx="46046">
                  <c:v>13.506442</c:v>
                </c:pt>
                <c:pt idx="46047">
                  <c:v>13.506221999999999</c:v>
                </c:pt>
                <c:pt idx="46048">
                  <c:v>13.507609</c:v>
                </c:pt>
                <c:pt idx="46049">
                  <c:v>13.508599999999999</c:v>
                </c:pt>
                <c:pt idx="46050">
                  <c:v>13.509570999999999</c:v>
                </c:pt>
                <c:pt idx="46051">
                  <c:v>13.50606</c:v>
                </c:pt>
                <c:pt idx="46052">
                  <c:v>13.501022000000001</c:v>
                </c:pt>
                <c:pt idx="46053">
                  <c:v>13.506869</c:v>
                </c:pt>
                <c:pt idx="46054">
                  <c:v>13.512603</c:v>
                </c:pt>
                <c:pt idx="46055">
                  <c:v>13.511163</c:v>
                </c:pt>
                <c:pt idx="46056">
                  <c:v>13.511903999999999</c:v>
                </c:pt>
                <c:pt idx="46057">
                  <c:v>13.514823</c:v>
                </c:pt>
                <c:pt idx="46058">
                  <c:v>13.514438</c:v>
                </c:pt>
                <c:pt idx="46059">
                  <c:v>13.511943</c:v>
                </c:pt>
                <c:pt idx="46060">
                  <c:v>13.512461999999999</c:v>
                </c:pt>
                <c:pt idx="46061">
                  <c:v>13.513332</c:v>
                </c:pt>
                <c:pt idx="46062">
                  <c:v>13.513754</c:v>
                </c:pt>
                <c:pt idx="46063">
                  <c:v>13.515414</c:v>
                </c:pt>
                <c:pt idx="46064">
                  <c:v>13.515748</c:v>
                </c:pt>
                <c:pt idx="46065">
                  <c:v>13.514336999999999</c:v>
                </c:pt>
                <c:pt idx="46066">
                  <c:v>13.51362</c:v>
                </c:pt>
                <c:pt idx="46067">
                  <c:v>13.515357</c:v>
                </c:pt>
                <c:pt idx="46068">
                  <c:v>13.517842999999999</c:v>
                </c:pt>
                <c:pt idx="46069">
                  <c:v>13.517849999999999</c:v>
                </c:pt>
                <c:pt idx="46070">
                  <c:v>13.514222</c:v>
                </c:pt>
                <c:pt idx="46071">
                  <c:v>13.511951</c:v>
                </c:pt>
                <c:pt idx="46072">
                  <c:v>13.511088000000001</c:v>
                </c:pt>
                <c:pt idx="46073">
                  <c:v>13.509003</c:v>
                </c:pt>
                <c:pt idx="46074">
                  <c:v>13.508879</c:v>
                </c:pt>
                <c:pt idx="46075">
                  <c:v>13.509771000000001</c:v>
                </c:pt>
                <c:pt idx="46076">
                  <c:v>13.507625000000001</c:v>
                </c:pt>
                <c:pt idx="46077">
                  <c:v>13.511126000000001</c:v>
                </c:pt>
                <c:pt idx="46078">
                  <c:v>13.517193000000001</c:v>
                </c:pt>
                <c:pt idx="46079">
                  <c:v>13.515314</c:v>
                </c:pt>
                <c:pt idx="46080">
                  <c:v>13.507985</c:v>
                </c:pt>
                <c:pt idx="46081">
                  <c:v>13.507365</c:v>
                </c:pt>
                <c:pt idx="46082">
                  <c:v>13.511407999999999</c:v>
                </c:pt>
                <c:pt idx="46083">
                  <c:v>13.510910000000001</c:v>
                </c:pt>
                <c:pt idx="46084">
                  <c:v>13.510534</c:v>
                </c:pt>
                <c:pt idx="46085">
                  <c:v>13.512219999999999</c:v>
                </c:pt>
                <c:pt idx="46086">
                  <c:v>13.509898</c:v>
                </c:pt>
                <c:pt idx="46087">
                  <c:v>13.506866</c:v>
                </c:pt>
                <c:pt idx="46088">
                  <c:v>13.508433</c:v>
                </c:pt>
                <c:pt idx="46089">
                  <c:v>13.509962</c:v>
                </c:pt>
                <c:pt idx="46090">
                  <c:v>13.508156</c:v>
                </c:pt>
                <c:pt idx="46091">
                  <c:v>13.507165000000001</c:v>
                </c:pt>
                <c:pt idx="46092">
                  <c:v>13.51027</c:v>
                </c:pt>
                <c:pt idx="46093">
                  <c:v>13.516157</c:v>
                </c:pt>
                <c:pt idx="46094">
                  <c:v>13.520263999999999</c:v>
                </c:pt>
                <c:pt idx="46095">
                  <c:v>13.517916</c:v>
                </c:pt>
                <c:pt idx="46096">
                  <c:v>13.513026999999999</c:v>
                </c:pt>
                <c:pt idx="46097">
                  <c:v>13.514573</c:v>
                </c:pt>
                <c:pt idx="46098">
                  <c:v>13.517749999999999</c:v>
                </c:pt>
                <c:pt idx="46099">
                  <c:v>13.518762000000001</c:v>
                </c:pt>
                <c:pt idx="46100">
                  <c:v>13.517302000000001</c:v>
                </c:pt>
                <c:pt idx="46101">
                  <c:v>13.517697999999999</c:v>
                </c:pt>
                <c:pt idx="46102">
                  <c:v>13.523111</c:v>
                </c:pt>
                <c:pt idx="46103">
                  <c:v>13.524402</c:v>
                </c:pt>
                <c:pt idx="46104">
                  <c:v>13.522004000000001</c:v>
                </c:pt>
                <c:pt idx="46105">
                  <c:v>13.524827</c:v>
                </c:pt>
                <c:pt idx="46106">
                  <c:v>13.527774000000001</c:v>
                </c:pt>
                <c:pt idx="46107">
                  <c:v>13.529465999999999</c:v>
                </c:pt>
                <c:pt idx="46108">
                  <c:v>13.532912</c:v>
                </c:pt>
                <c:pt idx="46109">
                  <c:v>13.533552999999999</c:v>
                </c:pt>
                <c:pt idx="46110">
                  <c:v>13.531022999999999</c:v>
                </c:pt>
                <c:pt idx="46111">
                  <c:v>13.527462</c:v>
                </c:pt>
                <c:pt idx="46112">
                  <c:v>13.523469</c:v>
                </c:pt>
                <c:pt idx="46113">
                  <c:v>13.525605000000001</c:v>
                </c:pt>
                <c:pt idx="46114">
                  <c:v>13.528746999999999</c:v>
                </c:pt>
                <c:pt idx="46115">
                  <c:v>13.526490000000001</c:v>
                </c:pt>
                <c:pt idx="46116">
                  <c:v>13.525219</c:v>
                </c:pt>
                <c:pt idx="46117">
                  <c:v>13.524797</c:v>
                </c:pt>
                <c:pt idx="46118">
                  <c:v>13.523471000000001</c:v>
                </c:pt>
                <c:pt idx="46119">
                  <c:v>13.522167</c:v>
                </c:pt>
                <c:pt idx="46120">
                  <c:v>13.520981000000001</c:v>
                </c:pt>
                <c:pt idx="46121">
                  <c:v>13.521190000000001</c:v>
                </c:pt>
                <c:pt idx="46122">
                  <c:v>13.521864000000001</c:v>
                </c:pt>
                <c:pt idx="46123">
                  <c:v>13.52364</c:v>
                </c:pt>
                <c:pt idx="46124">
                  <c:v>13.526161999999999</c:v>
                </c:pt>
                <c:pt idx="46125">
                  <c:v>13.525410000000001</c:v>
                </c:pt>
                <c:pt idx="46126">
                  <c:v>13.520530000000001</c:v>
                </c:pt>
                <c:pt idx="46127">
                  <c:v>13.519119999999999</c:v>
                </c:pt>
                <c:pt idx="46128">
                  <c:v>13.525285999999999</c:v>
                </c:pt>
                <c:pt idx="46129">
                  <c:v>13.528119</c:v>
                </c:pt>
                <c:pt idx="46130">
                  <c:v>13.525513999999999</c:v>
                </c:pt>
                <c:pt idx="46131">
                  <c:v>13.527960999999999</c:v>
                </c:pt>
                <c:pt idx="46132">
                  <c:v>13.530317</c:v>
                </c:pt>
                <c:pt idx="46133">
                  <c:v>13.530998</c:v>
                </c:pt>
                <c:pt idx="46134">
                  <c:v>13.533395000000001</c:v>
                </c:pt>
                <c:pt idx="46135">
                  <c:v>13.533828</c:v>
                </c:pt>
                <c:pt idx="46136">
                  <c:v>13.531079999999999</c:v>
                </c:pt>
                <c:pt idx="46137">
                  <c:v>13.532821999999999</c:v>
                </c:pt>
                <c:pt idx="46138">
                  <c:v>13.537927</c:v>
                </c:pt>
                <c:pt idx="46139">
                  <c:v>13.534829999999999</c:v>
                </c:pt>
                <c:pt idx="46140">
                  <c:v>13.527077999999999</c:v>
                </c:pt>
                <c:pt idx="46141">
                  <c:v>13.526790999999999</c:v>
                </c:pt>
                <c:pt idx="46142">
                  <c:v>13.530796</c:v>
                </c:pt>
                <c:pt idx="46143">
                  <c:v>13.529196000000001</c:v>
                </c:pt>
                <c:pt idx="46144">
                  <c:v>13.526788</c:v>
                </c:pt>
                <c:pt idx="46145">
                  <c:v>13.529362000000001</c:v>
                </c:pt>
                <c:pt idx="46146">
                  <c:v>13.529788</c:v>
                </c:pt>
                <c:pt idx="46147">
                  <c:v>13.527345</c:v>
                </c:pt>
                <c:pt idx="46148">
                  <c:v>13.527559999999999</c:v>
                </c:pt>
                <c:pt idx="46149">
                  <c:v>13.530383</c:v>
                </c:pt>
                <c:pt idx="46150">
                  <c:v>13.528596</c:v>
                </c:pt>
                <c:pt idx="46151">
                  <c:v>13.524519</c:v>
                </c:pt>
                <c:pt idx="46152">
                  <c:v>13.5288</c:v>
                </c:pt>
                <c:pt idx="46153">
                  <c:v>13.536768</c:v>
                </c:pt>
                <c:pt idx="46154">
                  <c:v>13.536911</c:v>
                </c:pt>
                <c:pt idx="46155">
                  <c:v>13.539058000000001</c:v>
                </c:pt>
                <c:pt idx="46156">
                  <c:v>13.54322</c:v>
                </c:pt>
                <c:pt idx="46157">
                  <c:v>13.538879</c:v>
                </c:pt>
                <c:pt idx="46158">
                  <c:v>13.537285000000001</c:v>
                </c:pt>
                <c:pt idx="46159">
                  <c:v>13.540531</c:v>
                </c:pt>
                <c:pt idx="46160">
                  <c:v>13.535297</c:v>
                </c:pt>
                <c:pt idx="46161">
                  <c:v>13.532384</c:v>
                </c:pt>
                <c:pt idx="46162">
                  <c:v>13.540699999999999</c:v>
                </c:pt>
                <c:pt idx="46163">
                  <c:v>13.545624999999999</c:v>
                </c:pt>
                <c:pt idx="46164">
                  <c:v>13.541990999999999</c:v>
                </c:pt>
                <c:pt idx="46165">
                  <c:v>13.538538000000001</c:v>
                </c:pt>
                <c:pt idx="46166">
                  <c:v>13.539588</c:v>
                </c:pt>
                <c:pt idx="46167">
                  <c:v>13.543141</c:v>
                </c:pt>
                <c:pt idx="46168">
                  <c:v>13.542747</c:v>
                </c:pt>
                <c:pt idx="46169">
                  <c:v>13.540599</c:v>
                </c:pt>
                <c:pt idx="46170">
                  <c:v>13.541219999999999</c:v>
                </c:pt>
                <c:pt idx="46171">
                  <c:v>13.540884999999999</c:v>
                </c:pt>
                <c:pt idx="46172">
                  <c:v>13.537283</c:v>
                </c:pt>
                <c:pt idx="46173">
                  <c:v>13.536504000000001</c:v>
                </c:pt>
                <c:pt idx="46174">
                  <c:v>13.539823999999999</c:v>
                </c:pt>
                <c:pt idx="46175">
                  <c:v>13.540884999999999</c:v>
                </c:pt>
                <c:pt idx="46176">
                  <c:v>13.537140000000001</c:v>
                </c:pt>
                <c:pt idx="46177">
                  <c:v>13.534781000000001</c:v>
                </c:pt>
                <c:pt idx="46178">
                  <c:v>13.538019999999999</c:v>
                </c:pt>
                <c:pt idx="46179">
                  <c:v>13.541316999999999</c:v>
                </c:pt>
                <c:pt idx="46180">
                  <c:v>13.538594</c:v>
                </c:pt>
                <c:pt idx="46181">
                  <c:v>13.535852</c:v>
                </c:pt>
                <c:pt idx="46182">
                  <c:v>13.537784</c:v>
                </c:pt>
                <c:pt idx="46183">
                  <c:v>13.536629</c:v>
                </c:pt>
                <c:pt idx="46184">
                  <c:v>13.538841</c:v>
                </c:pt>
                <c:pt idx="46185">
                  <c:v>13.545686999999999</c:v>
                </c:pt>
                <c:pt idx="46186">
                  <c:v>13.545785</c:v>
                </c:pt>
                <c:pt idx="46187">
                  <c:v>13.543875999999999</c:v>
                </c:pt>
                <c:pt idx="46188">
                  <c:v>13.545742000000001</c:v>
                </c:pt>
                <c:pt idx="46189">
                  <c:v>13.547829</c:v>
                </c:pt>
                <c:pt idx="46190">
                  <c:v>13.544211000000001</c:v>
                </c:pt>
                <c:pt idx="46191">
                  <c:v>13.538629999999999</c:v>
                </c:pt>
                <c:pt idx="46192">
                  <c:v>13.539599000000001</c:v>
                </c:pt>
                <c:pt idx="46193">
                  <c:v>13.542517</c:v>
                </c:pt>
                <c:pt idx="46194">
                  <c:v>13.542327</c:v>
                </c:pt>
                <c:pt idx="46195">
                  <c:v>13.543756</c:v>
                </c:pt>
                <c:pt idx="46196">
                  <c:v>13.543274</c:v>
                </c:pt>
                <c:pt idx="46197">
                  <c:v>13.538978</c:v>
                </c:pt>
                <c:pt idx="46198">
                  <c:v>13.540967</c:v>
                </c:pt>
                <c:pt idx="46199">
                  <c:v>13.544572000000001</c:v>
                </c:pt>
                <c:pt idx="46200">
                  <c:v>13.542151</c:v>
                </c:pt>
                <c:pt idx="46201">
                  <c:v>13.542357000000001</c:v>
                </c:pt>
                <c:pt idx="46202">
                  <c:v>13.545218999999999</c:v>
                </c:pt>
                <c:pt idx="46203">
                  <c:v>13.545007</c:v>
                </c:pt>
                <c:pt idx="46204">
                  <c:v>13.54665</c:v>
                </c:pt>
                <c:pt idx="46205">
                  <c:v>13.547435</c:v>
                </c:pt>
                <c:pt idx="46206">
                  <c:v>13.548797</c:v>
                </c:pt>
                <c:pt idx="46207">
                  <c:v>13.553504999999999</c:v>
                </c:pt>
                <c:pt idx="46208">
                  <c:v>13.549865</c:v>
                </c:pt>
                <c:pt idx="46209">
                  <c:v>13.548258000000001</c:v>
                </c:pt>
                <c:pt idx="46210">
                  <c:v>13.553829</c:v>
                </c:pt>
                <c:pt idx="46211">
                  <c:v>13.553466999999999</c:v>
                </c:pt>
                <c:pt idx="46212">
                  <c:v>13.55077</c:v>
                </c:pt>
                <c:pt idx="46213">
                  <c:v>13.553006</c:v>
                </c:pt>
                <c:pt idx="46214">
                  <c:v>13.553127</c:v>
                </c:pt>
                <c:pt idx="46215">
                  <c:v>13.552372</c:v>
                </c:pt>
                <c:pt idx="46216">
                  <c:v>13.558107</c:v>
                </c:pt>
                <c:pt idx="46217">
                  <c:v>13.559782</c:v>
                </c:pt>
                <c:pt idx="46218">
                  <c:v>13.555578000000001</c:v>
                </c:pt>
                <c:pt idx="46219">
                  <c:v>13.556056999999999</c:v>
                </c:pt>
                <c:pt idx="46220">
                  <c:v>13.558771</c:v>
                </c:pt>
                <c:pt idx="46221">
                  <c:v>13.558506</c:v>
                </c:pt>
                <c:pt idx="46222">
                  <c:v>13.556328000000001</c:v>
                </c:pt>
                <c:pt idx="46223">
                  <c:v>13.556563000000001</c:v>
                </c:pt>
                <c:pt idx="46224">
                  <c:v>13.553152000000001</c:v>
                </c:pt>
                <c:pt idx="46225">
                  <c:v>13.549419</c:v>
                </c:pt>
                <c:pt idx="46226">
                  <c:v>13.554102</c:v>
                </c:pt>
                <c:pt idx="46227">
                  <c:v>13.555412</c:v>
                </c:pt>
                <c:pt idx="46228">
                  <c:v>13.552218999999999</c:v>
                </c:pt>
                <c:pt idx="46229">
                  <c:v>13.552163999999999</c:v>
                </c:pt>
                <c:pt idx="46230">
                  <c:v>13.552353</c:v>
                </c:pt>
                <c:pt idx="46231">
                  <c:v>13.553004</c:v>
                </c:pt>
                <c:pt idx="46232">
                  <c:v>13.550858</c:v>
                </c:pt>
                <c:pt idx="46233">
                  <c:v>13.549787</c:v>
                </c:pt>
                <c:pt idx="46234">
                  <c:v>13.555125</c:v>
                </c:pt>
                <c:pt idx="46235">
                  <c:v>13.55757</c:v>
                </c:pt>
                <c:pt idx="46236">
                  <c:v>13.554852</c:v>
                </c:pt>
                <c:pt idx="46237">
                  <c:v>13.549942</c:v>
                </c:pt>
                <c:pt idx="46238">
                  <c:v>13.551192</c:v>
                </c:pt>
                <c:pt idx="46239">
                  <c:v>13.556365</c:v>
                </c:pt>
                <c:pt idx="46240">
                  <c:v>13.551788</c:v>
                </c:pt>
                <c:pt idx="46241">
                  <c:v>13.54542</c:v>
                </c:pt>
                <c:pt idx="46242">
                  <c:v>13.550748</c:v>
                </c:pt>
                <c:pt idx="46243">
                  <c:v>13.554714000000001</c:v>
                </c:pt>
                <c:pt idx="46244">
                  <c:v>13.551776</c:v>
                </c:pt>
                <c:pt idx="46245">
                  <c:v>13.549657</c:v>
                </c:pt>
                <c:pt idx="46246">
                  <c:v>13.547926</c:v>
                </c:pt>
                <c:pt idx="46247">
                  <c:v>13.549231000000001</c:v>
                </c:pt>
                <c:pt idx="46248">
                  <c:v>13.552134000000001</c:v>
                </c:pt>
                <c:pt idx="46249">
                  <c:v>13.553043000000001</c:v>
                </c:pt>
                <c:pt idx="46250">
                  <c:v>13.553032</c:v>
                </c:pt>
                <c:pt idx="46251">
                  <c:v>13.551531000000001</c:v>
                </c:pt>
                <c:pt idx="46252">
                  <c:v>13.551154</c:v>
                </c:pt>
                <c:pt idx="46253">
                  <c:v>13.55522</c:v>
                </c:pt>
                <c:pt idx="46254">
                  <c:v>13.555479999999999</c:v>
                </c:pt>
                <c:pt idx="46255">
                  <c:v>13.551767</c:v>
                </c:pt>
                <c:pt idx="46256">
                  <c:v>13.553065999999999</c:v>
                </c:pt>
                <c:pt idx="46257">
                  <c:v>13.558833999999999</c:v>
                </c:pt>
                <c:pt idx="46258">
                  <c:v>13.558999999999999</c:v>
                </c:pt>
                <c:pt idx="46259">
                  <c:v>13.555714</c:v>
                </c:pt>
                <c:pt idx="46260">
                  <c:v>13.558452000000001</c:v>
                </c:pt>
                <c:pt idx="46261">
                  <c:v>13.560615</c:v>
                </c:pt>
                <c:pt idx="46262">
                  <c:v>13.559201</c:v>
                </c:pt>
                <c:pt idx="46263">
                  <c:v>13.562977</c:v>
                </c:pt>
                <c:pt idx="46264">
                  <c:v>13.565488999999999</c:v>
                </c:pt>
                <c:pt idx="46265">
                  <c:v>13.56338</c:v>
                </c:pt>
                <c:pt idx="46266">
                  <c:v>13.564613</c:v>
                </c:pt>
                <c:pt idx="46267">
                  <c:v>13.562500999999999</c:v>
                </c:pt>
                <c:pt idx="46268">
                  <c:v>13.557226</c:v>
                </c:pt>
                <c:pt idx="46269">
                  <c:v>13.55555</c:v>
                </c:pt>
                <c:pt idx="46270">
                  <c:v>13.557389000000001</c:v>
                </c:pt>
                <c:pt idx="46271">
                  <c:v>13.560430999999999</c:v>
                </c:pt>
                <c:pt idx="46272">
                  <c:v>13.559144</c:v>
                </c:pt>
                <c:pt idx="46273">
                  <c:v>13.555425</c:v>
                </c:pt>
                <c:pt idx="46274">
                  <c:v>13.557746</c:v>
                </c:pt>
                <c:pt idx="46275">
                  <c:v>13.562143000000001</c:v>
                </c:pt>
                <c:pt idx="46276">
                  <c:v>13.564069999999999</c:v>
                </c:pt>
                <c:pt idx="46277">
                  <c:v>13.563499</c:v>
                </c:pt>
                <c:pt idx="46278">
                  <c:v>13.559082</c:v>
                </c:pt>
                <c:pt idx="46279">
                  <c:v>13.557601999999999</c:v>
                </c:pt>
                <c:pt idx="46280">
                  <c:v>13.560867</c:v>
                </c:pt>
                <c:pt idx="46281">
                  <c:v>13.561913000000001</c:v>
                </c:pt>
                <c:pt idx="46282">
                  <c:v>13.561538000000001</c:v>
                </c:pt>
                <c:pt idx="46283">
                  <c:v>13.562347000000001</c:v>
                </c:pt>
                <c:pt idx="46284">
                  <c:v>13.564468</c:v>
                </c:pt>
                <c:pt idx="46285">
                  <c:v>13.565766999999999</c:v>
                </c:pt>
                <c:pt idx="46286">
                  <c:v>13.566817</c:v>
                </c:pt>
                <c:pt idx="46287">
                  <c:v>13.571346</c:v>
                </c:pt>
                <c:pt idx="46288">
                  <c:v>13.569025</c:v>
                </c:pt>
                <c:pt idx="46289">
                  <c:v>13.569072</c:v>
                </c:pt>
                <c:pt idx="46290">
                  <c:v>13.576563999999999</c:v>
                </c:pt>
                <c:pt idx="46291">
                  <c:v>13.575639000000001</c:v>
                </c:pt>
                <c:pt idx="46292">
                  <c:v>13.574292</c:v>
                </c:pt>
                <c:pt idx="46293">
                  <c:v>13.576212</c:v>
                </c:pt>
                <c:pt idx="46294">
                  <c:v>13.576465000000001</c:v>
                </c:pt>
                <c:pt idx="46295">
                  <c:v>13.576525999999999</c:v>
                </c:pt>
                <c:pt idx="46296">
                  <c:v>13.576522000000001</c:v>
                </c:pt>
                <c:pt idx="46297">
                  <c:v>13.576174999999999</c:v>
                </c:pt>
                <c:pt idx="46298">
                  <c:v>13.578706</c:v>
                </c:pt>
                <c:pt idx="46299">
                  <c:v>13.583769</c:v>
                </c:pt>
                <c:pt idx="46300">
                  <c:v>13.581187999999999</c:v>
                </c:pt>
                <c:pt idx="46301">
                  <c:v>13.577527999999999</c:v>
                </c:pt>
                <c:pt idx="46302">
                  <c:v>13.584035999999999</c:v>
                </c:pt>
                <c:pt idx="46303">
                  <c:v>13.584965</c:v>
                </c:pt>
                <c:pt idx="46304">
                  <c:v>13.579160999999999</c:v>
                </c:pt>
                <c:pt idx="46305">
                  <c:v>13.581073</c:v>
                </c:pt>
                <c:pt idx="46306">
                  <c:v>13.586065</c:v>
                </c:pt>
                <c:pt idx="46307">
                  <c:v>13.584674</c:v>
                </c:pt>
                <c:pt idx="46308">
                  <c:v>13.581956</c:v>
                </c:pt>
                <c:pt idx="46309">
                  <c:v>13.583178999999999</c:v>
                </c:pt>
                <c:pt idx="46310">
                  <c:v>13.583214999999999</c:v>
                </c:pt>
                <c:pt idx="46311">
                  <c:v>13.584514</c:v>
                </c:pt>
                <c:pt idx="46312">
                  <c:v>13.584410999999999</c:v>
                </c:pt>
                <c:pt idx="46313">
                  <c:v>13.580646</c:v>
                </c:pt>
                <c:pt idx="46314">
                  <c:v>13.583857999999999</c:v>
                </c:pt>
                <c:pt idx="46315">
                  <c:v>13.587399</c:v>
                </c:pt>
                <c:pt idx="46316">
                  <c:v>13.582293</c:v>
                </c:pt>
                <c:pt idx="46317">
                  <c:v>13.580062</c:v>
                </c:pt>
                <c:pt idx="46318">
                  <c:v>13.586237000000001</c:v>
                </c:pt>
                <c:pt idx="46319">
                  <c:v>13.586311</c:v>
                </c:pt>
                <c:pt idx="46320">
                  <c:v>13.582255999999999</c:v>
                </c:pt>
                <c:pt idx="46321">
                  <c:v>13.587737000000001</c:v>
                </c:pt>
                <c:pt idx="46322">
                  <c:v>13.590665</c:v>
                </c:pt>
                <c:pt idx="46323">
                  <c:v>13.580330999999999</c:v>
                </c:pt>
                <c:pt idx="46324">
                  <c:v>13.57694</c:v>
                </c:pt>
                <c:pt idx="46325">
                  <c:v>13.581223</c:v>
                </c:pt>
                <c:pt idx="46326">
                  <c:v>13.576347</c:v>
                </c:pt>
                <c:pt idx="46327">
                  <c:v>13.573921</c:v>
                </c:pt>
                <c:pt idx="46328">
                  <c:v>13.578889</c:v>
                </c:pt>
                <c:pt idx="46329">
                  <c:v>13.575058</c:v>
                </c:pt>
                <c:pt idx="46330">
                  <c:v>13.567337999999999</c:v>
                </c:pt>
                <c:pt idx="46331">
                  <c:v>13.566535999999999</c:v>
                </c:pt>
                <c:pt idx="46332">
                  <c:v>13.564781</c:v>
                </c:pt>
                <c:pt idx="46333">
                  <c:v>13.563909000000001</c:v>
                </c:pt>
                <c:pt idx="46334">
                  <c:v>13.565237</c:v>
                </c:pt>
                <c:pt idx="46335">
                  <c:v>13.564766000000001</c:v>
                </c:pt>
                <c:pt idx="46336">
                  <c:v>13.565953</c:v>
                </c:pt>
                <c:pt idx="46337">
                  <c:v>13.574303</c:v>
                </c:pt>
                <c:pt idx="46338">
                  <c:v>13.583977000000001</c:v>
                </c:pt>
                <c:pt idx="46339">
                  <c:v>13.579385</c:v>
                </c:pt>
                <c:pt idx="46340">
                  <c:v>13.580524</c:v>
                </c:pt>
                <c:pt idx="46341">
                  <c:v>13.591077</c:v>
                </c:pt>
                <c:pt idx="46342">
                  <c:v>13.589313000000001</c:v>
                </c:pt>
                <c:pt idx="46343">
                  <c:v>13.587336000000001</c:v>
                </c:pt>
                <c:pt idx="46344">
                  <c:v>13.58916</c:v>
                </c:pt>
                <c:pt idx="46345">
                  <c:v>13.586387999999999</c:v>
                </c:pt>
                <c:pt idx="46346">
                  <c:v>13.586126999999999</c:v>
                </c:pt>
                <c:pt idx="46347">
                  <c:v>13.588096999999999</c:v>
                </c:pt>
                <c:pt idx="46348">
                  <c:v>13.587505</c:v>
                </c:pt>
                <c:pt idx="46349">
                  <c:v>13.586007</c:v>
                </c:pt>
                <c:pt idx="46350">
                  <c:v>13.586216</c:v>
                </c:pt>
                <c:pt idx="46351">
                  <c:v>13.588022</c:v>
                </c:pt>
                <c:pt idx="46352">
                  <c:v>13.589104000000001</c:v>
                </c:pt>
                <c:pt idx="46353">
                  <c:v>13.59022</c:v>
                </c:pt>
                <c:pt idx="46354">
                  <c:v>13.589964</c:v>
                </c:pt>
                <c:pt idx="46355">
                  <c:v>13.585186999999999</c:v>
                </c:pt>
                <c:pt idx="46356">
                  <c:v>13.584235</c:v>
                </c:pt>
                <c:pt idx="46357">
                  <c:v>13.589869</c:v>
                </c:pt>
                <c:pt idx="46358">
                  <c:v>13.588582000000001</c:v>
                </c:pt>
                <c:pt idx="46359">
                  <c:v>13.583767999999999</c:v>
                </c:pt>
                <c:pt idx="46360">
                  <c:v>13.586686</c:v>
                </c:pt>
                <c:pt idx="46361">
                  <c:v>13.592568</c:v>
                </c:pt>
                <c:pt idx="46362">
                  <c:v>13.593711000000001</c:v>
                </c:pt>
                <c:pt idx="46363">
                  <c:v>13.592679</c:v>
                </c:pt>
                <c:pt idx="46364">
                  <c:v>13.591818999999999</c:v>
                </c:pt>
                <c:pt idx="46365">
                  <c:v>13.591412</c:v>
                </c:pt>
                <c:pt idx="46366">
                  <c:v>13.594657</c:v>
                </c:pt>
                <c:pt idx="46367">
                  <c:v>13.592824999999999</c:v>
                </c:pt>
                <c:pt idx="46368">
                  <c:v>13.5854</c:v>
                </c:pt>
                <c:pt idx="46369">
                  <c:v>13.585322</c:v>
                </c:pt>
                <c:pt idx="46370">
                  <c:v>13.584944999999999</c:v>
                </c:pt>
                <c:pt idx="46371">
                  <c:v>13.582466999999999</c:v>
                </c:pt>
                <c:pt idx="46372">
                  <c:v>13.585031000000001</c:v>
                </c:pt>
                <c:pt idx="46373">
                  <c:v>13.582668999999999</c:v>
                </c:pt>
                <c:pt idx="46374">
                  <c:v>13.582167999999999</c:v>
                </c:pt>
                <c:pt idx="46375">
                  <c:v>13.59193</c:v>
                </c:pt>
                <c:pt idx="46376">
                  <c:v>13.593992999999999</c:v>
                </c:pt>
                <c:pt idx="46377">
                  <c:v>13.589038</c:v>
                </c:pt>
                <c:pt idx="46378">
                  <c:v>13.590667</c:v>
                </c:pt>
                <c:pt idx="46379">
                  <c:v>13.59022</c:v>
                </c:pt>
                <c:pt idx="46380">
                  <c:v>13.589677999999999</c:v>
                </c:pt>
                <c:pt idx="46381">
                  <c:v>13.594516</c:v>
                </c:pt>
                <c:pt idx="46382">
                  <c:v>13.594859</c:v>
                </c:pt>
                <c:pt idx="46383">
                  <c:v>13.592492</c:v>
                </c:pt>
                <c:pt idx="46384">
                  <c:v>13.595936999999999</c:v>
                </c:pt>
                <c:pt idx="46385">
                  <c:v>13.601533</c:v>
                </c:pt>
                <c:pt idx="46386">
                  <c:v>13.600838</c:v>
                </c:pt>
                <c:pt idx="46387">
                  <c:v>13.598913</c:v>
                </c:pt>
                <c:pt idx="46388">
                  <c:v>13.600440000000001</c:v>
                </c:pt>
                <c:pt idx="46389">
                  <c:v>13.598712000000001</c:v>
                </c:pt>
                <c:pt idx="46390">
                  <c:v>13.598314999999999</c:v>
                </c:pt>
                <c:pt idx="46391">
                  <c:v>13.602389000000001</c:v>
                </c:pt>
                <c:pt idx="46392">
                  <c:v>13.601473</c:v>
                </c:pt>
                <c:pt idx="46393">
                  <c:v>13.598335000000001</c:v>
                </c:pt>
                <c:pt idx="46394">
                  <c:v>13.599351</c:v>
                </c:pt>
                <c:pt idx="46395">
                  <c:v>13.597291999999999</c:v>
                </c:pt>
                <c:pt idx="46396">
                  <c:v>13.595370000000001</c:v>
                </c:pt>
                <c:pt idx="46397">
                  <c:v>13.596291000000001</c:v>
                </c:pt>
                <c:pt idx="46398">
                  <c:v>13.594529</c:v>
                </c:pt>
                <c:pt idx="46399">
                  <c:v>13.592768</c:v>
                </c:pt>
                <c:pt idx="46400">
                  <c:v>13.596094000000001</c:v>
                </c:pt>
                <c:pt idx="46401">
                  <c:v>13.602404</c:v>
                </c:pt>
                <c:pt idx="46402">
                  <c:v>13.602784</c:v>
                </c:pt>
                <c:pt idx="46403">
                  <c:v>13.603372999999999</c:v>
                </c:pt>
                <c:pt idx="46404">
                  <c:v>13.609450000000001</c:v>
                </c:pt>
                <c:pt idx="46405">
                  <c:v>13.607295000000001</c:v>
                </c:pt>
                <c:pt idx="46406">
                  <c:v>13.603588999999999</c:v>
                </c:pt>
                <c:pt idx="46407">
                  <c:v>13.606147999999999</c:v>
                </c:pt>
                <c:pt idx="46408">
                  <c:v>13.607637</c:v>
                </c:pt>
                <c:pt idx="46409">
                  <c:v>13.607761</c:v>
                </c:pt>
                <c:pt idx="46410">
                  <c:v>13.608408000000001</c:v>
                </c:pt>
                <c:pt idx="46411">
                  <c:v>13.608432000000001</c:v>
                </c:pt>
                <c:pt idx="46412">
                  <c:v>13.605738000000001</c:v>
                </c:pt>
                <c:pt idx="46413">
                  <c:v>13.60324</c:v>
                </c:pt>
                <c:pt idx="46414">
                  <c:v>13.606641</c:v>
                </c:pt>
                <c:pt idx="46415">
                  <c:v>13.608511999999999</c:v>
                </c:pt>
                <c:pt idx="46416">
                  <c:v>13.603878999999999</c:v>
                </c:pt>
                <c:pt idx="46417">
                  <c:v>13.603768000000001</c:v>
                </c:pt>
                <c:pt idx="46418">
                  <c:v>13.608662000000001</c:v>
                </c:pt>
                <c:pt idx="46419">
                  <c:v>13.607428000000001</c:v>
                </c:pt>
                <c:pt idx="46420">
                  <c:v>13.601323000000001</c:v>
                </c:pt>
                <c:pt idx="46421">
                  <c:v>13.600647</c:v>
                </c:pt>
                <c:pt idx="46422">
                  <c:v>13.605998</c:v>
                </c:pt>
                <c:pt idx="46423">
                  <c:v>13.609885</c:v>
                </c:pt>
                <c:pt idx="46424">
                  <c:v>13.607055000000001</c:v>
                </c:pt>
                <c:pt idx="46425">
                  <c:v>13.605546</c:v>
                </c:pt>
                <c:pt idx="46426">
                  <c:v>13.611893</c:v>
                </c:pt>
                <c:pt idx="46427">
                  <c:v>13.612628000000001</c:v>
                </c:pt>
                <c:pt idx="46428">
                  <c:v>13.608585</c:v>
                </c:pt>
                <c:pt idx="46429">
                  <c:v>13.611307999999999</c:v>
                </c:pt>
                <c:pt idx="46430">
                  <c:v>13.612691999999999</c:v>
                </c:pt>
                <c:pt idx="46431">
                  <c:v>13.606567</c:v>
                </c:pt>
                <c:pt idx="46432">
                  <c:v>13.603475</c:v>
                </c:pt>
                <c:pt idx="46433">
                  <c:v>13.607937</c:v>
                </c:pt>
                <c:pt idx="46434">
                  <c:v>13.609453999999999</c:v>
                </c:pt>
                <c:pt idx="46435">
                  <c:v>13.608855999999999</c:v>
                </c:pt>
                <c:pt idx="46436">
                  <c:v>13.608257999999999</c:v>
                </c:pt>
                <c:pt idx="46437">
                  <c:v>13.603952</c:v>
                </c:pt>
                <c:pt idx="46438">
                  <c:v>13.606325</c:v>
                </c:pt>
                <c:pt idx="46439">
                  <c:v>13.607851999999999</c:v>
                </c:pt>
                <c:pt idx="46440">
                  <c:v>13.604414</c:v>
                </c:pt>
                <c:pt idx="46441">
                  <c:v>13.604856</c:v>
                </c:pt>
                <c:pt idx="46442">
                  <c:v>13.605437</c:v>
                </c:pt>
                <c:pt idx="46443">
                  <c:v>13.604281</c:v>
                </c:pt>
                <c:pt idx="46444">
                  <c:v>13.607993</c:v>
                </c:pt>
                <c:pt idx="46445">
                  <c:v>13.613003000000001</c:v>
                </c:pt>
                <c:pt idx="46446">
                  <c:v>13.612568</c:v>
                </c:pt>
                <c:pt idx="46447">
                  <c:v>13.609481000000001</c:v>
                </c:pt>
                <c:pt idx="46448">
                  <c:v>13.609893</c:v>
                </c:pt>
                <c:pt idx="46449">
                  <c:v>13.608905999999999</c:v>
                </c:pt>
                <c:pt idx="46450">
                  <c:v>13.608599</c:v>
                </c:pt>
                <c:pt idx="46451">
                  <c:v>13.613701000000001</c:v>
                </c:pt>
                <c:pt idx="46452">
                  <c:v>13.612693999999999</c:v>
                </c:pt>
                <c:pt idx="46453">
                  <c:v>13.610837</c:v>
                </c:pt>
                <c:pt idx="46454">
                  <c:v>13.617231</c:v>
                </c:pt>
                <c:pt idx="46455">
                  <c:v>13.62443</c:v>
                </c:pt>
                <c:pt idx="46456">
                  <c:v>13.625657</c:v>
                </c:pt>
                <c:pt idx="46457">
                  <c:v>13.620756999999999</c:v>
                </c:pt>
                <c:pt idx="46458">
                  <c:v>13.618016000000001</c:v>
                </c:pt>
                <c:pt idx="46459">
                  <c:v>13.615710999999999</c:v>
                </c:pt>
                <c:pt idx="46460">
                  <c:v>13.615021</c:v>
                </c:pt>
                <c:pt idx="46461">
                  <c:v>13.618672</c:v>
                </c:pt>
                <c:pt idx="46462">
                  <c:v>13.621808</c:v>
                </c:pt>
                <c:pt idx="46463">
                  <c:v>13.620168</c:v>
                </c:pt>
                <c:pt idx="46464">
                  <c:v>13.615632</c:v>
                </c:pt>
                <c:pt idx="46465">
                  <c:v>13.616955000000001</c:v>
                </c:pt>
                <c:pt idx="46466">
                  <c:v>13.621226</c:v>
                </c:pt>
                <c:pt idx="46467">
                  <c:v>13.619612</c:v>
                </c:pt>
                <c:pt idx="46468">
                  <c:v>13.616754999999999</c:v>
                </c:pt>
                <c:pt idx="46469">
                  <c:v>13.619185</c:v>
                </c:pt>
                <c:pt idx="46470">
                  <c:v>13.61988</c:v>
                </c:pt>
                <c:pt idx="46471">
                  <c:v>13.618016000000001</c:v>
                </c:pt>
                <c:pt idx="46472">
                  <c:v>13.618463999999999</c:v>
                </c:pt>
                <c:pt idx="46473">
                  <c:v>13.616673</c:v>
                </c:pt>
                <c:pt idx="46474">
                  <c:v>13.61631</c:v>
                </c:pt>
                <c:pt idx="46475">
                  <c:v>13.618126</c:v>
                </c:pt>
                <c:pt idx="46476">
                  <c:v>13.618567000000001</c:v>
                </c:pt>
                <c:pt idx="46477">
                  <c:v>13.619077000000001</c:v>
                </c:pt>
                <c:pt idx="46478">
                  <c:v>13.619339</c:v>
                </c:pt>
                <c:pt idx="46479">
                  <c:v>13.617001999999999</c:v>
                </c:pt>
                <c:pt idx="46480">
                  <c:v>13.614971000000001</c:v>
                </c:pt>
                <c:pt idx="46481">
                  <c:v>13.614808</c:v>
                </c:pt>
                <c:pt idx="46482">
                  <c:v>13.614634000000001</c:v>
                </c:pt>
                <c:pt idx="46483">
                  <c:v>13.617035</c:v>
                </c:pt>
                <c:pt idx="46484">
                  <c:v>13.617169000000001</c:v>
                </c:pt>
                <c:pt idx="46485">
                  <c:v>13.6144</c:v>
                </c:pt>
                <c:pt idx="46486">
                  <c:v>13.618403000000001</c:v>
                </c:pt>
                <c:pt idx="46487">
                  <c:v>13.623321000000001</c:v>
                </c:pt>
                <c:pt idx="46488">
                  <c:v>13.617984</c:v>
                </c:pt>
                <c:pt idx="46489">
                  <c:v>13.613346</c:v>
                </c:pt>
                <c:pt idx="46490">
                  <c:v>13.617815999999999</c:v>
                </c:pt>
                <c:pt idx="46491">
                  <c:v>13.620036000000001</c:v>
                </c:pt>
                <c:pt idx="46492">
                  <c:v>13.617703000000001</c:v>
                </c:pt>
                <c:pt idx="46493">
                  <c:v>13.61551</c:v>
                </c:pt>
                <c:pt idx="46494">
                  <c:v>13.617146999999999</c:v>
                </c:pt>
                <c:pt idx="46495">
                  <c:v>13.621435999999999</c:v>
                </c:pt>
                <c:pt idx="46496">
                  <c:v>13.626045</c:v>
                </c:pt>
                <c:pt idx="46497">
                  <c:v>13.628845999999999</c:v>
                </c:pt>
                <c:pt idx="46498">
                  <c:v>13.630413000000001</c:v>
                </c:pt>
                <c:pt idx="46499">
                  <c:v>13.628660999999999</c:v>
                </c:pt>
                <c:pt idx="46500">
                  <c:v>13.623530000000001</c:v>
                </c:pt>
                <c:pt idx="46501">
                  <c:v>13.625391</c:v>
                </c:pt>
                <c:pt idx="46502">
                  <c:v>13.629709</c:v>
                </c:pt>
                <c:pt idx="46503">
                  <c:v>13.627039999999999</c:v>
                </c:pt>
                <c:pt idx="46504">
                  <c:v>13.625266</c:v>
                </c:pt>
                <c:pt idx="46505">
                  <c:v>13.627388</c:v>
                </c:pt>
                <c:pt idx="46506">
                  <c:v>13.631162</c:v>
                </c:pt>
                <c:pt idx="46507">
                  <c:v>13.631652000000001</c:v>
                </c:pt>
                <c:pt idx="46508">
                  <c:v>13.629975999999999</c:v>
                </c:pt>
                <c:pt idx="46509">
                  <c:v>13.631392999999999</c:v>
                </c:pt>
                <c:pt idx="46510">
                  <c:v>13.633551000000001</c:v>
                </c:pt>
                <c:pt idx="46511">
                  <c:v>13.632414000000001</c:v>
                </c:pt>
                <c:pt idx="46512">
                  <c:v>13.633886</c:v>
                </c:pt>
                <c:pt idx="46513">
                  <c:v>13.63532</c:v>
                </c:pt>
                <c:pt idx="46514">
                  <c:v>13.632702</c:v>
                </c:pt>
                <c:pt idx="46515">
                  <c:v>13.633730999999999</c:v>
                </c:pt>
                <c:pt idx="46516">
                  <c:v>13.635975999999999</c:v>
                </c:pt>
                <c:pt idx="46517">
                  <c:v>13.631406</c:v>
                </c:pt>
                <c:pt idx="46518">
                  <c:v>13.627274999999999</c:v>
                </c:pt>
                <c:pt idx="46519">
                  <c:v>13.627793</c:v>
                </c:pt>
                <c:pt idx="46520">
                  <c:v>13.626193000000001</c:v>
                </c:pt>
                <c:pt idx="46521">
                  <c:v>13.627203</c:v>
                </c:pt>
                <c:pt idx="46522">
                  <c:v>13.633172999999999</c:v>
                </c:pt>
                <c:pt idx="46523">
                  <c:v>13.634544999999999</c:v>
                </c:pt>
                <c:pt idx="46524">
                  <c:v>13.632942</c:v>
                </c:pt>
                <c:pt idx="46525">
                  <c:v>13.632626</c:v>
                </c:pt>
                <c:pt idx="46526">
                  <c:v>13.632057</c:v>
                </c:pt>
                <c:pt idx="46527">
                  <c:v>13.632453</c:v>
                </c:pt>
                <c:pt idx="46528">
                  <c:v>13.634052000000001</c:v>
                </c:pt>
                <c:pt idx="46529">
                  <c:v>13.632728</c:v>
                </c:pt>
                <c:pt idx="46530">
                  <c:v>13.630131</c:v>
                </c:pt>
                <c:pt idx="46531">
                  <c:v>13.630193999999999</c:v>
                </c:pt>
                <c:pt idx="46532">
                  <c:v>13.634209</c:v>
                </c:pt>
                <c:pt idx="46533">
                  <c:v>13.63804</c:v>
                </c:pt>
                <c:pt idx="46534">
                  <c:v>13.640599</c:v>
                </c:pt>
                <c:pt idx="46535">
                  <c:v>13.638769</c:v>
                </c:pt>
                <c:pt idx="46536">
                  <c:v>13.638038</c:v>
                </c:pt>
                <c:pt idx="46537">
                  <c:v>13.644155</c:v>
                </c:pt>
                <c:pt idx="46538">
                  <c:v>13.645547000000001</c:v>
                </c:pt>
                <c:pt idx="46539">
                  <c:v>13.641534</c:v>
                </c:pt>
                <c:pt idx="46540">
                  <c:v>13.640159000000001</c:v>
                </c:pt>
                <c:pt idx="46541">
                  <c:v>13.641804</c:v>
                </c:pt>
                <c:pt idx="46542">
                  <c:v>13.643223000000001</c:v>
                </c:pt>
                <c:pt idx="46543">
                  <c:v>13.641614000000001</c:v>
                </c:pt>
                <c:pt idx="46544">
                  <c:v>13.640713</c:v>
                </c:pt>
                <c:pt idx="46545">
                  <c:v>13.642035999999999</c:v>
                </c:pt>
                <c:pt idx="46546">
                  <c:v>13.641332999999999</c:v>
                </c:pt>
                <c:pt idx="46547">
                  <c:v>13.637198</c:v>
                </c:pt>
                <c:pt idx="46548">
                  <c:v>13.636905</c:v>
                </c:pt>
                <c:pt idx="46549">
                  <c:v>13.640872</c:v>
                </c:pt>
                <c:pt idx="46550">
                  <c:v>13.639557999999999</c:v>
                </c:pt>
                <c:pt idx="46551">
                  <c:v>13.633452999999999</c:v>
                </c:pt>
                <c:pt idx="46552">
                  <c:v>13.634950999999999</c:v>
                </c:pt>
                <c:pt idx="46553">
                  <c:v>13.639787999999999</c:v>
                </c:pt>
                <c:pt idx="46554">
                  <c:v>13.636357</c:v>
                </c:pt>
                <c:pt idx="46555">
                  <c:v>13.634548000000001</c:v>
                </c:pt>
                <c:pt idx="46556">
                  <c:v>13.639621</c:v>
                </c:pt>
                <c:pt idx="46557">
                  <c:v>13.640245999999999</c:v>
                </c:pt>
                <c:pt idx="46558">
                  <c:v>13.637458000000001</c:v>
                </c:pt>
                <c:pt idx="46559">
                  <c:v>13.636874000000001</c:v>
                </c:pt>
                <c:pt idx="46560">
                  <c:v>13.637945</c:v>
                </c:pt>
                <c:pt idx="46561">
                  <c:v>13.636367999999999</c:v>
                </c:pt>
                <c:pt idx="46562">
                  <c:v>13.636466</c:v>
                </c:pt>
                <c:pt idx="46563">
                  <c:v>13.645193000000001</c:v>
                </c:pt>
                <c:pt idx="46564">
                  <c:v>13.647724999999999</c:v>
                </c:pt>
                <c:pt idx="46565">
                  <c:v>13.642327</c:v>
                </c:pt>
                <c:pt idx="46566">
                  <c:v>13.640727</c:v>
                </c:pt>
                <c:pt idx="46567">
                  <c:v>13.638832000000001</c:v>
                </c:pt>
                <c:pt idx="46568">
                  <c:v>13.63879</c:v>
                </c:pt>
                <c:pt idx="46569">
                  <c:v>13.64152</c:v>
                </c:pt>
                <c:pt idx="46570">
                  <c:v>13.642479</c:v>
                </c:pt>
                <c:pt idx="46571">
                  <c:v>13.643725999999999</c:v>
                </c:pt>
                <c:pt idx="46572">
                  <c:v>13.646112</c:v>
                </c:pt>
                <c:pt idx="46573">
                  <c:v>13.646801</c:v>
                </c:pt>
                <c:pt idx="46574">
                  <c:v>13.64654</c:v>
                </c:pt>
                <c:pt idx="46575">
                  <c:v>13.648599000000001</c:v>
                </c:pt>
                <c:pt idx="46576">
                  <c:v>13.648469</c:v>
                </c:pt>
                <c:pt idx="46577">
                  <c:v>13.646629000000001</c:v>
                </c:pt>
                <c:pt idx="46578">
                  <c:v>13.649065999999999</c:v>
                </c:pt>
                <c:pt idx="46579">
                  <c:v>13.648994999999999</c:v>
                </c:pt>
                <c:pt idx="46580">
                  <c:v>13.644931</c:v>
                </c:pt>
                <c:pt idx="46581">
                  <c:v>13.647004000000001</c:v>
                </c:pt>
                <c:pt idx="46582">
                  <c:v>13.650266</c:v>
                </c:pt>
                <c:pt idx="46583">
                  <c:v>13.645434</c:v>
                </c:pt>
                <c:pt idx="46584">
                  <c:v>13.645215</c:v>
                </c:pt>
                <c:pt idx="46585">
                  <c:v>13.650582999999999</c:v>
                </c:pt>
                <c:pt idx="46586">
                  <c:v>13.647646</c:v>
                </c:pt>
                <c:pt idx="46587">
                  <c:v>13.645993000000001</c:v>
                </c:pt>
                <c:pt idx="46588">
                  <c:v>13.648759999999999</c:v>
                </c:pt>
                <c:pt idx="46589">
                  <c:v>13.644679</c:v>
                </c:pt>
                <c:pt idx="46590">
                  <c:v>13.642695</c:v>
                </c:pt>
                <c:pt idx="46591">
                  <c:v>13.647926</c:v>
                </c:pt>
                <c:pt idx="46592">
                  <c:v>13.649089</c:v>
                </c:pt>
                <c:pt idx="46593">
                  <c:v>13.646433</c:v>
                </c:pt>
                <c:pt idx="46594">
                  <c:v>13.649506000000001</c:v>
                </c:pt>
                <c:pt idx="46595">
                  <c:v>13.653722</c:v>
                </c:pt>
                <c:pt idx="46596">
                  <c:v>13.65188</c:v>
                </c:pt>
                <c:pt idx="46597">
                  <c:v>13.650686</c:v>
                </c:pt>
                <c:pt idx="46598">
                  <c:v>13.654851000000001</c:v>
                </c:pt>
                <c:pt idx="46599">
                  <c:v>13.659095000000001</c:v>
                </c:pt>
                <c:pt idx="46600">
                  <c:v>13.657814</c:v>
                </c:pt>
                <c:pt idx="46601">
                  <c:v>13.654849</c:v>
                </c:pt>
                <c:pt idx="46602">
                  <c:v>13.656292000000001</c:v>
                </c:pt>
                <c:pt idx="46603">
                  <c:v>13.656034999999999</c:v>
                </c:pt>
                <c:pt idx="46604">
                  <c:v>13.655564</c:v>
                </c:pt>
                <c:pt idx="46605">
                  <c:v>13.656181</c:v>
                </c:pt>
                <c:pt idx="46606">
                  <c:v>13.655480000000001</c:v>
                </c:pt>
                <c:pt idx="46607">
                  <c:v>13.655581</c:v>
                </c:pt>
                <c:pt idx="46608">
                  <c:v>13.652678999999999</c:v>
                </c:pt>
                <c:pt idx="46609">
                  <c:v>13.648538</c:v>
                </c:pt>
                <c:pt idx="46610">
                  <c:v>13.648249</c:v>
                </c:pt>
                <c:pt idx="46611">
                  <c:v>13.655120999999999</c:v>
                </c:pt>
                <c:pt idx="46612">
                  <c:v>13.659981</c:v>
                </c:pt>
                <c:pt idx="46613">
                  <c:v>13.655889999999999</c:v>
                </c:pt>
                <c:pt idx="46614">
                  <c:v>13.655237</c:v>
                </c:pt>
                <c:pt idx="46615">
                  <c:v>13.654897</c:v>
                </c:pt>
                <c:pt idx="46616">
                  <c:v>13.64883</c:v>
                </c:pt>
                <c:pt idx="46617">
                  <c:v>13.648527</c:v>
                </c:pt>
                <c:pt idx="46618">
                  <c:v>13.650772999999999</c:v>
                </c:pt>
                <c:pt idx="46619">
                  <c:v>13.648042</c:v>
                </c:pt>
                <c:pt idx="46620">
                  <c:v>13.649926000000001</c:v>
                </c:pt>
                <c:pt idx="46621">
                  <c:v>13.653591</c:v>
                </c:pt>
                <c:pt idx="46622">
                  <c:v>13.652526999999999</c:v>
                </c:pt>
                <c:pt idx="46623">
                  <c:v>13.651415</c:v>
                </c:pt>
                <c:pt idx="46624">
                  <c:v>13.652371</c:v>
                </c:pt>
                <c:pt idx="46625">
                  <c:v>13.653255</c:v>
                </c:pt>
                <c:pt idx="46626">
                  <c:v>13.655218</c:v>
                </c:pt>
                <c:pt idx="46627">
                  <c:v>13.659953</c:v>
                </c:pt>
                <c:pt idx="46628">
                  <c:v>13.663549</c:v>
                </c:pt>
                <c:pt idx="46629">
                  <c:v>13.661547000000001</c:v>
                </c:pt>
                <c:pt idx="46630">
                  <c:v>13.660845999999999</c:v>
                </c:pt>
                <c:pt idx="46631">
                  <c:v>13.668193</c:v>
                </c:pt>
                <c:pt idx="46632">
                  <c:v>13.669995</c:v>
                </c:pt>
                <c:pt idx="46633">
                  <c:v>13.665452</c:v>
                </c:pt>
                <c:pt idx="46634">
                  <c:v>13.668816</c:v>
                </c:pt>
                <c:pt idx="46635">
                  <c:v>13.672720999999999</c:v>
                </c:pt>
                <c:pt idx="46636">
                  <c:v>13.672257999999999</c:v>
                </c:pt>
                <c:pt idx="46637">
                  <c:v>13.670366</c:v>
                </c:pt>
                <c:pt idx="46638">
                  <c:v>13.669479000000001</c:v>
                </c:pt>
                <c:pt idx="46639">
                  <c:v>13.667451</c:v>
                </c:pt>
                <c:pt idx="46640">
                  <c:v>13.665635</c:v>
                </c:pt>
                <c:pt idx="46641">
                  <c:v>13.66766</c:v>
                </c:pt>
                <c:pt idx="46642">
                  <c:v>13.670495000000001</c:v>
                </c:pt>
                <c:pt idx="46643">
                  <c:v>13.668658000000001</c:v>
                </c:pt>
                <c:pt idx="46644">
                  <c:v>13.663520999999999</c:v>
                </c:pt>
                <c:pt idx="46645">
                  <c:v>13.661142</c:v>
                </c:pt>
                <c:pt idx="46646">
                  <c:v>13.664562</c:v>
                </c:pt>
                <c:pt idx="46647">
                  <c:v>13.664887</c:v>
                </c:pt>
                <c:pt idx="46648">
                  <c:v>13.661390000000001</c:v>
                </c:pt>
                <c:pt idx="46649">
                  <c:v>13.662865999999999</c:v>
                </c:pt>
                <c:pt idx="46650">
                  <c:v>13.665990000000001</c:v>
                </c:pt>
                <c:pt idx="46651">
                  <c:v>13.665698000000001</c:v>
                </c:pt>
                <c:pt idx="46652">
                  <c:v>13.663821</c:v>
                </c:pt>
                <c:pt idx="46653">
                  <c:v>13.662186</c:v>
                </c:pt>
                <c:pt idx="46654">
                  <c:v>13.662485</c:v>
                </c:pt>
                <c:pt idx="46655">
                  <c:v>13.663712</c:v>
                </c:pt>
                <c:pt idx="46656">
                  <c:v>13.664312000000001</c:v>
                </c:pt>
                <c:pt idx="46657">
                  <c:v>13.664519</c:v>
                </c:pt>
                <c:pt idx="46658">
                  <c:v>13.665103999999999</c:v>
                </c:pt>
                <c:pt idx="46659">
                  <c:v>13.663940999999999</c:v>
                </c:pt>
                <c:pt idx="46660">
                  <c:v>13.663719</c:v>
                </c:pt>
                <c:pt idx="46661">
                  <c:v>13.667634</c:v>
                </c:pt>
                <c:pt idx="46662">
                  <c:v>13.673199</c:v>
                </c:pt>
                <c:pt idx="46663">
                  <c:v>13.672953</c:v>
                </c:pt>
                <c:pt idx="46664">
                  <c:v>13.666805</c:v>
                </c:pt>
                <c:pt idx="46665">
                  <c:v>13.665646000000001</c:v>
                </c:pt>
                <c:pt idx="46666">
                  <c:v>13.667908000000001</c:v>
                </c:pt>
                <c:pt idx="46667">
                  <c:v>13.665628</c:v>
                </c:pt>
                <c:pt idx="46668">
                  <c:v>13.667469000000001</c:v>
                </c:pt>
                <c:pt idx="46669">
                  <c:v>13.672072999999999</c:v>
                </c:pt>
                <c:pt idx="46670">
                  <c:v>13.671341999999999</c:v>
                </c:pt>
                <c:pt idx="46671">
                  <c:v>13.667935</c:v>
                </c:pt>
                <c:pt idx="46672">
                  <c:v>13.666766000000001</c:v>
                </c:pt>
                <c:pt idx="46673">
                  <c:v>13.667465999999999</c:v>
                </c:pt>
                <c:pt idx="46674">
                  <c:v>13.664714999999999</c:v>
                </c:pt>
                <c:pt idx="46675">
                  <c:v>13.663105</c:v>
                </c:pt>
                <c:pt idx="46676">
                  <c:v>13.667424</c:v>
                </c:pt>
                <c:pt idx="46677">
                  <c:v>13.67183</c:v>
                </c:pt>
                <c:pt idx="46678">
                  <c:v>13.672798</c:v>
                </c:pt>
                <c:pt idx="46679">
                  <c:v>13.673716000000001</c:v>
                </c:pt>
                <c:pt idx="46680">
                  <c:v>13.681324</c:v>
                </c:pt>
                <c:pt idx="46681">
                  <c:v>13.684502999999999</c:v>
                </c:pt>
                <c:pt idx="46682">
                  <c:v>13.675722</c:v>
                </c:pt>
                <c:pt idx="46683">
                  <c:v>13.671987</c:v>
                </c:pt>
                <c:pt idx="46684">
                  <c:v>13.67286</c:v>
                </c:pt>
                <c:pt idx="46685">
                  <c:v>13.666976</c:v>
                </c:pt>
                <c:pt idx="46686">
                  <c:v>13.665533</c:v>
                </c:pt>
                <c:pt idx="46687">
                  <c:v>13.672699</c:v>
                </c:pt>
                <c:pt idx="46688">
                  <c:v>13.673475</c:v>
                </c:pt>
                <c:pt idx="46689">
                  <c:v>13.671096</c:v>
                </c:pt>
                <c:pt idx="46690">
                  <c:v>13.671414</c:v>
                </c:pt>
                <c:pt idx="46691">
                  <c:v>13.670104</c:v>
                </c:pt>
                <c:pt idx="46692">
                  <c:v>13.671059</c:v>
                </c:pt>
                <c:pt idx="46693">
                  <c:v>13.673970000000001</c:v>
                </c:pt>
                <c:pt idx="46694">
                  <c:v>13.676689</c:v>
                </c:pt>
                <c:pt idx="46695">
                  <c:v>13.677832</c:v>
                </c:pt>
                <c:pt idx="46696">
                  <c:v>13.676389</c:v>
                </c:pt>
                <c:pt idx="46697">
                  <c:v>13.676055</c:v>
                </c:pt>
                <c:pt idx="46698">
                  <c:v>13.675333999999999</c:v>
                </c:pt>
                <c:pt idx="46699">
                  <c:v>13.674552</c:v>
                </c:pt>
                <c:pt idx="46700">
                  <c:v>13.678274</c:v>
                </c:pt>
                <c:pt idx="46701">
                  <c:v>13.680478000000001</c:v>
                </c:pt>
                <c:pt idx="46702">
                  <c:v>13.678140000000001</c:v>
                </c:pt>
                <c:pt idx="46703">
                  <c:v>13.679081</c:v>
                </c:pt>
                <c:pt idx="46704">
                  <c:v>13.680277999999999</c:v>
                </c:pt>
                <c:pt idx="46705">
                  <c:v>13.678167</c:v>
                </c:pt>
                <c:pt idx="46706">
                  <c:v>13.679966</c:v>
                </c:pt>
                <c:pt idx="46707">
                  <c:v>13.684281</c:v>
                </c:pt>
                <c:pt idx="46708">
                  <c:v>13.682321</c:v>
                </c:pt>
                <c:pt idx="46709">
                  <c:v>13.679268</c:v>
                </c:pt>
                <c:pt idx="46710">
                  <c:v>13.679126</c:v>
                </c:pt>
                <c:pt idx="46711">
                  <c:v>13.675746999999999</c:v>
                </c:pt>
                <c:pt idx="46712">
                  <c:v>13.677091000000001</c:v>
                </c:pt>
                <c:pt idx="46713">
                  <c:v>13.681846</c:v>
                </c:pt>
                <c:pt idx="46714">
                  <c:v>13.679985</c:v>
                </c:pt>
                <c:pt idx="46715">
                  <c:v>13.6807</c:v>
                </c:pt>
                <c:pt idx="46716">
                  <c:v>13.685689999999999</c:v>
                </c:pt>
                <c:pt idx="46717">
                  <c:v>13.688603000000001</c:v>
                </c:pt>
                <c:pt idx="46718">
                  <c:v>13.688196</c:v>
                </c:pt>
                <c:pt idx="46719">
                  <c:v>13.686445000000001</c:v>
                </c:pt>
                <c:pt idx="46720">
                  <c:v>13.687275</c:v>
                </c:pt>
                <c:pt idx="46721">
                  <c:v>13.687422</c:v>
                </c:pt>
                <c:pt idx="46722">
                  <c:v>13.683406</c:v>
                </c:pt>
                <c:pt idx="46723">
                  <c:v>13.683932</c:v>
                </c:pt>
                <c:pt idx="46724">
                  <c:v>13.687541</c:v>
                </c:pt>
                <c:pt idx="46725">
                  <c:v>13.683309</c:v>
                </c:pt>
                <c:pt idx="46726">
                  <c:v>13.67797</c:v>
                </c:pt>
                <c:pt idx="46727">
                  <c:v>13.68097</c:v>
                </c:pt>
                <c:pt idx="46728">
                  <c:v>13.685051</c:v>
                </c:pt>
                <c:pt idx="46729">
                  <c:v>13.684032999999999</c:v>
                </c:pt>
                <c:pt idx="46730">
                  <c:v>13.679831999999999</c:v>
                </c:pt>
                <c:pt idx="46731">
                  <c:v>13.678739999999999</c:v>
                </c:pt>
                <c:pt idx="46732">
                  <c:v>13.682326</c:v>
                </c:pt>
                <c:pt idx="46733">
                  <c:v>13.684507999999999</c:v>
                </c:pt>
                <c:pt idx="46734">
                  <c:v>13.685116000000001</c:v>
                </c:pt>
                <c:pt idx="46735">
                  <c:v>13.686705999999999</c:v>
                </c:pt>
                <c:pt idx="46736">
                  <c:v>13.683348000000001</c:v>
                </c:pt>
                <c:pt idx="46737">
                  <c:v>13.676209999999999</c:v>
                </c:pt>
                <c:pt idx="46738">
                  <c:v>13.678618</c:v>
                </c:pt>
                <c:pt idx="46739">
                  <c:v>13.686038999999999</c:v>
                </c:pt>
                <c:pt idx="46740">
                  <c:v>13.684271000000001</c:v>
                </c:pt>
                <c:pt idx="46741">
                  <c:v>13.681653000000001</c:v>
                </c:pt>
                <c:pt idx="46742">
                  <c:v>13.684416000000001</c:v>
                </c:pt>
                <c:pt idx="46743">
                  <c:v>13.68638</c:v>
                </c:pt>
                <c:pt idx="46744">
                  <c:v>13.687875</c:v>
                </c:pt>
                <c:pt idx="46745">
                  <c:v>13.686049000000001</c:v>
                </c:pt>
                <c:pt idx="46746">
                  <c:v>13.683475</c:v>
                </c:pt>
                <c:pt idx="46747">
                  <c:v>13.683166999999999</c:v>
                </c:pt>
                <c:pt idx="46748">
                  <c:v>13.682363</c:v>
                </c:pt>
                <c:pt idx="46749">
                  <c:v>13.679397</c:v>
                </c:pt>
                <c:pt idx="46750">
                  <c:v>13.676940999999999</c:v>
                </c:pt>
                <c:pt idx="46751">
                  <c:v>13.678464</c:v>
                </c:pt>
                <c:pt idx="46752">
                  <c:v>13.681571</c:v>
                </c:pt>
                <c:pt idx="46753">
                  <c:v>13.682119999999999</c:v>
                </c:pt>
                <c:pt idx="46754">
                  <c:v>13.681338</c:v>
                </c:pt>
                <c:pt idx="46755">
                  <c:v>13.684758</c:v>
                </c:pt>
                <c:pt idx="46756">
                  <c:v>13.687039</c:v>
                </c:pt>
                <c:pt idx="46757">
                  <c:v>13.683783999999999</c:v>
                </c:pt>
                <c:pt idx="46758">
                  <c:v>13.68435</c:v>
                </c:pt>
                <c:pt idx="46759">
                  <c:v>13.687063</c:v>
                </c:pt>
                <c:pt idx="46760">
                  <c:v>13.684775999999999</c:v>
                </c:pt>
                <c:pt idx="46761">
                  <c:v>13.685591000000001</c:v>
                </c:pt>
                <c:pt idx="46762">
                  <c:v>13.687799</c:v>
                </c:pt>
                <c:pt idx="46763">
                  <c:v>13.688352999999999</c:v>
                </c:pt>
                <c:pt idx="46764">
                  <c:v>13.690132999999999</c:v>
                </c:pt>
                <c:pt idx="46765">
                  <c:v>13.691995</c:v>
                </c:pt>
                <c:pt idx="46766">
                  <c:v>13.691841</c:v>
                </c:pt>
                <c:pt idx="46767">
                  <c:v>13.690537000000001</c:v>
                </c:pt>
                <c:pt idx="46768">
                  <c:v>13.693519</c:v>
                </c:pt>
                <c:pt idx="46769">
                  <c:v>13.696996</c:v>
                </c:pt>
                <c:pt idx="46770">
                  <c:v>13.698105999999999</c:v>
                </c:pt>
                <c:pt idx="46771">
                  <c:v>13.698741999999999</c:v>
                </c:pt>
                <c:pt idx="46772">
                  <c:v>13.697467</c:v>
                </c:pt>
                <c:pt idx="46773">
                  <c:v>13.699203000000001</c:v>
                </c:pt>
                <c:pt idx="46774">
                  <c:v>13.702006000000001</c:v>
                </c:pt>
                <c:pt idx="46775">
                  <c:v>13.702851000000001</c:v>
                </c:pt>
                <c:pt idx="46776">
                  <c:v>13.70261</c:v>
                </c:pt>
                <c:pt idx="46777">
                  <c:v>13.701304</c:v>
                </c:pt>
                <c:pt idx="46778">
                  <c:v>13.7013</c:v>
                </c:pt>
                <c:pt idx="46779">
                  <c:v>13.696864</c:v>
                </c:pt>
                <c:pt idx="46780">
                  <c:v>13.690880999999999</c:v>
                </c:pt>
                <c:pt idx="46781">
                  <c:v>13.695455000000001</c:v>
                </c:pt>
                <c:pt idx="46782">
                  <c:v>13.70553</c:v>
                </c:pt>
                <c:pt idx="46783">
                  <c:v>13.705603</c:v>
                </c:pt>
                <c:pt idx="46784">
                  <c:v>13.69772</c:v>
                </c:pt>
                <c:pt idx="46785">
                  <c:v>13.69397</c:v>
                </c:pt>
                <c:pt idx="46786">
                  <c:v>13.692761000000001</c:v>
                </c:pt>
                <c:pt idx="46787">
                  <c:v>13.692909</c:v>
                </c:pt>
                <c:pt idx="46788">
                  <c:v>13.696453999999999</c:v>
                </c:pt>
                <c:pt idx="46789">
                  <c:v>13.698601999999999</c:v>
                </c:pt>
                <c:pt idx="46790">
                  <c:v>13.697903</c:v>
                </c:pt>
                <c:pt idx="46791">
                  <c:v>13.69806</c:v>
                </c:pt>
                <c:pt idx="46792">
                  <c:v>13.700889999999999</c:v>
                </c:pt>
                <c:pt idx="46793">
                  <c:v>13.701642</c:v>
                </c:pt>
                <c:pt idx="46794">
                  <c:v>13.697186</c:v>
                </c:pt>
                <c:pt idx="46795">
                  <c:v>13.69594</c:v>
                </c:pt>
                <c:pt idx="46796">
                  <c:v>13.694376999999999</c:v>
                </c:pt>
                <c:pt idx="46797">
                  <c:v>13.692501</c:v>
                </c:pt>
                <c:pt idx="46798">
                  <c:v>13.698454999999999</c:v>
                </c:pt>
                <c:pt idx="46799">
                  <c:v>13.701055999999999</c:v>
                </c:pt>
                <c:pt idx="46800">
                  <c:v>13.696343000000001</c:v>
                </c:pt>
                <c:pt idx="46801">
                  <c:v>13.698036999999999</c:v>
                </c:pt>
                <c:pt idx="46802">
                  <c:v>13.704247000000001</c:v>
                </c:pt>
                <c:pt idx="46803">
                  <c:v>13.702076</c:v>
                </c:pt>
                <c:pt idx="46804">
                  <c:v>13.703175999999999</c:v>
                </c:pt>
                <c:pt idx="46805">
                  <c:v>13.713296</c:v>
                </c:pt>
                <c:pt idx="46806">
                  <c:v>13.712011</c:v>
                </c:pt>
                <c:pt idx="46807">
                  <c:v>13.707509</c:v>
                </c:pt>
                <c:pt idx="46808">
                  <c:v>13.710486</c:v>
                </c:pt>
                <c:pt idx="46809">
                  <c:v>13.708265000000001</c:v>
                </c:pt>
                <c:pt idx="46810">
                  <c:v>13.703946</c:v>
                </c:pt>
                <c:pt idx="46811">
                  <c:v>13.707084999999999</c:v>
                </c:pt>
                <c:pt idx="46812">
                  <c:v>13.710874</c:v>
                </c:pt>
                <c:pt idx="46813">
                  <c:v>13.707395</c:v>
                </c:pt>
                <c:pt idx="46814">
                  <c:v>13.700749999999999</c:v>
                </c:pt>
                <c:pt idx="46815">
                  <c:v>13.700184999999999</c:v>
                </c:pt>
                <c:pt idx="46816">
                  <c:v>13.703472</c:v>
                </c:pt>
                <c:pt idx="46817">
                  <c:v>13.70379</c:v>
                </c:pt>
                <c:pt idx="46818">
                  <c:v>13.702643</c:v>
                </c:pt>
                <c:pt idx="46819">
                  <c:v>13.704514</c:v>
                </c:pt>
                <c:pt idx="46820">
                  <c:v>13.707319</c:v>
                </c:pt>
                <c:pt idx="46821">
                  <c:v>13.710825</c:v>
                </c:pt>
                <c:pt idx="46822">
                  <c:v>13.713257</c:v>
                </c:pt>
                <c:pt idx="46823">
                  <c:v>13.71462</c:v>
                </c:pt>
                <c:pt idx="46824">
                  <c:v>13.716288</c:v>
                </c:pt>
                <c:pt idx="46825">
                  <c:v>13.712631</c:v>
                </c:pt>
                <c:pt idx="46826">
                  <c:v>13.708546</c:v>
                </c:pt>
                <c:pt idx="46827">
                  <c:v>13.710265</c:v>
                </c:pt>
                <c:pt idx="46828">
                  <c:v>13.710506000000001</c:v>
                </c:pt>
                <c:pt idx="46829">
                  <c:v>13.708368999999999</c:v>
                </c:pt>
                <c:pt idx="46830">
                  <c:v>13.705399</c:v>
                </c:pt>
                <c:pt idx="46831">
                  <c:v>13.704801</c:v>
                </c:pt>
                <c:pt idx="46832">
                  <c:v>13.706512999999999</c:v>
                </c:pt>
                <c:pt idx="46833">
                  <c:v>13.709417</c:v>
                </c:pt>
                <c:pt idx="46834">
                  <c:v>13.713642</c:v>
                </c:pt>
                <c:pt idx="46835">
                  <c:v>13.714506999999999</c:v>
                </c:pt>
                <c:pt idx="46836">
                  <c:v>13.710682</c:v>
                </c:pt>
                <c:pt idx="46837">
                  <c:v>13.711024999999999</c:v>
                </c:pt>
                <c:pt idx="46838">
                  <c:v>13.714456</c:v>
                </c:pt>
                <c:pt idx="46839">
                  <c:v>13.712844</c:v>
                </c:pt>
                <c:pt idx="46840">
                  <c:v>13.712422999999999</c:v>
                </c:pt>
                <c:pt idx="46841">
                  <c:v>13.716041000000001</c:v>
                </c:pt>
                <c:pt idx="46842">
                  <c:v>13.71533</c:v>
                </c:pt>
                <c:pt idx="46843">
                  <c:v>13.715769999999999</c:v>
                </c:pt>
                <c:pt idx="46844">
                  <c:v>13.720112</c:v>
                </c:pt>
                <c:pt idx="46845">
                  <c:v>13.720969999999999</c:v>
                </c:pt>
                <c:pt idx="46846">
                  <c:v>13.718798</c:v>
                </c:pt>
                <c:pt idx="46847">
                  <c:v>13.717001</c:v>
                </c:pt>
                <c:pt idx="46848">
                  <c:v>13.71926</c:v>
                </c:pt>
                <c:pt idx="46849">
                  <c:v>13.720905999999999</c:v>
                </c:pt>
                <c:pt idx="46850">
                  <c:v>13.721315000000001</c:v>
                </c:pt>
                <c:pt idx="46851">
                  <c:v>13.722854</c:v>
                </c:pt>
                <c:pt idx="46852">
                  <c:v>13.720705000000001</c:v>
                </c:pt>
                <c:pt idx="46853">
                  <c:v>13.717402</c:v>
                </c:pt>
                <c:pt idx="46854">
                  <c:v>13.716131000000001</c:v>
                </c:pt>
                <c:pt idx="46855">
                  <c:v>13.717646999999999</c:v>
                </c:pt>
                <c:pt idx="46856">
                  <c:v>13.71916</c:v>
                </c:pt>
                <c:pt idx="46857">
                  <c:v>13.720751999999999</c:v>
                </c:pt>
                <c:pt idx="46858">
                  <c:v>13.721352</c:v>
                </c:pt>
                <c:pt idx="46859">
                  <c:v>13.719336999999999</c:v>
                </c:pt>
                <c:pt idx="46860">
                  <c:v>13.715578000000001</c:v>
                </c:pt>
                <c:pt idx="46861">
                  <c:v>13.713207000000001</c:v>
                </c:pt>
                <c:pt idx="46862">
                  <c:v>13.715007999999999</c:v>
                </c:pt>
                <c:pt idx="46863">
                  <c:v>13.718120000000001</c:v>
                </c:pt>
                <c:pt idx="46864">
                  <c:v>13.717209</c:v>
                </c:pt>
                <c:pt idx="46865">
                  <c:v>13.719249</c:v>
                </c:pt>
                <c:pt idx="46866">
                  <c:v>13.725192</c:v>
                </c:pt>
                <c:pt idx="46867">
                  <c:v>13.723849</c:v>
                </c:pt>
                <c:pt idx="46868">
                  <c:v>13.720401000000001</c:v>
                </c:pt>
                <c:pt idx="46869">
                  <c:v>13.723265</c:v>
                </c:pt>
                <c:pt idx="46870">
                  <c:v>13.725713000000001</c:v>
                </c:pt>
                <c:pt idx="46871">
                  <c:v>13.723652</c:v>
                </c:pt>
                <c:pt idx="46872">
                  <c:v>13.719730999999999</c:v>
                </c:pt>
                <c:pt idx="46873">
                  <c:v>13.722255000000001</c:v>
                </c:pt>
                <c:pt idx="46874">
                  <c:v>13.728459000000001</c:v>
                </c:pt>
                <c:pt idx="46875">
                  <c:v>13.726584000000001</c:v>
                </c:pt>
                <c:pt idx="46876">
                  <c:v>13.720637999999999</c:v>
                </c:pt>
                <c:pt idx="46877">
                  <c:v>13.725417999999999</c:v>
                </c:pt>
                <c:pt idx="46878">
                  <c:v>13.731068</c:v>
                </c:pt>
                <c:pt idx="46879">
                  <c:v>13.726043000000001</c:v>
                </c:pt>
                <c:pt idx="46880">
                  <c:v>13.721348000000001</c:v>
                </c:pt>
                <c:pt idx="46881">
                  <c:v>13.725201999999999</c:v>
                </c:pt>
                <c:pt idx="46882">
                  <c:v>13.730327000000001</c:v>
                </c:pt>
                <c:pt idx="46883">
                  <c:v>13.731163</c:v>
                </c:pt>
                <c:pt idx="46884">
                  <c:v>13.727945999999999</c:v>
                </c:pt>
                <c:pt idx="46885">
                  <c:v>13.726141</c:v>
                </c:pt>
                <c:pt idx="46886">
                  <c:v>13.727471</c:v>
                </c:pt>
                <c:pt idx="46887">
                  <c:v>13.731881</c:v>
                </c:pt>
                <c:pt idx="46888">
                  <c:v>13.73479</c:v>
                </c:pt>
                <c:pt idx="46889">
                  <c:v>13.730880000000001</c:v>
                </c:pt>
                <c:pt idx="46890">
                  <c:v>13.729048000000001</c:v>
                </c:pt>
                <c:pt idx="46891">
                  <c:v>13.733074999999999</c:v>
                </c:pt>
                <c:pt idx="46892">
                  <c:v>13.731483000000001</c:v>
                </c:pt>
                <c:pt idx="46893">
                  <c:v>13.727872</c:v>
                </c:pt>
                <c:pt idx="46894">
                  <c:v>13.730974</c:v>
                </c:pt>
                <c:pt idx="46895">
                  <c:v>13.731237999999999</c:v>
                </c:pt>
                <c:pt idx="46896">
                  <c:v>13.730755</c:v>
                </c:pt>
                <c:pt idx="46897">
                  <c:v>13.735868</c:v>
                </c:pt>
                <c:pt idx="46898">
                  <c:v>13.73443</c:v>
                </c:pt>
                <c:pt idx="46899">
                  <c:v>13.727795</c:v>
                </c:pt>
                <c:pt idx="46900">
                  <c:v>13.73077</c:v>
                </c:pt>
                <c:pt idx="46901">
                  <c:v>13.734885999999999</c:v>
                </c:pt>
                <c:pt idx="46902">
                  <c:v>13.73095</c:v>
                </c:pt>
                <c:pt idx="46903">
                  <c:v>13.730173000000001</c:v>
                </c:pt>
                <c:pt idx="46904">
                  <c:v>13.733993999999999</c:v>
                </c:pt>
                <c:pt idx="46905">
                  <c:v>13.735455</c:v>
                </c:pt>
                <c:pt idx="46906">
                  <c:v>13.733188999999999</c:v>
                </c:pt>
                <c:pt idx="46907">
                  <c:v>13.734638</c:v>
                </c:pt>
                <c:pt idx="46908">
                  <c:v>13.737028</c:v>
                </c:pt>
                <c:pt idx="46909">
                  <c:v>13.736719000000001</c:v>
                </c:pt>
                <c:pt idx="46910">
                  <c:v>13.738391999999999</c:v>
                </c:pt>
                <c:pt idx="46911">
                  <c:v>13.737099000000001</c:v>
                </c:pt>
                <c:pt idx="46912">
                  <c:v>13.731460999999999</c:v>
                </c:pt>
                <c:pt idx="46913">
                  <c:v>13.731260000000001</c:v>
                </c:pt>
                <c:pt idx="46914">
                  <c:v>13.736238</c:v>
                </c:pt>
                <c:pt idx="46915">
                  <c:v>13.739191</c:v>
                </c:pt>
                <c:pt idx="46916">
                  <c:v>13.737952</c:v>
                </c:pt>
                <c:pt idx="46917">
                  <c:v>13.736732999999999</c:v>
                </c:pt>
                <c:pt idx="46918">
                  <c:v>13.735505</c:v>
                </c:pt>
                <c:pt idx="46919">
                  <c:v>13.737113000000001</c:v>
                </c:pt>
                <c:pt idx="46920">
                  <c:v>13.738697</c:v>
                </c:pt>
                <c:pt idx="46921">
                  <c:v>13.737394</c:v>
                </c:pt>
                <c:pt idx="46922">
                  <c:v>13.738863</c:v>
                </c:pt>
                <c:pt idx="46923">
                  <c:v>13.737849000000001</c:v>
                </c:pt>
                <c:pt idx="46924">
                  <c:v>13.733199000000001</c:v>
                </c:pt>
                <c:pt idx="46925">
                  <c:v>13.733302</c:v>
                </c:pt>
                <c:pt idx="46926">
                  <c:v>13.739705000000001</c:v>
                </c:pt>
                <c:pt idx="46927">
                  <c:v>13.744707999999999</c:v>
                </c:pt>
                <c:pt idx="46928">
                  <c:v>13.740294</c:v>
                </c:pt>
                <c:pt idx="46929">
                  <c:v>13.736243999999999</c:v>
                </c:pt>
                <c:pt idx="46930">
                  <c:v>13.737849000000001</c:v>
                </c:pt>
                <c:pt idx="46931">
                  <c:v>13.739061</c:v>
                </c:pt>
                <c:pt idx="46932">
                  <c:v>13.738049999999999</c:v>
                </c:pt>
                <c:pt idx="46933">
                  <c:v>13.738951999999999</c:v>
                </c:pt>
                <c:pt idx="46934">
                  <c:v>13.741408</c:v>
                </c:pt>
                <c:pt idx="46935">
                  <c:v>13.741256</c:v>
                </c:pt>
                <c:pt idx="46936">
                  <c:v>13.740959</c:v>
                </c:pt>
                <c:pt idx="46937">
                  <c:v>13.740462000000001</c:v>
                </c:pt>
                <c:pt idx="46938">
                  <c:v>13.73762</c:v>
                </c:pt>
                <c:pt idx="46939">
                  <c:v>13.737069999999999</c:v>
                </c:pt>
                <c:pt idx="46940">
                  <c:v>13.738241</c:v>
                </c:pt>
                <c:pt idx="46941">
                  <c:v>13.737201000000001</c:v>
                </c:pt>
                <c:pt idx="46942">
                  <c:v>13.737078</c:v>
                </c:pt>
                <c:pt idx="46943">
                  <c:v>13.740556</c:v>
                </c:pt>
                <c:pt idx="46944">
                  <c:v>13.739611</c:v>
                </c:pt>
                <c:pt idx="46945">
                  <c:v>13.73612</c:v>
                </c:pt>
                <c:pt idx="46946">
                  <c:v>13.742367</c:v>
                </c:pt>
                <c:pt idx="46947">
                  <c:v>13.7477</c:v>
                </c:pt>
                <c:pt idx="46948">
                  <c:v>13.743763</c:v>
                </c:pt>
                <c:pt idx="46949">
                  <c:v>13.74479</c:v>
                </c:pt>
                <c:pt idx="46950">
                  <c:v>13.748958</c:v>
                </c:pt>
                <c:pt idx="46951">
                  <c:v>13.748605</c:v>
                </c:pt>
                <c:pt idx="46952">
                  <c:v>13.74489</c:v>
                </c:pt>
                <c:pt idx="46953">
                  <c:v>13.745079</c:v>
                </c:pt>
                <c:pt idx="46954">
                  <c:v>13.748602999999999</c:v>
                </c:pt>
                <c:pt idx="46955">
                  <c:v>13.747514000000001</c:v>
                </c:pt>
                <c:pt idx="46956">
                  <c:v>13.745797</c:v>
                </c:pt>
                <c:pt idx="46957">
                  <c:v>13.745901999999999</c:v>
                </c:pt>
                <c:pt idx="46958">
                  <c:v>13.741783</c:v>
                </c:pt>
                <c:pt idx="46959">
                  <c:v>13.739579000000001</c:v>
                </c:pt>
                <c:pt idx="46960">
                  <c:v>13.745094</c:v>
                </c:pt>
                <c:pt idx="46961">
                  <c:v>13.747563</c:v>
                </c:pt>
                <c:pt idx="46962">
                  <c:v>13.744888</c:v>
                </c:pt>
                <c:pt idx="46963">
                  <c:v>13.74775</c:v>
                </c:pt>
                <c:pt idx="46964">
                  <c:v>13.747076</c:v>
                </c:pt>
                <c:pt idx="46965">
                  <c:v>13.743541</c:v>
                </c:pt>
                <c:pt idx="46966">
                  <c:v>13.746995</c:v>
                </c:pt>
                <c:pt idx="46967">
                  <c:v>13.747026</c:v>
                </c:pt>
                <c:pt idx="46968">
                  <c:v>13.743187000000001</c:v>
                </c:pt>
                <c:pt idx="46969">
                  <c:v>13.744918</c:v>
                </c:pt>
                <c:pt idx="46970">
                  <c:v>13.747366</c:v>
                </c:pt>
                <c:pt idx="46971">
                  <c:v>13.746015999999999</c:v>
                </c:pt>
                <c:pt idx="46972">
                  <c:v>13.745120999999999</c:v>
                </c:pt>
                <c:pt idx="46973">
                  <c:v>13.749794</c:v>
                </c:pt>
                <c:pt idx="46974">
                  <c:v>13.752013</c:v>
                </c:pt>
                <c:pt idx="46975">
                  <c:v>13.747552000000001</c:v>
                </c:pt>
                <c:pt idx="46976">
                  <c:v>13.746344000000001</c:v>
                </c:pt>
                <c:pt idx="46977">
                  <c:v>13.748806999999999</c:v>
                </c:pt>
                <c:pt idx="46978">
                  <c:v>13.748120999999999</c:v>
                </c:pt>
                <c:pt idx="46979">
                  <c:v>13.745455</c:v>
                </c:pt>
                <c:pt idx="46980">
                  <c:v>13.745364</c:v>
                </c:pt>
                <c:pt idx="46981">
                  <c:v>13.750857</c:v>
                </c:pt>
                <c:pt idx="46982">
                  <c:v>13.754035</c:v>
                </c:pt>
                <c:pt idx="46983">
                  <c:v>13.74962</c:v>
                </c:pt>
                <c:pt idx="46984">
                  <c:v>13.746714000000001</c:v>
                </c:pt>
                <c:pt idx="46985">
                  <c:v>13.75376</c:v>
                </c:pt>
                <c:pt idx="46986">
                  <c:v>13.757436</c:v>
                </c:pt>
                <c:pt idx="46987">
                  <c:v>13.752091</c:v>
                </c:pt>
                <c:pt idx="46988">
                  <c:v>13.753584999999999</c:v>
                </c:pt>
                <c:pt idx="46989">
                  <c:v>13.760992</c:v>
                </c:pt>
                <c:pt idx="46990">
                  <c:v>13.761583999999999</c:v>
                </c:pt>
                <c:pt idx="46991">
                  <c:v>13.756774</c:v>
                </c:pt>
                <c:pt idx="46992">
                  <c:v>13.757467999999999</c:v>
                </c:pt>
                <c:pt idx="46993">
                  <c:v>13.758023</c:v>
                </c:pt>
                <c:pt idx="46994">
                  <c:v>13.754395000000001</c:v>
                </c:pt>
                <c:pt idx="46995">
                  <c:v>13.758149</c:v>
                </c:pt>
                <c:pt idx="46996">
                  <c:v>13.761169000000001</c:v>
                </c:pt>
                <c:pt idx="46997">
                  <c:v>13.759421</c:v>
                </c:pt>
                <c:pt idx="46998">
                  <c:v>13.760941000000001</c:v>
                </c:pt>
                <c:pt idx="46999">
                  <c:v>13.762930000000001</c:v>
                </c:pt>
                <c:pt idx="47000">
                  <c:v>13.760752</c:v>
                </c:pt>
                <c:pt idx="47001">
                  <c:v>13.756181</c:v>
                </c:pt>
                <c:pt idx="47002">
                  <c:v>13.755770999999999</c:v>
                </c:pt>
                <c:pt idx="47003">
                  <c:v>13.758388</c:v>
                </c:pt>
                <c:pt idx="47004">
                  <c:v>13.760061</c:v>
                </c:pt>
                <c:pt idx="47005">
                  <c:v>13.762487</c:v>
                </c:pt>
                <c:pt idx="47006">
                  <c:v>13.763229000000001</c:v>
                </c:pt>
                <c:pt idx="47007">
                  <c:v>13.759425999999999</c:v>
                </c:pt>
                <c:pt idx="47008">
                  <c:v>13.755281</c:v>
                </c:pt>
                <c:pt idx="47009">
                  <c:v>13.757695</c:v>
                </c:pt>
                <c:pt idx="47010">
                  <c:v>13.760792</c:v>
                </c:pt>
                <c:pt idx="47011">
                  <c:v>13.758333</c:v>
                </c:pt>
                <c:pt idx="47012">
                  <c:v>13.758454</c:v>
                </c:pt>
                <c:pt idx="47013">
                  <c:v>13.75883</c:v>
                </c:pt>
                <c:pt idx="47014">
                  <c:v>13.754766999999999</c:v>
                </c:pt>
                <c:pt idx="47015">
                  <c:v>13.756368</c:v>
                </c:pt>
                <c:pt idx="47016">
                  <c:v>13.762473999999999</c:v>
                </c:pt>
                <c:pt idx="47017">
                  <c:v>13.759935</c:v>
                </c:pt>
                <c:pt idx="47018">
                  <c:v>13.754011999999999</c:v>
                </c:pt>
                <c:pt idx="47019">
                  <c:v>13.754376000000001</c:v>
                </c:pt>
                <c:pt idx="47020">
                  <c:v>13.757092</c:v>
                </c:pt>
                <c:pt idx="47021">
                  <c:v>13.756553</c:v>
                </c:pt>
                <c:pt idx="47022">
                  <c:v>13.754572</c:v>
                </c:pt>
                <c:pt idx="47023">
                  <c:v>13.758901</c:v>
                </c:pt>
                <c:pt idx="47024">
                  <c:v>13.764108</c:v>
                </c:pt>
                <c:pt idx="47025">
                  <c:v>13.761538</c:v>
                </c:pt>
                <c:pt idx="47026">
                  <c:v>13.761559999999999</c:v>
                </c:pt>
                <c:pt idx="47027">
                  <c:v>13.766420999999999</c:v>
                </c:pt>
                <c:pt idx="47028">
                  <c:v>13.767143000000001</c:v>
                </c:pt>
                <c:pt idx="47029">
                  <c:v>13.769133999999999</c:v>
                </c:pt>
                <c:pt idx="47030">
                  <c:v>13.770708000000001</c:v>
                </c:pt>
                <c:pt idx="47031">
                  <c:v>13.768364999999999</c:v>
                </c:pt>
                <c:pt idx="47032">
                  <c:v>13.766588</c:v>
                </c:pt>
                <c:pt idx="47033">
                  <c:v>13.762185000000001</c:v>
                </c:pt>
                <c:pt idx="47034">
                  <c:v>13.759641999999999</c:v>
                </c:pt>
                <c:pt idx="47035">
                  <c:v>13.765007000000001</c:v>
                </c:pt>
                <c:pt idx="47036">
                  <c:v>13.766297</c:v>
                </c:pt>
                <c:pt idx="47037">
                  <c:v>13.766451999999999</c:v>
                </c:pt>
                <c:pt idx="47038">
                  <c:v>13.770908</c:v>
                </c:pt>
                <c:pt idx="47039">
                  <c:v>13.770410999999999</c:v>
                </c:pt>
                <c:pt idx="47040">
                  <c:v>13.76661</c:v>
                </c:pt>
                <c:pt idx="47041">
                  <c:v>13.766902999999999</c:v>
                </c:pt>
                <c:pt idx="47042">
                  <c:v>13.766050999999999</c:v>
                </c:pt>
                <c:pt idx="47043">
                  <c:v>13.765307</c:v>
                </c:pt>
                <c:pt idx="47044">
                  <c:v>13.772124</c:v>
                </c:pt>
                <c:pt idx="47045">
                  <c:v>13.774725999999999</c:v>
                </c:pt>
                <c:pt idx="47046">
                  <c:v>13.77211</c:v>
                </c:pt>
                <c:pt idx="47047">
                  <c:v>13.773565</c:v>
                </c:pt>
                <c:pt idx="47048">
                  <c:v>13.776843</c:v>
                </c:pt>
                <c:pt idx="47049">
                  <c:v>13.779951000000001</c:v>
                </c:pt>
                <c:pt idx="47050">
                  <c:v>13.776781</c:v>
                </c:pt>
                <c:pt idx="47051">
                  <c:v>13.771277</c:v>
                </c:pt>
                <c:pt idx="47052">
                  <c:v>13.768955</c:v>
                </c:pt>
                <c:pt idx="47053">
                  <c:v>13.769318999999999</c:v>
                </c:pt>
                <c:pt idx="47054">
                  <c:v>13.772508</c:v>
                </c:pt>
                <c:pt idx="47055">
                  <c:v>13.773808000000001</c:v>
                </c:pt>
                <c:pt idx="47056">
                  <c:v>13.770815000000001</c:v>
                </c:pt>
                <c:pt idx="47057">
                  <c:v>13.770523000000001</c:v>
                </c:pt>
                <c:pt idx="47058">
                  <c:v>13.773327999999999</c:v>
                </c:pt>
                <c:pt idx="47059">
                  <c:v>13.773141000000001</c:v>
                </c:pt>
                <c:pt idx="47060">
                  <c:v>13.770469</c:v>
                </c:pt>
                <c:pt idx="47061">
                  <c:v>13.772626000000001</c:v>
                </c:pt>
                <c:pt idx="47062">
                  <c:v>13.775836</c:v>
                </c:pt>
                <c:pt idx="47063">
                  <c:v>13.776168</c:v>
                </c:pt>
                <c:pt idx="47064">
                  <c:v>13.776961</c:v>
                </c:pt>
                <c:pt idx="47065">
                  <c:v>13.772909</c:v>
                </c:pt>
                <c:pt idx="47066">
                  <c:v>13.771057000000001</c:v>
                </c:pt>
                <c:pt idx="47067">
                  <c:v>13.775834</c:v>
                </c:pt>
                <c:pt idx="47068">
                  <c:v>13.770740999999999</c:v>
                </c:pt>
                <c:pt idx="47069">
                  <c:v>13.764196</c:v>
                </c:pt>
                <c:pt idx="47070">
                  <c:v>13.766957</c:v>
                </c:pt>
                <c:pt idx="47071">
                  <c:v>13.767332</c:v>
                </c:pt>
                <c:pt idx="47072">
                  <c:v>13.765055</c:v>
                </c:pt>
                <c:pt idx="47073">
                  <c:v>13.763078</c:v>
                </c:pt>
                <c:pt idx="47074">
                  <c:v>13.758609999999999</c:v>
                </c:pt>
                <c:pt idx="47075">
                  <c:v>13.758877</c:v>
                </c:pt>
                <c:pt idx="47076">
                  <c:v>13.764543</c:v>
                </c:pt>
                <c:pt idx="47077">
                  <c:v>13.76857</c:v>
                </c:pt>
                <c:pt idx="47078">
                  <c:v>13.766683</c:v>
                </c:pt>
                <c:pt idx="47079">
                  <c:v>13.763558</c:v>
                </c:pt>
                <c:pt idx="47080">
                  <c:v>13.765412</c:v>
                </c:pt>
                <c:pt idx="47081">
                  <c:v>13.76369</c:v>
                </c:pt>
                <c:pt idx="47082">
                  <c:v>13.763128999999999</c:v>
                </c:pt>
                <c:pt idx="47083">
                  <c:v>13.769996000000001</c:v>
                </c:pt>
                <c:pt idx="47084">
                  <c:v>13.772103</c:v>
                </c:pt>
                <c:pt idx="47085">
                  <c:v>13.772192</c:v>
                </c:pt>
                <c:pt idx="47086">
                  <c:v>13.773137999999999</c:v>
                </c:pt>
                <c:pt idx="47087">
                  <c:v>13.771179</c:v>
                </c:pt>
                <c:pt idx="47088">
                  <c:v>13.773376000000001</c:v>
                </c:pt>
                <c:pt idx="47089">
                  <c:v>13.776875</c:v>
                </c:pt>
                <c:pt idx="47090">
                  <c:v>13.775275000000001</c:v>
                </c:pt>
                <c:pt idx="47091">
                  <c:v>13.773884000000001</c:v>
                </c:pt>
                <c:pt idx="47092">
                  <c:v>13.776036</c:v>
                </c:pt>
                <c:pt idx="47093">
                  <c:v>13.776414000000001</c:v>
                </c:pt>
                <c:pt idx="47094">
                  <c:v>13.77345</c:v>
                </c:pt>
                <c:pt idx="47095">
                  <c:v>13.775691999999999</c:v>
                </c:pt>
                <c:pt idx="47096">
                  <c:v>13.7767</c:v>
                </c:pt>
                <c:pt idx="47097">
                  <c:v>13.774236999999999</c:v>
                </c:pt>
                <c:pt idx="47098">
                  <c:v>13.775353000000001</c:v>
                </c:pt>
                <c:pt idx="47099">
                  <c:v>13.776278</c:v>
                </c:pt>
                <c:pt idx="47100">
                  <c:v>13.777581</c:v>
                </c:pt>
                <c:pt idx="47101">
                  <c:v>13.779012</c:v>
                </c:pt>
                <c:pt idx="47102">
                  <c:v>13.781483</c:v>
                </c:pt>
                <c:pt idx="47103">
                  <c:v>13.782508</c:v>
                </c:pt>
                <c:pt idx="47104">
                  <c:v>13.779916</c:v>
                </c:pt>
                <c:pt idx="47105">
                  <c:v>13.780979</c:v>
                </c:pt>
                <c:pt idx="47106">
                  <c:v>13.779102</c:v>
                </c:pt>
                <c:pt idx="47107">
                  <c:v>13.774106</c:v>
                </c:pt>
                <c:pt idx="47108">
                  <c:v>13.779864</c:v>
                </c:pt>
                <c:pt idx="47109">
                  <c:v>13.783016</c:v>
                </c:pt>
                <c:pt idx="47110">
                  <c:v>13.776858000000001</c:v>
                </c:pt>
                <c:pt idx="47111">
                  <c:v>13.778707000000001</c:v>
                </c:pt>
                <c:pt idx="47112">
                  <c:v>13.783436</c:v>
                </c:pt>
                <c:pt idx="47113">
                  <c:v>13.780225</c:v>
                </c:pt>
                <c:pt idx="47114">
                  <c:v>13.778211000000001</c:v>
                </c:pt>
                <c:pt idx="47115">
                  <c:v>13.780685999999999</c:v>
                </c:pt>
                <c:pt idx="47116">
                  <c:v>13.782258000000001</c:v>
                </c:pt>
                <c:pt idx="47117">
                  <c:v>13.781556</c:v>
                </c:pt>
                <c:pt idx="47118">
                  <c:v>13.780635999999999</c:v>
                </c:pt>
                <c:pt idx="47119">
                  <c:v>13.783037</c:v>
                </c:pt>
                <c:pt idx="47120">
                  <c:v>13.787678</c:v>
                </c:pt>
                <c:pt idx="47121">
                  <c:v>13.788231</c:v>
                </c:pt>
                <c:pt idx="47122">
                  <c:v>13.788634999999999</c:v>
                </c:pt>
                <c:pt idx="47123">
                  <c:v>13.791593000000001</c:v>
                </c:pt>
                <c:pt idx="47124">
                  <c:v>13.789307000000001</c:v>
                </c:pt>
                <c:pt idx="47125">
                  <c:v>13.785626000000001</c:v>
                </c:pt>
                <c:pt idx="47126">
                  <c:v>13.788684999999999</c:v>
                </c:pt>
                <c:pt idx="47127">
                  <c:v>13.791346000000001</c:v>
                </c:pt>
                <c:pt idx="47128">
                  <c:v>13.78844</c:v>
                </c:pt>
                <c:pt idx="47129">
                  <c:v>13.784573</c:v>
                </c:pt>
                <c:pt idx="47130">
                  <c:v>13.784694999999999</c:v>
                </c:pt>
                <c:pt idx="47131">
                  <c:v>13.790994</c:v>
                </c:pt>
                <c:pt idx="47132">
                  <c:v>13.792353</c:v>
                </c:pt>
                <c:pt idx="47133">
                  <c:v>13.787701999999999</c:v>
                </c:pt>
                <c:pt idx="47134">
                  <c:v>13.789923999999999</c:v>
                </c:pt>
                <c:pt idx="47135">
                  <c:v>13.793153999999999</c:v>
                </c:pt>
                <c:pt idx="47136">
                  <c:v>13.789396999999999</c:v>
                </c:pt>
                <c:pt idx="47137">
                  <c:v>13.786467999999999</c:v>
                </c:pt>
                <c:pt idx="47138">
                  <c:v>13.78692</c:v>
                </c:pt>
                <c:pt idx="47139">
                  <c:v>13.790077</c:v>
                </c:pt>
                <c:pt idx="47140">
                  <c:v>13.793430000000001</c:v>
                </c:pt>
                <c:pt idx="47141">
                  <c:v>13.794446000000001</c:v>
                </c:pt>
                <c:pt idx="47142">
                  <c:v>13.797601</c:v>
                </c:pt>
                <c:pt idx="47143">
                  <c:v>13.803283</c:v>
                </c:pt>
                <c:pt idx="47144">
                  <c:v>13.804243</c:v>
                </c:pt>
                <c:pt idx="47145">
                  <c:v>13.801741</c:v>
                </c:pt>
                <c:pt idx="47146">
                  <c:v>13.808114</c:v>
                </c:pt>
                <c:pt idx="47147">
                  <c:v>13.813124</c:v>
                </c:pt>
                <c:pt idx="47148">
                  <c:v>13.8073</c:v>
                </c:pt>
                <c:pt idx="47149">
                  <c:v>13.805816</c:v>
                </c:pt>
                <c:pt idx="47150">
                  <c:v>13.807665</c:v>
                </c:pt>
                <c:pt idx="47151">
                  <c:v>13.804933999999999</c:v>
                </c:pt>
                <c:pt idx="47152">
                  <c:v>13.802396999999999</c:v>
                </c:pt>
                <c:pt idx="47153">
                  <c:v>13.799889</c:v>
                </c:pt>
                <c:pt idx="47154">
                  <c:v>13.798178999999999</c:v>
                </c:pt>
                <c:pt idx="47155">
                  <c:v>13.800093</c:v>
                </c:pt>
                <c:pt idx="47156">
                  <c:v>13.801268</c:v>
                </c:pt>
                <c:pt idx="47157">
                  <c:v>13.799966</c:v>
                </c:pt>
                <c:pt idx="47158">
                  <c:v>13.800858</c:v>
                </c:pt>
                <c:pt idx="47159">
                  <c:v>13.804539999999999</c:v>
                </c:pt>
                <c:pt idx="47160">
                  <c:v>13.80475</c:v>
                </c:pt>
                <c:pt idx="47161">
                  <c:v>13.802892999999999</c:v>
                </c:pt>
                <c:pt idx="47162">
                  <c:v>13.805415</c:v>
                </c:pt>
                <c:pt idx="47163">
                  <c:v>13.804957999999999</c:v>
                </c:pt>
                <c:pt idx="47164">
                  <c:v>13.797207</c:v>
                </c:pt>
                <c:pt idx="47165">
                  <c:v>13.794867</c:v>
                </c:pt>
                <c:pt idx="47166">
                  <c:v>13.799848000000001</c:v>
                </c:pt>
                <c:pt idx="47167">
                  <c:v>13.802714999999999</c:v>
                </c:pt>
                <c:pt idx="47168">
                  <c:v>13.803644</c:v>
                </c:pt>
                <c:pt idx="47169">
                  <c:v>13.802027000000001</c:v>
                </c:pt>
                <c:pt idx="47170">
                  <c:v>13.802237</c:v>
                </c:pt>
                <c:pt idx="47171">
                  <c:v>13.804357</c:v>
                </c:pt>
                <c:pt idx="47172">
                  <c:v>13.802457</c:v>
                </c:pt>
                <c:pt idx="47173">
                  <c:v>13.798819</c:v>
                </c:pt>
                <c:pt idx="47174">
                  <c:v>13.796911</c:v>
                </c:pt>
                <c:pt idx="47175">
                  <c:v>13.798197999999999</c:v>
                </c:pt>
                <c:pt idx="47176">
                  <c:v>13.7995</c:v>
                </c:pt>
                <c:pt idx="47177">
                  <c:v>13.797819</c:v>
                </c:pt>
                <c:pt idx="47178">
                  <c:v>13.798299999999999</c:v>
                </c:pt>
                <c:pt idx="47179">
                  <c:v>13.798152</c:v>
                </c:pt>
                <c:pt idx="47180">
                  <c:v>13.794563</c:v>
                </c:pt>
                <c:pt idx="47181">
                  <c:v>13.796109</c:v>
                </c:pt>
                <c:pt idx="47182">
                  <c:v>13.799117000000001</c:v>
                </c:pt>
                <c:pt idx="47183">
                  <c:v>13.798344999999999</c:v>
                </c:pt>
                <c:pt idx="47184">
                  <c:v>13.799772000000001</c:v>
                </c:pt>
                <c:pt idx="47185">
                  <c:v>13.802467</c:v>
                </c:pt>
                <c:pt idx="47186">
                  <c:v>13.801971</c:v>
                </c:pt>
                <c:pt idx="47187">
                  <c:v>13.803243999999999</c:v>
                </c:pt>
                <c:pt idx="47188">
                  <c:v>13.805206999999999</c:v>
                </c:pt>
                <c:pt idx="47189">
                  <c:v>13.80137</c:v>
                </c:pt>
                <c:pt idx="47190">
                  <c:v>13.801247999999999</c:v>
                </c:pt>
                <c:pt idx="47191">
                  <c:v>13.807955</c:v>
                </c:pt>
                <c:pt idx="47192">
                  <c:v>13.808581999999999</c:v>
                </c:pt>
                <c:pt idx="47193">
                  <c:v>13.804093</c:v>
                </c:pt>
                <c:pt idx="47194">
                  <c:v>13.801328</c:v>
                </c:pt>
                <c:pt idx="47195">
                  <c:v>13.798786</c:v>
                </c:pt>
                <c:pt idx="47196">
                  <c:v>13.802402000000001</c:v>
                </c:pt>
                <c:pt idx="47197">
                  <c:v>13.810611</c:v>
                </c:pt>
                <c:pt idx="47198">
                  <c:v>13.810319</c:v>
                </c:pt>
                <c:pt idx="47199">
                  <c:v>13.803179</c:v>
                </c:pt>
                <c:pt idx="47200">
                  <c:v>13.802314000000001</c:v>
                </c:pt>
                <c:pt idx="47201">
                  <c:v>13.803463000000001</c:v>
                </c:pt>
                <c:pt idx="47202">
                  <c:v>13.801007999999999</c:v>
                </c:pt>
                <c:pt idx="47203">
                  <c:v>13.802371000000001</c:v>
                </c:pt>
                <c:pt idx="47204">
                  <c:v>13.805071999999999</c:v>
                </c:pt>
                <c:pt idx="47205">
                  <c:v>13.802727000000001</c:v>
                </c:pt>
                <c:pt idx="47206">
                  <c:v>13.803257</c:v>
                </c:pt>
                <c:pt idx="47207">
                  <c:v>13.810663999999999</c:v>
                </c:pt>
                <c:pt idx="47208">
                  <c:v>13.811114</c:v>
                </c:pt>
                <c:pt idx="47209">
                  <c:v>13.809868</c:v>
                </c:pt>
                <c:pt idx="47210">
                  <c:v>13.81622</c:v>
                </c:pt>
                <c:pt idx="47211">
                  <c:v>13.812391</c:v>
                </c:pt>
                <c:pt idx="47212">
                  <c:v>13.801824</c:v>
                </c:pt>
                <c:pt idx="47213">
                  <c:v>13.804943</c:v>
                </c:pt>
                <c:pt idx="47214">
                  <c:v>13.812214000000001</c:v>
                </c:pt>
                <c:pt idx="47215">
                  <c:v>13.808194</c:v>
                </c:pt>
                <c:pt idx="47216">
                  <c:v>13.804907999999999</c:v>
                </c:pt>
                <c:pt idx="47217">
                  <c:v>13.808961999999999</c:v>
                </c:pt>
                <c:pt idx="47218">
                  <c:v>13.808590000000001</c:v>
                </c:pt>
                <c:pt idx="47219">
                  <c:v>13.810009000000001</c:v>
                </c:pt>
                <c:pt idx="47220">
                  <c:v>13.815130999999999</c:v>
                </c:pt>
                <c:pt idx="47221">
                  <c:v>13.812775999999999</c:v>
                </c:pt>
                <c:pt idx="47222">
                  <c:v>13.811805</c:v>
                </c:pt>
                <c:pt idx="47223">
                  <c:v>13.816463000000001</c:v>
                </c:pt>
                <c:pt idx="47224">
                  <c:v>13.817736999999999</c:v>
                </c:pt>
                <c:pt idx="47225">
                  <c:v>13.816827</c:v>
                </c:pt>
                <c:pt idx="47226">
                  <c:v>13.815566</c:v>
                </c:pt>
                <c:pt idx="47227">
                  <c:v>13.816732999999999</c:v>
                </c:pt>
                <c:pt idx="47228">
                  <c:v>13.82124</c:v>
                </c:pt>
                <c:pt idx="47229">
                  <c:v>13.822663</c:v>
                </c:pt>
                <c:pt idx="47230">
                  <c:v>13.822545</c:v>
                </c:pt>
                <c:pt idx="47231">
                  <c:v>13.822666999999999</c:v>
                </c:pt>
                <c:pt idx="47232">
                  <c:v>13.82132</c:v>
                </c:pt>
                <c:pt idx="47233">
                  <c:v>13.819998999999999</c:v>
                </c:pt>
                <c:pt idx="47234">
                  <c:v>13.822106</c:v>
                </c:pt>
                <c:pt idx="47235">
                  <c:v>13.819430000000001</c:v>
                </c:pt>
                <c:pt idx="47236">
                  <c:v>13.811042</c:v>
                </c:pt>
                <c:pt idx="47237">
                  <c:v>13.812761</c:v>
                </c:pt>
                <c:pt idx="47238">
                  <c:v>13.819236</c:v>
                </c:pt>
                <c:pt idx="47239">
                  <c:v>13.818372999999999</c:v>
                </c:pt>
                <c:pt idx="47240">
                  <c:v>13.813491000000001</c:v>
                </c:pt>
                <c:pt idx="47241">
                  <c:v>13.81343</c:v>
                </c:pt>
                <c:pt idx="47242">
                  <c:v>13.817326</c:v>
                </c:pt>
                <c:pt idx="47243">
                  <c:v>13.812030999999999</c:v>
                </c:pt>
                <c:pt idx="47244">
                  <c:v>13.807993</c:v>
                </c:pt>
                <c:pt idx="47245">
                  <c:v>13.812791000000001</c:v>
                </c:pt>
                <c:pt idx="47246">
                  <c:v>13.812258999999999</c:v>
                </c:pt>
                <c:pt idx="47247">
                  <c:v>13.810002000000001</c:v>
                </c:pt>
                <c:pt idx="47248">
                  <c:v>13.813708999999999</c:v>
                </c:pt>
                <c:pt idx="47249">
                  <c:v>13.814043</c:v>
                </c:pt>
                <c:pt idx="47250">
                  <c:v>13.813516999999999</c:v>
                </c:pt>
                <c:pt idx="47251">
                  <c:v>13.819061</c:v>
                </c:pt>
                <c:pt idx="47252">
                  <c:v>13.818467</c:v>
                </c:pt>
                <c:pt idx="47253">
                  <c:v>13.814563</c:v>
                </c:pt>
                <c:pt idx="47254">
                  <c:v>13.820924</c:v>
                </c:pt>
                <c:pt idx="47255">
                  <c:v>13.825015</c:v>
                </c:pt>
                <c:pt idx="47256">
                  <c:v>13.820579</c:v>
                </c:pt>
                <c:pt idx="47257">
                  <c:v>13.820328999999999</c:v>
                </c:pt>
                <c:pt idx="47258">
                  <c:v>13.824114</c:v>
                </c:pt>
                <c:pt idx="47259">
                  <c:v>13.823741999999999</c:v>
                </c:pt>
                <c:pt idx="47260">
                  <c:v>13.822482000000001</c:v>
                </c:pt>
                <c:pt idx="47261">
                  <c:v>13.82319</c:v>
                </c:pt>
                <c:pt idx="47262">
                  <c:v>13.823803</c:v>
                </c:pt>
                <c:pt idx="47263">
                  <c:v>13.824623000000001</c:v>
                </c:pt>
                <c:pt idx="47264">
                  <c:v>13.825879</c:v>
                </c:pt>
                <c:pt idx="47265">
                  <c:v>13.824887</c:v>
                </c:pt>
                <c:pt idx="47266">
                  <c:v>13.824121</c:v>
                </c:pt>
                <c:pt idx="47267">
                  <c:v>13.826248</c:v>
                </c:pt>
                <c:pt idx="47268">
                  <c:v>13.827382</c:v>
                </c:pt>
                <c:pt idx="47269">
                  <c:v>13.824369000000001</c:v>
                </c:pt>
                <c:pt idx="47270">
                  <c:v>13.828522</c:v>
                </c:pt>
                <c:pt idx="47271">
                  <c:v>13.839439</c:v>
                </c:pt>
                <c:pt idx="47272">
                  <c:v>13.838207000000001</c:v>
                </c:pt>
                <c:pt idx="47273">
                  <c:v>13.832364999999999</c:v>
                </c:pt>
                <c:pt idx="47274">
                  <c:v>13.835929999999999</c:v>
                </c:pt>
                <c:pt idx="47275">
                  <c:v>13.836771000000001</c:v>
                </c:pt>
                <c:pt idx="47276">
                  <c:v>13.831229</c:v>
                </c:pt>
                <c:pt idx="47277">
                  <c:v>13.827536</c:v>
                </c:pt>
                <c:pt idx="47278">
                  <c:v>13.830111</c:v>
                </c:pt>
                <c:pt idx="47279">
                  <c:v>13.834009999999999</c:v>
                </c:pt>
                <c:pt idx="47280">
                  <c:v>13.834035</c:v>
                </c:pt>
                <c:pt idx="47281">
                  <c:v>13.831719</c:v>
                </c:pt>
                <c:pt idx="47282">
                  <c:v>13.830363</c:v>
                </c:pt>
                <c:pt idx="47283">
                  <c:v>13.826552</c:v>
                </c:pt>
                <c:pt idx="47284">
                  <c:v>13.823349</c:v>
                </c:pt>
                <c:pt idx="47285">
                  <c:v>13.822805000000001</c:v>
                </c:pt>
                <c:pt idx="47286">
                  <c:v>13.821878</c:v>
                </c:pt>
                <c:pt idx="47287">
                  <c:v>13.821984</c:v>
                </c:pt>
                <c:pt idx="47288">
                  <c:v>13.823024</c:v>
                </c:pt>
                <c:pt idx="47289">
                  <c:v>13.820323999999999</c:v>
                </c:pt>
                <c:pt idx="47290">
                  <c:v>13.816989</c:v>
                </c:pt>
                <c:pt idx="47291">
                  <c:v>13.816015999999999</c:v>
                </c:pt>
                <c:pt idx="47292">
                  <c:v>13.817327000000001</c:v>
                </c:pt>
                <c:pt idx="47293">
                  <c:v>13.823615999999999</c:v>
                </c:pt>
                <c:pt idx="47294">
                  <c:v>13.826597</c:v>
                </c:pt>
                <c:pt idx="47295">
                  <c:v>13.824291000000001</c:v>
                </c:pt>
                <c:pt idx="47296">
                  <c:v>13.823459</c:v>
                </c:pt>
                <c:pt idx="47297">
                  <c:v>13.823956000000001</c:v>
                </c:pt>
                <c:pt idx="47298">
                  <c:v>13.826986</c:v>
                </c:pt>
                <c:pt idx="47299">
                  <c:v>13.828562</c:v>
                </c:pt>
                <c:pt idx="47300">
                  <c:v>13.830569000000001</c:v>
                </c:pt>
                <c:pt idx="47301">
                  <c:v>13.830361</c:v>
                </c:pt>
                <c:pt idx="47302">
                  <c:v>13.827426000000001</c:v>
                </c:pt>
                <c:pt idx="47303">
                  <c:v>13.829670999999999</c:v>
                </c:pt>
                <c:pt idx="47304">
                  <c:v>13.833731</c:v>
                </c:pt>
                <c:pt idx="47305">
                  <c:v>13.835782999999999</c:v>
                </c:pt>
                <c:pt idx="47306">
                  <c:v>13.836722999999999</c:v>
                </c:pt>
                <c:pt idx="47307">
                  <c:v>13.838547</c:v>
                </c:pt>
                <c:pt idx="47308">
                  <c:v>13.838336</c:v>
                </c:pt>
                <c:pt idx="47309">
                  <c:v>13.836048999999999</c:v>
                </c:pt>
                <c:pt idx="47310">
                  <c:v>13.835381</c:v>
                </c:pt>
                <c:pt idx="47311">
                  <c:v>13.837476000000001</c:v>
                </c:pt>
                <c:pt idx="47312">
                  <c:v>13.839992000000001</c:v>
                </c:pt>
                <c:pt idx="47313">
                  <c:v>13.839502</c:v>
                </c:pt>
                <c:pt idx="47314">
                  <c:v>13.836228</c:v>
                </c:pt>
                <c:pt idx="47315">
                  <c:v>13.835148999999999</c:v>
                </c:pt>
                <c:pt idx="47316">
                  <c:v>13.83611</c:v>
                </c:pt>
                <c:pt idx="47317">
                  <c:v>13.835915</c:v>
                </c:pt>
                <c:pt idx="47318">
                  <c:v>13.836096</c:v>
                </c:pt>
                <c:pt idx="47319">
                  <c:v>13.835029</c:v>
                </c:pt>
                <c:pt idx="47320">
                  <c:v>13.833640000000001</c:v>
                </c:pt>
                <c:pt idx="47321">
                  <c:v>13.83426</c:v>
                </c:pt>
                <c:pt idx="47322">
                  <c:v>13.834611000000001</c:v>
                </c:pt>
                <c:pt idx="47323">
                  <c:v>13.833273</c:v>
                </c:pt>
                <c:pt idx="47324">
                  <c:v>13.831519</c:v>
                </c:pt>
                <c:pt idx="47325">
                  <c:v>13.832306000000001</c:v>
                </c:pt>
                <c:pt idx="47326">
                  <c:v>13.833861000000001</c:v>
                </c:pt>
                <c:pt idx="47327">
                  <c:v>13.835547</c:v>
                </c:pt>
                <c:pt idx="47328">
                  <c:v>13.836926999999999</c:v>
                </c:pt>
                <c:pt idx="47329">
                  <c:v>13.83867</c:v>
                </c:pt>
                <c:pt idx="47330">
                  <c:v>13.837574999999999</c:v>
                </c:pt>
                <c:pt idx="47331">
                  <c:v>13.837524</c:v>
                </c:pt>
                <c:pt idx="47332">
                  <c:v>13.84445</c:v>
                </c:pt>
                <c:pt idx="47333">
                  <c:v>13.844094</c:v>
                </c:pt>
                <c:pt idx="47334">
                  <c:v>13.8362</c:v>
                </c:pt>
                <c:pt idx="47335">
                  <c:v>13.834814</c:v>
                </c:pt>
                <c:pt idx="47336">
                  <c:v>13.839848999999999</c:v>
                </c:pt>
                <c:pt idx="47337">
                  <c:v>13.842848</c:v>
                </c:pt>
                <c:pt idx="47338">
                  <c:v>13.839975000000001</c:v>
                </c:pt>
                <c:pt idx="47339">
                  <c:v>13.837609</c:v>
                </c:pt>
                <c:pt idx="47340">
                  <c:v>13.841647</c:v>
                </c:pt>
                <c:pt idx="47341">
                  <c:v>13.84308</c:v>
                </c:pt>
                <c:pt idx="47342">
                  <c:v>13.840419000000001</c:v>
                </c:pt>
                <c:pt idx="47343">
                  <c:v>13.842031</c:v>
                </c:pt>
                <c:pt idx="47344">
                  <c:v>13.844291</c:v>
                </c:pt>
                <c:pt idx="47345">
                  <c:v>13.840223</c:v>
                </c:pt>
                <c:pt idx="47346">
                  <c:v>13.840297</c:v>
                </c:pt>
                <c:pt idx="47347">
                  <c:v>13.847645</c:v>
                </c:pt>
                <c:pt idx="47348">
                  <c:v>13.846671000000001</c:v>
                </c:pt>
                <c:pt idx="47349">
                  <c:v>13.842826000000001</c:v>
                </c:pt>
                <c:pt idx="47350">
                  <c:v>13.843149</c:v>
                </c:pt>
                <c:pt idx="47351">
                  <c:v>13.840332</c:v>
                </c:pt>
                <c:pt idx="47352">
                  <c:v>13.841290000000001</c:v>
                </c:pt>
                <c:pt idx="47353">
                  <c:v>13.847512999999999</c:v>
                </c:pt>
                <c:pt idx="47354">
                  <c:v>13.847403999999999</c:v>
                </c:pt>
                <c:pt idx="47355">
                  <c:v>13.843398000000001</c:v>
                </c:pt>
                <c:pt idx="47356">
                  <c:v>13.843244</c:v>
                </c:pt>
                <c:pt idx="47357">
                  <c:v>13.842606999999999</c:v>
                </c:pt>
                <c:pt idx="47358">
                  <c:v>13.840241000000001</c:v>
                </c:pt>
                <c:pt idx="47359">
                  <c:v>13.842516</c:v>
                </c:pt>
                <c:pt idx="47360">
                  <c:v>13.848578</c:v>
                </c:pt>
                <c:pt idx="47361">
                  <c:v>13.849742000000001</c:v>
                </c:pt>
                <c:pt idx="47362">
                  <c:v>13.847137</c:v>
                </c:pt>
                <c:pt idx="47363">
                  <c:v>13.848208</c:v>
                </c:pt>
                <c:pt idx="47364">
                  <c:v>13.848545</c:v>
                </c:pt>
                <c:pt idx="47365">
                  <c:v>13.843890999999999</c:v>
                </c:pt>
                <c:pt idx="47366">
                  <c:v>13.843731999999999</c:v>
                </c:pt>
                <c:pt idx="47367">
                  <c:v>13.844575000000001</c:v>
                </c:pt>
                <c:pt idx="47368">
                  <c:v>13.843893</c:v>
                </c:pt>
                <c:pt idx="47369">
                  <c:v>13.848611999999999</c:v>
                </c:pt>
                <c:pt idx="47370">
                  <c:v>13.849717</c:v>
                </c:pt>
                <c:pt idx="47371">
                  <c:v>13.844468000000001</c:v>
                </c:pt>
                <c:pt idx="47372">
                  <c:v>13.844991</c:v>
                </c:pt>
                <c:pt idx="47373">
                  <c:v>13.847673</c:v>
                </c:pt>
                <c:pt idx="47374">
                  <c:v>13.844626999999999</c:v>
                </c:pt>
                <c:pt idx="47375">
                  <c:v>13.844799</c:v>
                </c:pt>
                <c:pt idx="47376">
                  <c:v>13.850386</c:v>
                </c:pt>
                <c:pt idx="47377">
                  <c:v>13.851001</c:v>
                </c:pt>
                <c:pt idx="47378">
                  <c:v>13.855024999999999</c:v>
                </c:pt>
                <c:pt idx="47379">
                  <c:v>13.860041000000001</c:v>
                </c:pt>
                <c:pt idx="47380">
                  <c:v>13.85486</c:v>
                </c:pt>
                <c:pt idx="47381">
                  <c:v>13.849959</c:v>
                </c:pt>
                <c:pt idx="47382">
                  <c:v>13.854602999999999</c:v>
                </c:pt>
                <c:pt idx="47383">
                  <c:v>13.857834</c:v>
                </c:pt>
                <c:pt idx="47384">
                  <c:v>13.854611</c:v>
                </c:pt>
                <c:pt idx="47385">
                  <c:v>13.850921</c:v>
                </c:pt>
                <c:pt idx="47386">
                  <c:v>13.852264</c:v>
                </c:pt>
                <c:pt idx="47387">
                  <c:v>13.852456</c:v>
                </c:pt>
                <c:pt idx="47388">
                  <c:v>13.84737</c:v>
                </c:pt>
                <c:pt idx="47389">
                  <c:v>13.84567</c:v>
                </c:pt>
                <c:pt idx="47390">
                  <c:v>13.850429</c:v>
                </c:pt>
                <c:pt idx="47391">
                  <c:v>13.854483</c:v>
                </c:pt>
                <c:pt idx="47392">
                  <c:v>13.854865999999999</c:v>
                </c:pt>
                <c:pt idx="47393">
                  <c:v>13.855651999999999</c:v>
                </c:pt>
                <c:pt idx="47394">
                  <c:v>13.858188</c:v>
                </c:pt>
                <c:pt idx="47395">
                  <c:v>13.85957</c:v>
                </c:pt>
                <c:pt idx="47396">
                  <c:v>13.857951</c:v>
                </c:pt>
                <c:pt idx="47397">
                  <c:v>13.854933000000001</c:v>
                </c:pt>
                <c:pt idx="47398">
                  <c:v>13.853713000000001</c:v>
                </c:pt>
                <c:pt idx="47399">
                  <c:v>13.853016</c:v>
                </c:pt>
                <c:pt idx="47400">
                  <c:v>13.853664999999999</c:v>
                </c:pt>
                <c:pt idx="47401">
                  <c:v>13.856681999999999</c:v>
                </c:pt>
                <c:pt idx="47402">
                  <c:v>13.856877000000001</c:v>
                </c:pt>
                <c:pt idx="47403">
                  <c:v>13.854260999999999</c:v>
                </c:pt>
                <c:pt idx="47404">
                  <c:v>13.855626000000001</c:v>
                </c:pt>
                <c:pt idx="47405">
                  <c:v>13.855855</c:v>
                </c:pt>
                <c:pt idx="47406">
                  <c:v>13.853011</c:v>
                </c:pt>
                <c:pt idx="47407">
                  <c:v>13.854407999999999</c:v>
                </c:pt>
                <c:pt idx="47408">
                  <c:v>13.856088</c:v>
                </c:pt>
                <c:pt idx="47409">
                  <c:v>13.853351</c:v>
                </c:pt>
                <c:pt idx="47410">
                  <c:v>13.853643999999999</c:v>
                </c:pt>
                <c:pt idx="47411">
                  <c:v>13.856795</c:v>
                </c:pt>
                <c:pt idx="47412">
                  <c:v>13.859042000000001</c:v>
                </c:pt>
                <c:pt idx="47413">
                  <c:v>13.861117</c:v>
                </c:pt>
                <c:pt idx="47414">
                  <c:v>13.863156999999999</c:v>
                </c:pt>
                <c:pt idx="47415">
                  <c:v>13.865221</c:v>
                </c:pt>
                <c:pt idx="47416">
                  <c:v>13.863021</c:v>
                </c:pt>
                <c:pt idx="47417">
                  <c:v>13.862447</c:v>
                </c:pt>
                <c:pt idx="47418">
                  <c:v>13.869369000000001</c:v>
                </c:pt>
                <c:pt idx="47419">
                  <c:v>13.86927</c:v>
                </c:pt>
                <c:pt idx="47420">
                  <c:v>13.862323999999999</c:v>
                </c:pt>
                <c:pt idx="47421">
                  <c:v>13.861245</c:v>
                </c:pt>
                <c:pt idx="47422">
                  <c:v>13.865133999999999</c:v>
                </c:pt>
                <c:pt idx="47423">
                  <c:v>13.866258999999999</c:v>
                </c:pt>
                <c:pt idx="47424">
                  <c:v>13.863972</c:v>
                </c:pt>
                <c:pt idx="47425">
                  <c:v>13.862315000000001</c:v>
                </c:pt>
                <c:pt idx="47426">
                  <c:v>13.866384</c:v>
                </c:pt>
                <c:pt idx="47427">
                  <c:v>13.866053000000001</c:v>
                </c:pt>
                <c:pt idx="47428">
                  <c:v>13.861928000000001</c:v>
                </c:pt>
                <c:pt idx="47429">
                  <c:v>13.864471999999999</c:v>
                </c:pt>
                <c:pt idx="47430">
                  <c:v>13.864436</c:v>
                </c:pt>
                <c:pt idx="47431">
                  <c:v>13.862310000000001</c:v>
                </c:pt>
                <c:pt idx="47432">
                  <c:v>13.863583</c:v>
                </c:pt>
                <c:pt idx="47433">
                  <c:v>13.861663999999999</c:v>
                </c:pt>
                <c:pt idx="47434">
                  <c:v>13.859703</c:v>
                </c:pt>
                <c:pt idx="47435">
                  <c:v>13.862458</c:v>
                </c:pt>
                <c:pt idx="47436">
                  <c:v>13.865392</c:v>
                </c:pt>
                <c:pt idx="47437">
                  <c:v>13.866958</c:v>
                </c:pt>
                <c:pt idx="47438">
                  <c:v>13.86697</c:v>
                </c:pt>
                <c:pt idx="47439">
                  <c:v>13.866823999999999</c:v>
                </c:pt>
                <c:pt idx="47440">
                  <c:v>13.867257</c:v>
                </c:pt>
                <c:pt idx="47441">
                  <c:v>13.867813999999999</c:v>
                </c:pt>
                <c:pt idx="47442">
                  <c:v>13.869873</c:v>
                </c:pt>
                <c:pt idx="47443">
                  <c:v>13.870676</c:v>
                </c:pt>
                <c:pt idx="47444">
                  <c:v>13.867851</c:v>
                </c:pt>
                <c:pt idx="47445">
                  <c:v>13.867620000000001</c:v>
                </c:pt>
                <c:pt idx="47446">
                  <c:v>13.866853000000001</c:v>
                </c:pt>
                <c:pt idx="47447">
                  <c:v>13.861276</c:v>
                </c:pt>
                <c:pt idx="47448">
                  <c:v>13.861796999999999</c:v>
                </c:pt>
                <c:pt idx="47449">
                  <c:v>13.865022</c:v>
                </c:pt>
                <c:pt idx="47450">
                  <c:v>13.862781</c:v>
                </c:pt>
                <c:pt idx="47451">
                  <c:v>13.864929</c:v>
                </c:pt>
                <c:pt idx="47452">
                  <c:v>13.870151</c:v>
                </c:pt>
                <c:pt idx="47453">
                  <c:v>13.870290000000001</c:v>
                </c:pt>
                <c:pt idx="47454">
                  <c:v>13.870127999999999</c:v>
                </c:pt>
                <c:pt idx="47455">
                  <c:v>13.868725</c:v>
                </c:pt>
                <c:pt idx="47456">
                  <c:v>13.864879999999999</c:v>
                </c:pt>
                <c:pt idx="47457">
                  <c:v>13.867202000000001</c:v>
                </c:pt>
                <c:pt idx="47458">
                  <c:v>13.872085</c:v>
                </c:pt>
                <c:pt idx="47459">
                  <c:v>13.871689</c:v>
                </c:pt>
                <c:pt idx="47460">
                  <c:v>13.869448999999999</c:v>
                </c:pt>
                <c:pt idx="47461">
                  <c:v>13.876479</c:v>
                </c:pt>
                <c:pt idx="47462">
                  <c:v>13.882616000000001</c:v>
                </c:pt>
                <c:pt idx="47463">
                  <c:v>13.877157</c:v>
                </c:pt>
                <c:pt idx="47464">
                  <c:v>13.876272999999999</c:v>
                </c:pt>
                <c:pt idx="47465">
                  <c:v>13.875768000000001</c:v>
                </c:pt>
                <c:pt idx="47466">
                  <c:v>13.870613000000001</c:v>
                </c:pt>
                <c:pt idx="47467">
                  <c:v>13.873488</c:v>
                </c:pt>
                <c:pt idx="47468">
                  <c:v>13.878171999999999</c:v>
                </c:pt>
                <c:pt idx="47469">
                  <c:v>13.874063</c:v>
                </c:pt>
                <c:pt idx="47470">
                  <c:v>13.872336000000001</c:v>
                </c:pt>
                <c:pt idx="47471">
                  <c:v>13.873822000000001</c:v>
                </c:pt>
                <c:pt idx="47472">
                  <c:v>13.868944000000001</c:v>
                </c:pt>
                <c:pt idx="47473">
                  <c:v>13.867101999999999</c:v>
                </c:pt>
                <c:pt idx="47474">
                  <c:v>13.874692</c:v>
                </c:pt>
                <c:pt idx="47475">
                  <c:v>13.875223999999999</c:v>
                </c:pt>
                <c:pt idx="47476">
                  <c:v>13.87304</c:v>
                </c:pt>
                <c:pt idx="47477">
                  <c:v>13.877135000000001</c:v>
                </c:pt>
                <c:pt idx="47478">
                  <c:v>13.876851</c:v>
                </c:pt>
                <c:pt idx="47479">
                  <c:v>13.873962000000001</c:v>
                </c:pt>
                <c:pt idx="47480">
                  <c:v>13.873911</c:v>
                </c:pt>
                <c:pt idx="47481">
                  <c:v>13.872268</c:v>
                </c:pt>
                <c:pt idx="47482">
                  <c:v>13.871401000000001</c:v>
                </c:pt>
                <c:pt idx="47483">
                  <c:v>13.871810999999999</c:v>
                </c:pt>
                <c:pt idx="47484">
                  <c:v>13.870405</c:v>
                </c:pt>
                <c:pt idx="47485">
                  <c:v>13.867673</c:v>
                </c:pt>
                <c:pt idx="47486">
                  <c:v>13.868181</c:v>
                </c:pt>
                <c:pt idx="47487">
                  <c:v>13.872527</c:v>
                </c:pt>
                <c:pt idx="47488">
                  <c:v>13.877029</c:v>
                </c:pt>
                <c:pt idx="47489">
                  <c:v>13.878269</c:v>
                </c:pt>
                <c:pt idx="47490">
                  <c:v>13.880445999999999</c:v>
                </c:pt>
                <c:pt idx="47491">
                  <c:v>13.884168000000001</c:v>
                </c:pt>
                <c:pt idx="47492">
                  <c:v>13.882452000000001</c:v>
                </c:pt>
                <c:pt idx="47493">
                  <c:v>13.879498</c:v>
                </c:pt>
                <c:pt idx="47494">
                  <c:v>13.881271999999999</c:v>
                </c:pt>
                <c:pt idx="47495">
                  <c:v>13.885403</c:v>
                </c:pt>
                <c:pt idx="47496">
                  <c:v>13.887415000000001</c:v>
                </c:pt>
                <c:pt idx="47497">
                  <c:v>13.88677</c:v>
                </c:pt>
                <c:pt idx="47498">
                  <c:v>13.885818</c:v>
                </c:pt>
                <c:pt idx="47499">
                  <c:v>13.887527</c:v>
                </c:pt>
                <c:pt idx="47500">
                  <c:v>13.89059</c:v>
                </c:pt>
                <c:pt idx="47501">
                  <c:v>13.887432</c:v>
                </c:pt>
                <c:pt idx="47502">
                  <c:v>13.882296999999999</c:v>
                </c:pt>
                <c:pt idx="47503">
                  <c:v>13.883327</c:v>
                </c:pt>
                <c:pt idx="47504">
                  <c:v>13.888548999999999</c:v>
                </c:pt>
                <c:pt idx="47505">
                  <c:v>13.890890000000001</c:v>
                </c:pt>
                <c:pt idx="47506">
                  <c:v>13.889016</c:v>
                </c:pt>
                <c:pt idx="47507">
                  <c:v>13.885005</c:v>
                </c:pt>
                <c:pt idx="47508">
                  <c:v>13.882917000000001</c:v>
                </c:pt>
                <c:pt idx="47509">
                  <c:v>13.885453999999999</c:v>
                </c:pt>
                <c:pt idx="47510">
                  <c:v>13.889294</c:v>
                </c:pt>
                <c:pt idx="47511">
                  <c:v>13.890435</c:v>
                </c:pt>
                <c:pt idx="47512">
                  <c:v>13.890103</c:v>
                </c:pt>
                <c:pt idx="47513">
                  <c:v>13.890018</c:v>
                </c:pt>
                <c:pt idx="47514">
                  <c:v>13.889052</c:v>
                </c:pt>
                <c:pt idx="47515">
                  <c:v>13.886403</c:v>
                </c:pt>
                <c:pt idx="47516">
                  <c:v>13.885792</c:v>
                </c:pt>
                <c:pt idx="47517">
                  <c:v>13.88846</c:v>
                </c:pt>
                <c:pt idx="47518">
                  <c:v>13.889918</c:v>
                </c:pt>
                <c:pt idx="47519">
                  <c:v>13.889405</c:v>
                </c:pt>
                <c:pt idx="47520">
                  <c:v>13.889089</c:v>
                </c:pt>
                <c:pt idx="47521">
                  <c:v>13.890345999999999</c:v>
                </c:pt>
                <c:pt idx="47522">
                  <c:v>13.891309</c:v>
                </c:pt>
                <c:pt idx="47523">
                  <c:v>13.888468</c:v>
                </c:pt>
                <c:pt idx="47524">
                  <c:v>13.887207999999999</c:v>
                </c:pt>
                <c:pt idx="47525">
                  <c:v>13.888617</c:v>
                </c:pt>
                <c:pt idx="47526">
                  <c:v>13.890167</c:v>
                </c:pt>
                <c:pt idx="47527">
                  <c:v>13.887693000000001</c:v>
                </c:pt>
                <c:pt idx="47528">
                  <c:v>13.884455000000001</c:v>
                </c:pt>
                <c:pt idx="47529">
                  <c:v>13.886653000000001</c:v>
                </c:pt>
                <c:pt idx="47530">
                  <c:v>13.888</c:v>
                </c:pt>
                <c:pt idx="47531">
                  <c:v>13.887421</c:v>
                </c:pt>
                <c:pt idx="47532">
                  <c:v>13.888373</c:v>
                </c:pt>
                <c:pt idx="47533">
                  <c:v>13.887153</c:v>
                </c:pt>
                <c:pt idx="47534">
                  <c:v>13.887027</c:v>
                </c:pt>
                <c:pt idx="47535">
                  <c:v>13.892009</c:v>
                </c:pt>
                <c:pt idx="47536">
                  <c:v>13.895754999999999</c:v>
                </c:pt>
                <c:pt idx="47537">
                  <c:v>13.89691</c:v>
                </c:pt>
                <c:pt idx="47538">
                  <c:v>13.899706</c:v>
                </c:pt>
                <c:pt idx="47539">
                  <c:v>13.900950999999999</c:v>
                </c:pt>
                <c:pt idx="47540">
                  <c:v>13.900537</c:v>
                </c:pt>
                <c:pt idx="47541">
                  <c:v>13.900700000000001</c:v>
                </c:pt>
                <c:pt idx="47542">
                  <c:v>13.899369</c:v>
                </c:pt>
                <c:pt idx="47543">
                  <c:v>13.898923</c:v>
                </c:pt>
                <c:pt idx="47544">
                  <c:v>13.901584</c:v>
                </c:pt>
                <c:pt idx="47545">
                  <c:v>13.900468</c:v>
                </c:pt>
                <c:pt idx="47546">
                  <c:v>13.899031000000001</c:v>
                </c:pt>
                <c:pt idx="47547">
                  <c:v>13.900562000000001</c:v>
                </c:pt>
                <c:pt idx="47548">
                  <c:v>13.901122000000001</c:v>
                </c:pt>
                <c:pt idx="47549">
                  <c:v>13.900566</c:v>
                </c:pt>
                <c:pt idx="47550">
                  <c:v>13.900401</c:v>
                </c:pt>
                <c:pt idx="47551">
                  <c:v>13.902513000000001</c:v>
                </c:pt>
                <c:pt idx="47552">
                  <c:v>13.905748000000001</c:v>
                </c:pt>
                <c:pt idx="47553">
                  <c:v>13.901578000000001</c:v>
                </c:pt>
                <c:pt idx="47554">
                  <c:v>13.896376</c:v>
                </c:pt>
                <c:pt idx="47555">
                  <c:v>13.900320000000001</c:v>
                </c:pt>
                <c:pt idx="47556">
                  <c:v>13.902884</c:v>
                </c:pt>
                <c:pt idx="47557">
                  <c:v>13.899915999999999</c:v>
                </c:pt>
                <c:pt idx="47558">
                  <c:v>13.901458</c:v>
                </c:pt>
                <c:pt idx="47559">
                  <c:v>13.904426000000001</c:v>
                </c:pt>
                <c:pt idx="47560">
                  <c:v>13.905315</c:v>
                </c:pt>
                <c:pt idx="47561">
                  <c:v>13.908623</c:v>
                </c:pt>
                <c:pt idx="47562">
                  <c:v>13.911673</c:v>
                </c:pt>
                <c:pt idx="47563">
                  <c:v>13.910771</c:v>
                </c:pt>
                <c:pt idx="47564">
                  <c:v>13.906908</c:v>
                </c:pt>
                <c:pt idx="47565">
                  <c:v>13.906648000000001</c:v>
                </c:pt>
                <c:pt idx="47566">
                  <c:v>13.908953</c:v>
                </c:pt>
                <c:pt idx="47567">
                  <c:v>13.903124</c:v>
                </c:pt>
                <c:pt idx="47568">
                  <c:v>13.898821</c:v>
                </c:pt>
                <c:pt idx="47569">
                  <c:v>13.905697999999999</c:v>
                </c:pt>
                <c:pt idx="47570">
                  <c:v>13.910691</c:v>
                </c:pt>
                <c:pt idx="47571">
                  <c:v>13.909431</c:v>
                </c:pt>
                <c:pt idx="47572">
                  <c:v>13.905673</c:v>
                </c:pt>
                <c:pt idx="47573">
                  <c:v>13.902259000000001</c:v>
                </c:pt>
                <c:pt idx="47574">
                  <c:v>13.901835999999999</c:v>
                </c:pt>
                <c:pt idx="47575">
                  <c:v>13.903888999999999</c:v>
                </c:pt>
                <c:pt idx="47576">
                  <c:v>13.906991</c:v>
                </c:pt>
                <c:pt idx="47577">
                  <c:v>13.907344</c:v>
                </c:pt>
                <c:pt idx="47578">
                  <c:v>13.907149</c:v>
                </c:pt>
                <c:pt idx="47579">
                  <c:v>13.911277</c:v>
                </c:pt>
                <c:pt idx="47580">
                  <c:v>13.913252</c:v>
                </c:pt>
                <c:pt idx="47581">
                  <c:v>13.910351</c:v>
                </c:pt>
                <c:pt idx="47582">
                  <c:v>13.908517</c:v>
                </c:pt>
                <c:pt idx="47583">
                  <c:v>13.909564</c:v>
                </c:pt>
                <c:pt idx="47584">
                  <c:v>13.909757000000001</c:v>
                </c:pt>
                <c:pt idx="47585">
                  <c:v>13.910653</c:v>
                </c:pt>
                <c:pt idx="47586">
                  <c:v>13.912514</c:v>
                </c:pt>
                <c:pt idx="47587">
                  <c:v>13.913133999999999</c:v>
                </c:pt>
                <c:pt idx="47588">
                  <c:v>13.913678000000001</c:v>
                </c:pt>
                <c:pt idx="47589">
                  <c:v>13.913185</c:v>
                </c:pt>
                <c:pt idx="47590">
                  <c:v>13.913522</c:v>
                </c:pt>
                <c:pt idx="47591">
                  <c:v>13.912817</c:v>
                </c:pt>
                <c:pt idx="47592">
                  <c:v>13.90831</c:v>
                </c:pt>
                <c:pt idx="47593">
                  <c:v>13.905557</c:v>
                </c:pt>
                <c:pt idx="47594">
                  <c:v>13.908192</c:v>
                </c:pt>
                <c:pt idx="47595">
                  <c:v>13.910121</c:v>
                </c:pt>
                <c:pt idx="47596">
                  <c:v>13.911778999999999</c:v>
                </c:pt>
                <c:pt idx="47597">
                  <c:v>13.912296</c:v>
                </c:pt>
                <c:pt idx="47598">
                  <c:v>13.910413</c:v>
                </c:pt>
                <c:pt idx="47599">
                  <c:v>13.908555</c:v>
                </c:pt>
                <c:pt idx="47600">
                  <c:v>13.906046</c:v>
                </c:pt>
                <c:pt idx="47601">
                  <c:v>13.908518000000001</c:v>
                </c:pt>
                <c:pt idx="47602">
                  <c:v>13.912907000000001</c:v>
                </c:pt>
                <c:pt idx="47603">
                  <c:v>13.912982</c:v>
                </c:pt>
                <c:pt idx="47604">
                  <c:v>13.916316999999999</c:v>
                </c:pt>
                <c:pt idx="47605">
                  <c:v>13.917992</c:v>
                </c:pt>
                <c:pt idx="47606">
                  <c:v>13.910519000000001</c:v>
                </c:pt>
                <c:pt idx="47607">
                  <c:v>13.910361999999999</c:v>
                </c:pt>
                <c:pt idx="47608">
                  <c:v>13.91714</c:v>
                </c:pt>
                <c:pt idx="47609">
                  <c:v>13.917552000000001</c:v>
                </c:pt>
                <c:pt idx="47610">
                  <c:v>13.919682999999999</c:v>
                </c:pt>
                <c:pt idx="47611">
                  <c:v>13.921839</c:v>
                </c:pt>
                <c:pt idx="47612">
                  <c:v>13.922264</c:v>
                </c:pt>
                <c:pt idx="47613">
                  <c:v>13.92334</c:v>
                </c:pt>
                <c:pt idx="47614">
                  <c:v>13.921669</c:v>
                </c:pt>
                <c:pt idx="47615">
                  <c:v>13.920500000000001</c:v>
                </c:pt>
                <c:pt idx="47616">
                  <c:v>13.917946000000001</c:v>
                </c:pt>
                <c:pt idx="47617">
                  <c:v>13.916596999999999</c:v>
                </c:pt>
                <c:pt idx="47618">
                  <c:v>13.915827999999999</c:v>
                </c:pt>
                <c:pt idx="47619">
                  <c:v>13.912644</c:v>
                </c:pt>
                <c:pt idx="47620">
                  <c:v>13.911208999999999</c:v>
                </c:pt>
                <c:pt idx="47621">
                  <c:v>13.912711</c:v>
                </c:pt>
                <c:pt idx="47622">
                  <c:v>13.916128</c:v>
                </c:pt>
                <c:pt idx="47623">
                  <c:v>13.914754</c:v>
                </c:pt>
                <c:pt idx="47624">
                  <c:v>13.911554000000001</c:v>
                </c:pt>
                <c:pt idx="47625">
                  <c:v>13.914345000000001</c:v>
                </c:pt>
                <c:pt idx="47626">
                  <c:v>13.914844</c:v>
                </c:pt>
                <c:pt idx="47627">
                  <c:v>13.911457</c:v>
                </c:pt>
                <c:pt idx="47628">
                  <c:v>13.910247</c:v>
                </c:pt>
                <c:pt idx="47629">
                  <c:v>13.916663</c:v>
                </c:pt>
                <c:pt idx="47630">
                  <c:v>13.923045999999999</c:v>
                </c:pt>
                <c:pt idx="47631">
                  <c:v>13.918051999999999</c:v>
                </c:pt>
                <c:pt idx="47632">
                  <c:v>13.916695000000001</c:v>
                </c:pt>
                <c:pt idx="47633">
                  <c:v>13.920965000000001</c:v>
                </c:pt>
                <c:pt idx="47634">
                  <c:v>13.918687</c:v>
                </c:pt>
                <c:pt idx="47635">
                  <c:v>13.918582000000001</c:v>
                </c:pt>
                <c:pt idx="47636">
                  <c:v>13.921873</c:v>
                </c:pt>
                <c:pt idx="47637">
                  <c:v>13.921167000000001</c:v>
                </c:pt>
                <c:pt idx="47638">
                  <c:v>13.918701</c:v>
                </c:pt>
                <c:pt idx="47639">
                  <c:v>13.916793999999999</c:v>
                </c:pt>
                <c:pt idx="47640">
                  <c:v>13.915232</c:v>
                </c:pt>
                <c:pt idx="47641">
                  <c:v>13.913814</c:v>
                </c:pt>
                <c:pt idx="47642">
                  <c:v>13.912862000000001</c:v>
                </c:pt>
                <c:pt idx="47643">
                  <c:v>13.914622</c:v>
                </c:pt>
                <c:pt idx="47644">
                  <c:v>13.912433</c:v>
                </c:pt>
                <c:pt idx="47645">
                  <c:v>13.910724999999999</c:v>
                </c:pt>
                <c:pt idx="47646">
                  <c:v>13.918644</c:v>
                </c:pt>
                <c:pt idx="47647">
                  <c:v>13.920546999999999</c:v>
                </c:pt>
                <c:pt idx="47648">
                  <c:v>13.912414999999999</c:v>
                </c:pt>
                <c:pt idx="47649">
                  <c:v>13.915594</c:v>
                </c:pt>
                <c:pt idx="47650">
                  <c:v>13.921196999999999</c:v>
                </c:pt>
                <c:pt idx="47651">
                  <c:v>13.920911</c:v>
                </c:pt>
                <c:pt idx="47652">
                  <c:v>13.926648999999999</c:v>
                </c:pt>
                <c:pt idx="47653">
                  <c:v>13.926434</c:v>
                </c:pt>
                <c:pt idx="47654">
                  <c:v>13.919385</c:v>
                </c:pt>
                <c:pt idx="47655">
                  <c:v>13.921457</c:v>
                </c:pt>
                <c:pt idx="47656">
                  <c:v>13.924834000000001</c:v>
                </c:pt>
                <c:pt idx="47657">
                  <c:v>13.920284000000001</c:v>
                </c:pt>
                <c:pt idx="47658">
                  <c:v>13.922000000000001</c:v>
                </c:pt>
                <c:pt idx="47659">
                  <c:v>13.925212</c:v>
                </c:pt>
                <c:pt idx="47660">
                  <c:v>13.918609999999999</c:v>
                </c:pt>
                <c:pt idx="47661">
                  <c:v>13.919798</c:v>
                </c:pt>
                <c:pt idx="47662">
                  <c:v>13.92385</c:v>
                </c:pt>
                <c:pt idx="47663">
                  <c:v>13.918103</c:v>
                </c:pt>
                <c:pt idx="47664">
                  <c:v>13.917548</c:v>
                </c:pt>
                <c:pt idx="47665">
                  <c:v>13.918855000000001</c:v>
                </c:pt>
                <c:pt idx="47666">
                  <c:v>13.914018</c:v>
                </c:pt>
                <c:pt idx="47667">
                  <c:v>13.917095</c:v>
                </c:pt>
                <c:pt idx="47668">
                  <c:v>13.926047000000001</c:v>
                </c:pt>
                <c:pt idx="47669">
                  <c:v>13.922751999999999</c:v>
                </c:pt>
                <c:pt idx="47670">
                  <c:v>13.914764999999999</c:v>
                </c:pt>
                <c:pt idx="47671">
                  <c:v>13.920664</c:v>
                </c:pt>
                <c:pt idx="47672">
                  <c:v>13.926064</c:v>
                </c:pt>
                <c:pt idx="47673">
                  <c:v>13.922696999999999</c:v>
                </c:pt>
                <c:pt idx="47674">
                  <c:v>13.926259999999999</c:v>
                </c:pt>
                <c:pt idx="47675">
                  <c:v>13.928539000000001</c:v>
                </c:pt>
                <c:pt idx="47676">
                  <c:v>13.924134</c:v>
                </c:pt>
                <c:pt idx="47677">
                  <c:v>13.924674</c:v>
                </c:pt>
                <c:pt idx="47678">
                  <c:v>13.928792</c:v>
                </c:pt>
                <c:pt idx="47679">
                  <c:v>13.930902</c:v>
                </c:pt>
                <c:pt idx="47680">
                  <c:v>13.931547</c:v>
                </c:pt>
                <c:pt idx="47681">
                  <c:v>13.936885999999999</c:v>
                </c:pt>
                <c:pt idx="47682">
                  <c:v>13.940270999999999</c:v>
                </c:pt>
                <c:pt idx="47683">
                  <c:v>13.938219999999999</c:v>
                </c:pt>
                <c:pt idx="47684">
                  <c:v>13.939154</c:v>
                </c:pt>
                <c:pt idx="47685">
                  <c:v>13.939869</c:v>
                </c:pt>
                <c:pt idx="47686">
                  <c:v>13.937194</c:v>
                </c:pt>
                <c:pt idx="47687">
                  <c:v>13.939973999999999</c:v>
                </c:pt>
                <c:pt idx="47688">
                  <c:v>13.939117</c:v>
                </c:pt>
                <c:pt idx="47689">
                  <c:v>13.932532</c:v>
                </c:pt>
                <c:pt idx="47690">
                  <c:v>13.935426</c:v>
                </c:pt>
                <c:pt idx="47691">
                  <c:v>13.939662999999999</c:v>
                </c:pt>
                <c:pt idx="47692">
                  <c:v>13.938024</c:v>
                </c:pt>
                <c:pt idx="47693">
                  <c:v>13.938651999999999</c:v>
                </c:pt>
                <c:pt idx="47694">
                  <c:v>13.938435</c:v>
                </c:pt>
                <c:pt idx="47695">
                  <c:v>13.937905000000001</c:v>
                </c:pt>
                <c:pt idx="47696">
                  <c:v>13.937903</c:v>
                </c:pt>
                <c:pt idx="47697">
                  <c:v>13.934355999999999</c:v>
                </c:pt>
                <c:pt idx="47698">
                  <c:v>13.936093</c:v>
                </c:pt>
                <c:pt idx="47699">
                  <c:v>13.942356</c:v>
                </c:pt>
                <c:pt idx="47700">
                  <c:v>13.941064000000001</c:v>
                </c:pt>
                <c:pt idx="47701">
                  <c:v>13.937699</c:v>
                </c:pt>
                <c:pt idx="47702">
                  <c:v>13.939854</c:v>
                </c:pt>
                <c:pt idx="47703">
                  <c:v>13.941268000000001</c:v>
                </c:pt>
                <c:pt idx="47704">
                  <c:v>13.936432</c:v>
                </c:pt>
                <c:pt idx="47705">
                  <c:v>13.934825999999999</c:v>
                </c:pt>
                <c:pt idx="47706">
                  <c:v>13.940744</c:v>
                </c:pt>
                <c:pt idx="47707">
                  <c:v>13.944108999999999</c:v>
                </c:pt>
                <c:pt idx="47708">
                  <c:v>13.940740999999999</c:v>
                </c:pt>
                <c:pt idx="47709">
                  <c:v>13.939406</c:v>
                </c:pt>
                <c:pt idx="47710">
                  <c:v>13.943408</c:v>
                </c:pt>
                <c:pt idx="47711">
                  <c:v>13.946781</c:v>
                </c:pt>
                <c:pt idx="47712">
                  <c:v>13.945392</c:v>
                </c:pt>
                <c:pt idx="47713">
                  <c:v>13.941229</c:v>
                </c:pt>
                <c:pt idx="47714">
                  <c:v>13.939629</c:v>
                </c:pt>
                <c:pt idx="47715">
                  <c:v>13.94251</c:v>
                </c:pt>
                <c:pt idx="47716">
                  <c:v>13.943072000000001</c:v>
                </c:pt>
                <c:pt idx="47717">
                  <c:v>13.940241</c:v>
                </c:pt>
                <c:pt idx="47718">
                  <c:v>13.937194</c:v>
                </c:pt>
                <c:pt idx="47719">
                  <c:v>13.938442</c:v>
                </c:pt>
                <c:pt idx="47720">
                  <c:v>13.942159999999999</c:v>
                </c:pt>
                <c:pt idx="47721">
                  <c:v>13.942456</c:v>
                </c:pt>
                <c:pt idx="47722">
                  <c:v>13.940951</c:v>
                </c:pt>
                <c:pt idx="47723">
                  <c:v>13.94112</c:v>
                </c:pt>
                <c:pt idx="47724">
                  <c:v>13.943628</c:v>
                </c:pt>
                <c:pt idx="47725">
                  <c:v>13.944084999999999</c:v>
                </c:pt>
                <c:pt idx="47726">
                  <c:v>13.938744</c:v>
                </c:pt>
                <c:pt idx="47727">
                  <c:v>13.939132000000001</c:v>
                </c:pt>
                <c:pt idx="47728">
                  <c:v>13.946681</c:v>
                </c:pt>
                <c:pt idx="47729">
                  <c:v>13.946251999999999</c:v>
                </c:pt>
                <c:pt idx="47730">
                  <c:v>13.939925000000001</c:v>
                </c:pt>
                <c:pt idx="47731">
                  <c:v>13.946313999999999</c:v>
                </c:pt>
                <c:pt idx="47732">
                  <c:v>13.953842</c:v>
                </c:pt>
                <c:pt idx="47733">
                  <c:v>13.950934999999999</c:v>
                </c:pt>
                <c:pt idx="47734">
                  <c:v>13.946814</c:v>
                </c:pt>
                <c:pt idx="47735">
                  <c:v>13.948288</c:v>
                </c:pt>
                <c:pt idx="47736">
                  <c:v>13.953084</c:v>
                </c:pt>
                <c:pt idx="47737">
                  <c:v>13.95215</c:v>
                </c:pt>
                <c:pt idx="47738">
                  <c:v>13.947326</c:v>
                </c:pt>
                <c:pt idx="47739">
                  <c:v>13.947122</c:v>
                </c:pt>
                <c:pt idx="47740">
                  <c:v>13.947241999999999</c:v>
                </c:pt>
                <c:pt idx="47741">
                  <c:v>13.947938000000001</c:v>
                </c:pt>
                <c:pt idx="47742">
                  <c:v>13.948717</c:v>
                </c:pt>
                <c:pt idx="47743">
                  <c:v>13.94628</c:v>
                </c:pt>
                <c:pt idx="47744">
                  <c:v>13.946327999999999</c:v>
                </c:pt>
                <c:pt idx="47745">
                  <c:v>13.948142000000001</c:v>
                </c:pt>
                <c:pt idx="47746">
                  <c:v>13.948839</c:v>
                </c:pt>
                <c:pt idx="47747">
                  <c:v>13.949856</c:v>
                </c:pt>
                <c:pt idx="47748">
                  <c:v>13.950782999999999</c:v>
                </c:pt>
                <c:pt idx="47749">
                  <c:v>13.952605999999999</c:v>
                </c:pt>
                <c:pt idx="47750">
                  <c:v>13.954305</c:v>
                </c:pt>
                <c:pt idx="47751">
                  <c:v>13.952700999999999</c:v>
                </c:pt>
                <c:pt idx="47752">
                  <c:v>13.947098</c:v>
                </c:pt>
                <c:pt idx="47753">
                  <c:v>13.94605</c:v>
                </c:pt>
                <c:pt idx="47754">
                  <c:v>13.950754999999999</c:v>
                </c:pt>
                <c:pt idx="47755">
                  <c:v>13.949992999999999</c:v>
                </c:pt>
                <c:pt idx="47756">
                  <c:v>13.945973</c:v>
                </c:pt>
                <c:pt idx="47757">
                  <c:v>13.946267000000001</c:v>
                </c:pt>
                <c:pt idx="47758">
                  <c:v>13.945401</c:v>
                </c:pt>
                <c:pt idx="47759">
                  <c:v>13.944739999999999</c:v>
                </c:pt>
                <c:pt idx="47760">
                  <c:v>13.947844</c:v>
                </c:pt>
                <c:pt idx="47761">
                  <c:v>13.952120000000001</c:v>
                </c:pt>
                <c:pt idx="47762">
                  <c:v>13.953353999999999</c:v>
                </c:pt>
                <c:pt idx="47763">
                  <c:v>13.950853</c:v>
                </c:pt>
                <c:pt idx="47764">
                  <c:v>13.94575</c:v>
                </c:pt>
                <c:pt idx="47765">
                  <c:v>13.944005000000001</c:v>
                </c:pt>
                <c:pt idx="47766">
                  <c:v>13.947575000000001</c:v>
                </c:pt>
                <c:pt idx="47767">
                  <c:v>13.946955000000001</c:v>
                </c:pt>
                <c:pt idx="47768">
                  <c:v>13.946344</c:v>
                </c:pt>
                <c:pt idx="47769">
                  <c:v>13.94929</c:v>
                </c:pt>
                <c:pt idx="47770">
                  <c:v>13.948962999999999</c:v>
                </c:pt>
                <c:pt idx="47771">
                  <c:v>13.949685000000001</c:v>
                </c:pt>
                <c:pt idx="47772">
                  <c:v>13.949909</c:v>
                </c:pt>
                <c:pt idx="47773">
                  <c:v>13.950915</c:v>
                </c:pt>
                <c:pt idx="47774">
                  <c:v>13.952595000000001</c:v>
                </c:pt>
                <c:pt idx="47775">
                  <c:v>13.954687</c:v>
                </c:pt>
                <c:pt idx="47776">
                  <c:v>13.957533</c:v>
                </c:pt>
                <c:pt idx="47777">
                  <c:v>13.958349999999999</c:v>
                </c:pt>
                <c:pt idx="47778">
                  <c:v>13.961181</c:v>
                </c:pt>
                <c:pt idx="47779">
                  <c:v>13.964706</c:v>
                </c:pt>
                <c:pt idx="47780">
                  <c:v>13.959781</c:v>
                </c:pt>
                <c:pt idx="47781">
                  <c:v>13.95731</c:v>
                </c:pt>
                <c:pt idx="47782">
                  <c:v>13.964302999999999</c:v>
                </c:pt>
                <c:pt idx="47783">
                  <c:v>13.967406</c:v>
                </c:pt>
                <c:pt idx="47784">
                  <c:v>13.96255</c:v>
                </c:pt>
                <c:pt idx="47785">
                  <c:v>13.958764</c:v>
                </c:pt>
                <c:pt idx="47786">
                  <c:v>13.958857999999999</c:v>
                </c:pt>
                <c:pt idx="47787">
                  <c:v>13.960034</c:v>
                </c:pt>
                <c:pt idx="47788">
                  <c:v>13.961646</c:v>
                </c:pt>
                <c:pt idx="47789">
                  <c:v>13.963494000000001</c:v>
                </c:pt>
                <c:pt idx="47790">
                  <c:v>13.962636</c:v>
                </c:pt>
                <c:pt idx="47791">
                  <c:v>13.963179</c:v>
                </c:pt>
                <c:pt idx="47792">
                  <c:v>13.964966</c:v>
                </c:pt>
                <c:pt idx="47793">
                  <c:v>13.963571</c:v>
                </c:pt>
                <c:pt idx="47794">
                  <c:v>13.964332000000001</c:v>
                </c:pt>
                <c:pt idx="47795">
                  <c:v>13.964040000000001</c:v>
                </c:pt>
                <c:pt idx="47796">
                  <c:v>13.962513</c:v>
                </c:pt>
                <c:pt idx="47797">
                  <c:v>13.965401</c:v>
                </c:pt>
                <c:pt idx="47798">
                  <c:v>13.969322</c:v>
                </c:pt>
                <c:pt idx="47799">
                  <c:v>13.966628999999999</c:v>
                </c:pt>
                <c:pt idx="47800">
                  <c:v>13.961665999999999</c:v>
                </c:pt>
                <c:pt idx="47801">
                  <c:v>13.960486</c:v>
                </c:pt>
                <c:pt idx="47802">
                  <c:v>13.960952000000001</c:v>
                </c:pt>
                <c:pt idx="47803">
                  <c:v>13.961971</c:v>
                </c:pt>
                <c:pt idx="47804">
                  <c:v>13.964473999999999</c:v>
                </c:pt>
                <c:pt idx="47805">
                  <c:v>13.965816</c:v>
                </c:pt>
                <c:pt idx="47806">
                  <c:v>13.961209999999999</c:v>
                </c:pt>
                <c:pt idx="47807">
                  <c:v>13.959424</c:v>
                </c:pt>
                <c:pt idx="47808">
                  <c:v>13.964416</c:v>
                </c:pt>
                <c:pt idx="47809">
                  <c:v>13.964983999999999</c:v>
                </c:pt>
                <c:pt idx="47810">
                  <c:v>13.961188</c:v>
                </c:pt>
                <c:pt idx="47811">
                  <c:v>13.961591</c:v>
                </c:pt>
                <c:pt idx="47812">
                  <c:v>13.964174999999999</c:v>
                </c:pt>
                <c:pt idx="47813">
                  <c:v>13.963361000000001</c:v>
                </c:pt>
                <c:pt idx="47814">
                  <c:v>13.965869</c:v>
                </c:pt>
                <c:pt idx="47815">
                  <c:v>13.9735</c:v>
                </c:pt>
                <c:pt idx="47816">
                  <c:v>13.973383999999999</c:v>
                </c:pt>
                <c:pt idx="47817">
                  <c:v>13.973553000000001</c:v>
                </c:pt>
                <c:pt idx="47818">
                  <c:v>13.979879</c:v>
                </c:pt>
                <c:pt idx="47819">
                  <c:v>13.977836</c:v>
                </c:pt>
                <c:pt idx="47820">
                  <c:v>13.973224</c:v>
                </c:pt>
                <c:pt idx="47821">
                  <c:v>13.976803</c:v>
                </c:pt>
                <c:pt idx="47822">
                  <c:v>13.977679</c:v>
                </c:pt>
                <c:pt idx="47823">
                  <c:v>13.970969999999999</c:v>
                </c:pt>
                <c:pt idx="47824">
                  <c:v>13.968102</c:v>
                </c:pt>
                <c:pt idx="47825">
                  <c:v>13.971626000000001</c:v>
                </c:pt>
                <c:pt idx="47826">
                  <c:v>13.971019999999999</c:v>
                </c:pt>
                <c:pt idx="47827">
                  <c:v>13.969006</c:v>
                </c:pt>
                <c:pt idx="47828">
                  <c:v>13.972861</c:v>
                </c:pt>
                <c:pt idx="47829">
                  <c:v>13.976915999999999</c:v>
                </c:pt>
                <c:pt idx="47830">
                  <c:v>13.974041</c:v>
                </c:pt>
                <c:pt idx="47831">
                  <c:v>13.970651</c:v>
                </c:pt>
                <c:pt idx="47832">
                  <c:v>13.972496</c:v>
                </c:pt>
                <c:pt idx="47833">
                  <c:v>13.97357</c:v>
                </c:pt>
                <c:pt idx="47834">
                  <c:v>13.971931</c:v>
                </c:pt>
                <c:pt idx="47835">
                  <c:v>13.972337</c:v>
                </c:pt>
                <c:pt idx="47836">
                  <c:v>13.972913999999999</c:v>
                </c:pt>
                <c:pt idx="47837">
                  <c:v>13.970012000000001</c:v>
                </c:pt>
                <c:pt idx="47838">
                  <c:v>13.968102999999999</c:v>
                </c:pt>
                <c:pt idx="47839">
                  <c:v>13.969623</c:v>
                </c:pt>
                <c:pt idx="47840">
                  <c:v>13.974814</c:v>
                </c:pt>
                <c:pt idx="47841">
                  <c:v>13.978574999999999</c:v>
                </c:pt>
                <c:pt idx="47842">
                  <c:v>13.976882</c:v>
                </c:pt>
                <c:pt idx="47843">
                  <c:v>13.977643</c:v>
                </c:pt>
                <c:pt idx="47844">
                  <c:v>13.979696000000001</c:v>
                </c:pt>
                <c:pt idx="47845">
                  <c:v>13.976749999999999</c:v>
                </c:pt>
                <c:pt idx="47846">
                  <c:v>13.972916</c:v>
                </c:pt>
                <c:pt idx="47847">
                  <c:v>13.975807</c:v>
                </c:pt>
                <c:pt idx="47848">
                  <c:v>13.979734000000001</c:v>
                </c:pt>
                <c:pt idx="47849">
                  <c:v>13.977178</c:v>
                </c:pt>
                <c:pt idx="47850">
                  <c:v>13.973519</c:v>
                </c:pt>
                <c:pt idx="47851">
                  <c:v>13.975835999999999</c:v>
                </c:pt>
                <c:pt idx="47852">
                  <c:v>13.978436</c:v>
                </c:pt>
                <c:pt idx="47853">
                  <c:v>13.973887</c:v>
                </c:pt>
                <c:pt idx="47854">
                  <c:v>13.972752</c:v>
                </c:pt>
                <c:pt idx="47855">
                  <c:v>13.979018</c:v>
                </c:pt>
                <c:pt idx="47856">
                  <c:v>13.977287</c:v>
                </c:pt>
                <c:pt idx="47857">
                  <c:v>13.974211</c:v>
                </c:pt>
                <c:pt idx="47858">
                  <c:v>13.979543</c:v>
                </c:pt>
                <c:pt idx="47859">
                  <c:v>13.981108000000001</c:v>
                </c:pt>
                <c:pt idx="47860">
                  <c:v>13.973629000000001</c:v>
                </c:pt>
                <c:pt idx="47861">
                  <c:v>13.970753</c:v>
                </c:pt>
                <c:pt idx="47862">
                  <c:v>13.975618000000001</c:v>
                </c:pt>
                <c:pt idx="47863">
                  <c:v>13.976444000000001</c:v>
                </c:pt>
                <c:pt idx="47864">
                  <c:v>13.975403</c:v>
                </c:pt>
                <c:pt idx="47865">
                  <c:v>13.974019</c:v>
                </c:pt>
                <c:pt idx="47866">
                  <c:v>13.971113000000001</c:v>
                </c:pt>
                <c:pt idx="47867">
                  <c:v>13.972061</c:v>
                </c:pt>
                <c:pt idx="47868">
                  <c:v>13.973178000000001</c:v>
                </c:pt>
                <c:pt idx="47869">
                  <c:v>13.971826</c:v>
                </c:pt>
                <c:pt idx="47870">
                  <c:v>13.969334999999999</c:v>
                </c:pt>
                <c:pt idx="47871">
                  <c:v>13.968729</c:v>
                </c:pt>
                <c:pt idx="47872">
                  <c:v>13.969924000000001</c:v>
                </c:pt>
                <c:pt idx="47873">
                  <c:v>13.971495000000001</c:v>
                </c:pt>
                <c:pt idx="47874">
                  <c:v>13.973253</c:v>
                </c:pt>
                <c:pt idx="47875">
                  <c:v>13.975269000000001</c:v>
                </c:pt>
                <c:pt idx="47876">
                  <c:v>13.977167</c:v>
                </c:pt>
                <c:pt idx="47877">
                  <c:v>13.978433000000001</c:v>
                </c:pt>
                <c:pt idx="47878">
                  <c:v>13.976324</c:v>
                </c:pt>
                <c:pt idx="47879">
                  <c:v>13.974220000000001</c:v>
                </c:pt>
                <c:pt idx="47880">
                  <c:v>13.975317</c:v>
                </c:pt>
                <c:pt idx="47881">
                  <c:v>13.978002999999999</c:v>
                </c:pt>
                <c:pt idx="47882">
                  <c:v>13.978134000000001</c:v>
                </c:pt>
                <c:pt idx="47883">
                  <c:v>13.979749999999999</c:v>
                </c:pt>
                <c:pt idx="47884">
                  <c:v>13.984366</c:v>
                </c:pt>
                <c:pt idx="47885">
                  <c:v>13.981602000000001</c:v>
                </c:pt>
                <c:pt idx="47886">
                  <c:v>13.978137</c:v>
                </c:pt>
                <c:pt idx="47887">
                  <c:v>13.984737000000001</c:v>
                </c:pt>
                <c:pt idx="47888">
                  <c:v>13.986502</c:v>
                </c:pt>
                <c:pt idx="47889">
                  <c:v>13.983293</c:v>
                </c:pt>
                <c:pt idx="47890">
                  <c:v>13.987956000000001</c:v>
                </c:pt>
                <c:pt idx="47891">
                  <c:v>13.991168</c:v>
                </c:pt>
                <c:pt idx="47892">
                  <c:v>13.987990999999999</c:v>
                </c:pt>
                <c:pt idx="47893">
                  <c:v>13.988433000000001</c:v>
                </c:pt>
                <c:pt idx="47894">
                  <c:v>13.990933999999999</c:v>
                </c:pt>
                <c:pt idx="47895">
                  <c:v>13.988797999999999</c:v>
                </c:pt>
                <c:pt idx="47896">
                  <c:v>13.985022000000001</c:v>
                </c:pt>
                <c:pt idx="47897">
                  <c:v>13.983718</c:v>
                </c:pt>
                <c:pt idx="47898">
                  <c:v>13.985004</c:v>
                </c:pt>
                <c:pt idx="47899">
                  <c:v>13.985442000000001</c:v>
                </c:pt>
                <c:pt idx="47900">
                  <c:v>13.984005</c:v>
                </c:pt>
                <c:pt idx="47901">
                  <c:v>13.986139</c:v>
                </c:pt>
                <c:pt idx="47902">
                  <c:v>13.991213</c:v>
                </c:pt>
                <c:pt idx="47903">
                  <c:v>13.993772</c:v>
                </c:pt>
                <c:pt idx="47904">
                  <c:v>13.990785000000001</c:v>
                </c:pt>
                <c:pt idx="47905">
                  <c:v>13.986874</c:v>
                </c:pt>
                <c:pt idx="47906">
                  <c:v>13.985844</c:v>
                </c:pt>
                <c:pt idx="47907">
                  <c:v>13.989594</c:v>
                </c:pt>
                <c:pt idx="47908">
                  <c:v>13.991365999999999</c:v>
                </c:pt>
                <c:pt idx="47909">
                  <c:v>13.987071</c:v>
                </c:pt>
                <c:pt idx="47910">
                  <c:v>13.987885</c:v>
                </c:pt>
                <c:pt idx="47911">
                  <c:v>13.992725</c:v>
                </c:pt>
                <c:pt idx="47912">
                  <c:v>13.99377</c:v>
                </c:pt>
                <c:pt idx="47913">
                  <c:v>13.993395</c:v>
                </c:pt>
                <c:pt idx="47914">
                  <c:v>13.993501</c:v>
                </c:pt>
                <c:pt idx="47915">
                  <c:v>13.993591</c:v>
                </c:pt>
                <c:pt idx="47916">
                  <c:v>13.993582999999999</c:v>
                </c:pt>
                <c:pt idx="47917">
                  <c:v>13.994849</c:v>
                </c:pt>
                <c:pt idx="47918">
                  <c:v>13.995756999999999</c:v>
                </c:pt>
                <c:pt idx="47919">
                  <c:v>13.992953</c:v>
                </c:pt>
                <c:pt idx="47920">
                  <c:v>13.992654999999999</c:v>
                </c:pt>
                <c:pt idx="47921">
                  <c:v>13.995982</c:v>
                </c:pt>
                <c:pt idx="47922">
                  <c:v>13.997771</c:v>
                </c:pt>
                <c:pt idx="47923">
                  <c:v>13.998176000000001</c:v>
                </c:pt>
                <c:pt idx="47924">
                  <c:v>13.998782</c:v>
                </c:pt>
                <c:pt idx="47925">
                  <c:v>14.002905999999999</c:v>
                </c:pt>
                <c:pt idx="47926">
                  <c:v>14.005825</c:v>
                </c:pt>
                <c:pt idx="47927">
                  <c:v>14.002628</c:v>
                </c:pt>
                <c:pt idx="47928">
                  <c:v>14.000003</c:v>
                </c:pt>
                <c:pt idx="47929">
                  <c:v>13.998449000000001</c:v>
                </c:pt>
                <c:pt idx="47930">
                  <c:v>13.997795999999999</c:v>
                </c:pt>
                <c:pt idx="47931">
                  <c:v>14.000406</c:v>
                </c:pt>
                <c:pt idx="47932">
                  <c:v>13.998329</c:v>
                </c:pt>
                <c:pt idx="47933">
                  <c:v>13.995789</c:v>
                </c:pt>
                <c:pt idx="47934">
                  <c:v>14.000306</c:v>
                </c:pt>
                <c:pt idx="47935">
                  <c:v>14.000693999999999</c:v>
                </c:pt>
                <c:pt idx="47936">
                  <c:v>13.999420000000001</c:v>
                </c:pt>
                <c:pt idx="47937">
                  <c:v>14.000733</c:v>
                </c:pt>
                <c:pt idx="47938">
                  <c:v>14.001388</c:v>
                </c:pt>
                <c:pt idx="47939">
                  <c:v>14.004486999999999</c:v>
                </c:pt>
                <c:pt idx="47940">
                  <c:v>14.007099</c:v>
                </c:pt>
                <c:pt idx="47941">
                  <c:v>14.004184</c:v>
                </c:pt>
                <c:pt idx="47942">
                  <c:v>14.003596999999999</c:v>
                </c:pt>
                <c:pt idx="47943">
                  <c:v>14.007574999999999</c:v>
                </c:pt>
                <c:pt idx="47944">
                  <c:v>14.007320999999999</c:v>
                </c:pt>
                <c:pt idx="47945">
                  <c:v>14.002942000000001</c:v>
                </c:pt>
                <c:pt idx="47946">
                  <c:v>14.000301</c:v>
                </c:pt>
                <c:pt idx="47947">
                  <c:v>13.998718</c:v>
                </c:pt>
                <c:pt idx="47948">
                  <c:v>13.999268000000001</c:v>
                </c:pt>
                <c:pt idx="47949">
                  <c:v>14.001458</c:v>
                </c:pt>
                <c:pt idx="47950">
                  <c:v>13.997607</c:v>
                </c:pt>
                <c:pt idx="47951">
                  <c:v>13.992967</c:v>
                </c:pt>
                <c:pt idx="47952">
                  <c:v>13.99531</c:v>
                </c:pt>
                <c:pt idx="47953">
                  <c:v>13.997892</c:v>
                </c:pt>
                <c:pt idx="47954">
                  <c:v>13.996589999999999</c:v>
                </c:pt>
                <c:pt idx="47955">
                  <c:v>13.996006</c:v>
                </c:pt>
                <c:pt idx="47956">
                  <c:v>13.995733</c:v>
                </c:pt>
                <c:pt idx="47957">
                  <c:v>13.993361</c:v>
                </c:pt>
                <c:pt idx="47958">
                  <c:v>13.991101</c:v>
                </c:pt>
                <c:pt idx="47959">
                  <c:v>13.993767999999999</c:v>
                </c:pt>
                <c:pt idx="47960">
                  <c:v>13.997509000000001</c:v>
                </c:pt>
                <c:pt idx="47961">
                  <c:v>13.997152</c:v>
                </c:pt>
                <c:pt idx="47962">
                  <c:v>13.994776999999999</c:v>
                </c:pt>
                <c:pt idx="47963">
                  <c:v>13.99794</c:v>
                </c:pt>
                <c:pt idx="47964">
                  <c:v>14.000498</c:v>
                </c:pt>
                <c:pt idx="47965">
                  <c:v>13.995502999999999</c:v>
                </c:pt>
                <c:pt idx="47966">
                  <c:v>13.991618000000001</c:v>
                </c:pt>
                <c:pt idx="47967">
                  <c:v>13.991699000000001</c:v>
                </c:pt>
                <c:pt idx="47968">
                  <c:v>13.992843000000001</c:v>
                </c:pt>
                <c:pt idx="47969">
                  <c:v>13.99564</c:v>
                </c:pt>
                <c:pt idx="47970">
                  <c:v>13.994823</c:v>
                </c:pt>
                <c:pt idx="47971">
                  <c:v>13.994405</c:v>
                </c:pt>
                <c:pt idx="47972">
                  <c:v>13.997164</c:v>
                </c:pt>
                <c:pt idx="47973">
                  <c:v>13.997272000000001</c:v>
                </c:pt>
                <c:pt idx="47974">
                  <c:v>13.998283000000001</c:v>
                </c:pt>
                <c:pt idx="47975">
                  <c:v>13.999825</c:v>
                </c:pt>
                <c:pt idx="47976">
                  <c:v>13.99888</c:v>
                </c:pt>
                <c:pt idx="47977">
                  <c:v>14.001734000000001</c:v>
                </c:pt>
                <c:pt idx="47978">
                  <c:v>14.003171</c:v>
                </c:pt>
                <c:pt idx="47979">
                  <c:v>14.000012</c:v>
                </c:pt>
                <c:pt idx="47980">
                  <c:v>13.998523</c:v>
                </c:pt>
                <c:pt idx="47981">
                  <c:v>14.000282</c:v>
                </c:pt>
                <c:pt idx="47982">
                  <c:v>14.002991</c:v>
                </c:pt>
                <c:pt idx="47983">
                  <c:v>14.005917999999999</c:v>
                </c:pt>
                <c:pt idx="47984">
                  <c:v>14.004118</c:v>
                </c:pt>
                <c:pt idx="47985">
                  <c:v>14.001162000000001</c:v>
                </c:pt>
                <c:pt idx="47986">
                  <c:v>14.003117</c:v>
                </c:pt>
                <c:pt idx="47987">
                  <c:v>14.003456</c:v>
                </c:pt>
                <c:pt idx="47988">
                  <c:v>14.000510999999999</c:v>
                </c:pt>
                <c:pt idx="47989">
                  <c:v>14.002152000000001</c:v>
                </c:pt>
                <c:pt idx="47990">
                  <c:v>14.007111999999999</c:v>
                </c:pt>
                <c:pt idx="47991">
                  <c:v>14.006945</c:v>
                </c:pt>
                <c:pt idx="47992">
                  <c:v>14.005936</c:v>
                </c:pt>
                <c:pt idx="47993">
                  <c:v>14.009664000000001</c:v>
                </c:pt>
                <c:pt idx="47994">
                  <c:v>14.011768999999999</c:v>
                </c:pt>
                <c:pt idx="47995">
                  <c:v>14.009776</c:v>
                </c:pt>
                <c:pt idx="47996">
                  <c:v>14.009031999999999</c:v>
                </c:pt>
                <c:pt idx="47997">
                  <c:v>14.00647</c:v>
                </c:pt>
                <c:pt idx="47998">
                  <c:v>14.006321</c:v>
                </c:pt>
                <c:pt idx="47999">
                  <c:v>14.01247</c:v>
                </c:pt>
                <c:pt idx="48000">
                  <c:v>14.010235</c:v>
                </c:pt>
                <c:pt idx="48001">
                  <c:v>14.005843</c:v>
                </c:pt>
                <c:pt idx="48002">
                  <c:v>14.012124</c:v>
                </c:pt>
                <c:pt idx="48003">
                  <c:v>14.016764999999999</c:v>
                </c:pt>
                <c:pt idx="48004">
                  <c:v>14.012529000000001</c:v>
                </c:pt>
                <c:pt idx="48005">
                  <c:v>14.012029999999999</c:v>
                </c:pt>
                <c:pt idx="48006">
                  <c:v>14.018323000000001</c:v>
                </c:pt>
                <c:pt idx="48007">
                  <c:v>14.021817</c:v>
                </c:pt>
                <c:pt idx="48008">
                  <c:v>14.020218</c:v>
                </c:pt>
                <c:pt idx="48009">
                  <c:v>14.018490999999999</c:v>
                </c:pt>
                <c:pt idx="48010">
                  <c:v>14.021122999999999</c:v>
                </c:pt>
                <c:pt idx="48011">
                  <c:v>14.023427</c:v>
                </c:pt>
                <c:pt idx="48012">
                  <c:v>14.018386</c:v>
                </c:pt>
                <c:pt idx="48013">
                  <c:v>14.012478</c:v>
                </c:pt>
                <c:pt idx="48014">
                  <c:v>14.015666</c:v>
                </c:pt>
                <c:pt idx="48015">
                  <c:v>14.022887000000001</c:v>
                </c:pt>
                <c:pt idx="48016">
                  <c:v>14.020136000000001</c:v>
                </c:pt>
                <c:pt idx="48017">
                  <c:v>14.010389</c:v>
                </c:pt>
                <c:pt idx="48018">
                  <c:v>14.008938000000001</c:v>
                </c:pt>
                <c:pt idx="48019">
                  <c:v>14.012141</c:v>
                </c:pt>
                <c:pt idx="48020">
                  <c:v>14.015029</c:v>
                </c:pt>
                <c:pt idx="48021">
                  <c:v>14.017184</c:v>
                </c:pt>
                <c:pt idx="48022">
                  <c:v>14.015579000000001</c:v>
                </c:pt>
                <c:pt idx="48023">
                  <c:v>14.017737</c:v>
                </c:pt>
                <c:pt idx="48024">
                  <c:v>14.018822999999999</c:v>
                </c:pt>
                <c:pt idx="48025">
                  <c:v>14.015774</c:v>
                </c:pt>
                <c:pt idx="48026">
                  <c:v>14.018903999999999</c:v>
                </c:pt>
                <c:pt idx="48027">
                  <c:v>14.019916</c:v>
                </c:pt>
                <c:pt idx="48028">
                  <c:v>14.014532000000001</c:v>
                </c:pt>
                <c:pt idx="48029">
                  <c:v>14.014669</c:v>
                </c:pt>
                <c:pt idx="48030">
                  <c:v>14.020968999999999</c:v>
                </c:pt>
                <c:pt idx="48031">
                  <c:v>14.022518</c:v>
                </c:pt>
                <c:pt idx="48032">
                  <c:v>14.023614</c:v>
                </c:pt>
                <c:pt idx="48033">
                  <c:v>14.02552</c:v>
                </c:pt>
                <c:pt idx="48034">
                  <c:v>14.020733999999999</c:v>
                </c:pt>
                <c:pt idx="48035">
                  <c:v>14.017656000000001</c:v>
                </c:pt>
                <c:pt idx="48036">
                  <c:v>14.021146999999999</c:v>
                </c:pt>
                <c:pt idx="48037">
                  <c:v>14.021843000000001</c:v>
                </c:pt>
                <c:pt idx="48038">
                  <c:v>14.016793</c:v>
                </c:pt>
                <c:pt idx="48039">
                  <c:v>14.014987</c:v>
                </c:pt>
                <c:pt idx="48040">
                  <c:v>14.020391999999999</c:v>
                </c:pt>
                <c:pt idx="48041">
                  <c:v>14.020441</c:v>
                </c:pt>
                <c:pt idx="48042">
                  <c:v>14.013928</c:v>
                </c:pt>
                <c:pt idx="48043">
                  <c:v>14.012478</c:v>
                </c:pt>
                <c:pt idx="48044">
                  <c:v>14.012904000000001</c:v>
                </c:pt>
                <c:pt idx="48045">
                  <c:v>14.016234000000001</c:v>
                </c:pt>
                <c:pt idx="48046">
                  <c:v>14.022696</c:v>
                </c:pt>
                <c:pt idx="48047">
                  <c:v>14.022848</c:v>
                </c:pt>
                <c:pt idx="48048">
                  <c:v>14.018454999999999</c:v>
                </c:pt>
                <c:pt idx="48049">
                  <c:v>14.015779999999999</c:v>
                </c:pt>
                <c:pt idx="48050">
                  <c:v>14.017798000000001</c:v>
                </c:pt>
                <c:pt idx="48051">
                  <c:v>14.019892</c:v>
                </c:pt>
                <c:pt idx="48052">
                  <c:v>14.018851</c:v>
                </c:pt>
                <c:pt idx="48053">
                  <c:v>14.020384</c:v>
                </c:pt>
                <c:pt idx="48054">
                  <c:v>14.022131</c:v>
                </c:pt>
                <c:pt idx="48055">
                  <c:v>14.021436</c:v>
                </c:pt>
                <c:pt idx="48056">
                  <c:v>14.021103</c:v>
                </c:pt>
                <c:pt idx="48057">
                  <c:v>14.021458000000001</c:v>
                </c:pt>
                <c:pt idx="48058">
                  <c:v>14.019753</c:v>
                </c:pt>
                <c:pt idx="48059">
                  <c:v>14.020747999999999</c:v>
                </c:pt>
                <c:pt idx="48060">
                  <c:v>14.022937000000001</c:v>
                </c:pt>
                <c:pt idx="48061">
                  <c:v>14.02251</c:v>
                </c:pt>
                <c:pt idx="48062">
                  <c:v>14.024037999999999</c:v>
                </c:pt>
                <c:pt idx="48063">
                  <c:v>14.026281000000001</c:v>
                </c:pt>
                <c:pt idx="48064">
                  <c:v>14.023180999999999</c:v>
                </c:pt>
                <c:pt idx="48065">
                  <c:v>14.023065000000001</c:v>
                </c:pt>
                <c:pt idx="48066">
                  <c:v>14.029564000000001</c:v>
                </c:pt>
                <c:pt idx="48067">
                  <c:v>14.029636999999999</c:v>
                </c:pt>
                <c:pt idx="48068">
                  <c:v>14.026539</c:v>
                </c:pt>
                <c:pt idx="48069">
                  <c:v>14.028059000000001</c:v>
                </c:pt>
                <c:pt idx="48070">
                  <c:v>14.026494</c:v>
                </c:pt>
                <c:pt idx="48071">
                  <c:v>14.025459</c:v>
                </c:pt>
                <c:pt idx="48072">
                  <c:v>14.027670000000001</c:v>
                </c:pt>
                <c:pt idx="48073">
                  <c:v>14.026020000000001</c:v>
                </c:pt>
                <c:pt idx="48074">
                  <c:v>14.027525000000001</c:v>
                </c:pt>
                <c:pt idx="48075">
                  <c:v>14.032035</c:v>
                </c:pt>
                <c:pt idx="48076">
                  <c:v>14.032057</c:v>
                </c:pt>
                <c:pt idx="48077">
                  <c:v>14.0299</c:v>
                </c:pt>
                <c:pt idx="48078">
                  <c:v>14.028776000000001</c:v>
                </c:pt>
                <c:pt idx="48079">
                  <c:v>14.029697000000001</c:v>
                </c:pt>
                <c:pt idx="48080">
                  <c:v>14.029432999999999</c:v>
                </c:pt>
                <c:pt idx="48081">
                  <c:v>14.03105</c:v>
                </c:pt>
                <c:pt idx="48082">
                  <c:v>14.034127</c:v>
                </c:pt>
                <c:pt idx="48083">
                  <c:v>14.032353000000001</c:v>
                </c:pt>
                <c:pt idx="48084">
                  <c:v>14.031402999999999</c:v>
                </c:pt>
                <c:pt idx="48085">
                  <c:v>14.031407</c:v>
                </c:pt>
                <c:pt idx="48086">
                  <c:v>14.027915999999999</c:v>
                </c:pt>
                <c:pt idx="48087">
                  <c:v>14.028741999999999</c:v>
                </c:pt>
                <c:pt idx="48088">
                  <c:v>14.033879000000001</c:v>
                </c:pt>
                <c:pt idx="48089">
                  <c:v>14.032703</c:v>
                </c:pt>
                <c:pt idx="48090">
                  <c:v>14.031003999999999</c:v>
                </c:pt>
                <c:pt idx="48091">
                  <c:v>14.035159</c:v>
                </c:pt>
                <c:pt idx="48092">
                  <c:v>14.037637999999999</c:v>
                </c:pt>
                <c:pt idx="48093">
                  <c:v>14.033381</c:v>
                </c:pt>
                <c:pt idx="48094">
                  <c:v>14.028244000000001</c:v>
                </c:pt>
                <c:pt idx="48095">
                  <c:v>14.02652</c:v>
                </c:pt>
                <c:pt idx="48096">
                  <c:v>14.027366000000001</c:v>
                </c:pt>
                <c:pt idx="48097">
                  <c:v>14.028451</c:v>
                </c:pt>
                <c:pt idx="48098">
                  <c:v>14.03121</c:v>
                </c:pt>
                <c:pt idx="48099">
                  <c:v>14.031428999999999</c:v>
                </c:pt>
                <c:pt idx="48100">
                  <c:v>14.029104</c:v>
                </c:pt>
                <c:pt idx="48101">
                  <c:v>14.024756</c:v>
                </c:pt>
                <c:pt idx="48102">
                  <c:v>14.021540999999999</c:v>
                </c:pt>
                <c:pt idx="48103">
                  <c:v>14.024156</c:v>
                </c:pt>
                <c:pt idx="48104">
                  <c:v>14.029928999999999</c:v>
                </c:pt>
                <c:pt idx="48105">
                  <c:v>14.032508</c:v>
                </c:pt>
                <c:pt idx="48106">
                  <c:v>14.031723</c:v>
                </c:pt>
                <c:pt idx="48107">
                  <c:v>14.032361999999999</c:v>
                </c:pt>
                <c:pt idx="48108">
                  <c:v>14.035613</c:v>
                </c:pt>
                <c:pt idx="48109">
                  <c:v>14.032021</c:v>
                </c:pt>
                <c:pt idx="48110">
                  <c:v>14.031764000000001</c:v>
                </c:pt>
                <c:pt idx="48111">
                  <c:v>14.041836</c:v>
                </c:pt>
                <c:pt idx="48112">
                  <c:v>14.043222</c:v>
                </c:pt>
                <c:pt idx="48113">
                  <c:v>14.038845999999999</c:v>
                </c:pt>
                <c:pt idx="48114">
                  <c:v>14.040107000000001</c:v>
                </c:pt>
                <c:pt idx="48115">
                  <c:v>14.04128</c:v>
                </c:pt>
                <c:pt idx="48116">
                  <c:v>14.040234</c:v>
                </c:pt>
                <c:pt idx="48117">
                  <c:v>14.036504000000001</c:v>
                </c:pt>
                <c:pt idx="48118">
                  <c:v>14.034219999999999</c:v>
                </c:pt>
                <c:pt idx="48119">
                  <c:v>14.037105</c:v>
                </c:pt>
                <c:pt idx="48120">
                  <c:v>14.038773000000001</c:v>
                </c:pt>
                <c:pt idx="48121">
                  <c:v>14.0359</c:v>
                </c:pt>
                <c:pt idx="48122">
                  <c:v>14.033932</c:v>
                </c:pt>
                <c:pt idx="48123">
                  <c:v>14.034803</c:v>
                </c:pt>
                <c:pt idx="48124">
                  <c:v>14.035588000000001</c:v>
                </c:pt>
                <c:pt idx="48125">
                  <c:v>14.034488</c:v>
                </c:pt>
                <c:pt idx="48126">
                  <c:v>14.036849999999999</c:v>
                </c:pt>
                <c:pt idx="48127">
                  <c:v>14.040635999999999</c:v>
                </c:pt>
                <c:pt idx="48128">
                  <c:v>14.039107</c:v>
                </c:pt>
                <c:pt idx="48129">
                  <c:v>14.039346999999999</c:v>
                </c:pt>
                <c:pt idx="48130">
                  <c:v>14.048176</c:v>
                </c:pt>
                <c:pt idx="48131">
                  <c:v>14.049609999999999</c:v>
                </c:pt>
                <c:pt idx="48132">
                  <c:v>14.047822999999999</c:v>
                </c:pt>
                <c:pt idx="48133">
                  <c:v>14.052350000000001</c:v>
                </c:pt>
                <c:pt idx="48134">
                  <c:v>14.047547</c:v>
                </c:pt>
                <c:pt idx="48135">
                  <c:v>14.042439999999999</c:v>
                </c:pt>
                <c:pt idx="48136">
                  <c:v>14.046665000000001</c:v>
                </c:pt>
                <c:pt idx="48137">
                  <c:v>14.044301000000001</c:v>
                </c:pt>
                <c:pt idx="48138">
                  <c:v>14.041259</c:v>
                </c:pt>
                <c:pt idx="48139">
                  <c:v>14.048876999999999</c:v>
                </c:pt>
                <c:pt idx="48140">
                  <c:v>14.049586</c:v>
                </c:pt>
                <c:pt idx="48141">
                  <c:v>14.041463</c:v>
                </c:pt>
                <c:pt idx="48142">
                  <c:v>14.04284</c:v>
                </c:pt>
                <c:pt idx="48143">
                  <c:v>14.045322000000001</c:v>
                </c:pt>
                <c:pt idx="48144">
                  <c:v>14.042552000000001</c:v>
                </c:pt>
                <c:pt idx="48145">
                  <c:v>14.042115000000001</c:v>
                </c:pt>
                <c:pt idx="48146">
                  <c:v>14.04327</c:v>
                </c:pt>
                <c:pt idx="48147">
                  <c:v>14.045083</c:v>
                </c:pt>
                <c:pt idx="48148">
                  <c:v>14.045494</c:v>
                </c:pt>
                <c:pt idx="48149">
                  <c:v>14.040986</c:v>
                </c:pt>
                <c:pt idx="48150">
                  <c:v>14.039334999999999</c:v>
                </c:pt>
                <c:pt idx="48151">
                  <c:v>14.042082000000001</c:v>
                </c:pt>
                <c:pt idx="48152">
                  <c:v>14.044425</c:v>
                </c:pt>
                <c:pt idx="48153">
                  <c:v>14.046122</c:v>
                </c:pt>
                <c:pt idx="48154">
                  <c:v>14.046326000000001</c:v>
                </c:pt>
                <c:pt idx="48155">
                  <c:v>14.047784999999999</c:v>
                </c:pt>
                <c:pt idx="48156">
                  <c:v>14.052334</c:v>
                </c:pt>
                <c:pt idx="48157">
                  <c:v>14.056646000000001</c:v>
                </c:pt>
                <c:pt idx="48158">
                  <c:v>14.053058</c:v>
                </c:pt>
                <c:pt idx="48159">
                  <c:v>14.047364</c:v>
                </c:pt>
                <c:pt idx="48160">
                  <c:v>14.046638</c:v>
                </c:pt>
                <c:pt idx="48161">
                  <c:v>14.0487</c:v>
                </c:pt>
                <c:pt idx="48162">
                  <c:v>14.050618999999999</c:v>
                </c:pt>
                <c:pt idx="48163">
                  <c:v>14.047390999999999</c:v>
                </c:pt>
                <c:pt idx="48164">
                  <c:v>14.046619</c:v>
                </c:pt>
                <c:pt idx="48165">
                  <c:v>14.051569000000001</c:v>
                </c:pt>
                <c:pt idx="48166">
                  <c:v>14.050210999999999</c:v>
                </c:pt>
                <c:pt idx="48167">
                  <c:v>14.046104</c:v>
                </c:pt>
                <c:pt idx="48168">
                  <c:v>14.048035</c:v>
                </c:pt>
                <c:pt idx="48169">
                  <c:v>14.047409</c:v>
                </c:pt>
                <c:pt idx="48170">
                  <c:v>14.048074</c:v>
                </c:pt>
                <c:pt idx="48171">
                  <c:v>14.055384</c:v>
                </c:pt>
                <c:pt idx="48172">
                  <c:v>14.053174</c:v>
                </c:pt>
                <c:pt idx="48173">
                  <c:v>14.045249999999999</c:v>
                </c:pt>
                <c:pt idx="48174">
                  <c:v>14.050444000000001</c:v>
                </c:pt>
                <c:pt idx="48175">
                  <c:v>14.054356</c:v>
                </c:pt>
                <c:pt idx="48176">
                  <c:v>14.049446</c:v>
                </c:pt>
                <c:pt idx="48177">
                  <c:v>14.049595999999999</c:v>
                </c:pt>
                <c:pt idx="48178">
                  <c:v>14.053214000000001</c:v>
                </c:pt>
                <c:pt idx="48179">
                  <c:v>14.05316</c:v>
                </c:pt>
                <c:pt idx="48180">
                  <c:v>14.054183</c:v>
                </c:pt>
                <c:pt idx="48181">
                  <c:v>14.056431</c:v>
                </c:pt>
                <c:pt idx="48182">
                  <c:v>14.054283</c:v>
                </c:pt>
                <c:pt idx="48183">
                  <c:v>14.055892999999999</c:v>
                </c:pt>
                <c:pt idx="48184">
                  <c:v>14.061168</c:v>
                </c:pt>
                <c:pt idx="48185">
                  <c:v>14.059684000000001</c:v>
                </c:pt>
                <c:pt idx="48186">
                  <c:v>14.062298999999999</c:v>
                </c:pt>
                <c:pt idx="48187">
                  <c:v>14.06521</c:v>
                </c:pt>
                <c:pt idx="48188">
                  <c:v>14.058469000000001</c:v>
                </c:pt>
                <c:pt idx="48189">
                  <c:v>14.059511000000001</c:v>
                </c:pt>
                <c:pt idx="48190">
                  <c:v>14.068419</c:v>
                </c:pt>
                <c:pt idx="48191">
                  <c:v>14.066314</c:v>
                </c:pt>
                <c:pt idx="48192">
                  <c:v>14.06122</c:v>
                </c:pt>
                <c:pt idx="48193">
                  <c:v>14.061518</c:v>
                </c:pt>
                <c:pt idx="48194">
                  <c:v>14.059275</c:v>
                </c:pt>
                <c:pt idx="48195">
                  <c:v>14.059476</c:v>
                </c:pt>
                <c:pt idx="48196">
                  <c:v>14.064602000000001</c:v>
                </c:pt>
                <c:pt idx="48197">
                  <c:v>14.064052999999999</c:v>
                </c:pt>
                <c:pt idx="48198">
                  <c:v>14.060911000000001</c:v>
                </c:pt>
                <c:pt idx="48199">
                  <c:v>14.060829999999999</c:v>
                </c:pt>
                <c:pt idx="48200">
                  <c:v>14.061617</c:v>
                </c:pt>
                <c:pt idx="48201">
                  <c:v>14.060319</c:v>
                </c:pt>
                <c:pt idx="48202">
                  <c:v>14.059481999999999</c:v>
                </c:pt>
                <c:pt idx="48203">
                  <c:v>14.063905</c:v>
                </c:pt>
                <c:pt idx="48204">
                  <c:v>14.067622999999999</c:v>
                </c:pt>
                <c:pt idx="48205">
                  <c:v>14.063546000000001</c:v>
                </c:pt>
                <c:pt idx="48206">
                  <c:v>14.061947</c:v>
                </c:pt>
                <c:pt idx="48207">
                  <c:v>14.065042</c:v>
                </c:pt>
                <c:pt idx="48208">
                  <c:v>14.065473000000001</c:v>
                </c:pt>
                <c:pt idx="48209">
                  <c:v>14.063359999999999</c:v>
                </c:pt>
                <c:pt idx="48210">
                  <c:v>14.059742</c:v>
                </c:pt>
                <c:pt idx="48211">
                  <c:v>14.05945</c:v>
                </c:pt>
                <c:pt idx="48212">
                  <c:v>14.064863000000001</c:v>
                </c:pt>
                <c:pt idx="48213">
                  <c:v>14.065168999999999</c:v>
                </c:pt>
                <c:pt idx="48214">
                  <c:v>14.062512</c:v>
                </c:pt>
                <c:pt idx="48215">
                  <c:v>14.066075</c:v>
                </c:pt>
                <c:pt idx="48216">
                  <c:v>14.071873999999999</c:v>
                </c:pt>
                <c:pt idx="48217">
                  <c:v>14.068413</c:v>
                </c:pt>
                <c:pt idx="48218">
                  <c:v>14.063625999999999</c:v>
                </c:pt>
                <c:pt idx="48219">
                  <c:v>14.066129</c:v>
                </c:pt>
                <c:pt idx="48220">
                  <c:v>14.066913</c:v>
                </c:pt>
                <c:pt idx="48221">
                  <c:v>14.066257999999999</c:v>
                </c:pt>
                <c:pt idx="48222">
                  <c:v>14.068942</c:v>
                </c:pt>
                <c:pt idx="48223">
                  <c:v>14.069858</c:v>
                </c:pt>
                <c:pt idx="48224">
                  <c:v>14.069050000000001</c:v>
                </c:pt>
                <c:pt idx="48225">
                  <c:v>14.071681999999999</c:v>
                </c:pt>
                <c:pt idx="48226">
                  <c:v>14.072448</c:v>
                </c:pt>
                <c:pt idx="48227">
                  <c:v>14.068661000000001</c:v>
                </c:pt>
                <c:pt idx="48228">
                  <c:v>14.070079</c:v>
                </c:pt>
                <c:pt idx="48229">
                  <c:v>14.069194</c:v>
                </c:pt>
                <c:pt idx="48230">
                  <c:v>14.065391</c:v>
                </c:pt>
                <c:pt idx="48231">
                  <c:v>14.06493</c:v>
                </c:pt>
                <c:pt idx="48232">
                  <c:v>14.065969000000001</c:v>
                </c:pt>
                <c:pt idx="48233">
                  <c:v>14.068566000000001</c:v>
                </c:pt>
                <c:pt idx="48234">
                  <c:v>14.070441000000001</c:v>
                </c:pt>
                <c:pt idx="48235">
                  <c:v>14.071031</c:v>
                </c:pt>
                <c:pt idx="48236">
                  <c:v>14.071336000000001</c:v>
                </c:pt>
                <c:pt idx="48237">
                  <c:v>14.070176999999999</c:v>
                </c:pt>
                <c:pt idx="48238">
                  <c:v>14.069537</c:v>
                </c:pt>
                <c:pt idx="48239">
                  <c:v>14.070066000000001</c:v>
                </c:pt>
                <c:pt idx="48240">
                  <c:v>14.068311</c:v>
                </c:pt>
                <c:pt idx="48241">
                  <c:v>14.067830000000001</c:v>
                </c:pt>
                <c:pt idx="48242">
                  <c:v>14.069621</c:v>
                </c:pt>
                <c:pt idx="48243">
                  <c:v>14.06874</c:v>
                </c:pt>
                <c:pt idx="48244">
                  <c:v>14.071033999999999</c:v>
                </c:pt>
                <c:pt idx="48245">
                  <c:v>14.070373</c:v>
                </c:pt>
                <c:pt idx="48246">
                  <c:v>14.066554999999999</c:v>
                </c:pt>
                <c:pt idx="48247">
                  <c:v>14.073596</c:v>
                </c:pt>
                <c:pt idx="48248">
                  <c:v>14.076307</c:v>
                </c:pt>
                <c:pt idx="48249">
                  <c:v>14.066178000000001</c:v>
                </c:pt>
                <c:pt idx="48250">
                  <c:v>14.065517</c:v>
                </c:pt>
                <c:pt idx="48251">
                  <c:v>14.070083</c:v>
                </c:pt>
                <c:pt idx="48252">
                  <c:v>14.067463</c:v>
                </c:pt>
                <c:pt idx="48253">
                  <c:v>14.065275</c:v>
                </c:pt>
                <c:pt idx="48254">
                  <c:v>14.066304000000001</c:v>
                </c:pt>
                <c:pt idx="48255">
                  <c:v>14.069037</c:v>
                </c:pt>
                <c:pt idx="48256">
                  <c:v>14.071837</c:v>
                </c:pt>
                <c:pt idx="48257">
                  <c:v>14.071903000000001</c:v>
                </c:pt>
                <c:pt idx="48258">
                  <c:v>14.075422</c:v>
                </c:pt>
                <c:pt idx="48259">
                  <c:v>14.075926000000001</c:v>
                </c:pt>
                <c:pt idx="48260">
                  <c:v>14.071655</c:v>
                </c:pt>
                <c:pt idx="48261">
                  <c:v>14.071835</c:v>
                </c:pt>
                <c:pt idx="48262">
                  <c:v>14.076409999999999</c:v>
                </c:pt>
                <c:pt idx="48263">
                  <c:v>14.080461</c:v>
                </c:pt>
                <c:pt idx="48264">
                  <c:v>14.084241</c:v>
                </c:pt>
                <c:pt idx="48265">
                  <c:v>14.084961</c:v>
                </c:pt>
                <c:pt idx="48266">
                  <c:v>14.083971999999999</c:v>
                </c:pt>
                <c:pt idx="48267">
                  <c:v>14.083111000000001</c:v>
                </c:pt>
                <c:pt idx="48268">
                  <c:v>14.080476000000001</c:v>
                </c:pt>
                <c:pt idx="48269">
                  <c:v>14.080914</c:v>
                </c:pt>
                <c:pt idx="48270">
                  <c:v>14.081462999999999</c:v>
                </c:pt>
                <c:pt idx="48271">
                  <c:v>14.078144</c:v>
                </c:pt>
                <c:pt idx="48272">
                  <c:v>14.078455</c:v>
                </c:pt>
                <c:pt idx="48273">
                  <c:v>14.082394000000001</c:v>
                </c:pt>
                <c:pt idx="48274">
                  <c:v>14.081849999999999</c:v>
                </c:pt>
                <c:pt idx="48275">
                  <c:v>14.079444000000001</c:v>
                </c:pt>
                <c:pt idx="48276">
                  <c:v>14.082563</c:v>
                </c:pt>
                <c:pt idx="48277">
                  <c:v>14.084076</c:v>
                </c:pt>
                <c:pt idx="48278">
                  <c:v>14.081823999999999</c:v>
                </c:pt>
                <c:pt idx="48279">
                  <c:v>14.081775</c:v>
                </c:pt>
                <c:pt idx="48280">
                  <c:v>14.080359</c:v>
                </c:pt>
                <c:pt idx="48281">
                  <c:v>14.076946</c:v>
                </c:pt>
                <c:pt idx="48282">
                  <c:v>14.078906</c:v>
                </c:pt>
                <c:pt idx="48283">
                  <c:v>14.080719</c:v>
                </c:pt>
                <c:pt idx="48284">
                  <c:v>14.075967</c:v>
                </c:pt>
                <c:pt idx="48285">
                  <c:v>14.070375</c:v>
                </c:pt>
                <c:pt idx="48286">
                  <c:v>14.071299</c:v>
                </c:pt>
                <c:pt idx="48287">
                  <c:v>14.077045999999999</c:v>
                </c:pt>
                <c:pt idx="48288">
                  <c:v>14.078765000000001</c:v>
                </c:pt>
                <c:pt idx="48289">
                  <c:v>14.077294</c:v>
                </c:pt>
                <c:pt idx="48290">
                  <c:v>14.079472000000001</c:v>
                </c:pt>
                <c:pt idx="48291">
                  <c:v>14.079022</c:v>
                </c:pt>
                <c:pt idx="48292">
                  <c:v>14.07586</c:v>
                </c:pt>
                <c:pt idx="48293">
                  <c:v>14.078595999999999</c:v>
                </c:pt>
                <c:pt idx="48294">
                  <c:v>14.081337</c:v>
                </c:pt>
                <c:pt idx="48295">
                  <c:v>14.082191</c:v>
                </c:pt>
                <c:pt idx="48296">
                  <c:v>14.086781</c:v>
                </c:pt>
                <c:pt idx="48297">
                  <c:v>14.087674</c:v>
                </c:pt>
                <c:pt idx="48298">
                  <c:v>14.086980000000001</c:v>
                </c:pt>
                <c:pt idx="48299">
                  <c:v>14.088778</c:v>
                </c:pt>
                <c:pt idx="48300">
                  <c:v>14.086948</c:v>
                </c:pt>
                <c:pt idx="48301">
                  <c:v>14.086403000000001</c:v>
                </c:pt>
                <c:pt idx="48302">
                  <c:v>14.088092</c:v>
                </c:pt>
                <c:pt idx="48303">
                  <c:v>14.085391</c:v>
                </c:pt>
                <c:pt idx="48304">
                  <c:v>14.083137000000001</c:v>
                </c:pt>
                <c:pt idx="48305">
                  <c:v>14.084476</c:v>
                </c:pt>
                <c:pt idx="48306">
                  <c:v>14.085316000000001</c:v>
                </c:pt>
                <c:pt idx="48307">
                  <c:v>14.085772</c:v>
                </c:pt>
                <c:pt idx="48308">
                  <c:v>14.086762</c:v>
                </c:pt>
                <c:pt idx="48309">
                  <c:v>14.088347000000001</c:v>
                </c:pt>
                <c:pt idx="48310">
                  <c:v>14.088430000000001</c:v>
                </c:pt>
                <c:pt idx="48311">
                  <c:v>14.084390000000001</c:v>
                </c:pt>
                <c:pt idx="48312">
                  <c:v>14.083741</c:v>
                </c:pt>
                <c:pt idx="48313">
                  <c:v>14.086235</c:v>
                </c:pt>
                <c:pt idx="48314">
                  <c:v>14.083531000000001</c:v>
                </c:pt>
                <c:pt idx="48315">
                  <c:v>14.081944</c:v>
                </c:pt>
                <c:pt idx="48316">
                  <c:v>14.083819</c:v>
                </c:pt>
                <c:pt idx="48317">
                  <c:v>14.083981</c:v>
                </c:pt>
                <c:pt idx="48318">
                  <c:v>14.089966</c:v>
                </c:pt>
                <c:pt idx="48319">
                  <c:v>14.095003999999999</c:v>
                </c:pt>
                <c:pt idx="48320">
                  <c:v>14.088645</c:v>
                </c:pt>
                <c:pt idx="48321">
                  <c:v>14.086041</c:v>
                </c:pt>
                <c:pt idx="48322">
                  <c:v>14.089874999999999</c:v>
                </c:pt>
                <c:pt idx="48323">
                  <c:v>14.087816999999999</c:v>
                </c:pt>
                <c:pt idx="48324">
                  <c:v>14.085380000000001</c:v>
                </c:pt>
                <c:pt idx="48325">
                  <c:v>14.086423999999999</c:v>
                </c:pt>
                <c:pt idx="48326">
                  <c:v>14.086531000000001</c:v>
                </c:pt>
                <c:pt idx="48327">
                  <c:v>14.086595000000001</c:v>
                </c:pt>
                <c:pt idx="48328">
                  <c:v>14.086802</c:v>
                </c:pt>
                <c:pt idx="48329">
                  <c:v>14.085594</c:v>
                </c:pt>
                <c:pt idx="48330">
                  <c:v>14.085105</c:v>
                </c:pt>
                <c:pt idx="48331">
                  <c:v>14.087664</c:v>
                </c:pt>
                <c:pt idx="48332">
                  <c:v>14.088749</c:v>
                </c:pt>
                <c:pt idx="48333">
                  <c:v>14.086995</c:v>
                </c:pt>
                <c:pt idx="48334">
                  <c:v>14.087897</c:v>
                </c:pt>
                <c:pt idx="48335">
                  <c:v>14.090114</c:v>
                </c:pt>
                <c:pt idx="48336">
                  <c:v>14.088703000000001</c:v>
                </c:pt>
                <c:pt idx="48337">
                  <c:v>14.089153</c:v>
                </c:pt>
                <c:pt idx="48338">
                  <c:v>14.091373000000001</c:v>
                </c:pt>
                <c:pt idx="48339">
                  <c:v>14.091848000000001</c:v>
                </c:pt>
                <c:pt idx="48340">
                  <c:v>14.100004999999999</c:v>
                </c:pt>
                <c:pt idx="48341">
                  <c:v>14.107336999999999</c:v>
                </c:pt>
                <c:pt idx="48342">
                  <c:v>14.104984999999999</c:v>
                </c:pt>
                <c:pt idx="48343">
                  <c:v>14.100332999999999</c:v>
                </c:pt>
                <c:pt idx="48344">
                  <c:v>14.098584000000001</c:v>
                </c:pt>
                <c:pt idx="48345">
                  <c:v>14.098806</c:v>
                </c:pt>
                <c:pt idx="48346">
                  <c:v>14.100040999999999</c:v>
                </c:pt>
                <c:pt idx="48347">
                  <c:v>14.099112999999999</c:v>
                </c:pt>
                <c:pt idx="48348">
                  <c:v>14.097448</c:v>
                </c:pt>
                <c:pt idx="48349">
                  <c:v>14.097141000000001</c:v>
                </c:pt>
                <c:pt idx="48350">
                  <c:v>14.096791</c:v>
                </c:pt>
                <c:pt idx="48351">
                  <c:v>14.095800000000001</c:v>
                </c:pt>
                <c:pt idx="48352">
                  <c:v>14.092834</c:v>
                </c:pt>
                <c:pt idx="48353">
                  <c:v>14.091573</c:v>
                </c:pt>
                <c:pt idx="48354">
                  <c:v>14.094632000000001</c:v>
                </c:pt>
                <c:pt idx="48355">
                  <c:v>14.097419</c:v>
                </c:pt>
                <c:pt idx="48356">
                  <c:v>14.096652000000001</c:v>
                </c:pt>
                <c:pt idx="48357">
                  <c:v>14.095819000000001</c:v>
                </c:pt>
                <c:pt idx="48358">
                  <c:v>14.098286999999999</c:v>
                </c:pt>
                <c:pt idx="48359">
                  <c:v>14.100675000000001</c:v>
                </c:pt>
                <c:pt idx="48360">
                  <c:v>14.099618</c:v>
                </c:pt>
                <c:pt idx="48361">
                  <c:v>14.098286</c:v>
                </c:pt>
                <c:pt idx="48362">
                  <c:v>14.099208000000001</c:v>
                </c:pt>
                <c:pt idx="48363">
                  <c:v>14.098464</c:v>
                </c:pt>
                <c:pt idx="48364">
                  <c:v>14.100604000000001</c:v>
                </c:pt>
                <c:pt idx="48365">
                  <c:v>14.108812</c:v>
                </c:pt>
                <c:pt idx="48366">
                  <c:v>14.109349999999999</c:v>
                </c:pt>
                <c:pt idx="48367">
                  <c:v>14.104161</c:v>
                </c:pt>
                <c:pt idx="48368">
                  <c:v>14.106654000000001</c:v>
                </c:pt>
                <c:pt idx="48369">
                  <c:v>14.107939999999999</c:v>
                </c:pt>
                <c:pt idx="48370">
                  <c:v>14.102781999999999</c:v>
                </c:pt>
                <c:pt idx="48371">
                  <c:v>14.100758000000001</c:v>
                </c:pt>
                <c:pt idx="48372">
                  <c:v>14.106052</c:v>
                </c:pt>
                <c:pt idx="48373">
                  <c:v>14.108641</c:v>
                </c:pt>
                <c:pt idx="48374">
                  <c:v>14.106832000000001</c:v>
                </c:pt>
                <c:pt idx="48375">
                  <c:v>14.107027</c:v>
                </c:pt>
                <c:pt idx="48376">
                  <c:v>14.108637999999999</c:v>
                </c:pt>
                <c:pt idx="48377">
                  <c:v>14.106851000000001</c:v>
                </c:pt>
                <c:pt idx="48378">
                  <c:v>14.103389999999999</c:v>
                </c:pt>
                <c:pt idx="48379">
                  <c:v>14.106503999999999</c:v>
                </c:pt>
                <c:pt idx="48380">
                  <c:v>14.111409</c:v>
                </c:pt>
                <c:pt idx="48381">
                  <c:v>14.108732</c:v>
                </c:pt>
                <c:pt idx="48382">
                  <c:v>14.101115</c:v>
                </c:pt>
                <c:pt idx="48383">
                  <c:v>14.098687</c:v>
                </c:pt>
                <c:pt idx="48384">
                  <c:v>14.103408</c:v>
                </c:pt>
                <c:pt idx="48385">
                  <c:v>14.104327</c:v>
                </c:pt>
                <c:pt idx="48386">
                  <c:v>14.105641</c:v>
                </c:pt>
                <c:pt idx="48387">
                  <c:v>14.110163</c:v>
                </c:pt>
                <c:pt idx="48388">
                  <c:v>14.112031</c:v>
                </c:pt>
                <c:pt idx="48389">
                  <c:v>14.109916999999999</c:v>
                </c:pt>
                <c:pt idx="48390">
                  <c:v>14.107964000000001</c:v>
                </c:pt>
                <c:pt idx="48391">
                  <c:v>14.109297</c:v>
                </c:pt>
                <c:pt idx="48392">
                  <c:v>14.110989999999999</c:v>
                </c:pt>
                <c:pt idx="48393">
                  <c:v>14.112216</c:v>
                </c:pt>
                <c:pt idx="48394">
                  <c:v>14.110766999999999</c:v>
                </c:pt>
                <c:pt idx="48395">
                  <c:v>14.106833</c:v>
                </c:pt>
                <c:pt idx="48396">
                  <c:v>14.109845999999999</c:v>
                </c:pt>
                <c:pt idx="48397">
                  <c:v>14.113867000000001</c:v>
                </c:pt>
                <c:pt idx="48398">
                  <c:v>14.112892</c:v>
                </c:pt>
                <c:pt idx="48399">
                  <c:v>14.11547</c:v>
                </c:pt>
                <c:pt idx="48400">
                  <c:v>14.118734999999999</c:v>
                </c:pt>
                <c:pt idx="48401">
                  <c:v>14.119906</c:v>
                </c:pt>
                <c:pt idx="48402">
                  <c:v>14.120537000000001</c:v>
                </c:pt>
                <c:pt idx="48403">
                  <c:v>14.117537</c:v>
                </c:pt>
                <c:pt idx="48404">
                  <c:v>14.113618000000001</c:v>
                </c:pt>
                <c:pt idx="48405">
                  <c:v>14.115785000000001</c:v>
                </c:pt>
                <c:pt idx="48406">
                  <c:v>14.116039000000001</c:v>
                </c:pt>
                <c:pt idx="48407">
                  <c:v>14.111276999999999</c:v>
                </c:pt>
                <c:pt idx="48408">
                  <c:v>14.111333999999999</c:v>
                </c:pt>
                <c:pt idx="48409">
                  <c:v>14.115118000000001</c:v>
                </c:pt>
                <c:pt idx="48410">
                  <c:v>14.113163</c:v>
                </c:pt>
                <c:pt idx="48411">
                  <c:v>14.108783000000001</c:v>
                </c:pt>
                <c:pt idx="48412">
                  <c:v>14.109532</c:v>
                </c:pt>
                <c:pt idx="48413">
                  <c:v>14.111019000000001</c:v>
                </c:pt>
                <c:pt idx="48414">
                  <c:v>14.110714</c:v>
                </c:pt>
                <c:pt idx="48415">
                  <c:v>14.112731</c:v>
                </c:pt>
                <c:pt idx="48416">
                  <c:v>14.116631999999999</c:v>
                </c:pt>
                <c:pt idx="48417">
                  <c:v>14.117713999999999</c:v>
                </c:pt>
                <c:pt idx="48418">
                  <c:v>14.116243000000001</c:v>
                </c:pt>
                <c:pt idx="48419">
                  <c:v>14.116044</c:v>
                </c:pt>
                <c:pt idx="48420">
                  <c:v>14.118955</c:v>
                </c:pt>
                <c:pt idx="48421">
                  <c:v>14.118706</c:v>
                </c:pt>
                <c:pt idx="48422">
                  <c:v>14.117796</c:v>
                </c:pt>
                <c:pt idx="48423">
                  <c:v>14.124997</c:v>
                </c:pt>
                <c:pt idx="48424">
                  <c:v>14.128628000000001</c:v>
                </c:pt>
                <c:pt idx="48425">
                  <c:v>14.123989999999999</c:v>
                </c:pt>
                <c:pt idx="48426">
                  <c:v>14.120768999999999</c:v>
                </c:pt>
                <c:pt idx="48427">
                  <c:v>14.122426000000001</c:v>
                </c:pt>
                <c:pt idx="48428">
                  <c:v>14.12457</c:v>
                </c:pt>
                <c:pt idx="48429">
                  <c:v>14.122726</c:v>
                </c:pt>
                <c:pt idx="48430">
                  <c:v>14.119778999999999</c:v>
                </c:pt>
                <c:pt idx="48431">
                  <c:v>14.120134</c:v>
                </c:pt>
                <c:pt idx="48432">
                  <c:v>14.123981000000001</c:v>
                </c:pt>
                <c:pt idx="48433">
                  <c:v>14.126459000000001</c:v>
                </c:pt>
                <c:pt idx="48434">
                  <c:v>14.123238000000001</c:v>
                </c:pt>
                <c:pt idx="48435">
                  <c:v>14.120511</c:v>
                </c:pt>
                <c:pt idx="48436">
                  <c:v>14.120675</c:v>
                </c:pt>
                <c:pt idx="48437">
                  <c:v>14.120996999999999</c:v>
                </c:pt>
                <c:pt idx="48438">
                  <c:v>14.123644000000001</c:v>
                </c:pt>
                <c:pt idx="48439">
                  <c:v>14.125435</c:v>
                </c:pt>
                <c:pt idx="48440">
                  <c:v>14.126313</c:v>
                </c:pt>
                <c:pt idx="48441">
                  <c:v>14.127658</c:v>
                </c:pt>
                <c:pt idx="48442">
                  <c:v>14.127174</c:v>
                </c:pt>
                <c:pt idx="48443">
                  <c:v>14.121682</c:v>
                </c:pt>
                <c:pt idx="48444">
                  <c:v>14.117730999999999</c:v>
                </c:pt>
                <c:pt idx="48445">
                  <c:v>14.120673</c:v>
                </c:pt>
                <c:pt idx="48446">
                  <c:v>14.119191000000001</c:v>
                </c:pt>
                <c:pt idx="48447">
                  <c:v>14.117716</c:v>
                </c:pt>
                <c:pt idx="48448">
                  <c:v>14.125435</c:v>
                </c:pt>
                <c:pt idx="48449">
                  <c:v>14.126109</c:v>
                </c:pt>
                <c:pt idx="48450">
                  <c:v>14.121599</c:v>
                </c:pt>
                <c:pt idx="48451">
                  <c:v>14.123441</c:v>
                </c:pt>
                <c:pt idx="48452">
                  <c:v>14.125826999999999</c:v>
                </c:pt>
                <c:pt idx="48453">
                  <c:v>14.126765000000001</c:v>
                </c:pt>
                <c:pt idx="48454">
                  <c:v>14.127765999999999</c:v>
                </c:pt>
                <c:pt idx="48455">
                  <c:v>14.126149</c:v>
                </c:pt>
                <c:pt idx="48456">
                  <c:v>14.124552</c:v>
                </c:pt>
                <c:pt idx="48457">
                  <c:v>14.123549000000001</c:v>
                </c:pt>
                <c:pt idx="48458">
                  <c:v>14.12255</c:v>
                </c:pt>
                <c:pt idx="48459">
                  <c:v>14.124904000000001</c:v>
                </c:pt>
                <c:pt idx="48460">
                  <c:v>14.126536</c:v>
                </c:pt>
                <c:pt idx="48461">
                  <c:v>14.124555000000001</c:v>
                </c:pt>
                <c:pt idx="48462">
                  <c:v>14.125488000000001</c:v>
                </c:pt>
                <c:pt idx="48463">
                  <c:v>14.128418999999999</c:v>
                </c:pt>
                <c:pt idx="48464">
                  <c:v>14.129783</c:v>
                </c:pt>
                <c:pt idx="48465">
                  <c:v>14.127475</c:v>
                </c:pt>
                <c:pt idx="48466">
                  <c:v>14.125487</c:v>
                </c:pt>
                <c:pt idx="48467">
                  <c:v>14.127815</c:v>
                </c:pt>
                <c:pt idx="48468">
                  <c:v>14.131295</c:v>
                </c:pt>
                <c:pt idx="48469">
                  <c:v>14.128814999999999</c:v>
                </c:pt>
                <c:pt idx="48470">
                  <c:v>14.127943</c:v>
                </c:pt>
                <c:pt idx="48471">
                  <c:v>14.137354</c:v>
                </c:pt>
                <c:pt idx="48472">
                  <c:v>14.139408</c:v>
                </c:pt>
                <c:pt idx="48473">
                  <c:v>14.133960999999999</c:v>
                </c:pt>
                <c:pt idx="48474">
                  <c:v>14.136061</c:v>
                </c:pt>
                <c:pt idx="48475">
                  <c:v>14.135764999999999</c:v>
                </c:pt>
                <c:pt idx="48476">
                  <c:v>14.131247</c:v>
                </c:pt>
                <c:pt idx="48477">
                  <c:v>14.134468999999999</c:v>
                </c:pt>
                <c:pt idx="48478">
                  <c:v>14.138157</c:v>
                </c:pt>
                <c:pt idx="48479">
                  <c:v>14.139169000000001</c:v>
                </c:pt>
                <c:pt idx="48480">
                  <c:v>14.141151000000001</c:v>
                </c:pt>
                <c:pt idx="48481">
                  <c:v>14.138439999999999</c:v>
                </c:pt>
                <c:pt idx="48482">
                  <c:v>14.133569</c:v>
                </c:pt>
                <c:pt idx="48483">
                  <c:v>14.130767000000001</c:v>
                </c:pt>
                <c:pt idx="48484">
                  <c:v>14.131527999999999</c:v>
                </c:pt>
                <c:pt idx="48485">
                  <c:v>14.133689</c:v>
                </c:pt>
                <c:pt idx="48486">
                  <c:v>14.133293</c:v>
                </c:pt>
                <c:pt idx="48487">
                  <c:v>14.132774</c:v>
                </c:pt>
                <c:pt idx="48488">
                  <c:v>14.136199</c:v>
                </c:pt>
                <c:pt idx="48489">
                  <c:v>14.136911</c:v>
                </c:pt>
                <c:pt idx="48490">
                  <c:v>14.13424</c:v>
                </c:pt>
                <c:pt idx="48491">
                  <c:v>14.133823</c:v>
                </c:pt>
                <c:pt idx="48492">
                  <c:v>14.133011</c:v>
                </c:pt>
                <c:pt idx="48493">
                  <c:v>14.133018</c:v>
                </c:pt>
                <c:pt idx="48494">
                  <c:v>14.137274</c:v>
                </c:pt>
                <c:pt idx="48495">
                  <c:v>14.138351999999999</c:v>
                </c:pt>
                <c:pt idx="48496">
                  <c:v>14.135641</c:v>
                </c:pt>
                <c:pt idx="48497">
                  <c:v>14.135277</c:v>
                </c:pt>
                <c:pt idx="48498">
                  <c:v>14.135968999999999</c:v>
                </c:pt>
                <c:pt idx="48499">
                  <c:v>14.136722000000001</c:v>
                </c:pt>
                <c:pt idx="48500">
                  <c:v>14.137975000000001</c:v>
                </c:pt>
                <c:pt idx="48501">
                  <c:v>14.138223999999999</c:v>
                </c:pt>
                <c:pt idx="48502">
                  <c:v>14.137625999999999</c:v>
                </c:pt>
                <c:pt idx="48503">
                  <c:v>14.135851000000001</c:v>
                </c:pt>
                <c:pt idx="48504">
                  <c:v>14.133476999999999</c:v>
                </c:pt>
                <c:pt idx="48505">
                  <c:v>14.132823999999999</c:v>
                </c:pt>
                <c:pt idx="48506">
                  <c:v>14.135185</c:v>
                </c:pt>
                <c:pt idx="48507">
                  <c:v>14.136975</c:v>
                </c:pt>
                <c:pt idx="48508">
                  <c:v>14.13978</c:v>
                </c:pt>
                <c:pt idx="48509">
                  <c:v>14.145541</c:v>
                </c:pt>
                <c:pt idx="48510">
                  <c:v>14.145346</c:v>
                </c:pt>
                <c:pt idx="48511">
                  <c:v>14.142649</c:v>
                </c:pt>
                <c:pt idx="48512">
                  <c:v>14.144748999999999</c:v>
                </c:pt>
                <c:pt idx="48513">
                  <c:v>14.145471000000001</c:v>
                </c:pt>
                <c:pt idx="48514">
                  <c:v>14.142568000000001</c:v>
                </c:pt>
                <c:pt idx="48515">
                  <c:v>14.141788999999999</c:v>
                </c:pt>
                <c:pt idx="48516">
                  <c:v>14.144857999999999</c:v>
                </c:pt>
                <c:pt idx="48517">
                  <c:v>14.145534</c:v>
                </c:pt>
                <c:pt idx="48518">
                  <c:v>14.146504999999999</c:v>
                </c:pt>
                <c:pt idx="48519">
                  <c:v>14.149996</c:v>
                </c:pt>
                <c:pt idx="48520">
                  <c:v>14.145996999999999</c:v>
                </c:pt>
                <c:pt idx="48521">
                  <c:v>14.140272</c:v>
                </c:pt>
                <c:pt idx="48522">
                  <c:v>14.14129</c:v>
                </c:pt>
                <c:pt idx="48523">
                  <c:v>14.14082</c:v>
                </c:pt>
                <c:pt idx="48524">
                  <c:v>14.139678</c:v>
                </c:pt>
                <c:pt idx="48525">
                  <c:v>14.142377</c:v>
                </c:pt>
                <c:pt idx="48526">
                  <c:v>14.139786000000001</c:v>
                </c:pt>
                <c:pt idx="48527">
                  <c:v>14.134950999999999</c:v>
                </c:pt>
                <c:pt idx="48528">
                  <c:v>14.140438</c:v>
                </c:pt>
                <c:pt idx="48529">
                  <c:v>14.147209</c:v>
                </c:pt>
                <c:pt idx="48530">
                  <c:v>14.149694</c:v>
                </c:pt>
                <c:pt idx="48531">
                  <c:v>14.15002</c:v>
                </c:pt>
                <c:pt idx="48532">
                  <c:v>14.149791</c:v>
                </c:pt>
                <c:pt idx="48533">
                  <c:v>14.152983000000001</c:v>
                </c:pt>
                <c:pt idx="48534">
                  <c:v>14.156578</c:v>
                </c:pt>
                <c:pt idx="48535">
                  <c:v>14.154465999999999</c:v>
                </c:pt>
                <c:pt idx="48536">
                  <c:v>14.151477999999999</c:v>
                </c:pt>
                <c:pt idx="48537">
                  <c:v>14.151251999999999</c:v>
                </c:pt>
                <c:pt idx="48538">
                  <c:v>14.150157999999999</c:v>
                </c:pt>
                <c:pt idx="48539">
                  <c:v>14.152009</c:v>
                </c:pt>
                <c:pt idx="48540">
                  <c:v>14.153727</c:v>
                </c:pt>
                <c:pt idx="48541">
                  <c:v>14.150235</c:v>
                </c:pt>
                <c:pt idx="48542">
                  <c:v>14.146957</c:v>
                </c:pt>
                <c:pt idx="48543">
                  <c:v>14.150333</c:v>
                </c:pt>
                <c:pt idx="48544">
                  <c:v>14.155073</c:v>
                </c:pt>
                <c:pt idx="48545">
                  <c:v>14.154607</c:v>
                </c:pt>
                <c:pt idx="48546">
                  <c:v>14.151012</c:v>
                </c:pt>
                <c:pt idx="48547">
                  <c:v>14.150099000000001</c:v>
                </c:pt>
                <c:pt idx="48548">
                  <c:v>14.149538</c:v>
                </c:pt>
                <c:pt idx="48549">
                  <c:v>14.149013999999999</c:v>
                </c:pt>
                <c:pt idx="48550">
                  <c:v>14.150031</c:v>
                </c:pt>
                <c:pt idx="48551">
                  <c:v>14.146599999999999</c:v>
                </c:pt>
                <c:pt idx="48552">
                  <c:v>14.145834000000001</c:v>
                </c:pt>
                <c:pt idx="48553">
                  <c:v>14.153153</c:v>
                </c:pt>
                <c:pt idx="48554">
                  <c:v>14.155531</c:v>
                </c:pt>
                <c:pt idx="48555">
                  <c:v>14.151122000000001</c:v>
                </c:pt>
                <c:pt idx="48556">
                  <c:v>14.149578999999999</c:v>
                </c:pt>
                <c:pt idx="48557">
                  <c:v>14.148287</c:v>
                </c:pt>
                <c:pt idx="48558">
                  <c:v>14.147216</c:v>
                </c:pt>
                <c:pt idx="48559">
                  <c:v>14.147923</c:v>
                </c:pt>
                <c:pt idx="48560">
                  <c:v>14.149656</c:v>
                </c:pt>
                <c:pt idx="48561">
                  <c:v>14.152578</c:v>
                </c:pt>
                <c:pt idx="48562">
                  <c:v>14.153589</c:v>
                </c:pt>
                <c:pt idx="48563">
                  <c:v>14.152483999999999</c:v>
                </c:pt>
                <c:pt idx="48564">
                  <c:v>14.152536</c:v>
                </c:pt>
                <c:pt idx="48565">
                  <c:v>14.153585</c:v>
                </c:pt>
                <c:pt idx="48566">
                  <c:v>14.155039</c:v>
                </c:pt>
                <c:pt idx="48567">
                  <c:v>14.158720000000001</c:v>
                </c:pt>
                <c:pt idx="48568">
                  <c:v>14.157844000000001</c:v>
                </c:pt>
                <c:pt idx="48569">
                  <c:v>14.156305</c:v>
                </c:pt>
                <c:pt idx="48570">
                  <c:v>14.161205000000001</c:v>
                </c:pt>
                <c:pt idx="48571">
                  <c:v>14.160144000000001</c:v>
                </c:pt>
                <c:pt idx="48572">
                  <c:v>14.154043</c:v>
                </c:pt>
                <c:pt idx="48573">
                  <c:v>14.1541</c:v>
                </c:pt>
                <c:pt idx="48574">
                  <c:v>14.155108</c:v>
                </c:pt>
                <c:pt idx="48575">
                  <c:v>14.154002999999999</c:v>
                </c:pt>
                <c:pt idx="48576">
                  <c:v>14.153543000000001</c:v>
                </c:pt>
                <c:pt idx="48577">
                  <c:v>14.156159000000001</c:v>
                </c:pt>
                <c:pt idx="48578">
                  <c:v>14.156431</c:v>
                </c:pt>
                <c:pt idx="48579">
                  <c:v>14.152006999999999</c:v>
                </c:pt>
                <c:pt idx="48580">
                  <c:v>14.150886</c:v>
                </c:pt>
                <c:pt idx="48581">
                  <c:v>14.153687</c:v>
                </c:pt>
                <c:pt idx="48582">
                  <c:v>14.153184</c:v>
                </c:pt>
                <c:pt idx="48583">
                  <c:v>14.148916</c:v>
                </c:pt>
                <c:pt idx="48584">
                  <c:v>14.148175999999999</c:v>
                </c:pt>
                <c:pt idx="48585">
                  <c:v>14.150738</c:v>
                </c:pt>
                <c:pt idx="48586">
                  <c:v>14.15296</c:v>
                </c:pt>
                <c:pt idx="48587">
                  <c:v>14.155298</c:v>
                </c:pt>
                <c:pt idx="48588">
                  <c:v>14.155859</c:v>
                </c:pt>
                <c:pt idx="48589">
                  <c:v>14.156968000000001</c:v>
                </c:pt>
                <c:pt idx="48590">
                  <c:v>14.159242000000001</c:v>
                </c:pt>
                <c:pt idx="48591">
                  <c:v>14.156771000000001</c:v>
                </c:pt>
                <c:pt idx="48592">
                  <c:v>14.153752000000001</c:v>
                </c:pt>
                <c:pt idx="48593">
                  <c:v>14.151934000000001</c:v>
                </c:pt>
                <c:pt idx="48594">
                  <c:v>14.151185999999999</c:v>
                </c:pt>
                <c:pt idx="48595">
                  <c:v>14.153755</c:v>
                </c:pt>
                <c:pt idx="48596">
                  <c:v>14.152775999999999</c:v>
                </c:pt>
                <c:pt idx="48597">
                  <c:v>14.149777</c:v>
                </c:pt>
                <c:pt idx="48598">
                  <c:v>14.151885</c:v>
                </c:pt>
                <c:pt idx="48599">
                  <c:v>14.155181000000001</c:v>
                </c:pt>
                <c:pt idx="48600">
                  <c:v>14.157190999999999</c:v>
                </c:pt>
                <c:pt idx="48601">
                  <c:v>14.159140000000001</c:v>
                </c:pt>
                <c:pt idx="48602">
                  <c:v>14.158200000000001</c:v>
                </c:pt>
                <c:pt idx="48603">
                  <c:v>14.154389</c:v>
                </c:pt>
                <c:pt idx="48604">
                  <c:v>14.153758</c:v>
                </c:pt>
                <c:pt idx="48605">
                  <c:v>14.155627000000001</c:v>
                </c:pt>
                <c:pt idx="48606">
                  <c:v>14.158701000000001</c:v>
                </c:pt>
                <c:pt idx="48607">
                  <c:v>14.160596999999999</c:v>
                </c:pt>
                <c:pt idx="48608">
                  <c:v>14.161187</c:v>
                </c:pt>
                <c:pt idx="48609">
                  <c:v>14.165213</c:v>
                </c:pt>
                <c:pt idx="48610">
                  <c:v>14.167201</c:v>
                </c:pt>
                <c:pt idx="48611">
                  <c:v>14.170195</c:v>
                </c:pt>
                <c:pt idx="48612">
                  <c:v>14.171200000000001</c:v>
                </c:pt>
                <c:pt idx="48613">
                  <c:v>14.167308999999999</c:v>
                </c:pt>
                <c:pt idx="48614">
                  <c:v>14.169694</c:v>
                </c:pt>
                <c:pt idx="48615">
                  <c:v>14.170323</c:v>
                </c:pt>
                <c:pt idx="48616">
                  <c:v>14.162846999999999</c:v>
                </c:pt>
                <c:pt idx="48617">
                  <c:v>14.159314999999999</c:v>
                </c:pt>
                <c:pt idx="48618">
                  <c:v>14.161279</c:v>
                </c:pt>
                <c:pt idx="48619">
                  <c:v>14.159378</c:v>
                </c:pt>
                <c:pt idx="48620">
                  <c:v>14.159151</c:v>
                </c:pt>
                <c:pt idx="48621">
                  <c:v>14.161353</c:v>
                </c:pt>
                <c:pt idx="48622">
                  <c:v>14.15874</c:v>
                </c:pt>
                <c:pt idx="48623">
                  <c:v>14.158519</c:v>
                </c:pt>
                <c:pt idx="48624">
                  <c:v>14.159852000000001</c:v>
                </c:pt>
                <c:pt idx="48625">
                  <c:v>14.157128999999999</c:v>
                </c:pt>
                <c:pt idx="48626">
                  <c:v>14.157660999999999</c:v>
                </c:pt>
                <c:pt idx="48627">
                  <c:v>14.160539</c:v>
                </c:pt>
                <c:pt idx="48628">
                  <c:v>14.158509</c:v>
                </c:pt>
                <c:pt idx="48629">
                  <c:v>14.159134</c:v>
                </c:pt>
                <c:pt idx="48630">
                  <c:v>14.161339999999999</c:v>
                </c:pt>
                <c:pt idx="48631">
                  <c:v>14.160816000000001</c:v>
                </c:pt>
                <c:pt idx="48632">
                  <c:v>14.163511</c:v>
                </c:pt>
                <c:pt idx="48633">
                  <c:v>14.167986000000001</c:v>
                </c:pt>
                <c:pt idx="48634">
                  <c:v>14.167315</c:v>
                </c:pt>
                <c:pt idx="48635">
                  <c:v>14.164933</c:v>
                </c:pt>
                <c:pt idx="48636">
                  <c:v>14.161973</c:v>
                </c:pt>
                <c:pt idx="48637">
                  <c:v>14.160344</c:v>
                </c:pt>
                <c:pt idx="48638">
                  <c:v>14.162162</c:v>
                </c:pt>
                <c:pt idx="48639">
                  <c:v>14.164642000000001</c:v>
                </c:pt>
                <c:pt idx="48640">
                  <c:v>14.164459000000001</c:v>
                </c:pt>
                <c:pt idx="48641">
                  <c:v>14.164078</c:v>
                </c:pt>
                <c:pt idx="48642">
                  <c:v>14.163516</c:v>
                </c:pt>
                <c:pt idx="48643">
                  <c:v>14.167204999999999</c:v>
                </c:pt>
                <c:pt idx="48644">
                  <c:v>14.174972</c:v>
                </c:pt>
                <c:pt idx="48645">
                  <c:v>14.176660999999999</c:v>
                </c:pt>
                <c:pt idx="48646">
                  <c:v>14.172589</c:v>
                </c:pt>
                <c:pt idx="48647">
                  <c:v>14.174332</c:v>
                </c:pt>
                <c:pt idx="48648">
                  <c:v>14.181195000000001</c:v>
                </c:pt>
                <c:pt idx="48649">
                  <c:v>14.178008999999999</c:v>
                </c:pt>
                <c:pt idx="48650">
                  <c:v>14.173183</c:v>
                </c:pt>
                <c:pt idx="48651">
                  <c:v>14.177913</c:v>
                </c:pt>
                <c:pt idx="48652">
                  <c:v>14.180785999999999</c:v>
                </c:pt>
                <c:pt idx="48653">
                  <c:v>14.180429999999999</c:v>
                </c:pt>
                <c:pt idx="48654">
                  <c:v>14.181276</c:v>
                </c:pt>
                <c:pt idx="48655">
                  <c:v>14.185218000000001</c:v>
                </c:pt>
                <c:pt idx="48656">
                  <c:v>14.186712999999999</c:v>
                </c:pt>
                <c:pt idx="48657">
                  <c:v>14.182677999999999</c:v>
                </c:pt>
                <c:pt idx="48658">
                  <c:v>14.179316</c:v>
                </c:pt>
                <c:pt idx="48659">
                  <c:v>14.180339999999999</c:v>
                </c:pt>
                <c:pt idx="48660">
                  <c:v>14.184771</c:v>
                </c:pt>
                <c:pt idx="48661">
                  <c:v>14.186225</c:v>
                </c:pt>
                <c:pt idx="48662">
                  <c:v>14.181796</c:v>
                </c:pt>
                <c:pt idx="48663">
                  <c:v>14.179899000000001</c:v>
                </c:pt>
                <c:pt idx="48664">
                  <c:v>14.17609</c:v>
                </c:pt>
                <c:pt idx="48665">
                  <c:v>14.170750999999999</c:v>
                </c:pt>
                <c:pt idx="48666">
                  <c:v>14.173669</c:v>
                </c:pt>
                <c:pt idx="48667">
                  <c:v>14.174659</c:v>
                </c:pt>
                <c:pt idx="48668">
                  <c:v>14.170678000000001</c:v>
                </c:pt>
                <c:pt idx="48669">
                  <c:v>14.171944999999999</c:v>
                </c:pt>
                <c:pt idx="48670">
                  <c:v>14.17337</c:v>
                </c:pt>
                <c:pt idx="48671">
                  <c:v>14.171158</c:v>
                </c:pt>
                <c:pt idx="48672">
                  <c:v>14.174545</c:v>
                </c:pt>
                <c:pt idx="48673">
                  <c:v>14.178205</c:v>
                </c:pt>
                <c:pt idx="48674">
                  <c:v>14.173874</c:v>
                </c:pt>
                <c:pt idx="48675">
                  <c:v>14.17356</c:v>
                </c:pt>
                <c:pt idx="48676">
                  <c:v>14.179615</c:v>
                </c:pt>
                <c:pt idx="48677">
                  <c:v>14.179387</c:v>
                </c:pt>
                <c:pt idx="48678">
                  <c:v>14.17469</c:v>
                </c:pt>
                <c:pt idx="48679">
                  <c:v>14.17384</c:v>
                </c:pt>
                <c:pt idx="48680">
                  <c:v>14.17352</c:v>
                </c:pt>
                <c:pt idx="48681">
                  <c:v>14.176439999999999</c:v>
                </c:pt>
                <c:pt idx="48682">
                  <c:v>14.180865000000001</c:v>
                </c:pt>
                <c:pt idx="48683">
                  <c:v>14.174538999999999</c:v>
                </c:pt>
                <c:pt idx="48684">
                  <c:v>14.170996000000001</c:v>
                </c:pt>
                <c:pt idx="48685">
                  <c:v>14.18079</c:v>
                </c:pt>
                <c:pt idx="48686">
                  <c:v>14.184234999999999</c:v>
                </c:pt>
                <c:pt idx="48687">
                  <c:v>14.183204999999999</c:v>
                </c:pt>
                <c:pt idx="48688">
                  <c:v>14.183691</c:v>
                </c:pt>
                <c:pt idx="48689">
                  <c:v>14.180332999999999</c:v>
                </c:pt>
                <c:pt idx="48690">
                  <c:v>14.180095</c:v>
                </c:pt>
                <c:pt idx="48691">
                  <c:v>14.184486</c:v>
                </c:pt>
                <c:pt idx="48692">
                  <c:v>14.183968</c:v>
                </c:pt>
                <c:pt idx="48693">
                  <c:v>14.181400999999999</c:v>
                </c:pt>
                <c:pt idx="48694">
                  <c:v>14.183588</c:v>
                </c:pt>
                <c:pt idx="48695">
                  <c:v>14.184737999999999</c:v>
                </c:pt>
                <c:pt idx="48696">
                  <c:v>14.182839</c:v>
                </c:pt>
                <c:pt idx="48697">
                  <c:v>14.185174</c:v>
                </c:pt>
                <c:pt idx="48698">
                  <c:v>14.188670999999999</c:v>
                </c:pt>
                <c:pt idx="48699">
                  <c:v>14.190498</c:v>
                </c:pt>
                <c:pt idx="48700">
                  <c:v>14.190094</c:v>
                </c:pt>
                <c:pt idx="48701">
                  <c:v>14.185884</c:v>
                </c:pt>
                <c:pt idx="48702">
                  <c:v>14.183149</c:v>
                </c:pt>
                <c:pt idx="48703">
                  <c:v>14.184711</c:v>
                </c:pt>
                <c:pt idx="48704">
                  <c:v>14.185827</c:v>
                </c:pt>
                <c:pt idx="48705">
                  <c:v>14.186786</c:v>
                </c:pt>
                <c:pt idx="48706">
                  <c:v>14.187412</c:v>
                </c:pt>
                <c:pt idx="48707">
                  <c:v>14.185382000000001</c:v>
                </c:pt>
                <c:pt idx="48708">
                  <c:v>14.184732</c:v>
                </c:pt>
                <c:pt idx="48709">
                  <c:v>14.185873000000001</c:v>
                </c:pt>
                <c:pt idx="48710">
                  <c:v>14.184091</c:v>
                </c:pt>
                <c:pt idx="48711">
                  <c:v>14.184438999999999</c:v>
                </c:pt>
                <c:pt idx="48712">
                  <c:v>14.186766</c:v>
                </c:pt>
                <c:pt idx="48713">
                  <c:v>14.187200000000001</c:v>
                </c:pt>
                <c:pt idx="48714">
                  <c:v>14.188105</c:v>
                </c:pt>
                <c:pt idx="48715">
                  <c:v>14.18792</c:v>
                </c:pt>
                <c:pt idx="48716">
                  <c:v>14.188751</c:v>
                </c:pt>
                <c:pt idx="48717">
                  <c:v>14.192723000000001</c:v>
                </c:pt>
                <c:pt idx="48718">
                  <c:v>14.191722</c:v>
                </c:pt>
                <c:pt idx="48719">
                  <c:v>14.186099</c:v>
                </c:pt>
                <c:pt idx="48720">
                  <c:v>14.185206000000001</c:v>
                </c:pt>
                <c:pt idx="48721">
                  <c:v>14.189069999999999</c:v>
                </c:pt>
                <c:pt idx="48722">
                  <c:v>14.1861</c:v>
                </c:pt>
                <c:pt idx="48723">
                  <c:v>14.182325000000001</c:v>
                </c:pt>
                <c:pt idx="48724">
                  <c:v>14.184191999999999</c:v>
                </c:pt>
                <c:pt idx="48725">
                  <c:v>14.187246999999999</c:v>
                </c:pt>
                <c:pt idx="48726">
                  <c:v>14.18566</c:v>
                </c:pt>
                <c:pt idx="48727">
                  <c:v>14.18135</c:v>
                </c:pt>
                <c:pt idx="48728">
                  <c:v>14.183413</c:v>
                </c:pt>
                <c:pt idx="48729">
                  <c:v>14.185662000000001</c:v>
                </c:pt>
                <c:pt idx="48730">
                  <c:v>14.18599</c:v>
                </c:pt>
                <c:pt idx="48731">
                  <c:v>14.188278</c:v>
                </c:pt>
                <c:pt idx="48732">
                  <c:v>14.185066000000001</c:v>
                </c:pt>
                <c:pt idx="48733">
                  <c:v>14.185153</c:v>
                </c:pt>
                <c:pt idx="48734">
                  <c:v>14.190763</c:v>
                </c:pt>
                <c:pt idx="48735">
                  <c:v>14.189641</c:v>
                </c:pt>
                <c:pt idx="48736">
                  <c:v>14.189811000000001</c:v>
                </c:pt>
                <c:pt idx="48737">
                  <c:v>14.193986000000001</c:v>
                </c:pt>
                <c:pt idx="48738">
                  <c:v>14.192225000000001</c:v>
                </c:pt>
                <c:pt idx="48739">
                  <c:v>14.187147</c:v>
                </c:pt>
                <c:pt idx="48740">
                  <c:v>14.18946</c:v>
                </c:pt>
                <c:pt idx="48741">
                  <c:v>14.197048000000001</c:v>
                </c:pt>
                <c:pt idx="48742">
                  <c:v>14.196771</c:v>
                </c:pt>
                <c:pt idx="48743">
                  <c:v>14.193842999999999</c:v>
                </c:pt>
                <c:pt idx="48744">
                  <c:v>14.197654999999999</c:v>
                </c:pt>
                <c:pt idx="48745">
                  <c:v>14.202665</c:v>
                </c:pt>
                <c:pt idx="48746">
                  <c:v>14.200286</c:v>
                </c:pt>
                <c:pt idx="48747">
                  <c:v>14.195931</c:v>
                </c:pt>
                <c:pt idx="48748">
                  <c:v>14.196421000000001</c:v>
                </c:pt>
                <c:pt idx="48749">
                  <c:v>14.196955000000001</c:v>
                </c:pt>
                <c:pt idx="48750">
                  <c:v>14.197943</c:v>
                </c:pt>
                <c:pt idx="48751">
                  <c:v>14.196161999999999</c:v>
                </c:pt>
                <c:pt idx="48752">
                  <c:v>14.193415999999999</c:v>
                </c:pt>
                <c:pt idx="48753">
                  <c:v>14.194945000000001</c:v>
                </c:pt>
                <c:pt idx="48754">
                  <c:v>14.194791</c:v>
                </c:pt>
                <c:pt idx="48755">
                  <c:v>14.196854</c:v>
                </c:pt>
                <c:pt idx="48756">
                  <c:v>14.198385</c:v>
                </c:pt>
                <c:pt idx="48757">
                  <c:v>14.196304</c:v>
                </c:pt>
                <c:pt idx="48758">
                  <c:v>14.197857000000001</c:v>
                </c:pt>
                <c:pt idx="48759">
                  <c:v>14.200364</c:v>
                </c:pt>
                <c:pt idx="48760">
                  <c:v>14.197367</c:v>
                </c:pt>
                <c:pt idx="48761">
                  <c:v>14.197202000000001</c:v>
                </c:pt>
                <c:pt idx="48762">
                  <c:v>14.198568</c:v>
                </c:pt>
                <c:pt idx="48763">
                  <c:v>14.196092999999999</c:v>
                </c:pt>
                <c:pt idx="48764">
                  <c:v>14.197929</c:v>
                </c:pt>
                <c:pt idx="48765">
                  <c:v>14.201140000000001</c:v>
                </c:pt>
                <c:pt idx="48766">
                  <c:v>14.198632</c:v>
                </c:pt>
                <c:pt idx="48767">
                  <c:v>14.19791</c:v>
                </c:pt>
                <c:pt idx="48768">
                  <c:v>14.197938000000001</c:v>
                </c:pt>
                <c:pt idx="48769">
                  <c:v>14.195932000000001</c:v>
                </c:pt>
                <c:pt idx="48770">
                  <c:v>14.194398</c:v>
                </c:pt>
                <c:pt idx="48771">
                  <c:v>14.196965000000001</c:v>
                </c:pt>
                <c:pt idx="48772">
                  <c:v>14.200243</c:v>
                </c:pt>
                <c:pt idx="48773">
                  <c:v>14.199263999999999</c:v>
                </c:pt>
                <c:pt idx="48774">
                  <c:v>14.198237000000001</c:v>
                </c:pt>
                <c:pt idx="48775">
                  <c:v>14.195694</c:v>
                </c:pt>
                <c:pt idx="48776">
                  <c:v>14.194096999999999</c:v>
                </c:pt>
                <c:pt idx="48777">
                  <c:v>14.197419999999999</c:v>
                </c:pt>
                <c:pt idx="48778">
                  <c:v>14.198480999999999</c:v>
                </c:pt>
                <c:pt idx="48779">
                  <c:v>14.198929</c:v>
                </c:pt>
                <c:pt idx="48780">
                  <c:v>14.199465</c:v>
                </c:pt>
                <c:pt idx="48781">
                  <c:v>14.196823999999999</c:v>
                </c:pt>
                <c:pt idx="48782">
                  <c:v>14.197936</c:v>
                </c:pt>
                <c:pt idx="48783">
                  <c:v>14.201514</c:v>
                </c:pt>
                <c:pt idx="48784">
                  <c:v>14.199337</c:v>
                </c:pt>
                <c:pt idx="48785">
                  <c:v>14.196460999999999</c:v>
                </c:pt>
                <c:pt idx="48786">
                  <c:v>14.1988</c:v>
                </c:pt>
                <c:pt idx="48787">
                  <c:v>14.199615</c:v>
                </c:pt>
                <c:pt idx="48788">
                  <c:v>14.196490000000001</c:v>
                </c:pt>
                <c:pt idx="48789">
                  <c:v>14.19797</c:v>
                </c:pt>
                <c:pt idx="48790">
                  <c:v>14.200511000000001</c:v>
                </c:pt>
                <c:pt idx="48791">
                  <c:v>14.198938</c:v>
                </c:pt>
                <c:pt idx="48792">
                  <c:v>14.202026999999999</c:v>
                </c:pt>
                <c:pt idx="48793">
                  <c:v>14.206053000000001</c:v>
                </c:pt>
                <c:pt idx="48794">
                  <c:v>14.202908000000001</c:v>
                </c:pt>
                <c:pt idx="48795">
                  <c:v>14.200298999999999</c:v>
                </c:pt>
                <c:pt idx="48796">
                  <c:v>14.20088</c:v>
                </c:pt>
                <c:pt idx="48797">
                  <c:v>14.201793</c:v>
                </c:pt>
                <c:pt idx="48798">
                  <c:v>14.203473000000001</c:v>
                </c:pt>
                <c:pt idx="48799">
                  <c:v>14.204584000000001</c:v>
                </c:pt>
                <c:pt idx="48800">
                  <c:v>14.202623000000001</c:v>
                </c:pt>
                <c:pt idx="48801">
                  <c:v>14.204437</c:v>
                </c:pt>
                <c:pt idx="48802">
                  <c:v>14.207905999999999</c:v>
                </c:pt>
                <c:pt idx="48803">
                  <c:v>14.205063000000001</c:v>
                </c:pt>
                <c:pt idx="48804">
                  <c:v>14.205382999999999</c:v>
                </c:pt>
                <c:pt idx="48805">
                  <c:v>14.206795</c:v>
                </c:pt>
                <c:pt idx="48806">
                  <c:v>14.204717</c:v>
                </c:pt>
                <c:pt idx="48807">
                  <c:v>14.205665</c:v>
                </c:pt>
                <c:pt idx="48808">
                  <c:v>14.209465</c:v>
                </c:pt>
                <c:pt idx="48809">
                  <c:v>14.208314</c:v>
                </c:pt>
                <c:pt idx="48810">
                  <c:v>14.205446</c:v>
                </c:pt>
                <c:pt idx="48811">
                  <c:v>14.210172</c:v>
                </c:pt>
                <c:pt idx="48812">
                  <c:v>14.215043</c:v>
                </c:pt>
                <c:pt idx="48813">
                  <c:v>14.214689999999999</c:v>
                </c:pt>
                <c:pt idx="48814">
                  <c:v>14.215703</c:v>
                </c:pt>
                <c:pt idx="48815">
                  <c:v>14.215811</c:v>
                </c:pt>
                <c:pt idx="48816">
                  <c:v>14.212614</c:v>
                </c:pt>
                <c:pt idx="48817">
                  <c:v>14.213803</c:v>
                </c:pt>
                <c:pt idx="48818">
                  <c:v>14.217644999999999</c:v>
                </c:pt>
                <c:pt idx="48819">
                  <c:v>14.214895</c:v>
                </c:pt>
                <c:pt idx="48820">
                  <c:v>14.212180999999999</c:v>
                </c:pt>
                <c:pt idx="48821">
                  <c:v>14.216201</c:v>
                </c:pt>
                <c:pt idx="48822">
                  <c:v>14.212930999999999</c:v>
                </c:pt>
                <c:pt idx="48823">
                  <c:v>14.206167000000001</c:v>
                </c:pt>
                <c:pt idx="48824">
                  <c:v>14.207735</c:v>
                </c:pt>
                <c:pt idx="48825">
                  <c:v>14.212482</c:v>
                </c:pt>
                <c:pt idx="48826">
                  <c:v>14.213032999999999</c:v>
                </c:pt>
                <c:pt idx="48827">
                  <c:v>14.210934999999999</c:v>
                </c:pt>
                <c:pt idx="48828">
                  <c:v>14.213068</c:v>
                </c:pt>
                <c:pt idx="48829">
                  <c:v>14.213956</c:v>
                </c:pt>
                <c:pt idx="48830">
                  <c:v>14.211233999999999</c:v>
                </c:pt>
                <c:pt idx="48831">
                  <c:v>14.211276</c:v>
                </c:pt>
                <c:pt idx="48832">
                  <c:v>14.210836</c:v>
                </c:pt>
                <c:pt idx="48833">
                  <c:v>14.212042</c:v>
                </c:pt>
                <c:pt idx="48834">
                  <c:v>14.211888</c:v>
                </c:pt>
                <c:pt idx="48835">
                  <c:v>14.207464</c:v>
                </c:pt>
                <c:pt idx="48836">
                  <c:v>14.211656</c:v>
                </c:pt>
                <c:pt idx="48837">
                  <c:v>14.217219</c:v>
                </c:pt>
                <c:pt idx="48838">
                  <c:v>14.214541000000001</c:v>
                </c:pt>
                <c:pt idx="48839">
                  <c:v>14.213357</c:v>
                </c:pt>
                <c:pt idx="48840">
                  <c:v>14.214688000000001</c:v>
                </c:pt>
                <c:pt idx="48841">
                  <c:v>14.216462999999999</c:v>
                </c:pt>
                <c:pt idx="48842">
                  <c:v>14.215792</c:v>
                </c:pt>
                <c:pt idx="48843">
                  <c:v>14.21808</c:v>
                </c:pt>
                <c:pt idx="48844">
                  <c:v>14.222089</c:v>
                </c:pt>
                <c:pt idx="48845">
                  <c:v>14.217423</c:v>
                </c:pt>
                <c:pt idx="48846">
                  <c:v>14.212092</c:v>
                </c:pt>
                <c:pt idx="48847">
                  <c:v>14.214104000000001</c:v>
                </c:pt>
                <c:pt idx="48848">
                  <c:v>14.216716999999999</c:v>
                </c:pt>
                <c:pt idx="48849">
                  <c:v>14.21616</c:v>
                </c:pt>
                <c:pt idx="48850">
                  <c:v>14.215388000000001</c:v>
                </c:pt>
                <c:pt idx="48851">
                  <c:v>14.21617</c:v>
                </c:pt>
                <c:pt idx="48852">
                  <c:v>14.217079</c:v>
                </c:pt>
                <c:pt idx="48853">
                  <c:v>14.21945</c:v>
                </c:pt>
                <c:pt idx="48854">
                  <c:v>14.223062000000001</c:v>
                </c:pt>
                <c:pt idx="48855">
                  <c:v>14.225059</c:v>
                </c:pt>
                <c:pt idx="48856">
                  <c:v>14.221855</c:v>
                </c:pt>
                <c:pt idx="48857">
                  <c:v>14.219588999999999</c:v>
                </c:pt>
                <c:pt idx="48858">
                  <c:v>14.219747</c:v>
                </c:pt>
                <c:pt idx="48859">
                  <c:v>14.216165999999999</c:v>
                </c:pt>
                <c:pt idx="48860">
                  <c:v>14.216851</c:v>
                </c:pt>
                <c:pt idx="48861">
                  <c:v>14.221043999999999</c:v>
                </c:pt>
                <c:pt idx="48862">
                  <c:v>14.219047</c:v>
                </c:pt>
                <c:pt idx="48863">
                  <c:v>14.215666000000001</c:v>
                </c:pt>
                <c:pt idx="48864">
                  <c:v>14.215024</c:v>
                </c:pt>
                <c:pt idx="48865">
                  <c:v>14.218586</c:v>
                </c:pt>
                <c:pt idx="48866">
                  <c:v>14.222797</c:v>
                </c:pt>
                <c:pt idx="48867">
                  <c:v>14.223796</c:v>
                </c:pt>
                <c:pt idx="48868">
                  <c:v>14.222471000000001</c:v>
                </c:pt>
                <c:pt idx="48869">
                  <c:v>14.226141999999999</c:v>
                </c:pt>
                <c:pt idx="48870">
                  <c:v>14.230003999999999</c:v>
                </c:pt>
                <c:pt idx="48871">
                  <c:v>14.226257</c:v>
                </c:pt>
                <c:pt idx="48872">
                  <c:v>14.227290999999999</c:v>
                </c:pt>
                <c:pt idx="48873">
                  <c:v>14.22772</c:v>
                </c:pt>
                <c:pt idx="48874">
                  <c:v>14.220140000000001</c:v>
                </c:pt>
                <c:pt idx="48875">
                  <c:v>14.219189999999999</c:v>
                </c:pt>
                <c:pt idx="48876">
                  <c:v>14.223691000000001</c:v>
                </c:pt>
                <c:pt idx="48877">
                  <c:v>14.222673</c:v>
                </c:pt>
                <c:pt idx="48878">
                  <c:v>14.219977999999999</c:v>
                </c:pt>
                <c:pt idx="48879">
                  <c:v>14.222716999999999</c:v>
                </c:pt>
                <c:pt idx="48880">
                  <c:v>14.226277</c:v>
                </c:pt>
                <c:pt idx="48881">
                  <c:v>14.228006000000001</c:v>
                </c:pt>
                <c:pt idx="48882">
                  <c:v>14.227061000000001</c:v>
                </c:pt>
                <c:pt idx="48883">
                  <c:v>14.223515000000001</c:v>
                </c:pt>
                <c:pt idx="48884">
                  <c:v>14.219181000000001</c:v>
                </c:pt>
                <c:pt idx="48885">
                  <c:v>14.218399</c:v>
                </c:pt>
                <c:pt idx="48886">
                  <c:v>14.219605</c:v>
                </c:pt>
                <c:pt idx="48887">
                  <c:v>14.220402</c:v>
                </c:pt>
                <c:pt idx="48888">
                  <c:v>14.218874</c:v>
                </c:pt>
                <c:pt idx="48889">
                  <c:v>14.220103999999999</c:v>
                </c:pt>
                <c:pt idx="48890">
                  <c:v>14.223951</c:v>
                </c:pt>
                <c:pt idx="48891">
                  <c:v>14.222931000000001</c:v>
                </c:pt>
                <c:pt idx="48892">
                  <c:v>14.223108</c:v>
                </c:pt>
                <c:pt idx="48893">
                  <c:v>14.222407</c:v>
                </c:pt>
                <c:pt idx="48894">
                  <c:v>14.219763</c:v>
                </c:pt>
                <c:pt idx="48895">
                  <c:v>14.223909000000001</c:v>
                </c:pt>
                <c:pt idx="48896">
                  <c:v>14.227973</c:v>
                </c:pt>
                <c:pt idx="48897">
                  <c:v>14.227916</c:v>
                </c:pt>
                <c:pt idx="48898">
                  <c:v>14.228058000000001</c:v>
                </c:pt>
                <c:pt idx="48899">
                  <c:v>14.226082</c:v>
                </c:pt>
                <c:pt idx="48900">
                  <c:v>14.223006</c:v>
                </c:pt>
                <c:pt idx="48901">
                  <c:v>14.227709000000001</c:v>
                </c:pt>
                <c:pt idx="48902">
                  <c:v>14.231154</c:v>
                </c:pt>
                <c:pt idx="48903">
                  <c:v>14.226229</c:v>
                </c:pt>
                <c:pt idx="48904">
                  <c:v>14.226022</c:v>
                </c:pt>
                <c:pt idx="48905">
                  <c:v>14.228389</c:v>
                </c:pt>
                <c:pt idx="48906">
                  <c:v>14.22561</c:v>
                </c:pt>
                <c:pt idx="48907">
                  <c:v>14.223705000000001</c:v>
                </c:pt>
                <c:pt idx="48908">
                  <c:v>14.224498000000001</c:v>
                </c:pt>
                <c:pt idx="48909">
                  <c:v>14.223986</c:v>
                </c:pt>
                <c:pt idx="48910">
                  <c:v>14.22434</c:v>
                </c:pt>
                <c:pt idx="48911">
                  <c:v>14.227800999999999</c:v>
                </c:pt>
                <c:pt idx="48912">
                  <c:v>14.228119</c:v>
                </c:pt>
                <c:pt idx="48913">
                  <c:v>14.225794</c:v>
                </c:pt>
                <c:pt idx="48914">
                  <c:v>14.227658</c:v>
                </c:pt>
                <c:pt idx="48915">
                  <c:v>14.23212</c:v>
                </c:pt>
                <c:pt idx="48916">
                  <c:v>14.233091</c:v>
                </c:pt>
                <c:pt idx="48917">
                  <c:v>14.231221</c:v>
                </c:pt>
                <c:pt idx="48918">
                  <c:v>14.228343000000001</c:v>
                </c:pt>
                <c:pt idx="48919">
                  <c:v>14.22677</c:v>
                </c:pt>
                <c:pt idx="48920">
                  <c:v>14.227080000000001</c:v>
                </c:pt>
                <c:pt idx="48921">
                  <c:v>14.22884</c:v>
                </c:pt>
                <c:pt idx="48922">
                  <c:v>14.229184</c:v>
                </c:pt>
                <c:pt idx="48923">
                  <c:v>14.229937</c:v>
                </c:pt>
                <c:pt idx="48924">
                  <c:v>14.235687</c:v>
                </c:pt>
                <c:pt idx="48925">
                  <c:v>14.237427</c:v>
                </c:pt>
                <c:pt idx="48926">
                  <c:v>14.234303000000001</c:v>
                </c:pt>
                <c:pt idx="48927">
                  <c:v>14.235502</c:v>
                </c:pt>
                <c:pt idx="48928">
                  <c:v>14.235889</c:v>
                </c:pt>
                <c:pt idx="48929">
                  <c:v>14.235137999999999</c:v>
                </c:pt>
                <c:pt idx="48930">
                  <c:v>14.236696999999999</c:v>
                </c:pt>
                <c:pt idx="48931">
                  <c:v>14.237042000000001</c:v>
                </c:pt>
                <c:pt idx="48932">
                  <c:v>14.235563000000001</c:v>
                </c:pt>
                <c:pt idx="48933">
                  <c:v>14.236675999999999</c:v>
                </c:pt>
                <c:pt idx="48934">
                  <c:v>14.240527999999999</c:v>
                </c:pt>
                <c:pt idx="48935">
                  <c:v>14.24006</c:v>
                </c:pt>
                <c:pt idx="48936">
                  <c:v>14.238669</c:v>
                </c:pt>
                <c:pt idx="48937">
                  <c:v>14.241533</c:v>
                </c:pt>
                <c:pt idx="48938">
                  <c:v>14.242870999999999</c:v>
                </c:pt>
                <c:pt idx="48939">
                  <c:v>14.238003000000001</c:v>
                </c:pt>
                <c:pt idx="48940">
                  <c:v>14.232625000000001</c:v>
                </c:pt>
                <c:pt idx="48941">
                  <c:v>14.232955</c:v>
                </c:pt>
                <c:pt idx="48942">
                  <c:v>14.235245000000001</c:v>
                </c:pt>
                <c:pt idx="48943">
                  <c:v>14.234876999999999</c:v>
                </c:pt>
                <c:pt idx="48944">
                  <c:v>14.232262</c:v>
                </c:pt>
                <c:pt idx="48945">
                  <c:v>14.234363</c:v>
                </c:pt>
                <c:pt idx="48946">
                  <c:v>14.239242000000001</c:v>
                </c:pt>
                <c:pt idx="48947">
                  <c:v>14.236043</c:v>
                </c:pt>
                <c:pt idx="48948">
                  <c:v>14.233658999999999</c:v>
                </c:pt>
                <c:pt idx="48949">
                  <c:v>14.233498000000001</c:v>
                </c:pt>
                <c:pt idx="48950">
                  <c:v>14.230622</c:v>
                </c:pt>
                <c:pt idx="48951">
                  <c:v>14.232758</c:v>
                </c:pt>
                <c:pt idx="48952">
                  <c:v>14.239190000000001</c:v>
                </c:pt>
                <c:pt idx="48953">
                  <c:v>14.241288000000001</c:v>
                </c:pt>
                <c:pt idx="48954">
                  <c:v>14.239046</c:v>
                </c:pt>
                <c:pt idx="48955">
                  <c:v>14.238744000000001</c:v>
                </c:pt>
                <c:pt idx="48956">
                  <c:v>14.240358000000001</c:v>
                </c:pt>
                <c:pt idx="48957">
                  <c:v>14.240596</c:v>
                </c:pt>
                <c:pt idx="48958">
                  <c:v>14.238944</c:v>
                </c:pt>
                <c:pt idx="48959">
                  <c:v>14.235536</c:v>
                </c:pt>
                <c:pt idx="48960">
                  <c:v>14.240067</c:v>
                </c:pt>
                <c:pt idx="48961">
                  <c:v>14.246408000000001</c:v>
                </c:pt>
                <c:pt idx="48962">
                  <c:v>14.243103</c:v>
                </c:pt>
                <c:pt idx="48963">
                  <c:v>14.239725</c:v>
                </c:pt>
                <c:pt idx="48964">
                  <c:v>14.241726</c:v>
                </c:pt>
                <c:pt idx="48965">
                  <c:v>14.243112999999999</c:v>
                </c:pt>
                <c:pt idx="48966">
                  <c:v>14.240092000000001</c:v>
                </c:pt>
                <c:pt idx="48967">
                  <c:v>14.240698999999999</c:v>
                </c:pt>
                <c:pt idx="48968">
                  <c:v>14.245246</c:v>
                </c:pt>
                <c:pt idx="48969">
                  <c:v>14.243299</c:v>
                </c:pt>
                <c:pt idx="48970">
                  <c:v>14.239917999999999</c:v>
                </c:pt>
                <c:pt idx="48971">
                  <c:v>14.240982000000001</c:v>
                </c:pt>
                <c:pt idx="48972">
                  <c:v>14.241379</c:v>
                </c:pt>
                <c:pt idx="48973">
                  <c:v>14.24184</c:v>
                </c:pt>
                <c:pt idx="48974">
                  <c:v>14.245424999999999</c:v>
                </c:pt>
                <c:pt idx="48975">
                  <c:v>14.246582</c:v>
                </c:pt>
                <c:pt idx="48976">
                  <c:v>14.245481</c:v>
                </c:pt>
                <c:pt idx="48977">
                  <c:v>14.24728</c:v>
                </c:pt>
                <c:pt idx="48978">
                  <c:v>14.246644</c:v>
                </c:pt>
                <c:pt idx="48979">
                  <c:v>14.244675000000001</c:v>
                </c:pt>
                <c:pt idx="48980">
                  <c:v>14.247375999999999</c:v>
                </c:pt>
                <c:pt idx="48981">
                  <c:v>14.250194</c:v>
                </c:pt>
                <c:pt idx="48982">
                  <c:v>14.250222000000001</c:v>
                </c:pt>
                <c:pt idx="48983">
                  <c:v>14.252147000000001</c:v>
                </c:pt>
                <c:pt idx="48984">
                  <c:v>14.251122000000001</c:v>
                </c:pt>
                <c:pt idx="48985">
                  <c:v>14.248507999999999</c:v>
                </c:pt>
                <c:pt idx="48986">
                  <c:v>14.252342000000001</c:v>
                </c:pt>
                <c:pt idx="48987">
                  <c:v>14.254559</c:v>
                </c:pt>
                <c:pt idx="48988">
                  <c:v>14.253828</c:v>
                </c:pt>
                <c:pt idx="48989">
                  <c:v>14.254379</c:v>
                </c:pt>
                <c:pt idx="48990">
                  <c:v>14.253878</c:v>
                </c:pt>
                <c:pt idx="48991">
                  <c:v>14.252255999999999</c:v>
                </c:pt>
                <c:pt idx="48992">
                  <c:v>14.247763000000001</c:v>
                </c:pt>
                <c:pt idx="48993">
                  <c:v>14.244152</c:v>
                </c:pt>
                <c:pt idx="48994">
                  <c:v>14.247256999999999</c:v>
                </c:pt>
                <c:pt idx="48995">
                  <c:v>14.248911</c:v>
                </c:pt>
                <c:pt idx="48996">
                  <c:v>14.246522000000001</c:v>
                </c:pt>
                <c:pt idx="48997">
                  <c:v>14.243259999999999</c:v>
                </c:pt>
                <c:pt idx="48998">
                  <c:v>14.244688</c:v>
                </c:pt>
                <c:pt idx="48999">
                  <c:v>14.249021000000001</c:v>
                </c:pt>
                <c:pt idx="49000">
                  <c:v>14.2476</c:v>
                </c:pt>
                <c:pt idx="49001">
                  <c:v>14.248644000000001</c:v>
                </c:pt>
                <c:pt idx="49002">
                  <c:v>14.25423</c:v>
                </c:pt>
                <c:pt idx="49003">
                  <c:v>14.252271</c:v>
                </c:pt>
                <c:pt idx="49004">
                  <c:v>14.252114000000001</c:v>
                </c:pt>
                <c:pt idx="49005">
                  <c:v>14.255395</c:v>
                </c:pt>
                <c:pt idx="49006">
                  <c:v>14.252271</c:v>
                </c:pt>
                <c:pt idx="49007">
                  <c:v>14.252414</c:v>
                </c:pt>
                <c:pt idx="49008">
                  <c:v>14.255439000000001</c:v>
                </c:pt>
                <c:pt idx="49009">
                  <c:v>14.258400999999999</c:v>
                </c:pt>
                <c:pt idx="49010">
                  <c:v>14.263075000000001</c:v>
                </c:pt>
                <c:pt idx="49011">
                  <c:v>14.266415</c:v>
                </c:pt>
                <c:pt idx="49012">
                  <c:v>14.269076999999999</c:v>
                </c:pt>
                <c:pt idx="49013">
                  <c:v>14.267808</c:v>
                </c:pt>
                <c:pt idx="49014">
                  <c:v>14.266059</c:v>
                </c:pt>
                <c:pt idx="49015">
                  <c:v>14.268241</c:v>
                </c:pt>
                <c:pt idx="49016">
                  <c:v>14.268024</c:v>
                </c:pt>
                <c:pt idx="49017">
                  <c:v>14.263038999999999</c:v>
                </c:pt>
                <c:pt idx="49018">
                  <c:v>14.262335</c:v>
                </c:pt>
                <c:pt idx="49019">
                  <c:v>14.265542</c:v>
                </c:pt>
                <c:pt idx="49020">
                  <c:v>14.264409000000001</c:v>
                </c:pt>
                <c:pt idx="49021">
                  <c:v>14.261346</c:v>
                </c:pt>
                <c:pt idx="49022">
                  <c:v>14.261309000000001</c:v>
                </c:pt>
                <c:pt idx="49023">
                  <c:v>14.26084</c:v>
                </c:pt>
                <c:pt idx="49024">
                  <c:v>14.256686</c:v>
                </c:pt>
                <c:pt idx="49025">
                  <c:v>14.256068000000001</c:v>
                </c:pt>
                <c:pt idx="49026">
                  <c:v>14.259936</c:v>
                </c:pt>
                <c:pt idx="49027">
                  <c:v>14.261742</c:v>
                </c:pt>
                <c:pt idx="49028">
                  <c:v>14.262428</c:v>
                </c:pt>
                <c:pt idx="49029">
                  <c:v>14.264176000000001</c:v>
                </c:pt>
                <c:pt idx="49030">
                  <c:v>14.263171</c:v>
                </c:pt>
                <c:pt idx="49031">
                  <c:v>14.261341</c:v>
                </c:pt>
                <c:pt idx="49032">
                  <c:v>14.258850000000001</c:v>
                </c:pt>
                <c:pt idx="49033">
                  <c:v>14.259492</c:v>
                </c:pt>
                <c:pt idx="49034">
                  <c:v>14.265447999999999</c:v>
                </c:pt>
                <c:pt idx="49035">
                  <c:v>14.267992</c:v>
                </c:pt>
                <c:pt idx="49036">
                  <c:v>14.264519999999999</c:v>
                </c:pt>
                <c:pt idx="49037">
                  <c:v>14.264716999999999</c:v>
                </c:pt>
                <c:pt idx="49038">
                  <c:v>14.267974000000001</c:v>
                </c:pt>
                <c:pt idx="49039">
                  <c:v>14.264518000000001</c:v>
                </c:pt>
                <c:pt idx="49040">
                  <c:v>14.259311</c:v>
                </c:pt>
                <c:pt idx="49041">
                  <c:v>14.260828</c:v>
                </c:pt>
                <c:pt idx="49042">
                  <c:v>14.262257999999999</c:v>
                </c:pt>
                <c:pt idx="49043">
                  <c:v>14.260565</c:v>
                </c:pt>
                <c:pt idx="49044">
                  <c:v>14.259236</c:v>
                </c:pt>
                <c:pt idx="49045">
                  <c:v>14.259625</c:v>
                </c:pt>
                <c:pt idx="49046">
                  <c:v>14.261212</c:v>
                </c:pt>
                <c:pt idx="49047">
                  <c:v>14.259124</c:v>
                </c:pt>
                <c:pt idx="49048">
                  <c:v>14.255126000000001</c:v>
                </c:pt>
                <c:pt idx="49049">
                  <c:v>14.25577</c:v>
                </c:pt>
                <c:pt idx="49050">
                  <c:v>14.261132</c:v>
                </c:pt>
                <c:pt idx="49051">
                  <c:v>14.265824</c:v>
                </c:pt>
                <c:pt idx="49052">
                  <c:v>14.266227000000001</c:v>
                </c:pt>
                <c:pt idx="49053">
                  <c:v>14.269410000000001</c:v>
                </c:pt>
                <c:pt idx="49054">
                  <c:v>14.273263999999999</c:v>
                </c:pt>
                <c:pt idx="49055">
                  <c:v>14.274334</c:v>
                </c:pt>
                <c:pt idx="49056">
                  <c:v>14.279396</c:v>
                </c:pt>
                <c:pt idx="49057">
                  <c:v>14.280212000000001</c:v>
                </c:pt>
                <c:pt idx="49058">
                  <c:v>14.278919999999999</c:v>
                </c:pt>
                <c:pt idx="49059">
                  <c:v>14.280269000000001</c:v>
                </c:pt>
                <c:pt idx="49060">
                  <c:v>14.280289</c:v>
                </c:pt>
                <c:pt idx="49061">
                  <c:v>14.278459</c:v>
                </c:pt>
                <c:pt idx="49062">
                  <c:v>14.275477</c:v>
                </c:pt>
                <c:pt idx="49063">
                  <c:v>14.272899000000001</c:v>
                </c:pt>
                <c:pt idx="49064">
                  <c:v>14.270947</c:v>
                </c:pt>
                <c:pt idx="49065">
                  <c:v>14.267486999999999</c:v>
                </c:pt>
                <c:pt idx="49066">
                  <c:v>14.264226000000001</c:v>
                </c:pt>
                <c:pt idx="49067">
                  <c:v>14.264215999999999</c:v>
                </c:pt>
                <c:pt idx="49068">
                  <c:v>14.265321</c:v>
                </c:pt>
                <c:pt idx="49069">
                  <c:v>14.263245</c:v>
                </c:pt>
                <c:pt idx="49070">
                  <c:v>14.267158999999999</c:v>
                </c:pt>
                <c:pt idx="49071">
                  <c:v>14.273678</c:v>
                </c:pt>
                <c:pt idx="49072">
                  <c:v>14.275928</c:v>
                </c:pt>
                <c:pt idx="49073">
                  <c:v>14.277167</c:v>
                </c:pt>
                <c:pt idx="49074">
                  <c:v>14.280343</c:v>
                </c:pt>
                <c:pt idx="49075">
                  <c:v>14.282349999999999</c:v>
                </c:pt>
                <c:pt idx="49076">
                  <c:v>14.277967</c:v>
                </c:pt>
                <c:pt idx="49077">
                  <c:v>14.273064</c:v>
                </c:pt>
                <c:pt idx="49078">
                  <c:v>14.276203000000001</c:v>
                </c:pt>
                <c:pt idx="49079">
                  <c:v>14.281575</c:v>
                </c:pt>
                <c:pt idx="49080">
                  <c:v>14.281347</c:v>
                </c:pt>
                <c:pt idx="49081">
                  <c:v>14.279696</c:v>
                </c:pt>
                <c:pt idx="49082">
                  <c:v>14.277711</c:v>
                </c:pt>
                <c:pt idx="49083">
                  <c:v>14.277386999999999</c:v>
                </c:pt>
                <c:pt idx="49084">
                  <c:v>14.276819</c:v>
                </c:pt>
                <c:pt idx="49085">
                  <c:v>14.275027</c:v>
                </c:pt>
                <c:pt idx="49086">
                  <c:v>14.274637999999999</c:v>
                </c:pt>
                <c:pt idx="49087">
                  <c:v>14.273037</c:v>
                </c:pt>
                <c:pt idx="49088">
                  <c:v>14.272913000000001</c:v>
                </c:pt>
                <c:pt idx="49089">
                  <c:v>14.276147</c:v>
                </c:pt>
                <c:pt idx="49090">
                  <c:v>14.276547000000001</c:v>
                </c:pt>
                <c:pt idx="49091">
                  <c:v>14.272187000000001</c:v>
                </c:pt>
                <c:pt idx="49092">
                  <c:v>14.273816</c:v>
                </c:pt>
                <c:pt idx="49093">
                  <c:v>14.276702</c:v>
                </c:pt>
                <c:pt idx="49094">
                  <c:v>14.276365</c:v>
                </c:pt>
                <c:pt idx="49095">
                  <c:v>14.278354</c:v>
                </c:pt>
                <c:pt idx="49096">
                  <c:v>14.277652</c:v>
                </c:pt>
                <c:pt idx="49097">
                  <c:v>14.275562000000001</c:v>
                </c:pt>
                <c:pt idx="49098">
                  <c:v>14.276296</c:v>
                </c:pt>
                <c:pt idx="49099">
                  <c:v>14.274063999999999</c:v>
                </c:pt>
                <c:pt idx="49100">
                  <c:v>14.273749</c:v>
                </c:pt>
                <c:pt idx="49101">
                  <c:v>14.278452</c:v>
                </c:pt>
                <c:pt idx="49102">
                  <c:v>14.276439999999999</c:v>
                </c:pt>
                <c:pt idx="49103">
                  <c:v>14.271673</c:v>
                </c:pt>
                <c:pt idx="49104">
                  <c:v>14.271850000000001</c:v>
                </c:pt>
                <c:pt idx="49105">
                  <c:v>14.274728</c:v>
                </c:pt>
                <c:pt idx="49106">
                  <c:v>14.277327</c:v>
                </c:pt>
                <c:pt idx="49107">
                  <c:v>14.275293</c:v>
                </c:pt>
                <c:pt idx="49108">
                  <c:v>14.272921</c:v>
                </c:pt>
                <c:pt idx="49109">
                  <c:v>14.274820999999999</c:v>
                </c:pt>
                <c:pt idx="49110">
                  <c:v>14.27521</c:v>
                </c:pt>
                <c:pt idx="49111">
                  <c:v>14.277756999999999</c:v>
                </c:pt>
                <c:pt idx="49112">
                  <c:v>14.282578000000001</c:v>
                </c:pt>
                <c:pt idx="49113">
                  <c:v>14.28126</c:v>
                </c:pt>
                <c:pt idx="49114">
                  <c:v>14.281593000000001</c:v>
                </c:pt>
                <c:pt idx="49115">
                  <c:v>14.284077999999999</c:v>
                </c:pt>
                <c:pt idx="49116">
                  <c:v>14.282912</c:v>
                </c:pt>
                <c:pt idx="49117">
                  <c:v>14.283965999999999</c:v>
                </c:pt>
                <c:pt idx="49118">
                  <c:v>14.283300000000001</c:v>
                </c:pt>
                <c:pt idx="49119">
                  <c:v>14.280213</c:v>
                </c:pt>
                <c:pt idx="49120">
                  <c:v>14.284948999999999</c:v>
                </c:pt>
                <c:pt idx="49121">
                  <c:v>14.286861</c:v>
                </c:pt>
                <c:pt idx="49122">
                  <c:v>14.283556000000001</c:v>
                </c:pt>
                <c:pt idx="49123">
                  <c:v>14.284522000000001</c:v>
                </c:pt>
                <c:pt idx="49124">
                  <c:v>14.285035000000001</c:v>
                </c:pt>
                <c:pt idx="49125">
                  <c:v>14.28281</c:v>
                </c:pt>
                <c:pt idx="49126">
                  <c:v>14.283303999999999</c:v>
                </c:pt>
                <c:pt idx="49127">
                  <c:v>14.283932</c:v>
                </c:pt>
                <c:pt idx="49128">
                  <c:v>14.284427000000001</c:v>
                </c:pt>
                <c:pt idx="49129">
                  <c:v>14.284361000000001</c:v>
                </c:pt>
                <c:pt idx="49130">
                  <c:v>14.28429</c:v>
                </c:pt>
                <c:pt idx="49131">
                  <c:v>14.281758</c:v>
                </c:pt>
                <c:pt idx="49132">
                  <c:v>14.276828999999999</c:v>
                </c:pt>
                <c:pt idx="49133">
                  <c:v>14.280979</c:v>
                </c:pt>
                <c:pt idx="49134">
                  <c:v>14.287728</c:v>
                </c:pt>
                <c:pt idx="49135">
                  <c:v>14.284136</c:v>
                </c:pt>
                <c:pt idx="49136">
                  <c:v>14.282268</c:v>
                </c:pt>
                <c:pt idx="49137">
                  <c:v>14.285264</c:v>
                </c:pt>
                <c:pt idx="49138">
                  <c:v>14.285176</c:v>
                </c:pt>
                <c:pt idx="49139">
                  <c:v>14.285978999999999</c:v>
                </c:pt>
                <c:pt idx="49140">
                  <c:v>14.286415</c:v>
                </c:pt>
                <c:pt idx="49141">
                  <c:v>14.282774</c:v>
                </c:pt>
                <c:pt idx="49142">
                  <c:v>14.284818</c:v>
                </c:pt>
                <c:pt idx="49143">
                  <c:v>14.285067</c:v>
                </c:pt>
                <c:pt idx="49144">
                  <c:v>14.280138000000001</c:v>
                </c:pt>
                <c:pt idx="49145">
                  <c:v>14.284651</c:v>
                </c:pt>
                <c:pt idx="49146">
                  <c:v>14.289828</c:v>
                </c:pt>
                <c:pt idx="49147">
                  <c:v>14.285892</c:v>
                </c:pt>
                <c:pt idx="49148">
                  <c:v>14.28762</c:v>
                </c:pt>
                <c:pt idx="49149">
                  <c:v>14.293158</c:v>
                </c:pt>
                <c:pt idx="49150">
                  <c:v>14.289313</c:v>
                </c:pt>
                <c:pt idx="49151">
                  <c:v>14.289402000000001</c:v>
                </c:pt>
                <c:pt idx="49152">
                  <c:v>14.297006</c:v>
                </c:pt>
                <c:pt idx="49153">
                  <c:v>14.299245000000001</c:v>
                </c:pt>
                <c:pt idx="49154">
                  <c:v>14.297428</c:v>
                </c:pt>
                <c:pt idx="49155">
                  <c:v>14.297974999999999</c:v>
                </c:pt>
                <c:pt idx="49156">
                  <c:v>14.299215</c:v>
                </c:pt>
                <c:pt idx="49157">
                  <c:v>14.297110999999999</c:v>
                </c:pt>
                <c:pt idx="49158">
                  <c:v>14.29867</c:v>
                </c:pt>
                <c:pt idx="49159">
                  <c:v>14.302654</c:v>
                </c:pt>
                <c:pt idx="49160">
                  <c:v>14.303011</c:v>
                </c:pt>
                <c:pt idx="49161">
                  <c:v>14.300167</c:v>
                </c:pt>
                <c:pt idx="49162">
                  <c:v>14.298518</c:v>
                </c:pt>
                <c:pt idx="49163">
                  <c:v>14.298560999999999</c:v>
                </c:pt>
                <c:pt idx="49164">
                  <c:v>14.29968</c:v>
                </c:pt>
                <c:pt idx="49165">
                  <c:v>14.300504999999999</c:v>
                </c:pt>
                <c:pt idx="49166">
                  <c:v>14.298045999999999</c:v>
                </c:pt>
                <c:pt idx="49167">
                  <c:v>14.292623000000001</c:v>
                </c:pt>
                <c:pt idx="49168">
                  <c:v>14.289412</c:v>
                </c:pt>
                <c:pt idx="49169">
                  <c:v>14.286168</c:v>
                </c:pt>
                <c:pt idx="49170">
                  <c:v>14.282830000000001</c:v>
                </c:pt>
                <c:pt idx="49171">
                  <c:v>14.287261000000001</c:v>
                </c:pt>
                <c:pt idx="49172">
                  <c:v>14.291831999999999</c:v>
                </c:pt>
                <c:pt idx="49173">
                  <c:v>14.288221999999999</c:v>
                </c:pt>
                <c:pt idx="49174">
                  <c:v>14.28797</c:v>
                </c:pt>
                <c:pt idx="49175">
                  <c:v>14.287796</c:v>
                </c:pt>
                <c:pt idx="49176">
                  <c:v>14.284924999999999</c:v>
                </c:pt>
                <c:pt idx="49177">
                  <c:v>14.286204</c:v>
                </c:pt>
                <c:pt idx="49178">
                  <c:v>14.286804</c:v>
                </c:pt>
                <c:pt idx="49179">
                  <c:v>14.285019</c:v>
                </c:pt>
                <c:pt idx="49180">
                  <c:v>14.284585</c:v>
                </c:pt>
                <c:pt idx="49181">
                  <c:v>14.284959000000001</c:v>
                </c:pt>
                <c:pt idx="49182">
                  <c:v>14.285844000000001</c:v>
                </c:pt>
                <c:pt idx="49183">
                  <c:v>14.285800999999999</c:v>
                </c:pt>
                <c:pt idx="49184">
                  <c:v>14.286325</c:v>
                </c:pt>
                <c:pt idx="49185">
                  <c:v>14.289543999999999</c:v>
                </c:pt>
                <c:pt idx="49186">
                  <c:v>14.288392999999999</c:v>
                </c:pt>
                <c:pt idx="49187">
                  <c:v>14.288803</c:v>
                </c:pt>
                <c:pt idx="49188">
                  <c:v>14.293949</c:v>
                </c:pt>
                <c:pt idx="49189">
                  <c:v>14.290876000000001</c:v>
                </c:pt>
                <c:pt idx="49190">
                  <c:v>14.289154999999999</c:v>
                </c:pt>
                <c:pt idx="49191">
                  <c:v>14.294701</c:v>
                </c:pt>
                <c:pt idx="49192">
                  <c:v>14.29462</c:v>
                </c:pt>
                <c:pt idx="49193">
                  <c:v>14.293758</c:v>
                </c:pt>
                <c:pt idx="49194">
                  <c:v>14.299103000000001</c:v>
                </c:pt>
                <c:pt idx="49195">
                  <c:v>14.302225</c:v>
                </c:pt>
                <c:pt idx="49196">
                  <c:v>14.301887000000001</c:v>
                </c:pt>
                <c:pt idx="49197">
                  <c:v>14.301523</c:v>
                </c:pt>
                <c:pt idx="49198">
                  <c:v>14.301508</c:v>
                </c:pt>
                <c:pt idx="49199">
                  <c:v>14.302061</c:v>
                </c:pt>
                <c:pt idx="49200">
                  <c:v>14.305574</c:v>
                </c:pt>
                <c:pt idx="49201">
                  <c:v>14.309191999999999</c:v>
                </c:pt>
                <c:pt idx="49202">
                  <c:v>14.307824</c:v>
                </c:pt>
                <c:pt idx="49203">
                  <c:v>14.303153</c:v>
                </c:pt>
                <c:pt idx="49204">
                  <c:v>14.302319000000001</c:v>
                </c:pt>
                <c:pt idx="49205">
                  <c:v>14.301567</c:v>
                </c:pt>
                <c:pt idx="49206">
                  <c:v>14.296942</c:v>
                </c:pt>
                <c:pt idx="49207">
                  <c:v>14.296846</c:v>
                </c:pt>
                <c:pt idx="49208">
                  <c:v>14.298284000000001</c:v>
                </c:pt>
                <c:pt idx="49209">
                  <c:v>14.295866</c:v>
                </c:pt>
                <c:pt idx="49210">
                  <c:v>14.297508000000001</c:v>
                </c:pt>
                <c:pt idx="49211">
                  <c:v>14.299753000000001</c:v>
                </c:pt>
                <c:pt idx="49212">
                  <c:v>14.298871</c:v>
                </c:pt>
                <c:pt idx="49213">
                  <c:v>14.302471000000001</c:v>
                </c:pt>
                <c:pt idx="49214">
                  <c:v>14.30256</c:v>
                </c:pt>
                <c:pt idx="49215">
                  <c:v>14.300993</c:v>
                </c:pt>
                <c:pt idx="49216">
                  <c:v>14.308861</c:v>
                </c:pt>
                <c:pt idx="49217">
                  <c:v>14.312468000000001</c:v>
                </c:pt>
                <c:pt idx="49218">
                  <c:v>14.305263</c:v>
                </c:pt>
                <c:pt idx="49219">
                  <c:v>14.306697</c:v>
                </c:pt>
                <c:pt idx="49220">
                  <c:v>14.314885</c:v>
                </c:pt>
                <c:pt idx="49221">
                  <c:v>14.31526</c:v>
                </c:pt>
                <c:pt idx="49222">
                  <c:v>14.314109999999999</c:v>
                </c:pt>
                <c:pt idx="49223">
                  <c:v>14.312878</c:v>
                </c:pt>
                <c:pt idx="49224">
                  <c:v>14.309077</c:v>
                </c:pt>
                <c:pt idx="49225">
                  <c:v>14.306932</c:v>
                </c:pt>
                <c:pt idx="49226">
                  <c:v>14.311488000000001</c:v>
                </c:pt>
                <c:pt idx="49227">
                  <c:v>14.315721999999999</c:v>
                </c:pt>
                <c:pt idx="49228">
                  <c:v>14.313732999999999</c:v>
                </c:pt>
                <c:pt idx="49229">
                  <c:v>14.309346</c:v>
                </c:pt>
                <c:pt idx="49230">
                  <c:v>14.307240999999999</c:v>
                </c:pt>
                <c:pt idx="49231">
                  <c:v>14.310024</c:v>
                </c:pt>
                <c:pt idx="49232">
                  <c:v>14.314836</c:v>
                </c:pt>
                <c:pt idx="49233">
                  <c:v>14.311787000000001</c:v>
                </c:pt>
                <c:pt idx="49234">
                  <c:v>14.305709999999999</c:v>
                </c:pt>
                <c:pt idx="49235">
                  <c:v>14.308944</c:v>
                </c:pt>
                <c:pt idx="49236">
                  <c:v>14.311995</c:v>
                </c:pt>
                <c:pt idx="49237">
                  <c:v>14.307658</c:v>
                </c:pt>
                <c:pt idx="49238">
                  <c:v>14.304639999999999</c:v>
                </c:pt>
                <c:pt idx="49239">
                  <c:v>14.305743</c:v>
                </c:pt>
                <c:pt idx="49240">
                  <c:v>14.30772</c:v>
                </c:pt>
                <c:pt idx="49241">
                  <c:v>14.305946</c:v>
                </c:pt>
                <c:pt idx="49242">
                  <c:v>14.302752</c:v>
                </c:pt>
                <c:pt idx="49243">
                  <c:v>14.305358</c:v>
                </c:pt>
                <c:pt idx="49244">
                  <c:v>14.309592</c:v>
                </c:pt>
                <c:pt idx="49245">
                  <c:v>14.307982000000001</c:v>
                </c:pt>
                <c:pt idx="49246">
                  <c:v>14.304913000000001</c:v>
                </c:pt>
                <c:pt idx="49247">
                  <c:v>14.308636999999999</c:v>
                </c:pt>
                <c:pt idx="49248">
                  <c:v>14.315058000000001</c:v>
                </c:pt>
                <c:pt idx="49249">
                  <c:v>14.312856</c:v>
                </c:pt>
                <c:pt idx="49250">
                  <c:v>14.307544999999999</c:v>
                </c:pt>
                <c:pt idx="49251">
                  <c:v>14.308214</c:v>
                </c:pt>
                <c:pt idx="49252">
                  <c:v>14.311977000000001</c:v>
                </c:pt>
                <c:pt idx="49253">
                  <c:v>14.314503</c:v>
                </c:pt>
                <c:pt idx="49254">
                  <c:v>14.315541</c:v>
                </c:pt>
                <c:pt idx="49255">
                  <c:v>14.314514000000001</c:v>
                </c:pt>
                <c:pt idx="49256">
                  <c:v>14.318242</c:v>
                </c:pt>
                <c:pt idx="49257">
                  <c:v>14.321459000000001</c:v>
                </c:pt>
                <c:pt idx="49258">
                  <c:v>14.320935</c:v>
                </c:pt>
                <c:pt idx="49259">
                  <c:v>14.323380999999999</c:v>
                </c:pt>
                <c:pt idx="49260">
                  <c:v>14.323148</c:v>
                </c:pt>
                <c:pt idx="49261">
                  <c:v>14.318574999999999</c:v>
                </c:pt>
                <c:pt idx="49262">
                  <c:v>14.320428</c:v>
                </c:pt>
                <c:pt idx="49263">
                  <c:v>14.323536000000001</c:v>
                </c:pt>
                <c:pt idx="49264">
                  <c:v>14.321028999999999</c:v>
                </c:pt>
                <c:pt idx="49265">
                  <c:v>14.318333000000001</c:v>
                </c:pt>
                <c:pt idx="49266">
                  <c:v>14.318311</c:v>
                </c:pt>
                <c:pt idx="49267">
                  <c:v>14.3179</c:v>
                </c:pt>
                <c:pt idx="49268">
                  <c:v>14.318431</c:v>
                </c:pt>
                <c:pt idx="49269">
                  <c:v>14.318838</c:v>
                </c:pt>
                <c:pt idx="49270">
                  <c:v>14.321146000000001</c:v>
                </c:pt>
                <c:pt idx="49271">
                  <c:v>14.323066000000001</c:v>
                </c:pt>
                <c:pt idx="49272">
                  <c:v>14.320705999999999</c:v>
                </c:pt>
                <c:pt idx="49273">
                  <c:v>14.319096999999999</c:v>
                </c:pt>
                <c:pt idx="49274">
                  <c:v>14.320244000000001</c:v>
                </c:pt>
                <c:pt idx="49275">
                  <c:v>14.322293999999999</c:v>
                </c:pt>
                <c:pt idx="49276">
                  <c:v>14.321456</c:v>
                </c:pt>
                <c:pt idx="49277">
                  <c:v>14.320880000000001</c:v>
                </c:pt>
                <c:pt idx="49278">
                  <c:v>14.323829</c:v>
                </c:pt>
                <c:pt idx="49279">
                  <c:v>14.322832</c:v>
                </c:pt>
                <c:pt idx="49280">
                  <c:v>14.320217</c:v>
                </c:pt>
                <c:pt idx="49281">
                  <c:v>14.320831</c:v>
                </c:pt>
                <c:pt idx="49282">
                  <c:v>14.321343000000001</c:v>
                </c:pt>
                <c:pt idx="49283">
                  <c:v>14.321339999999999</c:v>
                </c:pt>
                <c:pt idx="49284">
                  <c:v>14.324267000000001</c:v>
                </c:pt>
                <c:pt idx="49285">
                  <c:v>14.326323</c:v>
                </c:pt>
                <c:pt idx="49286">
                  <c:v>14.327218</c:v>
                </c:pt>
                <c:pt idx="49287">
                  <c:v>14.326411</c:v>
                </c:pt>
                <c:pt idx="49288">
                  <c:v>14.326912</c:v>
                </c:pt>
                <c:pt idx="49289">
                  <c:v>14.328486</c:v>
                </c:pt>
                <c:pt idx="49290">
                  <c:v>14.325894</c:v>
                </c:pt>
                <c:pt idx="49291">
                  <c:v>14.323778000000001</c:v>
                </c:pt>
                <c:pt idx="49292">
                  <c:v>14.325039</c:v>
                </c:pt>
                <c:pt idx="49293">
                  <c:v>14.326874999999999</c:v>
                </c:pt>
                <c:pt idx="49294">
                  <c:v>14.330500000000001</c:v>
                </c:pt>
                <c:pt idx="49295">
                  <c:v>14.330112</c:v>
                </c:pt>
                <c:pt idx="49296">
                  <c:v>14.327928</c:v>
                </c:pt>
                <c:pt idx="49297">
                  <c:v>14.331185</c:v>
                </c:pt>
                <c:pt idx="49298">
                  <c:v>14.330495000000001</c:v>
                </c:pt>
                <c:pt idx="49299">
                  <c:v>14.323035000000001</c:v>
                </c:pt>
                <c:pt idx="49300">
                  <c:v>14.321916</c:v>
                </c:pt>
                <c:pt idx="49301">
                  <c:v>14.323834</c:v>
                </c:pt>
                <c:pt idx="49302">
                  <c:v>14.323551</c:v>
                </c:pt>
                <c:pt idx="49303">
                  <c:v>14.327419000000001</c:v>
                </c:pt>
                <c:pt idx="49304">
                  <c:v>14.331626</c:v>
                </c:pt>
                <c:pt idx="49305">
                  <c:v>14.328817000000001</c:v>
                </c:pt>
                <c:pt idx="49306">
                  <c:v>14.32638</c:v>
                </c:pt>
                <c:pt idx="49307">
                  <c:v>14.328077</c:v>
                </c:pt>
                <c:pt idx="49308">
                  <c:v>14.328345000000001</c:v>
                </c:pt>
                <c:pt idx="49309">
                  <c:v>14.326492</c:v>
                </c:pt>
                <c:pt idx="49310">
                  <c:v>14.324780000000001</c:v>
                </c:pt>
                <c:pt idx="49311">
                  <c:v>14.323712</c:v>
                </c:pt>
                <c:pt idx="49312">
                  <c:v>14.323574000000001</c:v>
                </c:pt>
                <c:pt idx="49313">
                  <c:v>14.327138</c:v>
                </c:pt>
                <c:pt idx="49314">
                  <c:v>14.329656999999999</c:v>
                </c:pt>
                <c:pt idx="49315">
                  <c:v>14.325625</c:v>
                </c:pt>
                <c:pt idx="49316">
                  <c:v>14.323710999999999</c:v>
                </c:pt>
                <c:pt idx="49317">
                  <c:v>14.324202</c:v>
                </c:pt>
                <c:pt idx="49318">
                  <c:v>14.326625</c:v>
                </c:pt>
                <c:pt idx="49319">
                  <c:v>14.330082000000001</c:v>
                </c:pt>
                <c:pt idx="49320">
                  <c:v>14.328745</c:v>
                </c:pt>
                <c:pt idx="49321">
                  <c:v>14.327705999999999</c:v>
                </c:pt>
                <c:pt idx="49322">
                  <c:v>14.330188</c:v>
                </c:pt>
                <c:pt idx="49323">
                  <c:v>14.332253</c:v>
                </c:pt>
                <c:pt idx="49324">
                  <c:v>14.334266</c:v>
                </c:pt>
                <c:pt idx="49325">
                  <c:v>14.332295999999999</c:v>
                </c:pt>
                <c:pt idx="49326">
                  <c:v>14.329502</c:v>
                </c:pt>
                <c:pt idx="49327">
                  <c:v>14.330004000000001</c:v>
                </c:pt>
                <c:pt idx="49328">
                  <c:v>14.331970999999999</c:v>
                </c:pt>
                <c:pt idx="49329">
                  <c:v>14.333159</c:v>
                </c:pt>
                <c:pt idx="49330">
                  <c:v>14.331281000000001</c:v>
                </c:pt>
                <c:pt idx="49331">
                  <c:v>14.326686</c:v>
                </c:pt>
                <c:pt idx="49332">
                  <c:v>14.325332</c:v>
                </c:pt>
                <c:pt idx="49333">
                  <c:v>14.327189000000001</c:v>
                </c:pt>
                <c:pt idx="49334">
                  <c:v>14.329606999999999</c:v>
                </c:pt>
                <c:pt idx="49335">
                  <c:v>14.329977</c:v>
                </c:pt>
                <c:pt idx="49336">
                  <c:v>14.326606</c:v>
                </c:pt>
                <c:pt idx="49337">
                  <c:v>14.324627</c:v>
                </c:pt>
                <c:pt idx="49338">
                  <c:v>14.327852999999999</c:v>
                </c:pt>
                <c:pt idx="49339">
                  <c:v>14.332091999999999</c:v>
                </c:pt>
                <c:pt idx="49340">
                  <c:v>14.331121</c:v>
                </c:pt>
                <c:pt idx="49341">
                  <c:v>14.327546</c:v>
                </c:pt>
                <c:pt idx="49342">
                  <c:v>14.327569</c:v>
                </c:pt>
                <c:pt idx="49343">
                  <c:v>14.326686</c:v>
                </c:pt>
                <c:pt idx="49344">
                  <c:v>14.324859</c:v>
                </c:pt>
                <c:pt idx="49345">
                  <c:v>14.325101</c:v>
                </c:pt>
                <c:pt idx="49346">
                  <c:v>14.32339</c:v>
                </c:pt>
                <c:pt idx="49347">
                  <c:v>14.321799</c:v>
                </c:pt>
                <c:pt idx="49348">
                  <c:v>14.326993</c:v>
                </c:pt>
                <c:pt idx="49349">
                  <c:v>14.331545999999999</c:v>
                </c:pt>
                <c:pt idx="49350">
                  <c:v>14.327907</c:v>
                </c:pt>
                <c:pt idx="49351">
                  <c:v>14.32952</c:v>
                </c:pt>
                <c:pt idx="49352">
                  <c:v>14.334177</c:v>
                </c:pt>
                <c:pt idx="49353">
                  <c:v>14.330405000000001</c:v>
                </c:pt>
                <c:pt idx="49354">
                  <c:v>14.331324</c:v>
                </c:pt>
                <c:pt idx="49355">
                  <c:v>14.339043</c:v>
                </c:pt>
                <c:pt idx="49356">
                  <c:v>14.338687</c:v>
                </c:pt>
                <c:pt idx="49357">
                  <c:v>14.337536999999999</c:v>
                </c:pt>
                <c:pt idx="49358">
                  <c:v>14.342121000000001</c:v>
                </c:pt>
                <c:pt idx="49359">
                  <c:v>14.338081000000001</c:v>
                </c:pt>
                <c:pt idx="49360">
                  <c:v>14.331965</c:v>
                </c:pt>
                <c:pt idx="49361">
                  <c:v>14.333708</c:v>
                </c:pt>
                <c:pt idx="49362">
                  <c:v>14.33526</c:v>
                </c:pt>
                <c:pt idx="49363">
                  <c:v>14.334828</c:v>
                </c:pt>
                <c:pt idx="49364">
                  <c:v>14.33638</c:v>
                </c:pt>
                <c:pt idx="49365">
                  <c:v>14.339104000000001</c:v>
                </c:pt>
                <c:pt idx="49366">
                  <c:v>14.339418</c:v>
                </c:pt>
                <c:pt idx="49367">
                  <c:v>14.339045</c:v>
                </c:pt>
                <c:pt idx="49368">
                  <c:v>14.344638</c:v>
                </c:pt>
                <c:pt idx="49369">
                  <c:v>14.344626</c:v>
                </c:pt>
                <c:pt idx="49370">
                  <c:v>14.341713</c:v>
                </c:pt>
                <c:pt idx="49371">
                  <c:v>14.342677</c:v>
                </c:pt>
                <c:pt idx="49372">
                  <c:v>14.340116</c:v>
                </c:pt>
                <c:pt idx="49373">
                  <c:v>14.341587000000001</c:v>
                </c:pt>
                <c:pt idx="49374">
                  <c:v>14.349048</c:v>
                </c:pt>
                <c:pt idx="49375">
                  <c:v>14.345800000000001</c:v>
                </c:pt>
                <c:pt idx="49376">
                  <c:v>14.340526000000001</c:v>
                </c:pt>
                <c:pt idx="49377">
                  <c:v>14.342705</c:v>
                </c:pt>
                <c:pt idx="49378">
                  <c:v>14.343861</c:v>
                </c:pt>
                <c:pt idx="49379">
                  <c:v>14.343730000000001</c:v>
                </c:pt>
                <c:pt idx="49380">
                  <c:v>14.346351</c:v>
                </c:pt>
                <c:pt idx="49381">
                  <c:v>14.347507999999999</c:v>
                </c:pt>
                <c:pt idx="49382">
                  <c:v>14.346932000000001</c:v>
                </c:pt>
                <c:pt idx="49383">
                  <c:v>14.347132</c:v>
                </c:pt>
                <c:pt idx="49384">
                  <c:v>14.346124</c:v>
                </c:pt>
                <c:pt idx="49385">
                  <c:v>14.343821</c:v>
                </c:pt>
                <c:pt idx="49386">
                  <c:v>14.34226</c:v>
                </c:pt>
                <c:pt idx="49387">
                  <c:v>14.342314999999999</c:v>
                </c:pt>
                <c:pt idx="49388">
                  <c:v>14.344903</c:v>
                </c:pt>
                <c:pt idx="49389">
                  <c:v>14.347219000000001</c:v>
                </c:pt>
                <c:pt idx="49390">
                  <c:v>14.344537000000001</c:v>
                </c:pt>
                <c:pt idx="49391">
                  <c:v>14.343512</c:v>
                </c:pt>
                <c:pt idx="49392">
                  <c:v>14.349681</c:v>
                </c:pt>
                <c:pt idx="49393">
                  <c:v>14.349836</c:v>
                </c:pt>
                <c:pt idx="49394">
                  <c:v>14.344165</c:v>
                </c:pt>
                <c:pt idx="49395">
                  <c:v>14.343862</c:v>
                </c:pt>
                <c:pt idx="49396">
                  <c:v>14.344846</c:v>
                </c:pt>
                <c:pt idx="49397">
                  <c:v>14.345643000000001</c:v>
                </c:pt>
                <c:pt idx="49398">
                  <c:v>14.344492000000001</c:v>
                </c:pt>
                <c:pt idx="49399">
                  <c:v>14.342245</c:v>
                </c:pt>
                <c:pt idx="49400">
                  <c:v>14.343735000000001</c:v>
                </c:pt>
                <c:pt idx="49401">
                  <c:v>14.346120000000001</c:v>
                </c:pt>
                <c:pt idx="49402">
                  <c:v>14.350588999999999</c:v>
                </c:pt>
                <c:pt idx="49403">
                  <c:v>14.348874</c:v>
                </c:pt>
                <c:pt idx="49404">
                  <c:v>14.343864</c:v>
                </c:pt>
                <c:pt idx="49405">
                  <c:v>14.347841000000001</c:v>
                </c:pt>
                <c:pt idx="49406">
                  <c:v>14.348862</c:v>
                </c:pt>
                <c:pt idx="49407">
                  <c:v>14.348685</c:v>
                </c:pt>
                <c:pt idx="49408">
                  <c:v>14.357154</c:v>
                </c:pt>
                <c:pt idx="49409">
                  <c:v>14.363265</c:v>
                </c:pt>
                <c:pt idx="49410">
                  <c:v>14.362683000000001</c:v>
                </c:pt>
                <c:pt idx="49411">
                  <c:v>14.363714999999999</c:v>
                </c:pt>
                <c:pt idx="49412">
                  <c:v>14.368879</c:v>
                </c:pt>
                <c:pt idx="49413">
                  <c:v>14.368406999999999</c:v>
                </c:pt>
                <c:pt idx="49414">
                  <c:v>14.365218</c:v>
                </c:pt>
                <c:pt idx="49415">
                  <c:v>14.364151</c:v>
                </c:pt>
                <c:pt idx="49416">
                  <c:v>14.361433</c:v>
                </c:pt>
                <c:pt idx="49417">
                  <c:v>14.360741000000001</c:v>
                </c:pt>
                <c:pt idx="49418">
                  <c:v>14.361302999999999</c:v>
                </c:pt>
                <c:pt idx="49419">
                  <c:v>14.360825999999999</c:v>
                </c:pt>
                <c:pt idx="49420">
                  <c:v>14.363023</c:v>
                </c:pt>
                <c:pt idx="49421">
                  <c:v>14.362935</c:v>
                </c:pt>
                <c:pt idx="49422">
                  <c:v>14.357929</c:v>
                </c:pt>
                <c:pt idx="49423">
                  <c:v>14.357253</c:v>
                </c:pt>
                <c:pt idx="49424">
                  <c:v>14.360861999999999</c:v>
                </c:pt>
                <c:pt idx="49425">
                  <c:v>14.360315</c:v>
                </c:pt>
                <c:pt idx="49426">
                  <c:v>14.356529999999999</c:v>
                </c:pt>
                <c:pt idx="49427">
                  <c:v>14.35927</c:v>
                </c:pt>
                <c:pt idx="49428">
                  <c:v>14.363946</c:v>
                </c:pt>
                <c:pt idx="49429">
                  <c:v>14.363109</c:v>
                </c:pt>
                <c:pt idx="49430">
                  <c:v>14.360536</c:v>
                </c:pt>
                <c:pt idx="49431">
                  <c:v>14.361311000000001</c:v>
                </c:pt>
                <c:pt idx="49432">
                  <c:v>14.361173000000001</c:v>
                </c:pt>
                <c:pt idx="49433">
                  <c:v>14.356877000000001</c:v>
                </c:pt>
                <c:pt idx="49434">
                  <c:v>14.354741000000001</c:v>
                </c:pt>
                <c:pt idx="49435">
                  <c:v>14.35722</c:v>
                </c:pt>
                <c:pt idx="49436">
                  <c:v>14.360804999999999</c:v>
                </c:pt>
                <c:pt idx="49437">
                  <c:v>14.359829</c:v>
                </c:pt>
                <c:pt idx="49438">
                  <c:v>14.355693</c:v>
                </c:pt>
                <c:pt idx="49439">
                  <c:v>14.357317999999999</c:v>
                </c:pt>
                <c:pt idx="49440">
                  <c:v>14.360016999999999</c:v>
                </c:pt>
                <c:pt idx="49441">
                  <c:v>14.358978</c:v>
                </c:pt>
                <c:pt idx="49442">
                  <c:v>14.358869</c:v>
                </c:pt>
                <c:pt idx="49443">
                  <c:v>14.358205</c:v>
                </c:pt>
                <c:pt idx="49444">
                  <c:v>14.357293</c:v>
                </c:pt>
                <c:pt idx="49445">
                  <c:v>14.362037000000001</c:v>
                </c:pt>
                <c:pt idx="49446">
                  <c:v>14.368672</c:v>
                </c:pt>
                <c:pt idx="49447">
                  <c:v>14.367626</c:v>
                </c:pt>
                <c:pt idx="49448">
                  <c:v>14.364023</c:v>
                </c:pt>
                <c:pt idx="49449">
                  <c:v>14.368137000000001</c:v>
                </c:pt>
                <c:pt idx="49450">
                  <c:v>14.371270000000001</c:v>
                </c:pt>
                <c:pt idx="49451">
                  <c:v>14.372347</c:v>
                </c:pt>
                <c:pt idx="49452">
                  <c:v>14.372382999999999</c:v>
                </c:pt>
                <c:pt idx="49453">
                  <c:v>14.369747</c:v>
                </c:pt>
                <c:pt idx="49454">
                  <c:v>14.369742</c:v>
                </c:pt>
                <c:pt idx="49455">
                  <c:v>14.371212</c:v>
                </c:pt>
                <c:pt idx="49456">
                  <c:v>14.370376</c:v>
                </c:pt>
                <c:pt idx="49457">
                  <c:v>14.3688</c:v>
                </c:pt>
                <c:pt idx="49458">
                  <c:v>14.370474</c:v>
                </c:pt>
                <c:pt idx="49459">
                  <c:v>14.370665000000001</c:v>
                </c:pt>
                <c:pt idx="49460">
                  <c:v>14.368957</c:v>
                </c:pt>
                <c:pt idx="49461">
                  <c:v>14.370687999999999</c:v>
                </c:pt>
                <c:pt idx="49462">
                  <c:v>14.373500999999999</c:v>
                </c:pt>
                <c:pt idx="49463">
                  <c:v>14.371971</c:v>
                </c:pt>
                <c:pt idx="49464">
                  <c:v>14.368307</c:v>
                </c:pt>
                <c:pt idx="49465">
                  <c:v>14.369472999999999</c:v>
                </c:pt>
                <c:pt idx="49466">
                  <c:v>14.373557</c:v>
                </c:pt>
                <c:pt idx="49467">
                  <c:v>14.373566</c:v>
                </c:pt>
                <c:pt idx="49468">
                  <c:v>14.374086999999999</c:v>
                </c:pt>
                <c:pt idx="49469">
                  <c:v>14.374281999999999</c:v>
                </c:pt>
                <c:pt idx="49470">
                  <c:v>14.372445000000001</c:v>
                </c:pt>
                <c:pt idx="49471">
                  <c:v>14.372944</c:v>
                </c:pt>
                <c:pt idx="49472">
                  <c:v>14.373051999999999</c:v>
                </c:pt>
                <c:pt idx="49473">
                  <c:v>14.371737</c:v>
                </c:pt>
                <c:pt idx="49474">
                  <c:v>14.370659</c:v>
                </c:pt>
                <c:pt idx="49475">
                  <c:v>14.373239999999999</c:v>
                </c:pt>
                <c:pt idx="49476">
                  <c:v>14.373927</c:v>
                </c:pt>
                <c:pt idx="49477">
                  <c:v>14.374743</c:v>
                </c:pt>
                <c:pt idx="49478">
                  <c:v>14.380262999999999</c:v>
                </c:pt>
                <c:pt idx="49479">
                  <c:v>14.381062</c:v>
                </c:pt>
                <c:pt idx="49480">
                  <c:v>14.378131</c:v>
                </c:pt>
                <c:pt idx="49481">
                  <c:v>14.372996000000001</c:v>
                </c:pt>
                <c:pt idx="49482">
                  <c:v>14.365187000000001</c:v>
                </c:pt>
                <c:pt idx="49483">
                  <c:v>14.363804999999999</c:v>
                </c:pt>
                <c:pt idx="49484">
                  <c:v>14.365769999999999</c:v>
                </c:pt>
                <c:pt idx="49485">
                  <c:v>14.363797999999999</c:v>
                </c:pt>
                <c:pt idx="49486">
                  <c:v>14.364788000000001</c:v>
                </c:pt>
                <c:pt idx="49487">
                  <c:v>14.370668999999999</c:v>
                </c:pt>
                <c:pt idx="49488">
                  <c:v>14.372384</c:v>
                </c:pt>
                <c:pt idx="49489">
                  <c:v>14.370587</c:v>
                </c:pt>
                <c:pt idx="49490">
                  <c:v>14.373868</c:v>
                </c:pt>
                <c:pt idx="49491">
                  <c:v>14.376806</c:v>
                </c:pt>
                <c:pt idx="49492">
                  <c:v>14.372752999999999</c:v>
                </c:pt>
                <c:pt idx="49493">
                  <c:v>14.372662</c:v>
                </c:pt>
                <c:pt idx="49494">
                  <c:v>14.379275</c:v>
                </c:pt>
                <c:pt idx="49495">
                  <c:v>14.378966</c:v>
                </c:pt>
                <c:pt idx="49496">
                  <c:v>14.373335000000001</c:v>
                </c:pt>
                <c:pt idx="49497">
                  <c:v>14.377756</c:v>
                </c:pt>
                <c:pt idx="49498">
                  <c:v>14.384449999999999</c:v>
                </c:pt>
                <c:pt idx="49499">
                  <c:v>14.379322999999999</c:v>
                </c:pt>
                <c:pt idx="49500">
                  <c:v>14.377276999999999</c:v>
                </c:pt>
                <c:pt idx="49501">
                  <c:v>14.380983000000001</c:v>
                </c:pt>
                <c:pt idx="49502">
                  <c:v>14.381755999999999</c:v>
                </c:pt>
                <c:pt idx="49503">
                  <c:v>14.379329</c:v>
                </c:pt>
                <c:pt idx="49504">
                  <c:v>14.376063</c:v>
                </c:pt>
                <c:pt idx="49505">
                  <c:v>14.376825</c:v>
                </c:pt>
                <c:pt idx="49506">
                  <c:v>14.378682</c:v>
                </c:pt>
                <c:pt idx="49507">
                  <c:v>14.378325</c:v>
                </c:pt>
                <c:pt idx="49508">
                  <c:v>14.374750000000001</c:v>
                </c:pt>
                <c:pt idx="49509">
                  <c:v>14.373972</c:v>
                </c:pt>
                <c:pt idx="49510">
                  <c:v>14.375597000000001</c:v>
                </c:pt>
                <c:pt idx="49511">
                  <c:v>14.375514000000001</c:v>
                </c:pt>
                <c:pt idx="49512">
                  <c:v>14.378586</c:v>
                </c:pt>
                <c:pt idx="49513">
                  <c:v>14.378811000000001</c:v>
                </c:pt>
                <c:pt idx="49514">
                  <c:v>14.375372</c:v>
                </c:pt>
                <c:pt idx="49515">
                  <c:v>14.375124</c:v>
                </c:pt>
                <c:pt idx="49516">
                  <c:v>14.376122000000001</c:v>
                </c:pt>
                <c:pt idx="49517">
                  <c:v>14.377697</c:v>
                </c:pt>
                <c:pt idx="49518">
                  <c:v>14.379652</c:v>
                </c:pt>
                <c:pt idx="49519">
                  <c:v>14.383445</c:v>
                </c:pt>
                <c:pt idx="49520">
                  <c:v>14.387043999999999</c:v>
                </c:pt>
                <c:pt idx="49521">
                  <c:v>14.385513</c:v>
                </c:pt>
                <c:pt idx="49522">
                  <c:v>14.383671</c:v>
                </c:pt>
                <c:pt idx="49523">
                  <c:v>14.383402999999999</c:v>
                </c:pt>
                <c:pt idx="49524">
                  <c:v>14.383336</c:v>
                </c:pt>
                <c:pt idx="49525">
                  <c:v>14.38508</c:v>
                </c:pt>
                <c:pt idx="49526">
                  <c:v>14.387953</c:v>
                </c:pt>
                <c:pt idx="49527">
                  <c:v>14.390419</c:v>
                </c:pt>
                <c:pt idx="49528">
                  <c:v>14.388567</c:v>
                </c:pt>
                <c:pt idx="49529">
                  <c:v>14.386329</c:v>
                </c:pt>
                <c:pt idx="49530">
                  <c:v>14.388863000000001</c:v>
                </c:pt>
                <c:pt idx="49531">
                  <c:v>14.390865</c:v>
                </c:pt>
                <c:pt idx="49532">
                  <c:v>14.392052</c:v>
                </c:pt>
                <c:pt idx="49533">
                  <c:v>14.393602</c:v>
                </c:pt>
                <c:pt idx="49534">
                  <c:v>14.391299</c:v>
                </c:pt>
                <c:pt idx="49535">
                  <c:v>14.387743</c:v>
                </c:pt>
                <c:pt idx="49536">
                  <c:v>14.388688999999999</c:v>
                </c:pt>
                <c:pt idx="49537">
                  <c:v>14.391325</c:v>
                </c:pt>
                <c:pt idx="49538">
                  <c:v>14.390736</c:v>
                </c:pt>
                <c:pt idx="49539">
                  <c:v>14.391800999999999</c:v>
                </c:pt>
                <c:pt idx="49540">
                  <c:v>14.394024999999999</c:v>
                </c:pt>
                <c:pt idx="49541">
                  <c:v>14.395082</c:v>
                </c:pt>
                <c:pt idx="49542">
                  <c:v>14.397129</c:v>
                </c:pt>
                <c:pt idx="49543">
                  <c:v>14.397269</c:v>
                </c:pt>
                <c:pt idx="49544">
                  <c:v>14.396627000000001</c:v>
                </c:pt>
                <c:pt idx="49545">
                  <c:v>14.394739</c:v>
                </c:pt>
                <c:pt idx="49546">
                  <c:v>14.394883999999999</c:v>
                </c:pt>
                <c:pt idx="49547">
                  <c:v>14.397107</c:v>
                </c:pt>
                <c:pt idx="49548">
                  <c:v>14.395535000000001</c:v>
                </c:pt>
                <c:pt idx="49549">
                  <c:v>14.393578</c:v>
                </c:pt>
                <c:pt idx="49550">
                  <c:v>14.393162</c:v>
                </c:pt>
                <c:pt idx="49551">
                  <c:v>14.391114999999999</c:v>
                </c:pt>
                <c:pt idx="49552">
                  <c:v>14.392345000000001</c:v>
                </c:pt>
                <c:pt idx="49553">
                  <c:v>14.397100999999999</c:v>
                </c:pt>
                <c:pt idx="49554">
                  <c:v>14.400095</c:v>
                </c:pt>
                <c:pt idx="49555">
                  <c:v>14.398996</c:v>
                </c:pt>
                <c:pt idx="49556">
                  <c:v>14.393783000000001</c:v>
                </c:pt>
                <c:pt idx="49557">
                  <c:v>14.387983</c:v>
                </c:pt>
                <c:pt idx="49558">
                  <c:v>14.387677</c:v>
                </c:pt>
                <c:pt idx="49559">
                  <c:v>14.391049000000001</c:v>
                </c:pt>
                <c:pt idx="49560">
                  <c:v>14.392606000000001</c:v>
                </c:pt>
                <c:pt idx="49561">
                  <c:v>14.392308999999999</c:v>
                </c:pt>
                <c:pt idx="49562">
                  <c:v>14.392899999999999</c:v>
                </c:pt>
                <c:pt idx="49563">
                  <c:v>14.395299</c:v>
                </c:pt>
                <c:pt idx="49564">
                  <c:v>14.397136</c:v>
                </c:pt>
                <c:pt idx="49565">
                  <c:v>14.395619999999999</c:v>
                </c:pt>
                <c:pt idx="49566">
                  <c:v>14.392386</c:v>
                </c:pt>
                <c:pt idx="49567">
                  <c:v>14.392625000000001</c:v>
                </c:pt>
                <c:pt idx="49568">
                  <c:v>14.396406000000001</c:v>
                </c:pt>
                <c:pt idx="49569">
                  <c:v>14.395173</c:v>
                </c:pt>
                <c:pt idx="49570">
                  <c:v>14.392737</c:v>
                </c:pt>
                <c:pt idx="49571">
                  <c:v>14.396773</c:v>
                </c:pt>
                <c:pt idx="49572">
                  <c:v>14.39588</c:v>
                </c:pt>
                <c:pt idx="49573">
                  <c:v>14.397365000000001</c:v>
                </c:pt>
                <c:pt idx="49574">
                  <c:v>14.40527</c:v>
                </c:pt>
                <c:pt idx="49575">
                  <c:v>14.401794000000001</c:v>
                </c:pt>
                <c:pt idx="49576">
                  <c:v>14.398654000000001</c:v>
                </c:pt>
                <c:pt idx="49577">
                  <c:v>14.404602000000001</c:v>
                </c:pt>
                <c:pt idx="49578">
                  <c:v>14.400126999999999</c:v>
                </c:pt>
                <c:pt idx="49579">
                  <c:v>14.394126</c:v>
                </c:pt>
                <c:pt idx="49580">
                  <c:v>14.400055</c:v>
                </c:pt>
                <c:pt idx="49581">
                  <c:v>14.404351999999999</c:v>
                </c:pt>
                <c:pt idx="49582">
                  <c:v>14.402049999999999</c:v>
                </c:pt>
                <c:pt idx="49583">
                  <c:v>14.400019</c:v>
                </c:pt>
                <c:pt idx="49584">
                  <c:v>14.401081</c:v>
                </c:pt>
                <c:pt idx="49585">
                  <c:v>14.405032</c:v>
                </c:pt>
                <c:pt idx="49586">
                  <c:v>14.407332</c:v>
                </c:pt>
                <c:pt idx="49587">
                  <c:v>14.404235999999999</c:v>
                </c:pt>
                <c:pt idx="49588">
                  <c:v>14.404045999999999</c:v>
                </c:pt>
                <c:pt idx="49589">
                  <c:v>14.41123</c:v>
                </c:pt>
                <c:pt idx="49590">
                  <c:v>14.413703999999999</c:v>
                </c:pt>
                <c:pt idx="49591">
                  <c:v>14.409138</c:v>
                </c:pt>
                <c:pt idx="49592">
                  <c:v>14.410931</c:v>
                </c:pt>
                <c:pt idx="49593">
                  <c:v>14.413932000000001</c:v>
                </c:pt>
                <c:pt idx="49594">
                  <c:v>14.407851000000001</c:v>
                </c:pt>
                <c:pt idx="49595">
                  <c:v>14.402729000000001</c:v>
                </c:pt>
                <c:pt idx="49596">
                  <c:v>14.404901000000001</c:v>
                </c:pt>
                <c:pt idx="49597">
                  <c:v>14.407809</c:v>
                </c:pt>
                <c:pt idx="49598">
                  <c:v>14.405307000000001</c:v>
                </c:pt>
                <c:pt idx="49599">
                  <c:v>14.403947000000001</c:v>
                </c:pt>
                <c:pt idx="49600">
                  <c:v>14.407492</c:v>
                </c:pt>
                <c:pt idx="49601">
                  <c:v>14.408877</c:v>
                </c:pt>
                <c:pt idx="49602">
                  <c:v>14.408488999999999</c:v>
                </c:pt>
                <c:pt idx="49603">
                  <c:v>14.405837</c:v>
                </c:pt>
                <c:pt idx="49604">
                  <c:v>14.403667</c:v>
                </c:pt>
                <c:pt idx="49605">
                  <c:v>14.40616</c:v>
                </c:pt>
                <c:pt idx="49606">
                  <c:v>14.410615999999999</c:v>
                </c:pt>
                <c:pt idx="49607">
                  <c:v>14.409827</c:v>
                </c:pt>
                <c:pt idx="49608">
                  <c:v>14.406701</c:v>
                </c:pt>
                <c:pt idx="49609">
                  <c:v>14.409831000000001</c:v>
                </c:pt>
                <c:pt idx="49610">
                  <c:v>14.411932</c:v>
                </c:pt>
                <c:pt idx="49611">
                  <c:v>14.407397</c:v>
                </c:pt>
                <c:pt idx="49612">
                  <c:v>14.407905</c:v>
                </c:pt>
                <c:pt idx="49613">
                  <c:v>14.411027000000001</c:v>
                </c:pt>
                <c:pt idx="49614">
                  <c:v>14.407128</c:v>
                </c:pt>
                <c:pt idx="49615">
                  <c:v>14.403627</c:v>
                </c:pt>
                <c:pt idx="49616">
                  <c:v>14.403454999999999</c:v>
                </c:pt>
                <c:pt idx="49617">
                  <c:v>14.406121000000001</c:v>
                </c:pt>
                <c:pt idx="49618">
                  <c:v>14.405155000000001</c:v>
                </c:pt>
                <c:pt idx="49619">
                  <c:v>14.398304</c:v>
                </c:pt>
                <c:pt idx="49620">
                  <c:v>14.398656000000001</c:v>
                </c:pt>
                <c:pt idx="49621">
                  <c:v>14.405120999999999</c:v>
                </c:pt>
                <c:pt idx="49622">
                  <c:v>14.406649</c:v>
                </c:pt>
                <c:pt idx="49623">
                  <c:v>14.404616000000001</c:v>
                </c:pt>
                <c:pt idx="49624">
                  <c:v>14.401370999999999</c:v>
                </c:pt>
                <c:pt idx="49625">
                  <c:v>14.401260000000001</c:v>
                </c:pt>
                <c:pt idx="49626">
                  <c:v>14.405412999999999</c:v>
                </c:pt>
                <c:pt idx="49627">
                  <c:v>14.405158</c:v>
                </c:pt>
                <c:pt idx="49628">
                  <c:v>14.403085000000001</c:v>
                </c:pt>
                <c:pt idx="49629">
                  <c:v>14.406421</c:v>
                </c:pt>
                <c:pt idx="49630">
                  <c:v>14.405747</c:v>
                </c:pt>
                <c:pt idx="49631">
                  <c:v>14.402577000000001</c:v>
                </c:pt>
                <c:pt idx="49632">
                  <c:v>14.40563</c:v>
                </c:pt>
                <c:pt idx="49633">
                  <c:v>14.407246000000001</c:v>
                </c:pt>
                <c:pt idx="49634">
                  <c:v>14.405103</c:v>
                </c:pt>
                <c:pt idx="49635">
                  <c:v>14.407486</c:v>
                </c:pt>
                <c:pt idx="49636">
                  <c:v>14.410907999999999</c:v>
                </c:pt>
                <c:pt idx="49637">
                  <c:v>14.412413000000001</c:v>
                </c:pt>
                <c:pt idx="49638">
                  <c:v>14.413385</c:v>
                </c:pt>
                <c:pt idx="49639">
                  <c:v>14.412032999999999</c:v>
                </c:pt>
                <c:pt idx="49640">
                  <c:v>14.411155000000001</c:v>
                </c:pt>
                <c:pt idx="49641">
                  <c:v>14.413168000000001</c:v>
                </c:pt>
                <c:pt idx="49642">
                  <c:v>14.410219</c:v>
                </c:pt>
                <c:pt idx="49643">
                  <c:v>14.412229</c:v>
                </c:pt>
                <c:pt idx="49644">
                  <c:v>14.420534</c:v>
                </c:pt>
                <c:pt idx="49645">
                  <c:v>14.415813</c:v>
                </c:pt>
                <c:pt idx="49646">
                  <c:v>14.413073000000001</c:v>
                </c:pt>
                <c:pt idx="49647">
                  <c:v>14.417495000000001</c:v>
                </c:pt>
                <c:pt idx="49648">
                  <c:v>14.411084000000001</c:v>
                </c:pt>
                <c:pt idx="49649">
                  <c:v>14.407971</c:v>
                </c:pt>
                <c:pt idx="49650">
                  <c:v>14.414812</c:v>
                </c:pt>
                <c:pt idx="49651">
                  <c:v>14.417514000000001</c:v>
                </c:pt>
                <c:pt idx="49652">
                  <c:v>14.413418</c:v>
                </c:pt>
                <c:pt idx="49653">
                  <c:v>14.411496</c:v>
                </c:pt>
                <c:pt idx="49654">
                  <c:v>14.413472000000001</c:v>
                </c:pt>
                <c:pt idx="49655">
                  <c:v>14.415697</c:v>
                </c:pt>
                <c:pt idx="49656">
                  <c:v>14.414251</c:v>
                </c:pt>
                <c:pt idx="49657">
                  <c:v>14.410449</c:v>
                </c:pt>
                <c:pt idx="49658">
                  <c:v>14.412343999999999</c:v>
                </c:pt>
                <c:pt idx="49659">
                  <c:v>14.416786</c:v>
                </c:pt>
                <c:pt idx="49660">
                  <c:v>14.41404</c:v>
                </c:pt>
                <c:pt idx="49661">
                  <c:v>14.414315</c:v>
                </c:pt>
                <c:pt idx="49662">
                  <c:v>14.419802000000001</c:v>
                </c:pt>
                <c:pt idx="49663">
                  <c:v>14.419813</c:v>
                </c:pt>
                <c:pt idx="49664">
                  <c:v>14.418215</c:v>
                </c:pt>
                <c:pt idx="49665">
                  <c:v>14.419566</c:v>
                </c:pt>
                <c:pt idx="49666">
                  <c:v>14.418331</c:v>
                </c:pt>
                <c:pt idx="49667">
                  <c:v>14.416309999999999</c:v>
                </c:pt>
                <c:pt idx="49668">
                  <c:v>14.417987999999999</c:v>
                </c:pt>
                <c:pt idx="49669">
                  <c:v>14.422014000000001</c:v>
                </c:pt>
                <c:pt idx="49670">
                  <c:v>14.424310999999999</c:v>
                </c:pt>
                <c:pt idx="49671">
                  <c:v>14.420489999999999</c:v>
                </c:pt>
                <c:pt idx="49672">
                  <c:v>14.413973</c:v>
                </c:pt>
                <c:pt idx="49673">
                  <c:v>14.416293</c:v>
                </c:pt>
                <c:pt idx="49674">
                  <c:v>14.421143000000001</c:v>
                </c:pt>
                <c:pt idx="49675">
                  <c:v>14.419390999999999</c:v>
                </c:pt>
                <c:pt idx="49676">
                  <c:v>14.417214</c:v>
                </c:pt>
                <c:pt idx="49677">
                  <c:v>14.416840000000001</c:v>
                </c:pt>
                <c:pt idx="49678">
                  <c:v>14.418696000000001</c:v>
                </c:pt>
                <c:pt idx="49679">
                  <c:v>14.426909999999999</c:v>
                </c:pt>
                <c:pt idx="49680">
                  <c:v>14.431255</c:v>
                </c:pt>
                <c:pt idx="49681">
                  <c:v>14.427133</c:v>
                </c:pt>
                <c:pt idx="49682">
                  <c:v>14.426155</c:v>
                </c:pt>
                <c:pt idx="49683">
                  <c:v>14.430356</c:v>
                </c:pt>
                <c:pt idx="49684">
                  <c:v>14.431823</c:v>
                </c:pt>
                <c:pt idx="49685">
                  <c:v>14.431735</c:v>
                </c:pt>
                <c:pt idx="49686">
                  <c:v>14.426956000000001</c:v>
                </c:pt>
                <c:pt idx="49687">
                  <c:v>14.420807999999999</c:v>
                </c:pt>
                <c:pt idx="49688">
                  <c:v>14.422431</c:v>
                </c:pt>
                <c:pt idx="49689">
                  <c:v>14.428096999999999</c:v>
                </c:pt>
                <c:pt idx="49690">
                  <c:v>14.425837</c:v>
                </c:pt>
                <c:pt idx="49691">
                  <c:v>14.419347</c:v>
                </c:pt>
                <c:pt idx="49692">
                  <c:v>14.422126</c:v>
                </c:pt>
                <c:pt idx="49693">
                  <c:v>14.426596999999999</c:v>
                </c:pt>
                <c:pt idx="49694">
                  <c:v>14.426062</c:v>
                </c:pt>
                <c:pt idx="49695">
                  <c:v>14.428011</c:v>
                </c:pt>
                <c:pt idx="49696">
                  <c:v>14.428017000000001</c:v>
                </c:pt>
                <c:pt idx="49697">
                  <c:v>14.427879000000001</c:v>
                </c:pt>
                <c:pt idx="49698">
                  <c:v>14.429846</c:v>
                </c:pt>
                <c:pt idx="49699">
                  <c:v>14.430221</c:v>
                </c:pt>
                <c:pt idx="49700">
                  <c:v>14.427835</c:v>
                </c:pt>
                <c:pt idx="49701">
                  <c:v>14.423292999999999</c:v>
                </c:pt>
                <c:pt idx="49702">
                  <c:v>14.424386999999999</c:v>
                </c:pt>
                <c:pt idx="49703">
                  <c:v>14.428152000000001</c:v>
                </c:pt>
                <c:pt idx="49704">
                  <c:v>14.42606</c:v>
                </c:pt>
                <c:pt idx="49705">
                  <c:v>14.426596</c:v>
                </c:pt>
                <c:pt idx="49706">
                  <c:v>14.428737999999999</c:v>
                </c:pt>
                <c:pt idx="49707">
                  <c:v>14.428561</c:v>
                </c:pt>
                <c:pt idx="49708">
                  <c:v>14.430033</c:v>
                </c:pt>
                <c:pt idx="49709">
                  <c:v>14.432078000000001</c:v>
                </c:pt>
                <c:pt idx="49710">
                  <c:v>14.431236999999999</c:v>
                </c:pt>
                <c:pt idx="49711">
                  <c:v>14.428412</c:v>
                </c:pt>
                <c:pt idx="49712">
                  <c:v>14.428983000000001</c:v>
                </c:pt>
                <c:pt idx="49713">
                  <c:v>14.433646</c:v>
                </c:pt>
                <c:pt idx="49714">
                  <c:v>14.434726</c:v>
                </c:pt>
                <c:pt idx="49715">
                  <c:v>14.430838</c:v>
                </c:pt>
                <c:pt idx="49716">
                  <c:v>14.428279</c:v>
                </c:pt>
                <c:pt idx="49717">
                  <c:v>14.431212</c:v>
                </c:pt>
                <c:pt idx="49718">
                  <c:v>14.434829000000001</c:v>
                </c:pt>
                <c:pt idx="49719">
                  <c:v>14.432527</c:v>
                </c:pt>
                <c:pt idx="49720">
                  <c:v>14.432162</c:v>
                </c:pt>
                <c:pt idx="49721">
                  <c:v>14.439946000000001</c:v>
                </c:pt>
                <c:pt idx="49722">
                  <c:v>14.441178000000001</c:v>
                </c:pt>
                <c:pt idx="49723">
                  <c:v>14.433013000000001</c:v>
                </c:pt>
                <c:pt idx="49724">
                  <c:v>14.43351</c:v>
                </c:pt>
                <c:pt idx="49725">
                  <c:v>14.438867999999999</c:v>
                </c:pt>
                <c:pt idx="49726">
                  <c:v>14.437429</c:v>
                </c:pt>
                <c:pt idx="49727">
                  <c:v>14.436781</c:v>
                </c:pt>
                <c:pt idx="49728">
                  <c:v>14.437856</c:v>
                </c:pt>
                <c:pt idx="49729">
                  <c:v>14.436358</c:v>
                </c:pt>
                <c:pt idx="49730">
                  <c:v>14.434842</c:v>
                </c:pt>
                <c:pt idx="49731">
                  <c:v>14.435573</c:v>
                </c:pt>
                <c:pt idx="49732">
                  <c:v>14.435597</c:v>
                </c:pt>
                <c:pt idx="49733">
                  <c:v>14.437037</c:v>
                </c:pt>
                <c:pt idx="49734">
                  <c:v>14.439563</c:v>
                </c:pt>
                <c:pt idx="49735">
                  <c:v>14.436771999999999</c:v>
                </c:pt>
                <c:pt idx="49736">
                  <c:v>14.432655</c:v>
                </c:pt>
                <c:pt idx="49737">
                  <c:v>14.432394</c:v>
                </c:pt>
                <c:pt idx="49738">
                  <c:v>14.436434</c:v>
                </c:pt>
                <c:pt idx="49739">
                  <c:v>14.438768</c:v>
                </c:pt>
                <c:pt idx="49740">
                  <c:v>14.437602</c:v>
                </c:pt>
                <c:pt idx="49741">
                  <c:v>14.437836000000001</c:v>
                </c:pt>
                <c:pt idx="49742">
                  <c:v>14.437365</c:v>
                </c:pt>
                <c:pt idx="49743">
                  <c:v>14.437495</c:v>
                </c:pt>
                <c:pt idx="49744">
                  <c:v>14.437787999999999</c:v>
                </c:pt>
                <c:pt idx="49745">
                  <c:v>14.437566</c:v>
                </c:pt>
                <c:pt idx="49746">
                  <c:v>14.437289</c:v>
                </c:pt>
                <c:pt idx="49747">
                  <c:v>14.435230000000001</c:v>
                </c:pt>
                <c:pt idx="49748">
                  <c:v>14.433185</c:v>
                </c:pt>
                <c:pt idx="49749">
                  <c:v>14.434041000000001</c:v>
                </c:pt>
                <c:pt idx="49750">
                  <c:v>14.430198000000001</c:v>
                </c:pt>
                <c:pt idx="49751">
                  <c:v>14.429717999999999</c:v>
                </c:pt>
                <c:pt idx="49752">
                  <c:v>14.438556</c:v>
                </c:pt>
                <c:pt idx="49753">
                  <c:v>14.438196</c:v>
                </c:pt>
                <c:pt idx="49754">
                  <c:v>14.431965</c:v>
                </c:pt>
                <c:pt idx="49755">
                  <c:v>14.432819</c:v>
                </c:pt>
                <c:pt idx="49756">
                  <c:v>14.435995</c:v>
                </c:pt>
                <c:pt idx="49757">
                  <c:v>14.438646</c:v>
                </c:pt>
                <c:pt idx="49758">
                  <c:v>14.437775999999999</c:v>
                </c:pt>
                <c:pt idx="49759">
                  <c:v>14.43519</c:v>
                </c:pt>
                <c:pt idx="49760">
                  <c:v>14.438559</c:v>
                </c:pt>
                <c:pt idx="49761">
                  <c:v>14.442805</c:v>
                </c:pt>
                <c:pt idx="49762">
                  <c:v>14.440365999999999</c:v>
                </c:pt>
                <c:pt idx="49763">
                  <c:v>14.442285999999999</c:v>
                </c:pt>
                <c:pt idx="49764">
                  <c:v>14.451221</c:v>
                </c:pt>
                <c:pt idx="49765">
                  <c:v>14.454048999999999</c:v>
                </c:pt>
                <c:pt idx="49766">
                  <c:v>14.453272</c:v>
                </c:pt>
                <c:pt idx="49767">
                  <c:v>14.456657</c:v>
                </c:pt>
                <c:pt idx="49768">
                  <c:v>14.458394999999999</c:v>
                </c:pt>
                <c:pt idx="49769">
                  <c:v>14.453367</c:v>
                </c:pt>
                <c:pt idx="49770">
                  <c:v>14.451421</c:v>
                </c:pt>
                <c:pt idx="49771">
                  <c:v>14.450994</c:v>
                </c:pt>
                <c:pt idx="49772">
                  <c:v>14.447010000000001</c:v>
                </c:pt>
                <c:pt idx="49773">
                  <c:v>14.448949000000001</c:v>
                </c:pt>
                <c:pt idx="49774">
                  <c:v>14.450734000000001</c:v>
                </c:pt>
                <c:pt idx="49775">
                  <c:v>14.446431</c:v>
                </c:pt>
                <c:pt idx="49776">
                  <c:v>14.445055999999999</c:v>
                </c:pt>
                <c:pt idx="49777">
                  <c:v>14.448693</c:v>
                </c:pt>
                <c:pt idx="49778">
                  <c:v>14.453379</c:v>
                </c:pt>
                <c:pt idx="49779">
                  <c:v>14.45533</c:v>
                </c:pt>
                <c:pt idx="49780">
                  <c:v>14.451307999999999</c:v>
                </c:pt>
                <c:pt idx="49781">
                  <c:v>14.449035</c:v>
                </c:pt>
                <c:pt idx="49782">
                  <c:v>14.454632999999999</c:v>
                </c:pt>
                <c:pt idx="49783">
                  <c:v>14.457789</c:v>
                </c:pt>
                <c:pt idx="49784">
                  <c:v>14.452445000000001</c:v>
                </c:pt>
                <c:pt idx="49785">
                  <c:v>14.447414999999999</c:v>
                </c:pt>
                <c:pt idx="49786">
                  <c:v>14.446649000000001</c:v>
                </c:pt>
                <c:pt idx="49787">
                  <c:v>14.446755</c:v>
                </c:pt>
                <c:pt idx="49788">
                  <c:v>14.448865</c:v>
                </c:pt>
                <c:pt idx="49789">
                  <c:v>14.452178</c:v>
                </c:pt>
                <c:pt idx="49790">
                  <c:v>14.453913999999999</c:v>
                </c:pt>
                <c:pt idx="49791">
                  <c:v>14.451734</c:v>
                </c:pt>
                <c:pt idx="49792">
                  <c:v>14.44763</c:v>
                </c:pt>
                <c:pt idx="49793">
                  <c:v>14.449210000000001</c:v>
                </c:pt>
                <c:pt idx="49794">
                  <c:v>14.449316</c:v>
                </c:pt>
                <c:pt idx="49795">
                  <c:v>14.447917</c:v>
                </c:pt>
                <c:pt idx="49796">
                  <c:v>14.4503</c:v>
                </c:pt>
                <c:pt idx="49797">
                  <c:v>14.450813</c:v>
                </c:pt>
                <c:pt idx="49798">
                  <c:v>14.450074000000001</c:v>
                </c:pt>
                <c:pt idx="49799">
                  <c:v>14.454185000000001</c:v>
                </c:pt>
                <c:pt idx="49800">
                  <c:v>14.455764</c:v>
                </c:pt>
                <c:pt idx="49801">
                  <c:v>14.452635000000001</c:v>
                </c:pt>
                <c:pt idx="49802">
                  <c:v>14.454409</c:v>
                </c:pt>
                <c:pt idx="49803">
                  <c:v>14.455418</c:v>
                </c:pt>
                <c:pt idx="49804">
                  <c:v>14.452545000000001</c:v>
                </c:pt>
                <c:pt idx="49805">
                  <c:v>14.454525</c:v>
                </c:pt>
                <c:pt idx="49806">
                  <c:v>14.45743</c:v>
                </c:pt>
                <c:pt idx="49807">
                  <c:v>14.456853000000001</c:v>
                </c:pt>
                <c:pt idx="49808">
                  <c:v>14.455627</c:v>
                </c:pt>
                <c:pt idx="49809">
                  <c:v>14.454034</c:v>
                </c:pt>
                <c:pt idx="49810">
                  <c:v>14.451465000000001</c:v>
                </c:pt>
                <c:pt idx="49811">
                  <c:v>14.452439</c:v>
                </c:pt>
                <c:pt idx="49812">
                  <c:v>14.455975</c:v>
                </c:pt>
                <c:pt idx="49813">
                  <c:v>14.456668000000001</c:v>
                </c:pt>
                <c:pt idx="49814">
                  <c:v>14.457826000000001</c:v>
                </c:pt>
                <c:pt idx="49815">
                  <c:v>14.458949</c:v>
                </c:pt>
                <c:pt idx="49816">
                  <c:v>14.457217</c:v>
                </c:pt>
                <c:pt idx="49817">
                  <c:v>14.455367000000001</c:v>
                </c:pt>
                <c:pt idx="49818">
                  <c:v>14.458459</c:v>
                </c:pt>
                <c:pt idx="49819">
                  <c:v>14.461138</c:v>
                </c:pt>
                <c:pt idx="49820">
                  <c:v>14.460076000000001</c:v>
                </c:pt>
                <c:pt idx="49821">
                  <c:v>14.460144</c:v>
                </c:pt>
                <c:pt idx="49822">
                  <c:v>14.460734</c:v>
                </c:pt>
                <c:pt idx="49823">
                  <c:v>14.461808</c:v>
                </c:pt>
                <c:pt idx="49824">
                  <c:v>14.459194999999999</c:v>
                </c:pt>
                <c:pt idx="49825">
                  <c:v>14.455878</c:v>
                </c:pt>
                <c:pt idx="49826">
                  <c:v>14.456313</c:v>
                </c:pt>
                <c:pt idx="49827">
                  <c:v>14.453194999999999</c:v>
                </c:pt>
                <c:pt idx="49828">
                  <c:v>14.451184</c:v>
                </c:pt>
                <c:pt idx="49829">
                  <c:v>14.456008000000001</c:v>
                </c:pt>
                <c:pt idx="49830">
                  <c:v>14.457333</c:v>
                </c:pt>
                <c:pt idx="49831">
                  <c:v>14.456282</c:v>
                </c:pt>
                <c:pt idx="49832">
                  <c:v>14.458682</c:v>
                </c:pt>
                <c:pt idx="49833">
                  <c:v>14.460196</c:v>
                </c:pt>
                <c:pt idx="49834">
                  <c:v>14.460191999999999</c:v>
                </c:pt>
                <c:pt idx="49835">
                  <c:v>14.459693</c:v>
                </c:pt>
                <c:pt idx="49836">
                  <c:v>14.458618</c:v>
                </c:pt>
                <c:pt idx="49837">
                  <c:v>14.459224000000001</c:v>
                </c:pt>
                <c:pt idx="49838">
                  <c:v>14.461584</c:v>
                </c:pt>
                <c:pt idx="49839">
                  <c:v>14.459896000000001</c:v>
                </c:pt>
                <c:pt idx="49840">
                  <c:v>14.456191</c:v>
                </c:pt>
                <c:pt idx="49841">
                  <c:v>14.458534999999999</c:v>
                </c:pt>
                <c:pt idx="49842">
                  <c:v>14.46153</c:v>
                </c:pt>
                <c:pt idx="49843">
                  <c:v>14.460781000000001</c:v>
                </c:pt>
                <c:pt idx="49844">
                  <c:v>14.461854000000001</c:v>
                </c:pt>
                <c:pt idx="49845">
                  <c:v>14.463075</c:v>
                </c:pt>
                <c:pt idx="49846">
                  <c:v>14.462218</c:v>
                </c:pt>
                <c:pt idx="49847">
                  <c:v>14.465911999999999</c:v>
                </c:pt>
                <c:pt idx="49848">
                  <c:v>14.469531999999999</c:v>
                </c:pt>
                <c:pt idx="49849">
                  <c:v>14.465947999999999</c:v>
                </c:pt>
                <c:pt idx="49850">
                  <c:v>14.466575000000001</c:v>
                </c:pt>
                <c:pt idx="49851">
                  <c:v>14.474015</c:v>
                </c:pt>
                <c:pt idx="49852">
                  <c:v>14.47214</c:v>
                </c:pt>
                <c:pt idx="49853">
                  <c:v>14.468076999999999</c:v>
                </c:pt>
                <c:pt idx="49854">
                  <c:v>14.46898</c:v>
                </c:pt>
                <c:pt idx="49855">
                  <c:v>14.46856</c:v>
                </c:pt>
                <c:pt idx="49856">
                  <c:v>14.470829</c:v>
                </c:pt>
                <c:pt idx="49857">
                  <c:v>14.474301000000001</c:v>
                </c:pt>
                <c:pt idx="49858">
                  <c:v>14.469347000000001</c:v>
                </c:pt>
                <c:pt idx="49859">
                  <c:v>14.46392</c:v>
                </c:pt>
                <c:pt idx="49860">
                  <c:v>14.466559999999999</c:v>
                </c:pt>
                <c:pt idx="49861">
                  <c:v>14.469877</c:v>
                </c:pt>
                <c:pt idx="49862">
                  <c:v>14.470639</c:v>
                </c:pt>
                <c:pt idx="49863">
                  <c:v>14.472471000000001</c:v>
                </c:pt>
                <c:pt idx="49864">
                  <c:v>14.472823</c:v>
                </c:pt>
                <c:pt idx="49865">
                  <c:v>14.473496000000001</c:v>
                </c:pt>
                <c:pt idx="49866">
                  <c:v>14.480062</c:v>
                </c:pt>
                <c:pt idx="49867">
                  <c:v>14.484937</c:v>
                </c:pt>
                <c:pt idx="49868">
                  <c:v>14.483349</c:v>
                </c:pt>
                <c:pt idx="49869">
                  <c:v>14.480942000000001</c:v>
                </c:pt>
                <c:pt idx="49870">
                  <c:v>14.477361</c:v>
                </c:pt>
                <c:pt idx="49871">
                  <c:v>14.478175</c:v>
                </c:pt>
                <c:pt idx="49872">
                  <c:v>14.483701</c:v>
                </c:pt>
                <c:pt idx="49873">
                  <c:v>14.484864</c:v>
                </c:pt>
                <c:pt idx="49874">
                  <c:v>14.478759</c:v>
                </c:pt>
                <c:pt idx="49875">
                  <c:v>14.476194</c:v>
                </c:pt>
                <c:pt idx="49876">
                  <c:v>14.478320999999999</c:v>
                </c:pt>
                <c:pt idx="49877">
                  <c:v>14.478785</c:v>
                </c:pt>
                <c:pt idx="49878">
                  <c:v>14.477326</c:v>
                </c:pt>
                <c:pt idx="49879">
                  <c:v>14.476872</c:v>
                </c:pt>
                <c:pt idx="49880">
                  <c:v>14.476258</c:v>
                </c:pt>
                <c:pt idx="49881">
                  <c:v>14.474595000000001</c:v>
                </c:pt>
                <c:pt idx="49882">
                  <c:v>14.47634</c:v>
                </c:pt>
                <c:pt idx="49883">
                  <c:v>14.477489</c:v>
                </c:pt>
                <c:pt idx="49884">
                  <c:v>14.474485</c:v>
                </c:pt>
                <c:pt idx="49885">
                  <c:v>14.473777</c:v>
                </c:pt>
                <c:pt idx="49886">
                  <c:v>14.472557999999999</c:v>
                </c:pt>
                <c:pt idx="49887">
                  <c:v>14.468522999999999</c:v>
                </c:pt>
                <c:pt idx="49888">
                  <c:v>14.468806000000001</c:v>
                </c:pt>
                <c:pt idx="49889">
                  <c:v>14.467273</c:v>
                </c:pt>
                <c:pt idx="49890">
                  <c:v>14.46749</c:v>
                </c:pt>
                <c:pt idx="49891">
                  <c:v>14.472654</c:v>
                </c:pt>
                <c:pt idx="49892">
                  <c:v>14.473314</c:v>
                </c:pt>
                <c:pt idx="49893">
                  <c:v>14.472871</c:v>
                </c:pt>
                <c:pt idx="49894">
                  <c:v>14.472258</c:v>
                </c:pt>
                <c:pt idx="49895">
                  <c:v>14.471119</c:v>
                </c:pt>
                <c:pt idx="49896">
                  <c:v>14.473732999999999</c:v>
                </c:pt>
                <c:pt idx="49897">
                  <c:v>14.480634</c:v>
                </c:pt>
                <c:pt idx="49898">
                  <c:v>14.485066</c:v>
                </c:pt>
                <c:pt idx="49899">
                  <c:v>14.480924999999999</c:v>
                </c:pt>
                <c:pt idx="49900">
                  <c:v>14.478296</c:v>
                </c:pt>
                <c:pt idx="49901">
                  <c:v>14.482827</c:v>
                </c:pt>
                <c:pt idx="49902">
                  <c:v>14.487959</c:v>
                </c:pt>
                <c:pt idx="49903">
                  <c:v>14.488892</c:v>
                </c:pt>
                <c:pt idx="49904">
                  <c:v>14.48868</c:v>
                </c:pt>
                <c:pt idx="49905">
                  <c:v>14.489644</c:v>
                </c:pt>
                <c:pt idx="49906">
                  <c:v>14.490057</c:v>
                </c:pt>
                <c:pt idx="49907">
                  <c:v>14.489277</c:v>
                </c:pt>
                <c:pt idx="49908">
                  <c:v>14.485852</c:v>
                </c:pt>
                <c:pt idx="49909">
                  <c:v>14.48433</c:v>
                </c:pt>
                <c:pt idx="49910">
                  <c:v>14.484876</c:v>
                </c:pt>
                <c:pt idx="49911">
                  <c:v>14.487577999999999</c:v>
                </c:pt>
                <c:pt idx="49912">
                  <c:v>14.490119999999999</c:v>
                </c:pt>
                <c:pt idx="49913">
                  <c:v>14.488110000000001</c:v>
                </c:pt>
                <c:pt idx="49914">
                  <c:v>14.489323000000001</c:v>
                </c:pt>
                <c:pt idx="49915">
                  <c:v>14.492328000000001</c:v>
                </c:pt>
                <c:pt idx="49916">
                  <c:v>14.489375000000001</c:v>
                </c:pt>
                <c:pt idx="49917">
                  <c:v>14.488844</c:v>
                </c:pt>
                <c:pt idx="49918">
                  <c:v>14.489445</c:v>
                </c:pt>
                <c:pt idx="49919">
                  <c:v>14.488125999999999</c:v>
                </c:pt>
                <c:pt idx="49920">
                  <c:v>14.489606999999999</c:v>
                </c:pt>
                <c:pt idx="49921">
                  <c:v>14.491256999999999</c:v>
                </c:pt>
                <c:pt idx="49922">
                  <c:v>14.492122999999999</c:v>
                </c:pt>
                <c:pt idx="49923">
                  <c:v>14.490086</c:v>
                </c:pt>
                <c:pt idx="49924">
                  <c:v>14.486274999999999</c:v>
                </c:pt>
                <c:pt idx="49925">
                  <c:v>14.484795999999999</c:v>
                </c:pt>
                <c:pt idx="49926">
                  <c:v>14.485357</c:v>
                </c:pt>
                <c:pt idx="49927">
                  <c:v>14.487406</c:v>
                </c:pt>
                <c:pt idx="49928">
                  <c:v>14.486447999999999</c:v>
                </c:pt>
                <c:pt idx="49929">
                  <c:v>14.48493</c:v>
                </c:pt>
                <c:pt idx="49930">
                  <c:v>14.485357</c:v>
                </c:pt>
                <c:pt idx="49931">
                  <c:v>14.481958000000001</c:v>
                </c:pt>
                <c:pt idx="49932">
                  <c:v>14.478716</c:v>
                </c:pt>
                <c:pt idx="49933">
                  <c:v>14.481252</c:v>
                </c:pt>
                <c:pt idx="49934">
                  <c:v>14.479035</c:v>
                </c:pt>
                <c:pt idx="49935">
                  <c:v>14.473623999999999</c:v>
                </c:pt>
                <c:pt idx="49936">
                  <c:v>14.478614</c:v>
                </c:pt>
                <c:pt idx="49937">
                  <c:v>14.485493999999999</c:v>
                </c:pt>
                <c:pt idx="49938">
                  <c:v>14.484385</c:v>
                </c:pt>
                <c:pt idx="49939">
                  <c:v>14.483290999999999</c:v>
                </c:pt>
                <c:pt idx="49940">
                  <c:v>14.482817000000001</c:v>
                </c:pt>
                <c:pt idx="49941">
                  <c:v>14.485654</c:v>
                </c:pt>
                <c:pt idx="49942">
                  <c:v>14.490987000000001</c:v>
                </c:pt>
                <c:pt idx="49943">
                  <c:v>14.489952000000001</c:v>
                </c:pt>
                <c:pt idx="49944">
                  <c:v>14.490541</c:v>
                </c:pt>
                <c:pt idx="49945">
                  <c:v>14.491806</c:v>
                </c:pt>
                <c:pt idx="49946">
                  <c:v>14.486967999999999</c:v>
                </c:pt>
                <c:pt idx="49947">
                  <c:v>14.485965999999999</c:v>
                </c:pt>
                <c:pt idx="49948">
                  <c:v>14.493034</c:v>
                </c:pt>
                <c:pt idx="49949">
                  <c:v>14.497723000000001</c:v>
                </c:pt>
                <c:pt idx="49950">
                  <c:v>14.495165999999999</c:v>
                </c:pt>
                <c:pt idx="49951">
                  <c:v>14.494932</c:v>
                </c:pt>
                <c:pt idx="49952">
                  <c:v>14.496392999999999</c:v>
                </c:pt>
                <c:pt idx="49953">
                  <c:v>14.495298999999999</c:v>
                </c:pt>
                <c:pt idx="49954">
                  <c:v>14.500715</c:v>
                </c:pt>
                <c:pt idx="49955">
                  <c:v>14.506218000000001</c:v>
                </c:pt>
                <c:pt idx="49956">
                  <c:v>14.504379</c:v>
                </c:pt>
                <c:pt idx="49957">
                  <c:v>14.502438</c:v>
                </c:pt>
                <c:pt idx="49958">
                  <c:v>14.505532000000001</c:v>
                </c:pt>
                <c:pt idx="49959">
                  <c:v>14.503496999999999</c:v>
                </c:pt>
                <c:pt idx="49960">
                  <c:v>14.495303</c:v>
                </c:pt>
                <c:pt idx="49961">
                  <c:v>14.498586</c:v>
                </c:pt>
                <c:pt idx="49962">
                  <c:v>14.501908</c:v>
                </c:pt>
                <c:pt idx="49963">
                  <c:v>14.495422</c:v>
                </c:pt>
                <c:pt idx="49964">
                  <c:v>14.495291</c:v>
                </c:pt>
                <c:pt idx="49965">
                  <c:v>14.498089999999999</c:v>
                </c:pt>
                <c:pt idx="49966">
                  <c:v>14.494949999999999</c:v>
                </c:pt>
                <c:pt idx="49967">
                  <c:v>14.492644</c:v>
                </c:pt>
                <c:pt idx="49968">
                  <c:v>14.493868000000001</c:v>
                </c:pt>
                <c:pt idx="49969">
                  <c:v>14.493619000000001</c:v>
                </c:pt>
                <c:pt idx="49970">
                  <c:v>14.493124999999999</c:v>
                </c:pt>
                <c:pt idx="49971">
                  <c:v>14.495499000000001</c:v>
                </c:pt>
                <c:pt idx="49972">
                  <c:v>14.494834000000001</c:v>
                </c:pt>
                <c:pt idx="49973">
                  <c:v>14.493023000000001</c:v>
                </c:pt>
                <c:pt idx="49974">
                  <c:v>14.494024</c:v>
                </c:pt>
                <c:pt idx="49975">
                  <c:v>14.495274</c:v>
                </c:pt>
                <c:pt idx="49976">
                  <c:v>14.496919</c:v>
                </c:pt>
                <c:pt idx="49977">
                  <c:v>14.496935000000001</c:v>
                </c:pt>
                <c:pt idx="49978">
                  <c:v>14.494289</c:v>
                </c:pt>
                <c:pt idx="49979">
                  <c:v>14.496335999999999</c:v>
                </c:pt>
                <c:pt idx="49980">
                  <c:v>14.500951000000001</c:v>
                </c:pt>
                <c:pt idx="49981">
                  <c:v>14.498685999999999</c:v>
                </c:pt>
                <c:pt idx="49982">
                  <c:v>14.49335</c:v>
                </c:pt>
                <c:pt idx="49983">
                  <c:v>14.496008</c:v>
                </c:pt>
                <c:pt idx="49984">
                  <c:v>14.500662999999999</c:v>
                </c:pt>
                <c:pt idx="49985">
                  <c:v>14.496352999999999</c:v>
                </c:pt>
                <c:pt idx="49986">
                  <c:v>14.494569</c:v>
                </c:pt>
                <c:pt idx="49987">
                  <c:v>14.501535000000001</c:v>
                </c:pt>
                <c:pt idx="49988">
                  <c:v>14.499074999999999</c:v>
                </c:pt>
                <c:pt idx="49989">
                  <c:v>14.493626000000001</c:v>
                </c:pt>
                <c:pt idx="49990">
                  <c:v>14.498659999999999</c:v>
                </c:pt>
                <c:pt idx="49991">
                  <c:v>14.497458</c:v>
                </c:pt>
                <c:pt idx="49992">
                  <c:v>14.49028</c:v>
                </c:pt>
                <c:pt idx="49993">
                  <c:v>14.495536</c:v>
                </c:pt>
                <c:pt idx="49994">
                  <c:v>14.504568000000001</c:v>
                </c:pt>
                <c:pt idx="49995">
                  <c:v>14.505347</c:v>
                </c:pt>
                <c:pt idx="49996">
                  <c:v>14.502212</c:v>
                </c:pt>
                <c:pt idx="49997">
                  <c:v>14.502034999999999</c:v>
                </c:pt>
                <c:pt idx="49998">
                  <c:v>14.504958</c:v>
                </c:pt>
                <c:pt idx="49999">
                  <c:v>14.5053</c:v>
                </c:pt>
                <c:pt idx="50000">
                  <c:v>14.505585</c:v>
                </c:pt>
                <c:pt idx="50001">
                  <c:v>14.506866</c:v>
                </c:pt>
                <c:pt idx="50002">
                  <c:v>14.508855000000001</c:v>
                </c:pt>
                <c:pt idx="50003">
                  <c:v>14.508433999999999</c:v>
                </c:pt>
                <c:pt idx="50004">
                  <c:v>14.505801999999999</c:v>
                </c:pt>
                <c:pt idx="50005">
                  <c:v>14.505687</c:v>
                </c:pt>
                <c:pt idx="50006">
                  <c:v>14.505744</c:v>
                </c:pt>
                <c:pt idx="50007">
                  <c:v>14.506652000000001</c:v>
                </c:pt>
                <c:pt idx="50008">
                  <c:v>14.507766</c:v>
                </c:pt>
                <c:pt idx="50009">
                  <c:v>14.50545</c:v>
                </c:pt>
                <c:pt idx="50010">
                  <c:v>14.50897</c:v>
                </c:pt>
                <c:pt idx="50011">
                  <c:v>14.513921</c:v>
                </c:pt>
                <c:pt idx="50012">
                  <c:v>14.511604</c:v>
                </c:pt>
                <c:pt idx="50013">
                  <c:v>14.509835000000001</c:v>
                </c:pt>
                <c:pt idx="50014">
                  <c:v>14.510486999999999</c:v>
                </c:pt>
                <c:pt idx="50015">
                  <c:v>14.509986</c:v>
                </c:pt>
                <c:pt idx="50016">
                  <c:v>14.509323</c:v>
                </c:pt>
                <c:pt idx="50017">
                  <c:v>14.513693</c:v>
                </c:pt>
                <c:pt idx="50018">
                  <c:v>14.516809</c:v>
                </c:pt>
                <c:pt idx="50019">
                  <c:v>14.512528</c:v>
                </c:pt>
                <c:pt idx="50020">
                  <c:v>14.512930000000001</c:v>
                </c:pt>
                <c:pt idx="50021">
                  <c:v>14.515772</c:v>
                </c:pt>
                <c:pt idx="50022">
                  <c:v>14.513057999999999</c:v>
                </c:pt>
                <c:pt idx="50023">
                  <c:v>14.513332999999999</c:v>
                </c:pt>
                <c:pt idx="50024">
                  <c:v>14.515978</c:v>
                </c:pt>
                <c:pt idx="50025">
                  <c:v>14.514291</c:v>
                </c:pt>
                <c:pt idx="50026">
                  <c:v>14.512223000000001</c:v>
                </c:pt>
                <c:pt idx="50027">
                  <c:v>14.515904000000001</c:v>
                </c:pt>
                <c:pt idx="50028">
                  <c:v>14.516923</c:v>
                </c:pt>
                <c:pt idx="50029">
                  <c:v>14.514412999999999</c:v>
                </c:pt>
                <c:pt idx="50030">
                  <c:v>14.516571000000001</c:v>
                </c:pt>
                <c:pt idx="50031">
                  <c:v>14.517080999999999</c:v>
                </c:pt>
                <c:pt idx="50032">
                  <c:v>14.514735999999999</c:v>
                </c:pt>
                <c:pt idx="50033">
                  <c:v>14.514537000000001</c:v>
                </c:pt>
                <c:pt idx="50034">
                  <c:v>14.515253</c:v>
                </c:pt>
                <c:pt idx="50035">
                  <c:v>14.515147000000001</c:v>
                </c:pt>
                <c:pt idx="50036">
                  <c:v>14.516688</c:v>
                </c:pt>
                <c:pt idx="50037">
                  <c:v>14.518169</c:v>
                </c:pt>
                <c:pt idx="50038">
                  <c:v>14.512826</c:v>
                </c:pt>
                <c:pt idx="50039">
                  <c:v>14.506729999999999</c:v>
                </c:pt>
                <c:pt idx="50040">
                  <c:v>14.510204</c:v>
                </c:pt>
                <c:pt idx="50041">
                  <c:v>14.516192</c:v>
                </c:pt>
                <c:pt idx="50042">
                  <c:v>14.517079000000001</c:v>
                </c:pt>
                <c:pt idx="50043">
                  <c:v>14.517951999999999</c:v>
                </c:pt>
                <c:pt idx="50044">
                  <c:v>14.519610999999999</c:v>
                </c:pt>
                <c:pt idx="50045">
                  <c:v>14.516287999999999</c:v>
                </c:pt>
                <c:pt idx="50046">
                  <c:v>14.514602999999999</c:v>
                </c:pt>
                <c:pt idx="50047">
                  <c:v>14.521922999999999</c:v>
                </c:pt>
                <c:pt idx="50048">
                  <c:v>14.526808000000001</c:v>
                </c:pt>
                <c:pt idx="50049">
                  <c:v>14.522155</c:v>
                </c:pt>
                <c:pt idx="50050">
                  <c:v>14.517006</c:v>
                </c:pt>
                <c:pt idx="50051">
                  <c:v>14.518179999999999</c:v>
                </c:pt>
                <c:pt idx="50052">
                  <c:v>14.517950000000001</c:v>
                </c:pt>
                <c:pt idx="50053">
                  <c:v>14.51404</c:v>
                </c:pt>
                <c:pt idx="50054">
                  <c:v>14.514942</c:v>
                </c:pt>
                <c:pt idx="50055">
                  <c:v>14.516792000000001</c:v>
                </c:pt>
                <c:pt idx="50056">
                  <c:v>14.51427</c:v>
                </c:pt>
                <c:pt idx="50057">
                  <c:v>14.515262999999999</c:v>
                </c:pt>
                <c:pt idx="50058">
                  <c:v>14.519194000000001</c:v>
                </c:pt>
                <c:pt idx="50059">
                  <c:v>14.517557999999999</c:v>
                </c:pt>
                <c:pt idx="50060">
                  <c:v>14.514227999999999</c:v>
                </c:pt>
                <c:pt idx="50061">
                  <c:v>14.519401999999999</c:v>
                </c:pt>
                <c:pt idx="50062">
                  <c:v>14.523383000000001</c:v>
                </c:pt>
                <c:pt idx="50063">
                  <c:v>14.519786</c:v>
                </c:pt>
                <c:pt idx="50064">
                  <c:v>14.518801</c:v>
                </c:pt>
                <c:pt idx="50065">
                  <c:v>14.518736000000001</c:v>
                </c:pt>
                <c:pt idx="50066">
                  <c:v>14.519698999999999</c:v>
                </c:pt>
                <c:pt idx="50067">
                  <c:v>14.524794</c:v>
                </c:pt>
                <c:pt idx="50068">
                  <c:v>14.525653999999999</c:v>
                </c:pt>
                <c:pt idx="50069">
                  <c:v>14.522295</c:v>
                </c:pt>
                <c:pt idx="50070">
                  <c:v>14.524298</c:v>
                </c:pt>
                <c:pt idx="50071">
                  <c:v>14.528161000000001</c:v>
                </c:pt>
                <c:pt idx="50072">
                  <c:v>14.525779</c:v>
                </c:pt>
                <c:pt idx="50073">
                  <c:v>14.524096</c:v>
                </c:pt>
                <c:pt idx="50074">
                  <c:v>14.528803999999999</c:v>
                </c:pt>
                <c:pt idx="50075">
                  <c:v>14.532116</c:v>
                </c:pt>
                <c:pt idx="50076">
                  <c:v>14.53388</c:v>
                </c:pt>
                <c:pt idx="50077">
                  <c:v>14.532626</c:v>
                </c:pt>
                <c:pt idx="50078">
                  <c:v>14.527153</c:v>
                </c:pt>
                <c:pt idx="50079">
                  <c:v>14.525352</c:v>
                </c:pt>
                <c:pt idx="50080">
                  <c:v>14.525306</c:v>
                </c:pt>
                <c:pt idx="50081">
                  <c:v>14.525492</c:v>
                </c:pt>
                <c:pt idx="50082">
                  <c:v>14.526984000000001</c:v>
                </c:pt>
                <c:pt idx="50083">
                  <c:v>14.525255</c:v>
                </c:pt>
                <c:pt idx="50084">
                  <c:v>14.523840999999999</c:v>
                </c:pt>
                <c:pt idx="50085">
                  <c:v>14.525579</c:v>
                </c:pt>
                <c:pt idx="50086">
                  <c:v>14.523895</c:v>
                </c:pt>
                <c:pt idx="50087">
                  <c:v>14.517844999999999</c:v>
                </c:pt>
                <c:pt idx="50088">
                  <c:v>14.517761</c:v>
                </c:pt>
                <c:pt idx="50089">
                  <c:v>14.524376999999999</c:v>
                </c:pt>
                <c:pt idx="50090">
                  <c:v>14.525656</c:v>
                </c:pt>
                <c:pt idx="50091">
                  <c:v>14.522449</c:v>
                </c:pt>
                <c:pt idx="50092">
                  <c:v>14.522876999999999</c:v>
                </c:pt>
                <c:pt idx="50093">
                  <c:v>14.52272</c:v>
                </c:pt>
                <c:pt idx="50094">
                  <c:v>14.518020999999999</c:v>
                </c:pt>
                <c:pt idx="50095">
                  <c:v>14.517492000000001</c:v>
                </c:pt>
                <c:pt idx="50096">
                  <c:v>14.520810000000001</c:v>
                </c:pt>
                <c:pt idx="50097">
                  <c:v>14.519415</c:v>
                </c:pt>
                <c:pt idx="50098">
                  <c:v>14.51857</c:v>
                </c:pt>
                <c:pt idx="50099">
                  <c:v>14.519118000000001</c:v>
                </c:pt>
                <c:pt idx="50100">
                  <c:v>14.523142999999999</c:v>
                </c:pt>
                <c:pt idx="50101">
                  <c:v>14.528568</c:v>
                </c:pt>
                <c:pt idx="50102">
                  <c:v>14.528722</c:v>
                </c:pt>
                <c:pt idx="50103">
                  <c:v>14.528148</c:v>
                </c:pt>
                <c:pt idx="50104">
                  <c:v>14.530507</c:v>
                </c:pt>
                <c:pt idx="50105">
                  <c:v>14.533379</c:v>
                </c:pt>
                <c:pt idx="50106">
                  <c:v>14.538</c:v>
                </c:pt>
                <c:pt idx="50107">
                  <c:v>14.542687000000001</c:v>
                </c:pt>
                <c:pt idx="50108">
                  <c:v>14.54218</c:v>
                </c:pt>
                <c:pt idx="50109">
                  <c:v>14.539827000000001</c:v>
                </c:pt>
                <c:pt idx="50110">
                  <c:v>14.537976</c:v>
                </c:pt>
                <c:pt idx="50111">
                  <c:v>14.53734</c:v>
                </c:pt>
                <c:pt idx="50112">
                  <c:v>14.541760999999999</c:v>
                </c:pt>
                <c:pt idx="50113">
                  <c:v>14.542344</c:v>
                </c:pt>
                <c:pt idx="50114">
                  <c:v>14.535368999999999</c:v>
                </c:pt>
                <c:pt idx="50115">
                  <c:v>14.529976</c:v>
                </c:pt>
                <c:pt idx="50116">
                  <c:v>14.52778</c:v>
                </c:pt>
                <c:pt idx="50117">
                  <c:v>14.528468999999999</c:v>
                </c:pt>
                <c:pt idx="50118">
                  <c:v>14.529517</c:v>
                </c:pt>
                <c:pt idx="50119">
                  <c:v>14.525798</c:v>
                </c:pt>
                <c:pt idx="50120">
                  <c:v>14.525632999999999</c:v>
                </c:pt>
                <c:pt idx="50121">
                  <c:v>14.529899</c:v>
                </c:pt>
                <c:pt idx="50122">
                  <c:v>14.528452</c:v>
                </c:pt>
                <c:pt idx="50123">
                  <c:v>14.527364</c:v>
                </c:pt>
                <c:pt idx="50124">
                  <c:v>14.527516</c:v>
                </c:pt>
                <c:pt idx="50125">
                  <c:v>14.523622</c:v>
                </c:pt>
                <c:pt idx="50126">
                  <c:v>14.522261</c:v>
                </c:pt>
                <c:pt idx="50127">
                  <c:v>14.522083</c:v>
                </c:pt>
                <c:pt idx="50128">
                  <c:v>14.522216999999999</c:v>
                </c:pt>
                <c:pt idx="50129">
                  <c:v>14.525755</c:v>
                </c:pt>
                <c:pt idx="50130">
                  <c:v>14.524749999999999</c:v>
                </c:pt>
                <c:pt idx="50131">
                  <c:v>14.524035</c:v>
                </c:pt>
                <c:pt idx="50132">
                  <c:v>14.529916999999999</c:v>
                </c:pt>
                <c:pt idx="50133">
                  <c:v>14.529871999999999</c:v>
                </c:pt>
                <c:pt idx="50134">
                  <c:v>14.5267</c:v>
                </c:pt>
                <c:pt idx="50135">
                  <c:v>14.528884</c:v>
                </c:pt>
                <c:pt idx="50136">
                  <c:v>14.531383</c:v>
                </c:pt>
                <c:pt idx="50137">
                  <c:v>14.530969000000001</c:v>
                </c:pt>
                <c:pt idx="50138">
                  <c:v>14.531154000000001</c:v>
                </c:pt>
                <c:pt idx="50139">
                  <c:v>14.533633999999999</c:v>
                </c:pt>
                <c:pt idx="50140">
                  <c:v>14.535955</c:v>
                </c:pt>
                <c:pt idx="50141">
                  <c:v>14.539289999999999</c:v>
                </c:pt>
                <c:pt idx="50142">
                  <c:v>14.542586999999999</c:v>
                </c:pt>
                <c:pt idx="50143">
                  <c:v>14.542695999999999</c:v>
                </c:pt>
                <c:pt idx="50144">
                  <c:v>14.544517000000001</c:v>
                </c:pt>
                <c:pt idx="50145">
                  <c:v>14.545206</c:v>
                </c:pt>
                <c:pt idx="50146">
                  <c:v>14.544824999999999</c:v>
                </c:pt>
                <c:pt idx="50147">
                  <c:v>14.546704</c:v>
                </c:pt>
                <c:pt idx="50148">
                  <c:v>14.544143999999999</c:v>
                </c:pt>
                <c:pt idx="50149">
                  <c:v>14.54083</c:v>
                </c:pt>
                <c:pt idx="50150">
                  <c:v>14.542997</c:v>
                </c:pt>
                <c:pt idx="50151">
                  <c:v>14.543151999999999</c:v>
                </c:pt>
                <c:pt idx="50152">
                  <c:v>14.541644</c:v>
                </c:pt>
                <c:pt idx="50153">
                  <c:v>14.546132</c:v>
                </c:pt>
                <c:pt idx="50154">
                  <c:v>14.549118999999999</c:v>
                </c:pt>
                <c:pt idx="50155">
                  <c:v>14.547261000000001</c:v>
                </c:pt>
                <c:pt idx="50156">
                  <c:v>14.544805999999999</c:v>
                </c:pt>
                <c:pt idx="50157">
                  <c:v>14.542927000000001</c:v>
                </c:pt>
                <c:pt idx="50158">
                  <c:v>14.541928</c:v>
                </c:pt>
                <c:pt idx="50159">
                  <c:v>14.542635000000001</c:v>
                </c:pt>
                <c:pt idx="50160">
                  <c:v>14.544454</c:v>
                </c:pt>
                <c:pt idx="50161">
                  <c:v>14.541791999999999</c:v>
                </c:pt>
                <c:pt idx="50162">
                  <c:v>14.537440999999999</c:v>
                </c:pt>
                <c:pt idx="50163">
                  <c:v>14.540512</c:v>
                </c:pt>
                <c:pt idx="50164">
                  <c:v>14.54636</c:v>
                </c:pt>
                <c:pt idx="50165">
                  <c:v>14.544783000000001</c:v>
                </c:pt>
                <c:pt idx="50166">
                  <c:v>14.541410000000001</c:v>
                </c:pt>
                <c:pt idx="50167">
                  <c:v>14.541168000000001</c:v>
                </c:pt>
                <c:pt idx="50168">
                  <c:v>14.542535000000001</c:v>
                </c:pt>
                <c:pt idx="50169">
                  <c:v>14.542325999999999</c:v>
                </c:pt>
                <c:pt idx="50170">
                  <c:v>14.542223999999999</c:v>
                </c:pt>
                <c:pt idx="50171">
                  <c:v>14.544636000000001</c:v>
                </c:pt>
                <c:pt idx="50172">
                  <c:v>14.543502</c:v>
                </c:pt>
                <c:pt idx="50173">
                  <c:v>14.539539</c:v>
                </c:pt>
                <c:pt idx="50174">
                  <c:v>14.538954</c:v>
                </c:pt>
                <c:pt idx="50175">
                  <c:v>14.541361999999999</c:v>
                </c:pt>
                <c:pt idx="50176">
                  <c:v>14.542324000000001</c:v>
                </c:pt>
                <c:pt idx="50177">
                  <c:v>14.541598</c:v>
                </c:pt>
                <c:pt idx="50178">
                  <c:v>14.545139000000001</c:v>
                </c:pt>
                <c:pt idx="50179">
                  <c:v>14.551978</c:v>
                </c:pt>
                <c:pt idx="50180">
                  <c:v>14.554722</c:v>
                </c:pt>
                <c:pt idx="50181">
                  <c:v>14.55414</c:v>
                </c:pt>
                <c:pt idx="50182">
                  <c:v>14.555244</c:v>
                </c:pt>
                <c:pt idx="50183">
                  <c:v>14.555974000000001</c:v>
                </c:pt>
                <c:pt idx="50184">
                  <c:v>14.553164000000001</c:v>
                </c:pt>
                <c:pt idx="50185">
                  <c:v>14.552724</c:v>
                </c:pt>
                <c:pt idx="50186">
                  <c:v>14.558312000000001</c:v>
                </c:pt>
                <c:pt idx="50187">
                  <c:v>14.559023</c:v>
                </c:pt>
                <c:pt idx="50188">
                  <c:v>14.554169</c:v>
                </c:pt>
                <c:pt idx="50189">
                  <c:v>14.554924</c:v>
                </c:pt>
                <c:pt idx="50190">
                  <c:v>14.560566</c:v>
                </c:pt>
                <c:pt idx="50191">
                  <c:v>14.562785</c:v>
                </c:pt>
                <c:pt idx="50192">
                  <c:v>14.560650000000001</c:v>
                </c:pt>
                <c:pt idx="50193">
                  <c:v>14.558125</c:v>
                </c:pt>
                <c:pt idx="50194">
                  <c:v>14.55941</c:v>
                </c:pt>
                <c:pt idx="50195">
                  <c:v>14.558147</c:v>
                </c:pt>
                <c:pt idx="50196">
                  <c:v>14.551955</c:v>
                </c:pt>
                <c:pt idx="50197">
                  <c:v>14.552165</c:v>
                </c:pt>
                <c:pt idx="50198">
                  <c:v>14.554373999999999</c:v>
                </c:pt>
                <c:pt idx="50199">
                  <c:v>14.55397</c:v>
                </c:pt>
                <c:pt idx="50200">
                  <c:v>14.555304</c:v>
                </c:pt>
                <c:pt idx="50201">
                  <c:v>14.554313</c:v>
                </c:pt>
                <c:pt idx="50202">
                  <c:v>14.554587</c:v>
                </c:pt>
                <c:pt idx="50203">
                  <c:v>14.557331</c:v>
                </c:pt>
                <c:pt idx="50204">
                  <c:v>14.554111000000001</c:v>
                </c:pt>
                <c:pt idx="50205">
                  <c:v>14.551849000000001</c:v>
                </c:pt>
                <c:pt idx="50206">
                  <c:v>14.552905000000001</c:v>
                </c:pt>
                <c:pt idx="50207">
                  <c:v>14.549315999999999</c:v>
                </c:pt>
                <c:pt idx="50208">
                  <c:v>14.549503</c:v>
                </c:pt>
                <c:pt idx="50209">
                  <c:v>14.553997000000001</c:v>
                </c:pt>
                <c:pt idx="50210">
                  <c:v>14.554978999999999</c:v>
                </c:pt>
                <c:pt idx="50211">
                  <c:v>14.557153</c:v>
                </c:pt>
                <c:pt idx="50212">
                  <c:v>14.557463</c:v>
                </c:pt>
                <c:pt idx="50213">
                  <c:v>14.553725999999999</c:v>
                </c:pt>
                <c:pt idx="50214">
                  <c:v>14.553212</c:v>
                </c:pt>
                <c:pt idx="50215">
                  <c:v>14.551304999999999</c:v>
                </c:pt>
                <c:pt idx="50216">
                  <c:v>14.547527000000001</c:v>
                </c:pt>
                <c:pt idx="50217">
                  <c:v>14.551926999999999</c:v>
                </c:pt>
                <c:pt idx="50218">
                  <c:v>14.556951</c:v>
                </c:pt>
                <c:pt idx="50219">
                  <c:v>14.551186</c:v>
                </c:pt>
                <c:pt idx="50220">
                  <c:v>14.548325999999999</c:v>
                </c:pt>
                <c:pt idx="50221">
                  <c:v>14.554520999999999</c:v>
                </c:pt>
                <c:pt idx="50222">
                  <c:v>14.554475</c:v>
                </c:pt>
                <c:pt idx="50223">
                  <c:v>14.550435</c:v>
                </c:pt>
                <c:pt idx="50224">
                  <c:v>14.553909000000001</c:v>
                </c:pt>
                <c:pt idx="50225">
                  <c:v>14.556559</c:v>
                </c:pt>
                <c:pt idx="50226">
                  <c:v>14.554703999999999</c:v>
                </c:pt>
                <c:pt idx="50227">
                  <c:v>14.555769</c:v>
                </c:pt>
                <c:pt idx="50228">
                  <c:v>14.560663999999999</c:v>
                </c:pt>
                <c:pt idx="50229">
                  <c:v>14.568345000000001</c:v>
                </c:pt>
                <c:pt idx="50230">
                  <c:v>14.57166</c:v>
                </c:pt>
                <c:pt idx="50231">
                  <c:v>14.56903</c:v>
                </c:pt>
                <c:pt idx="50232">
                  <c:v>14.571486999999999</c:v>
                </c:pt>
                <c:pt idx="50233">
                  <c:v>14.573562000000001</c:v>
                </c:pt>
                <c:pt idx="50234">
                  <c:v>14.572494000000001</c:v>
                </c:pt>
                <c:pt idx="50235">
                  <c:v>14.571892</c:v>
                </c:pt>
                <c:pt idx="50236">
                  <c:v>14.571460999999999</c:v>
                </c:pt>
                <c:pt idx="50237">
                  <c:v>14.571574999999999</c:v>
                </c:pt>
                <c:pt idx="50238">
                  <c:v>14.569720999999999</c:v>
                </c:pt>
                <c:pt idx="50239">
                  <c:v>14.568258999999999</c:v>
                </c:pt>
                <c:pt idx="50240">
                  <c:v>14.571346</c:v>
                </c:pt>
                <c:pt idx="50241">
                  <c:v>14.572991</c:v>
                </c:pt>
                <c:pt idx="50242">
                  <c:v>14.571762</c:v>
                </c:pt>
                <c:pt idx="50243">
                  <c:v>14.569523</c:v>
                </c:pt>
                <c:pt idx="50244">
                  <c:v>14.568274000000001</c:v>
                </c:pt>
                <c:pt idx="50245">
                  <c:v>14.567119</c:v>
                </c:pt>
                <c:pt idx="50246">
                  <c:v>14.566094</c:v>
                </c:pt>
                <c:pt idx="50247">
                  <c:v>14.569746</c:v>
                </c:pt>
                <c:pt idx="50248">
                  <c:v>14.573615</c:v>
                </c:pt>
                <c:pt idx="50249">
                  <c:v>14.572374999999999</c:v>
                </c:pt>
                <c:pt idx="50250">
                  <c:v>14.568762</c:v>
                </c:pt>
                <c:pt idx="50251">
                  <c:v>14.566974999999999</c:v>
                </c:pt>
                <c:pt idx="50252">
                  <c:v>14.567197</c:v>
                </c:pt>
                <c:pt idx="50253">
                  <c:v>14.56795</c:v>
                </c:pt>
                <c:pt idx="50254">
                  <c:v>14.568647</c:v>
                </c:pt>
                <c:pt idx="50255">
                  <c:v>14.567978</c:v>
                </c:pt>
                <c:pt idx="50256">
                  <c:v>14.569858999999999</c:v>
                </c:pt>
                <c:pt idx="50257">
                  <c:v>14.570976</c:v>
                </c:pt>
                <c:pt idx="50258">
                  <c:v>14.566882</c:v>
                </c:pt>
                <c:pt idx="50259">
                  <c:v>14.566024000000001</c:v>
                </c:pt>
                <c:pt idx="50260">
                  <c:v>14.566792</c:v>
                </c:pt>
                <c:pt idx="50261">
                  <c:v>14.566329</c:v>
                </c:pt>
                <c:pt idx="50262">
                  <c:v>14.567710999999999</c:v>
                </c:pt>
                <c:pt idx="50263">
                  <c:v>14.571315</c:v>
                </c:pt>
                <c:pt idx="50264">
                  <c:v>14.57342</c:v>
                </c:pt>
                <c:pt idx="50265">
                  <c:v>14.5715</c:v>
                </c:pt>
                <c:pt idx="50266">
                  <c:v>14.57267</c:v>
                </c:pt>
                <c:pt idx="50267">
                  <c:v>14.574206999999999</c:v>
                </c:pt>
                <c:pt idx="50268">
                  <c:v>14.571953000000001</c:v>
                </c:pt>
                <c:pt idx="50269">
                  <c:v>14.573225000000001</c:v>
                </c:pt>
                <c:pt idx="50270">
                  <c:v>14.577534</c:v>
                </c:pt>
                <c:pt idx="50271">
                  <c:v>14.578058</c:v>
                </c:pt>
                <c:pt idx="50272">
                  <c:v>14.575697999999999</c:v>
                </c:pt>
                <c:pt idx="50273">
                  <c:v>14.576276</c:v>
                </c:pt>
                <c:pt idx="50274">
                  <c:v>14.576375000000001</c:v>
                </c:pt>
                <c:pt idx="50275">
                  <c:v>14.573147000000001</c:v>
                </c:pt>
                <c:pt idx="50276">
                  <c:v>14.574414000000001</c:v>
                </c:pt>
                <c:pt idx="50277">
                  <c:v>14.576009000000001</c:v>
                </c:pt>
                <c:pt idx="50278">
                  <c:v>14.575512</c:v>
                </c:pt>
                <c:pt idx="50279">
                  <c:v>14.577107</c:v>
                </c:pt>
                <c:pt idx="50280">
                  <c:v>14.573391000000001</c:v>
                </c:pt>
                <c:pt idx="50281">
                  <c:v>14.570868000000001</c:v>
                </c:pt>
                <c:pt idx="50282">
                  <c:v>14.578665000000001</c:v>
                </c:pt>
                <c:pt idx="50283">
                  <c:v>14.578555</c:v>
                </c:pt>
                <c:pt idx="50284">
                  <c:v>14.571031</c:v>
                </c:pt>
                <c:pt idx="50285">
                  <c:v>14.569775</c:v>
                </c:pt>
                <c:pt idx="50286">
                  <c:v>14.570221999999999</c:v>
                </c:pt>
                <c:pt idx="50287">
                  <c:v>14.567985</c:v>
                </c:pt>
                <c:pt idx="50288">
                  <c:v>14.567575</c:v>
                </c:pt>
                <c:pt idx="50289">
                  <c:v>14.569928000000001</c:v>
                </c:pt>
                <c:pt idx="50290">
                  <c:v>14.574127000000001</c:v>
                </c:pt>
                <c:pt idx="50291">
                  <c:v>14.577859999999999</c:v>
                </c:pt>
                <c:pt idx="50292">
                  <c:v>14.576715</c:v>
                </c:pt>
                <c:pt idx="50293">
                  <c:v>14.576235</c:v>
                </c:pt>
                <c:pt idx="50294">
                  <c:v>14.580569000000001</c:v>
                </c:pt>
                <c:pt idx="50295">
                  <c:v>14.581123</c:v>
                </c:pt>
                <c:pt idx="50296">
                  <c:v>14.577055</c:v>
                </c:pt>
                <c:pt idx="50297">
                  <c:v>14.578245000000001</c:v>
                </c:pt>
                <c:pt idx="50298">
                  <c:v>14.58541</c:v>
                </c:pt>
                <c:pt idx="50299">
                  <c:v>14.582700000000001</c:v>
                </c:pt>
                <c:pt idx="50300">
                  <c:v>14.577377</c:v>
                </c:pt>
                <c:pt idx="50301">
                  <c:v>14.576826000000001</c:v>
                </c:pt>
                <c:pt idx="50302">
                  <c:v>14.574598999999999</c:v>
                </c:pt>
                <c:pt idx="50303">
                  <c:v>14.575412999999999</c:v>
                </c:pt>
                <c:pt idx="50304">
                  <c:v>14.578707</c:v>
                </c:pt>
                <c:pt idx="50305">
                  <c:v>14.577893</c:v>
                </c:pt>
                <c:pt idx="50306">
                  <c:v>14.578811999999999</c:v>
                </c:pt>
                <c:pt idx="50307">
                  <c:v>14.577904999999999</c:v>
                </c:pt>
                <c:pt idx="50308">
                  <c:v>14.57408</c:v>
                </c:pt>
                <c:pt idx="50309">
                  <c:v>14.575625</c:v>
                </c:pt>
                <c:pt idx="50310">
                  <c:v>14.58236</c:v>
                </c:pt>
                <c:pt idx="50311">
                  <c:v>14.584177</c:v>
                </c:pt>
                <c:pt idx="50312">
                  <c:v>14.582746999999999</c:v>
                </c:pt>
                <c:pt idx="50313">
                  <c:v>14.587183</c:v>
                </c:pt>
                <c:pt idx="50314">
                  <c:v>14.586824</c:v>
                </c:pt>
                <c:pt idx="50315">
                  <c:v>14.583707</c:v>
                </c:pt>
                <c:pt idx="50316">
                  <c:v>14.587182</c:v>
                </c:pt>
                <c:pt idx="50317">
                  <c:v>14.586467000000001</c:v>
                </c:pt>
                <c:pt idx="50318">
                  <c:v>14.586676000000001</c:v>
                </c:pt>
                <c:pt idx="50319">
                  <c:v>14.589323</c:v>
                </c:pt>
                <c:pt idx="50320">
                  <c:v>14.581784000000001</c:v>
                </c:pt>
                <c:pt idx="50321">
                  <c:v>14.578241</c:v>
                </c:pt>
                <c:pt idx="50322">
                  <c:v>14.587553</c:v>
                </c:pt>
                <c:pt idx="50323">
                  <c:v>14.590866</c:v>
                </c:pt>
                <c:pt idx="50324">
                  <c:v>14.584892</c:v>
                </c:pt>
                <c:pt idx="50325">
                  <c:v>14.581386999999999</c:v>
                </c:pt>
                <c:pt idx="50326">
                  <c:v>14.584128</c:v>
                </c:pt>
                <c:pt idx="50327">
                  <c:v>14.586002000000001</c:v>
                </c:pt>
                <c:pt idx="50328">
                  <c:v>14.585801999999999</c:v>
                </c:pt>
                <c:pt idx="50329">
                  <c:v>14.588272999999999</c:v>
                </c:pt>
                <c:pt idx="50330">
                  <c:v>14.590173999999999</c:v>
                </c:pt>
                <c:pt idx="50331">
                  <c:v>14.59055</c:v>
                </c:pt>
                <c:pt idx="50332">
                  <c:v>14.596828</c:v>
                </c:pt>
                <c:pt idx="50333">
                  <c:v>14.598762000000001</c:v>
                </c:pt>
                <c:pt idx="50334">
                  <c:v>14.597528000000001</c:v>
                </c:pt>
                <c:pt idx="50335">
                  <c:v>14.601459</c:v>
                </c:pt>
                <c:pt idx="50336">
                  <c:v>14.601701</c:v>
                </c:pt>
                <c:pt idx="50337">
                  <c:v>14.598455</c:v>
                </c:pt>
                <c:pt idx="50338">
                  <c:v>14.597633999999999</c:v>
                </c:pt>
                <c:pt idx="50339">
                  <c:v>14.598494000000001</c:v>
                </c:pt>
                <c:pt idx="50340">
                  <c:v>14.596344999999999</c:v>
                </c:pt>
                <c:pt idx="50341">
                  <c:v>14.593496999999999</c:v>
                </c:pt>
                <c:pt idx="50342">
                  <c:v>14.593218999999999</c:v>
                </c:pt>
                <c:pt idx="50343">
                  <c:v>14.591319</c:v>
                </c:pt>
                <c:pt idx="50344">
                  <c:v>14.590598</c:v>
                </c:pt>
                <c:pt idx="50345">
                  <c:v>14.595192000000001</c:v>
                </c:pt>
                <c:pt idx="50346">
                  <c:v>14.597035999999999</c:v>
                </c:pt>
                <c:pt idx="50347">
                  <c:v>14.590443</c:v>
                </c:pt>
                <c:pt idx="50348">
                  <c:v>14.586330999999999</c:v>
                </c:pt>
                <c:pt idx="50349">
                  <c:v>14.59056</c:v>
                </c:pt>
                <c:pt idx="50350">
                  <c:v>14.593579999999999</c:v>
                </c:pt>
                <c:pt idx="50351">
                  <c:v>14.592058</c:v>
                </c:pt>
                <c:pt idx="50352">
                  <c:v>14.590310000000001</c:v>
                </c:pt>
                <c:pt idx="50353">
                  <c:v>14.588573</c:v>
                </c:pt>
                <c:pt idx="50354">
                  <c:v>14.58933</c:v>
                </c:pt>
                <c:pt idx="50355">
                  <c:v>14.589384000000001</c:v>
                </c:pt>
                <c:pt idx="50356">
                  <c:v>14.588296</c:v>
                </c:pt>
                <c:pt idx="50357">
                  <c:v>14.590266</c:v>
                </c:pt>
                <c:pt idx="50358">
                  <c:v>14.588827</c:v>
                </c:pt>
                <c:pt idx="50359">
                  <c:v>14.585746</c:v>
                </c:pt>
                <c:pt idx="50360">
                  <c:v>14.588301</c:v>
                </c:pt>
                <c:pt idx="50361">
                  <c:v>14.588618</c:v>
                </c:pt>
                <c:pt idx="50362">
                  <c:v>14.586605</c:v>
                </c:pt>
                <c:pt idx="50363">
                  <c:v>14.587607999999999</c:v>
                </c:pt>
                <c:pt idx="50364">
                  <c:v>14.589169999999999</c:v>
                </c:pt>
                <c:pt idx="50365">
                  <c:v>14.588483999999999</c:v>
                </c:pt>
                <c:pt idx="50366">
                  <c:v>14.590303</c:v>
                </c:pt>
                <c:pt idx="50367">
                  <c:v>14.591478</c:v>
                </c:pt>
                <c:pt idx="50368">
                  <c:v>14.590671</c:v>
                </c:pt>
                <c:pt idx="50369">
                  <c:v>14.591854</c:v>
                </c:pt>
                <c:pt idx="50370">
                  <c:v>14.593147999999999</c:v>
                </c:pt>
                <c:pt idx="50371">
                  <c:v>14.594336999999999</c:v>
                </c:pt>
                <c:pt idx="50372">
                  <c:v>14.593593</c:v>
                </c:pt>
                <c:pt idx="50373">
                  <c:v>14.59304</c:v>
                </c:pt>
                <c:pt idx="50374">
                  <c:v>14.595548000000001</c:v>
                </c:pt>
                <c:pt idx="50375">
                  <c:v>14.596342</c:v>
                </c:pt>
                <c:pt idx="50376">
                  <c:v>14.593985</c:v>
                </c:pt>
                <c:pt idx="50377">
                  <c:v>14.591993</c:v>
                </c:pt>
                <c:pt idx="50378">
                  <c:v>14.590233</c:v>
                </c:pt>
                <c:pt idx="50379">
                  <c:v>14.591454000000001</c:v>
                </c:pt>
                <c:pt idx="50380">
                  <c:v>14.597313</c:v>
                </c:pt>
                <c:pt idx="50381">
                  <c:v>14.599</c:v>
                </c:pt>
                <c:pt idx="50382">
                  <c:v>14.597105000000001</c:v>
                </c:pt>
                <c:pt idx="50383">
                  <c:v>14.598718</c:v>
                </c:pt>
                <c:pt idx="50384">
                  <c:v>14.597965</c:v>
                </c:pt>
                <c:pt idx="50385">
                  <c:v>14.59488</c:v>
                </c:pt>
                <c:pt idx="50386">
                  <c:v>14.597751000000001</c:v>
                </c:pt>
                <c:pt idx="50387">
                  <c:v>14.598777</c:v>
                </c:pt>
                <c:pt idx="50388">
                  <c:v>14.595846</c:v>
                </c:pt>
                <c:pt idx="50389">
                  <c:v>14.595143999999999</c:v>
                </c:pt>
                <c:pt idx="50390">
                  <c:v>14.59685</c:v>
                </c:pt>
                <c:pt idx="50391">
                  <c:v>14.598485</c:v>
                </c:pt>
                <c:pt idx="50392">
                  <c:v>14.597142</c:v>
                </c:pt>
                <c:pt idx="50393">
                  <c:v>14.600363</c:v>
                </c:pt>
                <c:pt idx="50394">
                  <c:v>14.609386000000001</c:v>
                </c:pt>
                <c:pt idx="50395">
                  <c:v>14.610307000000001</c:v>
                </c:pt>
                <c:pt idx="50396">
                  <c:v>14.606163</c:v>
                </c:pt>
                <c:pt idx="50397">
                  <c:v>14.603282</c:v>
                </c:pt>
                <c:pt idx="50398">
                  <c:v>14.601152000000001</c:v>
                </c:pt>
                <c:pt idx="50399">
                  <c:v>14.603281000000001</c:v>
                </c:pt>
                <c:pt idx="50400">
                  <c:v>14.607084</c:v>
                </c:pt>
                <c:pt idx="50401">
                  <c:v>14.607279999999999</c:v>
                </c:pt>
                <c:pt idx="50402">
                  <c:v>14.603427</c:v>
                </c:pt>
                <c:pt idx="50403">
                  <c:v>14.602698999999999</c:v>
                </c:pt>
                <c:pt idx="50404">
                  <c:v>14.606543</c:v>
                </c:pt>
                <c:pt idx="50405">
                  <c:v>14.608216000000001</c:v>
                </c:pt>
                <c:pt idx="50406">
                  <c:v>14.608589</c:v>
                </c:pt>
                <c:pt idx="50407">
                  <c:v>14.608988</c:v>
                </c:pt>
                <c:pt idx="50408">
                  <c:v>14.607794</c:v>
                </c:pt>
                <c:pt idx="50409">
                  <c:v>14.608912999999999</c:v>
                </c:pt>
                <c:pt idx="50410">
                  <c:v>14.609219</c:v>
                </c:pt>
                <c:pt idx="50411">
                  <c:v>14.604153999999999</c:v>
                </c:pt>
                <c:pt idx="50412">
                  <c:v>14.60097</c:v>
                </c:pt>
                <c:pt idx="50413">
                  <c:v>14.602865</c:v>
                </c:pt>
                <c:pt idx="50414">
                  <c:v>14.604017000000001</c:v>
                </c:pt>
                <c:pt idx="50415">
                  <c:v>14.607116</c:v>
                </c:pt>
                <c:pt idx="50416">
                  <c:v>14.608864000000001</c:v>
                </c:pt>
                <c:pt idx="50417">
                  <c:v>14.607213</c:v>
                </c:pt>
                <c:pt idx="50418">
                  <c:v>14.609400000000001</c:v>
                </c:pt>
                <c:pt idx="50419">
                  <c:v>14.609559000000001</c:v>
                </c:pt>
                <c:pt idx="50420">
                  <c:v>14.607290000000001</c:v>
                </c:pt>
                <c:pt idx="50421">
                  <c:v>14.608133</c:v>
                </c:pt>
                <c:pt idx="50422">
                  <c:v>14.608295</c:v>
                </c:pt>
                <c:pt idx="50423">
                  <c:v>14.607203</c:v>
                </c:pt>
                <c:pt idx="50424">
                  <c:v>14.609659000000001</c:v>
                </c:pt>
                <c:pt idx="50425">
                  <c:v>14.610336999999999</c:v>
                </c:pt>
                <c:pt idx="50426">
                  <c:v>14.608708999999999</c:v>
                </c:pt>
                <c:pt idx="50427">
                  <c:v>14.612352</c:v>
                </c:pt>
                <c:pt idx="50428">
                  <c:v>14.6149</c:v>
                </c:pt>
                <c:pt idx="50429">
                  <c:v>14.614898999999999</c:v>
                </c:pt>
                <c:pt idx="50430">
                  <c:v>14.620972999999999</c:v>
                </c:pt>
                <c:pt idx="50431">
                  <c:v>14.621340999999999</c:v>
                </c:pt>
                <c:pt idx="50432">
                  <c:v>14.616607999999999</c:v>
                </c:pt>
                <c:pt idx="50433">
                  <c:v>14.617703000000001</c:v>
                </c:pt>
                <c:pt idx="50434">
                  <c:v>14.619494</c:v>
                </c:pt>
                <c:pt idx="50435">
                  <c:v>14.61713</c:v>
                </c:pt>
                <c:pt idx="50436">
                  <c:v>14.615531000000001</c:v>
                </c:pt>
                <c:pt idx="50437">
                  <c:v>14.614184</c:v>
                </c:pt>
                <c:pt idx="50438">
                  <c:v>14.611921000000001</c:v>
                </c:pt>
                <c:pt idx="50439">
                  <c:v>14.613604</c:v>
                </c:pt>
                <c:pt idx="50440">
                  <c:v>14.617118</c:v>
                </c:pt>
                <c:pt idx="50441">
                  <c:v>14.616326000000001</c:v>
                </c:pt>
                <c:pt idx="50442">
                  <c:v>14.616564</c:v>
                </c:pt>
                <c:pt idx="50443">
                  <c:v>14.615227000000001</c:v>
                </c:pt>
                <c:pt idx="50444">
                  <c:v>14.610552</c:v>
                </c:pt>
                <c:pt idx="50445">
                  <c:v>14.609669999999999</c:v>
                </c:pt>
                <c:pt idx="50446">
                  <c:v>14.612467000000001</c:v>
                </c:pt>
                <c:pt idx="50447">
                  <c:v>14.614255999999999</c:v>
                </c:pt>
                <c:pt idx="50448">
                  <c:v>14.614148999999999</c:v>
                </c:pt>
                <c:pt idx="50449">
                  <c:v>14.612885</c:v>
                </c:pt>
                <c:pt idx="50450">
                  <c:v>14.613137</c:v>
                </c:pt>
                <c:pt idx="50451">
                  <c:v>14.613184</c:v>
                </c:pt>
                <c:pt idx="50452">
                  <c:v>14.612769</c:v>
                </c:pt>
                <c:pt idx="50453">
                  <c:v>14.615425999999999</c:v>
                </c:pt>
                <c:pt idx="50454">
                  <c:v>14.617808999999999</c:v>
                </c:pt>
                <c:pt idx="50455">
                  <c:v>14.615481000000001</c:v>
                </c:pt>
                <c:pt idx="50456">
                  <c:v>14.614277</c:v>
                </c:pt>
                <c:pt idx="50457">
                  <c:v>14.616742</c:v>
                </c:pt>
                <c:pt idx="50458">
                  <c:v>14.618161000000001</c:v>
                </c:pt>
                <c:pt idx="50459">
                  <c:v>14.619260000000001</c:v>
                </c:pt>
                <c:pt idx="50460">
                  <c:v>14.620212</c:v>
                </c:pt>
                <c:pt idx="50461">
                  <c:v>14.619104</c:v>
                </c:pt>
                <c:pt idx="50462">
                  <c:v>14.621418</c:v>
                </c:pt>
                <c:pt idx="50463">
                  <c:v>14.62471</c:v>
                </c:pt>
                <c:pt idx="50464">
                  <c:v>14.621271</c:v>
                </c:pt>
                <c:pt idx="50465">
                  <c:v>14.619119</c:v>
                </c:pt>
                <c:pt idx="50466">
                  <c:v>14.624097000000001</c:v>
                </c:pt>
                <c:pt idx="50467">
                  <c:v>14.626592</c:v>
                </c:pt>
                <c:pt idx="50468">
                  <c:v>14.624482</c:v>
                </c:pt>
                <c:pt idx="50469">
                  <c:v>14.623946</c:v>
                </c:pt>
                <c:pt idx="50470">
                  <c:v>14.624361</c:v>
                </c:pt>
                <c:pt idx="50471">
                  <c:v>14.623521</c:v>
                </c:pt>
                <c:pt idx="50472">
                  <c:v>14.623915999999999</c:v>
                </c:pt>
                <c:pt idx="50473">
                  <c:v>14.628892</c:v>
                </c:pt>
                <c:pt idx="50474">
                  <c:v>14.630908</c:v>
                </c:pt>
                <c:pt idx="50475">
                  <c:v>14.62598</c:v>
                </c:pt>
                <c:pt idx="50476">
                  <c:v>14.626039</c:v>
                </c:pt>
                <c:pt idx="50477">
                  <c:v>14.627383999999999</c:v>
                </c:pt>
                <c:pt idx="50478">
                  <c:v>14.626205000000001</c:v>
                </c:pt>
                <c:pt idx="50479">
                  <c:v>14.628831</c:v>
                </c:pt>
                <c:pt idx="50480">
                  <c:v>14.631045</c:v>
                </c:pt>
                <c:pt idx="50481">
                  <c:v>14.628937000000001</c:v>
                </c:pt>
                <c:pt idx="50482">
                  <c:v>14.626234</c:v>
                </c:pt>
                <c:pt idx="50483">
                  <c:v>14.62635</c:v>
                </c:pt>
                <c:pt idx="50484">
                  <c:v>14.627483</c:v>
                </c:pt>
                <c:pt idx="50485">
                  <c:v>14.624703</c:v>
                </c:pt>
                <c:pt idx="50486">
                  <c:v>14.621843999999999</c:v>
                </c:pt>
                <c:pt idx="50487">
                  <c:v>14.622555</c:v>
                </c:pt>
                <c:pt idx="50488">
                  <c:v>14.622730000000001</c:v>
                </c:pt>
                <c:pt idx="50489">
                  <c:v>14.620113999999999</c:v>
                </c:pt>
                <c:pt idx="50490">
                  <c:v>14.620556000000001</c:v>
                </c:pt>
                <c:pt idx="50491">
                  <c:v>14.624484000000001</c:v>
                </c:pt>
                <c:pt idx="50492">
                  <c:v>14.624620999999999</c:v>
                </c:pt>
                <c:pt idx="50493">
                  <c:v>14.624549</c:v>
                </c:pt>
                <c:pt idx="50494">
                  <c:v>14.626607999999999</c:v>
                </c:pt>
                <c:pt idx="50495">
                  <c:v>14.629899</c:v>
                </c:pt>
                <c:pt idx="50496">
                  <c:v>14.634511</c:v>
                </c:pt>
                <c:pt idx="50497">
                  <c:v>14.632334999999999</c:v>
                </c:pt>
                <c:pt idx="50498">
                  <c:v>14.627928000000001</c:v>
                </c:pt>
                <c:pt idx="50499">
                  <c:v>14.629657</c:v>
                </c:pt>
                <c:pt idx="50500">
                  <c:v>14.632358</c:v>
                </c:pt>
                <c:pt idx="50501">
                  <c:v>14.629535000000001</c:v>
                </c:pt>
                <c:pt idx="50502">
                  <c:v>14.625683</c:v>
                </c:pt>
                <c:pt idx="50503">
                  <c:v>14.627737</c:v>
                </c:pt>
                <c:pt idx="50504">
                  <c:v>14.628451</c:v>
                </c:pt>
                <c:pt idx="50505">
                  <c:v>14.626277999999999</c:v>
                </c:pt>
                <c:pt idx="50506">
                  <c:v>14.628314</c:v>
                </c:pt>
                <c:pt idx="50507">
                  <c:v>14.630064000000001</c:v>
                </c:pt>
                <c:pt idx="50508">
                  <c:v>14.629163</c:v>
                </c:pt>
                <c:pt idx="50509">
                  <c:v>14.630077999999999</c:v>
                </c:pt>
                <c:pt idx="50510">
                  <c:v>14.628959999999999</c:v>
                </c:pt>
                <c:pt idx="50511">
                  <c:v>14.629372999999999</c:v>
                </c:pt>
                <c:pt idx="50512">
                  <c:v>14.635451</c:v>
                </c:pt>
                <c:pt idx="50513">
                  <c:v>14.634496</c:v>
                </c:pt>
                <c:pt idx="50514">
                  <c:v>14.629531999999999</c:v>
                </c:pt>
                <c:pt idx="50515">
                  <c:v>14.632107</c:v>
                </c:pt>
                <c:pt idx="50516">
                  <c:v>14.633775</c:v>
                </c:pt>
                <c:pt idx="50517">
                  <c:v>14.629098000000001</c:v>
                </c:pt>
                <c:pt idx="50518">
                  <c:v>14.627826000000001</c:v>
                </c:pt>
                <c:pt idx="50519">
                  <c:v>14.630566999999999</c:v>
                </c:pt>
                <c:pt idx="50520">
                  <c:v>14.631665999999999</c:v>
                </c:pt>
                <c:pt idx="50521">
                  <c:v>14.630692</c:v>
                </c:pt>
                <c:pt idx="50522">
                  <c:v>14.635099</c:v>
                </c:pt>
                <c:pt idx="50523">
                  <c:v>14.640454999999999</c:v>
                </c:pt>
                <c:pt idx="50524">
                  <c:v>14.635078</c:v>
                </c:pt>
                <c:pt idx="50525">
                  <c:v>14.634041</c:v>
                </c:pt>
                <c:pt idx="50526">
                  <c:v>14.639457999999999</c:v>
                </c:pt>
                <c:pt idx="50527">
                  <c:v>14.641263</c:v>
                </c:pt>
                <c:pt idx="50528">
                  <c:v>14.641660999999999</c:v>
                </c:pt>
                <c:pt idx="50529">
                  <c:v>14.639689000000001</c:v>
                </c:pt>
                <c:pt idx="50530">
                  <c:v>14.639455</c:v>
                </c:pt>
                <c:pt idx="50531">
                  <c:v>14.642897</c:v>
                </c:pt>
                <c:pt idx="50532">
                  <c:v>14.642702</c:v>
                </c:pt>
                <c:pt idx="50533">
                  <c:v>14.639426</c:v>
                </c:pt>
                <c:pt idx="50534">
                  <c:v>14.637273</c:v>
                </c:pt>
                <c:pt idx="50535">
                  <c:v>14.638745</c:v>
                </c:pt>
                <c:pt idx="50536">
                  <c:v>14.64223</c:v>
                </c:pt>
                <c:pt idx="50537">
                  <c:v>14.639525000000001</c:v>
                </c:pt>
                <c:pt idx="50538">
                  <c:v>14.633998</c:v>
                </c:pt>
                <c:pt idx="50539">
                  <c:v>14.638818000000001</c:v>
                </c:pt>
                <c:pt idx="50540">
                  <c:v>14.641557000000001</c:v>
                </c:pt>
                <c:pt idx="50541">
                  <c:v>14.636972</c:v>
                </c:pt>
                <c:pt idx="50542">
                  <c:v>14.63964</c:v>
                </c:pt>
                <c:pt idx="50543">
                  <c:v>14.644052</c:v>
                </c:pt>
                <c:pt idx="50544">
                  <c:v>14.639846</c:v>
                </c:pt>
                <c:pt idx="50545">
                  <c:v>14.638113000000001</c:v>
                </c:pt>
                <c:pt idx="50546">
                  <c:v>14.640222</c:v>
                </c:pt>
                <c:pt idx="50547">
                  <c:v>14.638413</c:v>
                </c:pt>
                <c:pt idx="50548">
                  <c:v>14.639053000000001</c:v>
                </c:pt>
                <c:pt idx="50549">
                  <c:v>14.641057999999999</c:v>
                </c:pt>
                <c:pt idx="50550">
                  <c:v>14.639104</c:v>
                </c:pt>
                <c:pt idx="50551">
                  <c:v>14.637167</c:v>
                </c:pt>
                <c:pt idx="50552">
                  <c:v>14.637517000000001</c:v>
                </c:pt>
                <c:pt idx="50553">
                  <c:v>14.638558</c:v>
                </c:pt>
                <c:pt idx="50554">
                  <c:v>14.638845</c:v>
                </c:pt>
                <c:pt idx="50555">
                  <c:v>14.637632999999999</c:v>
                </c:pt>
                <c:pt idx="50556">
                  <c:v>14.636815</c:v>
                </c:pt>
                <c:pt idx="50557">
                  <c:v>14.637314999999999</c:v>
                </c:pt>
                <c:pt idx="50558">
                  <c:v>14.636348</c:v>
                </c:pt>
                <c:pt idx="50559">
                  <c:v>14.638871</c:v>
                </c:pt>
                <c:pt idx="50560">
                  <c:v>14.641261999999999</c:v>
                </c:pt>
                <c:pt idx="50561">
                  <c:v>14.639173</c:v>
                </c:pt>
                <c:pt idx="50562">
                  <c:v>14.642177</c:v>
                </c:pt>
                <c:pt idx="50563">
                  <c:v>14.644741</c:v>
                </c:pt>
                <c:pt idx="50564">
                  <c:v>14.644593</c:v>
                </c:pt>
                <c:pt idx="50565">
                  <c:v>14.646659</c:v>
                </c:pt>
                <c:pt idx="50566">
                  <c:v>14.647201000000001</c:v>
                </c:pt>
                <c:pt idx="50567">
                  <c:v>14.64776</c:v>
                </c:pt>
                <c:pt idx="50568">
                  <c:v>14.649573999999999</c:v>
                </c:pt>
                <c:pt idx="50569">
                  <c:v>14.649706</c:v>
                </c:pt>
                <c:pt idx="50570">
                  <c:v>14.650114</c:v>
                </c:pt>
                <c:pt idx="50571">
                  <c:v>14.648561000000001</c:v>
                </c:pt>
                <c:pt idx="50572">
                  <c:v>14.650207</c:v>
                </c:pt>
                <c:pt idx="50573">
                  <c:v>14.6533</c:v>
                </c:pt>
                <c:pt idx="50574">
                  <c:v>14.647235999999999</c:v>
                </c:pt>
                <c:pt idx="50575">
                  <c:v>14.643476</c:v>
                </c:pt>
                <c:pt idx="50576">
                  <c:v>14.647156000000001</c:v>
                </c:pt>
                <c:pt idx="50577">
                  <c:v>14.647181</c:v>
                </c:pt>
                <c:pt idx="50578">
                  <c:v>14.648413</c:v>
                </c:pt>
                <c:pt idx="50579">
                  <c:v>14.651261999999999</c:v>
                </c:pt>
                <c:pt idx="50580">
                  <c:v>14.649214000000001</c:v>
                </c:pt>
                <c:pt idx="50581">
                  <c:v>14.648277</c:v>
                </c:pt>
                <c:pt idx="50582">
                  <c:v>14.65246</c:v>
                </c:pt>
                <c:pt idx="50583">
                  <c:v>14.655011999999999</c:v>
                </c:pt>
                <c:pt idx="50584">
                  <c:v>14.656328999999999</c:v>
                </c:pt>
                <c:pt idx="50585">
                  <c:v>14.659198999999999</c:v>
                </c:pt>
                <c:pt idx="50586">
                  <c:v>14.660546</c:v>
                </c:pt>
                <c:pt idx="50587">
                  <c:v>14.664595</c:v>
                </c:pt>
                <c:pt idx="50588">
                  <c:v>14.669048</c:v>
                </c:pt>
                <c:pt idx="50589">
                  <c:v>14.664692000000001</c:v>
                </c:pt>
                <c:pt idx="50590">
                  <c:v>14.658181000000001</c:v>
                </c:pt>
                <c:pt idx="50591">
                  <c:v>14.658607</c:v>
                </c:pt>
                <c:pt idx="50592">
                  <c:v>14.659371</c:v>
                </c:pt>
                <c:pt idx="50593">
                  <c:v>14.654199</c:v>
                </c:pt>
                <c:pt idx="50594">
                  <c:v>14.649343999999999</c:v>
                </c:pt>
                <c:pt idx="50595">
                  <c:v>14.651564</c:v>
                </c:pt>
                <c:pt idx="50596">
                  <c:v>14.654417</c:v>
                </c:pt>
                <c:pt idx="50597">
                  <c:v>14.646746</c:v>
                </c:pt>
                <c:pt idx="50598">
                  <c:v>14.644391000000001</c:v>
                </c:pt>
                <c:pt idx="50599">
                  <c:v>14.646139</c:v>
                </c:pt>
                <c:pt idx="50600">
                  <c:v>14.639904</c:v>
                </c:pt>
                <c:pt idx="50601">
                  <c:v>14.642445</c:v>
                </c:pt>
                <c:pt idx="50602">
                  <c:v>14.649884</c:v>
                </c:pt>
                <c:pt idx="50603">
                  <c:v>14.647281</c:v>
                </c:pt>
                <c:pt idx="50604">
                  <c:v>14.644646</c:v>
                </c:pt>
                <c:pt idx="50605">
                  <c:v>14.648407000000001</c:v>
                </c:pt>
                <c:pt idx="50606">
                  <c:v>14.645905000000001</c:v>
                </c:pt>
                <c:pt idx="50607">
                  <c:v>14.642162000000001</c:v>
                </c:pt>
                <c:pt idx="50608">
                  <c:v>14.649884</c:v>
                </c:pt>
                <c:pt idx="50609">
                  <c:v>14.653737</c:v>
                </c:pt>
                <c:pt idx="50610">
                  <c:v>14.651491</c:v>
                </c:pt>
                <c:pt idx="50611">
                  <c:v>14.652301</c:v>
                </c:pt>
                <c:pt idx="50612">
                  <c:v>14.652414</c:v>
                </c:pt>
                <c:pt idx="50613">
                  <c:v>14.64997</c:v>
                </c:pt>
                <c:pt idx="50614">
                  <c:v>14.64772</c:v>
                </c:pt>
                <c:pt idx="50615">
                  <c:v>14.649156</c:v>
                </c:pt>
                <c:pt idx="50616">
                  <c:v>14.648237</c:v>
                </c:pt>
                <c:pt idx="50617">
                  <c:v>14.646027</c:v>
                </c:pt>
                <c:pt idx="50618">
                  <c:v>14.649851999999999</c:v>
                </c:pt>
                <c:pt idx="50619">
                  <c:v>14.651007</c:v>
                </c:pt>
                <c:pt idx="50620">
                  <c:v>14.650907999999999</c:v>
                </c:pt>
                <c:pt idx="50621">
                  <c:v>14.655718</c:v>
                </c:pt>
                <c:pt idx="50622">
                  <c:v>14.654645</c:v>
                </c:pt>
                <c:pt idx="50623">
                  <c:v>14.651472</c:v>
                </c:pt>
                <c:pt idx="50624">
                  <c:v>14.652772000000001</c:v>
                </c:pt>
                <c:pt idx="50625">
                  <c:v>14.652027</c:v>
                </c:pt>
                <c:pt idx="50626">
                  <c:v>14.651828</c:v>
                </c:pt>
                <c:pt idx="50627">
                  <c:v>14.657954999999999</c:v>
                </c:pt>
                <c:pt idx="50628">
                  <c:v>14.659860999999999</c:v>
                </c:pt>
                <c:pt idx="50629">
                  <c:v>14.654971</c:v>
                </c:pt>
                <c:pt idx="50630">
                  <c:v>14.653857</c:v>
                </c:pt>
                <c:pt idx="50631">
                  <c:v>14.657311</c:v>
                </c:pt>
                <c:pt idx="50632">
                  <c:v>14.658170999999999</c:v>
                </c:pt>
                <c:pt idx="50633">
                  <c:v>14.661083</c:v>
                </c:pt>
                <c:pt idx="50634">
                  <c:v>14.661770000000001</c:v>
                </c:pt>
                <c:pt idx="50635">
                  <c:v>14.657759</c:v>
                </c:pt>
                <c:pt idx="50636">
                  <c:v>14.658471</c:v>
                </c:pt>
                <c:pt idx="50637">
                  <c:v>14.657233</c:v>
                </c:pt>
                <c:pt idx="50638">
                  <c:v>14.654413</c:v>
                </c:pt>
                <c:pt idx="50639">
                  <c:v>14.659369</c:v>
                </c:pt>
                <c:pt idx="50640">
                  <c:v>14.664206999999999</c:v>
                </c:pt>
                <c:pt idx="50641">
                  <c:v>14.662591000000001</c:v>
                </c:pt>
                <c:pt idx="50642">
                  <c:v>14.662686000000001</c:v>
                </c:pt>
                <c:pt idx="50643">
                  <c:v>14.666319</c:v>
                </c:pt>
                <c:pt idx="50644">
                  <c:v>14.666024</c:v>
                </c:pt>
                <c:pt idx="50645">
                  <c:v>14.665258</c:v>
                </c:pt>
                <c:pt idx="50646">
                  <c:v>14.670892</c:v>
                </c:pt>
                <c:pt idx="50647">
                  <c:v>14.671474999999999</c:v>
                </c:pt>
                <c:pt idx="50648">
                  <c:v>14.667543999999999</c:v>
                </c:pt>
                <c:pt idx="50649">
                  <c:v>14.669304</c:v>
                </c:pt>
                <c:pt idx="50650">
                  <c:v>14.668588</c:v>
                </c:pt>
                <c:pt idx="50651">
                  <c:v>14.663361999999999</c:v>
                </c:pt>
                <c:pt idx="50652">
                  <c:v>14.664355</c:v>
                </c:pt>
                <c:pt idx="50653">
                  <c:v>14.6676</c:v>
                </c:pt>
                <c:pt idx="50654">
                  <c:v>14.665723</c:v>
                </c:pt>
                <c:pt idx="50655">
                  <c:v>14.662155</c:v>
                </c:pt>
                <c:pt idx="50656">
                  <c:v>14.659257</c:v>
                </c:pt>
                <c:pt idx="50657">
                  <c:v>14.658961</c:v>
                </c:pt>
                <c:pt idx="50658">
                  <c:v>14.662673</c:v>
                </c:pt>
                <c:pt idx="50659">
                  <c:v>14.664294999999999</c:v>
                </c:pt>
                <c:pt idx="50660">
                  <c:v>14.661663000000001</c:v>
                </c:pt>
                <c:pt idx="50661">
                  <c:v>14.665039999999999</c:v>
                </c:pt>
                <c:pt idx="50662">
                  <c:v>14.670655</c:v>
                </c:pt>
                <c:pt idx="50663">
                  <c:v>14.670366</c:v>
                </c:pt>
                <c:pt idx="50664">
                  <c:v>14.672689</c:v>
                </c:pt>
                <c:pt idx="50665">
                  <c:v>14.673271</c:v>
                </c:pt>
                <c:pt idx="50666">
                  <c:v>14.669769000000001</c:v>
                </c:pt>
                <c:pt idx="50667">
                  <c:v>14.671046</c:v>
                </c:pt>
                <c:pt idx="50668">
                  <c:v>14.673695</c:v>
                </c:pt>
                <c:pt idx="50669">
                  <c:v>14.673966</c:v>
                </c:pt>
                <c:pt idx="50670">
                  <c:v>14.672943999999999</c:v>
                </c:pt>
                <c:pt idx="50671">
                  <c:v>14.673124</c:v>
                </c:pt>
                <c:pt idx="50672">
                  <c:v>14.679368999999999</c:v>
                </c:pt>
                <c:pt idx="50673">
                  <c:v>14.683365999999999</c:v>
                </c:pt>
                <c:pt idx="50674">
                  <c:v>14.681404000000001</c:v>
                </c:pt>
                <c:pt idx="50675">
                  <c:v>14.681438999999999</c:v>
                </c:pt>
                <c:pt idx="50676">
                  <c:v>14.682575999999999</c:v>
                </c:pt>
                <c:pt idx="50677">
                  <c:v>14.680448</c:v>
                </c:pt>
                <c:pt idx="50678">
                  <c:v>14.678468000000001</c:v>
                </c:pt>
                <c:pt idx="50679">
                  <c:v>14.68092</c:v>
                </c:pt>
                <c:pt idx="50680">
                  <c:v>14.683094000000001</c:v>
                </c:pt>
                <c:pt idx="50681">
                  <c:v>14.683246</c:v>
                </c:pt>
                <c:pt idx="50682">
                  <c:v>14.682327000000001</c:v>
                </c:pt>
                <c:pt idx="50683">
                  <c:v>14.681461000000001</c:v>
                </c:pt>
                <c:pt idx="50684">
                  <c:v>14.682143</c:v>
                </c:pt>
                <c:pt idx="50685">
                  <c:v>14.680448</c:v>
                </c:pt>
                <c:pt idx="50686">
                  <c:v>14.677158</c:v>
                </c:pt>
                <c:pt idx="50687">
                  <c:v>14.680598</c:v>
                </c:pt>
                <c:pt idx="50688">
                  <c:v>14.682067999999999</c:v>
                </c:pt>
                <c:pt idx="50689">
                  <c:v>14.677128</c:v>
                </c:pt>
                <c:pt idx="50690">
                  <c:v>14.674847</c:v>
                </c:pt>
                <c:pt idx="50691">
                  <c:v>14.674498</c:v>
                </c:pt>
                <c:pt idx="50692">
                  <c:v>14.673380999999999</c:v>
                </c:pt>
                <c:pt idx="50693">
                  <c:v>14.675974999999999</c:v>
                </c:pt>
                <c:pt idx="50694">
                  <c:v>14.676043999999999</c:v>
                </c:pt>
                <c:pt idx="50695">
                  <c:v>14.673226</c:v>
                </c:pt>
                <c:pt idx="50696">
                  <c:v>14.673458999999999</c:v>
                </c:pt>
                <c:pt idx="50697">
                  <c:v>14.67536</c:v>
                </c:pt>
                <c:pt idx="50698">
                  <c:v>14.675939</c:v>
                </c:pt>
                <c:pt idx="50699">
                  <c:v>14.679109</c:v>
                </c:pt>
                <c:pt idx="50700">
                  <c:v>14.679162</c:v>
                </c:pt>
                <c:pt idx="50701">
                  <c:v>14.674139</c:v>
                </c:pt>
                <c:pt idx="50702">
                  <c:v>14.67651</c:v>
                </c:pt>
                <c:pt idx="50703">
                  <c:v>14.677841000000001</c:v>
                </c:pt>
                <c:pt idx="50704">
                  <c:v>14.673719</c:v>
                </c:pt>
                <c:pt idx="50705">
                  <c:v>14.679963000000001</c:v>
                </c:pt>
                <c:pt idx="50706">
                  <c:v>14.691000000000001</c:v>
                </c:pt>
                <c:pt idx="50707">
                  <c:v>14.689171999999999</c:v>
                </c:pt>
                <c:pt idx="50708">
                  <c:v>14.684129</c:v>
                </c:pt>
                <c:pt idx="50709">
                  <c:v>14.689557000000001</c:v>
                </c:pt>
                <c:pt idx="50710">
                  <c:v>14.690379999999999</c:v>
                </c:pt>
                <c:pt idx="50711">
                  <c:v>14.688601999999999</c:v>
                </c:pt>
                <c:pt idx="50712">
                  <c:v>14.690206999999999</c:v>
                </c:pt>
                <c:pt idx="50713">
                  <c:v>14.690390000000001</c:v>
                </c:pt>
                <c:pt idx="50714">
                  <c:v>14.690028</c:v>
                </c:pt>
                <c:pt idx="50715">
                  <c:v>14.688737</c:v>
                </c:pt>
                <c:pt idx="50716">
                  <c:v>14.687511000000001</c:v>
                </c:pt>
                <c:pt idx="50717">
                  <c:v>14.687462</c:v>
                </c:pt>
                <c:pt idx="50718">
                  <c:v>14.687078</c:v>
                </c:pt>
                <c:pt idx="50719">
                  <c:v>14.687602999999999</c:v>
                </c:pt>
                <c:pt idx="50720">
                  <c:v>14.68693</c:v>
                </c:pt>
                <c:pt idx="50721">
                  <c:v>14.684806999999999</c:v>
                </c:pt>
                <c:pt idx="50722">
                  <c:v>14.685661</c:v>
                </c:pt>
                <c:pt idx="50723">
                  <c:v>14.687277999999999</c:v>
                </c:pt>
                <c:pt idx="50724">
                  <c:v>14.687796000000001</c:v>
                </c:pt>
                <c:pt idx="50725">
                  <c:v>14.690047</c:v>
                </c:pt>
                <c:pt idx="50726">
                  <c:v>14.69322</c:v>
                </c:pt>
                <c:pt idx="50727">
                  <c:v>14.692917</c:v>
                </c:pt>
                <c:pt idx="50728">
                  <c:v>14.690903</c:v>
                </c:pt>
                <c:pt idx="50729">
                  <c:v>14.692583000000001</c:v>
                </c:pt>
                <c:pt idx="50730">
                  <c:v>14.692098</c:v>
                </c:pt>
                <c:pt idx="50731">
                  <c:v>14.686207</c:v>
                </c:pt>
                <c:pt idx="50732">
                  <c:v>14.686892</c:v>
                </c:pt>
                <c:pt idx="50733">
                  <c:v>14.692398000000001</c:v>
                </c:pt>
                <c:pt idx="50734">
                  <c:v>14.692424000000001</c:v>
                </c:pt>
                <c:pt idx="50735">
                  <c:v>14.690694000000001</c:v>
                </c:pt>
                <c:pt idx="50736">
                  <c:v>14.68953</c:v>
                </c:pt>
                <c:pt idx="50737">
                  <c:v>14.688746</c:v>
                </c:pt>
                <c:pt idx="50738">
                  <c:v>14.690695</c:v>
                </c:pt>
                <c:pt idx="50739">
                  <c:v>14.693021999999999</c:v>
                </c:pt>
                <c:pt idx="50740">
                  <c:v>14.690628999999999</c:v>
                </c:pt>
                <c:pt idx="50741">
                  <c:v>14.687445</c:v>
                </c:pt>
                <c:pt idx="50742">
                  <c:v>14.689697000000001</c:v>
                </c:pt>
                <c:pt idx="50743">
                  <c:v>14.693868999999999</c:v>
                </c:pt>
                <c:pt idx="50744">
                  <c:v>14.696259</c:v>
                </c:pt>
                <c:pt idx="50745">
                  <c:v>14.69619</c:v>
                </c:pt>
                <c:pt idx="50746">
                  <c:v>14.694117</c:v>
                </c:pt>
                <c:pt idx="50747">
                  <c:v>14.694551000000001</c:v>
                </c:pt>
                <c:pt idx="50748">
                  <c:v>14.699331000000001</c:v>
                </c:pt>
                <c:pt idx="50749">
                  <c:v>14.698672</c:v>
                </c:pt>
                <c:pt idx="50750">
                  <c:v>14.693319000000001</c:v>
                </c:pt>
                <c:pt idx="50751">
                  <c:v>14.695441000000001</c:v>
                </c:pt>
                <c:pt idx="50752">
                  <c:v>14.693846000000001</c:v>
                </c:pt>
                <c:pt idx="50753">
                  <c:v>14.689640000000001</c:v>
                </c:pt>
                <c:pt idx="50754">
                  <c:v>14.694058</c:v>
                </c:pt>
                <c:pt idx="50755">
                  <c:v>14.694990000000001</c:v>
                </c:pt>
                <c:pt idx="50756">
                  <c:v>14.691853999999999</c:v>
                </c:pt>
                <c:pt idx="50757">
                  <c:v>14.6974</c:v>
                </c:pt>
                <c:pt idx="50758">
                  <c:v>14.702161</c:v>
                </c:pt>
                <c:pt idx="50759">
                  <c:v>14.698821000000001</c:v>
                </c:pt>
                <c:pt idx="50760">
                  <c:v>14.69449</c:v>
                </c:pt>
                <c:pt idx="50761">
                  <c:v>14.693987999999999</c:v>
                </c:pt>
                <c:pt idx="50762">
                  <c:v>14.695562000000001</c:v>
                </c:pt>
                <c:pt idx="50763">
                  <c:v>14.696749000000001</c:v>
                </c:pt>
                <c:pt idx="50764">
                  <c:v>14.701212999999999</c:v>
                </c:pt>
                <c:pt idx="50765">
                  <c:v>14.703013</c:v>
                </c:pt>
                <c:pt idx="50766">
                  <c:v>14.700089</c:v>
                </c:pt>
                <c:pt idx="50767">
                  <c:v>14.700359000000001</c:v>
                </c:pt>
                <c:pt idx="50768">
                  <c:v>14.698988</c:v>
                </c:pt>
                <c:pt idx="50769">
                  <c:v>14.696158</c:v>
                </c:pt>
                <c:pt idx="50770">
                  <c:v>14.699728</c:v>
                </c:pt>
                <c:pt idx="50771">
                  <c:v>14.702939000000001</c:v>
                </c:pt>
                <c:pt idx="50772">
                  <c:v>14.701758</c:v>
                </c:pt>
                <c:pt idx="50773">
                  <c:v>14.701760999999999</c:v>
                </c:pt>
                <c:pt idx="50774">
                  <c:v>14.703187</c:v>
                </c:pt>
                <c:pt idx="50775">
                  <c:v>14.702156</c:v>
                </c:pt>
                <c:pt idx="50776">
                  <c:v>14.701207</c:v>
                </c:pt>
                <c:pt idx="50777">
                  <c:v>14.704331</c:v>
                </c:pt>
                <c:pt idx="50778">
                  <c:v>14.704010999999999</c:v>
                </c:pt>
                <c:pt idx="50779">
                  <c:v>14.699052999999999</c:v>
                </c:pt>
                <c:pt idx="50780">
                  <c:v>14.698207999999999</c:v>
                </c:pt>
                <c:pt idx="50781">
                  <c:v>14.700678</c:v>
                </c:pt>
                <c:pt idx="50782">
                  <c:v>14.70327</c:v>
                </c:pt>
                <c:pt idx="50783">
                  <c:v>14.704526</c:v>
                </c:pt>
                <c:pt idx="50784">
                  <c:v>14.701024</c:v>
                </c:pt>
                <c:pt idx="50785">
                  <c:v>14.698463</c:v>
                </c:pt>
                <c:pt idx="50786">
                  <c:v>14.698238999999999</c:v>
                </c:pt>
                <c:pt idx="50787">
                  <c:v>14.695342999999999</c:v>
                </c:pt>
                <c:pt idx="50788">
                  <c:v>14.695048</c:v>
                </c:pt>
                <c:pt idx="50789">
                  <c:v>14.697490999999999</c:v>
                </c:pt>
                <c:pt idx="50790">
                  <c:v>14.697546000000001</c:v>
                </c:pt>
                <c:pt idx="50791">
                  <c:v>14.699752999999999</c:v>
                </c:pt>
                <c:pt idx="50792">
                  <c:v>14.700213</c:v>
                </c:pt>
                <c:pt idx="50793">
                  <c:v>14.698060999999999</c:v>
                </c:pt>
                <c:pt idx="50794">
                  <c:v>14.699982</c:v>
                </c:pt>
                <c:pt idx="50795">
                  <c:v>14.703751</c:v>
                </c:pt>
                <c:pt idx="50796">
                  <c:v>14.706103000000001</c:v>
                </c:pt>
                <c:pt idx="50797">
                  <c:v>14.70552</c:v>
                </c:pt>
                <c:pt idx="50798">
                  <c:v>14.706099</c:v>
                </c:pt>
                <c:pt idx="50799">
                  <c:v>14.708538000000001</c:v>
                </c:pt>
                <c:pt idx="50800">
                  <c:v>14.705673000000001</c:v>
                </c:pt>
                <c:pt idx="50801">
                  <c:v>14.708841</c:v>
                </c:pt>
                <c:pt idx="50802">
                  <c:v>14.716723</c:v>
                </c:pt>
                <c:pt idx="50803">
                  <c:v>14.712391999999999</c:v>
                </c:pt>
                <c:pt idx="50804">
                  <c:v>14.706604</c:v>
                </c:pt>
                <c:pt idx="50805">
                  <c:v>14.710741000000001</c:v>
                </c:pt>
                <c:pt idx="50806">
                  <c:v>14.716328000000001</c:v>
                </c:pt>
                <c:pt idx="50807">
                  <c:v>14.717764000000001</c:v>
                </c:pt>
                <c:pt idx="50808">
                  <c:v>14.718012</c:v>
                </c:pt>
                <c:pt idx="50809">
                  <c:v>14.718551</c:v>
                </c:pt>
                <c:pt idx="50810">
                  <c:v>14.716291999999999</c:v>
                </c:pt>
                <c:pt idx="50811">
                  <c:v>14.714861000000001</c:v>
                </c:pt>
                <c:pt idx="50812">
                  <c:v>14.716153</c:v>
                </c:pt>
                <c:pt idx="50813">
                  <c:v>14.717907</c:v>
                </c:pt>
                <c:pt idx="50814">
                  <c:v>14.717962</c:v>
                </c:pt>
                <c:pt idx="50815">
                  <c:v>14.717554</c:v>
                </c:pt>
                <c:pt idx="50816">
                  <c:v>14.717542999999999</c:v>
                </c:pt>
                <c:pt idx="50817">
                  <c:v>14.716231000000001</c:v>
                </c:pt>
                <c:pt idx="50818">
                  <c:v>14.714363000000001</c:v>
                </c:pt>
                <c:pt idx="50819">
                  <c:v>14.713571999999999</c:v>
                </c:pt>
                <c:pt idx="50820">
                  <c:v>14.714409</c:v>
                </c:pt>
                <c:pt idx="50821">
                  <c:v>14.714073000000001</c:v>
                </c:pt>
                <c:pt idx="50822">
                  <c:v>14.709757</c:v>
                </c:pt>
                <c:pt idx="50823">
                  <c:v>14.706822000000001</c:v>
                </c:pt>
                <c:pt idx="50824">
                  <c:v>14.705202</c:v>
                </c:pt>
                <c:pt idx="50825">
                  <c:v>14.702896000000001</c:v>
                </c:pt>
                <c:pt idx="50826">
                  <c:v>14.70242</c:v>
                </c:pt>
                <c:pt idx="50827">
                  <c:v>14.708024999999999</c:v>
                </c:pt>
                <c:pt idx="50828">
                  <c:v>14.713575000000001</c:v>
                </c:pt>
                <c:pt idx="50829">
                  <c:v>14.711698999999999</c:v>
                </c:pt>
                <c:pt idx="50830">
                  <c:v>14.710407999999999</c:v>
                </c:pt>
                <c:pt idx="50831">
                  <c:v>14.711513</c:v>
                </c:pt>
                <c:pt idx="50832">
                  <c:v>14.708458</c:v>
                </c:pt>
                <c:pt idx="50833">
                  <c:v>14.706936000000001</c:v>
                </c:pt>
                <c:pt idx="50834">
                  <c:v>14.708773000000001</c:v>
                </c:pt>
                <c:pt idx="50835">
                  <c:v>14.713590999999999</c:v>
                </c:pt>
                <c:pt idx="50836">
                  <c:v>14.716481999999999</c:v>
                </c:pt>
                <c:pt idx="50837">
                  <c:v>14.715647000000001</c:v>
                </c:pt>
                <c:pt idx="50838">
                  <c:v>14.715915000000001</c:v>
                </c:pt>
                <c:pt idx="50839">
                  <c:v>14.714833</c:v>
                </c:pt>
                <c:pt idx="50840">
                  <c:v>14.712039000000001</c:v>
                </c:pt>
                <c:pt idx="50841">
                  <c:v>14.713043000000001</c:v>
                </c:pt>
                <c:pt idx="50842">
                  <c:v>14.713913</c:v>
                </c:pt>
                <c:pt idx="50843">
                  <c:v>14.713846</c:v>
                </c:pt>
                <c:pt idx="50844">
                  <c:v>14.714853</c:v>
                </c:pt>
                <c:pt idx="50845">
                  <c:v>14.715742000000001</c:v>
                </c:pt>
                <c:pt idx="50846">
                  <c:v>14.715413</c:v>
                </c:pt>
                <c:pt idx="50847">
                  <c:v>14.713765</c:v>
                </c:pt>
                <c:pt idx="50848">
                  <c:v>14.711743</c:v>
                </c:pt>
                <c:pt idx="50849">
                  <c:v>14.712346</c:v>
                </c:pt>
                <c:pt idx="50850">
                  <c:v>14.713391</c:v>
                </c:pt>
                <c:pt idx="50851">
                  <c:v>14.715628000000001</c:v>
                </c:pt>
                <c:pt idx="50852">
                  <c:v>14.718719</c:v>
                </c:pt>
                <c:pt idx="50853">
                  <c:v>14.715604000000001</c:v>
                </c:pt>
                <c:pt idx="50854">
                  <c:v>14.710770999999999</c:v>
                </c:pt>
                <c:pt idx="50855">
                  <c:v>14.713424</c:v>
                </c:pt>
                <c:pt idx="50856">
                  <c:v>14.714745000000001</c:v>
                </c:pt>
                <c:pt idx="50857">
                  <c:v>14.710777</c:v>
                </c:pt>
                <c:pt idx="50858">
                  <c:v>14.710254000000001</c:v>
                </c:pt>
                <c:pt idx="50859">
                  <c:v>14.711961000000001</c:v>
                </c:pt>
                <c:pt idx="50860">
                  <c:v>14.711702000000001</c:v>
                </c:pt>
                <c:pt idx="50861">
                  <c:v>14.714078000000001</c:v>
                </c:pt>
                <c:pt idx="50862">
                  <c:v>14.715730000000001</c:v>
                </c:pt>
                <c:pt idx="50863">
                  <c:v>14.716647</c:v>
                </c:pt>
                <c:pt idx="50864">
                  <c:v>14.720211000000001</c:v>
                </c:pt>
                <c:pt idx="50865">
                  <c:v>14.722308999999999</c:v>
                </c:pt>
                <c:pt idx="50866">
                  <c:v>14.724269</c:v>
                </c:pt>
                <c:pt idx="50867">
                  <c:v>14.729533</c:v>
                </c:pt>
                <c:pt idx="50868">
                  <c:v>14.729523</c:v>
                </c:pt>
                <c:pt idx="50869">
                  <c:v>14.725519999999999</c:v>
                </c:pt>
                <c:pt idx="50870">
                  <c:v>14.724425</c:v>
                </c:pt>
                <c:pt idx="50871">
                  <c:v>14.725982999999999</c:v>
                </c:pt>
                <c:pt idx="50872">
                  <c:v>14.724100999999999</c:v>
                </c:pt>
                <c:pt idx="50873">
                  <c:v>14.721280999999999</c:v>
                </c:pt>
                <c:pt idx="50874">
                  <c:v>14.721831999999999</c:v>
                </c:pt>
                <c:pt idx="50875">
                  <c:v>14.721622999999999</c:v>
                </c:pt>
                <c:pt idx="50876">
                  <c:v>14.721152999999999</c:v>
                </c:pt>
                <c:pt idx="50877">
                  <c:v>14.724838</c:v>
                </c:pt>
                <c:pt idx="50878">
                  <c:v>14.72606</c:v>
                </c:pt>
                <c:pt idx="50879">
                  <c:v>14.724477</c:v>
                </c:pt>
                <c:pt idx="50880">
                  <c:v>14.727223</c:v>
                </c:pt>
                <c:pt idx="50881">
                  <c:v>14.730745000000001</c:v>
                </c:pt>
                <c:pt idx="50882">
                  <c:v>14.729101999999999</c:v>
                </c:pt>
                <c:pt idx="50883">
                  <c:v>14.726888000000001</c:v>
                </c:pt>
                <c:pt idx="50884">
                  <c:v>14.727796</c:v>
                </c:pt>
                <c:pt idx="50885">
                  <c:v>14.727168000000001</c:v>
                </c:pt>
                <c:pt idx="50886">
                  <c:v>14.726845000000001</c:v>
                </c:pt>
                <c:pt idx="50887">
                  <c:v>14.727214</c:v>
                </c:pt>
                <c:pt idx="50888">
                  <c:v>14.725771999999999</c:v>
                </c:pt>
                <c:pt idx="50889">
                  <c:v>14.723979</c:v>
                </c:pt>
                <c:pt idx="50890">
                  <c:v>14.721101000000001</c:v>
                </c:pt>
                <c:pt idx="50891">
                  <c:v>14.723575</c:v>
                </c:pt>
                <c:pt idx="50892">
                  <c:v>14.726265</c:v>
                </c:pt>
                <c:pt idx="50893">
                  <c:v>14.723321</c:v>
                </c:pt>
                <c:pt idx="50894">
                  <c:v>14.724542</c:v>
                </c:pt>
                <c:pt idx="50895">
                  <c:v>14.728126</c:v>
                </c:pt>
                <c:pt idx="50896">
                  <c:v>14.726495</c:v>
                </c:pt>
                <c:pt idx="50897">
                  <c:v>14.72335</c:v>
                </c:pt>
                <c:pt idx="50898">
                  <c:v>14.725265</c:v>
                </c:pt>
                <c:pt idx="50899">
                  <c:v>14.732400999999999</c:v>
                </c:pt>
                <c:pt idx="50900">
                  <c:v>14.73598</c:v>
                </c:pt>
                <c:pt idx="50901">
                  <c:v>14.735526999999999</c:v>
                </c:pt>
                <c:pt idx="50902">
                  <c:v>14.735053000000001</c:v>
                </c:pt>
                <c:pt idx="50903">
                  <c:v>14.733966000000001</c:v>
                </c:pt>
                <c:pt idx="50904">
                  <c:v>14.731339</c:v>
                </c:pt>
                <c:pt idx="50905">
                  <c:v>14.729687999999999</c:v>
                </c:pt>
                <c:pt idx="50906">
                  <c:v>14.729384</c:v>
                </c:pt>
                <c:pt idx="50907">
                  <c:v>14.730499</c:v>
                </c:pt>
                <c:pt idx="50908">
                  <c:v>14.731083999999999</c:v>
                </c:pt>
                <c:pt idx="50909">
                  <c:v>14.729644</c:v>
                </c:pt>
                <c:pt idx="50910">
                  <c:v>14.729768999999999</c:v>
                </c:pt>
                <c:pt idx="50911">
                  <c:v>14.731598999999999</c:v>
                </c:pt>
                <c:pt idx="50912">
                  <c:v>14.733297</c:v>
                </c:pt>
                <c:pt idx="50913">
                  <c:v>14.734676</c:v>
                </c:pt>
                <c:pt idx="50914">
                  <c:v>14.732047</c:v>
                </c:pt>
                <c:pt idx="50915">
                  <c:v>14.728721</c:v>
                </c:pt>
                <c:pt idx="50916">
                  <c:v>14.735002</c:v>
                </c:pt>
                <c:pt idx="50917">
                  <c:v>14.740954</c:v>
                </c:pt>
                <c:pt idx="50918">
                  <c:v>14.738037</c:v>
                </c:pt>
                <c:pt idx="50919">
                  <c:v>14.739395</c:v>
                </c:pt>
                <c:pt idx="50920">
                  <c:v>14.740365000000001</c:v>
                </c:pt>
                <c:pt idx="50921">
                  <c:v>14.738614999999999</c:v>
                </c:pt>
                <c:pt idx="50922">
                  <c:v>14.740831999999999</c:v>
                </c:pt>
                <c:pt idx="50923">
                  <c:v>14.742654</c:v>
                </c:pt>
                <c:pt idx="50924">
                  <c:v>14.740572999999999</c:v>
                </c:pt>
                <c:pt idx="50925">
                  <c:v>14.739444000000001</c:v>
                </c:pt>
                <c:pt idx="50926">
                  <c:v>14.738205000000001</c:v>
                </c:pt>
                <c:pt idx="50927">
                  <c:v>14.737045999999999</c:v>
                </c:pt>
                <c:pt idx="50928">
                  <c:v>14.738994999999999</c:v>
                </c:pt>
                <c:pt idx="50929">
                  <c:v>14.744403</c:v>
                </c:pt>
                <c:pt idx="50930">
                  <c:v>14.746668</c:v>
                </c:pt>
                <c:pt idx="50931">
                  <c:v>14.741820000000001</c:v>
                </c:pt>
                <c:pt idx="50932">
                  <c:v>14.73765</c:v>
                </c:pt>
                <c:pt idx="50933">
                  <c:v>14.737435</c:v>
                </c:pt>
                <c:pt idx="50934">
                  <c:v>14.737489999999999</c:v>
                </c:pt>
                <c:pt idx="50935">
                  <c:v>14.737679</c:v>
                </c:pt>
                <c:pt idx="50936">
                  <c:v>14.738856</c:v>
                </c:pt>
                <c:pt idx="50937">
                  <c:v>14.738626999999999</c:v>
                </c:pt>
                <c:pt idx="50938">
                  <c:v>14.739018</c:v>
                </c:pt>
                <c:pt idx="50939">
                  <c:v>14.738778999999999</c:v>
                </c:pt>
                <c:pt idx="50940">
                  <c:v>14.738409000000001</c:v>
                </c:pt>
                <c:pt idx="50941">
                  <c:v>14.739106</c:v>
                </c:pt>
                <c:pt idx="50942">
                  <c:v>14.737812</c:v>
                </c:pt>
                <c:pt idx="50943">
                  <c:v>14.739504999999999</c:v>
                </c:pt>
                <c:pt idx="50944">
                  <c:v>14.745424999999999</c:v>
                </c:pt>
                <c:pt idx="50945">
                  <c:v>14.746601999999999</c:v>
                </c:pt>
                <c:pt idx="50946">
                  <c:v>14.740966</c:v>
                </c:pt>
                <c:pt idx="50947">
                  <c:v>14.738897</c:v>
                </c:pt>
                <c:pt idx="50948">
                  <c:v>14.744007999999999</c:v>
                </c:pt>
                <c:pt idx="50949">
                  <c:v>14.745041000000001</c:v>
                </c:pt>
                <c:pt idx="50950">
                  <c:v>14.739364999999999</c:v>
                </c:pt>
                <c:pt idx="50951">
                  <c:v>14.738413</c:v>
                </c:pt>
                <c:pt idx="50952">
                  <c:v>14.741961999999999</c:v>
                </c:pt>
                <c:pt idx="50953">
                  <c:v>14.74114</c:v>
                </c:pt>
                <c:pt idx="50954">
                  <c:v>14.738644000000001</c:v>
                </c:pt>
                <c:pt idx="50955">
                  <c:v>14.739972</c:v>
                </c:pt>
                <c:pt idx="50956">
                  <c:v>14.742608000000001</c:v>
                </c:pt>
                <c:pt idx="50957">
                  <c:v>14.743114</c:v>
                </c:pt>
                <c:pt idx="50958">
                  <c:v>14.742025</c:v>
                </c:pt>
                <c:pt idx="50959">
                  <c:v>14.743487</c:v>
                </c:pt>
                <c:pt idx="50960">
                  <c:v>14.745084</c:v>
                </c:pt>
                <c:pt idx="50961">
                  <c:v>14.745914000000001</c:v>
                </c:pt>
                <c:pt idx="50962">
                  <c:v>14.747159999999999</c:v>
                </c:pt>
                <c:pt idx="50963">
                  <c:v>14.746135000000001</c:v>
                </c:pt>
                <c:pt idx="50964">
                  <c:v>14.743055999999999</c:v>
                </c:pt>
                <c:pt idx="50965">
                  <c:v>14.745839</c:v>
                </c:pt>
                <c:pt idx="50966">
                  <c:v>14.748556000000001</c:v>
                </c:pt>
                <c:pt idx="50967">
                  <c:v>14.745224</c:v>
                </c:pt>
                <c:pt idx="50968">
                  <c:v>14.746756</c:v>
                </c:pt>
                <c:pt idx="50969">
                  <c:v>14.749712000000001</c:v>
                </c:pt>
                <c:pt idx="50970">
                  <c:v>14.746508</c:v>
                </c:pt>
                <c:pt idx="50971">
                  <c:v>14.744999</c:v>
                </c:pt>
                <c:pt idx="50972">
                  <c:v>14.746152</c:v>
                </c:pt>
                <c:pt idx="50973">
                  <c:v>14.744555</c:v>
                </c:pt>
                <c:pt idx="50974">
                  <c:v>14.744526</c:v>
                </c:pt>
                <c:pt idx="50975">
                  <c:v>14.749494</c:v>
                </c:pt>
                <c:pt idx="50976">
                  <c:v>14.751181000000001</c:v>
                </c:pt>
                <c:pt idx="50977">
                  <c:v>14.750272000000001</c:v>
                </c:pt>
                <c:pt idx="50978">
                  <c:v>14.750513</c:v>
                </c:pt>
                <c:pt idx="50979">
                  <c:v>14.750613</c:v>
                </c:pt>
                <c:pt idx="50980">
                  <c:v>14.752986999999999</c:v>
                </c:pt>
                <c:pt idx="50981">
                  <c:v>14.755099</c:v>
                </c:pt>
                <c:pt idx="50982">
                  <c:v>14.753208000000001</c:v>
                </c:pt>
                <c:pt idx="50983">
                  <c:v>14.752744</c:v>
                </c:pt>
                <c:pt idx="50984">
                  <c:v>14.758335000000001</c:v>
                </c:pt>
                <c:pt idx="50985">
                  <c:v>14.759906000000001</c:v>
                </c:pt>
                <c:pt idx="50986">
                  <c:v>14.758113</c:v>
                </c:pt>
                <c:pt idx="50987">
                  <c:v>14.763695</c:v>
                </c:pt>
                <c:pt idx="50988">
                  <c:v>14.76412</c:v>
                </c:pt>
                <c:pt idx="50989">
                  <c:v>14.760532</c:v>
                </c:pt>
                <c:pt idx="50990">
                  <c:v>14.764158</c:v>
                </c:pt>
                <c:pt idx="50991">
                  <c:v>14.765771000000001</c:v>
                </c:pt>
                <c:pt idx="50992">
                  <c:v>14.756703</c:v>
                </c:pt>
                <c:pt idx="50993">
                  <c:v>14.749174</c:v>
                </c:pt>
                <c:pt idx="50994">
                  <c:v>14.756800999999999</c:v>
                </c:pt>
                <c:pt idx="50995">
                  <c:v>14.761583</c:v>
                </c:pt>
                <c:pt idx="50996">
                  <c:v>14.750749000000001</c:v>
                </c:pt>
                <c:pt idx="50997">
                  <c:v>14.746467000000001</c:v>
                </c:pt>
                <c:pt idx="50998">
                  <c:v>14.752801</c:v>
                </c:pt>
                <c:pt idx="50999">
                  <c:v>14.756634999999999</c:v>
                </c:pt>
                <c:pt idx="51000">
                  <c:v>14.756389</c:v>
                </c:pt>
                <c:pt idx="51001">
                  <c:v>14.756894000000001</c:v>
                </c:pt>
                <c:pt idx="51002">
                  <c:v>14.761475000000001</c:v>
                </c:pt>
                <c:pt idx="51003">
                  <c:v>14.762594</c:v>
                </c:pt>
                <c:pt idx="51004">
                  <c:v>14.762494</c:v>
                </c:pt>
                <c:pt idx="51005">
                  <c:v>14.763510999999999</c:v>
                </c:pt>
                <c:pt idx="51006">
                  <c:v>14.764006999999999</c:v>
                </c:pt>
                <c:pt idx="51007">
                  <c:v>14.763287</c:v>
                </c:pt>
                <c:pt idx="51008">
                  <c:v>14.760926</c:v>
                </c:pt>
                <c:pt idx="51009">
                  <c:v>14.758449000000001</c:v>
                </c:pt>
                <c:pt idx="51010">
                  <c:v>14.757255000000001</c:v>
                </c:pt>
                <c:pt idx="51011">
                  <c:v>14.752162</c:v>
                </c:pt>
                <c:pt idx="51012">
                  <c:v>14.750693999999999</c:v>
                </c:pt>
                <c:pt idx="51013">
                  <c:v>14.759763</c:v>
                </c:pt>
                <c:pt idx="51014">
                  <c:v>14.763585000000001</c:v>
                </c:pt>
                <c:pt idx="51015">
                  <c:v>14.759452</c:v>
                </c:pt>
                <c:pt idx="51016">
                  <c:v>14.761657</c:v>
                </c:pt>
                <c:pt idx="51017">
                  <c:v>14.76492</c:v>
                </c:pt>
                <c:pt idx="51018">
                  <c:v>14.762318</c:v>
                </c:pt>
                <c:pt idx="51019">
                  <c:v>14.763528000000001</c:v>
                </c:pt>
                <c:pt idx="51020">
                  <c:v>14.763045999999999</c:v>
                </c:pt>
                <c:pt idx="51021">
                  <c:v>14.756762</c:v>
                </c:pt>
                <c:pt idx="51022">
                  <c:v>14.757652</c:v>
                </c:pt>
                <c:pt idx="51023">
                  <c:v>14.762117</c:v>
                </c:pt>
                <c:pt idx="51024">
                  <c:v>14.759569000000001</c:v>
                </c:pt>
                <c:pt idx="51025">
                  <c:v>14.753644</c:v>
                </c:pt>
                <c:pt idx="51026">
                  <c:v>14.751913</c:v>
                </c:pt>
                <c:pt idx="51027">
                  <c:v>14.753401999999999</c:v>
                </c:pt>
                <c:pt idx="51028">
                  <c:v>14.753344999999999</c:v>
                </c:pt>
                <c:pt idx="51029">
                  <c:v>14.756869999999999</c:v>
                </c:pt>
                <c:pt idx="51030">
                  <c:v>14.761933000000001</c:v>
                </c:pt>
                <c:pt idx="51031">
                  <c:v>14.760574999999999</c:v>
                </c:pt>
                <c:pt idx="51032">
                  <c:v>14.757572</c:v>
                </c:pt>
                <c:pt idx="51033">
                  <c:v>14.757191000000001</c:v>
                </c:pt>
                <c:pt idx="51034">
                  <c:v>14.755727</c:v>
                </c:pt>
                <c:pt idx="51035">
                  <c:v>14.754346999999999</c:v>
                </c:pt>
                <c:pt idx="51036">
                  <c:v>14.755050000000001</c:v>
                </c:pt>
                <c:pt idx="51037">
                  <c:v>14.756211</c:v>
                </c:pt>
                <c:pt idx="51038">
                  <c:v>14.75685</c:v>
                </c:pt>
                <c:pt idx="51039">
                  <c:v>14.758891</c:v>
                </c:pt>
                <c:pt idx="51040">
                  <c:v>14.759859000000001</c:v>
                </c:pt>
                <c:pt idx="51041">
                  <c:v>14.755461</c:v>
                </c:pt>
                <c:pt idx="51042">
                  <c:v>14.754208999999999</c:v>
                </c:pt>
                <c:pt idx="51043">
                  <c:v>14.764101</c:v>
                </c:pt>
                <c:pt idx="51044">
                  <c:v>14.76928</c:v>
                </c:pt>
                <c:pt idx="51045">
                  <c:v>14.763578000000001</c:v>
                </c:pt>
                <c:pt idx="51046">
                  <c:v>14.762891</c:v>
                </c:pt>
                <c:pt idx="51047">
                  <c:v>14.769221999999999</c:v>
                </c:pt>
                <c:pt idx="51048">
                  <c:v>14.768518</c:v>
                </c:pt>
                <c:pt idx="51049">
                  <c:v>14.76938</c:v>
                </c:pt>
                <c:pt idx="51050">
                  <c:v>14.777233000000001</c:v>
                </c:pt>
                <c:pt idx="51051">
                  <c:v>14.774227</c:v>
                </c:pt>
                <c:pt idx="51052">
                  <c:v>14.771955999999999</c:v>
                </c:pt>
                <c:pt idx="51053">
                  <c:v>14.779026999999999</c:v>
                </c:pt>
                <c:pt idx="51054">
                  <c:v>14.773439</c:v>
                </c:pt>
                <c:pt idx="51055">
                  <c:v>14.766997</c:v>
                </c:pt>
                <c:pt idx="51056">
                  <c:v>14.772497</c:v>
                </c:pt>
                <c:pt idx="51057">
                  <c:v>14.770811999999999</c:v>
                </c:pt>
                <c:pt idx="51058">
                  <c:v>14.763432999999999</c:v>
                </c:pt>
                <c:pt idx="51059">
                  <c:v>14.765110999999999</c:v>
                </c:pt>
                <c:pt idx="51060">
                  <c:v>14.764569</c:v>
                </c:pt>
                <c:pt idx="51061">
                  <c:v>14.761551000000001</c:v>
                </c:pt>
                <c:pt idx="51062">
                  <c:v>14.768287000000001</c:v>
                </c:pt>
                <c:pt idx="51063">
                  <c:v>14.772629999999999</c:v>
                </c:pt>
                <c:pt idx="51064">
                  <c:v>14.768131</c:v>
                </c:pt>
                <c:pt idx="51065">
                  <c:v>14.766845</c:v>
                </c:pt>
                <c:pt idx="51066">
                  <c:v>14.768774000000001</c:v>
                </c:pt>
                <c:pt idx="51067">
                  <c:v>14.771518</c:v>
                </c:pt>
                <c:pt idx="51068">
                  <c:v>14.774792</c:v>
                </c:pt>
                <c:pt idx="51069">
                  <c:v>14.775949000000001</c:v>
                </c:pt>
                <c:pt idx="51070">
                  <c:v>14.778646</c:v>
                </c:pt>
                <c:pt idx="51071">
                  <c:v>14.782679999999999</c:v>
                </c:pt>
                <c:pt idx="51072">
                  <c:v>14.784955999999999</c:v>
                </c:pt>
                <c:pt idx="51073">
                  <c:v>14.782398000000001</c:v>
                </c:pt>
                <c:pt idx="51074">
                  <c:v>14.781361</c:v>
                </c:pt>
                <c:pt idx="51075">
                  <c:v>14.787001999999999</c:v>
                </c:pt>
                <c:pt idx="51076">
                  <c:v>14.789173999999999</c:v>
                </c:pt>
                <c:pt idx="51077">
                  <c:v>14.788387</c:v>
                </c:pt>
                <c:pt idx="51078">
                  <c:v>14.786246</c:v>
                </c:pt>
                <c:pt idx="51079">
                  <c:v>14.783455999999999</c:v>
                </c:pt>
                <c:pt idx="51080">
                  <c:v>14.780863</c:v>
                </c:pt>
                <c:pt idx="51081">
                  <c:v>14.780542000000001</c:v>
                </c:pt>
                <c:pt idx="51082">
                  <c:v>14.780662</c:v>
                </c:pt>
                <c:pt idx="51083">
                  <c:v>14.776335</c:v>
                </c:pt>
                <c:pt idx="51084">
                  <c:v>14.774169000000001</c:v>
                </c:pt>
                <c:pt idx="51085">
                  <c:v>14.776662</c:v>
                </c:pt>
                <c:pt idx="51086">
                  <c:v>14.778890000000001</c:v>
                </c:pt>
                <c:pt idx="51087">
                  <c:v>14.777557</c:v>
                </c:pt>
                <c:pt idx="51088">
                  <c:v>14.776092999999999</c:v>
                </c:pt>
                <c:pt idx="51089">
                  <c:v>14.777258</c:v>
                </c:pt>
                <c:pt idx="51090">
                  <c:v>14.778734999999999</c:v>
                </c:pt>
                <c:pt idx="51091">
                  <c:v>14.780014</c:v>
                </c:pt>
                <c:pt idx="51092">
                  <c:v>14.782163000000001</c:v>
                </c:pt>
                <c:pt idx="51093">
                  <c:v>14.782918</c:v>
                </c:pt>
                <c:pt idx="51094">
                  <c:v>14.782823</c:v>
                </c:pt>
                <c:pt idx="51095">
                  <c:v>14.783376000000001</c:v>
                </c:pt>
                <c:pt idx="51096">
                  <c:v>14.784424</c:v>
                </c:pt>
                <c:pt idx="51097">
                  <c:v>14.784979</c:v>
                </c:pt>
                <c:pt idx="51098">
                  <c:v>14.780825</c:v>
                </c:pt>
                <c:pt idx="51099">
                  <c:v>14.777744999999999</c:v>
                </c:pt>
                <c:pt idx="51100">
                  <c:v>14.779978</c:v>
                </c:pt>
                <c:pt idx="51101">
                  <c:v>14.779337</c:v>
                </c:pt>
                <c:pt idx="51102">
                  <c:v>14.772049000000001</c:v>
                </c:pt>
                <c:pt idx="51103">
                  <c:v>14.769468</c:v>
                </c:pt>
                <c:pt idx="51104">
                  <c:v>14.774918</c:v>
                </c:pt>
                <c:pt idx="51105">
                  <c:v>14.777094999999999</c:v>
                </c:pt>
                <c:pt idx="51106">
                  <c:v>14.777794999999999</c:v>
                </c:pt>
                <c:pt idx="51107">
                  <c:v>14.779085</c:v>
                </c:pt>
                <c:pt idx="51108">
                  <c:v>14.77678</c:v>
                </c:pt>
                <c:pt idx="51109">
                  <c:v>14.775634999999999</c:v>
                </c:pt>
                <c:pt idx="51110">
                  <c:v>14.776493</c:v>
                </c:pt>
                <c:pt idx="51111">
                  <c:v>14.777742</c:v>
                </c:pt>
                <c:pt idx="51112">
                  <c:v>14.780619</c:v>
                </c:pt>
                <c:pt idx="51113">
                  <c:v>14.782640000000001</c:v>
                </c:pt>
                <c:pt idx="51114">
                  <c:v>14.782026</c:v>
                </c:pt>
                <c:pt idx="51115">
                  <c:v>14.782370999999999</c:v>
                </c:pt>
                <c:pt idx="51116">
                  <c:v>14.785634</c:v>
                </c:pt>
                <c:pt idx="51117">
                  <c:v>14.789431</c:v>
                </c:pt>
                <c:pt idx="51118">
                  <c:v>14.792885999999999</c:v>
                </c:pt>
                <c:pt idx="51119">
                  <c:v>14.788138999999999</c:v>
                </c:pt>
                <c:pt idx="51120">
                  <c:v>14.780449000000001</c:v>
                </c:pt>
                <c:pt idx="51121">
                  <c:v>14.784127</c:v>
                </c:pt>
                <c:pt idx="51122">
                  <c:v>14.788722999999999</c:v>
                </c:pt>
                <c:pt idx="51123">
                  <c:v>14.787749</c:v>
                </c:pt>
                <c:pt idx="51124">
                  <c:v>14.787960999999999</c:v>
                </c:pt>
                <c:pt idx="51125">
                  <c:v>14.789873999999999</c:v>
                </c:pt>
                <c:pt idx="51126">
                  <c:v>14.789192</c:v>
                </c:pt>
                <c:pt idx="51127">
                  <c:v>14.784048</c:v>
                </c:pt>
                <c:pt idx="51128">
                  <c:v>14.785135</c:v>
                </c:pt>
                <c:pt idx="51129">
                  <c:v>14.790474</c:v>
                </c:pt>
                <c:pt idx="51130">
                  <c:v>14.786673</c:v>
                </c:pt>
                <c:pt idx="51131">
                  <c:v>14.784186999999999</c:v>
                </c:pt>
                <c:pt idx="51132">
                  <c:v>14.792913</c:v>
                </c:pt>
                <c:pt idx="51133">
                  <c:v>14.795538000000001</c:v>
                </c:pt>
                <c:pt idx="51134">
                  <c:v>14.789973</c:v>
                </c:pt>
                <c:pt idx="51135">
                  <c:v>14.794187000000001</c:v>
                </c:pt>
                <c:pt idx="51136">
                  <c:v>14.799405999999999</c:v>
                </c:pt>
                <c:pt idx="51137">
                  <c:v>14.792712999999999</c:v>
                </c:pt>
                <c:pt idx="51138">
                  <c:v>14.791181</c:v>
                </c:pt>
                <c:pt idx="51139">
                  <c:v>14.796794999999999</c:v>
                </c:pt>
                <c:pt idx="51140">
                  <c:v>14.796531</c:v>
                </c:pt>
                <c:pt idx="51141">
                  <c:v>14.794093</c:v>
                </c:pt>
                <c:pt idx="51142">
                  <c:v>14.796815</c:v>
                </c:pt>
                <c:pt idx="51143">
                  <c:v>14.798766000000001</c:v>
                </c:pt>
                <c:pt idx="51144">
                  <c:v>14.797255</c:v>
                </c:pt>
                <c:pt idx="51145">
                  <c:v>14.797453000000001</c:v>
                </c:pt>
                <c:pt idx="51146">
                  <c:v>14.795508999999999</c:v>
                </c:pt>
                <c:pt idx="51147">
                  <c:v>14.792737000000001</c:v>
                </c:pt>
                <c:pt idx="51148">
                  <c:v>14.796844</c:v>
                </c:pt>
                <c:pt idx="51149">
                  <c:v>14.799346999999999</c:v>
                </c:pt>
                <c:pt idx="51150">
                  <c:v>14.796317</c:v>
                </c:pt>
                <c:pt idx="51151">
                  <c:v>14.796906</c:v>
                </c:pt>
                <c:pt idx="51152">
                  <c:v>14.799248</c:v>
                </c:pt>
                <c:pt idx="51153">
                  <c:v>14.798071999999999</c:v>
                </c:pt>
                <c:pt idx="51154">
                  <c:v>14.799836000000001</c:v>
                </c:pt>
                <c:pt idx="51155">
                  <c:v>14.802019</c:v>
                </c:pt>
                <c:pt idx="51156">
                  <c:v>14.800846999999999</c:v>
                </c:pt>
                <c:pt idx="51157">
                  <c:v>14.800789999999999</c:v>
                </c:pt>
                <c:pt idx="51158">
                  <c:v>14.797684</c:v>
                </c:pt>
                <c:pt idx="51159">
                  <c:v>14.794449</c:v>
                </c:pt>
                <c:pt idx="51160">
                  <c:v>14.797378</c:v>
                </c:pt>
                <c:pt idx="51161">
                  <c:v>14.79913</c:v>
                </c:pt>
                <c:pt idx="51162">
                  <c:v>14.795896000000001</c:v>
                </c:pt>
                <c:pt idx="51163">
                  <c:v>14.794181999999999</c:v>
                </c:pt>
                <c:pt idx="51164">
                  <c:v>14.796497</c:v>
                </c:pt>
                <c:pt idx="51165">
                  <c:v>14.797634</c:v>
                </c:pt>
                <c:pt idx="51166">
                  <c:v>14.795688999999999</c:v>
                </c:pt>
                <c:pt idx="51167">
                  <c:v>14.79754</c:v>
                </c:pt>
                <c:pt idx="51168">
                  <c:v>14.799282</c:v>
                </c:pt>
                <c:pt idx="51169">
                  <c:v>14.796277999999999</c:v>
                </c:pt>
                <c:pt idx="51170">
                  <c:v>14.800735</c:v>
                </c:pt>
                <c:pt idx="51171">
                  <c:v>14.805410999999999</c:v>
                </c:pt>
                <c:pt idx="51172">
                  <c:v>14.805823999999999</c:v>
                </c:pt>
                <c:pt idx="51173">
                  <c:v>14.807289000000001</c:v>
                </c:pt>
                <c:pt idx="51174">
                  <c:v>14.807886999999999</c:v>
                </c:pt>
                <c:pt idx="51175">
                  <c:v>14.808045999999999</c:v>
                </c:pt>
                <c:pt idx="51176">
                  <c:v>14.808052</c:v>
                </c:pt>
                <c:pt idx="51177">
                  <c:v>14.810038</c:v>
                </c:pt>
                <c:pt idx="51178">
                  <c:v>14.809258</c:v>
                </c:pt>
                <c:pt idx="51179">
                  <c:v>14.808446</c:v>
                </c:pt>
                <c:pt idx="51180">
                  <c:v>14.812474</c:v>
                </c:pt>
                <c:pt idx="51181">
                  <c:v>14.808859999999999</c:v>
                </c:pt>
                <c:pt idx="51182">
                  <c:v>14.804423</c:v>
                </c:pt>
                <c:pt idx="51183">
                  <c:v>14.810846</c:v>
                </c:pt>
                <c:pt idx="51184">
                  <c:v>14.815974000000001</c:v>
                </c:pt>
                <c:pt idx="51185">
                  <c:v>14.812618000000001</c:v>
                </c:pt>
                <c:pt idx="51186">
                  <c:v>14.811093</c:v>
                </c:pt>
                <c:pt idx="51187">
                  <c:v>14.812345000000001</c:v>
                </c:pt>
                <c:pt idx="51188">
                  <c:v>14.810502</c:v>
                </c:pt>
                <c:pt idx="51189">
                  <c:v>14.809621999999999</c:v>
                </c:pt>
                <c:pt idx="51190">
                  <c:v>14.813165</c:v>
                </c:pt>
                <c:pt idx="51191">
                  <c:v>14.811875000000001</c:v>
                </c:pt>
                <c:pt idx="51192">
                  <c:v>14.812086000000001</c:v>
                </c:pt>
                <c:pt idx="51193">
                  <c:v>14.816544</c:v>
                </c:pt>
                <c:pt idx="51194">
                  <c:v>14.81541</c:v>
                </c:pt>
                <c:pt idx="51195">
                  <c:v>14.813022</c:v>
                </c:pt>
                <c:pt idx="51196">
                  <c:v>14.814328</c:v>
                </c:pt>
                <c:pt idx="51197">
                  <c:v>14.813454999999999</c:v>
                </c:pt>
                <c:pt idx="51198">
                  <c:v>14.813767</c:v>
                </c:pt>
                <c:pt idx="51199">
                  <c:v>14.817091</c:v>
                </c:pt>
                <c:pt idx="51200">
                  <c:v>14.815065000000001</c:v>
                </c:pt>
                <c:pt idx="51201">
                  <c:v>14.813193999999999</c:v>
                </c:pt>
                <c:pt idx="51202">
                  <c:v>14.814029</c:v>
                </c:pt>
                <c:pt idx="51203">
                  <c:v>14.810639999999999</c:v>
                </c:pt>
                <c:pt idx="51204">
                  <c:v>14.810199000000001</c:v>
                </c:pt>
                <c:pt idx="51205">
                  <c:v>14.810402</c:v>
                </c:pt>
                <c:pt idx="51206">
                  <c:v>14.808381000000001</c:v>
                </c:pt>
                <c:pt idx="51207">
                  <c:v>14.809339</c:v>
                </c:pt>
                <c:pt idx="51208">
                  <c:v>14.812828</c:v>
                </c:pt>
                <c:pt idx="51209">
                  <c:v>14.816167</c:v>
                </c:pt>
                <c:pt idx="51210">
                  <c:v>14.815308</c:v>
                </c:pt>
                <c:pt idx="51211">
                  <c:v>14.813197000000001</c:v>
                </c:pt>
                <c:pt idx="51212">
                  <c:v>14.815588999999999</c:v>
                </c:pt>
                <c:pt idx="51213">
                  <c:v>14.816276</c:v>
                </c:pt>
                <c:pt idx="51214">
                  <c:v>14.815929000000001</c:v>
                </c:pt>
                <c:pt idx="51215">
                  <c:v>14.818447000000001</c:v>
                </c:pt>
                <c:pt idx="51216">
                  <c:v>14.819794</c:v>
                </c:pt>
                <c:pt idx="51217">
                  <c:v>14.817334000000001</c:v>
                </c:pt>
                <c:pt idx="51218">
                  <c:v>14.818179000000001</c:v>
                </c:pt>
                <c:pt idx="51219">
                  <c:v>14.821795</c:v>
                </c:pt>
                <c:pt idx="51220">
                  <c:v>14.821778</c:v>
                </c:pt>
                <c:pt idx="51221">
                  <c:v>14.821593999999999</c:v>
                </c:pt>
                <c:pt idx="51222">
                  <c:v>14.822844</c:v>
                </c:pt>
                <c:pt idx="51223">
                  <c:v>14.823631000000001</c:v>
                </c:pt>
                <c:pt idx="51224">
                  <c:v>14.826003999999999</c:v>
                </c:pt>
                <c:pt idx="51225">
                  <c:v>14.825336999999999</c:v>
                </c:pt>
                <c:pt idx="51226">
                  <c:v>14.822755000000001</c:v>
                </c:pt>
                <c:pt idx="51227">
                  <c:v>14.824203000000001</c:v>
                </c:pt>
                <c:pt idx="51228">
                  <c:v>14.826993</c:v>
                </c:pt>
                <c:pt idx="51229">
                  <c:v>14.824293000000001</c:v>
                </c:pt>
                <c:pt idx="51230">
                  <c:v>14.820843</c:v>
                </c:pt>
                <c:pt idx="51231">
                  <c:v>14.820563</c:v>
                </c:pt>
                <c:pt idx="51232">
                  <c:v>14.822091</c:v>
                </c:pt>
                <c:pt idx="51233">
                  <c:v>14.82343</c:v>
                </c:pt>
                <c:pt idx="51234">
                  <c:v>14.822894</c:v>
                </c:pt>
                <c:pt idx="51235">
                  <c:v>14.825046</c:v>
                </c:pt>
                <c:pt idx="51236">
                  <c:v>14.825365</c:v>
                </c:pt>
                <c:pt idx="51237">
                  <c:v>14.819426999999999</c:v>
                </c:pt>
                <c:pt idx="51238">
                  <c:v>14.820192</c:v>
                </c:pt>
                <c:pt idx="51239">
                  <c:v>14.825697</c:v>
                </c:pt>
                <c:pt idx="51240">
                  <c:v>14.825030999999999</c:v>
                </c:pt>
                <c:pt idx="51241">
                  <c:v>14.820726000000001</c:v>
                </c:pt>
                <c:pt idx="51242">
                  <c:v>14.819652</c:v>
                </c:pt>
                <c:pt idx="51243">
                  <c:v>14.822684000000001</c:v>
                </c:pt>
                <c:pt idx="51244">
                  <c:v>14.824628000000001</c:v>
                </c:pt>
                <c:pt idx="51245">
                  <c:v>14.823947</c:v>
                </c:pt>
                <c:pt idx="51246">
                  <c:v>14.824514000000001</c:v>
                </c:pt>
                <c:pt idx="51247">
                  <c:v>14.828612</c:v>
                </c:pt>
                <c:pt idx="51248">
                  <c:v>14.827972000000001</c:v>
                </c:pt>
                <c:pt idx="51249">
                  <c:v>14.825087</c:v>
                </c:pt>
                <c:pt idx="51250">
                  <c:v>14.826162999999999</c:v>
                </c:pt>
                <c:pt idx="51251">
                  <c:v>14.823885000000001</c:v>
                </c:pt>
                <c:pt idx="51252">
                  <c:v>14.826466</c:v>
                </c:pt>
                <c:pt idx="51253">
                  <c:v>14.832801</c:v>
                </c:pt>
                <c:pt idx="51254">
                  <c:v>14.829751999999999</c:v>
                </c:pt>
                <c:pt idx="51255">
                  <c:v>14.826336</c:v>
                </c:pt>
                <c:pt idx="51256">
                  <c:v>14.828969000000001</c:v>
                </c:pt>
                <c:pt idx="51257">
                  <c:v>14.829577</c:v>
                </c:pt>
                <c:pt idx="51258">
                  <c:v>14.828093000000001</c:v>
                </c:pt>
                <c:pt idx="51259">
                  <c:v>14.829556</c:v>
                </c:pt>
                <c:pt idx="51260">
                  <c:v>14.830266</c:v>
                </c:pt>
                <c:pt idx="51261">
                  <c:v>14.824538</c:v>
                </c:pt>
                <c:pt idx="51262">
                  <c:v>14.823848</c:v>
                </c:pt>
                <c:pt idx="51263">
                  <c:v>14.830253000000001</c:v>
                </c:pt>
                <c:pt idx="51264">
                  <c:v>14.830302</c:v>
                </c:pt>
                <c:pt idx="51265">
                  <c:v>14.828434</c:v>
                </c:pt>
                <c:pt idx="51266">
                  <c:v>14.829981999999999</c:v>
                </c:pt>
                <c:pt idx="51267">
                  <c:v>14.830845999999999</c:v>
                </c:pt>
                <c:pt idx="51268">
                  <c:v>14.831998</c:v>
                </c:pt>
                <c:pt idx="51269">
                  <c:v>14.830741</c:v>
                </c:pt>
                <c:pt idx="51270">
                  <c:v>14.828466000000001</c:v>
                </c:pt>
                <c:pt idx="51271">
                  <c:v>14.830569000000001</c:v>
                </c:pt>
                <c:pt idx="51272">
                  <c:v>14.834614</c:v>
                </c:pt>
                <c:pt idx="51273">
                  <c:v>14.833017</c:v>
                </c:pt>
                <c:pt idx="51274">
                  <c:v>14.828867000000001</c:v>
                </c:pt>
                <c:pt idx="51275">
                  <c:v>14.829643000000001</c:v>
                </c:pt>
                <c:pt idx="51276">
                  <c:v>14.829662000000001</c:v>
                </c:pt>
                <c:pt idx="51277">
                  <c:v>14.822983000000001</c:v>
                </c:pt>
                <c:pt idx="51278">
                  <c:v>14.825131000000001</c:v>
                </c:pt>
                <c:pt idx="51279">
                  <c:v>14.835538</c:v>
                </c:pt>
                <c:pt idx="51280">
                  <c:v>14.835966000000001</c:v>
                </c:pt>
                <c:pt idx="51281">
                  <c:v>14.833562000000001</c:v>
                </c:pt>
                <c:pt idx="51282">
                  <c:v>14.839361</c:v>
                </c:pt>
                <c:pt idx="51283">
                  <c:v>14.840037000000001</c:v>
                </c:pt>
                <c:pt idx="51284">
                  <c:v>14.837035999999999</c:v>
                </c:pt>
                <c:pt idx="51285">
                  <c:v>14.836494</c:v>
                </c:pt>
                <c:pt idx="51286">
                  <c:v>14.83535</c:v>
                </c:pt>
                <c:pt idx="51287">
                  <c:v>14.834436</c:v>
                </c:pt>
                <c:pt idx="51288">
                  <c:v>14.836584999999999</c:v>
                </c:pt>
                <c:pt idx="51289">
                  <c:v>14.837859999999999</c:v>
                </c:pt>
                <c:pt idx="51290">
                  <c:v>14.834550999999999</c:v>
                </c:pt>
                <c:pt idx="51291">
                  <c:v>14.834932</c:v>
                </c:pt>
                <c:pt idx="51292">
                  <c:v>14.836320000000001</c:v>
                </c:pt>
                <c:pt idx="51293">
                  <c:v>14.832208</c:v>
                </c:pt>
                <c:pt idx="51294">
                  <c:v>14.832144</c:v>
                </c:pt>
                <c:pt idx="51295">
                  <c:v>14.835179999999999</c:v>
                </c:pt>
                <c:pt idx="51296">
                  <c:v>14.835110999999999</c:v>
                </c:pt>
                <c:pt idx="51297">
                  <c:v>14.834676999999999</c:v>
                </c:pt>
                <c:pt idx="51298">
                  <c:v>14.83535</c:v>
                </c:pt>
                <c:pt idx="51299">
                  <c:v>14.834313</c:v>
                </c:pt>
                <c:pt idx="51300">
                  <c:v>14.831808000000001</c:v>
                </c:pt>
                <c:pt idx="51301">
                  <c:v>14.832088000000001</c:v>
                </c:pt>
                <c:pt idx="51302">
                  <c:v>14.834705</c:v>
                </c:pt>
                <c:pt idx="51303">
                  <c:v>14.837275</c:v>
                </c:pt>
                <c:pt idx="51304">
                  <c:v>14.836344</c:v>
                </c:pt>
                <c:pt idx="51305">
                  <c:v>14.833326</c:v>
                </c:pt>
                <c:pt idx="51306">
                  <c:v>14.83441</c:v>
                </c:pt>
                <c:pt idx="51307">
                  <c:v>14.839634999999999</c:v>
                </c:pt>
                <c:pt idx="51308">
                  <c:v>14.840301999999999</c:v>
                </c:pt>
                <c:pt idx="51309">
                  <c:v>14.836288</c:v>
                </c:pt>
                <c:pt idx="51310">
                  <c:v>14.835129</c:v>
                </c:pt>
                <c:pt idx="51311">
                  <c:v>14.835609</c:v>
                </c:pt>
                <c:pt idx="51312">
                  <c:v>14.836589999999999</c:v>
                </c:pt>
                <c:pt idx="51313">
                  <c:v>14.840609000000001</c:v>
                </c:pt>
                <c:pt idx="51314">
                  <c:v>14.843019999999999</c:v>
                </c:pt>
                <c:pt idx="51315">
                  <c:v>14.840672</c:v>
                </c:pt>
                <c:pt idx="51316">
                  <c:v>14.840363999999999</c:v>
                </c:pt>
                <c:pt idx="51317">
                  <c:v>14.841063999999999</c:v>
                </c:pt>
                <c:pt idx="51318">
                  <c:v>14.838104</c:v>
                </c:pt>
                <c:pt idx="51319">
                  <c:v>14.838723</c:v>
                </c:pt>
                <c:pt idx="51320">
                  <c:v>14.841870999999999</c:v>
                </c:pt>
                <c:pt idx="51321">
                  <c:v>14.841295000000001</c:v>
                </c:pt>
                <c:pt idx="51322">
                  <c:v>14.838696000000001</c:v>
                </c:pt>
                <c:pt idx="51323">
                  <c:v>14.838505</c:v>
                </c:pt>
                <c:pt idx="51324">
                  <c:v>14.841017000000001</c:v>
                </c:pt>
                <c:pt idx="51325">
                  <c:v>14.838848</c:v>
                </c:pt>
                <c:pt idx="51326">
                  <c:v>14.839399999999999</c:v>
                </c:pt>
                <c:pt idx="51327">
                  <c:v>14.842943999999999</c:v>
                </c:pt>
                <c:pt idx="51328">
                  <c:v>14.840458</c:v>
                </c:pt>
                <c:pt idx="51329">
                  <c:v>14.838761999999999</c:v>
                </c:pt>
                <c:pt idx="51330">
                  <c:v>14.844523000000001</c:v>
                </c:pt>
                <c:pt idx="51331">
                  <c:v>14.849500000000001</c:v>
                </c:pt>
                <c:pt idx="51332">
                  <c:v>14.848317</c:v>
                </c:pt>
                <c:pt idx="51333">
                  <c:v>14.843809</c:v>
                </c:pt>
                <c:pt idx="51334">
                  <c:v>14.844799999999999</c:v>
                </c:pt>
                <c:pt idx="51335">
                  <c:v>14.848305999999999</c:v>
                </c:pt>
                <c:pt idx="51336">
                  <c:v>14.842921</c:v>
                </c:pt>
                <c:pt idx="51337">
                  <c:v>14.835993</c:v>
                </c:pt>
                <c:pt idx="51338">
                  <c:v>14.839961000000001</c:v>
                </c:pt>
                <c:pt idx="51339">
                  <c:v>14.84272</c:v>
                </c:pt>
                <c:pt idx="51340">
                  <c:v>14.838775</c:v>
                </c:pt>
                <c:pt idx="51341">
                  <c:v>14.840356999999999</c:v>
                </c:pt>
                <c:pt idx="51342">
                  <c:v>14.844896</c:v>
                </c:pt>
                <c:pt idx="51343">
                  <c:v>14.845499999999999</c:v>
                </c:pt>
                <c:pt idx="51344">
                  <c:v>14.84294</c:v>
                </c:pt>
                <c:pt idx="51345">
                  <c:v>14.84309</c:v>
                </c:pt>
                <c:pt idx="51346">
                  <c:v>14.850571</c:v>
                </c:pt>
                <c:pt idx="51347">
                  <c:v>14.853068</c:v>
                </c:pt>
                <c:pt idx="51348">
                  <c:v>14.848717000000001</c:v>
                </c:pt>
                <c:pt idx="51349">
                  <c:v>14.848474</c:v>
                </c:pt>
                <c:pt idx="51350">
                  <c:v>14.852103</c:v>
                </c:pt>
                <c:pt idx="51351">
                  <c:v>14.853477</c:v>
                </c:pt>
                <c:pt idx="51352">
                  <c:v>14.853218</c:v>
                </c:pt>
                <c:pt idx="51353">
                  <c:v>14.851039</c:v>
                </c:pt>
                <c:pt idx="51354">
                  <c:v>14.84863</c:v>
                </c:pt>
                <c:pt idx="51355">
                  <c:v>14.847694000000001</c:v>
                </c:pt>
                <c:pt idx="51356">
                  <c:v>14.847854999999999</c:v>
                </c:pt>
                <c:pt idx="51357">
                  <c:v>14.850277</c:v>
                </c:pt>
                <c:pt idx="51358">
                  <c:v>14.851238</c:v>
                </c:pt>
                <c:pt idx="51359">
                  <c:v>14.85032</c:v>
                </c:pt>
                <c:pt idx="51360">
                  <c:v>14.852297999999999</c:v>
                </c:pt>
                <c:pt idx="51361">
                  <c:v>14.853918999999999</c:v>
                </c:pt>
                <c:pt idx="51362">
                  <c:v>14.854229</c:v>
                </c:pt>
                <c:pt idx="51363">
                  <c:v>14.856339999999999</c:v>
                </c:pt>
                <c:pt idx="51364">
                  <c:v>14.861618999999999</c:v>
                </c:pt>
                <c:pt idx="51365">
                  <c:v>14.861389000000001</c:v>
                </c:pt>
                <c:pt idx="51366">
                  <c:v>14.855903</c:v>
                </c:pt>
                <c:pt idx="51367">
                  <c:v>14.858801</c:v>
                </c:pt>
                <c:pt idx="51368">
                  <c:v>14.862026</c:v>
                </c:pt>
                <c:pt idx="51369">
                  <c:v>14.856384</c:v>
                </c:pt>
                <c:pt idx="51370">
                  <c:v>14.856241000000001</c:v>
                </c:pt>
                <c:pt idx="51371">
                  <c:v>14.861801</c:v>
                </c:pt>
                <c:pt idx="51372">
                  <c:v>14.863054</c:v>
                </c:pt>
                <c:pt idx="51373">
                  <c:v>14.858515000000001</c:v>
                </c:pt>
                <c:pt idx="51374">
                  <c:v>14.854222999999999</c:v>
                </c:pt>
                <c:pt idx="51375">
                  <c:v>14.857787999999999</c:v>
                </c:pt>
                <c:pt idx="51376">
                  <c:v>14.859444999999999</c:v>
                </c:pt>
                <c:pt idx="51377">
                  <c:v>14.85253</c:v>
                </c:pt>
                <c:pt idx="51378">
                  <c:v>14.855119</c:v>
                </c:pt>
                <c:pt idx="51379">
                  <c:v>14.862971999999999</c:v>
                </c:pt>
                <c:pt idx="51380">
                  <c:v>14.856274000000001</c:v>
                </c:pt>
                <c:pt idx="51381">
                  <c:v>14.848831000000001</c:v>
                </c:pt>
                <c:pt idx="51382">
                  <c:v>14.856915000000001</c:v>
                </c:pt>
                <c:pt idx="51383">
                  <c:v>14.859247999999999</c:v>
                </c:pt>
                <c:pt idx="51384">
                  <c:v>14.852706</c:v>
                </c:pt>
                <c:pt idx="51385">
                  <c:v>14.856002</c:v>
                </c:pt>
                <c:pt idx="51386">
                  <c:v>14.86082</c:v>
                </c:pt>
                <c:pt idx="51387">
                  <c:v>14.857336</c:v>
                </c:pt>
                <c:pt idx="51388">
                  <c:v>14.857264000000001</c:v>
                </c:pt>
                <c:pt idx="51389">
                  <c:v>14.860996999999999</c:v>
                </c:pt>
                <c:pt idx="51390">
                  <c:v>14.86042</c:v>
                </c:pt>
                <c:pt idx="51391">
                  <c:v>14.860234</c:v>
                </c:pt>
                <c:pt idx="51392">
                  <c:v>14.861886999999999</c:v>
                </c:pt>
                <c:pt idx="51393">
                  <c:v>14.861071000000001</c:v>
                </c:pt>
                <c:pt idx="51394">
                  <c:v>14.862121</c:v>
                </c:pt>
                <c:pt idx="51395">
                  <c:v>14.862610999999999</c:v>
                </c:pt>
                <c:pt idx="51396">
                  <c:v>14.863270999999999</c:v>
                </c:pt>
                <c:pt idx="51397">
                  <c:v>14.865325</c:v>
                </c:pt>
                <c:pt idx="51398">
                  <c:v>14.86229</c:v>
                </c:pt>
                <c:pt idx="51399">
                  <c:v>14.861691</c:v>
                </c:pt>
                <c:pt idx="51400">
                  <c:v>14.864086</c:v>
                </c:pt>
                <c:pt idx="51401">
                  <c:v>14.864402</c:v>
                </c:pt>
                <c:pt idx="51402">
                  <c:v>14.868618</c:v>
                </c:pt>
                <c:pt idx="51403">
                  <c:v>14.869118</c:v>
                </c:pt>
                <c:pt idx="51404">
                  <c:v>14.865712</c:v>
                </c:pt>
                <c:pt idx="51405">
                  <c:v>14.868759000000001</c:v>
                </c:pt>
                <c:pt idx="51406">
                  <c:v>14.873066</c:v>
                </c:pt>
                <c:pt idx="51407">
                  <c:v>14.873685999999999</c:v>
                </c:pt>
                <c:pt idx="51408">
                  <c:v>14.87078</c:v>
                </c:pt>
                <c:pt idx="51409">
                  <c:v>14.869391</c:v>
                </c:pt>
                <c:pt idx="51410">
                  <c:v>14.871104000000001</c:v>
                </c:pt>
                <c:pt idx="51411">
                  <c:v>14.870321000000001</c:v>
                </c:pt>
                <c:pt idx="51412">
                  <c:v>14.867380000000001</c:v>
                </c:pt>
                <c:pt idx="51413">
                  <c:v>14.868264</c:v>
                </c:pt>
                <c:pt idx="51414">
                  <c:v>14.871684</c:v>
                </c:pt>
                <c:pt idx="51415">
                  <c:v>14.869891000000001</c:v>
                </c:pt>
                <c:pt idx="51416">
                  <c:v>14.869403</c:v>
                </c:pt>
                <c:pt idx="51417">
                  <c:v>14.870324</c:v>
                </c:pt>
                <c:pt idx="51418">
                  <c:v>14.872370999999999</c:v>
                </c:pt>
                <c:pt idx="51419">
                  <c:v>14.874549999999999</c:v>
                </c:pt>
                <c:pt idx="51420">
                  <c:v>14.872515</c:v>
                </c:pt>
                <c:pt idx="51421">
                  <c:v>14.870766</c:v>
                </c:pt>
                <c:pt idx="51422">
                  <c:v>14.868733000000001</c:v>
                </c:pt>
                <c:pt idx="51423">
                  <c:v>14.866811</c:v>
                </c:pt>
                <c:pt idx="51424">
                  <c:v>14.872226</c:v>
                </c:pt>
                <c:pt idx="51425">
                  <c:v>14.876079000000001</c:v>
                </c:pt>
                <c:pt idx="51426">
                  <c:v>14.873533</c:v>
                </c:pt>
                <c:pt idx="51427">
                  <c:v>14.871926999999999</c:v>
                </c:pt>
                <c:pt idx="51428">
                  <c:v>14.874586000000001</c:v>
                </c:pt>
                <c:pt idx="51429">
                  <c:v>14.877706</c:v>
                </c:pt>
                <c:pt idx="51430">
                  <c:v>14.877651999999999</c:v>
                </c:pt>
                <c:pt idx="51431">
                  <c:v>14.879716</c:v>
                </c:pt>
                <c:pt idx="51432">
                  <c:v>14.880409999999999</c:v>
                </c:pt>
                <c:pt idx="51433">
                  <c:v>14.87701</c:v>
                </c:pt>
                <c:pt idx="51434">
                  <c:v>14.876025</c:v>
                </c:pt>
                <c:pt idx="51435">
                  <c:v>14.875021</c:v>
                </c:pt>
                <c:pt idx="51436">
                  <c:v>14.875508</c:v>
                </c:pt>
                <c:pt idx="51437">
                  <c:v>14.877276999999999</c:v>
                </c:pt>
                <c:pt idx="51438">
                  <c:v>14.876104</c:v>
                </c:pt>
                <c:pt idx="51439">
                  <c:v>14.873870999999999</c:v>
                </c:pt>
                <c:pt idx="51440">
                  <c:v>14.874337000000001</c:v>
                </c:pt>
                <c:pt idx="51441">
                  <c:v>14.876136000000001</c:v>
                </c:pt>
                <c:pt idx="51442">
                  <c:v>14.872617999999999</c:v>
                </c:pt>
                <c:pt idx="51443">
                  <c:v>14.86872</c:v>
                </c:pt>
                <c:pt idx="51444">
                  <c:v>14.874354</c:v>
                </c:pt>
                <c:pt idx="51445">
                  <c:v>14.878022</c:v>
                </c:pt>
                <c:pt idx="51446">
                  <c:v>14.877528999999999</c:v>
                </c:pt>
                <c:pt idx="51447">
                  <c:v>14.875949</c:v>
                </c:pt>
                <c:pt idx="51448">
                  <c:v>14.873313</c:v>
                </c:pt>
                <c:pt idx="51449">
                  <c:v>14.876322</c:v>
                </c:pt>
                <c:pt idx="51450">
                  <c:v>14.880032999999999</c:v>
                </c:pt>
                <c:pt idx="51451">
                  <c:v>14.879154</c:v>
                </c:pt>
                <c:pt idx="51452">
                  <c:v>14.876474999999999</c:v>
                </c:pt>
                <c:pt idx="51453">
                  <c:v>14.876001</c:v>
                </c:pt>
                <c:pt idx="51454">
                  <c:v>14.880227</c:v>
                </c:pt>
                <c:pt idx="51455">
                  <c:v>14.881365000000001</c:v>
                </c:pt>
                <c:pt idx="51456">
                  <c:v>14.879288000000001</c:v>
                </c:pt>
                <c:pt idx="51457">
                  <c:v>14.882769</c:v>
                </c:pt>
                <c:pt idx="51458">
                  <c:v>14.883899</c:v>
                </c:pt>
                <c:pt idx="51459">
                  <c:v>14.878048</c:v>
                </c:pt>
                <c:pt idx="51460">
                  <c:v>14.877348</c:v>
                </c:pt>
                <c:pt idx="51461">
                  <c:v>14.880145000000001</c:v>
                </c:pt>
                <c:pt idx="51462">
                  <c:v>14.879065000000001</c:v>
                </c:pt>
                <c:pt idx="51463">
                  <c:v>14.878550000000001</c:v>
                </c:pt>
                <c:pt idx="51464">
                  <c:v>14.879566000000001</c:v>
                </c:pt>
                <c:pt idx="51465">
                  <c:v>14.877908</c:v>
                </c:pt>
                <c:pt idx="51466">
                  <c:v>14.876989999999999</c:v>
                </c:pt>
                <c:pt idx="51467">
                  <c:v>14.879332</c:v>
                </c:pt>
                <c:pt idx="51468">
                  <c:v>14.879863</c:v>
                </c:pt>
                <c:pt idx="51469">
                  <c:v>14.876548</c:v>
                </c:pt>
                <c:pt idx="51470">
                  <c:v>14.876161</c:v>
                </c:pt>
                <c:pt idx="51471">
                  <c:v>14.879633999999999</c:v>
                </c:pt>
                <c:pt idx="51472">
                  <c:v>14.876041000000001</c:v>
                </c:pt>
                <c:pt idx="51473">
                  <c:v>14.868683000000001</c:v>
                </c:pt>
                <c:pt idx="51474">
                  <c:v>14.875095</c:v>
                </c:pt>
                <c:pt idx="51475">
                  <c:v>14.885733999999999</c:v>
                </c:pt>
                <c:pt idx="51476">
                  <c:v>14.886753000000001</c:v>
                </c:pt>
                <c:pt idx="51477">
                  <c:v>14.885459000000001</c:v>
                </c:pt>
                <c:pt idx="51478">
                  <c:v>14.885828</c:v>
                </c:pt>
                <c:pt idx="51479">
                  <c:v>14.885297</c:v>
                </c:pt>
                <c:pt idx="51480">
                  <c:v>14.8826</c:v>
                </c:pt>
                <c:pt idx="51481">
                  <c:v>14.879598</c:v>
                </c:pt>
                <c:pt idx="51482">
                  <c:v>14.883444000000001</c:v>
                </c:pt>
                <c:pt idx="51483">
                  <c:v>14.887942000000001</c:v>
                </c:pt>
                <c:pt idx="51484">
                  <c:v>14.886544000000001</c:v>
                </c:pt>
                <c:pt idx="51485">
                  <c:v>14.885918</c:v>
                </c:pt>
                <c:pt idx="51486">
                  <c:v>14.887866000000001</c:v>
                </c:pt>
                <c:pt idx="51487">
                  <c:v>14.893392</c:v>
                </c:pt>
                <c:pt idx="51488">
                  <c:v>14.895308999999999</c:v>
                </c:pt>
                <c:pt idx="51489">
                  <c:v>14.893530999999999</c:v>
                </c:pt>
                <c:pt idx="51490">
                  <c:v>14.896845000000001</c:v>
                </c:pt>
                <c:pt idx="51491">
                  <c:v>14.897562000000001</c:v>
                </c:pt>
                <c:pt idx="51492">
                  <c:v>14.892913999999999</c:v>
                </c:pt>
                <c:pt idx="51493">
                  <c:v>14.89263</c:v>
                </c:pt>
                <c:pt idx="51494">
                  <c:v>14.89409</c:v>
                </c:pt>
                <c:pt idx="51495">
                  <c:v>14.889345</c:v>
                </c:pt>
                <c:pt idx="51496">
                  <c:v>14.888102</c:v>
                </c:pt>
                <c:pt idx="51497">
                  <c:v>14.889576</c:v>
                </c:pt>
                <c:pt idx="51498">
                  <c:v>14.886454000000001</c:v>
                </c:pt>
                <c:pt idx="51499">
                  <c:v>14.886893000000001</c:v>
                </c:pt>
                <c:pt idx="51500">
                  <c:v>14.888451</c:v>
                </c:pt>
                <c:pt idx="51501">
                  <c:v>14.884161000000001</c:v>
                </c:pt>
                <c:pt idx="51502">
                  <c:v>14.886991999999999</c:v>
                </c:pt>
                <c:pt idx="51503">
                  <c:v>14.891840999999999</c:v>
                </c:pt>
                <c:pt idx="51504">
                  <c:v>14.886922</c:v>
                </c:pt>
                <c:pt idx="51505">
                  <c:v>14.884389000000001</c:v>
                </c:pt>
                <c:pt idx="51506">
                  <c:v>14.890038000000001</c:v>
                </c:pt>
                <c:pt idx="51507">
                  <c:v>14.890827</c:v>
                </c:pt>
                <c:pt idx="51508">
                  <c:v>14.887081</c:v>
                </c:pt>
                <c:pt idx="51509">
                  <c:v>14.890908</c:v>
                </c:pt>
                <c:pt idx="51510">
                  <c:v>14.892906999999999</c:v>
                </c:pt>
                <c:pt idx="51511">
                  <c:v>14.890700000000001</c:v>
                </c:pt>
                <c:pt idx="51512">
                  <c:v>14.892706</c:v>
                </c:pt>
                <c:pt idx="51513">
                  <c:v>14.892917000000001</c:v>
                </c:pt>
                <c:pt idx="51514">
                  <c:v>14.889848000000001</c:v>
                </c:pt>
                <c:pt idx="51515">
                  <c:v>14.88897</c:v>
                </c:pt>
                <c:pt idx="51516">
                  <c:v>14.893592</c:v>
                </c:pt>
                <c:pt idx="51517">
                  <c:v>14.898334999999999</c:v>
                </c:pt>
                <c:pt idx="51518">
                  <c:v>14.897021000000001</c:v>
                </c:pt>
                <c:pt idx="51519">
                  <c:v>14.895350000000001</c:v>
                </c:pt>
                <c:pt idx="51520">
                  <c:v>14.899421</c:v>
                </c:pt>
                <c:pt idx="51521">
                  <c:v>14.901654000000001</c:v>
                </c:pt>
                <c:pt idx="51522">
                  <c:v>14.896509</c:v>
                </c:pt>
                <c:pt idx="51523">
                  <c:v>14.894181</c:v>
                </c:pt>
                <c:pt idx="51524">
                  <c:v>14.898854999999999</c:v>
                </c:pt>
                <c:pt idx="51525">
                  <c:v>14.902602</c:v>
                </c:pt>
                <c:pt idx="51526">
                  <c:v>14.903719000000001</c:v>
                </c:pt>
                <c:pt idx="51527">
                  <c:v>14.903919999999999</c:v>
                </c:pt>
                <c:pt idx="51528">
                  <c:v>14.905830999999999</c:v>
                </c:pt>
                <c:pt idx="51529">
                  <c:v>14.906722</c:v>
                </c:pt>
                <c:pt idx="51530">
                  <c:v>14.902467</c:v>
                </c:pt>
                <c:pt idx="51531">
                  <c:v>14.900477</c:v>
                </c:pt>
                <c:pt idx="51532">
                  <c:v>14.904083</c:v>
                </c:pt>
                <c:pt idx="51533">
                  <c:v>14.907533000000001</c:v>
                </c:pt>
                <c:pt idx="51534">
                  <c:v>14.906891</c:v>
                </c:pt>
                <c:pt idx="51535">
                  <c:v>14.904786</c:v>
                </c:pt>
                <c:pt idx="51536">
                  <c:v>14.905112000000001</c:v>
                </c:pt>
                <c:pt idx="51537">
                  <c:v>14.905567</c:v>
                </c:pt>
                <c:pt idx="51538">
                  <c:v>14.905377</c:v>
                </c:pt>
                <c:pt idx="51539">
                  <c:v>14.907035</c:v>
                </c:pt>
                <c:pt idx="51540">
                  <c:v>14.908158</c:v>
                </c:pt>
                <c:pt idx="51541">
                  <c:v>14.906217</c:v>
                </c:pt>
                <c:pt idx="51542">
                  <c:v>14.904878</c:v>
                </c:pt>
                <c:pt idx="51543">
                  <c:v>14.904443000000001</c:v>
                </c:pt>
                <c:pt idx="51544">
                  <c:v>14.902915999999999</c:v>
                </c:pt>
                <c:pt idx="51545">
                  <c:v>14.902844</c:v>
                </c:pt>
                <c:pt idx="51546">
                  <c:v>14.907603</c:v>
                </c:pt>
                <c:pt idx="51547">
                  <c:v>14.909587</c:v>
                </c:pt>
                <c:pt idx="51548">
                  <c:v>14.907700999999999</c:v>
                </c:pt>
                <c:pt idx="51549">
                  <c:v>14.907802999999999</c:v>
                </c:pt>
                <c:pt idx="51550">
                  <c:v>14.908784000000001</c:v>
                </c:pt>
                <c:pt idx="51551">
                  <c:v>14.907838999999999</c:v>
                </c:pt>
                <c:pt idx="51552">
                  <c:v>14.905578999999999</c:v>
                </c:pt>
                <c:pt idx="51553">
                  <c:v>14.907924</c:v>
                </c:pt>
                <c:pt idx="51554">
                  <c:v>14.908415</c:v>
                </c:pt>
                <c:pt idx="51555">
                  <c:v>14.903926999999999</c:v>
                </c:pt>
                <c:pt idx="51556">
                  <c:v>14.903878000000001</c:v>
                </c:pt>
                <c:pt idx="51557">
                  <c:v>14.905357</c:v>
                </c:pt>
                <c:pt idx="51558">
                  <c:v>14.902824000000001</c:v>
                </c:pt>
                <c:pt idx="51559">
                  <c:v>14.900266</c:v>
                </c:pt>
                <c:pt idx="51560">
                  <c:v>14.901747</c:v>
                </c:pt>
                <c:pt idx="51561">
                  <c:v>14.904541</c:v>
                </c:pt>
                <c:pt idx="51562">
                  <c:v>14.905567</c:v>
                </c:pt>
                <c:pt idx="51563">
                  <c:v>14.906495</c:v>
                </c:pt>
                <c:pt idx="51564">
                  <c:v>14.908738</c:v>
                </c:pt>
                <c:pt idx="51565">
                  <c:v>14.907648</c:v>
                </c:pt>
                <c:pt idx="51566">
                  <c:v>14.902903999999999</c:v>
                </c:pt>
                <c:pt idx="51567">
                  <c:v>14.901674999999999</c:v>
                </c:pt>
                <c:pt idx="51568">
                  <c:v>14.906248</c:v>
                </c:pt>
                <c:pt idx="51569">
                  <c:v>14.911738</c:v>
                </c:pt>
                <c:pt idx="51570">
                  <c:v>14.913487999999999</c:v>
                </c:pt>
                <c:pt idx="51571">
                  <c:v>14.914615</c:v>
                </c:pt>
                <c:pt idx="51572">
                  <c:v>14.915416</c:v>
                </c:pt>
                <c:pt idx="51573">
                  <c:v>14.915907000000001</c:v>
                </c:pt>
                <c:pt idx="51574">
                  <c:v>14.918322</c:v>
                </c:pt>
                <c:pt idx="51575">
                  <c:v>14.921576999999999</c:v>
                </c:pt>
                <c:pt idx="51576">
                  <c:v>14.922174</c:v>
                </c:pt>
                <c:pt idx="51577">
                  <c:v>14.923088999999999</c:v>
                </c:pt>
                <c:pt idx="51578">
                  <c:v>14.923857</c:v>
                </c:pt>
                <c:pt idx="51579">
                  <c:v>14.921989</c:v>
                </c:pt>
                <c:pt idx="51580">
                  <c:v>14.922095000000001</c:v>
                </c:pt>
                <c:pt idx="51581">
                  <c:v>14.921314000000001</c:v>
                </c:pt>
                <c:pt idx="51582">
                  <c:v>14.923185999999999</c:v>
                </c:pt>
                <c:pt idx="51583">
                  <c:v>14.925063</c:v>
                </c:pt>
                <c:pt idx="51584">
                  <c:v>14.921858</c:v>
                </c:pt>
                <c:pt idx="51585">
                  <c:v>14.922426</c:v>
                </c:pt>
                <c:pt idx="51586">
                  <c:v>14.922684</c:v>
                </c:pt>
                <c:pt idx="51587">
                  <c:v>14.921306</c:v>
                </c:pt>
                <c:pt idx="51588">
                  <c:v>14.920138</c:v>
                </c:pt>
                <c:pt idx="51589">
                  <c:v>14.918552</c:v>
                </c:pt>
                <c:pt idx="51590">
                  <c:v>14.920002</c:v>
                </c:pt>
                <c:pt idx="51591">
                  <c:v>14.922844</c:v>
                </c:pt>
                <c:pt idx="51592">
                  <c:v>14.922349000000001</c:v>
                </c:pt>
                <c:pt idx="51593">
                  <c:v>14.919193999999999</c:v>
                </c:pt>
                <c:pt idx="51594">
                  <c:v>14.919316</c:v>
                </c:pt>
                <c:pt idx="51595">
                  <c:v>14.921561000000001</c:v>
                </c:pt>
                <c:pt idx="51596">
                  <c:v>14.920904</c:v>
                </c:pt>
                <c:pt idx="51597">
                  <c:v>14.921720000000001</c:v>
                </c:pt>
                <c:pt idx="51598">
                  <c:v>14.924709999999999</c:v>
                </c:pt>
                <c:pt idx="51599">
                  <c:v>14.921879000000001</c:v>
                </c:pt>
                <c:pt idx="51600">
                  <c:v>14.919829999999999</c:v>
                </c:pt>
                <c:pt idx="51601">
                  <c:v>14.925805</c:v>
                </c:pt>
                <c:pt idx="51602">
                  <c:v>14.924499000000001</c:v>
                </c:pt>
                <c:pt idx="51603">
                  <c:v>14.918602</c:v>
                </c:pt>
                <c:pt idx="51604">
                  <c:v>14.919249000000001</c:v>
                </c:pt>
                <c:pt idx="51605">
                  <c:v>14.918998</c:v>
                </c:pt>
                <c:pt idx="51606">
                  <c:v>14.917047</c:v>
                </c:pt>
                <c:pt idx="51607">
                  <c:v>14.917527</c:v>
                </c:pt>
                <c:pt idx="51608">
                  <c:v>14.914152</c:v>
                </c:pt>
                <c:pt idx="51609">
                  <c:v>14.909738000000001</c:v>
                </c:pt>
                <c:pt idx="51610">
                  <c:v>14.911908</c:v>
                </c:pt>
                <c:pt idx="51611">
                  <c:v>14.916618</c:v>
                </c:pt>
                <c:pt idx="51612">
                  <c:v>14.917199999999999</c:v>
                </c:pt>
                <c:pt idx="51613">
                  <c:v>14.913423</c:v>
                </c:pt>
                <c:pt idx="51614">
                  <c:v>14.911315</c:v>
                </c:pt>
                <c:pt idx="51615">
                  <c:v>14.913201000000001</c:v>
                </c:pt>
                <c:pt idx="51616">
                  <c:v>14.912725999999999</c:v>
                </c:pt>
                <c:pt idx="51617">
                  <c:v>14.910379000000001</c:v>
                </c:pt>
                <c:pt idx="51618">
                  <c:v>14.912682</c:v>
                </c:pt>
                <c:pt idx="51619">
                  <c:v>14.913712</c:v>
                </c:pt>
                <c:pt idx="51620">
                  <c:v>14.910970000000001</c:v>
                </c:pt>
                <c:pt idx="51621">
                  <c:v>14.910804000000001</c:v>
                </c:pt>
                <c:pt idx="51622">
                  <c:v>14.914085</c:v>
                </c:pt>
                <c:pt idx="51623">
                  <c:v>14.917916999999999</c:v>
                </c:pt>
                <c:pt idx="51624">
                  <c:v>14.919356000000001</c:v>
                </c:pt>
                <c:pt idx="51625">
                  <c:v>14.920683</c:v>
                </c:pt>
                <c:pt idx="51626">
                  <c:v>14.924858</c:v>
                </c:pt>
                <c:pt idx="51627">
                  <c:v>14.926454</c:v>
                </c:pt>
                <c:pt idx="51628">
                  <c:v>14.928366</c:v>
                </c:pt>
                <c:pt idx="51629">
                  <c:v>14.931017000000001</c:v>
                </c:pt>
                <c:pt idx="51630">
                  <c:v>14.923895</c:v>
                </c:pt>
                <c:pt idx="51631">
                  <c:v>14.919938</c:v>
                </c:pt>
                <c:pt idx="51632">
                  <c:v>14.924037999999999</c:v>
                </c:pt>
                <c:pt idx="51633">
                  <c:v>14.924272999999999</c:v>
                </c:pt>
                <c:pt idx="51634">
                  <c:v>14.924002</c:v>
                </c:pt>
                <c:pt idx="51635">
                  <c:v>14.924212000000001</c:v>
                </c:pt>
                <c:pt idx="51636">
                  <c:v>14.92442</c:v>
                </c:pt>
                <c:pt idx="51637">
                  <c:v>14.925158</c:v>
                </c:pt>
                <c:pt idx="51638">
                  <c:v>14.924598</c:v>
                </c:pt>
                <c:pt idx="51639">
                  <c:v>14.922981999999999</c:v>
                </c:pt>
                <c:pt idx="51640">
                  <c:v>14.922624000000001</c:v>
                </c:pt>
                <c:pt idx="51641">
                  <c:v>14.924681</c:v>
                </c:pt>
                <c:pt idx="51642">
                  <c:v>14.925435</c:v>
                </c:pt>
                <c:pt idx="51643">
                  <c:v>14.921884</c:v>
                </c:pt>
                <c:pt idx="51644">
                  <c:v>14.920881</c:v>
                </c:pt>
                <c:pt idx="51645">
                  <c:v>14.924754999999999</c:v>
                </c:pt>
                <c:pt idx="51646">
                  <c:v>14.923605</c:v>
                </c:pt>
                <c:pt idx="51647">
                  <c:v>14.920899</c:v>
                </c:pt>
                <c:pt idx="51648">
                  <c:v>14.925119</c:v>
                </c:pt>
                <c:pt idx="51649">
                  <c:v>14.925236</c:v>
                </c:pt>
                <c:pt idx="51650">
                  <c:v>14.920807999999999</c:v>
                </c:pt>
                <c:pt idx="51651">
                  <c:v>14.922029999999999</c:v>
                </c:pt>
                <c:pt idx="51652">
                  <c:v>14.924628999999999</c:v>
                </c:pt>
                <c:pt idx="51653">
                  <c:v>14.92671</c:v>
                </c:pt>
                <c:pt idx="51654">
                  <c:v>14.929520999999999</c:v>
                </c:pt>
                <c:pt idx="51655">
                  <c:v>14.929631000000001</c:v>
                </c:pt>
                <c:pt idx="51656">
                  <c:v>14.929276</c:v>
                </c:pt>
                <c:pt idx="51657">
                  <c:v>14.930769</c:v>
                </c:pt>
                <c:pt idx="51658">
                  <c:v>14.929864999999999</c:v>
                </c:pt>
                <c:pt idx="51659">
                  <c:v>14.928658</c:v>
                </c:pt>
                <c:pt idx="51660">
                  <c:v>14.934552</c:v>
                </c:pt>
                <c:pt idx="51661">
                  <c:v>14.938665</c:v>
                </c:pt>
                <c:pt idx="51662">
                  <c:v>14.935658</c:v>
                </c:pt>
                <c:pt idx="51663">
                  <c:v>14.937291</c:v>
                </c:pt>
                <c:pt idx="51664">
                  <c:v>14.939367000000001</c:v>
                </c:pt>
                <c:pt idx="51665">
                  <c:v>14.934507999999999</c:v>
                </c:pt>
                <c:pt idx="51666">
                  <c:v>14.93079</c:v>
                </c:pt>
                <c:pt idx="51667">
                  <c:v>14.932719000000001</c:v>
                </c:pt>
                <c:pt idx="51668">
                  <c:v>14.931718</c:v>
                </c:pt>
                <c:pt idx="51669">
                  <c:v>14.930339</c:v>
                </c:pt>
                <c:pt idx="51670">
                  <c:v>14.932589</c:v>
                </c:pt>
                <c:pt idx="51671">
                  <c:v>14.93084</c:v>
                </c:pt>
                <c:pt idx="51672">
                  <c:v>14.931649999999999</c:v>
                </c:pt>
                <c:pt idx="51673">
                  <c:v>14.936442</c:v>
                </c:pt>
                <c:pt idx="51674">
                  <c:v>14.936045999999999</c:v>
                </c:pt>
                <c:pt idx="51675">
                  <c:v>14.935212999999999</c:v>
                </c:pt>
                <c:pt idx="51676">
                  <c:v>14.936344</c:v>
                </c:pt>
                <c:pt idx="51677">
                  <c:v>14.935942000000001</c:v>
                </c:pt>
                <c:pt idx="51678">
                  <c:v>14.936633</c:v>
                </c:pt>
                <c:pt idx="51679">
                  <c:v>14.936076</c:v>
                </c:pt>
                <c:pt idx="51680">
                  <c:v>14.934374999999999</c:v>
                </c:pt>
                <c:pt idx="51681">
                  <c:v>14.934858</c:v>
                </c:pt>
                <c:pt idx="51682">
                  <c:v>14.936254999999999</c:v>
                </c:pt>
                <c:pt idx="51683">
                  <c:v>14.937091000000001</c:v>
                </c:pt>
                <c:pt idx="51684">
                  <c:v>14.936249</c:v>
                </c:pt>
                <c:pt idx="51685">
                  <c:v>14.936425</c:v>
                </c:pt>
                <c:pt idx="51686">
                  <c:v>14.93695</c:v>
                </c:pt>
                <c:pt idx="51687">
                  <c:v>14.936218</c:v>
                </c:pt>
                <c:pt idx="51688">
                  <c:v>14.935903</c:v>
                </c:pt>
                <c:pt idx="51689">
                  <c:v>14.939014</c:v>
                </c:pt>
                <c:pt idx="51690">
                  <c:v>14.938957</c:v>
                </c:pt>
                <c:pt idx="51691">
                  <c:v>14.935945</c:v>
                </c:pt>
                <c:pt idx="51692">
                  <c:v>14.935261000000001</c:v>
                </c:pt>
                <c:pt idx="51693">
                  <c:v>14.934675</c:v>
                </c:pt>
                <c:pt idx="51694">
                  <c:v>14.936275</c:v>
                </c:pt>
                <c:pt idx="51695">
                  <c:v>14.939811000000001</c:v>
                </c:pt>
                <c:pt idx="51696">
                  <c:v>14.941897000000001</c:v>
                </c:pt>
                <c:pt idx="51697">
                  <c:v>14.941058999999999</c:v>
                </c:pt>
                <c:pt idx="51698">
                  <c:v>14.940410999999999</c:v>
                </c:pt>
                <c:pt idx="51699">
                  <c:v>14.943070000000001</c:v>
                </c:pt>
                <c:pt idx="51700">
                  <c:v>14.944246</c:v>
                </c:pt>
                <c:pt idx="51701">
                  <c:v>14.945085000000001</c:v>
                </c:pt>
                <c:pt idx="51702">
                  <c:v>14.950737</c:v>
                </c:pt>
                <c:pt idx="51703">
                  <c:v>14.950246</c:v>
                </c:pt>
                <c:pt idx="51704">
                  <c:v>14.948855999999999</c:v>
                </c:pt>
                <c:pt idx="51705">
                  <c:v>14.955409</c:v>
                </c:pt>
                <c:pt idx="51706">
                  <c:v>14.953060000000001</c:v>
                </c:pt>
                <c:pt idx="51707">
                  <c:v>14.946109999999999</c:v>
                </c:pt>
                <c:pt idx="51708">
                  <c:v>14.947248999999999</c:v>
                </c:pt>
                <c:pt idx="51709">
                  <c:v>14.951998</c:v>
                </c:pt>
                <c:pt idx="51710">
                  <c:v>14.951219</c:v>
                </c:pt>
                <c:pt idx="51711">
                  <c:v>14.946491999999999</c:v>
                </c:pt>
                <c:pt idx="51712">
                  <c:v>14.946891000000001</c:v>
                </c:pt>
                <c:pt idx="51713">
                  <c:v>14.949998000000001</c:v>
                </c:pt>
                <c:pt idx="51714">
                  <c:v>14.951238999999999</c:v>
                </c:pt>
                <c:pt idx="51715">
                  <c:v>14.952812</c:v>
                </c:pt>
                <c:pt idx="51716">
                  <c:v>14.950841</c:v>
                </c:pt>
                <c:pt idx="51717">
                  <c:v>14.947187</c:v>
                </c:pt>
                <c:pt idx="51718">
                  <c:v>14.946994</c:v>
                </c:pt>
                <c:pt idx="51719">
                  <c:v>14.949591</c:v>
                </c:pt>
                <c:pt idx="51720">
                  <c:v>14.950912000000001</c:v>
                </c:pt>
                <c:pt idx="51721">
                  <c:v>14.949382999999999</c:v>
                </c:pt>
                <c:pt idx="51722">
                  <c:v>14.946942999999999</c:v>
                </c:pt>
                <c:pt idx="51723">
                  <c:v>14.948036</c:v>
                </c:pt>
                <c:pt idx="51724">
                  <c:v>14.952897999999999</c:v>
                </c:pt>
                <c:pt idx="51725">
                  <c:v>14.950628</c:v>
                </c:pt>
                <c:pt idx="51726">
                  <c:v>14.949501</c:v>
                </c:pt>
                <c:pt idx="51727">
                  <c:v>14.955178999999999</c:v>
                </c:pt>
                <c:pt idx="51728">
                  <c:v>14.952800999999999</c:v>
                </c:pt>
                <c:pt idx="51729">
                  <c:v>14.949978</c:v>
                </c:pt>
                <c:pt idx="51730">
                  <c:v>14.951657000000001</c:v>
                </c:pt>
                <c:pt idx="51731">
                  <c:v>14.950422</c:v>
                </c:pt>
                <c:pt idx="51732">
                  <c:v>14.945368999999999</c:v>
                </c:pt>
                <c:pt idx="51733">
                  <c:v>14.945952999999999</c:v>
                </c:pt>
                <c:pt idx="51734">
                  <c:v>14.950647999999999</c:v>
                </c:pt>
                <c:pt idx="51735">
                  <c:v>14.951312</c:v>
                </c:pt>
                <c:pt idx="51736">
                  <c:v>14.948812</c:v>
                </c:pt>
                <c:pt idx="51737">
                  <c:v>14.948969999999999</c:v>
                </c:pt>
                <c:pt idx="51738">
                  <c:v>14.953752</c:v>
                </c:pt>
                <c:pt idx="51739">
                  <c:v>14.955271</c:v>
                </c:pt>
                <c:pt idx="51740">
                  <c:v>14.952496999999999</c:v>
                </c:pt>
                <c:pt idx="51741">
                  <c:v>14.952809</c:v>
                </c:pt>
                <c:pt idx="51742">
                  <c:v>14.952615</c:v>
                </c:pt>
                <c:pt idx="51743">
                  <c:v>14.952157</c:v>
                </c:pt>
                <c:pt idx="51744">
                  <c:v>14.952657</c:v>
                </c:pt>
                <c:pt idx="51745">
                  <c:v>14.948174</c:v>
                </c:pt>
                <c:pt idx="51746">
                  <c:v>14.942781</c:v>
                </c:pt>
                <c:pt idx="51747">
                  <c:v>14.944520000000001</c:v>
                </c:pt>
                <c:pt idx="51748">
                  <c:v>14.947676</c:v>
                </c:pt>
                <c:pt idx="51749">
                  <c:v>14.946039000000001</c:v>
                </c:pt>
                <c:pt idx="51750">
                  <c:v>14.945136</c:v>
                </c:pt>
                <c:pt idx="51751">
                  <c:v>14.945669000000001</c:v>
                </c:pt>
                <c:pt idx="51752">
                  <c:v>14.946502000000001</c:v>
                </c:pt>
                <c:pt idx="51753">
                  <c:v>14.946475</c:v>
                </c:pt>
                <c:pt idx="51754">
                  <c:v>14.943270999999999</c:v>
                </c:pt>
                <c:pt idx="51755">
                  <c:v>14.943346999999999</c:v>
                </c:pt>
                <c:pt idx="51756">
                  <c:v>14.945694</c:v>
                </c:pt>
                <c:pt idx="51757">
                  <c:v>14.948485</c:v>
                </c:pt>
                <c:pt idx="51758">
                  <c:v>14.949965000000001</c:v>
                </c:pt>
                <c:pt idx="51759">
                  <c:v>14.948479000000001</c:v>
                </c:pt>
                <c:pt idx="51760">
                  <c:v>14.949020000000001</c:v>
                </c:pt>
                <c:pt idx="51761">
                  <c:v>14.948027</c:v>
                </c:pt>
                <c:pt idx="51762">
                  <c:v>14.942455000000001</c:v>
                </c:pt>
                <c:pt idx="51763">
                  <c:v>14.946187</c:v>
                </c:pt>
                <c:pt idx="51764">
                  <c:v>14.95181</c:v>
                </c:pt>
                <c:pt idx="51765">
                  <c:v>14.950604</c:v>
                </c:pt>
                <c:pt idx="51766">
                  <c:v>14.952417000000001</c:v>
                </c:pt>
                <c:pt idx="51767">
                  <c:v>14.956555</c:v>
                </c:pt>
                <c:pt idx="51768">
                  <c:v>14.959561000000001</c:v>
                </c:pt>
                <c:pt idx="51769">
                  <c:v>14.958638000000001</c:v>
                </c:pt>
                <c:pt idx="51770">
                  <c:v>14.955137000000001</c:v>
                </c:pt>
                <c:pt idx="51771">
                  <c:v>14.956246</c:v>
                </c:pt>
                <c:pt idx="51772">
                  <c:v>14.958235999999999</c:v>
                </c:pt>
                <c:pt idx="51773">
                  <c:v>14.956550999999999</c:v>
                </c:pt>
                <c:pt idx="51774">
                  <c:v>14.953472</c:v>
                </c:pt>
                <c:pt idx="51775">
                  <c:v>14.95411</c:v>
                </c:pt>
                <c:pt idx="51776">
                  <c:v>14.961683000000001</c:v>
                </c:pt>
                <c:pt idx="51777">
                  <c:v>14.965774</c:v>
                </c:pt>
                <c:pt idx="51778">
                  <c:v>14.961828000000001</c:v>
                </c:pt>
                <c:pt idx="51779">
                  <c:v>14.964043</c:v>
                </c:pt>
                <c:pt idx="51780">
                  <c:v>14.972217000000001</c:v>
                </c:pt>
                <c:pt idx="51781">
                  <c:v>14.972253</c:v>
                </c:pt>
                <c:pt idx="51782">
                  <c:v>14.969450999999999</c:v>
                </c:pt>
                <c:pt idx="51783">
                  <c:v>14.974930000000001</c:v>
                </c:pt>
                <c:pt idx="51784">
                  <c:v>14.978744000000001</c:v>
                </c:pt>
                <c:pt idx="51785">
                  <c:v>14.976160999999999</c:v>
                </c:pt>
                <c:pt idx="51786">
                  <c:v>14.973855</c:v>
                </c:pt>
                <c:pt idx="51787">
                  <c:v>14.973456000000001</c:v>
                </c:pt>
                <c:pt idx="51788">
                  <c:v>14.971997</c:v>
                </c:pt>
                <c:pt idx="51789">
                  <c:v>14.972186000000001</c:v>
                </c:pt>
                <c:pt idx="51790">
                  <c:v>14.9693</c:v>
                </c:pt>
                <c:pt idx="51791">
                  <c:v>14.962572</c:v>
                </c:pt>
                <c:pt idx="51792">
                  <c:v>14.963124000000001</c:v>
                </c:pt>
                <c:pt idx="51793">
                  <c:v>14.96603</c:v>
                </c:pt>
                <c:pt idx="51794">
                  <c:v>14.964999000000001</c:v>
                </c:pt>
                <c:pt idx="51795">
                  <c:v>14.967377000000001</c:v>
                </c:pt>
                <c:pt idx="51796">
                  <c:v>14.969074000000001</c:v>
                </c:pt>
                <c:pt idx="51797">
                  <c:v>14.967112</c:v>
                </c:pt>
                <c:pt idx="51798">
                  <c:v>14.968779</c:v>
                </c:pt>
                <c:pt idx="51799">
                  <c:v>14.972391</c:v>
                </c:pt>
                <c:pt idx="51800">
                  <c:v>14.973068</c:v>
                </c:pt>
                <c:pt idx="51801">
                  <c:v>14.9679</c:v>
                </c:pt>
                <c:pt idx="51802">
                  <c:v>14.963518000000001</c:v>
                </c:pt>
                <c:pt idx="51803">
                  <c:v>14.965168</c:v>
                </c:pt>
                <c:pt idx="51804">
                  <c:v>14.967273</c:v>
                </c:pt>
                <c:pt idx="51805">
                  <c:v>14.968284000000001</c:v>
                </c:pt>
                <c:pt idx="51806">
                  <c:v>14.968788</c:v>
                </c:pt>
                <c:pt idx="51807">
                  <c:v>14.968168</c:v>
                </c:pt>
                <c:pt idx="51808">
                  <c:v>14.9674</c:v>
                </c:pt>
                <c:pt idx="51809">
                  <c:v>14.9681</c:v>
                </c:pt>
                <c:pt idx="51810">
                  <c:v>14.966786000000001</c:v>
                </c:pt>
                <c:pt idx="51811">
                  <c:v>14.967993999999999</c:v>
                </c:pt>
                <c:pt idx="51812">
                  <c:v>14.970295</c:v>
                </c:pt>
                <c:pt idx="51813">
                  <c:v>14.968512</c:v>
                </c:pt>
                <c:pt idx="51814">
                  <c:v>14.966991</c:v>
                </c:pt>
                <c:pt idx="51815">
                  <c:v>14.96777</c:v>
                </c:pt>
                <c:pt idx="51816">
                  <c:v>14.968446</c:v>
                </c:pt>
                <c:pt idx="51817">
                  <c:v>14.966628</c:v>
                </c:pt>
                <c:pt idx="51818">
                  <c:v>14.966296</c:v>
                </c:pt>
                <c:pt idx="51819">
                  <c:v>14.967751</c:v>
                </c:pt>
                <c:pt idx="51820">
                  <c:v>14.965009999999999</c:v>
                </c:pt>
                <c:pt idx="51821">
                  <c:v>14.96485</c:v>
                </c:pt>
                <c:pt idx="51822">
                  <c:v>14.971107999999999</c:v>
                </c:pt>
                <c:pt idx="51823">
                  <c:v>14.970954000000001</c:v>
                </c:pt>
                <c:pt idx="51824">
                  <c:v>14.967995</c:v>
                </c:pt>
                <c:pt idx="51825">
                  <c:v>14.971709000000001</c:v>
                </c:pt>
                <c:pt idx="51826">
                  <c:v>14.973843</c:v>
                </c:pt>
                <c:pt idx="51827">
                  <c:v>14.97307</c:v>
                </c:pt>
                <c:pt idx="51828">
                  <c:v>14.973557</c:v>
                </c:pt>
                <c:pt idx="51829">
                  <c:v>14.972635</c:v>
                </c:pt>
                <c:pt idx="51830">
                  <c:v>14.972931000000001</c:v>
                </c:pt>
                <c:pt idx="51831">
                  <c:v>14.974219</c:v>
                </c:pt>
                <c:pt idx="51832">
                  <c:v>14.974542</c:v>
                </c:pt>
                <c:pt idx="51833">
                  <c:v>14.975040999999999</c:v>
                </c:pt>
                <c:pt idx="51834">
                  <c:v>14.972035999999999</c:v>
                </c:pt>
                <c:pt idx="51835">
                  <c:v>14.968786</c:v>
                </c:pt>
                <c:pt idx="51836">
                  <c:v>14.970546000000001</c:v>
                </c:pt>
                <c:pt idx="51837">
                  <c:v>14.970515000000001</c:v>
                </c:pt>
                <c:pt idx="51838">
                  <c:v>14.969457</c:v>
                </c:pt>
                <c:pt idx="51839">
                  <c:v>14.971615</c:v>
                </c:pt>
                <c:pt idx="51840">
                  <c:v>14.970725</c:v>
                </c:pt>
                <c:pt idx="51841">
                  <c:v>14.971693999999999</c:v>
                </c:pt>
                <c:pt idx="51842">
                  <c:v>14.976523</c:v>
                </c:pt>
                <c:pt idx="51843">
                  <c:v>14.975978</c:v>
                </c:pt>
                <c:pt idx="51844">
                  <c:v>14.975405</c:v>
                </c:pt>
                <c:pt idx="51845">
                  <c:v>14.976855</c:v>
                </c:pt>
                <c:pt idx="51846">
                  <c:v>14.974306</c:v>
                </c:pt>
                <c:pt idx="51847">
                  <c:v>14.974523</c:v>
                </c:pt>
                <c:pt idx="51848">
                  <c:v>14.977259999999999</c:v>
                </c:pt>
                <c:pt idx="51849">
                  <c:v>14.976864000000001</c:v>
                </c:pt>
                <c:pt idx="51850">
                  <c:v>14.975659</c:v>
                </c:pt>
                <c:pt idx="51851">
                  <c:v>14.976177</c:v>
                </c:pt>
                <c:pt idx="51852">
                  <c:v>14.977918000000001</c:v>
                </c:pt>
                <c:pt idx="51853">
                  <c:v>14.979296</c:v>
                </c:pt>
                <c:pt idx="51854">
                  <c:v>14.978395000000001</c:v>
                </c:pt>
                <c:pt idx="51855">
                  <c:v>14.979867</c:v>
                </c:pt>
                <c:pt idx="51856">
                  <c:v>14.982780999999999</c:v>
                </c:pt>
                <c:pt idx="51857">
                  <c:v>14.983624000000001</c:v>
                </c:pt>
                <c:pt idx="51858">
                  <c:v>14.985104</c:v>
                </c:pt>
                <c:pt idx="51859">
                  <c:v>14.983637</c:v>
                </c:pt>
                <c:pt idx="51860">
                  <c:v>14.977447</c:v>
                </c:pt>
                <c:pt idx="51861">
                  <c:v>14.979115999999999</c:v>
                </c:pt>
                <c:pt idx="51862">
                  <c:v>14.985808</c:v>
                </c:pt>
                <c:pt idx="51863">
                  <c:v>14.986065</c:v>
                </c:pt>
                <c:pt idx="51864">
                  <c:v>14.983295</c:v>
                </c:pt>
                <c:pt idx="51865">
                  <c:v>14.981840999999999</c:v>
                </c:pt>
                <c:pt idx="51866">
                  <c:v>14.97753</c:v>
                </c:pt>
                <c:pt idx="51867">
                  <c:v>14.976467</c:v>
                </c:pt>
                <c:pt idx="51868">
                  <c:v>14.981877000000001</c:v>
                </c:pt>
                <c:pt idx="51869">
                  <c:v>14.984323</c:v>
                </c:pt>
                <c:pt idx="51870">
                  <c:v>14.981180999999999</c:v>
                </c:pt>
                <c:pt idx="51871">
                  <c:v>14.981185</c:v>
                </c:pt>
                <c:pt idx="51872">
                  <c:v>14.98212</c:v>
                </c:pt>
                <c:pt idx="51873">
                  <c:v>14.980978</c:v>
                </c:pt>
                <c:pt idx="51874">
                  <c:v>14.982245000000001</c:v>
                </c:pt>
                <c:pt idx="51875">
                  <c:v>14.984932000000001</c:v>
                </c:pt>
                <c:pt idx="51876">
                  <c:v>14.984931</c:v>
                </c:pt>
                <c:pt idx="51877">
                  <c:v>14.983407</c:v>
                </c:pt>
                <c:pt idx="51878">
                  <c:v>14.977729999999999</c:v>
                </c:pt>
                <c:pt idx="51879">
                  <c:v>14.970288</c:v>
                </c:pt>
                <c:pt idx="51880">
                  <c:v>14.970726000000001</c:v>
                </c:pt>
                <c:pt idx="51881">
                  <c:v>14.972535000000001</c:v>
                </c:pt>
                <c:pt idx="51882">
                  <c:v>14.973023</c:v>
                </c:pt>
                <c:pt idx="51883">
                  <c:v>14.976777</c:v>
                </c:pt>
                <c:pt idx="51884">
                  <c:v>14.978973</c:v>
                </c:pt>
                <c:pt idx="51885">
                  <c:v>14.974818000000001</c:v>
                </c:pt>
                <c:pt idx="51886">
                  <c:v>14.972324</c:v>
                </c:pt>
                <c:pt idx="51887">
                  <c:v>14.97648</c:v>
                </c:pt>
                <c:pt idx="51888">
                  <c:v>14.977613</c:v>
                </c:pt>
                <c:pt idx="51889">
                  <c:v>14.977375</c:v>
                </c:pt>
                <c:pt idx="51890">
                  <c:v>14.98226</c:v>
                </c:pt>
                <c:pt idx="51891">
                  <c:v>14.985704</c:v>
                </c:pt>
                <c:pt idx="51892">
                  <c:v>14.989207</c:v>
                </c:pt>
                <c:pt idx="51893">
                  <c:v>14.989153</c:v>
                </c:pt>
                <c:pt idx="51894">
                  <c:v>14.986478</c:v>
                </c:pt>
                <c:pt idx="51895">
                  <c:v>14.992117</c:v>
                </c:pt>
                <c:pt idx="51896">
                  <c:v>14.992084999999999</c:v>
                </c:pt>
                <c:pt idx="51897">
                  <c:v>14.987621000000001</c:v>
                </c:pt>
                <c:pt idx="51898">
                  <c:v>14.991612999999999</c:v>
                </c:pt>
                <c:pt idx="51899">
                  <c:v>14.997548</c:v>
                </c:pt>
                <c:pt idx="51900">
                  <c:v>14.995335000000001</c:v>
                </c:pt>
                <c:pt idx="51901">
                  <c:v>14.99338</c:v>
                </c:pt>
                <c:pt idx="51902">
                  <c:v>14.997164</c:v>
                </c:pt>
                <c:pt idx="51903">
                  <c:v>14.995520000000001</c:v>
                </c:pt>
                <c:pt idx="51904">
                  <c:v>14.991847999999999</c:v>
                </c:pt>
                <c:pt idx="51905">
                  <c:v>14.998854</c:v>
                </c:pt>
                <c:pt idx="51906">
                  <c:v>15.004334</c:v>
                </c:pt>
                <c:pt idx="51907">
                  <c:v>14.997493</c:v>
                </c:pt>
                <c:pt idx="51908">
                  <c:v>14.992812000000001</c:v>
                </c:pt>
                <c:pt idx="51909">
                  <c:v>14.996703999999999</c:v>
                </c:pt>
                <c:pt idx="51910">
                  <c:v>14.997558</c:v>
                </c:pt>
                <c:pt idx="51911">
                  <c:v>14.994204</c:v>
                </c:pt>
                <c:pt idx="51912">
                  <c:v>14.991917000000001</c:v>
                </c:pt>
                <c:pt idx="51913">
                  <c:v>14.989908</c:v>
                </c:pt>
                <c:pt idx="51914">
                  <c:v>14.990183</c:v>
                </c:pt>
                <c:pt idx="51915">
                  <c:v>14.99239</c:v>
                </c:pt>
                <c:pt idx="51916">
                  <c:v>14.99433</c:v>
                </c:pt>
                <c:pt idx="51917">
                  <c:v>14.994299</c:v>
                </c:pt>
                <c:pt idx="51918">
                  <c:v>14.994324000000001</c:v>
                </c:pt>
                <c:pt idx="51919">
                  <c:v>14.995955</c:v>
                </c:pt>
                <c:pt idx="51920">
                  <c:v>14.994693</c:v>
                </c:pt>
                <c:pt idx="51921">
                  <c:v>14.995713</c:v>
                </c:pt>
                <c:pt idx="51922">
                  <c:v>14.996618</c:v>
                </c:pt>
                <c:pt idx="51923">
                  <c:v>14.99211</c:v>
                </c:pt>
                <c:pt idx="51924">
                  <c:v>14.991403</c:v>
                </c:pt>
                <c:pt idx="51925">
                  <c:v>14.996537</c:v>
                </c:pt>
                <c:pt idx="51926">
                  <c:v>14.997907</c:v>
                </c:pt>
                <c:pt idx="51927">
                  <c:v>14.993855</c:v>
                </c:pt>
                <c:pt idx="51928">
                  <c:v>14.992381999999999</c:v>
                </c:pt>
                <c:pt idx="51929">
                  <c:v>14.992489000000001</c:v>
                </c:pt>
                <c:pt idx="51930">
                  <c:v>14.990131</c:v>
                </c:pt>
                <c:pt idx="51931">
                  <c:v>14.991032000000001</c:v>
                </c:pt>
                <c:pt idx="51932">
                  <c:v>14.993236</c:v>
                </c:pt>
                <c:pt idx="51933">
                  <c:v>14.994184000000001</c:v>
                </c:pt>
                <c:pt idx="51934">
                  <c:v>14.994318</c:v>
                </c:pt>
                <c:pt idx="51935">
                  <c:v>14.991389</c:v>
                </c:pt>
                <c:pt idx="51936">
                  <c:v>14.990653999999999</c:v>
                </c:pt>
                <c:pt idx="51937">
                  <c:v>14.993411999999999</c:v>
                </c:pt>
                <c:pt idx="51938">
                  <c:v>14.995473</c:v>
                </c:pt>
                <c:pt idx="51939">
                  <c:v>14.996591</c:v>
                </c:pt>
                <c:pt idx="51940">
                  <c:v>14.993059000000001</c:v>
                </c:pt>
                <c:pt idx="51941">
                  <c:v>14.992167999999999</c:v>
                </c:pt>
                <c:pt idx="51942">
                  <c:v>14.998945000000001</c:v>
                </c:pt>
                <c:pt idx="51943">
                  <c:v>15.000572999999999</c:v>
                </c:pt>
                <c:pt idx="51944">
                  <c:v>14.995061</c:v>
                </c:pt>
                <c:pt idx="51945">
                  <c:v>14.994873</c:v>
                </c:pt>
                <c:pt idx="51946">
                  <c:v>14.996871000000001</c:v>
                </c:pt>
                <c:pt idx="51947">
                  <c:v>14.995029000000001</c:v>
                </c:pt>
                <c:pt idx="51948">
                  <c:v>14.996411</c:v>
                </c:pt>
                <c:pt idx="51949">
                  <c:v>14.997813000000001</c:v>
                </c:pt>
                <c:pt idx="51950">
                  <c:v>14.995179</c:v>
                </c:pt>
                <c:pt idx="51951">
                  <c:v>14.995100000000001</c:v>
                </c:pt>
                <c:pt idx="51952">
                  <c:v>15.00179</c:v>
                </c:pt>
                <c:pt idx="51953">
                  <c:v>15.006061000000001</c:v>
                </c:pt>
                <c:pt idx="51954">
                  <c:v>15.004612</c:v>
                </c:pt>
                <c:pt idx="51955">
                  <c:v>15.007187999999999</c:v>
                </c:pt>
                <c:pt idx="51956">
                  <c:v>15.006807999999999</c:v>
                </c:pt>
                <c:pt idx="51957">
                  <c:v>15.003439999999999</c:v>
                </c:pt>
                <c:pt idx="51958">
                  <c:v>15.002018</c:v>
                </c:pt>
                <c:pt idx="51959">
                  <c:v>14.999692</c:v>
                </c:pt>
                <c:pt idx="51960">
                  <c:v>14.996214</c:v>
                </c:pt>
                <c:pt idx="51961">
                  <c:v>14.994187999999999</c:v>
                </c:pt>
                <c:pt idx="51962">
                  <c:v>14.998602</c:v>
                </c:pt>
                <c:pt idx="51963">
                  <c:v>15.006244000000001</c:v>
                </c:pt>
                <c:pt idx="51964">
                  <c:v>15.004472</c:v>
                </c:pt>
                <c:pt idx="51965">
                  <c:v>15.000061000000001</c:v>
                </c:pt>
                <c:pt idx="51966">
                  <c:v>15.004332</c:v>
                </c:pt>
                <c:pt idx="51967">
                  <c:v>15.006119</c:v>
                </c:pt>
                <c:pt idx="51968">
                  <c:v>15.004135</c:v>
                </c:pt>
                <c:pt idx="51969">
                  <c:v>15.006473</c:v>
                </c:pt>
                <c:pt idx="51970">
                  <c:v>15.008608000000001</c:v>
                </c:pt>
                <c:pt idx="51971">
                  <c:v>15.005062000000001</c:v>
                </c:pt>
                <c:pt idx="51972">
                  <c:v>15.003208000000001</c:v>
                </c:pt>
                <c:pt idx="51973">
                  <c:v>15.00836</c:v>
                </c:pt>
                <c:pt idx="51974">
                  <c:v>15.01347</c:v>
                </c:pt>
                <c:pt idx="51975">
                  <c:v>15.020178</c:v>
                </c:pt>
                <c:pt idx="51976">
                  <c:v>15.021132</c:v>
                </c:pt>
                <c:pt idx="51977">
                  <c:v>15.015402999999999</c:v>
                </c:pt>
                <c:pt idx="51978">
                  <c:v>15.016517</c:v>
                </c:pt>
                <c:pt idx="51979">
                  <c:v>15.017946999999999</c:v>
                </c:pt>
                <c:pt idx="51980">
                  <c:v>15.017749999999999</c:v>
                </c:pt>
                <c:pt idx="51981">
                  <c:v>15.01956</c:v>
                </c:pt>
                <c:pt idx="51982">
                  <c:v>15.019444</c:v>
                </c:pt>
                <c:pt idx="51983">
                  <c:v>15.018091999999999</c:v>
                </c:pt>
                <c:pt idx="51984">
                  <c:v>15.015699</c:v>
                </c:pt>
                <c:pt idx="51985">
                  <c:v>15.014758</c:v>
                </c:pt>
                <c:pt idx="51986">
                  <c:v>15.016759</c:v>
                </c:pt>
                <c:pt idx="51987">
                  <c:v>15.018276999999999</c:v>
                </c:pt>
                <c:pt idx="51988">
                  <c:v>15.016869</c:v>
                </c:pt>
                <c:pt idx="51989">
                  <c:v>15.015639</c:v>
                </c:pt>
                <c:pt idx="51990">
                  <c:v>15.018152000000001</c:v>
                </c:pt>
                <c:pt idx="51991">
                  <c:v>15.020664999999999</c:v>
                </c:pt>
                <c:pt idx="51992">
                  <c:v>15.01863</c:v>
                </c:pt>
                <c:pt idx="51993">
                  <c:v>15.014772000000001</c:v>
                </c:pt>
                <c:pt idx="51994">
                  <c:v>15.014371000000001</c:v>
                </c:pt>
                <c:pt idx="51995">
                  <c:v>15.013686999999999</c:v>
                </c:pt>
                <c:pt idx="51996">
                  <c:v>15.011854</c:v>
                </c:pt>
                <c:pt idx="51997">
                  <c:v>15.012465000000001</c:v>
                </c:pt>
                <c:pt idx="51998">
                  <c:v>15.011538</c:v>
                </c:pt>
                <c:pt idx="51999">
                  <c:v>15.010633</c:v>
                </c:pt>
                <c:pt idx="52000">
                  <c:v>15.014581</c:v>
                </c:pt>
                <c:pt idx="52001">
                  <c:v>15.015688000000001</c:v>
                </c:pt>
                <c:pt idx="52002">
                  <c:v>15.011941</c:v>
                </c:pt>
                <c:pt idx="52003">
                  <c:v>15.013503999999999</c:v>
                </c:pt>
                <c:pt idx="52004">
                  <c:v>15.019104</c:v>
                </c:pt>
                <c:pt idx="52005">
                  <c:v>15.01689</c:v>
                </c:pt>
                <c:pt idx="52006">
                  <c:v>15.011231</c:v>
                </c:pt>
                <c:pt idx="52007">
                  <c:v>15.012909000000001</c:v>
                </c:pt>
                <c:pt idx="52008">
                  <c:v>15.015623</c:v>
                </c:pt>
                <c:pt idx="52009">
                  <c:v>15.015763</c:v>
                </c:pt>
                <c:pt idx="52010">
                  <c:v>15.015504</c:v>
                </c:pt>
                <c:pt idx="52011">
                  <c:v>15.015356000000001</c:v>
                </c:pt>
                <c:pt idx="52012">
                  <c:v>15.015162</c:v>
                </c:pt>
                <c:pt idx="52013">
                  <c:v>15.017135</c:v>
                </c:pt>
                <c:pt idx="52014">
                  <c:v>15.020458</c:v>
                </c:pt>
                <c:pt idx="52015">
                  <c:v>15.019769</c:v>
                </c:pt>
                <c:pt idx="52016">
                  <c:v>15.01934</c:v>
                </c:pt>
                <c:pt idx="52017">
                  <c:v>15.021967999999999</c:v>
                </c:pt>
                <c:pt idx="52018">
                  <c:v>15.022487</c:v>
                </c:pt>
                <c:pt idx="52019">
                  <c:v>15.022079</c:v>
                </c:pt>
                <c:pt idx="52020">
                  <c:v>15.020954</c:v>
                </c:pt>
                <c:pt idx="52021">
                  <c:v>15.018953</c:v>
                </c:pt>
                <c:pt idx="52022">
                  <c:v>15.017992</c:v>
                </c:pt>
                <c:pt idx="52023">
                  <c:v>15.014594000000001</c:v>
                </c:pt>
                <c:pt idx="52024">
                  <c:v>15.012573</c:v>
                </c:pt>
                <c:pt idx="52025">
                  <c:v>15.019088999999999</c:v>
                </c:pt>
                <c:pt idx="52026">
                  <c:v>15.023163</c:v>
                </c:pt>
                <c:pt idx="52027">
                  <c:v>15.020996999999999</c:v>
                </c:pt>
                <c:pt idx="52028">
                  <c:v>15.018919</c:v>
                </c:pt>
                <c:pt idx="52029">
                  <c:v>15.015658</c:v>
                </c:pt>
                <c:pt idx="52030">
                  <c:v>15.014483</c:v>
                </c:pt>
                <c:pt idx="52031">
                  <c:v>15.020211</c:v>
                </c:pt>
                <c:pt idx="52032">
                  <c:v>15.023771999999999</c:v>
                </c:pt>
                <c:pt idx="52033">
                  <c:v>15.019515</c:v>
                </c:pt>
                <c:pt idx="52034">
                  <c:v>15.019049000000001</c:v>
                </c:pt>
                <c:pt idx="52035">
                  <c:v>15.022383</c:v>
                </c:pt>
                <c:pt idx="52036">
                  <c:v>15.026024</c:v>
                </c:pt>
                <c:pt idx="52037">
                  <c:v>15.030139</c:v>
                </c:pt>
                <c:pt idx="52038">
                  <c:v>15.027238000000001</c:v>
                </c:pt>
                <c:pt idx="52039">
                  <c:v>15.024219</c:v>
                </c:pt>
                <c:pt idx="52040">
                  <c:v>15.031057000000001</c:v>
                </c:pt>
                <c:pt idx="52041">
                  <c:v>15.032666000000001</c:v>
                </c:pt>
                <c:pt idx="52042">
                  <c:v>15.028032</c:v>
                </c:pt>
                <c:pt idx="52043">
                  <c:v>15.030628999999999</c:v>
                </c:pt>
                <c:pt idx="52044">
                  <c:v>15.031385999999999</c:v>
                </c:pt>
                <c:pt idx="52045">
                  <c:v>15.026374000000001</c:v>
                </c:pt>
                <c:pt idx="52046">
                  <c:v>15.024986999999999</c:v>
                </c:pt>
                <c:pt idx="52047">
                  <c:v>15.029116</c:v>
                </c:pt>
                <c:pt idx="52048">
                  <c:v>15.028840000000001</c:v>
                </c:pt>
                <c:pt idx="52049">
                  <c:v>15.026833</c:v>
                </c:pt>
                <c:pt idx="52050">
                  <c:v>15.027075999999999</c:v>
                </c:pt>
                <c:pt idx="52051">
                  <c:v>15.025022999999999</c:v>
                </c:pt>
                <c:pt idx="52052">
                  <c:v>15.024155</c:v>
                </c:pt>
                <c:pt idx="52053">
                  <c:v>15.028039</c:v>
                </c:pt>
                <c:pt idx="52054">
                  <c:v>15.029453</c:v>
                </c:pt>
                <c:pt idx="52055">
                  <c:v>15.029165000000001</c:v>
                </c:pt>
                <c:pt idx="52056">
                  <c:v>15.027552</c:v>
                </c:pt>
                <c:pt idx="52057">
                  <c:v>15.022665999999999</c:v>
                </c:pt>
                <c:pt idx="52058">
                  <c:v>15.025024</c:v>
                </c:pt>
                <c:pt idx="52059">
                  <c:v>15.029671</c:v>
                </c:pt>
                <c:pt idx="52060">
                  <c:v>15.029458999999999</c:v>
                </c:pt>
                <c:pt idx="52061">
                  <c:v>15.033878</c:v>
                </c:pt>
                <c:pt idx="52062">
                  <c:v>15.037478999999999</c:v>
                </c:pt>
                <c:pt idx="52063">
                  <c:v>15.03825</c:v>
                </c:pt>
                <c:pt idx="52064">
                  <c:v>15.039744000000001</c:v>
                </c:pt>
                <c:pt idx="52065">
                  <c:v>15.038748</c:v>
                </c:pt>
                <c:pt idx="52066">
                  <c:v>15.035893</c:v>
                </c:pt>
                <c:pt idx="52067">
                  <c:v>15.035534</c:v>
                </c:pt>
                <c:pt idx="52068">
                  <c:v>15.039172000000001</c:v>
                </c:pt>
                <c:pt idx="52069">
                  <c:v>15.038565</c:v>
                </c:pt>
                <c:pt idx="52070">
                  <c:v>15.032121</c:v>
                </c:pt>
                <c:pt idx="52071">
                  <c:v>15.029897</c:v>
                </c:pt>
                <c:pt idx="52072">
                  <c:v>15.033822000000001</c:v>
                </c:pt>
                <c:pt idx="52073">
                  <c:v>15.038843999999999</c:v>
                </c:pt>
                <c:pt idx="52074">
                  <c:v>15.037481</c:v>
                </c:pt>
                <c:pt idx="52075">
                  <c:v>15.033041000000001</c:v>
                </c:pt>
                <c:pt idx="52076">
                  <c:v>15.033151999999999</c:v>
                </c:pt>
                <c:pt idx="52077">
                  <c:v>15.035814</c:v>
                </c:pt>
                <c:pt idx="52078">
                  <c:v>15.035171</c:v>
                </c:pt>
                <c:pt idx="52079">
                  <c:v>15.035800999999999</c:v>
                </c:pt>
                <c:pt idx="52080">
                  <c:v>15.039396</c:v>
                </c:pt>
                <c:pt idx="52081">
                  <c:v>15.039313999999999</c:v>
                </c:pt>
                <c:pt idx="52082">
                  <c:v>15.039517999999999</c:v>
                </c:pt>
                <c:pt idx="52083">
                  <c:v>15.040697</c:v>
                </c:pt>
                <c:pt idx="52084">
                  <c:v>15.036403</c:v>
                </c:pt>
                <c:pt idx="52085">
                  <c:v>15.03261</c:v>
                </c:pt>
                <c:pt idx="52086">
                  <c:v>15.035831999999999</c:v>
                </c:pt>
                <c:pt idx="52087">
                  <c:v>15.03914</c:v>
                </c:pt>
                <c:pt idx="52088">
                  <c:v>15.038505000000001</c:v>
                </c:pt>
                <c:pt idx="52089">
                  <c:v>15.035472</c:v>
                </c:pt>
                <c:pt idx="52090">
                  <c:v>15.031803999999999</c:v>
                </c:pt>
                <c:pt idx="52091">
                  <c:v>15.035257</c:v>
                </c:pt>
                <c:pt idx="52092">
                  <c:v>15.038106000000001</c:v>
                </c:pt>
                <c:pt idx="52093">
                  <c:v>15.034582</c:v>
                </c:pt>
                <c:pt idx="52094">
                  <c:v>15.036961</c:v>
                </c:pt>
                <c:pt idx="52095">
                  <c:v>15.040651</c:v>
                </c:pt>
                <c:pt idx="52096">
                  <c:v>15.038713</c:v>
                </c:pt>
                <c:pt idx="52097">
                  <c:v>15.03791</c:v>
                </c:pt>
                <c:pt idx="52098">
                  <c:v>15.038603</c:v>
                </c:pt>
                <c:pt idx="52099">
                  <c:v>15.039114</c:v>
                </c:pt>
                <c:pt idx="52100">
                  <c:v>15.042465999999999</c:v>
                </c:pt>
                <c:pt idx="52101">
                  <c:v>15.046340000000001</c:v>
                </c:pt>
                <c:pt idx="52102">
                  <c:v>15.050247000000001</c:v>
                </c:pt>
                <c:pt idx="52103">
                  <c:v>15.053402999999999</c:v>
                </c:pt>
                <c:pt idx="52104">
                  <c:v>15.053872999999999</c:v>
                </c:pt>
                <c:pt idx="52105">
                  <c:v>15.054676000000001</c:v>
                </c:pt>
                <c:pt idx="52106">
                  <c:v>15.052899</c:v>
                </c:pt>
                <c:pt idx="52107">
                  <c:v>15.050974999999999</c:v>
                </c:pt>
                <c:pt idx="52108">
                  <c:v>15.053766</c:v>
                </c:pt>
                <c:pt idx="52109">
                  <c:v>15.053006</c:v>
                </c:pt>
                <c:pt idx="52110">
                  <c:v>15.045776999999999</c:v>
                </c:pt>
                <c:pt idx="52111">
                  <c:v>15.041573</c:v>
                </c:pt>
                <c:pt idx="52112">
                  <c:v>15.044207999999999</c:v>
                </c:pt>
                <c:pt idx="52113">
                  <c:v>15.048902</c:v>
                </c:pt>
                <c:pt idx="52114">
                  <c:v>15.052661000000001</c:v>
                </c:pt>
                <c:pt idx="52115">
                  <c:v>15.051975000000001</c:v>
                </c:pt>
                <c:pt idx="52116">
                  <c:v>15.04785</c:v>
                </c:pt>
                <c:pt idx="52117">
                  <c:v>15.048315000000001</c:v>
                </c:pt>
                <c:pt idx="52118">
                  <c:v>15.050357999999999</c:v>
                </c:pt>
                <c:pt idx="52119">
                  <c:v>15.049753000000001</c:v>
                </c:pt>
                <c:pt idx="52120">
                  <c:v>15.048358</c:v>
                </c:pt>
                <c:pt idx="52121">
                  <c:v>15.047874</c:v>
                </c:pt>
                <c:pt idx="52122">
                  <c:v>15.048363</c:v>
                </c:pt>
                <c:pt idx="52123">
                  <c:v>15.046697999999999</c:v>
                </c:pt>
                <c:pt idx="52124">
                  <c:v>15.048384</c:v>
                </c:pt>
                <c:pt idx="52125">
                  <c:v>15.052434</c:v>
                </c:pt>
                <c:pt idx="52126">
                  <c:v>15.050148</c:v>
                </c:pt>
                <c:pt idx="52127">
                  <c:v>15.047076000000001</c:v>
                </c:pt>
                <c:pt idx="52128">
                  <c:v>15.047751999999999</c:v>
                </c:pt>
                <c:pt idx="52129">
                  <c:v>15.047622</c:v>
                </c:pt>
                <c:pt idx="52130">
                  <c:v>15.046955000000001</c:v>
                </c:pt>
                <c:pt idx="52131">
                  <c:v>15.046580000000001</c:v>
                </c:pt>
                <c:pt idx="52132">
                  <c:v>15.046878</c:v>
                </c:pt>
                <c:pt idx="52133">
                  <c:v>15.053512</c:v>
                </c:pt>
                <c:pt idx="52134">
                  <c:v>15.056232</c:v>
                </c:pt>
                <c:pt idx="52135">
                  <c:v>15.048252</c:v>
                </c:pt>
                <c:pt idx="52136">
                  <c:v>15.048576000000001</c:v>
                </c:pt>
                <c:pt idx="52137">
                  <c:v>15.052383000000001</c:v>
                </c:pt>
                <c:pt idx="52138">
                  <c:v>15.046405</c:v>
                </c:pt>
                <c:pt idx="52139">
                  <c:v>15.04743</c:v>
                </c:pt>
                <c:pt idx="52140">
                  <c:v>15.053884999999999</c:v>
                </c:pt>
                <c:pt idx="52141">
                  <c:v>15.051379000000001</c:v>
                </c:pt>
                <c:pt idx="52142">
                  <c:v>15.048166</c:v>
                </c:pt>
                <c:pt idx="52143">
                  <c:v>15.050564</c:v>
                </c:pt>
                <c:pt idx="52144">
                  <c:v>15.048586</c:v>
                </c:pt>
                <c:pt idx="52145">
                  <c:v>15.04745</c:v>
                </c:pt>
                <c:pt idx="52146">
                  <c:v>15.052573000000001</c:v>
                </c:pt>
                <c:pt idx="52147">
                  <c:v>15.053791</c:v>
                </c:pt>
                <c:pt idx="52148">
                  <c:v>15.051183</c:v>
                </c:pt>
                <c:pt idx="52149">
                  <c:v>15.053172999999999</c:v>
                </c:pt>
                <c:pt idx="52150">
                  <c:v>15.053984</c:v>
                </c:pt>
                <c:pt idx="52151">
                  <c:v>15.04926</c:v>
                </c:pt>
                <c:pt idx="52152">
                  <c:v>15.044853</c:v>
                </c:pt>
                <c:pt idx="52153">
                  <c:v>15.043085</c:v>
                </c:pt>
                <c:pt idx="52154">
                  <c:v>15.047484000000001</c:v>
                </c:pt>
                <c:pt idx="52155">
                  <c:v>15.052804</c:v>
                </c:pt>
                <c:pt idx="52156">
                  <c:v>15.052305</c:v>
                </c:pt>
                <c:pt idx="52157">
                  <c:v>15.051399999999999</c:v>
                </c:pt>
                <c:pt idx="52158">
                  <c:v>15.05011</c:v>
                </c:pt>
                <c:pt idx="52159">
                  <c:v>15.047905</c:v>
                </c:pt>
                <c:pt idx="52160">
                  <c:v>15.052417</c:v>
                </c:pt>
                <c:pt idx="52161">
                  <c:v>15.057342</c:v>
                </c:pt>
                <c:pt idx="52162">
                  <c:v>15.054145999999999</c:v>
                </c:pt>
                <c:pt idx="52163">
                  <c:v>15.056343999999999</c:v>
                </c:pt>
                <c:pt idx="52164">
                  <c:v>15.064524</c:v>
                </c:pt>
                <c:pt idx="52165">
                  <c:v>15.062592</c:v>
                </c:pt>
                <c:pt idx="52166">
                  <c:v>15.05869</c:v>
                </c:pt>
                <c:pt idx="52167">
                  <c:v>15.057676000000001</c:v>
                </c:pt>
                <c:pt idx="52168">
                  <c:v>15.056369</c:v>
                </c:pt>
                <c:pt idx="52169">
                  <c:v>15.058458999999999</c:v>
                </c:pt>
                <c:pt idx="52170">
                  <c:v>15.062298</c:v>
                </c:pt>
                <c:pt idx="52171">
                  <c:v>15.062419999999999</c:v>
                </c:pt>
                <c:pt idx="52172">
                  <c:v>15.060129</c:v>
                </c:pt>
                <c:pt idx="52173">
                  <c:v>15.060817999999999</c:v>
                </c:pt>
                <c:pt idx="52174">
                  <c:v>15.060775</c:v>
                </c:pt>
                <c:pt idx="52175">
                  <c:v>15.057747000000001</c:v>
                </c:pt>
                <c:pt idx="52176">
                  <c:v>15.058479999999999</c:v>
                </c:pt>
                <c:pt idx="52177">
                  <c:v>15.061252</c:v>
                </c:pt>
                <c:pt idx="52178">
                  <c:v>15.061101000000001</c:v>
                </c:pt>
                <c:pt idx="52179">
                  <c:v>15.06246</c:v>
                </c:pt>
                <c:pt idx="52180">
                  <c:v>15.064107</c:v>
                </c:pt>
                <c:pt idx="52181">
                  <c:v>15.062315999999999</c:v>
                </c:pt>
                <c:pt idx="52182">
                  <c:v>15.061507000000001</c:v>
                </c:pt>
                <c:pt idx="52183">
                  <c:v>15.06522</c:v>
                </c:pt>
                <c:pt idx="52184">
                  <c:v>15.067365000000001</c:v>
                </c:pt>
                <c:pt idx="52185">
                  <c:v>15.067325</c:v>
                </c:pt>
                <c:pt idx="52186">
                  <c:v>15.064766000000001</c:v>
                </c:pt>
                <c:pt idx="52187">
                  <c:v>15.062049999999999</c:v>
                </c:pt>
                <c:pt idx="52188">
                  <c:v>15.068562</c:v>
                </c:pt>
                <c:pt idx="52189">
                  <c:v>15.075741000000001</c:v>
                </c:pt>
                <c:pt idx="52190">
                  <c:v>15.073229</c:v>
                </c:pt>
                <c:pt idx="52191">
                  <c:v>15.067299999999999</c:v>
                </c:pt>
                <c:pt idx="52192">
                  <c:v>15.063152000000001</c:v>
                </c:pt>
                <c:pt idx="52193">
                  <c:v>15.065103000000001</c:v>
                </c:pt>
                <c:pt idx="52194">
                  <c:v>15.065704</c:v>
                </c:pt>
                <c:pt idx="52195">
                  <c:v>15.064113000000001</c:v>
                </c:pt>
                <c:pt idx="52196">
                  <c:v>15.068028</c:v>
                </c:pt>
                <c:pt idx="52197">
                  <c:v>15.069205999999999</c:v>
                </c:pt>
                <c:pt idx="52198">
                  <c:v>15.065872000000001</c:v>
                </c:pt>
                <c:pt idx="52199">
                  <c:v>15.064209999999999</c:v>
                </c:pt>
                <c:pt idx="52200">
                  <c:v>15.065695</c:v>
                </c:pt>
                <c:pt idx="52201">
                  <c:v>15.067712999999999</c:v>
                </c:pt>
                <c:pt idx="52202">
                  <c:v>15.065697</c:v>
                </c:pt>
                <c:pt idx="52203">
                  <c:v>15.065727000000001</c:v>
                </c:pt>
                <c:pt idx="52204">
                  <c:v>15.069751999999999</c:v>
                </c:pt>
                <c:pt idx="52205">
                  <c:v>15.067204</c:v>
                </c:pt>
                <c:pt idx="52206">
                  <c:v>15.063789</c:v>
                </c:pt>
                <c:pt idx="52207">
                  <c:v>15.070133999999999</c:v>
                </c:pt>
                <c:pt idx="52208">
                  <c:v>15.073582</c:v>
                </c:pt>
                <c:pt idx="52209">
                  <c:v>15.069777</c:v>
                </c:pt>
                <c:pt idx="52210">
                  <c:v>15.069378</c:v>
                </c:pt>
                <c:pt idx="52211">
                  <c:v>15.067297999999999</c:v>
                </c:pt>
                <c:pt idx="52212">
                  <c:v>15.064529</c:v>
                </c:pt>
                <c:pt idx="52213">
                  <c:v>15.066229999999999</c:v>
                </c:pt>
                <c:pt idx="52214">
                  <c:v>15.066979</c:v>
                </c:pt>
                <c:pt idx="52215">
                  <c:v>15.069328000000001</c:v>
                </c:pt>
                <c:pt idx="52216">
                  <c:v>15.071598</c:v>
                </c:pt>
                <c:pt idx="52217">
                  <c:v>15.069807000000001</c:v>
                </c:pt>
                <c:pt idx="52218">
                  <c:v>15.065754999999999</c:v>
                </c:pt>
                <c:pt idx="52219">
                  <c:v>15.066674000000001</c:v>
                </c:pt>
                <c:pt idx="52220">
                  <c:v>15.071598</c:v>
                </c:pt>
                <c:pt idx="52221">
                  <c:v>15.070217</c:v>
                </c:pt>
                <c:pt idx="52222">
                  <c:v>15.067724</c:v>
                </c:pt>
                <c:pt idx="52223">
                  <c:v>15.069694</c:v>
                </c:pt>
                <c:pt idx="52224">
                  <c:v>15.072512</c:v>
                </c:pt>
                <c:pt idx="52225">
                  <c:v>15.074184000000001</c:v>
                </c:pt>
                <c:pt idx="52226">
                  <c:v>15.076302</c:v>
                </c:pt>
                <c:pt idx="52227">
                  <c:v>15.07907</c:v>
                </c:pt>
                <c:pt idx="52228">
                  <c:v>15.077544</c:v>
                </c:pt>
                <c:pt idx="52229">
                  <c:v>15.074583000000001</c:v>
                </c:pt>
                <c:pt idx="52230">
                  <c:v>15.074255000000001</c:v>
                </c:pt>
                <c:pt idx="52231">
                  <c:v>15.072433</c:v>
                </c:pt>
                <c:pt idx="52232">
                  <c:v>15.071353</c:v>
                </c:pt>
                <c:pt idx="52233">
                  <c:v>15.07353</c:v>
                </c:pt>
                <c:pt idx="52234">
                  <c:v>15.074825000000001</c:v>
                </c:pt>
                <c:pt idx="52235">
                  <c:v>15.074808000000001</c:v>
                </c:pt>
                <c:pt idx="52236">
                  <c:v>15.075491</c:v>
                </c:pt>
                <c:pt idx="52237">
                  <c:v>15.075766</c:v>
                </c:pt>
                <c:pt idx="52238">
                  <c:v>15.076912</c:v>
                </c:pt>
                <c:pt idx="52239">
                  <c:v>15.079235000000001</c:v>
                </c:pt>
                <c:pt idx="52240">
                  <c:v>15.082445999999999</c:v>
                </c:pt>
                <c:pt idx="52241">
                  <c:v>15.081644000000001</c:v>
                </c:pt>
                <c:pt idx="52242">
                  <c:v>15.077749000000001</c:v>
                </c:pt>
                <c:pt idx="52243">
                  <c:v>15.079435</c:v>
                </c:pt>
                <c:pt idx="52244">
                  <c:v>15.083747000000001</c:v>
                </c:pt>
                <c:pt idx="52245">
                  <c:v>15.086112999999999</c:v>
                </c:pt>
                <c:pt idx="52246">
                  <c:v>15.08948</c:v>
                </c:pt>
                <c:pt idx="52247">
                  <c:v>15.091824000000001</c:v>
                </c:pt>
                <c:pt idx="52248">
                  <c:v>15.08821</c:v>
                </c:pt>
                <c:pt idx="52249">
                  <c:v>15.08168</c:v>
                </c:pt>
                <c:pt idx="52250">
                  <c:v>15.080228999999999</c:v>
                </c:pt>
                <c:pt idx="52251">
                  <c:v>15.082247000000001</c:v>
                </c:pt>
                <c:pt idx="52252">
                  <c:v>15.084598</c:v>
                </c:pt>
                <c:pt idx="52253">
                  <c:v>15.087892999999999</c:v>
                </c:pt>
                <c:pt idx="52254">
                  <c:v>15.087706000000001</c:v>
                </c:pt>
                <c:pt idx="52255">
                  <c:v>15.082557</c:v>
                </c:pt>
                <c:pt idx="52256">
                  <c:v>15.083584</c:v>
                </c:pt>
                <c:pt idx="52257">
                  <c:v>15.086573</c:v>
                </c:pt>
                <c:pt idx="52258">
                  <c:v>15.084028</c:v>
                </c:pt>
                <c:pt idx="52259">
                  <c:v>15.081092</c:v>
                </c:pt>
                <c:pt idx="52260">
                  <c:v>15.081185</c:v>
                </c:pt>
                <c:pt idx="52261">
                  <c:v>15.081488999999999</c:v>
                </c:pt>
                <c:pt idx="52262">
                  <c:v>15.079295</c:v>
                </c:pt>
                <c:pt idx="52263">
                  <c:v>15.080208000000001</c:v>
                </c:pt>
                <c:pt idx="52264">
                  <c:v>15.082616</c:v>
                </c:pt>
                <c:pt idx="52265">
                  <c:v>15.081382</c:v>
                </c:pt>
                <c:pt idx="52266">
                  <c:v>15.08202</c:v>
                </c:pt>
                <c:pt idx="52267">
                  <c:v>15.084322999999999</c:v>
                </c:pt>
                <c:pt idx="52268">
                  <c:v>15.087153000000001</c:v>
                </c:pt>
                <c:pt idx="52269">
                  <c:v>15.090206</c:v>
                </c:pt>
                <c:pt idx="52270">
                  <c:v>15.089812</c:v>
                </c:pt>
                <c:pt idx="52271">
                  <c:v>15.08662</c:v>
                </c:pt>
                <c:pt idx="52272">
                  <c:v>15.085278000000001</c:v>
                </c:pt>
                <c:pt idx="52273">
                  <c:v>15.087177000000001</c:v>
                </c:pt>
                <c:pt idx="52274">
                  <c:v>15.087120000000001</c:v>
                </c:pt>
                <c:pt idx="52275">
                  <c:v>15.084242</c:v>
                </c:pt>
                <c:pt idx="52276">
                  <c:v>15.086871</c:v>
                </c:pt>
                <c:pt idx="52277">
                  <c:v>15.090286000000001</c:v>
                </c:pt>
                <c:pt idx="52278">
                  <c:v>15.093396</c:v>
                </c:pt>
                <c:pt idx="52279">
                  <c:v>15.093704000000001</c:v>
                </c:pt>
                <c:pt idx="52280">
                  <c:v>15.092692</c:v>
                </c:pt>
                <c:pt idx="52281">
                  <c:v>15.094988000000001</c:v>
                </c:pt>
                <c:pt idx="52282">
                  <c:v>15.094601000000001</c:v>
                </c:pt>
                <c:pt idx="52283">
                  <c:v>15.092224999999999</c:v>
                </c:pt>
                <c:pt idx="52284">
                  <c:v>15.090164</c:v>
                </c:pt>
                <c:pt idx="52285">
                  <c:v>15.089452</c:v>
                </c:pt>
                <c:pt idx="52286">
                  <c:v>15.089465000000001</c:v>
                </c:pt>
                <c:pt idx="52287">
                  <c:v>15.085763</c:v>
                </c:pt>
                <c:pt idx="52288">
                  <c:v>15.086126</c:v>
                </c:pt>
                <c:pt idx="52289">
                  <c:v>15.089458</c:v>
                </c:pt>
                <c:pt idx="52290">
                  <c:v>15.086736999999999</c:v>
                </c:pt>
                <c:pt idx="52291">
                  <c:v>15.08831</c:v>
                </c:pt>
                <c:pt idx="52292">
                  <c:v>15.094806999999999</c:v>
                </c:pt>
                <c:pt idx="52293">
                  <c:v>15.092638000000001</c:v>
                </c:pt>
                <c:pt idx="52294">
                  <c:v>15.09102</c:v>
                </c:pt>
                <c:pt idx="52295">
                  <c:v>15.094685999999999</c:v>
                </c:pt>
                <c:pt idx="52296">
                  <c:v>15.094110000000001</c:v>
                </c:pt>
                <c:pt idx="52297">
                  <c:v>15.093947</c:v>
                </c:pt>
                <c:pt idx="52298">
                  <c:v>15.094709</c:v>
                </c:pt>
                <c:pt idx="52299">
                  <c:v>15.091787</c:v>
                </c:pt>
                <c:pt idx="52300">
                  <c:v>15.092083000000001</c:v>
                </c:pt>
                <c:pt idx="52301">
                  <c:v>15.094033</c:v>
                </c:pt>
                <c:pt idx="52302">
                  <c:v>15.091844</c:v>
                </c:pt>
                <c:pt idx="52303">
                  <c:v>15.091277</c:v>
                </c:pt>
                <c:pt idx="52304">
                  <c:v>15.092566</c:v>
                </c:pt>
                <c:pt idx="52305">
                  <c:v>15.089551999999999</c:v>
                </c:pt>
                <c:pt idx="52306">
                  <c:v>15.08694</c:v>
                </c:pt>
                <c:pt idx="52307">
                  <c:v>15.092425</c:v>
                </c:pt>
                <c:pt idx="52308">
                  <c:v>15.098356000000001</c:v>
                </c:pt>
                <c:pt idx="52309">
                  <c:v>15.098139</c:v>
                </c:pt>
                <c:pt idx="52310">
                  <c:v>15.101133000000001</c:v>
                </c:pt>
                <c:pt idx="52311">
                  <c:v>15.100493</c:v>
                </c:pt>
                <c:pt idx="52312">
                  <c:v>15.095471999999999</c:v>
                </c:pt>
                <c:pt idx="52313">
                  <c:v>15.094925</c:v>
                </c:pt>
                <c:pt idx="52314">
                  <c:v>15.0959</c:v>
                </c:pt>
                <c:pt idx="52315">
                  <c:v>15.093989000000001</c:v>
                </c:pt>
                <c:pt idx="52316">
                  <c:v>15.094492000000001</c:v>
                </c:pt>
                <c:pt idx="52317">
                  <c:v>15.096479</c:v>
                </c:pt>
                <c:pt idx="52318">
                  <c:v>15.095689</c:v>
                </c:pt>
                <c:pt idx="52319">
                  <c:v>15.095508000000001</c:v>
                </c:pt>
                <c:pt idx="52320">
                  <c:v>15.098940000000001</c:v>
                </c:pt>
                <c:pt idx="52321">
                  <c:v>15.098955999999999</c:v>
                </c:pt>
                <c:pt idx="52322">
                  <c:v>15.095041</c:v>
                </c:pt>
                <c:pt idx="52323">
                  <c:v>15.094804999999999</c:v>
                </c:pt>
                <c:pt idx="52324">
                  <c:v>15.096387</c:v>
                </c:pt>
                <c:pt idx="52325">
                  <c:v>15.094049</c:v>
                </c:pt>
                <c:pt idx="52326">
                  <c:v>15.09366</c:v>
                </c:pt>
                <c:pt idx="52327">
                  <c:v>15.093519000000001</c:v>
                </c:pt>
                <c:pt idx="52328">
                  <c:v>15.090693999999999</c:v>
                </c:pt>
                <c:pt idx="52329">
                  <c:v>15.091276000000001</c:v>
                </c:pt>
                <c:pt idx="52330">
                  <c:v>15.096844000000001</c:v>
                </c:pt>
                <c:pt idx="52331">
                  <c:v>15.099254999999999</c:v>
                </c:pt>
                <c:pt idx="52332">
                  <c:v>15.098862</c:v>
                </c:pt>
                <c:pt idx="52333">
                  <c:v>15.098627</c:v>
                </c:pt>
                <c:pt idx="52334">
                  <c:v>15.099740000000001</c:v>
                </c:pt>
                <c:pt idx="52335">
                  <c:v>15.098352999999999</c:v>
                </c:pt>
                <c:pt idx="52336">
                  <c:v>15.094488999999999</c:v>
                </c:pt>
                <c:pt idx="52337">
                  <c:v>15.09591</c:v>
                </c:pt>
                <c:pt idx="52338">
                  <c:v>15.098825</c:v>
                </c:pt>
                <c:pt idx="52339">
                  <c:v>15.098689</c:v>
                </c:pt>
                <c:pt idx="52340">
                  <c:v>15.09881</c:v>
                </c:pt>
                <c:pt idx="52341">
                  <c:v>15.098383999999999</c:v>
                </c:pt>
                <c:pt idx="52342">
                  <c:v>15.095719000000001</c:v>
                </c:pt>
                <c:pt idx="52343">
                  <c:v>15.097078</c:v>
                </c:pt>
                <c:pt idx="52344">
                  <c:v>15.103274000000001</c:v>
                </c:pt>
                <c:pt idx="52345">
                  <c:v>15.103901</c:v>
                </c:pt>
                <c:pt idx="52346">
                  <c:v>15.098723</c:v>
                </c:pt>
                <c:pt idx="52347">
                  <c:v>15.09646</c:v>
                </c:pt>
                <c:pt idx="52348">
                  <c:v>15.098172</c:v>
                </c:pt>
                <c:pt idx="52349">
                  <c:v>15.100415</c:v>
                </c:pt>
                <c:pt idx="52350">
                  <c:v>15.101755000000001</c:v>
                </c:pt>
                <c:pt idx="52351">
                  <c:v>15.103906</c:v>
                </c:pt>
                <c:pt idx="52352">
                  <c:v>15.104289</c:v>
                </c:pt>
                <c:pt idx="52353">
                  <c:v>15.102729</c:v>
                </c:pt>
                <c:pt idx="52354">
                  <c:v>15.103531</c:v>
                </c:pt>
                <c:pt idx="52355">
                  <c:v>15.105715</c:v>
                </c:pt>
                <c:pt idx="52356">
                  <c:v>15.108938</c:v>
                </c:pt>
                <c:pt idx="52357">
                  <c:v>15.113384</c:v>
                </c:pt>
                <c:pt idx="52358">
                  <c:v>15.112486000000001</c:v>
                </c:pt>
                <c:pt idx="52359">
                  <c:v>15.108494</c:v>
                </c:pt>
                <c:pt idx="52360">
                  <c:v>15.10765</c:v>
                </c:pt>
                <c:pt idx="52361">
                  <c:v>15.112606</c:v>
                </c:pt>
                <c:pt idx="52362">
                  <c:v>15.115294</c:v>
                </c:pt>
                <c:pt idx="52363">
                  <c:v>15.110884</c:v>
                </c:pt>
                <c:pt idx="52364">
                  <c:v>15.109719999999999</c:v>
                </c:pt>
                <c:pt idx="52365">
                  <c:v>15.108290999999999</c:v>
                </c:pt>
                <c:pt idx="52366">
                  <c:v>15.107058</c:v>
                </c:pt>
                <c:pt idx="52367">
                  <c:v>15.110870999999999</c:v>
                </c:pt>
                <c:pt idx="52368">
                  <c:v>15.111001</c:v>
                </c:pt>
                <c:pt idx="52369">
                  <c:v>15.111007000000001</c:v>
                </c:pt>
                <c:pt idx="52370">
                  <c:v>15.114406000000001</c:v>
                </c:pt>
                <c:pt idx="52371">
                  <c:v>15.115722999999999</c:v>
                </c:pt>
                <c:pt idx="52372">
                  <c:v>15.114475000000001</c:v>
                </c:pt>
                <c:pt idx="52373">
                  <c:v>15.113818</c:v>
                </c:pt>
                <c:pt idx="52374">
                  <c:v>15.116496</c:v>
                </c:pt>
                <c:pt idx="52375">
                  <c:v>15.115095999999999</c:v>
                </c:pt>
                <c:pt idx="52376">
                  <c:v>15.111418</c:v>
                </c:pt>
                <c:pt idx="52377">
                  <c:v>15.116618000000001</c:v>
                </c:pt>
                <c:pt idx="52378">
                  <c:v>15.120164000000001</c:v>
                </c:pt>
                <c:pt idx="52379">
                  <c:v>15.112322000000001</c:v>
                </c:pt>
                <c:pt idx="52380">
                  <c:v>15.109705</c:v>
                </c:pt>
                <c:pt idx="52381">
                  <c:v>15.112636999999999</c:v>
                </c:pt>
                <c:pt idx="52382">
                  <c:v>15.109406</c:v>
                </c:pt>
                <c:pt idx="52383">
                  <c:v>15.111389000000001</c:v>
                </c:pt>
                <c:pt idx="52384">
                  <c:v>15.114172</c:v>
                </c:pt>
                <c:pt idx="52385">
                  <c:v>15.114371</c:v>
                </c:pt>
                <c:pt idx="52386">
                  <c:v>15.118311</c:v>
                </c:pt>
                <c:pt idx="52387">
                  <c:v>15.117086</c:v>
                </c:pt>
                <c:pt idx="52388">
                  <c:v>15.116583</c:v>
                </c:pt>
                <c:pt idx="52389">
                  <c:v>15.118639999999999</c:v>
                </c:pt>
                <c:pt idx="52390">
                  <c:v>15.117222</c:v>
                </c:pt>
                <c:pt idx="52391">
                  <c:v>15.119762</c:v>
                </c:pt>
                <c:pt idx="52392">
                  <c:v>15.123257000000001</c:v>
                </c:pt>
                <c:pt idx="52393">
                  <c:v>15.122056000000001</c:v>
                </c:pt>
                <c:pt idx="52394">
                  <c:v>15.122866</c:v>
                </c:pt>
                <c:pt idx="52395">
                  <c:v>15.124741</c:v>
                </c:pt>
                <c:pt idx="52396">
                  <c:v>15.122266</c:v>
                </c:pt>
                <c:pt idx="52397">
                  <c:v>15.118510000000001</c:v>
                </c:pt>
                <c:pt idx="52398">
                  <c:v>15.120225</c:v>
                </c:pt>
                <c:pt idx="52399">
                  <c:v>15.122922000000001</c:v>
                </c:pt>
                <c:pt idx="52400">
                  <c:v>15.1213</c:v>
                </c:pt>
                <c:pt idx="52401">
                  <c:v>15.119745</c:v>
                </c:pt>
                <c:pt idx="52402">
                  <c:v>15.123474</c:v>
                </c:pt>
                <c:pt idx="52403">
                  <c:v>15.124893999999999</c:v>
                </c:pt>
                <c:pt idx="52404">
                  <c:v>15.124203</c:v>
                </c:pt>
                <c:pt idx="52405">
                  <c:v>15.125932000000001</c:v>
                </c:pt>
                <c:pt idx="52406">
                  <c:v>15.122151000000001</c:v>
                </c:pt>
                <c:pt idx="52407">
                  <c:v>15.116892999999999</c:v>
                </c:pt>
                <c:pt idx="52408">
                  <c:v>15.12026</c:v>
                </c:pt>
                <c:pt idx="52409">
                  <c:v>15.124342</c:v>
                </c:pt>
                <c:pt idx="52410">
                  <c:v>15.12584</c:v>
                </c:pt>
                <c:pt idx="52411">
                  <c:v>15.127506</c:v>
                </c:pt>
                <c:pt idx="52412">
                  <c:v>15.128143</c:v>
                </c:pt>
                <c:pt idx="52413">
                  <c:v>15.126958999999999</c:v>
                </c:pt>
                <c:pt idx="52414">
                  <c:v>15.126462999999999</c:v>
                </c:pt>
                <c:pt idx="52415">
                  <c:v>15.126987</c:v>
                </c:pt>
                <c:pt idx="52416">
                  <c:v>15.125283</c:v>
                </c:pt>
                <c:pt idx="52417">
                  <c:v>15.125062</c:v>
                </c:pt>
                <c:pt idx="52418">
                  <c:v>15.127572000000001</c:v>
                </c:pt>
                <c:pt idx="52419">
                  <c:v>15.125493000000001</c:v>
                </c:pt>
                <c:pt idx="52420">
                  <c:v>15.125359</c:v>
                </c:pt>
                <c:pt idx="52421">
                  <c:v>15.126758000000001</c:v>
                </c:pt>
                <c:pt idx="52422">
                  <c:v>15.123633</c:v>
                </c:pt>
                <c:pt idx="52423">
                  <c:v>15.122638</c:v>
                </c:pt>
                <c:pt idx="52424">
                  <c:v>15.124628</c:v>
                </c:pt>
                <c:pt idx="52425">
                  <c:v>15.123393</c:v>
                </c:pt>
                <c:pt idx="52426">
                  <c:v>15.122627</c:v>
                </c:pt>
                <c:pt idx="52427">
                  <c:v>15.120680999999999</c:v>
                </c:pt>
                <c:pt idx="52428">
                  <c:v>15.115740000000001</c:v>
                </c:pt>
                <c:pt idx="52429">
                  <c:v>15.116038</c:v>
                </c:pt>
                <c:pt idx="52430">
                  <c:v>15.119351999999999</c:v>
                </c:pt>
                <c:pt idx="52431">
                  <c:v>15.116929000000001</c:v>
                </c:pt>
                <c:pt idx="52432">
                  <c:v>15.113231000000001</c:v>
                </c:pt>
                <c:pt idx="52433">
                  <c:v>15.117177</c:v>
                </c:pt>
                <c:pt idx="52434">
                  <c:v>15.124332000000001</c:v>
                </c:pt>
                <c:pt idx="52435">
                  <c:v>15.125494</c:v>
                </c:pt>
                <c:pt idx="52436">
                  <c:v>15.126963999999999</c:v>
                </c:pt>
                <c:pt idx="52437">
                  <c:v>15.131080000000001</c:v>
                </c:pt>
                <c:pt idx="52438">
                  <c:v>15.126108</c:v>
                </c:pt>
                <c:pt idx="52439">
                  <c:v>15.12547</c:v>
                </c:pt>
                <c:pt idx="52440">
                  <c:v>15.136675</c:v>
                </c:pt>
                <c:pt idx="52441">
                  <c:v>15.13682</c:v>
                </c:pt>
                <c:pt idx="52442">
                  <c:v>15.133654999999999</c:v>
                </c:pt>
                <c:pt idx="52443">
                  <c:v>15.138244</c:v>
                </c:pt>
                <c:pt idx="52444">
                  <c:v>15.136759</c:v>
                </c:pt>
                <c:pt idx="52445">
                  <c:v>15.132504000000001</c:v>
                </c:pt>
                <c:pt idx="52446">
                  <c:v>15.137656</c:v>
                </c:pt>
                <c:pt idx="52447">
                  <c:v>15.142982999999999</c:v>
                </c:pt>
                <c:pt idx="52448">
                  <c:v>15.139751</c:v>
                </c:pt>
                <c:pt idx="52449">
                  <c:v>15.136709</c:v>
                </c:pt>
                <c:pt idx="52450">
                  <c:v>15.136633</c:v>
                </c:pt>
                <c:pt idx="52451">
                  <c:v>15.13552</c:v>
                </c:pt>
                <c:pt idx="52452">
                  <c:v>15.140162999999999</c:v>
                </c:pt>
                <c:pt idx="52453">
                  <c:v>15.142465</c:v>
                </c:pt>
                <c:pt idx="52454">
                  <c:v>15.138259</c:v>
                </c:pt>
                <c:pt idx="52455">
                  <c:v>15.141023000000001</c:v>
                </c:pt>
                <c:pt idx="52456">
                  <c:v>15.144899000000001</c:v>
                </c:pt>
                <c:pt idx="52457">
                  <c:v>15.141603999999999</c:v>
                </c:pt>
                <c:pt idx="52458">
                  <c:v>15.139386999999999</c:v>
                </c:pt>
                <c:pt idx="52459">
                  <c:v>15.141469000000001</c:v>
                </c:pt>
                <c:pt idx="52460">
                  <c:v>15.14077</c:v>
                </c:pt>
                <c:pt idx="52461">
                  <c:v>15.140779999999999</c:v>
                </c:pt>
                <c:pt idx="52462">
                  <c:v>15.143647</c:v>
                </c:pt>
                <c:pt idx="52463">
                  <c:v>15.138548999999999</c:v>
                </c:pt>
                <c:pt idx="52464">
                  <c:v>15.130331999999999</c:v>
                </c:pt>
                <c:pt idx="52465">
                  <c:v>15.132047999999999</c:v>
                </c:pt>
                <c:pt idx="52466">
                  <c:v>15.138897999999999</c:v>
                </c:pt>
                <c:pt idx="52467">
                  <c:v>15.137250999999999</c:v>
                </c:pt>
                <c:pt idx="52468">
                  <c:v>15.131621000000001</c:v>
                </c:pt>
                <c:pt idx="52469">
                  <c:v>15.132419000000001</c:v>
                </c:pt>
                <c:pt idx="52470">
                  <c:v>15.133378</c:v>
                </c:pt>
                <c:pt idx="52471">
                  <c:v>15.134302999999999</c:v>
                </c:pt>
                <c:pt idx="52472">
                  <c:v>15.138030000000001</c:v>
                </c:pt>
                <c:pt idx="52473">
                  <c:v>15.13721</c:v>
                </c:pt>
                <c:pt idx="52474">
                  <c:v>15.134558999999999</c:v>
                </c:pt>
                <c:pt idx="52475">
                  <c:v>15.135362000000001</c:v>
                </c:pt>
                <c:pt idx="52476">
                  <c:v>15.135805</c:v>
                </c:pt>
                <c:pt idx="52477">
                  <c:v>15.132072000000001</c:v>
                </c:pt>
                <c:pt idx="52478">
                  <c:v>15.132566000000001</c:v>
                </c:pt>
                <c:pt idx="52479">
                  <c:v>15.140029</c:v>
                </c:pt>
                <c:pt idx="52480">
                  <c:v>15.142255</c:v>
                </c:pt>
                <c:pt idx="52481">
                  <c:v>15.136907000000001</c:v>
                </c:pt>
                <c:pt idx="52482">
                  <c:v>15.134237000000001</c:v>
                </c:pt>
                <c:pt idx="52483">
                  <c:v>15.136093000000001</c:v>
                </c:pt>
                <c:pt idx="52484">
                  <c:v>15.136884999999999</c:v>
                </c:pt>
                <c:pt idx="52485">
                  <c:v>15.138049000000001</c:v>
                </c:pt>
                <c:pt idx="52486">
                  <c:v>15.138927000000001</c:v>
                </c:pt>
                <c:pt idx="52487">
                  <c:v>15.14072</c:v>
                </c:pt>
                <c:pt idx="52488">
                  <c:v>15.14274</c:v>
                </c:pt>
                <c:pt idx="52489">
                  <c:v>15.138329000000001</c:v>
                </c:pt>
                <c:pt idx="52490">
                  <c:v>15.137867999999999</c:v>
                </c:pt>
                <c:pt idx="52491">
                  <c:v>15.144021</c:v>
                </c:pt>
                <c:pt idx="52492">
                  <c:v>15.143697</c:v>
                </c:pt>
                <c:pt idx="52493">
                  <c:v>15.142063</c:v>
                </c:pt>
                <c:pt idx="52494">
                  <c:v>15.144655999999999</c:v>
                </c:pt>
                <c:pt idx="52495">
                  <c:v>15.143037</c:v>
                </c:pt>
                <c:pt idx="52496">
                  <c:v>15.139996999999999</c:v>
                </c:pt>
                <c:pt idx="52497">
                  <c:v>15.139291999999999</c:v>
                </c:pt>
                <c:pt idx="52498">
                  <c:v>15.138412000000001</c:v>
                </c:pt>
                <c:pt idx="52499">
                  <c:v>15.139296999999999</c:v>
                </c:pt>
                <c:pt idx="52500">
                  <c:v>15.145175999999999</c:v>
                </c:pt>
                <c:pt idx="52501">
                  <c:v>15.149838000000001</c:v>
                </c:pt>
                <c:pt idx="52502">
                  <c:v>15.146926000000001</c:v>
                </c:pt>
                <c:pt idx="52503">
                  <c:v>15.149346</c:v>
                </c:pt>
                <c:pt idx="52504">
                  <c:v>15.155137</c:v>
                </c:pt>
                <c:pt idx="52505">
                  <c:v>15.148828</c:v>
                </c:pt>
                <c:pt idx="52506">
                  <c:v>15.142462</c:v>
                </c:pt>
                <c:pt idx="52507">
                  <c:v>15.146903</c:v>
                </c:pt>
                <c:pt idx="52508">
                  <c:v>15.152206</c:v>
                </c:pt>
                <c:pt idx="52509">
                  <c:v>15.152362</c:v>
                </c:pt>
                <c:pt idx="52510">
                  <c:v>15.147207999999999</c:v>
                </c:pt>
                <c:pt idx="52511">
                  <c:v>15.142858</c:v>
                </c:pt>
                <c:pt idx="52512">
                  <c:v>15.145982999999999</c:v>
                </c:pt>
                <c:pt idx="52513">
                  <c:v>15.148324000000001</c:v>
                </c:pt>
                <c:pt idx="52514">
                  <c:v>15.147442</c:v>
                </c:pt>
                <c:pt idx="52515">
                  <c:v>15.147501</c:v>
                </c:pt>
                <c:pt idx="52516">
                  <c:v>15.149447</c:v>
                </c:pt>
                <c:pt idx="52517">
                  <c:v>15.149846999999999</c:v>
                </c:pt>
                <c:pt idx="52518">
                  <c:v>15.146746</c:v>
                </c:pt>
                <c:pt idx="52519">
                  <c:v>15.149782</c:v>
                </c:pt>
                <c:pt idx="52520">
                  <c:v>15.152195000000001</c:v>
                </c:pt>
                <c:pt idx="52521">
                  <c:v>15.146523999999999</c:v>
                </c:pt>
                <c:pt idx="52522">
                  <c:v>15.148356</c:v>
                </c:pt>
                <c:pt idx="52523">
                  <c:v>15.153437</c:v>
                </c:pt>
                <c:pt idx="52524">
                  <c:v>15.150472000000001</c:v>
                </c:pt>
                <c:pt idx="52525">
                  <c:v>15.150895999999999</c:v>
                </c:pt>
                <c:pt idx="52526">
                  <c:v>15.152469999999999</c:v>
                </c:pt>
                <c:pt idx="52527">
                  <c:v>15.148628</c:v>
                </c:pt>
                <c:pt idx="52528">
                  <c:v>15.151578000000001</c:v>
                </c:pt>
                <c:pt idx="52529">
                  <c:v>15.155073</c:v>
                </c:pt>
                <c:pt idx="52530">
                  <c:v>15.151198000000001</c:v>
                </c:pt>
                <c:pt idx="52531">
                  <c:v>15.155472</c:v>
                </c:pt>
                <c:pt idx="52532">
                  <c:v>15.161049999999999</c:v>
                </c:pt>
                <c:pt idx="52533">
                  <c:v>15.155573</c:v>
                </c:pt>
                <c:pt idx="52534">
                  <c:v>15.15471</c:v>
                </c:pt>
                <c:pt idx="52535">
                  <c:v>15.157067</c:v>
                </c:pt>
                <c:pt idx="52536">
                  <c:v>15.154636999999999</c:v>
                </c:pt>
                <c:pt idx="52537">
                  <c:v>15.157539</c:v>
                </c:pt>
                <c:pt idx="52538">
                  <c:v>15.161315</c:v>
                </c:pt>
                <c:pt idx="52539">
                  <c:v>15.158132</c:v>
                </c:pt>
                <c:pt idx="52540">
                  <c:v>15.153978</c:v>
                </c:pt>
                <c:pt idx="52541">
                  <c:v>15.151732000000001</c:v>
                </c:pt>
                <c:pt idx="52542">
                  <c:v>15.152246</c:v>
                </c:pt>
                <c:pt idx="52543">
                  <c:v>15.154911999999999</c:v>
                </c:pt>
                <c:pt idx="52544">
                  <c:v>15.154655</c:v>
                </c:pt>
                <c:pt idx="52545">
                  <c:v>15.154375</c:v>
                </c:pt>
                <c:pt idx="52546">
                  <c:v>15.157278</c:v>
                </c:pt>
                <c:pt idx="52547">
                  <c:v>15.154227000000001</c:v>
                </c:pt>
                <c:pt idx="52548">
                  <c:v>15.151465</c:v>
                </c:pt>
                <c:pt idx="52549">
                  <c:v>15.156516999999999</c:v>
                </c:pt>
                <c:pt idx="52550">
                  <c:v>15.159413000000001</c:v>
                </c:pt>
                <c:pt idx="52551">
                  <c:v>15.159281999999999</c:v>
                </c:pt>
                <c:pt idx="52552">
                  <c:v>15.158429999999999</c:v>
                </c:pt>
                <c:pt idx="52553">
                  <c:v>15.156909000000001</c:v>
                </c:pt>
                <c:pt idx="52554">
                  <c:v>15.156205999999999</c:v>
                </c:pt>
                <c:pt idx="52555">
                  <c:v>15.155086000000001</c:v>
                </c:pt>
                <c:pt idx="52556">
                  <c:v>15.15657</c:v>
                </c:pt>
                <c:pt idx="52557">
                  <c:v>15.161092999999999</c:v>
                </c:pt>
                <c:pt idx="52558">
                  <c:v>15.158355999999999</c:v>
                </c:pt>
                <c:pt idx="52559">
                  <c:v>15.152616999999999</c:v>
                </c:pt>
                <c:pt idx="52560">
                  <c:v>15.155449000000001</c:v>
                </c:pt>
                <c:pt idx="52561">
                  <c:v>15.158969000000001</c:v>
                </c:pt>
                <c:pt idx="52562">
                  <c:v>15.157854</c:v>
                </c:pt>
                <c:pt idx="52563">
                  <c:v>15.157361</c:v>
                </c:pt>
                <c:pt idx="52564">
                  <c:v>15.157235</c:v>
                </c:pt>
                <c:pt idx="52565">
                  <c:v>15.156181999999999</c:v>
                </c:pt>
                <c:pt idx="52566">
                  <c:v>15.158007</c:v>
                </c:pt>
                <c:pt idx="52567">
                  <c:v>15.158899999999999</c:v>
                </c:pt>
                <c:pt idx="52568">
                  <c:v>15.157223</c:v>
                </c:pt>
                <c:pt idx="52569">
                  <c:v>15.156027999999999</c:v>
                </c:pt>
                <c:pt idx="52570">
                  <c:v>15.154811</c:v>
                </c:pt>
                <c:pt idx="52571">
                  <c:v>15.154062</c:v>
                </c:pt>
                <c:pt idx="52572">
                  <c:v>15.154921</c:v>
                </c:pt>
                <c:pt idx="52573">
                  <c:v>15.159959000000001</c:v>
                </c:pt>
                <c:pt idx="52574">
                  <c:v>15.16432</c:v>
                </c:pt>
                <c:pt idx="52575">
                  <c:v>15.163057</c:v>
                </c:pt>
                <c:pt idx="52576">
                  <c:v>15.163759000000001</c:v>
                </c:pt>
                <c:pt idx="52577">
                  <c:v>15.166539</c:v>
                </c:pt>
                <c:pt idx="52578">
                  <c:v>15.166359999999999</c:v>
                </c:pt>
                <c:pt idx="52579">
                  <c:v>15.166404</c:v>
                </c:pt>
                <c:pt idx="52580">
                  <c:v>15.169181</c:v>
                </c:pt>
                <c:pt idx="52581">
                  <c:v>15.172939</c:v>
                </c:pt>
                <c:pt idx="52582">
                  <c:v>15.172442</c:v>
                </c:pt>
                <c:pt idx="52583">
                  <c:v>15.173187</c:v>
                </c:pt>
                <c:pt idx="52584">
                  <c:v>15.17413</c:v>
                </c:pt>
                <c:pt idx="52585">
                  <c:v>15.173192999999999</c:v>
                </c:pt>
                <c:pt idx="52586">
                  <c:v>15.174906999999999</c:v>
                </c:pt>
                <c:pt idx="52587">
                  <c:v>15.173702</c:v>
                </c:pt>
                <c:pt idx="52588">
                  <c:v>15.16977</c:v>
                </c:pt>
                <c:pt idx="52589">
                  <c:v>15.169155999999999</c:v>
                </c:pt>
                <c:pt idx="52590">
                  <c:v>15.169066000000001</c:v>
                </c:pt>
                <c:pt idx="52591">
                  <c:v>15.170540000000001</c:v>
                </c:pt>
                <c:pt idx="52592">
                  <c:v>15.171453</c:v>
                </c:pt>
                <c:pt idx="52593">
                  <c:v>15.170335</c:v>
                </c:pt>
                <c:pt idx="52594">
                  <c:v>15.16996</c:v>
                </c:pt>
                <c:pt idx="52595">
                  <c:v>15.170105</c:v>
                </c:pt>
                <c:pt idx="52596">
                  <c:v>15.171813999999999</c:v>
                </c:pt>
                <c:pt idx="52597">
                  <c:v>15.170888</c:v>
                </c:pt>
                <c:pt idx="52598">
                  <c:v>15.168339</c:v>
                </c:pt>
                <c:pt idx="52599">
                  <c:v>15.167036</c:v>
                </c:pt>
                <c:pt idx="52600">
                  <c:v>15.167657</c:v>
                </c:pt>
                <c:pt idx="52601">
                  <c:v>15.167789000000001</c:v>
                </c:pt>
                <c:pt idx="52602">
                  <c:v>15.167797</c:v>
                </c:pt>
                <c:pt idx="52603">
                  <c:v>15.167574</c:v>
                </c:pt>
                <c:pt idx="52604">
                  <c:v>15.165422</c:v>
                </c:pt>
                <c:pt idx="52605">
                  <c:v>15.165628</c:v>
                </c:pt>
                <c:pt idx="52606">
                  <c:v>15.165623</c:v>
                </c:pt>
                <c:pt idx="52607">
                  <c:v>15.165774000000001</c:v>
                </c:pt>
                <c:pt idx="52608">
                  <c:v>15.169731000000001</c:v>
                </c:pt>
                <c:pt idx="52609">
                  <c:v>15.171329</c:v>
                </c:pt>
                <c:pt idx="52610">
                  <c:v>15.170718000000001</c:v>
                </c:pt>
                <c:pt idx="52611">
                  <c:v>15.172917999999999</c:v>
                </c:pt>
                <c:pt idx="52612">
                  <c:v>15.172979</c:v>
                </c:pt>
                <c:pt idx="52613">
                  <c:v>15.172606999999999</c:v>
                </c:pt>
                <c:pt idx="52614">
                  <c:v>15.177174000000001</c:v>
                </c:pt>
                <c:pt idx="52615">
                  <c:v>15.178362999999999</c:v>
                </c:pt>
                <c:pt idx="52616">
                  <c:v>15.178361000000001</c:v>
                </c:pt>
                <c:pt idx="52617">
                  <c:v>15.180172000000001</c:v>
                </c:pt>
                <c:pt idx="52618">
                  <c:v>15.178762000000001</c:v>
                </c:pt>
                <c:pt idx="52619">
                  <c:v>15.177052</c:v>
                </c:pt>
                <c:pt idx="52620">
                  <c:v>15.178966000000001</c:v>
                </c:pt>
                <c:pt idx="52621">
                  <c:v>15.179923</c:v>
                </c:pt>
                <c:pt idx="52622">
                  <c:v>15.178238</c:v>
                </c:pt>
                <c:pt idx="52623">
                  <c:v>15.177436</c:v>
                </c:pt>
                <c:pt idx="52624">
                  <c:v>15.179708</c:v>
                </c:pt>
                <c:pt idx="52625">
                  <c:v>15.178964000000001</c:v>
                </c:pt>
                <c:pt idx="52626">
                  <c:v>15.175585</c:v>
                </c:pt>
                <c:pt idx="52627">
                  <c:v>15.176617999999999</c:v>
                </c:pt>
                <c:pt idx="52628">
                  <c:v>15.178369999999999</c:v>
                </c:pt>
                <c:pt idx="52629">
                  <c:v>15.176024</c:v>
                </c:pt>
                <c:pt idx="52630">
                  <c:v>15.175191999999999</c:v>
                </c:pt>
                <c:pt idx="52631">
                  <c:v>15.176402</c:v>
                </c:pt>
                <c:pt idx="52632">
                  <c:v>15.175122999999999</c:v>
                </c:pt>
                <c:pt idx="52633">
                  <c:v>15.171618</c:v>
                </c:pt>
                <c:pt idx="52634">
                  <c:v>15.17165</c:v>
                </c:pt>
                <c:pt idx="52635">
                  <c:v>15.176118000000001</c:v>
                </c:pt>
                <c:pt idx="52636">
                  <c:v>15.178666</c:v>
                </c:pt>
                <c:pt idx="52637">
                  <c:v>15.180437</c:v>
                </c:pt>
                <c:pt idx="52638">
                  <c:v>15.178985000000001</c:v>
                </c:pt>
                <c:pt idx="52639">
                  <c:v>15.176043</c:v>
                </c:pt>
                <c:pt idx="52640">
                  <c:v>15.177978</c:v>
                </c:pt>
                <c:pt idx="52641">
                  <c:v>15.181815</c:v>
                </c:pt>
                <c:pt idx="52642">
                  <c:v>15.183160000000001</c:v>
                </c:pt>
                <c:pt idx="52643">
                  <c:v>15.181907000000001</c:v>
                </c:pt>
                <c:pt idx="52644">
                  <c:v>15.180975</c:v>
                </c:pt>
                <c:pt idx="52645">
                  <c:v>15.181469</c:v>
                </c:pt>
                <c:pt idx="52646">
                  <c:v>15.181673</c:v>
                </c:pt>
                <c:pt idx="52647">
                  <c:v>15.184324999999999</c:v>
                </c:pt>
                <c:pt idx="52648">
                  <c:v>15.186684</c:v>
                </c:pt>
                <c:pt idx="52649">
                  <c:v>15.186362000000001</c:v>
                </c:pt>
                <c:pt idx="52650">
                  <c:v>15.185212</c:v>
                </c:pt>
                <c:pt idx="52651">
                  <c:v>15.187023</c:v>
                </c:pt>
                <c:pt idx="52652">
                  <c:v>15.190232999999999</c:v>
                </c:pt>
                <c:pt idx="52653">
                  <c:v>15.188986</c:v>
                </c:pt>
                <c:pt idx="52654">
                  <c:v>15.185575999999999</c:v>
                </c:pt>
                <c:pt idx="52655">
                  <c:v>15.187109</c:v>
                </c:pt>
                <c:pt idx="52656">
                  <c:v>15.189193</c:v>
                </c:pt>
                <c:pt idx="52657">
                  <c:v>15.185746</c:v>
                </c:pt>
                <c:pt idx="52658">
                  <c:v>15.183403</c:v>
                </c:pt>
                <c:pt idx="52659">
                  <c:v>15.18477</c:v>
                </c:pt>
                <c:pt idx="52660">
                  <c:v>15.180296</c:v>
                </c:pt>
                <c:pt idx="52661">
                  <c:v>15.179064</c:v>
                </c:pt>
                <c:pt idx="52662">
                  <c:v>15.183543999999999</c:v>
                </c:pt>
                <c:pt idx="52663">
                  <c:v>15.180370999999999</c:v>
                </c:pt>
                <c:pt idx="52664">
                  <c:v>15.181518000000001</c:v>
                </c:pt>
                <c:pt idx="52665">
                  <c:v>15.19075</c:v>
                </c:pt>
                <c:pt idx="52666">
                  <c:v>15.189992</c:v>
                </c:pt>
                <c:pt idx="52667">
                  <c:v>15.183797</c:v>
                </c:pt>
                <c:pt idx="52668">
                  <c:v>15.19064</c:v>
                </c:pt>
                <c:pt idx="52669">
                  <c:v>15.196343000000001</c:v>
                </c:pt>
                <c:pt idx="52670">
                  <c:v>15.188018</c:v>
                </c:pt>
                <c:pt idx="52671">
                  <c:v>15.187738</c:v>
                </c:pt>
                <c:pt idx="52672">
                  <c:v>15.192880000000001</c:v>
                </c:pt>
                <c:pt idx="52673">
                  <c:v>15.186971</c:v>
                </c:pt>
                <c:pt idx="52674">
                  <c:v>15.185116000000001</c:v>
                </c:pt>
                <c:pt idx="52675">
                  <c:v>15.191222</c:v>
                </c:pt>
                <c:pt idx="52676">
                  <c:v>15.19093</c:v>
                </c:pt>
                <c:pt idx="52677">
                  <c:v>15.187614999999999</c:v>
                </c:pt>
                <c:pt idx="52678">
                  <c:v>15.186920000000001</c:v>
                </c:pt>
                <c:pt idx="52679">
                  <c:v>15.186995</c:v>
                </c:pt>
                <c:pt idx="52680">
                  <c:v>15.186233</c:v>
                </c:pt>
                <c:pt idx="52681">
                  <c:v>15.186325999999999</c:v>
                </c:pt>
                <c:pt idx="52682">
                  <c:v>15.186021</c:v>
                </c:pt>
                <c:pt idx="52683">
                  <c:v>15.185760999999999</c:v>
                </c:pt>
                <c:pt idx="52684">
                  <c:v>15.189007</c:v>
                </c:pt>
                <c:pt idx="52685">
                  <c:v>15.188734999999999</c:v>
                </c:pt>
                <c:pt idx="52686">
                  <c:v>15.181253999999999</c:v>
                </c:pt>
                <c:pt idx="52687">
                  <c:v>15.181050000000001</c:v>
                </c:pt>
                <c:pt idx="52688">
                  <c:v>15.192608</c:v>
                </c:pt>
                <c:pt idx="52689">
                  <c:v>15.199085</c:v>
                </c:pt>
                <c:pt idx="52690">
                  <c:v>15.196933</c:v>
                </c:pt>
                <c:pt idx="52691">
                  <c:v>15.196693</c:v>
                </c:pt>
                <c:pt idx="52692">
                  <c:v>15.196300000000001</c:v>
                </c:pt>
                <c:pt idx="52693">
                  <c:v>15.197324999999999</c:v>
                </c:pt>
                <c:pt idx="52694">
                  <c:v>15.198111000000001</c:v>
                </c:pt>
                <c:pt idx="52695">
                  <c:v>15.192964</c:v>
                </c:pt>
                <c:pt idx="52696">
                  <c:v>15.192651</c:v>
                </c:pt>
                <c:pt idx="52697">
                  <c:v>15.198957999999999</c:v>
                </c:pt>
                <c:pt idx="52698">
                  <c:v>15.197157000000001</c:v>
                </c:pt>
                <c:pt idx="52699">
                  <c:v>15.190702</c:v>
                </c:pt>
                <c:pt idx="52700">
                  <c:v>15.190728999999999</c:v>
                </c:pt>
                <c:pt idx="52701">
                  <c:v>15.195508999999999</c:v>
                </c:pt>
                <c:pt idx="52702">
                  <c:v>15.199703</c:v>
                </c:pt>
                <c:pt idx="52703">
                  <c:v>15.19755</c:v>
                </c:pt>
                <c:pt idx="52704">
                  <c:v>15.191826000000001</c:v>
                </c:pt>
                <c:pt idx="52705">
                  <c:v>15.192584</c:v>
                </c:pt>
                <c:pt idx="52706">
                  <c:v>15.196823999999999</c:v>
                </c:pt>
                <c:pt idx="52707">
                  <c:v>15.196465999999999</c:v>
                </c:pt>
                <c:pt idx="52708">
                  <c:v>15.195029</c:v>
                </c:pt>
                <c:pt idx="52709">
                  <c:v>15.198245</c:v>
                </c:pt>
                <c:pt idx="52710">
                  <c:v>15.199348000000001</c:v>
                </c:pt>
                <c:pt idx="52711">
                  <c:v>15.195399</c:v>
                </c:pt>
                <c:pt idx="52712">
                  <c:v>15.197248</c:v>
                </c:pt>
                <c:pt idx="52713">
                  <c:v>15.202596</c:v>
                </c:pt>
                <c:pt idx="52714">
                  <c:v>15.199552000000001</c:v>
                </c:pt>
                <c:pt idx="52715">
                  <c:v>15.197714</c:v>
                </c:pt>
                <c:pt idx="52716">
                  <c:v>15.200691000000001</c:v>
                </c:pt>
                <c:pt idx="52717">
                  <c:v>15.197091</c:v>
                </c:pt>
                <c:pt idx="52718">
                  <c:v>15.190747</c:v>
                </c:pt>
                <c:pt idx="52719">
                  <c:v>15.190267</c:v>
                </c:pt>
                <c:pt idx="52720">
                  <c:v>15.194053</c:v>
                </c:pt>
                <c:pt idx="52721">
                  <c:v>15.196721</c:v>
                </c:pt>
                <c:pt idx="52722">
                  <c:v>15.197196</c:v>
                </c:pt>
                <c:pt idx="52723">
                  <c:v>15.193939</c:v>
                </c:pt>
                <c:pt idx="52724">
                  <c:v>15.191713999999999</c:v>
                </c:pt>
                <c:pt idx="52725">
                  <c:v>15.194414999999999</c:v>
                </c:pt>
                <c:pt idx="52726">
                  <c:v>15.193441999999999</c:v>
                </c:pt>
                <c:pt idx="52727">
                  <c:v>15.194607</c:v>
                </c:pt>
                <c:pt idx="52728">
                  <c:v>15.199089000000001</c:v>
                </c:pt>
                <c:pt idx="52729">
                  <c:v>15.199241000000001</c:v>
                </c:pt>
                <c:pt idx="52730">
                  <c:v>15.198465000000001</c:v>
                </c:pt>
                <c:pt idx="52731">
                  <c:v>15.199070000000001</c:v>
                </c:pt>
                <c:pt idx="52732">
                  <c:v>15.203120999999999</c:v>
                </c:pt>
                <c:pt idx="52733">
                  <c:v>15.203211</c:v>
                </c:pt>
                <c:pt idx="52734">
                  <c:v>15.202631</c:v>
                </c:pt>
                <c:pt idx="52735">
                  <c:v>15.209103000000001</c:v>
                </c:pt>
                <c:pt idx="52736">
                  <c:v>15.207682999999999</c:v>
                </c:pt>
                <c:pt idx="52737">
                  <c:v>15.20182</c:v>
                </c:pt>
                <c:pt idx="52738">
                  <c:v>15.201869</c:v>
                </c:pt>
                <c:pt idx="52739">
                  <c:v>15.20247</c:v>
                </c:pt>
                <c:pt idx="52740">
                  <c:v>15.200231</c:v>
                </c:pt>
                <c:pt idx="52741">
                  <c:v>15.200665000000001</c:v>
                </c:pt>
                <c:pt idx="52742">
                  <c:v>15.203932999999999</c:v>
                </c:pt>
                <c:pt idx="52743">
                  <c:v>15.204586000000001</c:v>
                </c:pt>
                <c:pt idx="52744">
                  <c:v>15.206530000000001</c:v>
                </c:pt>
                <c:pt idx="52745">
                  <c:v>15.209236000000001</c:v>
                </c:pt>
                <c:pt idx="52746">
                  <c:v>15.209123999999999</c:v>
                </c:pt>
                <c:pt idx="52747">
                  <c:v>15.209037</c:v>
                </c:pt>
                <c:pt idx="52748">
                  <c:v>15.209134000000001</c:v>
                </c:pt>
                <c:pt idx="52749">
                  <c:v>15.204660000000001</c:v>
                </c:pt>
                <c:pt idx="52750">
                  <c:v>15.201231</c:v>
                </c:pt>
                <c:pt idx="52751">
                  <c:v>15.205442</c:v>
                </c:pt>
                <c:pt idx="52752">
                  <c:v>15.209832</c:v>
                </c:pt>
                <c:pt idx="52753">
                  <c:v>15.211655</c:v>
                </c:pt>
                <c:pt idx="52754">
                  <c:v>15.209999</c:v>
                </c:pt>
                <c:pt idx="52755">
                  <c:v>15.20438</c:v>
                </c:pt>
                <c:pt idx="52756">
                  <c:v>15.206087</c:v>
                </c:pt>
                <c:pt idx="52757">
                  <c:v>15.212707</c:v>
                </c:pt>
                <c:pt idx="52758">
                  <c:v>15.212085</c:v>
                </c:pt>
                <c:pt idx="52759">
                  <c:v>15.209161</c:v>
                </c:pt>
                <c:pt idx="52760">
                  <c:v>15.210099</c:v>
                </c:pt>
                <c:pt idx="52761">
                  <c:v>15.211159</c:v>
                </c:pt>
                <c:pt idx="52762">
                  <c:v>15.209477</c:v>
                </c:pt>
                <c:pt idx="52763">
                  <c:v>15.211218000000001</c:v>
                </c:pt>
                <c:pt idx="52764">
                  <c:v>15.212752</c:v>
                </c:pt>
                <c:pt idx="52765">
                  <c:v>15.211506999999999</c:v>
                </c:pt>
                <c:pt idx="52766">
                  <c:v>15.214441000000001</c:v>
                </c:pt>
                <c:pt idx="52767">
                  <c:v>15.217047000000001</c:v>
                </c:pt>
                <c:pt idx="52768">
                  <c:v>15.216372</c:v>
                </c:pt>
                <c:pt idx="52769">
                  <c:v>15.218538000000001</c:v>
                </c:pt>
                <c:pt idx="52770">
                  <c:v>15.221029</c:v>
                </c:pt>
                <c:pt idx="52771">
                  <c:v>15.223224999999999</c:v>
                </c:pt>
                <c:pt idx="52772">
                  <c:v>15.221405000000001</c:v>
                </c:pt>
                <c:pt idx="52773">
                  <c:v>15.215562</c:v>
                </c:pt>
                <c:pt idx="52774">
                  <c:v>15.217669000000001</c:v>
                </c:pt>
                <c:pt idx="52775">
                  <c:v>15.220065999999999</c:v>
                </c:pt>
                <c:pt idx="52776">
                  <c:v>15.214878000000001</c:v>
                </c:pt>
                <c:pt idx="52777">
                  <c:v>15.213037999999999</c:v>
                </c:pt>
                <c:pt idx="52778">
                  <c:v>15.215889000000001</c:v>
                </c:pt>
                <c:pt idx="52779">
                  <c:v>15.217025</c:v>
                </c:pt>
                <c:pt idx="52780">
                  <c:v>15.214529000000001</c:v>
                </c:pt>
                <c:pt idx="52781">
                  <c:v>15.211104000000001</c:v>
                </c:pt>
                <c:pt idx="52782">
                  <c:v>15.21285</c:v>
                </c:pt>
                <c:pt idx="52783">
                  <c:v>15.216592</c:v>
                </c:pt>
                <c:pt idx="52784">
                  <c:v>15.213524</c:v>
                </c:pt>
                <c:pt idx="52785">
                  <c:v>15.210635</c:v>
                </c:pt>
                <c:pt idx="52786">
                  <c:v>15.215346</c:v>
                </c:pt>
                <c:pt idx="52787">
                  <c:v>15.215711000000001</c:v>
                </c:pt>
                <c:pt idx="52788">
                  <c:v>15.212421000000001</c:v>
                </c:pt>
                <c:pt idx="52789">
                  <c:v>15.214314999999999</c:v>
                </c:pt>
                <c:pt idx="52790">
                  <c:v>15.213839999999999</c:v>
                </c:pt>
                <c:pt idx="52791">
                  <c:v>15.214150999999999</c:v>
                </c:pt>
                <c:pt idx="52792">
                  <c:v>15.222416000000001</c:v>
                </c:pt>
                <c:pt idx="52793">
                  <c:v>15.226407</c:v>
                </c:pt>
                <c:pt idx="52794">
                  <c:v>15.220395999999999</c:v>
                </c:pt>
                <c:pt idx="52795">
                  <c:v>15.217271</c:v>
                </c:pt>
                <c:pt idx="52796">
                  <c:v>15.219507</c:v>
                </c:pt>
                <c:pt idx="52797">
                  <c:v>15.221238</c:v>
                </c:pt>
                <c:pt idx="52798">
                  <c:v>15.222875</c:v>
                </c:pt>
                <c:pt idx="52799">
                  <c:v>15.22555</c:v>
                </c:pt>
                <c:pt idx="52800">
                  <c:v>15.224405000000001</c:v>
                </c:pt>
                <c:pt idx="52801">
                  <c:v>15.222912000000001</c:v>
                </c:pt>
                <c:pt idx="52802">
                  <c:v>15.221271</c:v>
                </c:pt>
                <c:pt idx="52803">
                  <c:v>15.219976000000001</c:v>
                </c:pt>
                <c:pt idx="52804">
                  <c:v>15.221928999999999</c:v>
                </c:pt>
                <c:pt idx="52805">
                  <c:v>15.222451</c:v>
                </c:pt>
                <c:pt idx="52806">
                  <c:v>15.220805</c:v>
                </c:pt>
                <c:pt idx="52807">
                  <c:v>15.222673</c:v>
                </c:pt>
                <c:pt idx="52808">
                  <c:v>15.226483</c:v>
                </c:pt>
                <c:pt idx="52809">
                  <c:v>15.227281</c:v>
                </c:pt>
                <c:pt idx="52810">
                  <c:v>15.22466</c:v>
                </c:pt>
                <c:pt idx="52811">
                  <c:v>15.225288000000001</c:v>
                </c:pt>
                <c:pt idx="52812">
                  <c:v>15.229179999999999</c:v>
                </c:pt>
                <c:pt idx="52813">
                  <c:v>15.229131000000001</c:v>
                </c:pt>
                <c:pt idx="52814">
                  <c:v>15.226462</c:v>
                </c:pt>
                <c:pt idx="52815">
                  <c:v>15.228431</c:v>
                </c:pt>
                <c:pt idx="52816">
                  <c:v>15.231386000000001</c:v>
                </c:pt>
                <c:pt idx="52817">
                  <c:v>15.230608</c:v>
                </c:pt>
                <c:pt idx="52818">
                  <c:v>15.231752999999999</c:v>
                </c:pt>
                <c:pt idx="52819">
                  <c:v>15.234878999999999</c:v>
                </c:pt>
                <c:pt idx="52820">
                  <c:v>15.234403</c:v>
                </c:pt>
                <c:pt idx="52821">
                  <c:v>15.23306</c:v>
                </c:pt>
                <c:pt idx="52822">
                  <c:v>15.229108</c:v>
                </c:pt>
                <c:pt idx="52823">
                  <c:v>15.225534</c:v>
                </c:pt>
                <c:pt idx="52824">
                  <c:v>15.228346</c:v>
                </c:pt>
                <c:pt idx="52825">
                  <c:v>15.229442000000001</c:v>
                </c:pt>
                <c:pt idx="52826">
                  <c:v>15.227097000000001</c:v>
                </c:pt>
                <c:pt idx="52827">
                  <c:v>15.223696</c:v>
                </c:pt>
                <c:pt idx="52828">
                  <c:v>15.221878999999999</c:v>
                </c:pt>
                <c:pt idx="52829">
                  <c:v>15.221812</c:v>
                </c:pt>
                <c:pt idx="52830">
                  <c:v>15.220439000000001</c:v>
                </c:pt>
                <c:pt idx="52831">
                  <c:v>15.218901000000001</c:v>
                </c:pt>
                <c:pt idx="52832">
                  <c:v>15.221026999999999</c:v>
                </c:pt>
                <c:pt idx="52833">
                  <c:v>15.225476</c:v>
                </c:pt>
                <c:pt idx="52834">
                  <c:v>15.227791</c:v>
                </c:pt>
                <c:pt idx="52835">
                  <c:v>15.229677000000001</c:v>
                </c:pt>
                <c:pt idx="52836">
                  <c:v>15.230748999999999</c:v>
                </c:pt>
                <c:pt idx="52837">
                  <c:v>15.232495999999999</c:v>
                </c:pt>
                <c:pt idx="52838">
                  <c:v>15.234382999999999</c:v>
                </c:pt>
                <c:pt idx="52839">
                  <c:v>15.233934</c:v>
                </c:pt>
                <c:pt idx="52840">
                  <c:v>15.233734999999999</c:v>
                </c:pt>
                <c:pt idx="52841">
                  <c:v>15.236336</c:v>
                </c:pt>
                <c:pt idx="52842">
                  <c:v>15.237818000000001</c:v>
                </c:pt>
                <c:pt idx="52843">
                  <c:v>15.235242</c:v>
                </c:pt>
                <c:pt idx="52844">
                  <c:v>15.233418</c:v>
                </c:pt>
                <c:pt idx="52845">
                  <c:v>15.237591999999999</c:v>
                </c:pt>
                <c:pt idx="52846">
                  <c:v>15.236935000000001</c:v>
                </c:pt>
                <c:pt idx="52847">
                  <c:v>15.232903</c:v>
                </c:pt>
                <c:pt idx="52848">
                  <c:v>15.233416999999999</c:v>
                </c:pt>
                <c:pt idx="52849">
                  <c:v>15.232514</c:v>
                </c:pt>
                <c:pt idx="52850">
                  <c:v>15.231474</c:v>
                </c:pt>
                <c:pt idx="52851">
                  <c:v>15.233745000000001</c:v>
                </c:pt>
                <c:pt idx="52852">
                  <c:v>15.231381000000001</c:v>
                </c:pt>
                <c:pt idx="52853">
                  <c:v>15.227102</c:v>
                </c:pt>
                <c:pt idx="52854">
                  <c:v>15.233108</c:v>
                </c:pt>
                <c:pt idx="52855">
                  <c:v>15.243320000000001</c:v>
                </c:pt>
                <c:pt idx="52856">
                  <c:v>15.246058</c:v>
                </c:pt>
                <c:pt idx="52857">
                  <c:v>15.241223</c:v>
                </c:pt>
                <c:pt idx="52858">
                  <c:v>15.235376</c:v>
                </c:pt>
                <c:pt idx="52859">
                  <c:v>15.239644</c:v>
                </c:pt>
                <c:pt idx="52860">
                  <c:v>15.248415</c:v>
                </c:pt>
                <c:pt idx="52861">
                  <c:v>15.248574</c:v>
                </c:pt>
                <c:pt idx="52862">
                  <c:v>15.243684999999999</c:v>
                </c:pt>
                <c:pt idx="52863">
                  <c:v>15.242215</c:v>
                </c:pt>
                <c:pt idx="52864">
                  <c:v>15.239584000000001</c:v>
                </c:pt>
                <c:pt idx="52865">
                  <c:v>15.234627</c:v>
                </c:pt>
                <c:pt idx="52866">
                  <c:v>15.238372999999999</c:v>
                </c:pt>
                <c:pt idx="52867">
                  <c:v>15.243192000000001</c:v>
                </c:pt>
                <c:pt idx="52868">
                  <c:v>15.240677</c:v>
                </c:pt>
                <c:pt idx="52869">
                  <c:v>15.240208000000001</c:v>
                </c:pt>
                <c:pt idx="52870">
                  <c:v>15.241536</c:v>
                </c:pt>
                <c:pt idx="52871">
                  <c:v>15.238996999999999</c:v>
                </c:pt>
                <c:pt idx="52872">
                  <c:v>15.236191</c:v>
                </c:pt>
                <c:pt idx="52873">
                  <c:v>15.237560999999999</c:v>
                </c:pt>
                <c:pt idx="52874">
                  <c:v>15.238823999999999</c:v>
                </c:pt>
                <c:pt idx="52875">
                  <c:v>15.237769</c:v>
                </c:pt>
                <c:pt idx="52876">
                  <c:v>15.240596999999999</c:v>
                </c:pt>
                <c:pt idx="52877">
                  <c:v>15.242001999999999</c:v>
                </c:pt>
                <c:pt idx="52878">
                  <c:v>15.235315</c:v>
                </c:pt>
                <c:pt idx="52879">
                  <c:v>15.234999999999999</c:v>
                </c:pt>
                <c:pt idx="52880">
                  <c:v>15.239948</c:v>
                </c:pt>
                <c:pt idx="52881">
                  <c:v>15.238944999999999</c:v>
                </c:pt>
                <c:pt idx="52882">
                  <c:v>15.238502</c:v>
                </c:pt>
                <c:pt idx="52883">
                  <c:v>15.242138000000001</c:v>
                </c:pt>
                <c:pt idx="52884">
                  <c:v>15.241987</c:v>
                </c:pt>
                <c:pt idx="52885">
                  <c:v>15.240297</c:v>
                </c:pt>
                <c:pt idx="52886">
                  <c:v>15.241982999999999</c:v>
                </c:pt>
                <c:pt idx="52887">
                  <c:v>15.242812000000001</c:v>
                </c:pt>
                <c:pt idx="52888">
                  <c:v>15.240142000000001</c:v>
                </c:pt>
                <c:pt idx="52889">
                  <c:v>15.239193999999999</c:v>
                </c:pt>
                <c:pt idx="52890">
                  <c:v>15.241845</c:v>
                </c:pt>
                <c:pt idx="52891">
                  <c:v>15.242008</c:v>
                </c:pt>
                <c:pt idx="52892">
                  <c:v>15.240458</c:v>
                </c:pt>
                <c:pt idx="52893">
                  <c:v>15.243402</c:v>
                </c:pt>
                <c:pt idx="52894">
                  <c:v>15.241434</c:v>
                </c:pt>
                <c:pt idx="52895">
                  <c:v>15.238967000000001</c:v>
                </c:pt>
                <c:pt idx="52896">
                  <c:v>15.245699</c:v>
                </c:pt>
                <c:pt idx="52897">
                  <c:v>15.24851</c:v>
                </c:pt>
                <c:pt idx="52898">
                  <c:v>15.245767000000001</c:v>
                </c:pt>
                <c:pt idx="52899">
                  <c:v>15.245824000000001</c:v>
                </c:pt>
                <c:pt idx="52900">
                  <c:v>15.244211999999999</c:v>
                </c:pt>
                <c:pt idx="52901">
                  <c:v>15.244513</c:v>
                </c:pt>
                <c:pt idx="52902">
                  <c:v>15.250384</c:v>
                </c:pt>
                <c:pt idx="52903">
                  <c:v>15.254095</c:v>
                </c:pt>
                <c:pt idx="52904">
                  <c:v>15.249487999999999</c:v>
                </c:pt>
                <c:pt idx="52905">
                  <c:v>15.246884</c:v>
                </c:pt>
                <c:pt idx="52906">
                  <c:v>15.248590999999999</c:v>
                </c:pt>
                <c:pt idx="52907">
                  <c:v>15.248269000000001</c:v>
                </c:pt>
                <c:pt idx="52908">
                  <c:v>15.250408999999999</c:v>
                </c:pt>
                <c:pt idx="52909">
                  <c:v>15.249034999999999</c:v>
                </c:pt>
                <c:pt idx="52910">
                  <c:v>15.246089</c:v>
                </c:pt>
                <c:pt idx="52911">
                  <c:v>15.251225</c:v>
                </c:pt>
                <c:pt idx="52912">
                  <c:v>15.254237</c:v>
                </c:pt>
                <c:pt idx="52913">
                  <c:v>15.250757</c:v>
                </c:pt>
                <c:pt idx="52914">
                  <c:v>15.250477</c:v>
                </c:pt>
                <c:pt idx="52915">
                  <c:v>15.250121999999999</c:v>
                </c:pt>
                <c:pt idx="52916">
                  <c:v>15.244583</c:v>
                </c:pt>
                <c:pt idx="52917">
                  <c:v>15.247002999999999</c:v>
                </c:pt>
                <c:pt idx="52918">
                  <c:v>15.252667000000001</c:v>
                </c:pt>
                <c:pt idx="52919">
                  <c:v>15.248275</c:v>
                </c:pt>
                <c:pt idx="52920">
                  <c:v>15.242521</c:v>
                </c:pt>
                <c:pt idx="52921">
                  <c:v>15.244399</c:v>
                </c:pt>
                <c:pt idx="52922">
                  <c:v>15.246707000000001</c:v>
                </c:pt>
                <c:pt idx="52923">
                  <c:v>15.246615</c:v>
                </c:pt>
                <c:pt idx="52924">
                  <c:v>15.245818999999999</c:v>
                </c:pt>
                <c:pt idx="52925">
                  <c:v>15.247547000000001</c:v>
                </c:pt>
                <c:pt idx="52926">
                  <c:v>15.24898</c:v>
                </c:pt>
                <c:pt idx="52927">
                  <c:v>15.250432999999999</c:v>
                </c:pt>
                <c:pt idx="52928">
                  <c:v>15.253322000000001</c:v>
                </c:pt>
                <c:pt idx="52929">
                  <c:v>15.253403</c:v>
                </c:pt>
                <c:pt idx="52930">
                  <c:v>15.256854000000001</c:v>
                </c:pt>
                <c:pt idx="52931">
                  <c:v>15.260016</c:v>
                </c:pt>
                <c:pt idx="52932">
                  <c:v>15.255106</c:v>
                </c:pt>
                <c:pt idx="52933">
                  <c:v>15.254345000000001</c:v>
                </c:pt>
                <c:pt idx="52934">
                  <c:v>15.259406999999999</c:v>
                </c:pt>
                <c:pt idx="52935">
                  <c:v>15.259240999999999</c:v>
                </c:pt>
                <c:pt idx="52936">
                  <c:v>15.256023000000001</c:v>
                </c:pt>
                <c:pt idx="52937">
                  <c:v>15.258770999999999</c:v>
                </c:pt>
                <c:pt idx="52938">
                  <c:v>15.262271</c:v>
                </c:pt>
                <c:pt idx="52939">
                  <c:v>15.264791000000001</c:v>
                </c:pt>
                <c:pt idx="52940">
                  <c:v>15.268748</c:v>
                </c:pt>
                <c:pt idx="52941">
                  <c:v>15.266736999999999</c:v>
                </c:pt>
                <c:pt idx="52942">
                  <c:v>15.265305</c:v>
                </c:pt>
                <c:pt idx="52943">
                  <c:v>15.266932000000001</c:v>
                </c:pt>
                <c:pt idx="52944">
                  <c:v>15.265516</c:v>
                </c:pt>
                <c:pt idx="52945">
                  <c:v>15.269894000000001</c:v>
                </c:pt>
                <c:pt idx="52946">
                  <c:v>15.276137</c:v>
                </c:pt>
                <c:pt idx="52947">
                  <c:v>15.272498000000001</c:v>
                </c:pt>
                <c:pt idx="52948">
                  <c:v>15.267833</c:v>
                </c:pt>
                <c:pt idx="52949">
                  <c:v>15.270376000000001</c:v>
                </c:pt>
                <c:pt idx="52950">
                  <c:v>15.269914</c:v>
                </c:pt>
                <c:pt idx="52951">
                  <c:v>15.265529000000001</c:v>
                </c:pt>
                <c:pt idx="52952">
                  <c:v>15.265241</c:v>
                </c:pt>
                <c:pt idx="52953">
                  <c:v>15.266572</c:v>
                </c:pt>
                <c:pt idx="52954">
                  <c:v>15.265475</c:v>
                </c:pt>
                <c:pt idx="52955">
                  <c:v>15.266289</c:v>
                </c:pt>
                <c:pt idx="52956">
                  <c:v>15.269091</c:v>
                </c:pt>
                <c:pt idx="52957">
                  <c:v>15.271511</c:v>
                </c:pt>
                <c:pt idx="52958">
                  <c:v>15.272306</c:v>
                </c:pt>
                <c:pt idx="52959">
                  <c:v>15.270998000000001</c:v>
                </c:pt>
                <c:pt idx="52960">
                  <c:v>15.269942</c:v>
                </c:pt>
                <c:pt idx="52961">
                  <c:v>15.268848999999999</c:v>
                </c:pt>
                <c:pt idx="52962">
                  <c:v>15.265293</c:v>
                </c:pt>
                <c:pt idx="52963">
                  <c:v>15.264525000000001</c:v>
                </c:pt>
                <c:pt idx="52964">
                  <c:v>15.266698</c:v>
                </c:pt>
                <c:pt idx="52965">
                  <c:v>15.266047</c:v>
                </c:pt>
                <c:pt idx="52966">
                  <c:v>15.264445</c:v>
                </c:pt>
                <c:pt idx="52967">
                  <c:v>15.264720000000001</c:v>
                </c:pt>
                <c:pt idx="52968">
                  <c:v>15.265682</c:v>
                </c:pt>
                <c:pt idx="52969">
                  <c:v>15.264282</c:v>
                </c:pt>
                <c:pt idx="52970">
                  <c:v>15.259886</c:v>
                </c:pt>
                <c:pt idx="52971">
                  <c:v>15.2599</c:v>
                </c:pt>
                <c:pt idx="52972">
                  <c:v>15.259179</c:v>
                </c:pt>
                <c:pt idx="52973">
                  <c:v>15.25535</c:v>
                </c:pt>
                <c:pt idx="52974">
                  <c:v>15.256601</c:v>
                </c:pt>
                <c:pt idx="52975">
                  <c:v>15.259484</c:v>
                </c:pt>
                <c:pt idx="52976">
                  <c:v>15.260261</c:v>
                </c:pt>
                <c:pt idx="52977">
                  <c:v>15.264018</c:v>
                </c:pt>
                <c:pt idx="52978">
                  <c:v>15.262805</c:v>
                </c:pt>
                <c:pt idx="52979">
                  <c:v>15.256112999999999</c:v>
                </c:pt>
                <c:pt idx="52980">
                  <c:v>15.259957999999999</c:v>
                </c:pt>
                <c:pt idx="52981">
                  <c:v>15.26519</c:v>
                </c:pt>
                <c:pt idx="52982">
                  <c:v>15.259596999999999</c:v>
                </c:pt>
                <c:pt idx="52983">
                  <c:v>15.259105</c:v>
                </c:pt>
                <c:pt idx="52984">
                  <c:v>15.263396999999999</c:v>
                </c:pt>
                <c:pt idx="52985">
                  <c:v>15.258355</c:v>
                </c:pt>
                <c:pt idx="52986">
                  <c:v>15.257866999999999</c:v>
                </c:pt>
                <c:pt idx="52987">
                  <c:v>15.264931000000001</c:v>
                </c:pt>
                <c:pt idx="52988">
                  <c:v>15.264808</c:v>
                </c:pt>
                <c:pt idx="52989">
                  <c:v>15.265234</c:v>
                </c:pt>
                <c:pt idx="52990">
                  <c:v>15.269080000000001</c:v>
                </c:pt>
                <c:pt idx="52991">
                  <c:v>15.26628</c:v>
                </c:pt>
                <c:pt idx="52992">
                  <c:v>15.263743</c:v>
                </c:pt>
                <c:pt idx="52993">
                  <c:v>15.270142</c:v>
                </c:pt>
                <c:pt idx="52994">
                  <c:v>15.276759999999999</c:v>
                </c:pt>
                <c:pt idx="52995">
                  <c:v>15.27487</c:v>
                </c:pt>
                <c:pt idx="52996">
                  <c:v>15.271566</c:v>
                </c:pt>
                <c:pt idx="52997">
                  <c:v>15.272401</c:v>
                </c:pt>
                <c:pt idx="52998">
                  <c:v>15.27319</c:v>
                </c:pt>
                <c:pt idx="52999">
                  <c:v>15.271475000000001</c:v>
                </c:pt>
                <c:pt idx="53000">
                  <c:v>15.268582</c:v>
                </c:pt>
                <c:pt idx="53001">
                  <c:v>15.272781</c:v>
                </c:pt>
                <c:pt idx="53002">
                  <c:v>15.276961</c:v>
                </c:pt>
                <c:pt idx="53003">
                  <c:v>15.275508</c:v>
                </c:pt>
                <c:pt idx="53004">
                  <c:v>15.277099</c:v>
                </c:pt>
                <c:pt idx="53005">
                  <c:v>15.280544000000001</c:v>
                </c:pt>
                <c:pt idx="53006">
                  <c:v>15.282437</c:v>
                </c:pt>
                <c:pt idx="53007">
                  <c:v>15.281666</c:v>
                </c:pt>
                <c:pt idx="53008">
                  <c:v>15.279252</c:v>
                </c:pt>
                <c:pt idx="53009">
                  <c:v>15.281231999999999</c:v>
                </c:pt>
                <c:pt idx="53010">
                  <c:v>15.281374</c:v>
                </c:pt>
                <c:pt idx="53011">
                  <c:v>15.275586000000001</c:v>
                </c:pt>
                <c:pt idx="53012">
                  <c:v>15.275425</c:v>
                </c:pt>
                <c:pt idx="53013">
                  <c:v>15.279083999999999</c:v>
                </c:pt>
                <c:pt idx="53014">
                  <c:v>15.277239</c:v>
                </c:pt>
                <c:pt idx="53015">
                  <c:v>15.275200999999999</c:v>
                </c:pt>
                <c:pt idx="53016">
                  <c:v>15.274481</c:v>
                </c:pt>
                <c:pt idx="53017">
                  <c:v>15.273752</c:v>
                </c:pt>
                <c:pt idx="53018">
                  <c:v>15.273597000000001</c:v>
                </c:pt>
                <c:pt idx="53019">
                  <c:v>15.273142999999999</c:v>
                </c:pt>
                <c:pt idx="53020">
                  <c:v>15.272926999999999</c:v>
                </c:pt>
                <c:pt idx="53021">
                  <c:v>15.271711</c:v>
                </c:pt>
                <c:pt idx="53022">
                  <c:v>15.272088</c:v>
                </c:pt>
                <c:pt idx="53023">
                  <c:v>15.276319000000001</c:v>
                </c:pt>
                <c:pt idx="53024">
                  <c:v>15.278518</c:v>
                </c:pt>
                <c:pt idx="53025">
                  <c:v>15.277364</c:v>
                </c:pt>
                <c:pt idx="53026">
                  <c:v>15.277075999999999</c:v>
                </c:pt>
                <c:pt idx="53027">
                  <c:v>15.278324</c:v>
                </c:pt>
                <c:pt idx="53028">
                  <c:v>15.280878</c:v>
                </c:pt>
                <c:pt idx="53029">
                  <c:v>15.282302</c:v>
                </c:pt>
                <c:pt idx="53030">
                  <c:v>15.279828999999999</c:v>
                </c:pt>
                <c:pt idx="53031">
                  <c:v>15.279958000000001</c:v>
                </c:pt>
                <c:pt idx="53032">
                  <c:v>15.280984</c:v>
                </c:pt>
                <c:pt idx="53033">
                  <c:v>15.277612</c:v>
                </c:pt>
                <c:pt idx="53034">
                  <c:v>15.277418000000001</c:v>
                </c:pt>
                <c:pt idx="53035">
                  <c:v>15.279638</c:v>
                </c:pt>
                <c:pt idx="53036">
                  <c:v>15.275466</c:v>
                </c:pt>
                <c:pt idx="53037">
                  <c:v>15.275378999999999</c:v>
                </c:pt>
                <c:pt idx="53038">
                  <c:v>15.277561</c:v>
                </c:pt>
                <c:pt idx="53039">
                  <c:v>15.273368</c:v>
                </c:pt>
                <c:pt idx="53040">
                  <c:v>15.274126000000001</c:v>
                </c:pt>
                <c:pt idx="53041">
                  <c:v>15.278627</c:v>
                </c:pt>
                <c:pt idx="53042">
                  <c:v>15.276414000000001</c:v>
                </c:pt>
                <c:pt idx="53043">
                  <c:v>15.273011</c:v>
                </c:pt>
                <c:pt idx="53044">
                  <c:v>15.270961</c:v>
                </c:pt>
                <c:pt idx="53045">
                  <c:v>15.270408</c:v>
                </c:pt>
                <c:pt idx="53046">
                  <c:v>15.274385000000001</c:v>
                </c:pt>
                <c:pt idx="53047">
                  <c:v>15.276306</c:v>
                </c:pt>
                <c:pt idx="53048">
                  <c:v>15.275388</c:v>
                </c:pt>
                <c:pt idx="53049">
                  <c:v>15.278085000000001</c:v>
                </c:pt>
                <c:pt idx="53050">
                  <c:v>15.277747</c:v>
                </c:pt>
                <c:pt idx="53051">
                  <c:v>15.27575</c:v>
                </c:pt>
                <c:pt idx="53052">
                  <c:v>15.281981999999999</c:v>
                </c:pt>
                <c:pt idx="53053">
                  <c:v>15.289635000000001</c:v>
                </c:pt>
                <c:pt idx="53054">
                  <c:v>15.290283000000001</c:v>
                </c:pt>
                <c:pt idx="53055">
                  <c:v>15.291079999999999</c:v>
                </c:pt>
                <c:pt idx="53056">
                  <c:v>15.294966000000001</c:v>
                </c:pt>
                <c:pt idx="53057">
                  <c:v>15.294511999999999</c:v>
                </c:pt>
                <c:pt idx="53058">
                  <c:v>15.289739000000001</c:v>
                </c:pt>
                <c:pt idx="53059">
                  <c:v>15.288658</c:v>
                </c:pt>
                <c:pt idx="53060">
                  <c:v>15.291854000000001</c:v>
                </c:pt>
                <c:pt idx="53061">
                  <c:v>15.289396999999999</c:v>
                </c:pt>
                <c:pt idx="53062">
                  <c:v>15.283376000000001</c:v>
                </c:pt>
                <c:pt idx="53063">
                  <c:v>15.286223</c:v>
                </c:pt>
                <c:pt idx="53064">
                  <c:v>15.290691000000001</c:v>
                </c:pt>
                <c:pt idx="53065">
                  <c:v>15.286842999999999</c:v>
                </c:pt>
                <c:pt idx="53066">
                  <c:v>15.287929999999999</c:v>
                </c:pt>
                <c:pt idx="53067">
                  <c:v>15.293754</c:v>
                </c:pt>
                <c:pt idx="53068">
                  <c:v>15.295005</c:v>
                </c:pt>
                <c:pt idx="53069">
                  <c:v>15.293692999999999</c:v>
                </c:pt>
                <c:pt idx="53070">
                  <c:v>15.289408</c:v>
                </c:pt>
                <c:pt idx="53071">
                  <c:v>15.284613</c:v>
                </c:pt>
                <c:pt idx="53072">
                  <c:v>15.28623</c:v>
                </c:pt>
                <c:pt idx="53073">
                  <c:v>15.290727</c:v>
                </c:pt>
                <c:pt idx="53074">
                  <c:v>15.290234999999999</c:v>
                </c:pt>
                <c:pt idx="53075">
                  <c:v>15.288081999999999</c:v>
                </c:pt>
                <c:pt idx="53076">
                  <c:v>15.287909000000001</c:v>
                </c:pt>
                <c:pt idx="53077">
                  <c:v>15.290552999999999</c:v>
                </c:pt>
                <c:pt idx="53078">
                  <c:v>15.295427</c:v>
                </c:pt>
                <c:pt idx="53079">
                  <c:v>15.295921</c:v>
                </c:pt>
                <c:pt idx="53080">
                  <c:v>15.290459</c:v>
                </c:pt>
                <c:pt idx="53081">
                  <c:v>15.290006999999999</c:v>
                </c:pt>
                <c:pt idx="53082">
                  <c:v>15.293517</c:v>
                </c:pt>
                <c:pt idx="53083">
                  <c:v>15.288516</c:v>
                </c:pt>
                <c:pt idx="53084">
                  <c:v>15.284274</c:v>
                </c:pt>
                <c:pt idx="53085">
                  <c:v>15.289178</c:v>
                </c:pt>
                <c:pt idx="53086">
                  <c:v>15.289471000000001</c:v>
                </c:pt>
                <c:pt idx="53087">
                  <c:v>15.28612</c:v>
                </c:pt>
                <c:pt idx="53088">
                  <c:v>15.291263000000001</c:v>
                </c:pt>
                <c:pt idx="53089">
                  <c:v>15.292392</c:v>
                </c:pt>
                <c:pt idx="53090">
                  <c:v>15.286201</c:v>
                </c:pt>
                <c:pt idx="53091">
                  <c:v>15.290607</c:v>
                </c:pt>
                <c:pt idx="53092">
                  <c:v>15.295536</c:v>
                </c:pt>
                <c:pt idx="53093">
                  <c:v>15.29026</c:v>
                </c:pt>
                <c:pt idx="53094">
                  <c:v>15.290120999999999</c:v>
                </c:pt>
                <c:pt idx="53095">
                  <c:v>15.293532000000001</c:v>
                </c:pt>
                <c:pt idx="53096">
                  <c:v>15.293616</c:v>
                </c:pt>
                <c:pt idx="53097">
                  <c:v>15.29613</c:v>
                </c:pt>
                <c:pt idx="53098">
                  <c:v>15.297821000000001</c:v>
                </c:pt>
                <c:pt idx="53099">
                  <c:v>15.295169</c:v>
                </c:pt>
                <c:pt idx="53100">
                  <c:v>15.293068</c:v>
                </c:pt>
                <c:pt idx="53101">
                  <c:v>15.294357</c:v>
                </c:pt>
                <c:pt idx="53102">
                  <c:v>15.296903</c:v>
                </c:pt>
                <c:pt idx="53103">
                  <c:v>15.296049999999999</c:v>
                </c:pt>
                <c:pt idx="53104">
                  <c:v>15.292961</c:v>
                </c:pt>
                <c:pt idx="53105">
                  <c:v>15.291282000000001</c:v>
                </c:pt>
                <c:pt idx="53106">
                  <c:v>15.293557</c:v>
                </c:pt>
                <c:pt idx="53107">
                  <c:v>15.293151</c:v>
                </c:pt>
                <c:pt idx="53108">
                  <c:v>15.291361999999999</c:v>
                </c:pt>
                <c:pt idx="53109">
                  <c:v>15.292985</c:v>
                </c:pt>
                <c:pt idx="53110">
                  <c:v>15.294528</c:v>
                </c:pt>
                <c:pt idx="53111">
                  <c:v>15.299253999999999</c:v>
                </c:pt>
                <c:pt idx="53112">
                  <c:v>15.302393</c:v>
                </c:pt>
                <c:pt idx="53113">
                  <c:v>15.299478000000001</c:v>
                </c:pt>
                <c:pt idx="53114">
                  <c:v>15.300876000000001</c:v>
                </c:pt>
                <c:pt idx="53115">
                  <c:v>15.302868</c:v>
                </c:pt>
                <c:pt idx="53116">
                  <c:v>15.300449</c:v>
                </c:pt>
                <c:pt idx="53117">
                  <c:v>15.300072999999999</c:v>
                </c:pt>
                <c:pt idx="53118">
                  <c:v>15.300186999999999</c:v>
                </c:pt>
                <c:pt idx="53119">
                  <c:v>15.300979999999999</c:v>
                </c:pt>
                <c:pt idx="53120">
                  <c:v>15.305561000000001</c:v>
                </c:pt>
                <c:pt idx="53121">
                  <c:v>15.305175999999999</c:v>
                </c:pt>
                <c:pt idx="53122">
                  <c:v>15.301716000000001</c:v>
                </c:pt>
                <c:pt idx="53123">
                  <c:v>15.302414000000001</c:v>
                </c:pt>
                <c:pt idx="53124">
                  <c:v>15.302776</c:v>
                </c:pt>
                <c:pt idx="53125">
                  <c:v>15.300739999999999</c:v>
                </c:pt>
                <c:pt idx="53126">
                  <c:v>15.299151</c:v>
                </c:pt>
                <c:pt idx="53127">
                  <c:v>15.299115</c:v>
                </c:pt>
                <c:pt idx="53128">
                  <c:v>15.300127</c:v>
                </c:pt>
                <c:pt idx="53129">
                  <c:v>15.304072</c:v>
                </c:pt>
                <c:pt idx="53130">
                  <c:v>15.306983000000001</c:v>
                </c:pt>
                <c:pt idx="53131">
                  <c:v>15.305467</c:v>
                </c:pt>
                <c:pt idx="53132">
                  <c:v>15.301026999999999</c:v>
                </c:pt>
                <c:pt idx="53133">
                  <c:v>15.298043</c:v>
                </c:pt>
                <c:pt idx="53134">
                  <c:v>15.300564</c:v>
                </c:pt>
                <c:pt idx="53135">
                  <c:v>15.304338</c:v>
                </c:pt>
                <c:pt idx="53136">
                  <c:v>15.303288999999999</c:v>
                </c:pt>
                <c:pt idx="53137">
                  <c:v>15.301091</c:v>
                </c:pt>
                <c:pt idx="53138">
                  <c:v>15.298019999999999</c:v>
                </c:pt>
                <c:pt idx="53139">
                  <c:v>15.297276</c:v>
                </c:pt>
                <c:pt idx="53140">
                  <c:v>15.300992000000001</c:v>
                </c:pt>
                <c:pt idx="53141">
                  <c:v>15.300841999999999</c:v>
                </c:pt>
                <c:pt idx="53142">
                  <c:v>15.301826</c:v>
                </c:pt>
                <c:pt idx="53143">
                  <c:v>15.306495999999999</c:v>
                </c:pt>
                <c:pt idx="53144">
                  <c:v>15.305111999999999</c:v>
                </c:pt>
                <c:pt idx="53145">
                  <c:v>15.302194999999999</c:v>
                </c:pt>
                <c:pt idx="53146">
                  <c:v>15.306094999999999</c:v>
                </c:pt>
                <c:pt idx="53147">
                  <c:v>15.311086</c:v>
                </c:pt>
                <c:pt idx="53148">
                  <c:v>15.308858000000001</c:v>
                </c:pt>
                <c:pt idx="53149">
                  <c:v>15.307855</c:v>
                </c:pt>
                <c:pt idx="53150">
                  <c:v>15.312018</c:v>
                </c:pt>
                <c:pt idx="53151">
                  <c:v>15.310522000000001</c:v>
                </c:pt>
                <c:pt idx="53152">
                  <c:v>15.308762</c:v>
                </c:pt>
                <c:pt idx="53153">
                  <c:v>15.313259</c:v>
                </c:pt>
                <c:pt idx="53154">
                  <c:v>15.315326000000001</c:v>
                </c:pt>
                <c:pt idx="53155">
                  <c:v>15.315681</c:v>
                </c:pt>
                <c:pt idx="53156">
                  <c:v>15.317463999999999</c:v>
                </c:pt>
                <c:pt idx="53157">
                  <c:v>15.318311</c:v>
                </c:pt>
                <c:pt idx="53158">
                  <c:v>15.318440000000001</c:v>
                </c:pt>
                <c:pt idx="53159">
                  <c:v>15.318</c:v>
                </c:pt>
                <c:pt idx="53160">
                  <c:v>15.317731</c:v>
                </c:pt>
                <c:pt idx="53161">
                  <c:v>15.314213000000001</c:v>
                </c:pt>
                <c:pt idx="53162">
                  <c:v>15.313666</c:v>
                </c:pt>
                <c:pt idx="53163">
                  <c:v>15.317118000000001</c:v>
                </c:pt>
                <c:pt idx="53164">
                  <c:v>15.317734</c:v>
                </c:pt>
                <c:pt idx="53165">
                  <c:v>15.315916</c:v>
                </c:pt>
                <c:pt idx="53166">
                  <c:v>15.315466000000001</c:v>
                </c:pt>
                <c:pt idx="53167">
                  <c:v>15.31542</c:v>
                </c:pt>
                <c:pt idx="53168">
                  <c:v>15.312974000000001</c:v>
                </c:pt>
                <c:pt idx="53169">
                  <c:v>15.310381</c:v>
                </c:pt>
                <c:pt idx="53170">
                  <c:v>15.309692</c:v>
                </c:pt>
                <c:pt idx="53171">
                  <c:v>15.313523</c:v>
                </c:pt>
                <c:pt idx="53172">
                  <c:v>15.318599000000001</c:v>
                </c:pt>
                <c:pt idx="53173">
                  <c:v>15.314958000000001</c:v>
                </c:pt>
                <c:pt idx="53174">
                  <c:v>15.306922</c:v>
                </c:pt>
                <c:pt idx="53175">
                  <c:v>15.309398</c:v>
                </c:pt>
                <c:pt idx="53176">
                  <c:v>15.319057000000001</c:v>
                </c:pt>
                <c:pt idx="53177">
                  <c:v>15.322016</c:v>
                </c:pt>
                <c:pt idx="53178">
                  <c:v>15.320468</c:v>
                </c:pt>
                <c:pt idx="53179">
                  <c:v>15.316490999999999</c:v>
                </c:pt>
                <c:pt idx="53180">
                  <c:v>15.312835</c:v>
                </c:pt>
                <c:pt idx="53181">
                  <c:v>15.315928</c:v>
                </c:pt>
                <c:pt idx="53182">
                  <c:v>15.318027000000001</c:v>
                </c:pt>
                <c:pt idx="53183">
                  <c:v>15.315362</c:v>
                </c:pt>
                <c:pt idx="53184">
                  <c:v>15.318490000000001</c:v>
                </c:pt>
                <c:pt idx="53185">
                  <c:v>15.324870000000001</c:v>
                </c:pt>
                <c:pt idx="53186">
                  <c:v>15.323464</c:v>
                </c:pt>
                <c:pt idx="53187">
                  <c:v>15.317845999999999</c:v>
                </c:pt>
                <c:pt idx="53188">
                  <c:v>15.317372000000001</c:v>
                </c:pt>
                <c:pt idx="53189">
                  <c:v>15.320892000000001</c:v>
                </c:pt>
                <c:pt idx="53190">
                  <c:v>15.321992</c:v>
                </c:pt>
                <c:pt idx="53191">
                  <c:v>15.320221999999999</c:v>
                </c:pt>
                <c:pt idx="53192">
                  <c:v>15.320166</c:v>
                </c:pt>
                <c:pt idx="53193">
                  <c:v>15.323569000000001</c:v>
                </c:pt>
                <c:pt idx="53194">
                  <c:v>15.328237</c:v>
                </c:pt>
                <c:pt idx="53195">
                  <c:v>15.326879</c:v>
                </c:pt>
                <c:pt idx="53196">
                  <c:v>15.319416</c:v>
                </c:pt>
                <c:pt idx="53197">
                  <c:v>15.318839000000001</c:v>
                </c:pt>
                <c:pt idx="53198">
                  <c:v>15.324025000000001</c:v>
                </c:pt>
                <c:pt idx="53199">
                  <c:v>15.321961999999999</c:v>
                </c:pt>
                <c:pt idx="53200">
                  <c:v>15.318247</c:v>
                </c:pt>
                <c:pt idx="53201">
                  <c:v>15.325384</c:v>
                </c:pt>
                <c:pt idx="53202">
                  <c:v>15.331923</c:v>
                </c:pt>
                <c:pt idx="53203">
                  <c:v>15.327479</c:v>
                </c:pt>
                <c:pt idx="53204">
                  <c:v>15.326523999999999</c:v>
                </c:pt>
                <c:pt idx="53205">
                  <c:v>15.326946</c:v>
                </c:pt>
                <c:pt idx="53206">
                  <c:v>15.324354</c:v>
                </c:pt>
                <c:pt idx="53207">
                  <c:v>15.327794000000001</c:v>
                </c:pt>
                <c:pt idx="53208">
                  <c:v>15.330508</c:v>
                </c:pt>
                <c:pt idx="53209">
                  <c:v>15.33028</c:v>
                </c:pt>
                <c:pt idx="53210">
                  <c:v>15.333710999999999</c:v>
                </c:pt>
                <c:pt idx="53211">
                  <c:v>15.337071</c:v>
                </c:pt>
                <c:pt idx="53212">
                  <c:v>15.335474</c:v>
                </c:pt>
                <c:pt idx="53213">
                  <c:v>15.333425</c:v>
                </c:pt>
                <c:pt idx="53214">
                  <c:v>15.332993999999999</c:v>
                </c:pt>
                <c:pt idx="53215">
                  <c:v>15.332991</c:v>
                </c:pt>
                <c:pt idx="53216">
                  <c:v>15.332746999999999</c:v>
                </c:pt>
                <c:pt idx="53217">
                  <c:v>15.331629</c:v>
                </c:pt>
                <c:pt idx="53218">
                  <c:v>15.331383000000001</c:v>
                </c:pt>
                <c:pt idx="53219">
                  <c:v>15.330935999999999</c:v>
                </c:pt>
                <c:pt idx="53220">
                  <c:v>15.329535999999999</c:v>
                </c:pt>
                <c:pt idx="53221">
                  <c:v>15.328469999999999</c:v>
                </c:pt>
                <c:pt idx="53222">
                  <c:v>15.329795000000001</c:v>
                </c:pt>
                <c:pt idx="53223">
                  <c:v>15.33333</c:v>
                </c:pt>
                <c:pt idx="53224">
                  <c:v>15.332670999999999</c:v>
                </c:pt>
                <c:pt idx="53225">
                  <c:v>15.329495</c:v>
                </c:pt>
                <c:pt idx="53226">
                  <c:v>15.331628</c:v>
                </c:pt>
                <c:pt idx="53227">
                  <c:v>15.332151</c:v>
                </c:pt>
                <c:pt idx="53228">
                  <c:v>15.328241</c:v>
                </c:pt>
                <c:pt idx="53229">
                  <c:v>15.32469</c:v>
                </c:pt>
                <c:pt idx="53230">
                  <c:v>15.3263</c:v>
                </c:pt>
                <c:pt idx="53231">
                  <c:v>15.32827</c:v>
                </c:pt>
                <c:pt idx="53232">
                  <c:v>15.325787</c:v>
                </c:pt>
                <c:pt idx="53233">
                  <c:v>15.323282000000001</c:v>
                </c:pt>
                <c:pt idx="53234">
                  <c:v>15.325547</c:v>
                </c:pt>
                <c:pt idx="53235">
                  <c:v>15.326727</c:v>
                </c:pt>
                <c:pt idx="53236">
                  <c:v>15.323959</c:v>
                </c:pt>
                <c:pt idx="53237">
                  <c:v>15.322604</c:v>
                </c:pt>
                <c:pt idx="53238">
                  <c:v>15.326601999999999</c:v>
                </c:pt>
                <c:pt idx="53239">
                  <c:v>15.330844000000001</c:v>
                </c:pt>
                <c:pt idx="53240">
                  <c:v>15.329679</c:v>
                </c:pt>
                <c:pt idx="53241">
                  <c:v>15.326074</c:v>
                </c:pt>
                <c:pt idx="53242">
                  <c:v>15.322217999999999</c:v>
                </c:pt>
                <c:pt idx="53243">
                  <c:v>15.320095999999999</c:v>
                </c:pt>
                <c:pt idx="53244">
                  <c:v>15.322303</c:v>
                </c:pt>
                <c:pt idx="53245">
                  <c:v>15.325666</c:v>
                </c:pt>
                <c:pt idx="53246">
                  <c:v>15.325540999999999</c:v>
                </c:pt>
                <c:pt idx="53247">
                  <c:v>15.326834</c:v>
                </c:pt>
                <c:pt idx="53248">
                  <c:v>15.330774999999999</c:v>
                </c:pt>
                <c:pt idx="53249">
                  <c:v>15.329147000000001</c:v>
                </c:pt>
                <c:pt idx="53250">
                  <c:v>15.328602999999999</c:v>
                </c:pt>
                <c:pt idx="53251">
                  <c:v>15.331818</c:v>
                </c:pt>
                <c:pt idx="53252">
                  <c:v>15.332017</c:v>
                </c:pt>
                <c:pt idx="53253">
                  <c:v>15.328855000000001</c:v>
                </c:pt>
                <c:pt idx="53254">
                  <c:v>15.329019000000001</c:v>
                </c:pt>
                <c:pt idx="53255">
                  <c:v>15.332933000000001</c:v>
                </c:pt>
                <c:pt idx="53256">
                  <c:v>15.334334999999999</c:v>
                </c:pt>
                <c:pt idx="53257">
                  <c:v>15.335138000000001</c:v>
                </c:pt>
                <c:pt idx="53258">
                  <c:v>15.336247</c:v>
                </c:pt>
                <c:pt idx="53259">
                  <c:v>15.334699000000001</c:v>
                </c:pt>
                <c:pt idx="53260">
                  <c:v>15.337230999999999</c:v>
                </c:pt>
                <c:pt idx="53261">
                  <c:v>15.343636</c:v>
                </c:pt>
                <c:pt idx="53262">
                  <c:v>15.343045</c:v>
                </c:pt>
                <c:pt idx="53263">
                  <c:v>15.33752</c:v>
                </c:pt>
                <c:pt idx="53264">
                  <c:v>15.340496999999999</c:v>
                </c:pt>
                <c:pt idx="53265">
                  <c:v>15.345827999999999</c:v>
                </c:pt>
                <c:pt idx="53266">
                  <c:v>15.342123000000001</c:v>
                </c:pt>
                <c:pt idx="53267">
                  <c:v>15.341189</c:v>
                </c:pt>
                <c:pt idx="53268">
                  <c:v>15.346904</c:v>
                </c:pt>
                <c:pt idx="53269">
                  <c:v>15.347848000000001</c:v>
                </c:pt>
                <c:pt idx="53270">
                  <c:v>15.342795000000001</c:v>
                </c:pt>
                <c:pt idx="53271">
                  <c:v>15.338570000000001</c:v>
                </c:pt>
                <c:pt idx="53272">
                  <c:v>15.339313000000001</c:v>
                </c:pt>
                <c:pt idx="53273">
                  <c:v>15.342757000000001</c:v>
                </c:pt>
                <c:pt idx="53274">
                  <c:v>15.345746999999999</c:v>
                </c:pt>
                <c:pt idx="53275">
                  <c:v>15.346204999999999</c:v>
                </c:pt>
                <c:pt idx="53276">
                  <c:v>15.347467999999999</c:v>
                </c:pt>
                <c:pt idx="53277">
                  <c:v>15.348316000000001</c:v>
                </c:pt>
                <c:pt idx="53278">
                  <c:v>15.349891</c:v>
                </c:pt>
                <c:pt idx="53279">
                  <c:v>15.351205</c:v>
                </c:pt>
                <c:pt idx="53280">
                  <c:v>15.344424</c:v>
                </c:pt>
                <c:pt idx="53281">
                  <c:v>15.340161</c:v>
                </c:pt>
                <c:pt idx="53282">
                  <c:v>15.343095999999999</c:v>
                </c:pt>
                <c:pt idx="53283">
                  <c:v>15.347929000000001</c:v>
                </c:pt>
                <c:pt idx="53284">
                  <c:v>15.351637999999999</c:v>
                </c:pt>
                <c:pt idx="53285">
                  <c:v>15.35003</c:v>
                </c:pt>
                <c:pt idx="53286">
                  <c:v>15.34911</c:v>
                </c:pt>
                <c:pt idx="53287">
                  <c:v>15.347514</c:v>
                </c:pt>
                <c:pt idx="53288">
                  <c:v>15.341298999999999</c:v>
                </c:pt>
                <c:pt idx="53289">
                  <c:v>15.34003</c:v>
                </c:pt>
                <c:pt idx="53290">
                  <c:v>15.341153</c:v>
                </c:pt>
                <c:pt idx="53291">
                  <c:v>15.339829999999999</c:v>
                </c:pt>
                <c:pt idx="53292">
                  <c:v>15.340916</c:v>
                </c:pt>
                <c:pt idx="53293">
                  <c:v>15.341759</c:v>
                </c:pt>
                <c:pt idx="53294">
                  <c:v>15.342831</c:v>
                </c:pt>
                <c:pt idx="53295">
                  <c:v>15.344317</c:v>
                </c:pt>
                <c:pt idx="53296">
                  <c:v>15.34094</c:v>
                </c:pt>
                <c:pt idx="53297">
                  <c:v>15.335018</c:v>
                </c:pt>
                <c:pt idx="53298">
                  <c:v>15.336747000000001</c:v>
                </c:pt>
                <c:pt idx="53299">
                  <c:v>15.343562</c:v>
                </c:pt>
                <c:pt idx="53300">
                  <c:v>15.344239999999999</c:v>
                </c:pt>
                <c:pt idx="53301">
                  <c:v>15.344333000000001</c:v>
                </c:pt>
                <c:pt idx="53302">
                  <c:v>15.347085999999999</c:v>
                </c:pt>
                <c:pt idx="53303">
                  <c:v>15.344089</c:v>
                </c:pt>
                <c:pt idx="53304">
                  <c:v>15.344402000000001</c:v>
                </c:pt>
                <c:pt idx="53305">
                  <c:v>15.347951999999999</c:v>
                </c:pt>
                <c:pt idx="53306">
                  <c:v>15.349143</c:v>
                </c:pt>
                <c:pt idx="53307">
                  <c:v>15.346576000000001</c:v>
                </c:pt>
                <c:pt idx="53308">
                  <c:v>15.342439000000001</c:v>
                </c:pt>
                <c:pt idx="53309">
                  <c:v>15.344722000000001</c:v>
                </c:pt>
                <c:pt idx="53310">
                  <c:v>15.348167999999999</c:v>
                </c:pt>
                <c:pt idx="53311">
                  <c:v>15.348463000000001</c:v>
                </c:pt>
                <c:pt idx="53312">
                  <c:v>15.348929999999999</c:v>
                </c:pt>
                <c:pt idx="53313">
                  <c:v>15.349223</c:v>
                </c:pt>
                <c:pt idx="53314">
                  <c:v>15.3497</c:v>
                </c:pt>
                <c:pt idx="53315">
                  <c:v>15.348990000000001</c:v>
                </c:pt>
                <c:pt idx="53316">
                  <c:v>15.348231</c:v>
                </c:pt>
                <c:pt idx="53317">
                  <c:v>15.347343</c:v>
                </c:pt>
                <c:pt idx="53318">
                  <c:v>15.346603999999999</c:v>
                </c:pt>
                <c:pt idx="53319">
                  <c:v>15.349294</c:v>
                </c:pt>
                <c:pt idx="53320">
                  <c:v>15.35314</c:v>
                </c:pt>
                <c:pt idx="53321">
                  <c:v>15.353982</c:v>
                </c:pt>
                <c:pt idx="53322">
                  <c:v>15.354411000000001</c:v>
                </c:pt>
                <c:pt idx="53323">
                  <c:v>15.354258</c:v>
                </c:pt>
                <c:pt idx="53324">
                  <c:v>15.355371999999999</c:v>
                </c:pt>
                <c:pt idx="53325">
                  <c:v>15.360528</c:v>
                </c:pt>
                <c:pt idx="53326">
                  <c:v>15.359399</c:v>
                </c:pt>
                <c:pt idx="53327">
                  <c:v>15.357279</c:v>
                </c:pt>
                <c:pt idx="53328">
                  <c:v>15.362816</c:v>
                </c:pt>
                <c:pt idx="53329">
                  <c:v>15.363740999999999</c:v>
                </c:pt>
                <c:pt idx="53330">
                  <c:v>15.359894000000001</c:v>
                </c:pt>
                <c:pt idx="53331">
                  <c:v>15.356125</c:v>
                </c:pt>
                <c:pt idx="53332">
                  <c:v>15.353932</c:v>
                </c:pt>
                <c:pt idx="53333">
                  <c:v>15.353149999999999</c:v>
                </c:pt>
                <c:pt idx="53334">
                  <c:v>15.353341</c:v>
                </c:pt>
                <c:pt idx="53335">
                  <c:v>15.357691000000001</c:v>
                </c:pt>
                <c:pt idx="53336">
                  <c:v>15.360016999999999</c:v>
                </c:pt>
                <c:pt idx="53337">
                  <c:v>15.359394</c:v>
                </c:pt>
                <c:pt idx="53338">
                  <c:v>15.358565</c:v>
                </c:pt>
                <c:pt idx="53339">
                  <c:v>15.356540000000001</c:v>
                </c:pt>
                <c:pt idx="53340">
                  <c:v>15.359512</c:v>
                </c:pt>
                <c:pt idx="53341">
                  <c:v>15.360742999999999</c:v>
                </c:pt>
                <c:pt idx="53342">
                  <c:v>15.354456000000001</c:v>
                </c:pt>
                <c:pt idx="53343">
                  <c:v>15.356194</c:v>
                </c:pt>
                <c:pt idx="53344">
                  <c:v>15.364322</c:v>
                </c:pt>
                <c:pt idx="53345">
                  <c:v>15.361881</c:v>
                </c:pt>
                <c:pt idx="53346">
                  <c:v>15.356840999999999</c:v>
                </c:pt>
                <c:pt idx="53347">
                  <c:v>15.361385</c:v>
                </c:pt>
                <c:pt idx="53348">
                  <c:v>15.361599999999999</c:v>
                </c:pt>
                <c:pt idx="53349">
                  <c:v>15.356852999999999</c:v>
                </c:pt>
                <c:pt idx="53350">
                  <c:v>15.359959</c:v>
                </c:pt>
                <c:pt idx="53351">
                  <c:v>15.359292999999999</c:v>
                </c:pt>
                <c:pt idx="53352">
                  <c:v>15.354774000000001</c:v>
                </c:pt>
                <c:pt idx="53353">
                  <c:v>15.356506</c:v>
                </c:pt>
                <c:pt idx="53354">
                  <c:v>15.356090999999999</c:v>
                </c:pt>
                <c:pt idx="53355">
                  <c:v>15.352494</c:v>
                </c:pt>
                <c:pt idx="53356">
                  <c:v>15.351754</c:v>
                </c:pt>
                <c:pt idx="53357">
                  <c:v>15.352243</c:v>
                </c:pt>
                <c:pt idx="53358">
                  <c:v>15.354138000000001</c:v>
                </c:pt>
                <c:pt idx="53359">
                  <c:v>15.356666000000001</c:v>
                </c:pt>
                <c:pt idx="53360">
                  <c:v>15.356932</c:v>
                </c:pt>
                <c:pt idx="53361">
                  <c:v>15.354049</c:v>
                </c:pt>
                <c:pt idx="53362">
                  <c:v>15.354991</c:v>
                </c:pt>
                <c:pt idx="53363">
                  <c:v>15.35952</c:v>
                </c:pt>
                <c:pt idx="53364">
                  <c:v>15.360620000000001</c:v>
                </c:pt>
                <c:pt idx="53365">
                  <c:v>15.362821</c:v>
                </c:pt>
                <c:pt idx="53366">
                  <c:v>15.363989999999999</c:v>
                </c:pt>
                <c:pt idx="53367">
                  <c:v>15.362375999999999</c:v>
                </c:pt>
                <c:pt idx="53368">
                  <c:v>15.362612</c:v>
                </c:pt>
                <c:pt idx="53369">
                  <c:v>15.362365</c:v>
                </c:pt>
                <c:pt idx="53370">
                  <c:v>15.363106999999999</c:v>
                </c:pt>
                <c:pt idx="53371">
                  <c:v>15.365276</c:v>
                </c:pt>
                <c:pt idx="53372">
                  <c:v>15.366652999999999</c:v>
                </c:pt>
                <c:pt idx="53373">
                  <c:v>15.366365</c:v>
                </c:pt>
                <c:pt idx="53374">
                  <c:v>15.365594</c:v>
                </c:pt>
                <c:pt idx="53375">
                  <c:v>15.362242999999999</c:v>
                </c:pt>
                <c:pt idx="53376">
                  <c:v>15.36181</c:v>
                </c:pt>
                <c:pt idx="53377">
                  <c:v>15.364977</c:v>
                </c:pt>
                <c:pt idx="53378">
                  <c:v>15.366546</c:v>
                </c:pt>
                <c:pt idx="53379">
                  <c:v>15.367953999999999</c:v>
                </c:pt>
                <c:pt idx="53380">
                  <c:v>15.367376</c:v>
                </c:pt>
                <c:pt idx="53381">
                  <c:v>15.366068</c:v>
                </c:pt>
                <c:pt idx="53382">
                  <c:v>15.366835999999999</c:v>
                </c:pt>
                <c:pt idx="53383">
                  <c:v>15.365456</c:v>
                </c:pt>
                <c:pt idx="53384">
                  <c:v>15.36749</c:v>
                </c:pt>
                <c:pt idx="53385">
                  <c:v>15.372541999999999</c:v>
                </c:pt>
                <c:pt idx="53386">
                  <c:v>15.370953999999999</c:v>
                </c:pt>
                <c:pt idx="53387">
                  <c:v>15.364091</c:v>
                </c:pt>
                <c:pt idx="53388">
                  <c:v>15.362021</c:v>
                </c:pt>
                <c:pt idx="53389">
                  <c:v>15.366706000000001</c:v>
                </c:pt>
                <c:pt idx="53390">
                  <c:v>15.367540999999999</c:v>
                </c:pt>
                <c:pt idx="53391">
                  <c:v>15.36284</c:v>
                </c:pt>
                <c:pt idx="53392">
                  <c:v>15.364387000000001</c:v>
                </c:pt>
                <c:pt idx="53393">
                  <c:v>15.366592000000001</c:v>
                </c:pt>
                <c:pt idx="53394">
                  <c:v>15.364345999999999</c:v>
                </c:pt>
                <c:pt idx="53395">
                  <c:v>15.365595000000001</c:v>
                </c:pt>
                <c:pt idx="53396">
                  <c:v>15.365005999999999</c:v>
                </c:pt>
                <c:pt idx="53397">
                  <c:v>15.359398000000001</c:v>
                </c:pt>
                <c:pt idx="53398">
                  <c:v>15.360974000000001</c:v>
                </c:pt>
                <c:pt idx="53399">
                  <c:v>15.369013000000001</c:v>
                </c:pt>
                <c:pt idx="53400">
                  <c:v>15.369151</c:v>
                </c:pt>
                <c:pt idx="53401">
                  <c:v>15.362085</c:v>
                </c:pt>
                <c:pt idx="53402">
                  <c:v>15.364718</c:v>
                </c:pt>
                <c:pt idx="53403">
                  <c:v>15.369341</c:v>
                </c:pt>
                <c:pt idx="53404">
                  <c:v>15.367597</c:v>
                </c:pt>
                <c:pt idx="53405">
                  <c:v>15.370003000000001</c:v>
                </c:pt>
                <c:pt idx="53406">
                  <c:v>15.375266</c:v>
                </c:pt>
                <c:pt idx="53407">
                  <c:v>15.374724000000001</c:v>
                </c:pt>
                <c:pt idx="53408">
                  <c:v>15.374756</c:v>
                </c:pt>
                <c:pt idx="53409">
                  <c:v>15.379263</c:v>
                </c:pt>
                <c:pt idx="53410">
                  <c:v>15.379963999999999</c:v>
                </c:pt>
                <c:pt idx="53411">
                  <c:v>15.377012000000001</c:v>
                </c:pt>
                <c:pt idx="53412">
                  <c:v>15.376352000000001</c:v>
                </c:pt>
                <c:pt idx="53413">
                  <c:v>15.377246</c:v>
                </c:pt>
                <c:pt idx="53414">
                  <c:v>15.376598</c:v>
                </c:pt>
                <c:pt idx="53415">
                  <c:v>15.374180000000001</c:v>
                </c:pt>
                <c:pt idx="53416">
                  <c:v>15.37468</c:v>
                </c:pt>
                <c:pt idx="53417">
                  <c:v>15.377943999999999</c:v>
                </c:pt>
                <c:pt idx="53418">
                  <c:v>15.379530000000001</c:v>
                </c:pt>
                <c:pt idx="53419">
                  <c:v>15.37444</c:v>
                </c:pt>
                <c:pt idx="53420">
                  <c:v>15.373564999999999</c:v>
                </c:pt>
                <c:pt idx="53421">
                  <c:v>15.378707</c:v>
                </c:pt>
                <c:pt idx="53422">
                  <c:v>15.381307</c:v>
                </c:pt>
                <c:pt idx="53423">
                  <c:v>15.382813000000001</c:v>
                </c:pt>
                <c:pt idx="53424">
                  <c:v>15.380269999999999</c:v>
                </c:pt>
                <c:pt idx="53425">
                  <c:v>15.377492</c:v>
                </c:pt>
                <c:pt idx="53426">
                  <c:v>15.380696</c:v>
                </c:pt>
                <c:pt idx="53427">
                  <c:v>15.38204</c:v>
                </c:pt>
                <c:pt idx="53428">
                  <c:v>15.381653999999999</c:v>
                </c:pt>
                <c:pt idx="53429">
                  <c:v>15.385573000000001</c:v>
                </c:pt>
                <c:pt idx="53430">
                  <c:v>15.391047</c:v>
                </c:pt>
                <c:pt idx="53431">
                  <c:v>15.390914</c:v>
                </c:pt>
                <c:pt idx="53432">
                  <c:v>15.386888000000001</c:v>
                </c:pt>
                <c:pt idx="53433">
                  <c:v>15.389099</c:v>
                </c:pt>
                <c:pt idx="53434">
                  <c:v>15.392030999999999</c:v>
                </c:pt>
                <c:pt idx="53435">
                  <c:v>15.388581</c:v>
                </c:pt>
                <c:pt idx="53436">
                  <c:v>15.382249</c:v>
                </c:pt>
                <c:pt idx="53437">
                  <c:v>15.379198000000001</c:v>
                </c:pt>
                <c:pt idx="53438">
                  <c:v>15.384150999999999</c:v>
                </c:pt>
                <c:pt idx="53439">
                  <c:v>15.38836</c:v>
                </c:pt>
                <c:pt idx="53440">
                  <c:v>15.385306999999999</c:v>
                </c:pt>
                <c:pt idx="53441">
                  <c:v>15.384150999999999</c:v>
                </c:pt>
                <c:pt idx="53442">
                  <c:v>15.385478000000001</c:v>
                </c:pt>
                <c:pt idx="53443">
                  <c:v>15.386291999999999</c:v>
                </c:pt>
                <c:pt idx="53444">
                  <c:v>15.385343000000001</c:v>
                </c:pt>
                <c:pt idx="53445">
                  <c:v>15.382415</c:v>
                </c:pt>
                <c:pt idx="53446">
                  <c:v>15.380157000000001</c:v>
                </c:pt>
                <c:pt idx="53447">
                  <c:v>15.376678999999999</c:v>
                </c:pt>
                <c:pt idx="53448">
                  <c:v>15.376649</c:v>
                </c:pt>
                <c:pt idx="53449">
                  <c:v>15.380338999999999</c:v>
                </c:pt>
                <c:pt idx="53450">
                  <c:v>15.380506</c:v>
                </c:pt>
                <c:pt idx="53451">
                  <c:v>15.380477000000001</c:v>
                </c:pt>
                <c:pt idx="53452">
                  <c:v>15.382004999999999</c:v>
                </c:pt>
                <c:pt idx="53453">
                  <c:v>15.382009</c:v>
                </c:pt>
                <c:pt idx="53454">
                  <c:v>15.384366999999999</c:v>
                </c:pt>
                <c:pt idx="53455">
                  <c:v>15.385666000000001</c:v>
                </c:pt>
                <c:pt idx="53456">
                  <c:v>15.380803</c:v>
                </c:pt>
                <c:pt idx="53457">
                  <c:v>15.376696000000001</c:v>
                </c:pt>
                <c:pt idx="53458">
                  <c:v>15.380411</c:v>
                </c:pt>
                <c:pt idx="53459">
                  <c:v>15.382129000000001</c:v>
                </c:pt>
                <c:pt idx="53460">
                  <c:v>15.377081</c:v>
                </c:pt>
                <c:pt idx="53461">
                  <c:v>15.377488</c:v>
                </c:pt>
                <c:pt idx="53462">
                  <c:v>15.381917</c:v>
                </c:pt>
                <c:pt idx="53463">
                  <c:v>15.379001000000001</c:v>
                </c:pt>
                <c:pt idx="53464">
                  <c:v>15.376709</c:v>
                </c:pt>
                <c:pt idx="53465">
                  <c:v>15.380329</c:v>
                </c:pt>
                <c:pt idx="53466">
                  <c:v>15.381615999999999</c:v>
                </c:pt>
                <c:pt idx="53467">
                  <c:v>15.38222</c:v>
                </c:pt>
                <c:pt idx="53468">
                  <c:v>15.384447</c:v>
                </c:pt>
                <c:pt idx="53469">
                  <c:v>15.388942</c:v>
                </c:pt>
                <c:pt idx="53470">
                  <c:v>15.394029</c:v>
                </c:pt>
                <c:pt idx="53471">
                  <c:v>15.393799</c:v>
                </c:pt>
                <c:pt idx="53472">
                  <c:v>15.389656</c:v>
                </c:pt>
                <c:pt idx="53473">
                  <c:v>15.389785</c:v>
                </c:pt>
                <c:pt idx="53474">
                  <c:v>15.391938</c:v>
                </c:pt>
                <c:pt idx="53475">
                  <c:v>15.390748</c:v>
                </c:pt>
                <c:pt idx="53476">
                  <c:v>15.38922</c:v>
                </c:pt>
                <c:pt idx="53477">
                  <c:v>15.386768</c:v>
                </c:pt>
                <c:pt idx="53478">
                  <c:v>15.386322</c:v>
                </c:pt>
                <c:pt idx="53479">
                  <c:v>15.390338</c:v>
                </c:pt>
                <c:pt idx="53480">
                  <c:v>15.389175</c:v>
                </c:pt>
                <c:pt idx="53481">
                  <c:v>15.384312</c:v>
                </c:pt>
                <c:pt idx="53482">
                  <c:v>15.385624</c:v>
                </c:pt>
                <c:pt idx="53483">
                  <c:v>15.387204000000001</c:v>
                </c:pt>
                <c:pt idx="53484">
                  <c:v>15.385166999999999</c:v>
                </c:pt>
                <c:pt idx="53485">
                  <c:v>15.387124</c:v>
                </c:pt>
                <c:pt idx="53486">
                  <c:v>15.388095</c:v>
                </c:pt>
                <c:pt idx="53487">
                  <c:v>15.383418000000001</c:v>
                </c:pt>
                <c:pt idx="53488">
                  <c:v>15.383259000000001</c:v>
                </c:pt>
                <c:pt idx="53489">
                  <c:v>15.387516</c:v>
                </c:pt>
                <c:pt idx="53490">
                  <c:v>15.388292</c:v>
                </c:pt>
                <c:pt idx="53491">
                  <c:v>15.390962999999999</c:v>
                </c:pt>
                <c:pt idx="53492">
                  <c:v>15.393007000000001</c:v>
                </c:pt>
                <c:pt idx="53493">
                  <c:v>15.390651</c:v>
                </c:pt>
                <c:pt idx="53494">
                  <c:v>15.393335</c:v>
                </c:pt>
                <c:pt idx="53495">
                  <c:v>15.394994000000001</c:v>
                </c:pt>
                <c:pt idx="53496">
                  <c:v>15.393561</c:v>
                </c:pt>
                <c:pt idx="53497">
                  <c:v>15.394916</c:v>
                </c:pt>
                <c:pt idx="53498">
                  <c:v>15.393943999999999</c:v>
                </c:pt>
                <c:pt idx="53499">
                  <c:v>15.390828000000001</c:v>
                </c:pt>
                <c:pt idx="53500">
                  <c:v>15.391075000000001</c:v>
                </c:pt>
                <c:pt idx="53501">
                  <c:v>15.392621</c:v>
                </c:pt>
                <c:pt idx="53502">
                  <c:v>15.393658</c:v>
                </c:pt>
                <c:pt idx="53503">
                  <c:v>15.393611999999999</c:v>
                </c:pt>
                <c:pt idx="53504">
                  <c:v>15.392791000000001</c:v>
                </c:pt>
                <c:pt idx="53505">
                  <c:v>15.392877</c:v>
                </c:pt>
                <c:pt idx="53506">
                  <c:v>15.391795</c:v>
                </c:pt>
                <c:pt idx="53507">
                  <c:v>15.390974</c:v>
                </c:pt>
                <c:pt idx="53508">
                  <c:v>15.393630999999999</c:v>
                </c:pt>
                <c:pt idx="53509">
                  <c:v>15.392949</c:v>
                </c:pt>
                <c:pt idx="53510">
                  <c:v>15.389163999999999</c:v>
                </c:pt>
                <c:pt idx="53511">
                  <c:v>15.391659000000001</c:v>
                </c:pt>
                <c:pt idx="53512">
                  <c:v>15.397411</c:v>
                </c:pt>
                <c:pt idx="53513">
                  <c:v>15.397538000000001</c:v>
                </c:pt>
                <c:pt idx="53514">
                  <c:v>15.395453</c:v>
                </c:pt>
                <c:pt idx="53515">
                  <c:v>15.396725999999999</c:v>
                </c:pt>
                <c:pt idx="53516">
                  <c:v>15.398899</c:v>
                </c:pt>
                <c:pt idx="53517">
                  <c:v>15.400805</c:v>
                </c:pt>
                <c:pt idx="53518">
                  <c:v>15.404081</c:v>
                </c:pt>
                <c:pt idx="53519">
                  <c:v>15.406274</c:v>
                </c:pt>
                <c:pt idx="53520">
                  <c:v>15.401273</c:v>
                </c:pt>
                <c:pt idx="53521">
                  <c:v>15.396250999999999</c:v>
                </c:pt>
                <c:pt idx="53522">
                  <c:v>15.399514999999999</c:v>
                </c:pt>
                <c:pt idx="53523">
                  <c:v>15.401513</c:v>
                </c:pt>
                <c:pt idx="53524">
                  <c:v>15.396538</c:v>
                </c:pt>
                <c:pt idx="53525">
                  <c:v>15.395676999999999</c:v>
                </c:pt>
                <c:pt idx="53526">
                  <c:v>15.400679</c:v>
                </c:pt>
                <c:pt idx="53527">
                  <c:v>15.400442999999999</c:v>
                </c:pt>
                <c:pt idx="53528">
                  <c:v>15.398913</c:v>
                </c:pt>
                <c:pt idx="53529">
                  <c:v>15.403611</c:v>
                </c:pt>
                <c:pt idx="53530">
                  <c:v>15.401894</c:v>
                </c:pt>
                <c:pt idx="53531">
                  <c:v>15.39658</c:v>
                </c:pt>
                <c:pt idx="53532">
                  <c:v>15.404736</c:v>
                </c:pt>
                <c:pt idx="53533">
                  <c:v>15.411398</c:v>
                </c:pt>
                <c:pt idx="53534">
                  <c:v>15.407807999999999</c:v>
                </c:pt>
                <c:pt idx="53535">
                  <c:v>15.407556</c:v>
                </c:pt>
                <c:pt idx="53536">
                  <c:v>15.408450999999999</c:v>
                </c:pt>
                <c:pt idx="53537">
                  <c:v>15.405616</c:v>
                </c:pt>
                <c:pt idx="53538">
                  <c:v>15.405424</c:v>
                </c:pt>
                <c:pt idx="53539">
                  <c:v>15.407645</c:v>
                </c:pt>
                <c:pt idx="53540">
                  <c:v>15.406822</c:v>
                </c:pt>
                <c:pt idx="53541">
                  <c:v>15.406734999999999</c:v>
                </c:pt>
                <c:pt idx="53542">
                  <c:v>15.406904000000001</c:v>
                </c:pt>
                <c:pt idx="53543">
                  <c:v>15.407038999999999</c:v>
                </c:pt>
                <c:pt idx="53544">
                  <c:v>15.406689999999999</c:v>
                </c:pt>
                <c:pt idx="53545">
                  <c:v>15.402087999999999</c:v>
                </c:pt>
                <c:pt idx="53546">
                  <c:v>15.398239999999999</c:v>
                </c:pt>
                <c:pt idx="53547">
                  <c:v>15.395139</c:v>
                </c:pt>
                <c:pt idx="53548">
                  <c:v>15.393763</c:v>
                </c:pt>
                <c:pt idx="53549">
                  <c:v>15.396741</c:v>
                </c:pt>
                <c:pt idx="53550">
                  <c:v>15.399915999999999</c:v>
                </c:pt>
                <c:pt idx="53551">
                  <c:v>15.398643</c:v>
                </c:pt>
                <c:pt idx="53552">
                  <c:v>15.401757999999999</c:v>
                </c:pt>
                <c:pt idx="53553">
                  <c:v>15.407517</c:v>
                </c:pt>
                <c:pt idx="53554">
                  <c:v>15.410830000000001</c:v>
                </c:pt>
                <c:pt idx="53555">
                  <c:v>15.415666</c:v>
                </c:pt>
                <c:pt idx="53556">
                  <c:v>15.414561000000001</c:v>
                </c:pt>
                <c:pt idx="53557">
                  <c:v>15.412998</c:v>
                </c:pt>
                <c:pt idx="53558">
                  <c:v>15.415979</c:v>
                </c:pt>
                <c:pt idx="53559">
                  <c:v>15.414035999999999</c:v>
                </c:pt>
                <c:pt idx="53560">
                  <c:v>15.410916</c:v>
                </c:pt>
                <c:pt idx="53561">
                  <c:v>15.41062</c:v>
                </c:pt>
                <c:pt idx="53562">
                  <c:v>15.411794</c:v>
                </c:pt>
                <c:pt idx="53563">
                  <c:v>15.413353000000001</c:v>
                </c:pt>
                <c:pt idx="53564">
                  <c:v>15.413401</c:v>
                </c:pt>
                <c:pt idx="53565">
                  <c:v>15.40916</c:v>
                </c:pt>
                <c:pt idx="53566">
                  <c:v>15.408092999999999</c:v>
                </c:pt>
                <c:pt idx="53567">
                  <c:v>15.412948</c:v>
                </c:pt>
                <c:pt idx="53568">
                  <c:v>15.414904</c:v>
                </c:pt>
                <c:pt idx="53569">
                  <c:v>15.414020000000001</c:v>
                </c:pt>
                <c:pt idx="53570">
                  <c:v>15.413467000000001</c:v>
                </c:pt>
                <c:pt idx="53571">
                  <c:v>15.412990000000001</c:v>
                </c:pt>
                <c:pt idx="53572">
                  <c:v>15.411574999999999</c:v>
                </c:pt>
                <c:pt idx="53573">
                  <c:v>15.413475</c:v>
                </c:pt>
                <c:pt idx="53574">
                  <c:v>15.418291999999999</c:v>
                </c:pt>
                <c:pt idx="53575">
                  <c:v>15.416705</c:v>
                </c:pt>
                <c:pt idx="53576">
                  <c:v>15.412436</c:v>
                </c:pt>
                <c:pt idx="53577">
                  <c:v>15.413729999999999</c:v>
                </c:pt>
                <c:pt idx="53578">
                  <c:v>15.414535000000001</c:v>
                </c:pt>
                <c:pt idx="53579">
                  <c:v>15.415346</c:v>
                </c:pt>
                <c:pt idx="53580">
                  <c:v>15.420499</c:v>
                </c:pt>
                <c:pt idx="53581">
                  <c:v>15.422359</c:v>
                </c:pt>
                <c:pt idx="53582">
                  <c:v>15.419499999999999</c:v>
                </c:pt>
                <c:pt idx="53583">
                  <c:v>15.417358999999999</c:v>
                </c:pt>
                <c:pt idx="53584">
                  <c:v>15.419169</c:v>
                </c:pt>
                <c:pt idx="53585">
                  <c:v>15.421568000000001</c:v>
                </c:pt>
                <c:pt idx="53586">
                  <c:v>15.418896</c:v>
                </c:pt>
                <c:pt idx="53587">
                  <c:v>15.416461999999999</c:v>
                </c:pt>
                <c:pt idx="53588">
                  <c:v>15.419306000000001</c:v>
                </c:pt>
                <c:pt idx="53589">
                  <c:v>15.423405000000001</c:v>
                </c:pt>
                <c:pt idx="53590">
                  <c:v>15.424536</c:v>
                </c:pt>
                <c:pt idx="53591">
                  <c:v>15.424586</c:v>
                </c:pt>
                <c:pt idx="53592">
                  <c:v>15.42568</c:v>
                </c:pt>
                <c:pt idx="53593">
                  <c:v>15.426916</c:v>
                </c:pt>
                <c:pt idx="53594">
                  <c:v>15.428177</c:v>
                </c:pt>
                <c:pt idx="53595">
                  <c:v>15.425089</c:v>
                </c:pt>
                <c:pt idx="53596">
                  <c:v>15.421742999999999</c:v>
                </c:pt>
                <c:pt idx="53597">
                  <c:v>15.423648999999999</c:v>
                </c:pt>
                <c:pt idx="53598">
                  <c:v>15.426227000000001</c:v>
                </c:pt>
                <c:pt idx="53599">
                  <c:v>15.423937</c:v>
                </c:pt>
                <c:pt idx="53600">
                  <c:v>15.420373</c:v>
                </c:pt>
                <c:pt idx="53601">
                  <c:v>15.422945</c:v>
                </c:pt>
                <c:pt idx="53602">
                  <c:v>15.424958999999999</c:v>
                </c:pt>
                <c:pt idx="53603">
                  <c:v>15.42291</c:v>
                </c:pt>
                <c:pt idx="53604">
                  <c:v>15.421149</c:v>
                </c:pt>
                <c:pt idx="53605">
                  <c:v>15.420407000000001</c:v>
                </c:pt>
                <c:pt idx="53606">
                  <c:v>15.423401</c:v>
                </c:pt>
                <c:pt idx="53607">
                  <c:v>15.417953000000001</c:v>
                </c:pt>
                <c:pt idx="53608">
                  <c:v>15.413549</c:v>
                </c:pt>
                <c:pt idx="53609">
                  <c:v>15.420111</c:v>
                </c:pt>
                <c:pt idx="53610">
                  <c:v>15.419262</c:v>
                </c:pt>
                <c:pt idx="53611">
                  <c:v>15.413595000000001</c:v>
                </c:pt>
                <c:pt idx="53612">
                  <c:v>15.416949000000001</c:v>
                </c:pt>
                <c:pt idx="53613">
                  <c:v>15.423222000000001</c:v>
                </c:pt>
                <c:pt idx="53614">
                  <c:v>15.421606000000001</c:v>
                </c:pt>
                <c:pt idx="53615">
                  <c:v>15.421123</c:v>
                </c:pt>
                <c:pt idx="53616">
                  <c:v>15.427429999999999</c:v>
                </c:pt>
                <c:pt idx="53617">
                  <c:v>15.426966999999999</c:v>
                </c:pt>
                <c:pt idx="53618">
                  <c:v>15.423947999999999</c:v>
                </c:pt>
                <c:pt idx="53619">
                  <c:v>15.427834000000001</c:v>
                </c:pt>
                <c:pt idx="53620">
                  <c:v>15.427068999999999</c:v>
                </c:pt>
                <c:pt idx="53621">
                  <c:v>15.426959</c:v>
                </c:pt>
                <c:pt idx="53622">
                  <c:v>15.430845</c:v>
                </c:pt>
                <c:pt idx="53623">
                  <c:v>15.432098999999999</c:v>
                </c:pt>
                <c:pt idx="53624">
                  <c:v>15.430624999999999</c:v>
                </c:pt>
                <c:pt idx="53625">
                  <c:v>15.428668</c:v>
                </c:pt>
                <c:pt idx="53626">
                  <c:v>15.428678</c:v>
                </c:pt>
                <c:pt idx="53627">
                  <c:v>15.429411</c:v>
                </c:pt>
                <c:pt idx="53628">
                  <c:v>15.429676000000001</c:v>
                </c:pt>
                <c:pt idx="53629">
                  <c:v>15.429252999999999</c:v>
                </c:pt>
                <c:pt idx="53630">
                  <c:v>15.427649000000001</c:v>
                </c:pt>
                <c:pt idx="53631">
                  <c:v>15.427301999999999</c:v>
                </c:pt>
                <c:pt idx="53632">
                  <c:v>15.428691000000001</c:v>
                </c:pt>
                <c:pt idx="53633">
                  <c:v>15.428863</c:v>
                </c:pt>
                <c:pt idx="53634">
                  <c:v>15.424550999999999</c:v>
                </c:pt>
                <c:pt idx="53635">
                  <c:v>15.423374000000001</c:v>
                </c:pt>
                <c:pt idx="53636">
                  <c:v>15.427324</c:v>
                </c:pt>
                <c:pt idx="53637">
                  <c:v>15.427419</c:v>
                </c:pt>
                <c:pt idx="53638">
                  <c:v>15.431501000000001</c:v>
                </c:pt>
                <c:pt idx="53639">
                  <c:v>15.441737</c:v>
                </c:pt>
                <c:pt idx="53640">
                  <c:v>15.443562999999999</c:v>
                </c:pt>
                <c:pt idx="53641">
                  <c:v>15.436316</c:v>
                </c:pt>
                <c:pt idx="53642">
                  <c:v>15.436275999999999</c:v>
                </c:pt>
                <c:pt idx="53643">
                  <c:v>15.443139</c:v>
                </c:pt>
                <c:pt idx="53644">
                  <c:v>15.443141000000001</c:v>
                </c:pt>
                <c:pt idx="53645">
                  <c:v>15.442309</c:v>
                </c:pt>
                <c:pt idx="53646">
                  <c:v>15.441598000000001</c:v>
                </c:pt>
                <c:pt idx="53647">
                  <c:v>15.438091999999999</c:v>
                </c:pt>
                <c:pt idx="53648">
                  <c:v>15.439733</c:v>
                </c:pt>
                <c:pt idx="53649">
                  <c:v>15.443833</c:v>
                </c:pt>
                <c:pt idx="53650">
                  <c:v>15.442062999999999</c:v>
                </c:pt>
                <c:pt idx="53651">
                  <c:v>15.439215000000001</c:v>
                </c:pt>
                <c:pt idx="53652">
                  <c:v>15.441246</c:v>
                </c:pt>
                <c:pt idx="53653">
                  <c:v>15.442470999999999</c:v>
                </c:pt>
                <c:pt idx="53654">
                  <c:v>15.441326999999999</c:v>
                </c:pt>
                <c:pt idx="53655">
                  <c:v>15.441326999999999</c:v>
                </c:pt>
                <c:pt idx="53656">
                  <c:v>15.438374</c:v>
                </c:pt>
                <c:pt idx="53657">
                  <c:v>15.436168</c:v>
                </c:pt>
                <c:pt idx="53658">
                  <c:v>15.438191</c:v>
                </c:pt>
                <c:pt idx="53659">
                  <c:v>15.437442000000001</c:v>
                </c:pt>
                <c:pt idx="53660">
                  <c:v>15.435235</c:v>
                </c:pt>
                <c:pt idx="53661">
                  <c:v>15.435974</c:v>
                </c:pt>
                <c:pt idx="53662">
                  <c:v>15.438579000000001</c:v>
                </c:pt>
                <c:pt idx="53663">
                  <c:v>15.440595999999999</c:v>
                </c:pt>
                <c:pt idx="53664">
                  <c:v>15.439824</c:v>
                </c:pt>
                <c:pt idx="53665">
                  <c:v>15.440151</c:v>
                </c:pt>
                <c:pt idx="53666">
                  <c:v>15.442716000000001</c:v>
                </c:pt>
                <c:pt idx="53667">
                  <c:v>15.443318</c:v>
                </c:pt>
                <c:pt idx="53668">
                  <c:v>15.441316</c:v>
                </c:pt>
                <c:pt idx="53669">
                  <c:v>15.434604</c:v>
                </c:pt>
                <c:pt idx="53670">
                  <c:v>15.428642</c:v>
                </c:pt>
                <c:pt idx="53671">
                  <c:v>15.435687</c:v>
                </c:pt>
                <c:pt idx="53672">
                  <c:v>15.444198999999999</c:v>
                </c:pt>
                <c:pt idx="53673">
                  <c:v>15.440322999999999</c:v>
                </c:pt>
                <c:pt idx="53674">
                  <c:v>15.439405000000001</c:v>
                </c:pt>
                <c:pt idx="53675">
                  <c:v>15.444940000000001</c:v>
                </c:pt>
                <c:pt idx="53676">
                  <c:v>15.440913</c:v>
                </c:pt>
                <c:pt idx="53677">
                  <c:v>15.438637</c:v>
                </c:pt>
                <c:pt idx="53678">
                  <c:v>15.444634000000001</c:v>
                </c:pt>
                <c:pt idx="53679">
                  <c:v>15.445377000000001</c:v>
                </c:pt>
                <c:pt idx="53680">
                  <c:v>15.444402999999999</c:v>
                </c:pt>
                <c:pt idx="53681">
                  <c:v>15.442583000000001</c:v>
                </c:pt>
                <c:pt idx="53682">
                  <c:v>15.441997000000001</c:v>
                </c:pt>
                <c:pt idx="53683">
                  <c:v>15.446629</c:v>
                </c:pt>
                <c:pt idx="53684">
                  <c:v>15.448162</c:v>
                </c:pt>
                <c:pt idx="53685">
                  <c:v>15.447501000000001</c:v>
                </c:pt>
                <c:pt idx="53686">
                  <c:v>15.448173000000001</c:v>
                </c:pt>
                <c:pt idx="53687">
                  <c:v>15.449301</c:v>
                </c:pt>
                <c:pt idx="53688">
                  <c:v>15.447018</c:v>
                </c:pt>
                <c:pt idx="53689">
                  <c:v>15.443516000000001</c:v>
                </c:pt>
                <c:pt idx="53690">
                  <c:v>15.444054</c:v>
                </c:pt>
                <c:pt idx="53691">
                  <c:v>15.445342</c:v>
                </c:pt>
                <c:pt idx="53692">
                  <c:v>15.443648</c:v>
                </c:pt>
                <c:pt idx="53693">
                  <c:v>15.445553</c:v>
                </c:pt>
                <c:pt idx="53694">
                  <c:v>15.445841</c:v>
                </c:pt>
                <c:pt idx="53695">
                  <c:v>15.439995</c:v>
                </c:pt>
                <c:pt idx="53696">
                  <c:v>15.44261</c:v>
                </c:pt>
                <c:pt idx="53697">
                  <c:v>15.450813</c:v>
                </c:pt>
                <c:pt idx="53698">
                  <c:v>15.447929</c:v>
                </c:pt>
                <c:pt idx="53699">
                  <c:v>15.446191000000001</c:v>
                </c:pt>
                <c:pt idx="53700">
                  <c:v>15.449676999999999</c:v>
                </c:pt>
                <c:pt idx="53701">
                  <c:v>15.448297999999999</c:v>
                </c:pt>
                <c:pt idx="53702">
                  <c:v>15.450326</c:v>
                </c:pt>
                <c:pt idx="53703">
                  <c:v>15.454934</c:v>
                </c:pt>
                <c:pt idx="53704">
                  <c:v>15.455606</c:v>
                </c:pt>
                <c:pt idx="53705">
                  <c:v>15.455069</c:v>
                </c:pt>
                <c:pt idx="53706">
                  <c:v>15.455484999999999</c:v>
                </c:pt>
                <c:pt idx="53707">
                  <c:v>15.457174999999999</c:v>
                </c:pt>
                <c:pt idx="53708">
                  <c:v>15.457962999999999</c:v>
                </c:pt>
                <c:pt idx="53709">
                  <c:v>15.457231999999999</c:v>
                </c:pt>
                <c:pt idx="53710">
                  <c:v>15.454114000000001</c:v>
                </c:pt>
                <c:pt idx="53711">
                  <c:v>15.453502</c:v>
                </c:pt>
                <c:pt idx="53712">
                  <c:v>15.457338999999999</c:v>
                </c:pt>
                <c:pt idx="53713">
                  <c:v>15.456647999999999</c:v>
                </c:pt>
                <c:pt idx="53714">
                  <c:v>15.45407</c:v>
                </c:pt>
                <c:pt idx="53715">
                  <c:v>15.454770999999999</c:v>
                </c:pt>
                <c:pt idx="53716">
                  <c:v>15.455717999999999</c:v>
                </c:pt>
                <c:pt idx="53717">
                  <c:v>15.453707</c:v>
                </c:pt>
                <c:pt idx="53718">
                  <c:v>15.452437</c:v>
                </c:pt>
                <c:pt idx="53719">
                  <c:v>15.454361</c:v>
                </c:pt>
                <c:pt idx="53720">
                  <c:v>15.45129</c:v>
                </c:pt>
                <c:pt idx="53721">
                  <c:v>15.450351</c:v>
                </c:pt>
                <c:pt idx="53722">
                  <c:v>15.453739000000001</c:v>
                </c:pt>
                <c:pt idx="53723">
                  <c:v>15.453383000000001</c:v>
                </c:pt>
                <c:pt idx="53724">
                  <c:v>15.451919999999999</c:v>
                </c:pt>
                <c:pt idx="53725">
                  <c:v>15.451783000000001</c:v>
                </c:pt>
                <c:pt idx="53726">
                  <c:v>15.450063</c:v>
                </c:pt>
                <c:pt idx="53727">
                  <c:v>15.451203</c:v>
                </c:pt>
                <c:pt idx="53728">
                  <c:v>15.452821999999999</c:v>
                </c:pt>
                <c:pt idx="53729">
                  <c:v>15.449477</c:v>
                </c:pt>
                <c:pt idx="53730">
                  <c:v>15.448232000000001</c:v>
                </c:pt>
                <c:pt idx="53731">
                  <c:v>15.451307999999999</c:v>
                </c:pt>
                <c:pt idx="53732">
                  <c:v>15.452557000000001</c:v>
                </c:pt>
                <c:pt idx="53733">
                  <c:v>15.449747</c:v>
                </c:pt>
                <c:pt idx="53734">
                  <c:v>15.449676</c:v>
                </c:pt>
                <c:pt idx="53735">
                  <c:v>15.451639</c:v>
                </c:pt>
                <c:pt idx="53736">
                  <c:v>15.448236</c:v>
                </c:pt>
                <c:pt idx="53737">
                  <c:v>15.448964999999999</c:v>
                </c:pt>
                <c:pt idx="53738">
                  <c:v>15.452954999999999</c:v>
                </c:pt>
                <c:pt idx="53739">
                  <c:v>15.448975000000001</c:v>
                </c:pt>
                <c:pt idx="53740">
                  <c:v>15.447766</c:v>
                </c:pt>
                <c:pt idx="53741">
                  <c:v>15.452394</c:v>
                </c:pt>
                <c:pt idx="53742">
                  <c:v>15.451572000000001</c:v>
                </c:pt>
                <c:pt idx="53743">
                  <c:v>15.448790000000001</c:v>
                </c:pt>
                <c:pt idx="53744">
                  <c:v>15.448267</c:v>
                </c:pt>
                <c:pt idx="53745">
                  <c:v>15.44895</c:v>
                </c:pt>
                <c:pt idx="53746">
                  <c:v>15.448891</c:v>
                </c:pt>
                <c:pt idx="53747">
                  <c:v>15.447502</c:v>
                </c:pt>
                <c:pt idx="53748">
                  <c:v>15.447998999999999</c:v>
                </c:pt>
                <c:pt idx="53749">
                  <c:v>15.448297999999999</c:v>
                </c:pt>
                <c:pt idx="53750">
                  <c:v>15.448956000000001</c:v>
                </c:pt>
                <c:pt idx="53751">
                  <c:v>15.453226000000001</c:v>
                </c:pt>
                <c:pt idx="53752">
                  <c:v>15.455712</c:v>
                </c:pt>
                <c:pt idx="53753">
                  <c:v>15.454988</c:v>
                </c:pt>
                <c:pt idx="53754">
                  <c:v>15.455272000000001</c:v>
                </c:pt>
                <c:pt idx="53755">
                  <c:v>15.456445</c:v>
                </c:pt>
                <c:pt idx="53756">
                  <c:v>15.459256999999999</c:v>
                </c:pt>
                <c:pt idx="53757">
                  <c:v>15.46299</c:v>
                </c:pt>
                <c:pt idx="53758">
                  <c:v>15.460487000000001</c:v>
                </c:pt>
                <c:pt idx="53759">
                  <c:v>15.458477999999999</c:v>
                </c:pt>
                <c:pt idx="53760">
                  <c:v>15.460837</c:v>
                </c:pt>
                <c:pt idx="53761">
                  <c:v>15.461186</c:v>
                </c:pt>
                <c:pt idx="53762">
                  <c:v>15.463684000000001</c:v>
                </c:pt>
                <c:pt idx="53763">
                  <c:v>15.464183999999999</c:v>
                </c:pt>
                <c:pt idx="53764">
                  <c:v>15.464746</c:v>
                </c:pt>
                <c:pt idx="53765">
                  <c:v>15.47048</c:v>
                </c:pt>
                <c:pt idx="53766">
                  <c:v>15.472618000000001</c:v>
                </c:pt>
                <c:pt idx="53767">
                  <c:v>15.473128000000001</c:v>
                </c:pt>
                <c:pt idx="53768">
                  <c:v>15.469970999999999</c:v>
                </c:pt>
                <c:pt idx="53769">
                  <c:v>15.469234</c:v>
                </c:pt>
                <c:pt idx="53770">
                  <c:v>15.473063</c:v>
                </c:pt>
                <c:pt idx="53771">
                  <c:v>15.469954</c:v>
                </c:pt>
                <c:pt idx="53772">
                  <c:v>15.469531</c:v>
                </c:pt>
                <c:pt idx="53773">
                  <c:v>15.477321999999999</c:v>
                </c:pt>
                <c:pt idx="53774">
                  <c:v>15.47763</c:v>
                </c:pt>
                <c:pt idx="53775">
                  <c:v>15.471247</c:v>
                </c:pt>
                <c:pt idx="53776">
                  <c:v>15.471392</c:v>
                </c:pt>
                <c:pt idx="53777">
                  <c:v>15.473497</c:v>
                </c:pt>
                <c:pt idx="53778">
                  <c:v>15.472166</c:v>
                </c:pt>
                <c:pt idx="53779">
                  <c:v>15.474354</c:v>
                </c:pt>
                <c:pt idx="53780">
                  <c:v>15.474729999999999</c:v>
                </c:pt>
                <c:pt idx="53781">
                  <c:v>15.469685999999999</c:v>
                </c:pt>
                <c:pt idx="53782">
                  <c:v>15.470003999999999</c:v>
                </c:pt>
                <c:pt idx="53783">
                  <c:v>15.47181</c:v>
                </c:pt>
                <c:pt idx="53784">
                  <c:v>15.47026</c:v>
                </c:pt>
                <c:pt idx="53785">
                  <c:v>15.472868</c:v>
                </c:pt>
                <c:pt idx="53786">
                  <c:v>15.47547</c:v>
                </c:pt>
                <c:pt idx="53787">
                  <c:v>15.475405</c:v>
                </c:pt>
                <c:pt idx="53788">
                  <c:v>15.475923999999999</c:v>
                </c:pt>
                <c:pt idx="53789">
                  <c:v>15.472434</c:v>
                </c:pt>
                <c:pt idx="53790">
                  <c:v>15.464186</c:v>
                </c:pt>
                <c:pt idx="53791">
                  <c:v>15.466469</c:v>
                </c:pt>
                <c:pt idx="53792">
                  <c:v>15.475593999999999</c:v>
                </c:pt>
                <c:pt idx="53793">
                  <c:v>15.474269</c:v>
                </c:pt>
                <c:pt idx="53794">
                  <c:v>15.469405999999999</c:v>
                </c:pt>
                <c:pt idx="53795">
                  <c:v>15.469275</c:v>
                </c:pt>
                <c:pt idx="53796">
                  <c:v>15.471738999999999</c:v>
                </c:pt>
                <c:pt idx="53797">
                  <c:v>15.473209000000001</c:v>
                </c:pt>
                <c:pt idx="53798">
                  <c:v>15.471491</c:v>
                </c:pt>
                <c:pt idx="53799">
                  <c:v>15.471314</c:v>
                </c:pt>
                <c:pt idx="53800">
                  <c:v>15.470898</c:v>
                </c:pt>
                <c:pt idx="53801">
                  <c:v>15.473420000000001</c:v>
                </c:pt>
                <c:pt idx="53802">
                  <c:v>15.478529999999999</c:v>
                </c:pt>
                <c:pt idx="53803">
                  <c:v>15.476972999999999</c:v>
                </c:pt>
                <c:pt idx="53804">
                  <c:v>15.471928999999999</c:v>
                </c:pt>
                <c:pt idx="53805">
                  <c:v>15.474532</c:v>
                </c:pt>
                <c:pt idx="53806">
                  <c:v>15.477549</c:v>
                </c:pt>
                <c:pt idx="53807">
                  <c:v>15.472028999999999</c:v>
                </c:pt>
                <c:pt idx="53808">
                  <c:v>15.468114</c:v>
                </c:pt>
                <c:pt idx="53809">
                  <c:v>15.471541</c:v>
                </c:pt>
                <c:pt idx="53810">
                  <c:v>15.4727</c:v>
                </c:pt>
                <c:pt idx="53811">
                  <c:v>15.471159999999999</c:v>
                </c:pt>
                <c:pt idx="53812">
                  <c:v>15.470877</c:v>
                </c:pt>
                <c:pt idx="53813">
                  <c:v>15.471829</c:v>
                </c:pt>
                <c:pt idx="53814">
                  <c:v>15.467514</c:v>
                </c:pt>
                <c:pt idx="53815">
                  <c:v>15.463324999999999</c:v>
                </c:pt>
                <c:pt idx="53816">
                  <c:v>15.469058</c:v>
                </c:pt>
                <c:pt idx="53817">
                  <c:v>15.472147</c:v>
                </c:pt>
                <c:pt idx="53818">
                  <c:v>15.467574000000001</c:v>
                </c:pt>
                <c:pt idx="53819">
                  <c:v>15.469900000000001</c:v>
                </c:pt>
                <c:pt idx="53820">
                  <c:v>15.475356</c:v>
                </c:pt>
                <c:pt idx="53821">
                  <c:v>15.475084000000001</c:v>
                </c:pt>
                <c:pt idx="53822">
                  <c:v>15.470463000000001</c:v>
                </c:pt>
                <c:pt idx="53823">
                  <c:v>15.468425999999999</c:v>
                </c:pt>
                <c:pt idx="53824">
                  <c:v>15.471258000000001</c:v>
                </c:pt>
                <c:pt idx="53825">
                  <c:v>15.470941</c:v>
                </c:pt>
                <c:pt idx="53826">
                  <c:v>15.469155000000001</c:v>
                </c:pt>
                <c:pt idx="53827">
                  <c:v>15.474930000000001</c:v>
                </c:pt>
                <c:pt idx="53828">
                  <c:v>15.480971</c:v>
                </c:pt>
                <c:pt idx="53829">
                  <c:v>15.477878</c:v>
                </c:pt>
                <c:pt idx="53830">
                  <c:v>15.476077999999999</c:v>
                </c:pt>
                <c:pt idx="53831">
                  <c:v>15.482948</c:v>
                </c:pt>
                <c:pt idx="53832">
                  <c:v>15.485536</c:v>
                </c:pt>
                <c:pt idx="53833">
                  <c:v>15.485676</c:v>
                </c:pt>
                <c:pt idx="53834">
                  <c:v>15.485521</c:v>
                </c:pt>
                <c:pt idx="53835">
                  <c:v>15.484444999999999</c:v>
                </c:pt>
                <c:pt idx="53836">
                  <c:v>15.481271</c:v>
                </c:pt>
                <c:pt idx="53837">
                  <c:v>15.479843000000001</c:v>
                </c:pt>
                <c:pt idx="53838">
                  <c:v>15.483568</c:v>
                </c:pt>
                <c:pt idx="53839">
                  <c:v>15.484650999999999</c:v>
                </c:pt>
                <c:pt idx="53840">
                  <c:v>15.482972999999999</c:v>
                </c:pt>
                <c:pt idx="53841">
                  <c:v>15.482735999999999</c:v>
                </c:pt>
                <c:pt idx="53842">
                  <c:v>15.481601</c:v>
                </c:pt>
                <c:pt idx="53843">
                  <c:v>15.480594999999999</c:v>
                </c:pt>
                <c:pt idx="53844">
                  <c:v>15.478930999999999</c:v>
                </c:pt>
                <c:pt idx="53845">
                  <c:v>15.480168000000001</c:v>
                </c:pt>
                <c:pt idx="53846">
                  <c:v>15.483700000000001</c:v>
                </c:pt>
                <c:pt idx="53847">
                  <c:v>15.481543</c:v>
                </c:pt>
                <c:pt idx="53848">
                  <c:v>15.479289</c:v>
                </c:pt>
                <c:pt idx="53849">
                  <c:v>15.48523</c:v>
                </c:pt>
                <c:pt idx="53850">
                  <c:v>15.488046000000001</c:v>
                </c:pt>
                <c:pt idx="53851">
                  <c:v>15.481242999999999</c:v>
                </c:pt>
                <c:pt idx="53852">
                  <c:v>15.480905999999999</c:v>
                </c:pt>
                <c:pt idx="53853">
                  <c:v>15.487686</c:v>
                </c:pt>
                <c:pt idx="53854">
                  <c:v>15.485301</c:v>
                </c:pt>
                <c:pt idx="53855">
                  <c:v>15.482621999999999</c:v>
                </c:pt>
                <c:pt idx="53856">
                  <c:v>15.488128</c:v>
                </c:pt>
                <c:pt idx="53857">
                  <c:v>15.489198</c:v>
                </c:pt>
                <c:pt idx="53858">
                  <c:v>15.484648</c:v>
                </c:pt>
                <c:pt idx="53859">
                  <c:v>15.487355000000001</c:v>
                </c:pt>
                <c:pt idx="53860">
                  <c:v>15.490966999999999</c:v>
                </c:pt>
                <c:pt idx="53861">
                  <c:v>15.490506999999999</c:v>
                </c:pt>
                <c:pt idx="53862">
                  <c:v>15.489751</c:v>
                </c:pt>
                <c:pt idx="53863">
                  <c:v>15.486172</c:v>
                </c:pt>
                <c:pt idx="53864">
                  <c:v>15.483546</c:v>
                </c:pt>
                <c:pt idx="53865">
                  <c:v>15.486896</c:v>
                </c:pt>
                <c:pt idx="53866">
                  <c:v>15.488497000000001</c:v>
                </c:pt>
                <c:pt idx="53867">
                  <c:v>15.488856999999999</c:v>
                </c:pt>
                <c:pt idx="53868">
                  <c:v>15.489366</c:v>
                </c:pt>
                <c:pt idx="53869">
                  <c:v>15.48856</c:v>
                </c:pt>
                <c:pt idx="53870">
                  <c:v>15.4885</c:v>
                </c:pt>
                <c:pt idx="53871">
                  <c:v>15.491871</c:v>
                </c:pt>
                <c:pt idx="53872">
                  <c:v>15.495514</c:v>
                </c:pt>
                <c:pt idx="53873">
                  <c:v>15.490462000000001</c:v>
                </c:pt>
                <c:pt idx="53874">
                  <c:v>15.486205999999999</c:v>
                </c:pt>
                <c:pt idx="53875">
                  <c:v>15.492438</c:v>
                </c:pt>
                <c:pt idx="53876">
                  <c:v>15.494593999999999</c:v>
                </c:pt>
                <c:pt idx="53877">
                  <c:v>15.488642</c:v>
                </c:pt>
                <c:pt idx="53878">
                  <c:v>15.489242000000001</c:v>
                </c:pt>
                <c:pt idx="53879">
                  <c:v>15.492597999999999</c:v>
                </c:pt>
                <c:pt idx="53880">
                  <c:v>15.489223000000001</c:v>
                </c:pt>
                <c:pt idx="53881">
                  <c:v>15.486679000000001</c:v>
                </c:pt>
                <c:pt idx="53882">
                  <c:v>15.488994</c:v>
                </c:pt>
                <c:pt idx="53883">
                  <c:v>15.489166000000001</c:v>
                </c:pt>
                <c:pt idx="53884">
                  <c:v>15.490197999999999</c:v>
                </c:pt>
                <c:pt idx="53885">
                  <c:v>15.491389</c:v>
                </c:pt>
                <c:pt idx="53886">
                  <c:v>15.487182000000001</c:v>
                </c:pt>
                <c:pt idx="53887">
                  <c:v>15.487539999999999</c:v>
                </c:pt>
                <c:pt idx="53888">
                  <c:v>15.492037</c:v>
                </c:pt>
                <c:pt idx="53889">
                  <c:v>15.493994000000001</c:v>
                </c:pt>
                <c:pt idx="53890">
                  <c:v>15.495202000000001</c:v>
                </c:pt>
                <c:pt idx="53891">
                  <c:v>15.493086</c:v>
                </c:pt>
                <c:pt idx="53892">
                  <c:v>15.490627</c:v>
                </c:pt>
                <c:pt idx="53893">
                  <c:v>15.494451</c:v>
                </c:pt>
                <c:pt idx="53894">
                  <c:v>15.496036</c:v>
                </c:pt>
                <c:pt idx="53895">
                  <c:v>15.493436000000001</c:v>
                </c:pt>
                <c:pt idx="53896">
                  <c:v>15.495592</c:v>
                </c:pt>
                <c:pt idx="53897">
                  <c:v>15.500342</c:v>
                </c:pt>
                <c:pt idx="53898">
                  <c:v>15.499344000000001</c:v>
                </c:pt>
                <c:pt idx="53899">
                  <c:v>15.495267999999999</c:v>
                </c:pt>
                <c:pt idx="53900">
                  <c:v>15.495877999999999</c:v>
                </c:pt>
                <c:pt idx="53901">
                  <c:v>15.497749000000001</c:v>
                </c:pt>
                <c:pt idx="53902">
                  <c:v>15.497363</c:v>
                </c:pt>
                <c:pt idx="53903">
                  <c:v>15.499476</c:v>
                </c:pt>
                <c:pt idx="53904">
                  <c:v>15.498066</c:v>
                </c:pt>
                <c:pt idx="53905">
                  <c:v>15.497197</c:v>
                </c:pt>
                <c:pt idx="53906">
                  <c:v>15.502404</c:v>
                </c:pt>
                <c:pt idx="53907">
                  <c:v>15.504194999999999</c:v>
                </c:pt>
                <c:pt idx="53908">
                  <c:v>15.499997</c:v>
                </c:pt>
                <c:pt idx="53909">
                  <c:v>15.501089</c:v>
                </c:pt>
                <c:pt idx="53910">
                  <c:v>15.507656000000001</c:v>
                </c:pt>
                <c:pt idx="53911">
                  <c:v>15.508861</c:v>
                </c:pt>
                <c:pt idx="53912">
                  <c:v>15.505532000000001</c:v>
                </c:pt>
                <c:pt idx="53913">
                  <c:v>15.50554</c:v>
                </c:pt>
                <c:pt idx="53914">
                  <c:v>15.509314</c:v>
                </c:pt>
                <c:pt idx="53915">
                  <c:v>15.511367999999999</c:v>
                </c:pt>
                <c:pt idx="53916">
                  <c:v>15.510375</c:v>
                </c:pt>
                <c:pt idx="53917">
                  <c:v>15.509843</c:v>
                </c:pt>
                <c:pt idx="53918">
                  <c:v>15.51005</c:v>
                </c:pt>
                <c:pt idx="53919">
                  <c:v>15.512088</c:v>
                </c:pt>
                <c:pt idx="53920">
                  <c:v>15.512401000000001</c:v>
                </c:pt>
                <c:pt idx="53921">
                  <c:v>15.510255000000001</c:v>
                </c:pt>
                <c:pt idx="53922">
                  <c:v>15.510789000000001</c:v>
                </c:pt>
                <c:pt idx="53923">
                  <c:v>15.511687999999999</c:v>
                </c:pt>
                <c:pt idx="53924">
                  <c:v>15.511804</c:v>
                </c:pt>
                <c:pt idx="53925">
                  <c:v>15.511077</c:v>
                </c:pt>
                <c:pt idx="53926">
                  <c:v>15.504123999999999</c:v>
                </c:pt>
                <c:pt idx="53927">
                  <c:v>15.501594000000001</c:v>
                </c:pt>
                <c:pt idx="53928">
                  <c:v>15.509022</c:v>
                </c:pt>
                <c:pt idx="53929">
                  <c:v>15.506130000000001</c:v>
                </c:pt>
                <c:pt idx="53930">
                  <c:v>15.498626</c:v>
                </c:pt>
                <c:pt idx="53931">
                  <c:v>15.504982</c:v>
                </c:pt>
                <c:pt idx="53932">
                  <c:v>15.507659</c:v>
                </c:pt>
                <c:pt idx="53933">
                  <c:v>15.502649</c:v>
                </c:pt>
                <c:pt idx="53934">
                  <c:v>15.506925000000001</c:v>
                </c:pt>
                <c:pt idx="53935">
                  <c:v>15.508972999999999</c:v>
                </c:pt>
                <c:pt idx="53936">
                  <c:v>15.504695999999999</c:v>
                </c:pt>
                <c:pt idx="53937">
                  <c:v>15.508247000000001</c:v>
                </c:pt>
                <c:pt idx="53938">
                  <c:v>15.510495000000001</c:v>
                </c:pt>
                <c:pt idx="53939">
                  <c:v>15.504979000000001</c:v>
                </c:pt>
                <c:pt idx="53940">
                  <c:v>15.506150999999999</c:v>
                </c:pt>
                <c:pt idx="53941">
                  <c:v>15.5137</c:v>
                </c:pt>
                <c:pt idx="53942">
                  <c:v>15.51337</c:v>
                </c:pt>
                <c:pt idx="53943">
                  <c:v>15.510496</c:v>
                </c:pt>
                <c:pt idx="53944">
                  <c:v>15.511979999999999</c:v>
                </c:pt>
                <c:pt idx="53945">
                  <c:v>15.512325000000001</c:v>
                </c:pt>
                <c:pt idx="53946">
                  <c:v>15.506824999999999</c:v>
                </c:pt>
                <c:pt idx="53947">
                  <c:v>15.502046</c:v>
                </c:pt>
                <c:pt idx="53948">
                  <c:v>15.505739999999999</c:v>
                </c:pt>
                <c:pt idx="53949">
                  <c:v>15.508466</c:v>
                </c:pt>
                <c:pt idx="53950">
                  <c:v>15.506323999999999</c:v>
                </c:pt>
                <c:pt idx="53951">
                  <c:v>15.508494000000001</c:v>
                </c:pt>
                <c:pt idx="53952">
                  <c:v>15.511291</c:v>
                </c:pt>
                <c:pt idx="53953">
                  <c:v>15.510842</c:v>
                </c:pt>
                <c:pt idx="53954">
                  <c:v>15.506883</c:v>
                </c:pt>
                <c:pt idx="53955">
                  <c:v>15.504618000000001</c:v>
                </c:pt>
                <c:pt idx="53956">
                  <c:v>15.505167999999999</c:v>
                </c:pt>
                <c:pt idx="53957">
                  <c:v>15.505364</c:v>
                </c:pt>
                <c:pt idx="53958">
                  <c:v>15.506591</c:v>
                </c:pt>
                <c:pt idx="53959">
                  <c:v>15.506398000000001</c:v>
                </c:pt>
                <c:pt idx="53960">
                  <c:v>15.505279</c:v>
                </c:pt>
                <c:pt idx="53961">
                  <c:v>15.506672</c:v>
                </c:pt>
                <c:pt idx="53962">
                  <c:v>15.507156</c:v>
                </c:pt>
                <c:pt idx="53963">
                  <c:v>15.510407000000001</c:v>
                </c:pt>
                <c:pt idx="53964">
                  <c:v>15.514282</c:v>
                </c:pt>
                <c:pt idx="53965">
                  <c:v>15.514267</c:v>
                </c:pt>
                <c:pt idx="53966">
                  <c:v>15.514898000000001</c:v>
                </c:pt>
                <c:pt idx="53967">
                  <c:v>15.516393000000001</c:v>
                </c:pt>
                <c:pt idx="53968">
                  <c:v>15.514443</c:v>
                </c:pt>
                <c:pt idx="53969">
                  <c:v>15.51346</c:v>
                </c:pt>
                <c:pt idx="53970">
                  <c:v>15.51754</c:v>
                </c:pt>
                <c:pt idx="53971">
                  <c:v>15.518772</c:v>
                </c:pt>
                <c:pt idx="53972">
                  <c:v>15.516389</c:v>
                </c:pt>
                <c:pt idx="53973">
                  <c:v>15.517884</c:v>
                </c:pt>
                <c:pt idx="53974">
                  <c:v>15.518126000000001</c:v>
                </c:pt>
                <c:pt idx="53975">
                  <c:v>15.514316000000001</c:v>
                </c:pt>
                <c:pt idx="53976">
                  <c:v>15.514647999999999</c:v>
                </c:pt>
                <c:pt idx="53977">
                  <c:v>15.516596</c:v>
                </c:pt>
                <c:pt idx="53978">
                  <c:v>15.515442</c:v>
                </c:pt>
                <c:pt idx="53979">
                  <c:v>15.517173</c:v>
                </c:pt>
                <c:pt idx="53980">
                  <c:v>15.521915999999999</c:v>
                </c:pt>
                <c:pt idx="53981">
                  <c:v>15.521258</c:v>
                </c:pt>
                <c:pt idx="53982">
                  <c:v>15.519418</c:v>
                </c:pt>
                <c:pt idx="53983">
                  <c:v>15.520339</c:v>
                </c:pt>
                <c:pt idx="53984">
                  <c:v>15.518988</c:v>
                </c:pt>
                <c:pt idx="53985">
                  <c:v>15.514602999999999</c:v>
                </c:pt>
                <c:pt idx="53986">
                  <c:v>15.513509000000001</c:v>
                </c:pt>
                <c:pt idx="53987">
                  <c:v>15.516660999999999</c:v>
                </c:pt>
                <c:pt idx="53988">
                  <c:v>15.51834</c:v>
                </c:pt>
                <c:pt idx="53989">
                  <c:v>15.521853999999999</c:v>
                </c:pt>
                <c:pt idx="53990">
                  <c:v>15.525527</c:v>
                </c:pt>
                <c:pt idx="53991">
                  <c:v>15.524853999999999</c:v>
                </c:pt>
                <c:pt idx="53992">
                  <c:v>15.527151999999999</c:v>
                </c:pt>
                <c:pt idx="53993">
                  <c:v>15.528473</c:v>
                </c:pt>
                <c:pt idx="53994">
                  <c:v>15.52664</c:v>
                </c:pt>
                <c:pt idx="53995">
                  <c:v>15.529712999999999</c:v>
                </c:pt>
                <c:pt idx="53996">
                  <c:v>15.531833000000001</c:v>
                </c:pt>
                <c:pt idx="53997">
                  <c:v>15.529491</c:v>
                </c:pt>
                <c:pt idx="53998">
                  <c:v>15.526408999999999</c:v>
                </c:pt>
                <c:pt idx="53999">
                  <c:v>15.521148999999999</c:v>
                </c:pt>
                <c:pt idx="54000">
                  <c:v>15.520281000000001</c:v>
                </c:pt>
                <c:pt idx="54001">
                  <c:v>15.527334</c:v>
                </c:pt>
                <c:pt idx="54002">
                  <c:v>15.529387</c:v>
                </c:pt>
                <c:pt idx="54003">
                  <c:v>15.528463</c:v>
                </c:pt>
                <c:pt idx="54004">
                  <c:v>15.52941</c:v>
                </c:pt>
                <c:pt idx="54005">
                  <c:v>15.527495999999999</c:v>
                </c:pt>
                <c:pt idx="54006">
                  <c:v>15.528435</c:v>
                </c:pt>
                <c:pt idx="54007">
                  <c:v>15.529901000000001</c:v>
                </c:pt>
                <c:pt idx="54008">
                  <c:v>15.528548000000001</c:v>
                </c:pt>
                <c:pt idx="54009">
                  <c:v>15.530207000000001</c:v>
                </c:pt>
                <c:pt idx="54010">
                  <c:v>15.531332000000001</c:v>
                </c:pt>
                <c:pt idx="54011">
                  <c:v>15.531416</c:v>
                </c:pt>
                <c:pt idx="54012">
                  <c:v>15.532531000000001</c:v>
                </c:pt>
                <c:pt idx="54013">
                  <c:v>15.528817999999999</c:v>
                </c:pt>
                <c:pt idx="54014">
                  <c:v>15.527853</c:v>
                </c:pt>
                <c:pt idx="54015">
                  <c:v>15.533410999999999</c:v>
                </c:pt>
                <c:pt idx="54016">
                  <c:v>15.534915</c:v>
                </c:pt>
                <c:pt idx="54017">
                  <c:v>15.535088999999999</c:v>
                </c:pt>
                <c:pt idx="54018">
                  <c:v>15.535681</c:v>
                </c:pt>
                <c:pt idx="54019">
                  <c:v>15.533609</c:v>
                </c:pt>
                <c:pt idx="54020">
                  <c:v>15.532021</c:v>
                </c:pt>
                <c:pt idx="54021">
                  <c:v>15.533607999999999</c:v>
                </c:pt>
                <c:pt idx="54022">
                  <c:v>15.534331</c:v>
                </c:pt>
                <c:pt idx="54023">
                  <c:v>15.533583</c:v>
                </c:pt>
                <c:pt idx="54024">
                  <c:v>15.531817999999999</c:v>
                </c:pt>
                <c:pt idx="54025">
                  <c:v>15.530963</c:v>
                </c:pt>
                <c:pt idx="54026">
                  <c:v>15.533469999999999</c:v>
                </c:pt>
                <c:pt idx="54027">
                  <c:v>15.534575999999999</c:v>
                </c:pt>
                <c:pt idx="54028">
                  <c:v>15.533377</c:v>
                </c:pt>
                <c:pt idx="54029">
                  <c:v>15.534006</c:v>
                </c:pt>
                <c:pt idx="54030">
                  <c:v>15.537319</c:v>
                </c:pt>
                <c:pt idx="54031">
                  <c:v>15.536754</c:v>
                </c:pt>
                <c:pt idx="54032">
                  <c:v>15.534497999999999</c:v>
                </c:pt>
                <c:pt idx="54033">
                  <c:v>15.536206999999999</c:v>
                </c:pt>
                <c:pt idx="54034">
                  <c:v>15.536414000000001</c:v>
                </c:pt>
                <c:pt idx="54035">
                  <c:v>15.534064000000001</c:v>
                </c:pt>
                <c:pt idx="54036">
                  <c:v>15.534279</c:v>
                </c:pt>
                <c:pt idx="54037">
                  <c:v>15.535598</c:v>
                </c:pt>
                <c:pt idx="54038">
                  <c:v>15.535408</c:v>
                </c:pt>
                <c:pt idx="54039">
                  <c:v>15.535743999999999</c:v>
                </c:pt>
                <c:pt idx="54040">
                  <c:v>15.538513999999999</c:v>
                </c:pt>
                <c:pt idx="54041">
                  <c:v>15.538576000000001</c:v>
                </c:pt>
                <c:pt idx="54042">
                  <c:v>15.534349000000001</c:v>
                </c:pt>
                <c:pt idx="54043">
                  <c:v>15.532226</c:v>
                </c:pt>
                <c:pt idx="54044">
                  <c:v>15.531813</c:v>
                </c:pt>
                <c:pt idx="54045">
                  <c:v>15.533759</c:v>
                </c:pt>
                <c:pt idx="54046">
                  <c:v>15.536505999999999</c:v>
                </c:pt>
                <c:pt idx="54047">
                  <c:v>15.536993000000001</c:v>
                </c:pt>
                <c:pt idx="54048">
                  <c:v>15.538169</c:v>
                </c:pt>
                <c:pt idx="54049">
                  <c:v>15.539766999999999</c:v>
                </c:pt>
                <c:pt idx="54050">
                  <c:v>15.535923</c:v>
                </c:pt>
                <c:pt idx="54051">
                  <c:v>15.533227999999999</c:v>
                </c:pt>
                <c:pt idx="54052">
                  <c:v>15.535349</c:v>
                </c:pt>
                <c:pt idx="54053">
                  <c:v>15.53848</c:v>
                </c:pt>
                <c:pt idx="54054">
                  <c:v>15.539009</c:v>
                </c:pt>
                <c:pt idx="54055">
                  <c:v>15.538171</c:v>
                </c:pt>
                <c:pt idx="54056">
                  <c:v>15.541154000000001</c:v>
                </c:pt>
                <c:pt idx="54057">
                  <c:v>15.542679</c:v>
                </c:pt>
                <c:pt idx="54058">
                  <c:v>15.543794</c:v>
                </c:pt>
                <c:pt idx="54059">
                  <c:v>15.544625999999999</c:v>
                </c:pt>
                <c:pt idx="54060">
                  <c:v>15.539859</c:v>
                </c:pt>
                <c:pt idx="54061">
                  <c:v>15.538048</c:v>
                </c:pt>
                <c:pt idx="54062">
                  <c:v>15.541247</c:v>
                </c:pt>
                <c:pt idx="54063">
                  <c:v>15.541980000000001</c:v>
                </c:pt>
                <c:pt idx="54064">
                  <c:v>15.543424999999999</c:v>
                </c:pt>
                <c:pt idx="54065">
                  <c:v>15.546635</c:v>
                </c:pt>
                <c:pt idx="54066">
                  <c:v>15.543863</c:v>
                </c:pt>
                <c:pt idx="54067">
                  <c:v>15.539274000000001</c:v>
                </c:pt>
                <c:pt idx="54068">
                  <c:v>15.538561</c:v>
                </c:pt>
                <c:pt idx="54069">
                  <c:v>15.539671</c:v>
                </c:pt>
                <c:pt idx="54070">
                  <c:v>15.541897000000001</c:v>
                </c:pt>
                <c:pt idx="54071">
                  <c:v>15.538690000000001</c:v>
                </c:pt>
                <c:pt idx="54072">
                  <c:v>15.533792999999999</c:v>
                </c:pt>
                <c:pt idx="54073">
                  <c:v>15.537841</c:v>
                </c:pt>
                <c:pt idx="54074">
                  <c:v>15.543002</c:v>
                </c:pt>
                <c:pt idx="54075">
                  <c:v>15.545802999999999</c:v>
                </c:pt>
                <c:pt idx="54076">
                  <c:v>15.548030000000001</c:v>
                </c:pt>
                <c:pt idx="54077">
                  <c:v>15.545590000000001</c:v>
                </c:pt>
                <c:pt idx="54078">
                  <c:v>15.546123</c:v>
                </c:pt>
                <c:pt idx="54079">
                  <c:v>15.547489000000001</c:v>
                </c:pt>
                <c:pt idx="54080">
                  <c:v>15.546821</c:v>
                </c:pt>
                <c:pt idx="54081">
                  <c:v>15.547981999999999</c:v>
                </c:pt>
                <c:pt idx="54082">
                  <c:v>15.546307000000001</c:v>
                </c:pt>
                <c:pt idx="54083">
                  <c:v>15.542211</c:v>
                </c:pt>
                <c:pt idx="54084">
                  <c:v>15.542248000000001</c:v>
                </c:pt>
                <c:pt idx="54085">
                  <c:v>15.547637</c:v>
                </c:pt>
                <c:pt idx="54086">
                  <c:v>15.546979</c:v>
                </c:pt>
                <c:pt idx="54087">
                  <c:v>15.539206</c:v>
                </c:pt>
                <c:pt idx="54088">
                  <c:v>15.538714000000001</c:v>
                </c:pt>
                <c:pt idx="54089">
                  <c:v>15.540492</c:v>
                </c:pt>
                <c:pt idx="54090">
                  <c:v>15.536421000000001</c:v>
                </c:pt>
                <c:pt idx="54091">
                  <c:v>15.533738</c:v>
                </c:pt>
                <c:pt idx="54092">
                  <c:v>15.537504</c:v>
                </c:pt>
                <c:pt idx="54093">
                  <c:v>15.539716</c:v>
                </c:pt>
                <c:pt idx="54094">
                  <c:v>15.537898</c:v>
                </c:pt>
                <c:pt idx="54095">
                  <c:v>15.540682</c:v>
                </c:pt>
                <c:pt idx="54096">
                  <c:v>15.543167</c:v>
                </c:pt>
                <c:pt idx="54097">
                  <c:v>15.539915000000001</c:v>
                </c:pt>
                <c:pt idx="54098">
                  <c:v>15.541437999999999</c:v>
                </c:pt>
                <c:pt idx="54099">
                  <c:v>15.547995999999999</c:v>
                </c:pt>
                <c:pt idx="54100">
                  <c:v>15.551779</c:v>
                </c:pt>
                <c:pt idx="54101">
                  <c:v>15.550330000000001</c:v>
                </c:pt>
                <c:pt idx="54102">
                  <c:v>15.548608</c:v>
                </c:pt>
                <c:pt idx="54103">
                  <c:v>15.551925000000001</c:v>
                </c:pt>
                <c:pt idx="54104">
                  <c:v>15.555326000000001</c:v>
                </c:pt>
                <c:pt idx="54105">
                  <c:v>15.553765</c:v>
                </c:pt>
                <c:pt idx="54106">
                  <c:v>15.553649999999999</c:v>
                </c:pt>
                <c:pt idx="54107">
                  <c:v>15.557138</c:v>
                </c:pt>
                <c:pt idx="54108">
                  <c:v>15.557333</c:v>
                </c:pt>
                <c:pt idx="54109">
                  <c:v>15.553824000000001</c:v>
                </c:pt>
                <c:pt idx="54110">
                  <c:v>15.551405000000001</c:v>
                </c:pt>
                <c:pt idx="54111">
                  <c:v>15.553881000000001</c:v>
                </c:pt>
                <c:pt idx="54112">
                  <c:v>15.556335000000001</c:v>
                </c:pt>
                <c:pt idx="54113">
                  <c:v>15.553083000000001</c:v>
                </c:pt>
                <c:pt idx="54114">
                  <c:v>15.552974000000001</c:v>
                </c:pt>
                <c:pt idx="54115">
                  <c:v>15.553086</c:v>
                </c:pt>
                <c:pt idx="54116">
                  <c:v>15.548470999999999</c:v>
                </c:pt>
                <c:pt idx="54117">
                  <c:v>15.549485000000001</c:v>
                </c:pt>
                <c:pt idx="54118">
                  <c:v>15.552676</c:v>
                </c:pt>
                <c:pt idx="54119">
                  <c:v>15.552163</c:v>
                </c:pt>
                <c:pt idx="54120">
                  <c:v>15.553186</c:v>
                </c:pt>
                <c:pt idx="54121">
                  <c:v>15.553399000000001</c:v>
                </c:pt>
                <c:pt idx="54122">
                  <c:v>15.550876000000001</c:v>
                </c:pt>
                <c:pt idx="54123">
                  <c:v>15.5496</c:v>
                </c:pt>
                <c:pt idx="54124">
                  <c:v>15.551048</c:v>
                </c:pt>
                <c:pt idx="54125">
                  <c:v>15.551746</c:v>
                </c:pt>
                <c:pt idx="54126">
                  <c:v>15.552669</c:v>
                </c:pt>
                <c:pt idx="54127">
                  <c:v>15.551864</c:v>
                </c:pt>
                <c:pt idx="54128">
                  <c:v>15.553098</c:v>
                </c:pt>
                <c:pt idx="54129">
                  <c:v>15.55748</c:v>
                </c:pt>
                <c:pt idx="54130">
                  <c:v>15.560027</c:v>
                </c:pt>
                <c:pt idx="54131">
                  <c:v>15.558263</c:v>
                </c:pt>
                <c:pt idx="54132">
                  <c:v>15.552873</c:v>
                </c:pt>
                <c:pt idx="54133">
                  <c:v>15.551608</c:v>
                </c:pt>
                <c:pt idx="54134">
                  <c:v>15.553967</c:v>
                </c:pt>
                <c:pt idx="54135">
                  <c:v>15.554360000000001</c:v>
                </c:pt>
                <c:pt idx="54136">
                  <c:v>15.554076</c:v>
                </c:pt>
                <c:pt idx="54137">
                  <c:v>15.553374</c:v>
                </c:pt>
                <c:pt idx="54138">
                  <c:v>15.554900999999999</c:v>
                </c:pt>
                <c:pt idx="54139">
                  <c:v>15.557022999999999</c:v>
                </c:pt>
                <c:pt idx="54140">
                  <c:v>15.555350000000001</c:v>
                </c:pt>
                <c:pt idx="54141">
                  <c:v>15.557983999999999</c:v>
                </c:pt>
                <c:pt idx="54142">
                  <c:v>15.564779</c:v>
                </c:pt>
                <c:pt idx="54143">
                  <c:v>15.563700000000001</c:v>
                </c:pt>
                <c:pt idx="54144">
                  <c:v>15.560209</c:v>
                </c:pt>
                <c:pt idx="54145">
                  <c:v>15.562780999999999</c:v>
                </c:pt>
                <c:pt idx="54146">
                  <c:v>15.562097</c:v>
                </c:pt>
                <c:pt idx="54147">
                  <c:v>15.558508</c:v>
                </c:pt>
                <c:pt idx="54148">
                  <c:v>15.560541000000001</c:v>
                </c:pt>
                <c:pt idx="54149">
                  <c:v>15.561413</c:v>
                </c:pt>
                <c:pt idx="54150">
                  <c:v>15.557516</c:v>
                </c:pt>
                <c:pt idx="54151">
                  <c:v>15.556672000000001</c:v>
                </c:pt>
                <c:pt idx="54152">
                  <c:v>15.559948</c:v>
                </c:pt>
                <c:pt idx="54153">
                  <c:v>15.559868</c:v>
                </c:pt>
                <c:pt idx="54154">
                  <c:v>15.555954</c:v>
                </c:pt>
                <c:pt idx="54155">
                  <c:v>15.556172</c:v>
                </c:pt>
                <c:pt idx="54156">
                  <c:v>15.55829</c:v>
                </c:pt>
                <c:pt idx="54157">
                  <c:v>15.558026999999999</c:v>
                </c:pt>
                <c:pt idx="54158">
                  <c:v>15.560155</c:v>
                </c:pt>
                <c:pt idx="54159">
                  <c:v>15.560067</c:v>
                </c:pt>
                <c:pt idx="54160">
                  <c:v>15.557117</c:v>
                </c:pt>
                <c:pt idx="54161">
                  <c:v>15.562082</c:v>
                </c:pt>
                <c:pt idx="54162">
                  <c:v>15.5678</c:v>
                </c:pt>
                <c:pt idx="54163">
                  <c:v>15.563166000000001</c:v>
                </c:pt>
                <c:pt idx="54164">
                  <c:v>15.559607</c:v>
                </c:pt>
                <c:pt idx="54165">
                  <c:v>15.565822000000001</c:v>
                </c:pt>
                <c:pt idx="54166">
                  <c:v>15.571324000000001</c:v>
                </c:pt>
                <c:pt idx="54167">
                  <c:v>15.568746000000001</c:v>
                </c:pt>
                <c:pt idx="54168">
                  <c:v>15.565830999999999</c:v>
                </c:pt>
                <c:pt idx="54169">
                  <c:v>15.565925</c:v>
                </c:pt>
                <c:pt idx="54170">
                  <c:v>15.571192</c:v>
                </c:pt>
                <c:pt idx="54171">
                  <c:v>15.574627</c:v>
                </c:pt>
                <c:pt idx="54172">
                  <c:v>15.571109999999999</c:v>
                </c:pt>
                <c:pt idx="54173">
                  <c:v>15.572397</c:v>
                </c:pt>
                <c:pt idx="54174">
                  <c:v>15.57734</c:v>
                </c:pt>
                <c:pt idx="54175">
                  <c:v>15.575972999999999</c:v>
                </c:pt>
                <c:pt idx="54176">
                  <c:v>15.572838000000001</c:v>
                </c:pt>
                <c:pt idx="54177">
                  <c:v>15.570970000000001</c:v>
                </c:pt>
                <c:pt idx="54178">
                  <c:v>15.567828</c:v>
                </c:pt>
                <c:pt idx="54179">
                  <c:v>15.564997</c:v>
                </c:pt>
                <c:pt idx="54180">
                  <c:v>15.568925999999999</c:v>
                </c:pt>
                <c:pt idx="54181">
                  <c:v>15.572127999999999</c:v>
                </c:pt>
                <c:pt idx="54182">
                  <c:v>15.567472</c:v>
                </c:pt>
                <c:pt idx="54183">
                  <c:v>15.566815</c:v>
                </c:pt>
                <c:pt idx="54184">
                  <c:v>15.570622</c:v>
                </c:pt>
                <c:pt idx="54185">
                  <c:v>15.569597</c:v>
                </c:pt>
                <c:pt idx="54186">
                  <c:v>15.569017000000001</c:v>
                </c:pt>
                <c:pt idx="54187">
                  <c:v>15.569808</c:v>
                </c:pt>
                <c:pt idx="54188">
                  <c:v>15.570662</c:v>
                </c:pt>
                <c:pt idx="54189">
                  <c:v>15.572385000000001</c:v>
                </c:pt>
                <c:pt idx="54190">
                  <c:v>15.571028</c:v>
                </c:pt>
                <c:pt idx="54191">
                  <c:v>15.572531</c:v>
                </c:pt>
                <c:pt idx="54192">
                  <c:v>15.573969</c:v>
                </c:pt>
                <c:pt idx="54193">
                  <c:v>15.567387</c:v>
                </c:pt>
                <c:pt idx="54194">
                  <c:v>15.565229</c:v>
                </c:pt>
                <c:pt idx="54195">
                  <c:v>15.573231</c:v>
                </c:pt>
                <c:pt idx="54196">
                  <c:v>15.575583999999999</c:v>
                </c:pt>
                <c:pt idx="54197">
                  <c:v>15.568282</c:v>
                </c:pt>
                <c:pt idx="54198">
                  <c:v>15.569900000000001</c:v>
                </c:pt>
                <c:pt idx="54199">
                  <c:v>15.577506</c:v>
                </c:pt>
                <c:pt idx="54200">
                  <c:v>15.573679</c:v>
                </c:pt>
                <c:pt idx="54201">
                  <c:v>15.568474</c:v>
                </c:pt>
                <c:pt idx="54202">
                  <c:v>15.573670999999999</c:v>
                </c:pt>
                <c:pt idx="54203">
                  <c:v>15.576555000000001</c:v>
                </c:pt>
                <c:pt idx="54204">
                  <c:v>15.573161000000001</c:v>
                </c:pt>
                <c:pt idx="54205">
                  <c:v>15.575672000000001</c:v>
                </c:pt>
                <c:pt idx="54206">
                  <c:v>15.580394999999999</c:v>
                </c:pt>
                <c:pt idx="54207">
                  <c:v>15.578174000000001</c:v>
                </c:pt>
                <c:pt idx="54208">
                  <c:v>15.577685000000001</c:v>
                </c:pt>
                <c:pt idx="54209">
                  <c:v>15.580316</c:v>
                </c:pt>
                <c:pt idx="54210">
                  <c:v>15.579287000000001</c:v>
                </c:pt>
                <c:pt idx="54211">
                  <c:v>15.579745000000001</c:v>
                </c:pt>
                <c:pt idx="54212">
                  <c:v>15.584483000000001</c:v>
                </c:pt>
                <c:pt idx="54213">
                  <c:v>15.583612</c:v>
                </c:pt>
                <c:pt idx="54214">
                  <c:v>15.579542</c:v>
                </c:pt>
                <c:pt idx="54215">
                  <c:v>15.577291000000001</c:v>
                </c:pt>
                <c:pt idx="54216">
                  <c:v>15.577502000000001</c:v>
                </c:pt>
                <c:pt idx="54217">
                  <c:v>15.582791</c:v>
                </c:pt>
                <c:pt idx="54218">
                  <c:v>15.584854999999999</c:v>
                </c:pt>
                <c:pt idx="54219">
                  <c:v>15.579418</c:v>
                </c:pt>
                <c:pt idx="54220">
                  <c:v>15.576639</c:v>
                </c:pt>
                <c:pt idx="54221">
                  <c:v>15.578542000000001</c:v>
                </c:pt>
                <c:pt idx="54222">
                  <c:v>15.578376</c:v>
                </c:pt>
                <c:pt idx="54223">
                  <c:v>15.578294</c:v>
                </c:pt>
                <c:pt idx="54224">
                  <c:v>15.581313</c:v>
                </c:pt>
                <c:pt idx="54225">
                  <c:v>15.580807</c:v>
                </c:pt>
                <c:pt idx="54226">
                  <c:v>15.579560000000001</c:v>
                </c:pt>
                <c:pt idx="54227">
                  <c:v>15.580693</c:v>
                </c:pt>
                <c:pt idx="54228">
                  <c:v>15.580985999999999</c:v>
                </c:pt>
                <c:pt idx="54229">
                  <c:v>15.578903</c:v>
                </c:pt>
                <c:pt idx="54230">
                  <c:v>15.576575999999999</c:v>
                </c:pt>
                <c:pt idx="54231">
                  <c:v>15.579431</c:v>
                </c:pt>
                <c:pt idx="54232">
                  <c:v>15.581433000000001</c:v>
                </c:pt>
                <c:pt idx="54233">
                  <c:v>15.575442000000001</c:v>
                </c:pt>
                <c:pt idx="54234">
                  <c:v>15.574764</c:v>
                </c:pt>
                <c:pt idx="54235">
                  <c:v>15.579999000000001</c:v>
                </c:pt>
                <c:pt idx="54236">
                  <c:v>15.580054000000001</c:v>
                </c:pt>
                <c:pt idx="54237">
                  <c:v>15.579921000000001</c:v>
                </c:pt>
                <c:pt idx="54238">
                  <c:v>15.582288999999999</c:v>
                </c:pt>
                <c:pt idx="54239">
                  <c:v>15.582152000000001</c:v>
                </c:pt>
                <c:pt idx="54240">
                  <c:v>15.580276</c:v>
                </c:pt>
                <c:pt idx="54241">
                  <c:v>15.583545000000001</c:v>
                </c:pt>
                <c:pt idx="54242">
                  <c:v>15.588257</c:v>
                </c:pt>
                <c:pt idx="54243">
                  <c:v>15.59018</c:v>
                </c:pt>
                <c:pt idx="54244">
                  <c:v>15.591767000000001</c:v>
                </c:pt>
                <c:pt idx="54245">
                  <c:v>15.590230999999999</c:v>
                </c:pt>
                <c:pt idx="54246">
                  <c:v>15.588778</c:v>
                </c:pt>
                <c:pt idx="54247">
                  <c:v>15.588232</c:v>
                </c:pt>
                <c:pt idx="54248">
                  <c:v>15.58794</c:v>
                </c:pt>
                <c:pt idx="54249">
                  <c:v>15.588699999999999</c:v>
                </c:pt>
                <c:pt idx="54250">
                  <c:v>15.588139</c:v>
                </c:pt>
                <c:pt idx="54251">
                  <c:v>15.587846000000001</c:v>
                </c:pt>
                <c:pt idx="54252">
                  <c:v>15.589895</c:v>
                </c:pt>
                <c:pt idx="54253">
                  <c:v>15.591599</c:v>
                </c:pt>
                <c:pt idx="54254">
                  <c:v>15.593003</c:v>
                </c:pt>
                <c:pt idx="54255">
                  <c:v>15.592881999999999</c:v>
                </c:pt>
                <c:pt idx="54256">
                  <c:v>15.593033999999999</c:v>
                </c:pt>
                <c:pt idx="54257">
                  <c:v>15.591647</c:v>
                </c:pt>
                <c:pt idx="54258">
                  <c:v>15.592499</c:v>
                </c:pt>
                <c:pt idx="54259">
                  <c:v>15.594262000000001</c:v>
                </c:pt>
                <c:pt idx="54260">
                  <c:v>15.592264999999999</c:v>
                </c:pt>
                <c:pt idx="54261">
                  <c:v>15.588528999999999</c:v>
                </c:pt>
                <c:pt idx="54262">
                  <c:v>15.587702999999999</c:v>
                </c:pt>
                <c:pt idx="54263">
                  <c:v>15.593658</c:v>
                </c:pt>
                <c:pt idx="54264">
                  <c:v>15.596792000000001</c:v>
                </c:pt>
                <c:pt idx="54265">
                  <c:v>15.594875</c:v>
                </c:pt>
                <c:pt idx="54266">
                  <c:v>15.594056999999999</c:v>
                </c:pt>
                <c:pt idx="54267">
                  <c:v>15.594275</c:v>
                </c:pt>
                <c:pt idx="54268">
                  <c:v>15.596394</c:v>
                </c:pt>
                <c:pt idx="54269">
                  <c:v>15.595323</c:v>
                </c:pt>
                <c:pt idx="54270">
                  <c:v>15.594892</c:v>
                </c:pt>
                <c:pt idx="54271">
                  <c:v>15.598609</c:v>
                </c:pt>
                <c:pt idx="54272">
                  <c:v>15.598335000000001</c:v>
                </c:pt>
                <c:pt idx="54273">
                  <c:v>15.596539</c:v>
                </c:pt>
                <c:pt idx="54274">
                  <c:v>15.598084999999999</c:v>
                </c:pt>
                <c:pt idx="54275">
                  <c:v>15.596294</c:v>
                </c:pt>
                <c:pt idx="54276">
                  <c:v>15.596330999999999</c:v>
                </c:pt>
                <c:pt idx="54277">
                  <c:v>15.599311</c:v>
                </c:pt>
                <c:pt idx="54278">
                  <c:v>15.595717</c:v>
                </c:pt>
                <c:pt idx="54279">
                  <c:v>15.595022</c:v>
                </c:pt>
                <c:pt idx="54280">
                  <c:v>15.60013</c:v>
                </c:pt>
                <c:pt idx="54281">
                  <c:v>15.600004</c:v>
                </c:pt>
                <c:pt idx="54282">
                  <c:v>15.596145</c:v>
                </c:pt>
                <c:pt idx="54283">
                  <c:v>15.595617000000001</c:v>
                </c:pt>
                <c:pt idx="54284">
                  <c:v>15.599238</c:v>
                </c:pt>
                <c:pt idx="54285">
                  <c:v>15.597515</c:v>
                </c:pt>
                <c:pt idx="54286">
                  <c:v>15.593719</c:v>
                </c:pt>
                <c:pt idx="54287">
                  <c:v>15.596332</c:v>
                </c:pt>
                <c:pt idx="54288">
                  <c:v>15.598915</c:v>
                </c:pt>
                <c:pt idx="54289">
                  <c:v>15.597514</c:v>
                </c:pt>
                <c:pt idx="54290">
                  <c:v>15.598006</c:v>
                </c:pt>
                <c:pt idx="54291">
                  <c:v>15.599569000000001</c:v>
                </c:pt>
                <c:pt idx="54292">
                  <c:v>15.596264</c:v>
                </c:pt>
                <c:pt idx="54293">
                  <c:v>15.594538999999999</c:v>
                </c:pt>
                <c:pt idx="54294">
                  <c:v>15.598656999999999</c:v>
                </c:pt>
                <c:pt idx="54295">
                  <c:v>15.597725000000001</c:v>
                </c:pt>
                <c:pt idx="54296">
                  <c:v>15.594671999999999</c:v>
                </c:pt>
                <c:pt idx="54297">
                  <c:v>15.597667</c:v>
                </c:pt>
                <c:pt idx="54298">
                  <c:v>15.602344</c:v>
                </c:pt>
                <c:pt idx="54299">
                  <c:v>15.603666</c:v>
                </c:pt>
                <c:pt idx="54300">
                  <c:v>15.602069</c:v>
                </c:pt>
                <c:pt idx="54301">
                  <c:v>15.602066000000001</c:v>
                </c:pt>
                <c:pt idx="54302">
                  <c:v>15.603797999999999</c:v>
                </c:pt>
                <c:pt idx="54303">
                  <c:v>15.600797</c:v>
                </c:pt>
                <c:pt idx="54304">
                  <c:v>15.600434</c:v>
                </c:pt>
                <c:pt idx="54305">
                  <c:v>15.601445</c:v>
                </c:pt>
                <c:pt idx="54306">
                  <c:v>15.601433999999999</c:v>
                </c:pt>
                <c:pt idx="54307">
                  <c:v>15.605055999999999</c:v>
                </c:pt>
                <c:pt idx="54308">
                  <c:v>15.604373000000001</c:v>
                </c:pt>
                <c:pt idx="54309">
                  <c:v>15.603191000000001</c:v>
                </c:pt>
                <c:pt idx="54310">
                  <c:v>15.609259</c:v>
                </c:pt>
                <c:pt idx="54311">
                  <c:v>15.612914</c:v>
                </c:pt>
                <c:pt idx="54312">
                  <c:v>15.610485000000001</c:v>
                </c:pt>
                <c:pt idx="54313">
                  <c:v>15.608378999999999</c:v>
                </c:pt>
                <c:pt idx="54314">
                  <c:v>15.604504</c:v>
                </c:pt>
                <c:pt idx="54315">
                  <c:v>15.600674</c:v>
                </c:pt>
                <c:pt idx="54316">
                  <c:v>15.601962</c:v>
                </c:pt>
                <c:pt idx="54317">
                  <c:v>15.604296</c:v>
                </c:pt>
                <c:pt idx="54318">
                  <c:v>15.603619999999999</c:v>
                </c:pt>
                <c:pt idx="54319">
                  <c:v>15.602826</c:v>
                </c:pt>
                <c:pt idx="54320">
                  <c:v>15.6021</c:v>
                </c:pt>
                <c:pt idx="54321">
                  <c:v>15.601668999999999</c:v>
                </c:pt>
                <c:pt idx="54322">
                  <c:v>15.603433000000001</c:v>
                </c:pt>
                <c:pt idx="54323">
                  <c:v>15.605003999999999</c:v>
                </c:pt>
                <c:pt idx="54324">
                  <c:v>15.605767999999999</c:v>
                </c:pt>
                <c:pt idx="54325">
                  <c:v>15.604958999999999</c:v>
                </c:pt>
                <c:pt idx="54326">
                  <c:v>15.603205000000001</c:v>
                </c:pt>
                <c:pt idx="54327">
                  <c:v>15.603619</c:v>
                </c:pt>
                <c:pt idx="54328">
                  <c:v>15.606175</c:v>
                </c:pt>
                <c:pt idx="54329">
                  <c:v>15.607449000000001</c:v>
                </c:pt>
                <c:pt idx="54330">
                  <c:v>15.607117000000001</c:v>
                </c:pt>
                <c:pt idx="54331">
                  <c:v>15.609699000000001</c:v>
                </c:pt>
                <c:pt idx="54332">
                  <c:v>15.612311</c:v>
                </c:pt>
                <c:pt idx="54333">
                  <c:v>15.613792999999999</c:v>
                </c:pt>
                <c:pt idx="54334">
                  <c:v>15.618401</c:v>
                </c:pt>
                <c:pt idx="54335">
                  <c:v>15.620468000000001</c:v>
                </c:pt>
                <c:pt idx="54336">
                  <c:v>15.617984</c:v>
                </c:pt>
                <c:pt idx="54337">
                  <c:v>15.613389</c:v>
                </c:pt>
                <c:pt idx="54338">
                  <c:v>15.613834000000001</c:v>
                </c:pt>
                <c:pt idx="54339">
                  <c:v>15.617374</c:v>
                </c:pt>
                <c:pt idx="54340">
                  <c:v>15.614167999999999</c:v>
                </c:pt>
                <c:pt idx="54341">
                  <c:v>15.610576</c:v>
                </c:pt>
                <c:pt idx="54342">
                  <c:v>15.613042999999999</c:v>
                </c:pt>
                <c:pt idx="54343">
                  <c:v>15.611355</c:v>
                </c:pt>
                <c:pt idx="54344">
                  <c:v>15.608169999999999</c:v>
                </c:pt>
                <c:pt idx="54345">
                  <c:v>15.610761</c:v>
                </c:pt>
                <c:pt idx="54346">
                  <c:v>15.612212</c:v>
                </c:pt>
                <c:pt idx="54347">
                  <c:v>15.612034</c:v>
                </c:pt>
                <c:pt idx="54348">
                  <c:v>15.614495</c:v>
                </c:pt>
                <c:pt idx="54349">
                  <c:v>15.616873</c:v>
                </c:pt>
                <c:pt idx="54350">
                  <c:v>15.619229000000001</c:v>
                </c:pt>
                <c:pt idx="54351">
                  <c:v>15.617573</c:v>
                </c:pt>
                <c:pt idx="54352">
                  <c:v>15.611995</c:v>
                </c:pt>
                <c:pt idx="54353">
                  <c:v>15.611183</c:v>
                </c:pt>
                <c:pt idx="54354">
                  <c:v>15.613089</c:v>
                </c:pt>
                <c:pt idx="54355">
                  <c:v>15.612596999999999</c:v>
                </c:pt>
                <c:pt idx="54356">
                  <c:v>15.613464</c:v>
                </c:pt>
                <c:pt idx="54357">
                  <c:v>15.612100999999999</c:v>
                </c:pt>
                <c:pt idx="54358">
                  <c:v>15.610244</c:v>
                </c:pt>
                <c:pt idx="54359">
                  <c:v>15.615621000000001</c:v>
                </c:pt>
                <c:pt idx="54360">
                  <c:v>15.618123000000001</c:v>
                </c:pt>
                <c:pt idx="54361">
                  <c:v>15.615848</c:v>
                </c:pt>
                <c:pt idx="54362">
                  <c:v>15.614250999999999</c:v>
                </c:pt>
                <c:pt idx="54363">
                  <c:v>15.6113</c:v>
                </c:pt>
                <c:pt idx="54364">
                  <c:v>15.609792000000001</c:v>
                </c:pt>
                <c:pt idx="54365">
                  <c:v>15.613587000000001</c:v>
                </c:pt>
                <c:pt idx="54366">
                  <c:v>15.616559000000001</c:v>
                </c:pt>
                <c:pt idx="54367">
                  <c:v>15.617512</c:v>
                </c:pt>
                <c:pt idx="54368">
                  <c:v>15.621316999999999</c:v>
                </c:pt>
                <c:pt idx="54369">
                  <c:v>15.622126</c:v>
                </c:pt>
                <c:pt idx="54370">
                  <c:v>15.621055</c:v>
                </c:pt>
                <c:pt idx="54371">
                  <c:v>15.623886000000001</c:v>
                </c:pt>
                <c:pt idx="54372">
                  <c:v>15.623794</c:v>
                </c:pt>
                <c:pt idx="54373">
                  <c:v>15.620444000000001</c:v>
                </c:pt>
                <c:pt idx="54374">
                  <c:v>15.620502999999999</c:v>
                </c:pt>
                <c:pt idx="54375">
                  <c:v>15.625109</c:v>
                </c:pt>
                <c:pt idx="54376">
                  <c:v>15.628225</c:v>
                </c:pt>
                <c:pt idx="54377">
                  <c:v>15.624117</c:v>
                </c:pt>
                <c:pt idx="54378">
                  <c:v>15.620329999999999</c:v>
                </c:pt>
                <c:pt idx="54379">
                  <c:v>15.619278</c:v>
                </c:pt>
                <c:pt idx="54380">
                  <c:v>15.617136</c:v>
                </c:pt>
                <c:pt idx="54381">
                  <c:v>15.615258000000001</c:v>
                </c:pt>
                <c:pt idx="54382">
                  <c:v>15.614152000000001</c:v>
                </c:pt>
                <c:pt idx="54383">
                  <c:v>15.612045</c:v>
                </c:pt>
                <c:pt idx="54384">
                  <c:v>15.609283</c:v>
                </c:pt>
                <c:pt idx="54385">
                  <c:v>15.611945</c:v>
                </c:pt>
                <c:pt idx="54386">
                  <c:v>15.615074</c:v>
                </c:pt>
                <c:pt idx="54387">
                  <c:v>15.613607</c:v>
                </c:pt>
                <c:pt idx="54388">
                  <c:v>15.612769999999999</c:v>
                </c:pt>
                <c:pt idx="54389">
                  <c:v>15.613168</c:v>
                </c:pt>
                <c:pt idx="54390">
                  <c:v>15.615712</c:v>
                </c:pt>
                <c:pt idx="54391">
                  <c:v>15.615106000000001</c:v>
                </c:pt>
                <c:pt idx="54392">
                  <c:v>15.612104</c:v>
                </c:pt>
                <c:pt idx="54393">
                  <c:v>15.615214999999999</c:v>
                </c:pt>
                <c:pt idx="54394">
                  <c:v>15.618029</c:v>
                </c:pt>
                <c:pt idx="54395">
                  <c:v>15.613740999999999</c:v>
                </c:pt>
                <c:pt idx="54396">
                  <c:v>15.612864</c:v>
                </c:pt>
                <c:pt idx="54397">
                  <c:v>15.618706</c:v>
                </c:pt>
                <c:pt idx="54398">
                  <c:v>15.619063000000001</c:v>
                </c:pt>
                <c:pt idx="54399">
                  <c:v>15.614578</c:v>
                </c:pt>
                <c:pt idx="54400">
                  <c:v>15.615394999999999</c:v>
                </c:pt>
                <c:pt idx="54401">
                  <c:v>15.622169</c:v>
                </c:pt>
                <c:pt idx="54402">
                  <c:v>15.627751</c:v>
                </c:pt>
                <c:pt idx="54403">
                  <c:v>15.622899</c:v>
                </c:pt>
                <c:pt idx="54404">
                  <c:v>15.620583999999999</c:v>
                </c:pt>
                <c:pt idx="54405">
                  <c:v>15.627928000000001</c:v>
                </c:pt>
                <c:pt idx="54406">
                  <c:v>15.630691000000001</c:v>
                </c:pt>
                <c:pt idx="54407">
                  <c:v>15.628083999999999</c:v>
                </c:pt>
                <c:pt idx="54408">
                  <c:v>15.626961</c:v>
                </c:pt>
                <c:pt idx="54409">
                  <c:v>15.626249</c:v>
                </c:pt>
                <c:pt idx="54410">
                  <c:v>15.624847000000001</c:v>
                </c:pt>
                <c:pt idx="54411">
                  <c:v>15.624707000000001</c:v>
                </c:pt>
                <c:pt idx="54412">
                  <c:v>15.624988</c:v>
                </c:pt>
                <c:pt idx="54413">
                  <c:v>15.625285999999999</c:v>
                </c:pt>
                <c:pt idx="54414">
                  <c:v>15.626833</c:v>
                </c:pt>
                <c:pt idx="54415">
                  <c:v>15.627814000000001</c:v>
                </c:pt>
                <c:pt idx="54416">
                  <c:v>15.628296000000001</c:v>
                </c:pt>
                <c:pt idx="54417">
                  <c:v>15.630108999999999</c:v>
                </c:pt>
                <c:pt idx="54418">
                  <c:v>15.631716000000001</c:v>
                </c:pt>
                <c:pt idx="54419">
                  <c:v>15.629794</c:v>
                </c:pt>
                <c:pt idx="54420">
                  <c:v>15.62786</c:v>
                </c:pt>
                <c:pt idx="54421">
                  <c:v>15.628416</c:v>
                </c:pt>
                <c:pt idx="54422">
                  <c:v>15.627736000000001</c:v>
                </c:pt>
                <c:pt idx="54423">
                  <c:v>15.630297000000001</c:v>
                </c:pt>
                <c:pt idx="54424">
                  <c:v>15.637029</c:v>
                </c:pt>
                <c:pt idx="54425">
                  <c:v>15.637248</c:v>
                </c:pt>
                <c:pt idx="54426">
                  <c:v>15.637904000000001</c:v>
                </c:pt>
                <c:pt idx="54427">
                  <c:v>15.64099</c:v>
                </c:pt>
                <c:pt idx="54428">
                  <c:v>15.639448</c:v>
                </c:pt>
                <c:pt idx="54429">
                  <c:v>15.636780999999999</c:v>
                </c:pt>
                <c:pt idx="54430">
                  <c:v>15.63621</c:v>
                </c:pt>
                <c:pt idx="54431">
                  <c:v>15.635431000000001</c:v>
                </c:pt>
                <c:pt idx="54432">
                  <c:v>15.63594</c:v>
                </c:pt>
                <c:pt idx="54433">
                  <c:v>15.637445</c:v>
                </c:pt>
                <c:pt idx="54434">
                  <c:v>15.637294000000001</c:v>
                </c:pt>
                <c:pt idx="54435">
                  <c:v>15.636483999999999</c:v>
                </c:pt>
                <c:pt idx="54436">
                  <c:v>15.637603</c:v>
                </c:pt>
                <c:pt idx="54437">
                  <c:v>15.637022</c:v>
                </c:pt>
                <c:pt idx="54438">
                  <c:v>15.636035</c:v>
                </c:pt>
                <c:pt idx="54439">
                  <c:v>15.636051999999999</c:v>
                </c:pt>
                <c:pt idx="54440">
                  <c:v>15.63833</c:v>
                </c:pt>
                <c:pt idx="54441">
                  <c:v>15.640399</c:v>
                </c:pt>
                <c:pt idx="54442">
                  <c:v>15.640323</c:v>
                </c:pt>
                <c:pt idx="54443">
                  <c:v>15.638832000000001</c:v>
                </c:pt>
                <c:pt idx="54444">
                  <c:v>15.637506</c:v>
                </c:pt>
                <c:pt idx="54445">
                  <c:v>15.641000999999999</c:v>
                </c:pt>
                <c:pt idx="54446">
                  <c:v>15.642694000000001</c:v>
                </c:pt>
                <c:pt idx="54447">
                  <c:v>15.638610999999999</c:v>
                </c:pt>
                <c:pt idx="54448">
                  <c:v>15.639764</c:v>
                </c:pt>
                <c:pt idx="54449">
                  <c:v>15.641527999999999</c:v>
                </c:pt>
                <c:pt idx="54450">
                  <c:v>15.638156</c:v>
                </c:pt>
                <c:pt idx="54451">
                  <c:v>15.638000999999999</c:v>
                </c:pt>
                <c:pt idx="54452">
                  <c:v>15.64268</c:v>
                </c:pt>
                <c:pt idx="54453">
                  <c:v>15.644757</c:v>
                </c:pt>
                <c:pt idx="54454">
                  <c:v>15.642874000000001</c:v>
                </c:pt>
                <c:pt idx="54455">
                  <c:v>15.638054</c:v>
                </c:pt>
                <c:pt idx="54456">
                  <c:v>15.636758</c:v>
                </c:pt>
                <c:pt idx="54457">
                  <c:v>15.641266</c:v>
                </c:pt>
                <c:pt idx="54458">
                  <c:v>15.643228000000001</c:v>
                </c:pt>
                <c:pt idx="54459">
                  <c:v>15.639925</c:v>
                </c:pt>
                <c:pt idx="54460">
                  <c:v>15.637954000000001</c:v>
                </c:pt>
                <c:pt idx="54461">
                  <c:v>15.639303</c:v>
                </c:pt>
                <c:pt idx="54462">
                  <c:v>15.642393999999999</c:v>
                </c:pt>
                <c:pt idx="54463">
                  <c:v>15.641995</c:v>
                </c:pt>
                <c:pt idx="54464">
                  <c:v>15.637409</c:v>
                </c:pt>
                <c:pt idx="54465">
                  <c:v>15.636039</c:v>
                </c:pt>
                <c:pt idx="54466">
                  <c:v>15.641446</c:v>
                </c:pt>
                <c:pt idx="54467">
                  <c:v>15.645685</c:v>
                </c:pt>
                <c:pt idx="54468">
                  <c:v>15.646043000000001</c:v>
                </c:pt>
                <c:pt idx="54469">
                  <c:v>15.649342000000001</c:v>
                </c:pt>
                <c:pt idx="54470">
                  <c:v>15.65132</c:v>
                </c:pt>
                <c:pt idx="54471">
                  <c:v>15.644002</c:v>
                </c:pt>
                <c:pt idx="54472">
                  <c:v>15.638182</c:v>
                </c:pt>
                <c:pt idx="54473">
                  <c:v>15.642189</c:v>
                </c:pt>
                <c:pt idx="54474">
                  <c:v>15.642898000000001</c:v>
                </c:pt>
                <c:pt idx="54475">
                  <c:v>15.641168</c:v>
                </c:pt>
                <c:pt idx="54476">
                  <c:v>15.644271</c:v>
                </c:pt>
                <c:pt idx="54477">
                  <c:v>15.643412</c:v>
                </c:pt>
                <c:pt idx="54478">
                  <c:v>15.639906</c:v>
                </c:pt>
                <c:pt idx="54479">
                  <c:v>15.640968000000001</c:v>
                </c:pt>
                <c:pt idx="54480">
                  <c:v>15.644234000000001</c:v>
                </c:pt>
                <c:pt idx="54481">
                  <c:v>15.643606</c:v>
                </c:pt>
                <c:pt idx="54482">
                  <c:v>15.642382</c:v>
                </c:pt>
                <c:pt idx="54483">
                  <c:v>15.644542</c:v>
                </c:pt>
                <c:pt idx="54484">
                  <c:v>15.647100999999999</c:v>
                </c:pt>
                <c:pt idx="54485">
                  <c:v>15.646036</c:v>
                </c:pt>
                <c:pt idx="54486">
                  <c:v>15.644842000000001</c:v>
                </c:pt>
                <c:pt idx="54487">
                  <c:v>15.644074</c:v>
                </c:pt>
                <c:pt idx="54488">
                  <c:v>15.639815</c:v>
                </c:pt>
                <c:pt idx="54489">
                  <c:v>15.63795</c:v>
                </c:pt>
                <c:pt idx="54490">
                  <c:v>15.64274</c:v>
                </c:pt>
                <c:pt idx="54491">
                  <c:v>15.645958</c:v>
                </c:pt>
                <c:pt idx="54492">
                  <c:v>15.645598</c:v>
                </c:pt>
                <c:pt idx="54493">
                  <c:v>15.644048</c:v>
                </c:pt>
                <c:pt idx="54494">
                  <c:v>15.641622</c:v>
                </c:pt>
                <c:pt idx="54495">
                  <c:v>15.641531000000001</c:v>
                </c:pt>
                <c:pt idx="54496">
                  <c:v>15.641607</c:v>
                </c:pt>
                <c:pt idx="54497">
                  <c:v>15.642725</c:v>
                </c:pt>
                <c:pt idx="54498">
                  <c:v>15.646751999999999</c:v>
                </c:pt>
                <c:pt idx="54499">
                  <c:v>15.649039999999999</c:v>
                </c:pt>
                <c:pt idx="54500">
                  <c:v>15.651655</c:v>
                </c:pt>
                <c:pt idx="54501">
                  <c:v>15.652884999999999</c:v>
                </c:pt>
                <c:pt idx="54502">
                  <c:v>15.648996</c:v>
                </c:pt>
                <c:pt idx="54503">
                  <c:v>15.645072000000001</c:v>
                </c:pt>
                <c:pt idx="54504">
                  <c:v>15.646501000000001</c:v>
                </c:pt>
                <c:pt idx="54505">
                  <c:v>15.649065</c:v>
                </c:pt>
                <c:pt idx="54506">
                  <c:v>15.649297000000001</c:v>
                </c:pt>
                <c:pt idx="54507">
                  <c:v>15.653033000000001</c:v>
                </c:pt>
                <c:pt idx="54508">
                  <c:v>15.658364000000001</c:v>
                </c:pt>
                <c:pt idx="54509">
                  <c:v>15.656563999999999</c:v>
                </c:pt>
                <c:pt idx="54510">
                  <c:v>15.652103</c:v>
                </c:pt>
                <c:pt idx="54511">
                  <c:v>15.650145999999999</c:v>
                </c:pt>
                <c:pt idx="54512">
                  <c:v>15.649746</c:v>
                </c:pt>
                <c:pt idx="54513">
                  <c:v>15.650166</c:v>
                </c:pt>
                <c:pt idx="54514">
                  <c:v>15.64972</c:v>
                </c:pt>
                <c:pt idx="54515">
                  <c:v>15.648102</c:v>
                </c:pt>
                <c:pt idx="54516">
                  <c:v>15.651031</c:v>
                </c:pt>
                <c:pt idx="54517">
                  <c:v>15.651353</c:v>
                </c:pt>
                <c:pt idx="54518">
                  <c:v>15.648773</c:v>
                </c:pt>
                <c:pt idx="54519">
                  <c:v>15.654056000000001</c:v>
                </c:pt>
                <c:pt idx="54520">
                  <c:v>15.657768000000001</c:v>
                </c:pt>
                <c:pt idx="54521">
                  <c:v>15.653502</c:v>
                </c:pt>
                <c:pt idx="54522">
                  <c:v>15.652345</c:v>
                </c:pt>
                <c:pt idx="54523">
                  <c:v>15.656802000000001</c:v>
                </c:pt>
                <c:pt idx="54524">
                  <c:v>15.659700000000001</c:v>
                </c:pt>
                <c:pt idx="54525">
                  <c:v>15.660484</c:v>
                </c:pt>
                <c:pt idx="54526">
                  <c:v>15.65972</c:v>
                </c:pt>
                <c:pt idx="54527">
                  <c:v>15.656912999999999</c:v>
                </c:pt>
                <c:pt idx="54528">
                  <c:v>15.657024</c:v>
                </c:pt>
                <c:pt idx="54529">
                  <c:v>15.659186999999999</c:v>
                </c:pt>
                <c:pt idx="54530">
                  <c:v>15.659027</c:v>
                </c:pt>
                <c:pt idx="54531">
                  <c:v>15.659662000000001</c:v>
                </c:pt>
                <c:pt idx="54532">
                  <c:v>15.660042000000001</c:v>
                </c:pt>
                <c:pt idx="54533">
                  <c:v>15.657793</c:v>
                </c:pt>
                <c:pt idx="54534">
                  <c:v>15.657297</c:v>
                </c:pt>
                <c:pt idx="54535">
                  <c:v>15.657394</c:v>
                </c:pt>
                <c:pt idx="54536">
                  <c:v>15.654984000000001</c:v>
                </c:pt>
                <c:pt idx="54537">
                  <c:v>15.65555</c:v>
                </c:pt>
                <c:pt idx="54538">
                  <c:v>15.659883000000001</c:v>
                </c:pt>
                <c:pt idx="54539">
                  <c:v>15.658821</c:v>
                </c:pt>
                <c:pt idx="54540">
                  <c:v>15.6577</c:v>
                </c:pt>
                <c:pt idx="54541">
                  <c:v>15.664291</c:v>
                </c:pt>
                <c:pt idx="54542">
                  <c:v>15.668236</c:v>
                </c:pt>
                <c:pt idx="54543">
                  <c:v>15.663682</c:v>
                </c:pt>
                <c:pt idx="54544">
                  <c:v>15.661015000000001</c:v>
                </c:pt>
                <c:pt idx="54545">
                  <c:v>15.663095</c:v>
                </c:pt>
                <c:pt idx="54546">
                  <c:v>15.662502</c:v>
                </c:pt>
                <c:pt idx="54547">
                  <c:v>15.663254999999999</c:v>
                </c:pt>
                <c:pt idx="54548">
                  <c:v>15.667617</c:v>
                </c:pt>
                <c:pt idx="54549">
                  <c:v>15.666396000000001</c:v>
                </c:pt>
                <c:pt idx="54550">
                  <c:v>15.659522000000001</c:v>
                </c:pt>
                <c:pt idx="54551">
                  <c:v>15.658583999999999</c:v>
                </c:pt>
                <c:pt idx="54552">
                  <c:v>15.662352</c:v>
                </c:pt>
                <c:pt idx="54553">
                  <c:v>15.662909000000001</c:v>
                </c:pt>
                <c:pt idx="54554">
                  <c:v>15.659879</c:v>
                </c:pt>
                <c:pt idx="54555">
                  <c:v>15.657823</c:v>
                </c:pt>
                <c:pt idx="54556">
                  <c:v>15.659174999999999</c:v>
                </c:pt>
                <c:pt idx="54557">
                  <c:v>15.662088000000001</c:v>
                </c:pt>
                <c:pt idx="54558">
                  <c:v>15.662641000000001</c:v>
                </c:pt>
                <c:pt idx="54559">
                  <c:v>15.662604999999999</c:v>
                </c:pt>
                <c:pt idx="54560">
                  <c:v>15.663701</c:v>
                </c:pt>
                <c:pt idx="54561">
                  <c:v>15.664629</c:v>
                </c:pt>
                <c:pt idx="54562">
                  <c:v>15.665872</c:v>
                </c:pt>
                <c:pt idx="54563">
                  <c:v>15.666257999999999</c:v>
                </c:pt>
                <c:pt idx="54564">
                  <c:v>15.66738</c:v>
                </c:pt>
                <c:pt idx="54565">
                  <c:v>15.671179</c:v>
                </c:pt>
                <c:pt idx="54566">
                  <c:v>15.67151</c:v>
                </c:pt>
                <c:pt idx="54567">
                  <c:v>15.671844</c:v>
                </c:pt>
                <c:pt idx="54568">
                  <c:v>15.673477999999999</c:v>
                </c:pt>
                <c:pt idx="54569">
                  <c:v>15.67191</c:v>
                </c:pt>
                <c:pt idx="54570">
                  <c:v>15.668882999999999</c:v>
                </c:pt>
                <c:pt idx="54571">
                  <c:v>15.668214000000001</c:v>
                </c:pt>
                <c:pt idx="54572">
                  <c:v>15.665737999999999</c:v>
                </c:pt>
                <c:pt idx="54573">
                  <c:v>15.665369999999999</c:v>
                </c:pt>
                <c:pt idx="54574">
                  <c:v>15.66858</c:v>
                </c:pt>
                <c:pt idx="54575">
                  <c:v>15.667227</c:v>
                </c:pt>
                <c:pt idx="54576">
                  <c:v>15.666601</c:v>
                </c:pt>
                <c:pt idx="54577">
                  <c:v>15.670569</c:v>
                </c:pt>
                <c:pt idx="54578">
                  <c:v>15.67028</c:v>
                </c:pt>
                <c:pt idx="54579">
                  <c:v>15.668188000000001</c:v>
                </c:pt>
                <c:pt idx="54580">
                  <c:v>15.668416000000001</c:v>
                </c:pt>
                <c:pt idx="54581">
                  <c:v>15.668685</c:v>
                </c:pt>
                <c:pt idx="54582">
                  <c:v>15.668866</c:v>
                </c:pt>
                <c:pt idx="54583">
                  <c:v>15.674020000000001</c:v>
                </c:pt>
                <c:pt idx="54584">
                  <c:v>15.678210999999999</c:v>
                </c:pt>
                <c:pt idx="54585">
                  <c:v>15.675302</c:v>
                </c:pt>
                <c:pt idx="54586">
                  <c:v>15.672627</c:v>
                </c:pt>
                <c:pt idx="54587">
                  <c:v>15.674149999999999</c:v>
                </c:pt>
                <c:pt idx="54588">
                  <c:v>15.674253</c:v>
                </c:pt>
                <c:pt idx="54589">
                  <c:v>15.670146000000001</c:v>
                </c:pt>
                <c:pt idx="54590">
                  <c:v>15.66935</c:v>
                </c:pt>
                <c:pt idx="54591">
                  <c:v>15.674526999999999</c:v>
                </c:pt>
                <c:pt idx="54592">
                  <c:v>15.675694</c:v>
                </c:pt>
                <c:pt idx="54593">
                  <c:v>15.671466000000001</c:v>
                </c:pt>
                <c:pt idx="54594">
                  <c:v>15.670398</c:v>
                </c:pt>
                <c:pt idx="54595">
                  <c:v>15.669933</c:v>
                </c:pt>
                <c:pt idx="54596">
                  <c:v>15.666665</c:v>
                </c:pt>
                <c:pt idx="54597">
                  <c:v>15.667774</c:v>
                </c:pt>
                <c:pt idx="54598">
                  <c:v>15.670578000000001</c:v>
                </c:pt>
                <c:pt idx="54599">
                  <c:v>15.668668</c:v>
                </c:pt>
                <c:pt idx="54600">
                  <c:v>15.669072999999999</c:v>
                </c:pt>
                <c:pt idx="54601">
                  <c:v>15.67032</c:v>
                </c:pt>
                <c:pt idx="54602">
                  <c:v>15.66872</c:v>
                </c:pt>
                <c:pt idx="54603">
                  <c:v>15.669945999999999</c:v>
                </c:pt>
                <c:pt idx="54604">
                  <c:v>15.672979</c:v>
                </c:pt>
                <c:pt idx="54605">
                  <c:v>15.671256</c:v>
                </c:pt>
                <c:pt idx="54606">
                  <c:v>15.670112</c:v>
                </c:pt>
                <c:pt idx="54607">
                  <c:v>15.673821999999999</c:v>
                </c:pt>
                <c:pt idx="54608">
                  <c:v>15.671279</c:v>
                </c:pt>
                <c:pt idx="54609">
                  <c:v>15.671144</c:v>
                </c:pt>
                <c:pt idx="54610">
                  <c:v>15.679074</c:v>
                </c:pt>
                <c:pt idx="54611">
                  <c:v>15.679660999999999</c:v>
                </c:pt>
                <c:pt idx="54612">
                  <c:v>15.681264000000001</c:v>
                </c:pt>
                <c:pt idx="54613">
                  <c:v>15.685936999999999</c:v>
                </c:pt>
                <c:pt idx="54614">
                  <c:v>15.683876</c:v>
                </c:pt>
                <c:pt idx="54615">
                  <c:v>15.68465</c:v>
                </c:pt>
                <c:pt idx="54616">
                  <c:v>15.685193</c:v>
                </c:pt>
                <c:pt idx="54617">
                  <c:v>15.682572</c:v>
                </c:pt>
                <c:pt idx="54618">
                  <c:v>15.682938999999999</c:v>
                </c:pt>
                <c:pt idx="54619">
                  <c:v>15.682798999999999</c:v>
                </c:pt>
                <c:pt idx="54620">
                  <c:v>15.677875</c:v>
                </c:pt>
                <c:pt idx="54621">
                  <c:v>15.674124000000001</c:v>
                </c:pt>
                <c:pt idx="54622">
                  <c:v>15.674839</c:v>
                </c:pt>
                <c:pt idx="54623">
                  <c:v>15.675917999999999</c:v>
                </c:pt>
                <c:pt idx="54624">
                  <c:v>15.679121</c:v>
                </c:pt>
                <c:pt idx="54625">
                  <c:v>15.684398</c:v>
                </c:pt>
                <c:pt idx="54626">
                  <c:v>15.685536000000001</c:v>
                </c:pt>
                <c:pt idx="54627">
                  <c:v>15.684324999999999</c:v>
                </c:pt>
                <c:pt idx="54628">
                  <c:v>15.684703000000001</c:v>
                </c:pt>
                <c:pt idx="54629">
                  <c:v>15.685549</c:v>
                </c:pt>
                <c:pt idx="54630">
                  <c:v>15.685789</c:v>
                </c:pt>
                <c:pt idx="54631">
                  <c:v>15.68394</c:v>
                </c:pt>
                <c:pt idx="54632">
                  <c:v>15.682024</c:v>
                </c:pt>
                <c:pt idx="54633">
                  <c:v>15.682896</c:v>
                </c:pt>
                <c:pt idx="54634">
                  <c:v>15.683946000000001</c:v>
                </c:pt>
                <c:pt idx="54635">
                  <c:v>15.682713</c:v>
                </c:pt>
                <c:pt idx="54636">
                  <c:v>15.683704000000001</c:v>
                </c:pt>
                <c:pt idx="54637">
                  <c:v>15.687993000000001</c:v>
                </c:pt>
                <c:pt idx="54638">
                  <c:v>15.685794</c:v>
                </c:pt>
                <c:pt idx="54639">
                  <c:v>15.682311</c:v>
                </c:pt>
                <c:pt idx="54640">
                  <c:v>15.685725</c:v>
                </c:pt>
                <c:pt idx="54641">
                  <c:v>15.689831999999999</c:v>
                </c:pt>
                <c:pt idx="54642">
                  <c:v>15.689634</c:v>
                </c:pt>
                <c:pt idx="54643">
                  <c:v>15.692888</c:v>
                </c:pt>
                <c:pt idx="54644">
                  <c:v>15.692283</c:v>
                </c:pt>
                <c:pt idx="54645">
                  <c:v>15.682152</c:v>
                </c:pt>
                <c:pt idx="54646">
                  <c:v>15.683035</c:v>
                </c:pt>
                <c:pt idx="54647">
                  <c:v>15.692659000000001</c:v>
                </c:pt>
                <c:pt idx="54648">
                  <c:v>15.692199</c:v>
                </c:pt>
                <c:pt idx="54649">
                  <c:v>15.688418</c:v>
                </c:pt>
                <c:pt idx="54650">
                  <c:v>15.689005999999999</c:v>
                </c:pt>
                <c:pt idx="54651">
                  <c:v>15.689959999999999</c:v>
                </c:pt>
                <c:pt idx="54652">
                  <c:v>15.688247</c:v>
                </c:pt>
                <c:pt idx="54653">
                  <c:v>15.688656</c:v>
                </c:pt>
                <c:pt idx="54654">
                  <c:v>15.690160000000001</c:v>
                </c:pt>
                <c:pt idx="54655">
                  <c:v>15.687597</c:v>
                </c:pt>
                <c:pt idx="54656">
                  <c:v>15.686629999999999</c:v>
                </c:pt>
                <c:pt idx="54657">
                  <c:v>15.687552999999999</c:v>
                </c:pt>
                <c:pt idx="54658">
                  <c:v>15.687601000000001</c:v>
                </c:pt>
                <c:pt idx="54659">
                  <c:v>15.690948000000001</c:v>
                </c:pt>
                <c:pt idx="54660">
                  <c:v>15.691844</c:v>
                </c:pt>
                <c:pt idx="54661">
                  <c:v>15.686394999999999</c:v>
                </c:pt>
                <c:pt idx="54662">
                  <c:v>15.686346</c:v>
                </c:pt>
                <c:pt idx="54663">
                  <c:v>15.69369</c:v>
                </c:pt>
                <c:pt idx="54664">
                  <c:v>15.69361</c:v>
                </c:pt>
                <c:pt idx="54665">
                  <c:v>15.688943999999999</c:v>
                </c:pt>
                <c:pt idx="54666">
                  <c:v>15.69317</c:v>
                </c:pt>
                <c:pt idx="54667">
                  <c:v>15.699323</c:v>
                </c:pt>
                <c:pt idx="54668">
                  <c:v>15.697055000000001</c:v>
                </c:pt>
                <c:pt idx="54669">
                  <c:v>15.697348</c:v>
                </c:pt>
                <c:pt idx="54670">
                  <c:v>15.701015999999999</c:v>
                </c:pt>
                <c:pt idx="54671">
                  <c:v>15.696554000000001</c:v>
                </c:pt>
                <c:pt idx="54672">
                  <c:v>15.68913</c:v>
                </c:pt>
                <c:pt idx="54673">
                  <c:v>15.690894</c:v>
                </c:pt>
                <c:pt idx="54674">
                  <c:v>15.696256</c:v>
                </c:pt>
                <c:pt idx="54675">
                  <c:v>15.696259</c:v>
                </c:pt>
                <c:pt idx="54676">
                  <c:v>15.695271999999999</c:v>
                </c:pt>
                <c:pt idx="54677">
                  <c:v>15.696381000000001</c:v>
                </c:pt>
                <c:pt idx="54678">
                  <c:v>15.697321000000001</c:v>
                </c:pt>
                <c:pt idx="54679">
                  <c:v>15.696180999999999</c:v>
                </c:pt>
                <c:pt idx="54680">
                  <c:v>15.691184</c:v>
                </c:pt>
                <c:pt idx="54681">
                  <c:v>15.688483</c:v>
                </c:pt>
                <c:pt idx="54682">
                  <c:v>15.690884</c:v>
                </c:pt>
                <c:pt idx="54683">
                  <c:v>15.693077000000001</c:v>
                </c:pt>
                <c:pt idx="54684">
                  <c:v>15.693638</c:v>
                </c:pt>
                <c:pt idx="54685">
                  <c:v>15.698133</c:v>
                </c:pt>
                <c:pt idx="54686">
                  <c:v>15.701651999999999</c:v>
                </c:pt>
                <c:pt idx="54687">
                  <c:v>15.699450000000001</c:v>
                </c:pt>
                <c:pt idx="54688">
                  <c:v>15.698572</c:v>
                </c:pt>
                <c:pt idx="54689">
                  <c:v>15.701511</c:v>
                </c:pt>
                <c:pt idx="54690">
                  <c:v>15.702496</c:v>
                </c:pt>
                <c:pt idx="54691">
                  <c:v>15.701337000000001</c:v>
                </c:pt>
                <c:pt idx="54692">
                  <c:v>15.702591</c:v>
                </c:pt>
                <c:pt idx="54693">
                  <c:v>15.705242</c:v>
                </c:pt>
                <c:pt idx="54694">
                  <c:v>15.704461999999999</c:v>
                </c:pt>
                <c:pt idx="54695">
                  <c:v>15.701852000000001</c:v>
                </c:pt>
                <c:pt idx="54696">
                  <c:v>15.701532</c:v>
                </c:pt>
                <c:pt idx="54697">
                  <c:v>15.705209999999999</c:v>
                </c:pt>
                <c:pt idx="54698">
                  <c:v>15.707951</c:v>
                </c:pt>
                <c:pt idx="54699">
                  <c:v>15.704326</c:v>
                </c:pt>
                <c:pt idx="54700">
                  <c:v>15.701536000000001</c:v>
                </c:pt>
                <c:pt idx="54701">
                  <c:v>15.704796999999999</c:v>
                </c:pt>
                <c:pt idx="54702">
                  <c:v>15.703276000000001</c:v>
                </c:pt>
                <c:pt idx="54703">
                  <c:v>15.70119</c:v>
                </c:pt>
                <c:pt idx="54704">
                  <c:v>15.704223000000001</c:v>
                </c:pt>
                <c:pt idx="54705">
                  <c:v>15.701954000000001</c:v>
                </c:pt>
                <c:pt idx="54706">
                  <c:v>15.698255</c:v>
                </c:pt>
                <c:pt idx="54707">
                  <c:v>15.706970999999999</c:v>
                </c:pt>
                <c:pt idx="54708">
                  <c:v>15.712812</c:v>
                </c:pt>
                <c:pt idx="54709">
                  <c:v>15.709153000000001</c:v>
                </c:pt>
                <c:pt idx="54710">
                  <c:v>15.711093999999999</c:v>
                </c:pt>
                <c:pt idx="54711">
                  <c:v>15.714225000000001</c:v>
                </c:pt>
                <c:pt idx="54712">
                  <c:v>15.712268999999999</c:v>
                </c:pt>
                <c:pt idx="54713">
                  <c:v>15.714225000000001</c:v>
                </c:pt>
                <c:pt idx="54714">
                  <c:v>15.714625</c:v>
                </c:pt>
                <c:pt idx="54715">
                  <c:v>15.708645000000001</c:v>
                </c:pt>
                <c:pt idx="54716">
                  <c:v>15.708709000000001</c:v>
                </c:pt>
                <c:pt idx="54717">
                  <c:v>15.710419</c:v>
                </c:pt>
                <c:pt idx="54718">
                  <c:v>15.706568000000001</c:v>
                </c:pt>
                <c:pt idx="54719">
                  <c:v>15.708695000000001</c:v>
                </c:pt>
                <c:pt idx="54720">
                  <c:v>15.714306000000001</c:v>
                </c:pt>
                <c:pt idx="54721">
                  <c:v>15.713642999999999</c:v>
                </c:pt>
                <c:pt idx="54722">
                  <c:v>15.708818000000001</c:v>
                </c:pt>
                <c:pt idx="54723">
                  <c:v>15.705076</c:v>
                </c:pt>
                <c:pt idx="54724">
                  <c:v>15.704746</c:v>
                </c:pt>
                <c:pt idx="54725">
                  <c:v>15.708819999999999</c:v>
                </c:pt>
                <c:pt idx="54726">
                  <c:v>15.711103</c:v>
                </c:pt>
                <c:pt idx="54727">
                  <c:v>15.711103</c:v>
                </c:pt>
                <c:pt idx="54728">
                  <c:v>15.710672000000001</c:v>
                </c:pt>
                <c:pt idx="54729">
                  <c:v>15.707717000000001</c:v>
                </c:pt>
                <c:pt idx="54730">
                  <c:v>15.706415</c:v>
                </c:pt>
                <c:pt idx="54731">
                  <c:v>15.709023</c:v>
                </c:pt>
                <c:pt idx="54732">
                  <c:v>15.709611000000001</c:v>
                </c:pt>
                <c:pt idx="54733">
                  <c:v>15.708349</c:v>
                </c:pt>
                <c:pt idx="54734">
                  <c:v>15.70815</c:v>
                </c:pt>
                <c:pt idx="54735">
                  <c:v>15.708572999999999</c:v>
                </c:pt>
                <c:pt idx="54736">
                  <c:v>15.712823999999999</c:v>
                </c:pt>
                <c:pt idx="54737">
                  <c:v>15.714255</c:v>
                </c:pt>
                <c:pt idx="54738">
                  <c:v>15.711668</c:v>
                </c:pt>
                <c:pt idx="54739">
                  <c:v>15.712790999999999</c:v>
                </c:pt>
                <c:pt idx="54740">
                  <c:v>15.711261</c:v>
                </c:pt>
                <c:pt idx="54741">
                  <c:v>15.710159000000001</c:v>
                </c:pt>
                <c:pt idx="54742">
                  <c:v>15.710461</c:v>
                </c:pt>
                <c:pt idx="54743">
                  <c:v>15.705021</c:v>
                </c:pt>
                <c:pt idx="54744">
                  <c:v>15.702733</c:v>
                </c:pt>
                <c:pt idx="54745">
                  <c:v>15.704409</c:v>
                </c:pt>
                <c:pt idx="54746">
                  <c:v>15.703797</c:v>
                </c:pt>
                <c:pt idx="54747">
                  <c:v>15.705946000000001</c:v>
                </c:pt>
                <c:pt idx="54748">
                  <c:v>15.707687</c:v>
                </c:pt>
                <c:pt idx="54749">
                  <c:v>15.707248999999999</c:v>
                </c:pt>
                <c:pt idx="54750">
                  <c:v>15.707184</c:v>
                </c:pt>
                <c:pt idx="54751">
                  <c:v>15.708712999999999</c:v>
                </c:pt>
                <c:pt idx="54752">
                  <c:v>15.710767000000001</c:v>
                </c:pt>
                <c:pt idx="54753">
                  <c:v>15.713281</c:v>
                </c:pt>
                <c:pt idx="54754">
                  <c:v>15.714392999999999</c:v>
                </c:pt>
                <c:pt idx="54755">
                  <c:v>15.712016</c:v>
                </c:pt>
                <c:pt idx="54756">
                  <c:v>15.712047999999999</c:v>
                </c:pt>
                <c:pt idx="54757">
                  <c:v>15.71461</c:v>
                </c:pt>
                <c:pt idx="54758">
                  <c:v>15.717553000000001</c:v>
                </c:pt>
                <c:pt idx="54759">
                  <c:v>15.717521</c:v>
                </c:pt>
                <c:pt idx="54760">
                  <c:v>15.717454999999999</c:v>
                </c:pt>
                <c:pt idx="54761">
                  <c:v>15.723496000000001</c:v>
                </c:pt>
                <c:pt idx="54762">
                  <c:v>15.722715000000001</c:v>
                </c:pt>
                <c:pt idx="54763">
                  <c:v>15.717981</c:v>
                </c:pt>
                <c:pt idx="54764">
                  <c:v>15.720611</c:v>
                </c:pt>
                <c:pt idx="54765">
                  <c:v>15.719253</c:v>
                </c:pt>
                <c:pt idx="54766">
                  <c:v>15.710144</c:v>
                </c:pt>
                <c:pt idx="54767">
                  <c:v>15.707843</c:v>
                </c:pt>
                <c:pt idx="54768">
                  <c:v>15.709951999999999</c:v>
                </c:pt>
                <c:pt idx="54769">
                  <c:v>15.707786</c:v>
                </c:pt>
                <c:pt idx="54770">
                  <c:v>15.708475999999999</c:v>
                </c:pt>
                <c:pt idx="54771">
                  <c:v>15.712524</c:v>
                </c:pt>
                <c:pt idx="54772">
                  <c:v>15.713917</c:v>
                </c:pt>
                <c:pt idx="54773">
                  <c:v>15.721283</c:v>
                </c:pt>
                <c:pt idx="54774">
                  <c:v>15.724228</c:v>
                </c:pt>
                <c:pt idx="54775">
                  <c:v>15.718472999999999</c:v>
                </c:pt>
                <c:pt idx="54776">
                  <c:v>15.720630999999999</c:v>
                </c:pt>
                <c:pt idx="54777">
                  <c:v>15.725327999999999</c:v>
                </c:pt>
                <c:pt idx="54778">
                  <c:v>15.721786</c:v>
                </c:pt>
                <c:pt idx="54779">
                  <c:v>15.718455000000001</c:v>
                </c:pt>
                <c:pt idx="54780">
                  <c:v>15.72235</c:v>
                </c:pt>
                <c:pt idx="54781">
                  <c:v>15.725004999999999</c:v>
                </c:pt>
                <c:pt idx="54782">
                  <c:v>15.724100999999999</c:v>
                </c:pt>
                <c:pt idx="54783">
                  <c:v>15.724434</c:v>
                </c:pt>
                <c:pt idx="54784">
                  <c:v>15.723538</c:v>
                </c:pt>
                <c:pt idx="54785">
                  <c:v>15.724164999999999</c:v>
                </c:pt>
                <c:pt idx="54786">
                  <c:v>15.725263</c:v>
                </c:pt>
                <c:pt idx="54787">
                  <c:v>15.726758</c:v>
                </c:pt>
                <c:pt idx="54788">
                  <c:v>15.728838</c:v>
                </c:pt>
                <c:pt idx="54789">
                  <c:v>15.726751</c:v>
                </c:pt>
                <c:pt idx="54790">
                  <c:v>15.723416</c:v>
                </c:pt>
                <c:pt idx="54791">
                  <c:v>15.722674</c:v>
                </c:pt>
                <c:pt idx="54792">
                  <c:v>15.722826</c:v>
                </c:pt>
                <c:pt idx="54793">
                  <c:v>15.72683</c:v>
                </c:pt>
                <c:pt idx="54794">
                  <c:v>15.729616</c:v>
                </c:pt>
                <c:pt idx="54795">
                  <c:v>15.726044999999999</c:v>
                </c:pt>
                <c:pt idx="54796">
                  <c:v>15.724446</c:v>
                </c:pt>
                <c:pt idx="54797">
                  <c:v>15.725232999999999</c:v>
                </c:pt>
                <c:pt idx="54798">
                  <c:v>15.724091</c:v>
                </c:pt>
                <c:pt idx="54799">
                  <c:v>15.726459</c:v>
                </c:pt>
                <c:pt idx="54800">
                  <c:v>15.72959</c:v>
                </c:pt>
                <c:pt idx="54801">
                  <c:v>15.727534</c:v>
                </c:pt>
                <c:pt idx="54802">
                  <c:v>15.729532000000001</c:v>
                </c:pt>
                <c:pt idx="54803">
                  <c:v>15.737928</c:v>
                </c:pt>
                <c:pt idx="54804">
                  <c:v>15.736986999999999</c:v>
                </c:pt>
                <c:pt idx="54805">
                  <c:v>15.728961</c:v>
                </c:pt>
                <c:pt idx="54806">
                  <c:v>15.728037</c:v>
                </c:pt>
                <c:pt idx="54807">
                  <c:v>15.734441</c:v>
                </c:pt>
                <c:pt idx="54808">
                  <c:v>15.738376000000001</c:v>
                </c:pt>
                <c:pt idx="54809">
                  <c:v>15.733283999999999</c:v>
                </c:pt>
                <c:pt idx="54810">
                  <c:v>15.726457999999999</c:v>
                </c:pt>
                <c:pt idx="54811">
                  <c:v>15.729758</c:v>
                </c:pt>
                <c:pt idx="54812">
                  <c:v>15.732276000000001</c:v>
                </c:pt>
                <c:pt idx="54813">
                  <c:v>15.72852</c:v>
                </c:pt>
                <c:pt idx="54814">
                  <c:v>15.726845000000001</c:v>
                </c:pt>
                <c:pt idx="54815">
                  <c:v>15.728230999999999</c:v>
                </c:pt>
                <c:pt idx="54816">
                  <c:v>15.725344</c:v>
                </c:pt>
                <c:pt idx="54817">
                  <c:v>15.722804</c:v>
                </c:pt>
                <c:pt idx="54818">
                  <c:v>15.724641</c:v>
                </c:pt>
                <c:pt idx="54819">
                  <c:v>15.725719</c:v>
                </c:pt>
                <c:pt idx="54820">
                  <c:v>15.723689</c:v>
                </c:pt>
                <c:pt idx="54821">
                  <c:v>15.726502999999999</c:v>
                </c:pt>
                <c:pt idx="54822">
                  <c:v>15.733356000000001</c:v>
                </c:pt>
                <c:pt idx="54823">
                  <c:v>15.733046</c:v>
                </c:pt>
                <c:pt idx="54824">
                  <c:v>15.730013</c:v>
                </c:pt>
                <c:pt idx="54825">
                  <c:v>15.729039999999999</c:v>
                </c:pt>
                <c:pt idx="54826">
                  <c:v>15.727905</c:v>
                </c:pt>
                <c:pt idx="54827">
                  <c:v>15.725116</c:v>
                </c:pt>
                <c:pt idx="54828">
                  <c:v>15.724568</c:v>
                </c:pt>
                <c:pt idx="54829">
                  <c:v>15.727455000000001</c:v>
                </c:pt>
                <c:pt idx="54830">
                  <c:v>15.725819</c:v>
                </c:pt>
                <c:pt idx="54831">
                  <c:v>15.72781</c:v>
                </c:pt>
                <c:pt idx="54832">
                  <c:v>15.734415</c:v>
                </c:pt>
                <c:pt idx="54833">
                  <c:v>15.733798999999999</c:v>
                </c:pt>
                <c:pt idx="54834">
                  <c:v>15.733458000000001</c:v>
                </c:pt>
                <c:pt idx="54835">
                  <c:v>15.739108</c:v>
                </c:pt>
                <c:pt idx="54836">
                  <c:v>15.735151</c:v>
                </c:pt>
                <c:pt idx="54837">
                  <c:v>15.729339</c:v>
                </c:pt>
                <c:pt idx="54838">
                  <c:v>15.732453</c:v>
                </c:pt>
                <c:pt idx="54839">
                  <c:v>15.736265</c:v>
                </c:pt>
                <c:pt idx="54840">
                  <c:v>15.735925999999999</c:v>
                </c:pt>
                <c:pt idx="54841">
                  <c:v>15.737201000000001</c:v>
                </c:pt>
                <c:pt idx="54842">
                  <c:v>15.739784</c:v>
                </c:pt>
                <c:pt idx="54843">
                  <c:v>15.736708</c:v>
                </c:pt>
                <c:pt idx="54844">
                  <c:v>15.733321</c:v>
                </c:pt>
                <c:pt idx="54845">
                  <c:v>15.735825</c:v>
                </c:pt>
                <c:pt idx="54846">
                  <c:v>15.737841</c:v>
                </c:pt>
                <c:pt idx="54847">
                  <c:v>15.74085</c:v>
                </c:pt>
                <c:pt idx="54848">
                  <c:v>15.746134</c:v>
                </c:pt>
                <c:pt idx="54849">
                  <c:v>15.742832</c:v>
                </c:pt>
                <c:pt idx="54850">
                  <c:v>15.737541</c:v>
                </c:pt>
                <c:pt idx="54851">
                  <c:v>15.740921</c:v>
                </c:pt>
                <c:pt idx="54852">
                  <c:v>15.740714000000001</c:v>
                </c:pt>
                <c:pt idx="54853">
                  <c:v>15.73842</c:v>
                </c:pt>
                <c:pt idx="54854">
                  <c:v>15.740898</c:v>
                </c:pt>
                <c:pt idx="54855">
                  <c:v>15.743275000000001</c:v>
                </c:pt>
                <c:pt idx="54856">
                  <c:v>15.746079</c:v>
                </c:pt>
                <c:pt idx="54857">
                  <c:v>15.746195</c:v>
                </c:pt>
                <c:pt idx="54858">
                  <c:v>15.742253</c:v>
                </c:pt>
                <c:pt idx="54859">
                  <c:v>15.741403</c:v>
                </c:pt>
                <c:pt idx="54860">
                  <c:v>15.742459</c:v>
                </c:pt>
                <c:pt idx="54861">
                  <c:v>15.743555000000001</c:v>
                </c:pt>
                <c:pt idx="54862">
                  <c:v>15.743142000000001</c:v>
                </c:pt>
                <c:pt idx="54863">
                  <c:v>15.742414999999999</c:v>
                </c:pt>
                <c:pt idx="54864">
                  <c:v>15.744052</c:v>
                </c:pt>
                <c:pt idx="54865">
                  <c:v>15.743740000000001</c:v>
                </c:pt>
                <c:pt idx="54866">
                  <c:v>15.741666</c:v>
                </c:pt>
                <c:pt idx="54867">
                  <c:v>15.74024</c:v>
                </c:pt>
                <c:pt idx="54868">
                  <c:v>15.739008999999999</c:v>
                </c:pt>
                <c:pt idx="54869">
                  <c:v>15.737750999999999</c:v>
                </c:pt>
                <c:pt idx="54870">
                  <c:v>15.738301999999999</c:v>
                </c:pt>
                <c:pt idx="54871">
                  <c:v>15.742241999999999</c:v>
                </c:pt>
                <c:pt idx="54872">
                  <c:v>15.743608999999999</c:v>
                </c:pt>
                <c:pt idx="54873">
                  <c:v>15.740893</c:v>
                </c:pt>
                <c:pt idx="54874">
                  <c:v>15.739532000000001</c:v>
                </c:pt>
                <c:pt idx="54875">
                  <c:v>15.739989</c:v>
                </c:pt>
                <c:pt idx="54876">
                  <c:v>15.739381</c:v>
                </c:pt>
                <c:pt idx="54877">
                  <c:v>15.741561000000001</c:v>
                </c:pt>
                <c:pt idx="54878">
                  <c:v>15.743765</c:v>
                </c:pt>
                <c:pt idx="54879">
                  <c:v>15.741828999999999</c:v>
                </c:pt>
                <c:pt idx="54880">
                  <c:v>15.739496000000001</c:v>
                </c:pt>
                <c:pt idx="54881">
                  <c:v>15.73884</c:v>
                </c:pt>
                <c:pt idx="54882">
                  <c:v>15.739163</c:v>
                </c:pt>
                <c:pt idx="54883">
                  <c:v>15.740662</c:v>
                </c:pt>
                <c:pt idx="54884">
                  <c:v>15.740959999999999</c:v>
                </c:pt>
                <c:pt idx="54885">
                  <c:v>15.740114999999999</c:v>
                </c:pt>
                <c:pt idx="54886">
                  <c:v>15.742309000000001</c:v>
                </c:pt>
                <c:pt idx="54887">
                  <c:v>15.743753</c:v>
                </c:pt>
                <c:pt idx="54888">
                  <c:v>15.740705</c:v>
                </c:pt>
                <c:pt idx="54889">
                  <c:v>15.739492</c:v>
                </c:pt>
                <c:pt idx="54890">
                  <c:v>15.741035999999999</c:v>
                </c:pt>
                <c:pt idx="54891">
                  <c:v>15.744503</c:v>
                </c:pt>
                <c:pt idx="54892">
                  <c:v>15.748665000000001</c:v>
                </c:pt>
                <c:pt idx="54893">
                  <c:v>15.748891</c:v>
                </c:pt>
                <c:pt idx="54894">
                  <c:v>15.751744</c:v>
                </c:pt>
                <c:pt idx="54895">
                  <c:v>15.761697</c:v>
                </c:pt>
                <c:pt idx="54896">
                  <c:v>15.759136</c:v>
                </c:pt>
                <c:pt idx="54897">
                  <c:v>15.753879</c:v>
                </c:pt>
                <c:pt idx="54898">
                  <c:v>15.762738000000001</c:v>
                </c:pt>
                <c:pt idx="54899">
                  <c:v>15.762013</c:v>
                </c:pt>
                <c:pt idx="54900">
                  <c:v>15.756575</c:v>
                </c:pt>
                <c:pt idx="54901">
                  <c:v>15.760680000000001</c:v>
                </c:pt>
                <c:pt idx="54902">
                  <c:v>15.761566999999999</c:v>
                </c:pt>
                <c:pt idx="54903">
                  <c:v>15.755660000000001</c:v>
                </c:pt>
                <c:pt idx="54904">
                  <c:v>15.753026</c:v>
                </c:pt>
                <c:pt idx="54905">
                  <c:v>15.756675</c:v>
                </c:pt>
                <c:pt idx="54906">
                  <c:v>15.758706</c:v>
                </c:pt>
                <c:pt idx="54907">
                  <c:v>15.758107000000001</c:v>
                </c:pt>
                <c:pt idx="54908">
                  <c:v>15.757588999999999</c:v>
                </c:pt>
                <c:pt idx="54909">
                  <c:v>15.757319000000001</c:v>
                </c:pt>
                <c:pt idx="54910">
                  <c:v>15.757384</c:v>
                </c:pt>
                <c:pt idx="54911">
                  <c:v>15.756413</c:v>
                </c:pt>
                <c:pt idx="54912">
                  <c:v>15.754170999999999</c:v>
                </c:pt>
                <c:pt idx="54913">
                  <c:v>15.753985</c:v>
                </c:pt>
                <c:pt idx="54914">
                  <c:v>15.756929</c:v>
                </c:pt>
                <c:pt idx="54915">
                  <c:v>15.759914</c:v>
                </c:pt>
                <c:pt idx="54916">
                  <c:v>15.75704</c:v>
                </c:pt>
                <c:pt idx="54917">
                  <c:v>15.751891000000001</c:v>
                </c:pt>
                <c:pt idx="54918">
                  <c:v>15.755086</c:v>
                </c:pt>
                <c:pt idx="54919">
                  <c:v>15.758684000000001</c:v>
                </c:pt>
                <c:pt idx="54920">
                  <c:v>15.754148000000001</c:v>
                </c:pt>
                <c:pt idx="54921">
                  <c:v>15.754453</c:v>
                </c:pt>
                <c:pt idx="54922">
                  <c:v>15.759815</c:v>
                </c:pt>
                <c:pt idx="54923">
                  <c:v>15.756289000000001</c:v>
                </c:pt>
                <c:pt idx="54924">
                  <c:v>15.752701999999999</c:v>
                </c:pt>
                <c:pt idx="54925">
                  <c:v>15.757422</c:v>
                </c:pt>
                <c:pt idx="54926">
                  <c:v>15.759247999999999</c:v>
                </c:pt>
                <c:pt idx="54927">
                  <c:v>15.757137</c:v>
                </c:pt>
                <c:pt idx="54928">
                  <c:v>15.755677</c:v>
                </c:pt>
                <c:pt idx="54929">
                  <c:v>15.754669</c:v>
                </c:pt>
                <c:pt idx="54930">
                  <c:v>15.756297999999999</c:v>
                </c:pt>
                <c:pt idx="54931">
                  <c:v>15.757486999999999</c:v>
                </c:pt>
                <c:pt idx="54932">
                  <c:v>15.756308000000001</c:v>
                </c:pt>
                <c:pt idx="54933">
                  <c:v>15.758277</c:v>
                </c:pt>
                <c:pt idx="54934">
                  <c:v>15.761354000000001</c:v>
                </c:pt>
                <c:pt idx="54935">
                  <c:v>15.761231</c:v>
                </c:pt>
                <c:pt idx="54936">
                  <c:v>15.758217999999999</c:v>
                </c:pt>
                <c:pt idx="54937">
                  <c:v>15.756793</c:v>
                </c:pt>
                <c:pt idx="54938">
                  <c:v>15.758773</c:v>
                </c:pt>
                <c:pt idx="54939">
                  <c:v>15.758705000000001</c:v>
                </c:pt>
                <c:pt idx="54940">
                  <c:v>15.755756999999999</c:v>
                </c:pt>
                <c:pt idx="54941">
                  <c:v>15.756292999999999</c:v>
                </c:pt>
                <c:pt idx="54942">
                  <c:v>15.763382999999999</c:v>
                </c:pt>
                <c:pt idx="54943">
                  <c:v>15.766821999999999</c:v>
                </c:pt>
                <c:pt idx="54944">
                  <c:v>15.762855999999999</c:v>
                </c:pt>
                <c:pt idx="54945">
                  <c:v>15.762635</c:v>
                </c:pt>
                <c:pt idx="54946">
                  <c:v>15.768573999999999</c:v>
                </c:pt>
                <c:pt idx="54947">
                  <c:v>15.769114</c:v>
                </c:pt>
                <c:pt idx="54948">
                  <c:v>15.766244</c:v>
                </c:pt>
                <c:pt idx="54949">
                  <c:v>15.768858</c:v>
                </c:pt>
                <c:pt idx="54950">
                  <c:v>15.769157</c:v>
                </c:pt>
                <c:pt idx="54951">
                  <c:v>15.767557</c:v>
                </c:pt>
                <c:pt idx="54952">
                  <c:v>15.769444999999999</c:v>
                </c:pt>
                <c:pt idx="54953">
                  <c:v>15.768856</c:v>
                </c:pt>
                <c:pt idx="54954">
                  <c:v>15.765696999999999</c:v>
                </c:pt>
                <c:pt idx="54955">
                  <c:v>15.764642</c:v>
                </c:pt>
                <c:pt idx="54956">
                  <c:v>15.761794</c:v>
                </c:pt>
                <c:pt idx="54957">
                  <c:v>15.763738</c:v>
                </c:pt>
                <c:pt idx="54958">
                  <c:v>15.772936</c:v>
                </c:pt>
                <c:pt idx="54959">
                  <c:v>15.772053</c:v>
                </c:pt>
                <c:pt idx="54960">
                  <c:v>15.763505</c:v>
                </c:pt>
                <c:pt idx="54961">
                  <c:v>15.763957</c:v>
                </c:pt>
                <c:pt idx="54962">
                  <c:v>15.76573</c:v>
                </c:pt>
                <c:pt idx="54963">
                  <c:v>15.760911999999999</c:v>
                </c:pt>
                <c:pt idx="54964">
                  <c:v>15.761543</c:v>
                </c:pt>
                <c:pt idx="54965">
                  <c:v>15.763692000000001</c:v>
                </c:pt>
                <c:pt idx="54966">
                  <c:v>15.761388999999999</c:v>
                </c:pt>
                <c:pt idx="54967">
                  <c:v>15.765238999999999</c:v>
                </c:pt>
                <c:pt idx="54968">
                  <c:v>15.768608</c:v>
                </c:pt>
                <c:pt idx="54969">
                  <c:v>15.763812</c:v>
                </c:pt>
                <c:pt idx="54970">
                  <c:v>15.7644</c:v>
                </c:pt>
                <c:pt idx="54971">
                  <c:v>15.770166</c:v>
                </c:pt>
                <c:pt idx="54972">
                  <c:v>15.769219</c:v>
                </c:pt>
                <c:pt idx="54973">
                  <c:v>15.766916</c:v>
                </c:pt>
                <c:pt idx="54974">
                  <c:v>15.769655999999999</c:v>
                </c:pt>
                <c:pt idx="54975">
                  <c:v>15.769214</c:v>
                </c:pt>
                <c:pt idx="54976">
                  <c:v>15.766310000000001</c:v>
                </c:pt>
                <c:pt idx="54977">
                  <c:v>15.766819</c:v>
                </c:pt>
                <c:pt idx="54978">
                  <c:v>15.769194000000001</c:v>
                </c:pt>
                <c:pt idx="54979">
                  <c:v>15.769864</c:v>
                </c:pt>
                <c:pt idx="54980">
                  <c:v>15.767692</c:v>
                </c:pt>
                <c:pt idx="54981">
                  <c:v>15.76534</c:v>
                </c:pt>
                <c:pt idx="54982">
                  <c:v>15.764664</c:v>
                </c:pt>
                <c:pt idx="54983">
                  <c:v>15.766667</c:v>
                </c:pt>
                <c:pt idx="54984">
                  <c:v>15.768545</c:v>
                </c:pt>
                <c:pt idx="54985">
                  <c:v>15.768127</c:v>
                </c:pt>
                <c:pt idx="54986">
                  <c:v>15.767027000000001</c:v>
                </c:pt>
                <c:pt idx="54987">
                  <c:v>15.767474</c:v>
                </c:pt>
                <c:pt idx="54988">
                  <c:v>15.772614000000001</c:v>
                </c:pt>
                <c:pt idx="54989">
                  <c:v>15.774317999999999</c:v>
                </c:pt>
                <c:pt idx="54990">
                  <c:v>15.772005999999999</c:v>
                </c:pt>
                <c:pt idx="54991">
                  <c:v>15.774743000000001</c:v>
                </c:pt>
                <c:pt idx="54992">
                  <c:v>15.772988</c:v>
                </c:pt>
                <c:pt idx="54993">
                  <c:v>15.771020999999999</c:v>
                </c:pt>
                <c:pt idx="54994">
                  <c:v>15.772954</c:v>
                </c:pt>
                <c:pt idx="54995">
                  <c:v>15.771186999999999</c:v>
                </c:pt>
                <c:pt idx="54996">
                  <c:v>15.770972</c:v>
                </c:pt>
                <c:pt idx="54997">
                  <c:v>15.770906</c:v>
                </c:pt>
                <c:pt idx="54998">
                  <c:v>15.767538999999999</c:v>
                </c:pt>
                <c:pt idx="54999">
                  <c:v>15.765286</c:v>
                </c:pt>
                <c:pt idx="55000">
                  <c:v>15.766852999999999</c:v>
                </c:pt>
                <c:pt idx="55001">
                  <c:v>15.768525</c:v>
                </c:pt>
                <c:pt idx="55002">
                  <c:v>15.769306</c:v>
                </c:pt>
                <c:pt idx="55003">
                  <c:v>15.768824</c:v>
                </c:pt>
                <c:pt idx="55004">
                  <c:v>15.769504</c:v>
                </c:pt>
                <c:pt idx="55005">
                  <c:v>15.769876</c:v>
                </c:pt>
                <c:pt idx="55006">
                  <c:v>15.768936</c:v>
                </c:pt>
                <c:pt idx="55007">
                  <c:v>15.771692</c:v>
                </c:pt>
                <c:pt idx="55008">
                  <c:v>15.779045999999999</c:v>
                </c:pt>
                <c:pt idx="55009">
                  <c:v>15.784865</c:v>
                </c:pt>
                <c:pt idx="55010">
                  <c:v>15.782334000000001</c:v>
                </c:pt>
                <c:pt idx="55011">
                  <c:v>15.781345999999999</c:v>
                </c:pt>
                <c:pt idx="55012">
                  <c:v>15.78528</c:v>
                </c:pt>
                <c:pt idx="55013">
                  <c:v>15.782750999999999</c:v>
                </c:pt>
                <c:pt idx="55014">
                  <c:v>15.782287999999999</c:v>
                </c:pt>
                <c:pt idx="55015">
                  <c:v>15.784446000000001</c:v>
                </c:pt>
                <c:pt idx="55016">
                  <c:v>15.781642</c:v>
                </c:pt>
                <c:pt idx="55017">
                  <c:v>15.779999</c:v>
                </c:pt>
                <c:pt idx="55018">
                  <c:v>15.778212</c:v>
                </c:pt>
                <c:pt idx="55019">
                  <c:v>15.777326</c:v>
                </c:pt>
                <c:pt idx="55020">
                  <c:v>15.781387</c:v>
                </c:pt>
                <c:pt idx="55021">
                  <c:v>15.782818000000001</c:v>
                </c:pt>
                <c:pt idx="55022">
                  <c:v>15.781578</c:v>
                </c:pt>
                <c:pt idx="55023">
                  <c:v>15.782503999999999</c:v>
                </c:pt>
                <c:pt idx="55024">
                  <c:v>15.782946000000001</c:v>
                </c:pt>
                <c:pt idx="55025">
                  <c:v>15.782892</c:v>
                </c:pt>
                <c:pt idx="55026">
                  <c:v>15.781725</c:v>
                </c:pt>
                <c:pt idx="55027">
                  <c:v>15.780072000000001</c:v>
                </c:pt>
                <c:pt idx="55028">
                  <c:v>15.781560000000001</c:v>
                </c:pt>
                <c:pt idx="55029">
                  <c:v>15.7849</c:v>
                </c:pt>
                <c:pt idx="55030">
                  <c:v>15.784094</c:v>
                </c:pt>
                <c:pt idx="55031">
                  <c:v>15.7842</c:v>
                </c:pt>
                <c:pt idx="55032">
                  <c:v>15.787679000000001</c:v>
                </c:pt>
                <c:pt idx="55033">
                  <c:v>15.783936000000001</c:v>
                </c:pt>
                <c:pt idx="55034">
                  <c:v>15.77896</c:v>
                </c:pt>
                <c:pt idx="55035">
                  <c:v>15.779597000000001</c:v>
                </c:pt>
                <c:pt idx="55036">
                  <c:v>15.780071</c:v>
                </c:pt>
                <c:pt idx="55037">
                  <c:v>15.779887</c:v>
                </c:pt>
                <c:pt idx="55038">
                  <c:v>15.781815</c:v>
                </c:pt>
                <c:pt idx="55039">
                  <c:v>15.78412</c:v>
                </c:pt>
                <c:pt idx="55040">
                  <c:v>15.781108</c:v>
                </c:pt>
                <c:pt idx="55041">
                  <c:v>15.778752000000001</c:v>
                </c:pt>
                <c:pt idx="55042">
                  <c:v>15.782280999999999</c:v>
                </c:pt>
                <c:pt idx="55043">
                  <c:v>15.783118999999999</c:v>
                </c:pt>
                <c:pt idx="55044">
                  <c:v>15.782222000000001</c:v>
                </c:pt>
                <c:pt idx="55045">
                  <c:v>15.784024</c:v>
                </c:pt>
                <c:pt idx="55046">
                  <c:v>15.785456</c:v>
                </c:pt>
                <c:pt idx="55047">
                  <c:v>15.786937999999999</c:v>
                </c:pt>
                <c:pt idx="55048">
                  <c:v>15.787739</c:v>
                </c:pt>
                <c:pt idx="55049">
                  <c:v>15.782546999999999</c:v>
                </c:pt>
                <c:pt idx="55050">
                  <c:v>15.778858</c:v>
                </c:pt>
                <c:pt idx="55051">
                  <c:v>15.784692</c:v>
                </c:pt>
                <c:pt idx="55052">
                  <c:v>15.786548</c:v>
                </c:pt>
                <c:pt idx="55053">
                  <c:v>15.78416</c:v>
                </c:pt>
                <c:pt idx="55054">
                  <c:v>15.78837</c:v>
                </c:pt>
                <c:pt idx="55055">
                  <c:v>15.79134</c:v>
                </c:pt>
                <c:pt idx="55056">
                  <c:v>15.788143</c:v>
                </c:pt>
                <c:pt idx="55057">
                  <c:v>15.785955</c:v>
                </c:pt>
                <c:pt idx="55058">
                  <c:v>15.788010999999999</c:v>
                </c:pt>
                <c:pt idx="55059">
                  <c:v>15.786922000000001</c:v>
                </c:pt>
                <c:pt idx="55060">
                  <c:v>15.783008000000001</c:v>
                </c:pt>
                <c:pt idx="55061">
                  <c:v>15.784839</c:v>
                </c:pt>
                <c:pt idx="55062">
                  <c:v>15.786538</c:v>
                </c:pt>
                <c:pt idx="55063">
                  <c:v>15.785797000000001</c:v>
                </c:pt>
                <c:pt idx="55064">
                  <c:v>15.786721</c:v>
                </c:pt>
                <c:pt idx="55065">
                  <c:v>15.786785</c:v>
                </c:pt>
                <c:pt idx="55066">
                  <c:v>15.788038</c:v>
                </c:pt>
                <c:pt idx="55067">
                  <c:v>15.789739000000001</c:v>
                </c:pt>
                <c:pt idx="55068">
                  <c:v>15.791895999999999</c:v>
                </c:pt>
                <c:pt idx="55069">
                  <c:v>15.792529999999999</c:v>
                </c:pt>
                <c:pt idx="55070">
                  <c:v>15.792707</c:v>
                </c:pt>
                <c:pt idx="55071">
                  <c:v>15.793855000000001</c:v>
                </c:pt>
                <c:pt idx="55072">
                  <c:v>15.791722</c:v>
                </c:pt>
                <c:pt idx="55073">
                  <c:v>15.791511</c:v>
                </c:pt>
                <c:pt idx="55074">
                  <c:v>15.794371999999999</c:v>
                </c:pt>
                <c:pt idx="55075">
                  <c:v>15.794839</c:v>
                </c:pt>
                <c:pt idx="55076">
                  <c:v>15.794390999999999</c:v>
                </c:pt>
                <c:pt idx="55077">
                  <c:v>15.793013</c:v>
                </c:pt>
                <c:pt idx="55078">
                  <c:v>15.790929999999999</c:v>
                </c:pt>
                <c:pt idx="55079">
                  <c:v>15.793145000000001</c:v>
                </c:pt>
                <c:pt idx="55080">
                  <c:v>15.79415</c:v>
                </c:pt>
                <c:pt idx="55081">
                  <c:v>15.790559999999999</c:v>
                </c:pt>
                <c:pt idx="55082">
                  <c:v>15.789628</c:v>
                </c:pt>
                <c:pt idx="55083">
                  <c:v>15.792551</c:v>
                </c:pt>
                <c:pt idx="55084">
                  <c:v>15.793124000000001</c:v>
                </c:pt>
                <c:pt idx="55085">
                  <c:v>15.795927000000001</c:v>
                </c:pt>
                <c:pt idx="55086">
                  <c:v>15.806578</c:v>
                </c:pt>
                <c:pt idx="55087">
                  <c:v>15.809468000000001</c:v>
                </c:pt>
                <c:pt idx="55088">
                  <c:v>15.803329</c:v>
                </c:pt>
                <c:pt idx="55089">
                  <c:v>15.805763000000001</c:v>
                </c:pt>
                <c:pt idx="55090">
                  <c:v>15.808059999999999</c:v>
                </c:pt>
                <c:pt idx="55091">
                  <c:v>15.800784999999999</c:v>
                </c:pt>
                <c:pt idx="55092">
                  <c:v>15.800269</c:v>
                </c:pt>
                <c:pt idx="55093">
                  <c:v>15.806405</c:v>
                </c:pt>
                <c:pt idx="55094">
                  <c:v>15.80678</c:v>
                </c:pt>
                <c:pt idx="55095">
                  <c:v>15.80367</c:v>
                </c:pt>
                <c:pt idx="55096">
                  <c:v>15.804313</c:v>
                </c:pt>
                <c:pt idx="55097">
                  <c:v>15.80579</c:v>
                </c:pt>
                <c:pt idx="55098">
                  <c:v>15.806407999999999</c:v>
                </c:pt>
                <c:pt idx="55099">
                  <c:v>15.808498999999999</c:v>
                </c:pt>
                <c:pt idx="55100">
                  <c:v>15.806063</c:v>
                </c:pt>
                <c:pt idx="55101">
                  <c:v>15.801912</c:v>
                </c:pt>
                <c:pt idx="55102">
                  <c:v>15.805099</c:v>
                </c:pt>
                <c:pt idx="55103">
                  <c:v>15.809138000000001</c:v>
                </c:pt>
                <c:pt idx="55104">
                  <c:v>15.806497999999999</c:v>
                </c:pt>
                <c:pt idx="55105">
                  <c:v>15.805854</c:v>
                </c:pt>
                <c:pt idx="55106">
                  <c:v>15.809697999999999</c:v>
                </c:pt>
                <c:pt idx="55107">
                  <c:v>15.810779999999999</c:v>
                </c:pt>
                <c:pt idx="55108">
                  <c:v>15.809091</c:v>
                </c:pt>
                <c:pt idx="55109">
                  <c:v>15.808211999999999</c:v>
                </c:pt>
                <c:pt idx="55110">
                  <c:v>15.808299999999999</c:v>
                </c:pt>
                <c:pt idx="55111">
                  <c:v>15.807142000000001</c:v>
                </c:pt>
                <c:pt idx="55112">
                  <c:v>15.803883000000001</c:v>
                </c:pt>
                <c:pt idx="55113">
                  <c:v>15.799818</c:v>
                </c:pt>
                <c:pt idx="55114">
                  <c:v>15.798807999999999</c:v>
                </c:pt>
                <c:pt idx="55115">
                  <c:v>15.80331</c:v>
                </c:pt>
                <c:pt idx="55116">
                  <c:v>15.800579000000001</c:v>
                </c:pt>
                <c:pt idx="55117">
                  <c:v>15.795977000000001</c:v>
                </c:pt>
                <c:pt idx="55118">
                  <c:v>15.799103000000001</c:v>
                </c:pt>
                <c:pt idx="55119">
                  <c:v>15.799268</c:v>
                </c:pt>
                <c:pt idx="55120">
                  <c:v>15.798071999999999</c:v>
                </c:pt>
                <c:pt idx="55121">
                  <c:v>15.797755</c:v>
                </c:pt>
                <c:pt idx="55122">
                  <c:v>15.795686999999999</c:v>
                </c:pt>
                <c:pt idx="55123">
                  <c:v>15.795707</c:v>
                </c:pt>
                <c:pt idx="55124">
                  <c:v>15.800915</c:v>
                </c:pt>
                <c:pt idx="55125">
                  <c:v>15.806107000000001</c:v>
                </c:pt>
                <c:pt idx="55126">
                  <c:v>15.804883999999999</c:v>
                </c:pt>
                <c:pt idx="55127">
                  <c:v>15.808475</c:v>
                </c:pt>
                <c:pt idx="55128">
                  <c:v>15.811968999999999</c:v>
                </c:pt>
                <c:pt idx="55129">
                  <c:v>15.809873</c:v>
                </c:pt>
                <c:pt idx="55130">
                  <c:v>15.813107</c:v>
                </c:pt>
                <c:pt idx="55131">
                  <c:v>15.816528</c:v>
                </c:pt>
                <c:pt idx="55132">
                  <c:v>15.818159</c:v>
                </c:pt>
                <c:pt idx="55133">
                  <c:v>15.818500999999999</c:v>
                </c:pt>
                <c:pt idx="55134">
                  <c:v>15.817145</c:v>
                </c:pt>
                <c:pt idx="55135">
                  <c:v>15.815855000000001</c:v>
                </c:pt>
                <c:pt idx="55136">
                  <c:v>15.811124</c:v>
                </c:pt>
                <c:pt idx="55137">
                  <c:v>15.807264</c:v>
                </c:pt>
                <c:pt idx="55138">
                  <c:v>15.811176</c:v>
                </c:pt>
                <c:pt idx="55139">
                  <c:v>15.812976000000001</c:v>
                </c:pt>
                <c:pt idx="55140">
                  <c:v>15.807599</c:v>
                </c:pt>
                <c:pt idx="55141">
                  <c:v>15.806946999999999</c:v>
                </c:pt>
                <c:pt idx="55142">
                  <c:v>15.810465000000001</c:v>
                </c:pt>
                <c:pt idx="55143">
                  <c:v>15.80893</c:v>
                </c:pt>
                <c:pt idx="55144">
                  <c:v>15.807491000000001</c:v>
                </c:pt>
                <c:pt idx="55145">
                  <c:v>15.809962000000001</c:v>
                </c:pt>
                <c:pt idx="55146">
                  <c:v>15.811862</c:v>
                </c:pt>
                <c:pt idx="55147">
                  <c:v>15.809305999999999</c:v>
                </c:pt>
                <c:pt idx="55148">
                  <c:v>15.807408000000001</c:v>
                </c:pt>
                <c:pt idx="55149">
                  <c:v>15.810999000000001</c:v>
                </c:pt>
                <c:pt idx="55150">
                  <c:v>15.813743000000001</c:v>
                </c:pt>
                <c:pt idx="55151">
                  <c:v>15.809081000000001</c:v>
                </c:pt>
                <c:pt idx="55152">
                  <c:v>15.802854999999999</c:v>
                </c:pt>
                <c:pt idx="55153">
                  <c:v>15.803205999999999</c:v>
                </c:pt>
                <c:pt idx="55154">
                  <c:v>15.807649</c:v>
                </c:pt>
                <c:pt idx="55155">
                  <c:v>15.809877999999999</c:v>
                </c:pt>
                <c:pt idx="55156">
                  <c:v>15.811590000000001</c:v>
                </c:pt>
                <c:pt idx="55157">
                  <c:v>15.812400999999999</c:v>
                </c:pt>
                <c:pt idx="55158">
                  <c:v>15.811499</c:v>
                </c:pt>
                <c:pt idx="55159">
                  <c:v>15.810499999999999</c:v>
                </c:pt>
                <c:pt idx="55160">
                  <c:v>15.80941</c:v>
                </c:pt>
                <c:pt idx="55161">
                  <c:v>15.810597</c:v>
                </c:pt>
                <c:pt idx="55162">
                  <c:v>15.812305</c:v>
                </c:pt>
                <c:pt idx="55163">
                  <c:v>15.812391</c:v>
                </c:pt>
                <c:pt idx="55164">
                  <c:v>15.812903</c:v>
                </c:pt>
                <c:pt idx="55165">
                  <c:v>15.813567000000001</c:v>
                </c:pt>
                <c:pt idx="55166">
                  <c:v>15.813337000000001</c:v>
                </c:pt>
                <c:pt idx="55167">
                  <c:v>15.812267</c:v>
                </c:pt>
                <c:pt idx="55168">
                  <c:v>15.812806999999999</c:v>
                </c:pt>
                <c:pt idx="55169">
                  <c:v>15.810255</c:v>
                </c:pt>
                <c:pt idx="55170">
                  <c:v>15.809761999999999</c:v>
                </c:pt>
                <c:pt idx="55171">
                  <c:v>15.816943999999999</c:v>
                </c:pt>
                <c:pt idx="55172">
                  <c:v>15.818680000000001</c:v>
                </c:pt>
                <c:pt idx="55173">
                  <c:v>15.814232000000001</c:v>
                </c:pt>
                <c:pt idx="55174">
                  <c:v>15.813745000000001</c:v>
                </c:pt>
                <c:pt idx="55175">
                  <c:v>15.812419</c:v>
                </c:pt>
                <c:pt idx="55176">
                  <c:v>15.812056999999999</c:v>
                </c:pt>
                <c:pt idx="55177">
                  <c:v>15.816432000000001</c:v>
                </c:pt>
                <c:pt idx="55178">
                  <c:v>15.820759000000001</c:v>
                </c:pt>
                <c:pt idx="55179">
                  <c:v>15.820093999999999</c:v>
                </c:pt>
                <c:pt idx="55180">
                  <c:v>15.814911</c:v>
                </c:pt>
                <c:pt idx="55181">
                  <c:v>15.811247</c:v>
                </c:pt>
                <c:pt idx="55182">
                  <c:v>15.814603</c:v>
                </c:pt>
                <c:pt idx="55183">
                  <c:v>15.819869000000001</c:v>
                </c:pt>
                <c:pt idx="55184">
                  <c:v>15.819800000000001</c:v>
                </c:pt>
                <c:pt idx="55185">
                  <c:v>15.816825</c:v>
                </c:pt>
                <c:pt idx="55186">
                  <c:v>15.818542000000001</c:v>
                </c:pt>
                <c:pt idx="55187">
                  <c:v>15.823294000000001</c:v>
                </c:pt>
                <c:pt idx="55188">
                  <c:v>15.827456</c:v>
                </c:pt>
                <c:pt idx="55189">
                  <c:v>15.828592</c:v>
                </c:pt>
                <c:pt idx="55190">
                  <c:v>15.828231000000001</c:v>
                </c:pt>
                <c:pt idx="55191">
                  <c:v>15.829749</c:v>
                </c:pt>
                <c:pt idx="55192">
                  <c:v>15.828594000000001</c:v>
                </c:pt>
                <c:pt idx="55193">
                  <c:v>15.825509</c:v>
                </c:pt>
                <c:pt idx="55194">
                  <c:v>15.823744</c:v>
                </c:pt>
                <c:pt idx="55195">
                  <c:v>15.823351000000001</c:v>
                </c:pt>
                <c:pt idx="55196">
                  <c:v>15.82399</c:v>
                </c:pt>
                <c:pt idx="55197">
                  <c:v>15.823200999999999</c:v>
                </c:pt>
                <c:pt idx="55198">
                  <c:v>15.824448</c:v>
                </c:pt>
                <c:pt idx="55199">
                  <c:v>15.826563999999999</c:v>
                </c:pt>
                <c:pt idx="55200">
                  <c:v>15.825566</c:v>
                </c:pt>
                <c:pt idx="55201">
                  <c:v>15.825366000000001</c:v>
                </c:pt>
                <c:pt idx="55202">
                  <c:v>15.829287000000001</c:v>
                </c:pt>
                <c:pt idx="55203">
                  <c:v>15.832503000000001</c:v>
                </c:pt>
                <c:pt idx="55204">
                  <c:v>15.830397</c:v>
                </c:pt>
                <c:pt idx="55205">
                  <c:v>15.825649</c:v>
                </c:pt>
                <c:pt idx="55206">
                  <c:v>15.824341</c:v>
                </c:pt>
                <c:pt idx="55207">
                  <c:v>15.824773</c:v>
                </c:pt>
                <c:pt idx="55208">
                  <c:v>15.826266</c:v>
                </c:pt>
                <c:pt idx="55209">
                  <c:v>15.829846</c:v>
                </c:pt>
                <c:pt idx="55210">
                  <c:v>15.831416000000001</c:v>
                </c:pt>
                <c:pt idx="55211">
                  <c:v>15.826428</c:v>
                </c:pt>
                <c:pt idx="55212">
                  <c:v>15.825339</c:v>
                </c:pt>
                <c:pt idx="55213">
                  <c:v>15.831289</c:v>
                </c:pt>
                <c:pt idx="55214">
                  <c:v>15.831538</c:v>
                </c:pt>
                <c:pt idx="55215">
                  <c:v>15.829967999999999</c:v>
                </c:pt>
                <c:pt idx="55216">
                  <c:v>15.831799</c:v>
                </c:pt>
                <c:pt idx="55217">
                  <c:v>15.83206</c:v>
                </c:pt>
                <c:pt idx="55218">
                  <c:v>15.831821</c:v>
                </c:pt>
                <c:pt idx="55219">
                  <c:v>15.834527</c:v>
                </c:pt>
                <c:pt idx="55220">
                  <c:v>15.833373</c:v>
                </c:pt>
                <c:pt idx="55221">
                  <c:v>15.826105</c:v>
                </c:pt>
                <c:pt idx="55222">
                  <c:v>15.826233999999999</c:v>
                </c:pt>
                <c:pt idx="55223">
                  <c:v>15.83306</c:v>
                </c:pt>
                <c:pt idx="55224">
                  <c:v>15.832478</c:v>
                </c:pt>
                <c:pt idx="55225">
                  <c:v>15.829426</c:v>
                </c:pt>
                <c:pt idx="55226">
                  <c:v>15.832438</c:v>
                </c:pt>
                <c:pt idx="55227">
                  <c:v>15.830315000000001</c:v>
                </c:pt>
                <c:pt idx="55228">
                  <c:v>15.82601</c:v>
                </c:pt>
                <c:pt idx="55229">
                  <c:v>15.829238</c:v>
                </c:pt>
                <c:pt idx="55230">
                  <c:v>15.829454</c:v>
                </c:pt>
                <c:pt idx="55231">
                  <c:v>15.825391</c:v>
                </c:pt>
                <c:pt idx="55232">
                  <c:v>15.827624999999999</c:v>
                </c:pt>
                <c:pt idx="55233">
                  <c:v>15.83135</c:v>
                </c:pt>
                <c:pt idx="55234">
                  <c:v>15.829935000000001</c:v>
                </c:pt>
                <c:pt idx="55235">
                  <c:v>15.831125</c:v>
                </c:pt>
                <c:pt idx="55236">
                  <c:v>15.838739</c:v>
                </c:pt>
                <c:pt idx="55237">
                  <c:v>15.838869000000001</c:v>
                </c:pt>
                <c:pt idx="55238">
                  <c:v>15.832345</c:v>
                </c:pt>
                <c:pt idx="55239">
                  <c:v>15.831317</c:v>
                </c:pt>
                <c:pt idx="55240">
                  <c:v>15.833864</c:v>
                </c:pt>
                <c:pt idx="55241">
                  <c:v>15.834042999999999</c:v>
                </c:pt>
                <c:pt idx="55242">
                  <c:v>15.833985</c:v>
                </c:pt>
                <c:pt idx="55243">
                  <c:v>15.836048999999999</c:v>
                </c:pt>
                <c:pt idx="55244">
                  <c:v>15.837040999999999</c:v>
                </c:pt>
                <c:pt idx="55245">
                  <c:v>15.835762000000001</c:v>
                </c:pt>
                <c:pt idx="55246">
                  <c:v>15.834987999999999</c:v>
                </c:pt>
                <c:pt idx="55247">
                  <c:v>15.833968</c:v>
                </c:pt>
                <c:pt idx="55248">
                  <c:v>15.839017999999999</c:v>
                </c:pt>
                <c:pt idx="55249">
                  <c:v>15.84564</c:v>
                </c:pt>
                <c:pt idx="55250">
                  <c:v>15.846958000000001</c:v>
                </c:pt>
                <c:pt idx="55251">
                  <c:v>15.847149</c:v>
                </c:pt>
                <c:pt idx="55252">
                  <c:v>15.850061999999999</c:v>
                </c:pt>
                <c:pt idx="55253">
                  <c:v>15.850745</c:v>
                </c:pt>
                <c:pt idx="55254">
                  <c:v>15.846629</c:v>
                </c:pt>
                <c:pt idx="55255">
                  <c:v>15.8444</c:v>
                </c:pt>
                <c:pt idx="55256">
                  <c:v>15.846905</c:v>
                </c:pt>
                <c:pt idx="55257">
                  <c:v>15.843678000000001</c:v>
                </c:pt>
                <c:pt idx="55258">
                  <c:v>15.839347</c:v>
                </c:pt>
                <c:pt idx="55259">
                  <c:v>15.844412999999999</c:v>
                </c:pt>
                <c:pt idx="55260">
                  <c:v>15.84521</c:v>
                </c:pt>
                <c:pt idx="55261">
                  <c:v>15.840512</c:v>
                </c:pt>
                <c:pt idx="55262">
                  <c:v>15.840994999999999</c:v>
                </c:pt>
                <c:pt idx="55263">
                  <c:v>15.843719</c:v>
                </c:pt>
                <c:pt idx="55264">
                  <c:v>15.843747</c:v>
                </c:pt>
                <c:pt idx="55265">
                  <c:v>15.841671</c:v>
                </c:pt>
                <c:pt idx="55266">
                  <c:v>15.844799999999999</c:v>
                </c:pt>
                <c:pt idx="55267">
                  <c:v>15.848281999999999</c:v>
                </c:pt>
                <c:pt idx="55268">
                  <c:v>15.844218</c:v>
                </c:pt>
                <c:pt idx="55269">
                  <c:v>15.840465</c:v>
                </c:pt>
                <c:pt idx="55270">
                  <c:v>15.841015000000001</c:v>
                </c:pt>
                <c:pt idx="55271">
                  <c:v>15.840901000000001</c:v>
                </c:pt>
                <c:pt idx="55272">
                  <c:v>15.8392</c:v>
                </c:pt>
                <c:pt idx="55273">
                  <c:v>15.83892</c:v>
                </c:pt>
                <c:pt idx="55274">
                  <c:v>15.840869</c:v>
                </c:pt>
                <c:pt idx="55275">
                  <c:v>15.843728</c:v>
                </c:pt>
                <c:pt idx="55276">
                  <c:v>15.845565000000001</c:v>
                </c:pt>
                <c:pt idx="55277">
                  <c:v>15.844317999999999</c:v>
                </c:pt>
                <c:pt idx="55278">
                  <c:v>15.842995999999999</c:v>
                </c:pt>
                <c:pt idx="55279">
                  <c:v>15.841540999999999</c:v>
                </c:pt>
                <c:pt idx="55280">
                  <c:v>15.841913</c:v>
                </c:pt>
                <c:pt idx="55281">
                  <c:v>15.844665000000001</c:v>
                </c:pt>
                <c:pt idx="55282">
                  <c:v>15.845696</c:v>
                </c:pt>
                <c:pt idx="55283">
                  <c:v>15.846975</c:v>
                </c:pt>
                <c:pt idx="55284">
                  <c:v>15.847322</c:v>
                </c:pt>
                <c:pt idx="55285">
                  <c:v>15.847219000000001</c:v>
                </c:pt>
                <c:pt idx="55286">
                  <c:v>15.847638999999999</c:v>
                </c:pt>
                <c:pt idx="55287">
                  <c:v>15.846308000000001</c:v>
                </c:pt>
                <c:pt idx="55288">
                  <c:v>15.845011</c:v>
                </c:pt>
                <c:pt idx="55289">
                  <c:v>15.84268</c:v>
                </c:pt>
                <c:pt idx="55290">
                  <c:v>15.840745999999999</c:v>
                </c:pt>
                <c:pt idx="55291">
                  <c:v>15.842362</c:v>
                </c:pt>
                <c:pt idx="55292">
                  <c:v>15.844412999999999</c:v>
                </c:pt>
                <c:pt idx="55293">
                  <c:v>15.845101</c:v>
                </c:pt>
                <c:pt idx="55294">
                  <c:v>15.844919000000001</c:v>
                </c:pt>
                <c:pt idx="55295">
                  <c:v>15.846717999999999</c:v>
                </c:pt>
                <c:pt idx="55296">
                  <c:v>15.850698</c:v>
                </c:pt>
                <c:pt idx="55297">
                  <c:v>15.851252000000001</c:v>
                </c:pt>
                <c:pt idx="55298">
                  <c:v>15.847545</c:v>
                </c:pt>
                <c:pt idx="55299">
                  <c:v>15.847091000000001</c:v>
                </c:pt>
                <c:pt idx="55300">
                  <c:v>15.852055999999999</c:v>
                </c:pt>
                <c:pt idx="55301">
                  <c:v>15.854649</c:v>
                </c:pt>
                <c:pt idx="55302">
                  <c:v>15.853227</c:v>
                </c:pt>
                <c:pt idx="55303">
                  <c:v>15.852489</c:v>
                </c:pt>
                <c:pt idx="55304">
                  <c:v>15.850583</c:v>
                </c:pt>
                <c:pt idx="55305">
                  <c:v>15.849318</c:v>
                </c:pt>
                <c:pt idx="55306">
                  <c:v>15.852881</c:v>
                </c:pt>
                <c:pt idx="55307">
                  <c:v>15.852622</c:v>
                </c:pt>
                <c:pt idx="55308">
                  <c:v>15.851331</c:v>
                </c:pt>
                <c:pt idx="55309">
                  <c:v>15.852084</c:v>
                </c:pt>
                <c:pt idx="55310">
                  <c:v>15.850904</c:v>
                </c:pt>
                <c:pt idx="55311">
                  <c:v>15.847429</c:v>
                </c:pt>
                <c:pt idx="55312">
                  <c:v>15.850028</c:v>
                </c:pt>
                <c:pt idx="55313">
                  <c:v>15.854372</c:v>
                </c:pt>
                <c:pt idx="55314">
                  <c:v>15.852176</c:v>
                </c:pt>
                <c:pt idx="55315">
                  <c:v>15.850242</c:v>
                </c:pt>
                <c:pt idx="55316">
                  <c:v>15.850788</c:v>
                </c:pt>
                <c:pt idx="55317">
                  <c:v>15.849005</c:v>
                </c:pt>
                <c:pt idx="55318">
                  <c:v>15.849862</c:v>
                </c:pt>
                <c:pt idx="55319">
                  <c:v>15.854516</c:v>
                </c:pt>
                <c:pt idx="55320">
                  <c:v>15.856299</c:v>
                </c:pt>
                <c:pt idx="55321">
                  <c:v>15.852774999999999</c:v>
                </c:pt>
                <c:pt idx="55322">
                  <c:v>15.851584000000001</c:v>
                </c:pt>
                <c:pt idx="55323">
                  <c:v>15.852505000000001</c:v>
                </c:pt>
                <c:pt idx="55324">
                  <c:v>15.851475000000001</c:v>
                </c:pt>
                <c:pt idx="55325">
                  <c:v>15.853386</c:v>
                </c:pt>
                <c:pt idx="55326">
                  <c:v>15.853714999999999</c:v>
                </c:pt>
                <c:pt idx="55327">
                  <c:v>15.850431</c:v>
                </c:pt>
                <c:pt idx="55328">
                  <c:v>15.851881000000001</c:v>
                </c:pt>
                <c:pt idx="55329">
                  <c:v>15.852523</c:v>
                </c:pt>
                <c:pt idx="55330">
                  <c:v>15.851309000000001</c:v>
                </c:pt>
                <c:pt idx="55331">
                  <c:v>15.858722</c:v>
                </c:pt>
                <c:pt idx="55332">
                  <c:v>15.863175</c:v>
                </c:pt>
                <c:pt idx="55333">
                  <c:v>15.856323</c:v>
                </c:pt>
                <c:pt idx="55334">
                  <c:v>15.855168000000001</c:v>
                </c:pt>
                <c:pt idx="55335">
                  <c:v>15.860574</c:v>
                </c:pt>
                <c:pt idx="55336">
                  <c:v>15.860913</c:v>
                </c:pt>
                <c:pt idx="55337">
                  <c:v>15.858715</c:v>
                </c:pt>
                <c:pt idx="55338">
                  <c:v>15.861122999999999</c:v>
                </c:pt>
                <c:pt idx="55339">
                  <c:v>15.862213000000001</c:v>
                </c:pt>
                <c:pt idx="55340">
                  <c:v>15.861321</c:v>
                </c:pt>
                <c:pt idx="55341">
                  <c:v>15.861297</c:v>
                </c:pt>
                <c:pt idx="55342">
                  <c:v>15.861494</c:v>
                </c:pt>
                <c:pt idx="55343">
                  <c:v>15.865384000000001</c:v>
                </c:pt>
                <c:pt idx="55344">
                  <c:v>15.867111</c:v>
                </c:pt>
                <c:pt idx="55345">
                  <c:v>15.864936</c:v>
                </c:pt>
                <c:pt idx="55346">
                  <c:v>15.867222</c:v>
                </c:pt>
                <c:pt idx="55347">
                  <c:v>15.865185</c:v>
                </c:pt>
                <c:pt idx="55348">
                  <c:v>15.858473</c:v>
                </c:pt>
                <c:pt idx="55349">
                  <c:v>15.861739999999999</c:v>
                </c:pt>
                <c:pt idx="55350">
                  <c:v>15.867350999999999</c:v>
                </c:pt>
                <c:pt idx="55351">
                  <c:v>15.866837</c:v>
                </c:pt>
                <c:pt idx="55352">
                  <c:v>15.867232</c:v>
                </c:pt>
                <c:pt idx="55353">
                  <c:v>15.867578999999999</c:v>
                </c:pt>
                <c:pt idx="55354">
                  <c:v>15.867505</c:v>
                </c:pt>
                <c:pt idx="55355">
                  <c:v>15.865116</c:v>
                </c:pt>
                <c:pt idx="55356">
                  <c:v>15.861907</c:v>
                </c:pt>
                <c:pt idx="55357">
                  <c:v>15.868038</c:v>
                </c:pt>
                <c:pt idx="55358">
                  <c:v>15.871245999999999</c:v>
                </c:pt>
                <c:pt idx="55359">
                  <c:v>15.868710999999999</c:v>
                </c:pt>
                <c:pt idx="55360">
                  <c:v>15.873339</c:v>
                </c:pt>
                <c:pt idx="55361">
                  <c:v>15.874787</c:v>
                </c:pt>
                <c:pt idx="55362">
                  <c:v>15.873334</c:v>
                </c:pt>
                <c:pt idx="55363">
                  <c:v>15.873677000000001</c:v>
                </c:pt>
                <c:pt idx="55364">
                  <c:v>15.871543000000001</c:v>
                </c:pt>
                <c:pt idx="55365">
                  <c:v>15.871048</c:v>
                </c:pt>
                <c:pt idx="55366">
                  <c:v>15.875944</c:v>
                </c:pt>
                <c:pt idx="55367">
                  <c:v>15.873796</c:v>
                </c:pt>
                <c:pt idx="55368">
                  <c:v>15.866595999999999</c:v>
                </c:pt>
                <c:pt idx="55369">
                  <c:v>15.867888000000001</c:v>
                </c:pt>
                <c:pt idx="55370">
                  <c:v>15.869935</c:v>
                </c:pt>
                <c:pt idx="55371">
                  <c:v>15.868078000000001</c:v>
                </c:pt>
                <c:pt idx="55372">
                  <c:v>15.871600000000001</c:v>
                </c:pt>
                <c:pt idx="55373">
                  <c:v>15.873574</c:v>
                </c:pt>
                <c:pt idx="55374">
                  <c:v>15.867943</c:v>
                </c:pt>
                <c:pt idx="55375">
                  <c:v>15.865265000000001</c:v>
                </c:pt>
                <c:pt idx="55376">
                  <c:v>15.868304</c:v>
                </c:pt>
                <c:pt idx="55377">
                  <c:v>15.870907000000001</c:v>
                </c:pt>
                <c:pt idx="55378">
                  <c:v>15.873162000000001</c:v>
                </c:pt>
                <c:pt idx="55379">
                  <c:v>15.8749</c:v>
                </c:pt>
                <c:pt idx="55380">
                  <c:v>15.872486</c:v>
                </c:pt>
                <c:pt idx="55381">
                  <c:v>15.872271</c:v>
                </c:pt>
                <c:pt idx="55382">
                  <c:v>15.87609</c:v>
                </c:pt>
                <c:pt idx="55383">
                  <c:v>15.874262999999999</c:v>
                </c:pt>
                <c:pt idx="55384">
                  <c:v>15.868812</c:v>
                </c:pt>
                <c:pt idx="55385">
                  <c:v>15.873829000000001</c:v>
                </c:pt>
                <c:pt idx="55386">
                  <c:v>15.880167</c:v>
                </c:pt>
                <c:pt idx="55387">
                  <c:v>15.870284</c:v>
                </c:pt>
                <c:pt idx="55388">
                  <c:v>15.863268</c:v>
                </c:pt>
                <c:pt idx="55389">
                  <c:v>15.86849</c:v>
                </c:pt>
                <c:pt idx="55390">
                  <c:v>15.870869000000001</c:v>
                </c:pt>
                <c:pt idx="55391">
                  <c:v>15.871127</c:v>
                </c:pt>
                <c:pt idx="55392">
                  <c:v>15.872061</c:v>
                </c:pt>
                <c:pt idx="55393">
                  <c:v>15.870024000000001</c:v>
                </c:pt>
                <c:pt idx="55394">
                  <c:v>15.871343</c:v>
                </c:pt>
                <c:pt idx="55395">
                  <c:v>15.878095</c:v>
                </c:pt>
                <c:pt idx="55396">
                  <c:v>15.876497000000001</c:v>
                </c:pt>
                <c:pt idx="55397">
                  <c:v>15.872503</c:v>
                </c:pt>
                <c:pt idx="55398">
                  <c:v>15.875363</c:v>
                </c:pt>
                <c:pt idx="55399">
                  <c:v>15.875355000000001</c:v>
                </c:pt>
                <c:pt idx="55400">
                  <c:v>15.876715000000001</c:v>
                </c:pt>
                <c:pt idx="55401">
                  <c:v>15.881366999999999</c:v>
                </c:pt>
                <c:pt idx="55402">
                  <c:v>15.877742</c:v>
                </c:pt>
                <c:pt idx="55403">
                  <c:v>15.872563</c:v>
                </c:pt>
                <c:pt idx="55404">
                  <c:v>15.873403</c:v>
                </c:pt>
                <c:pt idx="55405">
                  <c:v>15.874746999999999</c:v>
                </c:pt>
                <c:pt idx="55406">
                  <c:v>15.876761999999999</c:v>
                </c:pt>
                <c:pt idx="55407">
                  <c:v>15.877433</c:v>
                </c:pt>
                <c:pt idx="55408">
                  <c:v>15.878245</c:v>
                </c:pt>
                <c:pt idx="55409">
                  <c:v>15.880426999999999</c:v>
                </c:pt>
                <c:pt idx="55410">
                  <c:v>15.883091</c:v>
                </c:pt>
                <c:pt idx="55411">
                  <c:v>15.885272000000001</c:v>
                </c:pt>
                <c:pt idx="55412">
                  <c:v>15.883346</c:v>
                </c:pt>
                <c:pt idx="55413">
                  <c:v>15.883630999999999</c:v>
                </c:pt>
                <c:pt idx="55414">
                  <c:v>15.88705</c:v>
                </c:pt>
                <c:pt idx="55415">
                  <c:v>15.886260999999999</c:v>
                </c:pt>
                <c:pt idx="55416">
                  <c:v>15.885460999999999</c:v>
                </c:pt>
                <c:pt idx="55417">
                  <c:v>15.887931</c:v>
                </c:pt>
                <c:pt idx="55418">
                  <c:v>15.889312</c:v>
                </c:pt>
                <c:pt idx="55419">
                  <c:v>15.888211999999999</c:v>
                </c:pt>
                <c:pt idx="55420">
                  <c:v>15.888744000000001</c:v>
                </c:pt>
                <c:pt idx="55421">
                  <c:v>15.889462</c:v>
                </c:pt>
                <c:pt idx="55422">
                  <c:v>15.889785</c:v>
                </c:pt>
                <c:pt idx="55423">
                  <c:v>15.889773999999999</c:v>
                </c:pt>
                <c:pt idx="55424">
                  <c:v>15.888075000000001</c:v>
                </c:pt>
                <c:pt idx="55425">
                  <c:v>15.887816000000001</c:v>
                </c:pt>
                <c:pt idx="55426">
                  <c:v>15.888235</c:v>
                </c:pt>
                <c:pt idx="55427">
                  <c:v>15.886443999999999</c:v>
                </c:pt>
                <c:pt idx="55428">
                  <c:v>15.883222999999999</c:v>
                </c:pt>
                <c:pt idx="55429">
                  <c:v>15.877025</c:v>
                </c:pt>
                <c:pt idx="55430">
                  <c:v>15.873042999999999</c:v>
                </c:pt>
                <c:pt idx="55431">
                  <c:v>15.875242999999999</c:v>
                </c:pt>
                <c:pt idx="55432">
                  <c:v>15.879111999999999</c:v>
                </c:pt>
                <c:pt idx="55433">
                  <c:v>15.879697999999999</c:v>
                </c:pt>
                <c:pt idx="55434">
                  <c:v>15.877412</c:v>
                </c:pt>
                <c:pt idx="55435">
                  <c:v>15.879670000000001</c:v>
                </c:pt>
                <c:pt idx="55436">
                  <c:v>15.884529000000001</c:v>
                </c:pt>
                <c:pt idx="55437">
                  <c:v>15.88433</c:v>
                </c:pt>
                <c:pt idx="55438">
                  <c:v>15.884971999999999</c:v>
                </c:pt>
                <c:pt idx="55439">
                  <c:v>15.88611</c:v>
                </c:pt>
                <c:pt idx="55440">
                  <c:v>15.883304000000001</c:v>
                </c:pt>
                <c:pt idx="55441">
                  <c:v>15.881821</c:v>
                </c:pt>
                <c:pt idx="55442">
                  <c:v>15.886075</c:v>
                </c:pt>
                <c:pt idx="55443">
                  <c:v>15.888968</c:v>
                </c:pt>
                <c:pt idx="55444">
                  <c:v>15.888621000000001</c:v>
                </c:pt>
                <c:pt idx="55445">
                  <c:v>15.893022999999999</c:v>
                </c:pt>
                <c:pt idx="55446">
                  <c:v>15.89716</c:v>
                </c:pt>
                <c:pt idx="55447">
                  <c:v>15.894888</c:v>
                </c:pt>
                <c:pt idx="55448">
                  <c:v>15.895139</c:v>
                </c:pt>
                <c:pt idx="55449">
                  <c:v>15.898586999999999</c:v>
                </c:pt>
                <c:pt idx="55450">
                  <c:v>15.896069000000001</c:v>
                </c:pt>
                <c:pt idx="55451">
                  <c:v>15.890874999999999</c:v>
                </c:pt>
                <c:pt idx="55452">
                  <c:v>15.892937999999999</c:v>
                </c:pt>
                <c:pt idx="55453">
                  <c:v>15.893658</c:v>
                </c:pt>
                <c:pt idx="55454">
                  <c:v>15.889951999999999</c:v>
                </c:pt>
                <c:pt idx="55455">
                  <c:v>15.892087999999999</c:v>
                </c:pt>
                <c:pt idx="55456">
                  <c:v>15.893044</c:v>
                </c:pt>
                <c:pt idx="55457">
                  <c:v>15.888654000000001</c:v>
                </c:pt>
                <c:pt idx="55458">
                  <c:v>15.887451</c:v>
                </c:pt>
                <c:pt idx="55459">
                  <c:v>15.887445</c:v>
                </c:pt>
                <c:pt idx="55460">
                  <c:v>15.886785</c:v>
                </c:pt>
                <c:pt idx="55461">
                  <c:v>15.887907</c:v>
                </c:pt>
                <c:pt idx="55462">
                  <c:v>15.888009</c:v>
                </c:pt>
                <c:pt idx="55463">
                  <c:v>15.889341</c:v>
                </c:pt>
                <c:pt idx="55464">
                  <c:v>15.891227000000001</c:v>
                </c:pt>
                <c:pt idx="55465">
                  <c:v>15.890283999999999</c:v>
                </c:pt>
                <c:pt idx="55466">
                  <c:v>15.889563000000001</c:v>
                </c:pt>
                <c:pt idx="55467">
                  <c:v>15.88978</c:v>
                </c:pt>
                <c:pt idx="55468">
                  <c:v>15.887416</c:v>
                </c:pt>
                <c:pt idx="55469">
                  <c:v>15.882142999999999</c:v>
                </c:pt>
                <c:pt idx="55470">
                  <c:v>15.885911</c:v>
                </c:pt>
                <c:pt idx="55471">
                  <c:v>15.893980000000001</c:v>
                </c:pt>
                <c:pt idx="55472">
                  <c:v>15.888106000000001</c:v>
                </c:pt>
                <c:pt idx="55473">
                  <c:v>15.882516000000001</c:v>
                </c:pt>
                <c:pt idx="55474">
                  <c:v>15.889665000000001</c:v>
                </c:pt>
                <c:pt idx="55475">
                  <c:v>15.890473999999999</c:v>
                </c:pt>
                <c:pt idx="55476">
                  <c:v>15.886574</c:v>
                </c:pt>
                <c:pt idx="55477">
                  <c:v>15.890711</c:v>
                </c:pt>
                <c:pt idx="55478">
                  <c:v>15.891615</c:v>
                </c:pt>
                <c:pt idx="55479">
                  <c:v>15.889255</c:v>
                </c:pt>
                <c:pt idx="55480">
                  <c:v>15.895723</c:v>
                </c:pt>
                <c:pt idx="55481">
                  <c:v>15.901759</c:v>
                </c:pt>
                <c:pt idx="55482">
                  <c:v>15.894458</c:v>
                </c:pt>
                <c:pt idx="55483">
                  <c:v>15.893841999999999</c:v>
                </c:pt>
                <c:pt idx="55484">
                  <c:v>15.907985999999999</c:v>
                </c:pt>
                <c:pt idx="55485">
                  <c:v>15.909350999999999</c:v>
                </c:pt>
                <c:pt idx="55486">
                  <c:v>15.904674999999999</c:v>
                </c:pt>
                <c:pt idx="55487">
                  <c:v>15.910757</c:v>
                </c:pt>
                <c:pt idx="55488">
                  <c:v>15.910848</c:v>
                </c:pt>
                <c:pt idx="55489">
                  <c:v>15.905317999999999</c:v>
                </c:pt>
                <c:pt idx="55490">
                  <c:v>15.906311000000001</c:v>
                </c:pt>
                <c:pt idx="55491">
                  <c:v>15.9063</c:v>
                </c:pt>
                <c:pt idx="55492">
                  <c:v>15.902184999999999</c:v>
                </c:pt>
                <c:pt idx="55493">
                  <c:v>15.902968</c:v>
                </c:pt>
                <c:pt idx="55494">
                  <c:v>15.903314</c:v>
                </c:pt>
                <c:pt idx="55495">
                  <c:v>15.901187</c:v>
                </c:pt>
                <c:pt idx="55496">
                  <c:v>15.902542</c:v>
                </c:pt>
                <c:pt idx="55497">
                  <c:v>15.899791</c:v>
                </c:pt>
                <c:pt idx="55498">
                  <c:v>15.895574999999999</c:v>
                </c:pt>
                <c:pt idx="55499">
                  <c:v>15.896929</c:v>
                </c:pt>
                <c:pt idx="55500">
                  <c:v>15.898315999999999</c:v>
                </c:pt>
                <c:pt idx="55501">
                  <c:v>15.897121</c:v>
                </c:pt>
                <c:pt idx="55502">
                  <c:v>15.896787</c:v>
                </c:pt>
                <c:pt idx="55503">
                  <c:v>15.898334999999999</c:v>
                </c:pt>
                <c:pt idx="55504">
                  <c:v>15.901296</c:v>
                </c:pt>
                <c:pt idx="55505">
                  <c:v>15.902761</c:v>
                </c:pt>
                <c:pt idx="55506">
                  <c:v>15.901152</c:v>
                </c:pt>
                <c:pt idx="55507">
                  <c:v>15.90287</c:v>
                </c:pt>
                <c:pt idx="55508">
                  <c:v>15.904348000000001</c:v>
                </c:pt>
                <c:pt idx="55509">
                  <c:v>15.899372</c:v>
                </c:pt>
                <c:pt idx="55510">
                  <c:v>15.897563</c:v>
                </c:pt>
                <c:pt idx="55511">
                  <c:v>15.899646000000001</c:v>
                </c:pt>
                <c:pt idx="55512">
                  <c:v>15.899984</c:v>
                </c:pt>
                <c:pt idx="55513">
                  <c:v>15.901714999999999</c:v>
                </c:pt>
                <c:pt idx="55514">
                  <c:v>15.901282</c:v>
                </c:pt>
                <c:pt idx="55515">
                  <c:v>15.898339</c:v>
                </c:pt>
                <c:pt idx="55516">
                  <c:v>15.89894</c:v>
                </c:pt>
                <c:pt idx="55517">
                  <c:v>15.900130000000001</c:v>
                </c:pt>
                <c:pt idx="55518">
                  <c:v>15.903224</c:v>
                </c:pt>
                <c:pt idx="55519">
                  <c:v>15.910704000000001</c:v>
                </c:pt>
                <c:pt idx="55520">
                  <c:v>15.911803000000001</c:v>
                </c:pt>
                <c:pt idx="55521">
                  <c:v>15.90671</c:v>
                </c:pt>
                <c:pt idx="55522">
                  <c:v>15.908951999999999</c:v>
                </c:pt>
                <c:pt idx="55523">
                  <c:v>15.912008</c:v>
                </c:pt>
                <c:pt idx="55524">
                  <c:v>15.906469</c:v>
                </c:pt>
                <c:pt idx="55525">
                  <c:v>15.903862</c:v>
                </c:pt>
                <c:pt idx="55526">
                  <c:v>15.909179999999999</c:v>
                </c:pt>
                <c:pt idx="55527">
                  <c:v>15.911216</c:v>
                </c:pt>
                <c:pt idx="55528">
                  <c:v>15.910911</c:v>
                </c:pt>
                <c:pt idx="55529">
                  <c:v>15.913477</c:v>
                </c:pt>
                <c:pt idx="55530">
                  <c:v>15.916577</c:v>
                </c:pt>
                <c:pt idx="55531">
                  <c:v>15.917088</c:v>
                </c:pt>
                <c:pt idx="55532">
                  <c:v>15.914408</c:v>
                </c:pt>
                <c:pt idx="55533">
                  <c:v>15.914777000000001</c:v>
                </c:pt>
                <c:pt idx="55534">
                  <c:v>15.913627</c:v>
                </c:pt>
                <c:pt idx="55535">
                  <c:v>15.911391</c:v>
                </c:pt>
                <c:pt idx="55536">
                  <c:v>15.911174000000001</c:v>
                </c:pt>
                <c:pt idx="55537">
                  <c:v>15.911864</c:v>
                </c:pt>
                <c:pt idx="55538">
                  <c:v>15.914562</c:v>
                </c:pt>
                <c:pt idx="55539">
                  <c:v>15.917189</c:v>
                </c:pt>
                <c:pt idx="55540">
                  <c:v>15.914619</c:v>
                </c:pt>
                <c:pt idx="55541">
                  <c:v>15.910026</c:v>
                </c:pt>
                <c:pt idx="55542">
                  <c:v>15.912487</c:v>
                </c:pt>
                <c:pt idx="55543">
                  <c:v>15.918433</c:v>
                </c:pt>
                <c:pt idx="55544">
                  <c:v>15.919941</c:v>
                </c:pt>
                <c:pt idx="55545">
                  <c:v>15.920947</c:v>
                </c:pt>
                <c:pt idx="55546">
                  <c:v>15.918704999999999</c:v>
                </c:pt>
                <c:pt idx="55547">
                  <c:v>15.919589</c:v>
                </c:pt>
                <c:pt idx="55548">
                  <c:v>15.924982999999999</c:v>
                </c:pt>
                <c:pt idx="55549">
                  <c:v>15.920536999999999</c:v>
                </c:pt>
                <c:pt idx="55550">
                  <c:v>15.917449</c:v>
                </c:pt>
                <c:pt idx="55551">
                  <c:v>15.923116</c:v>
                </c:pt>
                <c:pt idx="55552">
                  <c:v>15.923831</c:v>
                </c:pt>
                <c:pt idx="55553">
                  <c:v>15.919689</c:v>
                </c:pt>
                <c:pt idx="55554">
                  <c:v>15.918253</c:v>
                </c:pt>
                <c:pt idx="55555">
                  <c:v>15.919513999999999</c:v>
                </c:pt>
                <c:pt idx="55556">
                  <c:v>15.919445</c:v>
                </c:pt>
                <c:pt idx="55557">
                  <c:v>15.916587</c:v>
                </c:pt>
                <c:pt idx="55558">
                  <c:v>15.917293000000001</c:v>
                </c:pt>
                <c:pt idx="55559">
                  <c:v>15.920982</c:v>
                </c:pt>
                <c:pt idx="55560">
                  <c:v>15.920071</c:v>
                </c:pt>
                <c:pt idx="55561">
                  <c:v>15.915751</c:v>
                </c:pt>
                <c:pt idx="55562">
                  <c:v>15.913669000000001</c:v>
                </c:pt>
                <c:pt idx="55563">
                  <c:v>15.916364</c:v>
                </c:pt>
                <c:pt idx="55564">
                  <c:v>15.917075000000001</c:v>
                </c:pt>
                <c:pt idx="55565">
                  <c:v>15.916684</c:v>
                </c:pt>
                <c:pt idx="55566">
                  <c:v>15.919739</c:v>
                </c:pt>
                <c:pt idx="55567">
                  <c:v>15.917835</c:v>
                </c:pt>
                <c:pt idx="55568">
                  <c:v>15.913074</c:v>
                </c:pt>
                <c:pt idx="55569">
                  <c:v>15.9161</c:v>
                </c:pt>
                <c:pt idx="55570">
                  <c:v>15.918545</c:v>
                </c:pt>
                <c:pt idx="55571">
                  <c:v>15.917234000000001</c:v>
                </c:pt>
                <c:pt idx="55572">
                  <c:v>15.916782</c:v>
                </c:pt>
                <c:pt idx="55573">
                  <c:v>15.914944999999999</c:v>
                </c:pt>
                <c:pt idx="55574">
                  <c:v>15.913615999999999</c:v>
                </c:pt>
                <c:pt idx="55575">
                  <c:v>15.916081999999999</c:v>
                </c:pt>
                <c:pt idx="55576">
                  <c:v>15.917916999999999</c:v>
                </c:pt>
                <c:pt idx="55577">
                  <c:v>15.915454</c:v>
                </c:pt>
                <c:pt idx="55578">
                  <c:v>15.915476999999999</c:v>
                </c:pt>
                <c:pt idx="55579">
                  <c:v>15.916034</c:v>
                </c:pt>
                <c:pt idx="55580">
                  <c:v>15.912678</c:v>
                </c:pt>
                <c:pt idx="55581">
                  <c:v>15.914452000000001</c:v>
                </c:pt>
                <c:pt idx="55582">
                  <c:v>15.917787000000001</c:v>
                </c:pt>
                <c:pt idx="55583">
                  <c:v>15.911759999999999</c:v>
                </c:pt>
                <c:pt idx="55584">
                  <c:v>15.908569</c:v>
                </c:pt>
                <c:pt idx="55585">
                  <c:v>15.913017999999999</c:v>
                </c:pt>
                <c:pt idx="55586">
                  <c:v>15.914244999999999</c:v>
                </c:pt>
                <c:pt idx="55587">
                  <c:v>15.918009</c:v>
                </c:pt>
                <c:pt idx="55588">
                  <c:v>15.922713999999999</c:v>
                </c:pt>
                <c:pt idx="55589">
                  <c:v>15.923322000000001</c:v>
                </c:pt>
                <c:pt idx="55590">
                  <c:v>15.921030999999999</c:v>
                </c:pt>
                <c:pt idx="55591">
                  <c:v>15.920839000000001</c:v>
                </c:pt>
                <c:pt idx="55592">
                  <c:v>15.924720000000001</c:v>
                </c:pt>
                <c:pt idx="55593">
                  <c:v>15.923890999999999</c:v>
                </c:pt>
                <c:pt idx="55594">
                  <c:v>15.921524</c:v>
                </c:pt>
                <c:pt idx="55595">
                  <c:v>15.921962000000001</c:v>
                </c:pt>
                <c:pt idx="55596">
                  <c:v>15.923287999999999</c:v>
                </c:pt>
                <c:pt idx="55597">
                  <c:v>15.924728999999999</c:v>
                </c:pt>
                <c:pt idx="55598">
                  <c:v>15.924918999999999</c:v>
                </c:pt>
                <c:pt idx="55599">
                  <c:v>15.924108</c:v>
                </c:pt>
                <c:pt idx="55600">
                  <c:v>15.92414</c:v>
                </c:pt>
                <c:pt idx="55601">
                  <c:v>15.926233</c:v>
                </c:pt>
                <c:pt idx="55602">
                  <c:v>15.926736999999999</c:v>
                </c:pt>
                <c:pt idx="55603">
                  <c:v>15.924566</c:v>
                </c:pt>
                <c:pt idx="55604">
                  <c:v>15.922224</c:v>
                </c:pt>
                <c:pt idx="55605">
                  <c:v>15.921873</c:v>
                </c:pt>
                <c:pt idx="55606">
                  <c:v>15.925375000000001</c:v>
                </c:pt>
                <c:pt idx="55607">
                  <c:v>15.924825</c:v>
                </c:pt>
                <c:pt idx="55608">
                  <c:v>15.923170000000001</c:v>
                </c:pt>
                <c:pt idx="55609">
                  <c:v>15.925235000000001</c:v>
                </c:pt>
                <c:pt idx="55610">
                  <c:v>15.922293</c:v>
                </c:pt>
                <c:pt idx="55611">
                  <c:v>15.922259</c:v>
                </c:pt>
                <c:pt idx="55612">
                  <c:v>15.926958000000001</c:v>
                </c:pt>
                <c:pt idx="55613">
                  <c:v>15.923434</c:v>
                </c:pt>
                <c:pt idx="55614">
                  <c:v>15.919594999999999</c:v>
                </c:pt>
                <c:pt idx="55615">
                  <c:v>15.923878999999999</c:v>
                </c:pt>
                <c:pt idx="55616">
                  <c:v>15.923401999999999</c:v>
                </c:pt>
                <c:pt idx="55617">
                  <c:v>15.920329000000001</c:v>
                </c:pt>
                <c:pt idx="55618">
                  <c:v>15.927154</c:v>
                </c:pt>
                <c:pt idx="55619">
                  <c:v>15.930726999999999</c:v>
                </c:pt>
                <c:pt idx="55620">
                  <c:v>15.928039999999999</c:v>
                </c:pt>
                <c:pt idx="55621">
                  <c:v>15.932076</c:v>
                </c:pt>
                <c:pt idx="55622">
                  <c:v>15.931165999999999</c:v>
                </c:pt>
                <c:pt idx="55623">
                  <c:v>15.928533</c:v>
                </c:pt>
                <c:pt idx="55624">
                  <c:v>15.935734999999999</c:v>
                </c:pt>
                <c:pt idx="55625">
                  <c:v>15.939377</c:v>
                </c:pt>
                <c:pt idx="55626">
                  <c:v>15.937386</c:v>
                </c:pt>
                <c:pt idx="55627">
                  <c:v>15.939425</c:v>
                </c:pt>
                <c:pt idx="55628">
                  <c:v>15.94139</c:v>
                </c:pt>
                <c:pt idx="55629">
                  <c:v>15.942494</c:v>
                </c:pt>
                <c:pt idx="55630">
                  <c:v>15.947035</c:v>
                </c:pt>
                <c:pt idx="55631">
                  <c:v>15.948036</c:v>
                </c:pt>
                <c:pt idx="55632">
                  <c:v>15.942299</c:v>
                </c:pt>
                <c:pt idx="55633">
                  <c:v>15.938516</c:v>
                </c:pt>
                <c:pt idx="55634">
                  <c:v>15.934335000000001</c:v>
                </c:pt>
                <c:pt idx="55635">
                  <c:v>15.930744000000001</c:v>
                </c:pt>
                <c:pt idx="55636">
                  <c:v>15.930643</c:v>
                </c:pt>
                <c:pt idx="55637">
                  <c:v>15.933199</c:v>
                </c:pt>
                <c:pt idx="55638">
                  <c:v>15.930622</c:v>
                </c:pt>
                <c:pt idx="55639">
                  <c:v>15.9293</c:v>
                </c:pt>
                <c:pt idx="55640">
                  <c:v>15.935168000000001</c:v>
                </c:pt>
                <c:pt idx="55641">
                  <c:v>15.933343000000001</c:v>
                </c:pt>
                <c:pt idx="55642">
                  <c:v>15.928140000000001</c:v>
                </c:pt>
                <c:pt idx="55643">
                  <c:v>15.933223</c:v>
                </c:pt>
                <c:pt idx="55644">
                  <c:v>15.935803</c:v>
                </c:pt>
                <c:pt idx="55645">
                  <c:v>15.931697</c:v>
                </c:pt>
                <c:pt idx="55646">
                  <c:v>15.931533</c:v>
                </c:pt>
                <c:pt idx="55647">
                  <c:v>15.931205</c:v>
                </c:pt>
                <c:pt idx="55648">
                  <c:v>15.930263999999999</c:v>
                </c:pt>
                <c:pt idx="55649">
                  <c:v>15.931324999999999</c:v>
                </c:pt>
                <c:pt idx="55650">
                  <c:v>15.930018</c:v>
                </c:pt>
                <c:pt idx="55651">
                  <c:v>15.929136</c:v>
                </c:pt>
                <c:pt idx="55652">
                  <c:v>15.931870999999999</c:v>
                </c:pt>
                <c:pt idx="55653">
                  <c:v>15.934760000000001</c:v>
                </c:pt>
                <c:pt idx="55654">
                  <c:v>15.93309</c:v>
                </c:pt>
                <c:pt idx="55655">
                  <c:v>15.932378</c:v>
                </c:pt>
                <c:pt idx="55656">
                  <c:v>15.935903</c:v>
                </c:pt>
                <c:pt idx="55657">
                  <c:v>15.937108</c:v>
                </c:pt>
                <c:pt idx="55658">
                  <c:v>15.938342</c:v>
                </c:pt>
                <c:pt idx="55659">
                  <c:v>15.938103999999999</c:v>
                </c:pt>
                <c:pt idx="55660">
                  <c:v>15.933036</c:v>
                </c:pt>
                <c:pt idx="55661">
                  <c:v>15.932515</c:v>
                </c:pt>
                <c:pt idx="55662">
                  <c:v>15.933865000000001</c:v>
                </c:pt>
                <c:pt idx="55663">
                  <c:v>15.930668000000001</c:v>
                </c:pt>
                <c:pt idx="55664">
                  <c:v>15.931948</c:v>
                </c:pt>
                <c:pt idx="55665">
                  <c:v>15.936256999999999</c:v>
                </c:pt>
                <c:pt idx="55666">
                  <c:v>15.93623</c:v>
                </c:pt>
                <c:pt idx="55667">
                  <c:v>15.936271</c:v>
                </c:pt>
                <c:pt idx="55668">
                  <c:v>15.937896</c:v>
                </c:pt>
                <c:pt idx="55669">
                  <c:v>15.937199</c:v>
                </c:pt>
                <c:pt idx="55670">
                  <c:v>15.935694</c:v>
                </c:pt>
                <c:pt idx="55671">
                  <c:v>15.938628</c:v>
                </c:pt>
                <c:pt idx="55672">
                  <c:v>15.944792</c:v>
                </c:pt>
                <c:pt idx="55673">
                  <c:v>15.947687</c:v>
                </c:pt>
                <c:pt idx="55674">
                  <c:v>15.946356</c:v>
                </c:pt>
                <c:pt idx="55675">
                  <c:v>15.945900999999999</c:v>
                </c:pt>
                <c:pt idx="55676">
                  <c:v>15.946681999999999</c:v>
                </c:pt>
                <c:pt idx="55677">
                  <c:v>15.949771999999999</c:v>
                </c:pt>
                <c:pt idx="55678">
                  <c:v>15.950801</c:v>
                </c:pt>
                <c:pt idx="55679">
                  <c:v>15.948261</c:v>
                </c:pt>
                <c:pt idx="55680">
                  <c:v>15.946235</c:v>
                </c:pt>
                <c:pt idx="55681">
                  <c:v>15.94403</c:v>
                </c:pt>
                <c:pt idx="55682">
                  <c:v>15.940934</c:v>
                </c:pt>
                <c:pt idx="55683">
                  <c:v>15.940833</c:v>
                </c:pt>
                <c:pt idx="55684">
                  <c:v>15.941634000000001</c:v>
                </c:pt>
                <c:pt idx="55685">
                  <c:v>15.939952999999999</c:v>
                </c:pt>
                <c:pt idx="55686">
                  <c:v>15.936619</c:v>
                </c:pt>
                <c:pt idx="55687">
                  <c:v>15.935226999999999</c:v>
                </c:pt>
                <c:pt idx="55688">
                  <c:v>15.937283000000001</c:v>
                </c:pt>
                <c:pt idx="55689">
                  <c:v>15.938509</c:v>
                </c:pt>
                <c:pt idx="55690">
                  <c:v>15.936426000000001</c:v>
                </c:pt>
                <c:pt idx="55691">
                  <c:v>15.938126</c:v>
                </c:pt>
                <c:pt idx="55692">
                  <c:v>15.941698000000001</c:v>
                </c:pt>
                <c:pt idx="55693">
                  <c:v>15.940462</c:v>
                </c:pt>
                <c:pt idx="55694">
                  <c:v>15.938939</c:v>
                </c:pt>
                <c:pt idx="55695">
                  <c:v>15.938257999999999</c:v>
                </c:pt>
                <c:pt idx="55696">
                  <c:v>15.936152</c:v>
                </c:pt>
                <c:pt idx="55697">
                  <c:v>15.937922</c:v>
                </c:pt>
                <c:pt idx="55698">
                  <c:v>15.942392999999999</c:v>
                </c:pt>
                <c:pt idx="55699">
                  <c:v>15.943664999999999</c:v>
                </c:pt>
                <c:pt idx="55700">
                  <c:v>15.941350999999999</c:v>
                </c:pt>
                <c:pt idx="55701">
                  <c:v>15.941145000000001</c:v>
                </c:pt>
                <c:pt idx="55702">
                  <c:v>15.94239</c:v>
                </c:pt>
                <c:pt idx="55703">
                  <c:v>15.941496000000001</c:v>
                </c:pt>
                <c:pt idx="55704">
                  <c:v>15.941178000000001</c:v>
                </c:pt>
                <c:pt idx="55705">
                  <c:v>15.941955</c:v>
                </c:pt>
                <c:pt idx="55706">
                  <c:v>15.944796</c:v>
                </c:pt>
                <c:pt idx="55707">
                  <c:v>15.947043000000001</c:v>
                </c:pt>
                <c:pt idx="55708">
                  <c:v>15.945314</c:v>
                </c:pt>
                <c:pt idx="55709">
                  <c:v>15.946002999999999</c:v>
                </c:pt>
                <c:pt idx="55710">
                  <c:v>15.949325999999999</c:v>
                </c:pt>
                <c:pt idx="55711">
                  <c:v>15.9505</c:v>
                </c:pt>
                <c:pt idx="55712">
                  <c:v>15.950575000000001</c:v>
                </c:pt>
                <c:pt idx="55713">
                  <c:v>15.952168</c:v>
                </c:pt>
                <c:pt idx="55714">
                  <c:v>15.954181</c:v>
                </c:pt>
                <c:pt idx="55715">
                  <c:v>15.955765</c:v>
                </c:pt>
                <c:pt idx="55716">
                  <c:v>15.957687</c:v>
                </c:pt>
                <c:pt idx="55717">
                  <c:v>15.957288999999999</c:v>
                </c:pt>
                <c:pt idx="55718">
                  <c:v>15.951905</c:v>
                </c:pt>
                <c:pt idx="55719">
                  <c:v>15.951938</c:v>
                </c:pt>
                <c:pt idx="55720">
                  <c:v>15.954347</c:v>
                </c:pt>
                <c:pt idx="55721">
                  <c:v>15.952861</c:v>
                </c:pt>
                <c:pt idx="55722">
                  <c:v>15.955429000000001</c:v>
                </c:pt>
                <c:pt idx="55723">
                  <c:v>15.956892</c:v>
                </c:pt>
                <c:pt idx="55724">
                  <c:v>15.952434999999999</c:v>
                </c:pt>
                <c:pt idx="55725">
                  <c:v>15.953089</c:v>
                </c:pt>
                <c:pt idx="55726">
                  <c:v>15.957362</c:v>
                </c:pt>
                <c:pt idx="55727">
                  <c:v>15.956509</c:v>
                </c:pt>
                <c:pt idx="55728">
                  <c:v>15.956417999999999</c:v>
                </c:pt>
                <c:pt idx="55729">
                  <c:v>15.960397</c:v>
                </c:pt>
                <c:pt idx="55730">
                  <c:v>15.958689</c:v>
                </c:pt>
                <c:pt idx="55731">
                  <c:v>15.952654000000001</c:v>
                </c:pt>
                <c:pt idx="55732">
                  <c:v>15.954328</c:v>
                </c:pt>
                <c:pt idx="55733">
                  <c:v>15.958701</c:v>
                </c:pt>
                <c:pt idx="55734">
                  <c:v>15.954933</c:v>
                </c:pt>
                <c:pt idx="55735">
                  <c:v>15.954644999999999</c:v>
                </c:pt>
                <c:pt idx="55736">
                  <c:v>15.96134</c:v>
                </c:pt>
                <c:pt idx="55737">
                  <c:v>15.963148</c:v>
                </c:pt>
                <c:pt idx="55738">
                  <c:v>15.96109</c:v>
                </c:pt>
                <c:pt idx="55739">
                  <c:v>15.955033</c:v>
                </c:pt>
                <c:pt idx="55740">
                  <c:v>15.949325999999999</c:v>
                </c:pt>
                <c:pt idx="55741">
                  <c:v>15.951881</c:v>
                </c:pt>
                <c:pt idx="55742">
                  <c:v>15.957962999999999</c:v>
                </c:pt>
                <c:pt idx="55743">
                  <c:v>15.959727000000001</c:v>
                </c:pt>
                <c:pt idx="55744">
                  <c:v>15.957265</c:v>
                </c:pt>
                <c:pt idx="55745">
                  <c:v>15.956277</c:v>
                </c:pt>
                <c:pt idx="55746">
                  <c:v>15.954675</c:v>
                </c:pt>
                <c:pt idx="55747">
                  <c:v>15.95674</c:v>
                </c:pt>
                <c:pt idx="55748">
                  <c:v>15.962346</c:v>
                </c:pt>
                <c:pt idx="55749">
                  <c:v>15.963664</c:v>
                </c:pt>
                <c:pt idx="55750">
                  <c:v>15.961387999999999</c:v>
                </c:pt>
                <c:pt idx="55751">
                  <c:v>15.959099999999999</c:v>
                </c:pt>
                <c:pt idx="55752">
                  <c:v>15.959033</c:v>
                </c:pt>
                <c:pt idx="55753">
                  <c:v>15.959994999999999</c:v>
                </c:pt>
                <c:pt idx="55754">
                  <c:v>15.962038</c:v>
                </c:pt>
                <c:pt idx="55755">
                  <c:v>15.969866</c:v>
                </c:pt>
                <c:pt idx="55756">
                  <c:v>15.969734000000001</c:v>
                </c:pt>
                <c:pt idx="55757">
                  <c:v>15.964467000000001</c:v>
                </c:pt>
                <c:pt idx="55758">
                  <c:v>15.970622000000001</c:v>
                </c:pt>
                <c:pt idx="55759">
                  <c:v>15.975512999999999</c:v>
                </c:pt>
                <c:pt idx="55760">
                  <c:v>15.972122000000001</c:v>
                </c:pt>
                <c:pt idx="55761">
                  <c:v>15.971239000000001</c:v>
                </c:pt>
                <c:pt idx="55762">
                  <c:v>15.972111</c:v>
                </c:pt>
                <c:pt idx="55763">
                  <c:v>15.968902999999999</c:v>
                </c:pt>
                <c:pt idx="55764">
                  <c:v>15.968401999999999</c:v>
                </c:pt>
                <c:pt idx="55765">
                  <c:v>15.972094</c:v>
                </c:pt>
                <c:pt idx="55766">
                  <c:v>15.969640999999999</c:v>
                </c:pt>
                <c:pt idx="55767">
                  <c:v>15.968389</c:v>
                </c:pt>
                <c:pt idx="55768">
                  <c:v>15.970962999999999</c:v>
                </c:pt>
                <c:pt idx="55769">
                  <c:v>15.967446000000001</c:v>
                </c:pt>
                <c:pt idx="55770">
                  <c:v>15.965265</c:v>
                </c:pt>
                <c:pt idx="55771">
                  <c:v>15.969203</c:v>
                </c:pt>
                <c:pt idx="55772">
                  <c:v>15.969542000000001</c:v>
                </c:pt>
                <c:pt idx="55773">
                  <c:v>15.967722999999999</c:v>
                </c:pt>
                <c:pt idx="55774">
                  <c:v>15.965192999999999</c:v>
                </c:pt>
                <c:pt idx="55775">
                  <c:v>15.962400000000001</c:v>
                </c:pt>
                <c:pt idx="55776">
                  <c:v>15.965700999999999</c:v>
                </c:pt>
                <c:pt idx="55777">
                  <c:v>15.970977</c:v>
                </c:pt>
                <c:pt idx="55778">
                  <c:v>15.971266</c:v>
                </c:pt>
                <c:pt idx="55779">
                  <c:v>15.971049000000001</c:v>
                </c:pt>
                <c:pt idx="55780">
                  <c:v>15.972628</c:v>
                </c:pt>
                <c:pt idx="55781">
                  <c:v>15.970109000000001</c:v>
                </c:pt>
                <c:pt idx="55782">
                  <c:v>15.967238999999999</c:v>
                </c:pt>
                <c:pt idx="55783">
                  <c:v>15.970128000000001</c:v>
                </c:pt>
                <c:pt idx="55784">
                  <c:v>15.973533</c:v>
                </c:pt>
                <c:pt idx="55785">
                  <c:v>15.971947999999999</c:v>
                </c:pt>
                <c:pt idx="55786">
                  <c:v>15.967217</c:v>
                </c:pt>
                <c:pt idx="55787">
                  <c:v>15.969530000000001</c:v>
                </c:pt>
                <c:pt idx="55788">
                  <c:v>15.975296</c:v>
                </c:pt>
                <c:pt idx="55789">
                  <c:v>15.972704999999999</c:v>
                </c:pt>
                <c:pt idx="55790">
                  <c:v>15.968991000000001</c:v>
                </c:pt>
                <c:pt idx="55791">
                  <c:v>15.970072999999999</c:v>
                </c:pt>
                <c:pt idx="55792">
                  <c:v>15.969849999999999</c:v>
                </c:pt>
                <c:pt idx="55793">
                  <c:v>15.969397000000001</c:v>
                </c:pt>
                <c:pt idx="55794">
                  <c:v>15.967354</c:v>
                </c:pt>
                <c:pt idx="55795">
                  <c:v>15.966782</c:v>
                </c:pt>
                <c:pt idx="55796">
                  <c:v>15.971311999999999</c:v>
                </c:pt>
                <c:pt idx="55797">
                  <c:v>15.970278</c:v>
                </c:pt>
                <c:pt idx="55798">
                  <c:v>15.965844000000001</c:v>
                </c:pt>
                <c:pt idx="55799">
                  <c:v>15.967148</c:v>
                </c:pt>
                <c:pt idx="55800">
                  <c:v>15.967765</c:v>
                </c:pt>
                <c:pt idx="55801">
                  <c:v>15.968463</c:v>
                </c:pt>
                <c:pt idx="55802">
                  <c:v>15.970238</c:v>
                </c:pt>
                <c:pt idx="55803">
                  <c:v>15.964702000000001</c:v>
                </c:pt>
                <c:pt idx="55804">
                  <c:v>15.96621</c:v>
                </c:pt>
                <c:pt idx="55805">
                  <c:v>15.977577999999999</c:v>
                </c:pt>
                <c:pt idx="55806">
                  <c:v>15.975269000000001</c:v>
                </c:pt>
                <c:pt idx="55807">
                  <c:v>15.969716</c:v>
                </c:pt>
                <c:pt idx="55808">
                  <c:v>15.973617000000001</c:v>
                </c:pt>
                <c:pt idx="55809">
                  <c:v>15.973659</c:v>
                </c:pt>
                <c:pt idx="55810">
                  <c:v>15.968375</c:v>
                </c:pt>
                <c:pt idx="55811">
                  <c:v>15.968693999999999</c:v>
                </c:pt>
                <c:pt idx="55812">
                  <c:v>15.971698999999999</c:v>
                </c:pt>
                <c:pt idx="55813">
                  <c:v>15.971409</c:v>
                </c:pt>
                <c:pt idx="55814">
                  <c:v>15.970050000000001</c:v>
                </c:pt>
                <c:pt idx="55815">
                  <c:v>15.971632</c:v>
                </c:pt>
                <c:pt idx="55816">
                  <c:v>15.973587999999999</c:v>
                </c:pt>
                <c:pt idx="55817">
                  <c:v>15.972877</c:v>
                </c:pt>
                <c:pt idx="55818">
                  <c:v>15.971083999999999</c:v>
                </c:pt>
                <c:pt idx="55819">
                  <c:v>15.973833000000001</c:v>
                </c:pt>
                <c:pt idx="55820">
                  <c:v>15.978387</c:v>
                </c:pt>
                <c:pt idx="55821">
                  <c:v>15.978982</c:v>
                </c:pt>
                <c:pt idx="55822">
                  <c:v>15.978770000000001</c:v>
                </c:pt>
                <c:pt idx="55823">
                  <c:v>15.979189</c:v>
                </c:pt>
                <c:pt idx="55824">
                  <c:v>15.978107</c:v>
                </c:pt>
                <c:pt idx="55825">
                  <c:v>15.976737999999999</c:v>
                </c:pt>
                <c:pt idx="55826">
                  <c:v>15.977975000000001</c:v>
                </c:pt>
                <c:pt idx="55827">
                  <c:v>15.978401</c:v>
                </c:pt>
                <c:pt idx="55828">
                  <c:v>15.974845</c:v>
                </c:pt>
                <c:pt idx="55829">
                  <c:v>15.973186</c:v>
                </c:pt>
                <c:pt idx="55830">
                  <c:v>15.972109</c:v>
                </c:pt>
                <c:pt idx="55831">
                  <c:v>15.973053</c:v>
                </c:pt>
                <c:pt idx="55832">
                  <c:v>15.975296999999999</c:v>
                </c:pt>
                <c:pt idx="55833">
                  <c:v>15.972284999999999</c:v>
                </c:pt>
                <c:pt idx="55834">
                  <c:v>15.973248999999999</c:v>
                </c:pt>
                <c:pt idx="55835">
                  <c:v>15.981536</c:v>
                </c:pt>
                <c:pt idx="55836">
                  <c:v>15.982129</c:v>
                </c:pt>
                <c:pt idx="55837">
                  <c:v>15.979842</c:v>
                </c:pt>
                <c:pt idx="55838">
                  <c:v>15.981775000000001</c:v>
                </c:pt>
                <c:pt idx="55839">
                  <c:v>15.979715000000001</c:v>
                </c:pt>
                <c:pt idx="55840">
                  <c:v>15.978752</c:v>
                </c:pt>
                <c:pt idx="55841">
                  <c:v>15.981527</c:v>
                </c:pt>
                <c:pt idx="55842">
                  <c:v>15.983218000000001</c:v>
                </c:pt>
                <c:pt idx="55843">
                  <c:v>15.985626</c:v>
                </c:pt>
                <c:pt idx="55844">
                  <c:v>15.986746</c:v>
                </c:pt>
                <c:pt idx="55845">
                  <c:v>15.987124</c:v>
                </c:pt>
                <c:pt idx="55846">
                  <c:v>15.987365</c:v>
                </c:pt>
                <c:pt idx="55847">
                  <c:v>15.986246</c:v>
                </c:pt>
                <c:pt idx="55848">
                  <c:v>15.987382</c:v>
                </c:pt>
                <c:pt idx="55849">
                  <c:v>15.990703999999999</c:v>
                </c:pt>
                <c:pt idx="55850">
                  <c:v>15.987747000000001</c:v>
                </c:pt>
                <c:pt idx="55851">
                  <c:v>15.981248000000001</c:v>
                </c:pt>
                <c:pt idx="55852">
                  <c:v>15.982343</c:v>
                </c:pt>
                <c:pt idx="55853">
                  <c:v>15.984988</c:v>
                </c:pt>
                <c:pt idx="55854">
                  <c:v>15.984095</c:v>
                </c:pt>
                <c:pt idx="55855">
                  <c:v>15.984386000000001</c:v>
                </c:pt>
                <c:pt idx="55856">
                  <c:v>15.985151</c:v>
                </c:pt>
                <c:pt idx="55857">
                  <c:v>15.986345</c:v>
                </c:pt>
                <c:pt idx="55858">
                  <c:v>15.988265999999999</c:v>
                </c:pt>
                <c:pt idx="55859">
                  <c:v>15.988567</c:v>
                </c:pt>
                <c:pt idx="55860">
                  <c:v>15.985001</c:v>
                </c:pt>
                <c:pt idx="55861">
                  <c:v>15.979149</c:v>
                </c:pt>
                <c:pt idx="55862">
                  <c:v>15.979023</c:v>
                </c:pt>
                <c:pt idx="55863">
                  <c:v>15.982262</c:v>
                </c:pt>
                <c:pt idx="55864">
                  <c:v>15.982336</c:v>
                </c:pt>
                <c:pt idx="55865">
                  <c:v>15.983324</c:v>
                </c:pt>
                <c:pt idx="55866">
                  <c:v>15.984337999999999</c:v>
                </c:pt>
                <c:pt idx="55867">
                  <c:v>15.982993</c:v>
                </c:pt>
                <c:pt idx="55868">
                  <c:v>15.984494</c:v>
                </c:pt>
                <c:pt idx="55869">
                  <c:v>15.98705</c:v>
                </c:pt>
                <c:pt idx="55870">
                  <c:v>15.985068999999999</c:v>
                </c:pt>
                <c:pt idx="55871">
                  <c:v>15.983691</c:v>
                </c:pt>
                <c:pt idx="55872">
                  <c:v>15.982734000000001</c:v>
                </c:pt>
                <c:pt idx="55873">
                  <c:v>15.980867999999999</c:v>
                </c:pt>
                <c:pt idx="55874">
                  <c:v>15.984764999999999</c:v>
                </c:pt>
                <c:pt idx="55875">
                  <c:v>15.988823</c:v>
                </c:pt>
                <c:pt idx="55876">
                  <c:v>15.985175</c:v>
                </c:pt>
                <c:pt idx="55877">
                  <c:v>15.983309999999999</c:v>
                </c:pt>
                <c:pt idx="55878">
                  <c:v>15.985239999999999</c:v>
                </c:pt>
                <c:pt idx="55879">
                  <c:v>15.986761</c:v>
                </c:pt>
                <c:pt idx="55880">
                  <c:v>15.985706</c:v>
                </c:pt>
                <c:pt idx="55881">
                  <c:v>15.985486999999999</c:v>
                </c:pt>
                <c:pt idx="55882">
                  <c:v>15.991095</c:v>
                </c:pt>
                <c:pt idx="55883">
                  <c:v>15.992604999999999</c:v>
                </c:pt>
                <c:pt idx="55884">
                  <c:v>15.994204999999999</c:v>
                </c:pt>
                <c:pt idx="55885">
                  <c:v>16.000416000000001</c:v>
                </c:pt>
                <c:pt idx="55886">
                  <c:v>16.000236999999998</c:v>
                </c:pt>
                <c:pt idx="55887">
                  <c:v>15.997234000000001</c:v>
                </c:pt>
                <c:pt idx="55888">
                  <c:v>15.995164000000001</c:v>
                </c:pt>
                <c:pt idx="55889">
                  <c:v>15.992125</c:v>
                </c:pt>
                <c:pt idx="55890">
                  <c:v>15.98945</c:v>
                </c:pt>
                <c:pt idx="55891">
                  <c:v>15.992179999999999</c:v>
                </c:pt>
                <c:pt idx="55892">
                  <c:v>15.994730000000001</c:v>
                </c:pt>
                <c:pt idx="55893">
                  <c:v>15.994211</c:v>
                </c:pt>
                <c:pt idx="55894">
                  <c:v>15.995475000000001</c:v>
                </c:pt>
                <c:pt idx="55895">
                  <c:v>15.994521000000001</c:v>
                </c:pt>
                <c:pt idx="55896">
                  <c:v>15.991387</c:v>
                </c:pt>
                <c:pt idx="55897">
                  <c:v>15.992190000000001</c:v>
                </c:pt>
                <c:pt idx="55898">
                  <c:v>15.995501000000001</c:v>
                </c:pt>
                <c:pt idx="55899">
                  <c:v>15.994562</c:v>
                </c:pt>
                <c:pt idx="55900">
                  <c:v>15.990633000000001</c:v>
                </c:pt>
                <c:pt idx="55901">
                  <c:v>15.991324000000001</c:v>
                </c:pt>
                <c:pt idx="55902">
                  <c:v>15.990909</c:v>
                </c:pt>
                <c:pt idx="55903">
                  <c:v>15.989924</c:v>
                </c:pt>
                <c:pt idx="55904">
                  <c:v>15.992488</c:v>
                </c:pt>
                <c:pt idx="55905">
                  <c:v>15.992426999999999</c:v>
                </c:pt>
                <c:pt idx="55906">
                  <c:v>15.989153999999999</c:v>
                </c:pt>
                <c:pt idx="55907">
                  <c:v>15.989482000000001</c:v>
                </c:pt>
                <c:pt idx="55908">
                  <c:v>15.991004999999999</c:v>
                </c:pt>
                <c:pt idx="55909">
                  <c:v>15.990392999999999</c:v>
                </c:pt>
                <c:pt idx="55910">
                  <c:v>15.992568</c:v>
                </c:pt>
                <c:pt idx="55911">
                  <c:v>15.991910000000001</c:v>
                </c:pt>
                <c:pt idx="55912">
                  <c:v>15.989978000000001</c:v>
                </c:pt>
                <c:pt idx="55913">
                  <c:v>15.994434999999999</c:v>
                </c:pt>
                <c:pt idx="55914">
                  <c:v>15.995445</c:v>
                </c:pt>
                <c:pt idx="55915">
                  <c:v>15.993615999999999</c:v>
                </c:pt>
                <c:pt idx="55916">
                  <c:v>15.99492</c:v>
                </c:pt>
                <c:pt idx="55917">
                  <c:v>15.992939</c:v>
                </c:pt>
                <c:pt idx="55918">
                  <c:v>15.994782000000001</c:v>
                </c:pt>
                <c:pt idx="55919">
                  <c:v>16.00102</c:v>
                </c:pt>
                <c:pt idx="55920">
                  <c:v>15.997612999999999</c:v>
                </c:pt>
                <c:pt idx="55921">
                  <c:v>15.999105999999999</c:v>
                </c:pt>
                <c:pt idx="55922">
                  <c:v>16.012515999999998</c:v>
                </c:pt>
                <c:pt idx="55923">
                  <c:v>16.014146</c:v>
                </c:pt>
                <c:pt idx="55924">
                  <c:v>16.006917000000001</c:v>
                </c:pt>
                <c:pt idx="55925">
                  <c:v>16.002980999999998</c:v>
                </c:pt>
                <c:pt idx="55926">
                  <c:v>15.997945</c:v>
                </c:pt>
                <c:pt idx="55927">
                  <c:v>15.995983000000001</c:v>
                </c:pt>
                <c:pt idx="55928">
                  <c:v>15.999582</c:v>
                </c:pt>
                <c:pt idx="55929">
                  <c:v>16.002465999999998</c:v>
                </c:pt>
                <c:pt idx="55930">
                  <c:v>16.002493000000001</c:v>
                </c:pt>
                <c:pt idx="55931">
                  <c:v>16.004517</c:v>
                </c:pt>
                <c:pt idx="55932">
                  <c:v>16.007482</c:v>
                </c:pt>
                <c:pt idx="55933">
                  <c:v>16.005979</c:v>
                </c:pt>
                <c:pt idx="55934">
                  <c:v>16.003492999999999</c:v>
                </c:pt>
                <c:pt idx="55935">
                  <c:v>16.004978999999999</c:v>
                </c:pt>
                <c:pt idx="55936">
                  <c:v>16.004317</c:v>
                </c:pt>
                <c:pt idx="55937">
                  <c:v>16.002243</c:v>
                </c:pt>
                <c:pt idx="55938">
                  <c:v>16.004179999999998</c:v>
                </c:pt>
                <c:pt idx="55939">
                  <c:v>16.004117000000001</c:v>
                </c:pt>
                <c:pt idx="55940">
                  <c:v>16.003942000000002</c:v>
                </c:pt>
                <c:pt idx="55941">
                  <c:v>16.004785999999999</c:v>
                </c:pt>
                <c:pt idx="55942">
                  <c:v>16.001885000000001</c:v>
                </c:pt>
                <c:pt idx="55943">
                  <c:v>15.998586</c:v>
                </c:pt>
                <c:pt idx="55944">
                  <c:v>15.998354000000001</c:v>
                </c:pt>
                <c:pt idx="55945">
                  <c:v>15.998481999999999</c:v>
                </c:pt>
                <c:pt idx="55946">
                  <c:v>15.998737999999999</c:v>
                </c:pt>
                <c:pt idx="55947">
                  <c:v>16.001367999999999</c:v>
                </c:pt>
                <c:pt idx="55948">
                  <c:v>16.001432999999999</c:v>
                </c:pt>
                <c:pt idx="55949">
                  <c:v>16.000063000000001</c:v>
                </c:pt>
                <c:pt idx="55950">
                  <c:v>15.999601999999999</c:v>
                </c:pt>
                <c:pt idx="55951">
                  <c:v>15.996392</c:v>
                </c:pt>
                <c:pt idx="55952">
                  <c:v>15.996389000000001</c:v>
                </c:pt>
                <c:pt idx="55953">
                  <c:v>16.002614000000001</c:v>
                </c:pt>
                <c:pt idx="55954">
                  <c:v>16.005364999999998</c:v>
                </c:pt>
                <c:pt idx="55955">
                  <c:v>16.005386999999999</c:v>
                </c:pt>
                <c:pt idx="55956">
                  <c:v>16.007133</c:v>
                </c:pt>
                <c:pt idx="55957">
                  <c:v>16.006627999999999</c:v>
                </c:pt>
                <c:pt idx="55958">
                  <c:v>16.004360999999999</c:v>
                </c:pt>
                <c:pt idx="55959">
                  <c:v>16.003356</c:v>
                </c:pt>
                <c:pt idx="55960">
                  <c:v>16.003540000000001</c:v>
                </c:pt>
                <c:pt idx="55961">
                  <c:v>16.005502999999997</c:v>
                </c:pt>
                <c:pt idx="55962">
                  <c:v>16.003792000000001</c:v>
                </c:pt>
                <c:pt idx="55963">
                  <c:v>15.998585</c:v>
                </c:pt>
                <c:pt idx="55964">
                  <c:v>15.99803</c:v>
                </c:pt>
                <c:pt idx="55965">
                  <c:v>16.000517000000002</c:v>
                </c:pt>
                <c:pt idx="55966">
                  <c:v>16.001836000000001</c:v>
                </c:pt>
                <c:pt idx="55967">
                  <c:v>16.006515</c:v>
                </c:pt>
                <c:pt idx="55968">
                  <c:v>16.01099</c:v>
                </c:pt>
                <c:pt idx="55969">
                  <c:v>16.009656</c:v>
                </c:pt>
                <c:pt idx="55970">
                  <c:v>16.011335000000003</c:v>
                </c:pt>
                <c:pt idx="55971">
                  <c:v>16.013877999999998</c:v>
                </c:pt>
                <c:pt idx="55972">
                  <c:v>16.014485000000001</c:v>
                </c:pt>
                <c:pt idx="55973">
                  <c:v>16.016717999999997</c:v>
                </c:pt>
                <c:pt idx="55974">
                  <c:v>16.01698</c:v>
                </c:pt>
                <c:pt idx="55975">
                  <c:v>16.013899000000002</c:v>
                </c:pt>
                <c:pt idx="55976">
                  <c:v>16.013494999999999</c:v>
                </c:pt>
                <c:pt idx="55977">
                  <c:v>16.014862000000001</c:v>
                </c:pt>
                <c:pt idx="55978">
                  <c:v>16.012620999999999</c:v>
                </c:pt>
                <c:pt idx="55979">
                  <c:v>16.012090000000001</c:v>
                </c:pt>
                <c:pt idx="55980">
                  <c:v>16.016022</c:v>
                </c:pt>
                <c:pt idx="55981">
                  <c:v>16.018303</c:v>
                </c:pt>
                <c:pt idx="55982">
                  <c:v>16.016472999999998</c:v>
                </c:pt>
                <c:pt idx="55983">
                  <c:v>16.016946000000001</c:v>
                </c:pt>
                <c:pt idx="55984">
                  <c:v>16.019469999999998</c:v>
                </c:pt>
                <c:pt idx="55985">
                  <c:v>16.015599000000002</c:v>
                </c:pt>
                <c:pt idx="55986">
                  <c:v>16.013942</c:v>
                </c:pt>
                <c:pt idx="55987">
                  <c:v>16.019221000000002</c:v>
                </c:pt>
                <c:pt idx="55988">
                  <c:v>16.018785999999999</c:v>
                </c:pt>
                <c:pt idx="55989">
                  <c:v>16.017049999999998</c:v>
                </c:pt>
                <c:pt idx="55990">
                  <c:v>16.019117000000001</c:v>
                </c:pt>
                <c:pt idx="55991">
                  <c:v>16.017276000000003</c:v>
                </c:pt>
                <c:pt idx="55992">
                  <c:v>16.014551000000001</c:v>
                </c:pt>
                <c:pt idx="55993">
                  <c:v>16.014308</c:v>
                </c:pt>
                <c:pt idx="55994">
                  <c:v>16.012115000000001</c:v>
                </c:pt>
                <c:pt idx="55995">
                  <c:v>16.012076</c:v>
                </c:pt>
                <c:pt idx="55996">
                  <c:v>16.017213999999999</c:v>
                </c:pt>
                <c:pt idx="55997">
                  <c:v>16.017718000000002</c:v>
                </c:pt>
                <c:pt idx="55998">
                  <c:v>16.016854000000002</c:v>
                </c:pt>
                <c:pt idx="55999">
                  <c:v>16.02167</c:v>
                </c:pt>
                <c:pt idx="56000">
                  <c:v>16.023840999999997</c:v>
                </c:pt>
                <c:pt idx="56001">
                  <c:v>16.021805999999998</c:v>
                </c:pt>
                <c:pt idx="56002">
                  <c:v>16.021782999999999</c:v>
                </c:pt>
                <c:pt idx="56003">
                  <c:v>16.022767000000002</c:v>
                </c:pt>
                <c:pt idx="56004">
                  <c:v>16.025480000000002</c:v>
                </c:pt>
                <c:pt idx="56005">
                  <c:v>16.025928</c:v>
                </c:pt>
                <c:pt idx="56006">
                  <c:v>16.022249000000002</c:v>
                </c:pt>
                <c:pt idx="56007">
                  <c:v>16.020142</c:v>
                </c:pt>
                <c:pt idx="56008">
                  <c:v>16.024186</c:v>
                </c:pt>
                <c:pt idx="56009">
                  <c:v>16.027608999999998</c:v>
                </c:pt>
                <c:pt idx="56010">
                  <c:v>16.02402</c:v>
                </c:pt>
                <c:pt idx="56011">
                  <c:v>16.018377999999998</c:v>
                </c:pt>
                <c:pt idx="56012">
                  <c:v>16.022282000000001</c:v>
                </c:pt>
                <c:pt idx="56013">
                  <c:v>16.028935000000001</c:v>
                </c:pt>
                <c:pt idx="56014">
                  <c:v>16.028179000000002</c:v>
                </c:pt>
                <c:pt idx="56015">
                  <c:v>16.027138999999998</c:v>
                </c:pt>
                <c:pt idx="56016">
                  <c:v>16.030144999999997</c:v>
                </c:pt>
                <c:pt idx="56017">
                  <c:v>16.031648000000001</c:v>
                </c:pt>
                <c:pt idx="56018">
                  <c:v>16.030525000000001</c:v>
                </c:pt>
                <c:pt idx="56019">
                  <c:v>16.029104</c:v>
                </c:pt>
                <c:pt idx="56020">
                  <c:v>16.027870999999998</c:v>
                </c:pt>
                <c:pt idx="56021">
                  <c:v>16.030383</c:v>
                </c:pt>
                <c:pt idx="56022">
                  <c:v>16.030714</c:v>
                </c:pt>
                <c:pt idx="56023">
                  <c:v>16.027704999999997</c:v>
                </c:pt>
                <c:pt idx="56024">
                  <c:v>16.029389999999999</c:v>
                </c:pt>
                <c:pt idx="56025">
                  <c:v>16.031773999999999</c:v>
                </c:pt>
                <c:pt idx="56026">
                  <c:v>16.030725</c:v>
                </c:pt>
                <c:pt idx="56027">
                  <c:v>16.030853</c:v>
                </c:pt>
                <c:pt idx="56028">
                  <c:v>16.030794999999998</c:v>
                </c:pt>
                <c:pt idx="56029">
                  <c:v>16.026788</c:v>
                </c:pt>
                <c:pt idx="56030">
                  <c:v>16.027667000000001</c:v>
                </c:pt>
                <c:pt idx="56031">
                  <c:v>16.032252</c:v>
                </c:pt>
                <c:pt idx="56032">
                  <c:v>16.031063</c:v>
                </c:pt>
                <c:pt idx="56033">
                  <c:v>16.029229000000001</c:v>
                </c:pt>
                <c:pt idx="56034">
                  <c:v>16.033996000000002</c:v>
                </c:pt>
                <c:pt idx="56035">
                  <c:v>16.035475999999999</c:v>
                </c:pt>
                <c:pt idx="56036">
                  <c:v>16.029546</c:v>
                </c:pt>
                <c:pt idx="56037">
                  <c:v>16.027487000000001</c:v>
                </c:pt>
                <c:pt idx="56038">
                  <c:v>16.031755</c:v>
                </c:pt>
                <c:pt idx="56039">
                  <c:v>16.032389000000002</c:v>
                </c:pt>
                <c:pt idx="56040">
                  <c:v>16.028532999999999</c:v>
                </c:pt>
                <c:pt idx="56041">
                  <c:v>16.025553000000002</c:v>
                </c:pt>
                <c:pt idx="56042">
                  <c:v>16.027106</c:v>
                </c:pt>
                <c:pt idx="56043">
                  <c:v>16.03192</c:v>
                </c:pt>
                <c:pt idx="56044">
                  <c:v>16.034956000000001</c:v>
                </c:pt>
                <c:pt idx="56045">
                  <c:v>16.033897</c:v>
                </c:pt>
                <c:pt idx="56046">
                  <c:v>16.030467000000002</c:v>
                </c:pt>
                <c:pt idx="56047">
                  <c:v>16.028561</c:v>
                </c:pt>
                <c:pt idx="56048">
                  <c:v>16.029946000000002</c:v>
                </c:pt>
                <c:pt idx="56049">
                  <c:v>16.031167</c:v>
                </c:pt>
                <c:pt idx="56050">
                  <c:v>16.033694000000001</c:v>
                </c:pt>
                <c:pt idx="56051">
                  <c:v>16.035865000000001</c:v>
                </c:pt>
                <c:pt idx="56052">
                  <c:v>16.034679000000001</c:v>
                </c:pt>
                <c:pt idx="56053">
                  <c:v>16.034669999999998</c:v>
                </c:pt>
                <c:pt idx="56054">
                  <c:v>16.039092</c:v>
                </c:pt>
                <c:pt idx="56055">
                  <c:v>16.042206999999998</c:v>
                </c:pt>
                <c:pt idx="56056">
                  <c:v>16.041502999999999</c:v>
                </c:pt>
                <c:pt idx="56057">
                  <c:v>16.040165000000002</c:v>
                </c:pt>
                <c:pt idx="56058">
                  <c:v>16.040855000000001</c:v>
                </c:pt>
                <c:pt idx="56059">
                  <c:v>16.040575</c:v>
                </c:pt>
                <c:pt idx="56060">
                  <c:v>16.037655999999998</c:v>
                </c:pt>
                <c:pt idx="56061">
                  <c:v>16.036071</c:v>
                </c:pt>
                <c:pt idx="56062">
                  <c:v>16.034844</c:v>
                </c:pt>
                <c:pt idx="56063">
                  <c:v>16.030380000000001</c:v>
                </c:pt>
                <c:pt idx="56064">
                  <c:v>16.029458999999999</c:v>
                </c:pt>
                <c:pt idx="56065">
                  <c:v>16.033425000000001</c:v>
                </c:pt>
                <c:pt idx="56066">
                  <c:v>16.034587000000002</c:v>
                </c:pt>
                <c:pt idx="56067">
                  <c:v>16.036588000000002</c:v>
                </c:pt>
                <c:pt idx="56068">
                  <c:v>16.037984999999999</c:v>
                </c:pt>
                <c:pt idx="56069">
                  <c:v>16.036365</c:v>
                </c:pt>
                <c:pt idx="56070">
                  <c:v>16.038815</c:v>
                </c:pt>
                <c:pt idx="56071">
                  <c:v>16.041418999999998</c:v>
                </c:pt>
                <c:pt idx="56072">
                  <c:v>16.039774000000001</c:v>
                </c:pt>
                <c:pt idx="56073">
                  <c:v>16.036588000000002</c:v>
                </c:pt>
                <c:pt idx="56074">
                  <c:v>16.034717000000001</c:v>
                </c:pt>
                <c:pt idx="56075">
                  <c:v>16.035655999999999</c:v>
                </c:pt>
                <c:pt idx="56076">
                  <c:v>16.037404000000002</c:v>
                </c:pt>
                <c:pt idx="56077">
                  <c:v>16.037683999999999</c:v>
                </c:pt>
                <c:pt idx="56078">
                  <c:v>16.039037</c:v>
                </c:pt>
                <c:pt idx="56079">
                  <c:v>16.042476999999998</c:v>
                </c:pt>
                <c:pt idx="56080">
                  <c:v>16.043694000000002</c:v>
                </c:pt>
                <c:pt idx="56081">
                  <c:v>16.045014000000002</c:v>
                </c:pt>
                <c:pt idx="56082">
                  <c:v>16.046236</c:v>
                </c:pt>
                <c:pt idx="56083">
                  <c:v>16.044983000000002</c:v>
                </c:pt>
                <c:pt idx="56084">
                  <c:v>16.047012000000002</c:v>
                </c:pt>
                <c:pt idx="56085">
                  <c:v>16.046689000000001</c:v>
                </c:pt>
                <c:pt idx="56086">
                  <c:v>16.042217999999998</c:v>
                </c:pt>
                <c:pt idx="56087">
                  <c:v>16.039583999999998</c:v>
                </c:pt>
                <c:pt idx="56088">
                  <c:v>16.041689999999999</c:v>
                </c:pt>
                <c:pt idx="56089">
                  <c:v>16.042299</c:v>
                </c:pt>
                <c:pt idx="56090">
                  <c:v>16.039270999999999</c:v>
                </c:pt>
                <c:pt idx="56091">
                  <c:v>16.041081999999999</c:v>
                </c:pt>
                <c:pt idx="56092">
                  <c:v>16.04429</c:v>
                </c:pt>
                <c:pt idx="56093">
                  <c:v>16.04439</c:v>
                </c:pt>
                <c:pt idx="56094">
                  <c:v>16.045311999999999</c:v>
                </c:pt>
                <c:pt idx="56095">
                  <c:v>16.044102000000002</c:v>
                </c:pt>
                <c:pt idx="56096">
                  <c:v>16.043236</c:v>
                </c:pt>
                <c:pt idx="56097">
                  <c:v>16.043367</c:v>
                </c:pt>
                <c:pt idx="56098">
                  <c:v>16.043779999999998</c:v>
                </c:pt>
                <c:pt idx="56099">
                  <c:v>16.044335</c:v>
                </c:pt>
                <c:pt idx="56100">
                  <c:v>16.044184000000001</c:v>
                </c:pt>
                <c:pt idx="56101">
                  <c:v>16.042676999999998</c:v>
                </c:pt>
                <c:pt idx="56102">
                  <c:v>16.041426999999999</c:v>
                </c:pt>
                <c:pt idx="56103">
                  <c:v>16.044440000000002</c:v>
                </c:pt>
                <c:pt idx="56104">
                  <c:v>16.044756</c:v>
                </c:pt>
                <c:pt idx="56105">
                  <c:v>16.038069999999998</c:v>
                </c:pt>
                <c:pt idx="56106">
                  <c:v>16.038194000000001</c:v>
                </c:pt>
                <c:pt idx="56107">
                  <c:v>16.044346000000001</c:v>
                </c:pt>
                <c:pt idx="56108">
                  <c:v>16.045607</c:v>
                </c:pt>
                <c:pt idx="56109">
                  <c:v>16.042132000000002</c:v>
                </c:pt>
                <c:pt idx="56110">
                  <c:v>16.042327</c:v>
                </c:pt>
                <c:pt idx="56111">
                  <c:v>16.045999999999999</c:v>
                </c:pt>
                <c:pt idx="56112">
                  <c:v>16.046283000000003</c:v>
                </c:pt>
                <c:pt idx="56113">
                  <c:v>16.045852</c:v>
                </c:pt>
                <c:pt idx="56114">
                  <c:v>16.047167999999999</c:v>
                </c:pt>
                <c:pt idx="56115">
                  <c:v>16.045014000000002</c:v>
                </c:pt>
                <c:pt idx="56116">
                  <c:v>16.044465000000002</c:v>
                </c:pt>
                <c:pt idx="56117">
                  <c:v>16.048110000000001</c:v>
                </c:pt>
                <c:pt idx="56118">
                  <c:v>16.046637</c:v>
                </c:pt>
                <c:pt idx="56119">
                  <c:v>16.046392000000001</c:v>
                </c:pt>
                <c:pt idx="56120">
                  <c:v>16.050485000000002</c:v>
                </c:pt>
                <c:pt idx="56121">
                  <c:v>16.051096000000001</c:v>
                </c:pt>
                <c:pt idx="56122">
                  <c:v>16.052438000000002</c:v>
                </c:pt>
                <c:pt idx="56123">
                  <c:v>16.053972999999999</c:v>
                </c:pt>
                <c:pt idx="56124">
                  <c:v>16.045839000000001</c:v>
                </c:pt>
                <c:pt idx="56125">
                  <c:v>16.039836999999999</c:v>
                </c:pt>
                <c:pt idx="56126">
                  <c:v>16.047725</c:v>
                </c:pt>
                <c:pt idx="56127">
                  <c:v>16.049598</c:v>
                </c:pt>
                <c:pt idx="56128">
                  <c:v>16.045436000000002</c:v>
                </c:pt>
                <c:pt idx="56129">
                  <c:v>16.051957999999999</c:v>
                </c:pt>
                <c:pt idx="56130">
                  <c:v>16.058373</c:v>
                </c:pt>
                <c:pt idx="56131">
                  <c:v>16.053063999999999</c:v>
                </c:pt>
                <c:pt idx="56132">
                  <c:v>16.052385999999998</c:v>
                </c:pt>
                <c:pt idx="56133">
                  <c:v>16.059832999999998</c:v>
                </c:pt>
                <c:pt idx="56134">
                  <c:v>16.058281000000001</c:v>
                </c:pt>
                <c:pt idx="56135">
                  <c:v>16.055063000000001</c:v>
                </c:pt>
                <c:pt idx="56136">
                  <c:v>16.062056999999999</c:v>
                </c:pt>
                <c:pt idx="56137">
                  <c:v>16.065535000000001</c:v>
                </c:pt>
                <c:pt idx="56138">
                  <c:v>16.061053000000001</c:v>
                </c:pt>
                <c:pt idx="56139">
                  <c:v>16.059728</c:v>
                </c:pt>
                <c:pt idx="56140">
                  <c:v>16.060462000000001</c:v>
                </c:pt>
                <c:pt idx="56141">
                  <c:v>16.060535999999999</c:v>
                </c:pt>
                <c:pt idx="56142">
                  <c:v>16.061883000000002</c:v>
                </c:pt>
                <c:pt idx="56143">
                  <c:v>16.062508999999999</c:v>
                </c:pt>
                <c:pt idx="56144">
                  <c:v>16.060603999999998</c:v>
                </c:pt>
                <c:pt idx="56145">
                  <c:v>16.058501</c:v>
                </c:pt>
                <c:pt idx="56146">
                  <c:v>16.057465999999998</c:v>
                </c:pt>
                <c:pt idx="56147">
                  <c:v>16.05519</c:v>
                </c:pt>
                <c:pt idx="56148">
                  <c:v>16.054712000000002</c:v>
                </c:pt>
                <c:pt idx="56149">
                  <c:v>16.05714</c:v>
                </c:pt>
                <c:pt idx="56150">
                  <c:v>16.059018999999999</c:v>
                </c:pt>
                <c:pt idx="56151">
                  <c:v>16.056507</c:v>
                </c:pt>
                <c:pt idx="56152">
                  <c:v>16.056001000000002</c:v>
                </c:pt>
                <c:pt idx="56153">
                  <c:v>16.058994999999999</c:v>
                </c:pt>
                <c:pt idx="56154">
                  <c:v>16.060079000000002</c:v>
                </c:pt>
                <c:pt idx="56155">
                  <c:v>16.061377</c:v>
                </c:pt>
                <c:pt idx="56156">
                  <c:v>16.062315999999999</c:v>
                </c:pt>
                <c:pt idx="56157">
                  <c:v>16.061381000000001</c:v>
                </c:pt>
                <c:pt idx="56158">
                  <c:v>16.059953</c:v>
                </c:pt>
                <c:pt idx="56159">
                  <c:v>16.059449999999998</c:v>
                </c:pt>
                <c:pt idx="56160">
                  <c:v>16.058498999999998</c:v>
                </c:pt>
                <c:pt idx="56161">
                  <c:v>16.053528</c:v>
                </c:pt>
                <c:pt idx="56162">
                  <c:v>16.053196</c:v>
                </c:pt>
                <c:pt idx="56163">
                  <c:v>16.055709999999998</c:v>
                </c:pt>
                <c:pt idx="56164">
                  <c:v>16.053881000000001</c:v>
                </c:pt>
                <c:pt idx="56165">
                  <c:v>16.055332</c:v>
                </c:pt>
                <c:pt idx="56166">
                  <c:v>16.057943000000002</c:v>
                </c:pt>
                <c:pt idx="56167">
                  <c:v>16.057881000000002</c:v>
                </c:pt>
                <c:pt idx="56168">
                  <c:v>16.059246999999999</c:v>
                </c:pt>
                <c:pt idx="56169">
                  <c:v>16.058909</c:v>
                </c:pt>
                <c:pt idx="56170">
                  <c:v>16.059454000000002</c:v>
                </c:pt>
                <c:pt idx="56171">
                  <c:v>16.060507999999999</c:v>
                </c:pt>
                <c:pt idx="56172">
                  <c:v>16.061562000000002</c:v>
                </c:pt>
                <c:pt idx="56173">
                  <c:v>16.062074000000003</c:v>
                </c:pt>
                <c:pt idx="56174">
                  <c:v>16.066034000000002</c:v>
                </c:pt>
                <c:pt idx="56175">
                  <c:v>16.070132999999998</c:v>
                </c:pt>
                <c:pt idx="56176">
                  <c:v>16.066355000000001</c:v>
                </c:pt>
                <c:pt idx="56177">
                  <c:v>16.066248000000002</c:v>
                </c:pt>
                <c:pt idx="56178">
                  <c:v>16.069155000000002</c:v>
                </c:pt>
                <c:pt idx="56179">
                  <c:v>16.064501</c:v>
                </c:pt>
                <c:pt idx="56180">
                  <c:v>16.064962000000001</c:v>
                </c:pt>
                <c:pt idx="56181">
                  <c:v>16.068417</c:v>
                </c:pt>
                <c:pt idx="56182">
                  <c:v>16.066828999999998</c:v>
                </c:pt>
                <c:pt idx="56183">
                  <c:v>16.066319999999997</c:v>
                </c:pt>
                <c:pt idx="56184">
                  <c:v>16.066690999999999</c:v>
                </c:pt>
                <c:pt idx="56185">
                  <c:v>16.067337000000002</c:v>
                </c:pt>
                <c:pt idx="56186">
                  <c:v>16.068724</c:v>
                </c:pt>
                <c:pt idx="56187">
                  <c:v>16.067171000000002</c:v>
                </c:pt>
                <c:pt idx="56188">
                  <c:v>16.069941</c:v>
                </c:pt>
                <c:pt idx="56189">
                  <c:v>16.073052000000001</c:v>
                </c:pt>
                <c:pt idx="56190">
                  <c:v>16.069971000000002</c:v>
                </c:pt>
                <c:pt idx="56191">
                  <c:v>16.069353</c:v>
                </c:pt>
                <c:pt idx="56192">
                  <c:v>16.069444000000001</c:v>
                </c:pt>
                <c:pt idx="56193">
                  <c:v>16.06596</c:v>
                </c:pt>
                <c:pt idx="56194">
                  <c:v>16.067512999999998</c:v>
                </c:pt>
                <c:pt idx="56195">
                  <c:v>16.068724</c:v>
                </c:pt>
                <c:pt idx="56196">
                  <c:v>16.069376999999999</c:v>
                </c:pt>
                <c:pt idx="56197">
                  <c:v>16.071635000000001</c:v>
                </c:pt>
                <c:pt idx="56198">
                  <c:v>16.068628</c:v>
                </c:pt>
                <c:pt idx="56199">
                  <c:v>16.066426</c:v>
                </c:pt>
                <c:pt idx="56200">
                  <c:v>16.069654999999997</c:v>
                </c:pt>
                <c:pt idx="56201">
                  <c:v>16.075475000000001</c:v>
                </c:pt>
                <c:pt idx="56202">
                  <c:v>16.078741000000001</c:v>
                </c:pt>
                <c:pt idx="56203">
                  <c:v>16.077843000000001</c:v>
                </c:pt>
                <c:pt idx="56204">
                  <c:v>16.07573</c:v>
                </c:pt>
                <c:pt idx="56205">
                  <c:v>16.074981000000001</c:v>
                </c:pt>
                <c:pt idx="56206">
                  <c:v>16.074918</c:v>
                </c:pt>
                <c:pt idx="56207">
                  <c:v>16.073484000000001</c:v>
                </c:pt>
                <c:pt idx="56208">
                  <c:v>16.076338</c:v>
                </c:pt>
                <c:pt idx="56209">
                  <c:v>16.080058999999999</c:v>
                </c:pt>
                <c:pt idx="56210">
                  <c:v>16.076208999999999</c:v>
                </c:pt>
                <c:pt idx="56211">
                  <c:v>16.073926999999998</c:v>
                </c:pt>
                <c:pt idx="56212">
                  <c:v>16.077784999999999</c:v>
                </c:pt>
                <c:pt idx="56213">
                  <c:v>16.076903000000001</c:v>
                </c:pt>
                <c:pt idx="56214">
                  <c:v>16.074821</c:v>
                </c:pt>
                <c:pt idx="56215">
                  <c:v>16.078336</c:v>
                </c:pt>
                <c:pt idx="56216">
                  <c:v>16.081246999999998</c:v>
                </c:pt>
                <c:pt idx="56217">
                  <c:v>16.077491000000002</c:v>
                </c:pt>
                <c:pt idx="56218">
                  <c:v>16.073604</c:v>
                </c:pt>
                <c:pt idx="56219">
                  <c:v>16.074418999999999</c:v>
                </c:pt>
                <c:pt idx="56220">
                  <c:v>16.075761</c:v>
                </c:pt>
                <c:pt idx="56221">
                  <c:v>16.074221000000001</c:v>
                </c:pt>
                <c:pt idx="56222">
                  <c:v>16.075461000000001</c:v>
                </c:pt>
                <c:pt idx="56223">
                  <c:v>16.078336999999998</c:v>
                </c:pt>
                <c:pt idx="56224">
                  <c:v>16.077823000000002</c:v>
                </c:pt>
                <c:pt idx="56225">
                  <c:v>16.078146</c:v>
                </c:pt>
                <c:pt idx="56226">
                  <c:v>16.077142000000002</c:v>
                </c:pt>
                <c:pt idx="56227">
                  <c:v>16.072431999999999</c:v>
                </c:pt>
                <c:pt idx="56228">
                  <c:v>16.071561000000003</c:v>
                </c:pt>
                <c:pt idx="56229">
                  <c:v>16.071989000000002</c:v>
                </c:pt>
                <c:pt idx="56230">
                  <c:v>16.073779999999999</c:v>
                </c:pt>
                <c:pt idx="56231">
                  <c:v>16.079364999999999</c:v>
                </c:pt>
                <c:pt idx="56232">
                  <c:v>16.081367</c:v>
                </c:pt>
                <c:pt idx="56233">
                  <c:v>16.079692999999999</c:v>
                </c:pt>
                <c:pt idx="56234">
                  <c:v>16.078500999999999</c:v>
                </c:pt>
                <c:pt idx="56235">
                  <c:v>16.07808</c:v>
                </c:pt>
                <c:pt idx="56236">
                  <c:v>16.077539999999999</c:v>
                </c:pt>
                <c:pt idx="56237">
                  <c:v>16.076903999999999</c:v>
                </c:pt>
                <c:pt idx="56238">
                  <c:v>16.076546999999998</c:v>
                </c:pt>
                <c:pt idx="56239">
                  <c:v>16.072187</c:v>
                </c:pt>
                <c:pt idx="56240">
                  <c:v>16.072374</c:v>
                </c:pt>
                <c:pt idx="56241">
                  <c:v>16.079087000000001</c:v>
                </c:pt>
                <c:pt idx="56242">
                  <c:v>16.077446000000002</c:v>
                </c:pt>
                <c:pt idx="56243">
                  <c:v>16.073391000000001</c:v>
                </c:pt>
                <c:pt idx="56244">
                  <c:v>16.079056999999999</c:v>
                </c:pt>
                <c:pt idx="56245">
                  <c:v>16.081718000000002</c:v>
                </c:pt>
                <c:pt idx="56246">
                  <c:v>16.076509000000001</c:v>
                </c:pt>
                <c:pt idx="56247">
                  <c:v>16.074882000000002</c:v>
                </c:pt>
                <c:pt idx="56248">
                  <c:v>16.078400999999999</c:v>
                </c:pt>
                <c:pt idx="56249">
                  <c:v>16.077839000000001</c:v>
                </c:pt>
                <c:pt idx="56250">
                  <c:v>16.075043999999998</c:v>
                </c:pt>
                <c:pt idx="56251">
                  <c:v>16.0747</c:v>
                </c:pt>
                <c:pt idx="56252">
                  <c:v>16.076101000000001</c:v>
                </c:pt>
                <c:pt idx="56253">
                  <c:v>16.077252999999999</c:v>
                </c:pt>
                <c:pt idx="56254">
                  <c:v>16.077597000000001</c:v>
                </c:pt>
                <c:pt idx="56255">
                  <c:v>16.081958999999998</c:v>
                </c:pt>
                <c:pt idx="56256">
                  <c:v>16.086658</c:v>
                </c:pt>
                <c:pt idx="56257">
                  <c:v>16.084576999999999</c:v>
                </c:pt>
                <c:pt idx="56258">
                  <c:v>16.085461000000002</c:v>
                </c:pt>
                <c:pt idx="56259">
                  <c:v>16.089138999999999</c:v>
                </c:pt>
                <c:pt idx="56260">
                  <c:v>16.088773</c:v>
                </c:pt>
                <c:pt idx="56261">
                  <c:v>16.088720000000002</c:v>
                </c:pt>
                <c:pt idx="56262">
                  <c:v>16.092897000000001</c:v>
                </c:pt>
                <c:pt idx="56263">
                  <c:v>16.093992</c:v>
                </c:pt>
                <c:pt idx="56264">
                  <c:v>16.090222000000001</c:v>
                </c:pt>
                <c:pt idx="56265">
                  <c:v>16.088580999999998</c:v>
                </c:pt>
                <c:pt idx="56266">
                  <c:v>16.093825000000002</c:v>
                </c:pt>
                <c:pt idx="56267">
                  <c:v>16.097926000000001</c:v>
                </c:pt>
                <c:pt idx="56268">
                  <c:v>16.095916000000003</c:v>
                </c:pt>
                <c:pt idx="56269">
                  <c:v>16.093510999999999</c:v>
                </c:pt>
                <c:pt idx="56270">
                  <c:v>16.09348</c:v>
                </c:pt>
                <c:pt idx="56271">
                  <c:v>16.094472</c:v>
                </c:pt>
                <c:pt idx="56272">
                  <c:v>16.094671999999999</c:v>
                </c:pt>
                <c:pt idx="56273">
                  <c:v>16.09366</c:v>
                </c:pt>
                <c:pt idx="56274">
                  <c:v>16.091009</c:v>
                </c:pt>
                <c:pt idx="56275">
                  <c:v>16.089278</c:v>
                </c:pt>
                <c:pt idx="56276">
                  <c:v>16.091578999999999</c:v>
                </c:pt>
                <c:pt idx="56277">
                  <c:v>16.094367999999999</c:v>
                </c:pt>
                <c:pt idx="56278">
                  <c:v>16.095602</c:v>
                </c:pt>
                <c:pt idx="56279">
                  <c:v>16.094394999999999</c:v>
                </c:pt>
                <c:pt idx="56280">
                  <c:v>16.0931</c:v>
                </c:pt>
                <c:pt idx="56281">
                  <c:v>16.09329</c:v>
                </c:pt>
                <c:pt idx="56282">
                  <c:v>16.093125999999998</c:v>
                </c:pt>
                <c:pt idx="56283">
                  <c:v>16.094490999999998</c:v>
                </c:pt>
                <c:pt idx="56284">
                  <c:v>16.096391000000001</c:v>
                </c:pt>
                <c:pt idx="56285">
                  <c:v>16.096015999999999</c:v>
                </c:pt>
                <c:pt idx="56286">
                  <c:v>16.093291999999998</c:v>
                </c:pt>
                <c:pt idx="56287">
                  <c:v>16.092998000000001</c:v>
                </c:pt>
                <c:pt idx="56288">
                  <c:v>16.091017999999998</c:v>
                </c:pt>
                <c:pt idx="56289">
                  <c:v>16.087806999999998</c:v>
                </c:pt>
                <c:pt idx="56290">
                  <c:v>16.089413999999998</c:v>
                </c:pt>
                <c:pt idx="56291">
                  <c:v>16.089257</c:v>
                </c:pt>
                <c:pt idx="56292">
                  <c:v>16.087963000000002</c:v>
                </c:pt>
                <c:pt idx="56293">
                  <c:v>16.091078</c:v>
                </c:pt>
                <c:pt idx="56294">
                  <c:v>16.094065000000001</c:v>
                </c:pt>
                <c:pt idx="56295">
                  <c:v>16.091816000000001</c:v>
                </c:pt>
                <c:pt idx="56296">
                  <c:v>16.087524000000002</c:v>
                </c:pt>
                <c:pt idx="56297">
                  <c:v>16.087679000000001</c:v>
                </c:pt>
                <c:pt idx="56298">
                  <c:v>16.090495000000001</c:v>
                </c:pt>
                <c:pt idx="56299">
                  <c:v>16.091532000000001</c:v>
                </c:pt>
                <c:pt idx="56300">
                  <c:v>16.092356000000002</c:v>
                </c:pt>
                <c:pt idx="56301">
                  <c:v>16.096426999999998</c:v>
                </c:pt>
                <c:pt idx="56302">
                  <c:v>16.099150999999999</c:v>
                </c:pt>
                <c:pt idx="56303">
                  <c:v>16.096107</c:v>
                </c:pt>
                <c:pt idx="56304">
                  <c:v>16.094628999999998</c:v>
                </c:pt>
                <c:pt idx="56305">
                  <c:v>16.092348999999999</c:v>
                </c:pt>
                <c:pt idx="56306">
                  <c:v>16.091215999999999</c:v>
                </c:pt>
                <c:pt idx="56307">
                  <c:v>16.094035999999999</c:v>
                </c:pt>
                <c:pt idx="56308">
                  <c:v>16.092257</c:v>
                </c:pt>
                <c:pt idx="56309">
                  <c:v>16.086506</c:v>
                </c:pt>
                <c:pt idx="56310">
                  <c:v>16.085453999999999</c:v>
                </c:pt>
                <c:pt idx="56311">
                  <c:v>16.090007</c:v>
                </c:pt>
                <c:pt idx="56312">
                  <c:v>16.091884999999998</c:v>
                </c:pt>
                <c:pt idx="56313">
                  <c:v>16.093306999999999</c:v>
                </c:pt>
                <c:pt idx="56314">
                  <c:v>16.100618000000001</c:v>
                </c:pt>
                <c:pt idx="56315">
                  <c:v>16.103133</c:v>
                </c:pt>
                <c:pt idx="56316">
                  <c:v>16.098143</c:v>
                </c:pt>
                <c:pt idx="56317">
                  <c:v>16.095047999999998</c:v>
                </c:pt>
                <c:pt idx="56318">
                  <c:v>16.096377</c:v>
                </c:pt>
                <c:pt idx="56319">
                  <c:v>16.097383000000001</c:v>
                </c:pt>
                <c:pt idx="56320">
                  <c:v>16.097842</c:v>
                </c:pt>
                <c:pt idx="56321">
                  <c:v>16.101610000000001</c:v>
                </c:pt>
                <c:pt idx="56322">
                  <c:v>16.100957999999999</c:v>
                </c:pt>
                <c:pt idx="56323">
                  <c:v>16.102440999999999</c:v>
                </c:pt>
                <c:pt idx="56324">
                  <c:v>16.111012000000002</c:v>
                </c:pt>
                <c:pt idx="56325">
                  <c:v>16.109960000000001</c:v>
                </c:pt>
                <c:pt idx="56326">
                  <c:v>16.108057000000002</c:v>
                </c:pt>
                <c:pt idx="56327">
                  <c:v>16.112493000000001</c:v>
                </c:pt>
                <c:pt idx="56328">
                  <c:v>16.112853000000001</c:v>
                </c:pt>
                <c:pt idx="56329">
                  <c:v>16.109009</c:v>
                </c:pt>
                <c:pt idx="56330">
                  <c:v>16.110137999999999</c:v>
                </c:pt>
                <c:pt idx="56331">
                  <c:v>16.112099000000001</c:v>
                </c:pt>
                <c:pt idx="56332">
                  <c:v>16.108988</c:v>
                </c:pt>
                <c:pt idx="56333">
                  <c:v>16.106935</c:v>
                </c:pt>
                <c:pt idx="56334">
                  <c:v>16.106799000000002</c:v>
                </c:pt>
                <c:pt idx="56335">
                  <c:v>16.104503999999999</c:v>
                </c:pt>
                <c:pt idx="56336">
                  <c:v>16.107348000000002</c:v>
                </c:pt>
                <c:pt idx="56337">
                  <c:v>16.112251000000001</c:v>
                </c:pt>
                <c:pt idx="56338">
                  <c:v>16.109127000000001</c:v>
                </c:pt>
                <c:pt idx="56339">
                  <c:v>16.103572</c:v>
                </c:pt>
                <c:pt idx="56340">
                  <c:v>16.10529</c:v>
                </c:pt>
                <c:pt idx="56341">
                  <c:v>16.106667999999999</c:v>
                </c:pt>
                <c:pt idx="56342">
                  <c:v>16.100770000000001</c:v>
                </c:pt>
                <c:pt idx="56343">
                  <c:v>16.096600000000002</c:v>
                </c:pt>
                <c:pt idx="56344">
                  <c:v>16.097734000000003</c:v>
                </c:pt>
                <c:pt idx="56345">
                  <c:v>16.098509</c:v>
                </c:pt>
                <c:pt idx="56346">
                  <c:v>16.098357999999998</c:v>
                </c:pt>
                <c:pt idx="56347">
                  <c:v>16.103000999999999</c:v>
                </c:pt>
                <c:pt idx="56348">
                  <c:v>16.106352999999999</c:v>
                </c:pt>
                <c:pt idx="56349">
                  <c:v>16.103287000000002</c:v>
                </c:pt>
                <c:pt idx="56350">
                  <c:v>16.102195000000002</c:v>
                </c:pt>
                <c:pt idx="56351">
                  <c:v>16.102584999999998</c:v>
                </c:pt>
                <c:pt idx="56352">
                  <c:v>16.102446999999998</c:v>
                </c:pt>
                <c:pt idx="56353">
                  <c:v>16.105156999999998</c:v>
                </c:pt>
                <c:pt idx="56354">
                  <c:v>16.104044999999999</c:v>
                </c:pt>
                <c:pt idx="56355">
                  <c:v>16.100366000000001</c:v>
                </c:pt>
                <c:pt idx="56356">
                  <c:v>16.099753</c:v>
                </c:pt>
                <c:pt idx="56357">
                  <c:v>16.099178999999999</c:v>
                </c:pt>
                <c:pt idx="56358">
                  <c:v>16.102643</c:v>
                </c:pt>
                <c:pt idx="56359">
                  <c:v>16.104247999999998</c:v>
                </c:pt>
                <c:pt idx="56360">
                  <c:v>16.098393999999999</c:v>
                </c:pt>
                <c:pt idx="56361">
                  <c:v>16.098966000000001</c:v>
                </c:pt>
                <c:pt idx="56362">
                  <c:v>16.108332000000001</c:v>
                </c:pt>
                <c:pt idx="56363">
                  <c:v>16.107675</c:v>
                </c:pt>
                <c:pt idx="56364">
                  <c:v>16.101236</c:v>
                </c:pt>
                <c:pt idx="56365">
                  <c:v>16.107813</c:v>
                </c:pt>
                <c:pt idx="56366">
                  <c:v>16.115825000000001</c:v>
                </c:pt>
                <c:pt idx="56367">
                  <c:v>16.119337000000002</c:v>
                </c:pt>
                <c:pt idx="56368">
                  <c:v>16.122492999999999</c:v>
                </c:pt>
                <c:pt idx="56369">
                  <c:v>16.118005</c:v>
                </c:pt>
                <c:pt idx="56370">
                  <c:v>16.11758</c:v>
                </c:pt>
                <c:pt idx="56371">
                  <c:v>16.124018</c:v>
                </c:pt>
                <c:pt idx="56372">
                  <c:v>16.121926000000002</c:v>
                </c:pt>
                <c:pt idx="56373">
                  <c:v>16.117983000000002</c:v>
                </c:pt>
                <c:pt idx="56374">
                  <c:v>16.121439000000002</c:v>
                </c:pt>
                <c:pt idx="56375">
                  <c:v>16.120747000000001</c:v>
                </c:pt>
                <c:pt idx="56376">
                  <c:v>16.115434999999998</c:v>
                </c:pt>
                <c:pt idx="56377">
                  <c:v>16.116689999999998</c:v>
                </c:pt>
                <c:pt idx="56378">
                  <c:v>16.118169000000002</c:v>
                </c:pt>
                <c:pt idx="56379">
                  <c:v>16.115459999999999</c:v>
                </c:pt>
                <c:pt idx="56380">
                  <c:v>16.116873999999999</c:v>
                </c:pt>
                <c:pt idx="56381">
                  <c:v>16.122168000000002</c:v>
                </c:pt>
                <c:pt idx="56382">
                  <c:v>16.123132999999999</c:v>
                </c:pt>
                <c:pt idx="56383">
                  <c:v>16.118387999999999</c:v>
                </c:pt>
                <c:pt idx="56384">
                  <c:v>16.116323999999999</c:v>
                </c:pt>
                <c:pt idx="56385">
                  <c:v>16.118486000000001</c:v>
                </c:pt>
                <c:pt idx="56386">
                  <c:v>16.120003000000001</c:v>
                </c:pt>
                <c:pt idx="56387">
                  <c:v>16.123267999999999</c:v>
                </c:pt>
                <c:pt idx="56388">
                  <c:v>16.123477999999999</c:v>
                </c:pt>
                <c:pt idx="56389">
                  <c:v>16.120775000000002</c:v>
                </c:pt>
                <c:pt idx="56390">
                  <c:v>16.121789</c:v>
                </c:pt>
                <c:pt idx="56391">
                  <c:v>16.121225000000003</c:v>
                </c:pt>
                <c:pt idx="56392">
                  <c:v>16.117640000000002</c:v>
                </c:pt>
                <c:pt idx="56393">
                  <c:v>16.116275999999999</c:v>
                </c:pt>
                <c:pt idx="56394">
                  <c:v>16.113357000000001</c:v>
                </c:pt>
                <c:pt idx="56395">
                  <c:v>16.110153</c:v>
                </c:pt>
                <c:pt idx="56396">
                  <c:v>16.114083999999998</c:v>
                </c:pt>
                <c:pt idx="56397">
                  <c:v>16.117507</c:v>
                </c:pt>
                <c:pt idx="56398">
                  <c:v>16.114314</c:v>
                </c:pt>
                <c:pt idx="56399">
                  <c:v>16.115414999999999</c:v>
                </c:pt>
                <c:pt idx="56400">
                  <c:v>16.118171</c:v>
                </c:pt>
                <c:pt idx="56401">
                  <c:v>16.113816</c:v>
                </c:pt>
                <c:pt idx="56402">
                  <c:v>16.109830000000002</c:v>
                </c:pt>
                <c:pt idx="56403">
                  <c:v>16.112724999999998</c:v>
                </c:pt>
                <c:pt idx="56404">
                  <c:v>16.111507</c:v>
                </c:pt>
                <c:pt idx="56405">
                  <c:v>16.108280999999998</c:v>
                </c:pt>
                <c:pt idx="56406">
                  <c:v>16.113811999999999</c:v>
                </c:pt>
                <c:pt idx="56407">
                  <c:v>16.117663</c:v>
                </c:pt>
                <c:pt idx="56408">
                  <c:v>16.115800999999998</c:v>
                </c:pt>
                <c:pt idx="56409">
                  <c:v>16.120936999999998</c:v>
                </c:pt>
                <c:pt idx="56410">
                  <c:v>16.125729</c:v>
                </c:pt>
                <c:pt idx="56411">
                  <c:v>16.121655000000001</c:v>
                </c:pt>
                <c:pt idx="56412">
                  <c:v>16.122340000000001</c:v>
                </c:pt>
                <c:pt idx="56413">
                  <c:v>16.126445</c:v>
                </c:pt>
                <c:pt idx="56414">
                  <c:v>16.125066</c:v>
                </c:pt>
                <c:pt idx="56415">
                  <c:v>16.120398000000002</c:v>
                </c:pt>
                <c:pt idx="56416">
                  <c:v>16.120566</c:v>
                </c:pt>
                <c:pt idx="56417">
                  <c:v>16.120744000000002</c:v>
                </c:pt>
                <c:pt idx="56418">
                  <c:v>16.118462000000001</c:v>
                </c:pt>
                <c:pt idx="56419">
                  <c:v>16.122199999999999</c:v>
                </c:pt>
                <c:pt idx="56420">
                  <c:v>16.123538</c:v>
                </c:pt>
                <c:pt idx="56421">
                  <c:v>16.118386999999998</c:v>
                </c:pt>
                <c:pt idx="56422">
                  <c:v>16.122281999999998</c:v>
                </c:pt>
                <c:pt idx="56423">
                  <c:v>16.129391999999999</c:v>
                </c:pt>
                <c:pt idx="56424">
                  <c:v>16.128508</c:v>
                </c:pt>
                <c:pt idx="56425">
                  <c:v>16.126863999999998</c:v>
                </c:pt>
                <c:pt idx="56426">
                  <c:v>16.126738</c:v>
                </c:pt>
                <c:pt idx="56427">
                  <c:v>16.124654</c:v>
                </c:pt>
                <c:pt idx="56428">
                  <c:v>16.122551000000001</c:v>
                </c:pt>
                <c:pt idx="56429">
                  <c:v>16.126024000000001</c:v>
                </c:pt>
                <c:pt idx="56430">
                  <c:v>16.128455000000002</c:v>
                </c:pt>
                <c:pt idx="56431">
                  <c:v>16.125330999999999</c:v>
                </c:pt>
                <c:pt idx="56432">
                  <c:v>16.124611000000002</c:v>
                </c:pt>
                <c:pt idx="56433">
                  <c:v>16.129657000000002</c:v>
                </c:pt>
                <c:pt idx="56434">
                  <c:v>16.129299</c:v>
                </c:pt>
                <c:pt idx="56435">
                  <c:v>16.127364</c:v>
                </c:pt>
                <c:pt idx="56436">
                  <c:v>16.132451</c:v>
                </c:pt>
                <c:pt idx="56437">
                  <c:v>16.134374000000001</c:v>
                </c:pt>
                <c:pt idx="56438">
                  <c:v>16.133710999999998</c:v>
                </c:pt>
                <c:pt idx="56439">
                  <c:v>16.134922</c:v>
                </c:pt>
                <c:pt idx="56440">
                  <c:v>16.136488999999997</c:v>
                </c:pt>
                <c:pt idx="56441">
                  <c:v>16.134610000000002</c:v>
                </c:pt>
                <c:pt idx="56442">
                  <c:v>16.129808000000001</c:v>
                </c:pt>
                <c:pt idx="56443">
                  <c:v>16.130972999999997</c:v>
                </c:pt>
                <c:pt idx="56444">
                  <c:v>16.134253999999999</c:v>
                </c:pt>
                <c:pt idx="56445">
                  <c:v>16.133828000000001</c:v>
                </c:pt>
                <c:pt idx="56446">
                  <c:v>16.134016000000003</c:v>
                </c:pt>
                <c:pt idx="56447">
                  <c:v>16.133986999999998</c:v>
                </c:pt>
                <c:pt idx="56448">
                  <c:v>16.132885000000002</c:v>
                </c:pt>
                <c:pt idx="56449">
                  <c:v>16.133502999999997</c:v>
                </c:pt>
                <c:pt idx="56450">
                  <c:v>16.132668000000002</c:v>
                </c:pt>
                <c:pt idx="56451">
                  <c:v>16.131081999999999</c:v>
                </c:pt>
                <c:pt idx="56452">
                  <c:v>16.132682000000003</c:v>
                </c:pt>
                <c:pt idx="56453">
                  <c:v>16.131188000000002</c:v>
                </c:pt>
                <c:pt idx="56454">
                  <c:v>16.127794999999999</c:v>
                </c:pt>
                <c:pt idx="56455">
                  <c:v>16.129942</c:v>
                </c:pt>
                <c:pt idx="56456">
                  <c:v>16.132707</c:v>
                </c:pt>
                <c:pt idx="56457">
                  <c:v>16.131940999999998</c:v>
                </c:pt>
                <c:pt idx="56458">
                  <c:v>16.131073999999998</c:v>
                </c:pt>
                <c:pt idx="56459">
                  <c:v>16.131284999999998</c:v>
                </c:pt>
                <c:pt idx="56460">
                  <c:v>16.133245000000002</c:v>
                </c:pt>
                <c:pt idx="56461">
                  <c:v>16.130980000000001</c:v>
                </c:pt>
                <c:pt idx="56462">
                  <c:v>16.129764000000002</c:v>
                </c:pt>
                <c:pt idx="56463">
                  <c:v>16.133664</c:v>
                </c:pt>
                <c:pt idx="56464">
                  <c:v>16.133780000000002</c:v>
                </c:pt>
                <c:pt idx="56465">
                  <c:v>16.130231999999999</c:v>
                </c:pt>
                <c:pt idx="56466">
                  <c:v>16.129179000000001</c:v>
                </c:pt>
                <c:pt idx="56467">
                  <c:v>16.132764999999999</c:v>
                </c:pt>
                <c:pt idx="56468">
                  <c:v>16.134551999999999</c:v>
                </c:pt>
                <c:pt idx="56469">
                  <c:v>16.131374000000001</c:v>
                </c:pt>
                <c:pt idx="56470">
                  <c:v>16.132716000000002</c:v>
                </c:pt>
                <c:pt idx="56471">
                  <c:v>16.132877000000001</c:v>
                </c:pt>
                <c:pt idx="56472">
                  <c:v>16.130532000000002</c:v>
                </c:pt>
                <c:pt idx="56473">
                  <c:v>16.135471000000003</c:v>
                </c:pt>
                <c:pt idx="56474">
                  <c:v>16.138103999999998</c:v>
                </c:pt>
                <c:pt idx="56475">
                  <c:v>16.132643999999999</c:v>
                </c:pt>
                <c:pt idx="56476">
                  <c:v>16.134050999999999</c:v>
                </c:pt>
                <c:pt idx="56477">
                  <c:v>16.141296000000001</c:v>
                </c:pt>
                <c:pt idx="56478">
                  <c:v>16.138891999999998</c:v>
                </c:pt>
                <c:pt idx="56479">
                  <c:v>16.136136</c:v>
                </c:pt>
                <c:pt idx="56480">
                  <c:v>16.139246999999997</c:v>
                </c:pt>
                <c:pt idx="56481">
                  <c:v>16.138876</c:v>
                </c:pt>
                <c:pt idx="56482">
                  <c:v>16.140273999999998</c:v>
                </c:pt>
                <c:pt idx="56483">
                  <c:v>16.14573</c:v>
                </c:pt>
                <c:pt idx="56484">
                  <c:v>16.146858999999999</c:v>
                </c:pt>
                <c:pt idx="56485">
                  <c:v>16.148215</c:v>
                </c:pt>
                <c:pt idx="56486">
                  <c:v>16.151440000000001</c:v>
                </c:pt>
                <c:pt idx="56487">
                  <c:v>16.152495999999999</c:v>
                </c:pt>
                <c:pt idx="56488">
                  <c:v>16.150131000000002</c:v>
                </c:pt>
                <c:pt idx="56489">
                  <c:v>16.146045999999998</c:v>
                </c:pt>
                <c:pt idx="56490">
                  <c:v>16.143914000000002</c:v>
                </c:pt>
                <c:pt idx="56491">
                  <c:v>16.146932</c:v>
                </c:pt>
                <c:pt idx="56492">
                  <c:v>16.151116999999999</c:v>
                </c:pt>
                <c:pt idx="56493">
                  <c:v>16.151706000000001</c:v>
                </c:pt>
                <c:pt idx="56494">
                  <c:v>16.152638</c:v>
                </c:pt>
                <c:pt idx="56495">
                  <c:v>16.155905000000001</c:v>
                </c:pt>
                <c:pt idx="56496">
                  <c:v>16.157971</c:v>
                </c:pt>
                <c:pt idx="56497">
                  <c:v>16.157961</c:v>
                </c:pt>
                <c:pt idx="56498">
                  <c:v>16.158132999999999</c:v>
                </c:pt>
                <c:pt idx="56499">
                  <c:v>16.154083</c:v>
                </c:pt>
                <c:pt idx="56500">
                  <c:v>16.145775999999998</c:v>
                </c:pt>
                <c:pt idx="56501">
                  <c:v>16.146436999999999</c:v>
                </c:pt>
                <c:pt idx="56502">
                  <c:v>16.151377</c:v>
                </c:pt>
                <c:pt idx="56503">
                  <c:v>16.147480999999999</c:v>
                </c:pt>
                <c:pt idx="56504">
                  <c:v>16.145569000000002</c:v>
                </c:pt>
                <c:pt idx="56505">
                  <c:v>16.150452999999999</c:v>
                </c:pt>
                <c:pt idx="56506">
                  <c:v>16.149476999999997</c:v>
                </c:pt>
                <c:pt idx="56507">
                  <c:v>16.145771</c:v>
                </c:pt>
                <c:pt idx="56508">
                  <c:v>16.147292999999998</c:v>
                </c:pt>
                <c:pt idx="56509">
                  <c:v>16.150803</c:v>
                </c:pt>
                <c:pt idx="56510">
                  <c:v>16.151153999999998</c:v>
                </c:pt>
                <c:pt idx="56511">
                  <c:v>16.149981</c:v>
                </c:pt>
                <c:pt idx="56512">
                  <c:v>16.149498999999999</c:v>
                </c:pt>
                <c:pt idx="56513">
                  <c:v>16.148916</c:v>
                </c:pt>
                <c:pt idx="56514">
                  <c:v>16.147126</c:v>
                </c:pt>
                <c:pt idx="56515">
                  <c:v>16.145645999999999</c:v>
                </c:pt>
                <c:pt idx="56516">
                  <c:v>16.147531000000001</c:v>
                </c:pt>
                <c:pt idx="56517">
                  <c:v>16.149464000000002</c:v>
                </c:pt>
                <c:pt idx="56518">
                  <c:v>16.146698999999998</c:v>
                </c:pt>
                <c:pt idx="56519">
                  <c:v>16.144390000000001</c:v>
                </c:pt>
                <c:pt idx="56520">
                  <c:v>16.145538000000002</c:v>
                </c:pt>
                <c:pt idx="56521">
                  <c:v>16.146805999999998</c:v>
                </c:pt>
                <c:pt idx="56522">
                  <c:v>16.145741999999998</c:v>
                </c:pt>
                <c:pt idx="56523">
                  <c:v>16.144047</c:v>
                </c:pt>
                <c:pt idx="56524">
                  <c:v>16.144971999999999</c:v>
                </c:pt>
                <c:pt idx="56525">
                  <c:v>16.146684999999998</c:v>
                </c:pt>
                <c:pt idx="56526">
                  <c:v>16.147410000000001</c:v>
                </c:pt>
                <c:pt idx="56527">
                  <c:v>16.146241</c:v>
                </c:pt>
                <c:pt idx="56528">
                  <c:v>16.146830999999999</c:v>
                </c:pt>
                <c:pt idx="56529">
                  <c:v>16.150116000000001</c:v>
                </c:pt>
                <c:pt idx="56530">
                  <c:v>16.152182</c:v>
                </c:pt>
                <c:pt idx="56531">
                  <c:v>16.151864</c:v>
                </c:pt>
                <c:pt idx="56532">
                  <c:v>16.149875999999999</c:v>
                </c:pt>
                <c:pt idx="56533">
                  <c:v>16.147756999999999</c:v>
                </c:pt>
                <c:pt idx="56534">
                  <c:v>16.14913</c:v>
                </c:pt>
                <c:pt idx="56535">
                  <c:v>16.153742000000001</c:v>
                </c:pt>
                <c:pt idx="56536">
                  <c:v>16.156658999999998</c:v>
                </c:pt>
                <c:pt idx="56537">
                  <c:v>16.155985999999999</c:v>
                </c:pt>
                <c:pt idx="56538">
                  <c:v>16.157837000000001</c:v>
                </c:pt>
                <c:pt idx="56539">
                  <c:v>16.161403</c:v>
                </c:pt>
                <c:pt idx="56540">
                  <c:v>16.161431999999998</c:v>
                </c:pt>
                <c:pt idx="56541">
                  <c:v>16.161407000000001</c:v>
                </c:pt>
                <c:pt idx="56542">
                  <c:v>16.162312</c:v>
                </c:pt>
                <c:pt idx="56543">
                  <c:v>16.161552999999998</c:v>
                </c:pt>
                <c:pt idx="56544">
                  <c:v>16.161773</c:v>
                </c:pt>
                <c:pt idx="56545">
                  <c:v>16.163999</c:v>
                </c:pt>
                <c:pt idx="56546">
                  <c:v>16.163614000000003</c:v>
                </c:pt>
                <c:pt idx="56547">
                  <c:v>16.160094000000001</c:v>
                </c:pt>
                <c:pt idx="56548">
                  <c:v>16.155821</c:v>
                </c:pt>
                <c:pt idx="56549">
                  <c:v>16.156927</c:v>
                </c:pt>
                <c:pt idx="56550">
                  <c:v>16.163231</c:v>
                </c:pt>
                <c:pt idx="56551">
                  <c:v>16.162348000000001</c:v>
                </c:pt>
                <c:pt idx="56552">
                  <c:v>16.155248999999998</c:v>
                </c:pt>
                <c:pt idx="56553">
                  <c:v>16.159461</c:v>
                </c:pt>
                <c:pt idx="56554">
                  <c:v>16.164991000000001</c:v>
                </c:pt>
                <c:pt idx="56555">
                  <c:v>16.158299</c:v>
                </c:pt>
                <c:pt idx="56556">
                  <c:v>16.156795000000002</c:v>
                </c:pt>
                <c:pt idx="56557">
                  <c:v>16.163748999999999</c:v>
                </c:pt>
                <c:pt idx="56558">
                  <c:v>16.162464999999997</c:v>
                </c:pt>
                <c:pt idx="56559">
                  <c:v>16.157679000000002</c:v>
                </c:pt>
                <c:pt idx="56560">
                  <c:v>16.157743</c:v>
                </c:pt>
                <c:pt idx="56561">
                  <c:v>16.157527000000002</c:v>
                </c:pt>
                <c:pt idx="56562">
                  <c:v>16.156435999999999</c:v>
                </c:pt>
                <c:pt idx="56563">
                  <c:v>16.158138000000001</c:v>
                </c:pt>
                <c:pt idx="56564">
                  <c:v>16.158154</c:v>
                </c:pt>
                <c:pt idx="56565">
                  <c:v>16.158239000000002</c:v>
                </c:pt>
                <c:pt idx="56566">
                  <c:v>16.158996999999999</c:v>
                </c:pt>
                <c:pt idx="56567">
                  <c:v>16.156886999999998</c:v>
                </c:pt>
                <c:pt idx="56568">
                  <c:v>16.158718999999998</c:v>
                </c:pt>
                <c:pt idx="56569">
                  <c:v>16.164172999999998</c:v>
                </c:pt>
                <c:pt idx="56570">
                  <c:v>16.1617</c:v>
                </c:pt>
                <c:pt idx="56571">
                  <c:v>16.157387999999997</c:v>
                </c:pt>
                <c:pt idx="56572">
                  <c:v>16.156382000000001</c:v>
                </c:pt>
                <c:pt idx="56573">
                  <c:v>16.152717000000003</c:v>
                </c:pt>
                <c:pt idx="56574">
                  <c:v>16.151631000000002</c:v>
                </c:pt>
                <c:pt idx="56575">
                  <c:v>16.156739999999999</c:v>
                </c:pt>
                <c:pt idx="56576">
                  <c:v>16.159139</c:v>
                </c:pt>
                <c:pt idx="56577">
                  <c:v>16.159077</c:v>
                </c:pt>
                <c:pt idx="56578">
                  <c:v>16.160974</c:v>
                </c:pt>
                <c:pt idx="56579">
                  <c:v>16.165150000000001</c:v>
                </c:pt>
                <c:pt idx="56580">
                  <c:v>16.168782999999998</c:v>
                </c:pt>
                <c:pt idx="56581">
                  <c:v>16.166336000000001</c:v>
                </c:pt>
                <c:pt idx="56582">
                  <c:v>16.164345000000001</c:v>
                </c:pt>
                <c:pt idx="56583">
                  <c:v>16.169331</c:v>
                </c:pt>
                <c:pt idx="56584">
                  <c:v>16.170582</c:v>
                </c:pt>
                <c:pt idx="56585">
                  <c:v>16.167462999999998</c:v>
                </c:pt>
                <c:pt idx="56586">
                  <c:v>16.166643999999998</c:v>
                </c:pt>
                <c:pt idx="56587">
                  <c:v>16.164717</c:v>
                </c:pt>
                <c:pt idx="56588">
                  <c:v>16.163508999999998</c:v>
                </c:pt>
                <c:pt idx="56589">
                  <c:v>16.165089000000002</c:v>
                </c:pt>
                <c:pt idx="56590">
                  <c:v>16.167476999999998</c:v>
                </c:pt>
                <c:pt idx="56591">
                  <c:v>16.170653999999999</c:v>
                </c:pt>
                <c:pt idx="56592">
                  <c:v>16.172879999999999</c:v>
                </c:pt>
                <c:pt idx="56593">
                  <c:v>16.172402999999999</c:v>
                </c:pt>
                <c:pt idx="56594">
                  <c:v>16.170579</c:v>
                </c:pt>
                <c:pt idx="56595">
                  <c:v>16.168968</c:v>
                </c:pt>
                <c:pt idx="56596">
                  <c:v>16.168824000000001</c:v>
                </c:pt>
                <c:pt idx="56597">
                  <c:v>16.169052000000001</c:v>
                </c:pt>
                <c:pt idx="56598">
                  <c:v>16.165067999999998</c:v>
                </c:pt>
                <c:pt idx="56599">
                  <c:v>16.164558</c:v>
                </c:pt>
                <c:pt idx="56600">
                  <c:v>16.170324999999998</c:v>
                </c:pt>
                <c:pt idx="56601">
                  <c:v>16.170639000000001</c:v>
                </c:pt>
                <c:pt idx="56602">
                  <c:v>16.163830000000001</c:v>
                </c:pt>
                <c:pt idx="56603">
                  <c:v>16.163074999999999</c:v>
                </c:pt>
                <c:pt idx="56604">
                  <c:v>16.168658999999998</c:v>
                </c:pt>
                <c:pt idx="56605">
                  <c:v>16.171052</c:v>
                </c:pt>
                <c:pt idx="56606">
                  <c:v>16.168129</c:v>
                </c:pt>
                <c:pt idx="56607">
                  <c:v>16.164628</c:v>
                </c:pt>
                <c:pt idx="56608">
                  <c:v>16.163119000000002</c:v>
                </c:pt>
                <c:pt idx="56609">
                  <c:v>16.164132000000002</c:v>
                </c:pt>
                <c:pt idx="56610">
                  <c:v>16.165333</c:v>
                </c:pt>
                <c:pt idx="56611">
                  <c:v>16.167096999999998</c:v>
                </c:pt>
                <c:pt idx="56612">
                  <c:v>16.169435</c:v>
                </c:pt>
                <c:pt idx="56613">
                  <c:v>16.171309999999998</c:v>
                </c:pt>
                <c:pt idx="56614">
                  <c:v>16.172257999999999</c:v>
                </c:pt>
                <c:pt idx="56615">
                  <c:v>16.173135000000002</c:v>
                </c:pt>
                <c:pt idx="56616">
                  <c:v>16.176791999999999</c:v>
                </c:pt>
                <c:pt idx="56617">
                  <c:v>16.173506</c:v>
                </c:pt>
                <c:pt idx="56618">
                  <c:v>16.168189999999999</c:v>
                </c:pt>
                <c:pt idx="56619">
                  <c:v>16.177087</c:v>
                </c:pt>
                <c:pt idx="56620">
                  <c:v>16.179186000000001</c:v>
                </c:pt>
                <c:pt idx="56621">
                  <c:v>16.171574</c:v>
                </c:pt>
                <c:pt idx="56622">
                  <c:v>16.173318999999999</c:v>
                </c:pt>
                <c:pt idx="56623">
                  <c:v>16.177115000000001</c:v>
                </c:pt>
                <c:pt idx="56624">
                  <c:v>16.175795999999998</c:v>
                </c:pt>
                <c:pt idx="56625">
                  <c:v>16.175335</c:v>
                </c:pt>
                <c:pt idx="56626">
                  <c:v>16.177488</c:v>
                </c:pt>
                <c:pt idx="56627">
                  <c:v>16.176591999999999</c:v>
                </c:pt>
                <c:pt idx="56628">
                  <c:v>16.171813999999998</c:v>
                </c:pt>
                <c:pt idx="56629">
                  <c:v>16.173555</c:v>
                </c:pt>
                <c:pt idx="56630">
                  <c:v>16.178314</c:v>
                </c:pt>
                <c:pt idx="56631">
                  <c:v>16.176110000000001</c:v>
                </c:pt>
                <c:pt idx="56632">
                  <c:v>16.173679999999997</c:v>
                </c:pt>
                <c:pt idx="56633">
                  <c:v>16.175653000000001</c:v>
                </c:pt>
                <c:pt idx="56634">
                  <c:v>16.173067</c:v>
                </c:pt>
                <c:pt idx="56635">
                  <c:v>16.169653</c:v>
                </c:pt>
                <c:pt idx="56636">
                  <c:v>16.173017000000002</c:v>
                </c:pt>
                <c:pt idx="56637">
                  <c:v>16.176427</c:v>
                </c:pt>
                <c:pt idx="56638">
                  <c:v>16.178198000000002</c:v>
                </c:pt>
                <c:pt idx="56639">
                  <c:v>16.181372</c:v>
                </c:pt>
                <c:pt idx="56640">
                  <c:v>16.179285999999998</c:v>
                </c:pt>
                <c:pt idx="56641">
                  <c:v>16.176765</c:v>
                </c:pt>
                <c:pt idx="56642">
                  <c:v>16.176727</c:v>
                </c:pt>
                <c:pt idx="56643">
                  <c:v>16.174896</c:v>
                </c:pt>
                <c:pt idx="56644">
                  <c:v>16.173487999999999</c:v>
                </c:pt>
                <c:pt idx="56645">
                  <c:v>16.172938000000002</c:v>
                </c:pt>
                <c:pt idx="56646">
                  <c:v>16.171457</c:v>
                </c:pt>
                <c:pt idx="56647">
                  <c:v>16.171969000000001</c:v>
                </c:pt>
                <c:pt idx="56648">
                  <c:v>16.174682000000001</c:v>
                </c:pt>
                <c:pt idx="56649">
                  <c:v>16.175713999999999</c:v>
                </c:pt>
                <c:pt idx="56650">
                  <c:v>16.172429999999999</c:v>
                </c:pt>
                <c:pt idx="56651">
                  <c:v>16.1722</c:v>
                </c:pt>
                <c:pt idx="56652">
                  <c:v>16.175083999999998</c:v>
                </c:pt>
                <c:pt idx="56653">
                  <c:v>16.174130999999999</c:v>
                </c:pt>
                <c:pt idx="56654">
                  <c:v>16.171074000000001</c:v>
                </c:pt>
                <c:pt idx="56655">
                  <c:v>16.172032000000002</c:v>
                </c:pt>
                <c:pt idx="56656">
                  <c:v>16.173848</c:v>
                </c:pt>
                <c:pt idx="56657">
                  <c:v>16.175117999999998</c:v>
                </c:pt>
                <c:pt idx="56658">
                  <c:v>16.175954000000001</c:v>
                </c:pt>
                <c:pt idx="56659">
                  <c:v>16.175583</c:v>
                </c:pt>
                <c:pt idx="56660">
                  <c:v>16.177129999999998</c:v>
                </c:pt>
                <c:pt idx="56661">
                  <c:v>16.180699000000001</c:v>
                </c:pt>
                <c:pt idx="56662">
                  <c:v>16.183684</c:v>
                </c:pt>
                <c:pt idx="56663">
                  <c:v>16.184099</c:v>
                </c:pt>
                <c:pt idx="56664">
                  <c:v>16.182439000000002</c:v>
                </c:pt>
                <c:pt idx="56665">
                  <c:v>16.187023</c:v>
                </c:pt>
                <c:pt idx="56666">
                  <c:v>16.190702000000002</c:v>
                </c:pt>
                <c:pt idx="56667">
                  <c:v>16.187034000000001</c:v>
                </c:pt>
                <c:pt idx="56668">
                  <c:v>16.186572999999999</c:v>
                </c:pt>
                <c:pt idx="56669">
                  <c:v>16.188706</c:v>
                </c:pt>
                <c:pt idx="56670">
                  <c:v>16.190928</c:v>
                </c:pt>
                <c:pt idx="56671">
                  <c:v>16.191721999999999</c:v>
                </c:pt>
                <c:pt idx="56672">
                  <c:v>16.186264999999999</c:v>
                </c:pt>
                <c:pt idx="56673">
                  <c:v>16.182352000000002</c:v>
                </c:pt>
                <c:pt idx="56674">
                  <c:v>16.183754</c:v>
                </c:pt>
                <c:pt idx="56675">
                  <c:v>16.184069000000001</c:v>
                </c:pt>
                <c:pt idx="56676">
                  <c:v>16.183826</c:v>
                </c:pt>
                <c:pt idx="56677">
                  <c:v>16.183244000000002</c:v>
                </c:pt>
                <c:pt idx="56678">
                  <c:v>16.182096000000001</c:v>
                </c:pt>
                <c:pt idx="56679">
                  <c:v>16.185677999999999</c:v>
                </c:pt>
                <c:pt idx="56680">
                  <c:v>16.189715</c:v>
                </c:pt>
                <c:pt idx="56681">
                  <c:v>16.188217999999999</c:v>
                </c:pt>
                <c:pt idx="56682">
                  <c:v>16.188631999999998</c:v>
                </c:pt>
                <c:pt idx="56683">
                  <c:v>16.190766</c:v>
                </c:pt>
                <c:pt idx="56684">
                  <c:v>16.186827000000001</c:v>
                </c:pt>
                <c:pt idx="56685">
                  <c:v>16.181971000000001</c:v>
                </c:pt>
                <c:pt idx="56686">
                  <c:v>16.184902000000001</c:v>
                </c:pt>
                <c:pt idx="56687">
                  <c:v>16.187452999999998</c:v>
                </c:pt>
                <c:pt idx="56688">
                  <c:v>16.186576000000002</c:v>
                </c:pt>
                <c:pt idx="56689">
                  <c:v>16.188738000000001</c:v>
                </c:pt>
                <c:pt idx="56690">
                  <c:v>16.186954999999998</c:v>
                </c:pt>
                <c:pt idx="56691">
                  <c:v>16.185088999999998</c:v>
                </c:pt>
                <c:pt idx="56692">
                  <c:v>16.185963000000001</c:v>
                </c:pt>
                <c:pt idx="56693">
                  <c:v>16.183304</c:v>
                </c:pt>
                <c:pt idx="56694">
                  <c:v>16.180011999999998</c:v>
                </c:pt>
                <c:pt idx="56695">
                  <c:v>16.181356000000001</c:v>
                </c:pt>
                <c:pt idx="56696">
                  <c:v>16.184333000000002</c:v>
                </c:pt>
                <c:pt idx="56697">
                  <c:v>16.187728999999997</c:v>
                </c:pt>
                <c:pt idx="56698">
                  <c:v>16.189059999999998</c:v>
                </c:pt>
                <c:pt idx="56699">
                  <c:v>16.187981000000001</c:v>
                </c:pt>
                <c:pt idx="56700">
                  <c:v>16.189473</c:v>
                </c:pt>
                <c:pt idx="56701">
                  <c:v>16.190908999999998</c:v>
                </c:pt>
                <c:pt idx="56702">
                  <c:v>16.187303</c:v>
                </c:pt>
                <c:pt idx="56703">
                  <c:v>16.188510000000001</c:v>
                </c:pt>
                <c:pt idx="56704">
                  <c:v>16.194828999999999</c:v>
                </c:pt>
                <c:pt idx="56705">
                  <c:v>16.196162999999999</c:v>
                </c:pt>
                <c:pt idx="56706">
                  <c:v>16.195222000000001</c:v>
                </c:pt>
                <c:pt idx="56707">
                  <c:v>16.194519</c:v>
                </c:pt>
                <c:pt idx="56708">
                  <c:v>16.193643999999999</c:v>
                </c:pt>
                <c:pt idx="56709">
                  <c:v>16.194692</c:v>
                </c:pt>
                <c:pt idx="56710">
                  <c:v>16.192647999999998</c:v>
                </c:pt>
                <c:pt idx="56711">
                  <c:v>16.192921999999999</c:v>
                </c:pt>
                <c:pt idx="56712">
                  <c:v>16.198048999999997</c:v>
                </c:pt>
                <c:pt idx="56713">
                  <c:v>16.197774000000003</c:v>
                </c:pt>
                <c:pt idx="56714">
                  <c:v>16.196218000000002</c:v>
                </c:pt>
                <c:pt idx="56715">
                  <c:v>16.196764999999999</c:v>
                </c:pt>
                <c:pt idx="56716">
                  <c:v>16.195833</c:v>
                </c:pt>
                <c:pt idx="56717">
                  <c:v>16.194099999999999</c:v>
                </c:pt>
                <c:pt idx="56718">
                  <c:v>16.194113999999999</c:v>
                </c:pt>
                <c:pt idx="56719">
                  <c:v>16.195070000000001</c:v>
                </c:pt>
                <c:pt idx="56720">
                  <c:v>16.195292999999999</c:v>
                </c:pt>
                <c:pt idx="56721">
                  <c:v>16.196947999999999</c:v>
                </c:pt>
                <c:pt idx="56722">
                  <c:v>16.19849</c:v>
                </c:pt>
                <c:pt idx="56723">
                  <c:v>16.196834000000003</c:v>
                </c:pt>
                <c:pt idx="56724">
                  <c:v>16.196823000000002</c:v>
                </c:pt>
                <c:pt idx="56725">
                  <c:v>16.199742999999998</c:v>
                </c:pt>
                <c:pt idx="56726">
                  <c:v>16.199550000000002</c:v>
                </c:pt>
                <c:pt idx="56727">
                  <c:v>16.195741999999999</c:v>
                </c:pt>
                <c:pt idx="56728">
                  <c:v>16.195843</c:v>
                </c:pt>
                <c:pt idx="56729">
                  <c:v>16.200958</c:v>
                </c:pt>
                <c:pt idx="56730">
                  <c:v>16.199809000000002</c:v>
                </c:pt>
                <c:pt idx="56731">
                  <c:v>16.194789</c:v>
                </c:pt>
                <c:pt idx="56732">
                  <c:v>16.195202999999999</c:v>
                </c:pt>
                <c:pt idx="56733">
                  <c:v>16.198765999999999</c:v>
                </c:pt>
                <c:pt idx="56734">
                  <c:v>16.198436000000001</c:v>
                </c:pt>
                <c:pt idx="56735">
                  <c:v>16.196147</c:v>
                </c:pt>
                <c:pt idx="56736">
                  <c:v>16.195185000000002</c:v>
                </c:pt>
                <c:pt idx="56737">
                  <c:v>16.194994000000001</c:v>
                </c:pt>
                <c:pt idx="56738">
                  <c:v>16.199311000000002</c:v>
                </c:pt>
                <c:pt idx="56739">
                  <c:v>16.201636999999998</c:v>
                </c:pt>
                <c:pt idx="56740">
                  <c:v>16.196275</c:v>
                </c:pt>
                <c:pt idx="56741">
                  <c:v>16.196443000000002</c:v>
                </c:pt>
                <c:pt idx="56742">
                  <c:v>16.202469000000001</c:v>
                </c:pt>
                <c:pt idx="56743">
                  <c:v>16.205615000000002</c:v>
                </c:pt>
                <c:pt idx="56744">
                  <c:v>16.208362999999999</c:v>
                </c:pt>
                <c:pt idx="56745">
                  <c:v>16.209766000000002</c:v>
                </c:pt>
                <c:pt idx="56746">
                  <c:v>16.209389999999999</c:v>
                </c:pt>
                <c:pt idx="56747">
                  <c:v>16.205733000000002</c:v>
                </c:pt>
                <c:pt idx="56748">
                  <c:v>16.201397</c:v>
                </c:pt>
                <c:pt idx="56749">
                  <c:v>16.203676000000002</c:v>
                </c:pt>
                <c:pt idx="56750">
                  <c:v>16.207338999999997</c:v>
                </c:pt>
                <c:pt idx="56751">
                  <c:v>16.206367999999998</c:v>
                </c:pt>
                <c:pt idx="56752">
                  <c:v>16.203621999999999</c:v>
                </c:pt>
                <c:pt idx="56753">
                  <c:v>16.202648</c:v>
                </c:pt>
                <c:pt idx="56754">
                  <c:v>16.204725</c:v>
                </c:pt>
                <c:pt idx="56755">
                  <c:v>16.204217999999997</c:v>
                </c:pt>
                <c:pt idx="56756">
                  <c:v>16.203195000000001</c:v>
                </c:pt>
                <c:pt idx="56757">
                  <c:v>16.203965</c:v>
                </c:pt>
                <c:pt idx="56758">
                  <c:v>16.201739</c:v>
                </c:pt>
                <c:pt idx="56759">
                  <c:v>16.203619</c:v>
                </c:pt>
                <c:pt idx="56760">
                  <c:v>16.205427</c:v>
                </c:pt>
                <c:pt idx="56761">
                  <c:v>16.201536000000001</c:v>
                </c:pt>
                <c:pt idx="56762">
                  <c:v>16.201015999999999</c:v>
                </c:pt>
                <c:pt idx="56763">
                  <c:v>16.204878000000001</c:v>
                </c:pt>
                <c:pt idx="56764">
                  <c:v>16.206910999999998</c:v>
                </c:pt>
                <c:pt idx="56765">
                  <c:v>16.204832</c:v>
                </c:pt>
                <c:pt idx="56766">
                  <c:v>16.202989000000002</c:v>
                </c:pt>
                <c:pt idx="56767">
                  <c:v>16.206434000000002</c:v>
                </c:pt>
                <c:pt idx="56768">
                  <c:v>16.204888</c:v>
                </c:pt>
                <c:pt idx="56769">
                  <c:v>16.199185999999997</c:v>
                </c:pt>
                <c:pt idx="56770">
                  <c:v>16.202255999999998</c:v>
                </c:pt>
                <c:pt idx="56771">
                  <c:v>16.205019999999998</c:v>
                </c:pt>
                <c:pt idx="56772">
                  <c:v>16.203792</c:v>
                </c:pt>
                <c:pt idx="56773">
                  <c:v>16.208185</c:v>
                </c:pt>
                <c:pt idx="56774">
                  <c:v>16.209730999999998</c:v>
                </c:pt>
                <c:pt idx="56775">
                  <c:v>16.207661999999999</c:v>
                </c:pt>
                <c:pt idx="56776">
                  <c:v>16.212108999999998</c:v>
                </c:pt>
                <c:pt idx="56777">
                  <c:v>16.211936000000001</c:v>
                </c:pt>
                <c:pt idx="56778">
                  <c:v>16.208000999999999</c:v>
                </c:pt>
                <c:pt idx="56779">
                  <c:v>16.211921</c:v>
                </c:pt>
                <c:pt idx="56780">
                  <c:v>16.212607999999999</c:v>
                </c:pt>
                <c:pt idx="56781">
                  <c:v>16.212047999999999</c:v>
                </c:pt>
                <c:pt idx="56782">
                  <c:v>16.217803</c:v>
                </c:pt>
                <c:pt idx="56783">
                  <c:v>16.219377000000001</c:v>
                </c:pt>
                <c:pt idx="56784">
                  <c:v>16.214594999999999</c:v>
                </c:pt>
                <c:pt idx="56785">
                  <c:v>16.217241999999999</c:v>
                </c:pt>
                <c:pt idx="56786">
                  <c:v>16.223972</c:v>
                </c:pt>
                <c:pt idx="56787">
                  <c:v>16.224542</c:v>
                </c:pt>
                <c:pt idx="56788">
                  <c:v>16.222093000000001</c:v>
                </c:pt>
                <c:pt idx="56789">
                  <c:v>16.220692</c:v>
                </c:pt>
                <c:pt idx="56790">
                  <c:v>16.219692999999999</c:v>
                </c:pt>
                <c:pt idx="56791">
                  <c:v>16.217510000000001</c:v>
                </c:pt>
                <c:pt idx="56792">
                  <c:v>16.217812000000002</c:v>
                </c:pt>
                <c:pt idx="56793">
                  <c:v>16.221743</c:v>
                </c:pt>
                <c:pt idx="56794">
                  <c:v>16.22437</c:v>
                </c:pt>
                <c:pt idx="56795">
                  <c:v>16.225881000000001</c:v>
                </c:pt>
                <c:pt idx="56796">
                  <c:v>16.225051000000001</c:v>
                </c:pt>
                <c:pt idx="56797">
                  <c:v>16.22391</c:v>
                </c:pt>
                <c:pt idx="56798">
                  <c:v>16.222842</c:v>
                </c:pt>
                <c:pt idx="56799">
                  <c:v>16.222991999999998</c:v>
                </c:pt>
                <c:pt idx="56800">
                  <c:v>16.224055999999997</c:v>
                </c:pt>
                <c:pt idx="56801">
                  <c:v>16.225858000000002</c:v>
                </c:pt>
                <c:pt idx="56802">
                  <c:v>16.229466000000002</c:v>
                </c:pt>
                <c:pt idx="56803">
                  <c:v>16.225899999999999</c:v>
                </c:pt>
                <c:pt idx="56804">
                  <c:v>16.221173</c:v>
                </c:pt>
                <c:pt idx="56805">
                  <c:v>16.223264</c:v>
                </c:pt>
                <c:pt idx="56806">
                  <c:v>16.220728000000001</c:v>
                </c:pt>
                <c:pt idx="56807">
                  <c:v>16.216763</c:v>
                </c:pt>
                <c:pt idx="56808">
                  <c:v>16.219461000000003</c:v>
                </c:pt>
                <c:pt idx="56809">
                  <c:v>16.223373000000002</c:v>
                </c:pt>
                <c:pt idx="56810">
                  <c:v>16.221719</c:v>
                </c:pt>
                <c:pt idx="56811">
                  <c:v>16.223209000000001</c:v>
                </c:pt>
                <c:pt idx="56812">
                  <c:v>16.230572000000002</c:v>
                </c:pt>
                <c:pt idx="56813">
                  <c:v>16.228683</c:v>
                </c:pt>
                <c:pt idx="56814">
                  <c:v>16.225559000000001</c:v>
                </c:pt>
                <c:pt idx="56815">
                  <c:v>16.230601</c:v>
                </c:pt>
                <c:pt idx="56816">
                  <c:v>16.235407000000002</c:v>
                </c:pt>
                <c:pt idx="56817">
                  <c:v>16.232005999999998</c:v>
                </c:pt>
                <c:pt idx="56818">
                  <c:v>16.225160000000002</c:v>
                </c:pt>
                <c:pt idx="56819">
                  <c:v>16.228338000000001</c:v>
                </c:pt>
                <c:pt idx="56820">
                  <c:v>16.232365999999999</c:v>
                </c:pt>
                <c:pt idx="56821">
                  <c:v>16.227868000000001</c:v>
                </c:pt>
                <c:pt idx="56822">
                  <c:v>16.227321</c:v>
                </c:pt>
                <c:pt idx="56823">
                  <c:v>16.227060999999999</c:v>
                </c:pt>
                <c:pt idx="56824">
                  <c:v>16.224442</c:v>
                </c:pt>
                <c:pt idx="56825">
                  <c:v>16.229621000000002</c:v>
                </c:pt>
                <c:pt idx="56826">
                  <c:v>16.232671</c:v>
                </c:pt>
                <c:pt idx="56827">
                  <c:v>16.230879000000002</c:v>
                </c:pt>
                <c:pt idx="56828">
                  <c:v>16.233242000000001</c:v>
                </c:pt>
                <c:pt idx="56829">
                  <c:v>16.23321</c:v>
                </c:pt>
                <c:pt idx="56830">
                  <c:v>16.228124000000001</c:v>
                </c:pt>
                <c:pt idx="56831">
                  <c:v>16.229340000000001</c:v>
                </c:pt>
                <c:pt idx="56832">
                  <c:v>16.230713999999999</c:v>
                </c:pt>
                <c:pt idx="56833">
                  <c:v>16.229077</c:v>
                </c:pt>
                <c:pt idx="56834">
                  <c:v>16.234380999999999</c:v>
                </c:pt>
                <c:pt idx="56835">
                  <c:v>16.237651</c:v>
                </c:pt>
                <c:pt idx="56836">
                  <c:v>16.230806999999999</c:v>
                </c:pt>
                <c:pt idx="56837">
                  <c:v>16.229585999999998</c:v>
                </c:pt>
                <c:pt idx="56838">
                  <c:v>16.232570000000003</c:v>
                </c:pt>
                <c:pt idx="56839">
                  <c:v>16.228742</c:v>
                </c:pt>
                <c:pt idx="56840">
                  <c:v>16.227494999999998</c:v>
                </c:pt>
                <c:pt idx="56841">
                  <c:v>16.231600999999998</c:v>
                </c:pt>
                <c:pt idx="56842">
                  <c:v>16.231452000000001</c:v>
                </c:pt>
                <c:pt idx="56843">
                  <c:v>16.228234</c:v>
                </c:pt>
                <c:pt idx="56844">
                  <c:v>16.226720999999998</c:v>
                </c:pt>
                <c:pt idx="56845">
                  <c:v>16.225841000000003</c:v>
                </c:pt>
                <c:pt idx="56846">
                  <c:v>16.224102999999999</c:v>
                </c:pt>
                <c:pt idx="56847">
                  <c:v>16.226503000000001</c:v>
                </c:pt>
                <c:pt idx="56848">
                  <c:v>16.229295</c:v>
                </c:pt>
                <c:pt idx="56849">
                  <c:v>16.229302000000001</c:v>
                </c:pt>
                <c:pt idx="56850">
                  <c:v>16.224895</c:v>
                </c:pt>
                <c:pt idx="56851">
                  <c:v>16.222618000000001</c:v>
                </c:pt>
                <c:pt idx="56852">
                  <c:v>16.229250999999998</c:v>
                </c:pt>
                <c:pt idx="56853">
                  <c:v>16.232239</c:v>
                </c:pt>
                <c:pt idx="56854">
                  <c:v>16.225577999999999</c:v>
                </c:pt>
                <c:pt idx="56855">
                  <c:v>16.222822000000001</c:v>
                </c:pt>
                <c:pt idx="56856">
                  <c:v>16.225161999999997</c:v>
                </c:pt>
                <c:pt idx="56857">
                  <c:v>16.224895</c:v>
                </c:pt>
                <c:pt idx="56858">
                  <c:v>16.224693000000002</c:v>
                </c:pt>
                <c:pt idx="56859">
                  <c:v>16.228611000000001</c:v>
                </c:pt>
                <c:pt idx="56860">
                  <c:v>16.232295000000001</c:v>
                </c:pt>
                <c:pt idx="56861">
                  <c:v>16.232098999999998</c:v>
                </c:pt>
                <c:pt idx="56862">
                  <c:v>16.229513000000001</c:v>
                </c:pt>
                <c:pt idx="56863">
                  <c:v>16.229776999999999</c:v>
                </c:pt>
                <c:pt idx="56864">
                  <c:v>16.231331000000001</c:v>
                </c:pt>
                <c:pt idx="56865">
                  <c:v>16.230861000000001</c:v>
                </c:pt>
                <c:pt idx="56866">
                  <c:v>16.231155999999999</c:v>
                </c:pt>
                <c:pt idx="56867">
                  <c:v>16.237256000000002</c:v>
                </c:pt>
                <c:pt idx="56868">
                  <c:v>16.243482</c:v>
                </c:pt>
                <c:pt idx="56869">
                  <c:v>16.240161999999998</c:v>
                </c:pt>
                <c:pt idx="56870">
                  <c:v>16.238882</c:v>
                </c:pt>
                <c:pt idx="56871">
                  <c:v>16.245162000000001</c:v>
                </c:pt>
                <c:pt idx="56872">
                  <c:v>16.246037000000001</c:v>
                </c:pt>
                <c:pt idx="56873">
                  <c:v>16.248888999999998</c:v>
                </c:pt>
                <c:pt idx="56874">
                  <c:v>16.252703</c:v>
                </c:pt>
                <c:pt idx="56875">
                  <c:v>16.247425</c:v>
                </c:pt>
                <c:pt idx="56876">
                  <c:v>16.241793000000001</c:v>
                </c:pt>
                <c:pt idx="56877">
                  <c:v>16.245918</c:v>
                </c:pt>
                <c:pt idx="56878">
                  <c:v>16.247337999999999</c:v>
                </c:pt>
                <c:pt idx="56879">
                  <c:v>16.241568000000001</c:v>
                </c:pt>
                <c:pt idx="56880">
                  <c:v>16.24579</c:v>
                </c:pt>
                <c:pt idx="56881">
                  <c:v>16.250945000000002</c:v>
                </c:pt>
                <c:pt idx="56882">
                  <c:v>16.244828999999999</c:v>
                </c:pt>
                <c:pt idx="56883">
                  <c:v>16.241669999999999</c:v>
                </c:pt>
                <c:pt idx="56884">
                  <c:v>16.244691</c:v>
                </c:pt>
                <c:pt idx="56885">
                  <c:v>16.242563000000001</c:v>
                </c:pt>
                <c:pt idx="56886">
                  <c:v>16.242440000000002</c:v>
                </c:pt>
                <c:pt idx="56887">
                  <c:v>16.248813999999999</c:v>
                </c:pt>
                <c:pt idx="56888">
                  <c:v>16.245919000000001</c:v>
                </c:pt>
                <c:pt idx="56889">
                  <c:v>16.240625999999999</c:v>
                </c:pt>
                <c:pt idx="56890">
                  <c:v>16.246780000000001</c:v>
                </c:pt>
                <c:pt idx="56891">
                  <c:v>16.248964000000001</c:v>
                </c:pt>
                <c:pt idx="56892">
                  <c:v>16.241951999999998</c:v>
                </c:pt>
                <c:pt idx="56893">
                  <c:v>16.243727</c:v>
                </c:pt>
                <c:pt idx="56894">
                  <c:v>16.246096000000001</c:v>
                </c:pt>
                <c:pt idx="56895">
                  <c:v>16.242252999999998</c:v>
                </c:pt>
                <c:pt idx="56896">
                  <c:v>16.24681</c:v>
                </c:pt>
                <c:pt idx="56897">
                  <c:v>16.253691</c:v>
                </c:pt>
                <c:pt idx="56898">
                  <c:v>16.251588999999999</c:v>
                </c:pt>
                <c:pt idx="56899">
                  <c:v>16.247567</c:v>
                </c:pt>
                <c:pt idx="56900">
                  <c:v>16.245683</c:v>
                </c:pt>
                <c:pt idx="56901">
                  <c:v>16.243741</c:v>
                </c:pt>
                <c:pt idx="56902">
                  <c:v>16.245191999999999</c:v>
                </c:pt>
                <c:pt idx="56903">
                  <c:v>16.247978</c:v>
                </c:pt>
                <c:pt idx="56904">
                  <c:v>16.244277</c:v>
                </c:pt>
                <c:pt idx="56905">
                  <c:v>16.242204000000001</c:v>
                </c:pt>
                <c:pt idx="56906">
                  <c:v>16.246098</c:v>
                </c:pt>
                <c:pt idx="56907">
                  <c:v>16.247188999999999</c:v>
                </c:pt>
                <c:pt idx="56908">
                  <c:v>16.244878</c:v>
                </c:pt>
                <c:pt idx="56909">
                  <c:v>16.243743000000002</c:v>
                </c:pt>
                <c:pt idx="56910">
                  <c:v>16.244061000000002</c:v>
                </c:pt>
                <c:pt idx="56911">
                  <c:v>16.242536000000001</c:v>
                </c:pt>
                <c:pt idx="56912">
                  <c:v>16.242138000000001</c:v>
                </c:pt>
                <c:pt idx="56913">
                  <c:v>16.244371000000001</c:v>
                </c:pt>
                <c:pt idx="56914">
                  <c:v>16.246831999999998</c:v>
                </c:pt>
                <c:pt idx="56915">
                  <c:v>16.248676</c:v>
                </c:pt>
                <c:pt idx="56916">
                  <c:v>16.251238000000001</c:v>
                </c:pt>
                <c:pt idx="56917">
                  <c:v>16.250019000000002</c:v>
                </c:pt>
                <c:pt idx="56918">
                  <c:v>16.243709000000003</c:v>
                </c:pt>
                <c:pt idx="56919">
                  <c:v>16.246169999999999</c:v>
                </c:pt>
                <c:pt idx="56920">
                  <c:v>16.251075</c:v>
                </c:pt>
                <c:pt idx="56921">
                  <c:v>16.245885000000001</c:v>
                </c:pt>
                <c:pt idx="56922">
                  <c:v>16.244171000000001</c:v>
                </c:pt>
                <c:pt idx="56923">
                  <c:v>16.250118000000001</c:v>
                </c:pt>
                <c:pt idx="56924">
                  <c:v>16.249465000000001</c:v>
                </c:pt>
                <c:pt idx="56925">
                  <c:v>16.247657</c:v>
                </c:pt>
                <c:pt idx="56926">
                  <c:v>16.250005999999999</c:v>
                </c:pt>
                <c:pt idx="56927">
                  <c:v>16.249585</c:v>
                </c:pt>
                <c:pt idx="56928">
                  <c:v>16.246365000000001</c:v>
                </c:pt>
                <c:pt idx="56929">
                  <c:v>16.243880000000001</c:v>
                </c:pt>
                <c:pt idx="56930">
                  <c:v>16.243762</c:v>
                </c:pt>
                <c:pt idx="56931">
                  <c:v>16.247903999999998</c:v>
                </c:pt>
                <c:pt idx="56932">
                  <c:v>16.251477999999999</c:v>
                </c:pt>
                <c:pt idx="56933">
                  <c:v>16.250551000000002</c:v>
                </c:pt>
                <c:pt idx="56934">
                  <c:v>16.245752</c:v>
                </c:pt>
                <c:pt idx="56935">
                  <c:v>16.246852000000001</c:v>
                </c:pt>
                <c:pt idx="56936">
                  <c:v>16.249220000000001</c:v>
                </c:pt>
                <c:pt idx="56937">
                  <c:v>16.246704999999999</c:v>
                </c:pt>
                <c:pt idx="56938">
                  <c:v>16.247666000000002</c:v>
                </c:pt>
                <c:pt idx="56939">
                  <c:v>16.246225000000003</c:v>
                </c:pt>
                <c:pt idx="56940">
                  <c:v>16.245355</c:v>
                </c:pt>
                <c:pt idx="56941">
                  <c:v>16.246957000000002</c:v>
                </c:pt>
                <c:pt idx="56942">
                  <c:v>16.247872000000001</c:v>
                </c:pt>
                <c:pt idx="56943">
                  <c:v>16.250343000000001</c:v>
                </c:pt>
                <c:pt idx="56944">
                  <c:v>16.249426</c:v>
                </c:pt>
                <c:pt idx="56945">
                  <c:v>16.246997</c:v>
                </c:pt>
                <c:pt idx="56946">
                  <c:v>16.248137</c:v>
                </c:pt>
                <c:pt idx="56947">
                  <c:v>16.249056</c:v>
                </c:pt>
                <c:pt idx="56948">
                  <c:v>16.247446</c:v>
                </c:pt>
                <c:pt idx="56949">
                  <c:v>16.246265999999999</c:v>
                </c:pt>
                <c:pt idx="56950">
                  <c:v>16.248696000000002</c:v>
                </c:pt>
                <c:pt idx="56951">
                  <c:v>16.248548</c:v>
                </c:pt>
                <c:pt idx="56952">
                  <c:v>16.245711999999997</c:v>
                </c:pt>
                <c:pt idx="56953">
                  <c:v>16.248093000000001</c:v>
                </c:pt>
                <c:pt idx="56954">
                  <c:v>16.249783000000001</c:v>
                </c:pt>
                <c:pt idx="56955">
                  <c:v>16.247962999999999</c:v>
                </c:pt>
                <c:pt idx="56956">
                  <c:v>16.246592</c:v>
                </c:pt>
                <c:pt idx="56957">
                  <c:v>16.249271</c:v>
                </c:pt>
                <c:pt idx="56958">
                  <c:v>16.253177999999998</c:v>
                </c:pt>
                <c:pt idx="56959">
                  <c:v>16.254655</c:v>
                </c:pt>
                <c:pt idx="56960">
                  <c:v>16.257809000000002</c:v>
                </c:pt>
                <c:pt idx="56961">
                  <c:v>16.260818</c:v>
                </c:pt>
                <c:pt idx="56962">
                  <c:v>16.257320999999997</c:v>
                </c:pt>
                <c:pt idx="56963">
                  <c:v>16.256809000000001</c:v>
                </c:pt>
                <c:pt idx="56964">
                  <c:v>16.257798000000001</c:v>
                </c:pt>
                <c:pt idx="56965">
                  <c:v>16.259255</c:v>
                </c:pt>
                <c:pt idx="56966">
                  <c:v>16.265317</c:v>
                </c:pt>
                <c:pt idx="56967">
                  <c:v>16.262920000000001</c:v>
                </c:pt>
                <c:pt idx="56968">
                  <c:v>16.255595</c:v>
                </c:pt>
                <c:pt idx="56969">
                  <c:v>16.256224</c:v>
                </c:pt>
                <c:pt idx="56970">
                  <c:v>16.259250999999999</c:v>
                </c:pt>
                <c:pt idx="56971">
                  <c:v>16.256316999999999</c:v>
                </c:pt>
                <c:pt idx="56972">
                  <c:v>16.256379000000003</c:v>
                </c:pt>
                <c:pt idx="56973">
                  <c:v>16.262413000000002</c:v>
                </c:pt>
                <c:pt idx="56974">
                  <c:v>16.264178000000001</c:v>
                </c:pt>
                <c:pt idx="56975">
                  <c:v>16.262589999999999</c:v>
                </c:pt>
                <c:pt idx="56976">
                  <c:v>16.259957</c:v>
                </c:pt>
                <c:pt idx="56977">
                  <c:v>16.257725999999998</c:v>
                </c:pt>
                <c:pt idx="56978">
                  <c:v>16.262003</c:v>
                </c:pt>
                <c:pt idx="56979">
                  <c:v>16.262280000000001</c:v>
                </c:pt>
                <c:pt idx="56980">
                  <c:v>16.255337000000001</c:v>
                </c:pt>
                <c:pt idx="56981">
                  <c:v>16.257555</c:v>
                </c:pt>
                <c:pt idx="56982">
                  <c:v>16.262928000000002</c:v>
                </c:pt>
                <c:pt idx="56983">
                  <c:v>16.261233000000001</c:v>
                </c:pt>
                <c:pt idx="56984">
                  <c:v>16.258400999999999</c:v>
                </c:pt>
                <c:pt idx="56985">
                  <c:v>16.259145</c:v>
                </c:pt>
                <c:pt idx="56986">
                  <c:v>16.260180999999999</c:v>
                </c:pt>
                <c:pt idx="56987">
                  <c:v>16.261602</c:v>
                </c:pt>
                <c:pt idx="56988">
                  <c:v>16.262788999999998</c:v>
                </c:pt>
                <c:pt idx="56989">
                  <c:v>16.259757</c:v>
                </c:pt>
                <c:pt idx="56990">
                  <c:v>16.259453999999998</c:v>
                </c:pt>
                <c:pt idx="56991">
                  <c:v>16.261485</c:v>
                </c:pt>
                <c:pt idx="56992">
                  <c:v>16.261088999999998</c:v>
                </c:pt>
                <c:pt idx="56993">
                  <c:v>16.260629000000002</c:v>
                </c:pt>
                <c:pt idx="56994">
                  <c:v>16.259652000000003</c:v>
                </c:pt>
                <c:pt idx="56995">
                  <c:v>16.259329999999999</c:v>
                </c:pt>
                <c:pt idx="56996">
                  <c:v>16.261839999999999</c:v>
                </c:pt>
                <c:pt idx="56997">
                  <c:v>16.264417999999999</c:v>
                </c:pt>
                <c:pt idx="56998">
                  <c:v>16.265019000000002</c:v>
                </c:pt>
                <c:pt idx="56999">
                  <c:v>16.26484</c:v>
                </c:pt>
                <c:pt idx="57000">
                  <c:v>16.266247999999997</c:v>
                </c:pt>
                <c:pt idx="57001">
                  <c:v>16.267262000000002</c:v>
                </c:pt>
                <c:pt idx="57002">
                  <c:v>16.270021</c:v>
                </c:pt>
                <c:pt idx="57003">
                  <c:v>16.270868</c:v>
                </c:pt>
                <c:pt idx="57004">
                  <c:v>16.267727999999998</c:v>
                </c:pt>
                <c:pt idx="57005">
                  <c:v>16.268270000000001</c:v>
                </c:pt>
                <c:pt idx="57006">
                  <c:v>16.26885</c:v>
                </c:pt>
                <c:pt idx="57007">
                  <c:v>16.267284</c:v>
                </c:pt>
                <c:pt idx="57008">
                  <c:v>16.269841</c:v>
                </c:pt>
                <c:pt idx="57009">
                  <c:v>16.270293000000002</c:v>
                </c:pt>
                <c:pt idx="57010">
                  <c:v>16.267989999999998</c:v>
                </c:pt>
                <c:pt idx="57011">
                  <c:v>16.271836999999998</c:v>
                </c:pt>
                <c:pt idx="57012">
                  <c:v>16.275368</c:v>
                </c:pt>
                <c:pt idx="57013">
                  <c:v>16.273016999999999</c:v>
                </c:pt>
                <c:pt idx="57014">
                  <c:v>16.269767999999999</c:v>
                </c:pt>
                <c:pt idx="57015">
                  <c:v>16.270189000000002</c:v>
                </c:pt>
                <c:pt idx="57016">
                  <c:v>16.272013000000001</c:v>
                </c:pt>
                <c:pt idx="57017">
                  <c:v>16.273427999999999</c:v>
                </c:pt>
                <c:pt idx="57018">
                  <c:v>16.274222999999999</c:v>
                </c:pt>
                <c:pt idx="57019">
                  <c:v>16.276363</c:v>
                </c:pt>
                <c:pt idx="57020">
                  <c:v>16.278855</c:v>
                </c:pt>
                <c:pt idx="57021">
                  <c:v>16.277487999999998</c:v>
                </c:pt>
                <c:pt idx="57022">
                  <c:v>16.275156000000003</c:v>
                </c:pt>
                <c:pt idx="57023">
                  <c:v>16.276204</c:v>
                </c:pt>
                <c:pt idx="57024">
                  <c:v>16.282854999999998</c:v>
                </c:pt>
                <c:pt idx="57025">
                  <c:v>16.286447000000003</c:v>
                </c:pt>
                <c:pt idx="57026">
                  <c:v>16.278759000000001</c:v>
                </c:pt>
                <c:pt idx="57027">
                  <c:v>16.272286999999999</c:v>
                </c:pt>
                <c:pt idx="57028">
                  <c:v>16.274411999999998</c:v>
                </c:pt>
                <c:pt idx="57029">
                  <c:v>16.271256000000001</c:v>
                </c:pt>
                <c:pt idx="57030">
                  <c:v>16.265630000000002</c:v>
                </c:pt>
                <c:pt idx="57031">
                  <c:v>16.261479000000001</c:v>
                </c:pt>
                <c:pt idx="57032">
                  <c:v>16.256847999999998</c:v>
                </c:pt>
                <c:pt idx="57033">
                  <c:v>16.260044000000001</c:v>
                </c:pt>
                <c:pt idx="57034">
                  <c:v>16.264654</c:v>
                </c:pt>
                <c:pt idx="57035">
                  <c:v>16.258755000000001</c:v>
                </c:pt>
                <c:pt idx="57036">
                  <c:v>16.256777</c:v>
                </c:pt>
                <c:pt idx="57037">
                  <c:v>16.262854000000001</c:v>
                </c:pt>
                <c:pt idx="57038">
                  <c:v>16.261735000000002</c:v>
                </c:pt>
                <c:pt idx="57039">
                  <c:v>16.260083999999999</c:v>
                </c:pt>
                <c:pt idx="57040">
                  <c:v>16.265504</c:v>
                </c:pt>
                <c:pt idx="57041">
                  <c:v>16.265701999999997</c:v>
                </c:pt>
                <c:pt idx="57042">
                  <c:v>16.265544999999999</c:v>
                </c:pt>
                <c:pt idx="57043">
                  <c:v>16.272542999999999</c:v>
                </c:pt>
                <c:pt idx="57044">
                  <c:v>16.274357999999999</c:v>
                </c:pt>
                <c:pt idx="57045">
                  <c:v>16.272852999999998</c:v>
                </c:pt>
                <c:pt idx="57046">
                  <c:v>16.272955</c:v>
                </c:pt>
                <c:pt idx="57047">
                  <c:v>16.273783999999999</c:v>
                </c:pt>
                <c:pt idx="57048">
                  <c:v>16.275579</c:v>
                </c:pt>
                <c:pt idx="57049">
                  <c:v>16.274090999999999</c:v>
                </c:pt>
                <c:pt idx="57050">
                  <c:v>16.273281000000001</c:v>
                </c:pt>
                <c:pt idx="57051">
                  <c:v>16.277221000000001</c:v>
                </c:pt>
                <c:pt idx="57052">
                  <c:v>16.279496000000002</c:v>
                </c:pt>
                <c:pt idx="57053">
                  <c:v>16.281083000000002</c:v>
                </c:pt>
                <c:pt idx="57054">
                  <c:v>16.283922</c:v>
                </c:pt>
                <c:pt idx="57055">
                  <c:v>16.285392000000002</c:v>
                </c:pt>
                <c:pt idx="57056">
                  <c:v>16.288772000000002</c:v>
                </c:pt>
                <c:pt idx="57057">
                  <c:v>16.289458</c:v>
                </c:pt>
                <c:pt idx="57058">
                  <c:v>16.286811999999998</c:v>
                </c:pt>
                <c:pt idx="57059">
                  <c:v>16.284970000000001</c:v>
                </c:pt>
                <c:pt idx="57060">
                  <c:v>16.283581999999999</c:v>
                </c:pt>
                <c:pt idx="57061">
                  <c:v>16.286161</c:v>
                </c:pt>
                <c:pt idx="57062">
                  <c:v>16.292576</c:v>
                </c:pt>
                <c:pt idx="57063">
                  <c:v>16.293329999999997</c:v>
                </c:pt>
                <c:pt idx="57064">
                  <c:v>16.287433999999998</c:v>
                </c:pt>
                <c:pt idx="57065">
                  <c:v>16.283308999999999</c:v>
                </c:pt>
                <c:pt idx="57066">
                  <c:v>16.283037</c:v>
                </c:pt>
                <c:pt idx="57067">
                  <c:v>16.28567</c:v>
                </c:pt>
                <c:pt idx="57068">
                  <c:v>16.288900999999999</c:v>
                </c:pt>
                <c:pt idx="57069">
                  <c:v>16.286262999999998</c:v>
                </c:pt>
                <c:pt idx="57070">
                  <c:v>16.286174000000003</c:v>
                </c:pt>
                <c:pt idx="57071">
                  <c:v>16.291485999999999</c:v>
                </c:pt>
                <c:pt idx="57072">
                  <c:v>16.289290000000001</c:v>
                </c:pt>
                <c:pt idx="57073">
                  <c:v>16.285085000000002</c:v>
                </c:pt>
                <c:pt idx="57074">
                  <c:v>16.286484999999999</c:v>
                </c:pt>
                <c:pt idx="57075">
                  <c:v>16.288600000000002</c:v>
                </c:pt>
                <c:pt idx="57076">
                  <c:v>16.28764</c:v>
                </c:pt>
                <c:pt idx="57077">
                  <c:v>16.284397999999999</c:v>
                </c:pt>
                <c:pt idx="57078">
                  <c:v>16.284706999999997</c:v>
                </c:pt>
                <c:pt idx="57079">
                  <c:v>16.285052</c:v>
                </c:pt>
                <c:pt idx="57080">
                  <c:v>16.282299999999999</c:v>
                </c:pt>
                <c:pt idx="57081">
                  <c:v>16.282119000000002</c:v>
                </c:pt>
                <c:pt idx="57082">
                  <c:v>16.283813000000002</c:v>
                </c:pt>
                <c:pt idx="57083">
                  <c:v>16.285588000000001</c:v>
                </c:pt>
                <c:pt idx="57084">
                  <c:v>16.285814000000002</c:v>
                </c:pt>
                <c:pt idx="57085">
                  <c:v>16.284993</c:v>
                </c:pt>
                <c:pt idx="57086">
                  <c:v>16.283185</c:v>
                </c:pt>
                <c:pt idx="57087">
                  <c:v>16.285757</c:v>
                </c:pt>
                <c:pt idx="57088">
                  <c:v>16.293534000000001</c:v>
                </c:pt>
                <c:pt idx="57089">
                  <c:v>16.2926</c:v>
                </c:pt>
                <c:pt idx="57090">
                  <c:v>16.291488000000001</c:v>
                </c:pt>
                <c:pt idx="57091">
                  <c:v>16.297398000000001</c:v>
                </c:pt>
                <c:pt idx="57092">
                  <c:v>16.296565999999999</c:v>
                </c:pt>
                <c:pt idx="57093">
                  <c:v>16.293053999999998</c:v>
                </c:pt>
                <c:pt idx="57094">
                  <c:v>16.293718999999999</c:v>
                </c:pt>
                <c:pt idx="57095">
                  <c:v>16.295070000000003</c:v>
                </c:pt>
                <c:pt idx="57096">
                  <c:v>16.295386000000001</c:v>
                </c:pt>
                <c:pt idx="57097">
                  <c:v>16.292344999999997</c:v>
                </c:pt>
                <c:pt idx="57098">
                  <c:v>16.28819</c:v>
                </c:pt>
                <c:pt idx="57099">
                  <c:v>16.287343</c:v>
                </c:pt>
                <c:pt idx="57100">
                  <c:v>16.290025</c:v>
                </c:pt>
                <c:pt idx="57101">
                  <c:v>16.295377000000002</c:v>
                </c:pt>
                <c:pt idx="57102">
                  <c:v>16.292783</c:v>
                </c:pt>
                <c:pt idx="57103">
                  <c:v>16.284132</c:v>
                </c:pt>
                <c:pt idx="57104">
                  <c:v>16.286809999999999</c:v>
                </c:pt>
                <c:pt idx="57105">
                  <c:v>16.290289999999999</c:v>
                </c:pt>
                <c:pt idx="57106">
                  <c:v>16.288976999999999</c:v>
                </c:pt>
                <c:pt idx="57107">
                  <c:v>16.291285999999999</c:v>
                </c:pt>
                <c:pt idx="57108">
                  <c:v>16.291204999999998</c:v>
                </c:pt>
                <c:pt idx="57109">
                  <c:v>16.288175000000003</c:v>
                </c:pt>
                <c:pt idx="57110">
                  <c:v>16.285715</c:v>
                </c:pt>
                <c:pt idx="57111">
                  <c:v>16.285208000000001</c:v>
                </c:pt>
                <c:pt idx="57112">
                  <c:v>16.286600999999997</c:v>
                </c:pt>
                <c:pt idx="57113">
                  <c:v>16.284929999999999</c:v>
                </c:pt>
                <c:pt idx="57114">
                  <c:v>16.284421000000002</c:v>
                </c:pt>
                <c:pt idx="57115">
                  <c:v>16.288588000000001</c:v>
                </c:pt>
                <c:pt idx="57116">
                  <c:v>16.290390000000002</c:v>
                </c:pt>
                <c:pt idx="57117">
                  <c:v>16.289237999999997</c:v>
                </c:pt>
                <c:pt idx="57118">
                  <c:v>16.285432999999998</c:v>
                </c:pt>
                <c:pt idx="57119">
                  <c:v>16.283538</c:v>
                </c:pt>
                <c:pt idx="57120">
                  <c:v>16.28773</c:v>
                </c:pt>
                <c:pt idx="57121">
                  <c:v>16.288186</c:v>
                </c:pt>
                <c:pt idx="57122">
                  <c:v>16.283550999999999</c:v>
                </c:pt>
                <c:pt idx="57123">
                  <c:v>16.283453000000002</c:v>
                </c:pt>
                <c:pt idx="57124">
                  <c:v>16.289361</c:v>
                </c:pt>
                <c:pt idx="57125">
                  <c:v>16.292518000000001</c:v>
                </c:pt>
                <c:pt idx="57126">
                  <c:v>16.291066999999998</c:v>
                </c:pt>
                <c:pt idx="57127">
                  <c:v>16.290858</c:v>
                </c:pt>
                <c:pt idx="57128">
                  <c:v>16.292011000000002</c:v>
                </c:pt>
                <c:pt idx="57129">
                  <c:v>16.295214999999999</c:v>
                </c:pt>
                <c:pt idx="57130">
                  <c:v>16.299140000000001</c:v>
                </c:pt>
                <c:pt idx="57131">
                  <c:v>16.298484000000002</c:v>
                </c:pt>
                <c:pt idx="57132">
                  <c:v>16.297205999999999</c:v>
                </c:pt>
                <c:pt idx="57133">
                  <c:v>16.298155000000001</c:v>
                </c:pt>
                <c:pt idx="57134">
                  <c:v>16.301248000000001</c:v>
                </c:pt>
                <c:pt idx="57135">
                  <c:v>16.300964</c:v>
                </c:pt>
                <c:pt idx="57136">
                  <c:v>16.300227</c:v>
                </c:pt>
                <c:pt idx="57137">
                  <c:v>16.303325999999998</c:v>
                </c:pt>
                <c:pt idx="57138">
                  <c:v>16.303488000000002</c:v>
                </c:pt>
                <c:pt idx="57139">
                  <c:v>16.300958000000001</c:v>
                </c:pt>
                <c:pt idx="57140">
                  <c:v>16.300055</c:v>
                </c:pt>
                <c:pt idx="57141">
                  <c:v>16.299941</c:v>
                </c:pt>
                <c:pt idx="57142">
                  <c:v>16.299461000000001</c:v>
                </c:pt>
                <c:pt idx="57143">
                  <c:v>16.299354999999998</c:v>
                </c:pt>
                <c:pt idx="57144">
                  <c:v>16.298546000000002</c:v>
                </c:pt>
                <c:pt idx="57145">
                  <c:v>16.298543000000002</c:v>
                </c:pt>
                <c:pt idx="57146">
                  <c:v>16.301372000000001</c:v>
                </c:pt>
                <c:pt idx="57147">
                  <c:v>16.297246000000001</c:v>
                </c:pt>
                <c:pt idx="57148">
                  <c:v>16.292335000000001</c:v>
                </c:pt>
                <c:pt idx="57149">
                  <c:v>16.296602999999998</c:v>
                </c:pt>
                <c:pt idx="57150">
                  <c:v>16.299821999999999</c:v>
                </c:pt>
                <c:pt idx="57151">
                  <c:v>16.298971000000002</c:v>
                </c:pt>
                <c:pt idx="57152">
                  <c:v>16.298853999999999</c:v>
                </c:pt>
                <c:pt idx="57153">
                  <c:v>16.296908000000002</c:v>
                </c:pt>
                <c:pt idx="57154">
                  <c:v>16.295923999999999</c:v>
                </c:pt>
                <c:pt idx="57155">
                  <c:v>16.296056999999998</c:v>
                </c:pt>
                <c:pt idx="57156">
                  <c:v>16.296436999999997</c:v>
                </c:pt>
                <c:pt idx="57157">
                  <c:v>16.298745</c:v>
                </c:pt>
                <c:pt idx="57158">
                  <c:v>16.302574</c:v>
                </c:pt>
                <c:pt idx="57159">
                  <c:v>16.302061999999999</c:v>
                </c:pt>
                <c:pt idx="57160">
                  <c:v>16.295365</c:v>
                </c:pt>
                <c:pt idx="57161">
                  <c:v>16.294862999999999</c:v>
                </c:pt>
                <c:pt idx="57162">
                  <c:v>16.303955000000002</c:v>
                </c:pt>
                <c:pt idx="57163">
                  <c:v>16.305672000000001</c:v>
                </c:pt>
                <c:pt idx="57164">
                  <c:v>16.299227000000002</c:v>
                </c:pt>
                <c:pt idx="57165">
                  <c:v>16.298804000000001</c:v>
                </c:pt>
                <c:pt idx="57166">
                  <c:v>16.301824</c:v>
                </c:pt>
                <c:pt idx="57167">
                  <c:v>16.301034999999999</c:v>
                </c:pt>
                <c:pt idx="57168">
                  <c:v>16.304352999999999</c:v>
                </c:pt>
                <c:pt idx="57169">
                  <c:v>16.305697000000002</c:v>
                </c:pt>
                <c:pt idx="57170">
                  <c:v>16.304570999999999</c:v>
                </c:pt>
                <c:pt idx="57171">
                  <c:v>16.311792000000001</c:v>
                </c:pt>
                <c:pt idx="57172">
                  <c:v>16.315657000000002</c:v>
                </c:pt>
                <c:pt idx="57173">
                  <c:v>16.313276000000002</c:v>
                </c:pt>
                <c:pt idx="57174">
                  <c:v>16.314465999999999</c:v>
                </c:pt>
                <c:pt idx="57175">
                  <c:v>16.314788</c:v>
                </c:pt>
                <c:pt idx="57176">
                  <c:v>16.312857999999999</c:v>
                </c:pt>
                <c:pt idx="57177">
                  <c:v>16.310338000000002</c:v>
                </c:pt>
                <c:pt idx="57178">
                  <c:v>16.308415</c:v>
                </c:pt>
                <c:pt idx="57179">
                  <c:v>16.306483999999998</c:v>
                </c:pt>
                <c:pt idx="57180">
                  <c:v>16.307717</c:v>
                </c:pt>
                <c:pt idx="57181">
                  <c:v>16.313051999999999</c:v>
                </c:pt>
                <c:pt idx="57182">
                  <c:v>16.315829999999998</c:v>
                </c:pt>
                <c:pt idx="57183">
                  <c:v>16.316134999999999</c:v>
                </c:pt>
                <c:pt idx="57184">
                  <c:v>16.315089999999998</c:v>
                </c:pt>
                <c:pt idx="57185">
                  <c:v>16.312541</c:v>
                </c:pt>
                <c:pt idx="57186">
                  <c:v>16.312006</c:v>
                </c:pt>
                <c:pt idx="57187">
                  <c:v>16.315262000000001</c:v>
                </c:pt>
                <c:pt idx="57188">
                  <c:v>16.317993000000001</c:v>
                </c:pt>
                <c:pt idx="57189">
                  <c:v>16.313882</c:v>
                </c:pt>
                <c:pt idx="57190">
                  <c:v>16.312894</c:v>
                </c:pt>
                <c:pt idx="57191">
                  <c:v>16.312708999999998</c:v>
                </c:pt>
                <c:pt idx="57192">
                  <c:v>16.309291999999999</c:v>
                </c:pt>
                <c:pt idx="57193">
                  <c:v>16.307656999999999</c:v>
                </c:pt>
                <c:pt idx="57194">
                  <c:v>16.309411000000001</c:v>
                </c:pt>
                <c:pt idx="57195">
                  <c:v>16.311022999999999</c:v>
                </c:pt>
                <c:pt idx="57196">
                  <c:v>16.308464999999998</c:v>
                </c:pt>
                <c:pt idx="57197">
                  <c:v>16.307316999999998</c:v>
                </c:pt>
                <c:pt idx="57198">
                  <c:v>16.309034</c:v>
                </c:pt>
                <c:pt idx="57199">
                  <c:v>16.307534</c:v>
                </c:pt>
                <c:pt idx="57200">
                  <c:v>16.30348</c:v>
                </c:pt>
                <c:pt idx="57201">
                  <c:v>16.300773</c:v>
                </c:pt>
                <c:pt idx="57202">
                  <c:v>16.304327000000001</c:v>
                </c:pt>
                <c:pt idx="57203">
                  <c:v>16.307670999999999</c:v>
                </c:pt>
                <c:pt idx="57204">
                  <c:v>16.305641000000001</c:v>
                </c:pt>
                <c:pt idx="57205">
                  <c:v>16.309138000000001</c:v>
                </c:pt>
                <c:pt idx="57206">
                  <c:v>16.314999999999998</c:v>
                </c:pt>
                <c:pt idx="57207">
                  <c:v>16.320584</c:v>
                </c:pt>
                <c:pt idx="57208">
                  <c:v>16.320652000000003</c:v>
                </c:pt>
                <c:pt idx="57209">
                  <c:v>16.318851000000002</c:v>
                </c:pt>
                <c:pt idx="57210">
                  <c:v>16.324283999999999</c:v>
                </c:pt>
                <c:pt idx="57211">
                  <c:v>16.324247</c:v>
                </c:pt>
                <c:pt idx="57212">
                  <c:v>16.322478</c:v>
                </c:pt>
                <c:pt idx="57213">
                  <c:v>16.322355999999999</c:v>
                </c:pt>
                <c:pt idx="57214">
                  <c:v>16.318815000000001</c:v>
                </c:pt>
                <c:pt idx="57215">
                  <c:v>16.319158000000002</c:v>
                </c:pt>
                <c:pt idx="57216">
                  <c:v>16.318885000000002</c:v>
                </c:pt>
                <c:pt idx="57217">
                  <c:v>16.318514</c:v>
                </c:pt>
                <c:pt idx="57218">
                  <c:v>16.322354000000001</c:v>
                </c:pt>
                <c:pt idx="57219">
                  <c:v>16.321014999999999</c:v>
                </c:pt>
                <c:pt idx="57220">
                  <c:v>16.318277999999999</c:v>
                </c:pt>
                <c:pt idx="57221">
                  <c:v>16.321021999999999</c:v>
                </c:pt>
                <c:pt idx="57222">
                  <c:v>16.322310000000002</c:v>
                </c:pt>
                <c:pt idx="57223">
                  <c:v>16.318863</c:v>
                </c:pt>
                <c:pt idx="57224">
                  <c:v>16.318038999999999</c:v>
                </c:pt>
                <c:pt idx="57225">
                  <c:v>16.319800999999998</c:v>
                </c:pt>
                <c:pt idx="57226">
                  <c:v>16.319534000000001</c:v>
                </c:pt>
                <c:pt idx="57227">
                  <c:v>16.318806000000002</c:v>
                </c:pt>
                <c:pt idx="57228">
                  <c:v>16.318300000000001</c:v>
                </c:pt>
                <c:pt idx="57229">
                  <c:v>16.317451999999999</c:v>
                </c:pt>
                <c:pt idx="57230">
                  <c:v>16.317546</c:v>
                </c:pt>
                <c:pt idx="57231">
                  <c:v>16.318891999999998</c:v>
                </c:pt>
                <c:pt idx="57232">
                  <c:v>16.321075</c:v>
                </c:pt>
                <c:pt idx="57233">
                  <c:v>16.32518</c:v>
                </c:pt>
                <c:pt idx="57234">
                  <c:v>16.328397000000002</c:v>
                </c:pt>
                <c:pt idx="57235">
                  <c:v>16.324977000000001</c:v>
                </c:pt>
                <c:pt idx="57236">
                  <c:v>16.321555</c:v>
                </c:pt>
                <c:pt idx="57237">
                  <c:v>16.323835000000003</c:v>
                </c:pt>
                <c:pt idx="57238">
                  <c:v>16.323650000000001</c:v>
                </c:pt>
                <c:pt idx="57239">
                  <c:v>16.323912999999997</c:v>
                </c:pt>
                <c:pt idx="57240">
                  <c:v>16.327049000000002</c:v>
                </c:pt>
                <c:pt idx="57241">
                  <c:v>16.326874</c:v>
                </c:pt>
                <c:pt idx="57242">
                  <c:v>16.328398999999997</c:v>
                </c:pt>
                <c:pt idx="57243">
                  <c:v>16.330748</c:v>
                </c:pt>
                <c:pt idx="57244">
                  <c:v>16.327609000000002</c:v>
                </c:pt>
                <c:pt idx="57245">
                  <c:v>16.323461000000002</c:v>
                </c:pt>
                <c:pt idx="57246">
                  <c:v>16.324024999999999</c:v>
                </c:pt>
                <c:pt idx="57247">
                  <c:v>16.327804</c:v>
                </c:pt>
                <c:pt idx="57248">
                  <c:v>16.330207999999999</c:v>
                </c:pt>
                <c:pt idx="57249">
                  <c:v>16.327624999999998</c:v>
                </c:pt>
                <c:pt idx="57250">
                  <c:v>16.325859999999999</c:v>
                </c:pt>
                <c:pt idx="57251">
                  <c:v>16.329518999999998</c:v>
                </c:pt>
                <c:pt idx="57252">
                  <c:v>16.328837999999998</c:v>
                </c:pt>
                <c:pt idx="57253">
                  <c:v>16.322295</c:v>
                </c:pt>
                <c:pt idx="57254">
                  <c:v>16.323349</c:v>
                </c:pt>
                <c:pt idx="57255">
                  <c:v>16.325265000000002</c:v>
                </c:pt>
                <c:pt idx="57256">
                  <c:v>16.322189999999999</c:v>
                </c:pt>
                <c:pt idx="57257">
                  <c:v>16.324807</c:v>
                </c:pt>
                <c:pt idx="57258">
                  <c:v>16.328195999999998</c:v>
                </c:pt>
                <c:pt idx="57259">
                  <c:v>16.324106</c:v>
                </c:pt>
                <c:pt idx="57260">
                  <c:v>16.323463</c:v>
                </c:pt>
                <c:pt idx="57261">
                  <c:v>16.324508000000002</c:v>
                </c:pt>
                <c:pt idx="57262">
                  <c:v>16.322962</c:v>
                </c:pt>
                <c:pt idx="57263">
                  <c:v>16.323207</c:v>
                </c:pt>
                <c:pt idx="57264">
                  <c:v>16.319971000000002</c:v>
                </c:pt>
                <c:pt idx="57265">
                  <c:v>16.317398000000001</c:v>
                </c:pt>
                <c:pt idx="57266">
                  <c:v>16.320455000000003</c:v>
                </c:pt>
                <c:pt idx="57267">
                  <c:v>16.322407999999999</c:v>
                </c:pt>
                <c:pt idx="57268">
                  <c:v>16.325241999999999</c:v>
                </c:pt>
                <c:pt idx="57269">
                  <c:v>16.328923</c:v>
                </c:pt>
                <c:pt idx="57270">
                  <c:v>16.333349999999999</c:v>
                </c:pt>
                <c:pt idx="57271">
                  <c:v>16.334870000000002</c:v>
                </c:pt>
                <c:pt idx="57272">
                  <c:v>16.329408000000001</c:v>
                </c:pt>
                <c:pt idx="57273">
                  <c:v>16.330742000000001</c:v>
                </c:pt>
                <c:pt idx="57274">
                  <c:v>16.336312</c:v>
                </c:pt>
                <c:pt idx="57275">
                  <c:v>16.332516999999999</c:v>
                </c:pt>
                <c:pt idx="57276">
                  <c:v>16.329307999999997</c:v>
                </c:pt>
                <c:pt idx="57277">
                  <c:v>16.334239</c:v>
                </c:pt>
                <c:pt idx="57278">
                  <c:v>16.339423</c:v>
                </c:pt>
                <c:pt idx="57279">
                  <c:v>16.335202000000002</c:v>
                </c:pt>
                <c:pt idx="57280">
                  <c:v>16.329917999999999</c:v>
                </c:pt>
                <c:pt idx="57281">
                  <c:v>16.331447000000001</c:v>
                </c:pt>
                <c:pt idx="57282">
                  <c:v>16.334142</c:v>
                </c:pt>
                <c:pt idx="57283">
                  <c:v>16.332639999999998</c:v>
                </c:pt>
                <c:pt idx="57284">
                  <c:v>16.329416000000002</c:v>
                </c:pt>
                <c:pt idx="57285">
                  <c:v>16.329340000000002</c:v>
                </c:pt>
                <c:pt idx="57286">
                  <c:v>16.331921999999999</c:v>
                </c:pt>
                <c:pt idx="57287">
                  <c:v>16.333731</c:v>
                </c:pt>
                <c:pt idx="57288">
                  <c:v>16.333261</c:v>
                </c:pt>
                <c:pt idx="57289">
                  <c:v>16.332535</c:v>
                </c:pt>
                <c:pt idx="57290">
                  <c:v>16.329791999999998</c:v>
                </c:pt>
                <c:pt idx="57291">
                  <c:v>16.327204999999999</c:v>
                </c:pt>
                <c:pt idx="57292">
                  <c:v>16.331150000000001</c:v>
                </c:pt>
                <c:pt idx="57293">
                  <c:v>16.331867000000003</c:v>
                </c:pt>
                <c:pt idx="57294">
                  <c:v>16.329787</c:v>
                </c:pt>
                <c:pt idx="57295">
                  <c:v>16.333600000000001</c:v>
                </c:pt>
                <c:pt idx="57296">
                  <c:v>16.334749000000002</c:v>
                </c:pt>
                <c:pt idx="57297">
                  <c:v>16.331727000000001</c:v>
                </c:pt>
                <c:pt idx="57298">
                  <c:v>16.333542999999999</c:v>
                </c:pt>
                <c:pt idx="57299">
                  <c:v>16.333119</c:v>
                </c:pt>
                <c:pt idx="57300">
                  <c:v>16.328032</c:v>
                </c:pt>
                <c:pt idx="57301">
                  <c:v>16.331355000000002</c:v>
                </c:pt>
                <c:pt idx="57302">
                  <c:v>16.332802000000001</c:v>
                </c:pt>
                <c:pt idx="57303">
                  <c:v>16.330476000000001</c:v>
                </c:pt>
                <c:pt idx="57304">
                  <c:v>16.335334</c:v>
                </c:pt>
                <c:pt idx="57305">
                  <c:v>16.338574000000001</c:v>
                </c:pt>
                <c:pt idx="57306">
                  <c:v>16.337935000000002</c:v>
                </c:pt>
                <c:pt idx="57307">
                  <c:v>16.340315</c:v>
                </c:pt>
                <c:pt idx="57308">
                  <c:v>16.3444</c:v>
                </c:pt>
                <c:pt idx="57309">
                  <c:v>16.345086999999999</c:v>
                </c:pt>
                <c:pt idx="57310">
                  <c:v>16.343608</c:v>
                </c:pt>
                <c:pt idx="57311">
                  <c:v>16.344937000000002</c:v>
                </c:pt>
                <c:pt idx="57312">
                  <c:v>16.350099</c:v>
                </c:pt>
                <c:pt idx="57313">
                  <c:v>16.353566999999998</c:v>
                </c:pt>
                <c:pt idx="57314">
                  <c:v>16.352874999999997</c:v>
                </c:pt>
                <c:pt idx="57315">
                  <c:v>16.349202999999999</c:v>
                </c:pt>
                <c:pt idx="57316">
                  <c:v>16.346688</c:v>
                </c:pt>
                <c:pt idx="57317">
                  <c:v>16.352166</c:v>
                </c:pt>
                <c:pt idx="57318">
                  <c:v>16.355204999999998</c:v>
                </c:pt>
                <c:pt idx="57319">
                  <c:v>16.346083999999998</c:v>
                </c:pt>
                <c:pt idx="57320">
                  <c:v>16.343327000000002</c:v>
                </c:pt>
                <c:pt idx="57321">
                  <c:v>16.347343000000002</c:v>
                </c:pt>
                <c:pt idx="57322">
                  <c:v>16.351024000000002</c:v>
                </c:pt>
                <c:pt idx="57323">
                  <c:v>16.355280999999998</c:v>
                </c:pt>
                <c:pt idx="57324">
                  <c:v>16.354998999999999</c:v>
                </c:pt>
                <c:pt idx="57325">
                  <c:v>16.352347999999999</c:v>
                </c:pt>
                <c:pt idx="57326">
                  <c:v>16.351423</c:v>
                </c:pt>
                <c:pt idx="57327">
                  <c:v>16.349342999999998</c:v>
                </c:pt>
                <c:pt idx="57328">
                  <c:v>16.346231</c:v>
                </c:pt>
                <c:pt idx="57329">
                  <c:v>16.344345000000001</c:v>
                </c:pt>
                <c:pt idx="57330">
                  <c:v>16.343806999999998</c:v>
                </c:pt>
                <c:pt idx="57331">
                  <c:v>16.344020999999998</c:v>
                </c:pt>
                <c:pt idx="57332">
                  <c:v>16.348074</c:v>
                </c:pt>
                <c:pt idx="57333">
                  <c:v>16.349035000000001</c:v>
                </c:pt>
                <c:pt idx="57334">
                  <c:v>16.342956999999998</c:v>
                </c:pt>
                <c:pt idx="57335">
                  <c:v>16.339886</c:v>
                </c:pt>
                <c:pt idx="57336">
                  <c:v>16.345686999999998</c:v>
                </c:pt>
                <c:pt idx="57337">
                  <c:v>16.349848999999999</c:v>
                </c:pt>
                <c:pt idx="57338">
                  <c:v>16.344915999999998</c:v>
                </c:pt>
                <c:pt idx="57339">
                  <c:v>16.340839000000003</c:v>
                </c:pt>
                <c:pt idx="57340">
                  <c:v>16.344094999999999</c:v>
                </c:pt>
                <c:pt idx="57341">
                  <c:v>16.344591000000001</c:v>
                </c:pt>
                <c:pt idx="57342">
                  <c:v>16.342485</c:v>
                </c:pt>
                <c:pt idx="57343">
                  <c:v>16.345300999999999</c:v>
                </c:pt>
                <c:pt idx="57344">
                  <c:v>16.346799000000001</c:v>
                </c:pt>
                <c:pt idx="57345">
                  <c:v>16.343628000000002</c:v>
                </c:pt>
                <c:pt idx="57346">
                  <c:v>16.343764999999998</c:v>
                </c:pt>
                <c:pt idx="57347">
                  <c:v>16.343488999999998</c:v>
                </c:pt>
                <c:pt idx="57348">
                  <c:v>16.340463</c:v>
                </c:pt>
                <c:pt idx="57349">
                  <c:v>16.341988999999998</c:v>
                </c:pt>
                <c:pt idx="57350">
                  <c:v>16.343842000000002</c:v>
                </c:pt>
                <c:pt idx="57351">
                  <c:v>16.344232999999999</c:v>
                </c:pt>
                <c:pt idx="57352">
                  <c:v>16.34741</c:v>
                </c:pt>
                <c:pt idx="57353">
                  <c:v>16.348474</c:v>
                </c:pt>
                <c:pt idx="57354">
                  <c:v>16.349107</c:v>
                </c:pt>
                <c:pt idx="57355">
                  <c:v>16.35088</c:v>
                </c:pt>
                <c:pt idx="57356">
                  <c:v>16.353144999999998</c:v>
                </c:pt>
                <c:pt idx="57357">
                  <c:v>16.35596</c:v>
                </c:pt>
                <c:pt idx="57358">
                  <c:v>16.356686</c:v>
                </c:pt>
                <c:pt idx="57359">
                  <c:v>16.355753</c:v>
                </c:pt>
                <c:pt idx="57360">
                  <c:v>16.35378</c:v>
                </c:pt>
                <c:pt idx="57361">
                  <c:v>16.354174999999998</c:v>
                </c:pt>
                <c:pt idx="57362">
                  <c:v>16.356496999999997</c:v>
                </c:pt>
                <c:pt idx="57363">
                  <c:v>16.356787000000001</c:v>
                </c:pt>
                <c:pt idx="57364">
                  <c:v>16.357538999999999</c:v>
                </c:pt>
                <c:pt idx="57365">
                  <c:v>16.359575</c:v>
                </c:pt>
                <c:pt idx="57366">
                  <c:v>16.359352000000001</c:v>
                </c:pt>
                <c:pt idx="57367">
                  <c:v>16.356807</c:v>
                </c:pt>
                <c:pt idx="57368">
                  <c:v>16.354551999999998</c:v>
                </c:pt>
                <c:pt idx="57369">
                  <c:v>16.349786999999999</c:v>
                </c:pt>
                <c:pt idx="57370">
                  <c:v>16.345748999999998</c:v>
                </c:pt>
                <c:pt idx="57371">
                  <c:v>16.350318999999999</c:v>
                </c:pt>
                <c:pt idx="57372">
                  <c:v>16.351275000000001</c:v>
                </c:pt>
                <c:pt idx="57373">
                  <c:v>16.347996999999999</c:v>
                </c:pt>
                <c:pt idx="57374">
                  <c:v>16.347315000000002</c:v>
                </c:pt>
                <c:pt idx="57375">
                  <c:v>16.346382999999999</c:v>
                </c:pt>
                <c:pt idx="57376">
                  <c:v>16.347542000000001</c:v>
                </c:pt>
                <c:pt idx="57377">
                  <c:v>16.348046</c:v>
                </c:pt>
                <c:pt idx="57378">
                  <c:v>16.351687999999999</c:v>
                </c:pt>
                <c:pt idx="57379">
                  <c:v>16.354691000000003</c:v>
                </c:pt>
                <c:pt idx="57380">
                  <c:v>16.357552999999999</c:v>
                </c:pt>
                <c:pt idx="57381">
                  <c:v>16.365387999999999</c:v>
                </c:pt>
                <c:pt idx="57382">
                  <c:v>16.366934000000001</c:v>
                </c:pt>
                <c:pt idx="57383">
                  <c:v>16.365081</c:v>
                </c:pt>
                <c:pt idx="57384">
                  <c:v>16.365872</c:v>
                </c:pt>
                <c:pt idx="57385">
                  <c:v>16.365428999999999</c:v>
                </c:pt>
                <c:pt idx="57386">
                  <c:v>16.364933000000001</c:v>
                </c:pt>
                <c:pt idx="57387">
                  <c:v>16.362715999999999</c:v>
                </c:pt>
                <c:pt idx="57388">
                  <c:v>16.361910999999999</c:v>
                </c:pt>
                <c:pt idx="57389">
                  <c:v>16.365168000000001</c:v>
                </c:pt>
                <c:pt idx="57390">
                  <c:v>16.366716</c:v>
                </c:pt>
                <c:pt idx="57391">
                  <c:v>16.363340000000001</c:v>
                </c:pt>
                <c:pt idx="57392">
                  <c:v>16.361187000000001</c:v>
                </c:pt>
                <c:pt idx="57393">
                  <c:v>16.362451999999998</c:v>
                </c:pt>
                <c:pt idx="57394">
                  <c:v>16.36157</c:v>
                </c:pt>
                <c:pt idx="57395">
                  <c:v>16.359833000000002</c:v>
                </c:pt>
                <c:pt idx="57396">
                  <c:v>16.360609</c:v>
                </c:pt>
                <c:pt idx="57397">
                  <c:v>16.357051999999999</c:v>
                </c:pt>
                <c:pt idx="57398">
                  <c:v>16.354230999999999</c:v>
                </c:pt>
                <c:pt idx="57399">
                  <c:v>16.359974999999999</c:v>
                </c:pt>
                <c:pt idx="57400">
                  <c:v>16.362469000000001</c:v>
                </c:pt>
                <c:pt idx="57401">
                  <c:v>16.357588</c:v>
                </c:pt>
                <c:pt idx="57402">
                  <c:v>16.357979999999998</c:v>
                </c:pt>
                <c:pt idx="57403">
                  <c:v>16.360182000000002</c:v>
                </c:pt>
                <c:pt idx="57404">
                  <c:v>16.356355000000001</c:v>
                </c:pt>
                <c:pt idx="57405">
                  <c:v>16.354717000000001</c:v>
                </c:pt>
                <c:pt idx="57406">
                  <c:v>16.360347000000001</c:v>
                </c:pt>
                <c:pt idx="57407">
                  <c:v>16.362791999999999</c:v>
                </c:pt>
                <c:pt idx="57408">
                  <c:v>16.360502</c:v>
                </c:pt>
                <c:pt idx="57409">
                  <c:v>16.358584999999998</c:v>
                </c:pt>
                <c:pt idx="57410">
                  <c:v>16.358076000000001</c:v>
                </c:pt>
                <c:pt idx="57411">
                  <c:v>16.357256</c:v>
                </c:pt>
                <c:pt idx="57412">
                  <c:v>16.359222000000003</c:v>
                </c:pt>
                <c:pt idx="57413">
                  <c:v>16.360303999999999</c:v>
                </c:pt>
                <c:pt idx="57414">
                  <c:v>16.354525000000002</c:v>
                </c:pt>
                <c:pt idx="57415">
                  <c:v>16.353510999999997</c:v>
                </c:pt>
                <c:pt idx="57416">
                  <c:v>16.361201999999999</c:v>
                </c:pt>
                <c:pt idx="57417">
                  <c:v>16.363278000000001</c:v>
                </c:pt>
                <c:pt idx="57418">
                  <c:v>16.358603000000002</c:v>
                </c:pt>
                <c:pt idx="57419">
                  <c:v>16.358333999999999</c:v>
                </c:pt>
                <c:pt idx="57420">
                  <c:v>16.363073</c:v>
                </c:pt>
                <c:pt idx="57421">
                  <c:v>16.365656000000001</c:v>
                </c:pt>
                <c:pt idx="57422">
                  <c:v>16.370702000000001</c:v>
                </c:pt>
                <c:pt idx="57423">
                  <c:v>16.371842000000001</c:v>
                </c:pt>
                <c:pt idx="57424">
                  <c:v>16.368960000000001</c:v>
                </c:pt>
                <c:pt idx="57425">
                  <c:v>16.373077000000002</c:v>
                </c:pt>
                <c:pt idx="57426">
                  <c:v>16.376592000000002</c:v>
                </c:pt>
                <c:pt idx="57427">
                  <c:v>16.376389</c:v>
                </c:pt>
                <c:pt idx="57428">
                  <c:v>16.375999</c:v>
                </c:pt>
                <c:pt idx="57429">
                  <c:v>16.371265999999999</c:v>
                </c:pt>
                <c:pt idx="57430">
                  <c:v>16.367570000000001</c:v>
                </c:pt>
                <c:pt idx="57431">
                  <c:v>16.373179</c:v>
                </c:pt>
                <c:pt idx="57432">
                  <c:v>16.375381000000001</c:v>
                </c:pt>
                <c:pt idx="57433">
                  <c:v>16.369697000000002</c:v>
                </c:pt>
                <c:pt idx="57434">
                  <c:v>16.370419999999999</c:v>
                </c:pt>
                <c:pt idx="57435">
                  <c:v>16.372731999999999</c:v>
                </c:pt>
                <c:pt idx="57436">
                  <c:v>16.371417999999998</c:v>
                </c:pt>
                <c:pt idx="57437">
                  <c:v>16.372318999999997</c:v>
                </c:pt>
                <c:pt idx="57438">
                  <c:v>16.371040999999998</c:v>
                </c:pt>
                <c:pt idx="57439">
                  <c:v>16.369740999999998</c:v>
                </c:pt>
                <c:pt idx="57440">
                  <c:v>16.375222999999998</c:v>
                </c:pt>
                <c:pt idx="57441">
                  <c:v>16.378008000000001</c:v>
                </c:pt>
                <c:pt idx="57442">
                  <c:v>16.373280000000001</c:v>
                </c:pt>
                <c:pt idx="57443">
                  <c:v>16.371955</c:v>
                </c:pt>
                <c:pt idx="57444">
                  <c:v>16.371230000000001</c:v>
                </c:pt>
                <c:pt idx="57445">
                  <c:v>16.366087</c:v>
                </c:pt>
                <c:pt idx="57446">
                  <c:v>16.368392999999998</c:v>
                </c:pt>
                <c:pt idx="57447">
                  <c:v>16.369947</c:v>
                </c:pt>
                <c:pt idx="57448">
                  <c:v>16.363992</c:v>
                </c:pt>
                <c:pt idx="57449">
                  <c:v>16.365062000000002</c:v>
                </c:pt>
                <c:pt idx="57450">
                  <c:v>16.372329999999998</c:v>
                </c:pt>
                <c:pt idx="57451">
                  <c:v>16.374276000000002</c:v>
                </c:pt>
                <c:pt idx="57452">
                  <c:v>16.371314999999999</c:v>
                </c:pt>
                <c:pt idx="57453">
                  <c:v>16.368974999999999</c:v>
                </c:pt>
                <c:pt idx="57454">
                  <c:v>16.367473</c:v>
                </c:pt>
                <c:pt idx="57455">
                  <c:v>16.364235999999998</c:v>
                </c:pt>
                <c:pt idx="57456">
                  <c:v>16.362496</c:v>
                </c:pt>
                <c:pt idx="57457">
                  <c:v>16.36551</c:v>
                </c:pt>
                <c:pt idx="57458">
                  <c:v>16.368736999999999</c:v>
                </c:pt>
                <c:pt idx="57459">
                  <c:v>16.367061</c:v>
                </c:pt>
                <c:pt idx="57460">
                  <c:v>16.365138999999999</c:v>
                </c:pt>
                <c:pt idx="57461">
                  <c:v>16.367276</c:v>
                </c:pt>
                <c:pt idx="57462">
                  <c:v>16.369126999999999</c:v>
                </c:pt>
                <c:pt idx="57463">
                  <c:v>16.37114</c:v>
                </c:pt>
                <c:pt idx="57464">
                  <c:v>16.373716000000002</c:v>
                </c:pt>
                <c:pt idx="57465">
                  <c:v>16.371869</c:v>
                </c:pt>
                <c:pt idx="57466">
                  <c:v>16.368556999999999</c:v>
                </c:pt>
                <c:pt idx="57467">
                  <c:v>16.367963</c:v>
                </c:pt>
                <c:pt idx="57468">
                  <c:v>16.370493</c:v>
                </c:pt>
                <c:pt idx="57469">
                  <c:v>16.374693999999998</c:v>
                </c:pt>
                <c:pt idx="57470">
                  <c:v>16.374994000000001</c:v>
                </c:pt>
                <c:pt idx="57471">
                  <c:v>16.376736000000001</c:v>
                </c:pt>
                <c:pt idx="57472">
                  <c:v>16.382044</c:v>
                </c:pt>
                <c:pt idx="57473">
                  <c:v>16.384354000000002</c:v>
                </c:pt>
                <c:pt idx="57474">
                  <c:v>16.386066</c:v>
                </c:pt>
                <c:pt idx="57475">
                  <c:v>16.385854000000002</c:v>
                </c:pt>
                <c:pt idx="57476">
                  <c:v>16.384149999999998</c:v>
                </c:pt>
                <c:pt idx="57477">
                  <c:v>16.384315999999998</c:v>
                </c:pt>
                <c:pt idx="57478">
                  <c:v>16.383754</c:v>
                </c:pt>
                <c:pt idx="57479">
                  <c:v>16.381942000000002</c:v>
                </c:pt>
                <c:pt idx="57480">
                  <c:v>16.383535000000002</c:v>
                </c:pt>
                <c:pt idx="57481">
                  <c:v>16.382165000000001</c:v>
                </c:pt>
                <c:pt idx="57482">
                  <c:v>16.375923999999998</c:v>
                </c:pt>
                <c:pt idx="57483">
                  <c:v>16.378177999999998</c:v>
                </c:pt>
                <c:pt idx="57484">
                  <c:v>16.384548000000002</c:v>
                </c:pt>
                <c:pt idx="57485">
                  <c:v>16.382435000000001</c:v>
                </c:pt>
                <c:pt idx="57486">
                  <c:v>16.381416999999999</c:v>
                </c:pt>
                <c:pt idx="57487">
                  <c:v>16.386430000000001</c:v>
                </c:pt>
                <c:pt idx="57488">
                  <c:v>16.391717</c:v>
                </c:pt>
                <c:pt idx="57489">
                  <c:v>16.391631</c:v>
                </c:pt>
                <c:pt idx="57490">
                  <c:v>16.386810000000001</c:v>
                </c:pt>
                <c:pt idx="57491">
                  <c:v>16.385798000000001</c:v>
                </c:pt>
                <c:pt idx="57492">
                  <c:v>16.389004999999997</c:v>
                </c:pt>
                <c:pt idx="57493">
                  <c:v>16.390833999999998</c:v>
                </c:pt>
                <c:pt idx="57494">
                  <c:v>16.384898</c:v>
                </c:pt>
                <c:pt idx="57495">
                  <c:v>16.382967999999998</c:v>
                </c:pt>
                <c:pt idx="57496">
                  <c:v>16.392116000000001</c:v>
                </c:pt>
                <c:pt idx="57497">
                  <c:v>16.391817</c:v>
                </c:pt>
                <c:pt idx="57498">
                  <c:v>16.385401999999999</c:v>
                </c:pt>
                <c:pt idx="57499">
                  <c:v>16.387217</c:v>
                </c:pt>
                <c:pt idx="57500">
                  <c:v>16.392188000000001</c:v>
                </c:pt>
                <c:pt idx="57501">
                  <c:v>16.392237999999999</c:v>
                </c:pt>
                <c:pt idx="57502">
                  <c:v>16.387066000000001</c:v>
                </c:pt>
                <c:pt idx="57503">
                  <c:v>16.384209999999999</c:v>
                </c:pt>
                <c:pt idx="57504">
                  <c:v>16.389119000000001</c:v>
                </c:pt>
                <c:pt idx="57505">
                  <c:v>16.389150000000001</c:v>
                </c:pt>
                <c:pt idx="57506">
                  <c:v>16.387152999999998</c:v>
                </c:pt>
                <c:pt idx="57507">
                  <c:v>16.390846</c:v>
                </c:pt>
                <c:pt idx="57508">
                  <c:v>16.387442999999998</c:v>
                </c:pt>
                <c:pt idx="57509">
                  <c:v>16.381482999999999</c:v>
                </c:pt>
                <c:pt idx="57510">
                  <c:v>16.386442000000002</c:v>
                </c:pt>
                <c:pt idx="57511">
                  <c:v>16.389057000000001</c:v>
                </c:pt>
                <c:pt idx="57512">
                  <c:v>16.384002000000002</c:v>
                </c:pt>
                <c:pt idx="57513">
                  <c:v>16.385776999999997</c:v>
                </c:pt>
                <c:pt idx="57514">
                  <c:v>16.390478000000002</c:v>
                </c:pt>
                <c:pt idx="57515">
                  <c:v>16.390104000000001</c:v>
                </c:pt>
                <c:pt idx="57516">
                  <c:v>16.390667999999998</c:v>
                </c:pt>
                <c:pt idx="57517">
                  <c:v>16.394767000000002</c:v>
                </c:pt>
                <c:pt idx="57518">
                  <c:v>16.395709</c:v>
                </c:pt>
                <c:pt idx="57519">
                  <c:v>16.395696999999998</c:v>
                </c:pt>
                <c:pt idx="57520">
                  <c:v>16.401226999999999</c:v>
                </c:pt>
                <c:pt idx="57521">
                  <c:v>16.402813999999999</c:v>
                </c:pt>
                <c:pt idx="57522">
                  <c:v>16.403176000000002</c:v>
                </c:pt>
                <c:pt idx="57523">
                  <c:v>16.405250000000002</c:v>
                </c:pt>
                <c:pt idx="57524">
                  <c:v>16.400364</c:v>
                </c:pt>
                <c:pt idx="57525">
                  <c:v>16.394863000000001</c:v>
                </c:pt>
                <c:pt idx="57526">
                  <c:v>16.397565999999998</c:v>
                </c:pt>
                <c:pt idx="57527">
                  <c:v>16.399377000000001</c:v>
                </c:pt>
                <c:pt idx="57528">
                  <c:v>16.395640999999998</c:v>
                </c:pt>
                <c:pt idx="57529">
                  <c:v>16.394083000000002</c:v>
                </c:pt>
                <c:pt idx="57530">
                  <c:v>16.395816</c:v>
                </c:pt>
                <c:pt idx="57531">
                  <c:v>16.397465</c:v>
                </c:pt>
                <c:pt idx="57532">
                  <c:v>16.398115000000001</c:v>
                </c:pt>
                <c:pt idx="57533">
                  <c:v>16.396463000000001</c:v>
                </c:pt>
                <c:pt idx="57534">
                  <c:v>16.396864999999998</c:v>
                </c:pt>
                <c:pt idx="57535">
                  <c:v>16.397275</c:v>
                </c:pt>
                <c:pt idx="57536">
                  <c:v>16.39359</c:v>
                </c:pt>
                <c:pt idx="57537">
                  <c:v>16.394263000000002</c:v>
                </c:pt>
                <c:pt idx="57538">
                  <c:v>16.397182999999998</c:v>
                </c:pt>
                <c:pt idx="57539">
                  <c:v>16.394857000000002</c:v>
                </c:pt>
                <c:pt idx="57540">
                  <c:v>16.392765000000001</c:v>
                </c:pt>
                <c:pt idx="57541">
                  <c:v>16.393753</c:v>
                </c:pt>
                <c:pt idx="57542">
                  <c:v>16.392755999999999</c:v>
                </c:pt>
                <c:pt idx="57543">
                  <c:v>16.394165000000001</c:v>
                </c:pt>
                <c:pt idx="57544">
                  <c:v>16.397306999999998</c:v>
                </c:pt>
                <c:pt idx="57545">
                  <c:v>16.396037</c:v>
                </c:pt>
                <c:pt idx="57546">
                  <c:v>16.396267999999999</c:v>
                </c:pt>
                <c:pt idx="57547">
                  <c:v>16.395979000000001</c:v>
                </c:pt>
                <c:pt idx="57548">
                  <c:v>16.390948999999999</c:v>
                </c:pt>
                <c:pt idx="57549">
                  <c:v>16.389658000000001</c:v>
                </c:pt>
                <c:pt idx="57550">
                  <c:v>16.393301999999998</c:v>
                </c:pt>
                <c:pt idx="57551">
                  <c:v>16.394080000000002</c:v>
                </c:pt>
                <c:pt idx="57552">
                  <c:v>16.392203000000002</c:v>
                </c:pt>
                <c:pt idx="57553">
                  <c:v>16.392350999999998</c:v>
                </c:pt>
                <c:pt idx="57554">
                  <c:v>16.393523999999999</c:v>
                </c:pt>
                <c:pt idx="57555">
                  <c:v>16.393303</c:v>
                </c:pt>
                <c:pt idx="57556">
                  <c:v>16.394393999999998</c:v>
                </c:pt>
                <c:pt idx="57557">
                  <c:v>16.393391000000001</c:v>
                </c:pt>
                <c:pt idx="57558">
                  <c:v>16.391852</c:v>
                </c:pt>
                <c:pt idx="57559">
                  <c:v>16.393900000000002</c:v>
                </c:pt>
                <c:pt idx="57560">
                  <c:v>16.394824</c:v>
                </c:pt>
                <c:pt idx="57561">
                  <c:v>16.395769999999999</c:v>
                </c:pt>
                <c:pt idx="57562">
                  <c:v>16.395578</c:v>
                </c:pt>
                <c:pt idx="57563">
                  <c:v>16.394629999999999</c:v>
                </c:pt>
                <c:pt idx="57564">
                  <c:v>16.398226000000001</c:v>
                </c:pt>
                <c:pt idx="57565">
                  <c:v>16.396059999999999</c:v>
                </c:pt>
                <c:pt idx="57566">
                  <c:v>16.390228999999998</c:v>
                </c:pt>
                <c:pt idx="57567">
                  <c:v>16.395105000000001</c:v>
                </c:pt>
                <c:pt idx="57568">
                  <c:v>16.400629000000002</c:v>
                </c:pt>
                <c:pt idx="57569">
                  <c:v>16.396682999999999</c:v>
                </c:pt>
                <c:pt idx="57570">
                  <c:v>16.393698000000001</c:v>
                </c:pt>
                <c:pt idx="57571">
                  <c:v>16.396777999999998</c:v>
                </c:pt>
                <c:pt idx="57572">
                  <c:v>16.398833</c:v>
                </c:pt>
                <c:pt idx="57573">
                  <c:v>16.399334</c:v>
                </c:pt>
                <c:pt idx="57574">
                  <c:v>16.401043999999999</c:v>
                </c:pt>
                <c:pt idx="57575">
                  <c:v>16.399936</c:v>
                </c:pt>
                <c:pt idx="57576">
                  <c:v>16.398935000000002</c:v>
                </c:pt>
                <c:pt idx="57577">
                  <c:v>16.399990000000003</c:v>
                </c:pt>
                <c:pt idx="57578">
                  <c:v>16.400327000000001</c:v>
                </c:pt>
                <c:pt idx="57579">
                  <c:v>16.400216999999998</c:v>
                </c:pt>
                <c:pt idx="57580">
                  <c:v>16.397849000000001</c:v>
                </c:pt>
                <c:pt idx="57581">
                  <c:v>16.397601000000002</c:v>
                </c:pt>
                <c:pt idx="57582">
                  <c:v>16.400581000000003</c:v>
                </c:pt>
                <c:pt idx="57583">
                  <c:v>16.403005</c:v>
                </c:pt>
                <c:pt idx="57584">
                  <c:v>16.403970999999999</c:v>
                </c:pt>
                <c:pt idx="57585">
                  <c:v>16.401987999999999</c:v>
                </c:pt>
                <c:pt idx="57586">
                  <c:v>16.405621</c:v>
                </c:pt>
                <c:pt idx="57587">
                  <c:v>16.410035000000001</c:v>
                </c:pt>
                <c:pt idx="57588">
                  <c:v>16.405531</c:v>
                </c:pt>
                <c:pt idx="57589">
                  <c:v>16.401687000000003</c:v>
                </c:pt>
                <c:pt idx="57590">
                  <c:v>16.402255</c:v>
                </c:pt>
                <c:pt idx="57591">
                  <c:v>16.400674000000002</c:v>
                </c:pt>
                <c:pt idx="57592">
                  <c:v>16.400107999999999</c:v>
                </c:pt>
                <c:pt idx="57593">
                  <c:v>16.406652999999999</c:v>
                </c:pt>
                <c:pt idx="57594">
                  <c:v>16.409938</c:v>
                </c:pt>
                <c:pt idx="57595">
                  <c:v>16.404154999999999</c:v>
                </c:pt>
                <c:pt idx="57596">
                  <c:v>16.401808000000003</c:v>
                </c:pt>
                <c:pt idx="57597">
                  <c:v>16.403229</c:v>
                </c:pt>
                <c:pt idx="57598">
                  <c:v>16.403625999999999</c:v>
                </c:pt>
                <c:pt idx="57599">
                  <c:v>16.408374999999999</c:v>
                </c:pt>
                <c:pt idx="57600">
                  <c:v>16.408121000000001</c:v>
                </c:pt>
                <c:pt idx="57601">
                  <c:v>16.402658000000002</c:v>
                </c:pt>
                <c:pt idx="57602">
                  <c:v>16.403314000000002</c:v>
                </c:pt>
                <c:pt idx="57603">
                  <c:v>16.405525000000001</c:v>
                </c:pt>
                <c:pt idx="57604">
                  <c:v>16.407073</c:v>
                </c:pt>
                <c:pt idx="57605">
                  <c:v>16.407068000000002</c:v>
                </c:pt>
                <c:pt idx="57606">
                  <c:v>16.405501000000001</c:v>
                </c:pt>
                <c:pt idx="57607">
                  <c:v>16.409320999999998</c:v>
                </c:pt>
                <c:pt idx="57608">
                  <c:v>16.413955000000001</c:v>
                </c:pt>
                <c:pt idx="57609">
                  <c:v>16.414505999999999</c:v>
                </c:pt>
                <c:pt idx="57610">
                  <c:v>16.417574999999999</c:v>
                </c:pt>
                <c:pt idx="57611">
                  <c:v>16.420560999999999</c:v>
                </c:pt>
                <c:pt idx="57612">
                  <c:v>16.417889000000002</c:v>
                </c:pt>
                <c:pt idx="57613">
                  <c:v>16.417303</c:v>
                </c:pt>
                <c:pt idx="57614">
                  <c:v>16.420306</c:v>
                </c:pt>
                <c:pt idx="57615">
                  <c:v>16.418248999999999</c:v>
                </c:pt>
                <c:pt idx="57616">
                  <c:v>16.412798000000002</c:v>
                </c:pt>
                <c:pt idx="57617">
                  <c:v>16.413808</c:v>
                </c:pt>
                <c:pt idx="57618">
                  <c:v>16.418365000000001</c:v>
                </c:pt>
                <c:pt idx="57619">
                  <c:v>16.417455</c:v>
                </c:pt>
                <c:pt idx="57620">
                  <c:v>16.414540000000002</c:v>
                </c:pt>
                <c:pt idx="57621">
                  <c:v>16.413195999999999</c:v>
                </c:pt>
                <c:pt idx="57622">
                  <c:v>16.413919</c:v>
                </c:pt>
                <c:pt idx="57623">
                  <c:v>16.413629</c:v>
                </c:pt>
                <c:pt idx="57624">
                  <c:v>16.411552</c:v>
                </c:pt>
                <c:pt idx="57625">
                  <c:v>16.410391000000001</c:v>
                </c:pt>
                <c:pt idx="57626">
                  <c:v>16.407758999999999</c:v>
                </c:pt>
                <c:pt idx="57627">
                  <c:v>16.406120999999999</c:v>
                </c:pt>
                <c:pt idx="57628">
                  <c:v>16.409644999999998</c:v>
                </c:pt>
                <c:pt idx="57629">
                  <c:v>16.414400000000001</c:v>
                </c:pt>
                <c:pt idx="57630">
                  <c:v>16.412393000000002</c:v>
                </c:pt>
                <c:pt idx="57631">
                  <c:v>16.409506999999998</c:v>
                </c:pt>
                <c:pt idx="57632">
                  <c:v>16.413567999999998</c:v>
                </c:pt>
                <c:pt idx="57633">
                  <c:v>16.415593000000001</c:v>
                </c:pt>
                <c:pt idx="57634">
                  <c:v>16.415942000000001</c:v>
                </c:pt>
                <c:pt idx="57635">
                  <c:v>16.418787999999999</c:v>
                </c:pt>
                <c:pt idx="57636">
                  <c:v>16.417104999999999</c:v>
                </c:pt>
                <c:pt idx="57637">
                  <c:v>16.411828</c:v>
                </c:pt>
                <c:pt idx="57638">
                  <c:v>16.409674000000003</c:v>
                </c:pt>
                <c:pt idx="57639">
                  <c:v>16.413992</c:v>
                </c:pt>
                <c:pt idx="57640">
                  <c:v>16.415485</c:v>
                </c:pt>
                <c:pt idx="57641">
                  <c:v>16.410097</c:v>
                </c:pt>
                <c:pt idx="57642">
                  <c:v>16.413223000000002</c:v>
                </c:pt>
                <c:pt idx="57643">
                  <c:v>16.420884000000001</c:v>
                </c:pt>
                <c:pt idx="57644">
                  <c:v>16.417206999999998</c:v>
                </c:pt>
                <c:pt idx="57645">
                  <c:v>16.410664000000001</c:v>
                </c:pt>
                <c:pt idx="57646">
                  <c:v>16.41132</c:v>
                </c:pt>
                <c:pt idx="57647">
                  <c:v>16.415224000000002</c:v>
                </c:pt>
                <c:pt idx="57648">
                  <c:v>16.417895000000001</c:v>
                </c:pt>
                <c:pt idx="57649">
                  <c:v>16.419668999999999</c:v>
                </c:pt>
                <c:pt idx="57650">
                  <c:v>16.419792999999999</c:v>
                </c:pt>
                <c:pt idx="57651">
                  <c:v>16.417391000000002</c:v>
                </c:pt>
                <c:pt idx="57652">
                  <c:v>16.419625</c:v>
                </c:pt>
                <c:pt idx="57653">
                  <c:v>16.422772999999999</c:v>
                </c:pt>
                <c:pt idx="57654">
                  <c:v>16.420155999999999</c:v>
                </c:pt>
                <c:pt idx="57655">
                  <c:v>16.420479</c:v>
                </c:pt>
                <c:pt idx="57656">
                  <c:v>16.423178999999998</c:v>
                </c:pt>
                <c:pt idx="57657">
                  <c:v>16.420563999999999</c:v>
                </c:pt>
                <c:pt idx="57658">
                  <c:v>16.416826</c:v>
                </c:pt>
                <c:pt idx="57659">
                  <c:v>16.417214000000001</c:v>
                </c:pt>
                <c:pt idx="57660">
                  <c:v>16.419051</c:v>
                </c:pt>
                <c:pt idx="57661">
                  <c:v>16.419715</c:v>
                </c:pt>
                <c:pt idx="57662">
                  <c:v>16.419597</c:v>
                </c:pt>
                <c:pt idx="57663">
                  <c:v>16.420704000000001</c:v>
                </c:pt>
                <c:pt idx="57664">
                  <c:v>16.420821</c:v>
                </c:pt>
                <c:pt idx="57665">
                  <c:v>16.419929</c:v>
                </c:pt>
                <c:pt idx="57666">
                  <c:v>16.422407</c:v>
                </c:pt>
                <c:pt idx="57667">
                  <c:v>16.423437</c:v>
                </c:pt>
                <c:pt idx="57668">
                  <c:v>16.420780000000001</c:v>
                </c:pt>
                <c:pt idx="57669">
                  <c:v>16.423529000000002</c:v>
                </c:pt>
                <c:pt idx="57670">
                  <c:v>16.424734000000001</c:v>
                </c:pt>
                <c:pt idx="57671">
                  <c:v>16.424118</c:v>
                </c:pt>
                <c:pt idx="57672">
                  <c:v>16.426932000000001</c:v>
                </c:pt>
                <c:pt idx="57673">
                  <c:v>16.428137</c:v>
                </c:pt>
                <c:pt idx="57674">
                  <c:v>16.428370000000001</c:v>
                </c:pt>
                <c:pt idx="57675">
                  <c:v>16.428401999999998</c:v>
                </c:pt>
                <c:pt idx="57676">
                  <c:v>16.427616</c:v>
                </c:pt>
                <c:pt idx="57677">
                  <c:v>16.426754000000003</c:v>
                </c:pt>
                <c:pt idx="57678">
                  <c:v>16.427516000000001</c:v>
                </c:pt>
                <c:pt idx="57679">
                  <c:v>16.425224</c:v>
                </c:pt>
                <c:pt idx="57680">
                  <c:v>16.423828</c:v>
                </c:pt>
                <c:pt idx="57681">
                  <c:v>16.429794000000001</c:v>
                </c:pt>
                <c:pt idx="57682">
                  <c:v>16.430053000000001</c:v>
                </c:pt>
                <c:pt idx="57683">
                  <c:v>16.424099999999999</c:v>
                </c:pt>
                <c:pt idx="57684">
                  <c:v>16.423245999999999</c:v>
                </c:pt>
                <c:pt idx="57685">
                  <c:v>16.425711</c:v>
                </c:pt>
                <c:pt idx="57686">
                  <c:v>16.426296000000001</c:v>
                </c:pt>
                <c:pt idx="57687">
                  <c:v>16.425926</c:v>
                </c:pt>
                <c:pt idx="57688">
                  <c:v>16.429289000000001</c:v>
                </c:pt>
                <c:pt idx="57689">
                  <c:v>16.433505</c:v>
                </c:pt>
                <c:pt idx="57690">
                  <c:v>16.431798000000001</c:v>
                </c:pt>
                <c:pt idx="57691">
                  <c:v>16.428438</c:v>
                </c:pt>
                <c:pt idx="57692">
                  <c:v>16.431228000000001</c:v>
                </c:pt>
                <c:pt idx="57693">
                  <c:v>16.434926000000001</c:v>
                </c:pt>
                <c:pt idx="57694">
                  <c:v>16.434428</c:v>
                </c:pt>
                <c:pt idx="57695">
                  <c:v>16.436484999999998</c:v>
                </c:pt>
                <c:pt idx="57696">
                  <c:v>16.439470999999998</c:v>
                </c:pt>
                <c:pt idx="57697">
                  <c:v>16.437162000000001</c:v>
                </c:pt>
                <c:pt idx="57698">
                  <c:v>16.435199000000001</c:v>
                </c:pt>
                <c:pt idx="57699">
                  <c:v>16.435779</c:v>
                </c:pt>
                <c:pt idx="57700">
                  <c:v>16.432332000000002</c:v>
                </c:pt>
                <c:pt idx="57701">
                  <c:v>16.428477000000001</c:v>
                </c:pt>
                <c:pt idx="57702">
                  <c:v>16.428916999999998</c:v>
                </c:pt>
                <c:pt idx="57703">
                  <c:v>16.431732</c:v>
                </c:pt>
                <c:pt idx="57704">
                  <c:v>16.430933</c:v>
                </c:pt>
                <c:pt idx="57705">
                  <c:v>16.427591</c:v>
                </c:pt>
                <c:pt idx="57706">
                  <c:v>16.426417000000001</c:v>
                </c:pt>
                <c:pt idx="57707">
                  <c:v>16.427097</c:v>
                </c:pt>
                <c:pt idx="57708">
                  <c:v>16.427469000000002</c:v>
                </c:pt>
                <c:pt idx="57709">
                  <c:v>16.423960999999998</c:v>
                </c:pt>
                <c:pt idx="57710">
                  <c:v>16.423985000000002</c:v>
                </c:pt>
                <c:pt idx="57711">
                  <c:v>16.431524</c:v>
                </c:pt>
                <c:pt idx="57712">
                  <c:v>16.432268000000001</c:v>
                </c:pt>
                <c:pt idx="57713">
                  <c:v>16.426316</c:v>
                </c:pt>
                <c:pt idx="57714">
                  <c:v>16.426494999999999</c:v>
                </c:pt>
                <c:pt idx="57715">
                  <c:v>16.427614999999999</c:v>
                </c:pt>
                <c:pt idx="57716">
                  <c:v>16.424635000000002</c:v>
                </c:pt>
                <c:pt idx="57717">
                  <c:v>16.427806</c:v>
                </c:pt>
                <c:pt idx="57718">
                  <c:v>16.430824999999999</c:v>
                </c:pt>
                <c:pt idx="57719">
                  <c:v>16.425055999999998</c:v>
                </c:pt>
                <c:pt idx="57720">
                  <c:v>16.424472999999999</c:v>
                </c:pt>
                <c:pt idx="57721">
                  <c:v>16.431084999999999</c:v>
                </c:pt>
                <c:pt idx="57722">
                  <c:v>16.429887000000001</c:v>
                </c:pt>
                <c:pt idx="57723">
                  <c:v>16.426152999999999</c:v>
                </c:pt>
                <c:pt idx="57724">
                  <c:v>16.430024</c:v>
                </c:pt>
                <c:pt idx="57725">
                  <c:v>16.432310999999999</c:v>
                </c:pt>
                <c:pt idx="57726">
                  <c:v>16.432589</c:v>
                </c:pt>
                <c:pt idx="57727">
                  <c:v>16.440531</c:v>
                </c:pt>
                <c:pt idx="57728">
                  <c:v>16.445653</c:v>
                </c:pt>
                <c:pt idx="57729">
                  <c:v>16.446033999999997</c:v>
                </c:pt>
                <c:pt idx="57730">
                  <c:v>16.446370000000002</c:v>
                </c:pt>
                <c:pt idx="57731">
                  <c:v>16.440547000000002</c:v>
                </c:pt>
                <c:pt idx="57732">
                  <c:v>16.439427999999999</c:v>
                </c:pt>
                <c:pt idx="57733">
                  <c:v>16.442289000000002</c:v>
                </c:pt>
                <c:pt idx="57734">
                  <c:v>16.440564000000002</c:v>
                </c:pt>
                <c:pt idx="57735">
                  <c:v>16.440707</c:v>
                </c:pt>
                <c:pt idx="57736">
                  <c:v>16.441628000000001</c:v>
                </c:pt>
                <c:pt idx="57737">
                  <c:v>16.442278000000002</c:v>
                </c:pt>
                <c:pt idx="57738">
                  <c:v>16.442030000000003</c:v>
                </c:pt>
                <c:pt idx="57739">
                  <c:v>16.443333000000003</c:v>
                </c:pt>
                <c:pt idx="57740">
                  <c:v>16.444725999999999</c:v>
                </c:pt>
                <c:pt idx="57741">
                  <c:v>16.442602999999998</c:v>
                </c:pt>
                <c:pt idx="57742">
                  <c:v>16.440207999999998</c:v>
                </c:pt>
                <c:pt idx="57743">
                  <c:v>16.438592999999997</c:v>
                </c:pt>
                <c:pt idx="57744">
                  <c:v>16.436340999999999</c:v>
                </c:pt>
                <c:pt idx="57745">
                  <c:v>16.433278999999999</c:v>
                </c:pt>
                <c:pt idx="57746">
                  <c:v>16.433032000000001</c:v>
                </c:pt>
                <c:pt idx="57747">
                  <c:v>16.433627000000001</c:v>
                </c:pt>
                <c:pt idx="57748">
                  <c:v>16.432736999999999</c:v>
                </c:pt>
                <c:pt idx="57749">
                  <c:v>16.436768999999998</c:v>
                </c:pt>
                <c:pt idx="57750">
                  <c:v>16.439353000000001</c:v>
                </c:pt>
                <c:pt idx="57751">
                  <c:v>16.435866000000001</c:v>
                </c:pt>
                <c:pt idx="57752">
                  <c:v>16.439059</c:v>
                </c:pt>
                <c:pt idx="57753">
                  <c:v>16.445155</c:v>
                </c:pt>
                <c:pt idx="57754">
                  <c:v>16.441893999999998</c:v>
                </c:pt>
                <c:pt idx="57755">
                  <c:v>16.440564999999999</c:v>
                </c:pt>
                <c:pt idx="57756">
                  <c:v>16.443883</c:v>
                </c:pt>
                <c:pt idx="57757">
                  <c:v>16.439975</c:v>
                </c:pt>
                <c:pt idx="57758">
                  <c:v>16.438119</c:v>
                </c:pt>
                <c:pt idx="57759">
                  <c:v>16.442118999999998</c:v>
                </c:pt>
                <c:pt idx="57760">
                  <c:v>16.440376999999998</c:v>
                </c:pt>
                <c:pt idx="57761">
                  <c:v>16.438755999999998</c:v>
                </c:pt>
                <c:pt idx="57762">
                  <c:v>16.443451</c:v>
                </c:pt>
                <c:pt idx="57763">
                  <c:v>16.446873</c:v>
                </c:pt>
                <c:pt idx="57764">
                  <c:v>16.445816000000001</c:v>
                </c:pt>
                <c:pt idx="57765">
                  <c:v>16.446064</c:v>
                </c:pt>
                <c:pt idx="57766">
                  <c:v>16.446981000000001</c:v>
                </c:pt>
                <c:pt idx="57767">
                  <c:v>16.443854000000002</c:v>
                </c:pt>
                <c:pt idx="57768">
                  <c:v>16.443414000000001</c:v>
                </c:pt>
                <c:pt idx="57769">
                  <c:v>16.448160000000001</c:v>
                </c:pt>
                <c:pt idx="57770">
                  <c:v>16.450983000000001</c:v>
                </c:pt>
                <c:pt idx="57771">
                  <c:v>16.455513</c:v>
                </c:pt>
                <c:pt idx="57772">
                  <c:v>16.457808999999997</c:v>
                </c:pt>
                <c:pt idx="57773">
                  <c:v>16.451909999999998</c:v>
                </c:pt>
                <c:pt idx="57774">
                  <c:v>16.448622999999998</c:v>
                </c:pt>
                <c:pt idx="57775">
                  <c:v>16.45271</c:v>
                </c:pt>
                <c:pt idx="57776">
                  <c:v>16.455871000000002</c:v>
                </c:pt>
                <c:pt idx="57777">
                  <c:v>16.457256000000001</c:v>
                </c:pt>
                <c:pt idx="57778">
                  <c:v>16.457889999999999</c:v>
                </c:pt>
                <c:pt idx="57779">
                  <c:v>16.455545000000001</c:v>
                </c:pt>
                <c:pt idx="57780">
                  <c:v>16.454588999999999</c:v>
                </c:pt>
                <c:pt idx="57781">
                  <c:v>16.457082</c:v>
                </c:pt>
                <c:pt idx="57782">
                  <c:v>16.455596</c:v>
                </c:pt>
                <c:pt idx="57783">
                  <c:v>16.452956999999998</c:v>
                </c:pt>
                <c:pt idx="57784">
                  <c:v>16.453907999999998</c:v>
                </c:pt>
                <c:pt idx="57785">
                  <c:v>16.454255</c:v>
                </c:pt>
                <c:pt idx="57786">
                  <c:v>16.452192</c:v>
                </c:pt>
                <c:pt idx="57787">
                  <c:v>16.450931000000001</c:v>
                </c:pt>
                <c:pt idx="57788">
                  <c:v>16.453742999999999</c:v>
                </c:pt>
                <c:pt idx="57789">
                  <c:v>16.456529</c:v>
                </c:pt>
                <c:pt idx="57790">
                  <c:v>16.458517000000001</c:v>
                </c:pt>
                <c:pt idx="57791">
                  <c:v>16.460359</c:v>
                </c:pt>
                <c:pt idx="57792">
                  <c:v>16.458131999999999</c:v>
                </c:pt>
                <c:pt idx="57793">
                  <c:v>16.455697999999998</c:v>
                </c:pt>
                <c:pt idx="57794">
                  <c:v>16.454104000000001</c:v>
                </c:pt>
                <c:pt idx="57795">
                  <c:v>16.453645999999999</c:v>
                </c:pt>
                <c:pt idx="57796">
                  <c:v>16.456605</c:v>
                </c:pt>
                <c:pt idx="57797">
                  <c:v>16.455525999999999</c:v>
                </c:pt>
                <c:pt idx="57798">
                  <c:v>16.451436000000001</c:v>
                </c:pt>
                <c:pt idx="57799">
                  <c:v>16.453747999999997</c:v>
                </c:pt>
                <c:pt idx="57800">
                  <c:v>16.457777999999998</c:v>
                </c:pt>
                <c:pt idx="57801">
                  <c:v>16.461714999999998</c:v>
                </c:pt>
                <c:pt idx="57802">
                  <c:v>16.463068</c:v>
                </c:pt>
                <c:pt idx="57803">
                  <c:v>16.459040000000002</c:v>
                </c:pt>
                <c:pt idx="57804">
                  <c:v>16.456585</c:v>
                </c:pt>
                <c:pt idx="57805">
                  <c:v>16.459363</c:v>
                </c:pt>
                <c:pt idx="57806">
                  <c:v>16.460425999999998</c:v>
                </c:pt>
                <c:pt idx="57807">
                  <c:v>16.460225999999999</c:v>
                </c:pt>
                <c:pt idx="57808">
                  <c:v>16.460628</c:v>
                </c:pt>
                <c:pt idx="57809">
                  <c:v>16.457128000000001</c:v>
                </c:pt>
                <c:pt idx="57810">
                  <c:v>16.455002</c:v>
                </c:pt>
                <c:pt idx="57811">
                  <c:v>16.457812000000001</c:v>
                </c:pt>
                <c:pt idx="57812">
                  <c:v>16.458811000000001</c:v>
                </c:pt>
                <c:pt idx="57813">
                  <c:v>16.461569000000001</c:v>
                </c:pt>
                <c:pt idx="57814">
                  <c:v>16.462688</c:v>
                </c:pt>
                <c:pt idx="57815">
                  <c:v>16.45947</c:v>
                </c:pt>
                <c:pt idx="57816">
                  <c:v>16.458874000000002</c:v>
                </c:pt>
                <c:pt idx="57817">
                  <c:v>16.458145000000002</c:v>
                </c:pt>
                <c:pt idx="57818">
                  <c:v>16.455313</c:v>
                </c:pt>
                <c:pt idx="57819">
                  <c:v>16.45673</c:v>
                </c:pt>
                <c:pt idx="57820">
                  <c:v>16.459226000000001</c:v>
                </c:pt>
                <c:pt idx="57821">
                  <c:v>16.457155</c:v>
                </c:pt>
                <c:pt idx="57822">
                  <c:v>16.454228000000001</c:v>
                </c:pt>
                <c:pt idx="57823">
                  <c:v>16.456025</c:v>
                </c:pt>
                <c:pt idx="57824">
                  <c:v>16.458275999999998</c:v>
                </c:pt>
                <c:pt idx="57825">
                  <c:v>16.457180999999999</c:v>
                </c:pt>
                <c:pt idx="57826">
                  <c:v>16.457053999999999</c:v>
                </c:pt>
                <c:pt idx="57827">
                  <c:v>16.457540999999999</c:v>
                </c:pt>
                <c:pt idx="57828">
                  <c:v>16.458451</c:v>
                </c:pt>
                <c:pt idx="57829">
                  <c:v>16.459783999999999</c:v>
                </c:pt>
                <c:pt idx="57830">
                  <c:v>16.460557999999999</c:v>
                </c:pt>
                <c:pt idx="57831">
                  <c:v>16.462687000000003</c:v>
                </c:pt>
                <c:pt idx="57832">
                  <c:v>16.462423000000001</c:v>
                </c:pt>
                <c:pt idx="57833">
                  <c:v>16.460608000000001</c:v>
                </c:pt>
                <c:pt idx="57834">
                  <c:v>16.462361000000001</c:v>
                </c:pt>
                <c:pt idx="57835">
                  <c:v>16.464041000000002</c:v>
                </c:pt>
                <c:pt idx="57836">
                  <c:v>16.461812000000002</c:v>
                </c:pt>
                <c:pt idx="57837">
                  <c:v>16.459531999999999</c:v>
                </c:pt>
                <c:pt idx="57838">
                  <c:v>16.461323999999998</c:v>
                </c:pt>
                <c:pt idx="57839">
                  <c:v>16.46557</c:v>
                </c:pt>
                <c:pt idx="57840">
                  <c:v>16.467219999999998</c:v>
                </c:pt>
                <c:pt idx="57841">
                  <c:v>16.467548999999998</c:v>
                </c:pt>
                <c:pt idx="57842">
                  <c:v>16.470447999999998</c:v>
                </c:pt>
                <c:pt idx="57843">
                  <c:v>16.471502000000001</c:v>
                </c:pt>
                <c:pt idx="57844">
                  <c:v>16.467352999999999</c:v>
                </c:pt>
                <c:pt idx="57845">
                  <c:v>16.466447000000002</c:v>
                </c:pt>
                <c:pt idx="57846">
                  <c:v>16.468738999999999</c:v>
                </c:pt>
                <c:pt idx="57847">
                  <c:v>16.46658</c:v>
                </c:pt>
                <c:pt idx="57848">
                  <c:v>16.463290999999998</c:v>
                </c:pt>
                <c:pt idx="57849">
                  <c:v>16.467631000000001</c:v>
                </c:pt>
                <c:pt idx="57850">
                  <c:v>16.473186999999999</c:v>
                </c:pt>
                <c:pt idx="57851">
                  <c:v>16.475464000000002</c:v>
                </c:pt>
                <c:pt idx="57852">
                  <c:v>16.477322000000001</c:v>
                </c:pt>
                <c:pt idx="57853">
                  <c:v>16.473361000000001</c:v>
                </c:pt>
                <c:pt idx="57854">
                  <c:v>16.470955</c:v>
                </c:pt>
                <c:pt idx="57855">
                  <c:v>16.477589999999999</c:v>
                </c:pt>
                <c:pt idx="57856">
                  <c:v>16.479672999999998</c:v>
                </c:pt>
                <c:pt idx="57857">
                  <c:v>16.476931</c:v>
                </c:pt>
                <c:pt idx="57858">
                  <c:v>16.478014999999999</c:v>
                </c:pt>
                <c:pt idx="57859">
                  <c:v>16.478543999999999</c:v>
                </c:pt>
                <c:pt idx="57860">
                  <c:v>16.476754</c:v>
                </c:pt>
                <c:pt idx="57861">
                  <c:v>16.474451000000002</c:v>
                </c:pt>
                <c:pt idx="57862">
                  <c:v>16.469362</c:v>
                </c:pt>
                <c:pt idx="57863">
                  <c:v>16.468432</c:v>
                </c:pt>
                <c:pt idx="57864">
                  <c:v>16.474122999999999</c:v>
                </c:pt>
                <c:pt idx="57865">
                  <c:v>16.475493</c:v>
                </c:pt>
                <c:pt idx="57866">
                  <c:v>16.473834</c:v>
                </c:pt>
                <c:pt idx="57867">
                  <c:v>16.478624</c:v>
                </c:pt>
                <c:pt idx="57868">
                  <c:v>16.477898</c:v>
                </c:pt>
                <c:pt idx="57869">
                  <c:v>16.472211000000001</c:v>
                </c:pt>
                <c:pt idx="57870">
                  <c:v>16.474958999999998</c:v>
                </c:pt>
                <c:pt idx="57871">
                  <c:v>16.476974999999999</c:v>
                </c:pt>
                <c:pt idx="57872">
                  <c:v>16.473576000000001</c:v>
                </c:pt>
                <c:pt idx="57873">
                  <c:v>16.473223000000001</c:v>
                </c:pt>
                <c:pt idx="57874">
                  <c:v>16.474767</c:v>
                </c:pt>
                <c:pt idx="57875">
                  <c:v>16.473427999999998</c:v>
                </c:pt>
                <c:pt idx="57876">
                  <c:v>16.472749</c:v>
                </c:pt>
                <c:pt idx="57877">
                  <c:v>16.475830000000002</c:v>
                </c:pt>
                <c:pt idx="57878">
                  <c:v>16.475382</c:v>
                </c:pt>
                <c:pt idx="57879">
                  <c:v>16.470755</c:v>
                </c:pt>
                <c:pt idx="57880">
                  <c:v>16.468448000000002</c:v>
                </c:pt>
                <c:pt idx="57881">
                  <c:v>16.473207000000002</c:v>
                </c:pt>
                <c:pt idx="57882">
                  <c:v>16.476112000000001</c:v>
                </c:pt>
                <c:pt idx="57883">
                  <c:v>16.478901</c:v>
                </c:pt>
                <c:pt idx="57884">
                  <c:v>16.486629000000001</c:v>
                </c:pt>
                <c:pt idx="57885">
                  <c:v>16.485861</c:v>
                </c:pt>
                <c:pt idx="57886">
                  <c:v>16.482621000000002</c:v>
                </c:pt>
                <c:pt idx="57887">
                  <c:v>16.485184</c:v>
                </c:pt>
                <c:pt idx="57888">
                  <c:v>16.484724999999997</c:v>
                </c:pt>
                <c:pt idx="57889">
                  <c:v>16.483687</c:v>
                </c:pt>
                <c:pt idx="57890">
                  <c:v>16.482872999999998</c:v>
                </c:pt>
                <c:pt idx="57891">
                  <c:v>16.480376</c:v>
                </c:pt>
                <c:pt idx="57892">
                  <c:v>16.481093000000001</c:v>
                </c:pt>
                <c:pt idx="57893">
                  <c:v>16.482737</c:v>
                </c:pt>
                <c:pt idx="57894">
                  <c:v>16.479033000000001</c:v>
                </c:pt>
                <c:pt idx="57895">
                  <c:v>16.479433999999998</c:v>
                </c:pt>
                <c:pt idx="57896">
                  <c:v>16.481828999999998</c:v>
                </c:pt>
                <c:pt idx="57897">
                  <c:v>16.476959000000001</c:v>
                </c:pt>
                <c:pt idx="57898">
                  <c:v>16.475332999999999</c:v>
                </c:pt>
                <c:pt idx="57899">
                  <c:v>16.478286000000001</c:v>
                </c:pt>
                <c:pt idx="57900">
                  <c:v>16.478984000000001</c:v>
                </c:pt>
                <c:pt idx="57901">
                  <c:v>16.482208999999997</c:v>
                </c:pt>
                <c:pt idx="57902">
                  <c:v>16.484178</c:v>
                </c:pt>
                <c:pt idx="57903">
                  <c:v>16.480094000000001</c:v>
                </c:pt>
                <c:pt idx="57904">
                  <c:v>16.475762</c:v>
                </c:pt>
                <c:pt idx="57905">
                  <c:v>16.476723</c:v>
                </c:pt>
                <c:pt idx="57906">
                  <c:v>16.478403999999998</c:v>
                </c:pt>
                <c:pt idx="57907">
                  <c:v>16.479528999999999</c:v>
                </c:pt>
                <c:pt idx="57908">
                  <c:v>16.482015000000001</c:v>
                </c:pt>
                <c:pt idx="57909">
                  <c:v>16.480197</c:v>
                </c:pt>
                <c:pt idx="57910">
                  <c:v>16.476368000000001</c:v>
                </c:pt>
                <c:pt idx="57911">
                  <c:v>16.477989999999998</c:v>
                </c:pt>
                <c:pt idx="57912">
                  <c:v>16.480733999999998</c:v>
                </c:pt>
                <c:pt idx="57913">
                  <c:v>16.480232000000001</c:v>
                </c:pt>
                <c:pt idx="57914">
                  <c:v>16.4801</c:v>
                </c:pt>
                <c:pt idx="57915">
                  <c:v>16.482402</c:v>
                </c:pt>
                <c:pt idx="57916">
                  <c:v>16.481635000000001</c:v>
                </c:pt>
                <c:pt idx="57917">
                  <c:v>16.478469</c:v>
                </c:pt>
                <c:pt idx="57918">
                  <c:v>16.478867000000001</c:v>
                </c:pt>
                <c:pt idx="57919">
                  <c:v>16.479979999999998</c:v>
                </c:pt>
                <c:pt idx="57920">
                  <c:v>16.481991999999998</c:v>
                </c:pt>
                <c:pt idx="57921">
                  <c:v>16.485784000000002</c:v>
                </c:pt>
                <c:pt idx="57922">
                  <c:v>16.482807000000001</c:v>
                </c:pt>
                <c:pt idx="57923">
                  <c:v>16.481676999999998</c:v>
                </c:pt>
                <c:pt idx="57924">
                  <c:v>16.488308</c:v>
                </c:pt>
                <c:pt idx="57925">
                  <c:v>16.489977</c:v>
                </c:pt>
                <c:pt idx="57926">
                  <c:v>16.484718000000001</c:v>
                </c:pt>
                <c:pt idx="57927">
                  <c:v>16.486150000000002</c:v>
                </c:pt>
                <c:pt idx="57928">
                  <c:v>16.490788999999999</c:v>
                </c:pt>
                <c:pt idx="57929">
                  <c:v>16.487442000000001</c:v>
                </c:pt>
                <c:pt idx="57930">
                  <c:v>16.485855000000001</c:v>
                </c:pt>
                <c:pt idx="57931">
                  <c:v>16.489162999999998</c:v>
                </c:pt>
                <c:pt idx="57932">
                  <c:v>16.484579</c:v>
                </c:pt>
                <c:pt idx="57933">
                  <c:v>16.479874000000002</c:v>
                </c:pt>
                <c:pt idx="57934">
                  <c:v>16.483915</c:v>
                </c:pt>
                <c:pt idx="57935">
                  <c:v>16.488421000000002</c:v>
                </c:pt>
                <c:pt idx="57936">
                  <c:v>16.486606000000002</c:v>
                </c:pt>
                <c:pt idx="57937">
                  <c:v>16.485129000000001</c:v>
                </c:pt>
                <c:pt idx="57938">
                  <c:v>16.488557</c:v>
                </c:pt>
                <c:pt idx="57939">
                  <c:v>16.489363000000001</c:v>
                </c:pt>
                <c:pt idx="57940">
                  <c:v>16.485467</c:v>
                </c:pt>
                <c:pt idx="57941">
                  <c:v>16.486370000000001</c:v>
                </c:pt>
                <c:pt idx="57942">
                  <c:v>16.489088000000002</c:v>
                </c:pt>
                <c:pt idx="57943">
                  <c:v>16.486961000000001</c:v>
                </c:pt>
                <c:pt idx="57944">
                  <c:v>16.492406000000003</c:v>
                </c:pt>
                <c:pt idx="57945">
                  <c:v>16.499074</c:v>
                </c:pt>
                <c:pt idx="57946">
                  <c:v>16.496549999999999</c:v>
                </c:pt>
                <c:pt idx="57947">
                  <c:v>16.505191</c:v>
                </c:pt>
                <c:pt idx="57948">
                  <c:v>16.514240999999998</c:v>
                </c:pt>
                <c:pt idx="57949">
                  <c:v>16.505509</c:v>
                </c:pt>
                <c:pt idx="57950">
                  <c:v>16.500194999999998</c:v>
                </c:pt>
                <c:pt idx="57951">
                  <c:v>16.502147999999998</c:v>
                </c:pt>
                <c:pt idx="57952">
                  <c:v>16.494726999999997</c:v>
                </c:pt>
                <c:pt idx="57953">
                  <c:v>16.489594</c:v>
                </c:pt>
                <c:pt idx="57954">
                  <c:v>16.491220999999999</c:v>
                </c:pt>
                <c:pt idx="57955">
                  <c:v>16.483034</c:v>
                </c:pt>
                <c:pt idx="57956">
                  <c:v>16.475009999999997</c:v>
                </c:pt>
                <c:pt idx="57957">
                  <c:v>16.480406000000002</c:v>
                </c:pt>
                <c:pt idx="57958">
                  <c:v>16.481000000000002</c:v>
                </c:pt>
                <c:pt idx="57959">
                  <c:v>16.47822</c:v>
                </c:pt>
                <c:pt idx="57960">
                  <c:v>16.482951999999997</c:v>
                </c:pt>
                <c:pt idx="57961">
                  <c:v>16.483169</c:v>
                </c:pt>
                <c:pt idx="57962">
                  <c:v>16.481541</c:v>
                </c:pt>
                <c:pt idx="57963">
                  <c:v>16.487785000000002</c:v>
                </c:pt>
                <c:pt idx="57964">
                  <c:v>16.492263999999999</c:v>
                </c:pt>
                <c:pt idx="57965">
                  <c:v>16.491036999999999</c:v>
                </c:pt>
                <c:pt idx="57966">
                  <c:v>16.495625</c:v>
                </c:pt>
                <c:pt idx="57967">
                  <c:v>16.502192000000001</c:v>
                </c:pt>
                <c:pt idx="57968">
                  <c:v>16.499768</c:v>
                </c:pt>
                <c:pt idx="57969">
                  <c:v>16.499538999999999</c:v>
                </c:pt>
                <c:pt idx="57970">
                  <c:v>16.500962000000001</c:v>
                </c:pt>
                <c:pt idx="57971">
                  <c:v>16.497984000000002</c:v>
                </c:pt>
                <c:pt idx="57972">
                  <c:v>16.497966999999999</c:v>
                </c:pt>
                <c:pt idx="57973">
                  <c:v>16.500208000000001</c:v>
                </c:pt>
                <c:pt idx="57974">
                  <c:v>16.498629000000001</c:v>
                </c:pt>
                <c:pt idx="57975">
                  <c:v>16.496890999999998</c:v>
                </c:pt>
                <c:pt idx="57976">
                  <c:v>16.498480000000001</c:v>
                </c:pt>
                <c:pt idx="57977">
                  <c:v>16.497723999999998</c:v>
                </c:pt>
                <c:pt idx="57978">
                  <c:v>16.496259999999999</c:v>
                </c:pt>
                <c:pt idx="57979">
                  <c:v>16.499822000000002</c:v>
                </c:pt>
                <c:pt idx="57980">
                  <c:v>16.500596999999999</c:v>
                </c:pt>
                <c:pt idx="57981">
                  <c:v>16.499492</c:v>
                </c:pt>
                <c:pt idx="57982">
                  <c:v>16.498787</c:v>
                </c:pt>
                <c:pt idx="57983">
                  <c:v>16.499248000000001</c:v>
                </c:pt>
                <c:pt idx="57984">
                  <c:v>16.499704000000001</c:v>
                </c:pt>
                <c:pt idx="57985">
                  <c:v>16.497555999999999</c:v>
                </c:pt>
                <c:pt idx="57986">
                  <c:v>16.496793</c:v>
                </c:pt>
                <c:pt idx="57987">
                  <c:v>16.499504999999999</c:v>
                </c:pt>
                <c:pt idx="57988">
                  <c:v>16.501581999999999</c:v>
                </c:pt>
                <c:pt idx="57989">
                  <c:v>16.501378000000003</c:v>
                </c:pt>
                <c:pt idx="57990">
                  <c:v>16.497717000000002</c:v>
                </c:pt>
                <c:pt idx="57991">
                  <c:v>16.495258</c:v>
                </c:pt>
                <c:pt idx="57992">
                  <c:v>16.498631</c:v>
                </c:pt>
                <c:pt idx="57993">
                  <c:v>16.50103</c:v>
                </c:pt>
                <c:pt idx="57994">
                  <c:v>16.499597000000001</c:v>
                </c:pt>
                <c:pt idx="57995">
                  <c:v>16.501165</c:v>
                </c:pt>
                <c:pt idx="57996">
                  <c:v>16.500049000000001</c:v>
                </c:pt>
                <c:pt idx="57997">
                  <c:v>16.497987999999999</c:v>
                </c:pt>
                <c:pt idx="57998">
                  <c:v>16.500413000000002</c:v>
                </c:pt>
                <c:pt idx="57999">
                  <c:v>16.499752999999998</c:v>
                </c:pt>
                <c:pt idx="58000">
                  <c:v>16.498846999999998</c:v>
                </c:pt>
                <c:pt idx="58001">
                  <c:v>16.499248000000001</c:v>
                </c:pt>
                <c:pt idx="58002">
                  <c:v>16.496535000000002</c:v>
                </c:pt>
                <c:pt idx="58003">
                  <c:v>16.496704000000001</c:v>
                </c:pt>
                <c:pt idx="58004">
                  <c:v>16.502555000000001</c:v>
                </c:pt>
                <c:pt idx="58005">
                  <c:v>16.504683999999997</c:v>
                </c:pt>
                <c:pt idx="58006">
                  <c:v>16.499516</c:v>
                </c:pt>
                <c:pt idx="58007">
                  <c:v>16.497697000000002</c:v>
                </c:pt>
                <c:pt idx="58008">
                  <c:v>16.504260000000002</c:v>
                </c:pt>
                <c:pt idx="58009">
                  <c:v>16.509466</c:v>
                </c:pt>
                <c:pt idx="58010">
                  <c:v>16.507593999999997</c:v>
                </c:pt>
                <c:pt idx="58011">
                  <c:v>16.504079000000001</c:v>
                </c:pt>
                <c:pt idx="58012">
                  <c:v>16.501505000000002</c:v>
                </c:pt>
                <c:pt idx="58013">
                  <c:v>16.50188</c:v>
                </c:pt>
                <c:pt idx="58014">
                  <c:v>16.503090999999998</c:v>
                </c:pt>
                <c:pt idx="58015">
                  <c:v>16.504390000000001</c:v>
                </c:pt>
                <c:pt idx="58016">
                  <c:v>16.504136000000003</c:v>
                </c:pt>
                <c:pt idx="58017">
                  <c:v>16.505927</c:v>
                </c:pt>
                <c:pt idx="58018">
                  <c:v>16.510722999999999</c:v>
                </c:pt>
                <c:pt idx="58019">
                  <c:v>16.510248000000001</c:v>
                </c:pt>
                <c:pt idx="58020">
                  <c:v>16.508388</c:v>
                </c:pt>
                <c:pt idx="58021">
                  <c:v>16.50911</c:v>
                </c:pt>
                <c:pt idx="58022">
                  <c:v>16.511060000000001</c:v>
                </c:pt>
                <c:pt idx="58023">
                  <c:v>16.513947000000002</c:v>
                </c:pt>
                <c:pt idx="58024">
                  <c:v>16.515790000000003</c:v>
                </c:pt>
                <c:pt idx="58025">
                  <c:v>16.51641</c:v>
                </c:pt>
                <c:pt idx="58026">
                  <c:v>16.515636999999998</c:v>
                </c:pt>
                <c:pt idx="58027">
                  <c:v>16.515574000000001</c:v>
                </c:pt>
                <c:pt idx="58028">
                  <c:v>16.518222000000002</c:v>
                </c:pt>
                <c:pt idx="58029">
                  <c:v>16.522392</c:v>
                </c:pt>
                <c:pt idx="58030">
                  <c:v>16.522821</c:v>
                </c:pt>
                <c:pt idx="58031">
                  <c:v>16.518177999999999</c:v>
                </c:pt>
                <c:pt idx="58032">
                  <c:v>16.516944000000002</c:v>
                </c:pt>
                <c:pt idx="58033">
                  <c:v>16.5182</c:v>
                </c:pt>
                <c:pt idx="58034">
                  <c:v>16.515419999999999</c:v>
                </c:pt>
                <c:pt idx="58035">
                  <c:v>16.514595</c:v>
                </c:pt>
                <c:pt idx="58036">
                  <c:v>16.518270999999999</c:v>
                </c:pt>
                <c:pt idx="58037">
                  <c:v>16.518788000000001</c:v>
                </c:pt>
                <c:pt idx="58038">
                  <c:v>16.516651</c:v>
                </c:pt>
                <c:pt idx="58039">
                  <c:v>16.515805999999998</c:v>
                </c:pt>
                <c:pt idx="58040">
                  <c:v>16.518261000000003</c:v>
                </c:pt>
                <c:pt idx="58041">
                  <c:v>16.517462999999999</c:v>
                </c:pt>
                <c:pt idx="58042">
                  <c:v>16.513775000000003</c:v>
                </c:pt>
                <c:pt idx="58043">
                  <c:v>16.512695000000001</c:v>
                </c:pt>
                <c:pt idx="58044">
                  <c:v>16.513843000000001</c:v>
                </c:pt>
                <c:pt idx="58045">
                  <c:v>16.518916000000001</c:v>
                </c:pt>
                <c:pt idx="58046">
                  <c:v>16.519747000000002</c:v>
                </c:pt>
                <c:pt idx="58047">
                  <c:v>16.51849</c:v>
                </c:pt>
                <c:pt idx="58048">
                  <c:v>16.517465999999999</c:v>
                </c:pt>
                <c:pt idx="58049">
                  <c:v>16.514890999999999</c:v>
                </c:pt>
                <c:pt idx="58050">
                  <c:v>16.515643000000001</c:v>
                </c:pt>
                <c:pt idx="58051">
                  <c:v>16.515695000000001</c:v>
                </c:pt>
                <c:pt idx="58052">
                  <c:v>16.516864999999999</c:v>
                </c:pt>
                <c:pt idx="58053">
                  <c:v>16.519598000000002</c:v>
                </c:pt>
                <c:pt idx="58054">
                  <c:v>16.519452000000001</c:v>
                </c:pt>
                <c:pt idx="58055">
                  <c:v>16.518615</c:v>
                </c:pt>
                <c:pt idx="58056">
                  <c:v>16.517240000000001</c:v>
                </c:pt>
                <c:pt idx="58057">
                  <c:v>16.514462999999999</c:v>
                </c:pt>
                <c:pt idx="58058">
                  <c:v>16.513137999999998</c:v>
                </c:pt>
                <c:pt idx="58059">
                  <c:v>16.515008000000002</c:v>
                </c:pt>
                <c:pt idx="58060">
                  <c:v>16.515691</c:v>
                </c:pt>
                <c:pt idx="58061">
                  <c:v>16.514842999999999</c:v>
                </c:pt>
                <c:pt idx="58062">
                  <c:v>16.514251000000002</c:v>
                </c:pt>
                <c:pt idx="58063">
                  <c:v>16.513128999999999</c:v>
                </c:pt>
                <c:pt idx="58064">
                  <c:v>16.511267</c:v>
                </c:pt>
                <c:pt idx="58065">
                  <c:v>16.512642</c:v>
                </c:pt>
                <c:pt idx="58066">
                  <c:v>16.515396000000003</c:v>
                </c:pt>
                <c:pt idx="58067">
                  <c:v>16.516075999999998</c:v>
                </c:pt>
                <c:pt idx="58068">
                  <c:v>16.517120999999999</c:v>
                </c:pt>
                <c:pt idx="58069">
                  <c:v>16.519081999999997</c:v>
                </c:pt>
                <c:pt idx="58070">
                  <c:v>16.518131</c:v>
                </c:pt>
                <c:pt idx="58071">
                  <c:v>16.516102</c:v>
                </c:pt>
                <c:pt idx="58072">
                  <c:v>16.516031999999999</c:v>
                </c:pt>
                <c:pt idx="58073">
                  <c:v>16.516897</c:v>
                </c:pt>
                <c:pt idx="58074">
                  <c:v>16.519023000000001</c:v>
                </c:pt>
                <c:pt idx="58075">
                  <c:v>16.517929000000002</c:v>
                </c:pt>
                <c:pt idx="58076">
                  <c:v>16.513669</c:v>
                </c:pt>
                <c:pt idx="58077">
                  <c:v>16.516787000000001</c:v>
                </c:pt>
                <c:pt idx="58078">
                  <c:v>16.519795000000002</c:v>
                </c:pt>
                <c:pt idx="58079">
                  <c:v>16.517970999999999</c:v>
                </c:pt>
                <c:pt idx="58080">
                  <c:v>16.518003999999998</c:v>
                </c:pt>
                <c:pt idx="58081">
                  <c:v>16.517423000000001</c:v>
                </c:pt>
                <c:pt idx="58082">
                  <c:v>16.516680999999998</c:v>
                </c:pt>
                <c:pt idx="58083">
                  <c:v>16.520260999999998</c:v>
                </c:pt>
                <c:pt idx="58084">
                  <c:v>16.522292999999998</c:v>
                </c:pt>
                <c:pt idx="58085">
                  <c:v>16.518869000000002</c:v>
                </c:pt>
                <c:pt idx="58086">
                  <c:v>16.518926999999998</c:v>
                </c:pt>
                <c:pt idx="58087">
                  <c:v>16.523425</c:v>
                </c:pt>
                <c:pt idx="58088">
                  <c:v>16.520789000000001</c:v>
                </c:pt>
                <c:pt idx="58089">
                  <c:v>16.517555000000002</c:v>
                </c:pt>
                <c:pt idx="58090">
                  <c:v>16.521858000000002</c:v>
                </c:pt>
                <c:pt idx="58091">
                  <c:v>16.523679000000001</c:v>
                </c:pt>
                <c:pt idx="58092">
                  <c:v>16.522756999999999</c:v>
                </c:pt>
                <c:pt idx="58093">
                  <c:v>16.523412999999998</c:v>
                </c:pt>
                <c:pt idx="58094">
                  <c:v>16.524808999999998</c:v>
                </c:pt>
                <c:pt idx="58095">
                  <c:v>16.52608</c:v>
                </c:pt>
                <c:pt idx="58096">
                  <c:v>16.525406</c:v>
                </c:pt>
                <c:pt idx="58097">
                  <c:v>16.52176</c:v>
                </c:pt>
                <c:pt idx="58098">
                  <c:v>16.521863</c:v>
                </c:pt>
                <c:pt idx="58099">
                  <c:v>16.525953999999999</c:v>
                </c:pt>
                <c:pt idx="58100">
                  <c:v>16.528983</c:v>
                </c:pt>
                <c:pt idx="58101">
                  <c:v>16.529223000000002</c:v>
                </c:pt>
                <c:pt idx="58102">
                  <c:v>16.528600000000001</c:v>
                </c:pt>
                <c:pt idx="58103">
                  <c:v>16.529875000000001</c:v>
                </c:pt>
                <c:pt idx="58104">
                  <c:v>16.528956999999998</c:v>
                </c:pt>
                <c:pt idx="58105">
                  <c:v>16.527512999999999</c:v>
                </c:pt>
                <c:pt idx="58106">
                  <c:v>16.528219</c:v>
                </c:pt>
                <c:pt idx="58107">
                  <c:v>16.529733999999998</c:v>
                </c:pt>
                <c:pt idx="58108">
                  <c:v>16.532063999999998</c:v>
                </c:pt>
                <c:pt idx="58109">
                  <c:v>16.531568</c:v>
                </c:pt>
                <c:pt idx="58110">
                  <c:v>16.529094999999998</c:v>
                </c:pt>
                <c:pt idx="58111">
                  <c:v>16.528182999999999</c:v>
                </c:pt>
                <c:pt idx="58112">
                  <c:v>16.527090000000001</c:v>
                </c:pt>
                <c:pt idx="58113">
                  <c:v>16.528233999999998</c:v>
                </c:pt>
                <c:pt idx="58114">
                  <c:v>16.530835</c:v>
                </c:pt>
                <c:pt idx="58115">
                  <c:v>16.532468999999999</c:v>
                </c:pt>
                <c:pt idx="58116">
                  <c:v>16.532406999999999</c:v>
                </c:pt>
                <c:pt idx="58117">
                  <c:v>16.530965999999999</c:v>
                </c:pt>
                <c:pt idx="58118">
                  <c:v>16.529548999999999</c:v>
                </c:pt>
                <c:pt idx="58119">
                  <c:v>16.531683000000001</c:v>
                </c:pt>
                <c:pt idx="58120">
                  <c:v>16.535546</c:v>
                </c:pt>
                <c:pt idx="58121">
                  <c:v>16.535356</c:v>
                </c:pt>
                <c:pt idx="58122">
                  <c:v>16.532896000000001</c:v>
                </c:pt>
                <c:pt idx="58123">
                  <c:v>16.531162000000002</c:v>
                </c:pt>
                <c:pt idx="58124">
                  <c:v>16.531115</c:v>
                </c:pt>
                <c:pt idx="58125">
                  <c:v>16.532401999999998</c:v>
                </c:pt>
                <c:pt idx="58126">
                  <c:v>16.530335999999998</c:v>
                </c:pt>
                <c:pt idx="58127">
                  <c:v>16.525631000000001</c:v>
                </c:pt>
                <c:pt idx="58128">
                  <c:v>16.527877</c:v>
                </c:pt>
                <c:pt idx="58129">
                  <c:v>16.534102000000001</c:v>
                </c:pt>
                <c:pt idx="58130">
                  <c:v>16.534388</c:v>
                </c:pt>
                <c:pt idx="58131">
                  <c:v>16.533166000000001</c:v>
                </c:pt>
                <c:pt idx="58132">
                  <c:v>16.538060999999999</c:v>
                </c:pt>
                <c:pt idx="58133">
                  <c:v>16.541141</c:v>
                </c:pt>
                <c:pt idx="58134">
                  <c:v>16.53884</c:v>
                </c:pt>
                <c:pt idx="58135">
                  <c:v>16.542121000000002</c:v>
                </c:pt>
                <c:pt idx="58136">
                  <c:v>16.542797999999998</c:v>
                </c:pt>
                <c:pt idx="58137">
                  <c:v>16.537365999999999</c:v>
                </c:pt>
                <c:pt idx="58138">
                  <c:v>16.537115999999997</c:v>
                </c:pt>
                <c:pt idx="58139">
                  <c:v>16.539306</c:v>
                </c:pt>
                <c:pt idx="58140">
                  <c:v>16.540347000000001</c:v>
                </c:pt>
                <c:pt idx="58141">
                  <c:v>16.540028</c:v>
                </c:pt>
                <c:pt idx="58142">
                  <c:v>16.538527000000002</c:v>
                </c:pt>
                <c:pt idx="58143">
                  <c:v>16.539591000000001</c:v>
                </c:pt>
                <c:pt idx="58144">
                  <c:v>16.540554999999998</c:v>
                </c:pt>
                <c:pt idx="58145">
                  <c:v>16.537837</c:v>
                </c:pt>
                <c:pt idx="58146">
                  <c:v>16.538418999999998</c:v>
                </c:pt>
                <c:pt idx="58147">
                  <c:v>16.542460999999999</c:v>
                </c:pt>
                <c:pt idx="58148">
                  <c:v>16.542263999999999</c:v>
                </c:pt>
                <c:pt idx="58149">
                  <c:v>16.540972</c:v>
                </c:pt>
                <c:pt idx="58150">
                  <c:v>16.542272000000001</c:v>
                </c:pt>
                <c:pt idx="58151">
                  <c:v>16.543016000000001</c:v>
                </c:pt>
                <c:pt idx="58152">
                  <c:v>16.543793999999998</c:v>
                </c:pt>
                <c:pt idx="58153">
                  <c:v>16.544414</c:v>
                </c:pt>
                <c:pt idx="58154">
                  <c:v>16.547214</c:v>
                </c:pt>
                <c:pt idx="58155">
                  <c:v>16.549557</c:v>
                </c:pt>
                <c:pt idx="58156">
                  <c:v>16.546053000000001</c:v>
                </c:pt>
                <c:pt idx="58157">
                  <c:v>16.542701999999998</c:v>
                </c:pt>
                <c:pt idx="58158">
                  <c:v>16.539218999999999</c:v>
                </c:pt>
                <c:pt idx="58159">
                  <c:v>16.536989999999999</c:v>
                </c:pt>
                <c:pt idx="58160">
                  <c:v>16.541186</c:v>
                </c:pt>
                <c:pt idx="58161">
                  <c:v>16.544884</c:v>
                </c:pt>
                <c:pt idx="58162">
                  <c:v>16.540694000000002</c:v>
                </c:pt>
                <c:pt idx="58163">
                  <c:v>16.538214</c:v>
                </c:pt>
                <c:pt idx="58164">
                  <c:v>16.542278</c:v>
                </c:pt>
                <c:pt idx="58165">
                  <c:v>16.542495000000002</c:v>
                </c:pt>
                <c:pt idx="58166">
                  <c:v>16.543230000000001</c:v>
                </c:pt>
                <c:pt idx="58167">
                  <c:v>16.547229000000002</c:v>
                </c:pt>
                <c:pt idx="58168">
                  <c:v>16.544174999999999</c:v>
                </c:pt>
                <c:pt idx="58169">
                  <c:v>16.540908999999999</c:v>
                </c:pt>
                <c:pt idx="58170">
                  <c:v>16.543219000000001</c:v>
                </c:pt>
                <c:pt idx="58171">
                  <c:v>16.540129999999998</c:v>
                </c:pt>
                <c:pt idx="58172">
                  <c:v>16.538502000000001</c:v>
                </c:pt>
                <c:pt idx="58173">
                  <c:v>16.543253</c:v>
                </c:pt>
                <c:pt idx="58174">
                  <c:v>16.543025999999998</c:v>
                </c:pt>
                <c:pt idx="58175">
                  <c:v>16.543841</c:v>
                </c:pt>
                <c:pt idx="58176">
                  <c:v>16.549443</c:v>
                </c:pt>
                <c:pt idx="58177">
                  <c:v>16.548476000000001</c:v>
                </c:pt>
                <c:pt idx="58178">
                  <c:v>16.540615000000003</c:v>
                </c:pt>
                <c:pt idx="58179">
                  <c:v>16.539323</c:v>
                </c:pt>
                <c:pt idx="58180">
                  <c:v>16.546802</c:v>
                </c:pt>
                <c:pt idx="58181">
                  <c:v>16.545771999999999</c:v>
                </c:pt>
                <c:pt idx="58182">
                  <c:v>16.540016999999999</c:v>
                </c:pt>
                <c:pt idx="58183">
                  <c:v>16.543213999999999</c:v>
                </c:pt>
                <c:pt idx="58184">
                  <c:v>16.545323</c:v>
                </c:pt>
                <c:pt idx="58185">
                  <c:v>16.542746000000001</c:v>
                </c:pt>
                <c:pt idx="58186">
                  <c:v>16.542819000000001</c:v>
                </c:pt>
                <c:pt idx="58187">
                  <c:v>16.542907</c:v>
                </c:pt>
                <c:pt idx="58188">
                  <c:v>16.543391</c:v>
                </c:pt>
                <c:pt idx="58189">
                  <c:v>16.543257000000001</c:v>
                </c:pt>
                <c:pt idx="58190">
                  <c:v>16.543317000000002</c:v>
                </c:pt>
                <c:pt idx="58191">
                  <c:v>16.550242000000001</c:v>
                </c:pt>
                <c:pt idx="58192">
                  <c:v>16.551099999999998</c:v>
                </c:pt>
                <c:pt idx="58193">
                  <c:v>16.542948000000003</c:v>
                </c:pt>
                <c:pt idx="58194">
                  <c:v>16.543588</c:v>
                </c:pt>
                <c:pt idx="58195">
                  <c:v>16.549115</c:v>
                </c:pt>
                <c:pt idx="58196">
                  <c:v>16.546310999999999</c:v>
                </c:pt>
                <c:pt idx="58197">
                  <c:v>16.540694999999999</c:v>
                </c:pt>
                <c:pt idx="58198">
                  <c:v>16.542237</c:v>
                </c:pt>
                <c:pt idx="58199">
                  <c:v>16.54871</c:v>
                </c:pt>
                <c:pt idx="58200">
                  <c:v>16.550688999999998</c:v>
                </c:pt>
                <c:pt idx="58201">
                  <c:v>16.547644999999999</c:v>
                </c:pt>
                <c:pt idx="58202">
                  <c:v>16.546976000000001</c:v>
                </c:pt>
                <c:pt idx="58203">
                  <c:v>16.549939999999999</c:v>
                </c:pt>
                <c:pt idx="58204">
                  <c:v>16.554155000000002</c:v>
                </c:pt>
                <c:pt idx="58205">
                  <c:v>16.554982000000003</c:v>
                </c:pt>
                <c:pt idx="58206">
                  <c:v>16.555213000000002</c:v>
                </c:pt>
                <c:pt idx="58207">
                  <c:v>16.554852</c:v>
                </c:pt>
                <c:pt idx="58208">
                  <c:v>16.555340000000001</c:v>
                </c:pt>
                <c:pt idx="58209">
                  <c:v>16.556075</c:v>
                </c:pt>
                <c:pt idx="58210">
                  <c:v>16.555434999999999</c:v>
                </c:pt>
                <c:pt idx="58211">
                  <c:v>16.557375</c:v>
                </c:pt>
                <c:pt idx="58212">
                  <c:v>16.558717000000001</c:v>
                </c:pt>
                <c:pt idx="58213">
                  <c:v>16.558689999999999</c:v>
                </c:pt>
                <c:pt idx="58214">
                  <c:v>16.559035000000002</c:v>
                </c:pt>
                <c:pt idx="58215">
                  <c:v>16.559251</c:v>
                </c:pt>
                <c:pt idx="58216">
                  <c:v>16.557594000000002</c:v>
                </c:pt>
                <c:pt idx="58217">
                  <c:v>16.553736999999998</c:v>
                </c:pt>
                <c:pt idx="58218">
                  <c:v>16.554932000000001</c:v>
                </c:pt>
                <c:pt idx="58219">
                  <c:v>16.559235000000001</c:v>
                </c:pt>
                <c:pt idx="58220">
                  <c:v>16.556443000000002</c:v>
                </c:pt>
                <c:pt idx="58221">
                  <c:v>16.553794</c:v>
                </c:pt>
                <c:pt idx="58222">
                  <c:v>16.557847000000002</c:v>
                </c:pt>
                <c:pt idx="58223">
                  <c:v>16.563147000000001</c:v>
                </c:pt>
                <c:pt idx="58224">
                  <c:v>16.563564</c:v>
                </c:pt>
                <c:pt idx="58225">
                  <c:v>16.557045000000002</c:v>
                </c:pt>
                <c:pt idx="58226">
                  <c:v>16.552483000000002</c:v>
                </c:pt>
                <c:pt idx="58227">
                  <c:v>16.556018000000002</c:v>
                </c:pt>
                <c:pt idx="58228">
                  <c:v>16.557110999999999</c:v>
                </c:pt>
                <c:pt idx="58229">
                  <c:v>16.554773000000001</c:v>
                </c:pt>
                <c:pt idx="58230">
                  <c:v>16.558106000000002</c:v>
                </c:pt>
                <c:pt idx="58231">
                  <c:v>16.558373</c:v>
                </c:pt>
                <c:pt idx="58232">
                  <c:v>16.554701000000001</c:v>
                </c:pt>
                <c:pt idx="58233">
                  <c:v>16.554814</c:v>
                </c:pt>
                <c:pt idx="58234">
                  <c:v>16.555758000000001</c:v>
                </c:pt>
                <c:pt idx="58235">
                  <c:v>16.554490999999999</c:v>
                </c:pt>
                <c:pt idx="58236">
                  <c:v>16.555371000000001</c:v>
                </c:pt>
                <c:pt idx="58237">
                  <c:v>16.562992000000001</c:v>
                </c:pt>
                <c:pt idx="58238">
                  <c:v>16.564737000000001</c:v>
                </c:pt>
                <c:pt idx="58239">
                  <c:v>16.563611999999999</c:v>
                </c:pt>
                <c:pt idx="58240">
                  <c:v>16.573700000000002</c:v>
                </c:pt>
                <c:pt idx="58241">
                  <c:v>16.575582000000001</c:v>
                </c:pt>
                <c:pt idx="58242">
                  <c:v>16.570419999999999</c:v>
                </c:pt>
                <c:pt idx="58243">
                  <c:v>16.569610000000001</c:v>
                </c:pt>
                <c:pt idx="58244">
                  <c:v>16.564733</c:v>
                </c:pt>
                <c:pt idx="58245">
                  <c:v>16.563651999999998</c:v>
                </c:pt>
                <c:pt idx="58246">
                  <c:v>16.563428999999999</c:v>
                </c:pt>
                <c:pt idx="58247">
                  <c:v>16.556127</c:v>
                </c:pt>
                <c:pt idx="58248">
                  <c:v>16.556570999999998</c:v>
                </c:pt>
                <c:pt idx="58249">
                  <c:v>16.562282</c:v>
                </c:pt>
                <c:pt idx="58250">
                  <c:v>16.561002999999999</c:v>
                </c:pt>
                <c:pt idx="58251">
                  <c:v>16.557341000000001</c:v>
                </c:pt>
                <c:pt idx="58252">
                  <c:v>16.558146000000001</c:v>
                </c:pt>
                <c:pt idx="58253">
                  <c:v>16.562246999999999</c:v>
                </c:pt>
                <c:pt idx="58254">
                  <c:v>16.563811000000001</c:v>
                </c:pt>
                <c:pt idx="58255">
                  <c:v>16.558979999999998</c:v>
                </c:pt>
                <c:pt idx="58256">
                  <c:v>16.555821999999999</c:v>
                </c:pt>
                <c:pt idx="58257">
                  <c:v>16.559007000000001</c:v>
                </c:pt>
                <c:pt idx="58258">
                  <c:v>16.559567000000001</c:v>
                </c:pt>
                <c:pt idx="58259">
                  <c:v>16.560690999999998</c:v>
                </c:pt>
                <c:pt idx="58260">
                  <c:v>16.566392999999998</c:v>
                </c:pt>
                <c:pt idx="58261">
                  <c:v>16.566331999999999</c:v>
                </c:pt>
                <c:pt idx="58262">
                  <c:v>16.566049</c:v>
                </c:pt>
                <c:pt idx="58263">
                  <c:v>16.570698</c:v>
                </c:pt>
                <c:pt idx="58264">
                  <c:v>16.568815000000001</c:v>
                </c:pt>
                <c:pt idx="58265">
                  <c:v>16.562783</c:v>
                </c:pt>
                <c:pt idx="58266">
                  <c:v>16.564799000000001</c:v>
                </c:pt>
                <c:pt idx="58267">
                  <c:v>16.566870000000002</c:v>
                </c:pt>
                <c:pt idx="58268">
                  <c:v>16.566846999999999</c:v>
                </c:pt>
                <c:pt idx="58269">
                  <c:v>16.574090999999999</c:v>
                </c:pt>
                <c:pt idx="58270">
                  <c:v>16.576824999999999</c:v>
                </c:pt>
                <c:pt idx="58271">
                  <c:v>16.574209</c:v>
                </c:pt>
                <c:pt idx="58272">
                  <c:v>16.574324000000001</c:v>
                </c:pt>
                <c:pt idx="58273">
                  <c:v>16.570022000000002</c:v>
                </c:pt>
                <c:pt idx="58274">
                  <c:v>16.568801000000001</c:v>
                </c:pt>
                <c:pt idx="58275">
                  <c:v>16.571752</c:v>
                </c:pt>
                <c:pt idx="58276">
                  <c:v>16.569603999999998</c:v>
                </c:pt>
                <c:pt idx="58277">
                  <c:v>16.566616</c:v>
                </c:pt>
                <c:pt idx="58278">
                  <c:v>16.567061000000002</c:v>
                </c:pt>
                <c:pt idx="58279">
                  <c:v>16.569369000000002</c:v>
                </c:pt>
                <c:pt idx="58280">
                  <c:v>16.572060999999998</c:v>
                </c:pt>
                <c:pt idx="58281">
                  <c:v>16.574417</c:v>
                </c:pt>
                <c:pt idx="58282">
                  <c:v>16.574883</c:v>
                </c:pt>
                <c:pt idx="58283">
                  <c:v>16.572282999999999</c:v>
                </c:pt>
                <c:pt idx="58284">
                  <c:v>16.569706</c:v>
                </c:pt>
                <c:pt idx="58285">
                  <c:v>16.569442000000002</c:v>
                </c:pt>
                <c:pt idx="58286">
                  <c:v>16.568192</c:v>
                </c:pt>
                <c:pt idx="58287">
                  <c:v>16.566701999999999</c:v>
                </c:pt>
                <c:pt idx="58288">
                  <c:v>16.569586999999999</c:v>
                </c:pt>
                <c:pt idx="58289">
                  <c:v>16.572706</c:v>
                </c:pt>
                <c:pt idx="58290">
                  <c:v>16.570487</c:v>
                </c:pt>
                <c:pt idx="58291">
                  <c:v>16.569274</c:v>
                </c:pt>
                <c:pt idx="58292">
                  <c:v>16.572146</c:v>
                </c:pt>
                <c:pt idx="58293">
                  <c:v>16.573228</c:v>
                </c:pt>
                <c:pt idx="58294">
                  <c:v>16.570174000000002</c:v>
                </c:pt>
                <c:pt idx="58295">
                  <c:v>16.572220000000002</c:v>
                </c:pt>
                <c:pt idx="58296">
                  <c:v>16.575115</c:v>
                </c:pt>
                <c:pt idx="58297">
                  <c:v>16.569704000000002</c:v>
                </c:pt>
                <c:pt idx="58298">
                  <c:v>16.568145000000001</c:v>
                </c:pt>
                <c:pt idx="58299">
                  <c:v>16.570255</c:v>
                </c:pt>
                <c:pt idx="58300">
                  <c:v>16.569966999999998</c:v>
                </c:pt>
                <c:pt idx="58301">
                  <c:v>16.575991999999999</c:v>
                </c:pt>
                <c:pt idx="58302">
                  <c:v>16.581507999999999</c:v>
                </c:pt>
                <c:pt idx="58303">
                  <c:v>16.574128000000002</c:v>
                </c:pt>
                <c:pt idx="58304">
                  <c:v>16.569506000000001</c:v>
                </c:pt>
                <c:pt idx="58305">
                  <c:v>16.576875000000001</c:v>
                </c:pt>
                <c:pt idx="58306">
                  <c:v>16.583671000000002</c:v>
                </c:pt>
                <c:pt idx="58307">
                  <c:v>16.582771999999999</c:v>
                </c:pt>
                <c:pt idx="58308">
                  <c:v>16.580590999999998</c:v>
                </c:pt>
                <c:pt idx="58309">
                  <c:v>16.579041</c:v>
                </c:pt>
                <c:pt idx="58310">
                  <c:v>16.577815999999999</c:v>
                </c:pt>
                <c:pt idx="58311">
                  <c:v>16.582301999999999</c:v>
                </c:pt>
                <c:pt idx="58312">
                  <c:v>16.584752000000002</c:v>
                </c:pt>
                <c:pt idx="58313">
                  <c:v>16.581030999999999</c:v>
                </c:pt>
                <c:pt idx="58314">
                  <c:v>16.577893</c:v>
                </c:pt>
                <c:pt idx="58315">
                  <c:v>16.577502000000003</c:v>
                </c:pt>
                <c:pt idx="58316">
                  <c:v>16.579186999999997</c:v>
                </c:pt>
                <c:pt idx="58317">
                  <c:v>16.579387000000001</c:v>
                </c:pt>
                <c:pt idx="58318">
                  <c:v>16.578074999999998</c:v>
                </c:pt>
                <c:pt idx="58319">
                  <c:v>16.578941</c:v>
                </c:pt>
                <c:pt idx="58320">
                  <c:v>16.581046000000001</c:v>
                </c:pt>
                <c:pt idx="58321">
                  <c:v>16.577410999999998</c:v>
                </c:pt>
                <c:pt idx="58322">
                  <c:v>16.574742000000001</c:v>
                </c:pt>
                <c:pt idx="58323">
                  <c:v>16.576418</c:v>
                </c:pt>
                <c:pt idx="58324">
                  <c:v>16.579686000000002</c:v>
                </c:pt>
                <c:pt idx="58325">
                  <c:v>16.58512</c:v>
                </c:pt>
                <c:pt idx="58326">
                  <c:v>16.584070000000001</c:v>
                </c:pt>
                <c:pt idx="58327">
                  <c:v>16.579376</c:v>
                </c:pt>
                <c:pt idx="58328">
                  <c:v>16.580831</c:v>
                </c:pt>
                <c:pt idx="58329">
                  <c:v>16.581527999999999</c:v>
                </c:pt>
                <c:pt idx="58330">
                  <c:v>16.57995</c:v>
                </c:pt>
                <c:pt idx="58331">
                  <c:v>16.581437999999999</c:v>
                </c:pt>
                <c:pt idx="58332">
                  <c:v>16.582326000000002</c:v>
                </c:pt>
                <c:pt idx="58333">
                  <c:v>16.581277999999998</c:v>
                </c:pt>
                <c:pt idx="58334">
                  <c:v>16.582417</c:v>
                </c:pt>
                <c:pt idx="58335">
                  <c:v>16.580638999999998</c:v>
                </c:pt>
                <c:pt idx="58336">
                  <c:v>16.58061</c:v>
                </c:pt>
                <c:pt idx="58337">
                  <c:v>16.585649</c:v>
                </c:pt>
                <c:pt idx="58338">
                  <c:v>16.584519999999998</c:v>
                </c:pt>
                <c:pt idx="58339">
                  <c:v>16.580905999999999</c:v>
                </c:pt>
                <c:pt idx="58340">
                  <c:v>16.583373999999999</c:v>
                </c:pt>
                <c:pt idx="58341">
                  <c:v>16.585267999999999</c:v>
                </c:pt>
                <c:pt idx="58342">
                  <c:v>16.583977000000001</c:v>
                </c:pt>
                <c:pt idx="58343">
                  <c:v>16.582995</c:v>
                </c:pt>
                <c:pt idx="58344">
                  <c:v>16.584633</c:v>
                </c:pt>
                <c:pt idx="58345">
                  <c:v>16.585668999999999</c:v>
                </c:pt>
                <c:pt idx="58346">
                  <c:v>16.584688999999997</c:v>
                </c:pt>
                <c:pt idx="58347">
                  <c:v>16.583758</c:v>
                </c:pt>
                <c:pt idx="58348">
                  <c:v>16.582898</c:v>
                </c:pt>
                <c:pt idx="58349">
                  <c:v>16.584786999999999</c:v>
                </c:pt>
                <c:pt idx="58350">
                  <c:v>16.586582999999997</c:v>
                </c:pt>
                <c:pt idx="58351">
                  <c:v>16.583704000000001</c:v>
                </c:pt>
                <c:pt idx="58352">
                  <c:v>16.584996</c:v>
                </c:pt>
                <c:pt idx="58353">
                  <c:v>16.589499</c:v>
                </c:pt>
                <c:pt idx="58354">
                  <c:v>16.588984</c:v>
                </c:pt>
                <c:pt idx="58355">
                  <c:v>16.588284999999999</c:v>
                </c:pt>
                <c:pt idx="58356">
                  <c:v>16.587409999999998</c:v>
                </c:pt>
                <c:pt idx="58357">
                  <c:v>16.583303000000001</c:v>
                </c:pt>
                <c:pt idx="58358">
                  <c:v>16.582363999999998</c:v>
                </c:pt>
                <c:pt idx="58359">
                  <c:v>16.585270000000001</c:v>
                </c:pt>
                <c:pt idx="58360">
                  <c:v>16.586292</c:v>
                </c:pt>
                <c:pt idx="58361">
                  <c:v>16.586891000000001</c:v>
                </c:pt>
                <c:pt idx="58362">
                  <c:v>16.586807999999998</c:v>
                </c:pt>
                <c:pt idx="58363">
                  <c:v>16.583990999999997</c:v>
                </c:pt>
                <c:pt idx="58364">
                  <c:v>16.585955999999999</c:v>
                </c:pt>
                <c:pt idx="58365">
                  <c:v>16.586458</c:v>
                </c:pt>
                <c:pt idx="58366">
                  <c:v>16.581614000000002</c:v>
                </c:pt>
                <c:pt idx="58367">
                  <c:v>16.584792999999998</c:v>
                </c:pt>
                <c:pt idx="58368">
                  <c:v>16.590904000000002</c:v>
                </c:pt>
                <c:pt idx="58369">
                  <c:v>16.587895</c:v>
                </c:pt>
                <c:pt idx="58370">
                  <c:v>16.583501999999999</c:v>
                </c:pt>
                <c:pt idx="58371">
                  <c:v>16.587412999999998</c:v>
                </c:pt>
                <c:pt idx="58372">
                  <c:v>16.592365999999998</c:v>
                </c:pt>
                <c:pt idx="58373">
                  <c:v>16.589601999999999</c:v>
                </c:pt>
                <c:pt idx="58374">
                  <c:v>16.586836999999999</c:v>
                </c:pt>
                <c:pt idx="58375">
                  <c:v>16.587567</c:v>
                </c:pt>
                <c:pt idx="58376">
                  <c:v>16.589255000000001</c:v>
                </c:pt>
                <c:pt idx="58377">
                  <c:v>16.591815</c:v>
                </c:pt>
                <c:pt idx="58378">
                  <c:v>16.591785999999999</c:v>
                </c:pt>
                <c:pt idx="58379">
                  <c:v>16.591819999999998</c:v>
                </c:pt>
                <c:pt idx="58380">
                  <c:v>16.590616000000001</c:v>
                </c:pt>
                <c:pt idx="58381">
                  <c:v>16.587423000000001</c:v>
                </c:pt>
                <c:pt idx="58382">
                  <c:v>16.588502999999999</c:v>
                </c:pt>
                <c:pt idx="58383">
                  <c:v>16.593524000000002</c:v>
                </c:pt>
                <c:pt idx="58384">
                  <c:v>16.600247</c:v>
                </c:pt>
                <c:pt idx="58385">
                  <c:v>16.600695000000002</c:v>
                </c:pt>
                <c:pt idx="58386">
                  <c:v>16.598343</c:v>
                </c:pt>
                <c:pt idx="58387">
                  <c:v>16.60446</c:v>
                </c:pt>
                <c:pt idx="58388">
                  <c:v>16.603451</c:v>
                </c:pt>
                <c:pt idx="58389">
                  <c:v>16.595997000000001</c:v>
                </c:pt>
                <c:pt idx="58390">
                  <c:v>16.599140999999999</c:v>
                </c:pt>
                <c:pt idx="58391">
                  <c:v>16.60108</c:v>
                </c:pt>
                <c:pt idx="58392">
                  <c:v>16.596360000000001</c:v>
                </c:pt>
                <c:pt idx="58393">
                  <c:v>16.597169999999998</c:v>
                </c:pt>
                <c:pt idx="58394">
                  <c:v>16.599285000000002</c:v>
                </c:pt>
                <c:pt idx="58395">
                  <c:v>16.598872</c:v>
                </c:pt>
                <c:pt idx="58396">
                  <c:v>16.601595</c:v>
                </c:pt>
                <c:pt idx="58397">
                  <c:v>16.602477999999998</c:v>
                </c:pt>
                <c:pt idx="58398">
                  <c:v>16.599474999999998</c:v>
                </c:pt>
                <c:pt idx="58399">
                  <c:v>16.599412999999998</c:v>
                </c:pt>
                <c:pt idx="58400">
                  <c:v>16.603399</c:v>
                </c:pt>
                <c:pt idx="58401">
                  <c:v>16.606856000000001</c:v>
                </c:pt>
                <c:pt idx="58402">
                  <c:v>16.602117</c:v>
                </c:pt>
                <c:pt idx="58403">
                  <c:v>16.59545</c:v>
                </c:pt>
                <c:pt idx="58404">
                  <c:v>16.596499000000001</c:v>
                </c:pt>
                <c:pt idx="58405">
                  <c:v>16.598420000000001</c:v>
                </c:pt>
                <c:pt idx="58406">
                  <c:v>16.596857999999997</c:v>
                </c:pt>
                <c:pt idx="58407">
                  <c:v>16.596467000000001</c:v>
                </c:pt>
                <c:pt idx="58408">
                  <c:v>16.601554</c:v>
                </c:pt>
                <c:pt idx="58409">
                  <c:v>16.604092999999999</c:v>
                </c:pt>
                <c:pt idx="58410">
                  <c:v>16.604137000000001</c:v>
                </c:pt>
                <c:pt idx="58411">
                  <c:v>16.605350999999999</c:v>
                </c:pt>
                <c:pt idx="58412">
                  <c:v>16.604804000000001</c:v>
                </c:pt>
                <c:pt idx="58413">
                  <c:v>16.604818000000002</c:v>
                </c:pt>
                <c:pt idx="58414">
                  <c:v>16.603777000000001</c:v>
                </c:pt>
                <c:pt idx="58415">
                  <c:v>16.601857000000003</c:v>
                </c:pt>
                <c:pt idx="58416">
                  <c:v>16.604277</c:v>
                </c:pt>
                <c:pt idx="58417">
                  <c:v>16.603818</c:v>
                </c:pt>
                <c:pt idx="58418">
                  <c:v>16.599791</c:v>
                </c:pt>
                <c:pt idx="58419">
                  <c:v>16.601053999999998</c:v>
                </c:pt>
                <c:pt idx="58420">
                  <c:v>16.605260000000001</c:v>
                </c:pt>
                <c:pt idx="58421">
                  <c:v>16.60585</c:v>
                </c:pt>
                <c:pt idx="58422">
                  <c:v>16.607749999999999</c:v>
                </c:pt>
                <c:pt idx="58423">
                  <c:v>16.610542000000002</c:v>
                </c:pt>
                <c:pt idx="58424">
                  <c:v>16.611921000000002</c:v>
                </c:pt>
                <c:pt idx="58425">
                  <c:v>16.615248000000001</c:v>
                </c:pt>
                <c:pt idx="58426">
                  <c:v>16.618273000000002</c:v>
                </c:pt>
                <c:pt idx="58427">
                  <c:v>16.615687000000001</c:v>
                </c:pt>
                <c:pt idx="58428">
                  <c:v>16.612285999999997</c:v>
                </c:pt>
                <c:pt idx="58429">
                  <c:v>16.610610000000001</c:v>
                </c:pt>
                <c:pt idx="58430">
                  <c:v>16.610258999999999</c:v>
                </c:pt>
                <c:pt idx="58431">
                  <c:v>16.612217999999999</c:v>
                </c:pt>
                <c:pt idx="58432">
                  <c:v>16.612957000000002</c:v>
                </c:pt>
                <c:pt idx="58433">
                  <c:v>16.611021000000001</c:v>
                </c:pt>
                <c:pt idx="58434">
                  <c:v>16.610556000000003</c:v>
                </c:pt>
                <c:pt idx="58435">
                  <c:v>16.610953000000002</c:v>
                </c:pt>
                <c:pt idx="58436">
                  <c:v>16.610098999999998</c:v>
                </c:pt>
                <c:pt idx="58437">
                  <c:v>16.609662999999998</c:v>
                </c:pt>
                <c:pt idx="58438">
                  <c:v>16.609724999999997</c:v>
                </c:pt>
                <c:pt idx="58439">
                  <c:v>16.610790999999999</c:v>
                </c:pt>
                <c:pt idx="58440">
                  <c:v>16.611027999999997</c:v>
                </c:pt>
                <c:pt idx="58441">
                  <c:v>16.607047000000001</c:v>
                </c:pt>
                <c:pt idx="58442">
                  <c:v>16.604680999999999</c:v>
                </c:pt>
                <c:pt idx="58443">
                  <c:v>16.608012000000002</c:v>
                </c:pt>
                <c:pt idx="58444">
                  <c:v>16.611497999999997</c:v>
                </c:pt>
                <c:pt idx="58445">
                  <c:v>16.615600999999998</c:v>
                </c:pt>
                <c:pt idx="58446">
                  <c:v>16.615974999999999</c:v>
                </c:pt>
                <c:pt idx="58447">
                  <c:v>16.617687</c:v>
                </c:pt>
                <c:pt idx="58448">
                  <c:v>16.625104999999998</c:v>
                </c:pt>
                <c:pt idx="58449">
                  <c:v>16.623927000000002</c:v>
                </c:pt>
                <c:pt idx="58450">
                  <c:v>16.618556999999999</c:v>
                </c:pt>
                <c:pt idx="58451">
                  <c:v>16.620285000000003</c:v>
                </c:pt>
                <c:pt idx="58452">
                  <c:v>16.623224999999998</c:v>
                </c:pt>
                <c:pt idx="58453">
                  <c:v>16.621712000000002</c:v>
                </c:pt>
                <c:pt idx="58454">
                  <c:v>16.620608000000001</c:v>
                </c:pt>
                <c:pt idx="58455">
                  <c:v>16.617874999999998</c:v>
                </c:pt>
                <c:pt idx="58456">
                  <c:v>16.612572999999998</c:v>
                </c:pt>
                <c:pt idx="58457">
                  <c:v>16.609980999999998</c:v>
                </c:pt>
                <c:pt idx="58458">
                  <c:v>16.611322999999999</c:v>
                </c:pt>
                <c:pt idx="58459">
                  <c:v>16.613327999999999</c:v>
                </c:pt>
                <c:pt idx="58460">
                  <c:v>16.614319999999999</c:v>
                </c:pt>
                <c:pt idx="58461">
                  <c:v>16.609586</c:v>
                </c:pt>
                <c:pt idx="58462">
                  <c:v>16.610467</c:v>
                </c:pt>
                <c:pt idx="58463">
                  <c:v>16.615816000000002</c:v>
                </c:pt>
                <c:pt idx="58464">
                  <c:v>16.613219000000001</c:v>
                </c:pt>
                <c:pt idx="58465">
                  <c:v>16.612245000000001</c:v>
                </c:pt>
                <c:pt idx="58466">
                  <c:v>16.615092000000001</c:v>
                </c:pt>
                <c:pt idx="58467">
                  <c:v>16.612732000000001</c:v>
                </c:pt>
                <c:pt idx="58468">
                  <c:v>16.61082</c:v>
                </c:pt>
                <c:pt idx="58469">
                  <c:v>16.615828</c:v>
                </c:pt>
                <c:pt idx="58470">
                  <c:v>16.619567</c:v>
                </c:pt>
                <c:pt idx="58471">
                  <c:v>16.615548</c:v>
                </c:pt>
                <c:pt idx="58472">
                  <c:v>16.61393</c:v>
                </c:pt>
                <c:pt idx="58473">
                  <c:v>16.617542999999998</c:v>
                </c:pt>
                <c:pt idx="58474">
                  <c:v>16.619174999999998</c:v>
                </c:pt>
                <c:pt idx="58475">
                  <c:v>16.622419999999998</c:v>
                </c:pt>
                <c:pt idx="58476">
                  <c:v>16.626313</c:v>
                </c:pt>
                <c:pt idx="58477">
                  <c:v>16.622225999999998</c:v>
                </c:pt>
                <c:pt idx="58478">
                  <c:v>16.615217000000001</c:v>
                </c:pt>
                <c:pt idx="58479">
                  <c:v>16.615931</c:v>
                </c:pt>
                <c:pt idx="58480">
                  <c:v>16.619736</c:v>
                </c:pt>
                <c:pt idx="58481">
                  <c:v>16.615814999999998</c:v>
                </c:pt>
                <c:pt idx="58482">
                  <c:v>16.612152999999999</c:v>
                </c:pt>
                <c:pt idx="58483">
                  <c:v>16.613962999999998</c:v>
                </c:pt>
                <c:pt idx="58484">
                  <c:v>16.616025999999998</c:v>
                </c:pt>
                <c:pt idx="58485">
                  <c:v>16.619337000000002</c:v>
                </c:pt>
                <c:pt idx="58486">
                  <c:v>16.621411000000002</c:v>
                </c:pt>
                <c:pt idx="58487">
                  <c:v>16.619993999999998</c:v>
                </c:pt>
                <c:pt idx="58488">
                  <c:v>16.620984999999997</c:v>
                </c:pt>
                <c:pt idx="58489">
                  <c:v>16.621316</c:v>
                </c:pt>
                <c:pt idx="58490">
                  <c:v>16.618950999999999</c:v>
                </c:pt>
                <c:pt idx="58491">
                  <c:v>16.616949999999999</c:v>
                </c:pt>
                <c:pt idx="58492">
                  <c:v>16.615999000000002</c:v>
                </c:pt>
                <c:pt idx="58493">
                  <c:v>16.617867</c:v>
                </c:pt>
                <c:pt idx="58494">
                  <c:v>16.620252999999998</c:v>
                </c:pt>
                <c:pt idx="58495">
                  <c:v>16.618701999999999</c:v>
                </c:pt>
                <c:pt idx="58496">
                  <c:v>16.616371999999998</c:v>
                </c:pt>
                <c:pt idx="58497">
                  <c:v>16.614024999999998</c:v>
                </c:pt>
                <c:pt idx="58498">
                  <c:v>16.613315</c:v>
                </c:pt>
                <c:pt idx="58499">
                  <c:v>16.614587</c:v>
                </c:pt>
                <c:pt idx="58500">
                  <c:v>16.614684</c:v>
                </c:pt>
                <c:pt idx="58501">
                  <c:v>16.617556999999998</c:v>
                </c:pt>
                <c:pt idx="58502">
                  <c:v>16.621307000000002</c:v>
                </c:pt>
                <c:pt idx="58503">
                  <c:v>16.621296999999998</c:v>
                </c:pt>
                <c:pt idx="58504">
                  <c:v>16.621946999999999</c:v>
                </c:pt>
                <c:pt idx="58505">
                  <c:v>16.622036000000001</c:v>
                </c:pt>
                <c:pt idx="58506">
                  <c:v>16.623325000000001</c:v>
                </c:pt>
                <c:pt idx="58507">
                  <c:v>16.628391999999998</c:v>
                </c:pt>
                <c:pt idx="58508">
                  <c:v>16.632508999999999</c:v>
                </c:pt>
                <c:pt idx="58509">
                  <c:v>16.633127000000002</c:v>
                </c:pt>
                <c:pt idx="58510">
                  <c:v>16.634852000000002</c:v>
                </c:pt>
                <c:pt idx="58511">
                  <c:v>16.637160000000002</c:v>
                </c:pt>
                <c:pt idx="58512">
                  <c:v>16.632894999999998</c:v>
                </c:pt>
                <c:pt idx="58513">
                  <c:v>16.629337</c:v>
                </c:pt>
                <c:pt idx="58514">
                  <c:v>16.633718000000002</c:v>
                </c:pt>
                <c:pt idx="58515">
                  <c:v>16.633068000000002</c:v>
                </c:pt>
                <c:pt idx="58516">
                  <c:v>16.627034999999999</c:v>
                </c:pt>
                <c:pt idx="58517">
                  <c:v>16.627141999999999</c:v>
                </c:pt>
                <c:pt idx="58518">
                  <c:v>16.629849</c:v>
                </c:pt>
                <c:pt idx="58519">
                  <c:v>16.630071999999998</c:v>
                </c:pt>
                <c:pt idx="58520">
                  <c:v>16.630188</c:v>
                </c:pt>
                <c:pt idx="58521">
                  <c:v>16.629333000000003</c:v>
                </c:pt>
                <c:pt idx="58522">
                  <c:v>16.626799999999999</c:v>
                </c:pt>
                <c:pt idx="58523">
                  <c:v>16.624313999999998</c:v>
                </c:pt>
                <c:pt idx="58524">
                  <c:v>16.623078</c:v>
                </c:pt>
                <c:pt idx="58525">
                  <c:v>16.624001</c:v>
                </c:pt>
                <c:pt idx="58526">
                  <c:v>16.623767999999998</c:v>
                </c:pt>
                <c:pt idx="58527">
                  <c:v>16.622472999999999</c:v>
                </c:pt>
                <c:pt idx="58528">
                  <c:v>16.62481</c:v>
                </c:pt>
                <c:pt idx="58529">
                  <c:v>16.625821999999999</c:v>
                </c:pt>
                <c:pt idx="58530">
                  <c:v>16.62548</c:v>
                </c:pt>
                <c:pt idx="58531">
                  <c:v>16.629745</c:v>
                </c:pt>
                <c:pt idx="58532">
                  <c:v>16.632270999999999</c:v>
                </c:pt>
                <c:pt idx="58533">
                  <c:v>16.628653999999997</c:v>
                </c:pt>
                <c:pt idx="58534">
                  <c:v>16.630130999999999</c:v>
                </c:pt>
                <c:pt idx="58535">
                  <c:v>16.635278</c:v>
                </c:pt>
                <c:pt idx="58536">
                  <c:v>16.633187</c:v>
                </c:pt>
                <c:pt idx="58537">
                  <c:v>16.627622000000002</c:v>
                </c:pt>
                <c:pt idx="58538">
                  <c:v>16.629770999999998</c:v>
                </c:pt>
                <c:pt idx="58539">
                  <c:v>16.634247000000002</c:v>
                </c:pt>
                <c:pt idx="58540">
                  <c:v>16.633341000000001</c:v>
                </c:pt>
                <c:pt idx="58541">
                  <c:v>16.631785999999998</c:v>
                </c:pt>
                <c:pt idx="58542">
                  <c:v>16.633118</c:v>
                </c:pt>
                <c:pt idx="58543">
                  <c:v>16.6326</c:v>
                </c:pt>
                <c:pt idx="58544">
                  <c:v>16.630836000000002</c:v>
                </c:pt>
                <c:pt idx="58545">
                  <c:v>16.629974000000001</c:v>
                </c:pt>
                <c:pt idx="58546">
                  <c:v>16.63081</c:v>
                </c:pt>
                <c:pt idx="58547">
                  <c:v>16.637464999999999</c:v>
                </c:pt>
                <c:pt idx="58548">
                  <c:v>16.639286999999999</c:v>
                </c:pt>
                <c:pt idx="58549">
                  <c:v>16.635643000000002</c:v>
                </c:pt>
                <c:pt idx="58550">
                  <c:v>16.636803999999998</c:v>
                </c:pt>
                <c:pt idx="58551">
                  <c:v>16.636457</c:v>
                </c:pt>
                <c:pt idx="58552">
                  <c:v>16.637152999999998</c:v>
                </c:pt>
                <c:pt idx="58553">
                  <c:v>16.638187000000002</c:v>
                </c:pt>
                <c:pt idx="58554">
                  <c:v>16.634418</c:v>
                </c:pt>
                <c:pt idx="58555">
                  <c:v>16.636502</c:v>
                </c:pt>
                <c:pt idx="58556">
                  <c:v>16.642802</c:v>
                </c:pt>
                <c:pt idx="58557">
                  <c:v>16.641885000000002</c:v>
                </c:pt>
                <c:pt idx="58558">
                  <c:v>16.642208</c:v>
                </c:pt>
                <c:pt idx="58559">
                  <c:v>16.642713000000001</c:v>
                </c:pt>
                <c:pt idx="58560">
                  <c:v>16.637397</c:v>
                </c:pt>
                <c:pt idx="58561">
                  <c:v>16.634188000000002</c:v>
                </c:pt>
                <c:pt idx="58562">
                  <c:v>16.638113000000001</c:v>
                </c:pt>
                <c:pt idx="58563">
                  <c:v>16.638202</c:v>
                </c:pt>
                <c:pt idx="58564">
                  <c:v>16.634225999999998</c:v>
                </c:pt>
                <c:pt idx="58565">
                  <c:v>16.634005000000002</c:v>
                </c:pt>
                <c:pt idx="58566">
                  <c:v>16.635064</c:v>
                </c:pt>
                <c:pt idx="58567">
                  <c:v>16.635820000000002</c:v>
                </c:pt>
                <c:pt idx="58568">
                  <c:v>16.636433</c:v>
                </c:pt>
                <c:pt idx="58569">
                  <c:v>16.636431000000002</c:v>
                </c:pt>
                <c:pt idx="58570">
                  <c:v>16.639165999999999</c:v>
                </c:pt>
                <c:pt idx="58571">
                  <c:v>16.642164999999999</c:v>
                </c:pt>
                <c:pt idx="58572">
                  <c:v>16.644393000000001</c:v>
                </c:pt>
                <c:pt idx="58573">
                  <c:v>16.645675000000001</c:v>
                </c:pt>
                <c:pt idx="58574">
                  <c:v>16.646007000000001</c:v>
                </c:pt>
                <c:pt idx="58575">
                  <c:v>16.646363000000001</c:v>
                </c:pt>
                <c:pt idx="58576">
                  <c:v>16.647235000000002</c:v>
                </c:pt>
                <c:pt idx="58577">
                  <c:v>16.647815999999999</c:v>
                </c:pt>
                <c:pt idx="58578">
                  <c:v>16.646458000000003</c:v>
                </c:pt>
                <c:pt idx="58579">
                  <c:v>16.645378000000001</c:v>
                </c:pt>
                <c:pt idx="58580">
                  <c:v>16.647666000000001</c:v>
                </c:pt>
                <c:pt idx="58581">
                  <c:v>16.648819</c:v>
                </c:pt>
                <c:pt idx="58582">
                  <c:v>16.648571</c:v>
                </c:pt>
                <c:pt idx="58583">
                  <c:v>16.648668000000001</c:v>
                </c:pt>
                <c:pt idx="58584">
                  <c:v>16.649442999999998</c:v>
                </c:pt>
                <c:pt idx="58585">
                  <c:v>16.648032000000001</c:v>
                </c:pt>
                <c:pt idx="58586">
                  <c:v>16.647705000000002</c:v>
                </c:pt>
                <c:pt idx="58587">
                  <c:v>16.649455</c:v>
                </c:pt>
                <c:pt idx="58588">
                  <c:v>16.649597999999997</c:v>
                </c:pt>
                <c:pt idx="58589">
                  <c:v>16.6511</c:v>
                </c:pt>
                <c:pt idx="58590">
                  <c:v>16.650801999999999</c:v>
                </c:pt>
                <c:pt idx="58591">
                  <c:v>16.647514999999999</c:v>
                </c:pt>
                <c:pt idx="58592">
                  <c:v>16.650415000000002</c:v>
                </c:pt>
                <c:pt idx="58593">
                  <c:v>16.653421000000002</c:v>
                </c:pt>
                <c:pt idx="58594">
                  <c:v>16.649811</c:v>
                </c:pt>
                <c:pt idx="58595">
                  <c:v>16.646996000000001</c:v>
                </c:pt>
                <c:pt idx="58596">
                  <c:v>16.647608999999999</c:v>
                </c:pt>
                <c:pt idx="58597">
                  <c:v>16.647455000000001</c:v>
                </c:pt>
                <c:pt idx="58598">
                  <c:v>16.648478000000001</c:v>
                </c:pt>
                <c:pt idx="58599">
                  <c:v>16.651381999999998</c:v>
                </c:pt>
                <c:pt idx="58600">
                  <c:v>16.649787</c:v>
                </c:pt>
                <c:pt idx="58601">
                  <c:v>16.647666000000001</c:v>
                </c:pt>
                <c:pt idx="58602">
                  <c:v>16.649063999999999</c:v>
                </c:pt>
                <c:pt idx="58603">
                  <c:v>16.647755</c:v>
                </c:pt>
                <c:pt idx="58604">
                  <c:v>16.649874000000001</c:v>
                </c:pt>
                <c:pt idx="58605">
                  <c:v>16.652872000000002</c:v>
                </c:pt>
                <c:pt idx="58606">
                  <c:v>16.652443999999999</c:v>
                </c:pt>
                <c:pt idx="58607">
                  <c:v>16.655670000000001</c:v>
                </c:pt>
                <c:pt idx="58608">
                  <c:v>16.657952000000002</c:v>
                </c:pt>
                <c:pt idx="58609">
                  <c:v>16.65635</c:v>
                </c:pt>
                <c:pt idx="58610">
                  <c:v>16.656178000000001</c:v>
                </c:pt>
                <c:pt idx="58611">
                  <c:v>16.654159999999997</c:v>
                </c:pt>
                <c:pt idx="58612">
                  <c:v>16.649516999999999</c:v>
                </c:pt>
                <c:pt idx="58613">
                  <c:v>16.648234000000002</c:v>
                </c:pt>
                <c:pt idx="58614">
                  <c:v>16.651578999999998</c:v>
                </c:pt>
                <c:pt idx="58615">
                  <c:v>16.653542999999999</c:v>
                </c:pt>
                <c:pt idx="58616">
                  <c:v>16.651007</c:v>
                </c:pt>
                <c:pt idx="58617">
                  <c:v>16.648665999999999</c:v>
                </c:pt>
                <c:pt idx="58618">
                  <c:v>16.651460999999998</c:v>
                </c:pt>
                <c:pt idx="58619">
                  <c:v>16.652912000000001</c:v>
                </c:pt>
                <c:pt idx="58620">
                  <c:v>16.649726999999999</c:v>
                </c:pt>
                <c:pt idx="58621">
                  <c:v>16.647646000000002</c:v>
                </c:pt>
                <c:pt idx="58622">
                  <c:v>16.647297999999999</c:v>
                </c:pt>
                <c:pt idx="58623">
                  <c:v>16.645682000000001</c:v>
                </c:pt>
                <c:pt idx="58624">
                  <c:v>16.646968000000001</c:v>
                </c:pt>
                <c:pt idx="58625">
                  <c:v>16.651060000000001</c:v>
                </c:pt>
                <c:pt idx="58626">
                  <c:v>16.649424</c:v>
                </c:pt>
                <c:pt idx="58627">
                  <c:v>16.644183999999999</c:v>
                </c:pt>
                <c:pt idx="58628">
                  <c:v>16.645851999999998</c:v>
                </c:pt>
                <c:pt idx="58629">
                  <c:v>16.649149999999999</c:v>
                </c:pt>
                <c:pt idx="58630">
                  <c:v>16.651806999999998</c:v>
                </c:pt>
                <c:pt idx="58631">
                  <c:v>16.654730000000001</c:v>
                </c:pt>
                <c:pt idx="58632">
                  <c:v>16.654344999999999</c:v>
                </c:pt>
                <c:pt idx="58633">
                  <c:v>16.653222</c:v>
                </c:pt>
                <c:pt idx="58634">
                  <c:v>16.653523</c:v>
                </c:pt>
                <c:pt idx="58635">
                  <c:v>16.656534999999998</c:v>
                </c:pt>
                <c:pt idx="58636">
                  <c:v>16.656344000000001</c:v>
                </c:pt>
                <c:pt idx="58637">
                  <c:v>16.656471</c:v>
                </c:pt>
                <c:pt idx="58638">
                  <c:v>16.662883000000001</c:v>
                </c:pt>
                <c:pt idx="58639">
                  <c:v>16.660083</c:v>
                </c:pt>
                <c:pt idx="58640">
                  <c:v>16.658580000000001</c:v>
                </c:pt>
                <c:pt idx="58641">
                  <c:v>16.666595000000001</c:v>
                </c:pt>
                <c:pt idx="58642">
                  <c:v>16.666995999999997</c:v>
                </c:pt>
                <c:pt idx="58643">
                  <c:v>16.663242</c:v>
                </c:pt>
                <c:pt idx="58644">
                  <c:v>16.664442999999999</c:v>
                </c:pt>
                <c:pt idx="58645">
                  <c:v>16.663114999999998</c:v>
                </c:pt>
                <c:pt idx="58646">
                  <c:v>16.662034999999999</c:v>
                </c:pt>
                <c:pt idx="58647">
                  <c:v>16.664555999999997</c:v>
                </c:pt>
                <c:pt idx="58648">
                  <c:v>16.663588000000001</c:v>
                </c:pt>
                <c:pt idx="58649">
                  <c:v>16.661011000000002</c:v>
                </c:pt>
                <c:pt idx="58650">
                  <c:v>16.662496000000001</c:v>
                </c:pt>
                <c:pt idx="58651">
                  <c:v>16.663099000000003</c:v>
                </c:pt>
                <c:pt idx="58652">
                  <c:v>16.663629</c:v>
                </c:pt>
                <c:pt idx="58653">
                  <c:v>16.667563999999999</c:v>
                </c:pt>
                <c:pt idx="58654">
                  <c:v>16.669254000000002</c:v>
                </c:pt>
                <c:pt idx="58655">
                  <c:v>16.668491</c:v>
                </c:pt>
                <c:pt idx="58656">
                  <c:v>16.671301</c:v>
                </c:pt>
                <c:pt idx="58657">
                  <c:v>16.673461</c:v>
                </c:pt>
                <c:pt idx="58658">
                  <c:v>16.671015000000001</c:v>
                </c:pt>
                <c:pt idx="58659">
                  <c:v>16.669121000000001</c:v>
                </c:pt>
                <c:pt idx="58660">
                  <c:v>16.669398999999999</c:v>
                </c:pt>
                <c:pt idx="58661">
                  <c:v>16.670352000000001</c:v>
                </c:pt>
                <c:pt idx="58662">
                  <c:v>16.671517000000001</c:v>
                </c:pt>
                <c:pt idx="58663">
                  <c:v>16.668433999999998</c:v>
                </c:pt>
                <c:pt idx="58664">
                  <c:v>16.665393000000002</c:v>
                </c:pt>
                <c:pt idx="58665">
                  <c:v>16.665203999999999</c:v>
                </c:pt>
                <c:pt idx="58666">
                  <c:v>16.665424000000002</c:v>
                </c:pt>
                <c:pt idx="58667">
                  <c:v>16.664411999999999</c:v>
                </c:pt>
                <c:pt idx="58668">
                  <c:v>16.664844000000002</c:v>
                </c:pt>
                <c:pt idx="58669">
                  <c:v>16.668528999999999</c:v>
                </c:pt>
                <c:pt idx="58670">
                  <c:v>16.669053999999999</c:v>
                </c:pt>
                <c:pt idx="58671">
                  <c:v>16.666029999999999</c:v>
                </c:pt>
                <c:pt idx="58672">
                  <c:v>16.664673000000001</c:v>
                </c:pt>
                <c:pt idx="58673">
                  <c:v>16.665660000000003</c:v>
                </c:pt>
                <c:pt idx="58674">
                  <c:v>16.667641</c:v>
                </c:pt>
                <c:pt idx="58675">
                  <c:v>16.666032999999999</c:v>
                </c:pt>
                <c:pt idx="58676">
                  <c:v>16.664838</c:v>
                </c:pt>
                <c:pt idx="58677">
                  <c:v>16.666839</c:v>
                </c:pt>
                <c:pt idx="58678">
                  <c:v>16.663789000000001</c:v>
                </c:pt>
                <c:pt idx="58679">
                  <c:v>16.659706</c:v>
                </c:pt>
                <c:pt idx="58680">
                  <c:v>16.664084000000003</c:v>
                </c:pt>
                <c:pt idx="58681">
                  <c:v>16.669896999999999</c:v>
                </c:pt>
                <c:pt idx="58682">
                  <c:v>16.673192999999998</c:v>
                </c:pt>
                <c:pt idx="58683">
                  <c:v>16.674241000000002</c:v>
                </c:pt>
                <c:pt idx="58684">
                  <c:v>16.668523</c:v>
                </c:pt>
                <c:pt idx="58685">
                  <c:v>16.664365</c:v>
                </c:pt>
                <c:pt idx="58686">
                  <c:v>16.666338</c:v>
                </c:pt>
                <c:pt idx="58687">
                  <c:v>16.667037000000001</c:v>
                </c:pt>
                <c:pt idx="58688">
                  <c:v>16.665611999999999</c:v>
                </c:pt>
                <c:pt idx="58689">
                  <c:v>16.664586</c:v>
                </c:pt>
                <c:pt idx="58690">
                  <c:v>16.663764</c:v>
                </c:pt>
                <c:pt idx="58691">
                  <c:v>16.665958</c:v>
                </c:pt>
                <c:pt idx="58692">
                  <c:v>16.667678000000002</c:v>
                </c:pt>
                <c:pt idx="58693">
                  <c:v>16.665234999999999</c:v>
                </c:pt>
                <c:pt idx="58694">
                  <c:v>16.665396000000001</c:v>
                </c:pt>
                <c:pt idx="58695">
                  <c:v>16.667839000000001</c:v>
                </c:pt>
                <c:pt idx="58696">
                  <c:v>16.665929999999999</c:v>
                </c:pt>
                <c:pt idx="58697">
                  <c:v>16.664825</c:v>
                </c:pt>
                <c:pt idx="58698">
                  <c:v>16.665666999999999</c:v>
                </c:pt>
                <c:pt idx="58699">
                  <c:v>16.667379</c:v>
                </c:pt>
                <c:pt idx="58700">
                  <c:v>16.669330000000002</c:v>
                </c:pt>
                <c:pt idx="58701">
                  <c:v>16.673667000000002</c:v>
                </c:pt>
                <c:pt idx="58702">
                  <c:v>16.674847</c:v>
                </c:pt>
                <c:pt idx="58703">
                  <c:v>16.673061000000001</c:v>
                </c:pt>
                <c:pt idx="58704">
                  <c:v>16.679779</c:v>
                </c:pt>
                <c:pt idx="58705">
                  <c:v>16.683180999999998</c:v>
                </c:pt>
                <c:pt idx="58706">
                  <c:v>16.680837</c:v>
                </c:pt>
                <c:pt idx="58707">
                  <c:v>16.680847999999997</c:v>
                </c:pt>
                <c:pt idx="58708">
                  <c:v>16.685535000000002</c:v>
                </c:pt>
                <c:pt idx="58709">
                  <c:v>16.686644000000001</c:v>
                </c:pt>
                <c:pt idx="58710">
                  <c:v>16.68037</c:v>
                </c:pt>
                <c:pt idx="58711">
                  <c:v>16.680731000000002</c:v>
                </c:pt>
                <c:pt idx="58712">
                  <c:v>16.684072</c:v>
                </c:pt>
                <c:pt idx="58713">
                  <c:v>16.678598000000001</c:v>
                </c:pt>
                <c:pt idx="58714">
                  <c:v>16.673745</c:v>
                </c:pt>
                <c:pt idx="58715">
                  <c:v>16.675778000000001</c:v>
                </c:pt>
                <c:pt idx="58716">
                  <c:v>16.682189999999999</c:v>
                </c:pt>
                <c:pt idx="58717">
                  <c:v>16.684341</c:v>
                </c:pt>
                <c:pt idx="58718">
                  <c:v>16.679532999999999</c:v>
                </c:pt>
                <c:pt idx="58719">
                  <c:v>16.680277</c:v>
                </c:pt>
                <c:pt idx="58720">
                  <c:v>16.685549999999999</c:v>
                </c:pt>
                <c:pt idx="58721">
                  <c:v>16.689272000000003</c:v>
                </c:pt>
                <c:pt idx="58722">
                  <c:v>16.691569999999999</c:v>
                </c:pt>
                <c:pt idx="58723">
                  <c:v>16.688642000000002</c:v>
                </c:pt>
                <c:pt idx="58724">
                  <c:v>16.681562</c:v>
                </c:pt>
                <c:pt idx="58725">
                  <c:v>16.678925</c:v>
                </c:pt>
                <c:pt idx="58726">
                  <c:v>16.680922000000002</c:v>
                </c:pt>
                <c:pt idx="58727">
                  <c:v>16.682079000000002</c:v>
                </c:pt>
                <c:pt idx="58728">
                  <c:v>16.681246999999999</c:v>
                </c:pt>
                <c:pt idx="58729">
                  <c:v>16.680329999999998</c:v>
                </c:pt>
                <c:pt idx="58730">
                  <c:v>16.682073000000003</c:v>
                </c:pt>
                <c:pt idx="58731">
                  <c:v>16.689236000000001</c:v>
                </c:pt>
                <c:pt idx="58732">
                  <c:v>16.693059999999999</c:v>
                </c:pt>
                <c:pt idx="58733">
                  <c:v>16.687988000000001</c:v>
                </c:pt>
                <c:pt idx="58734">
                  <c:v>16.685774000000002</c:v>
                </c:pt>
                <c:pt idx="58735">
                  <c:v>16.688304000000002</c:v>
                </c:pt>
                <c:pt idx="58736">
                  <c:v>16.690356000000001</c:v>
                </c:pt>
                <c:pt idx="58737">
                  <c:v>16.690162000000001</c:v>
                </c:pt>
                <c:pt idx="58738">
                  <c:v>16.688368000000001</c:v>
                </c:pt>
                <c:pt idx="58739">
                  <c:v>16.688945</c:v>
                </c:pt>
                <c:pt idx="58740">
                  <c:v>16.690556000000001</c:v>
                </c:pt>
                <c:pt idx="58741">
                  <c:v>16.687528</c:v>
                </c:pt>
                <c:pt idx="58742">
                  <c:v>16.682161999999998</c:v>
                </c:pt>
                <c:pt idx="58743">
                  <c:v>16.684711999999998</c:v>
                </c:pt>
                <c:pt idx="58744">
                  <c:v>16.689368999999999</c:v>
                </c:pt>
                <c:pt idx="58745">
                  <c:v>16.687481999999999</c:v>
                </c:pt>
                <c:pt idx="58746">
                  <c:v>16.686532</c:v>
                </c:pt>
                <c:pt idx="58747">
                  <c:v>16.69098</c:v>
                </c:pt>
                <c:pt idx="58748">
                  <c:v>16.695073000000001</c:v>
                </c:pt>
                <c:pt idx="58749">
                  <c:v>16.691018</c:v>
                </c:pt>
                <c:pt idx="58750">
                  <c:v>16.683812</c:v>
                </c:pt>
                <c:pt idx="58751">
                  <c:v>16.684899999999999</c:v>
                </c:pt>
                <c:pt idx="58752">
                  <c:v>16.688548000000001</c:v>
                </c:pt>
                <c:pt idx="58753">
                  <c:v>16.684805000000001</c:v>
                </c:pt>
                <c:pt idx="58754">
                  <c:v>16.678376999999998</c:v>
                </c:pt>
                <c:pt idx="58755">
                  <c:v>16.679271999999997</c:v>
                </c:pt>
                <c:pt idx="58756">
                  <c:v>16.681274999999999</c:v>
                </c:pt>
                <c:pt idx="58757">
                  <c:v>16.679974000000001</c:v>
                </c:pt>
                <c:pt idx="58758">
                  <c:v>16.680910000000001</c:v>
                </c:pt>
                <c:pt idx="58759">
                  <c:v>16.682532000000002</c:v>
                </c:pt>
                <c:pt idx="58760">
                  <c:v>16.683358999999999</c:v>
                </c:pt>
                <c:pt idx="58761">
                  <c:v>16.683592000000001</c:v>
                </c:pt>
                <c:pt idx="58762">
                  <c:v>16.682532000000002</c:v>
                </c:pt>
                <c:pt idx="58763">
                  <c:v>16.68224</c:v>
                </c:pt>
                <c:pt idx="58764">
                  <c:v>16.681319999999999</c:v>
                </c:pt>
                <c:pt idx="58765">
                  <c:v>16.680135</c:v>
                </c:pt>
                <c:pt idx="58766">
                  <c:v>16.679144000000001</c:v>
                </c:pt>
                <c:pt idx="58767">
                  <c:v>16.678646000000001</c:v>
                </c:pt>
                <c:pt idx="58768">
                  <c:v>16.679437</c:v>
                </c:pt>
                <c:pt idx="58769">
                  <c:v>16.681910999999999</c:v>
                </c:pt>
                <c:pt idx="58770">
                  <c:v>16.683703000000001</c:v>
                </c:pt>
                <c:pt idx="58771">
                  <c:v>16.682093000000002</c:v>
                </c:pt>
                <c:pt idx="58772">
                  <c:v>16.6813</c:v>
                </c:pt>
                <c:pt idx="58773">
                  <c:v>16.682960999999999</c:v>
                </c:pt>
                <c:pt idx="58774">
                  <c:v>16.686629</c:v>
                </c:pt>
                <c:pt idx="58775">
                  <c:v>16.690493</c:v>
                </c:pt>
                <c:pt idx="58776">
                  <c:v>16.689464999999998</c:v>
                </c:pt>
                <c:pt idx="58777">
                  <c:v>16.693162999999998</c:v>
                </c:pt>
                <c:pt idx="58778">
                  <c:v>16.695788999999998</c:v>
                </c:pt>
                <c:pt idx="58779">
                  <c:v>16.694121000000003</c:v>
                </c:pt>
                <c:pt idx="58780">
                  <c:v>16.698992000000001</c:v>
                </c:pt>
                <c:pt idx="58781">
                  <c:v>16.701388999999999</c:v>
                </c:pt>
                <c:pt idx="58782">
                  <c:v>16.699695999999999</c:v>
                </c:pt>
                <c:pt idx="58783">
                  <c:v>16.697879999999998</c:v>
                </c:pt>
                <c:pt idx="58784">
                  <c:v>16.698779999999999</c:v>
                </c:pt>
                <c:pt idx="58785">
                  <c:v>16.702558</c:v>
                </c:pt>
                <c:pt idx="58786">
                  <c:v>16.702669</c:v>
                </c:pt>
                <c:pt idx="58787">
                  <c:v>16.701267999999999</c:v>
                </c:pt>
                <c:pt idx="58788">
                  <c:v>16.699082000000001</c:v>
                </c:pt>
                <c:pt idx="58789">
                  <c:v>16.699838</c:v>
                </c:pt>
                <c:pt idx="58790">
                  <c:v>16.700797999999999</c:v>
                </c:pt>
                <c:pt idx="58791">
                  <c:v>16.692650999999998</c:v>
                </c:pt>
                <c:pt idx="58792">
                  <c:v>16.690137999999997</c:v>
                </c:pt>
                <c:pt idx="58793">
                  <c:v>16.698118000000001</c:v>
                </c:pt>
                <c:pt idx="58794">
                  <c:v>16.695929</c:v>
                </c:pt>
                <c:pt idx="58795">
                  <c:v>16.687405999999999</c:v>
                </c:pt>
                <c:pt idx="58796">
                  <c:v>16.687317</c:v>
                </c:pt>
                <c:pt idx="58797">
                  <c:v>16.688901999999999</c:v>
                </c:pt>
                <c:pt idx="58798">
                  <c:v>16.687041999999998</c:v>
                </c:pt>
                <c:pt idx="58799">
                  <c:v>16.690678999999999</c:v>
                </c:pt>
                <c:pt idx="58800">
                  <c:v>16.696020000000001</c:v>
                </c:pt>
                <c:pt idx="58801">
                  <c:v>16.695062</c:v>
                </c:pt>
                <c:pt idx="58802">
                  <c:v>16.693559999999998</c:v>
                </c:pt>
                <c:pt idx="58803">
                  <c:v>16.691960999999999</c:v>
                </c:pt>
                <c:pt idx="58804">
                  <c:v>16.686354999999999</c:v>
                </c:pt>
                <c:pt idx="58805">
                  <c:v>16.684649999999998</c:v>
                </c:pt>
                <c:pt idx="58806">
                  <c:v>16.689652000000002</c:v>
                </c:pt>
                <c:pt idx="58807">
                  <c:v>16.692591999999998</c:v>
                </c:pt>
                <c:pt idx="58808">
                  <c:v>16.693905999999998</c:v>
                </c:pt>
                <c:pt idx="58809">
                  <c:v>16.69876</c:v>
                </c:pt>
                <c:pt idx="58810">
                  <c:v>16.697189999999999</c:v>
                </c:pt>
                <c:pt idx="58811">
                  <c:v>16.691273000000002</c:v>
                </c:pt>
                <c:pt idx="58812">
                  <c:v>16.696745999999997</c:v>
                </c:pt>
                <c:pt idx="58813">
                  <c:v>16.700923</c:v>
                </c:pt>
                <c:pt idx="58814">
                  <c:v>16.695193</c:v>
                </c:pt>
                <c:pt idx="58815">
                  <c:v>16.695028000000001</c:v>
                </c:pt>
                <c:pt idx="58816">
                  <c:v>16.698062</c:v>
                </c:pt>
                <c:pt idx="58817">
                  <c:v>16.694865999999998</c:v>
                </c:pt>
                <c:pt idx="58818">
                  <c:v>16.694530999999998</c:v>
                </c:pt>
                <c:pt idx="58819">
                  <c:v>16.699589</c:v>
                </c:pt>
                <c:pt idx="58820">
                  <c:v>16.697217999999999</c:v>
                </c:pt>
                <c:pt idx="58821">
                  <c:v>16.692045</c:v>
                </c:pt>
                <c:pt idx="58822">
                  <c:v>16.694948</c:v>
                </c:pt>
                <c:pt idx="58823">
                  <c:v>16.695039999999999</c:v>
                </c:pt>
                <c:pt idx="58824">
                  <c:v>16.686989000000001</c:v>
                </c:pt>
                <c:pt idx="58825">
                  <c:v>16.687632000000001</c:v>
                </c:pt>
                <c:pt idx="58826">
                  <c:v>16.696069000000001</c:v>
                </c:pt>
                <c:pt idx="58827">
                  <c:v>16.696942999999997</c:v>
                </c:pt>
                <c:pt idx="58828">
                  <c:v>16.698048999999997</c:v>
                </c:pt>
                <c:pt idx="58829">
                  <c:v>16.703234000000002</c:v>
                </c:pt>
                <c:pt idx="58830">
                  <c:v>16.702991000000001</c:v>
                </c:pt>
                <c:pt idx="58831">
                  <c:v>16.699742000000001</c:v>
                </c:pt>
                <c:pt idx="58832">
                  <c:v>16.699564000000002</c:v>
                </c:pt>
                <c:pt idx="58833">
                  <c:v>16.701238</c:v>
                </c:pt>
                <c:pt idx="58834">
                  <c:v>16.702462000000001</c:v>
                </c:pt>
                <c:pt idx="58835">
                  <c:v>16.702919000000001</c:v>
                </c:pt>
                <c:pt idx="58836">
                  <c:v>16.701900000000002</c:v>
                </c:pt>
                <c:pt idx="58837">
                  <c:v>16.702515999999999</c:v>
                </c:pt>
                <c:pt idx="58838">
                  <c:v>16.703220000000002</c:v>
                </c:pt>
                <c:pt idx="58839">
                  <c:v>16.702273999999999</c:v>
                </c:pt>
                <c:pt idx="58840">
                  <c:v>16.704008999999999</c:v>
                </c:pt>
                <c:pt idx="58841">
                  <c:v>16.711379000000001</c:v>
                </c:pt>
                <c:pt idx="58842">
                  <c:v>16.711007000000002</c:v>
                </c:pt>
                <c:pt idx="58843">
                  <c:v>16.706733</c:v>
                </c:pt>
                <c:pt idx="58844">
                  <c:v>16.710543000000001</c:v>
                </c:pt>
                <c:pt idx="58845">
                  <c:v>16.709045</c:v>
                </c:pt>
                <c:pt idx="58846">
                  <c:v>16.705826000000002</c:v>
                </c:pt>
                <c:pt idx="58847">
                  <c:v>16.711978000000002</c:v>
                </c:pt>
                <c:pt idx="58848">
                  <c:v>16.713132999999999</c:v>
                </c:pt>
                <c:pt idx="58849">
                  <c:v>16.708322000000003</c:v>
                </c:pt>
                <c:pt idx="58850">
                  <c:v>16.713754999999999</c:v>
                </c:pt>
                <c:pt idx="58851">
                  <c:v>16.720672999999998</c:v>
                </c:pt>
                <c:pt idx="58852">
                  <c:v>16.716351</c:v>
                </c:pt>
                <c:pt idx="58853">
                  <c:v>16.712077999999998</c:v>
                </c:pt>
                <c:pt idx="58854">
                  <c:v>16.712926</c:v>
                </c:pt>
                <c:pt idx="58855">
                  <c:v>16.713557000000002</c:v>
                </c:pt>
                <c:pt idx="58856">
                  <c:v>16.710197000000001</c:v>
                </c:pt>
                <c:pt idx="58857">
                  <c:v>16.708821999999998</c:v>
                </c:pt>
                <c:pt idx="58858">
                  <c:v>16.709909</c:v>
                </c:pt>
                <c:pt idx="58859">
                  <c:v>16.710678000000001</c:v>
                </c:pt>
                <c:pt idx="58860">
                  <c:v>16.712607999999999</c:v>
                </c:pt>
                <c:pt idx="58861">
                  <c:v>16.711510000000001</c:v>
                </c:pt>
                <c:pt idx="58862">
                  <c:v>16.709311</c:v>
                </c:pt>
                <c:pt idx="58863">
                  <c:v>16.711119</c:v>
                </c:pt>
                <c:pt idx="58864">
                  <c:v>16.712674</c:v>
                </c:pt>
                <c:pt idx="58865">
                  <c:v>16.710224</c:v>
                </c:pt>
                <c:pt idx="58866">
                  <c:v>16.711931</c:v>
                </c:pt>
                <c:pt idx="58867">
                  <c:v>16.716684000000001</c:v>
                </c:pt>
                <c:pt idx="58868">
                  <c:v>16.712884000000003</c:v>
                </c:pt>
                <c:pt idx="58869">
                  <c:v>16.711812999999999</c:v>
                </c:pt>
                <c:pt idx="58870">
                  <c:v>16.717843000000002</c:v>
                </c:pt>
                <c:pt idx="58871">
                  <c:v>16.715433000000001</c:v>
                </c:pt>
                <c:pt idx="58872">
                  <c:v>16.711154999999998</c:v>
                </c:pt>
                <c:pt idx="58873">
                  <c:v>16.718083999999998</c:v>
                </c:pt>
                <c:pt idx="58874">
                  <c:v>16.719588999999999</c:v>
                </c:pt>
                <c:pt idx="58875">
                  <c:v>16.715927000000001</c:v>
                </c:pt>
                <c:pt idx="58876">
                  <c:v>16.718212000000001</c:v>
                </c:pt>
                <c:pt idx="58877">
                  <c:v>16.714120999999999</c:v>
                </c:pt>
                <c:pt idx="58878">
                  <c:v>16.711593999999998</c:v>
                </c:pt>
                <c:pt idx="58879">
                  <c:v>16.716934000000002</c:v>
                </c:pt>
                <c:pt idx="58880">
                  <c:v>16.715864</c:v>
                </c:pt>
                <c:pt idx="58881">
                  <c:v>16.714876</c:v>
                </c:pt>
                <c:pt idx="58882">
                  <c:v>16.718502000000001</c:v>
                </c:pt>
                <c:pt idx="58883">
                  <c:v>16.719763</c:v>
                </c:pt>
                <c:pt idx="58884">
                  <c:v>16.720649999999999</c:v>
                </c:pt>
                <c:pt idx="58885">
                  <c:v>16.720948999999997</c:v>
                </c:pt>
                <c:pt idx="58886">
                  <c:v>16.718240000000002</c:v>
                </c:pt>
                <c:pt idx="58887">
                  <c:v>16.718890999999999</c:v>
                </c:pt>
                <c:pt idx="58888">
                  <c:v>16.720765</c:v>
                </c:pt>
                <c:pt idx="58889">
                  <c:v>16.715835999999999</c:v>
                </c:pt>
                <c:pt idx="58890">
                  <c:v>16.711061000000001</c:v>
                </c:pt>
                <c:pt idx="58891">
                  <c:v>16.715439</c:v>
                </c:pt>
                <c:pt idx="58892">
                  <c:v>16.721487</c:v>
                </c:pt>
                <c:pt idx="58893">
                  <c:v>16.721634000000002</c:v>
                </c:pt>
                <c:pt idx="58894">
                  <c:v>16.719878999999999</c:v>
                </c:pt>
                <c:pt idx="58895">
                  <c:v>16.719773</c:v>
                </c:pt>
                <c:pt idx="58896">
                  <c:v>16.721465999999999</c:v>
                </c:pt>
                <c:pt idx="58897">
                  <c:v>16.721429000000001</c:v>
                </c:pt>
                <c:pt idx="58898">
                  <c:v>16.718923</c:v>
                </c:pt>
                <c:pt idx="58899">
                  <c:v>16.718744999999998</c:v>
                </c:pt>
                <c:pt idx="58900">
                  <c:v>16.717987999999998</c:v>
                </c:pt>
                <c:pt idx="58901">
                  <c:v>16.719096999999998</c:v>
                </c:pt>
                <c:pt idx="58902">
                  <c:v>16.724242</c:v>
                </c:pt>
                <c:pt idx="58903">
                  <c:v>16.721495000000001</c:v>
                </c:pt>
                <c:pt idx="58904">
                  <c:v>16.71434</c:v>
                </c:pt>
                <c:pt idx="58905">
                  <c:v>16.715682000000001</c:v>
                </c:pt>
                <c:pt idx="58906">
                  <c:v>16.721681</c:v>
                </c:pt>
                <c:pt idx="58907">
                  <c:v>16.723877999999999</c:v>
                </c:pt>
                <c:pt idx="58908">
                  <c:v>16.725377000000002</c:v>
                </c:pt>
                <c:pt idx="58909">
                  <c:v>16.729689999999998</c:v>
                </c:pt>
                <c:pt idx="58910">
                  <c:v>16.727050999999999</c:v>
                </c:pt>
                <c:pt idx="58911">
                  <c:v>16.724837000000001</c:v>
                </c:pt>
                <c:pt idx="58912">
                  <c:v>16.73115</c:v>
                </c:pt>
                <c:pt idx="58913">
                  <c:v>16.731548</c:v>
                </c:pt>
                <c:pt idx="58914">
                  <c:v>16.730891</c:v>
                </c:pt>
                <c:pt idx="58915">
                  <c:v>16.733111000000001</c:v>
                </c:pt>
                <c:pt idx="58916">
                  <c:v>16.731133</c:v>
                </c:pt>
                <c:pt idx="58917">
                  <c:v>16.731109</c:v>
                </c:pt>
                <c:pt idx="58918">
                  <c:v>16.730297999999998</c:v>
                </c:pt>
                <c:pt idx="58919">
                  <c:v>16.728877000000001</c:v>
                </c:pt>
                <c:pt idx="58920">
                  <c:v>16.730349</c:v>
                </c:pt>
                <c:pt idx="58921">
                  <c:v>16.730223000000002</c:v>
                </c:pt>
                <c:pt idx="58922">
                  <c:v>16.725301000000002</c:v>
                </c:pt>
                <c:pt idx="58923">
                  <c:v>16.724583000000003</c:v>
                </c:pt>
                <c:pt idx="58924">
                  <c:v>16.727347000000002</c:v>
                </c:pt>
                <c:pt idx="58925">
                  <c:v>16.729959999999998</c:v>
                </c:pt>
                <c:pt idx="58926">
                  <c:v>16.733052999999998</c:v>
                </c:pt>
                <c:pt idx="58927">
                  <c:v>16.733736</c:v>
                </c:pt>
                <c:pt idx="58928">
                  <c:v>16.733204000000001</c:v>
                </c:pt>
                <c:pt idx="58929">
                  <c:v>16.730332000000001</c:v>
                </c:pt>
                <c:pt idx="58930">
                  <c:v>16.726257</c:v>
                </c:pt>
                <c:pt idx="58931">
                  <c:v>16.726427000000001</c:v>
                </c:pt>
                <c:pt idx="58932">
                  <c:v>16.725698999999999</c:v>
                </c:pt>
                <c:pt idx="58933">
                  <c:v>16.725782000000002</c:v>
                </c:pt>
                <c:pt idx="58934">
                  <c:v>16.729718999999999</c:v>
                </c:pt>
                <c:pt idx="58935">
                  <c:v>16.731687000000001</c:v>
                </c:pt>
                <c:pt idx="58936">
                  <c:v>16.729934999999998</c:v>
                </c:pt>
                <c:pt idx="58937">
                  <c:v>16.726455999999999</c:v>
                </c:pt>
                <c:pt idx="58938">
                  <c:v>16.724707000000002</c:v>
                </c:pt>
                <c:pt idx="58939">
                  <c:v>16.728866</c:v>
                </c:pt>
                <c:pt idx="58940">
                  <c:v>16.730722999999998</c:v>
                </c:pt>
                <c:pt idx="58941">
                  <c:v>16.723942999999998</c:v>
                </c:pt>
                <c:pt idx="58942">
                  <c:v>16.725203</c:v>
                </c:pt>
                <c:pt idx="58943">
                  <c:v>16.735388</c:v>
                </c:pt>
                <c:pt idx="58944">
                  <c:v>16.734199</c:v>
                </c:pt>
                <c:pt idx="58945">
                  <c:v>16.729279999999999</c:v>
                </c:pt>
                <c:pt idx="58946">
                  <c:v>16.731566999999998</c:v>
                </c:pt>
                <c:pt idx="58947">
                  <c:v>16.733408000000001</c:v>
                </c:pt>
                <c:pt idx="58948">
                  <c:v>16.731138000000001</c:v>
                </c:pt>
                <c:pt idx="58949">
                  <c:v>16.734397000000001</c:v>
                </c:pt>
                <c:pt idx="58950">
                  <c:v>16.738804000000002</c:v>
                </c:pt>
                <c:pt idx="58951">
                  <c:v>16.736164000000002</c:v>
                </c:pt>
                <c:pt idx="58952">
                  <c:v>16.732250999999998</c:v>
                </c:pt>
                <c:pt idx="58953">
                  <c:v>16.730032999999999</c:v>
                </c:pt>
                <c:pt idx="58954">
                  <c:v>16.728815000000001</c:v>
                </c:pt>
                <c:pt idx="58955">
                  <c:v>16.730848000000002</c:v>
                </c:pt>
                <c:pt idx="58956">
                  <c:v>16.73216</c:v>
                </c:pt>
                <c:pt idx="58957">
                  <c:v>16.729872999999998</c:v>
                </c:pt>
                <c:pt idx="58958">
                  <c:v>16.728831</c:v>
                </c:pt>
                <c:pt idx="58959">
                  <c:v>16.731194000000002</c:v>
                </c:pt>
                <c:pt idx="58960">
                  <c:v>16.733131999999998</c:v>
                </c:pt>
                <c:pt idx="58961">
                  <c:v>16.732835999999999</c:v>
                </c:pt>
                <c:pt idx="58962">
                  <c:v>16.732557999999997</c:v>
                </c:pt>
                <c:pt idx="58963">
                  <c:v>16.734183999999999</c:v>
                </c:pt>
                <c:pt idx="58964">
                  <c:v>16.734832000000001</c:v>
                </c:pt>
                <c:pt idx="58965">
                  <c:v>16.737596</c:v>
                </c:pt>
                <c:pt idx="58966">
                  <c:v>16.740465</c:v>
                </c:pt>
                <c:pt idx="58967">
                  <c:v>16.737881000000002</c:v>
                </c:pt>
                <c:pt idx="58968">
                  <c:v>16.736817000000002</c:v>
                </c:pt>
                <c:pt idx="58969">
                  <c:v>16.737427</c:v>
                </c:pt>
                <c:pt idx="58970">
                  <c:v>16.731760000000001</c:v>
                </c:pt>
                <c:pt idx="58971">
                  <c:v>16.732483999999999</c:v>
                </c:pt>
                <c:pt idx="58972">
                  <c:v>16.741931999999998</c:v>
                </c:pt>
                <c:pt idx="58973">
                  <c:v>16.739747999999999</c:v>
                </c:pt>
                <c:pt idx="58974">
                  <c:v>16.736933000000001</c:v>
                </c:pt>
                <c:pt idx="58975">
                  <c:v>16.743086999999999</c:v>
                </c:pt>
                <c:pt idx="58976">
                  <c:v>16.739187000000001</c:v>
                </c:pt>
                <c:pt idx="58977">
                  <c:v>16.736445</c:v>
                </c:pt>
                <c:pt idx="58978">
                  <c:v>16.745665000000002</c:v>
                </c:pt>
                <c:pt idx="58979">
                  <c:v>16.744191000000001</c:v>
                </c:pt>
                <c:pt idx="58980">
                  <c:v>16.737054000000001</c:v>
                </c:pt>
                <c:pt idx="58981">
                  <c:v>16.741990000000001</c:v>
                </c:pt>
                <c:pt idx="58982">
                  <c:v>16.745232999999999</c:v>
                </c:pt>
                <c:pt idx="58983">
                  <c:v>16.740074999999997</c:v>
                </c:pt>
                <c:pt idx="58984">
                  <c:v>16.737289000000001</c:v>
                </c:pt>
                <c:pt idx="58985">
                  <c:v>16.739854000000001</c:v>
                </c:pt>
                <c:pt idx="58986">
                  <c:v>16.740195</c:v>
                </c:pt>
                <c:pt idx="58987">
                  <c:v>16.740537</c:v>
                </c:pt>
                <c:pt idx="58988">
                  <c:v>16.742077000000002</c:v>
                </c:pt>
                <c:pt idx="58989">
                  <c:v>16.741953000000002</c:v>
                </c:pt>
                <c:pt idx="58990">
                  <c:v>16.742452999999998</c:v>
                </c:pt>
                <c:pt idx="58991">
                  <c:v>16.744367</c:v>
                </c:pt>
                <c:pt idx="58992">
                  <c:v>16.743472000000001</c:v>
                </c:pt>
                <c:pt idx="58993">
                  <c:v>16.742418999999998</c:v>
                </c:pt>
                <c:pt idx="58994">
                  <c:v>16.745144</c:v>
                </c:pt>
                <c:pt idx="58995">
                  <c:v>16.748570999999998</c:v>
                </c:pt>
                <c:pt idx="58996">
                  <c:v>16.745801</c:v>
                </c:pt>
                <c:pt idx="58997">
                  <c:v>16.744312999999998</c:v>
                </c:pt>
                <c:pt idx="58998">
                  <c:v>16.746467000000003</c:v>
                </c:pt>
                <c:pt idx="58999">
                  <c:v>16.744132999999998</c:v>
                </c:pt>
                <c:pt idx="59000">
                  <c:v>16.744630999999998</c:v>
                </c:pt>
                <c:pt idx="59001">
                  <c:v>16.750199000000002</c:v>
                </c:pt>
                <c:pt idx="59002">
                  <c:v>16.749253</c:v>
                </c:pt>
                <c:pt idx="59003">
                  <c:v>16.745698000000001</c:v>
                </c:pt>
                <c:pt idx="59004">
                  <c:v>16.746154000000001</c:v>
                </c:pt>
                <c:pt idx="59005">
                  <c:v>16.746248000000001</c:v>
                </c:pt>
                <c:pt idx="59006">
                  <c:v>16.747675000000001</c:v>
                </c:pt>
                <c:pt idx="59007">
                  <c:v>16.748522000000001</c:v>
                </c:pt>
                <c:pt idx="59008">
                  <c:v>16.745674000000001</c:v>
                </c:pt>
                <c:pt idx="59009">
                  <c:v>16.746403000000001</c:v>
                </c:pt>
                <c:pt idx="59010">
                  <c:v>16.748362</c:v>
                </c:pt>
                <c:pt idx="59011">
                  <c:v>16.746361999999998</c:v>
                </c:pt>
                <c:pt idx="59012">
                  <c:v>16.747111</c:v>
                </c:pt>
                <c:pt idx="59013">
                  <c:v>16.748450999999999</c:v>
                </c:pt>
                <c:pt idx="59014">
                  <c:v>16.74371</c:v>
                </c:pt>
                <c:pt idx="59015">
                  <c:v>16.745052000000001</c:v>
                </c:pt>
                <c:pt idx="59016">
                  <c:v>16.752738000000001</c:v>
                </c:pt>
                <c:pt idx="59017">
                  <c:v>16.749327000000001</c:v>
                </c:pt>
                <c:pt idx="59018">
                  <c:v>16.744403999999999</c:v>
                </c:pt>
                <c:pt idx="59019">
                  <c:v>16.752175999999999</c:v>
                </c:pt>
                <c:pt idx="59020">
                  <c:v>16.752922999999999</c:v>
                </c:pt>
                <c:pt idx="59021">
                  <c:v>16.747432</c:v>
                </c:pt>
                <c:pt idx="59022">
                  <c:v>16.755665</c:v>
                </c:pt>
                <c:pt idx="59023">
                  <c:v>16.760809999999999</c:v>
                </c:pt>
                <c:pt idx="59024">
                  <c:v>16.750878</c:v>
                </c:pt>
                <c:pt idx="59025">
                  <c:v>16.749535000000002</c:v>
                </c:pt>
                <c:pt idx="59026">
                  <c:v>16.758766999999999</c:v>
                </c:pt>
                <c:pt idx="59027">
                  <c:v>16.759306000000002</c:v>
                </c:pt>
                <c:pt idx="59028">
                  <c:v>16.754975000000002</c:v>
                </c:pt>
                <c:pt idx="59029">
                  <c:v>16.755431000000002</c:v>
                </c:pt>
                <c:pt idx="59030">
                  <c:v>16.754193000000001</c:v>
                </c:pt>
                <c:pt idx="59031">
                  <c:v>16.754373000000001</c:v>
                </c:pt>
                <c:pt idx="59032">
                  <c:v>16.758791000000002</c:v>
                </c:pt>
                <c:pt idx="59033">
                  <c:v>16.760028999999999</c:v>
                </c:pt>
                <c:pt idx="59034">
                  <c:v>16.756101000000001</c:v>
                </c:pt>
                <c:pt idx="59035">
                  <c:v>16.753143000000001</c:v>
                </c:pt>
                <c:pt idx="59036">
                  <c:v>16.753225</c:v>
                </c:pt>
                <c:pt idx="59037">
                  <c:v>16.751206</c:v>
                </c:pt>
                <c:pt idx="59038">
                  <c:v>16.751308999999999</c:v>
                </c:pt>
                <c:pt idx="59039">
                  <c:v>16.753508</c:v>
                </c:pt>
                <c:pt idx="59040">
                  <c:v>16.748443999999999</c:v>
                </c:pt>
                <c:pt idx="59041">
                  <c:v>16.746323</c:v>
                </c:pt>
                <c:pt idx="59042">
                  <c:v>16.751041999999998</c:v>
                </c:pt>
                <c:pt idx="59043">
                  <c:v>16.753928000000002</c:v>
                </c:pt>
                <c:pt idx="59044">
                  <c:v>16.753031999999997</c:v>
                </c:pt>
                <c:pt idx="59045">
                  <c:v>16.751463999999999</c:v>
                </c:pt>
                <c:pt idx="59046">
                  <c:v>16.750557999999998</c:v>
                </c:pt>
                <c:pt idx="59047">
                  <c:v>16.752018</c:v>
                </c:pt>
                <c:pt idx="59048">
                  <c:v>16.755755999999998</c:v>
                </c:pt>
                <c:pt idx="59049">
                  <c:v>16.755884000000002</c:v>
                </c:pt>
                <c:pt idx="59050">
                  <c:v>16.754257000000003</c:v>
                </c:pt>
                <c:pt idx="59051">
                  <c:v>16.756259999999997</c:v>
                </c:pt>
                <c:pt idx="59052">
                  <c:v>16.756191999999999</c:v>
                </c:pt>
                <c:pt idx="59053">
                  <c:v>16.756143000000002</c:v>
                </c:pt>
                <c:pt idx="59054">
                  <c:v>16.761001</c:v>
                </c:pt>
                <c:pt idx="59055">
                  <c:v>16.763449000000001</c:v>
                </c:pt>
                <c:pt idx="59056">
                  <c:v>16.761105000000001</c:v>
                </c:pt>
                <c:pt idx="59057">
                  <c:v>16.760852</c:v>
                </c:pt>
                <c:pt idx="59058">
                  <c:v>16.763818999999998</c:v>
                </c:pt>
                <c:pt idx="59059">
                  <c:v>16.762608</c:v>
                </c:pt>
                <c:pt idx="59060">
                  <c:v>16.760736999999999</c:v>
                </c:pt>
                <c:pt idx="59061">
                  <c:v>16.763586</c:v>
                </c:pt>
                <c:pt idx="59062">
                  <c:v>16.764348999999999</c:v>
                </c:pt>
                <c:pt idx="59063">
                  <c:v>16.761938000000001</c:v>
                </c:pt>
                <c:pt idx="59064">
                  <c:v>16.760818999999998</c:v>
                </c:pt>
                <c:pt idx="59065">
                  <c:v>16.761927999999997</c:v>
                </c:pt>
                <c:pt idx="59066">
                  <c:v>16.764223999999999</c:v>
                </c:pt>
                <c:pt idx="59067">
                  <c:v>16.76324</c:v>
                </c:pt>
                <c:pt idx="59068">
                  <c:v>16.760407999999998</c:v>
                </c:pt>
                <c:pt idx="59069">
                  <c:v>16.763285</c:v>
                </c:pt>
                <c:pt idx="59070">
                  <c:v>16.763624</c:v>
                </c:pt>
                <c:pt idx="59071">
                  <c:v>16.760086000000001</c:v>
                </c:pt>
                <c:pt idx="59072">
                  <c:v>16.759361999999999</c:v>
                </c:pt>
                <c:pt idx="59073">
                  <c:v>16.758513000000001</c:v>
                </c:pt>
                <c:pt idx="59074">
                  <c:v>16.756202000000002</c:v>
                </c:pt>
                <c:pt idx="59075">
                  <c:v>16.756937999999998</c:v>
                </c:pt>
                <c:pt idx="59076">
                  <c:v>16.758165999999999</c:v>
                </c:pt>
                <c:pt idx="59077">
                  <c:v>16.757781000000001</c:v>
                </c:pt>
                <c:pt idx="59078">
                  <c:v>16.759301000000001</c:v>
                </c:pt>
                <c:pt idx="59079">
                  <c:v>16.762888</c:v>
                </c:pt>
                <c:pt idx="59080">
                  <c:v>16.766408999999999</c:v>
                </c:pt>
                <c:pt idx="59081">
                  <c:v>16.767209000000001</c:v>
                </c:pt>
                <c:pt idx="59082">
                  <c:v>16.766147</c:v>
                </c:pt>
                <c:pt idx="59083">
                  <c:v>16.766877000000001</c:v>
                </c:pt>
                <c:pt idx="59084">
                  <c:v>16.767780000000002</c:v>
                </c:pt>
                <c:pt idx="59085">
                  <c:v>16.764530999999998</c:v>
                </c:pt>
                <c:pt idx="59086">
                  <c:v>16.762689000000002</c:v>
                </c:pt>
                <c:pt idx="59087">
                  <c:v>16.765269</c:v>
                </c:pt>
                <c:pt idx="59088">
                  <c:v>16.762988999999997</c:v>
                </c:pt>
                <c:pt idx="59089">
                  <c:v>16.758967999999999</c:v>
                </c:pt>
                <c:pt idx="59090">
                  <c:v>16.761666999999999</c:v>
                </c:pt>
                <c:pt idx="59091">
                  <c:v>16.763911999999998</c:v>
                </c:pt>
                <c:pt idx="59092">
                  <c:v>16.761063999999998</c:v>
                </c:pt>
                <c:pt idx="59093">
                  <c:v>16.761457999999998</c:v>
                </c:pt>
                <c:pt idx="59094">
                  <c:v>16.763327</c:v>
                </c:pt>
                <c:pt idx="59095">
                  <c:v>16.762658999999999</c:v>
                </c:pt>
                <c:pt idx="59096">
                  <c:v>16.762778000000001</c:v>
                </c:pt>
                <c:pt idx="59097">
                  <c:v>16.763851000000003</c:v>
                </c:pt>
                <c:pt idx="59098">
                  <c:v>16.764372000000002</c:v>
                </c:pt>
                <c:pt idx="59099">
                  <c:v>16.764220000000002</c:v>
                </c:pt>
                <c:pt idx="59100">
                  <c:v>16.763052000000002</c:v>
                </c:pt>
                <c:pt idx="59101">
                  <c:v>16.764557</c:v>
                </c:pt>
                <c:pt idx="59102">
                  <c:v>16.763480000000001</c:v>
                </c:pt>
                <c:pt idx="59103">
                  <c:v>16.758796</c:v>
                </c:pt>
                <c:pt idx="59104">
                  <c:v>16.761856999999999</c:v>
                </c:pt>
                <c:pt idx="59105">
                  <c:v>16.766027999999999</c:v>
                </c:pt>
                <c:pt idx="59106">
                  <c:v>16.763679</c:v>
                </c:pt>
                <c:pt idx="59107">
                  <c:v>16.761028</c:v>
                </c:pt>
                <c:pt idx="59108">
                  <c:v>16.763197999999999</c:v>
                </c:pt>
                <c:pt idx="59109">
                  <c:v>16.765264000000002</c:v>
                </c:pt>
                <c:pt idx="59110">
                  <c:v>16.763508999999999</c:v>
                </c:pt>
                <c:pt idx="59111">
                  <c:v>16.762883000000002</c:v>
                </c:pt>
                <c:pt idx="59112">
                  <c:v>16.762906999999998</c:v>
                </c:pt>
                <c:pt idx="59113">
                  <c:v>16.761156</c:v>
                </c:pt>
                <c:pt idx="59114">
                  <c:v>16.763363999999999</c:v>
                </c:pt>
                <c:pt idx="59115">
                  <c:v>16.766493000000001</c:v>
                </c:pt>
                <c:pt idx="59116">
                  <c:v>16.766864999999999</c:v>
                </c:pt>
                <c:pt idx="59117">
                  <c:v>16.769176000000002</c:v>
                </c:pt>
                <c:pt idx="59118">
                  <c:v>16.772241999999999</c:v>
                </c:pt>
                <c:pt idx="59119">
                  <c:v>16.775925000000001</c:v>
                </c:pt>
                <c:pt idx="59120">
                  <c:v>16.775176000000002</c:v>
                </c:pt>
                <c:pt idx="59121">
                  <c:v>16.768874</c:v>
                </c:pt>
                <c:pt idx="59122">
                  <c:v>16.770482000000001</c:v>
                </c:pt>
                <c:pt idx="59123">
                  <c:v>16.777441</c:v>
                </c:pt>
                <c:pt idx="59124">
                  <c:v>16.776903000000001</c:v>
                </c:pt>
                <c:pt idx="59125">
                  <c:v>16.773814999999999</c:v>
                </c:pt>
                <c:pt idx="59126">
                  <c:v>16.773792</c:v>
                </c:pt>
                <c:pt idx="59127">
                  <c:v>16.774627000000002</c:v>
                </c:pt>
                <c:pt idx="59128">
                  <c:v>16.77252</c:v>
                </c:pt>
                <c:pt idx="59129">
                  <c:v>16.769223</c:v>
                </c:pt>
                <c:pt idx="59130">
                  <c:v>16.772297000000002</c:v>
                </c:pt>
                <c:pt idx="59131">
                  <c:v>16.777996000000002</c:v>
                </c:pt>
                <c:pt idx="59132">
                  <c:v>16.776423000000001</c:v>
                </c:pt>
                <c:pt idx="59133">
                  <c:v>16.775582999999997</c:v>
                </c:pt>
                <c:pt idx="59134">
                  <c:v>16.779169</c:v>
                </c:pt>
                <c:pt idx="59135">
                  <c:v>16.781407000000002</c:v>
                </c:pt>
                <c:pt idx="59136">
                  <c:v>16.782745999999999</c:v>
                </c:pt>
                <c:pt idx="59137">
                  <c:v>16.784441000000001</c:v>
                </c:pt>
                <c:pt idx="59138">
                  <c:v>16.784803</c:v>
                </c:pt>
                <c:pt idx="59139">
                  <c:v>16.782823</c:v>
                </c:pt>
                <c:pt idx="59140">
                  <c:v>16.781019999999998</c:v>
                </c:pt>
                <c:pt idx="59141">
                  <c:v>16.781399999999998</c:v>
                </c:pt>
                <c:pt idx="59142">
                  <c:v>16.780908</c:v>
                </c:pt>
                <c:pt idx="59143">
                  <c:v>16.780628999999998</c:v>
                </c:pt>
                <c:pt idx="59144">
                  <c:v>16.782018999999998</c:v>
                </c:pt>
                <c:pt idx="59145">
                  <c:v>16.780135000000001</c:v>
                </c:pt>
                <c:pt idx="59146">
                  <c:v>16.776747</c:v>
                </c:pt>
                <c:pt idx="59147">
                  <c:v>16.776871</c:v>
                </c:pt>
                <c:pt idx="59148">
                  <c:v>16.777988000000001</c:v>
                </c:pt>
                <c:pt idx="59149">
                  <c:v>16.776889000000001</c:v>
                </c:pt>
                <c:pt idx="59150">
                  <c:v>16.778126</c:v>
                </c:pt>
                <c:pt idx="59151">
                  <c:v>16.780141</c:v>
                </c:pt>
                <c:pt idx="59152">
                  <c:v>16.779102999999999</c:v>
                </c:pt>
                <c:pt idx="59153">
                  <c:v>16.780217</c:v>
                </c:pt>
                <c:pt idx="59154">
                  <c:v>16.781390000000002</c:v>
                </c:pt>
                <c:pt idx="59155">
                  <c:v>16.778286999999999</c:v>
                </c:pt>
                <c:pt idx="59156">
                  <c:v>16.779294</c:v>
                </c:pt>
                <c:pt idx="59157">
                  <c:v>16.782826999999997</c:v>
                </c:pt>
                <c:pt idx="59158">
                  <c:v>16.778176999999999</c:v>
                </c:pt>
                <c:pt idx="59159">
                  <c:v>16.773189000000002</c:v>
                </c:pt>
                <c:pt idx="59160">
                  <c:v>16.775518999999999</c:v>
                </c:pt>
                <c:pt idx="59161">
                  <c:v>16.777332000000001</c:v>
                </c:pt>
                <c:pt idx="59162">
                  <c:v>16.776997999999999</c:v>
                </c:pt>
                <c:pt idx="59163">
                  <c:v>16.777703000000002</c:v>
                </c:pt>
                <c:pt idx="59164">
                  <c:v>16.776170999999998</c:v>
                </c:pt>
                <c:pt idx="59165">
                  <c:v>16.775448000000001</c:v>
                </c:pt>
                <c:pt idx="59166">
                  <c:v>16.77844</c:v>
                </c:pt>
                <c:pt idx="59167">
                  <c:v>16.785887000000002</c:v>
                </c:pt>
                <c:pt idx="59168">
                  <c:v>16.791224</c:v>
                </c:pt>
                <c:pt idx="59169">
                  <c:v>16.789391000000002</c:v>
                </c:pt>
                <c:pt idx="59170">
                  <c:v>16.785499000000002</c:v>
                </c:pt>
                <c:pt idx="59171">
                  <c:v>16.786327999999997</c:v>
                </c:pt>
                <c:pt idx="59172">
                  <c:v>16.786845</c:v>
                </c:pt>
                <c:pt idx="59173">
                  <c:v>16.784274</c:v>
                </c:pt>
                <c:pt idx="59174">
                  <c:v>16.782767</c:v>
                </c:pt>
                <c:pt idx="59175">
                  <c:v>16.783868999999999</c:v>
                </c:pt>
                <c:pt idx="59176">
                  <c:v>16.783701999999998</c:v>
                </c:pt>
                <c:pt idx="59177">
                  <c:v>16.784236</c:v>
                </c:pt>
                <c:pt idx="59178">
                  <c:v>16.787557</c:v>
                </c:pt>
                <c:pt idx="59179">
                  <c:v>16.788291999999998</c:v>
                </c:pt>
                <c:pt idx="59180">
                  <c:v>16.789515999999999</c:v>
                </c:pt>
                <c:pt idx="59181">
                  <c:v>16.790407999999999</c:v>
                </c:pt>
                <c:pt idx="59182">
                  <c:v>16.790865</c:v>
                </c:pt>
                <c:pt idx="59183">
                  <c:v>16.794499999999999</c:v>
                </c:pt>
                <c:pt idx="59184">
                  <c:v>16.789735</c:v>
                </c:pt>
                <c:pt idx="59185">
                  <c:v>16.781254000000001</c:v>
                </c:pt>
                <c:pt idx="59186">
                  <c:v>16.783653999999999</c:v>
                </c:pt>
                <c:pt idx="59187">
                  <c:v>16.788963000000003</c:v>
                </c:pt>
                <c:pt idx="59188">
                  <c:v>16.791148</c:v>
                </c:pt>
                <c:pt idx="59189">
                  <c:v>16.791734999999999</c:v>
                </c:pt>
                <c:pt idx="59190">
                  <c:v>16.790514999999999</c:v>
                </c:pt>
                <c:pt idx="59191">
                  <c:v>16.789017999999999</c:v>
                </c:pt>
                <c:pt idx="59192">
                  <c:v>16.787469000000002</c:v>
                </c:pt>
                <c:pt idx="59193">
                  <c:v>16.786905000000001</c:v>
                </c:pt>
                <c:pt idx="59194">
                  <c:v>16.787915999999999</c:v>
                </c:pt>
                <c:pt idx="59195">
                  <c:v>16.789715999999999</c:v>
                </c:pt>
                <c:pt idx="59196">
                  <c:v>16.787694999999999</c:v>
                </c:pt>
                <c:pt idx="59197">
                  <c:v>16.784410000000001</c:v>
                </c:pt>
                <c:pt idx="59198">
                  <c:v>16.784655999999998</c:v>
                </c:pt>
                <c:pt idx="59199">
                  <c:v>16.785617999999999</c:v>
                </c:pt>
                <c:pt idx="59200">
                  <c:v>16.782163000000001</c:v>
                </c:pt>
                <c:pt idx="59201">
                  <c:v>16.781036</c:v>
                </c:pt>
                <c:pt idx="59202">
                  <c:v>16.782876999999999</c:v>
                </c:pt>
                <c:pt idx="59203">
                  <c:v>16.783940000000001</c:v>
                </c:pt>
                <c:pt idx="59204">
                  <c:v>16.787300999999999</c:v>
                </c:pt>
                <c:pt idx="59205">
                  <c:v>16.786965000000002</c:v>
                </c:pt>
                <c:pt idx="59206">
                  <c:v>16.7835</c:v>
                </c:pt>
                <c:pt idx="59207">
                  <c:v>16.785333999999999</c:v>
                </c:pt>
                <c:pt idx="59208">
                  <c:v>16.787964000000002</c:v>
                </c:pt>
                <c:pt idx="59209">
                  <c:v>16.785842000000002</c:v>
                </c:pt>
                <c:pt idx="59210">
                  <c:v>16.783591000000001</c:v>
                </c:pt>
                <c:pt idx="59211">
                  <c:v>16.784092000000001</c:v>
                </c:pt>
                <c:pt idx="59212">
                  <c:v>16.785575999999999</c:v>
                </c:pt>
                <c:pt idx="59213">
                  <c:v>16.787233000000001</c:v>
                </c:pt>
                <c:pt idx="59214">
                  <c:v>16.786197999999999</c:v>
                </c:pt>
                <c:pt idx="59215">
                  <c:v>16.780545</c:v>
                </c:pt>
                <c:pt idx="59216">
                  <c:v>16.778865</c:v>
                </c:pt>
                <c:pt idx="59217">
                  <c:v>16.783094999999999</c:v>
                </c:pt>
                <c:pt idx="59218">
                  <c:v>16.78464</c:v>
                </c:pt>
                <c:pt idx="59219">
                  <c:v>16.784452000000002</c:v>
                </c:pt>
                <c:pt idx="59220">
                  <c:v>16.781685</c:v>
                </c:pt>
                <c:pt idx="59221">
                  <c:v>16.781019999999998</c:v>
                </c:pt>
                <c:pt idx="59222">
                  <c:v>16.782237000000002</c:v>
                </c:pt>
                <c:pt idx="59223">
                  <c:v>16.782201999999998</c:v>
                </c:pt>
                <c:pt idx="59224">
                  <c:v>16.782780000000002</c:v>
                </c:pt>
                <c:pt idx="59225">
                  <c:v>16.784687999999999</c:v>
                </c:pt>
                <c:pt idx="59226">
                  <c:v>16.785412000000001</c:v>
                </c:pt>
                <c:pt idx="59227">
                  <c:v>16.784229</c:v>
                </c:pt>
                <c:pt idx="59228">
                  <c:v>16.785533999999998</c:v>
                </c:pt>
                <c:pt idx="59229">
                  <c:v>16.787976</c:v>
                </c:pt>
                <c:pt idx="59230">
                  <c:v>16.788869999999999</c:v>
                </c:pt>
                <c:pt idx="59231">
                  <c:v>16.790046</c:v>
                </c:pt>
                <c:pt idx="59232">
                  <c:v>16.790543</c:v>
                </c:pt>
                <c:pt idx="59233">
                  <c:v>16.793500999999999</c:v>
                </c:pt>
                <c:pt idx="59234">
                  <c:v>16.79616</c:v>
                </c:pt>
                <c:pt idx="59235">
                  <c:v>16.793571</c:v>
                </c:pt>
                <c:pt idx="59236">
                  <c:v>16.794148</c:v>
                </c:pt>
                <c:pt idx="59237">
                  <c:v>16.796789</c:v>
                </c:pt>
                <c:pt idx="59238">
                  <c:v>16.797316000000002</c:v>
                </c:pt>
                <c:pt idx="59239">
                  <c:v>16.800238</c:v>
                </c:pt>
                <c:pt idx="59240">
                  <c:v>16.801375999999998</c:v>
                </c:pt>
                <c:pt idx="59241">
                  <c:v>16.799748000000001</c:v>
                </c:pt>
                <c:pt idx="59242">
                  <c:v>16.803080000000001</c:v>
                </c:pt>
                <c:pt idx="59243">
                  <c:v>16.807639000000002</c:v>
                </c:pt>
                <c:pt idx="59244">
                  <c:v>16.804757000000002</c:v>
                </c:pt>
                <c:pt idx="59245">
                  <c:v>16.803165</c:v>
                </c:pt>
                <c:pt idx="59246">
                  <c:v>16.805188000000001</c:v>
                </c:pt>
                <c:pt idx="59247">
                  <c:v>16.799844999999998</c:v>
                </c:pt>
                <c:pt idx="59248">
                  <c:v>16.794288000000002</c:v>
                </c:pt>
                <c:pt idx="59249">
                  <c:v>16.799858999999998</c:v>
                </c:pt>
                <c:pt idx="59250">
                  <c:v>16.803187000000001</c:v>
                </c:pt>
                <c:pt idx="59251">
                  <c:v>16.797035999999999</c:v>
                </c:pt>
                <c:pt idx="59252">
                  <c:v>16.79543</c:v>
                </c:pt>
                <c:pt idx="59253">
                  <c:v>16.801463999999999</c:v>
                </c:pt>
                <c:pt idx="59254">
                  <c:v>16.801172000000001</c:v>
                </c:pt>
                <c:pt idx="59255">
                  <c:v>16.799402000000001</c:v>
                </c:pt>
                <c:pt idx="59256">
                  <c:v>16.802281999999998</c:v>
                </c:pt>
                <c:pt idx="59257">
                  <c:v>16.802619</c:v>
                </c:pt>
                <c:pt idx="59258">
                  <c:v>16.803055000000001</c:v>
                </c:pt>
                <c:pt idx="59259">
                  <c:v>16.802137999999999</c:v>
                </c:pt>
                <c:pt idx="59260">
                  <c:v>16.79888</c:v>
                </c:pt>
                <c:pt idx="59261">
                  <c:v>16.802604000000002</c:v>
                </c:pt>
                <c:pt idx="59262">
                  <c:v>16.804478</c:v>
                </c:pt>
                <c:pt idx="59263">
                  <c:v>16.799682000000001</c:v>
                </c:pt>
                <c:pt idx="59264">
                  <c:v>16.798082999999998</c:v>
                </c:pt>
                <c:pt idx="59265">
                  <c:v>16.798960000000001</c:v>
                </c:pt>
                <c:pt idx="59266">
                  <c:v>16.801501000000002</c:v>
                </c:pt>
                <c:pt idx="59267">
                  <c:v>16.804537</c:v>
                </c:pt>
                <c:pt idx="59268">
                  <c:v>16.802709999999998</c:v>
                </c:pt>
                <c:pt idx="59269">
                  <c:v>16.800927999999999</c:v>
                </c:pt>
                <c:pt idx="59270">
                  <c:v>16.804603</c:v>
                </c:pt>
                <c:pt idx="59271">
                  <c:v>16.807589999999998</c:v>
                </c:pt>
                <c:pt idx="59272">
                  <c:v>16.802645999999999</c:v>
                </c:pt>
                <c:pt idx="59273">
                  <c:v>16.798780000000001</c:v>
                </c:pt>
                <c:pt idx="59274">
                  <c:v>16.805984000000002</c:v>
                </c:pt>
                <c:pt idx="59275">
                  <c:v>16.809094000000002</c:v>
                </c:pt>
                <c:pt idx="59276">
                  <c:v>16.803463000000001</c:v>
                </c:pt>
                <c:pt idx="59277">
                  <c:v>16.802759000000002</c:v>
                </c:pt>
                <c:pt idx="59278">
                  <c:v>16.808734000000001</c:v>
                </c:pt>
                <c:pt idx="59279">
                  <c:v>16.808826</c:v>
                </c:pt>
                <c:pt idx="59280">
                  <c:v>16.804613</c:v>
                </c:pt>
                <c:pt idx="59281">
                  <c:v>16.806269</c:v>
                </c:pt>
                <c:pt idx="59282">
                  <c:v>16.808115999999998</c:v>
                </c:pt>
                <c:pt idx="59283">
                  <c:v>16.805702</c:v>
                </c:pt>
                <c:pt idx="59284">
                  <c:v>16.805982</c:v>
                </c:pt>
                <c:pt idx="59285">
                  <c:v>16.809996999999999</c:v>
                </c:pt>
                <c:pt idx="59286">
                  <c:v>16.810169999999999</c:v>
                </c:pt>
                <c:pt idx="59287">
                  <c:v>16.809341</c:v>
                </c:pt>
                <c:pt idx="59288">
                  <c:v>16.809581000000001</c:v>
                </c:pt>
                <c:pt idx="59289">
                  <c:v>16.806884</c:v>
                </c:pt>
                <c:pt idx="59290">
                  <c:v>16.808073</c:v>
                </c:pt>
                <c:pt idx="59291">
                  <c:v>16.810973000000001</c:v>
                </c:pt>
                <c:pt idx="59292">
                  <c:v>16.810638000000001</c:v>
                </c:pt>
                <c:pt idx="59293">
                  <c:v>16.811525</c:v>
                </c:pt>
                <c:pt idx="59294">
                  <c:v>16.811183</c:v>
                </c:pt>
                <c:pt idx="59295">
                  <c:v>16.810769000000001</c:v>
                </c:pt>
                <c:pt idx="59296">
                  <c:v>16.811717000000002</c:v>
                </c:pt>
                <c:pt idx="59297">
                  <c:v>16.812170999999999</c:v>
                </c:pt>
                <c:pt idx="59298">
                  <c:v>16.812581999999999</c:v>
                </c:pt>
                <c:pt idx="59299">
                  <c:v>16.811993000000001</c:v>
                </c:pt>
                <c:pt idx="59300">
                  <c:v>16.810929000000002</c:v>
                </c:pt>
                <c:pt idx="59301">
                  <c:v>16.812463000000001</c:v>
                </c:pt>
                <c:pt idx="59302">
                  <c:v>16.816018</c:v>
                </c:pt>
                <c:pt idx="59303">
                  <c:v>16.811643</c:v>
                </c:pt>
                <c:pt idx="59304">
                  <c:v>16.810748</c:v>
                </c:pt>
                <c:pt idx="59305">
                  <c:v>16.817444000000002</c:v>
                </c:pt>
                <c:pt idx="59306">
                  <c:v>16.817042000000001</c:v>
                </c:pt>
                <c:pt idx="59307">
                  <c:v>16.818061999999998</c:v>
                </c:pt>
                <c:pt idx="59308">
                  <c:v>16.817819999999998</c:v>
                </c:pt>
                <c:pt idx="59309">
                  <c:v>16.815579</c:v>
                </c:pt>
                <c:pt idx="59310">
                  <c:v>16.820135999999998</c:v>
                </c:pt>
                <c:pt idx="59311">
                  <c:v>16.818714</c:v>
                </c:pt>
                <c:pt idx="59312">
                  <c:v>16.813051000000002</c:v>
                </c:pt>
                <c:pt idx="59313">
                  <c:v>16.818612000000002</c:v>
                </c:pt>
                <c:pt idx="59314">
                  <c:v>16.824887</c:v>
                </c:pt>
                <c:pt idx="59315">
                  <c:v>16.821621999999998</c:v>
                </c:pt>
                <c:pt idx="59316">
                  <c:v>16.819789999999998</c:v>
                </c:pt>
                <c:pt idx="59317">
                  <c:v>16.821657000000002</c:v>
                </c:pt>
                <c:pt idx="59318">
                  <c:v>16.822859999999999</c:v>
                </c:pt>
                <c:pt idx="59319">
                  <c:v>16.820779999999999</c:v>
                </c:pt>
                <c:pt idx="59320">
                  <c:v>16.818635999999998</c:v>
                </c:pt>
                <c:pt idx="59321">
                  <c:v>16.821801999999998</c:v>
                </c:pt>
                <c:pt idx="59322">
                  <c:v>16.822302999999998</c:v>
                </c:pt>
                <c:pt idx="59323">
                  <c:v>16.818455</c:v>
                </c:pt>
                <c:pt idx="59324">
                  <c:v>16.822921000000001</c:v>
                </c:pt>
                <c:pt idx="59325">
                  <c:v>16.830712999999999</c:v>
                </c:pt>
                <c:pt idx="59326">
                  <c:v>16.83164</c:v>
                </c:pt>
                <c:pt idx="59327">
                  <c:v>16.829029999999999</c:v>
                </c:pt>
                <c:pt idx="59328">
                  <c:v>16.829230000000003</c:v>
                </c:pt>
                <c:pt idx="59329">
                  <c:v>16.832717000000002</c:v>
                </c:pt>
                <c:pt idx="59330">
                  <c:v>16.834161999999999</c:v>
                </c:pt>
                <c:pt idx="59331">
                  <c:v>16.832632</c:v>
                </c:pt>
                <c:pt idx="59332">
                  <c:v>16.828856999999999</c:v>
                </c:pt>
                <c:pt idx="59333">
                  <c:v>16.826530999999999</c:v>
                </c:pt>
                <c:pt idx="59334">
                  <c:v>16.829489000000002</c:v>
                </c:pt>
                <c:pt idx="59335">
                  <c:v>16.831066</c:v>
                </c:pt>
                <c:pt idx="59336">
                  <c:v>16.827610999999997</c:v>
                </c:pt>
                <c:pt idx="59337">
                  <c:v>16.823767</c:v>
                </c:pt>
                <c:pt idx="59338">
                  <c:v>16.822838000000001</c:v>
                </c:pt>
                <c:pt idx="59339">
                  <c:v>16.823922</c:v>
                </c:pt>
                <c:pt idx="59340">
                  <c:v>16.825222</c:v>
                </c:pt>
                <c:pt idx="59341">
                  <c:v>16.827756000000001</c:v>
                </c:pt>
                <c:pt idx="59342">
                  <c:v>16.828527999999999</c:v>
                </c:pt>
                <c:pt idx="59343">
                  <c:v>16.824300000000001</c:v>
                </c:pt>
                <c:pt idx="59344">
                  <c:v>16.820359</c:v>
                </c:pt>
                <c:pt idx="59345">
                  <c:v>16.819322</c:v>
                </c:pt>
                <c:pt idx="59346">
                  <c:v>16.821399</c:v>
                </c:pt>
                <c:pt idx="59347">
                  <c:v>16.825827</c:v>
                </c:pt>
                <c:pt idx="59348">
                  <c:v>16.828982</c:v>
                </c:pt>
                <c:pt idx="59349">
                  <c:v>16.827759</c:v>
                </c:pt>
                <c:pt idx="59350">
                  <c:v>16.829132000000001</c:v>
                </c:pt>
                <c:pt idx="59351">
                  <c:v>16.834344000000002</c:v>
                </c:pt>
                <c:pt idx="59352">
                  <c:v>16.830539000000002</c:v>
                </c:pt>
                <c:pt idx="59353">
                  <c:v>16.825761</c:v>
                </c:pt>
                <c:pt idx="59354">
                  <c:v>16.829912</c:v>
                </c:pt>
                <c:pt idx="59355">
                  <c:v>16.831814000000001</c:v>
                </c:pt>
                <c:pt idx="59356">
                  <c:v>16.828147999999999</c:v>
                </c:pt>
                <c:pt idx="59357">
                  <c:v>16.829190000000001</c:v>
                </c:pt>
                <c:pt idx="59358">
                  <c:v>16.828751</c:v>
                </c:pt>
                <c:pt idx="59359">
                  <c:v>16.824439999999999</c:v>
                </c:pt>
                <c:pt idx="59360">
                  <c:v>16.826726000000001</c:v>
                </c:pt>
                <c:pt idx="59361">
                  <c:v>16.833244999999998</c:v>
                </c:pt>
                <c:pt idx="59362">
                  <c:v>16.832726999999998</c:v>
                </c:pt>
                <c:pt idx="59363">
                  <c:v>16.828350999999998</c:v>
                </c:pt>
                <c:pt idx="59364">
                  <c:v>16.830880999999998</c:v>
                </c:pt>
                <c:pt idx="59365">
                  <c:v>16.836812000000002</c:v>
                </c:pt>
                <c:pt idx="59366">
                  <c:v>16.837592999999998</c:v>
                </c:pt>
                <c:pt idx="59367">
                  <c:v>16.834084000000001</c:v>
                </c:pt>
                <c:pt idx="59368">
                  <c:v>16.833080000000002</c:v>
                </c:pt>
                <c:pt idx="59369">
                  <c:v>16.832207</c:v>
                </c:pt>
                <c:pt idx="59370">
                  <c:v>16.829338</c:v>
                </c:pt>
                <c:pt idx="59371">
                  <c:v>16.825195999999998</c:v>
                </c:pt>
                <c:pt idx="59372">
                  <c:v>16.826458000000002</c:v>
                </c:pt>
                <c:pt idx="59373">
                  <c:v>16.831710999999999</c:v>
                </c:pt>
                <c:pt idx="59374">
                  <c:v>16.828209000000001</c:v>
                </c:pt>
                <c:pt idx="59375">
                  <c:v>16.825588</c:v>
                </c:pt>
                <c:pt idx="59376">
                  <c:v>16.830721</c:v>
                </c:pt>
                <c:pt idx="59377">
                  <c:v>16.828941</c:v>
                </c:pt>
                <c:pt idx="59378">
                  <c:v>16.826019000000002</c:v>
                </c:pt>
                <c:pt idx="59379">
                  <c:v>16.830738</c:v>
                </c:pt>
                <c:pt idx="59380">
                  <c:v>16.830548999999998</c:v>
                </c:pt>
                <c:pt idx="59381">
                  <c:v>16.825519999999997</c:v>
                </c:pt>
                <c:pt idx="59382">
                  <c:v>16.826172</c:v>
                </c:pt>
                <c:pt idx="59383">
                  <c:v>16.829082</c:v>
                </c:pt>
                <c:pt idx="59384">
                  <c:v>16.829349999999998</c:v>
                </c:pt>
                <c:pt idx="59385">
                  <c:v>16.828755000000001</c:v>
                </c:pt>
                <c:pt idx="59386">
                  <c:v>16.825885</c:v>
                </c:pt>
                <c:pt idx="59387">
                  <c:v>16.825144999999999</c:v>
                </c:pt>
                <c:pt idx="59388">
                  <c:v>16.827047</c:v>
                </c:pt>
                <c:pt idx="59389">
                  <c:v>16.828831000000001</c:v>
                </c:pt>
                <c:pt idx="59390">
                  <c:v>16.833956000000001</c:v>
                </c:pt>
                <c:pt idx="59391">
                  <c:v>16.836993</c:v>
                </c:pt>
                <c:pt idx="59392">
                  <c:v>16.837177000000001</c:v>
                </c:pt>
                <c:pt idx="59393">
                  <c:v>16.838442999999998</c:v>
                </c:pt>
                <c:pt idx="59394">
                  <c:v>16.839554</c:v>
                </c:pt>
                <c:pt idx="59395">
                  <c:v>16.839221999999999</c:v>
                </c:pt>
                <c:pt idx="59396">
                  <c:v>16.838732999999998</c:v>
                </c:pt>
                <c:pt idx="59397">
                  <c:v>16.839036</c:v>
                </c:pt>
                <c:pt idx="59398">
                  <c:v>16.836454</c:v>
                </c:pt>
                <c:pt idx="59399">
                  <c:v>16.835646000000001</c:v>
                </c:pt>
                <c:pt idx="59400">
                  <c:v>16.838386</c:v>
                </c:pt>
                <c:pt idx="59401">
                  <c:v>16.838773</c:v>
                </c:pt>
                <c:pt idx="59402">
                  <c:v>16.838501000000001</c:v>
                </c:pt>
                <c:pt idx="59403">
                  <c:v>16.83953</c:v>
                </c:pt>
                <c:pt idx="59404">
                  <c:v>16.841390000000001</c:v>
                </c:pt>
                <c:pt idx="59405">
                  <c:v>16.84308</c:v>
                </c:pt>
                <c:pt idx="59406">
                  <c:v>16.841779000000002</c:v>
                </c:pt>
                <c:pt idx="59407">
                  <c:v>16.842022999999998</c:v>
                </c:pt>
                <c:pt idx="59408">
                  <c:v>16.842787999999999</c:v>
                </c:pt>
                <c:pt idx="59409">
                  <c:v>16.838920999999999</c:v>
                </c:pt>
                <c:pt idx="59410">
                  <c:v>16.839432000000002</c:v>
                </c:pt>
                <c:pt idx="59411">
                  <c:v>16.842565999999998</c:v>
                </c:pt>
                <c:pt idx="59412">
                  <c:v>16.841777</c:v>
                </c:pt>
                <c:pt idx="59413">
                  <c:v>16.840468000000001</c:v>
                </c:pt>
                <c:pt idx="59414">
                  <c:v>16.842807000000001</c:v>
                </c:pt>
                <c:pt idx="59415">
                  <c:v>16.843121</c:v>
                </c:pt>
                <c:pt idx="59416">
                  <c:v>16.840724999999999</c:v>
                </c:pt>
                <c:pt idx="59417">
                  <c:v>16.840477999999997</c:v>
                </c:pt>
                <c:pt idx="59418">
                  <c:v>16.839547</c:v>
                </c:pt>
                <c:pt idx="59419">
                  <c:v>16.838723999999999</c:v>
                </c:pt>
                <c:pt idx="59420">
                  <c:v>16.839078000000001</c:v>
                </c:pt>
                <c:pt idx="59421">
                  <c:v>16.83943</c:v>
                </c:pt>
                <c:pt idx="59422">
                  <c:v>16.839623</c:v>
                </c:pt>
                <c:pt idx="59423">
                  <c:v>16.840422</c:v>
                </c:pt>
                <c:pt idx="59424">
                  <c:v>16.843274000000001</c:v>
                </c:pt>
                <c:pt idx="59425">
                  <c:v>16.842534000000001</c:v>
                </c:pt>
                <c:pt idx="59426">
                  <c:v>16.841090999999999</c:v>
                </c:pt>
                <c:pt idx="59427">
                  <c:v>16.844624</c:v>
                </c:pt>
                <c:pt idx="59428">
                  <c:v>16.845544</c:v>
                </c:pt>
                <c:pt idx="59429">
                  <c:v>16.839849000000001</c:v>
                </c:pt>
                <c:pt idx="59430">
                  <c:v>16.836334999999998</c:v>
                </c:pt>
                <c:pt idx="59431">
                  <c:v>16.839594999999999</c:v>
                </c:pt>
                <c:pt idx="59432">
                  <c:v>16.839617000000001</c:v>
                </c:pt>
                <c:pt idx="59433">
                  <c:v>16.835236000000002</c:v>
                </c:pt>
                <c:pt idx="59434">
                  <c:v>16.836019999999998</c:v>
                </c:pt>
                <c:pt idx="59435">
                  <c:v>16.838737000000002</c:v>
                </c:pt>
                <c:pt idx="59436">
                  <c:v>16.841470000000001</c:v>
                </c:pt>
                <c:pt idx="59437">
                  <c:v>16.844512000000002</c:v>
                </c:pt>
                <c:pt idx="59438">
                  <c:v>16.842683999999998</c:v>
                </c:pt>
                <c:pt idx="59439">
                  <c:v>16.842157</c:v>
                </c:pt>
                <c:pt idx="59440">
                  <c:v>16.844685999999999</c:v>
                </c:pt>
                <c:pt idx="59441">
                  <c:v>16.844428999999998</c:v>
                </c:pt>
                <c:pt idx="59442">
                  <c:v>16.845179999999999</c:v>
                </c:pt>
                <c:pt idx="59443">
                  <c:v>16.846964</c:v>
                </c:pt>
                <c:pt idx="59444">
                  <c:v>16.846589999999999</c:v>
                </c:pt>
                <c:pt idx="59445">
                  <c:v>16.845276999999999</c:v>
                </c:pt>
                <c:pt idx="59446">
                  <c:v>16.846746</c:v>
                </c:pt>
                <c:pt idx="59447">
                  <c:v>16.847307999999998</c:v>
                </c:pt>
                <c:pt idx="59448">
                  <c:v>16.844859</c:v>
                </c:pt>
                <c:pt idx="59449">
                  <c:v>16.845048999999999</c:v>
                </c:pt>
                <c:pt idx="59450">
                  <c:v>16.848862</c:v>
                </c:pt>
                <c:pt idx="59451">
                  <c:v>16.848767000000002</c:v>
                </c:pt>
                <c:pt idx="59452">
                  <c:v>16.850669</c:v>
                </c:pt>
                <c:pt idx="59453">
                  <c:v>16.854151000000002</c:v>
                </c:pt>
                <c:pt idx="59454">
                  <c:v>16.851566999999999</c:v>
                </c:pt>
                <c:pt idx="59455">
                  <c:v>16.848447999999998</c:v>
                </c:pt>
                <c:pt idx="59456">
                  <c:v>16.847934000000002</c:v>
                </c:pt>
                <c:pt idx="59457">
                  <c:v>16.847825</c:v>
                </c:pt>
                <c:pt idx="59458">
                  <c:v>16.846436000000001</c:v>
                </c:pt>
                <c:pt idx="59459">
                  <c:v>16.843082000000003</c:v>
                </c:pt>
                <c:pt idx="59460">
                  <c:v>16.842863999999999</c:v>
                </c:pt>
                <c:pt idx="59461">
                  <c:v>16.847937000000002</c:v>
                </c:pt>
                <c:pt idx="59462">
                  <c:v>16.850062000000001</c:v>
                </c:pt>
                <c:pt idx="59463">
                  <c:v>16.846660999999997</c:v>
                </c:pt>
                <c:pt idx="59464">
                  <c:v>16.844174000000002</c:v>
                </c:pt>
                <c:pt idx="59465">
                  <c:v>16.846226000000001</c:v>
                </c:pt>
                <c:pt idx="59466">
                  <c:v>16.847822999999998</c:v>
                </c:pt>
                <c:pt idx="59467">
                  <c:v>16.849857999999998</c:v>
                </c:pt>
                <c:pt idx="59468">
                  <c:v>16.851694999999999</c:v>
                </c:pt>
                <c:pt idx="59469">
                  <c:v>16.852656</c:v>
                </c:pt>
                <c:pt idx="59470">
                  <c:v>16.857816</c:v>
                </c:pt>
                <c:pt idx="59471">
                  <c:v>16.860167000000001</c:v>
                </c:pt>
                <c:pt idx="59472">
                  <c:v>16.859544</c:v>
                </c:pt>
                <c:pt idx="59473">
                  <c:v>16.865818000000001</c:v>
                </c:pt>
                <c:pt idx="59474">
                  <c:v>16.869816999999998</c:v>
                </c:pt>
                <c:pt idx="59475">
                  <c:v>16.865014000000002</c:v>
                </c:pt>
                <c:pt idx="59476">
                  <c:v>16.864291000000001</c:v>
                </c:pt>
                <c:pt idx="59477">
                  <c:v>16.867272</c:v>
                </c:pt>
                <c:pt idx="59478">
                  <c:v>16.867077999999999</c:v>
                </c:pt>
                <c:pt idx="59479">
                  <c:v>16.865378</c:v>
                </c:pt>
                <c:pt idx="59480">
                  <c:v>16.865512000000003</c:v>
                </c:pt>
                <c:pt idx="59481">
                  <c:v>16.863914000000001</c:v>
                </c:pt>
                <c:pt idx="59482">
                  <c:v>16.860751999999998</c:v>
                </c:pt>
                <c:pt idx="59483">
                  <c:v>16.860049</c:v>
                </c:pt>
                <c:pt idx="59484">
                  <c:v>16.861221999999998</c:v>
                </c:pt>
                <c:pt idx="59485">
                  <c:v>16.862548</c:v>
                </c:pt>
                <c:pt idx="59486">
                  <c:v>16.863849000000002</c:v>
                </c:pt>
                <c:pt idx="59487">
                  <c:v>16.863220999999999</c:v>
                </c:pt>
                <c:pt idx="59488">
                  <c:v>16.858535</c:v>
                </c:pt>
                <c:pt idx="59489">
                  <c:v>16.856824</c:v>
                </c:pt>
                <c:pt idx="59490">
                  <c:v>16.860889</c:v>
                </c:pt>
                <c:pt idx="59491">
                  <c:v>16.859549999999999</c:v>
                </c:pt>
                <c:pt idx="59492">
                  <c:v>16.856878999999999</c:v>
                </c:pt>
                <c:pt idx="59493">
                  <c:v>16.858895</c:v>
                </c:pt>
                <c:pt idx="59494">
                  <c:v>16.860125</c:v>
                </c:pt>
                <c:pt idx="59495">
                  <c:v>16.860433</c:v>
                </c:pt>
                <c:pt idx="59496">
                  <c:v>16.858176999999998</c:v>
                </c:pt>
                <c:pt idx="59497">
                  <c:v>16.855231</c:v>
                </c:pt>
                <c:pt idx="59498">
                  <c:v>16.860064000000001</c:v>
                </c:pt>
                <c:pt idx="59499">
                  <c:v>16.863961</c:v>
                </c:pt>
                <c:pt idx="59500">
                  <c:v>16.861598999999998</c:v>
                </c:pt>
                <c:pt idx="59501">
                  <c:v>16.861710000000002</c:v>
                </c:pt>
                <c:pt idx="59502">
                  <c:v>16.863185999999999</c:v>
                </c:pt>
                <c:pt idx="59503">
                  <c:v>16.860064000000001</c:v>
                </c:pt>
                <c:pt idx="59504">
                  <c:v>16.855893999999999</c:v>
                </c:pt>
                <c:pt idx="59505">
                  <c:v>16.858201000000001</c:v>
                </c:pt>
                <c:pt idx="59506">
                  <c:v>16.859932999999998</c:v>
                </c:pt>
                <c:pt idx="59507">
                  <c:v>16.856186000000001</c:v>
                </c:pt>
                <c:pt idx="59508">
                  <c:v>16.856923999999999</c:v>
                </c:pt>
                <c:pt idx="59509">
                  <c:v>16.860213000000002</c:v>
                </c:pt>
                <c:pt idx="59510">
                  <c:v>16.858767999999998</c:v>
                </c:pt>
                <c:pt idx="59511">
                  <c:v>16.859966</c:v>
                </c:pt>
                <c:pt idx="59512">
                  <c:v>16.862833000000002</c:v>
                </c:pt>
                <c:pt idx="59513">
                  <c:v>16.859852</c:v>
                </c:pt>
                <c:pt idx="59514">
                  <c:v>16.857944</c:v>
                </c:pt>
                <c:pt idx="59515">
                  <c:v>16.857799999999997</c:v>
                </c:pt>
                <c:pt idx="59516">
                  <c:v>16.855457000000001</c:v>
                </c:pt>
                <c:pt idx="59517">
                  <c:v>16.855750999999998</c:v>
                </c:pt>
                <c:pt idx="59518">
                  <c:v>16.856586999999998</c:v>
                </c:pt>
                <c:pt idx="59519">
                  <c:v>16.859759</c:v>
                </c:pt>
                <c:pt idx="59520">
                  <c:v>16.863883000000001</c:v>
                </c:pt>
                <c:pt idx="59521">
                  <c:v>16.861749</c:v>
                </c:pt>
                <c:pt idx="59522">
                  <c:v>16.861803999999999</c:v>
                </c:pt>
                <c:pt idx="59523">
                  <c:v>16.864872999999999</c:v>
                </c:pt>
                <c:pt idx="59524">
                  <c:v>16.864173000000001</c:v>
                </c:pt>
                <c:pt idx="59525">
                  <c:v>16.862703</c:v>
                </c:pt>
                <c:pt idx="59526">
                  <c:v>16.863880000000002</c:v>
                </c:pt>
                <c:pt idx="59527">
                  <c:v>16.864300999999998</c:v>
                </c:pt>
                <c:pt idx="59528">
                  <c:v>16.860044000000002</c:v>
                </c:pt>
                <c:pt idx="59529">
                  <c:v>16.858432000000001</c:v>
                </c:pt>
                <c:pt idx="59530">
                  <c:v>16.861476</c:v>
                </c:pt>
                <c:pt idx="59531">
                  <c:v>16.861682999999999</c:v>
                </c:pt>
                <c:pt idx="59532">
                  <c:v>16.866649000000002</c:v>
                </c:pt>
                <c:pt idx="59533">
                  <c:v>16.872061000000002</c:v>
                </c:pt>
                <c:pt idx="59534">
                  <c:v>16.867753999999998</c:v>
                </c:pt>
                <c:pt idx="59535">
                  <c:v>16.867336999999999</c:v>
                </c:pt>
                <c:pt idx="59536">
                  <c:v>16.8752</c:v>
                </c:pt>
                <c:pt idx="59537">
                  <c:v>16.874414000000002</c:v>
                </c:pt>
                <c:pt idx="59538">
                  <c:v>16.872076</c:v>
                </c:pt>
                <c:pt idx="59539">
                  <c:v>16.877555999999998</c:v>
                </c:pt>
                <c:pt idx="59540">
                  <c:v>16.876244</c:v>
                </c:pt>
                <c:pt idx="59541">
                  <c:v>16.871721999999998</c:v>
                </c:pt>
                <c:pt idx="59542">
                  <c:v>16.875477</c:v>
                </c:pt>
                <c:pt idx="59543">
                  <c:v>16.877364999999998</c:v>
                </c:pt>
                <c:pt idx="59544">
                  <c:v>16.873862000000003</c:v>
                </c:pt>
                <c:pt idx="59545">
                  <c:v>16.873801</c:v>
                </c:pt>
                <c:pt idx="59546">
                  <c:v>16.874897000000001</c:v>
                </c:pt>
                <c:pt idx="59547">
                  <c:v>16.871274</c:v>
                </c:pt>
                <c:pt idx="59548">
                  <c:v>16.867984</c:v>
                </c:pt>
                <c:pt idx="59549">
                  <c:v>16.866364000000001</c:v>
                </c:pt>
                <c:pt idx="59550">
                  <c:v>16.865347</c:v>
                </c:pt>
                <c:pt idx="59551">
                  <c:v>16.865416</c:v>
                </c:pt>
                <c:pt idx="59552">
                  <c:v>16.864246999999999</c:v>
                </c:pt>
                <c:pt idx="59553">
                  <c:v>16.864198000000002</c:v>
                </c:pt>
                <c:pt idx="59554">
                  <c:v>16.865942</c:v>
                </c:pt>
                <c:pt idx="59555">
                  <c:v>16.866986000000001</c:v>
                </c:pt>
                <c:pt idx="59556">
                  <c:v>16.866565999999999</c:v>
                </c:pt>
                <c:pt idx="59557">
                  <c:v>16.863142</c:v>
                </c:pt>
                <c:pt idx="59558">
                  <c:v>16.863059</c:v>
                </c:pt>
                <c:pt idx="59559">
                  <c:v>16.865042000000003</c:v>
                </c:pt>
                <c:pt idx="59560">
                  <c:v>16.866654</c:v>
                </c:pt>
                <c:pt idx="59561">
                  <c:v>16.869837</c:v>
                </c:pt>
                <c:pt idx="59562">
                  <c:v>16.868513999999998</c:v>
                </c:pt>
                <c:pt idx="59563">
                  <c:v>16.864238</c:v>
                </c:pt>
                <c:pt idx="59564">
                  <c:v>16.863880999999999</c:v>
                </c:pt>
                <c:pt idx="59565">
                  <c:v>16.865714000000001</c:v>
                </c:pt>
                <c:pt idx="59566">
                  <c:v>16.868276000000002</c:v>
                </c:pt>
                <c:pt idx="59567">
                  <c:v>16.867215999999999</c:v>
                </c:pt>
                <c:pt idx="59568">
                  <c:v>16.864307</c:v>
                </c:pt>
                <c:pt idx="59569">
                  <c:v>16.868546000000002</c:v>
                </c:pt>
                <c:pt idx="59570">
                  <c:v>16.871254999999998</c:v>
                </c:pt>
                <c:pt idx="59571">
                  <c:v>16.865933999999999</c:v>
                </c:pt>
                <c:pt idx="59572">
                  <c:v>16.863353</c:v>
                </c:pt>
                <c:pt idx="59573">
                  <c:v>16.868462999999998</c:v>
                </c:pt>
                <c:pt idx="59574">
                  <c:v>16.873283999999998</c:v>
                </c:pt>
                <c:pt idx="59575">
                  <c:v>16.873255</c:v>
                </c:pt>
                <c:pt idx="59576">
                  <c:v>16.870680999999998</c:v>
                </c:pt>
                <c:pt idx="59577">
                  <c:v>16.870038999999998</c:v>
                </c:pt>
                <c:pt idx="59578">
                  <c:v>16.872666000000002</c:v>
                </c:pt>
                <c:pt idx="59579">
                  <c:v>16.87379</c:v>
                </c:pt>
                <c:pt idx="59580">
                  <c:v>16.874838</c:v>
                </c:pt>
                <c:pt idx="59581">
                  <c:v>16.880124000000002</c:v>
                </c:pt>
                <c:pt idx="59582">
                  <c:v>16.883333</c:v>
                </c:pt>
                <c:pt idx="59583">
                  <c:v>16.880735000000001</c:v>
                </c:pt>
                <c:pt idx="59584">
                  <c:v>16.880296000000001</c:v>
                </c:pt>
                <c:pt idx="59585">
                  <c:v>16.880361999999998</c:v>
                </c:pt>
                <c:pt idx="59586">
                  <c:v>16.879063000000002</c:v>
                </c:pt>
                <c:pt idx="59587">
                  <c:v>16.878905</c:v>
                </c:pt>
                <c:pt idx="59588">
                  <c:v>16.880003000000002</c:v>
                </c:pt>
                <c:pt idx="59589">
                  <c:v>16.878826</c:v>
                </c:pt>
                <c:pt idx="59590">
                  <c:v>16.879260000000002</c:v>
                </c:pt>
                <c:pt idx="59591">
                  <c:v>16.880358000000001</c:v>
                </c:pt>
                <c:pt idx="59592">
                  <c:v>16.87781</c:v>
                </c:pt>
                <c:pt idx="59593">
                  <c:v>16.878028999999998</c:v>
                </c:pt>
                <c:pt idx="59594">
                  <c:v>16.880313999999998</c:v>
                </c:pt>
                <c:pt idx="59595">
                  <c:v>16.879317999999998</c:v>
                </c:pt>
                <c:pt idx="59596">
                  <c:v>16.877983</c:v>
                </c:pt>
                <c:pt idx="59597">
                  <c:v>16.879333000000003</c:v>
                </c:pt>
                <c:pt idx="59598">
                  <c:v>16.880748000000001</c:v>
                </c:pt>
                <c:pt idx="59599">
                  <c:v>16.879759999999997</c:v>
                </c:pt>
                <c:pt idx="59600">
                  <c:v>16.879007999999999</c:v>
                </c:pt>
                <c:pt idx="59601">
                  <c:v>16.879984999999998</c:v>
                </c:pt>
                <c:pt idx="59602">
                  <c:v>16.88345</c:v>
                </c:pt>
                <c:pt idx="59603">
                  <c:v>16.883762000000001</c:v>
                </c:pt>
                <c:pt idx="59604">
                  <c:v>16.880386999999999</c:v>
                </c:pt>
                <c:pt idx="59605">
                  <c:v>16.883561999999998</c:v>
                </c:pt>
                <c:pt idx="59606">
                  <c:v>16.890250000000002</c:v>
                </c:pt>
                <c:pt idx="59607">
                  <c:v>16.887042999999998</c:v>
                </c:pt>
                <c:pt idx="59608">
                  <c:v>16.881363999999998</c:v>
                </c:pt>
                <c:pt idx="59609">
                  <c:v>16.883271999999998</c:v>
                </c:pt>
                <c:pt idx="59610">
                  <c:v>16.88475</c:v>
                </c:pt>
                <c:pt idx="59611">
                  <c:v>16.885480999999999</c:v>
                </c:pt>
                <c:pt idx="59612">
                  <c:v>16.886409</c:v>
                </c:pt>
                <c:pt idx="59613">
                  <c:v>16.880426999999997</c:v>
                </c:pt>
                <c:pt idx="59614">
                  <c:v>16.880825000000002</c:v>
                </c:pt>
                <c:pt idx="59615">
                  <c:v>16.888739000000001</c:v>
                </c:pt>
                <c:pt idx="59616">
                  <c:v>16.886068000000002</c:v>
                </c:pt>
                <c:pt idx="59617">
                  <c:v>16.879373999999999</c:v>
                </c:pt>
                <c:pt idx="59618">
                  <c:v>16.881741999999999</c:v>
                </c:pt>
                <c:pt idx="59619">
                  <c:v>16.888275</c:v>
                </c:pt>
                <c:pt idx="59620">
                  <c:v>16.889755000000001</c:v>
                </c:pt>
                <c:pt idx="59621">
                  <c:v>16.889178999999999</c:v>
                </c:pt>
                <c:pt idx="59622">
                  <c:v>16.894120000000001</c:v>
                </c:pt>
                <c:pt idx="59623">
                  <c:v>16.894337999999998</c:v>
                </c:pt>
                <c:pt idx="59624">
                  <c:v>16.890408000000001</c:v>
                </c:pt>
                <c:pt idx="59625">
                  <c:v>16.889547999999998</c:v>
                </c:pt>
                <c:pt idx="59626">
                  <c:v>16.889036000000001</c:v>
                </c:pt>
                <c:pt idx="59627">
                  <c:v>16.890990000000002</c:v>
                </c:pt>
                <c:pt idx="59628">
                  <c:v>16.892046999999998</c:v>
                </c:pt>
                <c:pt idx="59629">
                  <c:v>16.889675</c:v>
                </c:pt>
                <c:pt idx="59630">
                  <c:v>16.888522000000002</c:v>
                </c:pt>
                <c:pt idx="59631">
                  <c:v>16.887844999999999</c:v>
                </c:pt>
                <c:pt idx="59632">
                  <c:v>16.891111000000002</c:v>
                </c:pt>
                <c:pt idx="59633">
                  <c:v>16.893836999999998</c:v>
                </c:pt>
                <c:pt idx="59634">
                  <c:v>16.892644000000001</c:v>
                </c:pt>
                <c:pt idx="59635">
                  <c:v>16.892436</c:v>
                </c:pt>
                <c:pt idx="59636">
                  <c:v>16.89395</c:v>
                </c:pt>
                <c:pt idx="59637">
                  <c:v>16.894767999999999</c:v>
                </c:pt>
                <c:pt idx="59638">
                  <c:v>16.891826000000002</c:v>
                </c:pt>
                <c:pt idx="59639">
                  <c:v>16.892662999999999</c:v>
                </c:pt>
                <c:pt idx="59640">
                  <c:v>16.897112999999997</c:v>
                </c:pt>
                <c:pt idx="59641">
                  <c:v>16.893525</c:v>
                </c:pt>
                <c:pt idx="59642">
                  <c:v>16.888634</c:v>
                </c:pt>
                <c:pt idx="59643">
                  <c:v>16.893008999999999</c:v>
                </c:pt>
                <c:pt idx="59644">
                  <c:v>16.896864000000001</c:v>
                </c:pt>
                <c:pt idx="59645">
                  <c:v>16.892657</c:v>
                </c:pt>
                <c:pt idx="59646">
                  <c:v>16.891787000000001</c:v>
                </c:pt>
                <c:pt idx="59647">
                  <c:v>16.894564000000003</c:v>
                </c:pt>
                <c:pt idx="59648">
                  <c:v>16.894511999999999</c:v>
                </c:pt>
                <c:pt idx="59649">
                  <c:v>16.893588999999999</c:v>
                </c:pt>
                <c:pt idx="59650">
                  <c:v>16.893506000000002</c:v>
                </c:pt>
                <c:pt idx="59651">
                  <c:v>16.895620000000001</c:v>
                </c:pt>
                <c:pt idx="59652">
                  <c:v>16.898166</c:v>
                </c:pt>
                <c:pt idx="59653">
                  <c:v>16.896578999999999</c:v>
                </c:pt>
                <c:pt idx="59654">
                  <c:v>16.893653999999998</c:v>
                </c:pt>
                <c:pt idx="59655">
                  <c:v>16.894702000000002</c:v>
                </c:pt>
                <c:pt idx="59656">
                  <c:v>16.893622999999998</c:v>
                </c:pt>
                <c:pt idx="59657">
                  <c:v>16.889018999999998</c:v>
                </c:pt>
                <c:pt idx="59658">
                  <c:v>16.892707000000001</c:v>
                </c:pt>
                <c:pt idx="59659">
                  <c:v>16.895806</c:v>
                </c:pt>
                <c:pt idx="59660">
                  <c:v>16.891605999999999</c:v>
                </c:pt>
                <c:pt idx="59661">
                  <c:v>16.890194999999999</c:v>
                </c:pt>
                <c:pt idx="59662">
                  <c:v>16.895106999999999</c:v>
                </c:pt>
                <c:pt idx="59663">
                  <c:v>16.896822999999998</c:v>
                </c:pt>
                <c:pt idx="59664">
                  <c:v>16.892364000000001</c:v>
                </c:pt>
                <c:pt idx="59665">
                  <c:v>16.889492000000001</c:v>
                </c:pt>
                <c:pt idx="59666">
                  <c:v>16.892896</c:v>
                </c:pt>
                <c:pt idx="59667">
                  <c:v>16.893996999999999</c:v>
                </c:pt>
                <c:pt idx="59668">
                  <c:v>16.892785</c:v>
                </c:pt>
                <c:pt idx="59669">
                  <c:v>16.896301999999999</c:v>
                </c:pt>
                <c:pt idx="59670">
                  <c:v>16.894234000000001</c:v>
                </c:pt>
                <c:pt idx="59671">
                  <c:v>16.889723</c:v>
                </c:pt>
                <c:pt idx="59672">
                  <c:v>16.895301</c:v>
                </c:pt>
                <c:pt idx="59673">
                  <c:v>16.902833999999999</c:v>
                </c:pt>
                <c:pt idx="59674">
                  <c:v>16.902582000000002</c:v>
                </c:pt>
                <c:pt idx="59675">
                  <c:v>16.899577999999998</c:v>
                </c:pt>
                <c:pt idx="59676">
                  <c:v>16.8995</c:v>
                </c:pt>
                <c:pt idx="59677">
                  <c:v>16.897804999999998</c:v>
                </c:pt>
                <c:pt idx="59678">
                  <c:v>16.898589000000001</c:v>
                </c:pt>
                <c:pt idx="59679">
                  <c:v>16.898839000000002</c:v>
                </c:pt>
                <c:pt idx="59680">
                  <c:v>16.895662000000002</c:v>
                </c:pt>
                <c:pt idx="59681">
                  <c:v>16.897444</c:v>
                </c:pt>
                <c:pt idx="59682">
                  <c:v>16.900807</c:v>
                </c:pt>
                <c:pt idx="59683">
                  <c:v>16.901812</c:v>
                </c:pt>
                <c:pt idx="59684">
                  <c:v>16.902036000000003</c:v>
                </c:pt>
                <c:pt idx="59685">
                  <c:v>16.902627000000003</c:v>
                </c:pt>
                <c:pt idx="59686">
                  <c:v>16.901145</c:v>
                </c:pt>
                <c:pt idx="59687">
                  <c:v>16.897832999999999</c:v>
                </c:pt>
                <c:pt idx="59688">
                  <c:v>16.899681999999999</c:v>
                </c:pt>
                <c:pt idx="59689">
                  <c:v>16.902628</c:v>
                </c:pt>
                <c:pt idx="59690">
                  <c:v>16.900897999999998</c:v>
                </c:pt>
                <c:pt idx="59691">
                  <c:v>16.901054000000002</c:v>
                </c:pt>
                <c:pt idx="59692">
                  <c:v>16.903348999999999</c:v>
                </c:pt>
                <c:pt idx="59693">
                  <c:v>16.899329999999999</c:v>
                </c:pt>
                <c:pt idx="59694">
                  <c:v>16.898274000000001</c:v>
                </c:pt>
                <c:pt idx="59695">
                  <c:v>16.904248000000003</c:v>
                </c:pt>
                <c:pt idx="59696">
                  <c:v>16.905754000000002</c:v>
                </c:pt>
                <c:pt idx="59697">
                  <c:v>16.902402000000002</c:v>
                </c:pt>
                <c:pt idx="59698">
                  <c:v>16.900534999999998</c:v>
                </c:pt>
                <c:pt idx="59699">
                  <c:v>16.900182000000001</c:v>
                </c:pt>
                <c:pt idx="59700">
                  <c:v>16.899622999999998</c:v>
                </c:pt>
                <c:pt idx="59701">
                  <c:v>16.898007</c:v>
                </c:pt>
                <c:pt idx="59702">
                  <c:v>16.899498999999999</c:v>
                </c:pt>
                <c:pt idx="59703">
                  <c:v>16.903567000000002</c:v>
                </c:pt>
                <c:pt idx="59704">
                  <c:v>16.903212</c:v>
                </c:pt>
                <c:pt idx="59705">
                  <c:v>16.901806999999998</c:v>
                </c:pt>
                <c:pt idx="59706">
                  <c:v>16.902954000000001</c:v>
                </c:pt>
                <c:pt idx="59707">
                  <c:v>16.903950000000002</c:v>
                </c:pt>
                <c:pt idx="59708">
                  <c:v>16.907994000000002</c:v>
                </c:pt>
                <c:pt idx="59709">
                  <c:v>16.911659999999998</c:v>
                </c:pt>
                <c:pt idx="59710">
                  <c:v>16.912198</c:v>
                </c:pt>
                <c:pt idx="59711">
                  <c:v>16.911424</c:v>
                </c:pt>
                <c:pt idx="59712">
                  <c:v>16.910799000000001</c:v>
                </c:pt>
                <c:pt idx="59713">
                  <c:v>16.909534000000001</c:v>
                </c:pt>
                <c:pt idx="59714">
                  <c:v>16.908735999999998</c:v>
                </c:pt>
                <c:pt idx="59715">
                  <c:v>16.908827000000002</c:v>
                </c:pt>
                <c:pt idx="59716">
                  <c:v>16.909412</c:v>
                </c:pt>
                <c:pt idx="59717">
                  <c:v>16.911242999999999</c:v>
                </c:pt>
                <c:pt idx="59718">
                  <c:v>16.908721999999997</c:v>
                </c:pt>
                <c:pt idx="59719">
                  <c:v>16.903282000000001</c:v>
                </c:pt>
                <c:pt idx="59720">
                  <c:v>16.904493000000002</c:v>
                </c:pt>
                <c:pt idx="59721">
                  <c:v>16.910271999999999</c:v>
                </c:pt>
                <c:pt idx="59722">
                  <c:v>16.911422999999999</c:v>
                </c:pt>
                <c:pt idx="59723">
                  <c:v>16.905721</c:v>
                </c:pt>
                <c:pt idx="59724">
                  <c:v>16.903461999999998</c:v>
                </c:pt>
                <c:pt idx="59725">
                  <c:v>16.906271</c:v>
                </c:pt>
                <c:pt idx="59726">
                  <c:v>16.906320999999998</c:v>
                </c:pt>
                <c:pt idx="59727">
                  <c:v>16.904926</c:v>
                </c:pt>
                <c:pt idx="59728">
                  <c:v>16.909557</c:v>
                </c:pt>
                <c:pt idx="59729">
                  <c:v>16.912072000000002</c:v>
                </c:pt>
                <c:pt idx="59730">
                  <c:v>16.908431999999998</c:v>
                </c:pt>
                <c:pt idx="59731">
                  <c:v>16.908182</c:v>
                </c:pt>
                <c:pt idx="59732">
                  <c:v>16.908788999999999</c:v>
                </c:pt>
                <c:pt idx="59733">
                  <c:v>16.910502000000001</c:v>
                </c:pt>
                <c:pt idx="59734">
                  <c:v>16.916958999999999</c:v>
                </c:pt>
                <c:pt idx="59735">
                  <c:v>16.915611999999999</c:v>
                </c:pt>
                <c:pt idx="59736">
                  <c:v>16.910578999999998</c:v>
                </c:pt>
                <c:pt idx="59737">
                  <c:v>16.911138000000001</c:v>
                </c:pt>
                <c:pt idx="59738">
                  <c:v>16.913316999999999</c:v>
                </c:pt>
                <c:pt idx="59739">
                  <c:v>16.914586</c:v>
                </c:pt>
                <c:pt idx="59740">
                  <c:v>16.912663000000002</c:v>
                </c:pt>
                <c:pt idx="59741">
                  <c:v>16.908501000000001</c:v>
                </c:pt>
                <c:pt idx="59742">
                  <c:v>16.906233999999998</c:v>
                </c:pt>
                <c:pt idx="59743">
                  <c:v>16.906655999999998</c:v>
                </c:pt>
                <c:pt idx="59744">
                  <c:v>16.909883000000001</c:v>
                </c:pt>
                <c:pt idx="59745">
                  <c:v>16.912042</c:v>
                </c:pt>
                <c:pt idx="59746">
                  <c:v>16.910702000000001</c:v>
                </c:pt>
                <c:pt idx="59747">
                  <c:v>16.913605</c:v>
                </c:pt>
                <c:pt idx="59748">
                  <c:v>16.921834</c:v>
                </c:pt>
                <c:pt idx="59749">
                  <c:v>16.924571</c:v>
                </c:pt>
                <c:pt idx="59750">
                  <c:v>16.921962999999998</c:v>
                </c:pt>
                <c:pt idx="59751">
                  <c:v>16.921337000000001</c:v>
                </c:pt>
                <c:pt idx="59752">
                  <c:v>16.924371999999998</c:v>
                </c:pt>
                <c:pt idx="59753">
                  <c:v>16.925798999999998</c:v>
                </c:pt>
                <c:pt idx="59754">
                  <c:v>16.923969</c:v>
                </c:pt>
                <c:pt idx="59755">
                  <c:v>16.920881000000001</c:v>
                </c:pt>
                <c:pt idx="59756">
                  <c:v>16.919398000000001</c:v>
                </c:pt>
                <c:pt idx="59757">
                  <c:v>16.920306</c:v>
                </c:pt>
                <c:pt idx="59758">
                  <c:v>16.921776000000001</c:v>
                </c:pt>
                <c:pt idx="59759">
                  <c:v>16.923724999999997</c:v>
                </c:pt>
                <c:pt idx="59760">
                  <c:v>16.923189999999998</c:v>
                </c:pt>
                <c:pt idx="59761">
                  <c:v>16.919786000000002</c:v>
                </c:pt>
                <c:pt idx="59762">
                  <c:v>16.919060000000002</c:v>
                </c:pt>
                <c:pt idx="59763">
                  <c:v>16.918078999999999</c:v>
                </c:pt>
                <c:pt idx="59764">
                  <c:v>16.916864</c:v>
                </c:pt>
                <c:pt idx="59765">
                  <c:v>16.920487999999999</c:v>
                </c:pt>
                <c:pt idx="59766">
                  <c:v>16.921340000000001</c:v>
                </c:pt>
                <c:pt idx="59767">
                  <c:v>16.917585000000003</c:v>
                </c:pt>
                <c:pt idx="59768">
                  <c:v>16.918959999999998</c:v>
                </c:pt>
                <c:pt idx="59769">
                  <c:v>16.919923000000001</c:v>
                </c:pt>
                <c:pt idx="59770">
                  <c:v>16.917591000000002</c:v>
                </c:pt>
                <c:pt idx="59771">
                  <c:v>16.922052999999998</c:v>
                </c:pt>
                <c:pt idx="59772">
                  <c:v>16.927007</c:v>
                </c:pt>
                <c:pt idx="59773">
                  <c:v>16.926570999999999</c:v>
                </c:pt>
                <c:pt idx="59774">
                  <c:v>16.926503</c:v>
                </c:pt>
                <c:pt idx="59775">
                  <c:v>16.926303000000001</c:v>
                </c:pt>
                <c:pt idx="59776">
                  <c:v>16.924947</c:v>
                </c:pt>
                <c:pt idx="59777">
                  <c:v>16.924103000000002</c:v>
                </c:pt>
                <c:pt idx="59778">
                  <c:v>16.924430000000001</c:v>
                </c:pt>
                <c:pt idx="59779">
                  <c:v>16.926329000000003</c:v>
                </c:pt>
                <c:pt idx="59780">
                  <c:v>16.929667000000002</c:v>
                </c:pt>
                <c:pt idx="59781">
                  <c:v>16.931778000000001</c:v>
                </c:pt>
                <c:pt idx="59782">
                  <c:v>16.929020000000001</c:v>
                </c:pt>
                <c:pt idx="59783">
                  <c:v>16.923861000000002</c:v>
                </c:pt>
                <c:pt idx="59784">
                  <c:v>16.924833</c:v>
                </c:pt>
                <c:pt idx="59785">
                  <c:v>16.929833000000002</c:v>
                </c:pt>
                <c:pt idx="59786">
                  <c:v>16.926807</c:v>
                </c:pt>
                <c:pt idx="59787">
                  <c:v>16.921455000000002</c:v>
                </c:pt>
                <c:pt idx="59788">
                  <c:v>16.925069999999998</c:v>
                </c:pt>
                <c:pt idx="59789">
                  <c:v>16.928967</c:v>
                </c:pt>
                <c:pt idx="59790">
                  <c:v>16.929960999999999</c:v>
                </c:pt>
                <c:pt idx="59791">
                  <c:v>16.928837000000001</c:v>
                </c:pt>
                <c:pt idx="59792">
                  <c:v>16.929997</c:v>
                </c:pt>
                <c:pt idx="59793">
                  <c:v>16.937795000000001</c:v>
                </c:pt>
                <c:pt idx="59794">
                  <c:v>16.936970000000002</c:v>
                </c:pt>
                <c:pt idx="59795">
                  <c:v>16.928704</c:v>
                </c:pt>
                <c:pt idx="59796">
                  <c:v>16.928077000000002</c:v>
                </c:pt>
                <c:pt idx="59797">
                  <c:v>16.932876999999998</c:v>
                </c:pt>
                <c:pt idx="59798">
                  <c:v>16.935530999999997</c:v>
                </c:pt>
                <c:pt idx="59799">
                  <c:v>16.933555999999999</c:v>
                </c:pt>
                <c:pt idx="59800">
                  <c:v>16.931767000000001</c:v>
                </c:pt>
                <c:pt idx="59801">
                  <c:v>16.933761000000001</c:v>
                </c:pt>
                <c:pt idx="59802">
                  <c:v>16.934199</c:v>
                </c:pt>
                <c:pt idx="59803">
                  <c:v>16.934873</c:v>
                </c:pt>
                <c:pt idx="59804">
                  <c:v>16.938079999999999</c:v>
                </c:pt>
                <c:pt idx="59805">
                  <c:v>16.93825</c:v>
                </c:pt>
                <c:pt idx="59806">
                  <c:v>16.932766000000001</c:v>
                </c:pt>
                <c:pt idx="59807">
                  <c:v>16.929200999999999</c:v>
                </c:pt>
                <c:pt idx="59808">
                  <c:v>16.932572999999998</c:v>
                </c:pt>
                <c:pt idx="59809">
                  <c:v>16.934473000000001</c:v>
                </c:pt>
                <c:pt idx="59810">
                  <c:v>16.93037</c:v>
                </c:pt>
                <c:pt idx="59811">
                  <c:v>16.927475999999999</c:v>
                </c:pt>
                <c:pt idx="59812">
                  <c:v>16.932665999999998</c:v>
                </c:pt>
                <c:pt idx="59813">
                  <c:v>16.936404</c:v>
                </c:pt>
                <c:pt idx="59814">
                  <c:v>16.929354</c:v>
                </c:pt>
                <c:pt idx="59815">
                  <c:v>16.924824999999998</c:v>
                </c:pt>
                <c:pt idx="59816">
                  <c:v>16.927669000000002</c:v>
                </c:pt>
                <c:pt idx="59817">
                  <c:v>16.930721999999999</c:v>
                </c:pt>
                <c:pt idx="59818">
                  <c:v>16.932079999999999</c:v>
                </c:pt>
                <c:pt idx="59819">
                  <c:v>16.930130999999999</c:v>
                </c:pt>
                <c:pt idx="59820">
                  <c:v>16.926289000000001</c:v>
                </c:pt>
                <c:pt idx="59821">
                  <c:v>16.928364999999999</c:v>
                </c:pt>
                <c:pt idx="59822">
                  <c:v>16.934746000000001</c:v>
                </c:pt>
                <c:pt idx="59823">
                  <c:v>16.934322999999999</c:v>
                </c:pt>
                <c:pt idx="59824">
                  <c:v>16.932966999999998</c:v>
                </c:pt>
                <c:pt idx="59825">
                  <c:v>16.934324</c:v>
                </c:pt>
                <c:pt idx="59826">
                  <c:v>16.931409000000002</c:v>
                </c:pt>
                <c:pt idx="59827">
                  <c:v>16.929572999999998</c:v>
                </c:pt>
                <c:pt idx="59828">
                  <c:v>16.935085000000001</c:v>
                </c:pt>
                <c:pt idx="59829">
                  <c:v>16.940006</c:v>
                </c:pt>
                <c:pt idx="59830">
                  <c:v>16.935060999999997</c:v>
                </c:pt>
                <c:pt idx="59831">
                  <c:v>16.933097</c:v>
                </c:pt>
                <c:pt idx="59832">
                  <c:v>16.938768</c:v>
                </c:pt>
                <c:pt idx="59833">
                  <c:v>16.939053999999999</c:v>
                </c:pt>
                <c:pt idx="59834">
                  <c:v>16.937500999999997</c:v>
                </c:pt>
                <c:pt idx="59835">
                  <c:v>16.938613</c:v>
                </c:pt>
                <c:pt idx="59836">
                  <c:v>16.938955999999997</c:v>
                </c:pt>
                <c:pt idx="59837">
                  <c:v>16.935493000000001</c:v>
                </c:pt>
                <c:pt idx="59838">
                  <c:v>16.931592000000002</c:v>
                </c:pt>
                <c:pt idx="59839">
                  <c:v>16.936450000000001</c:v>
                </c:pt>
                <c:pt idx="59840">
                  <c:v>16.941561999999998</c:v>
                </c:pt>
                <c:pt idx="59841">
                  <c:v>16.940922999999998</c:v>
                </c:pt>
                <c:pt idx="59842">
                  <c:v>16.942968999999998</c:v>
                </c:pt>
                <c:pt idx="59843">
                  <c:v>16.945470999999998</c:v>
                </c:pt>
                <c:pt idx="59844">
                  <c:v>16.944772999999998</c:v>
                </c:pt>
                <c:pt idx="59845">
                  <c:v>16.941597000000002</c:v>
                </c:pt>
                <c:pt idx="59846">
                  <c:v>16.940519000000002</c:v>
                </c:pt>
                <c:pt idx="59847">
                  <c:v>16.946113</c:v>
                </c:pt>
                <c:pt idx="59848">
                  <c:v>16.945104000000001</c:v>
                </c:pt>
                <c:pt idx="59849">
                  <c:v>16.937580000000001</c:v>
                </c:pt>
                <c:pt idx="59850">
                  <c:v>16.941547999999997</c:v>
                </c:pt>
                <c:pt idx="59851">
                  <c:v>16.947299000000001</c:v>
                </c:pt>
                <c:pt idx="59852">
                  <c:v>16.942648999999999</c:v>
                </c:pt>
                <c:pt idx="59853">
                  <c:v>16.940127</c:v>
                </c:pt>
                <c:pt idx="59854">
                  <c:v>16.942523000000001</c:v>
                </c:pt>
                <c:pt idx="59855">
                  <c:v>16.941972</c:v>
                </c:pt>
                <c:pt idx="59856">
                  <c:v>16.940192</c:v>
                </c:pt>
                <c:pt idx="59857">
                  <c:v>16.939169</c:v>
                </c:pt>
                <c:pt idx="59858">
                  <c:v>16.941980000000001</c:v>
                </c:pt>
                <c:pt idx="59859">
                  <c:v>16.944569000000001</c:v>
                </c:pt>
                <c:pt idx="59860">
                  <c:v>16.945599000000001</c:v>
                </c:pt>
                <c:pt idx="59861">
                  <c:v>16.948136999999999</c:v>
                </c:pt>
                <c:pt idx="59862">
                  <c:v>16.947844</c:v>
                </c:pt>
                <c:pt idx="59863">
                  <c:v>16.947158000000002</c:v>
                </c:pt>
                <c:pt idx="59864">
                  <c:v>16.948819</c:v>
                </c:pt>
                <c:pt idx="59865">
                  <c:v>16.948647000000001</c:v>
                </c:pt>
                <c:pt idx="59866">
                  <c:v>16.949311999999999</c:v>
                </c:pt>
                <c:pt idx="59867">
                  <c:v>16.949679</c:v>
                </c:pt>
                <c:pt idx="59868">
                  <c:v>16.947053</c:v>
                </c:pt>
                <c:pt idx="59869">
                  <c:v>16.945353000000001</c:v>
                </c:pt>
                <c:pt idx="59870">
                  <c:v>16.947181</c:v>
                </c:pt>
                <c:pt idx="59871">
                  <c:v>16.948034</c:v>
                </c:pt>
                <c:pt idx="59872">
                  <c:v>16.945768999999999</c:v>
                </c:pt>
                <c:pt idx="59873">
                  <c:v>16.945374000000001</c:v>
                </c:pt>
                <c:pt idx="59874">
                  <c:v>16.948916000000001</c:v>
                </c:pt>
                <c:pt idx="59875">
                  <c:v>16.9499</c:v>
                </c:pt>
                <c:pt idx="59876">
                  <c:v>16.949033</c:v>
                </c:pt>
                <c:pt idx="59877">
                  <c:v>16.951557999999999</c:v>
                </c:pt>
                <c:pt idx="59878">
                  <c:v>16.950569999999999</c:v>
                </c:pt>
                <c:pt idx="59879">
                  <c:v>16.947302999999998</c:v>
                </c:pt>
                <c:pt idx="59880">
                  <c:v>16.947969000000001</c:v>
                </c:pt>
                <c:pt idx="59881">
                  <c:v>16.946623000000002</c:v>
                </c:pt>
                <c:pt idx="59882">
                  <c:v>16.946561000000003</c:v>
                </c:pt>
                <c:pt idx="59883">
                  <c:v>16.948881999999998</c:v>
                </c:pt>
                <c:pt idx="59884">
                  <c:v>16.946963</c:v>
                </c:pt>
                <c:pt idx="59885">
                  <c:v>16.946406</c:v>
                </c:pt>
                <c:pt idx="59886">
                  <c:v>16.947723</c:v>
                </c:pt>
                <c:pt idx="59887">
                  <c:v>16.947020999999999</c:v>
                </c:pt>
                <c:pt idx="59888">
                  <c:v>16.944979</c:v>
                </c:pt>
                <c:pt idx="59889">
                  <c:v>16.946528999999998</c:v>
                </c:pt>
                <c:pt idx="59890">
                  <c:v>16.953791000000002</c:v>
                </c:pt>
                <c:pt idx="59891">
                  <c:v>16.952849999999998</c:v>
                </c:pt>
                <c:pt idx="59892">
                  <c:v>16.944161000000001</c:v>
                </c:pt>
                <c:pt idx="59893">
                  <c:v>16.945371000000002</c:v>
                </c:pt>
                <c:pt idx="59894">
                  <c:v>16.950786999999998</c:v>
                </c:pt>
                <c:pt idx="59895">
                  <c:v>16.949824</c:v>
                </c:pt>
                <c:pt idx="59896">
                  <c:v>16.947533999999997</c:v>
                </c:pt>
                <c:pt idx="59897">
                  <c:v>16.945363999999998</c:v>
                </c:pt>
                <c:pt idx="59898">
                  <c:v>16.944044999999999</c:v>
                </c:pt>
                <c:pt idx="59899">
                  <c:v>16.948703999999999</c:v>
                </c:pt>
                <c:pt idx="59900">
                  <c:v>16.951394000000001</c:v>
                </c:pt>
                <c:pt idx="59901">
                  <c:v>16.949784000000001</c:v>
                </c:pt>
                <c:pt idx="59902">
                  <c:v>16.952331999999998</c:v>
                </c:pt>
                <c:pt idx="59903">
                  <c:v>16.953073</c:v>
                </c:pt>
                <c:pt idx="59904">
                  <c:v>16.950339</c:v>
                </c:pt>
                <c:pt idx="59905">
                  <c:v>16.954594999999998</c:v>
                </c:pt>
                <c:pt idx="59906">
                  <c:v>16.959087</c:v>
                </c:pt>
                <c:pt idx="59907">
                  <c:v>16.956254999999999</c:v>
                </c:pt>
                <c:pt idx="59908">
                  <c:v>16.956606000000001</c:v>
                </c:pt>
                <c:pt idx="59909">
                  <c:v>16.960036000000002</c:v>
                </c:pt>
                <c:pt idx="59910">
                  <c:v>16.962441999999999</c:v>
                </c:pt>
                <c:pt idx="59911">
                  <c:v>16.965651999999999</c:v>
                </c:pt>
                <c:pt idx="59912">
                  <c:v>16.969048999999998</c:v>
                </c:pt>
                <c:pt idx="59913">
                  <c:v>16.966086000000001</c:v>
                </c:pt>
                <c:pt idx="59914">
                  <c:v>16.962685999999998</c:v>
                </c:pt>
                <c:pt idx="59915">
                  <c:v>16.964300999999999</c:v>
                </c:pt>
                <c:pt idx="59916">
                  <c:v>16.959493999999999</c:v>
                </c:pt>
                <c:pt idx="59917">
                  <c:v>16.957104999999999</c:v>
                </c:pt>
                <c:pt idx="59918">
                  <c:v>16.962935000000002</c:v>
                </c:pt>
                <c:pt idx="59919">
                  <c:v>16.960978000000001</c:v>
                </c:pt>
                <c:pt idx="59920">
                  <c:v>16.956441999999999</c:v>
                </c:pt>
                <c:pt idx="59921">
                  <c:v>16.958724</c:v>
                </c:pt>
                <c:pt idx="59922">
                  <c:v>16.955776999999998</c:v>
                </c:pt>
                <c:pt idx="59923">
                  <c:v>16.948983999999999</c:v>
                </c:pt>
                <c:pt idx="59924">
                  <c:v>16.952123999999998</c:v>
                </c:pt>
                <c:pt idx="59925">
                  <c:v>16.958297999999999</c:v>
                </c:pt>
                <c:pt idx="59926">
                  <c:v>16.95851</c:v>
                </c:pt>
                <c:pt idx="59927">
                  <c:v>16.959294999999997</c:v>
                </c:pt>
                <c:pt idx="59928">
                  <c:v>16.96294</c:v>
                </c:pt>
                <c:pt idx="59929">
                  <c:v>16.961103999999999</c:v>
                </c:pt>
                <c:pt idx="59930">
                  <c:v>16.956457999999998</c:v>
                </c:pt>
                <c:pt idx="59931">
                  <c:v>16.956530000000001</c:v>
                </c:pt>
                <c:pt idx="59932">
                  <c:v>16.958864999999999</c:v>
                </c:pt>
                <c:pt idx="59933">
                  <c:v>16.961379999999998</c:v>
                </c:pt>
                <c:pt idx="59934">
                  <c:v>16.964658999999997</c:v>
                </c:pt>
                <c:pt idx="59935">
                  <c:v>16.965488000000001</c:v>
                </c:pt>
                <c:pt idx="59936">
                  <c:v>16.963838000000003</c:v>
                </c:pt>
                <c:pt idx="59937">
                  <c:v>16.961429000000003</c:v>
                </c:pt>
                <c:pt idx="59938">
                  <c:v>16.960048999999998</c:v>
                </c:pt>
                <c:pt idx="59939">
                  <c:v>16.962320999999999</c:v>
                </c:pt>
                <c:pt idx="59940">
                  <c:v>16.961809000000002</c:v>
                </c:pt>
                <c:pt idx="59941">
                  <c:v>16.958226</c:v>
                </c:pt>
                <c:pt idx="59942">
                  <c:v>16.959029000000001</c:v>
                </c:pt>
                <c:pt idx="59943">
                  <c:v>16.964335999999999</c:v>
                </c:pt>
                <c:pt idx="59944">
                  <c:v>16.965714999999999</c:v>
                </c:pt>
                <c:pt idx="59945">
                  <c:v>16.965173999999998</c:v>
                </c:pt>
                <c:pt idx="59946">
                  <c:v>16.969245000000001</c:v>
                </c:pt>
                <c:pt idx="59947">
                  <c:v>16.967674000000002</c:v>
                </c:pt>
                <c:pt idx="59948">
                  <c:v>16.967214999999999</c:v>
                </c:pt>
                <c:pt idx="59949">
                  <c:v>16.972725000000001</c:v>
                </c:pt>
                <c:pt idx="59950">
                  <c:v>16.972579</c:v>
                </c:pt>
                <c:pt idx="59951">
                  <c:v>16.970357999999997</c:v>
                </c:pt>
                <c:pt idx="59952">
                  <c:v>16.972265999999998</c:v>
                </c:pt>
                <c:pt idx="59953">
                  <c:v>16.974919999999997</c:v>
                </c:pt>
                <c:pt idx="59954">
                  <c:v>16.972518999999998</c:v>
                </c:pt>
                <c:pt idx="59955">
                  <c:v>16.969835</c:v>
                </c:pt>
                <c:pt idx="59956">
                  <c:v>16.968170000000001</c:v>
                </c:pt>
                <c:pt idx="59957">
                  <c:v>16.965392999999999</c:v>
                </c:pt>
                <c:pt idx="59958">
                  <c:v>16.966825</c:v>
                </c:pt>
                <c:pt idx="59959">
                  <c:v>16.972459000000001</c:v>
                </c:pt>
                <c:pt idx="59960">
                  <c:v>16.973053999999998</c:v>
                </c:pt>
                <c:pt idx="59961">
                  <c:v>16.970115</c:v>
                </c:pt>
                <c:pt idx="59962">
                  <c:v>16.969408999999999</c:v>
                </c:pt>
                <c:pt idx="59963">
                  <c:v>16.971978999999997</c:v>
                </c:pt>
                <c:pt idx="59964">
                  <c:v>16.971574</c:v>
                </c:pt>
                <c:pt idx="59965">
                  <c:v>16.965116000000002</c:v>
                </c:pt>
                <c:pt idx="59966">
                  <c:v>16.966196</c:v>
                </c:pt>
                <c:pt idx="59967">
                  <c:v>16.971907000000002</c:v>
                </c:pt>
                <c:pt idx="59968">
                  <c:v>16.970061000000001</c:v>
                </c:pt>
                <c:pt idx="59969">
                  <c:v>16.967126</c:v>
                </c:pt>
                <c:pt idx="59970">
                  <c:v>16.968707999999999</c:v>
                </c:pt>
                <c:pt idx="59971">
                  <c:v>16.968052999999998</c:v>
                </c:pt>
                <c:pt idx="59972">
                  <c:v>16.965285000000002</c:v>
                </c:pt>
                <c:pt idx="59973">
                  <c:v>16.965136000000001</c:v>
                </c:pt>
                <c:pt idx="59974">
                  <c:v>16.967461</c:v>
                </c:pt>
                <c:pt idx="59975">
                  <c:v>16.970585</c:v>
                </c:pt>
                <c:pt idx="59976">
                  <c:v>16.973108</c:v>
                </c:pt>
                <c:pt idx="59977">
                  <c:v>16.974527000000002</c:v>
                </c:pt>
                <c:pt idx="59978">
                  <c:v>16.977871999999998</c:v>
                </c:pt>
                <c:pt idx="59979">
                  <c:v>16.980668000000001</c:v>
                </c:pt>
                <c:pt idx="59980">
                  <c:v>16.978009999999998</c:v>
                </c:pt>
                <c:pt idx="59981">
                  <c:v>16.979458999999999</c:v>
                </c:pt>
                <c:pt idx="59982">
                  <c:v>16.983162999999998</c:v>
                </c:pt>
                <c:pt idx="59983">
                  <c:v>16.979410999999999</c:v>
                </c:pt>
                <c:pt idx="59984">
                  <c:v>16.973231999999999</c:v>
                </c:pt>
                <c:pt idx="59985">
                  <c:v>16.975760000000001</c:v>
                </c:pt>
                <c:pt idx="59986">
                  <c:v>16.978822999999998</c:v>
                </c:pt>
                <c:pt idx="59987">
                  <c:v>16.976095999999998</c:v>
                </c:pt>
                <c:pt idx="59988">
                  <c:v>16.979044999999999</c:v>
                </c:pt>
                <c:pt idx="59989">
                  <c:v>16.979602</c:v>
                </c:pt>
                <c:pt idx="59990">
                  <c:v>16.975352000000001</c:v>
                </c:pt>
                <c:pt idx="59991">
                  <c:v>16.976655000000001</c:v>
                </c:pt>
                <c:pt idx="59992">
                  <c:v>16.977740000000001</c:v>
                </c:pt>
                <c:pt idx="59993">
                  <c:v>16.976891999999999</c:v>
                </c:pt>
                <c:pt idx="59994">
                  <c:v>16.975922000000001</c:v>
                </c:pt>
                <c:pt idx="59995">
                  <c:v>16.977</c:v>
                </c:pt>
                <c:pt idx="59996">
                  <c:v>16.975031999999999</c:v>
                </c:pt>
                <c:pt idx="59997">
                  <c:v>16.973157</c:v>
                </c:pt>
                <c:pt idx="59998">
                  <c:v>16.978563000000001</c:v>
                </c:pt>
                <c:pt idx="59999">
                  <c:v>16.978514000000001</c:v>
                </c:pt>
                <c:pt idx="60000">
                  <c:v>16.978234</c:v>
                </c:pt>
                <c:pt idx="60001">
                  <c:v>16.983967</c:v>
                </c:pt>
                <c:pt idx="60002">
                  <c:v>16.982218</c:v>
                </c:pt>
                <c:pt idx="60003">
                  <c:v>16.979230000000001</c:v>
                </c:pt>
                <c:pt idx="60004">
                  <c:v>16.982481999999997</c:v>
                </c:pt>
                <c:pt idx="60005">
                  <c:v>16.983299000000002</c:v>
                </c:pt>
                <c:pt idx="60006">
                  <c:v>16.979956999999999</c:v>
                </c:pt>
                <c:pt idx="60007">
                  <c:v>16.979536</c:v>
                </c:pt>
                <c:pt idx="60008">
                  <c:v>16.979942000000001</c:v>
                </c:pt>
                <c:pt idx="60009">
                  <c:v>16.979962</c:v>
                </c:pt>
                <c:pt idx="60010">
                  <c:v>16.980724000000002</c:v>
                </c:pt>
                <c:pt idx="60011">
                  <c:v>16.980834000000002</c:v>
                </c:pt>
                <c:pt idx="60012">
                  <c:v>16.982122</c:v>
                </c:pt>
                <c:pt idx="60013">
                  <c:v>16.986746</c:v>
                </c:pt>
                <c:pt idx="60014">
                  <c:v>16.98884</c:v>
                </c:pt>
                <c:pt idx="60015">
                  <c:v>16.983876000000002</c:v>
                </c:pt>
                <c:pt idx="60016">
                  <c:v>16.981889000000002</c:v>
                </c:pt>
                <c:pt idx="60017">
                  <c:v>16.985627000000001</c:v>
                </c:pt>
                <c:pt idx="60018">
                  <c:v>16.981873999999998</c:v>
                </c:pt>
                <c:pt idx="60019">
                  <c:v>16.980945999999999</c:v>
                </c:pt>
                <c:pt idx="60020">
                  <c:v>16.98574</c:v>
                </c:pt>
                <c:pt idx="60021">
                  <c:v>16.980543000000001</c:v>
                </c:pt>
                <c:pt idx="60022">
                  <c:v>16.977499000000002</c:v>
                </c:pt>
                <c:pt idx="60023">
                  <c:v>16.984424000000001</c:v>
                </c:pt>
                <c:pt idx="60024">
                  <c:v>16.984524999999998</c:v>
                </c:pt>
                <c:pt idx="60025">
                  <c:v>16.978698000000001</c:v>
                </c:pt>
                <c:pt idx="60026">
                  <c:v>16.976362999999999</c:v>
                </c:pt>
                <c:pt idx="60027">
                  <c:v>16.977155</c:v>
                </c:pt>
                <c:pt idx="60028">
                  <c:v>16.981362000000001</c:v>
                </c:pt>
                <c:pt idx="60029">
                  <c:v>16.983297999999998</c:v>
                </c:pt>
                <c:pt idx="60030">
                  <c:v>16.977797000000002</c:v>
                </c:pt>
                <c:pt idx="60031">
                  <c:v>16.973526</c:v>
                </c:pt>
                <c:pt idx="60032">
                  <c:v>16.977238</c:v>
                </c:pt>
                <c:pt idx="60033">
                  <c:v>16.980945999999999</c:v>
                </c:pt>
                <c:pt idx="60034">
                  <c:v>16.979475999999998</c:v>
                </c:pt>
                <c:pt idx="60035">
                  <c:v>16.977439</c:v>
                </c:pt>
                <c:pt idx="60036">
                  <c:v>16.974747999999998</c:v>
                </c:pt>
                <c:pt idx="60037">
                  <c:v>16.976357</c:v>
                </c:pt>
                <c:pt idx="60038">
                  <c:v>16.983530999999999</c:v>
                </c:pt>
                <c:pt idx="60039">
                  <c:v>16.987033</c:v>
                </c:pt>
                <c:pt idx="60040">
                  <c:v>16.982408</c:v>
                </c:pt>
                <c:pt idx="60041">
                  <c:v>16.983563</c:v>
                </c:pt>
                <c:pt idx="60042">
                  <c:v>16.989553000000001</c:v>
                </c:pt>
                <c:pt idx="60043">
                  <c:v>16.986234</c:v>
                </c:pt>
                <c:pt idx="60044">
                  <c:v>16.987054999999998</c:v>
                </c:pt>
                <c:pt idx="60045">
                  <c:v>16.9953</c:v>
                </c:pt>
                <c:pt idx="60046">
                  <c:v>16.996036</c:v>
                </c:pt>
                <c:pt idx="60047">
                  <c:v>16.996065999999999</c:v>
                </c:pt>
                <c:pt idx="60048">
                  <c:v>16.998051</c:v>
                </c:pt>
                <c:pt idx="60049">
                  <c:v>16.994992</c:v>
                </c:pt>
                <c:pt idx="60050">
                  <c:v>16.991319000000001</c:v>
                </c:pt>
                <c:pt idx="60051">
                  <c:v>16.991502000000001</c:v>
                </c:pt>
                <c:pt idx="60052">
                  <c:v>16.992328000000001</c:v>
                </c:pt>
                <c:pt idx="60053">
                  <c:v>16.991464999999998</c:v>
                </c:pt>
                <c:pt idx="60054">
                  <c:v>16.991023999999999</c:v>
                </c:pt>
                <c:pt idx="60055">
                  <c:v>16.992784</c:v>
                </c:pt>
                <c:pt idx="60056">
                  <c:v>16.992077999999999</c:v>
                </c:pt>
                <c:pt idx="60057">
                  <c:v>16.989636000000001</c:v>
                </c:pt>
                <c:pt idx="60058">
                  <c:v>16.992373000000001</c:v>
                </c:pt>
                <c:pt idx="60059">
                  <c:v>16.997631999999999</c:v>
                </c:pt>
                <c:pt idx="60060">
                  <c:v>16.997018000000001</c:v>
                </c:pt>
                <c:pt idx="60061">
                  <c:v>16.995181000000002</c:v>
                </c:pt>
                <c:pt idx="60062">
                  <c:v>17.000240999999999</c:v>
                </c:pt>
                <c:pt idx="60063">
                  <c:v>17.003958999999998</c:v>
                </c:pt>
                <c:pt idx="60064">
                  <c:v>16.998586</c:v>
                </c:pt>
                <c:pt idx="60065">
                  <c:v>16.997019999999999</c:v>
                </c:pt>
                <c:pt idx="60066">
                  <c:v>17.000458999999999</c:v>
                </c:pt>
                <c:pt idx="60067">
                  <c:v>16.997676999999999</c:v>
                </c:pt>
                <c:pt idx="60068">
                  <c:v>16.994471000000001</c:v>
                </c:pt>
                <c:pt idx="60069">
                  <c:v>16.995943</c:v>
                </c:pt>
                <c:pt idx="60070">
                  <c:v>16.994253999999998</c:v>
                </c:pt>
                <c:pt idx="60071">
                  <c:v>16.993613</c:v>
                </c:pt>
                <c:pt idx="60072">
                  <c:v>16.994971</c:v>
                </c:pt>
                <c:pt idx="60073">
                  <c:v>16.995488000000002</c:v>
                </c:pt>
                <c:pt idx="60074">
                  <c:v>16.997471000000001</c:v>
                </c:pt>
                <c:pt idx="60075">
                  <c:v>16.993839999999999</c:v>
                </c:pt>
                <c:pt idx="60076">
                  <c:v>16.989162</c:v>
                </c:pt>
                <c:pt idx="60077">
                  <c:v>16.991861</c:v>
                </c:pt>
                <c:pt idx="60078">
                  <c:v>16.996133999999998</c:v>
                </c:pt>
                <c:pt idx="60079">
                  <c:v>16.994134000000003</c:v>
                </c:pt>
                <c:pt idx="60080">
                  <c:v>16.988994999999999</c:v>
                </c:pt>
                <c:pt idx="60081">
                  <c:v>16.991695</c:v>
                </c:pt>
                <c:pt idx="60082">
                  <c:v>16.995556000000001</c:v>
                </c:pt>
                <c:pt idx="60083">
                  <c:v>16.994168000000002</c:v>
                </c:pt>
                <c:pt idx="60084">
                  <c:v>16.993627</c:v>
                </c:pt>
                <c:pt idx="60085">
                  <c:v>16.997795</c:v>
                </c:pt>
                <c:pt idx="60086">
                  <c:v>17.004631</c:v>
                </c:pt>
                <c:pt idx="60087">
                  <c:v>17.005006999999999</c:v>
                </c:pt>
                <c:pt idx="60088">
                  <c:v>17.000916</c:v>
                </c:pt>
                <c:pt idx="60089">
                  <c:v>17.004746999999998</c:v>
                </c:pt>
                <c:pt idx="60090">
                  <c:v>17.005094</c:v>
                </c:pt>
                <c:pt idx="60091">
                  <c:v>16.998452999999998</c:v>
                </c:pt>
                <c:pt idx="60092">
                  <c:v>16.999023999999999</c:v>
                </c:pt>
                <c:pt idx="60093">
                  <c:v>17.002765</c:v>
                </c:pt>
                <c:pt idx="60094">
                  <c:v>17.002085000000001</c:v>
                </c:pt>
                <c:pt idx="60095">
                  <c:v>17.003440000000001</c:v>
                </c:pt>
                <c:pt idx="60096">
                  <c:v>17.003824000000002</c:v>
                </c:pt>
                <c:pt idx="60097">
                  <c:v>17.000033999999999</c:v>
                </c:pt>
                <c:pt idx="60098">
                  <c:v>17.000299999999999</c:v>
                </c:pt>
                <c:pt idx="60099">
                  <c:v>17.004145999999999</c:v>
                </c:pt>
                <c:pt idx="60100">
                  <c:v>17.002822999999999</c:v>
                </c:pt>
                <c:pt idx="60101">
                  <c:v>16.998427</c:v>
                </c:pt>
                <c:pt idx="60102">
                  <c:v>17.000145</c:v>
                </c:pt>
                <c:pt idx="60103">
                  <c:v>17.001667999999999</c:v>
                </c:pt>
                <c:pt idx="60104">
                  <c:v>16.998956</c:v>
                </c:pt>
                <c:pt idx="60105">
                  <c:v>17.00065</c:v>
                </c:pt>
                <c:pt idx="60106">
                  <c:v>17.001335999999998</c:v>
                </c:pt>
                <c:pt idx="60107">
                  <c:v>16.997700000000002</c:v>
                </c:pt>
                <c:pt idx="60108">
                  <c:v>17.000606999999999</c:v>
                </c:pt>
                <c:pt idx="60109">
                  <c:v>17.002949999999998</c:v>
                </c:pt>
                <c:pt idx="60110">
                  <c:v>16.997864</c:v>
                </c:pt>
                <c:pt idx="60111">
                  <c:v>16.998806999999999</c:v>
                </c:pt>
                <c:pt idx="60112">
                  <c:v>16.998338</c:v>
                </c:pt>
                <c:pt idx="60113">
                  <c:v>16.995255999999998</c:v>
                </c:pt>
                <c:pt idx="60114">
                  <c:v>17.001301000000002</c:v>
                </c:pt>
                <c:pt idx="60115">
                  <c:v>17.004629999999999</c:v>
                </c:pt>
                <c:pt idx="60116">
                  <c:v>17.000641999999999</c:v>
                </c:pt>
                <c:pt idx="60117">
                  <c:v>16.999369000000002</c:v>
                </c:pt>
                <c:pt idx="60118">
                  <c:v>17.001253999999999</c:v>
                </c:pt>
                <c:pt idx="60119">
                  <c:v>17.00337</c:v>
                </c:pt>
                <c:pt idx="60120">
                  <c:v>17.002564</c:v>
                </c:pt>
                <c:pt idx="60121">
                  <c:v>16.998531</c:v>
                </c:pt>
                <c:pt idx="60122">
                  <c:v>16.998996999999999</c:v>
                </c:pt>
                <c:pt idx="60123">
                  <c:v>17.003473</c:v>
                </c:pt>
                <c:pt idx="60124">
                  <c:v>17.002905999999999</c:v>
                </c:pt>
                <c:pt idx="60125">
                  <c:v>17.004345000000001</c:v>
                </c:pt>
                <c:pt idx="60126">
                  <c:v>17.009540999999999</c:v>
                </c:pt>
                <c:pt idx="60127">
                  <c:v>17.009926</c:v>
                </c:pt>
                <c:pt idx="60128">
                  <c:v>17.009029999999999</c:v>
                </c:pt>
                <c:pt idx="60129">
                  <c:v>17.010746999999999</c:v>
                </c:pt>
                <c:pt idx="60130">
                  <c:v>17.011669000000001</c:v>
                </c:pt>
                <c:pt idx="60131">
                  <c:v>17.011057000000001</c:v>
                </c:pt>
                <c:pt idx="60132">
                  <c:v>17.008807999999998</c:v>
                </c:pt>
                <c:pt idx="60133">
                  <c:v>17.007133</c:v>
                </c:pt>
                <c:pt idx="60134">
                  <c:v>17.007633999999999</c:v>
                </c:pt>
                <c:pt idx="60135">
                  <c:v>17.006041</c:v>
                </c:pt>
                <c:pt idx="60136">
                  <c:v>17.006398999999998</c:v>
                </c:pt>
                <c:pt idx="60137">
                  <c:v>17.010715000000001</c:v>
                </c:pt>
                <c:pt idx="60138">
                  <c:v>17.006781</c:v>
                </c:pt>
                <c:pt idx="60139">
                  <c:v>17.003423000000002</c:v>
                </c:pt>
                <c:pt idx="60140">
                  <c:v>17.006048</c:v>
                </c:pt>
                <c:pt idx="60141">
                  <c:v>17.001645</c:v>
                </c:pt>
                <c:pt idx="60142">
                  <c:v>17.001978000000001</c:v>
                </c:pt>
                <c:pt idx="60143">
                  <c:v>17.009263000000001</c:v>
                </c:pt>
                <c:pt idx="60144">
                  <c:v>17.011669999999999</c:v>
                </c:pt>
                <c:pt idx="60145">
                  <c:v>17.012682000000002</c:v>
                </c:pt>
                <c:pt idx="60146">
                  <c:v>17.014223000000001</c:v>
                </c:pt>
                <c:pt idx="60147">
                  <c:v>17.015398999999999</c:v>
                </c:pt>
                <c:pt idx="60148">
                  <c:v>17.016494000000002</c:v>
                </c:pt>
                <c:pt idx="60149">
                  <c:v>17.016424000000001</c:v>
                </c:pt>
                <c:pt idx="60150">
                  <c:v>17.016144000000001</c:v>
                </c:pt>
                <c:pt idx="60151">
                  <c:v>17.017244000000002</c:v>
                </c:pt>
                <c:pt idx="60152">
                  <c:v>17.016674999999999</c:v>
                </c:pt>
                <c:pt idx="60153">
                  <c:v>17.014250000000001</c:v>
                </c:pt>
                <c:pt idx="60154">
                  <c:v>17.012854000000001</c:v>
                </c:pt>
                <c:pt idx="60155">
                  <c:v>17.011637</c:v>
                </c:pt>
                <c:pt idx="60156">
                  <c:v>17.010598000000002</c:v>
                </c:pt>
                <c:pt idx="60157">
                  <c:v>17.011063</c:v>
                </c:pt>
                <c:pt idx="60158">
                  <c:v>17.010435000000001</c:v>
                </c:pt>
                <c:pt idx="60159">
                  <c:v>17.013687000000001</c:v>
                </c:pt>
                <c:pt idx="60160">
                  <c:v>17.016549999999999</c:v>
                </c:pt>
                <c:pt idx="60161">
                  <c:v>17.009719</c:v>
                </c:pt>
                <c:pt idx="60162">
                  <c:v>17.007425000000001</c:v>
                </c:pt>
                <c:pt idx="60163">
                  <c:v>17.017256</c:v>
                </c:pt>
                <c:pt idx="60164">
                  <c:v>17.020026000000001</c:v>
                </c:pt>
                <c:pt idx="60165">
                  <c:v>17.016480999999999</c:v>
                </c:pt>
                <c:pt idx="60166">
                  <c:v>17.022549000000001</c:v>
                </c:pt>
                <c:pt idx="60167">
                  <c:v>17.026375000000002</c:v>
                </c:pt>
                <c:pt idx="60168">
                  <c:v>17.024659</c:v>
                </c:pt>
                <c:pt idx="60169">
                  <c:v>17.030432999999999</c:v>
                </c:pt>
                <c:pt idx="60170">
                  <c:v>17.031592</c:v>
                </c:pt>
                <c:pt idx="60171">
                  <c:v>17.027957000000001</c:v>
                </c:pt>
                <c:pt idx="60172">
                  <c:v>17.027356999999999</c:v>
                </c:pt>
                <c:pt idx="60173">
                  <c:v>17.024571999999999</c:v>
                </c:pt>
                <c:pt idx="60174">
                  <c:v>17.021137</c:v>
                </c:pt>
                <c:pt idx="60175">
                  <c:v>17.022410000000001</c:v>
                </c:pt>
                <c:pt idx="60176">
                  <c:v>17.020706000000001</c:v>
                </c:pt>
                <c:pt idx="60177">
                  <c:v>17.012900999999999</c:v>
                </c:pt>
                <c:pt idx="60178">
                  <c:v>17.011887999999999</c:v>
                </c:pt>
                <c:pt idx="60179">
                  <c:v>17.019715999999999</c:v>
                </c:pt>
                <c:pt idx="60180">
                  <c:v>17.020388000000001</c:v>
                </c:pt>
                <c:pt idx="60181">
                  <c:v>17.012627999999999</c:v>
                </c:pt>
                <c:pt idx="60182">
                  <c:v>17.013007000000002</c:v>
                </c:pt>
                <c:pt idx="60183">
                  <c:v>17.017047999999999</c:v>
                </c:pt>
                <c:pt idx="60184">
                  <c:v>17.013784000000001</c:v>
                </c:pt>
                <c:pt idx="60185">
                  <c:v>17.010579</c:v>
                </c:pt>
                <c:pt idx="60186">
                  <c:v>17.011721000000001</c:v>
                </c:pt>
                <c:pt idx="60187">
                  <c:v>17.012982000000001</c:v>
                </c:pt>
                <c:pt idx="60188">
                  <c:v>17.012015999999999</c:v>
                </c:pt>
                <c:pt idx="60189">
                  <c:v>17.011168999999999</c:v>
                </c:pt>
                <c:pt idx="60190">
                  <c:v>17.015255</c:v>
                </c:pt>
                <c:pt idx="60191">
                  <c:v>17.019506</c:v>
                </c:pt>
                <c:pt idx="60192">
                  <c:v>17.018298999999999</c:v>
                </c:pt>
                <c:pt idx="60193">
                  <c:v>17.017796000000001</c:v>
                </c:pt>
                <c:pt idx="60194">
                  <c:v>17.022573999999999</c:v>
                </c:pt>
                <c:pt idx="60195">
                  <c:v>17.027075</c:v>
                </c:pt>
                <c:pt idx="60196">
                  <c:v>17.025085000000001</c:v>
                </c:pt>
                <c:pt idx="60197">
                  <c:v>17.023046999999998</c:v>
                </c:pt>
                <c:pt idx="60198">
                  <c:v>17.02394</c:v>
                </c:pt>
                <c:pt idx="60199">
                  <c:v>17.023803999999998</c:v>
                </c:pt>
                <c:pt idx="60200">
                  <c:v>17.023540000000001</c:v>
                </c:pt>
                <c:pt idx="60201">
                  <c:v>17.024847999999999</c:v>
                </c:pt>
                <c:pt idx="60202">
                  <c:v>17.023833</c:v>
                </c:pt>
                <c:pt idx="60203">
                  <c:v>17.023997999999999</c:v>
                </c:pt>
                <c:pt idx="60204">
                  <c:v>17.027307</c:v>
                </c:pt>
                <c:pt idx="60205">
                  <c:v>17.024694</c:v>
                </c:pt>
                <c:pt idx="60206">
                  <c:v>17.023575000000001</c:v>
                </c:pt>
                <c:pt idx="60207">
                  <c:v>17.03097</c:v>
                </c:pt>
                <c:pt idx="60208">
                  <c:v>17.032003</c:v>
                </c:pt>
                <c:pt idx="60209">
                  <c:v>17.027204000000001</c:v>
                </c:pt>
                <c:pt idx="60210">
                  <c:v>17.031032</c:v>
                </c:pt>
                <c:pt idx="60211">
                  <c:v>17.034096000000002</c:v>
                </c:pt>
                <c:pt idx="60212">
                  <c:v>17.025773999999998</c:v>
                </c:pt>
                <c:pt idx="60213">
                  <c:v>17.021716999999999</c:v>
                </c:pt>
                <c:pt idx="60214">
                  <c:v>17.022632999999999</c:v>
                </c:pt>
                <c:pt idx="60215">
                  <c:v>17.020204</c:v>
                </c:pt>
                <c:pt idx="60216">
                  <c:v>17.020965</c:v>
                </c:pt>
                <c:pt idx="60217">
                  <c:v>17.022013000000001</c:v>
                </c:pt>
                <c:pt idx="60218">
                  <c:v>17.018180999999998</c:v>
                </c:pt>
                <c:pt idx="60219">
                  <c:v>17.017434000000002</c:v>
                </c:pt>
                <c:pt idx="60220">
                  <c:v>17.023071999999999</c:v>
                </c:pt>
                <c:pt idx="60221">
                  <c:v>17.027636999999999</c:v>
                </c:pt>
                <c:pt idx="60222">
                  <c:v>17.026496000000002</c:v>
                </c:pt>
                <c:pt idx="60223">
                  <c:v>17.023254999999999</c:v>
                </c:pt>
                <c:pt idx="60224">
                  <c:v>17.023342</c:v>
                </c:pt>
                <c:pt idx="60225">
                  <c:v>17.027512999999999</c:v>
                </c:pt>
                <c:pt idx="60226">
                  <c:v>17.031333</c:v>
                </c:pt>
                <c:pt idx="60227">
                  <c:v>17.031889</c:v>
                </c:pt>
                <c:pt idx="60228">
                  <c:v>17.029817999999999</c:v>
                </c:pt>
                <c:pt idx="60229">
                  <c:v>17.033608999999998</c:v>
                </c:pt>
                <c:pt idx="60230">
                  <c:v>17.041414</c:v>
                </c:pt>
                <c:pt idx="60231">
                  <c:v>17.040928999999998</c:v>
                </c:pt>
                <c:pt idx="60232">
                  <c:v>17.041443999999998</c:v>
                </c:pt>
                <c:pt idx="60233">
                  <c:v>17.043627999999998</c:v>
                </c:pt>
                <c:pt idx="60234">
                  <c:v>17.039663999999998</c:v>
                </c:pt>
                <c:pt idx="60235">
                  <c:v>17.034617000000001</c:v>
                </c:pt>
                <c:pt idx="60236">
                  <c:v>17.033491999999999</c:v>
                </c:pt>
                <c:pt idx="60237">
                  <c:v>17.036916000000002</c:v>
                </c:pt>
                <c:pt idx="60238">
                  <c:v>17.039272</c:v>
                </c:pt>
                <c:pt idx="60239">
                  <c:v>17.036932</c:v>
                </c:pt>
                <c:pt idx="60240">
                  <c:v>17.035148</c:v>
                </c:pt>
                <c:pt idx="60241">
                  <c:v>17.038485000000001</c:v>
                </c:pt>
                <c:pt idx="60242">
                  <c:v>17.040806</c:v>
                </c:pt>
                <c:pt idx="60243">
                  <c:v>17.036908</c:v>
                </c:pt>
                <c:pt idx="60244">
                  <c:v>17.032729</c:v>
                </c:pt>
                <c:pt idx="60245">
                  <c:v>17.036968000000002</c:v>
                </c:pt>
                <c:pt idx="60246">
                  <c:v>17.04196</c:v>
                </c:pt>
                <c:pt idx="60247">
                  <c:v>17.038357000000001</c:v>
                </c:pt>
                <c:pt idx="60248">
                  <c:v>17.032311</c:v>
                </c:pt>
                <c:pt idx="60249">
                  <c:v>17.032326999999999</c:v>
                </c:pt>
                <c:pt idx="60250">
                  <c:v>17.035461999999999</c:v>
                </c:pt>
                <c:pt idx="60251">
                  <c:v>17.036614</c:v>
                </c:pt>
                <c:pt idx="60252">
                  <c:v>17.035838999999999</c:v>
                </c:pt>
                <c:pt idx="60253">
                  <c:v>17.033358</c:v>
                </c:pt>
                <c:pt idx="60254">
                  <c:v>17.034320999999998</c:v>
                </c:pt>
                <c:pt idx="60255">
                  <c:v>17.038920000000001</c:v>
                </c:pt>
                <c:pt idx="60256">
                  <c:v>17.038584</c:v>
                </c:pt>
                <c:pt idx="60257">
                  <c:v>17.036328000000001</c:v>
                </c:pt>
                <c:pt idx="60258">
                  <c:v>17.03679</c:v>
                </c:pt>
                <c:pt idx="60259">
                  <c:v>17.036614</c:v>
                </c:pt>
                <c:pt idx="60260">
                  <c:v>17.035208999999998</c:v>
                </c:pt>
                <c:pt idx="60261">
                  <c:v>17.034282000000001</c:v>
                </c:pt>
                <c:pt idx="60262">
                  <c:v>17.034177</c:v>
                </c:pt>
                <c:pt idx="60263">
                  <c:v>17.034618999999999</c:v>
                </c:pt>
                <c:pt idx="60264">
                  <c:v>17.035461000000002</c:v>
                </c:pt>
                <c:pt idx="60265">
                  <c:v>17.032710000000002</c:v>
                </c:pt>
                <c:pt idx="60266">
                  <c:v>17.028092000000001</c:v>
                </c:pt>
                <c:pt idx="60267">
                  <c:v>17.030093999999998</c:v>
                </c:pt>
                <c:pt idx="60268">
                  <c:v>17.035527999999999</c:v>
                </c:pt>
                <c:pt idx="60269">
                  <c:v>17.037116000000001</c:v>
                </c:pt>
                <c:pt idx="60270">
                  <c:v>17.038349</c:v>
                </c:pt>
                <c:pt idx="60271">
                  <c:v>17.039843000000001</c:v>
                </c:pt>
                <c:pt idx="60272">
                  <c:v>17.039563000000001</c:v>
                </c:pt>
                <c:pt idx="60273">
                  <c:v>17.040493000000001</c:v>
                </c:pt>
                <c:pt idx="60274">
                  <c:v>17.042560000000002</c:v>
                </c:pt>
                <c:pt idx="60275">
                  <c:v>17.041217</c:v>
                </c:pt>
                <c:pt idx="60276">
                  <c:v>17.038618</c:v>
                </c:pt>
                <c:pt idx="60277">
                  <c:v>17.041668000000001</c:v>
                </c:pt>
                <c:pt idx="60278">
                  <c:v>17.043849000000002</c:v>
                </c:pt>
                <c:pt idx="60279">
                  <c:v>17.042221000000001</c:v>
                </c:pt>
                <c:pt idx="60280">
                  <c:v>17.040709</c:v>
                </c:pt>
                <c:pt idx="60281">
                  <c:v>17.040188000000001</c:v>
                </c:pt>
                <c:pt idx="60282">
                  <c:v>17.038551999999999</c:v>
                </c:pt>
                <c:pt idx="60283">
                  <c:v>17.039065999999998</c:v>
                </c:pt>
                <c:pt idx="60284">
                  <c:v>17.042833000000002</c:v>
                </c:pt>
                <c:pt idx="60285">
                  <c:v>17.042228000000001</c:v>
                </c:pt>
                <c:pt idx="60286">
                  <c:v>17.041727999999999</c:v>
                </c:pt>
                <c:pt idx="60287">
                  <c:v>17.043979</c:v>
                </c:pt>
                <c:pt idx="60288">
                  <c:v>17.042359999999999</c:v>
                </c:pt>
                <c:pt idx="60289">
                  <c:v>17.041288000000002</c:v>
                </c:pt>
                <c:pt idx="60290">
                  <c:v>17.043562000000001</c:v>
                </c:pt>
                <c:pt idx="60291">
                  <c:v>17.044768999999999</c:v>
                </c:pt>
                <c:pt idx="60292">
                  <c:v>17.045562</c:v>
                </c:pt>
                <c:pt idx="60293">
                  <c:v>17.048773000000001</c:v>
                </c:pt>
                <c:pt idx="60294">
                  <c:v>17.043763999999999</c:v>
                </c:pt>
                <c:pt idx="60295">
                  <c:v>17.039994</c:v>
                </c:pt>
                <c:pt idx="60296">
                  <c:v>17.049544999999998</c:v>
                </c:pt>
                <c:pt idx="60297">
                  <c:v>17.049519</c:v>
                </c:pt>
                <c:pt idx="60298">
                  <c:v>17.044053999999999</c:v>
                </c:pt>
                <c:pt idx="60299">
                  <c:v>17.048652000000001</c:v>
                </c:pt>
                <c:pt idx="60300">
                  <c:v>17.047906999999999</c:v>
                </c:pt>
                <c:pt idx="60301">
                  <c:v>17.043279999999999</c:v>
                </c:pt>
                <c:pt idx="60302">
                  <c:v>17.045202</c:v>
                </c:pt>
                <c:pt idx="60303">
                  <c:v>17.048159999999999</c:v>
                </c:pt>
                <c:pt idx="60304">
                  <c:v>17.048822999999999</c:v>
                </c:pt>
                <c:pt idx="60305">
                  <c:v>17.048584999999999</c:v>
                </c:pt>
                <c:pt idx="60306">
                  <c:v>17.045151000000001</c:v>
                </c:pt>
                <c:pt idx="60307">
                  <c:v>17.041919</c:v>
                </c:pt>
                <c:pt idx="60308">
                  <c:v>17.047885000000001</c:v>
                </c:pt>
                <c:pt idx="60309">
                  <c:v>17.052803000000001</c:v>
                </c:pt>
                <c:pt idx="60310">
                  <c:v>17.047732</c:v>
                </c:pt>
                <c:pt idx="60311">
                  <c:v>17.047943</c:v>
                </c:pt>
                <c:pt idx="60312">
                  <c:v>17.052106999999999</c:v>
                </c:pt>
                <c:pt idx="60313">
                  <c:v>17.048352000000001</c:v>
                </c:pt>
                <c:pt idx="60314">
                  <c:v>17.047806999999999</c:v>
                </c:pt>
                <c:pt idx="60315">
                  <c:v>17.054881999999999</c:v>
                </c:pt>
                <c:pt idx="60316">
                  <c:v>17.054825000000001</c:v>
                </c:pt>
                <c:pt idx="60317">
                  <c:v>17.050284000000001</c:v>
                </c:pt>
                <c:pt idx="60318">
                  <c:v>17.051186000000001</c:v>
                </c:pt>
                <c:pt idx="60319">
                  <c:v>17.054662</c:v>
                </c:pt>
                <c:pt idx="60320">
                  <c:v>17.052724999999999</c:v>
                </c:pt>
                <c:pt idx="60321">
                  <c:v>17.050395999999999</c:v>
                </c:pt>
                <c:pt idx="60322">
                  <c:v>17.055630000000001</c:v>
                </c:pt>
                <c:pt idx="60323">
                  <c:v>17.055561000000001</c:v>
                </c:pt>
                <c:pt idx="60324">
                  <c:v>17.04936</c:v>
                </c:pt>
                <c:pt idx="60325">
                  <c:v>17.050394000000001</c:v>
                </c:pt>
                <c:pt idx="60326">
                  <c:v>17.051506</c:v>
                </c:pt>
                <c:pt idx="60327">
                  <c:v>17.048254</c:v>
                </c:pt>
                <c:pt idx="60328">
                  <c:v>17.047927000000001</c:v>
                </c:pt>
                <c:pt idx="60329">
                  <c:v>17.049209000000001</c:v>
                </c:pt>
                <c:pt idx="60330">
                  <c:v>17.050093</c:v>
                </c:pt>
                <c:pt idx="60331">
                  <c:v>17.051714</c:v>
                </c:pt>
                <c:pt idx="60332">
                  <c:v>17.055986000000001</c:v>
                </c:pt>
                <c:pt idx="60333">
                  <c:v>17.057853999999999</c:v>
                </c:pt>
                <c:pt idx="60334">
                  <c:v>17.056404000000001</c:v>
                </c:pt>
                <c:pt idx="60335">
                  <c:v>17.056992999999999</c:v>
                </c:pt>
                <c:pt idx="60336">
                  <c:v>17.056334</c:v>
                </c:pt>
                <c:pt idx="60337">
                  <c:v>17.054254</c:v>
                </c:pt>
                <c:pt idx="60338">
                  <c:v>17.054753999999999</c:v>
                </c:pt>
                <c:pt idx="60339">
                  <c:v>17.055688</c:v>
                </c:pt>
                <c:pt idx="60340">
                  <c:v>17.056671000000001</c:v>
                </c:pt>
                <c:pt idx="60341">
                  <c:v>17.058413000000002</c:v>
                </c:pt>
                <c:pt idx="60342">
                  <c:v>17.05735</c:v>
                </c:pt>
                <c:pt idx="60343">
                  <c:v>17.057967999999999</c:v>
                </c:pt>
                <c:pt idx="60344">
                  <c:v>17.058969999999999</c:v>
                </c:pt>
                <c:pt idx="60345">
                  <c:v>17.059374999999999</c:v>
                </c:pt>
                <c:pt idx="60346">
                  <c:v>17.058623000000001</c:v>
                </c:pt>
                <c:pt idx="60347">
                  <c:v>17.056788999999998</c:v>
                </c:pt>
                <c:pt idx="60348">
                  <c:v>17.058091999999998</c:v>
                </c:pt>
                <c:pt idx="60349">
                  <c:v>17.061116999999999</c:v>
                </c:pt>
                <c:pt idx="60350">
                  <c:v>17.058129000000001</c:v>
                </c:pt>
                <c:pt idx="60351">
                  <c:v>17.053801</c:v>
                </c:pt>
                <c:pt idx="60352">
                  <c:v>17.055987999999999</c:v>
                </c:pt>
                <c:pt idx="60353">
                  <c:v>17.058871</c:v>
                </c:pt>
                <c:pt idx="60354">
                  <c:v>17.057642999999999</c:v>
                </c:pt>
                <c:pt idx="60355">
                  <c:v>17.056937000000001</c:v>
                </c:pt>
                <c:pt idx="60356">
                  <c:v>17.059750999999999</c:v>
                </c:pt>
                <c:pt idx="60357">
                  <c:v>17.059238000000001</c:v>
                </c:pt>
                <c:pt idx="60358">
                  <c:v>17.055206999999999</c:v>
                </c:pt>
                <c:pt idx="60359">
                  <c:v>17.055032000000001</c:v>
                </c:pt>
                <c:pt idx="60360">
                  <c:v>17.059484000000001</c:v>
                </c:pt>
                <c:pt idx="60361">
                  <c:v>17.063057000000001</c:v>
                </c:pt>
                <c:pt idx="60362">
                  <c:v>17.06335</c:v>
                </c:pt>
                <c:pt idx="60363">
                  <c:v>17.064235</c:v>
                </c:pt>
                <c:pt idx="60364">
                  <c:v>17.065227</c:v>
                </c:pt>
                <c:pt idx="60365">
                  <c:v>17.063476999999999</c:v>
                </c:pt>
                <c:pt idx="60366">
                  <c:v>17.063120999999999</c:v>
                </c:pt>
                <c:pt idx="60367">
                  <c:v>17.064802</c:v>
                </c:pt>
                <c:pt idx="60368">
                  <c:v>17.064288999999999</c:v>
                </c:pt>
                <c:pt idx="60369">
                  <c:v>17.061986000000001</c:v>
                </c:pt>
                <c:pt idx="60370">
                  <c:v>17.060638999999998</c:v>
                </c:pt>
                <c:pt idx="60371">
                  <c:v>17.063600999999998</c:v>
                </c:pt>
                <c:pt idx="60372">
                  <c:v>17.064435</c:v>
                </c:pt>
                <c:pt idx="60373">
                  <c:v>17.063596</c:v>
                </c:pt>
                <c:pt idx="60374">
                  <c:v>17.067229999999999</c:v>
                </c:pt>
                <c:pt idx="60375">
                  <c:v>17.067446</c:v>
                </c:pt>
                <c:pt idx="60376">
                  <c:v>17.065452000000001</c:v>
                </c:pt>
                <c:pt idx="60377">
                  <c:v>17.067027</c:v>
                </c:pt>
                <c:pt idx="60378">
                  <c:v>17.063198</c:v>
                </c:pt>
                <c:pt idx="60379">
                  <c:v>17.060689</c:v>
                </c:pt>
                <c:pt idx="60380">
                  <c:v>17.063731000000001</c:v>
                </c:pt>
                <c:pt idx="60381">
                  <c:v>17.062775999999999</c:v>
                </c:pt>
                <c:pt idx="60382">
                  <c:v>17.061515</c:v>
                </c:pt>
                <c:pt idx="60383">
                  <c:v>17.061762999999999</c:v>
                </c:pt>
                <c:pt idx="60384">
                  <c:v>17.062297000000001</c:v>
                </c:pt>
                <c:pt idx="60385">
                  <c:v>17.062576</c:v>
                </c:pt>
                <c:pt idx="60386">
                  <c:v>17.062428000000001</c:v>
                </c:pt>
                <c:pt idx="60387">
                  <c:v>17.062280999999999</c:v>
                </c:pt>
                <c:pt idx="60388">
                  <c:v>17.063994000000001</c:v>
                </c:pt>
                <c:pt idx="60389">
                  <c:v>17.066047999999999</c:v>
                </c:pt>
                <c:pt idx="60390">
                  <c:v>17.065726000000002</c:v>
                </c:pt>
                <c:pt idx="60391">
                  <c:v>17.064074000000002</c:v>
                </c:pt>
                <c:pt idx="60392">
                  <c:v>17.063887999999999</c:v>
                </c:pt>
                <c:pt idx="60393">
                  <c:v>17.063309</c:v>
                </c:pt>
                <c:pt idx="60394">
                  <c:v>17.063040999999998</c:v>
                </c:pt>
                <c:pt idx="60395">
                  <c:v>17.066873999999999</c:v>
                </c:pt>
                <c:pt idx="60396">
                  <c:v>17.066175000000001</c:v>
                </c:pt>
                <c:pt idx="60397">
                  <c:v>17.060721000000001</c:v>
                </c:pt>
                <c:pt idx="60398">
                  <c:v>17.060884999999999</c:v>
                </c:pt>
                <c:pt idx="60399">
                  <c:v>17.063404999999999</c:v>
                </c:pt>
                <c:pt idx="60400">
                  <c:v>17.066938</c:v>
                </c:pt>
                <c:pt idx="60401">
                  <c:v>17.072330000000001</c:v>
                </c:pt>
                <c:pt idx="60402">
                  <c:v>17.070309999999999</c:v>
                </c:pt>
                <c:pt idx="60403">
                  <c:v>17.069417999999999</c:v>
                </c:pt>
                <c:pt idx="60404">
                  <c:v>17.075257000000001</c:v>
                </c:pt>
                <c:pt idx="60405">
                  <c:v>17.075151999999999</c:v>
                </c:pt>
                <c:pt idx="60406">
                  <c:v>17.070459</c:v>
                </c:pt>
                <c:pt idx="60407">
                  <c:v>17.066034999999999</c:v>
                </c:pt>
                <c:pt idx="60408">
                  <c:v>17.065861999999999</c:v>
                </c:pt>
                <c:pt idx="60409">
                  <c:v>17.067796000000001</c:v>
                </c:pt>
                <c:pt idx="60410">
                  <c:v>17.063414000000002</c:v>
                </c:pt>
                <c:pt idx="60411">
                  <c:v>17.061135</c:v>
                </c:pt>
                <c:pt idx="60412">
                  <c:v>17.063607000000001</c:v>
                </c:pt>
                <c:pt idx="60413">
                  <c:v>17.066953999999999</c:v>
                </c:pt>
                <c:pt idx="60414">
                  <c:v>17.072479999999999</c:v>
                </c:pt>
                <c:pt idx="60415">
                  <c:v>17.071109</c:v>
                </c:pt>
                <c:pt idx="60416">
                  <c:v>17.065892999999999</c:v>
                </c:pt>
                <c:pt idx="60417">
                  <c:v>17.069219</c:v>
                </c:pt>
                <c:pt idx="60418">
                  <c:v>17.073181000000002</c:v>
                </c:pt>
                <c:pt idx="60419">
                  <c:v>17.075206000000001</c:v>
                </c:pt>
                <c:pt idx="60420">
                  <c:v>17.077029</c:v>
                </c:pt>
                <c:pt idx="60421">
                  <c:v>17.074316</c:v>
                </c:pt>
                <c:pt idx="60422">
                  <c:v>17.071466999999998</c:v>
                </c:pt>
                <c:pt idx="60423">
                  <c:v>17.073716999999998</c:v>
                </c:pt>
                <c:pt idx="60424">
                  <c:v>17.077355000000001</c:v>
                </c:pt>
                <c:pt idx="60425">
                  <c:v>17.076322999999999</c:v>
                </c:pt>
                <c:pt idx="60426">
                  <c:v>17.073729</c:v>
                </c:pt>
                <c:pt idx="60427">
                  <c:v>17.076305999999999</c:v>
                </c:pt>
                <c:pt idx="60428">
                  <c:v>17.077496</c:v>
                </c:pt>
                <c:pt idx="60429">
                  <c:v>17.074452000000001</c:v>
                </c:pt>
                <c:pt idx="60430">
                  <c:v>17.072104</c:v>
                </c:pt>
                <c:pt idx="60431">
                  <c:v>17.071418999999999</c:v>
                </c:pt>
                <c:pt idx="60432">
                  <c:v>17.072842999999999</c:v>
                </c:pt>
                <c:pt idx="60433">
                  <c:v>17.074762</c:v>
                </c:pt>
                <c:pt idx="60434">
                  <c:v>17.07423</c:v>
                </c:pt>
                <c:pt idx="60435">
                  <c:v>17.072707999999999</c:v>
                </c:pt>
                <c:pt idx="60436">
                  <c:v>17.074065999999998</c:v>
                </c:pt>
                <c:pt idx="60437">
                  <c:v>17.074885999999999</c:v>
                </c:pt>
                <c:pt idx="60438">
                  <c:v>17.072385000000001</c:v>
                </c:pt>
                <c:pt idx="60439">
                  <c:v>17.071895000000001</c:v>
                </c:pt>
                <c:pt idx="60440">
                  <c:v>17.074051000000001</c:v>
                </c:pt>
                <c:pt idx="60441">
                  <c:v>17.075562000000001</c:v>
                </c:pt>
                <c:pt idx="60442">
                  <c:v>17.073993000000002</c:v>
                </c:pt>
                <c:pt idx="60443">
                  <c:v>17.071166999999999</c:v>
                </c:pt>
                <c:pt idx="60444">
                  <c:v>17.072056</c:v>
                </c:pt>
                <c:pt idx="60445">
                  <c:v>17.073340999999999</c:v>
                </c:pt>
                <c:pt idx="60446">
                  <c:v>17.072821999999999</c:v>
                </c:pt>
                <c:pt idx="60447">
                  <c:v>17.072669000000001</c:v>
                </c:pt>
                <c:pt idx="60448">
                  <c:v>17.071249999999999</c:v>
                </c:pt>
                <c:pt idx="60449">
                  <c:v>17.072489000000001</c:v>
                </c:pt>
                <c:pt idx="60450">
                  <c:v>17.080449000000002</c:v>
                </c:pt>
                <c:pt idx="60451">
                  <c:v>17.085683</c:v>
                </c:pt>
                <c:pt idx="60452">
                  <c:v>17.082861000000001</c:v>
                </c:pt>
                <c:pt idx="60453">
                  <c:v>17.079324</c:v>
                </c:pt>
                <c:pt idx="60454">
                  <c:v>17.078113999999999</c:v>
                </c:pt>
                <c:pt idx="60455">
                  <c:v>17.078386999999999</c:v>
                </c:pt>
                <c:pt idx="60456">
                  <c:v>17.078914000000001</c:v>
                </c:pt>
                <c:pt idx="60457">
                  <c:v>17.078717999999999</c:v>
                </c:pt>
                <c:pt idx="60458">
                  <c:v>17.081848000000001</c:v>
                </c:pt>
                <c:pt idx="60459">
                  <c:v>17.082317</c:v>
                </c:pt>
                <c:pt idx="60460">
                  <c:v>17.078341999999999</c:v>
                </c:pt>
                <c:pt idx="60461">
                  <c:v>17.081050999999999</c:v>
                </c:pt>
                <c:pt idx="60462">
                  <c:v>17.084312000000001</c:v>
                </c:pt>
                <c:pt idx="60463">
                  <c:v>17.080645000000001</c:v>
                </c:pt>
                <c:pt idx="60464">
                  <c:v>17.082097000000001</c:v>
                </c:pt>
                <c:pt idx="60465">
                  <c:v>17.085756</c:v>
                </c:pt>
                <c:pt idx="60466">
                  <c:v>17.081119999999999</c:v>
                </c:pt>
                <c:pt idx="60467">
                  <c:v>17.079025999999999</c:v>
                </c:pt>
                <c:pt idx="60468">
                  <c:v>17.081236000000001</c:v>
                </c:pt>
                <c:pt idx="60469">
                  <c:v>17.079080999999999</c:v>
                </c:pt>
                <c:pt idx="60470">
                  <c:v>17.077780000000001</c:v>
                </c:pt>
                <c:pt idx="60471">
                  <c:v>17.080052999999999</c:v>
                </c:pt>
                <c:pt idx="60472">
                  <c:v>17.082086</c:v>
                </c:pt>
                <c:pt idx="60473">
                  <c:v>17.081128</c:v>
                </c:pt>
                <c:pt idx="60474">
                  <c:v>17.076269</c:v>
                </c:pt>
                <c:pt idx="60475">
                  <c:v>17.072220000000002</c:v>
                </c:pt>
                <c:pt idx="60476">
                  <c:v>17.074722000000001</c:v>
                </c:pt>
                <c:pt idx="60477">
                  <c:v>17.078685</c:v>
                </c:pt>
                <c:pt idx="60478">
                  <c:v>17.079540999999999</c:v>
                </c:pt>
                <c:pt idx="60479">
                  <c:v>17.080760000000001</c:v>
                </c:pt>
                <c:pt idx="60480">
                  <c:v>17.080493000000001</c:v>
                </c:pt>
                <c:pt idx="60481">
                  <c:v>17.077262000000001</c:v>
                </c:pt>
                <c:pt idx="60482">
                  <c:v>17.075543</c:v>
                </c:pt>
                <c:pt idx="60483">
                  <c:v>17.079280000000001</c:v>
                </c:pt>
                <c:pt idx="60484">
                  <c:v>17.084527999999999</c:v>
                </c:pt>
                <c:pt idx="60485">
                  <c:v>17.085448</c:v>
                </c:pt>
                <c:pt idx="60486">
                  <c:v>17.08539</c:v>
                </c:pt>
                <c:pt idx="60487">
                  <c:v>17.088432999999998</c:v>
                </c:pt>
                <c:pt idx="60488">
                  <c:v>17.091664999999999</c:v>
                </c:pt>
                <c:pt idx="60489">
                  <c:v>17.089210999999999</c:v>
                </c:pt>
                <c:pt idx="60490">
                  <c:v>17.088643000000001</c:v>
                </c:pt>
                <c:pt idx="60491">
                  <c:v>17.093077999999998</c:v>
                </c:pt>
                <c:pt idx="60492">
                  <c:v>17.094041000000001</c:v>
                </c:pt>
                <c:pt idx="60493">
                  <c:v>17.092390999999999</c:v>
                </c:pt>
                <c:pt idx="60494">
                  <c:v>17.092092000000001</c:v>
                </c:pt>
                <c:pt idx="60495">
                  <c:v>17.090848000000001</c:v>
                </c:pt>
                <c:pt idx="60496">
                  <c:v>17.090584</c:v>
                </c:pt>
                <c:pt idx="60497">
                  <c:v>17.092345000000002</c:v>
                </c:pt>
                <c:pt idx="60498">
                  <c:v>17.094470000000001</c:v>
                </c:pt>
                <c:pt idx="60499">
                  <c:v>17.096288999999999</c:v>
                </c:pt>
                <c:pt idx="60500">
                  <c:v>17.096990999999999</c:v>
                </c:pt>
                <c:pt idx="60501">
                  <c:v>17.096625</c:v>
                </c:pt>
                <c:pt idx="60502">
                  <c:v>17.095987999999998</c:v>
                </c:pt>
                <c:pt idx="60503">
                  <c:v>17.095241999999999</c:v>
                </c:pt>
                <c:pt idx="60504">
                  <c:v>17.096066</c:v>
                </c:pt>
                <c:pt idx="60505">
                  <c:v>17.099139000000001</c:v>
                </c:pt>
                <c:pt idx="60506">
                  <c:v>17.101141999999999</c:v>
                </c:pt>
                <c:pt idx="60507">
                  <c:v>17.096257999999999</c:v>
                </c:pt>
                <c:pt idx="60508">
                  <c:v>17.091767000000001</c:v>
                </c:pt>
                <c:pt idx="60509">
                  <c:v>17.094897</c:v>
                </c:pt>
                <c:pt idx="60510">
                  <c:v>17.097321999999998</c:v>
                </c:pt>
                <c:pt idx="60511">
                  <c:v>17.094321000000001</c:v>
                </c:pt>
                <c:pt idx="60512">
                  <c:v>17.094465</c:v>
                </c:pt>
                <c:pt idx="60513">
                  <c:v>17.097117000000001</c:v>
                </c:pt>
                <c:pt idx="60514">
                  <c:v>17.097577000000001</c:v>
                </c:pt>
                <c:pt idx="60515">
                  <c:v>17.097625000000001</c:v>
                </c:pt>
                <c:pt idx="60516">
                  <c:v>17.094339999999999</c:v>
                </c:pt>
                <c:pt idx="60517">
                  <c:v>17.090878</c:v>
                </c:pt>
                <c:pt idx="60518">
                  <c:v>17.092732999999999</c:v>
                </c:pt>
                <c:pt idx="60519">
                  <c:v>17.091815</c:v>
                </c:pt>
                <c:pt idx="60520">
                  <c:v>17.088623999999999</c:v>
                </c:pt>
                <c:pt idx="60521">
                  <c:v>17.090402000000001</c:v>
                </c:pt>
                <c:pt idx="60522">
                  <c:v>17.094080999999999</c:v>
                </c:pt>
                <c:pt idx="60523">
                  <c:v>17.092023999999999</c:v>
                </c:pt>
                <c:pt idx="60524">
                  <c:v>17.088249000000001</c:v>
                </c:pt>
                <c:pt idx="60525">
                  <c:v>17.090228</c:v>
                </c:pt>
                <c:pt idx="60526">
                  <c:v>17.092986</c:v>
                </c:pt>
                <c:pt idx="60527">
                  <c:v>17.094296</c:v>
                </c:pt>
                <c:pt idx="60528">
                  <c:v>17.092777999999999</c:v>
                </c:pt>
                <c:pt idx="60529">
                  <c:v>17.089290999999999</c:v>
                </c:pt>
                <c:pt idx="60530">
                  <c:v>17.089693</c:v>
                </c:pt>
                <c:pt idx="60531">
                  <c:v>17.091608000000001</c:v>
                </c:pt>
                <c:pt idx="60532">
                  <c:v>17.0931</c:v>
                </c:pt>
                <c:pt idx="60533">
                  <c:v>17.093793000000002</c:v>
                </c:pt>
                <c:pt idx="60534">
                  <c:v>17.091536999999999</c:v>
                </c:pt>
                <c:pt idx="60535">
                  <c:v>17.089918999999998</c:v>
                </c:pt>
                <c:pt idx="60536">
                  <c:v>17.090802</c:v>
                </c:pt>
                <c:pt idx="60537">
                  <c:v>17.092894000000001</c:v>
                </c:pt>
                <c:pt idx="60538">
                  <c:v>17.094072000000001</c:v>
                </c:pt>
                <c:pt idx="60539">
                  <c:v>17.092572000000001</c:v>
                </c:pt>
                <c:pt idx="60540">
                  <c:v>17.097064</c:v>
                </c:pt>
                <c:pt idx="60541">
                  <c:v>17.102253000000001</c:v>
                </c:pt>
                <c:pt idx="60542">
                  <c:v>17.103971999999999</c:v>
                </c:pt>
                <c:pt idx="60543">
                  <c:v>17.101928999999998</c:v>
                </c:pt>
                <c:pt idx="60544">
                  <c:v>17.102443999999998</c:v>
                </c:pt>
                <c:pt idx="60545">
                  <c:v>17.109307000000001</c:v>
                </c:pt>
                <c:pt idx="60546">
                  <c:v>17.109613</c:v>
                </c:pt>
                <c:pt idx="60547">
                  <c:v>17.106966</c:v>
                </c:pt>
                <c:pt idx="60548">
                  <c:v>17.109382</c:v>
                </c:pt>
                <c:pt idx="60549">
                  <c:v>17.105142000000001</c:v>
                </c:pt>
                <c:pt idx="60550">
                  <c:v>17.098634000000001</c:v>
                </c:pt>
                <c:pt idx="60551">
                  <c:v>17.104130000000001</c:v>
                </c:pt>
                <c:pt idx="60552">
                  <c:v>17.110447000000001</c:v>
                </c:pt>
                <c:pt idx="60553">
                  <c:v>17.104368000000001</c:v>
                </c:pt>
                <c:pt idx="60554">
                  <c:v>17.100719999999999</c:v>
                </c:pt>
                <c:pt idx="60555">
                  <c:v>17.105324</c:v>
                </c:pt>
                <c:pt idx="60556">
                  <c:v>17.106327</c:v>
                </c:pt>
                <c:pt idx="60557">
                  <c:v>17.106217000000001</c:v>
                </c:pt>
                <c:pt idx="60558">
                  <c:v>17.106567999999999</c:v>
                </c:pt>
                <c:pt idx="60559">
                  <c:v>17.105091999999999</c:v>
                </c:pt>
                <c:pt idx="60560">
                  <c:v>17.10755</c:v>
                </c:pt>
                <c:pt idx="60561">
                  <c:v>17.109034999999999</c:v>
                </c:pt>
                <c:pt idx="60562">
                  <c:v>17.105340000000002</c:v>
                </c:pt>
                <c:pt idx="60563">
                  <c:v>17.105312000000001</c:v>
                </c:pt>
                <c:pt idx="60564">
                  <c:v>17.108485999999999</c:v>
                </c:pt>
                <c:pt idx="60565">
                  <c:v>17.106323</c:v>
                </c:pt>
                <c:pt idx="60566">
                  <c:v>17.103819999999999</c:v>
                </c:pt>
                <c:pt idx="60567">
                  <c:v>17.105364000000002</c:v>
                </c:pt>
                <c:pt idx="60568">
                  <c:v>17.102274999999999</c:v>
                </c:pt>
                <c:pt idx="60569">
                  <c:v>17.101071999999998</c:v>
                </c:pt>
                <c:pt idx="60570">
                  <c:v>17.105415000000001</c:v>
                </c:pt>
                <c:pt idx="60571">
                  <c:v>17.104849999999999</c:v>
                </c:pt>
                <c:pt idx="60572">
                  <c:v>17.101524000000001</c:v>
                </c:pt>
                <c:pt idx="60573">
                  <c:v>17.10247</c:v>
                </c:pt>
                <c:pt idx="60574">
                  <c:v>17.105046000000002</c:v>
                </c:pt>
                <c:pt idx="60575">
                  <c:v>17.104723</c:v>
                </c:pt>
                <c:pt idx="60576">
                  <c:v>17.106760999999999</c:v>
                </c:pt>
                <c:pt idx="60577">
                  <c:v>17.108242000000001</c:v>
                </c:pt>
                <c:pt idx="60578">
                  <c:v>17.102630999999999</c:v>
                </c:pt>
                <c:pt idx="60579">
                  <c:v>17.099519000000001</c:v>
                </c:pt>
                <c:pt idx="60580">
                  <c:v>17.101580999999999</c:v>
                </c:pt>
                <c:pt idx="60581">
                  <c:v>17.102101999999999</c:v>
                </c:pt>
                <c:pt idx="60582">
                  <c:v>17.103643000000002</c:v>
                </c:pt>
                <c:pt idx="60583">
                  <c:v>17.104946999999999</c:v>
                </c:pt>
                <c:pt idx="60584">
                  <c:v>17.106639000000001</c:v>
                </c:pt>
                <c:pt idx="60585">
                  <c:v>17.110147000000001</c:v>
                </c:pt>
                <c:pt idx="60586">
                  <c:v>17.112089000000001</c:v>
                </c:pt>
                <c:pt idx="60587">
                  <c:v>17.10782</c:v>
                </c:pt>
                <c:pt idx="60588">
                  <c:v>17.105208999999999</c:v>
                </c:pt>
                <c:pt idx="60589">
                  <c:v>17.110719</c:v>
                </c:pt>
                <c:pt idx="60590">
                  <c:v>17.112891999999999</c:v>
                </c:pt>
                <c:pt idx="60591">
                  <c:v>17.108736</c:v>
                </c:pt>
                <c:pt idx="60592">
                  <c:v>17.107669999999999</c:v>
                </c:pt>
                <c:pt idx="60593">
                  <c:v>17.110295000000001</c:v>
                </c:pt>
                <c:pt idx="60594">
                  <c:v>17.112376000000001</c:v>
                </c:pt>
                <c:pt idx="60595">
                  <c:v>17.112532000000002</c:v>
                </c:pt>
                <c:pt idx="60596">
                  <c:v>17.110474</c:v>
                </c:pt>
                <c:pt idx="60597">
                  <c:v>17.109428000000001</c:v>
                </c:pt>
                <c:pt idx="60598">
                  <c:v>17.111429999999999</c:v>
                </c:pt>
                <c:pt idx="60599">
                  <c:v>17.112538000000001</c:v>
                </c:pt>
                <c:pt idx="60600">
                  <c:v>17.111578999999999</c:v>
                </c:pt>
                <c:pt idx="60601">
                  <c:v>17.109836999999999</c:v>
                </c:pt>
                <c:pt idx="60602">
                  <c:v>17.111001999999999</c:v>
                </c:pt>
                <c:pt idx="60603">
                  <c:v>17.110382000000001</c:v>
                </c:pt>
                <c:pt idx="60604">
                  <c:v>17.104396999999999</c:v>
                </c:pt>
                <c:pt idx="60605">
                  <c:v>17.107945999999998</c:v>
                </c:pt>
                <c:pt idx="60606">
                  <c:v>17.115212</c:v>
                </c:pt>
                <c:pt idx="60607">
                  <c:v>17.109321000000001</c:v>
                </c:pt>
                <c:pt idx="60608">
                  <c:v>17.106580999999998</c:v>
                </c:pt>
                <c:pt idx="60609">
                  <c:v>17.111743000000001</c:v>
                </c:pt>
                <c:pt idx="60610">
                  <c:v>17.111747000000001</c:v>
                </c:pt>
                <c:pt idx="60611">
                  <c:v>17.109097999999999</c:v>
                </c:pt>
                <c:pt idx="60612">
                  <c:v>17.108915</c:v>
                </c:pt>
                <c:pt idx="60613">
                  <c:v>17.109338999999999</c:v>
                </c:pt>
                <c:pt idx="60614">
                  <c:v>17.109946000000001</c:v>
                </c:pt>
                <c:pt idx="60615">
                  <c:v>17.110837</c:v>
                </c:pt>
                <c:pt idx="60616">
                  <c:v>17.111381000000002</c:v>
                </c:pt>
                <c:pt idx="60617">
                  <c:v>17.109532000000002</c:v>
                </c:pt>
                <c:pt idx="60618">
                  <c:v>17.111418</c:v>
                </c:pt>
                <c:pt idx="60619">
                  <c:v>17.118047000000001</c:v>
                </c:pt>
                <c:pt idx="60620">
                  <c:v>17.120813999999999</c:v>
                </c:pt>
                <c:pt idx="60621">
                  <c:v>17.116838000000001</c:v>
                </c:pt>
                <c:pt idx="60622">
                  <c:v>17.112083999999999</c:v>
                </c:pt>
                <c:pt idx="60623">
                  <c:v>17.112724</c:v>
                </c:pt>
                <c:pt idx="60624">
                  <c:v>17.113806</c:v>
                </c:pt>
                <c:pt idx="60625">
                  <c:v>17.111239000000001</c:v>
                </c:pt>
                <c:pt idx="60626">
                  <c:v>17.112226</c:v>
                </c:pt>
                <c:pt idx="60627">
                  <c:v>17.115974999999999</c:v>
                </c:pt>
                <c:pt idx="60628">
                  <c:v>17.118299</c:v>
                </c:pt>
                <c:pt idx="60629">
                  <c:v>17.116074999999999</c:v>
                </c:pt>
                <c:pt idx="60630">
                  <c:v>17.113865000000001</c:v>
                </c:pt>
                <c:pt idx="60631">
                  <c:v>17.115155999999999</c:v>
                </c:pt>
                <c:pt idx="60632">
                  <c:v>17.116349</c:v>
                </c:pt>
                <c:pt idx="60633">
                  <c:v>17.117121999999998</c:v>
                </c:pt>
                <c:pt idx="60634">
                  <c:v>17.115946999999998</c:v>
                </c:pt>
                <c:pt idx="60635">
                  <c:v>17.119897000000002</c:v>
                </c:pt>
                <c:pt idx="60636">
                  <c:v>17.127051000000002</c:v>
                </c:pt>
                <c:pt idx="60637">
                  <c:v>17.129978999999999</c:v>
                </c:pt>
                <c:pt idx="60638">
                  <c:v>17.133725999999999</c:v>
                </c:pt>
                <c:pt idx="60639">
                  <c:v>17.133849999999999</c:v>
                </c:pt>
                <c:pt idx="60640">
                  <c:v>17.127908999999999</c:v>
                </c:pt>
                <c:pt idx="60641">
                  <c:v>17.129027000000001</c:v>
                </c:pt>
                <c:pt idx="60642">
                  <c:v>17.134851999999999</c:v>
                </c:pt>
                <c:pt idx="60643">
                  <c:v>17.128810999999999</c:v>
                </c:pt>
                <c:pt idx="60644">
                  <c:v>17.123577999999998</c:v>
                </c:pt>
                <c:pt idx="60645">
                  <c:v>17.126881000000001</c:v>
                </c:pt>
                <c:pt idx="60646">
                  <c:v>17.126097999999999</c:v>
                </c:pt>
                <c:pt idx="60647">
                  <c:v>17.123421</c:v>
                </c:pt>
                <c:pt idx="60648">
                  <c:v>17.123358</c:v>
                </c:pt>
                <c:pt idx="60649">
                  <c:v>17.123476</c:v>
                </c:pt>
                <c:pt idx="60650">
                  <c:v>17.124590000000001</c:v>
                </c:pt>
                <c:pt idx="60651">
                  <c:v>17.126501000000001</c:v>
                </c:pt>
                <c:pt idx="60652">
                  <c:v>17.125588</c:v>
                </c:pt>
                <c:pt idx="60653">
                  <c:v>17.123369</c:v>
                </c:pt>
                <c:pt idx="60654">
                  <c:v>17.124475</c:v>
                </c:pt>
                <c:pt idx="60655">
                  <c:v>17.12452</c:v>
                </c:pt>
                <c:pt idx="60656">
                  <c:v>17.124220999999999</c:v>
                </c:pt>
                <c:pt idx="60657">
                  <c:v>17.127815999999999</c:v>
                </c:pt>
                <c:pt idx="60658">
                  <c:v>17.126564999999999</c:v>
                </c:pt>
                <c:pt idx="60659">
                  <c:v>17.119790999999999</c:v>
                </c:pt>
                <c:pt idx="60660">
                  <c:v>17.122578000000001</c:v>
                </c:pt>
                <c:pt idx="60661">
                  <c:v>17.129186000000001</c:v>
                </c:pt>
                <c:pt idx="60662">
                  <c:v>17.126798999999998</c:v>
                </c:pt>
                <c:pt idx="60663">
                  <c:v>17.122157000000001</c:v>
                </c:pt>
                <c:pt idx="60664">
                  <c:v>17.12236</c:v>
                </c:pt>
                <c:pt idx="60665">
                  <c:v>17.124464</c:v>
                </c:pt>
                <c:pt idx="60666">
                  <c:v>17.123906000000002</c:v>
                </c:pt>
                <c:pt idx="60667">
                  <c:v>17.119709</c:v>
                </c:pt>
                <c:pt idx="60668">
                  <c:v>17.121932999999999</c:v>
                </c:pt>
                <c:pt idx="60669">
                  <c:v>17.128568999999999</c:v>
                </c:pt>
                <c:pt idx="60670">
                  <c:v>17.126553000000001</c:v>
                </c:pt>
                <c:pt idx="60671">
                  <c:v>17.125084000000001</c:v>
                </c:pt>
                <c:pt idx="60672">
                  <c:v>17.129413</c:v>
                </c:pt>
                <c:pt idx="60673">
                  <c:v>17.127672</c:v>
                </c:pt>
                <c:pt idx="60674">
                  <c:v>17.125301</c:v>
                </c:pt>
                <c:pt idx="60675">
                  <c:v>17.127127999999999</c:v>
                </c:pt>
                <c:pt idx="60676">
                  <c:v>17.126512000000002</c:v>
                </c:pt>
                <c:pt idx="60677">
                  <c:v>17.123775999999999</c:v>
                </c:pt>
                <c:pt idx="60678">
                  <c:v>17.127092000000001</c:v>
                </c:pt>
                <c:pt idx="60679">
                  <c:v>17.128101999999998</c:v>
                </c:pt>
                <c:pt idx="60680">
                  <c:v>17.124454</c:v>
                </c:pt>
                <c:pt idx="60681">
                  <c:v>17.128077999999999</c:v>
                </c:pt>
                <c:pt idx="60682">
                  <c:v>17.127261000000001</c:v>
                </c:pt>
                <c:pt idx="60683">
                  <c:v>17.123533999999999</c:v>
                </c:pt>
                <c:pt idx="60684">
                  <c:v>17.129822999999998</c:v>
                </c:pt>
                <c:pt idx="60685">
                  <c:v>17.130109000000001</c:v>
                </c:pt>
                <c:pt idx="60686">
                  <c:v>17.125658999999999</c:v>
                </c:pt>
                <c:pt idx="60687">
                  <c:v>17.130161999999999</c:v>
                </c:pt>
                <c:pt idx="60688">
                  <c:v>17.134712</c:v>
                </c:pt>
                <c:pt idx="60689">
                  <c:v>17.135635000000001</c:v>
                </c:pt>
                <c:pt idx="60690">
                  <c:v>17.137502999999999</c:v>
                </c:pt>
                <c:pt idx="60691">
                  <c:v>17.135445000000001</c:v>
                </c:pt>
                <c:pt idx="60692">
                  <c:v>17.136965</c:v>
                </c:pt>
                <c:pt idx="60693">
                  <c:v>17.147022</c:v>
                </c:pt>
                <c:pt idx="60694">
                  <c:v>17.152073000000001</c:v>
                </c:pt>
                <c:pt idx="60695">
                  <c:v>17.147682</c:v>
                </c:pt>
                <c:pt idx="60696">
                  <c:v>17.148848000000001</c:v>
                </c:pt>
                <c:pt idx="60697">
                  <c:v>17.151665999999999</c:v>
                </c:pt>
                <c:pt idx="60698">
                  <c:v>17.145994000000002</c:v>
                </c:pt>
                <c:pt idx="60699">
                  <c:v>17.143037</c:v>
                </c:pt>
                <c:pt idx="60700">
                  <c:v>17.144119</c:v>
                </c:pt>
                <c:pt idx="60701">
                  <c:v>17.141435999999999</c:v>
                </c:pt>
                <c:pt idx="60702">
                  <c:v>17.143280000000001</c:v>
                </c:pt>
                <c:pt idx="60703">
                  <c:v>17.148388000000001</c:v>
                </c:pt>
                <c:pt idx="60704">
                  <c:v>17.143723000000001</c:v>
                </c:pt>
                <c:pt idx="60705">
                  <c:v>17.137989000000001</c:v>
                </c:pt>
                <c:pt idx="60706">
                  <c:v>17.139251000000002</c:v>
                </c:pt>
                <c:pt idx="60707">
                  <c:v>17.138567999999999</c:v>
                </c:pt>
                <c:pt idx="60708">
                  <c:v>17.135276000000001</c:v>
                </c:pt>
                <c:pt idx="60709">
                  <c:v>17.138286999999998</c:v>
                </c:pt>
                <c:pt idx="60710">
                  <c:v>17.143367000000001</c:v>
                </c:pt>
                <c:pt idx="60711">
                  <c:v>17.140926</c:v>
                </c:pt>
                <c:pt idx="60712">
                  <c:v>17.137488000000001</c:v>
                </c:pt>
                <c:pt idx="60713">
                  <c:v>17.137449</c:v>
                </c:pt>
                <c:pt idx="60714">
                  <c:v>17.139016000000002</c:v>
                </c:pt>
                <c:pt idx="60715">
                  <c:v>17.141888000000002</c:v>
                </c:pt>
                <c:pt idx="60716">
                  <c:v>17.139042</c:v>
                </c:pt>
                <c:pt idx="60717">
                  <c:v>17.134021000000001</c:v>
                </c:pt>
                <c:pt idx="60718">
                  <c:v>17.140723000000001</c:v>
                </c:pt>
                <c:pt idx="60719">
                  <c:v>17.147704000000001</c:v>
                </c:pt>
                <c:pt idx="60720">
                  <c:v>17.14331</c:v>
                </c:pt>
                <c:pt idx="60721">
                  <c:v>17.138617</c:v>
                </c:pt>
                <c:pt idx="60722">
                  <c:v>17.136168999999999</c:v>
                </c:pt>
                <c:pt idx="60723">
                  <c:v>17.135338000000001</c:v>
                </c:pt>
                <c:pt idx="60724">
                  <c:v>17.140785999999999</c:v>
                </c:pt>
                <c:pt idx="60725">
                  <c:v>17.144835</c:v>
                </c:pt>
                <c:pt idx="60726">
                  <c:v>17.137884</c:v>
                </c:pt>
                <c:pt idx="60727">
                  <c:v>17.131947</c:v>
                </c:pt>
                <c:pt idx="60728">
                  <c:v>17.140550000000001</c:v>
                </c:pt>
                <c:pt idx="60729">
                  <c:v>17.1478</c:v>
                </c:pt>
                <c:pt idx="60730">
                  <c:v>17.145</c:v>
                </c:pt>
                <c:pt idx="60731">
                  <c:v>17.143143999999999</c:v>
                </c:pt>
                <c:pt idx="60732">
                  <c:v>17.143257999999999</c:v>
                </c:pt>
                <c:pt idx="60733">
                  <c:v>17.140312999999999</c:v>
                </c:pt>
                <c:pt idx="60734">
                  <c:v>17.141088</c:v>
                </c:pt>
                <c:pt idx="60735">
                  <c:v>17.142804000000002</c:v>
                </c:pt>
                <c:pt idx="60736">
                  <c:v>17.137945999999999</c:v>
                </c:pt>
                <c:pt idx="60737">
                  <c:v>17.134114</c:v>
                </c:pt>
                <c:pt idx="60738">
                  <c:v>17.136233000000001</c:v>
                </c:pt>
                <c:pt idx="60739">
                  <c:v>17.137567000000001</c:v>
                </c:pt>
                <c:pt idx="60740">
                  <c:v>17.138822999999999</c:v>
                </c:pt>
                <c:pt idx="60741">
                  <c:v>17.139624000000001</c:v>
                </c:pt>
                <c:pt idx="60742">
                  <c:v>17.138081</c:v>
                </c:pt>
                <c:pt idx="60743">
                  <c:v>17.139813</c:v>
                </c:pt>
                <c:pt idx="60744">
                  <c:v>17.140924999999999</c:v>
                </c:pt>
                <c:pt idx="60745">
                  <c:v>17.142095000000001</c:v>
                </c:pt>
                <c:pt idx="60746">
                  <c:v>17.145209999999999</c:v>
                </c:pt>
                <c:pt idx="60747">
                  <c:v>17.144701999999999</c:v>
                </c:pt>
                <c:pt idx="60748">
                  <c:v>17.140685999999999</c:v>
                </c:pt>
                <c:pt idx="60749">
                  <c:v>17.135362000000001</c:v>
                </c:pt>
                <c:pt idx="60750">
                  <c:v>17.134508</c:v>
                </c:pt>
                <c:pt idx="60751">
                  <c:v>17.138722999999999</c:v>
                </c:pt>
                <c:pt idx="60752">
                  <c:v>17.1387</c:v>
                </c:pt>
                <c:pt idx="60753">
                  <c:v>17.139208</c:v>
                </c:pt>
                <c:pt idx="60754">
                  <c:v>17.144024999999999</c:v>
                </c:pt>
                <c:pt idx="60755">
                  <c:v>17.147203999999999</c:v>
                </c:pt>
                <c:pt idx="60756">
                  <c:v>17.148311</c:v>
                </c:pt>
                <c:pt idx="60757">
                  <c:v>17.150725999999999</c:v>
                </c:pt>
                <c:pt idx="60758">
                  <c:v>17.152623999999999</c:v>
                </c:pt>
                <c:pt idx="60759">
                  <c:v>17.150787999999999</c:v>
                </c:pt>
                <c:pt idx="60760">
                  <c:v>17.147131999999999</c:v>
                </c:pt>
                <c:pt idx="60761">
                  <c:v>17.146360000000001</c:v>
                </c:pt>
                <c:pt idx="60762">
                  <c:v>17.149173999999999</c:v>
                </c:pt>
                <c:pt idx="60763">
                  <c:v>17.149549</c:v>
                </c:pt>
                <c:pt idx="60764">
                  <c:v>17.150527</c:v>
                </c:pt>
                <c:pt idx="60765">
                  <c:v>17.152350999999999</c:v>
                </c:pt>
                <c:pt idx="60766">
                  <c:v>17.155691000000001</c:v>
                </c:pt>
                <c:pt idx="60767">
                  <c:v>17.15531</c:v>
                </c:pt>
                <c:pt idx="60768">
                  <c:v>17.149692000000002</c:v>
                </c:pt>
                <c:pt idx="60769">
                  <c:v>17.151373</c:v>
                </c:pt>
                <c:pt idx="60770">
                  <c:v>17.155712999999999</c:v>
                </c:pt>
                <c:pt idx="60771">
                  <c:v>17.155065</c:v>
                </c:pt>
                <c:pt idx="60772">
                  <c:v>17.154599999999999</c:v>
                </c:pt>
                <c:pt idx="60773">
                  <c:v>17.153115</c:v>
                </c:pt>
                <c:pt idx="60774">
                  <c:v>17.152123</c:v>
                </c:pt>
                <c:pt idx="60775">
                  <c:v>17.152629000000001</c:v>
                </c:pt>
                <c:pt idx="60776">
                  <c:v>17.152666</c:v>
                </c:pt>
                <c:pt idx="60777">
                  <c:v>17.153839000000001</c:v>
                </c:pt>
                <c:pt idx="60778">
                  <c:v>17.154017</c:v>
                </c:pt>
                <c:pt idx="60779">
                  <c:v>17.152191999999999</c:v>
                </c:pt>
                <c:pt idx="60780">
                  <c:v>17.152778000000001</c:v>
                </c:pt>
                <c:pt idx="60781">
                  <c:v>17.153742999999999</c:v>
                </c:pt>
                <c:pt idx="60782">
                  <c:v>17.151795</c:v>
                </c:pt>
                <c:pt idx="60783">
                  <c:v>17.150115</c:v>
                </c:pt>
                <c:pt idx="60784">
                  <c:v>17.152379</c:v>
                </c:pt>
                <c:pt idx="60785">
                  <c:v>17.151910000000001</c:v>
                </c:pt>
                <c:pt idx="60786">
                  <c:v>17.152383</c:v>
                </c:pt>
                <c:pt idx="60787">
                  <c:v>17.154584</c:v>
                </c:pt>
                <c:pt idx="60788">
                  <c:v>17.15279</c:v>
                </c:pt>
                <c:pt idx="60789">
                  <c:v>17.151457000000001</c:v>
                </c:pt>
                <c:pt idx="60790">
                  <c:v>17.152778000000001</c:v>
                </c:pt>
                <c:pt idx="60791">
                  <c:v>17.153752000000001</c:v>
                </c:pt>
                <c:pt idx="60792">
                  <c:v>17.153414000000001</c:v>
                </c:pt>
                <c:pt idx="60793">
                  <c:v>17.149647000000002</c:v>
                </c:pt>
                <c:pt idx="60794">
                  <c:v>17.150562999999998</c:v>
                </c:pt>
                <c:pt idx="60795">
                  <c:v>17.15466</c:v>
                </c:pt>
                <c:pt idx="60796">
                  <c:v>17.153124999999999</c:v>
                </c:pt>
                <c:pt idx="60797">
                  <c:v>17.152162000000001</c:v>
                </c:pt>
                <c:pt idx="60798">
                  <c:v>17.155462</c:v>
                </c:pt>
                <c:pt idx="60799">
                  <c:v>17.156808000000002</c:v>
                </c:pt>
                <c:pt idx="60800">
                  <c:v>17.156641</c:v>
                </c:pt>
                <c:pt idx="60801">
                  <c:v>17.159745000000001</c:v>
                </c:pt>
                <c:pt idx="60802">
                  <c:v>17.160962000000001</c:v>
                </c:pt>
                <c:pt idx="60803">
                  <c:v>17.15607</c:v>
                </c:pt>
                <c:pt idx="60804">
                  <c:v>17.155875999999999</c:v>
                </c:pt>
                <c:pt idx="60805">
                  <c:v>17.158822000000001</c:v>
                </c:pt>
                <c:pt idx="60806">
                  <c:v>17.159541000000001</c:v>
                </c:pt>
                <c:pt idx="60807">
                  <c:v>17.159533</c:v>
                </c:pt>
                <c:pt idx="60808">
                  <c:v>17.156673000000001</c:v>
                </c:pt>
                <c:pt idx="60809">
                  <c:v>17.153455999999998</c:v>
                </c:pt>
                <c:pt idx="60810">
                  <c:v>17.155237</c:v>
                </c:pt>
                <c:pt idx="60811">
                  <c:v>17.156409</c:v>
                </c:pt>
                <c:pt idx="60812">
                  <c:v>17.153203000000001</c:v>
                </c:pt>
                <c:pt idx="60813">
                  <c:v>17.153399</c:v>
                </c:pt>
                <c:pt idx="60814">
                  <c:v>17.158097999999999</c:v>
                </c:pt>
                <c:pt idx="60815">
                  <c:v>17.160025999999998</c:v>
                </c:pt>
                <c:pt idx="60816">
                  <c:v>17.160782000000001</c:v>
                </c:pt>
                <c:pt idx="60817">
                  <c:v>17.161009</c:v>
                </c:pt>
                <c:pt idx="60818">
                  <c:v>17.161484999999999</c:v>
                </c:pt>
                <c:pt idx="60819">
                  <c:v>17.164508999999999</c:v>
                </c:pt>
                <c:pt idx="60820">
                  <c:v>17.172370000000001</c:v>
                </c:pt>
                <c:pt idx="60821">
                  <c:v>17.172868000000001</c:v>
                </c:pt>
                <c:pt idx="60822">
                  <c:v>17.16414</c:v>
                </c:pt>
                <c:pt idx="60823">
                  <c:v>17.167009</c:v>
                </c:pt>
                <c:pt idx="60824">
                  <c:v>17.172868000000001</c:v>
                </c:pt>
                <c:pt idx="60825">
                  <c:v>17.168717999999998</c:v>
                </c:pt>
                <c:pt idx="60826">
                  <c:v>17.166105000000002</c:v>
                </c:pt>
                <c:pt idx="60827">
                  <c:v>17.168548999999999</c:v>
                </c:pt>
                <c:pt idx="60828">
                  <c:v>17.167459000000001</c:v>
                </c:pt>
                <c:pt idx="60829">
                  <c:v>17.167757999999999</c:v>
                </c:pt>
                <c:pt idx="60830">
                  <c:v>17.173856000000001</c:v>
                </c:pt>
                <c:pt idx="60831">
                  <c:v>17.174375999999999</c:v>
                </c:pt>
                <c:pt idx="60832">
                  <c:v>17.169295000000002</c:v>
                </c:pt>
                <c:pt idx="60833">
                  <c:v>17.168583999999999</c:v>
                </c:pt>
                <c:pt idx="60834">
                  <c:v>17.169051</c:v>
                </c:pt>
                <c:pt idx="60835">
                  <c:v>17.166257000000002</c:v>
                </c:pt>
                <c:pt idx="60836">
                  <c:v>17.166163000000001</c:v>
                </c:pt>
                <c:pt idx="60837">
                  <c:v>17.171869000000001</c:v>
                </c:pt>
                <c:pt idx="60838">
                  <c:v>17.169789999999999</c:v>
                </c:pt>
                <c:pt idx="60839">
                  <c:v>17.162476000000002</c:v>
                </c:pt>
                <c:pt idx="60840">
                  <c:v>17.167490999999998</c:v>
                </c:pt>
                <c:pt idx="60841">
                  <c:v>17.172084000000002</c:v>
                </c:pt>
                <c:pt idx="60842">
                  <c:v>17.165887999999999</c:v>
                </c:pt>
                <c:pt idx="60843">
                  <c:v>17.160817999999999</c:v>
                </c:pt>
                <c:pt idx="60844">
                  <c:v>17.163672999999999</c:v>
                </c:pt>
                <c:pt idx="60845">
                  <c:v>17.168911000000001</c:v>
                </c:pt>
                <c:pt idx="60846">
                  <c:v>17.168621000000002</c:v>
                </c:pt>
                <c:pt idx="60847">
                  <c:v>17.165811000000001</c:v>
                </c:pt>
                <c:pt idx="60848">
                  <c:v>17.165417000000001</c:v>
                </c:pt>
                <c:pt idx="60849">
                  <c:v>17.166466</c:v>
                </c:pt>
                <c:pt idx="60850">
                  <c:v>17.168503000000001</c:v>
                </c:pt>
                <c:pt idx="60851">
                  <c:v>17.170120000000001</c:v>
                </c:pt>
                <c:pt idx="60852">
                  <c:v>17.171695</c:v>
                </c:pt>
                <c:pt idx="60853">
                  <c:v>17.171236</c:v>
                </c:pt>
                <c:pt idx="60854">
                  <c:v>17.169239000000001</c:v>
                </c:pt>
                <c:pt idx="60855">
                  <c:v>17.172411</c:v>
                </c:pt>
                <c:pt idx="60856">
                  <c:v>17.173396</c:v>
                </c:pt>
                <c:pt idx="60857">
                  <c:v>17.168645000000001</c:v>
                </c:pt>
                <c:pt idx="60858">
                  <c:v>17.167763999999998</c:v>
                </c:pt>
                <c:pt idx="60859">
                  <c:v>17.167777000000001</c:v>
                </c:pt>
                <c:pt idx="60860">
                  <c:v>17.167870000000001</c:v>
                </c:pt>
                <c:pt idx="60861">
                  <c:v>17.169058</c:v>
                </c:pt>
                <c:pt idx="60862">
                  <c:v>17.170003999999999</c:v>
                </c:pt>
                <c:pt idx="60863">
                  <c:v>17.171809</c:v>
                </c:pt>
                <c:pt idx="60864">
                  <c:v>17.173579</c:v>
                </c:pt>
                <c:pt idx="60865">
                  <c:v>17.176708999999999</c:v>
                </c:pt>
                <c:pt idx="60866">
                  <c:v>17.177244000000002</c:v>
                </c:pt>
                <c:pt idx="60867">
                  <c:v>17.175367999999999</c:v>
                </c:pt>
                <c:pt idx="60868">
                  <c:v>17.174735999999999</c:v>
                </c:pt>
                <c:pt idx="60869">
                  <c:v>17.173065999999999</c:v>
                </c:pt>
                <c:pt idx="60870">
                  <c:v>17.169826</c:v>
                </c:pt>
                <c:pt idx="60871">
                  <c:v>17.170925</c:v>
                </c:pt>
                <c:pt idx="60872">
                  <c:v>17.173628000000001</c:v>
                </c:pt>
                <c:pt idx="60873">
                  <c:v>17.171468999999998</c:v>
                </c:pt>
                <c:pt idx="60874">
                  <c:v>17.171004</c:v>
                </c:pt>
                <c:pt idx="60875">
                  <c:v>17.172501</c:v>
                </c:pt>
                <c:pt idx="60876">
                  <c:v>17.169060000000002</c:v>
                </c:pt>
                <c:pt idx="60877">
                  <c:v>17.168410999999999</c:v>
                </c:pt>
                <c:pt idx="60878">
                  <c:v>17.175044</c:v>
                </c:pt>
                <c:pt idx="60879">
                  <c:v>17.17296</c:v>
                </c:pt>
                <c:pt idx="60880">
                  <c:v>17.166864</c:v>
                </c:pt>
                <c:pt idx="60881">
                  <c:v>17.169314</c:v>
                </c:pt>
                <c:pt idx="60882">
                  <c:v>17.173303000000001</c:v>
                </c:pt>
                <c:pt idx="60883">
                  <c:v>17.171208</c:v>
                </c:pt>
                <c:pt idx="60884">
                  <c:v>17.172359</c:v>
                </c:pt>
                <c:pt idx="60885">
                  <c:v>17.177299000000001</c:v>
                </c:pt>
                <c:pt idx="60886">
                  <c:v>17.176776</c:v>
                </c:pt>
                <c:pt idx="60887">
                  <c:v>17.173835</c:v>
                </c:pt>
                <c:pt idx="60888">
                  <c:v>17.175673</c:v>
                </c:pt>
                <c:pt idx="60889">
                  <c:v>17.175516999999999</c:v>
                </c:pt>
                <c:pt idx="60890">
                  <c:v>17.172471999999999</c:v>
                </c:pt>
                <c:pt idx="60891">
                  <c:v>17.174035</c:v>
                </c:pt>
                <c:pt idx="60892">
                  <c:v>17.177855999999998</c:v>
                </c:pt>
                <c:pt idx="60893">
                  <c:v>17.180689000000001</c:v>
                </c:pt>
                <c:pt idx="60894">
                  <c:v>17.180717000000001</c:v>
                </c:pt>
                <c:pt idx="60895">
                  <c:v>17.174823</c:v>
                </c:pt>
                <c:pt idx="60896">
                  <c:v>17.17137</c:v>
                </c:pt>
                <c:pt idx="60897">
                  <c:v>17.172796999999999</c:v>
                </c:pt>
                <c:pt idx="60898">
                  <c:v>17.173558</c:v>
                </c:pt>
                <c:pt idx="60899">
                  <c:v>17.177256</c:v>
                </c:pt>
                <c:pt idx="60900">
                  <c:v>17.181522000000001</c:v>
                </c:pt>
                <c:pt idx="60901">
                  <c:v>17.177892</c:v>
                </c:pt>
                <c:pt idx="60902">
                  <c:v>17.174506000000001</c:v>
                </c:pt>
                <c:pt idx="60903">
                  <c:v>17.179839999999999</c:v>
                </c:pt>
                <c:pt idx="60904">
                  <c:v>17.182548000000001</c:v>
                </c:pt>
                <c:pt idx="60905">
                  <c:v>17.176631</c:v>
                </c:pt>
                <c:pt idx="60906">
                  <c:v>17.176843999999999</c:v>
                </c:pt>
                <c:pt idx="60907">
                  <c:v>17.181588999999999</c:v>
                </c:pt>
                <c:pt idx="60908">
                  <c:v>17.181794</c:v>
                </c:pt>
                <c:pt idx="60909">
                  <c:v>17.183554000000001</c:v>
                </c:pt>
                <c:pt idx="60910">
                  <c:v>17.185482</c:v>
                </c:pt>
                <c:pt idx="60911">
                  <c:v>17.184901</c:v>
                </c:pt>
                <c:pt idx="60912">
                  <c:v>17.185165000000001</c:v>
                </c:pt>
                <c:pt idx="60913">
                  <c:v>17.185731000000001</c:v>
                </c:pt>
                <c:pt idx="60914">
                  <c:v>17.180925999999999</c:v>
                </c:pt>
                <c:pt idx="60915">
                  <c:v>17.175588999999999</c:v>
                </c:pt>
                <c:pt idx="60916">
                  <c:v>17.176705999999999</c:v>
                </c:pt>
                <c:pt idx="60917">
                  <c:v>17.178182</c:v>
                </c:pt>
                <c:pt idx="60918">
                  <c:v>17.178515000000001</c:v>
                </c:pt>
                <c:pt idx="60919">
                  <c:v>17.180233000000001</c:v>
                </c:pt>
                <c:pt idx="60920">
                  <c:v>17.181217</c:v>
                </c:pt>
                <c:pt idx="60921">
                  <c:v>17.180585000000001</c:v>
                </c:pt>
                <c:pt idx="60922">
                  <c:v>17.178947999999998</c:v>
                </c:pt>
                <c:pt idx="60923">
                  <c:v>17.178750999999998</c:v>
                </c:pt>
                <c:pt idx="60924">
                  <c:v>17.180844</c:v>
                </c:pt>
                <c:pt idx="60925">
                  <c:v>17.182834</c:v>
                </c:pt>
                <c:pt idx="60926">
                  <c:v>17.185690000000001</c:v>
                </c:pt>
                <c:pt idx="60927">
                  <c:v>17.187950000000001</c:v>
                </c:pt>
                <c:pt idx="60928">
                  <c:v>17.188168000000001</c:v>
                </c:pt>
                <c:pt idx="60929">
                  <c:v>17.189146000000001</c:v>
                </c:pt>
                <c:pt idx="60930">
                  <c:v>17.187398999999999</c:v>
                </c:pt>
                <c:pt idx="60931">
                  <c:v>17.183966999999999</c:v>
                </c:pt>
                <c:pt idx="60932">
                  <c:v>17.186602000000001</c:v>
                </c:pt>
                <c:pt idx="60933">
                  <c:v>17.193016</c:v>
                </c:pt>
                <c:pt idx="60934">
                  <c:v>17.196515999999999</c:v>
                </c:pt>
                <c:pt idx="60935">
                  <c:v>17.196926999999999</c:v>
                </c:pt>
                <c:pt idx="60936">
                  <c:v>17.197306000000001</c:v>
                </c:pt>
                <c:pt idx="60937">
                  <c:v>17.202857000000002</c:v>
                </c:pt>
                <c:pt idx="60938">
                  <c:v>17.207781000000001</c:v>
                </c:pt>
                <c:pt idx="60939">
                  <c:v>17.202770999999998</c:v>
                </c:pt>
                <c:pt idx="60940">
                  <c:v>17.199916000000002</c:v>
                </c:pt>
                <c:pt idx="60941">
                  <c:v>17.204218999999998</c:v>
                </c:pt>
                <c:pt idx="60942">
                  <c:v>17.201485000000002</c:v>
                </c:pt>
                <c:pt idx="60943">
                  <c:v>17.197361999999998</c:v>
                </c:pt>
                <c:pt idx="60944">
                  <c:v>17.200827</c:v>
                </c:pt>
                <c:pt idx="60945">
                  <c:v>17.198833</c:v>
                </c:pt>
                <c:pt idx="60946">
                  <c:v>17.195229999999999</c:v>
                </c:pt>
                <c:pt idx="60947">
                  <c:v>17.201041</c:v>
                </c:pt>
                <c:pt idx="60948">
                  <c:v>17.203340000000001</c:v>
                </c:pt>
                <c:pt idx="60949">
                  <c:v>17.197690999999999</c:v>
                </c:pt>
                <c:pt idx="60950">
                  <c:v>17.197728999999999</c:v>
                </c:pt>
                <c:pt idx="60951">
                  <c:v>17.201060999999999</c:v>
                </c:pt>
                <c:pt idx="60952">
                  <c:v>17.200655999999999</c:v>
                </c:pt>
                <c:pt idx="60953">
                  <c:v>17.198899000000001</c:v>
                </c:pt>
                <c:pt idx="60954">
                  <c:v>17.198349</c:v>
                </c:pt>
                <c:pt idx="60955">
                  <c:v>17.197727</c:v>
                </c:pt>
                <c:pt idx="60956">
                  <c:v>17.196659</c:v>
                </c:pt>
                <c:pt idx="60957">
                  <c:v>17.196866</c:v>
                </c:pt>
                <c:pt idx="60958">
                  <c:v>17.196964999999999</c:v>
                </c:pt>
                <c:pt idx="60959">
                  <c:v>17.197108</c:v>
                </c:pt>
                <c:pt idx="60960">
                  <c:v>17.198726000000001</c:v>
                </c:pt>
                <c:pt idx="60961">
                  <c:v>17.197628000000002</c:v>
                </c:pt>
                <c:pt idx="60962">
                  <c:v>17.195758999999999</c:v>
                </c:pt>
                <c:pt idx="60963">
                  <c:v>17.196940999999999</c:v>
                </c:pt>
                <c:pt idx="60964">
                  <c:v>17.199079000000001</c:v>
                </c:pt>
                <c:pt idx="60965">
                  <c:v>17.197848</c:v>
                </c:pt>
                <c:pt idx="60966">
                  <c:v>17.196708999999998</c:v>
                </c:pt>
                <c:pt idx="60967">
                  <c:v>17.199746000000001</c:v>
                </c:pt>
                <c:pt idx="60968">
                  <c:v>17.198898</c:v>
                </c:pt>
                <c:pt idx="60969">
                  <c:v>17.193988999999998</c:v>
                </c:pt>
                <c:pt idx="60970">
                  <c:v>17.194075999999999</c:v>
                </c:pt>
                <c:pt idx="60971">
                  <c:v>17.195298000000001</c:v>
                </c:pt>
                <c:pt idx="60972">
                  <c:v>17.194112000000001</c:v>
                </c:pt>
                <c:pt idx="60973">
                  <c:v>17.195475999999999</c:v>
                </c:pt>
                <c:pt idx="60974">
                  <c:v>17.196141000000001</c:v>
                </c:pt>
                <c:pt idx="60975">
                  <c:v>17.195785000000001</c:v>
                </c:pt>
                <c:pt idx="60976">
                  <c:v>17.199016</c:v>
                </c:pt>
                <c:pt idx="60977">
                  <c:v>17.199694999999998</c:v>
                </c:pt>
                <c:pt idx="60978">
                  <c:v>17.196088</c:v>
                </c:pt>
                <c:pt idx="60979">
                  <c:v>17.199338999999998</c:v>
                </c:pt>
                <c:pt idx="60980">
                  <c:v>17.199375</c:v>
                </c:pt>
                <c:pt idx="60981">
                  <c:v>17.195160000000001</c:v>
                </c:pt>
                <c:pt idx="60982">
                  <c:v>17.197787000000002</c:v>
                </c:pt>
                <c:pt idx="60983">
                  <c:v>17.202304999999999</c:v>
                </c:pt>
                <c:pt idx="60984">
                  <c:v>17.207415999999998</c:v>
                </c:pt>
                <c:pt idx="60985">
                  <c:v>17.208962</c:v>
                </c:pt>
                <c:pt idx="60986">
                  <c:v>17.202677999999999</c:v>
                </c:pt>
                <c:pt idx="60987">
                  <c:v>17.202718999999998</c:v>
                </c:pt>
                <c:pt idx="60988">
                  <c:v>17.209835000000002</c:v>
                </c:pt>
                <c:pt idx="60989">
                  <c:v>17.208476999999998</c:v>
                </c:pt>
                <c:pt idx="60990">
                  <c:v>17.202370999999999</c:v>
                </c:pt>
                <c:pt idx="60991">
                  <c:v>17.202705999999999</c:v>
                </c:pt>
                <c:pt idx="60992">
                  <c:v>17.204688999999998</c:v>
                </c:pt>
                <c:pt idx="60993">
                  <c:v>17.201881</c:v>
                </c:pt>
                <c:pt idx="60994">
                  <c:v>17.201264999999999</c:v>
                </c:pt>
                <c:pt idx="60995">
                  <c:v>17.204664999999999</c:v>
                </c:pt>
                <c:pt idx="60996">
                  <c:v>17.203357</c:v>
                </c:pt>
                <c:pt idx="60997">
                  <c:v>17.196850000000001</c:v>
                </c:pt>
                <c:pt idx="60998">
                  <c:v>17.194182000000001</c:v>
                </c:pt>
                <c:pt idx="60999">
                  <c:v>17.198523000000002</c:v>
                </c:pt>
                <c:pt idx="61000">
                  <c:v>17.202359999999999</c:v>
                </c:pt>
                <c:pt idx="61001">
                  <c:v>17.203472000000001</c:v>
                </c:pt>
                <c:pt idx="61002">
                  <c:v>17.204882000000001</c:v>
                </c:pt>
                <c:pt idx="61003">
                  <c:v>17.205686</c:v>
                </c:pt>
                <c:pt idx="61004">
                  <c:v>17.205742999999998</c:v>
                </c:pt>
                <c:pt idx="61005">
                  <c:v>17.204387000000001</c:v>
                </c:pt>
                <c:pt idx="61006">
                  <c:v>17.201509999999999</c:v>
                </c:pt>
                <c:pt idx="61007">
                  <c:v>17.199341</c:v>
                </c:pt>
                <c:pt idx="61008">
                  <c:v>17.20177</c:v>
                </c:pt>
                <c:pt idx="61009">
                  <c:v>17.207166999999998</c:v>
                </c:pt>
                <c:pt idx="61010">
                  <c:v>17.206468000000001</c:v>
                </c:pt>
                <c:pt idx="61011">
                  <c:v>17.202750999999999</c:v>
                </c:pt>
                <c:pt idx="61012">
                  <c:v>17.202204999999999</c:v>
                </c:pt>
                <c:pt idx="61013">
                  <c:v>17.203555999999999</c:v>
                </c:pt>
                <c:pt idx="61014">
                  <c:v>17.206617000000001</c:v>
                </c:pt>
                <c:pt idx="61015">
                  <c:v>17.205855</c:v>
                </c:pt>
                <c:pt idx="61016">
                  <c:v>17.201329000000001</c:v>
                </c:pt>
                <c:pt idx="61017">
                  <c:v>17.202345000000001</c:v>
                </c:pt>
                <c:pt idx="61018">
                  <c:v>17.205299</c:v>
                </c:pt>
                <c:pt idx="61019">
                  <c:v>17.205974999999999</c:v>
                </c:pt>
                <c:pt idx="61020">
                  <c:v>17.205718999999998</c:v>
                </c:pt>
                <c:pt idx="61021">
                  <c:v>17.203771</c:v>
                </c:pt>
                <c:pt idx="61022">
                  <c:v>17.202273000000002</c:v>
                </c:pt>
                <c:pt idx="61023">
                  <c:v>17.204944000000001</c:v>
                </c:pt>
                <c:pt idx="61024">
                  <c:v>17.207761000000001</c:v>
                </c:pt>
                <c:pt idx="61025">
                  <c:v>17.206638000000002</c:v>
                </c:pt>
                <c:pt idx="61026">
                  <c:v>17.206105999999998</c:v>
                </c:pt>
                <c:pt idx="61027">
                  <c:v>17.207318999999998</c:v>
                </c:pt>
                <c:pt idx="61028">
                  <c:v>17.208372000000001</c:v>
                </c:pt>
                <c:pt idx="61029">
                  <c:v>17.208667999999999</c:v>
                </c:pt>
                <c:pt idx="61030">
                  <c:v>17.207421</c:v>
                </c:pt>
                <c:pt idx="61031">
                  <c:v>17.207515000000001</c:v>
                </c:pt>
                <c:pt idx="61032">
                  <c:v>17.207314</c:v>
                </c:pt>
                <c:pt idx="61033">
                  <c:v>17.207435</c:v>
                </c:pt>
                <c:pt idx="61034">
                  <c:v>17.207377999999999</c:v>
                </c:pt>
                <c:pt idx="61035">
                  <c:v>17.205456999999999</c:v>
                </c:pt>
                <c:pt idx="61036">
                  <c:v>17.202110000000001</c:v>
                </c:pt>
                <c:pt idx="61037">
                  <c:v>17.201608</c:v>
                </c:pt>
                <c:pt idx="61038">
                  <c:v>17.206143999999998</c:v>
                </c:pt>
                <c:pt idx="61039">
                  <c:v>17.206299000000001</c:v>
                </c:pt>
                <c:pt idx="61040">
                  <c:v>17.201947000000001</c:v>
                </c:pt>
                <c:pt idx="61041">
                  <c:v>17.200398</c:v>
                </c:pt>
                <c:pt idx="61042">
                  <c:v>17.200680999999999</c:v>
                </c:pt>
                <c:pt idx="61043">
                  <c:v>17.200247000000001</c:v>
                </c:pt>
                <c:pt idx="61044">
                  <c:v>17.199794000000001</c:v>
                </c:pt>
                <c:pt idx="61045">
                  <c:v>17.202344</c:v>
                </c:pt>
                <c:pt idx="61046">
                  <c:v>17.205058000000001</c:v>
                </c:pt>
                <c:pt idx="61047">
                  <c:v>17.204943</c:v>
                </c:pt>
                <c:pt idx="61048">
                  <c:v>17.205718000000001</c:v>
                </c:pt>
                <c:pt idx="61049">
                  <c:v>17.207668000000002</c:v>
                </c:pt>
                <c:pt idx="61050">
                  <c:v>17.211015</c:v>
                </c:pt>
                <c:pt idx="61051">
                  <c:v>17.210720999999999</c:v>
                </c:pt>
                <c:pt idx="61052">
                  <c:v>17.210048</c:v>
                </c:pt>
                <c:pt idx="61053">
                  <c:v>17.215420999999999</c:v>
                </c:pt>
                <c:pt idx="61054">
                  <c:v>17.216826000000001</c:v>
                </c:pt>
                <c:pt idx="61055">
                  <c:v>17.213740000000001</c:v>
                </c:pt>
                <c:pt idx="61056">
                  <c:v>17.213097000000001</c:v>
                </c:pt>
                <c:pt idx="61057">
                  <c:v>17.213401999999999</c:v>
                </c:pt>
                <c:pt idx="61058">
                  <c:v>17.211870999999999</c:v>
                </c:pt>
                <c:pt idx="61059">
                  <c:v>17.212178999999999</c:v>
                </c:pt>
                <c:pt idx="61060">
                  <c:v>17.211901000000001</c:v>
                </c:pt>
                <c:pt idx="61061">
                  <c:v>17.208756999999999</c:v>
                </c:pt>
                <c:pt idx="61062">
                  <c:v>17.207753</c:v>
                </c:pt>
                <c:pt idx="61063">
                  <c:v>17.209378999999998</c:v>
                </c:pt>
                <c:pt idx="61064">
                  <c:v>17.208411999999999</c:v>
                </c:pt>
                <c:pt idx="61065">
                  <c:v>17.204528</c:v>
                </c:pt>
                <c:pt idx="61066">
                  <c:v>17.207135000000001</c:v>
                </c:pt>
                <c:pt idx="61067">
                  <c:v>17.213771000000001</c:v>
                </c:pt>
                <c:pt idx="61068">
                  <c:v>17.212862999999999</c:v>
                </c:pt>
                <c:pt idx="61069">
                  <c:v>17.211506</c:v>
                </c:pt>
                <c:pt idx="61070">
                  <c:v>17.215354999999999</c:v>
                </c:pt>
                <c:pt idx="61071">
                  <c:v>17.215831999999999</c:v>
                </c:pt>
                <c:pt idx="61072">
                  <c:v>17.214739000000002</c:v>
                </c:pt>
                <c:pt idx="61073">
                  <c:v>17.215354999999999</c:v>
                </c:pt>
                <c:pt idx="61074">
                  <c:v>17.219298999999999</c:v>
                </c:pt>
                <c:pt idx="61075">
                  <c:v>17.224739</c:v>
                </c:pt>
                <c:pt idx="61076">
                  <c:v>17.219888000000001</c:v>
                </c:pt>
                <c:pt idx="61077">
                  <c:v>17.212983999999999</c:v>
                </c:pt>
                <c:pt idx="61078">
                  <c:v>17.214755</c:v>
                </c:pt>
                <c:pt idx="61079">
                  <c:v>17.217012</c:v>
                </c:pt>
                <c:pt idx="61080">
                  <c:v>17.216740999999999</c:v>
                </c:pt>
                <c:pt idx="61081">
                  <c:v>17.217406</c:v>
                </c:pt>
                <c:pt idx="61082">
                  <c:v>17.218669999999999</c:v>
                </c:pt>
                <c:pt idx="61083">
                  <c:v>17.218119000000002</c:v>
                </c:pt>
                <c:pt idx="61084">
                  <c:v>17.216093000000001</c:v>
                </c:pt>
                <c:pt idx="61085">
                  <c:v>17.217046</c:v>
                </c:pt>
                <c:pt idx="61086">
                  <c:v>17.217904000000001</c:v>
                </c:pt>
                <c:pt idx="61087">
                  <c:v>17.215979999999998</c:v>
                </c:pt>
                <c:pt idx="61088">
                  <c:v>17.214068999999999</c:v>
                </c:pt>
                <c:pt idx="61089">
                  <c:v>17.215202000000001</c:v>
                </c:pt>
                <c:pt idx="61090">
                  <c:v>17.216940000000001</c:v>
                </c:pt>
                <c:pt idx="61091">
                  <c:v>17.219642</c:v>
                </c:pt>
                <c:pt idx="61092">
                  <c:v>17.222577999999999</c:v>
                </c:pt>
                <c:pt idx="61093">
                  <c:v>17.219177999999999</c:v>
                </c:pt>
                <c:pt idx="61094">
                  <c:v>17.217842000000001</c:v>
                </c:pt>
                <c:pt idx="61095">
                  <c:v>17.221889999999998</c:v>
                </c:pt>
                <c:pt idx="61096">
                  <c:v>17.222759</c:v>
                </c:pt>
                <c:pt idx="61097">
                  <c:v>17.218472999999999</c:v>
                </c:pt>
                <c:pt idx="61098">
                  <c:v>17.217957999999999</c:v>
                </c:pt>
                <c:pt idx="61099">
                  <c:v>17.222756</c:v>
                </c:pt>
                <c:pt idx="61100">
                  <c:v>17.218572000000002</c:v>
                </c:pt>
                <c:pt idx="61101">
                  <c:v>17.211292</c:v>
                </c:pt>
                <c:pt idx="61102">
                  <c:v>17.212510000000002</c:v>
                </c:pt>
                <c:pt idx="61103">
                  <c:v>17.216073999999999</c:v>
                </c:pt>
                <c:pt idx="61104">
                  <c:v>17.218305999999998</c:v>
                </c:pt>
                <c:pt idx="61105">
                  <c:v>17.219622999999999</c:v>
                </c:pt>
                <c:pt idx="61106">
                  <c:v>17.22128</c:v>
                </c:pt>
                <c:pt idx="61107">
                  <c:v>17.224578999999999</c:v>
                </c:pt>
                <c:pt idx="61108">
                  <c:v>17.230111000000001</c:v>
                </c:pt>
                <c:pt idx="61109">
                  <c:v>17.231634</c:v>
                </c:pt>
                <c:pt idx="61110">
                  <c:v>17.223663999999999</c:v>
                </c:pt>
                <c:pt idx="61111">
                  <c:v>17.223894999999999</c:v>
                </c:pt>
                <c:pt idx="61112">
                  <c:v>17.230872000000002</c:v>
                </c:pt>
                <c:pt idx="61113">
                  <c:v>17.227896999999999</c:v>
                </c:pt>
                <c:pt idx="61114">
                  <c:v>17.226016999999999</c:v>
                </c:pt>
                <c:pt idx="61115">
                  <c:v>17.228383000000001</c:v>
                </c:pt>
                <c:pt idx="61116">
                  <c:v>17.227298999999999</c:v>
                </c:pt>
                <c:pt idx="61117">
                  <c:v>17.228555</c:v>
                </c:pt>
                <c:pt idx="61118">
                  <c:v>17.229671</c:v>
                </c:pt>
                <c:pt idx="61119">
                  <c:v>17.226161999999999</c:v>
                </c:pt>
                <c:pt idx="61120">
                  <c:v>17.223443</c:v>
                </c:pt>
                <c:pt idx="61121">
                  <c:v>17.224405999999998</c:v>
                </c:pt>
                <c:pt idx="61122">
                  <c:v>17.224985</c:v>
                </c:pt>
                <c:pt idx="61123">
                  <c:v>17.226818999999999</c:v>
                </c:pt>
                <c:pt idx="61124">
                  <c:v>17.229278000000001</c:v>
                </c:pt>
                <c:pt idx="61125">
                  <c:v>17.226451000000001</c:v>
                </c:pt>
                <c:pt idx="61126">
                  <c:v>17.226067</c:v>
                </c:pt>
                <c:pt idx="61127">
                  <c:v>17.226652999999999</c:v>
                </c:pt>
                <c:pt idx="61128">
                  <c:v>17.225626999999999</c:v>
                </c:pt>
                <c:pt idx="61129">
                  <c:v>17.230160000000001</c:v>
                </c:pt>
                <c:pt idx="61130">
                  <c:v>17.232758</c:v>
                </c:pt>
                <c:pt idx="61131">
                  <c:v>17.227069</c:v>
                </c:pt>
                <c:pt idx="61132">
                  <c:v>17.221920999999998</c:v>
                </c:pt>
                <c:pt idx="61133">
                  <c:v>17.223873000000001</c:v>
                </c:pt>
                <c:pt idx="61134">
                  <c:v>17.228117999999998</c:v>
                </c:pt>
                <c:pt idx="61135">
                  <c:v>17.230895</c:v>
                </c:pt>
                <c:pt idx="61136">
                  <c:v>17.230096</c:v>
                </c:pt>
                <c:pt idx="61137">
                  <c:v>17.227554999999999</c:v>
                </c:pt>
                <c:pt idx="61138">
                  <c:v>17.225667999999999</c:v>
                </c:pt>
                <c:pt idx="61139">
                  <c:v>17.226516</c:v>
                </c:pt>
                <c:pt idx="61140">
                  <c:v>17.226047999999999</c:v>
                </c:pt>
                <c:pt idx="61141">
                  <c:v>17.227502999999999</c:v>
                </c:pt>
                <c:pt idx="61142">
                  <c:v>17.230689000000002</c:v>
                </c:pt>
                <c:pt idx="61143">
                  <c:v>17.227744000000001</c:v>
                </c:pt>
                <c:pt idx="61144">
                  <c:v>17.225928</c:v>
                </c:pt>
                <c:pt idx="61145">
                  <c:v>17.231221000000001</c:v>
                </c:pt>
                <c:pt idx="61146">
                  <c:v>17.234134999999998</c:v>
                </c:pt>
                <c:pt idx="61147">
                  <c:v>17.236892999999998</c:v>
                </c:pt>
                <c:pt idx="61148">
                  <c:v>17.242691000000001</c:v>
                </c:pt>
                <c:pt idx="61149">
                  <c:v>17.244810000000001</c:v>
                </c:pt>
                <c:pt idx="61150">
                  <c:v>17.245023</c:v>
                </c:pt>
                <c:pt idx="61151">
                  <c:v>17.242564000000002</c:v>
                </c:pt>
                <c:pt idx="61152">
                  <c:v>17.239063000000002</c:v>
                </c:pt>
                <c:pt idx="61153">
                  <c:v>17.241675999999998</c:v>
                </c:pt>
                <c:pt idx="61154">
                  <c:v>17.245695999999999</c:v>
                </c:pt>
                <c:pt idx="61155">
                  <c:v>17.243297999999999</c:v>
                </c:pt>
                <c:pt idx="61156">
                  <c:v>17.239877</c:v>
                </c:pt>
                <c:pt idx="61157">
                  <c:v>17.241181999999998</c:v>
                </c:pt>
                <c:pt idx="61158">
                  <c:v>17.239709000000001</c:v>
                </c:pt>
                <c:pt idx="61159">
                  <c:v>17.238823</c:v>
                </c:pt>
                <c:pt idx="61160">
                  <c:v>17.240024999999999</c:v>
                </c:pt>
                <c:pt idx="61161">
                  <c:v>17.234870999999998</c:v>
                </c:pt>
                <c:pt idx="61162">
                  <c:v>17.232002999999999</c:v>
                </c:pt>
                <c:pt idx="61163">
                  <c:v>17.235040000000001</c:v>
                </c:pt>
                <c:pt idx="61164">
                  <c:v>17.236473</c:v>
                </c:pt>
                <c:pt idx="61165">
                  <c:v>17.235845000000001</c:v>
                </c:pt>
                <c:pt idx="61166">
                  <c:v>17.235091000000001</c:v>
                </c:pt>
                <c:pt idx="61167">
                  <c:v>17.237183000000002</c:v>
                </c:pt>
                <c:pt idx="61168">
                  <c:v>17.241114</c:v>
                </c:pt>
                <c:pt idx="61169">
                  <c:v>17.240328000000002</c:v>
                </c:pt>
                <c:pt idx="61170">
                  <c:v>17.238931000000001</c:v>
                </c:pt>
                <c:pt idx="61171">
                  <c:v>17.237539000000002</c:v>
                </c:pt>
                <c:pt idx="61172">
                  <c:v>17.238510999999999</c:v>
                </c:pt>
                <c:pt idx="61173">
                  <c:v>17.242643999999999</c:v>
                </c:pt>
                <c:pt idx="61174">
                  <c:v>17.243113000000001</c:v>
                </c:pt>
                <c:pt idx="61175">
                  <c:v>17.242204000000001</c:v>
                </c:pt>
                <c:pt idx="61176">
                  <c:v>17.242986999999999</c:v>
                </c:pt>
                <c:pt idx="61177">
                  <c:v>17.242795000000001</c:v>
                </c:pt>
                <c:pt idx="61178">
                  <c:v>17.241005999999999</c:v>
                </c:pt>
                <c:pt idx="61179">
                  <c:v>17.240601999999999</c:v>
                </c:pt>
                <c:pt idx="61180">
                  <c:v>17.240356999999999</c:v>
                </c:pt>
                <c:pt idx="61181">
                  <c:v>17.241859999999999</c:v>
                </c:pt>
                <c:pt idx="61182">
                  <c:v>17.242384999999999</c:v>
                </c:pt>
                <c:pt idx="61183">
                  <c:v>17.238793000000001</c:v>
                </c:pt>
                <c:pt idx="61184">
                  <c:v>17.237629999999999</c:v>
                </c:pt>
                <c:pt idx="61185">
                  <c:v>17.239989999999999</c:v>
                </c:pt>
                <c:pt idx="61186">
                  <c:v>17.240490999999999</c:v>
                </c:pt>
                <c:pt idx="61187">
                  <c:v>17.238983999999999</c:v>
                </c:pt>
                <c:pt idx="61188">
                  <c:v>17.237313</c:v>
                </c:pt>
                <c:pt idx="61189">
                  <c:v>17.238154999999999</c:v>
                </c:pt>
                <c:pt idx="61190">
                  <c:v>17.238325</c:v>
                </c:pt>
                <c:pt idx="61191">
                  <c:v>17.237002</c:v>
                </c:pt>
                <c:pt idx="61192">
                  <c:v>17.237608000000002</c:v>
                </c:pt>
                <c:pt idx="61193">
                  <c:v>17.243138999999999</c:v>
                </c:pt>
                <c:pt idx="61194">
                  <c:v>17.246576000000001</c:v>
                </c:pt>
                <c:pt idx="61195">
                  <c:v>17.243599</c:v>
                </c:pt>
                <c:pt idx="61196">
                  <c:v>17.242077999999999</c:v>
                </c:pt>
                <c:pt idx="61197">
                  <c:v>17.242685000000002</c:v>
                </c:pt>
                <c:pt idx="61198">
                  <c:v>17.244340999999999</c:v>
                </c:pt>
                <c:pt idx="61199">
                  <c:v>17.248011000000002</c:v>
                </c:pt>
                <c:pt idx="61200">
                  <c:v>17.246327999999998</c:v>
                </c:pt>
                <c:pt idx="61201">
                  <c:v>17.248231000000001</c:v>
                </c:pt>
                <c:pt idx="61202">
                  <c:v>17.251844999999999</c:v>
                </c:pt>
                <c:pt idx="61203">
                  <c:v>17.248687</c:v>
                </c:pt>
                <c:pt idx="61204">
                  <c:v>17.247385999999999</c:v>
                </c:pt>
                <c:pt idx="61205">
                  <c:v>17.247568999999999</c:v>
                </c:pt>
                <c:pt idx="61206">
                  <c:v>17.243161000000001</c:v>
                </c:pt>
                <c:pt idx="61207">
                  <c:v>17.244064999999999</c:v>
                </c:pt>
                <c:pt idx="61208">
                  <c:v>17.247907999999999</c:v>
                </c:pt>
                <c:pt idx="61209">
                  <c:v>17.245825</c:v>
                </c:pt>
                <c:pt idx="61210">
                  <c:v>17.246535999999999</c:v>
                </c:pt>
                <c:pt idx="61211">
                  <c:v>17.252697999999999</c:v>
                </c:pt>
                <c:pt idx="61212">
                  <c:v>17.250229000000001</c:v>
                </c:pt>
                <c:pt idx="61213">
                  <c:v>17.240649000000001</c:v>
                </c:pt>
                <c:pt idx="61214">
                  <c:v>17.236847999999998</c:v>
                </c:pt>
                <c:pt idx="61215">
                  <c:v>17.241705</c:v>
                </c:pt>
                <c:pt idx="61216">
                  <c:v>17.248743999999999</c:v>
                </c:pt>
                <c:pt idx="61217">
                  <c:v>17.250285000000002</c:v>
                </c:pt>
                <c:pt idx="61218">
                  <c:v>17.248802999999999</c:v>
                </c:pt>
                <c:pt idx="61219">
                  <c:v>17.251761999999999</c:v>
                </c:pt>
                <c:pt idx="61220">
                  <c:v>17.252794999999999</c:v>
                </c:pt>
                <c:pt idx="61221">
                  <c:v>17.251241</c:v>
                </c:pt>
                <c:pt idx="61222">
                  <c:v>17.252504999999999</c:v>
                </c:pt>
                <c:pt idx="61223">
                  <c:v>17.253364999999999</c:v>
                </c:pt>
                <c:pt idx="61224">
                  <c:v>17.252012000000001</c:v>
                </c:pt>
                <c:pt idx="61225">
                  <c:v>17.250709000000001</c:v>
                </c:pt>
                <c:pt idx="61226">
                  <c:v>17.248187999999999</c:v>
                </c:pt>
                <c:pt idx="61227">
                  <c:v>17.244133000000001</c:v>
                </c:pt>
                <c:pt idx="61228">
                  <c:v>17.243272999999999</c:v>
                </c:pt>
                <c:pt idx="61229">
                  <c:v>17.248424</c:v>
                </c:pt>
                <c:pt idx="61230">
                  <c:v>17.248740999999999</c:v>
                </c:pt>
                <c:pt idx="61231">
                  <c:v>17.243725000000001</c:v>
                </c:pt>
                <c:pt idx="61232">
                  <c:v>17.240832000000001</c:v>
                </c:pt>
                <c:pt idx="61233">
                  <c:v>17.238348999999999</c:v>
                </c:pt>
                <c:pt idx="61234">
                  <c:v>17.238752999999999</c:v>
                </c:pt>
                <c:pt idx="61235">
                  <c:v>17.244600999999999</c:v>
                </c:pt>
                <c:pt idx="61236">
                  <c:v>17.246917</c:v>
                </c:pt>
                <c:pt idx="61237">
                  <c:v>17.245207000000001</c:v>
                </c:pt>
                <c:pt idx="61238">
                  <c:v>17.247489000000002</c:v>
                </c:pt>
                <c:pt idx="61239">
                  <c:v>17.248612999999999</c:v>
                </c:pt>
                <c:pt idx="61240">
                  <c:v>17.245111000000001</c:v>
                </c:pt>
                <c:pt idx="61241">
                  <c:v>17.244588</c:v>
                </c:pt>
                <c:pt idx="61242">
                  <c:v>17.244229000000001</c:v>
                </c:pt>
                <c:pt idx="61243">
                  <c:v>17.243568</c:v>
                </c:pt>
                <c:pt idx="61244">
                  <c:v>17.246977999999999</c:v>
                </c:pt>
                <c:pt idx="61245">
                  <c:v>17.251114999999999</c:v>
                </c:pt>
                <c:pt idx="61246">
                  <c:v>17.25046</c:v>
                </c:pt>
                <c:pt idx="61247">
                  <c:v>17.247775000000001</c:v>
                </c:pt>
                <c:pt idx="61248">
                  <c:v>17.249205</c:v>
                </c:pt>
                <c:pt idx="61249">
                  <c:v>17.251711</c:v>
                </c:pt>
                <c:pt idx="61250">
                  <c:v>17.250775999999998</c:v>
                </c:pt>
                <c:pt idx="61251">
                  <c:v>17.251090000000001</c:v>
                </c:pt>
                <c:pt idx="61252">
                  <c:v>17.251730999999999</c:v>
                </c:pt>
                <c:pt idx="61253">
                  <c:v>17.254453000000002</c:v>
                </c:pt>
                <c:pt idx="61254">
                  <c:v>17.258514999999999</c:v>
                </c:pt>
                <c:pt idx="61255">
                  <c:v>17.259944000000001</c:v>
                </c:pt>
                <c:pt idx="61256">
                  <c:v>17.257694000000001</c:v>
                </c:pt>
                <c:pt idx="61257">
                  <c:v>17.255438000000002</c:v>
                </c:pt>
                <c:pt idx="61258">
                  <c:v>17.255908999999999</c:v>
                </c:pt>
                <c:pt idx="61259">
                  <c:v>17.256488999999998</c:v>
                </c:pt>
                <c:pt idx="61260">
                  <c:v>17.258384</c:v>
                </c:pt>
                <c:pt idx="61261">
                  <c:v>17.257622999999999</c:v>
                </c:pt>
                <c:pt idx="61262">
                  <c:v>17.254832</c:v>
                </c:pt>
                <c:pt idx="61263">
                  <c:v>17.257473000000001</c:v>
                </c:pt>
                <c:pt idx="61264">
                  <c:v>17.260206</c:v>
                </c:pt>
                <c:pt idx="61265">
                  <c:v>17.258648999999998</c:v>
                </c:pt>
                <c:pt idx="61266">
                  <c:v>17.255018</c:v>
                </c:pt>
                <c:pt idx="61267">
                  <c:v>17.254465</c:v>
                </c:pt>
                <c:pt idx="61268">
                  <c:v>17.258918999999999</c:v>
                </c:pt>
                <c:pt idx="61269">
                  <c:v>17.261164000000001</c:v>
                </c:pt>
                <c:pt idx="61270">
                  <c:v>17.256632</c:v>
                </c:pt>
                <c:pt idx="61271">
                  <c:v>17.253378000000001</c:v>
                </c:pt>
                <c:pt idx="61272">
                  <c:v>17.252358000000001</c:v>
                </c:pt>
                <c:pt idx="61273">
                  <c:v>17.252770000000002</c:v>
                </c:pt>
                <c:pt idx="61274">
                  <c:v>17.258143</c:v>
                </c:pt>
                <c:pt idx="61275">
                  <c:v>17.262609999999999</c:v>
                </c:pt>
                <c:pt idx="61276">
                  <c:v>17.260386</c:v>
                </c:pt>
                <c:pt idx="61277">
                  <c:v>17.256620999999999</c:v>
                </c:pt>
                <c:pt idx="61278">
                  <c:v>17.256048</c:v>
                </c:pt>
                <c:pt idx="61279">
                  <c:v>17.259629</c:v>
                </c:pt>
                <c:pt idx="61280">
                  <c:v>17.262039000000001</c:v>
                </c:pt>
                <c:pt idx="61281">
                  <c:v>17.259350999999999</c:v>
                </c:pt>
                <c:pt idx="61282">
                  <c:v>17.257300000000001</c:v>
                </c:pt>
                <c:pt idx="61283">
                  <c:v>17.259816000000001</c:v>
                </c:pt>
                <c:pt idx="61284">
                  <c:v>17.262701</c:v>
                </c:pt>
                <c:pt idx="61285">
                  <c:v>17.266565</c:v>
                </c:pt>
                <c:pt idx="61286">
                  <c:v>17.266711999999998</c:v>
                </c:pt>
                <c:pt idx="61287">
                  <c:v>17.262836</c:v>
                </c:pt>
                <c:pt idx="61288">
                  <c:v>17.261462999999999</c:v>
                </c:pt>
                <c:pt idx="61289">
                  <c:v>17.261827</c:v>
                </c:pt>
                <c:pt idx="61290">
                  <c:v>17.265608</c:v>
                </c:pt>
                <c:pt idx="61291">
                  <c:v>17.267250000000001</c:v>
                </c:pt>
                <c:pt idx="61292">
                  <c:v>17.264227000000002</c:v>
                </c:pt>
                <c:pt idx="61293">
                  <c:v>17.266500000000001</c:v>
                </c:pt>
                <c:pt idx="61294">
                  <c:v>17.272791000000002</c:v>
                </c:pt>
                <c:pt idx="61295">
                  <c:v>17.271159000000001</c:v>
                </c:pt>
                <c:pt idx="61296">
                  <c:v>17.267242</c:v>
                </c:pt>
                <c:pt idx="61297">
                  <c:v>17.270600999999999</c:v>
                </c:pt>
                <c:pt idx="61298">
                  <c:v>17.273112999999999</c:v>
                </c:pt>
                <c:pt idx="61299">
                  <c:v>17.271936</c:v>
                </c:pt>
                <c:pt idx="61300">
                  <c:v>17.270620000000001</c:v>
                </c:pt>
                <c:pt idx="61301">
                  <c:v>17.267422</c:v>
                </c:pt>
                <c:pt idx="61302">
                  <c:v>17.266024999999999</c:v>
                </c:pt>
                <c:pt idx="61303">
                  <c:v>17.267918000000002</c:v>
                </c:pt>
                <c:pt idx="61304">
                  <c:v>17.267892</c:v>
                </c:pt>
                <c:pt idx="61305">
                  <c:v>17.270743</c:v>
                </c:pt>
                <c:pt idx="61306">
                  <c:v>17.273402999999998</c:v>
                </c:pt>
                <c:pt idx="61307">
                  <c:v>17.268103</c:v>
                </c:pt>
                <c:pt idx="61308">
                  <c:v>17.263224000000001</c:v>
                </c:pt>
                <c:pt idx="61309">
                  <c:v>17.263327</c:v>
                </c:pt>
                <c:pt idx="61310">
                  <c:v>17.263565</c:v>
                </c:pt>
                <c:pt idx="61311">
                  <c:v>17.266463999999999</c:v>
                </c:pt>
                <c:pt idx="61312">
                  <c:v>17.269452000000001</c:v>
                </c:pt>
                <c:pt idx="61313">
                  <c:v>17.268359</c:v>
                </c:pt>
                <c:pt idx="61314">
                  <c:v>17.267583999999999</c:v>
                </c:pt>
                <c:pt idx="61315">
                  <c:v>17.267658000000001</c:v>
                </c:pt>
                <c:pt idx="61316">
                  <c:v>17.268491999999998</c:v>
                </c:pt>
                <c:pt idx="61317">
                  <c:v>17.268685999999999</c:v>
                </c:pt>
                <c:pt idx="61318">
                  <c:v>17.265429999999999</c:v>
                </c:pt>
                <c:pt idx="61319">
                  <c:v>17.264033000000001</c:v>
                </c:pt>
                <c:pt idx="61320">
                  <c:v>17.263978999999999</c:v>
                </c:pt>
                <c:pt idx="61321">
                  <c:v>17.263971999999999</c:v>
                </c:pt>
                <c:pt idx="61322">
                  <c:v>17.267489000000001</c:v>
                </c:pt>
                <c:pt idx="61323">
                  <c:v>17.271304000000001</c:v>
                </c:pt>
                <c:pt idx="61324">
                  <c:v>17.273423000000001</c:v>
                </c:pt>
                <c:pt idx="61325">
                  <c:v>17.276658999999999</c:v>
                </c:pt>
                <c:pt idx="61326">
                  <c:v>17.280773</c:v>
                </c:pt>
                <c:pt idx="61327">
                  <c:v>17.278041000000002</c:v>
                </c:pt>
                <c:pt idx="61328">
                  <c:v>17.271946</c:v>
                </c:pt>
                <c:pt idx="61329">
                  <c:v>17.274760000000001</c:v>
                </c:pt>
                <c:pt idx="61330">
                  <c:v>17.279757</c:v>
                </c:pt>
                <c:pt idx="61331">
                  <c:v>17.27985</c:v>
                </c:pt>
                <c:pt idx="61332">
                  <c:v>17.277988000000001</c:v>
                </c:pt>
                <c:pt idx="61333">
                  <c:v>17.274723999999999</c:v>
                </c:pt>
                <c:pt idx="61334">
                  <c:v>17.274291999999999</c:v>
                </c:pt>
                <c:pt idx="61335">
                  <c:v>17.279088000000002</c:v>
                </c:pt>
                <c:pt idx="61336">
                  <c:v>17.280441</c:v>
                </c:pt>
                <c:pt idx="61337">
                  <c:v>17.277229999999999</c:v>
                </c:pt>
                <c:pt idx="61338">
                  <c:v>17.275023999999998</c:v>
                </c:pt>
                <c:pt idx="61339">
                  <c:v>17.273719</c:v>
                </c:pt>
                <c:pt idx="61340">
                  <c:v>17.276433000000001</c:v>
                </c:pt>
                <c:pt idx="61341">
                  <c:v>17.279351999999999</c:v>
                </c:pt>
                <c:pt idx="61342">
                  <c:v>17.277660999999998</c:v>
                </c:pt>
                <c:pt idx="61343">
                  <c:v>17.276966999999999</c:v>
                </c:pt>
                <c:pt idx="61344">
                  <c:v>17.277428</c:v>
                </c:pt>
                <c:pt idx="61345">
                  <c:v>17.279675000000001</c:v>
                </c:pt>
                <c:pt idx="61346">
                  <c:v>17.280631</c:v>
                </c:pt>
                <c:pt idx="61347">
                  <c:v>17.278948</c:v>
                </c:pt>
                <c:pt idx="61348">
                  <c:v>17.276488000000001</c:v>
                </c:pt>
                <c:pt idx="61349">
                  <c:v>17.273924999999998</c:v>
                </c:pt>
                <c:pt idx="61350">
                  <c:v>17.276512</c:v>
                </c:pt>
                <c:pt idx="61351">
                  <c:v>17.278917</c:v>
                </c:pt>
                <c:pt idx="61352">
                  <c:v>17.278078000000001</c:v>
                </c:pt>
                <c:pt idx="61353">
                  <c:v>17.279789000000001</c:v>
                </c:pt>
                <c:pt idx="61354">
                  <c:v>17.28013</c:v>
                </c:pt>
                <c:pt idx="61355">
                  <c:v>17.277121000000001</c:v>
                </c:pt>
                <c:pt idx="61356">
                  <c:v>17.277999999999999</c:v>
                </c:pt>
                <c:pt idx="61357">
                  <c:v>17.279907999999999</c:v>
                </c:pt>
                <c:pt idx="61358">
                  <c:v>17.278575</c:v>
                </c:pt>
                <c:pt idx="61359">
                  <c:v>17.278751</c:v>
                </c:pt>
                <c:pt idx="61360">
                  <c:v>17.278661</c:v>
                </c:pt>
                <c:pt idx="61361">
                  <c:v>17.275908999999999</c:v>
                </c:pt>
                <c:pt idx="61362">
                  <c:v>17.277519000000002</c:v>
                </c:pt>
                <c:pt idx="61363">
                  <c:v>17.282274000000001</c:v>
                </c:pt>
                <c:pt idx="61364">
                  <c:v>17.283715000000001</c:v>
                </c:pt>
                <c:pt idx="61365">
                  <c:v>17.285257000000001</c:v>
                </c:pt>
                <c:pt idx="61366">
                  <c:v>17.28323</c:v>
                </c:pt>
                <c:pt idx="61367">
                  <c:v>17.281973000000001</c:v>
                </c:pt>
                <c:pt idx="61368">
                  <c:v>17.284707000000001</c:v>
                </c:pt>
                <c:pt idx="61369">
                  <c:v>17.284514000000001</c:v>
                </c:pt>
                <c:pt idx="61370">
                  <c:v>17.283918</c:v>
                </c:pt>
                <c:pt idx="61371">
                  <c:v>17.283709999999999</c:v>
                </c:pt>
                <c:pt idx="61372">
                  <c:v>17.283760999999998</c:v>
                </c:pt>
                <c:pt idx="61373">
                  <c:v>17.283940000000001</c:v>
                </c:pt>
                <c:pt idx="61374">
                  <c:v>17.282533999999998</c:v>
                </c:pt>
                <c:pt idx="61375">
                  <c:v>17.282817000000001</c:v>
                </c:pt>
                <c:pt idx="61376">
                  <c:v>17.285845999999999</c:v>
                </c:pt>
                <c:pt idx="61377">
                  <c:v>17.285900999999999</c:v>
                </c:pt>
                <c:pt idx="61378">
                  <c:v>17.281136</c:v>
                </c:pt>
                <c:pt idx="61379">
                  <c:v>17.277975000000001</c:v>
                </c:pt>
                <c:pt idx="61380">
                  <c:v>17.283021000000002</c:v>
                </c:pt>
                <c:pt idx="61381">
                  <c:v>17.285831000000002</c:v>
                </c:pt>
                <c:pt idx="61382">
                  <c:v>17.279793000000002</c:v>
                </c:pt>
                <c:pt idx="61383">
                  <c:v>17.278891999999999</c:v>
                </c:pt>
                <c:pt idx="61384">
                  <c:v>17.283384000000002</c:v>
                </c:pt>
                <c:pt idx="61385">
                  <c:v>17.282833</c:v>
                </c:pt>
                <c:pt idx="61386">
                  <c:v>17.279547999999998</c:v>
                </c:pt>
                <c:pt idx="61387">
                  <c:v>17.279216000000002</c:v>
                </c:pt>
                <c:pt idx="61388">
                  <c:v>17.280428000000001</c:v>
                </c:pt>
                <c:pt idx="61389">
                  <c:v>17.284617999999998</c:v>
                </c:pt>
                <c:pt idx="61390">
                  <c:v>17.290109000000001</c:v>
                </c:pt>
                <c:pt idx="61391">
                  <c:v>17.286663000000001</c:v>
                </c:pt>
                <c:pt idx="61392">
                  <c:v>17.281282000000001</c:v>
                </c:pt>
                <c:pt idx="61393">
                  <c:v>17.283982999999999</c:v>
                </c:pt>
                <c:pt idx="61394">
                  <c:v>17.285592000000001</c:v>
                </c:pt>
                <c:pt idx="61395">
                  <c:v>17.281254000000001</c:v>
                </c:pt>
                <c:pt idx="61396">
                  <c:v>17.280258</c:v>
                </c:pt>
                <c:pt idx="61397">
                  <c:v>17.281796</c:v>
                </c:pt>
                <c:pt idx="61398">
                  <c:v>17.278504000000002</c:v>
                </c:pt>
                <c:pt idx="61399">
                  <c:v>17.277189</c:v>
                </c:pt>
                <c:pt idx="61400">
                  <c:v>17.281704999999999</c:v>
                </c:pt>
                <c:pt idx="61401">
                  <c:v>17.283750999999999</c:v>
                </c:pt>
                <c:pt idx="61402">
                  <c:v>17.281378</c:v>
                </c:pt>
                <c:pt idx="61403">
                  <c:v>17.279418</c:v>
                </c:pt>
                <c:pt idx="61404">
                  <c:v>17.277750000000001</c:v>
                </c:pt>
                <c:pt idx="61405">
                  <c:v>17.278369000000001</c:v>
                </c:pt>
                <c:pt idx="61406">
                  <c:v>17.282039999999999</c:v>
                </c:pt>
                <c:pt idx="61407">
                  <c:v>17.283107999999999</c:v>
                </c:pt>
                <c:pt idx="61408">
                  <c:v>17.282074999999999</c:v>
                </c:pt>
                <c:pt idx="61409">
                  <c:v>17.286214000000001</c:v>
                </c:pt>
                <c:pt idx="61410">
                  <c:v>17.291212999999999</c:v>
                </c:pt>
                <c:pt idx="61411">
                  <c:v>17.292161</c:v>
                </c:pt>
                <c:pt idx="61412">
                  <c:v>17.292169999999999</c:v>
                </c:pt>
                <c:pt idx="61413">
                  <c:v>17.293517000000001</c:v>
                </c:pt>
                <c:pt idx="61414">
                  <c:v>17.293873000000001</c:v>
                </c:pt>
                <c:pt idx="61415">
                  <c:v>17.290752000000001</c:v>
                </c:pt>
                <c:pt idx="61416">
                  <c:v>17.288679999999999</c:v>
                </c:pt>
                <c:pt idx="61417">
                  <c:v>17.290322</c:v>
                </c:pt>
                <c:pt idx="61418">
                  <c:v>17.292687000000001</c:v>
                </c:pt>
                <c:pt idx="61419">
                  <c:v>17.292956</c:v>
                </c:pt>
                <c:pt idx="61420">
                  <c:v>17.292501999999999</c:v>
                </c:pt>
                <c:pt idx="61421">
                  <c:v>17.294121000000001</c:v>
                </c:pt>
                <c:pt idx="61422">
                  <c:v>17.294183</c:v>
                </c:pt>
                <c:pt idx="61423">
                  <c:v>17.288992</c:v>
                </c:pt>
                <c:pt idx="61424">
                  <c:v>17.288436000000001</c:v>
                </c:pt>
                <c:pt idx="61425">
                  <c:v>17.294364999999999</c:v>
                </c:pt>
                <c:pt idx="61426">
                  <c:v>17.295309</c:v>
                </c:pt>
                <c:pt idx="61427">
                  <c:v>17.292392</c:v>
                </c:pt>
                <c:pt idx="61428">
                  <c:v>17.294934000000001</c:v>
                </c:pt>
                <c:pt idx="61429">
                  <c:v>17.301390999999999</c:v>
                </c:pt>
                <c:pt idx="61430">
                  <c:v>17.30002</c:v>
                </c:pt>
                <c:pt idx="61431">
                  <c:v>17.297037</c:v>
                </c:pt>
                <c:pt idx="61432">
                  <c:v>17.300986000000002</c:v>
                </c:pt>
                <c:pt idx="61433">
                  <c:v>17.302786999999999</c:v>
                </c:pt>
                <c:pt idx="61434">
                  <c:v>17.298798000000001</c:v>
                </c:pt>
                <c:pt idx="61435">
                  <c:v>17.295753000000001</c:v>
                </c:pt>
                <c:pt idx="61436">
                  <c:v>17.296285999999998</c:v>
                </c:pt>
                <c:pt idx="61437">
                  <c:v>17.296427999999999</c:v>
                </c:pt>
                <c:pt idx="61438">
                  <c:v>17.294626000000001</c:v>
                </c:pt>
                <c:pt idx="61439">
                  <c:v>17.294108999999999</c:v>
                </c:pt>
                <c:pt idx="61440">
                  <c:v>17.297397</c:v>
                </c:pt>
                <c:pt idx="61441">
                  <c:v>17.300529999999998</c:v>
                </c:pt>
                <c:pt idx="61442">
                  <c:v>17.295363999999999</c:v>
                </c:pt>
                <c:pt idx="61443">
                  <c:v>17.289214999999999</c:v>
                </c:pt>
                <c:pt idx="61444">
                  <c:v>17.289010000000001</c:v>
                </c:pt>
                <c:pt idx="61445">
                  <c:v>17.291021000000001</c:v>
                </c:pt>
                <c:pt idx="61446">
                  <c:v>17.293651000000001</c:v>
                </c:pt>
                <c:pt idx="61447">
                  <c:v>17.295808000000001</c:v>
                </c:pt>
                <c:pt idx="61448">
                  <c:v>17.296913</c:v>
                </c:pt>
                <c:pt idx="61449">
                  <c:v>17.296036999999998</c:v>
                </c:pt>
                <c:pt idx="61450">
                  <c:v>17.293382999999999</c:v>
                </c:pt>
                <c:pt idx="61451">
                  <c:v>17.292652</c:v>
                </c:pt>
                <c:pt idx="61452">
                  <c:v>17.295645</c:v>
                </c:pt>
                <c:pt idx="61453">
                  <c:v>17.295231000000001</c:v>
                </c:pt>
                <c:pt idx="61454">
                  <c:v>17.292178</c:v>
                </c:pt>
                <c:pt idx="61455">
                  <c:v>17.293156</c:v>
                </c:pt>
                <c:pt idx="61456">
                  <c:v>17.295265000000001</c:v>
                </c:pt>
                <c:pt idx="61457">
                  <c:v>17.296336</c:v>
                </c:pt>
                <c:pt idx="61458">
                  <c:v>17.297609000000001</c:v>
                </c:pt>
                <c:pt idx="61459">
                  <c:v>17.297464999999999</c:v>
                </c:pt>
                <c:pt idx="61460">
                  <c:v>17.296422</c:v>
                </c:pt>
                <c:pt idx="61461">
                  <c:v>17.298666999999998</c:v>
                </c:pt>
                <c:pt idx="61462">
                  <c:v>17.301682</c:v>
                </c:pt>
                <c:pt idx="61463">
                  <c:v>17.301603</c:v>
                </c:pt>
                <c:pt idx="61464">
                  <c:v>17.300398000000001</c:v>
                </c:pt>
                <c:pt idx="61465">
                  <c:v>17.298577000000002</c:v>
                </c:pt>
                <c:pt idx="61466">
                  <c:v>17.295791999999999</c:v>
                </c:pt>
                <c:pt idx="61467">
                  <c:v>17.298767999999999</c:v>
                </c:pt>
                <c:pt idx="61468">
                  <c:v>17.304728999999998</c:v>
                </c:pt>
                <c:pt idx="61469">
                  <c:v>17.300678000000001</c:v>
                </c:pt>
                <c:pt idx="61470">
                  <c:v>17.296675</c:v>
                </c:pt>
                <c:pt idx="61471">
                  <c:v>17.305053999999998</c:v>
                </c:pt>
                <c:pt idx="61472">
                  <c:v>17.307853000000001</c:v>
                </c:pt>
                <c:pt idx="61473">
                  <c:v>17.304003000000002</c:v>
                </c:pt>
                <c:pt idx="61474">
                  <c:v>17.304918000000001</c:v>
                </c:pt>
                <c:pt idx="61475">
                  <c:v>17.304268</c:v>
                </c:pt>
                <c:pt idx="61476">
                  <c:v>17.301924</c:v>
                </c:pt>
                <c:pt idx="61477">
                  <c:v>17.306519999999999</c:v>
                </c:pt>
                <c:pt idx="61478">
                  <c:v>17.308278000000001</c:v>
                </c:pt>
                <c:pt idx="61479">
                  <c:v>17.306768999999999</c:v>
                </c:pt>
                <c:pt idx="61480">
                  <c:v>17.309386</c:v>
                </c:pt>
                <c:pt idx="61481">
                  <c:v>17.307984999999999</c:v>
                </c:pt>
                <c:pt idx="61482">
                  <c:v>17.307403000000001</c:v>
                </c:pt>
                <c:pt idx="61483">
                  <c:v>17.309349999999998</c:v>
                </c:pt>
                <c:pt idx="61484">
                  <c:v>17.304936999999999</c:v>
                </c:pt>
                <c:pt idx="61485">
                  <c:v>17.302944</c:v>
                </c:pt>
                <c:pt idx="61486">
                  <c:v>17.305064000000002</c:v>
                </c:pt>
                <c:pt idx="61487">
                  <c:v>17.301556999999999</c:v>
                </c:pt>
                <c:pt idx="61488">
                  <c:v>17.299916</c:v>
                </c:pt>
                <c:pt idx="61489">
                  <c:v>17.303957</c:v>
                </c:pt>
                <c:pt idx="61490">
                  <c:v>17.302109000000002</c:v>
                </c:pt>
                <c:pt idx="61491">
                  <c:v>17.297021000000001</c:v>
                </c:pt>
                <c:pt idx="61492">
                  <c:v>17.299623</c:v>
                </c:pt>
                <c:pt idx="61493">
                  <c:v>17.300132000000001</c:v>
                </c:pt>
                <c:pt idx="61494">
                  <c:v>17.293346</c:v>
                </c:pt>
                <c:pt idx="61495">
                  <c:v>17.295207000000001</c:v>
                </c:pt>
                <c:pt idx="61496">
                  <c:v>17.302168000000002</c:v>
                </c:pt>
                <c:pt idx="61497">
                  <c:v>17.300483</c:v>
                </c:pt>
                <c:pt idx="61498">
                  <c:v>17.297196</c:v>
                </c:pt>
                <c:pt idx="61499">
                  <c:v>17.299515</c:v>
                </c:pt>
                <c:pt idx="61500">
                  <c:v>17.301279000000001</c:v>
                </c:pt>
                <c:pt idx="61501">
                  <c:v>17.299607999999999</c:v>
                </c:pt>
                <c:pt idx="61502">
                  <c:v>17.297105999999999</c:v>
                </c:pt>
                <c:pt idx="61503">
                  <c:v>17.298853999999999</c:v>
                </c:pt>
                <c:pt idx="61504">
                  <c:v>17.303348</c:v>
                </c:pt>
                <c:pt idx="61505">
                  <c:v>17.305933</c:v>
                </c:pt>
                <c:pt idx="61506">
                  <c:v>17.311762000000002</c:v>
                </c:pt>
                <c:pt idx="61507">
                  <c:v>17.316033999999998</c:v>
                </c:pt>
                <c:pt idx="61508">
                  <c:v>17.314596000000002</c:v>
                </c:pt>
                <c:pt idx="61509">
                  <c:v>17.317565999999999</c:v>
                </c:pt>
                <c:pt idx="61510">
                  <c:v>17.319711999999999</c:v>
                </c:pt>
                <c:pt idx="61511">
                  <c:v>17.317437999999999</c:v>
                </c:pt>
                <c:pt idx="61512">
                  <c:v>17.316665</c:v>
                </c:pt>
                <c:pt idx="61513">
                  <c:v>17.315652</c:v>
                </c:pt>
                <c:pt idx="61514">
                  <c:v>17.315602999999999</c:v>
                </c:pt>
                <c:pt idx="61515">
                  <c:v>17.318798000000001</c:v>
                </c:pt>
                <c:pt idx="61516">
                  <c:v>17.319047000000001</c:v>
                </c:pt>
                <c:pt idx="61517">
                  <c:v>17.31795</c:v>
                </c:pt>
                <c:pt idx="61518">
                  <c:v>17.319659999999999</c:v>
                </c:pt>
                <c:pt idx="61519">
                  <c:v>17.319247000000001</c:v>
                </c:pt>
                <c:pt idx="61520">
                  <c:v>17.318484000000002</c:v>
                </c:pt>
                <c:pt idx="61521">
                  <c:v>17.316832999999999</c:v>
                </c:pt>
                <c:pt idx="61522">
                  <c:v>17.313507000000001</c:v>
                </c:pt>
                <c:pt idx="61523">
                  <c:v>17.315480999999998</c:v>
                </c:pt>
                <c:pt idx="61524">
                  <c:v>17.315662</c:v>
                </c:pt>
                <c:pt idx="61525">
                  <c:v>17.311014</c:v>
                </c:pt>
                <c:pt idx="61526">
                  <c:v>17.313594999999999</c:v>
                </c:pt>
                <c:pt idx="61527">
                  <c:v>17.315698000000001</c:v>
                </c:pt>
                <c:pt idx="61528">
                  <c:v>17.3111</c:v>
                </c:pt>
                <c:pt idx="61529">
                  <c:v>17.310537</c:v>
                </c:pt>
                <c:pt idx="61530">
                  <c:v>17.311657</c:v>
                </c:pt>
                <c:pt idx="61531">
                  <c:v>17.307589</c:v>
                </c:pt>
                <c:pt idx="61532">
                  <c:v>17.306128000000001</c:v>
                </c:pt>
                <c:pt idx="61533">
                  <c:v>17.309455</c:v>
                </c:pt>
                <c:pt idx="61534">
                  <c:v>17.307476000000001</c:v>
                </c:pt>
                <c:pt idx="61535">
                  <c:v>17.303609000000002</c:v>
                </c:pt>
                <c:pt idx="61536">
                  <c:v>17.308668999999998</c:v>
                </c:pt>
                <c:pt idx="61537">
                  <c:v>17.314050000000002</c:v>
                </c:pt>
                <c:pt idx="61538">
                  <c:v>17.311724000000002</c:v>
                </c:pt>
                <c:pt idx="61539">
                  <c:v>17.307691999999999</c:v>
                </c:pt>
                <c:pt idx="61540">
                  <c:v>17.304749999999999</c:v>
                </c:pt>
                <c:pt idx="61541">
                  <c:v>17.304185</c:v>
                </c:pt>
                <c:pt idx="61542">
                  <c:v>17.306794</c:v>
                </c:pt>
                <c:pt idx="61543">
                  <c:v>17.310721999999998</c:v>
                </c:pt>
                <c:pt idx="61544">
                  <c:v>17.312532999999998</c:v>
                </c:pt>
                <c:pt idx="61545">
                  <c:v>17.310834</c:v>
                </c:pt>
                <c:pt idx="61546">
                  <c:v>17.311194</c:v>
                </c:pt>
                <c:pt idx="61547">
                  <c:v>17.312072000000001</c:v>
                </c:pt>
                <c:pt idx="61548">
                  <c:v>17.314858999999998</c:v>
                </c:pt>
                <c:pt idx="61549">
                  <c:v>17.319690000000001</c:v>
                </c:pt>
                <c:pt idx="61550">
                  <c:v>17.317847</c:v>
                </c:pt>
                <c:pt idx="61551">
                  <c:v>17.318814</c:v>
                </c:pt>
                <c:pt idx="61552">
                  <c:v>17.323604</c:v>
                </c:pt>
                <c:pt idx="61553">
                  <c:v>17.32001</c:v>
                </c:pt>
                <c:pt idx="61554">
                  <c:v>17.317219999999999</c:v>
                </c:pt>
                <c:pt idx="61555">
                  <c:v>17.319769000000001</c:v>
                </c:pt>
                <c:pt idx="61556">
                  <c:v>17.318503</c:v>
                </c:pt>
                <c:pt idx="61557">
                  <c:v>17.314893999999999</c:v>
                </c:pt>
                <c:pt idx="61558">
                  <c:v>17.316234000000001</c:v>
                </c:pt>
                <c:pt idx="61559">
                  <c:v>17.319326</c:v>
                </c:pt>
                <c:pt idx="61560">
                  <c:v>17.321978000000001</c:v>
                </c:pt>
                <c:pt idx="61561">
                  <c:v>17.323411</c:v>
                </c:pt>
                <c:pt idx="61562">
                  <c:v>17.322471</c:v>
                </c:pt>
                <c:pt idx="61563">
                  <c:v>17.324715999999999</c:v>
                </c:pt>
                <c:pt idx="61564">
                  <c:v>17.328873000000002</c:v>
                </c:pt>
                <c:pt idx="61565">
                  <c:v>17.328137999999999</c:v>
                </c:pt>
                <c:pt idx="61566">
                  <c:v>17.327639000000001</c:v>
                </c:pt>
                <c:pt idx="61567">
                  <c:v>17.327753999999999</c:v>
                </c:pt>
                <c:pt idx="61568">
                  <c:v>17.324950000000001</c:v>
                </c:pt>
                <c:pt idx="61569">
                  <c:v>17.326236000000002</c:v>
                </c:pt>
                <c:pt idx="61570">
                  <c:v>17.329384999999998</c:v>
                </c:pt>
                <c:pt idx="61571">
                  <c:v>17.323889999999999</c:v>
                </c:pt>
                <c:pt idx="61572">
                  <c:v>17.316735999999999</c:v>
                </c:pt>
                <c:pt idx="61573">
                  <c:v>17.318186000000001</c:v>
                </c:pt>
                <c:pt idx="61574">
                  <c:v>17.323239999999998</c:v>
                </c:pt>
                <c:pt idx="61575">
                  <c:v>17.323927999999999</c:v>
                </c:pt>
                <c:pt idx="61576">
                  <c:v>17.319701999999999</c:v>
                </c:pt>
                <c:pt idx="61577">
                  <c:v>17.318380000000001</c:v>
                </c:pt>
                <c:pt idx="61578">
                  <c:v>17.321196</c:v>
                </c:pt>
                <c:pt idx="61579">
                  <c:v>17.320533000000001</c:v>
                </c:pt>
                <c:pt idx="61580">
                  <c:v>17.319189999999999</c:v>
                </c:pt>
                <c:pt idx="61581">
                  <c:v>17.321377999999999</c:v>
                </c:pt>
                <c:pt idx="61582">
                  <c:v>17.323923000000001</c:v>
                </c:pt>
                <c:pt idx="61583">
                  <c:v>17.324247</c:v>
                </c:pt>
                <c:pt idx="61584">
                  <c:v>17.321106</c:v>
                </c:pt>
                <c:pt idx="61585">
                  <c:v>17.318317</c:v>
                </c:pt>
                <c:pt idx="61586">
                  <c:v>17.322738000000001</c:v>
                </c:pt>
                <c:pt idx="61587">
                  <c:v>17.328541000000001</c:v>
                </c:pt>
                <c:pt idx="61588">
                  <c:v>17.326920000000001</c:v>
                </c:pt>
                <c:pt idx="61589">
                  <c:v>17.322897000000001</c:v>
                </c:pt>
                <c:pt idx="61590">
                  <c:v>17.327261</c:v>
                </c:pt>
                <c:pt idx="61591">
                  <c:v>17.330123</c:v>
                </c:pt>
                <c:pt idx="61592">
                  <c:v>17.324089000000001</c:v>
                </c:pt>
                <c:pt idx="61593">
                  <c:v>17.324449000000001</c:v>
                </c:pt>
                <c:pt idx="61594">
                  <c:v>17.328914000000001</c:v>
                </c:pt>
                <c:pt idx="61595">
                  <c:v>17.328415</c:v>
                </c:pt>
                <c:pt idx="61596">
                  <c:v>17.330416</c:v>
                </c:pt>
                <c:pt idx="61597">
                  <c:v>17.331821000000001</c:v>
                </c:pt>
                <c:pt idx="61598">
                  <c:v>17.327415999999999</c:v>
                </c:pt>
                <c:pt idx="61599">
                  <c:v>17.326498999999998</c:v>
                </c:pt>
                <c:pt idx="61600">
                  <c:v>17.330224999999999</c:v>
                </c:pt>
                <c:pt idx="61601">
                  <c:v>17.329332999999998</c:v>
                </c:pt>
                <c:pt idx="61602">
                  <c:v>17.328230999999999</c:v>
                </c:pt>
                <c:pt idx="61603">
                  <c:v>17.330984999999998</c:v>
                </c:pt>
                <c:pt idx="61604">
                  <c:v>17.329799999999999</c:v>
                </c:pt>
                <c:pt idx="61605">
                  <c:v>17.327188</c:v>
                </c:pt>
                <c:pt idx="61606">
                  <c:v>17.330929999999999</c:v>
                </c:pt>
                <c:pt idx="61607">
                  <c:v>17.333862</c:v>
                </c:pt>
                <c:pt idx="61608">
                  <c:v>17.332170999999999</c:v>
                </c:pt>
                <c:pt idx="61609">
                  <c:v>17.333849000000001</c:v>
                </c:pt>
                <c:pt idx="61610">
                  <c:v>17.335356999999998</c:v>
                </c:pt>
                <c:pt idx="61611">
                  <c:v>17.332007000000001</c:v>
                </c:pt>
                <c:pt idx="61612">
                  <c:v>17.331762999999999</c:v>
                </c:pt>
                <c:pt idx="61613">
                  <c:v>17.331712</c:v>
                </c:pt>
                <c:pt idx="61614">
                  <c:v>17.329666</c:v>
                </c:pt>
                <c:pt idx="61615">
                  <c:v>17.330425999999999</c:v>
                </c:pt>
                <c:pt idx="61616">
                  <c:v>17.332443000000001</c:v>
                </c:pt>
                <c:pt idx="61617">
                  <c:v>17.333071</c:v>
                </c:pt>
                <c:pt idx="61618">
                  <c:v>17.335276</c:v>
                </c:pt>
                <c:pt idx="61619">
                  <c:v>17.336295</c:v>
                </c:pt>
                <c:pt idx="61620">
                  <c:v>17.335386</c:v>
                </c:pt>
                <c:pt idx="61621">
                  <c:v>17.338607</c:v>
                </c:pt>
                <c:pt idx="61622">
                  <c:v>17.342362000000001</c:v>
                </c:pt>
                <c:pt idx="61623">
                  <c:v>17.336583999999998</c:v>
                </c:pt>
                <c:pt idx="61624">
                  <c:v>17.330458</c:v>
                </c:pt>
                <c:pt idx="61625">
                  <c:v>17.333414999999999</c:v>
                </c:pt>
                <c:pt idx="61626">
                  <c:v>17.339862</c:v>
                </c:pt>
                <c:pt idx="61627">
                  <c:v>17.340706999999998</c:v>
                </c:pt>
                <c:pt idx="61628">
                  <c:v>17.337178999999999</c:v>
                </c:pt>
                <c:pt idx="61629">
                  <c:v>17.333804000000001</c:v>
                </c:pt>
                <c:pt idx="61630">
                  <c:v>17.332177000000001</c:v>
                </c:pt>
                <c:pt idx="61631">
                  <c:v>17.335642</c:v>
                </c:pt>
                <c:pt idx="61632">
                  <c:v>17.339209</c:v>
                </c:pt>
                <c:pt idx="61633">
                  <c:v>17.337980999999999</c:v>
                </c:pt>
                <c:pt idx="61634">
                  <c:v>17.337872000000001</c:v>
                </c:pt>
                <c:pt idx="61635">
                  <c:v>17.340859999999999</c:v>
                </c:pt>
                <c:pt idx="61636">
                  <c:v>17.341707</c:v>
                </c:pt>
                <c:pt idx="61637">
                  <c:v>17.338128999999999</c:v>
                </c:pt>
                <c:pt idx="61638">
                  <c:v>17.339928</c:v>
                </c:pt>
                <c:pt idx="61639">
                  <c:v>17.343395000000001</c:v>
                </c:pt>
                <c:pt idx="61640">
                  <c:v>17.340122000000001</c:v>
                </c:pt>
                <c:pt idx="61641">
                  <c:v>17.340271999999999</c:v>
                </c:pt>
                <c:pt idx="61642">
                  <c:v>17.346730999999998</c:v>
                </c:pt>
                <c:pt idx="61643">
                  <c:v>17.348839999999999</c:v>
                </c:pt>
                <c:pt idx="61644">
                  <c:v>17.346337999999999</c:v>
                </c:pt>
                <c:pt idx="61645">
                  <c:v>17.346081000000002</c:v>
                </c:pt>
                <c:pt idx="61646">
                  <c:v>17.344408999999999</c:v>
                </c:pt>
                <c:pt idx="61647">
                  <c:v>17.342876</c:v>
                </c:pt>
                <c:pt idx="61648">
                  <c:v>17.344473000000001</c:v>
                </c:pt>
                <c:pt idx="61649">
                  <c:v>17.343139000000001</c:v>
                </c:pt>
                <c:pt idx="61650">
                  <c:v>17.342731000000001</c:v>
                </c:pt>
                <c:pt idx="61651">
                  <c:v>17.342718999999999</c:v>
                </c:pt>
                <c:pt idx="61652">
                  <c:v>17.339268000000001</c:v>
                </c:pt>
                <c:pt idx="61653">
                  <c:v>17.337868</c:v>
                </c:pt>
                <c:pt idx="61654">
                  <c:v>17.343062</c:v>
                </c:pt>
                <c:pt idx="61655">
                  <c:v>17.345306999999998</c:v>
                </c:pt>
                <c:pt idx="61656">
                  <c:v>17.338871999999999</c:v>
                </c:pt>
                <c:pt idx="61657">
                  <c:v>17.338387000000001</c:v>
                </c:pt>
                <c:pt idx="61658">
                  <c:v>17.343212000000001</c:v>
                </c:pt>
                <c:pt idx="61659">
                  <c:v>17.34177</c:v>
                </c:pt>
                <c:pt idx="61660">
                  <c:v>17.340775000000001</c:v>
                </c:pt>
                <c:pt idx="61661">
                  <c:v>17.342136</c:v>
                </c:pt>
                <c:pt idx="61662">
                  <c:v>17.342091</c:v>
                </c:pt>
                <c:pt idx="61663">
                  <c:v>17.343257999999999</c:v>
                </c:pt>
                <c:pt idx="61664">
                  <c:v>17.344487000000001</c:v>
                </c:pt>
                <c:pt idx="61665">
                  <c:v>17.344293</c:v>
                </c:pt>
                <c:pt idx="61666">
                  <c:v>17.345428999999999</c:v>
                </c:pt>
                <c:pt idx="61667">
                  <c:v>17.34843</c:v>
                </c:pt>
                <c:pt idx="61668">
                  <c:v>17.347345000000001</c:v>
                </c:pt>
                <c:pt idx="61669">
                  <c:v>17.342941</c:v>
                </c:pt>
                <c:pt idx="61670">
                  <c:v>17.342804999999998</c:v>
                </c:pt>
                <c:pt idx="61671">
                  <c:v>17.342542999999999</c:v>
                </c:pt>
                <c:pt idx="61672">
                  <c:v>17.341608000000001</c:v>
                </c:pt>
                <c:pt idx="61673">
                  <c:v>17.345155999999999</c:v>
                </c:pt>
                <c:pt idx="61674">
                  <c:v>17.349686999999999</c:v>
                </c:pt>
                <c:pt idx="61675">
                  <c:v>17.344422000000002</c:v>
                </c:pt>
                <c:pt idx="61676">
                  <c:v>17.339027999999999</c:v>
                </c:pt>
                <c:pt idx="61677">
                  <c:v>17.343283</c:v>
                </c:pt>
                <c:pt idx="61678">
                  <c:v>17.343491</c:v>
                </c:pt>
                <c:pt idx="61679">
                  <c:v>17.341265</c:v>
                </c:pt>
                <c:pt idx="61680">
                  <c:v>17.349564000000001</c:v>
                </c:pt>
                <c:pt idx="61681">
                  <c:v>17.355478000000002</c:v>
                </c:pt>
                <c:pt idx="61682">
                  <c:v>17.353508000000001</c:v>
                </c:pt>
                <c:pt idx="61683">
                  <c:v>17.354099000000001</c:v>
                </c:pt>
                <c:pt idx="61684">
                  <c:v>17.356441</c:v>
                </c:pt>
                <c:pt idx="61685">
                  <c:v>17.358135999999998</c:v>
                </c:pt>
                <c:pt idx="61686">
                  <c:v>17.360510999999999</c:v>
                </c:pt>
                <c:pt idx="61687">
                  <c:v>17.360945999999998</c:v>
                </c:pt>
                <c:pt idx="61688">
                  <c:v>17.357239</c:v>
                </c:pt>
                <c:pt idx="61689">
                  <c:v>17.355301999999998</c:v>
                </c:pt>
                <c:pt idx="61690">
                  <c:v>17.357752000000001</c:v>
                </c:pt>
                <c:pt idx="61691">
                  <c:v>17.358761999999999</c:v>
                </c:pt>
                <c:pt idx="61692">
                  <c:v>17.35604</c:v>
                </c:pt>
                <c:pt idx="61693">
                  <c:v>17.353949</c:v>
                </c:pt>
                <c:pt idx="61694">
                  <c:v>17.354620000000001</c:v>
                </c:pt>
                <c:pt idx="61695">
                  <c:v>17.354272999999999</c:v>
                </c:pt>
                <c:pt idx="61696">
                  <c:v>17.355945999999999</c:v>
                </c:pt>
                <c:pt idx="61697">
                  <c:v>17.358415000000001</c:v>
                </c:pt>
                <c:pt idx="61698">
                  <c:v>17.354749999999999</c:v>
                </c:pt>
                <c:pt idx="61699">
                  <c:v>17.353874000000001</c:v>
                </c:pt>
                <c:pt idx="61700">
                  <c:v>17.358239000000001</c:v>
                </c:pt>
                <c:pt idx="61701">
                  <c:v>17.356366999999999</c:v>
                </c:pt>
                <c:pt idx="61702">
                  <c:v>17.354109000000001</c:v>
                </c:pt>
                <c:pt idx="61703">
                  <c:v>17.357610999999999</c:v>
                </c:pt>
                <c:pt idx="61704">
                  <c:v>17.35576</c:v>
                </c:pt>
                <c:pt idx="61705">
                  <c:v>17.351292999999998</c:v>
                </c:pt>
                <c:pt idx="61706">
                  <c:v>17.354516</c:v>
                </c:pt>
                <c:pt idx="61707">
                  <c:v>17.356674999999999</c:v>
                </c:pt>
                <c:pt idx="61708">
                  <c:v>17.358032999999999</c:v>
                </c:pt>
                <c:pt idx="61709">
                  <c:v>17.360520000000001</c:v>
                </c:pt>
                <c:pt idx="61710">
                  <c:v>17.359739999999999</c:v>
                </c:pt>
                <c:pt idx="61711">
                  <c:v>17.359511000000001</c:v>
                </c:pt>
                <c:pt idx="61712">
                  <c:v>17.360302999999998</c:v>
                </c:pt>
                <c:pt idx="61713">
                  <c:v>17.359786</c:v>
                </c:pt>
                <c:pt idx="61714">
                  <c:v>17.360047000000002</c:v>
                </c:pt>
                <c:pt idx="61715">
                  <c:v>17.359559999999998</c:v>
                </c:pt>
                <c:pt idx="61716">
                  <c:v>17.358491999999998</c:v>
                </c:pt>
                <c:pt idx="61717">
                  <c:v>17.360994999999999</c:v>
                </c:pt>
                <c:pt idx="61718">
                  <c:v>17.360875</c:v>
                </c:pt>
                <c:pt idx="61719">
                  <c:v>17.355094000000001</c:v>
                </c:pt>
                <c:pt idx="61720">
                  <c:v>17.354962</c:v>
                </c:pt>
                <c:pt idx="61721">
                  <c:v>17.359038000000002</c:v>
                </c:pt>
                <c:pt idx="61722">
                  <c:v>17.358657000000001</c:v>
                </c:pt>
                <c:pt idx="61723">
                  <c:v>17.355513999999999</c:v>
                </c:pt>
                <c:pt idx="61724">
                  <c:v>17.355823999999998</c:v>
                </c:pt>
                <c:pt idx="61725">
                  <c:v>17.359379000000001</c:v>
                </c:pt>
                <c:pt idx="61726">
                  <c:v>17.359287999999999</c:v>
                </c:pt>
                <c:pt idx="61727">
                  <c:v>17.358309999999999</c:v>
                </c:pt>
                <c:pt idx="61728">
                  <c:v>17.361874</c:v>
                </c:pt>
                <c:pt idx="61729">
                  <c:v>17.362680999999998</c:v>
                </c:pt>
                <c:pt idx="61730">
                  <c:v>17.36364</c:v>
                </c:pt>
                <c:pt idx="61731">
                  <c:v>17.362742000000001</c:v>
                </c:pt>
                <c:pt idx="61732">
                  <c:v>17.356704000000001</c:v>
                </c:pt>
                <c:pt idx="61733">
                  <c:v>17.356255000000001</c:v>
                </c:pt>
                <c:pt idx="61734">
                  <c:v>17.359634</c:v>
                </c:pt>
                <c:pt idx="61735">
                  <c:v>17.358796000000002</c:v>
                </c:pt>
                <c:pt idx="61736">
                  <c:v>17.358542</c:v>
                </c:pt>
                <c:pt idx="61737">
                  <c:v>17.358217</c:v>
                </c:pt>
                <c:pt idx="61738">
                  <c:v>17.356435000000001</c:v>
                </c:pt>
                <c:pt idx="61739">
                  <c:v>17.356435000000001</c:v>
                </c:pt>
                <c:pt idx="61740">
                  <c:v>17.355972000000001</c:v>
                </c:pt>
                <c:pt idx="61741">
                  <c:v>17.358048</c:v>
                </c:pt>
                <c:pt idx="61742">
                  <c:v>17.364153000000002</c:v>
                </c:pt>
                <c:pt idx="61743">
                  <c:v>17.366299999999999</c:v>
                </c:pt>
                <c:pt idx="61744">
                  <c:v>17.364307</c:v>
                </c:pt>
                <c:pt idx="61745">
                  <c:v>17.360306000000001</c:v>
                </c:pt>
                <c:pt idx="61746">
                  <c:v>17.361844000000001</c:v>
                </c:pt>
                <c:pt idx="61747">
                  <c:v>17.363555000000002</c:v>
                </c:pt>
                <c:pt idx="61748">
                  <c:v>17.361529000000001</c:v>
                </c:pt>
                <c:pt idx="61749">
                  <c:v>17.364015999999999</c:v>
                </c:pt>
                <c:pt idx="61750">
                  <c:v>17.365196000000001</c:v>
                </c:pt>
                <c:pt idx="61751">
                  <c:v>17.361184000000002</c:v>
                </c:pt>
                <c:pt idx="61752">
                  <c:v>17.361934000000002</c:v>
                </c:pt>
                <c:pt idx="61753">
                  <c:v>17.366793000000001</c:v>
                </c:pt>
                <c:pt idx="61754">
                  <c:v>17.366368000000001</c:v>
                </c:pt>
                <c:pt idx="61755">
                  <c:v>17.365068000000001</c:v>
                </c:pt>
                <c:pt idx="61756">
                  <c:v>17.367284999999999</c:v>
                </c:pt>
                <c:pt idx="61757">
                  <c:v>17.367131000000001</c:v>
                </c:pt>
                <c:pt idx="61758">
                  <c:v>17.367291999999999</c:v>
                </c:pt>
                <c:pt idx="61759">
                  <c:v>17.366101</c:v>
                </c:pt>
                <c:pt idx="61760">
                  <c:v>17.365812999999999</c:v>
                </c:pt>
                <c:pt idx="61761">
                  <c:v>17.370346000000001</c:v>
                </c:pt>
                <c:pt idx="61762">
                  <c:v>17.371081</c:v>
                </c:pt>
                <c:pt idx="61763">
                  <c:v>17.372436</c:v>
                </c:pt>
                <c:pt idx="61764">
                  <c:v>17.374970000000001</c:v>
                </c:pt>
                <c:pt idx="61765">
                  <c:v>17.375878</c:v>
                </c:pt>
                <c:pt idx="61766">
                  <c:v>17.382154</c:v>
                </c:pt>
                <c:pt idx="61767">
                  <c:v>17.382061</c:v>
                </c:pt>
                <c:pt idx="61768">
                  <c:v>17.376035999999999</c:v>
                </c:pt>
                <c:pt idx="61769">
                  <c:v>17.376528</c:v>
                </c:pt>
                <c:pt idx="61770">
                  <c:v>17.37792</c:v>
                </c:pt>
                <c:pt idx="61771">
                  <c:v>17.374983</c:v>
                </c:pt>
                <c:pt idx="61772">
                  <c:v>17.373539000000001</c:v>
                </c:pt>
                <c:pt idx="61773">
                  <c:v>17.377471</c:v>
                </c:pt>
                <c:pt idx="61774">
                  <c:v>17.379881999999998</c:v>
                </c:pt>
                <c:pt idx="61775">
                  <c:v>17.375973999999999</c:v>
                </c:pt>
                <c:pt idx="61776">
                  <c:v>17.373774000000001</c:v>
                </c:pt>
                <c:pt idx="61777">
                  <c:v>17.374625000000002</c:v>
                </c:pt>
                <c:pt idx="61778">
                  <c:v>17.372454999999999</c:v>
                </c:pt>
                <c:pt idx="61779">
                  <c:v>17.371863999999999</c:v>
                </c:pt>
                <c:pt idx="61780">
                  <c:v>17.374662000000001</c:v>
                </c:pt>
                <c:pt idx="61781">
                  <c:v>17.373732</c:v>
                </c:pt>
                <c:pt idx="61782">
                  <c:v>17.372774</c:v>
                </c:pt>
                <c:pt idx="61783">
                  <c:v>17.371853000000002</c:v>
                </c:pt>
                <c:pt idx="61784">
                  <c:v>17.368137000000001</c:v>
                </c:pt>
                <c:pt idx="61785">
                  <c:v>17.369046999999998</c:v>
                </c:pt>
                <c:pt idx="61786">
                  <c:v>17.372575999999999</c:v>
                </c:pt>
                <c:pt idx="61787">
                  <c:v>17.371364</c:v>
                </c:pt>
                <c:pt idx="61788">
                  <c:v>17.370732</c:v>
                </c:pt>
                <c:pt idx="61789">
                  <c:v>17.371594999999999</c:v>
                </c:pt>
                <c:pt idx="61790">
                  <c:v>17.369540000000001</c:v>
                </c:pt>
                <c:pt idx="61791">
                  <c:v>17.368701999999999</c:v>
                </c:pt>
                <c:pt idx="61792">
                  <c:v>17.372454000000001</c:v>
                </c:pt>
                <c:pt idx="61793">
                  <c:v>17.372743</c:v>
                </c:pt>
                <c:pt idx="61794">
                  <c:v>17.368255000000001</c:v>
                </c:pt>
                <c:pt idx="61795">
                  <c:v>17.366771</c:v>
                </c:pt>
                <c:pt idx="61796">
                  <c:v>17.370453999999999</c:v>
                </c:pt>
                <c:pt idx="61797">
                  <c:v>17.370059000000001</c:v>
                </c:pt>
                <c:pt idx="61798">
                  <c:v>17.367283</c:v>
                </c:pt>
                <c:pt idx="61799">
                  <c:v>17.368044999999999</c:v>
                </c:pt>
                <c:pt idx="61800">
                  <c:v>17.371075999999999</c:v>
                </c:pt>
                <c:pt idx="61801">
                  <c:v>17.372888</c:v>
                </c:pt>
                <c:pt idx="61802">
                  <c:v>17.372147999999999</c:v>
                </c:pt>
                <c:pt idx="61803">
                  <c:v>17.372672999999999</c:v>
                </c:pt>
                <c:pt idx="61804">
                  <c:v>17.373971999999998</c:v>
                </c:pt>
                <c:pt idx="61805">
                  <c:v>17.373173999999999</c:v>
                </c:pt>
                <c:pt idx="61806">
                  <c:v>17.374344000000001</c:v>
                </c:pt>
                <c:pt idx="61807">
                  <c:v>17.374169999999999</c:v>
                </c:pt>
                <c:pt idx="61808">
                  <c:v>17.371282999999998</c:v>
                </c:pt>
                <c:pt idx="61809">
                  <c:v>17.374034000000002</c:v>
                </c:pt>
                <c:pt idx="61810">
                  <c:v>17.375816</c:v>
                </c:pt>
                <c:pt idx="61811">
                  <c:v>17.370740000000001</c:v>
                </c:pt>
                <c:pt idx="61812">
                  <c:v>17.371300999999999</c:v>
                </c:pt>
                <c:pt idx="61813">
                  <c:v>17.378820000000001</c:v>
                </c:pt>
                <c:pt idx="61814">
                  <c:v>17.379580000000001</c:v>
                </c:pt>
                <c:pt idx="61815">
                  <c:v>17.374841</c:v>
                </c:pt>
                <c:pt idx="61816">
                  <c:v>17.375046000000001</c:v>
                </c:pt>
                <c:pt idx="61817">
                  <c:v>17.376132999999999</c:v>
                </c:pt>
                <c:pt idx="61818">
                  <c:v>17.374006000000001</c:v>
                </c:pt>
                <c:pt idx="61819">
                  <c:v>17.374040000000001</c:v>
                </c:pt>
                <c:pt idx="61820">
                  <c:v>17.374130000000001</c:v>
                </c:pt>
                <c:pt idx="61821">
                  <c:v>17.373146999999999</c:v>
                </c:pt>
                <c:pt idx="61822">
                  <c:v>17.375955999999999</c:v>
                </c:pt>
                <c:pt idx="61823">
                  <c:v>17.379819999999999</c:v>
                </c:pt>
                <c:pt idx="61824">
                  <c:v>17.379978000000001</c:v>
                </c:pt>
                <c:pt idx="61825">
                  <c:v>17.376383000000001</c:v>
                </c:pt>
                <c:pt idx="61826">
                  <c:v>17.376085</c:v>
                </c:pt>
                <c:pt idx="61827">
                  <c:v>17.379284999999999</c:v>
                </c:pt>
                <c:pt idx="61828">
                  <c:v>17.377535999999999</c:v>
                </c:pt>
                <c:pt idx="61829">
                  <c:v>17.375513000000002</c:v>
                </c:pt>
                <c:pt idx="61830">
                  <c:v>17.379079999999998</c:v>
                </c:pt>
                <c:pt idx="61831">
                  <c:v>17.381460000000001</c:v>
                </c:pt>
                <c:pt idx="61832">
                  <c:v>17.376576</c:v>
                </c:pt>
                <c:pt idx="61833">
                  <c:v>17.373916999999999</c:v>
                </c:pt>
                <c:pt idx="61834">
                  <c:v>17.377179999999999</c:v>
                </c:pt>
                <c:pt idx="61835">
                  <c:v>17.377544</c:v>
                </c:pt>
                <c:pt idx="61836">
                  <c:v>17.378060000000001</c:v>
                </c:pt>
                <c:pt idx="61837">
                  <c:v>17.377963000000001</c:v>
                </c:pt>
                <c:pt idx="61838">
                  <c:v>17.378402999999999</c:v>
                </c:pt>
                <c:pt idx="61839">
                  <c:v>17.385549999999999</c:v>
                </c:pt>
                <c:pt idx="61840">
                  <c:v>17.387459</c:v>
                </c:pt>
                <c:pt idx="61841">
                  <c:v>17.384395000000001</c:v>
                </c:pt>
                <c:pt idx="61842">
                  <c:v>17.384481000000001</c:v>
                </c:pt>
                <c:pt idx="61843">
                  <c:v>17.382764000000002</c:v>
                </c:pt>
                <c:pt idx="61844">
                  <c:v>17.381927000000001</c:v>
                </c:pt>
                <c:pt idx="61845">
                  <c:v>17.383813</c:v>
                </c:pt>
                <c:pt idx="61846">
                  <c:v>17.388207000000001</c:v>
                </c:pt>
                <c:pt idx="61847">
                  <c:v>17.387018999999999</c:v>
                </c:pt>
                <c:pt idx="61848">
                  <c:v>17.383942999999999</c:v>
                </c:pt>
                <c:pt idx="61849">
                  <c:v>17.385657999999999</c:v>
                </c:pt>
                <c:pt idx="61850">
                  <c:v>17.386424000000002</c:v>
                </c:pt>
                <c:pt idx="61851">
                  <c:v>17.386642999999999</c:v>
                </c:pt>
                <c:pt idx="61852">
                  <c:v>17.388029</c:v>
                </c:pt>
                <c:pt idx="61853">
                  <c:v>17.385629000000002</c:v>
                </c:pt>
                <c:pt idx="61854">
                  <c:v>17.385871999999999</c:v>
                </c:pt>
                <c:pt idx="61855">
                  <c:v>17.390761999999999</c:v>
                </c:pt>
                <c:pt idx="61856">
                  <c:v>17.388493</c:v>
                </c:pt>
                <c:pt idx="61857">
                  <c:v>17.382988999999998</c:v>
                </c:pt>
                <c:pt idx="61858">
                  <c:v>17.382639000000001</c:v>
                </c:pt>
                <c:pt idx="61859">
                  <c:v>17.383187</c:v>
                </c:pt>
                <c:pt idx="61860">
                  <c:v>17.385467999999999</c:v>
                </c:pt>
                <c:pt idx="61861">
                  <c:v>17.389233999999998</c:v>
                </c:pt>
                <c:pt idx="61862">
                  <c:v>17.389033999999999</c:v>
                </c:pt>
                <c:pt idx="61863">
                  <c:v>17.389890000000001</c:v>
                </c:pt>
                <c:pt idx="61864">
                  <c:v>17.39349</c:v>
                </c:pt>
                <c:pt idx="61865">
                  <c:v>17.392989</c:v>
                </c:pt>
                <c:pt idx="61866">
                  <c:v>17.391148999999999</c:v>
                </c:pt>
                <c:pt idx="61867">
                  <c:v>17.391442999999999</c:v>
                </c:pt>
                <c:pt idx="61868">
                  <c:v>17.389206999999999</c:v>
                </c:pt>
                <c:pt idx="61869">
                  <c:v>17.384240999999999</c:v>
                </c:pt>
                <c:pt idx="61870">
                  <c:v>17.382852</c:v>
                </c:pt>
                <c:pt idx="61871">
                  <c:v>17.383593000000001</c:v>
                </c:pt>
                <c:pt idx="61872">
                  <c:v>17.386201</c:v>
                </c:pt>
                <c:pt idx="61873">
                  <c:v>17.386673999999999</c:v>
                </c:pt>
                <c:pt idx="61874">
                  <c:v>17.387242000000001</c:v>
                </c:pt>
                <c:pt idx="61875">
                  <c:v>17.388966</c:v>
                </c:pt>
                <c:pt idx="61876">
                  <c:v>17.388148000000001</c:v>
                </c:pt>
                <c:pt idx="61877">
                  <c:v>17.388829999999999</c:v>
                </c:pt>
                <c:pt idx="61878">
                  <c:v>17.390324</c:v>
                </c:pt>
                <c:pt idx="61879">
                  <c:v>17.388186000000001</c:v>
                </c:pt>
                <c:pt idx="61880">
                  <c:v>17.389654</c:v>
                </c:pt>
                <c:pt idx="61881">
                  <c:v>17.392482999999999</c:v>
                </c:pt>
                <c:pt idx="61882">
                  <c:v>17.388905000000001</c:v>
                </c:pt>
                <c:pt idx="61883">
                  <c:v>17.389288000000001</c:v>
                </c:pt>
                <c:pt idx="61884">
                  <c:v>17.391321999999999</c:v>
                </c:pt>
                <c:pt idx="61885">
                  <c:v>17.389123999999999</c:v>
                </c:pt>
                <c:pt idx="61886">
                  <c:v>17.390328</c:v>
                </c:pt>
                <c:pt idx="61887">
                  <c:v>17.391605999999999</c:v>
                </c:pt>
                <c:pt idx="61888">
                  <c:v>17.393998</c:v>
                </c:pt>
                <c:pt idx="61889">
                  <c:v>17.401948999999998</c:v>
                </c:pt>
                <c:pt idx="61890">
                  <c:v>17.401720000000001</c:v>
                </c:pt>
                <c:pt idx="61891">
                  <c:v>17.395236000000001</c:v>
                </c:pt>
                <c:pt idx="61892">
                  <c:v>17.395911000000002</c:v>
                </c:pt>
                <c:pt idx="61893">
                  <c:v>17.397126</c:v>
                </c:pt>
                <c:pt idx="61894">
                  <c:v>17.396135000000001</c:v>
                </c:pt>
                <c:pt idx="61895">
                  <c:v>17.398430000000001</c:v>
                </c:pt>
                <c:pt idx="61896">
                  <c:v>17.401235</c:v>
                </c:pt>
                <c:pt idx="61897">
                  <c:v>17.401703999999999</c:v>
                </c:pt>
                <c:pt idx="61898">
                  <c:v>17.398622</c:v>
                </c:pt>
                <c:pt idx="61899">
                  <c:v>17.395916</c:v>
                </c:pt>
                <c:pt idx="61900">
                  <c:v>17.3993</c:v>
                </c:pt>
                <c:pt idx="61901">
                  <c:v>17.401216999999999</c:v>
                </c:pt>
                <c:pt idx="61902">
                  <c:v>17.401474</c:v>
                </c:pt>
                <c:pt idx="61903">
                  <c:v>17.401411</c:v>
                </c:pt>
                <c:pt idx="61904">
                  <c:v>17.399851000000002</c:v>
                </c:pt>
                <c:pt idx="61905">
                  <c:v>17.398985</c:v>
                </c:pt>
                <c:pt idx="61906">
                  <c:v>17.400006999999999</c:v>
                </c:pt>
                <c:pt idx="61907">
                  <c:v>17.399832</c:v>
                </c:pt>
                <c:pt idx="61908">
                  <c:v>17.399761999999999</c:v>
                </c:pt>
                <c:pt idx="61909">
                  <c:v>17.401584</c:v>
                </c:pt>
                <c:pt idx="61910">
                  <c:v>17.403963999999998</c:v>
                </c:pt>
                <c:pt idx="61911">
                  <c:v>17.406548000000001</c:v>
                </c:pt>
                <c:pt idx="61912">
                  <c:v>17.409079999999999</c:v>
                </c:pt>
                <c:pt idx="61913">
                  <c:v>17.407806999999998</c:v>
                </c:pt>
                <c:pt idx="61914">
                  <c:v>17.407119999999999</c:v>
                </c:pt>
                <c:pt idx="61915">
                  <c:v>17.412095000000001</c:v>
                </c:pt>
                <c:pt idx="61916">
                  <c:v>17.415089999999999</c:v>
                </c:pt>
                <c:pt idx="61917">
                  <c:v>17.413302999999999</c:v>
                </c:pt>
                <c:pt idx="61918">
                  <c:v>17.410913999999998</c:v>
                </c:pt>
                <c:pt idx="61919">
                  <c:v>17.410229000000001</c:v>
                </c:pt>
                <c:pt idx="61920">
                  <c:v>17.408498000000002</c:v>
                </c:pt>
                <c:pt idx="61921">
                  <c:v>17.409130000000001</c:v>
                </c:pt>
                <c:pt idx="61922">
                  <c:v>17.410564999999998</c:v>
                </c:pt>
                <c:pt idx="61923">
                  <c:v>17.40672</c:v>
                </c:pt>
                <c:pt idx="61924">
                  <c:v>17.405284000000002</c:v>
                </c:pt>
                <c:pt idx="61925">
                  <c:v>17.407236999999999</c:v>
                </c:pt>
                <c:pt idx="61926">
                  <c:v>17.408929000000001</c:v>
                </c:pt>
                <c:pt idx="61927">
                  <c:v>17.408407</c:v>
                </c:pt>
                <c:pt idx="61928">
                  <c:v>17.407287</c:v>
                </c:pt>
                <c:pt idx="61929">
                  <c:v>17.407513000000002</c:v>
                </c:pt>
                <c:pt idx="61930">
                  <c:v>17.408276000000001</c:v>
                </c:pt>
                <c:pt idx="61931">
                  <c:v>17.408491000000001</c:v>
                </c:pt>
                <c:pt idx="61932">
                  <c:v>17.407959999999999</c:v>
                </c:pt>
                <c:pt idx="61933">
                  <c:v>17.405972999999999</c:v>
                </c:pt>
                <c:pt idx="61934">
                  <c:v>17.405228000000001</c:v>
                </c:pt>
                <c:pt idx="61935">
                  <c:v>17.409208</c:v>
                </c:pt>
                <c:pt idx="61936">
                  <c:v>17.413309999999999</c:v>
                </c:pt>
                <c:pt idx="61937">
                  <c:v>17.407862000000002</c:v>
                </c:pt>
                <c:pt idx="61938">
                  <c:v>17.401646</c:v>
                </c:pt>
                <c:pt idx="61939">
                  <c:v>17.403493999999998</c:v>
                </c:pt>
                <c:pt idx="61940">
                  <c:v>17.402666</c:v>
                </c:pt>
                <c:pt idx="61941">
                  <c:v>17.399764999999999</c:v>
                </c:pt>
                <c:pt idx="61942">
                  <c:v>17.405004000000002</c:v>
                </c:pt>
                <c:pt idx="61943">
                  <c:v>17.408809999999999</c:v>
                </c:pt>
                <c:pt idx="61944">
                  <c:v>17.403590999999999</c:v>
                </c:pt>
                <c:pt idx="61945">
                  <c:v>17.399016</c:v>
                </c:pt>
                <c:pt idx="61946">
                  <c:v>17.403759999999998</c:v>
                </c:pt>
                <c:pt idx="61947">
                  <c:v>17.410173</c:v>
                </c:pt>
                <c:pt idx="61948">
                  <c:v>17.410157999999999</c:v>
                </c:pt>
                <c:pt idx="61949">
                  <c:v>17.408543999999999</c:v>
                </c:pt>
                <c:pt idx="61950">
                  <c:v>17.409507000000001</c:v>
                </c:pt>
                <c:pt idx="61951">
                  <c:v>17.4117</c:v>
                </c:pt>
                <c:pt idx="61952">
                  <c:v>17.410536</c:v>
                </c:pt>
                <c:pt idx="61953">
                  <c:v>17.410672000000002</c:v>
                </c:pt>
                <c:pt idx="61954">
                  <c:v>17.413694</c:v>
                </c:pt>
                <c:pt idx="61955">
                  <c:v>17.411992000000001</c:v>
                </c:pt>
                <c:pt idx="61956">
                  <c:v>17.415188000000001</c:v>
                </c:pt>
                <c:pt idx="61957">
                  <c:v>17.420871000000002</c:v>
                </c:pt>
                <c:pt idx="61958">
                  <c:v>17.418586000000001</c:v>
                </c:pt>
                <c:pt idx="61959">
                  <c:v>17.415858</c:v>
                </c:pt>
                <c:pt idx="61960">
                  <c:v>17.415583000000002</c:v>
                </c:pt>
                <c:pt idx="61961">
                  <c:v>17.418588</c:v>
                </c:pt>
                <c:pt idx="61962">
                  <c:v>17.419381999999999</c:v>
                </c:pt>
                <c:pt idx="61963">
                  <c:v>17.413273</c:v>
                </c:pt>
                <c:pt idx="61964">
                  <c:v>17.410029999999999</c:v>
                </c:pt>
                <c:pt idx="61965">
                  <c:v>17.414131999999999</c:v>
                </c:pt>
                <c:pt idx="61966">
                  <c:v>17.417888000000001</c:v>
                </c:pt>
                <c:pt idx="61967">
                  <c:v>17.416381000000001</c:v>
                </c:pt>
                <c:pt idx="61968">
                  <c:v>17.415407999999999</c:v>
                </c:pt>
                <c:pt idx="61969">
                  <c:v>17.416993999999999</c:v>
                </c:pt>
                <c:pt idx="61970">
                  <c:v>17.419082</c:v>
                </c:pt>
                <c:pt idx="61971">
                  <c:v>17.419885000000001</c:v>
                </c:pt>
                <c:pt idx="61972">
                  <c:v>17.418427999999999</c:v>
                </c:pt>
                <c:pt idx="61973">
                  <c:v>17.416491000000001</c:v>
                </c:pt>
                <c:pt idx="61974">
                  <c:v>17.416212000000002</c:v>
                </c:pt>
                <c:pt idx="61975">
                  <c:v>17.417892999999999</c:v>
                </c:pt>
                <c:pt idx="61976">
                  <c:v>17.418579000000001</c:v>
                </c:pt>
                <c:pt idx="61977">
                  <c:v>17.419763</c:v>
                </c:pt>
                <c:pt idx="61978">
                  <c:v>17.420584000000002</c:v>
                </c:pt>
                <c:pt idx="61979">
                  <c:v>17.421541000000001</c:v>
                </c:pt>
                <c:pt idx="61980">
                  <c:v>17.424894999999999</c:v>
                </c:pt>
                <c:pt idx="61981">
                  <c:v>17.421579000000001</c:v>
                </c:pt>
                <c:pt idx="61982">
                  <c:v>17.417587000000001</c:v>
                </c:pt>
                <c:pt idx="61983">
                  <c:v>17.420548</c:v>
                </c:pt>
                <c:pt idx="61984">
                  <c:v>17.421579000000001</c:v>
                </c:pt>
                <c:pt idx="61985">
                  <c:v>17.42116</c:v>
                </c:pt>
                <c:pt idx="61986">
                  <c:v>17.421800000000001</c:v>
                </c:pt>
                <c:pt idx="61987">
                  <c:v>17.421838999999999</c:v>
                </c:pt>
                <c:pt idx="61988">
                  <c:v>17.421683999999999</c:v>
                </c:pt>
                <c:pt idx="61989">
                  <c:v>17.422426999999999</c:v>
                </c:pt>
                <c:pt idx="61990">
                  <c:v>17.425308999999999</c:v>
                </c:pt>
                <c:pt idx="61991">
                  <c:v>17.424496000000001</c:v>
                </c:pt>
                <c:pt idx="61992">
                  <c:v>17.419498999999998</c:v>
                </c:pt>
                <c:pt idx="61993">
                  <c:v>17.418596999999998</c:v>
                </c:pt>
                <c:pt idx="61994">
                  <c:v>17.424188999999998</c:v>
                </c:pt>
                <c:pt idx="61995">
                  <c:v>17.426974000000001</c:v>
                </c:pt>
                <c:pt idx="61996">
                  <c:v>17.421249</c:v>
                </c:pt>
                <c:pt idx="61997">
                  <c:v>17.422671999999999</c:v>
                </c:pt>
                <c:pt idx="61998">
                  <c:v>17.433195999999999</c:v>
                </c:pt>
                <c:pt idx="61999">
                  <c:v>17.431913999999999</c:v>
                </c:pt>
                <c:pt idx="62000">
                  <c:v>17.425252</c:v>
                </c:pt>
                <c:pt idx="62001">
                  <c:v>17.428986999999999</c:v>
                </c:pt>
                <c:pt idx="62002">
                  <c:v>17.430187</c:v>
                </c:pt>
                <c:pt idx="62003">
                  <c:v>17.425083000000001</c:v>
                </c:pt>
                <c:pt idx="62004">
                  <c:v>17.422454999999999</c:v>
                </c:pt>
                <c:pt idx="62005">
                  <c:v>17.422024</c:v>
                </c:pt>
                <c:pt idx="62006">
                  <c:v>17.422863</c:v>
                </c:pt>
                <c:pt idx="62007">
                  <c:v>17.421582000000001</c:v>
                </c:pt>
                <c:pt idx="62008">
                  <c:v>17.418987000000001</c:v>
                </c:pt>
                <c:pt idx="62009">
                  <c:v>17.422405000000001</c:v>
                </c:pt>
                <c:pt idx="62010">
                  <c:v>17.431270999999999</c:v>
                </c:pt>
                <c:pt idx="62011">
                  <c:v>17.430388000000001</c:v>
                </c:pt>
                <c:pt idx="62012">
                  <c:v>17.420117000000001</c:v>
                </c:pt>
                <c:pt idx="62013">
                  <c:v>17.420120000000001</c:v>
                </c:pt>
                <c:pt idx="62014">
                  <c:v>17.429829999999999</c:v>
                </c:pt>
                <c:pt idx="62015">
                  <c:v>17.427692</c:v>
                </c:pt>
                <c:pt idx="62016">
                  <c:v>17.419581999999998</c:v>
                </c:pt>
                <c:pt idx="62017">
                  <c:v>17.423214999999999</c:v>
                </c:pt>
                <c:pt idx="62018">
                  <c:v>17.421924000000001</c:v>
                </c:pt>
                <c:pt idx="62019">
                  <c:v>17.411629000000001</c:v>
                </c:pt>
                <c:pt idx="62020">
                  <c:v>17.411242999999999</c:v>
                </c:pt>
                <c:pt idx="62021">
                  <c:v>17.414304999999999</c:v>
                </c:pt>
                <c:pt idx="62022">
                  <c:v>17.414740999999999</c:v>
                </c:pt>
                <c:pt idx="62023">
                  <c:v>17.418973999999999</c:v>
                </c:pt>
                <c:pt idx="62024">
                  <c:v>17.421475000000001</c:v>
                </c:pt>
                <c:pt idx="62025">
                  <c:v>17.41919</c:v>
                </c:pt>
                <c:pt idx="62026">
                  <c:v>17.418989</c:v>
                </c:pt>
                <c:pt idx="62027">
                  <c:v>17.418756999999999</c:v>
                </c:pt>
                <c:pt idx="62028">
                  <c:v>17.417325999999999</c:v>
                </c:pt>
                <c:pt idx="62029">
                  <c:v>17.418291</c:v>
                </c:pt>
                <c:pt idx="62030">
                  <c:v>17.420090999999999</c:v>
                </c:pt>
                <c:pt idx="62031">
                  <c:v>17.420926999999999</c:v>
                </c:pt>
                <c:pt idx="62032">
                  <c:v>17.420463999999999</c:v>
                </c:pt>
                <c:pt idx="62033">
                  <c:v>17.421676000000001</c:v>
                </c:pt>
                <c:pt idx="62034">
                  <c:v>17.427806</c:v>
                </c:pt>
                <c:pt idx="62035">
                  <c:v>17.431258</c:v>
                </c:pt>
                <c:pt idx="62036">
                  <c:v>17.430216000000001</c:v>
                </c:pt>
                <c:pt idx="62037">
                  <c:v>17.431581999999999</c:v>
                </c:pt>
                <c:pt idx="62038">
                  <c:v>17.435179000000002</c:v>
                </c:pt>
                <c:pt idx="62039">
                  <c:v>17.436222000000001</c:v>
                </c:pt>
                <c:pt idx="62040">
                  <c:v>17.436753</c:v>
                </c:pt>
                <c:pt idx="62041">
                  <c:v>17.436765999999999</c:v>
                </c:pt>
                <c:pt idx="62042">
                  <c:v>17.432995999999999</c:v>
                </c:pt>
                <c:pt idx="62043">
                  <c:v>17.431842</c:v>
                </c:pt>
                <c:pt idx="62044">
                  <c:v>17.433520000000001</c:v>
                </c:pt>
                <c:pt idx="62045">
                  <c:v>17.433844000000001</c:v>
                </c:pt>
                <c:pt idx="62046">
                  <c:v>17.434564000000002</c:v>
                </c:pt>
                <c:pt idx="62047">
                  <c:v>17.426513</c:v>
                </c:pt>
                <c:pt idx="62048">
                  <c:v>17.418914000000001</c:v>
                </c:pt>
                <c:pt idx="62049">
                  <c:v>17.423665</c:v>
                </c:pt>
                <c:pt idx="62050">
                  <c:v>17.425367999999999</c:v>
                </c:pt>
                <c:pt idx="62051">
                  <c:v>17.427116000000002</c:v>
                </c:pt>
                <c:pt idx="62052">
                  <c:v>17.430700000000002</c:v>
                </c:pt>
                <c:pt idx="62053">
                  <c:v>17.427322</c:v>
                </c:pt>
                <c:pt idx="62054">
                  <c:v>17.424453</c:v>
                </c:pt>
                <c:pt idx="62055">
                  <c:v>17.423428999999999</c:v>
                </c:pt>
                <c:pt idx="62056">
                  <c:v>17.422136999999999</c:v>
                </c:pt>
                <c:pt idx="62057">
                  <c:v>17.423175000000001</c:v>
                </c:pt>
                <c:pt idx="62058">
                  <c:v>17.427918999999999</c:v>
                </c:pt>
                <c:pt idx="62059">
                  <c:v>17.430786000000001</c:v>
                </c:pt>
                <c:pt idx="62060">
                  <c:v>17.428857000000001</c:v>
                </c:pt>
                <c:pt idx="62061">
                  <c:v>17.433214</c:v>
                </c:pt>
                <c:pt idx="62062">
                  <c:v>17.435572000000001</c:v>
                </c:pt>
                <c:pt idx="62063">
                  <c:v>17.431943</c:v>
                </c:pt>
                <c:pt idx="62064">
                  <c:v>17.434593</c:v>
                </c:pt>
                <c:pt idx="62065">
                  <c:v>17.439167999999999</c:v>
                </c:pt>
                <c:pt idx="62066">
                  <c:v>17.436707999999999</c:v>
                </c:pt>
                <c:pt idx="62067">
                  <c:v>17.435223000000001</c:v>
                </c:pt>
                <c:pt idx="62068">
                  <c:v>17.437767999999998</c:v>
                </c:pt>
                <c:pt idx="62069">
                  <c:v>17.434608999999998</c:v>
                </c:pt>
                <c:pt idx="62070">
                  <c:v>17.431100000000001</c:v>
                </c:pt>
                <c:pt idx="62071">
                  <c:v>17.433432</c:v>
                </c:pt>
                <c:pt idx="62072">
                  <c:v>17.433454999999999</c:v>
                </c:pt>
                <c:pt idx="62073">
                  <c:v>17.433066</c:v>
                </c:pt>
                <c:pt idx="62074">
                  <c:v>17.434602999999999</c:v>
                </c:pt>
                <c:pt idx="62075">
                  <c:v>17.432241999999999</c:v>
                </c:pt>
                <c:pt idx="62076">
                  <c:v>17.430558999999999</c:v>
                </c:pt>
                <c:pt idx="62077">
                  <c:v>17.433461000000001</c:v>
                </c:pt>
                <c:pt idx="62078">
                  <c:v>17.431732</c:v>
                </c:pt>
                <c:pt idx="62079">
                  <c:v>17.425508000000001</c:v>
                </c:pt>
                <c:pt idx="62080">
                  <c:v>17.427250000000001</c:v>
                </c:pt>
                <c:pt idx="62081">
                  <c:v>17.434069000000001</c:v>
                </c:pt>
                <c:pt idx="62082">
                  <c:v>17.433347000000001</c:v>
                </c:pt>
                <c:pt idx="62083">
                  <c:v>17.431688000000001</c:v>
                </c:pt>
                <c:pt idx="62084">
                  <c:v>17.435459999999999</c:v>
                </c:pt>
                <c:pt idx="62085">
                  <c:v>17.439516000000001</c:v>
                </c:pt>
                <c:pt idx="62086">
                  <c:v>17.437826000000001</c:v>
                </c:pt>
                <c:pt idx="62087">
                  <c:v>17.432811999999998</c:v>
                </c:pt>
                <c:pt idx="62088">
                  <c:v>17.43402</c:v>
                </c:pt>
                <c:pt idx="62089">
                  <c:v>17.436086</c:v>
                </c:pt>
                <c:pt idx="62090">
                  <c:v>17.435616</c:v>
                </c:pt>
                <c:pt idx="62091">
                  <c:v>17.438763999999999</c:v>
                </c:pt>
                <c:pt idx="62092">
                  <c:v>17.437455</c:v>
                </c:pt>
                <c:pt idx="62093">
                  <c:v>17.431350999999999</c:v>
                </c:pt>
                <c:pt idx="62094">
                  <c:v>17.436209999999999</c:v>
                </c:pt>
                <c:pt idx="62095">
                  <c:v>17.444153</c:v>
                </c:pt>
                <c:pt idx="62096">
                  <c:v>17.439520000000002</c:v>
                </c:pt>
                <c:pt idx="62097">
                  <c:v>17.436392999999999</c:v>
                </c:pt>
                <c:pt idx="62098">
                  <c:v>17.440812000000001</c:v>
                </c:pt>
                <c:pt idx="62099">
                  <c:v>17.438230000000001</c:v>
                </c:pt>
                <c:pt idx="62100">
                  <c:v>17.434191999999999</c:v>
                </c:pt>
                <c:pt idx="62101">
                  <c:v>17.437192</c:v>
                </c:pt>
                <c:pt idx="62102">
                  <c:v>17.440816999999999</c:v>
                </c:pt>
                <c:pt idx="62103">
                  <c:v>17.441223999999998</c:v>
                </c:pt>
                <c:pt idx="62104">
                  <c:v>17.442882999999998</c:v>
                </c:pt>
                <c:pt idx="62105">
                  <c:v>17.444997999999998</c:v>
                </c:pt>
                <c:pt idx="62106">
                  <c:v>17.441140999999998</c:v>
                </c:pt>
                <c:pt idx="62107">
                  <c:v>17.436717999999999</c:v>
                </c:pt>
                <c:pt idx="62108">
                  <c:v>17.439049000000001</c:v>
                </c:pt>
                <c:pt idx="62109">
                  <c:v>17.442024</c:v>
                </c:pt>
                <c:pt idx="62110">
                  <c:v>17.43984</c:v>
                </c:pt>
                <c:pt idx="62111">
                  <c:v>17.438686000000001</c:v>
                </c:pt>
                <c:pt idx="62112">
                  <c:v>17.440892999999999</c:v>
                </c:pt>
                <c:pt idx="62113">
                  <c:v>17.440954999999999</c:v>
                </c:pt>
                <c:pt idx="62114">
                  <c:v>17.444296000000001</c:v>
                </c:pt>
                <c:pt idx="62115">
                  <c:v>17.449173999999999</c:v>
                </c:pt>
                <c:pt idx="62116">
                  <c:v>17.444642000000002</c:v>
                </c:pt>
                <c:pt idx="62117">
                  <c:v>17.442367999999998</c:v>
                </c:pt>
                <c:pt idx="62118">
                  <c:v>17.447112000000001</c:v>
                </c:pt>
                <c:pt idx="62119">
                  <c:v>17.445205999999999</c:v>
                </c:pt>
                <c:pt idx="62120">
                  <c:v>17.442805</c:v>
                </c:pt>
                <c:pt idx="62121">
                  <c:v>17.445243000000001</c:v>
                </c:pt>
                <c:pt idx="62122">
                  <c:v>17.447972</c:v>
                </c:pt>
                <c:pt idx="62123">
                  <c:v>17.449159999999999</c:v>
                </c:pt>
                <c:pt idx="62124">
                  <c:v>17.448363000000001</c:v>
                </c:pt>
                <c:pt idx="62125">
                  <c:v>17.445257999999999</c:v>
                </c:pt>
                <c:pt idx="62126">
                  <c:v>17.442079</c:v>
                </c:pt>
                <c:pt idx="62127">
                  <c:v>17.445919</c:v>
                </c:pt>
                <c:pt idx="62128">
                  <c:v>17.452976</c:v>
                </c:pt>
                <c:pt idx="62129">
                  <c:v>17.453208</c:v>
                </c:pt>
                <c:pt idx="62130">
                  <c:v>17.450323000000001</c:v>
                </c:pt>
                <c:pt idx="62131">
                  <c:v>17.449421999999998</c:v>
                </c:pt>
                <c:pt idx="62132">
                  <c:v>17.449224000000001</c:v>
                </c:pt>
                <c:pt idx="62133">
                  <c:v>17.451036999999999</c:v>
                </c:pt>
                <c:pt idx="62134">
                  <c:v>17.453813</c:v>
                </c:pt>
                <c:pt idx="62135">
                  <c:v>17.450614000000002</c:v>
                </c:pt>
                <c:pt idx="62136">
                  <c:v>17.448442</c:v>
                </c:pt>
                <c:pt idx="62137">
                  <c:v>17.449826999999999</c:v>
                </c:pt>
                <c:pt idx="62138">
                  <c:v>17.446947000000002</c:v>
                </c:pt>
                <c:pt idx="62139">
                  <c:v>17.445374000000001</c:v>
                </c:pt>
                <c:pt idx="62140">
                  <c:v>17.448566</c:v>
                </c:pt>
                <c:pt idx="62141">
                  <c:v>17.449369000000001</c:v>
                </c:pt>
                <c:pt idx="62142">
                  <c:v>17.449110999999998</c:v>
                </c:pt>
                <c:pt idx="62143">
                  <c:v>17.449836000000001</c:v>
                </c:pt>
                <c:pt idx="62144">
                  <c:v>17.449536999999999</c:v>
                </c:pt>
                <c:pt idx="62145">
                  <c:v>17.452888000000002</c:v>
                </c:pt>
                <c:pt idx="62146">
                  <c:v>17.454152000000001</c:v>
                </c:pt>
                <c:pt idx="62147">
                  <c:v>17.450071000000001</c:v>
                </c:pt>
                <c:pt idx="62148">
                  <c:v>17.451619999999998</c:v>
                </c:pt>
                <c:pt idx="62149">
                  <c:v>17.455531000000001</c:v>
                </c:pt>
                <c:pt idx="62150">
                  <c:v>17.453790000000001</c:v>
                </c:pt>
                <c:pt idx="62151">
                  <c:v>17.454734999999999</c:v>
                </c:pt>
                <c:pt idx="62152">
                  <c:v>17.455884999999999</c:v>
                </c:pt>
                <c:pt idx="62153">
                  <c:v>17.453018</c:v>
                </c:pt>
                <c:pt idx="62154">
                  <c:v>17.45449</c:v>
                </c:pt>
                <c:pt idx="62155">
                  <c:v>17.459809</c:v>
                </c:pt>
                <c:pt idx="62156">
                  <c:v>17.456790000000002</c:v>
                </c:pt>
                <c:pt idx="62157">
                  <c:v>17.451792999999999</c:v>
                </c:pt>
                <c:pt idx="62158">
                  <c:v>17.454671999999999</c:v>
                </c:pt>
                <c:pt idx="62159">
                  <c:v>17.457768000000002</c:v>
                </c:pt>
                <c:pt idx="62160">
                  <c:v>17.458013999999999</c:v>
                </c:pt>
                <c:pt idx="62161">
                  <c:v>17.461797000000001</c:v>
                </c:pt>
                <c:pt idx="62162">
                  <c:v>17.462178999999999</c:v>
                </c:pt>
                <c:pt idx="62163">
                  <c:v>17.456876000000001</c:v>
                </c:pt>
                <c:pt idx="62164">
                  <c:v>17.458544</c:v>
                </c:pt>
                <c:pt idx="62165">
                  <c:v>17.464448000000001</c:v>
                </c:pt>
                <c:pt idx="62166">
                  <c:v>17.463090999999999</c:v>
                </c:pt>
                <c:pt idx="62167">
                  <c:v>17.460380000000001</c:v>
                </c:pt>
                <c:pt idx="62168">
                  <c:v>17.46142</c:v>
                </c:pt>
                <c:pt idx="62169">
                  <c:v>17.461117000000002</c:v>
                </c:pt>
                <c:pt idx="62170">
                  <c:v>17.458313</c:v>
                </c:pt>
                <c:pt idx="62171">
                  <c:v>17.456955000000001</c:v>
                </c:pt>
                <c:pt idx="62172">
                  <c:v>17.458801000000001</c:v>
                </c:pt>
                <c:pt idx="62173">
                  <c:v>17.461113999999998</c:v>
                </c:pt>
                <c:pt idx="62174">
                  <c:v>17.4604</c:v>
                </c:pt>
                <c:pt idx="62175">
                  <c:v>17.458383999999999</c:v>
                </c:pt>
                <c:pt idx="62176">
                  <c:v>17.458458</c:v>
                </c:pt>
                <c:pt idx="62177">
                  <c:v>17.459789000000001</c:v>
                </c:pt>
                <c:pt idx="62178">
                  <c:v>17.459859000000002</c:v>
                </c:pt>
                <c:pt idx="62179">
                  <c:v>17.459551999999999</c:v>
                </c:pt>
                <c:pt idx="62180">
                  <c:v>17.460805000000001</c:v>
                </c:pt>
                <c:pt idx="62181">
                  <c:v>17.461390999999999</c:v>
                </c:pt>
                <c:pt idx="62182">
                  <c:v>17.459754</c:v>
                </c:pt>
                <c:pt idx="62183">
                  <c:v>17.458659999999998</c:v>
                </c:pt>
                <c:pt idx="62184">
                  <c:v>17.456990999999999</c:v>
                </c:pt>
                <c:pt idx="62185">
                  <c:v>17.457032999999999</c:v>
                </c:pt>
                <c:pt idx="62186">
                  <c:v>17.458020999999999</c:v>
                </c:pt>
                <c:pt idx="62187">
                  <c:v>17.458105</c:v>
                </c:pt>
                <c:pt idx="62188">
                  <c:v>17.458946999999998</c:v>
                </c:pt>
                <c:pt idx="62189">
                  <c:v>17.458093000000002</c:v>
                </c:pt>
                <c:pt idx="62190">
                  <c:v>17.456804000000002</c:v>
                </c:pt>
                <c:pt idx="62191">
                  <c:v>17.459215</c:v>
                </c:pt>
                <c:pt idx="62192">
                  <c:v>17.459392000000001</c:v>
                </c:pt>
                <c:pt idx="62193">
                  <c:v>17.455459000000001</c:v>
                </c:pt>
                <c:pt idx="62194">
                  <c:v>17.455310000000001</c:v>
                </c:pt>
                <c:pt idx="62195">
                  <c:v>17.457024000000001</c:v>
                </c:pt>
                <c:pt idx="62196">
                  <c:v>17.455960000000001</c:v>
                </c:pt>
                <c:pt idx="62197">
                  <c:v>17.456268999999999</c:v>
                </c:pt>
                <c:pt idx="62198">
                  <c:v>17.456035</c:v>
                </c:pt>
                <c:pt idx="62199">
                  <c:v>17.454775999999999</c:v>
                </c:pt>
                <c:pt idx="62200">
                  <c:v>17.455962</c:v>
                </c:pt>
                <c:pt idx="62201">
                  <c:v>17.456713000000001</c:v>
                </c:pt>
                <c:pt idx="62202">
                  <c:v>17.459879999999998</c:v>
                </c:pt>
                <c:pt idx="62203">
                  <c:v>17.466884</c:v>
                </c:pt>
                <c:pt idx="62204">
                  <c:v>17.469919999999998</c:v>
                </c:pt>
                <c:pt idx="62205">
                  <c:v>17.469279</c:v>
                </c:pt>
                <c:pt idx="62206">
                  <c:v>17.467808999999999</c:v>
                </c:pt>
                <c:pt idx="62207">
                  <c:v>17.470669999999998</c:v>
                </c:pt>
                <c:pt idx="62208">
                  <c:v>17.475159000000001</c:v>
                </c:pt>
                <c:pt idx="62209">
                  <c:v>17.475207000000001</c:v>
                </c:pt>
                <c:pt idx="62210">
                  <c:v>17.473893</c:v>
                </c:pt>
                <c:pt idx="62211">
                  <c:v>17.474627999999999</c:v>
                </c:pt>
                <c:pt idx="62212">
                  <c:v>17.472276000000001</c:v>
                </c:pt>
                <c:pt idx="62213">
                  <c:v>17.469117000000001</c:v>
                </c:pt>
                <c:pt idx="62214">
                  <c:v>17.465976999999999</c:v>
                </c:pt>
                <c:pt idx="62215">
                  <c:v>17.465226999999999</c:v>
                </c:pt>
                <c:pt idx="62216">
                  <c:v>17.468226999999999</c:v>
                </c:pt>
                <c:pt idx="62217">
                  <c:v>17.468979000000001</c:v>
                </c:pt>
                <c:pt idx="62218">
                  <c:v>17.464044999999999</c:v>
                </c:pt>
                <c:pt idx="62219">
                  <c:v>17.462342</c:v>
                </c:pt>
                <c:pt idx="62220">
                  <c:v>17.465664</c:v>
                </c:pt>
                <c:pt idx="62221">
                  <c:v>17.466595000000002</c:v>
                </c:pt>
                <c:pt idx="62222">
                  <c:v>17.464479999999998</c:v>
                </c:pt>
                <c:pt idx="62223">
                  <c:v>17.465385999999999</c:v>
                </c:pt>
                <c:pt idx="62224">
                  <c:v>17.468762999999999</c:v>
                </c:pt>
                <c:pt idx="62225">
                  <c:v>17.470988999999999</c:v>
                </c:pt>
                <c:pt idx="62226">
                  <c:v>17.475697</c:v>
                </c:pt>
                <c:pt idx="62227">
                  <c:v>17.481342000000001</c:v>
                </c:pt>
                <c:pt idx="62228">
                  <c:v>17.477347999999999</c:v>
                </c:pt>
                <c:pt idx="62229">
                  <c:v>17.474605</c:v>
                </c:pt>
                <c:pt idx="62230">
                  <c:v>17.479417000000002</c:v>
                </c:pt>
                <c:pt idx="62231">
                  <c:v>17.47682</c:v>
                </c:pt>
                <c:pt idx="62232">
                  <c:v>17.472106</c:v>
                </c:pt>
                <c:pt idx="62233">
                  <c:v>17.473928000000001</c:v>
                </c:pt>
                <c:pt idx="62234">
                  <c:v>17.475943999999998</c:v>
                </c:pt>
                <c:pt idx="62235">
                  <c:v>17.478714</c:v>
                </c:pt>
                <c:pt idx="62236">
                  <c:v>17.480422000000001</c:v>
                </c:pt>
                <c:pt idx="62237">
                  <c:v>17.477959999999999</c:v>
                </c:pt>
                <c:pt idx="62238">
                  <c:v>17.478427</c:v>
                </c:pt>
                <c:pt idx="62239">
                  <c:v>17.478984000000001</c:v>
                </c:pt>
                <c:pt idx="62240">
                  <c:v>17.473043000000001</c:v>
                </c:pt>
                <c:pt idx="62241">
                  <c:v>17.471284000000001</c:v>
                </c:pt>
                <c:pt idx="62242">
                  <c:v>17.476322</c:v>
                </c:pt>
                <c:pt idx="62243">
                  <c:v>17.479441999999999</c:v>
                </c:pt>
                <c:pt idx="62244">
                  <c:v>17.480003</c:v>
                </c:pt>
                <c:pt idx="62245">
                  <c:v>17.483377999999998</c:v>
                </c:pt>
                <c:pt idx="62246">
                  <c:v>17.482977000000002</c:v>
                </c:pt>
                <c:pt idx="62247">
                  <c:v>17.476887999999999</c:v>
                </c:pt>
                <c:pt idx="62248">
                  <c:v>17.475114999999999</c:v>
                </c:pt>
                <c:pt idx="62249">
                  <c:v>17.478650999999999</c:v>
                </c:pt>
                <c:pt idx="62250">
                  <c:v>17.478513</c:v>
                </c:pt>
                <c:pt idx="62251">
                  <c:v>17.473589</c:v>
                </c:pt>
                <c:pt idx="62252">
                  <c:v>17.471094999999998</c:v>
                </c:pt>
                <c:pt idx="62253">
                  <c:v>17.473067</c:v>
                </c:pt>
                <c:pt idx="62254">
                  <c:v>17.476365999999999</c:v>
                </c:pt>
                <c:pt idx="62255">
                  <c:v>17.476662000000001</c:v>
                </c:pt>
                <c:pt idx="62256">
                  <c:v>17.471488000000001</c:v>
                </c:pt>
                <c:pt idx="62257">
                  <c:v>17.467489</c:v>
                </c:pt>
                <c:pt idx="62258">
                  <c:v>17.468865999999998</c:v>
                </c:pt>
                <c:pt idx="62259">
                  <c:v>17.470676000000001</c:v>
                </c:pt>
                <c:pt idx="62260">
                  <c:v>17.467293999999999</c:v>
                </c:pt>
                <c:pt idx="62261">
                  <c:v>17.468412000000001</c:v>
                </c:pt>
                <c:pt idx="62262">
                  <c:v>17.477097000000001</c:v>
                </c:pt>
                <c:pt idx="62263">
                  <c:v>17.478290999999999</c:v>
                </c:pt>
                <c:pt idx="62264">
                  <c:v>17.474633000000001</c:v>
                </c:pt>
                <c:pt idx="62265">
                  <c:v>17.476413999999998</c:v>
                </c:pt>
                <c:pt idx="62266">
                  <c:v>17.476901999999999</c:v>
                </c:pt>
                <c:pt idx="62267">
                  <c:v>17.476727</c:v>
                </c:pt>
                <c:pt idx="62268">
                  <c:v>17.480927999999999</c:v>
                </c:pt>
                <c:pt idx="62269">
                  <c:v>17.482132</c:v>
                </c:pt>
                <c:pt idx="62270">
                  <c:v>17.482171000000001</c:v>
                </c:pt>
                <c:pt idx="62271">
                  <c:v>17.482405</c:v>
                </c:pt>
                <c:pt idx="62272">
                  <c:v>17.479728000000001</c:v>
                </c:pt>
                <c:pt idx="62273">
                  <c:v>17.479094</c:v>
                </c:pt>
                <c:pt idx="62274">
                  <c:v>17.478317000000001</c:v>
                </c:pt>
                <c:pt idx="62275">
                  <c:v>17.477340999999999</c:v>
                </c:pt>
                <c:pt idx="62276">
                  <c:v>17.479329</c:v>
                </c:pt>
                <c:pt idx="62277">
                  <c:v>17.480468999999999</c:v>
                </c:pt>
                <c:pt idx="62278">
                  <c:v>17.482434000000001</c:v>
                </c:pt>
                <c:pt idx="62279">
                  <c:v>17.48265</c:v>
                </c:pt>
                <c:pt idx="62280">
                  <c:v>17.476492</c:v>
                </c:pt>
                <c:pt idx="62281">
                  <c:v>17.477353999999998</c:v>
                </c:pt>
                <c:pt idx="62282">
                  <c:v>17.483222000000001</c:v>
                </c:pt>
                <c:pt idx="62283">
                  <c:v>17.483868000000001</c:v>
                </c:pt>
                <c:pt idx="62284">
                  <c:v>17.488648999999999</c:v>
                </c:pt>
                <c:pt idx="62285">
                  <c:v>17.491298</c:v>
                </c:pt>
                <c:pt idx="62286">
                  <c:v>17.484874000000001</c:v>
                </c:pt>
                <c:pt idx="62287">
                  <c:v>17.484370999999999</c:v>
                </c:pt>
                <c:pt idx="62288">
                  <c:v>17.487235999999999</c:v>
                </c:pt>
                <c:pt idx="62289">
                  <c:v>17.483801</c:v>
                </c:pt>
                <c:pt idx="62290">
                  <c:v>17.484463999999999</c:v>
                </c:pt>
                <c:pt idx="62291">
                  <c:v>17.488294</c:v>
                </c:pt>
                <c:pt idx="62292">
                  <c:v>17.486011000000001</c:v>
                </c:pt>
                <c:pt idx="62293">
                  <c:v>17.483820999999999</c:v>
                </c:pt>
                <c:pt idx="62294">
                  <c:v>17.485303999999999</c:v>
                </c:pt>
                <c:pt idx="62295">
                  <c:v>17.485689000000001</c:v>
                </c:pt>
                <c:pt idx="62296">
                  <c:v>17.484226</c:v>
                </c:pt>
                <c:pt idx="62297">
                  <c:v>17.486155</c:v>
                </c:pt>
                <c:pt idx="62298">
                  <c:v>17.485410000000002</c:v>
                </c:pt>
                <c:pt idx="62299">
                  <c:v>17.478511000000001</c:v>
                </c:pt>
                <c:pt idx="62300">
                  <c:v>17.478484999999999</c:v>
                </c:pt>
                <c:pt idx="62301">
                  <c:v>17.484515999999999</c:v>
                </c:pt>
                <c:pt idx="62302">
                  <c:v>17.484532999999999</c:v>
                </c:pt>
                <c:pt idx="62303">
                  <c:v>17.483844999999999</c:v>
                </c:pt>
                <c:pt idx="62304">
                  <c:v>17.485358000000002</c:v>
                </c:pt>
                <c:pt idx="62305">
                  <c:v>17.487151999999998</c:v>
                </c:pt>
                <c:pt idx="62306">
                  <c:v>17.486747999999999</c:v>
                </c:pt>
                <c:pt idx="62307">
                  <c:v>17.485448999999999</c:v>
                </c:pt>
                <c:pt idx="62308">
                  <c:v>17.486194000000001</c:v>
                </c:pt>
                <c:pt idx="62309">
                  <c:v>17.488212000000001</c:v>
                </c:pt>
                <c:pt idx="62310">
                  <c:v>17.488897999999999</c:v>
                </c:pt>
                <c:pt idx="62311">
                  <c:v>17.487593</c:v>
                </c:pt>
                <c:pt idx="62312">
                  <c:v>17.487252000000002</c:v>
                </c:pt>
                <c:pt idx="62313">
                  <c:v>17.488054999999999</c:v>
                </c:pt>
                <c:pt idx="62314">
                  <c:v>17.491208</c:v>
                </c:pt>
                <c:pt idx="62315">
                  <c:v>17.495305999999999</c:v>
                </c:pt>
                <c:pt idx="62316">
                  <c:v>17.498006</c:v>
                </c:pt>
                <c:pt idx="62317">
                  <c:v>17.49945</c:v>
                </c:pt>
                <c:pt idx="62318">
                  <c:v>17.497150999999999</c:v>
                </c:pt>
                <c:pt idx="62319">
                  <c:v>17.497855000000001</c:v>
                </c:pt>
                <c:pt idx="62320">
                  <c:v>17.502790000000001</c:v>
                </c:pt>
                <c:pt idx="62321">
                  <c:v>17.500011000000001</c:v>
                </c:pt>
                <c:pt idx="62322">
                  <c:v>17.49952</c:v>
                </c:pt>
                <c:pt idx="62323">
                  <c:v>17.501891000000001</c:v>
                </c:pt>
                <c:pt idx="62324">
                  <c:v>17.497937</c:v>
                </c:pt>
                <c:pt idx="62325">
                  <c:v>17.495798000000001</c:v>
                </c:pt>
                <c:pt idx="62326">
                  <c:v>17.497605</c:v>
                </c:pt>
                <c:pt idx="62327">
                  <c:v>17.499603</c:v>
                </c:pt>
                <c:pt idx="62328">
                  <c:v>17.498075</c:v>
                </c:pt>
                <c:pt idx="62329">
                  <c:v>17.493988000000002</c:v>
                </c:pt>
                <c:pt idx="62330">
                  <c:v>17.494588</c:v>
                </c:pt>
                <c:pt idx="62331">
                  <c:v>17.498794</c:v>
                </c:pt>
                <c:pt idx="62332">
                  <c:v>17.500796000000001</c:v>
                </c:pt>
                <c:pt idx="62333">
                  <c:v>17.498543000000002</c:v>
                </c:pt>
                <c:pt idx="62334">
                  <c:v>17.494653</c:v>
                </c:pt>
                <c:pt idx="62335">
                  <c:v>17.4925</c:v>
                </c:pt>
                <c:pt idx="62336">
                  <c:v>17.490981999999999</c:v>
                </c:pt>
                <c:pt idx="62337">
                  <c:v>17.492448</c:v>
                </c:pt>
                <c:pt idx="62338">
                  <c:v>17.494945999999999</c:v>
                </c:pt>
                <c:pt idx="62339">
                  <c:v>17.493869</c:v>
                </c:pt>
                <c:pt idx="62340">
                  <c:v>17.492978000000001</c:v>
                </c:pt>
                <c:pt idx="62341">
                  <c:v>17.493817</c:v>
                </c:pt>
                <c:pt idx="62342">
                  <c:v>17.493272000000001</c:v>
                </c:pt>
                <c:pt idx="62343">
                  <c:v>17.494050999999999</c:v>
                </c:pt>
                <c:pt idx="62344">
                  <c:v>17.496213999999998</c:v>
                </c:pt>
                <c:pt idx="62345">
                  <c:v>17.495540999999999</c:v>
                </c:pt>
                <c:pt idx="62346">
                  <c:v>17.494430999999999</c:v>
                </c:pt>
                <c:pt idx="62347">
                  <c:v>17.49586</c:v>
                </c:pt>
                <c:pt idx="62348">
                  <c:v>17.497539</c:v>
                </c:pt>
                <c:pt idx="62349">
                  <c:v>17.498360000000002</c:v>
                </c:pt>
                <c:pt idx="62350">
                  <c:v>17.500088999999999</c:v>
                </c:pt>
                <c:pt idx="62351">
                  <c:v>17.499281</c:v>
                </c:pt>
                <c:pt idx="62352">
                  <c:v>17.495858999999999</c:v>
                </c:pt>
                <c:pt idx="62353">
                  <c:v>17.498560999999999</c:v>
                </c:pt>
                <c:pt idx="62354">
                  <c:v>17.503354000000002</c:v>
                </c:pt>
                <c:pt idx="62355">
                  <c:v>17.503454999999999</c:v>
                </c:pt>
                <c:pt idx="62356">
                  <c:v>17.501466000000001</c:v>
                </c:pt>
                <c:pt idx="62357">
                  <c:v>17.501486</c:v>
                </c:pt>
                <c:pt idx="62358">
                  <c:v>17.505464</c:v>
                </c:pt>
                <c:pt idx="62359">
                  <c:v>17.506893000000002</c:v>
                </c:pt>
                <c:pt idx="62360">
                  <c:v>17.503319999999999</c:v>
                </c:pt>
                <c:pt idx="62361">
                  <c:v>17.502924</c:v>
                </c:pt>
                <c:pt idx="62362">
                  <c:v>17.502748</c:v>
                </c:pt>
                <c:pt idx="62363">
                  <c:v>17.499606</c:v>
                </c:pt>
                <c:pt idx="62364">
                  <c:v>17.501422000000002</c:v>
                </c:pt>
                <c:pt idx="62365">
                  <c:v>17.506304</c:v>
                </c:pt>
                <c:pt idx="62366">
                  <c:v>17.504942</c:v>
                </c:pt>
                <c:pt idx="62367">
                  <c:v>17.501852</c:v>
                </c:pt>
                <c:pt idx="62368">
                  <c:v>17.501839</c:v>
                </c:pt>
                <c:pt idx="62369">
                  <c:v>17.500423999999999</c:v>
                </c:pt>
                <c:pt idx="62370">
                  <c:v>17.500964</c:v>
                </c:pt>
                <c:pt idx="62371">
                  <c:v>17.506492999999999</c:v>
                </c:pt>
                <c:pt idx="62372">
                  <c:v>17.506157000000002</c:v>
                </c:pt>
                <c:pt idx="62373">
                  <c:v>17.501335000000001</c:v>
                </c:pt>
                <c:pt idx="62374">
                  <c:v>17.502942000000001</c:v>
                </c:pt>
                <c:pt idx="62375">
                  <c:v>17.505749000000002</c:v>
                </c:pt>
                <c:pt idx="62376">
                  <c:v>17.504733999999999</c:v>
                </c:pt>
                <c:pt idx="62377">
                  <c:v>17.507096000000001</c:v>
                </c:pt>
                <c:pt idx="62378">
                  <c:v>17.509222000000001</c:v>
                </c:pt>
                <c:pt idx="62379">
                  <c:v>17.508032</c:v>
                </c:pt>
                <c:pt idx="62380">
                  <c:v>17.509692000000001</c:v>
                </c:pt>
                <c:pt idx="62381">
                  <c:v>17.512754999999999</c:v>
                </c:pt>
                <c:pt idx="62382">
                  <c:v>17.512654000000001</c:v>
                </c:pt>
                <c:pt idx="62383">
                  <c:v>17.512924000000002</c:v>
                </c:pt>
                <c:pt idx="62384">
                  <c:v>17.512982000000001</c:v>
                </c:pt>
                <c:pt idx="62385">
                  <c:v>17.509898</c:v>
                </c:pt>
                <c:pt idx="62386">
                  <c:v>17.509599999999999</c:v>
                </c:pt>
                <c:pt idx="62387">
                  <c:v>17.511272999999999</c:v>
                </c:pt>
                <c:pt idx="62388">
                  <c:v>17.509986000000001</c:v>
                </c:pt>
                <c:pt idx="62389">
                  <c:v>17.508555000000001</c:v>
                </c:pt>
                <c:pt idx="62390">
                  <c:v>17.508027999999999</c:v>
                </c:pt>
                <c:pt idx="62391">
                  <c:v>17.508374</c:v>
                </c:pt>
                <c:pt idx="62392">
                  <c:v>17.508185999999998</c:v>
                </c:pt>
                <c:pt idx="62393">
                  <c:v>17.507182</c:v>
                </c:pt>
                <c:pt idx="62394">
                  <c:v>17.505120000000002</c:v>
                </c:pt>
                <c:pt idx="62395">
                  <c:v>17.507000999999999</c:v>
                </c:pt>
                <c:pt idx="62396">
                  <c:v>17.509558999999999</c:v>
                </c:pt>
                <c:pt idx="62397">
                  <c:v>17.505725999999999</c:v>
                </c:pt>
                <c:pt idx="62398">
                  <c:v>17.503419000000001</c:v>
                </c:pt>
                <c:pt idx="62399">
                  <c:v>17.50395</c:v>
                </c:pt>
                <c:pt idx="62400">
                  <c:v>17.503191000000001</c:v>
                </c:pt>
                <c:pt idx="62401">
                  <c:v>17.502441999999999</c:v>
                </c:pt>
                <c:pt idx="62402">
                  <c:v>17.502889</c:v>
                </c:pt>
                <c:pt idx="62403">
                  <c:v>17.503951000000001</c:v>
                </c:pt>
                <c:pt idx="62404">
                  <c:v>17.505714999999999</c:v>
                </c:pt>
                <c:pt idx="62405">
                  <c:v>17.505737</c:v>
                </c:pt>
                <c:pt idx="62406">
                  <c:v>17.504341</c:v>
                </c:pt>
                <c:pt idx="62407">
                  <c:v>17.506069</c:v>
                </c:pt>
                <c:pt idx="62408">
                  <c:v>17.506557000000001</c:v>
                </c:pt>
                <c:pt idx="62409">
                  <c:v>17.507594999999998</c:v>
                </c:pt>
                <c:pt idx="62410">
                  <c:v>17.508742000000002</c:v>
                </c:pt>
                <c:pt idx="62411">
                  <c:v>17.506965999999998</c:v>
                </c:pt>
                <c:pt idx="62412">
                  <c:v>17.509399999999999</c:v>
                </c:pt>
                <c:pt idx="62413">
                  <c:v>17.511044999999999</c:v>
                </c:pt>
                <c:pt idx="62414">
                  <c:v>17.508613</c:v>
                </c:pt>
                <c:pt idx="62415">
                  <c:v>17.509972999999999</c:v>
                </c:pt>
                <c:pt idx="62416">
                  <c:v>17.513463000000002</c:v>
                </c:pt>
                <c:pt idx="62417">
                  <c:v>17.513994</c:v>
                </c:pt>
                <c:pt idx="62418">
                  <c:v>17.513594000000001</c:v>
                </c:pt>
                <c:pt idx="62419">
                  <c:v>17.516839000000001</c:v>
                </c:pt>
                <c:pt idx="62420">
                  <c:v>17.519058999999999</c:v>
                </c:pt>
                <c:pt idx="62421">
                  <c:v>17.516494999999999</c:v>
                </c:pt>
                <c:pt idx="62422">
                  <c:v>17.515713000000002</c:v>
                </c:pt>
                <c:pt idx="62423">
                  <c:v>17.513964999999999</c:v>
                </c:pt>
                <c:pt idx="62424">
                  <c:v>17.509937999999998</c:v>
                </c:pt>
                <c:pt idx="62425">
                  <c:v>17.510521000000001</c:v>
                </c:pt>
                <c:pt idx="62426">
                  <c:v>17.514330000000001</c:v>
                </c:pt>
                <c:pt idx="62427">
                  <c:v>17.518833000000001</c:v>
                </c:pt>
                <c:pt idx="62428">
                  <c:v>17.518536000000001</c:v>
                </c:pt>
                <c:pt idx="62429">
                  <c:v>17.516994</c:v>
                </c:pt>
                <c:pt idx="62430">
                  <c:v>17.519428000000001</c:v>
                </c:pt>
                <c:pt idx="62431">
                  <c:v>17.516214000000002</c:v>
                </c:pt>
                <c:pt idx="62432">
                  <c:v>17.511348000000002</c:v>
                </c:pt>
                <c:pt idx="62433">
                  <c:v>17.515087000000001</c:v>
                </c:pt>
                <c:pt idx="62434">
                  <c:v>17.521722</c:v>
                </c:pt>
                <c:pt idx="62435">
                  <c:v>17.520851</c:v>
                </c:pt>
                <c:pt idx="62436">
                  <c:v>17.519279000000001</c:v>
                </c:pt>
                <c:pt idx="62437">
                  <c:v>17.526781</c:v>
                </c:pt>
                <c:pt idx="62438">
                  <c:v>17.528373999999999</c:v>
                </c:pt>
                <c:pt idx="62439">
                  <c:v>17.523031</c:v>
                </c:pt>
                <c:pt idx="62440">
                  <c:v>17.525980000000001</c:v>
                </c:pt>
                <c:pt idx="62441">
                  <c:v>17.53387</c:v>
                </c:pt>
                <c:pt idx="62442">
                  <c:v>17.533460000000002</c:v>
                </c:pt>
                <c:pt idx="62443">
                  <c:v>17.528846000000001</c:v>
                </c:pt>
                <c:pt idx="62444">
                  <c:v>17.525711000000001</c:v>
                </c:pt>
                <c:pt idx="62445">
                  <c:v>17.521440999999999</c:v>
                </c:pt>
                <c:pt idx="62446">
                  <c:v>17.520053000000001</c:v>
                </c:pt>
                <c:pt idx="62447">
                  <c:v>17.524508000000001</c:v>
                </c:pt>
                <c:pt idx="62448">
                  <c:v>17.527439999999999</c:v>
                </c:pt>
                <c:pt idx="62449">
                  <c:v>17.526671</c:v>
                </c:pt>
                <c:pt idx="62450">
                  <c:v>17.522998000000001</c:v>
                </c:pt>
                <c:pt idx="62451">
                  <c:v>17.522193999999999</c:v>
                </c:pt>
                <c:pt idx="62452">
                  <c:v>17.525207999999999</c:v>
                </c:pt>
                <c:pt idx="62453">
                  <c:v>17.523872000000001</c:v>
                </c:pt>
                <c:pt idx="62454">
                  <c:v>17.52073</c:v>
                </c:pt>
                <c:pt idx="62455">
                  <c:v>17.522721000000001</c:v>
                </c:pt>
                <c:pt idx="62456">
                  <c:v>17.526517999999999</c:v>
                </c:pt>
                <c:pt idx="62457">
                  <c:v>17.526653</c:v>
                </c:pt>
                <c:pt idx="62458">
                  <c:v>17.522299</c:v>
                </c:pt>
                <c:pt idx="62459">
                  <c:v>17.519397000000001</c:v>
                </c:pt>
                <c:pt idx="62460">
                  <c:v>17.520569999999999</c:v>
                </c:pt>
                <c:pt idx="62461">
                  <c:v>17.520543</c:v>
                </c:pt>
                <c:pt idx="62462">
                  <c:v>17.51989</c:v>
                </c:pt>
                <c:pt idx="62463">
                  <c:v>17.521932</c:v>
                </c:pt>
                <c:pt idx="62464">
                  <c:v>17.521315000000001</c:v>
                </c:pt>
                <c:pt idx="62465">
                  <c:v>17.520765000000001</c:v>
                </c:pt>
                <c:pt idx="62466">
                  <c:v>17.521901</c:v>
                </c:pt>
                <c:pt idx="62467">
                  <c:v>17.519991999999998</c:v>
                </c:pt>
                <c:pt idx="62468">
                  <c:v>17.519846000000001</c:v>
                </c:pt>
                <c:pt idx="62469">
                  <c:v>17.519725999999999</c:v>
                </c:pt>
                <c:pt idx="62470">
                  <c:v>17.518118999999999</c:v>
                </c:pt>
                <c:pt idx="62471">
                  <c:v>17.521875999999999</c:v>
                </c:pt>
                <c:pt idx="62472">
                  <c:v>17.523914000000001</c:v>
                </c:pt>
                <c:pt idx="62473">
                  <c:v>17.521591999999998</c:v>
                </c:pt>
                <c:pt idx="62474">
                  <c:v>17.522431999999998</c:v>
                </c:pt>
                <c:pt idx="62475">
                  <c:v>17.524805000000001</c:v>
                </c:pt>
                <c:pt idx="62476">
                  <c:v>17.523495</c:v>
                </c:pt>
                <c:pt idx="62477">
                  <c:v>17.523800999999999</c:v>
                </c:pt>
                <c:pt idx="62478">
                  <c:v>17.526541999999999</c:v>
                </c:pt>
                <c:pt idx="62479">
                  <c:v>17.526198000000001</c:v>
                </c:pt>
                <c:pt idx="62480">
                  <c:v>17.523688</c:v>
                </c:pt>
                <c:pt idx="62481">
                  <c:v>17.521478999999999</c:v>
                </c:pt>
                <c:pt idx="62482">
                  <c:v>17.524411000000001</c:v>
                </c:pt>
                <c:pt idx="62483">
                  <c:v>17.528752999999998</c:v>
                </c:pt>
                <c:pt idx="62484">
                  <c:v>17.527518000000001</c:v>
                </c:pt>
                <c:pt idx="62485">
                  <c:v>17.528618000000002</c:v>
                </c:pt>
                <c:pt idx="62486">
                  <c:v>17.532028</c:v>
                </c:pt>
                <c:pt idx="62487">
                  <c:v>17.532952999999999</c:v>
                </c:pt>
                <c:pt idx="62488">
                  <c:v>17.536083999999999</c:v>
                </c:pt>
                <c:pt idx="62489">
                  <c:v>17.535204</c:v>
                </c:pt>
                <c:pt idx="62490">
                  <c:v>17.527259000000001</c:v>
                </c:pt>
                <c:pt idx="62491">
                  <c:v>17.525285</c:v>
                </c:pt>
                <c:pt idx="62492">
                  <c:v>17.531386999999999</c:v>
                </c:pt>
                <c:pt idx="62493">
                  <c:v>17.531374</c:v>
                </c:pt>
                <c:pt idx="62494">
                  <c:v>17.525226</c:v>
                </c:pt>
                <c:pt idx="62495">
                  <c:v>17.524910999999999</c:v>
                </c:pt>
                <c:pt idx="62496">
                  <c:v>17.529457000000001</c:v>
                </c:pt>
                <c:pt idx="62497">
                  <c:v>17.530338</c:v>
                </c:pt>
                <c:pt idx="62498">
                  <c:v>17.528521999999999</c:v>
                </c:pt>
                <c:pt idx="62499">
                  <c:v>17.530487000000001</c:v>
                </c:pt>
                <c:pt idx="62500">
                  <c:v>17.532706999999998</c:v>
                </c:pt>
                <c:pt idx="62501">
                  <c:v>17.530142000000001</c:v>
                </c:pt>
                <c:pt idx="62502">
                  <c:v>17.529812</c:v>
                </c:pt>
                <c:pt idx="62503">
                  <c:v>17.532267000000001</c:v>
                </c:pt>
                <c:pt idx="62504">
                  <c:v>17.528867000000002</c:v>
                </c:pt>
                <c:pt idx="62505">
                  <c:v>17.530653000000001</c:v>
                </c:pt>
                <c:pt idx="62506">
                  <c:v>17.538487</c:v>
                </c:pt>
                <c:pt idx="62507">
                  <c:v>17.538136999999999</c:v>
                </c:pt>
                <c:pt idx="62508">
                  <c:v>17.532931999999999</c:v>
                </c:pt>
                <c:pt idx="62509">
                  <c:v>17.531426</c:v>
                </c:pt>
                <c:pt idx="62510">
                  <c:v>17.53152</c:v>
                </c:pt>
                <c:pt idx="62511">
                  <c:v>17.529888</c:v>
                </c:pt>
                <c:pt idx="62512">
                  <c:v>17.529623000000001</c:v>
                </c:pt>
                <c:pt idx="62513">
                  <c:v>17.533228000000001</c:v>
                </c:pt>
                <c:pt idx="62514">
                  <c:v>17.535739</c:v>
                </c:pt>
                <c:pt idx="62515">
                  <c:v>17.534967999999999</c:v>
                </c:pt>
                <c:pt idx="62516">
                  <c:v>17.53425</c:v>
                </c:pt>
                <c:pt idx="62517">
                  <c:v>17.535629</c:v>
                </c:pt>
                <c:pt idx="62518">
                  <c:v>17.538785000000001</c:v>
                </c:pt>
                <c:pt idx="62519">
                  <c:v>17.538668999999999</c:v>
                </c:pt>
                <c:pt idx="62520">
                  <c:v>17.5364</c:v>
                </c:pt>
                <c:pt idx="62521">
                  <c:v>17.538747999999998</c:v>
                </c:pt>
                <c:pt idx="62522">
                  <c:v>17.541767</c:v>
                </c:pt>
                <c:pt idx="62523">
                  <c:v>17.539794000000001</c:v>
                </c:pt>
                <c:pt idx="62524">
                  <c:v>17.540578</c:v>
                </c:pt>
                <c:pt idx="62525">
                  <c:v>17.543545999999999</c:v>
                </c:pt>
                <c:pt idx="62526">
                  <c:v>17.539451</c:v>
                </c:pt>
                <c:pt idx="62527">
                  <c:v>17.538564999999998</c:v>
                </c:pt>
                <c:pt idx="62528">
                  <c:v>17.544042000000001</c:v>
                </c:pt>
                <c:pt idx="62529">
                  <c:v>17.547996000000001</c:v>
                </c:pt>
                <c:pt idx="62530">
                  <c:v>17.548642000000001</c:v>
                </c:pt>
                <c:pt idx="62531">
                  <c:v>17.542596</c:v>
                </c:pt>
                <c:pt idx="62532">
                  <c:v>17.540932999999999</c:v>
                </c:pt>
                <c:pt idx="62533">
                  <c:v>17.545826999999999</c:v>
                </c:pt>
                <c:pt idx="62534">
                  <c:v>17.543182000000002</c:v>
                </c:pt>
                <c:pt idx="62535">
                  <c:v>17.539686</c:v>
                </c:pt>
                <c:pt idx="62536">
                  <c:v>17.543127999999999</c:v>
                </c:pt>
                <c:pt idx="62537">
                  <c:v>17.540752000000001</c:v>
                </c:pt>
                <c:pt idx="62538">
                  <c:v>17.533550999999999</c:v>
                </c:pt>
                <c:pt idx="62539">
                  <c:v>17.53519</c:v>
                </c:pt>
                <c:pt idx="62540">
                  <c:v>17.536584000000001</c:v>
                </c:pt>
                <c:pt idx="62541">
                  <c:v>17.534602</c:v>
                </c:pt>
                <c:pt idx="62542">
                  <c:v>17.537761</c:v>
                </c:pt>
                <c:pt idx="62543">
                  <c:v>17.539586</c:v>
                </c:pt>
                <c:pt idx="62544">
                  <c:v>17.538724999999999</c:v>
                </c:pt>
                <c:pt idx="62545">
                  <c:v>17.536985000000001</c:v>
                </c:pt>
                <c:pt idx="62546">
                  <c:v>17.539359999999999</c:v>
                </c:pt>
                <c:pt idx="62547">
                  <c:v>17.542967000000001</c:v>
                </c:pt>
                <c:pt idx="62548">
                  <c:v>17.537578</c:v>
                </c:pt>
                <c:pt idx="62549">
                  <c:v>17.535520999999999</c:v>
                </c:pt>
                <c:pt idx="62550">
                  <c:v>17.538858999999999</c:v>
                </c:pt>
                <c:pt idx="62551">
                  <c:v>17.536999999999999</c:v>
                </c:pt>
                <c:pt idx="62552">
                  <c:v>17.5352</c:v>
                </c:pt>
                <c:pt idx="62553">
                  <c:v>17.537201</c:v>
                </c:pt>
                <c:pt idx="62554">
                  <c:v>17.538122000000001</c:v>
                </c:pt>
                <c:pt idx="62555">
                  <c:v>17.540527999999998</c:v>
                </c:pt>
                <c:pt idx="62556">
                  <c:v>17.546606000000001</c:v>
                </c:pt>
                <c:pt idx="62557">
                  <c:v>17.550165</c:v>
                </c:pt>
                <c:pt idx="62558">
                  <c:v>17.551883</c:v>
                </c:pt>
                <c:pt idx="62559">
                  <c:v>17.557592</c:v>
                </c:pt>
                <c:pt idx="62560">
                  <c:v>17.557586000000001</c:v>
                </c:pt>
                <c:pt idx="62561">
                  <c:v>17.554048999999999</c:v>
                </c:pt>
                <c:pt idx="62562">
                  <c:v>17.554841</c:v>
                </c:pt>
                <c:pt idx="62563">
                  <c:v>17.553954000000001</c:v>
                </c:pt>
                <c:pt idx="62564">
                  <c:v>17.554074</c:v>
                </c:pt>
                <c:pt idx="62565">
                  <c:v>17.555347000000001</c:v>
                </c:pt>
                <c:pt idx="62566">
                  <c:v>17.552582000000001</c:v>
                </c:pt>
                <c:pt idx="62567">
                  <c:v>17.549516000000001</c:v>
                </c:pt>
                <c:pt idx="62568">
                  <c:v>17.552524999999999</c:v>
                </c:pt>
                <c:pt idx="62569">
                  <c:v>17.554141000000001</c:v>
                </c:pt>
                <c:pt idx="62570">
                  <c:v>17.550087000000001</c:v>
                </c:pt>
                <c:pt idx="62571">
                  <c:v>17.548656999999999</c:v>
                </c:pt>
                <c:pt idx="62572">
                  <c:v>17.549351999999999</c:v>
                </c:pt>
                <c:pt idx="62573">
                  <c:v>17.549620999999998</c:v>
                </c:pt>
                <c:pt idx="62574">
                  <c:v>17.553495999999999</c:v>
                </c:pt>
                <c:pt idx="62575">
                  <c:v>17.554835000000001</c:v>
                </c:pt>
                <c:pt idx="62576">
                  <c:v>17.551528000000001</c:v>
                </c:pt>
                <c:pt idx="62577">
                  <c:v>17.552883999999999</c:v>
                </c:pt>
                <c:pt idx="62578">
                  <c:v>17.557842000000001</c:v>
                </c:pt>
                <c:pt idx="62579">
                  <c:v>17.554504000000001</c:v>
                </c:pt>
                <c:pt idx="62580">
                  <c:v>17.548901999999998</c:v>
                </c:pt>
                <c:pt idx="62581">
                  <c:v>17.552547000000001</c:v>
                </c:pt>
                <c:pt idx="62582">
                  <c:v>17.552437000000001</c:v>
                </c:pt>
                <c:pt idx="62583">
                  <c:v>17.547488999999999</c:v>
                </c:pt>
                <c:pt idx="62584">
                  <c:v>17.549789000000001</c:v>
                </c:pt>
                <c:pt idx="62585">
                  <c:v>17.554237000000001</c:v>
                </c:pt>
                <c:pt idx="62586">
                  <c:v>17.553744999999999</c:v>
                </c:pt>
                <c:pt idx="62587">
                  <c:v>17.551511000000001</c:v>
                </c:pt>
                <c:pt idx="62588">
                  <c:v>17.552273</c:v>
                </c:pt>
                <c:pt idx="62589">
                  <c:v>17.553630999999999</c:v>
                </c:pt>
                <c:pt idx="62590">
                  <c:v>17.552142</c:v>
                </c:pt>
                <c:pt idx="62591">
                  <c:v>17.548566000000001</c:v>
                </c:pt>
                <c:pt idx="62592">
                  <c:v>17.549340999999998</c:v>
                </c:pt>
                <c:pt idx="62593">
                  <c:v>17.553615000000001</c:v>
                </c:pt>
                <c:pt idx="62594">
                  <c:v>17.556180999999999</c:v>
                </c:pt>
                <c:pt idx="62595">
                  <c:v>17.559595000000002</c:v>
                </c:pt>
                <c:pt idx="62596">
                  <c:v>17.560053</c:v>
                </c:pt>
                <c:pt idx="62597">
                  <c:v>17.560457</c:v>
                </c:pt>
                <c:pt idx="62598">
                  <c:v>17.568425000000001</c:v>
                </c:pt>
                <c:pt idx="62599">
                  <c:v>17.571975999999999</c:v>
                </c:pt>
                <c:pt idx="62600">
                  <c:v>17.571823999999999</c:v>
                </c:pt>
                <c:pt idx="62601">
                  <c:v>17.573426000000001</c:v>
                </c:pt>
                <c:pt idx="62602">
                  <c:v>17.566818000000001</c:v>
                </c:pt>
                <c:pt idx="62603">
                  <c:v>17.559521</c:v>
                </c:pt>
                <c:pt idx="62604">
                  <c:v>17.559726000000001</c:v>
                </c:pt>
                <c:pt idx="62605">
                  <c:v>17.563206999999998</c:v>
                </c:pt>
                <c:pt idx="62606">
                  <c:v>17.562338</c:v>
                </c:pt>
                <c:pt idx="62607">
                  <c:v>17.559930000000001</c:v>
                </c:pt>
                <c:pt idx="62608">
                  <c:v>17.560666999999999</c:v>
                </c:pt>
                <c:pt idx="62609">
                  <c:v>17.561129999999999</c:v>
                </c:pt>
                <c:pt idx="62610">
                  <c:v>17.563828000000001</c:v>
                </c:pt>
                <c:pt idx="62611">
                  <c:v>17.563731000000001</c:v>
                </c:pt>
                <c:pt idx="62612">
                  <c:v>17.558515</c:v>
                </c:pt>
                <c:pt idx="62613">
                  <c:v>17.561081000000001</c:v>
                </c:pt>
                <c:pt idx="62614">
                  <c:v>17.563510000000001</c:v>
                </c:pt>
                <c:pt idx="62615">
                  <c:v>17.555788</c:v>
                </c:pt>
                <c:pt idx="62616">
                  <c:v>17.553415000000001</c:v>
                </c:pt>
                <c:pt idx="62617">
                  <c:v>17.559076000000001</c:v>
                </c:pt>
                <c:pt idx="62618">
                  <c:v>17.560454</c:v>
                </c:pt>
                <c:pt idx="62619">
                  <c:v>17.557372999999998</c:v>
                </c:pt>
                <c:pt idx="62620">
                  <c:v>17.554832999999999</c:v>
                </c:pt>
                <c:pt idx="62621">
                  <c:v>17.552485999999998</c:v>
                </c:pt>
                <c:pt idx="62622">
                  <c:v>17.556239000000001</c:v>
                </c:pt>
                <c:pt idx="62623">
                  <c:v>17.559822</c:v>
                </c:pt>
                <c:pt idx="62624">
                  <c:v>17.557341000000001</c:v>
                </c:pt>
                <c:pt idx="62625">
                  <c:v>17.555029999999999</c:v>
                </c:pt>
                <c:pt idx="62626">
                  <c:v>17.555077000000001</c:v>
                </c:pt>
                <c:pt idx="62627">
                  <c:v>17.558018000000001</c:v>
                </c:pt>
                <c:pt idx="62628">
                  <c:v>17.560313000000001</c:v>
                </c:pt>
                <c:pt idx="62629">
                  <c:v>17.560735999999999</c:v>
                </c:pt>
                <c:pt idx="62630">
                  <c:v>17.560288</c:v>
                </c:pt>
                <c:pt idx="62631">
                  <c:v>17.560289000000001</c:v>
                </c:pt>
                <c:pt idx="62632">
                  <c:v>17.562062999999998</c:v>
                </c:pt>
                <c:pt idx="62633">
                  <c:v>17.563998999999999</c:v>
                </c:pt>
                <c:pt idx="62634">
                  <c:v>17.566938</c:v>
                </c:pt>
                <c:pt idx="62635">
                  <c:v>17.565856</c:v>
                </c:pt>
                <c:pt idx="62636">
                  <c:v>17.561523999999999</c:v>
                </c:pt>
                <c:pt idx="62637">
                  <c:v>17.561719</c:v>
                </c:pt>
                <c:pt idx="62638">
                  <c:v>17.563576999999999</c:v>
                </c:pt>
                <c:pt idx="62639">
                  <c:v>17.564976000000001</c:v>
                </c:pt>
                <c:pt idx="62640">
                  <c:v>17.565619999999999</c:v>
                </c:pt>
                <c:pt idx="62641">
                  <c:v>17.567686999999999</c:v>
                </c:pt>
                <c:pt idx="62642">
                  <c:v>17.569431999999999</c:v>
                </c:pt>
                <c:pt idx="62643">
                  <c:v>17.568570000000001</c:v>
                </c:pt>
                <c:pt idx="62644">
                  <c:v>17.566089000000002</c:v>
                </c:pt>
                <c:pt idx="62645">
                  <c:v>17.565922</c:v>
                </c:pt>
                <c:pt idx="62646">
                  <c:v>17.564662999999999</c:v>
                </c:pt>
                <c:pt idx="62647">
                  <c:v>17.563317999999999</c:v>
                </c:pt>
                <c:pt idx="62648">
                  <c:v>17.564603000000002</c:v>
                </c:pt>
                <c:pt idx="62649">
                  <c:v>17.566268999999998</c:v>
                </c:pt>
                <c:pt idx="62650">
                  <c:v>17.568826999999999</c:v>
                </c:pt>
                <c:pt idx="62651">
                  <c:v>17.568273000000001</c:v>
                </c:pt>
                <c:pt idx="62652">
                  <c:v>17.564910000000001</c:v>
                </c:pt>
                <c:pt idx="62653">
                  <c:v>17.562213</c:v>
                </c:pt>
                <c:pt idx="62654">
                  <c:v>17.561731999999999</c:v>
                </c:pt>
                <c:pt idx="62655">
                  <c:v>17.563489000000001</c:v>
                </c:pt>
                <c:pt idx="62656">
                  <c:v>17.564495999999998</c:v>
                </c:pt>
                <c:pt idx="62657">
                  <c:v>17.563441999999998</c:v>
                </c:pt>
                <c:pt idx="62658">
                  <c:v>17.563993</c:v>
                </c:pt>
                <c:pt idx="62659">
                  <c:v>17.567060999999999</c:v>
                </c:pt>
                <c:pt idx="62660">
                  <c:v>17.566779</c:v>
                </c:pt>
                <c:pt idx="62661">
                  <c:v>17.563479999999998</c:v>
                </c:pt>
                <c:pt idx="62662">
                  <c:v>17.564181000000001</c:v>
                </c:pt>
                <c:pt idx="62663">
                  <c:v>17.568059000000002</c:v>
                </c:pt>
                <c:pt idx="62664">
                  <c:v>17.572652000000001</c:v>
                </c:pt>
                <c:pt idx="62665">
                  <c:v>17.575599</c:v>
                </c:pt>
                <c:pt idx="62666">
                  <c:v>17.577895000000002</c:v>
                </c:pt>
                <c:pt idx="62667">
                  <c:v>17.579881</c:v>
                </c:pt>
                <c:pt idx="62668">
                  <c:v>17.577434</c:v>
                </c:pt>
                <c:pt idx="62669">
                  <c:v>17.575863999999999</c:v>
                </c:pt>
                <c:pt idx="62670">
                  <c:v>17.577552000000001</c:v>
                </c:pt>
                <c:pt idx="62671">
                  <c:v>17.577898999999999</c:v>
                </c:pt>
                <c:pt idx="62672">
                  <c:v>17.577912000000001</c:v>
                </c:pt>
                <c:pt idx="62673">
                  <c:v>17.577000999999999</c:v>
                </c:pt>
                <c:pt idx="62674">
                  <c:v>17.576582999999999</c:v>
                </c:pt>
                <c:pt idx="62675">
                  <c:v>17.580604999999998</c:v>
                </c:pt>
                <c:pt idx="62676">
                  <c:v>17.582331</c:v>
                </c:pt>
                <c:pt idx="62677">
                  <c:v>17.578796000000001</c:v>
                </c:pt>
                <c:pt idx="62678">
                  <c:v>17.577546999999999</c:v>
                </c:pt>
                <c:pt idx="62679">
                  <c:v>17.577131000000001</c:v>
                </c:pt>
                <c:pt idx="62680">
                  <c:v>17.578942999999999</c:v>
                </c:pt>
                <c:pt idx="62681">
                  <c:v>17.582104999999999</c:v>
                </c:pt>
                <c:pt idx="62682">
                  <c:v>17.577971999999999</c:v>
                </c:pt>
                <c:pt idx="62683">
                  <c:v>17.577873</c:v>
                </c:pt>
                <c:pt idx="62684">
                  <c:v>17.586341999999998</c:v>
                </c:pt>
                <c:pt idx="62685">
                  <c:v>17.586175999999998</c:v>
                </c:pt>
                <c:pt idx="62686">
                  <c:v>17.580880000000001</c:v>
                </c:pt>
                <c:pt idx="62687">
                  <c:v>17.581102999999999</c:v>
                </c:pt>
                <c:pt idx="62688">
                  <c:v>17.583323</c:v>
                </c:pt>
                <c:pt idx="62689">
                  <c:v>17.583888000000002</c:v>
                </c:pt>
                <c:pt idx="62690">
                  <c:v>17.583015</c:v>
                </c:pt>
                <c:pt idx="62691">
                  <c:v>17.580213000000001</c:v>
                </c:pt>
                <c:pt idx="62692">
                  <c:v>17.580216</c:v>
                </c:pt>
                <c:pt idx="62693">
                  <c:v>17.581838000000001</c:v>
                </c:pt>
                <c:pt idx="62694">
                  <c:v>17.579529999999998</c:v>
                </c:pt>
                <c:pt idx="62695">
                  <c:v>17.580794000000001</c:v>
                </c:pt>
                <c:pt idx="62696">
                  <c:v>17.584515</c:v>
                </c:pt>
                <c:pt idx="62697">
                  <c:v>17.584153000000001</c:v>
                </c:pt>
                <c:pt idx="62698">
                  <c:v>17.585868999999999</c:v>
                </c:pt>
                <c:pt idx="62699">
                  <c:v>17.589625999999999</c:v>
                </c:pt>
                <c:pt idx="62700">
                  <c:v>17.588289</c:v>
                </c:pt>
                <c:pt idx="62701">
                  <c:v>17.584833</c:v>
                </c:pt>
                <c:pt idx="62702">
                  <c:v>17.583402</c:v>
                </c:pt>
                <c:pt idx="62703">
                  <c:v>17.583911000000001</c:v>
                </c:pt>
                <c:pt idx="62704">
                  <c:v>17.583359000000002</c:v>
                </c:pt>
                <c:pt idx="62705">
                  <c:v>17.580463999999999</c:v>
                </c:pt>
                <c:pt idx="62706">
                  <c:v>17.579737000000002</c:v>
                </c:pt>
                <c:pt idx="62707">
                  <c:v>17.581724999999999</c:v>
                </c:pt>
                <c:pt idx="62708">
                  <c:v>17.582052000000001</c:v>
                </c:pt>
                <c:pt idx="62709">
                  <c:v>17.580354</c:v>
                </c:pt>
                <c:pt idx="62710">
                  <c:v>17.582664000000001</c:v>
                </c:pt>
                <c:pt idx="62711">
                  <c:v>17.584873999999999</c:v>
                </c:pt>
                <c:pt idx="62712">
                  <c:v>17.581368000000001</c:v>
                </c:pt>
                <c:pt idx="62713">
                  <c:v>17.574293000000001</c:v>
                </c:pt>
                <c:pt idx="62714">
                  <c:v>17.572597999999999</c:v>
                </c:pt>
                <c:pt idx="62715">
                  <c:v>17.580881000000002</c:v>
                </c:pt>
                <c:pt idx="62716">
                  <c:v>17.583708999999999</c:v>
                </c:pt>
                <c:pt idx="62717">
                  <c:v>17.578824000000001</c:v>
                </c:pt>
                <c:pt idx="62718">
                  <c:v>17.578033999999999</c:v>
                </c:pt>
                <c:pt idx="62719">
                  <c:v>17.580835</c:v>
                </c:pt>
                <c:pt idx="62720">
                  <c:v>17.580197999999999</c:v>
                </c:pt>
                <c:pt idx="62721">
                  <c:v>17.575664</c:v>
                </c:pt>
                <c:pt idx="62722">
                  <c:v>17.573806000000001</c:v>
                </c:pt>
                <c:pt idx="62723">
                  <c:v>17.576487</c:v>
                </c:pt>
                <c:pt idx="62724">
                  <c:v>17.578233999999998</c:v>
                </c:pt>
                <c:pt idx="62725">
                  <c:v>17.578125</c:v>
                </c:pt>
                <c:pt idx="62726">
                  <c:v>17.584182999999999</c:v>
                </c:pt>
                <c:pt idx="62727">
                  <c:v>17.586883</c:v>
                </c:pt>
                <c:pt idx="62728">
                  <c:v>17.581709</c:v>
                </c:pt>
                <c:pt idx="62729">
                  <c:v>17.581202000000001</c:v>
                </c:pt>
                <c:pt idx="62730">
                  <c:v>17.584042</c:v>
                </c:pt>
                <c:pt idx="62731">
                  <c:v>17.583013000000001</c:v>
                </c:pt>
                <c:pt idx="62732">
                  <c:v>17.583587999999999</c:v>
                </c:pt>
                <c:pt idx="62733">
                  <c:v>17.585201999999999</c:v>
                </c:pt>
                <c:pt idx="62734">
                  <c:v>17.583727</c:v>
                </c:pt>
                <c:pt idx="62735">
                  <c:v>17.586001</c:v>
                </c:pt>
                <c:pt idx="62736">
                  <c:v>17.590392999999999</c:v>
                </c:pt>
                <c:pt idx="62737">
                  <c:v>17.588027</c:v>
                </c:pt>
                <c:pt idx="62738">
                  <c:v>17.584288999999998</c:v>
                </c:pt>
                <c:pt idx="62739">
                  <c:v>17.585878999999998</c:v>
                </c:pt>
                <c:pt idx="62740">
                  <c:v>17.586627</c:v>
                </c:pt>
                <c:pt idx="62741">
                  <c:v>17.584059</c:v>
                </c:pt>
                <c:pt idx="62742">
                  <c:v>17.583601999999999</c:v>
                </c:pt>
                <c:pt idx="62743">
                  <c:v>17.583728000000001</c:v>
                </c:pt>
                <c:pt idx="62744">
                  <c:v>17.586062999999999</c:v>
                </c:pt>
                <c:pt idx="62745">
                  <c:v>17.588808</c:v>
                </c:pt>
                <c:pt idx="62746">
                  <c:v>17.587762999999999</c:v>
                </c:pt>
                <c:pt idx="62747">
                  <c:v>17.589504999999999</c:v>
                </c:pt>
                <c:pt idx="62748">
                  <c:v>17.591182</c:v>
                </c:pt>
                <c:pt idx="62749">
                  <c:v>17.590361000000001</c:v>
                </c:pt>
                <c:pt idx="62750">
                  <c:v>17.590789000000001</c:v>
                </c:pt>
                <c:pt idx="62751">
                  <c:v>17.589873000000001</c:v>
                </c:pt>
                <c:pt idx="62752">
                  <c:v>17.586632000000002</c:v>
                </c:pt>
                <c:pt idx="62753">
                  <c:v>17.584419</c:v>
                </c:pt>
                <c:pt idx="62754">
                  <c:v>17.584962999999998</c:v>
                </c:pt>
                <c:pt idx="62755">
                  <c:v>17.583383000000001</c:v>
                </c:pt>
                <c:pt idx="62756">
                  <c:v>17.582737999999999</c:v>
                </c:pt>
                <c:pt idx="62757">
                  <c:v>17.586838</c:v>
                </c:pt>
                <c:pt idx="62758">
                  <c:v>17.588908</c:v>
                </c:pt>
                <c:pt idx="62759">
                  <c:v>17.586922000000001</c:v>
                </c:pt>
                <c:pt idx="62760">
                  <c:v>17.588083999999998</c:v>
                </c:pt>
                <c:pt idx="62761">
                  <c:v>17.589926999999999</c:v>
                </c:pt>
                <c:pt idx="62762">
                  <c:v>17.588963</c:v>
                </c:pt>
                <c:pt idx="62763">
                  <c:v>17.587403999999999</c:v>
                </c:pt>
                <c:pt idx="62764">
                  <c:v>17.586766000000001</c:v>
                </c:pt>
                <c:pt idx="62765">
                  <c:v>17.585716999999999</c:v>
                </c:pt>
                <c:pt idx="62766">
                  <c:v>17.583411000000002</c:v>
                </c:pt>
                <c:pt idx="62767">
                  <c:v>17.581942000000002</c:v>
                </c:pt>
                <c:pt idx="62768">
                  <c:v>17.581704999999999</c:v>
                </c:pt>
                <c:pt idx="62769">
                  <c:v>17.581913</c:v>
                </c:pt>
                <c:pt idx="62770">
                  <c:v>17.584405</c:v>
                </c:pt>
                <c:pt idx="62771">
                  <c:v>17.588201000000002</c:v>
                </c:pt>
                <c:pt idx="62772">
                  <c:v>17.590078999999999</c:v>
                </c:pt>
                <c:pt idx="62773">
                  <c:v>17.590532</c:v>
                </c:pt>
                <c:pt idx="62774">
                  <c:v>17.593423000000001</c:v>
                </c:pt>
                <c:pt idx="62775">
                  <c:v>17.594170999999999</c:v>
                </c:pt>
                <c:pt idx="62776">
                  <c:v>17.592610000000001</c:v>
                </c:pt>
                <c:pt idx="62777">
                  <c:v>17.592722999999999</c:v>
                </c:pt>
                <c:pt idx="62778">
                  <c:v>17.593216000000002</c:v>
                </c:pt>
                <c:pt idx="62779">
                  <c:v>17.59132</c:v>
                </c:pt>
                <c:pt idx="62780">
                  <c:v>17.585722000000001</c:v>
                </c:pt>
                <c:pt idx="62781">
                  <c:v>17.584869999999999</c:v>
                </c:pt>
                <c:pt idx="62782">
                  <c:v>17.593237999999999</c:v>
                </c:pt>
                <c:pt idx="62783">
                  <c:v>17.595896</c:v>
                </c:pt>
                <c:pt idx="62784">
                  <c:v>17.591998</c:v>
                </c:pt>
                <c:pt idx="62785">
                  <c:v>17.591583</c:v>
                </c:pt>
                <c:pt idx="62786">
                  <c:v>17.59159</c:v>
                </c:pt>
                <c:pt idx="62787">
                  <c:v>17.591816000000001</c:v>
                </c:pt>
                <c:pt idx="62788">
                  <c:v>17.593508</c:v>
                </c:pt>
                <c:pt idx="62789">
                  <c:v>17.592580999999999</c:v>
                </c:pt>
                <c:pt idx="62790">
                  <c:v>17.594521</c:v>
                </c:pt>
                <c:pt idx="62791">
                  <c:v>17.600151</c:v>
                </c:pt>
                <c:pt idx="62792">
                  <c:v>17.601316000000001</c:v>
                </c:pt>
                <c:pt idx="62793">
                  <c:v>17.599653</c:v>
                </c:pt>
                <c:pt idx="62794">
                  <c:v>17.599271000000002</c:v>
                </c:pt>
                <c:pt idx="62795">
                  <c:v>17.599074999999999</c:v>
                </c:pt>
                <c:pt idx="62796">
                  <c:v>17.600196</c:v>
                </c:pt>
                <c:pt idx="62797">
                  <c:v>17.598806</c:v>
                </c:pt>
                <c:pt idx="62798">
                  <c:v>17.598928000000001</c:v>
                </c:pt>
                <c:pt idx="62799">
                  <c:v>17.599319000000001</c:v>
                </c:pt>
                <c:pt idx="62800">
                  <c:v>17.597338000000001</c:v>
                </c:pt>
                <c:pt idx="62801">
                  <c:v>17.594982000000002</c:v>
                </c:pt>
                <c:pt idx="62802">
                  <c:v>17.593278999999999</c:v>
                </c:pt>
                <c:pt idx="62803">
                  <c:v>17.596872999999999</c:v>
                </c:pt>
                <c:pt idx="62804">
                  <c:v>17.600438</c:v>
                </c:pt>
                <c:pt idx="62805">
                  <c:v>17.597995000000001</c:v>
                </c:pt>
                <c:pt idx="62806">
                  <c:v>17.596053999999999</c:v>
                </c:pt>
                <c:pt idx="62807">
                  <c:v>17.595192999999998</c:v>
                </c:pt>
                <c:pt idx="62808">
                  <c:v>17.595390999999999</c:v>
                </c:pt>
                <c:pt idx="62809">
                  <c:v>17.598696</c:v>
                </c:pt>
                <c:pt idx="62810">
                  <c:v>17.600719000000002</c:v>
                </c:pt>
                <c:pt idx="62811">
                  <c:v>17.598659999999999</c:v>
                </c:pt>
                <c:pt idx="62812">
                  <c:v>17.596067000000001</c:v>
                </c:pt>
                <c:pt idx="62813">
                  <c:v>17.593906</c:v>
                </c:pt>
                <c:pt idx="62814">
                  <c:v>17.592036</c:v>
                </c:pt>
                <c:pt idx="62815">
                  <c:v>17.592721999999998</c:v>
                </c:pt>
                <c:pt idx="62816">
                  <c:v>17.595496000000001</c:v>
                </c:pt>
                <c:pt idx="62817">
                  <c:v>17.596620000000001</c:v>
                </c:pt>
                <c:pt idx="62818">
                  <c:v>17.594935</c:v>
                </c:pt>
                <c:pt idx="62819">
                  <c:v>17.594342000000001</c:v>
                </c:pt>
                <c:pt idx="62820">
                  <c:v>17.595765</c:v>
                </c:pt>
                <c:pt idx="62821">
                  <c:v>17.596779999999999</c:v>
                </c:pt>
                <c:pt idx="62822">
                  <c:v>17.598392</c:v>
                </c:pt>
                <c:pt idx="62823">
                  <c:v>17.599022000000001</c:v>
                </c:pt>
                <c:pt idx="62824">
                  <c:v>17.597467000000002</c:v>
                </c:pt>
                <c:pt idx="62825">
                  <c:v>17.598628000000001</c:v>
                </c:pt>
                <c:pt idx="62826">
                  <c:v>17.601596000000001</c:v>
                </c:pt>
                <c:pt idx="62827">
                  <c:v>17.598897000000001</c:v>
                </c:pt>
                <c:pt idx="62828">
                  <c:v>17.598037000000001</c:v>
                </c:pt>
                <c:pt idx="62829">
                  <c:v>17.602816000000001</c:v>
                </c:pt>
                <c:pt idx="62830">
                  <c:v>17.605549</c:v>
                </c:pt>
                <c:pt idx="62831">
                  <c:v>17.603569</c:v>
                </c:pt>
                <c:pt idx="62832">
                  <c:v>17.602785999999998</c:v>
                </c:pt>
                <c:pt idx="62833">
                  <c:v>17.607510000000001</c:v>
                </c:pt>
                <c:pt idx="62834">
                  <c:v>17.609497000000001</c:v>
                </c:pt>
                <c:pt idx="62835">
                  <c:v>17.608329999999999</c:v>
                </c:pt>
                <c:pt idx="62836">
                  <c:v>17.608575999999999</c:v>
                </c:pt>
                <c:pt idx="62837">
                  <c:v>17.609667999999999</c:v>
                </c:pt>
                <c:pt idx="62838">
                  <c:v>17.611577</c:v>
                </c:pt>
                <c:pt idx="62839">
                  <c:v>17.611939</c:v>
                </c:pt>
                <c:pt idx="62840">
                  <c:v>17.608426999999999</c:v>
                </c:pt>
                <c:pt idx="62841">
                  <c:v>17.605156999999998</c:v>
                </c:pt>
                <c:pt idx="62842">
                  <c:v>17.607475999999998</c:v>
                </c:pt>
                <c:pt idx="62843">
                  <c:v>17.609164</c:v>
                </c:pt>
                <c:pt idx="62844">
                  <c:v>17.605674</c:v>
                </c:pt>
                <c:pt idx="62845">
                  <c:v>17.605048</c:v>
                </c:pt>
                <c:pt idx="62846">
                  <c:v>17.609928</c:v>
                </c:pt>
                <c:pt idx="62847">
                  <c:v>17.610320999999999</c:v>
                </c:pt>
                <c:pt idx="62848">
                  <c:v>17.608343999999999</c:v>
                </c:pt>
                <c:pt idx="62849">
                  <c:v>17.610952000000001</c:v>
                </c:pt>
                <c:pt idx="62850">
                  <c:v>17.612003000000001</c:v>
                </c:pt>
                <c:pt idx="62851">
                  <c:v>17.609658</c:v>
                </c:pt>
                <c:pt idx="62852">
                  <c:v>17.608522000000001</c:v>
                </c:pt>
                <c:pt idx="62853">
                  <c:v>17.606287999999999</c:v>
                </c:pt>
                <c:pt idx="62854">
                  <c:v>17.605405999999999</c:v>
                </c:pt>
                <c:pt idx="62855">
                  <c:v>17.605516000000001</c:v>
                </c:pt>
                <c:pt idx="62856">
                  <c:v>17.604448000000001</c:v>
                </c:pt>
                <c:pt idx="62857">
                  <c:v>17.606235999999999</c:v>
                </c:pt>
                <c:pt idx="62858">
                  <c:v>17.605519000000001</c:v>
                </c:pt>
                <c:pt idx="62859">
                  <c:v>17.604237000000001</c:v>
                </c:pt>
                <c:pt idx="62860">
                  <c:v>17.608663</c:v>
                </c:pt>
                <c:pt idx="62861">
                  <c:v>17.609597000000001</c:v>
                </c:pt>
                <c:pt idx="62862">
                  <c:v>17.606556000000001</c:v>
                </c:pt>
                <c:pt idx="62863">
                  <c:v>17.606902000000002</c:v>
                </c:pt>
                <c:pt idx="62864">
                  <c:v>17.606940000000002</c:v>
                </c:pt>
                <c:pt idx="62865">
                  <c:v>17.606418999999999</c:v>
                </c:pt>
                <c:pt idx="62866">
                  <c:v>17.60915</c:v>
                </c:pt>
                <c:pt idx="62867">
                  <c:v>17.606249999999999</c:v>
                </c:pt>
                <c:pt idx="62868">
                  <c:v>17.603659</c:v>
                </c:pt>
                <c:pt idx="62869">
                  <c:v>17.609691000000002</c:v>
                </c:pt>
                <c:pt idx="62870">
                  <c:v>17.609390000000001</c:v>
                </c:pt>
                <c:pt idx="62871">
                  <c:v>17.604286999999999</c:v>
                </c:pt>
                <c:pt idx="62872">
                  <c:v>17.605636000000001</c:v>
                </c:pt>
                <c:pt idx="62873">
                  <c:v>17.605611</c:v>
                </c:pt>
                <c:pt idx="62874">
                  <c:v>17.604381</c:v>
                </c:pt>
                <c:pt idx="62875">
                  <c:v>17.609390999999999</c:v>
                </c:pt>
                <c:pt idx="62876">
                  <c:v>17.612673000000001</c:v>
                </c:pt>
                <c:pt idx="62877">
                  <c:v>17.61131</c:v>
                </c:pt>
                <c:pt idx="62878">
                  <c:v>17.610938999999998</c:v>
                </c:pt>
                <c:pt idx="62879">
                  <c:v>17.611283</c:v>
                </c:pt>
                <c:pt idx="62880">
                  <c:v>17.609818000000001</c:v>
                </c:pt>
                <c:pt idx="62881">
                  <c:v>17.610962000000001</c:v>
                </c:pt>
                <c:pt idx="62882">
                  <c:v>17.616654</c:v>
                </c:pt>
                <c:pt idx="62883">
                  <c:v>17.617808</c:v>
                </c:pt>
                <c:pt idx="62884">
                  <c:v>17.614884</c:v>
                </c:pt>
                <c:pt idx="62885">
                  <c:v>17.615459999999999</c:v>
                </c:pt>
                <c:pt idx="62886">
                  <c:v>17.618133</c:v>
                </c:pt>
                <c:pt idx="62887">
                  <c:v>17.615670000000001</c:v>
                </c:pt>
                <c:pt idx="62888">
                  <c:v>17.615400999999999</c:v>
                </c:pt>
                <c:pt idx="62889">
                  <c:v>17.620782999999999</c:v>
                </c:pt>
                <c:pt idx="62890">
                  <c:v>17.620781999999998</c:v>
                </c:pt>
                <c:pt idx="62891">
                  <c:v>17.617607</c:v>
                </c:pt>
                <c:pt idx="62892">
                  <c:v>17.616292000000001</c:v>
                </c:pt>
                <c:pt idx="62893">
                  <c:v>17.616575000000001</c:v>
                </c:pt>
                <c:pt idx="62894">
                  <c:v>17.615760000000002</c:v>
                </c:pt>
                <c:pt idx="62895">
                  <c:v>17.613838999999999</c:v>
                </c:pt>
                <c:pt idx="62896">
                  <c:v>17.614225999999999</c:v>
                </c:pt>
                <c:pt idx="62897">
                  <c:v>17.616758999999998</c:v>
                </c:pt>
                <c:pt idx="62898">
                  <c:v>17.618071</c:v>
                </c:pt>
                <c:pt idx="62899">
                  <c:v>17.615110999999999</c:v>
                </c:pt>
                <c:pt idx="62900">
                  <c:v>17.615727</c:v>
                </c:pt>
                <c:pt idx="62901">
                  <c:v>17.618956000000001</c:v>
                </c:pt>
                <c:pt idx="62902">
                  <c:v>17.616824000000001</c:v>
                </c:pt>
                <c:pt idx="62903">
                  <c:v>17.618228999999999</c:v>
                </c:pt>
                <c:pt idx="62904">
                  <c:v>17.621893</c:v>
                </c:pt>
                <c:pt idx="62905">
                  <c:v>17.617639</c:v>
                </c:pt>
                <c:pt idx="62906">
                  <c:v>17.615425999999999</c:v>
                </c:pt>
                <c:pt idx="62907">
                  <c:v>17.619691</c:v>
                </c:pt>
                <c:pt idx="62908">
                  <c:v>17.623833999999999</c:v>
                </c:pt>
                <c:pt idx="62909">
                  <c:v>17.626629000000001</c:v>
                </c:pt>
                <c:pt idx="62910">
                  <c:v>17.630323000000001</c:v>
                </c:pt>
                <c:pt idx="62911">
                  <c:v>17.632694999999998</c:v>
                </c:pt>
                <c:pt idx="62912">
                  <c:v>17.630797000000001</c:v>
                </c:pt>
                <c:pt idx="62913">
                  <c:v>17.627849000000001</c:v>
                </c:pt>
                <c:pt idx="62914">
                  <c:v>17.626522999999999</c:v>
                </c:pt>
                <c:pt idx="62915">
                  <c:v>17.622788</c:v>
                </c:pt>
                <c:pt idx="62916">
                  <c:v>17.619758999999998</c:v>
                </c:pt>
                <c:pt idx="62917">
                  <c:v>17.623069000000001</c:v>
                </c:pt>
                <c:pt idx="62918">
                  <c:v>17.625917000000001</c:v>
                </c:pt>
                <c:pt idx="62919">
                  <c:v>17.623476</c:v>
                </c:pt>
                <c:pt idx="62920">
                  <c:v>17.624981999999999</c:v>
                </c:pt>
                <c:pt idx="62921">
                  <c:v>17.627839999999999</c:v>
                </c:pt>
                <c:pt idx="62922">
                  <c:v>17.626042999999999</c:v>
                </c:pt>
                <c:pt idx="62923">
                  <c:v>17.624845000000001</c:v>
                </c:pt>
                <c:pt idx="62924">
                  <c:v>17.627246</c:v>
                </c:pt>
                <c:pt idx="62925">
                  <c:v>17.626556999999998</c:v>
                </c:pt>
                <c:pt idx="62926">
                  <c:v>17.624386000000001</c:v>
                </c:pt>
                <c:pt idx="62927">
                  <c:v>17.627172000000002</c:v>
                </c:pt>
                <c:pt idx="62928">
                  <c:v>17.627694000000002</c:v>
                </c:pt>
                <c:pt idx="62929">
                  <c:v>17.623854000000001</c:v>
                </c:pt>
                <c:pt idx="62930">
                  <c:v>17.622941000000001</c:v>
                </c:pt>
                <c:pt idx="62931">
                  <c:v>17.622520000000002</c:v>
                </c:pt>
                <c:pt idx="62932">
                  <c:v>17.620698000000001</c:v>
                </c:pt>
                <c:pt idx="62933">
                  <c:v>17.622496000000002</c:v>
                </c:pt>
                <c:pt idx="62934">
                  <c:v>17.625249</c:v>
                </c:pt>
                <c:pt idx="62935">
                  <c:v>17.624396999999998</c:v>
                </c:pt>
                <c:pt idx="62936">
                  <c:v>17.625678000000001</c:v>
                </c:pt>
                <c:pt idx="62937">
                  <c:v>17.630742000000001</c:v>
                </c:pt>
                <c:pt idx="62938">
                  <c:v>17.634142000000001</c:v>
                </c:pt>
                <c:pt idx="62939">
                  <c:v>17.634419000000001</c:v>
                </c:pt>
                <c:pt idx="62940">
                  <c:v>17.632829999999998</c:v>
                </c:pt>
                <c:pt idx="62941">
                  <c:v>17.633237999999999</c:v>
                </c:pt>
                <c:pt idx="62942">
                  <c:v>17.635387000000001</c:v>
                </c:pt>
                <c:pt idx="62943">
                  <c:v>17.635078</c:v>
                </c:pt>
                <c:pt idx="62944">
                  <c:v>17.631772000000002</c:v>
                </c:pt>
                <c:pt idx="62945">
                  <c:v>17.628398000000001</c:v>
                </c:pt>
                <c:pt idx="62946">
                  <c:v>17.630268999999998</c:v>
                </c:pt>
                <c:pt idx="62947">
                  <c:v>17.635133</c:v>
                </c:pt>
                <c:pt idx="62948">
                  <c:v>17.632044</c:v>
                </c:pt>
                <c:pt idx="62949">
                  <c:v>17.628028</c:v>
                </c:pt>
                <c:pt idx="62950">
                  <c:v>17.630880999999999</c:v>
                </c:pt>
                <c:pt idx="62951">
                  <c:v>17.628765999999999</c:v>
                </c:pt>
                <c:pt idx="62952">
                  <c:v>17.624744</c:v>
                </c:pt>
                <c:pt idx="62953">
                  <c:v>17.626109</c:v>
                </c:pt>
                <c:pt idx="62954">
                  <c:v>17.626771999999999</c:v>
                </c:pt>
                <c:pt idx="62955">
                  <c:v>17.632314999999998</c:v>
                </c:pt>
                <c:pt idx="62956">
                  <c:v>17.638110000000001</c:v>
                </c:pt>
                <c:pt idx="62957">
                  <c:v>17.632636999999999</c:v>
                </c:pt>
                <c:pt idx="62958">
                  <c:v>17.629719999999999</c:v>
                </c:pt>
                <c:pt idx="62959">
                  <c:v>17.636367</c:v>
                </c:pt>
                <c:pt idx="62960">
                  <c:v>17.638939000000001</c:v>
                </c:pt>
                <c:pt idx="62961">
                  <c:v>17.637346000000001</c:v>
                </c:pt>
                <c:pt idx="62962">
                  <c:v>17.636521999999999</c:v>
                </c:pt>
                <c:pt idx="62963">
                  <c:v>17.634225000000001</c:v>
                </c:pt>
                <c:pt idx="62964">
                  <c:v>17.634933</c:v>
                </c:pt>
                <c:pt idx="62965">
                  <c:v>17.633286999999999</c:v>
                </c:pt>
                <c:pt idx="62966">
                  <c:v>17.630641000000001</c:v>
                </c:pt>
                <c:pt idx="62967">
                  <c:v>17.633216000000001</c:v>
                </c:pt>
                <c:pt idx="62968">
                  <c:v>17.634658000000002</c:v>
                </c:pt>
                <c:pt idx="62969">
                  <c:v>17.638171</c:v>
                </c:pt>
                <c:pt idx="62970">
                  <c:v>17.640803999999999</c:v>
                </c:pt>
                <c:pt idx="62971">
                  <c:v>17.635994</c:v>
                </c:pt>
                <c:pt idx="62972">
                  <c:v>17.633348000000002</c:v>
                </c:pt>
                <c:pt idx="62973">
                  <c:v>17.636669000000001</c:v>
                </c:pt>
                <c:pt idx="62974">
                  <c:v>17.636807000000001</c:v>
                </c:pt>
                <c:pt idx="62975">
                  <c:v>17.635560999999999</c:v>
                </c:pt>
                <c:pt idx="62976">
                  <c:v>17.636724999999998</c:v>
                </c:pt>
                <c:pt idx="62977">
                  <c:v>17.635626999999999</c:v>
                </c:pt>
                <c:pt idx="62978">
                  <c:v>17.636800000000001</c:v>
                </c:pt>
                <c:pt idx="62979">
                  <c:v>17.638845</c:v>
                </c:pt>
                <c:pt idx="62980">
                  <c:v>17.637782999999999</c:v>
                </c:pt>
                <c:pt idx="62981">
                  <c:v>17.641206</c:v>
                </c:pt>
                <c:pt idx="62982">
                  <c:v>17.646564000000001</c:v>
                </c:pt>
                <c:pt idx="62983">
                  <c:v>17.647690999999998</c:v>
                </c:pt>
                <c:pt idx="62984">
                  <c:v>17.646587</c:v>
                </c:pt>
                <c:pt idx="62985">
                  <c:v>17.644746000000001</c:v>
                </c:pt>
                <c:pt idx="62986">
                  <c:v>17.642997999999999</c:v>
                </c:pt>
                <c:pt idx="62987">
                  <c:v>17.644091</c:v>
                </c:pt>
                <c:pt idx="62988">
                  <c:v>17.645814000000001</c:v>
                </c:pt>
                <c:pt idx="62989">
                  <c:v>17.642997999999999</c:v>
                </c:pt>
                <c:pt idx="62990">
                  <c:v>17.641991999999998</c:v>
                </c:pt>
                <c:pt idx="62991">
                  <c:v>17.644344</c:v>
                </c:pt>
                <c:pt idx="62992">
                  <c:v>17.642440000000001</c:v>
                </c:pt>
                <c:pt idx="62993">
                  <c:v>17.640024</c:v>
                </c:pt>
                <c:pt idx="62994">
                  <c:v>17.641123</c:v>
                </c:pt>
                <c:pt idx="62995">
                  <c:v>17.642040999999999</c:v>
                </c:pt>
                <c:pt idx="62996">
                  <c:v>17.644013999999999</c:v>
                </c:pt>
                <c:pt idx="62997">
                  <c:v>17.646611</c:v>
                </c:pt>
                <c:pt idx="62998">
                  <c:v>17.645128</c:v>
                </c:pt>
                <c:pt idx="62999">
                  <c:v>17.642102000000001</c:v>
                </c:pt>
                <c:pt idx="63000">
                  <c:v>17.642748000000001</c:v>
                </c:pt>
                <c:pt idx="63001">
                  <c:v>17.644493000000001</c:v>
                </c:pt>
                <c:pt idx="63002">
                  <c:v>17.645350000000001</c:v>
                </c:pt>
                <c:pt idx="63003">
                  <c:v>17.645665999999999</c:v>
                </c:pt>
                <c:pt idx="63004">
                  <c:v>17.643097999999998</c:v>
                </c:pt>
                <c:pt idx="63005">
                  <c:v>17.642295000000001</c:v>
                </c:pt>
                <c:pt idx="63006">
                  <c:v>17.644432999999999</c:v>
                </c:pt>
                <c:pt idx="63007">
                  <c:v>17.642593000000002</c:v>
                </c:pt>
                <c:pt idx="63008">
                  <c:v>17.641259000000002</c:v>
                </c:pt>
                <c:pt idx="63009">
                  <c:v>17.644038999999999</c:v>
                </c:pt>
                <c:pt idx="63010">
                  <c:v>17.64255</c:v>
                </c:pt>
                <c:pt idx="63011">
                  <c:v>17.640564000000001</c:v>
                </c:pt>
                <c:pt idx="63012">
                  <c:v>17.646502999999999</c:v>
                </c:pt>
                <c:pt idx="63013">
                  <c:v>17.651691</c:v>
                </c:pt>
                <c:pt idx="63014">
                  <c:v>17.648553</c:v>
                </c:pt>
                <c:pt idx="63015">
                  <c:v>17.648779000000001</c:v>
                </c:pt>
                <c:pt idx="63016">
                  <c:v>17.653851</c:v>
                </c:pt>
                <c:pt idx="63017">
                  <c:v>17.651546</c:v>
                </c:pt>
                <c:pt idx="63018">
                  <c:v>17.652501000000001</c:v>
                </c:pt>
                <c:pt idx="63019">
                  <c:v>17.659544</c:v>
                </c:pt>
                <c:pt idx="63020">
                  <c:v>17.659497000000002</c:v>
                </c:pt>
                <c:pt idx="63021">
                  <c:v>17.656182999999999</c:v>
                </c:pt>
                <c:pt idx="63022">
                  <c:v>17.656317000000001</c:v>
                </c:pt>
                <c:pt idx="63023">
                  <c:v>17.653341999999999</c:v>
                </c:pt>
                <c:pt idx="63024">
                  <c:v>17.650839999999999</c:v>
                </c:pt>
                <c:pt idx="63025">
                  <c:v>17.653492</c:v>
                </c:pt>
                <c:pt idx="63026">
                  <c:v>17.656839999999999</c:v>
                </c:pt>
                <c:pt idx="63027">
                  <c:v>17.656957999999999</c:v>
                </c:pt>
                <c:pt idx="63028">
                  <c:v>17.655873</c:v>
                </c:pt>
                <c:pt idx="63029">
                  <c:v>17.653276000000002</c:v>
                </c:pt>
                <c:pt idx="63030">
                  <c:v>17.653143</c:v>
                </c:pt>
                <c:pt idx="63031">
                  <c:v>17.653993</c:v>
                </c:pt>
                <c:pt idx="63032">
                  <c:v>17.648150999999999</c:v>
                </c:pt>
                <c:pt idx="63033">
                  <c:v>17.642858</c:v>
                </c:pt>
                <c:pt idx="63034">
                  <c:v>17.646076000000001</c:v>
                </c:pt>
                <c:pt idx="63035">
                  <c:v>17.647573999999999</c:v>
                </c:pt>
                <c:pt idx="63036">
                  <c:v>17.644746000000001</c:v>
                </c:pt>
                <c:pt idx="63037">
                  <c:v>17.646100000000001</c:v>
                </c:pt>
                <c:pt idx="63038">
                  <c:v>17.647424000000001</c:v>
                </c:pt>
                <c:pt idx="63039">
                  <c:v>17.644760000000002</c:v>
                </c:pt>
                <c:pt idx="63040">
                  <c:v>17.645254999999999</c:v>
                </c:pt>
                <c:pt idx="63041">
                  <c:v>17.649660000000001</c:v>
                </c:pt>
                <c:pt idx="63042">
                  <c:v>17.651173</c:v>
                </c:pt>
                <c:pt idx="63043">
                  <c:v>17.646832</c:v>
                </c:pt>
                <c:pt idx="63044">
                  <c:v>17.645309999999998</c:v>
                </c:pt>
                <c:pt idx="63045">
                  <c:v>17.647594000000002</c:v>
                </c:pt>
                <c:pt idx="63046">
                  <c:v>17.64978</c:v>
                </c:pt>
                <c:pt idx="63047">
                  <c:v>17.650506</c:v>
                </c:pt>
                <c:pt idx="63048">
                  <c:v>17.651133000000002</c:v>
                </c:pt>
                <c:pt idx="63049">
                  <c:v>17.652794</c:v>
                </c:pt>
                <c:pt idx="63050">
                  <c:v>17.652678999999999</c:v>
                </c:pt>
                <c:pt idx="63051">
                  <c:v>17.651406999999999</c:v>
                </c:pt>
                <c:pt idx="63052">
                  <c:v>17.652649</c:v>
                </c:pt>
                <c:pt idx="63053">
                  <c:v>17.654447000000001</c:v>
                </c:pt>
                <c:pt idx="63054">
                  <c:v>17.653151000000001</c:v>
                </c:pt>
                <c:pt idx="63055">
                  <c:v>17.651233999999999</c:v>
                </c:pt>
                <c:pt idx="63056">
                  <c:v>17.654236000000001</c:v>
                </c:pt>
                <c:pt idx="63057">
                  <c:v>17.658432000000001</c:v>
                </c:pt>
                <c:pt idx="63058">
                  <c:v>17.654076</c:v>
                </c:pt>
                <c:pt idx="63059">
                  <c:v>17.651529</c:v>
                </c:pt>
                <c:pt idx="63060">
                  <c:v>17.656842000000001</c:v>
                </c:pt>
                <c:pt idx="63061">
                  <c:v>17.658740999999999</c:v>
                </c:pt>
                <c:pt idx="63062">
                  <c:v>17.663913999999998</c:v>
                </c:pt>
                <c:pt idx="63063">
                  <c:v>17.666995</c:v>
                </c:pt>
                <c:pt idx="63064">
                  <c:v>17.656389000000001</c:v>
                </c:pt>
                <c:pt idx="63065">
                  <c:v>17.653883</c:v>
                </c:pt>
                <c:pt idx="63066">
                  <c:v>17.662151999999999</c:v>
                </c:pt>
                <c:pt idx="63067">
                  <c:v>17.661883</c:v>
                </c:pt>
                <c:pt idx="63068">
                  <c:v>17.660668999999999</c:v>
                </c:pt>
                <c:pt idx="63069">
                  <c:v>17.663941000000001</c:v>
                </c:pt>
                <c:pt idx="63070">
                  <c:v>17.664148000000001</c:v>
                </c:pt>
                <c:pt idx="63071">
                  <c:v>17.660605</c:v>
                </c:pt>
                <c:pt idx="63072">
                  <c:v>17.658670000000001</c:v>
                </c:pt>
                <c:pt idx="63073">
                  <c:v>17.662362999999999</c:v>
                </c:pt>
                <c:pt idx="63074">
                  <c:v>17.664368</c:v>
                </c:pt>
                <c:pt idx="63075">
                  <c:v>17.663844999999998</c:v>
                </c:pt>
                <c:pt idx="63076">
                  <c:v>17.661185</c:v>
                </c:pt>
                <c:pt idx="63077">
                  <c:v>17.657461000000001</c:v>
                </c:pt>
                <c:pt idx="63078">
                  <c:v>17.658736999999999</c:v>
                </c:pt>
                <c:pt idx="63079">
                  <c:v>17.660095999999999</c:v>
                </c:pt>
                <c:pt idx="63080">
                  <c:v>17.658617</c:v>
                </c:pt>
                <c:pt idx="63081">
                  <c:v>17.656870999999999</c:v>
                </c:pt>
                <c:pt idx="63082">
                  <c:v>17.659095000000001</c:v>
                </c:pt>
                <c:pt idx="63083">
                  <c:v>17.665391</c:v>
                </c:pt>
                <c:pt idx="63084">
                  <c:v>17.666744000000001</c:v>
                </c:pt>
                <c:pt idx="63085">
                  <c:v>17.664138000000001</c:v>
                </c:pt>
                <c:pt idx="63086">
                  <c:v>17.665977999999999</c:v>
                </c:pt>
                <c:pt idx="63087">
                  <c:v>17.668362999999999</c:v>
                </c:pt>
                <c:pt idx="63088">
                  <c:v>17.666996999999999</c:v>
                </c:pt>
                <c:pt idx="63089">
                  <c:v>17.662426</c:v>
                </c:pt>
                <c:pt idx="63090">
                  <c:v>17.658206</c:v>
                </c:pt>
                <c:pt idx="63091">
                  <c:v>17.658207999999998</c:v>
                </c:pt>
                <c:pt idx="63092">
                  <c:v>17.664639000000001</c:v>
                </c:pt>
                <c:pt idx="63093">
                  <c:v>17.667760999999999</c:v>
                </c:pt>
                <c:pt idx="63094">
                  <c:v>17.660709000000001</c:v>
                </c:pt>
                <c:pt idx="63095">
                  <c:v>17.655538</c:v>
                </c:pt>
                <c:pt idx="63096">
                  <c:v>17.65803</c:v>
                </c:pt>
                <c:pt idx="63097">
                  <c:v>17.661670000000001</c:v>
                </c:pt>
                <c:pt idx="63098">
                  <c:v>17.665893000000001</c:v>
                </c:pt>
                <c:pt idx="63099">
                  <c:v>17.666239999999998</c:v>
                </c:pt>
                <c:pt idx="63100">
                  <c:v>17.663322000000001</c:v>
                </c:pt>
                <c:pt idx="63101">
                  <c:v>17.664608000000001</c:v>
                </c:pt>
                <c:pt idx="63102">
                  <c:v>17.664998000000001</c:v>
                </c:pt>
                <c:pt idx="63103">
                  <c:v>17.660420999999999</c:v>
                </c:pt>
                <c:pt idx="63104">
                  <c:v>17.662686999999998</c:v>
                </c:pt>
                <c:pt idx="63105">
                  <c:v>17.66893</c:v>
                </c:pt>
                <c:pt idx="63106">
                  <c:v>17.666578000000001</c:v>
                </c:pt>
                <c:pt idx="63107">
                  <c:v>17.665485</c:v>
                </c:pt>
                <c:pt idx="63108">
                  <c:v>17.671282999999999</c:v>
                </c:pt>
                <c:pt idx="63109">
                  <c:v>17.670117000000001</c:v>
                </c:pt>
                <c:pt idx="63110">
                  <c:v>17.670653999999999</c:v>
                </c:pt>
                <c:pt idx="63111">
                  <c:v>17.679870999999999</c:v>
                </c:pt>
                <c:pt idx="63112">
                  <c:v>17.679696</c:v>
                </c:pt>
                <c:pt idx="63113">
                  <c:v>17.671711999999999</c:v>
                </c:pt>
                <c:pt idx="63114">
                  <c:v>17.666689000000002</c:v>
                </c:pt>
                <c:pt idx="63115">
                  <c:v>17.667375</c:v>
                </c:pt>
                <c:pt idx="63116">
                  <c:v>17.670542000000001</c:v>
                </c:pt>
                <c:pt idx="63117">
                  <c:v>17.668126999999998</c:v>
                </c:pt>
                <c:pt idx="63118">
                  <c:v>17.664496</c:v>
                </c:pt>
                <c:pt idx="63119">
                  <c:v>17.666105000000002</c:v>
                </c:pt>
                <c:pt idx="63120">
                  <c:v>17.667770000000001</c:v>
                </c:pt>
                <c:pt idx="63121">
                  <c:v>17.666069</c:v>
                </c:pt>
                <c:pt idx="63122">
                  <c:v>17.67013</c:v>
                </c:pt>
                <c:pt idx="63123">
                  <c:v>17.671861</c:v>
                </c:pt>
                <c:pt idx="63124">
                  <c:v>17.666331</c:v>
                </c:pt>
                <c:pt idx="63125">
                  <c:v>17.667852</c:v>
                </c:pt>
                <c:pt idx="63126">
                  <c:v>17.668821000000001</c:v>
                </c:pt>
                <c:pt idx="63127">
                  <c:v>17.663492999999999</c:v>
                </c:pt>
                <c:pt idx="63128">
                  <c:v>17.665182000000001</c:v>
                </c:pt>
                <c:pt idx="63129">
                  <c:v>17.668172999999999</c:v>
                </c:pt>
                <c:pt idx="63130">
                  <c:v>17.667144</c:v>
                </c:pt>
                <c:pt idx="63131">
                  <c:v>17.666910999999999</c:v>
                </c:pt>
                <c:pt idx="63132">
                  <c:v>17.669421</c:v>
                </c:pt>
                <c:pt idx="63133">
                  <c:v>17.673417000000001</c:v>
                </c:pt>
                <c:pt idx="63134">
                  <c:v>17.672388000000002</c:v>
                </c:pt>
                <c:pt idx="63135">
                  <c:v>17.668185000000001</c:v>
                </c:pt>
                <c:pt idx="63136">
                  <c:v>17.668465000000001</c:v>
                </c:pt>
                <c:pt idx="63137">
                  <c:v>17.671019000000001</c:v>
                </c:pt>
                <c:pt idx="63138">
                  <c:v>17.671296999999999</c:v>
                </c:pt>
                <c:pt idx="63139">
                  <c:v>17.668361999999998</c:v>
                </c:pt>
                <c:pt idx="63140">
                  <c:v>17.666931999999999</c:v>
                </c:pt>
                <c:pt idx="63141">
                  <c:v>17.667666000000001</c:v>
                </c:pt>
                <c:pt idx="63142">
                  <c:v>17.669703999999999</c:v>
                </c:pt>
                <c:pt idx="63143">
                  <c:v>17.672709000000001</c:v>
                </c:pt>
                <c:pt idx="63144">
                  <c:v>17.672198000000002</c:v>
                </c:pt>
                <c:pt idx="63145">
                  <c:v>17.671004</c:v>
                </c:pt>
                <c:pt idx="63146">
                  <c:v>17.672370999999998</c:v>
                </c:pt>
                <c:pt idx="63147">
                  <c:v>17.679479000000001</c:v>
                </c:pt>
                <c:pt idx="63148">
                  <c:v>17.685015</c:v>
                </c:pt>
                <c:pt idx="63149">
                  <c:v>17.683494</c:v>
                </c:pt>
                <c:pt idx="63150">
                  <c:v>17.684747000000002</c:v>
                </c:pt>
                <c:pt idx="63151">
                  <c:v>17.685234999999999</c:v>
                </c:pt>
                <c:pt idx="63152">
                  <c:v>17.681374999999999</c:v>
                </c:pt>
                <c:pt idx="63153">
                  <c:v>17.681407</c:v>
                </c:pt>
                <c:pt idx="63154">
                  <c:v>17.684244</c:v>
                </c:pt>
                <c:pt idx="63155">
                  <c:v>17.682653999999999</c:v>
                </c:pt>
                <c:pt idx="63156">
                  <c:v>17.683064999999999</c:v>
                </c:pt>
                <c:pt idx="63157">
                  <c:v>17.683917999999998</c:v>
                </c:pt>
                <c:pt idx="63158">
                  <c:v>17.679652000000001</c:v>
                </c:pt>
                <c:pt idx="63159">
                  <c:v>17.679635000000001</c:v>
                </c:pt>
                <c:pt idx="63160">
                  <c:v>17.683907999999999</c:v>
                </c:pt>
                <c:pt idx="63161">
                  <c:v>17.684653000000001</c:v>
                </c:pt>
                <c:pt idx="63162">
                  <c:v>17.682632000000002</c:v>
                </c:pt>
                <c:pt idx="63163">
                  <c:v>17.683181999999999</c:v>
                </c:pt>
                <c:pt idx="63164">
                  <c:v>17.685161999999998</c:v>
                </c:pt>
                <c:pt idx="63165">
                  <c:v>17.681587</c:v>
                </c:pt>
                <c:pt idx="63166">
                  <c:v>17.678864000000001</c:v>
                </c:pt>
                <c:pt idx="63167">
                  <c:v>17.678761000000002</c:v>
                </c:pt>
                <c:pt idx="63168">
                  <c:v>17.676838</c:v>
                </c:pt>
                <c:pt idx="63169">
                  <c:v>17.677952999999999</c:v>
                </c:pt>
                <c:pt idx="63170">
                  <c:v>17.681297000000001</c:v>
                </c:pt>
                <c:pt idx="63171">
                  <c:v>17.682451</c:v>
                </c:pt>
                <c:pt idx="63172">
                  <c:v>17.681318999999998</c:v>
                </c:pt>
                <c:pt idx="63173">
                  <c:v>17.677139</c:v>
                </c:pt>
                <c:pt idx="63174">
                  <c:v>17.677689999999998</c:v>
                </c:pt>
                <c:pt idx="63175">
                  <c:v>17.680140999999999</c:v>
                </c:pt>
                <c:pt idx="63176">
                  <c:v>17.678674999999998</c:v>
                </c:pt>
                <c:pt idx="63177">
                  <c:v>17.678697</c:v>
                </c:pt>
                <c:pt idx="63178">
                  <c:v>17.679818000000001</c:v>
                </c:pt>
                <c:pt idx="63179">
                  <c:v>17.677903000000001</c:v>
                </c:pt>
                <c:pt idx="63180">
                  <c:v>17.676551</c:v>
                </c:pt>
                <c:pt idx="63181">
                  <c:v>17.679974000000001</c:v>
                </c:pt>
                <c:pt idx="63182">
                  <c:v>17.684182</c:v>
                </c:pt>
                <c:pt idx="63183">
                  <c:v>17.681128000000001</c:v>
                </c:pt>
                <c:pt idx="63184">
                  <c:v>17.677403999999999</c:v>
                </c:pt>
                <c:pt idx="63185">
                  <c:v>17.681995000000001</c:v>
                </c:pt>
                <c:pt idx="63186">
                  <c:v>17.6858</c:v>
                </c:pt>
                <c:pt idx="63187">
                  <c:v>17.681488000000002</c:v>
                </c:pt>
                <c:pt idx="63188">
                  <c:v>17.681719999999999</c:v>
                </c:pt>
                <c:pt idx="63189">
                  <c:v>17.686779000000001</c:v>
                </c:pt>
                <c:pt idx="63190">
                  <c:v>17.684647999999999</c:v>
                </c:pt>
                <c:pt idx="63191">
                  <c:v>17.682321000000002</c:v>
                </c:pt>
                <c:pt idx="63192">
                  <c:v>17.686934000000001</c:v>
                </c:pt>
                <c:pt idx="63193">
                  <c:v>17.688545000000001</c:v>
                </c:pt>
                <c:pt idx="63194">
                  <c:v>17.690241</c:v>
                </c:pt>
                <c:pt idx="63195">
                  <c:v>17.691638000000001</c:v>
                </c:pt>
                <c:pt idx="63196">
                  <c:v>17.688897999999998</c:v>
                </c:pt>
                <c:pt idx="63197">
                  <c:v>17.688251999999999</c:v>
                </c:pt>
                <c:pt idx="63198">
                  <c:v>17.689095999999999</c:v>
                </c:pt>
                <c:pt idx="63199">
                  <c:v>17.690391000000002</c:v>
                </c:pt>
                <c:pt idx="63200">
                  <c:v>17.69211</c:v>
                </c:pt>
                <c:pt idx="63201">
                  <c:v>17.691253</c:v>
                </c:pt>
                <c:pt idx="63202">
                  <c:v>17.688454</c:v>
                </c:pt>
                <c:pt idx="63203">
                  <c:v>17.689126999999999</c:v>
                </c:pt>
                <c:pt idx="63204">
                  <c:v>17.688075999999999</c:v>
                </c:pt>
                <c:pt idx="63205">
                  <c:v>17.683318</c:v>
                </c:pt>
                <c:pt idx="63206">
                  <c:v>17.689012999999999</c:v>
                </c:pt>
                <c:pt idx="63207">
                  <c:v>17.696359999999999</c:v>
                </c:pt>
                <c:pt idx="63208">
                  <c:v>17.689879999999999</c:v>
                </c:pt>
                <c:pt idx="63209">
                  <c:v>17.687511000000001</c:v>
                </c:pt>
                <c:pt idx="63210">
                  <c:v>17.692297</c:v>
                </c:pt>
                <c:pt idx="63211">
                  <c:v>17.688849999999999</c:v>
                </c:pt>
                <c:pt idx="63212">
                  <c:v>17.685236</c:v>
                </c:pt>
                <c:pt idx="63213">
                  <c:v>17.690764000000001</c:v>
                </c:pt>
                <c:pt idx="63214">
                  <c:v>17.691751</c:v>
                </c:pt>
                <c:pt idx="63215">
                  <c:v>17.687155000000001</c:v>
                </c:pt>
                <c:pt idx="63216">
                  <c:v>17.691884999999999</c:v>
                </c:pt>
                <c:pt idx="63217">
                  <c:v>17.692983000000002</c:v>
                </c:pt>
                <c:pt idx="63218">
                  <c:v>17.686245</c:v>
                </c:pt>
                <c:pt idx="63219">
                  <c:v>17.689511</c:v>
                </c:pt>
                <c:pt idx="63220">
                  <c:v>17.694959999999998</c:v>
                </c:pt>
                <c:pt idx="63221">
                  <c:v>17.693252999999999</c:v>
                </c:pt>
                <c:pt idx="63222">
                  <c:v>17.689582000000001</c:v>
                </c:pt>
                <c:pt idx="63223">
                  <c:v>17.691752999999999</c:v>
                </c:pt>
                <c:pt idx="63224">
                  <c:v>17.698467000000001</c:v>
                </c:pt>
                <c:pt idx="63225">
                  <c:v>17.700367</c:v>
                </c:pt>
                <c:pt idx="63226">
                  <c:v>17.698126999999999</c:v>
                </c:pt>
                <c:pt idx="63227">
                  <c:v>17.697879</c:v>
                </c:pt>
                <c:pt idx="63228">
                  <c:v>17.699967000000001</c:v>
                </c:pt>
                <c:pt idx="63229">
                  <c:v>17.699726999999999</c:v>
                </c:pt>
                <c:pt idx="63230">
                  <c:v>17.698160000000001</c:v>
                </c:pt>
                <c:pt idx="63231">
                  <c:v>17.698682000000002</c:v>
                </c:pt>
                <c:pt idx="63232">
                  <c:v>17.697258000000001</c:v>
                </c:pt>
                <c:pt idx="63233">
                  <c:v>17.694337000000001</c:v>
                </c:pt>
                <c:pt idx="63234">
                  <c:v>17.695803000000002</c:v>
                </c:pt>
                <c:pt idx="63235">
                  <c:v>17.695664000000001</c:v>
                </c:pt>
                <c:pt idx="63236">
                  <c:v>17.699090999999999</c:v>
                </c:pt>
                <c:pt idx="63237">
                  <c:v>17.705244</c:v>
                </c:pt>
                <c:pt idx="63238">
                  <c:v>17.702482</c:v>
                </c:pt>
                <c:pt idx="63239">
                  <c:v>17.697354000000001</c:v>
                </c:pt>
                <c:pt idx="63240">
                  <c:v>17.700392999999998</c:v>
                </c:pt>
                <c:pt idx="63241">
                  <c:v>17.705735000000001</c:v>
                </c:pt>
                <c:pt idx="63242">
                  <c:v>17.705770999999999</c:v>
                </c:pt>
                <c:pt idx="63243">
                  <c:v>17.70223</c:v>
                </c:pt>
                <c:pt idx="63244">
                  <c:v>17.700713</c:v>
                </c:pt>
                <c:pt idx="63245">
                  <c:v>17.702524</c:v>
                </c:pt>
                <c:pt idx="63246">
                  <c:v>17.700063</c:v>
                </c:pt>
                <c:pt idx="63247">
                  <c:v>17.699712999999999</c:v>
                </c:pt>
                <c:pt idx="63248">
                  <c:v>17.701703999999999</c:v>
                </c:pt>
                <c:pt idx="63249">
                  <c:v>17.699795999999999</c:v>
                </c:pt>
                <c:pt idx="63250">
                  <c:v>17.700175999999999</c:v>
                </c:pt>
                <c:pt idx="63251">
                  <c:v>17.7013</c:v>
                </c:pt>
                <c:pt idx="63252">
                  <c:v>17.701046000000002</c:v>
                </c:pt>
                <c:pt idx="63253">
                  <c:v>17.701813999999999</c:v>
                </c:pt>
                <c:pt idx="63254">
                  <c:v>17.699663999999999</c:v>
                </c:pt>
                <c:pt idx="63255">
                  <c:v>17.696475</c:v>
                </c:pt>
                <c:pt idx="63256">
                  <c:v>17.698689000000002</c:v>
                </c:pt>
                <c:pt idx="63257">
                  <c:v>17.69923</c:v>
                </c:pt>
                <c:pt idx="63258">
                  <c:v>17.697226000000001</c:v>
                </c:pt>
                <c:pt idx="63259">
                  <c:v>17.701426000000001</c:v>
                </c:pt>
                <c:pt idx="63260">
                  <c:v>17.702183000000002</c:v>
                </c:pt>
                <c:pt idx="63261">
                  <c:v>17.697573999999999</c:v>
                </c:pt>
                <c:pt idx="63262">
                  <c:v>17.698768999999999</c:v>
                </c:pt>
                <c:pt idx="63263">
                  <c:v>17.699490999999998</c:v>
                </c:pt>
                <c:pt idx="63264">
                  <c:v>17.695492999999999</c:v>
                </c:pt>
                <c:pt idx="63265">
                  <c:v>17.694766000000001</c:v>
                </c:pt>
                <c:pt idx="63266">
                  <c:v>17.695246999999998</c:v>
                </c:pt>
                <c:pt idx="63267">
                  <c:v>17.692575999999999</c:v>
                </c:pt>
                <c:pt idx="63268">
                  <c:v>17.692986000000001</c:v>
                </c:pt>
                <c:pt idx="63269">
                  <c:v>17.697154000000001</c:v>
                </c:pt>
                <c:pt idx="63270">
                  <c:v>17.699383999999998</c:v>
                </c:pt>
                <c:pt idx="63271">
                  <c:v>17.698419000000001</c:v>
                </c:pt>
                <c:pt idx="63272">
                  <c:v>17.697389999999999</c:v>
                </c:pt>
                <c:pt idx="63273">
                  <c:v>17.699280999999999</c:v>
                </c:pt>
                <c:pt idx="63274">
                  <c:v>17.700707999999999</c:v>
                </c:pt>
                <c:pt idx="63275">
                  <c:v>17.701497</c:v>
                </c:pt>
                <c:pt idx="63276">
                  <c:v>17.705233</c:v>
                </c:pt>
                <c:pt idx="63277">
                  <c:v>17.706061999999999</c:v>
                </c:pt>
                <c:pt idx="63278">
                  <c:v>17.702597999999998</c:v>
                </c:pt>
                <c:pt idx="63279">
                  <c:v>17.701611</c:v>
                </c:pt>
                <c:pt idx="63280">
                  <c:v>17.705183000000002</c:v>
                </c:pt>
                <c:pt idx="63281">
                  <c:v>17.705337</c:v>
                </c:pt>
                <c:pt idx="63282">
                  <c:v>17.701070999999999</c:v>
                </c:pt>
                <c:pt idx="63283">
                  <c:v>17.703039</c:v>
                </c:pt>
                <c:pt idx="63284">
                  <c:v>17.706707999999999</c:v>
                </c:pt>
                <c:pt idx="63285">
                  <c:v>17.707369</c:v>
                </c:pt>
                <c:pt idx="63286">
                  <c:v>17.709921999999999</c:v>
                </c:pt>
                <c:pt idx="63287">
                  <c:v>17.711434000000001</c:v>
                </c:pt>
                <c:pt idx="63288">
                  <c:v>17.711683000000001</c:v>
                </c:pt>
                <c:pt idx="63289">
                  <c:v>17.711684999999999</c:v>
                </c:pt>
                <c:pt idx="63290">
                  <c:v>17.710215999999999</c:v>
                </c:pt>
                <c:pt idx="63291">
                  <c:v>17.712478999999998</c:v>
                </c:pt>
                <c:pt idx="63292">
                  <c:v>17.714092000000001</c:v>
                </c:pt>
                <c:pt idx="63293">
                  <c:v>17.710639</c:v>
                </c:pt>
                <c:pt idx="63294">
                  <c:v>17.71387</c:v>
                </c:pt>
                <c:pt idx="63295">
                  <c:v>17.717141000000002</c:v>
                </c:pt>
                <c:pt idx="63296">
                  <c:v>17.714856999999999</c:v>
                </c:pt>
                <c:pt idx="63297">
                  <c:v>17.716438</c:v>
                </c:pt>
                <c:pt idx="63298">
                  <c:v>17.716711</c:v>
                </c:pt>
                <c:pt idx="63299">
                  <c:v>17.711977000000001</c:v>
                </c:pt>
                <c:pt idx="63300">
                  <c:v>17.710018000000002</c:v>
                </c:pt>
                <c:pt idx="63301">
                  <c:v>17.710141</c:v>
                </c:pt>
                <c:pt idx="63302">
                  <c:v>17.708074</c:v>
                </c:pt>
                <c:pt idx="63303">
                  <c:v>17.706947</c:v>
                </c:pt>
                <c:pt idx="63304">
                  <c:v>17.707027</c:v>
                </c:pt>
                <c:pt idx="63305">
                  <c:v>17.705501000000002</c:v>
                </c:pt>
                <c:pt idx="63306">
                  <c:v>17.710023</c:v>
                </c:pt>
                <c:pt idx="63307">
                  <c:v>17.711151000000001</c:v>
                </c:pt>
                <c:pt idx="63308">
                  <c:v>17.704481999999999</c:v>
                </c:pt>
                <c:pt idx="63309">
                  <c:v>17.707284999999999</c:v>
                </c:pt>
                <c:pt idx="63310">
                  <c:v>17.715927000000001</c:v>
                </c:pt>
                <c:pt idx="63311">
                  <c:v>17.716024000000001</c:v>
                </c:pt>
                <c:pt idx="63312">
                  <c:v>17.712078000000002</c:v>
                </c:pt>
                <c:pt idx="63313">
                  <c:v>17.710145000000001</c:v>
                </c:pt>
                <c:pt idx="63314">
                  <c:v>17.708977999999998</c:v>
                </c:pt>
                <c:pt idx="63315">
                  <c:v>17.710804</c:v>
                </c:pt>
                <c:pt idx="63316">
                  <c:v>17.714801999999999</c:v>
                </c:pt>
                <c:pt idx="63317">
                  <c:v>17.714912000000002</c:v>
                </c:pt>
                <c:pt idx="63318">
                  <c:v>17.711660999999999</c:v>
                </c:pt>
                <c:pt idx="63319">
                  <c:v>17.711099000000001</c:v>
                </c:pt>
                <c:pt idx="63320">
                  <c:v>17.713797</c:v>
                </c:pt>
                <c:pt idx="63321">
                  <c:v>17.716778999999999</c:v>
                </c:pt>
                <c:pt idx="63322">
                  <c:v>17.717165000000001</c:v>
                </c:pt>
                <c:pt idx="63323">
                  <c:v>17.715997000000002</c:v>
                </c:pt>
                <c:pt idx="63324">
                  <c:v>17.715885</c:v>
                </c:pt>
                <c:pt idx="63325">
                  <c:v>17.716175</c:v>
                </c:pt>
                <c:pt idx="63326">
                  <c:v>17.716584999999998</c:v>
                </c:pt>
                <c:pt idx="63327">
                  <c:v>17.717790000000001</c:v>
                </c:pt>
                <c:pt idx="63328">
                  <c:v>17.719211000000001</c:v>
                </c:pt>
                <c:pt idx="63329">
                  <c:v>17.717365000000001</c:v>
                </c:pt>
                <c:pt idx="63330">
                  <c:v>17.714449999999999</c:v>
                </c:pt>
                <c:pt idx="63331">
                  <c:v>17.715691</c:v>
                </c:pt>
                <c:pt idx="63332">
                  <c:v>17.718111</c:v>
                </c:pt>
                <c:pt idx="63333">
                  <c:v>17.715319000000001</c:v>
                </c:pt>
                <c:pt idx="63334">
                  <c:v>17.714739000000002</c:v>
                </c:pt>
                <c:pt idx="63335">
                  <c:v>17.717576000000001</c:v>
                </c:pt>
                <c:pt idx="63336">
                  <c:v>17.714773000000001</c:v>
                </c:pt>
                <c:pt idx="63337">
                  <c:v>17.712686000000001</c:v>
                </c:pt>
                <c:pt idx="63338">
                  <c:v>17.717929000000002</c:v>
                </c:pt>
                <c:pt idx="63339">
                  <c:v>17.723275000000001</c:v>
                </c:pt>
                <c:pt idx="63340">
                  <c:v>17.722988999999998</c:v>
                </c:pt>
                <c:pt idx="63341">
                  <c:v>17.71904</c:v>
                </c:pt>
                <c:pt idx="63342">
                  <c:v>17.719981000000001</c:v>
                </c:pt>
                <c:pt idx="63343">
                  <c:v>17.726392000000001</c:v>
                </c:pt>
                <c:pt idx="63344">
                  <c:v>17.727032999999999</c:v>
                </c:pt>
                <c:pt idx="63345">
                  <c:v>17.724605</c:v>
                </c:pt>
                <c:pt idx="63346">
                  <c:v>17.726966999999998</c:v>
                </c:pt>
                <c:pt idx="63347">
                  <c:v>17.728662</c:v>
                </c:pt>
                <c:pt idx="63348">
                  <c:v>17.726005000000001</c:v>
                </c:pt>
                <c:pt idx="63349">
                  <c:v>17.722684000000001</c:v>
                </c:pt>
                <c:pt idx="63350">
                  <c:v>17.721067000000001</c:v>
                </c:pt>
                <c:pt idx="63351">
                  <c:v>17.720222</c:v>
                </c:pt>
                <c:pt idx="63352">
                  <c:v>17.723427999999998</c:v>
                </c:pt>
                <c:pt idx="63353">
                  <c:v>17.727533000000001</c:v>
                </c:pt>
                <c:pt idx="63354">
                  <c:v>17.722964999999999</c:v>
                </c:pt>
                <c:pt idx="63355">
                  <c:v>17.719049999999999</c:v>
                </c:pt>
                <c:pt idx="63356">
                  <c:v>17.723633</c:v>
                </c:pt>
                <c:pt idx="63357">
                  <c:v>17.726707999999999</c:v>
                </c:pt>
                <c:pt idx="63358">
                  <c:v>17.725822999999998</c:v>
                </c:pt>
                <c:pt idx="63359">
                  <c:v>17.72588</c:v>
                </c:pt>
                <c:pt idx="63360">
                  <c:v>17.724143999999999</c:v>
                </c:pt>
                <c:pt idx="63361">
                  <c:v>17.723499</c:v>
                </c:pt>
                <c:pt idx="63362">
                  <c:v>17.727308000000001</c:v>
                </c:pt>
                <c:pt idx="63363">
                  <c:v>17.727537999999999</c:v>
                </c:pt>
                <c:pt idx="63364">
                  <c:v>17.725586</c:v>
                </c:pt>
                <c:pt idx="63365">
                  <c:v>17.727136999999999</c:v>
                </c:pt>
                <c:pt idx="63366">
                  <c:v>17.729137999999999</c:v>
                </c:pt>
                <c:pt idx="63367">
                  <c:v>17.724938999999999</c:v>
                </c:pt>
                <c:pt idx="63368">
                  <c:v>17.720051999999999</c:v>
                </c:pt>
                <c:pt idx="63369">
                  <c:v>17.722788000000001</c:v>
                </c:pt>
                <c:pt idx="63370">
                  <c:v>17.725304000000001</c:v>
                </c:pt>
                <c:pt idx="63371">
                  <c:v>17.723223999999998</c:v>
                </c:pt>
                <c:pt idx="63372">
                  <c:v>17.721934000000001</c:v>
                </c:pt>
                <c:pt idx="63373">
                  <c:v>17.72214</c:v>
                </c:pt>
                <c:pt idx="63374">
                  <c:v>17.723089999999999</c:v>
                </c:pt>
                <c:pt idx="63375">
                  <c:v>17.723011</c:v>
                </c:pt>
                <c:pt idx="63376">
                  <c:v>17.724443999999998</c:v>
                </c:pt>
                <c:pt idx="63377">
                  <c:v>17.728767000000001</c:v>
                </c:pt>
                <c:pt idx="63378">
                  <c:v>17.729171000000001</c:v>
                </c:pt>
                <c:pt idx="63379">
                  <c:v>17.729538000000002</c:v>
                </c:pt>
                <c:pt idx="63380">
                  <c:v>17.734100000000002</c:v>
                </c:pt>
                <c:pt idx="63381">
                  <c:v>17.734221000000002</c:v>
                </c:pt>
                <c:pt idx="63382">
                  <c:v>17.732904999999999</c:v>
                </c:pt>
                <c:pt idx="63383">
                  <c:v>17.736032000000002</c:v>
                </c:pt>
                <c:pt idx="63384">
                  <c:v>17.737826999999999</c:v>
                </c:pt>
                <c:pt idx="63385">
                  <c:v>17.736301000000001</c:v>
                </c:pt>
                <c:pt idx="63386">
                  <c:v>17.735786999999998</c:v>
                </c:pt>
                <c:pt idx="63387">
                  <c:v>17.734052999999999</c:v>
                </c:pt>
                <c:pt idx="63388">
                  <c:v>17.73434</c:v>
                </c:pt>
                <c:pt idx="63389">
                  <c:v>17.736982000000001</c:v>
                </c:pt>
                <c:pt idx="63390">
                  <c:v>17.733540999999999</c:v>
                </c:pt>
                <c:pt idx="63391">
                  <c:v>17.728580000000001</c:v>
                </c:pt>
                <c:pt idx="63392">
                  <c:v>17.729324999999999</c:v>
                </c:pt>
                <c:pt idx="63393">
                  <c:v>17.731629000000002</c:v>
                </c:pt>
                <c:pt idx="63394">
                  <c:v>17.732733</c:v>
                </c:pt>
                <c:pt idx="63395">
                  <c:v>17.733532</c:v>
                </c:pt>
                <c:pt idx="63396">
                  <c:v>17.735392000000001</c:v>
                </c:pt>
                <c:pt idx="63397">
                  <c:v>17.737487000000002</c:v>
                </c:pt>
                <c:pt idx="63398">
                  <c:v>17.736460000000001</c:v>
                </c:pt>
                <c:pt idx="63399">
                  <c:v>17.735925000000002</c:v>
                </c:pt>
                <c:pt idx="63400">
                  <c:v>17.735999</c:v>
                </c:pt>
                <c:pt idx="63401">
                  <c:v>17.734838</c:v>
                </c:pt>
                <c:pt idx="63402">
                  <c:v>17.731587999999999</c:v>
                </c:pt>
                <c:pt idx="63403">
                  <c:v>17.733993999999999</c:v>
                </c:pt>
                <c:pt idx="63404">
                  <c:v>17.738662999999999</c:v>
                </c:pt>
                <c:pt idx="63405">
                  <c:v>17.737933000000002</c:v>
                </c:pt>
                <c:pt idx="63406">
                  <c:v>17.740663999999999</c:v>
                </c:pt>
                <c:pt idx="63407">
                  <c:v>17.742122999999999</c:v>
                </c:pt>
                <c:pt idx="63408">
                  <c:v>17.742117</c:v>
                </c:pt>
                <c:pt idx="63409">
                  <c:v>17.749005</c:v>
                </c:pt>
                <c:pt idx="63410">
                  <c:v>17.745629999999998</c:v>
                </c:pt>
                <c:pt idx="63411">
                  <c:v>17.736255</c:v>
                </c:pt>
                <c:pt idx="63412">
                  <c:v>17.738499000000001</c:v>
                </c:pt>
                <c:pt idx="63413">
                  <c:v>17.739927999999999</c:v>
                </c:pt>
                <c:pt idx="63414">
                  <c:v>17.736854000000001</c:v>
                </c:pt>
                <c:pt idx="63415">
                  <c:v>17.738976999999998</c:v>
                </c:pt>
                <c:pt idx="63416">
                  <c:v>17.743283999999999</c:v>
                </c:pt>
                <c:pt idx="63417">
                  <c:v>17.743033</c:v>
                </c:pt>
                <c:pt idx="63418">
                  <c:v>17.742443999999999</c:v>
                </c:pt>
                <c:pt idx="63419">
                  <c:v>17.741036000000001</c:v>
                </c:pt>
                <c:pt idx="63420">
                  <c:v>17.740188</c:v>
                </c:pt>
                <c:pt idx="63421">
                  <c:v>17.742045000000001</c:v>
                </c:pt>
                <c:pt idx="63422">
                  <c:v>17.740490999999999</c:v>
                </c:pt>
                <c:pt idx="63423">
                  <c:v>17.740732000000001</c:v>
                </c:pt>
                <c:pt idx="63424">
                  <c:v>17.743226</c:v>
                </c:pt>
                <c:pt idx="63425">
                  <c:v>17.744463</c:v>
                </c:pt>
                <c:pt idx="63426">
                  <c:v>17.742944999999999</c:v>
                </c:pt>
                <c:pt idx="63427">
                  <c:v>17.740393000000001</c:v>
                </c:pt>
                <c:pt idx="63428">
                  <c:v>17.740400000000001</c:v>
                </c:pt>
                <c:pt idx="63429">
                  <c:v>17.738973000000001</c:v>
                </c:pt>
                <c:pt idx="63430">
                  <c:v>17.737914</c:v>
                </c:pt>
                <c:pt idx="63431">
                  <c:v>17.738821999999999</c:v>
                </c:pt>
                <c:pt idx="63432">
                  <c:v>17.737722999999999</c:v>
                </c:pt>
                <c:pt idx="63433">
                  <c:v>17.738133999999999</c:v>
                </c:pt>
                <c:pt idx="63434">
                  <c:v>17.740497999999999</c:v>
                </c:pt>
                <c:pt idx="63435">
                  <c:v>17.738123999999999</c:v>
                </c:pt>
                <c:pt idx="63436">
                  <c:v>17.734036</c:v>
                </c:pt>
                <c:pt idx="63437">
                  <c:v>17.733730999999999</c:v>
                </c:pt>
                <c:pt idx="63438">
                  <c:v>17.736719999999998</c:v>
                </c:pt>
                <c:pt idx="63439">
                  <c:v>17.738396999999999</c:v>
                </c:pt>
                <c:pt idx="63440">
                  <c:v>17.739557000000001</c:v>
                </c:pt>
                <c:pt idx="63441">
                  <c:v>17.739967</c:v>
                </c:pt>
                <c:pt idx="63442">
                  <c:v>17.738893999999998</c:v>
                </c:pt>
                <c:pt idx="63443">
                  <c:v>17.738209999999999</c:v>
                </c:pt>
                <c:pt idx="63444">
                  <c:v>17.737535000000001</c:v>
                </c:pt>
                <c:pt idx="63445">
                  <c:v>17.738371000000001</c:v>
                </c:pt>
                <c:pt idx="63446">
                  <c:v>17.739912</c:v>
                </c:pt>
                <c:pt idx="63447">
                  <c:v>17.740583000000001</c:v>
                </c:pt>
                <c:pt idx="63448">
                  <c:v>17.739485999999999</c:v>
                </c:pt>
                <c:pt idx="63449">
                  <c:v>17.743739000000001</c:v>
                </c:pt>
                <c:pt idx="63450">
                  <c:v>17.747944</c:v>
                </c:pt>
                <c:pt idx="63451">
                  <c:v>17.743704000000001</c:v>
                </c:pt>
                <c:pt idx="63452">
                  <c:v>17.741434000000002</c:v>
                </c:pt>
                <c:pt idx="63453">
                  <c:v>17.744125</c:v>
                </c:pt>
                <c:pt idx="63454">
                  <c:v>17.744192000000002</c:v>
                </c:pt>
                <c:pt idx="63455">
                  <c:v>17.743300999999999</c:v>
                </c:pt>
                <c:pt idx="63456">
                  <c:v>17.742243999999999</c:v>
                </c:pt>
                <c:pt idx="63457">
                  <c:v>17.741876000000001</c:v>
                </c:pt>
                <c:pt idx="63458">
                  <c:v>17.741308</c:v>
                </c:pt>
                <c:pt idx="63459">
                  <c:v>17.736377999999998</c:v>
                </c:pt>
                <c:pt idx="63460">
                  <c:v>17.733930999999998</c:v>
                </c:pt>
                <c:pt idx="63461">
                  <c:v>17.735431999999999</c:v>
                </c:pt>
                <c:pt idx="63462">
                  <c:v>17.736452</c:v>
                </c:pt>
                <c:pt idx="63463">
                  <c:v>17.743172000000001</c:v>
                </c:pt>
                <c:pt idx="63464">
                  <c:v>17.746400000000001</c:v>
                </c:pt>
                <c:pt idx="63465">
                  <c:v>17.741129999999998</c:v>
                </c:pt>
                <c:pt idx="63466">
                  <c:v>17.744045</c:v>
                </c:pt>
                <c:pt idx="63467">
                  <c:v>17.748550000000002</c:v>
                </c:pt>
                <c:pt idx="63468">
                  <c:v>17.74437</c:v>
                </c:pt>
                <c:pt idx="63469">
                  <c:v>17.743855</c:v>
                </c:pt>
                <c:pt idx="63470">
                  <c:v>17.746977999999999</c:v>
                </c:pt>
                <c:pt idx="63471">
                  <c:v>17.748141</c:v>
                </c:pt>
                <c:pt idx="63472">
                  <c:v>17.748635</c:v>
                </c:pt>
                <c:pt idx="63473">
                  <c:v>17.745850000000001</c:v>
                </c:pt>
                <c:pt idx="63474">
                  <c:v>17.744297</c:v>
                </c:pt>
                <c:pt idx="63475">
                  <c:v>17.748837000000002</c:v>
                </c:pt>
                <c:pt idx="63476">
                  <c:v>17.750775999999998</c:v>
                </c:pt>
                <c:pt idx="63477">
                  <c:v>17.748694</c:v>
                </c:pt>
                <c:pt idx="63478">
                  <c:v>17.750964</c:v>
                </c:pt>
                <c:pt idx="63479">
                  <c:v>17.753564000000001</c:v>
                </c:pt>
                <c:pt idx="63480">
                  <c:v>17.749824</c:v>
                </c:pt>
                <c:pt idx="63481">
                  <c:v>17.751148000000001</c:v>
                </c:pt>
                <c:pt idx="63482">
                  <c:v>17.756685999999998</c:v>
                </c:pt>
                <c:pt idx="63483">
                  <c:v>17.755261999999998</c:v>
                </c:pt>
                <c:pt idx="63484">
                  <c:v>17.754062000000001</c:v>
                </c:pt>
                <c:pt idx="63485">
                  <c:v>17.756702000000001</c:v>
                </c:pt>
                <c:pt idx="63486">
                  <c:v>17.759969999999999</c:v>
                </c:pt>
                <c:pt idx="63487">
                  <c:v>17.762346999999998</c:v>
                </c:pt>
                <c:pt idx="63488">
                  <c:v>17.761786000000001</c:v>
                </c:pt>
                <c:pt idx="63489">
                  <c:v>17.764638999999999</c:v>
                </c:pt>
                <c:pt idx="63490">
                  <c:v>17.767734999999998</c:v>
                </c:pt>
                <c:pt idx="63491">
                  <c:v>17.767202000000001</c:v>
                </c:pt>
                <c:pt idx="63492">
                  <c:v>17.768581000000001</c:v>
                </c:pt>
                <c:pt idx="63493">
                  <c:v>17.767633</c:v>
                </c:pt>
                <c:pt idx="63494">
                  <c:v>17.764071999999999</c:v>
                </c:pt>
                <c:pt idx="63495">
                  <c:v>17.765636000000001</c:v>
                </c:pt>
                <c:pt idx="63496">
                  <c:v>17.768488999999999</c:v>
                </c:pt>
                <c:pt idx="63497">
                  <c:v>17.767488</c:v>
                </c:pt>
                <c:pt idx="63498">
                  <c:v>17.767094</c:v>
                </c:pt>
                <c:pt idx="63499">
                  <c:v>17.768415000000001</c:v>
                </c:pt>
                <c:pt idx="63500">
                  <c:v>17.765868999999999</c:v>
                </c:pt>
                <c:pt idx="63501">
                  <c:v>17.760465</c:v>
                </c:pt>
                <c:pt idx="63502">
                  <c:v>17.759122999999999</c:v>
                </c:pt>
                <c:pt idx="63503">
                  <c:v>17.764251999999999</c:v>
                </c:pt>
                <c:pt idx="63504">
                  <c:v>17.766908000000001</c:v>
                </c:pt>
                <c:pt idx="63505">
                  <c:v>17.762077000000001</c:v>
                </c:pt>
                <c:pt idx="63506">
                  <c:v>17.75996</c:v>
                </c:pt>
                <c:pt idx="63507">
                  <c:v>17.761574</c:v>
                </c:pt>
                <c:pt idx="63508">
                  <c:v>17.761033999999999</c:v>
                </c:pt>
                <c:pt idx="63509">
                  <c:v>17.756122000000001</c:v>
                </c:pt>
                <c:pt idx="63510">
                  <c:v>17.750775000000001</c:v>
                </c:pt>
                <c:pt idx="63511">
                  <c:v>17.753232000000001</c:v>
                </c:pt>
                <c:pt idx="63512">
                  <c:v>17.755935000000001</c:v>
                </c:pt>
                <c:pt idx="63513">
                  <c:v>17.753401</c:v>
                </c:pt>
                <c:pt idx="63514">
                  <c:v>17.752466999999999</c:v>
                </c:pt>
                <c:pt idx="63515">
                  <c:v>17.752067</c:v>
                </c:pt>
                <c:pt idx="63516">
                  <c:v>17.750810000000001</c:v>
                </c:pt>
                <c:pt idx="63517">
                  <c:v>17.749489000000001</c:v>
                </c:pt>
                <c:pt idx="63518">
                  <c:v>17.749113000000001</c:v>
                </c:pt>
                <c:pt idx="63519">
                  <c:v>17.753308000000001</c:v>
                </c:pt>
                <c:pt idx="63520">
                  <c:v>17.756685000000001</c:v>
                </c:pt>
                <c:pt idx="63521">
                  <c:v>17.751726000000001</c:v>
                </c:pt>
                <c:pt idx="63522">
                  <c:v>17.748947999999999</c:v>
                </c:pt>
                <c:pt idx="63523">
                  <c:v>17.754791999999998</c:v>
                </c:pt>
                <c:pt idx="63524">
                  <c:v>17.757484000000002</c:v>
                </c:pt>
                <c:pt idx="63525">
                  <c:v>17.755393999999999</c:v>
                </c:pt>
                <c:pt idx="63526">
                  <c:v>17.754256999999999</c:v>
                </c:pt>
                <c:pt idx="63527">
                  <c:v>17.758316000000001</c:v>
                </c:pt>
                <c:pt idx="63528">
                  <c:v>17.760753000000001</c:v>
                </c:pt>
                <c:pt idx="63529">
                  <c:v>17.758372000000001</c:v>
                </c:pt>
                <c:pt idx="63530">
                  <c:v>17.759430999999999</c:v>
                </c:pt>
                <c:pt idx="63531">
                  <c:v>17.760826000000002</c:v>
                </c:pt>
                <c:pt idx="63532">
                  <c:v>17.759823999999998</c:v>
                </c:pt>
                <c:pt idx="63533">
                  <c:v>17.760316</c:v>
                </c:pt>
                <c:pt idx="63534">
                  <c:v>17.759371000000002</c:v>
                </c:pt>
                <c:pt idx="63535">
                  <c:v>17.760743999999999</c:v>
                </c:pt>
                <c:pt idx="63536">
                  <c:v>17.766013999999998</c:v>
                </c:pt>
                <c:pt idx="63537">
                  <c:v>17.769428999999999</c:v>
                </c:pt>
                <c:pt idx="63538">
                  <c:v>17.769390000000001</c:v>
                </c:pt>
                <c:pt idx="63539">
                  <c:v>17.767130000000002</c:v>
                </c:pt>
                <c:pt idx="63540">
                  <c:v>17.769722000000002</c:v>
                </c:pt>
                <c:pt idx="63541">
                  <c:v>17.773002999999999</c:v>
                </c:pt>
                <c:pt idx="63542">
                  <c:v>17.769628999999998</c:v>
                </c:pt>
                <c:pt idx="63543">
                  <c:v>17.76951</c:v>
                </c:pt>
                <c:pt idx="63544">
                  <c:v>17.773012000000001</c:v>
                </c:pt>
                <c:pt idx="63545">
                  <c:v>17.775724</c:v>
                </c:pt>
                <c:pt idx="63546">
                  <c:v>17.775521999999999</c:v>
                </c:pt>
                <c:pt idx="63547">
                  <c:v>17.770757</c:v>
                </c:pt>
                <c:pt idx="63548">
                  <c:v>17.766862</c:v>
                </c:pt>
                <c:pt idx="63549">
                  <c:v>17.768398000000001</c:v>
                </c:pt>
                <c:pt idx="63550">
                  <c:v>17.770173</c:v>
                </c:pt>
                <c:pt idx="63551">
                  <c:v>17.768813000000002</c:v>
                </c:pt>
                <c:pt idx="63552">
                  <c:v>17.766569</c:v>
                </c:pt>
                <c:pt idx="63553">
                  <c:v>17.766165999999998</c:v>
                </c:pt>
                <c:pt idx="63554">
                  <c:v>17.769058000000001</c:v>
                </c:pt>
                <c:pt idx="63555">
                  <c:v>17.770092000000002</c:v>
                </c:pt>
                <c:pt idx="63556">
                  <c:v>17.765971</c:v>
                </c:pt>
                <c:pt idx="63557">
                  <c:v>17.765996999999999</c:v>
                </c:pt>
                <c:pt idx="63558">
                  <c:v>17.768537999999999</c:v>
                </c:pt>
                <c:pt idx="63559">
                  <c:v>17.765668000000002</c:v>
                </c:pt>
                <c:pt idx="63560">
                  <c:v>17.764133999999999</c:v>
                </c:pt>
                <c:pt idx="63561">
                  <c:v>17.770938000000001</c:v>
                </c:pt>
                <c:pt idx="63562">
                  <c:v>17.77111</c:v>
                </c:pt>
                <c:pt idx="63563">
                  <c:v>17.763915999999998</c:v>
                </c:pt>
                <c:pt idx="63564">
                  <c:v>17.764482000000001</c:v>
                </c:pt>
                <c:pt idx="63565">
                  <c:v>17.765457999999999</c:v>
                </c:pt>
                <c:pt idx="63566">
                  <c:v>17.761728000000002</c:v>
                </c:pt>
                <c:pt idx="63567">
                  <c:v>17.764918000000002</c:v>
                </c:pt>
                <c:pt idx="63568">
                  <c:v>17.769565</c:v>
                </c:pt>
                <c:pt idx="63569">
                  <c:v>17.764761</c:v>
                </c:pt>
                <c:pt idx="63570">
                  <c:v>17.761344999999999</c:v>
                </c:pt>
                <c:pt idx="63571">
                  <c:v>17.765948000000002</c:v>
                </c:pt>
                <c:pt idx="63572">
                  <c:v>17.766767000000002</c:v>
                </c:pt>
                <c:pt idx="63573">
                  <c:v>17.765184000000001</c:v>
                </c:pt>
                <c:pt idx="63574">
                  <c:v>17.766855</c:v>
                </c:pt>
                <c:pt idx="63575">
                  <c:v>17.765065</c:v>
                </c:pt>
                <c:pt idx="63576">
                  <c:v>17.763428000000001</c:v>
                </c:pt>
                <c:pt idx="63577">
                  <c:v>17.767195000000001</c:v>
                </c:pt>
                <c:pt idx="63578">
                  <c:v>17.768637999999999</c:v>
                </c:pt>
                <c:pt idx="63579">
                  <c:v>17.768829</c:v>
                </c:pt>
                <c:pt idx="63580">
                  <c:v>17.768813000000002</c:v>
                </c:pt>
                <c:pt idx="63581">
                  <c:v>17.764078999999999</c:v>
                </c:pt>
                <c:pt idx="63582">
                  <c:v>17.760007999999999</c:v>
                </c:pt>
                <c:pt idx="63583">
                  <c:v>17.75874</c:v>
                </c:pt>
                <c:pt idx="63584">
                  <c:v>17.754646999999999</c:v>
                </c:pt>
                <c:pt idx="63585">
                  <c:v>17.747893000000001</c:v>
                </c:pt>
                <c:pt idx="63586">
                  <c:v>17.744395000000001</c:v>
                </c:pt>
                <c:pt idx="63587">
                  <c:v>17.743492</c:v>
                </c:pt>
                <c:pt idx="63588">
                  <c:v>17.738996</c:v>
                </c:pt>
                <c:pt idx="63589">
                  <c:v>17.735033999999999</c:v>
                </c:pt>
                <c:pt idx="63590">
                  <c:v>17.731718000000001</c:v>
                </c:pt>
                <c:pt idx="63591">
                  <c:v>17.727049999999998</c:v>
                </c:pt>
                <c:pt idx="63592">
                  <c:v>17.726665000000001</c:v>
                </c:pt>
                <c:pt idx="63593">
                  <c:v>17.729807999999998</c:v>
                </c:pt>
                <c:pt idx="63594">
                  <c:v>17.729381</c:v>
                </c:pt>
                <c:pt idx="63595">
                  <c:v>17.726354000000001</c:v>
                </c:pt>
                <c:pt idx="63596">
                  <c:v>17.725107999999999</c:v>
                </c:pt>
                <c:pt idx="63597">
                  <c:v>17.730270000000001</c:v>
                </c:pt>
                <c:pt idx="63598">
                  <c:v>17.733194000000001</c:v>
                </c:pt>
                <c:pt idx="63599">
                  <c:v>17.729037000000002</c:v>
                </c:pt>
                <c:pt idx="63600">
                  <c:v>17.727986999999999</c:v>
                </c:pt>
                <c:pt idx="63601">
                  <c:v>17.730225999999998</c:v>
                </c:pt>
                <c:pt idx="63602">
                  <c:v>17.729299000000001</c:v>
                </c:pt>
                <c:pt idx="63603">
                  <c:v>17.725494999999999</c:v>
                </c:pt>
                <c:pt idx="63604">
                  <c:v>17.722038000000001</c:v>
                </c:pt>
                <c:pt idx="63605">
                  <c:v>17.720427999999998</c:v>
                </c:pt>
                <c:pt idx="63606">
                  <c:v>17.722799999999999</c:v>
                </c:pt>
                <c:pt idx="63607">
                  <c:v>17.722743000000001</c:v>
                </c:pt>
                <c:pt idx="63608">
                  <c:v>17.717200999999999</c:v>
                </c:pt>
                <c:pt idx="63609">
                  <c:v>17.717931</c:v>
                </c:pt>
                <c:pt idx="63610">
                  <c:v>17.722408000000001</c:v>
                </c:pt>
                <c:pt idx="63611">
                  <c:v>17.720236</c:v>
                </c:pt>
                <c:pt idx="63612">
                  <c:v>17.717065000000002</c:v>
                </c:pt>
                <c:pt idx="63613">
                  <c:v>17.717752999999998</c:v>
                </c:pt>
                <c:pt idx="63614">
                  <c:v>17.716287999999999</c:v>
                </c:pt>
                <c:pt idx="63615">
                  <c:v>17.713190999999998</c:v>
                </c:pt>
                <c:pt idx="63616">
                  <c:v>17.712951</c:v>
                </c:pt>
                <c:pt idx="63617">
                  <c:v>17.715384</c:v>
                </c:pt>
                <c:pt idx="63618">
                  <c:v>17.715444999999999</c:v>
                </c:pt>
                <c:pt idx="63619">
                  <c:v>17.711452999999999</c:v>
                </c:pt>
                <c:pt idx="63620">
                  <c:v>17.709709</c:v>
                </c:pt>
                <c:pt idx="63621">
                  <c:v>17.711673000000001</c:v>
                </c:pt>
                <c:pt idx="63622">
                  <c:v>17.709859000000002</c:v>
                </c:pt>
                <c:pt idx="63623">
                  <c:v>17.708210000000001</c:v>
                </c:pt>
                <c:pt idx="63624">
                  <c:v>17.712866000000002</c:v>
                </c:pt>
                <c:pt idx="63625">
                  <c:v>17.715634999999999</c:v>
                </c:pt>
                <c:pt idx="63626">
                  <c:v>17.712747</c:v>
                </c:pt>
                <c:pt idx="63627">
                  <c:v>17.710851000000002</c:v>
                </c:pt>
                <c:pt idx="63628">
                  <c:v>17.712454000000001</c:v>
                </c:pt>
                <c:pt idx="63629">
                  <c:v>17.714355000000001</c:v>
                </c:pt>
                <c:pt idx="63630">
                  <c:v>17.715322</c:v>
                </c:pt>
                <c:pt idx="63631">
                  <c:v>17.717600000000001</c:v>
                </c:pt>
                <c:pt idx="63632">
                  <c:v>17.718658999999999</c:v>
                </c:pt>
                <c:pt idx="63633">
                  <c:v>17.718233999999999</c:v>
                </c:pt>
                <c:pt idx="63634">
                  <c:v>17.715399000000001</c:v>
                </c:pt>
                <c:pt idx="63635">
                  <c:v>17.713379</c:v>
                </c:pt>
                <c:pt idx="63636">
                  <c:v>17.714817</c:v>
                </c:pt>
                <c:pt idx="63637">
                  <c:v>17.714186999999999</c:v>
                </c:pt>
                <c:pt idx="63638">
                  <c:v>17.714361</c:v>
                </c:pt>
                <c:pt idx="63639">
                  <c:v>17.717563999999999</c:v>
                </c:pt>
                <c:pt idx="63640">
                  <c:v>17.720528000000002</c:v>
                </c:pt>
                <c:pt idx="63641">
                  <c:v>17.720814000000001</c:v>
                </c:pt>
                <c:pt idx="63642">
                  <c:v>17.716795000000001</c:v>
                </c:pt>
                <c:pt idx="63643">
                  <c:v>17.717328999999999</c:v>
                </c:pt>
                <c:pt idx="63644">
                  <c:v>17.719211999999999</c:v>
                </c:pt>
                <c:pt idx="63645">
                  <c:v>17.715185000000002</c:v>
                </c:pt>
                <c:pt idx="63646">
                  <c:v>17.714033000000001</c:v>
                </c:pt>
                <c:pt idx="63647">
                  <c:v>17.718254000000002</c:v>
                </c:pt>
                <c:pt idx="63648">
                  <c:v>17.721198999999999</c:v>
                </c:pt>
                <c:pt idx="63649">
                  <c:v>17.721575000000001</c:v>
                </c:pt>
                <c:pt idx="63650">
                  <c:v>17.722224000000001</c:v>
                </c:pt>
                <c:pt idx="63651">
                  <c:v>17.723027999999999</c:v>
                </c:pt>
                <c:pt idx="63652">
                  <c:v>17.720583000000001</c:v>
                </c:pt>
                <c:pt idx="63653">
                  <c:v>17.718679999999999</c:v>
                </c:pt>
                <c:pt idx="63654">
                  <c:v>17.721302999999999</c:v>
                </c:pt>
                <c:pt idx="63655">
                  <c:v>17.721012999999999</c:v>
                </c:pt>
                <c:pt idx="63656">
                  <c:v>17.717179999999999</c:v>
                </c:pt>
                <c:pt idx="63657">
                  <c:v>17.718036000000001</c:v>
                </c:pt>
                <c:pt idx="63658">
                  <c:v>17.718681</c:v>
                </c:pt>
                <c:pt idx="63659">
                  <c:v>17.716612999999999</c:v>
                </c:pt>
                <c:pt idx="63660">
                  <c:v>17.719825</c:v>
                </c:pt>
                <c:pt idx="63661">
                  <c:v>17.722536000000002</c:v>
                </c:pt>
                <c:pt idx="63662">
                  <c:v>17.717533</c:v>
                </c:pt>
                <c:pt idx="63663">
                  <c:v>17.717078999999998</c:v>
                </c:pt>
                <c:pt idx="63664">
                  <c:v>17.718347999999999</c:v>
                </c:pt>
                <c:pt idx="63665">
                  <c:v>17.714872</c:v>
                </c:pt>
                <c:pt idx="63666">
                  <c:v>17.717388</c:v>
                </c:pt>
                <c:pt idx="63667">
                  <c:v>17.722155000000001</c:v>
                </c:pt>
                <c:pt idx="63668">
                  <c:v>17.716936</c:v>
                </c:pt>
                <c:pt idx="63669">
                  <c:v>17.712810999999999</c:v>
                </c:pt>
                <c:pt idx="63670">
                  <c:v>17.714699</c:v>
                </c:pt>
                <c:pt idx="63671">
                  <c:v>17.712828999999999</c:v>
                </c:pt>
                <c:pt idx="63672">
                  <c:v>17.711168000000001</c:v>
                </c:pt>
                <c:pt idx="63673">
                  <c:v>17.714784999999999</c:v>
                </c:pt>
                <c:pt idx="63674">
                  <c:v>17.717635000000001</c:v>
                </c:pt>
                <c:pt idx="63675">
                  <c:v>17.714646999999999</c:v>
                </c:pt>
                <c:pt idx="63676">
                  <c:v>17.713809000000001</c:v>
                </c:pt>
                <c:pt idx="63677">
                  <c:v>17.718622</c:v>
                </c:pt>
                <c:pt idx="63678">
                  <c:v>17.718207</c:v>
                </c:pt>
                <c:pt idx="63679">
                  <c:v>17.716318999999999</c:v>
                </c:pt>
                <c:pt idx="63680">
                  <c:v>17.71865</c:v>
                </c:pt>
                <c:pt idx="63681">
                  <c:v>17.720752999999998</c:v>
                </c:pt>
                <c:pt idx="63682">
                  <c:v>17.723293000000002</c:v>
                </c:pt>
                <c:pt idx="63683">
                  <c:v>17.723578</c:v>
                </c:pt>
                <c:pt idx="63684">
                  <c:v>17.721335</c:v>
                </c:pt>
                <c:pt idx="63685">
                  <c:v>17.719372</c:v>
                </c:pt>
                <c:pt idx="63686">
                  <c:v>17.717659000000001</c:v>
                </c:pt>
                <c:pt idx="63687">
                  <c:v>17.716936</c:v>
                </c:pt>
                <c:pt idx="63688">
                  <c:v>17.720115</c:v>
                </c:pt>
                <c:pt idx="63689">
                  <c:v>17.726493000000001</c:v>
                </c:pt>
                <c:pt idx="63690">
                  <c:v>17.725185</c:v>
                </c:pt>
                <c:pt idx="63691">
                  <c:v>17.719626000000002</c:v>
                </c:pt>
                <c:pt idx="63692">
                  <c:v>17.720586000000001</c:v>
                </c:pt>
                <c:pt idx="63693">
                  <c:v>17.722448</c:v>
                </c:pt>
                <c:pt idx="63694">
                  <c:v>17.726064999999998</c:v>
                </c:pt>
                <c:pt idx="63695">
                  <c:v>17.731190000000002</c:v>
                </c:pt>
                <c:pt idx="63696">
                  <c:v>17.729474</c:v>
                </c:pt>
                <c:pt idx="63697">
                  <c:v>17.724627999999999</c:v>
                </c:pt>
                <c:pt idx="63698">
                  <c:v>17.725933000000001</c:v>
                </c:pt>
                <c:pt idx="63699">
                  <c:v>17.733781</c:v>
                </c:pt>
                <c:pt idx="63700">
                  <c:v>17.736861000000001</c:v>
                </c:pt>
                <c:pt idx="63701">
                  <c:v>17.731594999999999</c:v>
                </c:pt>
                <c:pt idx="63702">
                  <c:v>17.727506999999999</c:v>
                </c:pt>
                <c:pt idx="63703">
                  <c:v>17.729414999999999</c:v>
                </c:pt>
                <c:pt idx="63704">
                  <c:v>17.731802999999999</c:v>
                </c:pt>
                <c:pt idx="63705">
                  <c:v>17.731908000000001</c:v>
                </c:pt>
                <c:pt idx="63706">
                  <c:v>17.730284999999999</c:v>
                </c:pt>
                <c:pt idx="63707">
                  <c:v>17.729524999999999</c:v>
                </c:pt>
                <c:pt idx="63708">
                  <c:v>17.730986999999999</c:v>
                </c:pt>
                <c:pt idx="63709">
                  <c:v>17.730551999999999</c:v>
                </c:pt>
                <c:pt idx="63710">
                  <c:v>17.728916999999999</c:v>
                </c:pt>
                <c:pt idx="63711">
                  <c:v>17.729382999999999</c:v>
                </c:pt>
                <c:pt idx="63712">
                  <c:v>17.729707999999999</c:v>
                </c:pt>
                <c:pt idx="63713">
                  <c:v>17.729139</c:v>
                </c:pt>
                <c:pt idx="63714">
                  <c:v>17.731365</c:v>
                </c:pt>
                <c:pt idx="63715">
                  <c:v>17.732140000000001</c:v>
                </c:pt>
                <c:pt idx="63716">
                  <c:v>17.729700999999999</c:v>
                </c:pt>
                <c:pt idx="63717">
                  <c:v>17.727561999999999</c:v>
                </c:pt>
                <c:pt idx="63718">
                  <c:v>17.726573999999999</c:v>
                </c:pt>
                <c:pt idx="63719">
                  <c:v>17.728908000000001</c:v>
                </c:pt>
                <c:pt idx="63720">
                  <c:v>17.730540000000001</c:v>
                </c:pt>
                <c:pt idx="63721">
                  <c:v>17.732896</c:v>
                </c:pt>
                <c:pt idx="63722">
                  <c:v>17.734728</c:v>
                </c:pt>
                <c:pt idx="63723">
                  <c:v>17.732374</c:v>
                </c:pt>
                <c:pt idx="63724">
                  <c:v>17.730533999999999</c:v>
                </c:pt>
                <c:pt idx="63725">
                  <c:v>17.729686999999998</c:v>
                </c:pt>
                <c:pt idx="63726">
                  <c:v>17.730163999999998</c:v>
                </c:pt>
                <c:pt idx="63727">
                  <c:v>17.730778000000001</c:v>
                </c:pt>
                <c:pt idx="63728">
                  <c:v>17.728656999999998</c:v>
                </c:pt>
                <c:pt idx="63729">
                  <c:v>17.728705000000001</c:v>
                </c:pt>
                <c:pt idx="63730">
                  <c:v>17.726993</c:v>
                </c:pt>
                <c:pt idx="63731">
                  <c:v>17.723579999999998</c:v>
                </c:pt>
                <c:pt idx="63732">
                  <c:v>17.72719</c:v>
                </c:pt>
                <c:pt idx="63733">
                  <c:v>17.729855000000001</c:v>
                </c:pt>
                <c:pt idx="63734">
                  <c:v>17.72587</c:v>
                </c:pt>
                <c:pt idx="63735">
                  <c:v>17.725007999999999</c:v>
                </c:pt>
                <c:pt idx="63736">
                  <c:v>17.725632000000001</c:v>
                </c:pt>
                <c:pt idx="63737">
                  <c:v>17.723628999999999</c:v>
                </c:pt>
                <c:pt idx="63738">
                  <c:v>17.7256</c:v>
                </c:pt>
                <c:pt idx="63739">
                  <c:v>17.729403999999999</c:v>
                </c:pt>
                <c:pt idx="63740">
                  <c:v>17.726666000000002</c:v>
                </c:pt>
                <c:pt idx="63741">
                  <c:v>17.728148000000001</c:v>
                </c:pt>
                <c:pt idx="63742">
                  <c:v>17.730228</c:v>
                </c:pt>
                <c:pt idx="63743">
                  <c:v>17.722756</c:v>
                </c:pt>
                <c:pt idx="63744">
                  <c:v>17.722801</c:v>
                </c:pt>
                <c:pt idx="63745">
                  <c:v>17.729261000000001</c:v>
                </c:pt>
                <c:pt idx="63746">
                  <c:v>17.727661000000001</c:v>
                </c:pt>
                <c:pt idx="63747">
                  <c:v>17.727979000000001</c:v>
                </c:pt>
                <c:pt idx="63748">
                  <c:v>17.732485</c:v>
                </c:pt>
                <c:pt idx="63749">
                  <c:v>17.733397</c:v>
                </c:pt>
                <c:pt idx="63750">
                  <c:v>17.732368000000001</c:v>
                </c:pt>
                <c:pt idx="63751">
                  <c:v>17.732796</c:v>
                </c:pt>
                <c:pt idx="63752">
                  <c:v>17.734216</c:v>
                </c:pt>
                <c:pt idx="63753">
                  <c:v>17.736612999999998</c:v>
                </c:pt>
                <c:pt idx="63754">
                  <c:v>17.735731000000001</c:v>
                </c:pt>
                <c:pt idx="63755">
                  <c:v>17.736363000000001</c:v>
                </c:pt>
                <c:pt idx="63756">
                  <c:v>17.741267000000001</c:v>
                </c:pt>
                <c:pt idx="63757">
                  <c:v>17.742066999999999</c:v>
                </c:pt>
                <c:pt idx="63758">
                  <c:v>17.739339000000001</c:v>
                </c:pt>
                <c:pt idx="63759">
                  <c:v>17.737316</c:v>
                </c:pt>
                <c:pt idx="63760">
                  <c:v>17.738068999999999</c:v>
                </c:pt>
                <c:pt idx="63761">
                  <c:v>17.739283</c:v>
                </c:pt>
                <c:pt idx="63762">
                  <c:v>17.739668000000002</c:v>
                </c:pt>
                <c:pt idx="63763">
                  <c:v>17.74126</c:v>
                </c:pt>
                <c:pt idx="63764">
                  <c:v>17.737971000000002</c:v>
                </c:pt>
                <c:pt idx="63765">
                  <c:v>17.736616000000001</c:v>
                </c:pt>
                <c:pt idx="63766">
                  <c:v>17.739958000000001</c:v>
                </c:pt>
                <c:pt idx="63767">
                  <c:v>17.739730999999999</c:v>
                </c:pt>
                <c:pt idx="63768">
                  <c:v>17.735198</c:v>
                </c:pt>
                <c:pt idx="63769">
                  <c:v>17.737241000000001</c:v>
                </c:pt>
                <c:pt idx="63770">
                  <c:v>17.742439999999998</c:v>
                </c:pt>
                <c:pt idx="63771">
                  <c:v>17.740606</c:v>
                </c:pt>
                <c:pt idx="63772">
                  <c:v>17.740711999999998</c:v>
                </c:pt>
                <c:pt idx="63773">
                  <c:v>17.741985</c:v>
                </c:pt>
                <c:pt idx="63774">
                  <c:v>17.736466</c:v>
                </c:pt>
                <c:pt idx="63775">
                  <c:v>17.734679</c:v>
                </c:pt>
                <c:pt idx="63776">
                  <c:v>17.738222</c:v>
                </c:pt>
                <c:pt idx="63777">
                  <c:v>17.740558</c:v>
                </c:pt>
                <c:pt idx="63778">
                  <c:v>17.738947</c:v>
                </c:pt>
                <c:pt idx="63779">
                  <c:v>17.734439999999999</c:v>
                </c:pt>
                <c:pt idx="63780">
                  <c:v>17.734577000000002</c:v>
                </c:pt>
                <c:pt idx="63781">
                  <c:v>17.740407000000001</c:v>
                </c:pt>
                <c:pt idx="63782">
                  <c:v>17.739350000000002</c:v>
                </c:pt>
                <c:pt idx="63783">
                  <c:v>17.734618999999999</c:v>
                </c:pt>
                <c:pt idx="63784">
                  <c:v>17.738157000000001</c:v>
                </c:pt>
                <c:pt idx="63785">
                  <c:v>17.739224</c:v>
                </c:pt>
                <c:pt idx="63786">
                  <c:v>17.735769999999999</c:v>
                </c:pt>
                <c:pt idx="63787">
                  <c:v>17.737148000000001</c:v>
                </c:pt>
                <c:pt idx="63788">
                  <c:v>17.739208000000001</c:v>
                </c:pt>
                <c:pt idx="63789">
                  <c:v>17.743092000000001</c:v>
                </c:pt>
                <c:pt idx="63790">
                  <c:v>17.747955999999999</c:v>
                </c:pt>
                <c:pt idx="63791">
                  <c:v>17.747567</c:v>
                </c:pt>
                <c:pt idx="63792">
                  <c:v>17.743473000000002</c:v>
                </c:pt>
                <c:pt idx="63793">
                  <c:v>17.743317999999999</c:v>
                </c:pt>
                <c:pt idx="63794">
                  <c:v>17.749254000000001</c:v>
                </c:pt>
                <c:pt idx="63795">
                  <c:v>17.750620000000001</c:v>
                </c:pt>
                <c:pt idx="63796">
                  <c:v>17.748602000000002</c:v>
                </c:pt>
                <c:pt idx="63797">
                  <c:v>17.752616</c:v>
                </c:pt>
                <c:pt idx="63798">
                  <c:v>17.753081999999999</c:v>
                </c:pt>
                <c:pt idx="63799">
                  <c:v>17.752077</c:v>
                </c:pt>
                <c:pt idx="63800">
                  <c:v>17.755724000000001</c:v>
                </c:pt>
                <c:pt idx="63801">
                  <c:v>17.752018</c:v>
                </c:pt>
                <c:pt idx="63802">
                  <c:v>17.744333000000001</c:v>
                </c:pt>
                <c:pt idx="63803">
                  <c:v>17.747131</c:v>
                </c:pt>
                <c:pt idx="63804">
                  <c:v>17.751477000000001</c:v>
                </c:pt>
                <c:pt idx="63805">
                  <c:v>17.74587</c:v>
                </c:pt>
                <c:pt idx="63806">
                  <c:v>17.740369999999999</c:v>
                </c:pt>
                <c:pt idx="63807">
                  <c:v>17.742229999999999</c:v>
                </c:pt>
                <c:pt idx="63808">
                  <c:v>17.745761000000002</c:v>
                </c:pt>
                <c:pt idx="63809">
                  <c:v>17.74813</c:v>
                </c:pt>
                <c:pt idx="63810">
                  <c:v>17.749275000000001</c:v>
                </c:pt>
                <c:pt idx="63811">
                  <c:v>17.747817000000001</c:v>
                </c:pt>
                <c:pt idx="63812">
                  <c:v>17.749283999999999</c:v>
                </c:pt>
                <c:pt idx="63813">
                  <c:v>17.750906000000001</c:v>
                </c:pt>
                <c:pt idx="63814">
                  <c:v>17.748577000000001</c:v>
                </c:pt>
                <c:pt idx="63815">
                  <c:v>17.751384999999999</c:v>
                </c:pt>
                <c:pt idx="63816">
                  <c:v>17.752223999999998</c:v>
                </c:pt>
                <c:pt idx="63817">
                  <c:v>17.748550000000002</c:v>
                </c:pt>
                <c:pt idx="63818">
                  <c:v>17.750076</c:v>
                </c:pt>
                <c:pt idx="63819">
                  <c:v>17.752870999999999</c:v>
                </c:pt>
                <c:pt idx="63820">
                  <c:v>17.756553</c:v>
                </c:pt>
                <c:pt idx="63821">
                  <c:v>17.758600000000001</c:v>
                </c:pt>
                <c:pt idx="63822">
                  <c:v>17.752068000000001</c:v>
                </c:pt>
                <c:pt idx="63823">
                  <c:v>17.750525</c:v>
                </c:pt>
                <c:pt idx="63824">
                  <c:v>17.753539</c:v>
                </c:pt>
                <c:pt idx="63825">
                  <c:v>17.752255999999999</c:v>
                </c:pt>
                <c:pt idx="63826">
                  <c:v>17.750927000000001</c:v>
                </c:pt>
                <c:pt idx="63827">
                  <c:v>17.75065</c:v>
                </c:pt>
                <c:pt idx="63828">
                  <c:v>17.748411000000001</c:v>
                </c:pt>
                <c:pt idx="63829">
                  <c:v>17.748066000000001</c:v>
                </c:pt>
                <c:pt idx="63830">
                  <c:v>17.750903000000001</c:v>
                </c:pt>
                <c:pt idx="63831">
                  <c:v>17.750571999999998</c:v>
                </c:pt>
                <c:pt idx="63832">
                  <c:v>17.748177999999999</c:v>
                </c:pt>
                <c:pt idx="63833">
                  <c:v>17.750056000000001</c:v>
                </c:pt>
                <c:pt idx="63834">
                  <c:v>17.752178000000001</c:v>
                </c:pt>
                <c:pt idx="63835">
                  <c:v>17.752084</c:v>
                </c:pt>
                <c:pt idx="63836">
                  <c:v>17.750921000000002</c:v>
                </c:pt>
                <c:pt idx="63837">
                  <c:v>17.747385999999999</c:v>
                </c:pt>
                <c:pt idx="63838">
                  <c:v>17.748783</c:v>
                </c:pt>
                <c:pt idx="63839">
                  <c:v>17.75498</c:v>
                </c:pt>
                <c:pt idx="63840">
                  <c:v>17.752403000000001</c:v>
                </c:pt>
                <c:pt idx="63841">
                  <c:v>17.750302999999999</c:v>
                </c:pt>
                <c:pt idx="63842">
                  <c:v>17.756095999999999</c:v>
                </c:pt>
                <c:pt idx="63843">
                  <c:v>17.756931000000002</c:v>
                </c:pt>
                <c:pt idx="63844">
                  <c:v>17.754365</c:v>
                </c:pt>
                <c:pt idx="63845">
                  <c:v>17.757944999999999</c:v>
                </c:pt>
                <c:pt idx="63846">
                  <c:v>17.758400999999999</c:v>
                </c:pt>
                <c:pt idx="63847">
                  <c:v>17.75498</c:v>
                </c:pt>
                <c:pt idx="63848">
                  <c:v>17.753578999999998</c:v>
                </c:pt>
                <c:pt idx="63849">
                  <c:v>17.751693</c:v>
                </c:pt>
                <c:pt idx="63850">
                  <c:v>17.756202999999999</c:v>
                </c:pt>
                <c:pt idx="63851">
                  <c:v>17.760878999999999</c:v>
                </c:pt>
                <c:pt idx="63852">
                  <c:v>17.755265000000001</c:v>
                </c:pt>
                <c:pt idx="63853">
                  <c:v>17.754214999999999</c:v>
                </c:pt>
                <c:pt idx="63854">
                  <c:v>17.760667000000002</c:v>
                </c:pt>
                <c:pt idx="63855">
                  <c:v>17.762494</c:v>
                </c:pt>
                <c:pt idx="63856">
                  <c:v>17.759184000000001</c:v>
                </c:pt>
                <c:pt idx="63857">
                  <c:v>17.757498999999999</c:v>
                </c:pt>
                <c:pt idx="63858">
                  <c:v>17.757726000000002</c:v>
                </c:pt>
                <c:pt idx="63859">
                  <c:v>17.755537</c:v>
                </c:pt>
                <c:pt idx="63860">
                  <c:v>17.757194999999999</c:v>
                </c:pt>
                <c:pt idx="63861">
                  <c:v>17.761209999999998</c:v>
                </c:pt>
                <c:pt idx="63862">
                  <c:v>17.759594</c:v>
                </c:pt>
                <c:pt idx="63863">
                  <c:v>17.760556000000001</c:v>
                </c:pt>
                <c:pt idx="63864">
                  <c:v>17.765726999999998</c:v>
                </c:pt>
                <c:pt idx="63865">
                  <c:v>17.764997999999999</c:v>
                </c:pt>
                <c:pt idx="63866">
                  <c:v>17.759717999999999</c:v>
                </c:pt>
                <c:pt idx="63867">
                  <c:v>17.761293999999999</c:v>
                </c:pt>
                <c:pt idx="63868">
                  <c:v>17.766383999999999</c:v>
                </c:pt>
                <c:pt idx="63869">
                  <c:v>17.762599999999999</c:v>
                </c:pt>
                <c:pt idx="63870">
                  <c:v>17.757712999999999</c:v>
                </c:pt>
                <c:pt idx="63871">
                  <c:v>17.760804</c:v>
                </c:pt>
                <c:pt idx="63872">
                  <c:v>17.762001999999999</c:v>
                </c:pt>
                <c:pt idx="63873">
                  <c:v>17.761600000000001</c:v>
                </c:pt>
                <c:pt idx="63874">
                  <c:v>17.764545999999999</c:v>
                </c:pt>
                <c:pt idx="63875">
                  <c:v>17.765453999999998</c:v>
                </c:pt>
                <c:pt idx="63876">
                  <c:v>17.762187999999998</c:v>
                </c:pt>
                <c:pt idx="63877">
                  <c:v>17.762387</c:v>
                </c:pt>
                <c:pt idx="63878">
                  <c:v>17.764327999999999</c:v>
                </c:pt>
                <c:pt idx="63879">
                  <c:v>17.762812</c:v>
                </c:pt>
                <c:pt idx="63880">
                  <c:v>17.762900999999999</c:v>
                </c:pt>
                <c:pt idx="63881">
                  <c:v>17.763106000000001</c:v>
                </c:pt>
                <c:pt idx="63882">
                  <c:v>17.759028000000001</c:v>
                </c:pt>
                <c:pt idx="63883">
                  <c:v>17.757251</c:v>
                </c:pt>
                <c:pt idx="63884">
                  <c:v>17.757753000000001</c:v>
                </c:pt>
                <c:pt idx="63885">
                  <c:v>17.756975000000001</c:v>
                </c:pt>
                <c:pt idx="63886">
                  <c:v>17.756657000000001</c:v>
                </c:pt>
                <c:pt idx="63887">
                  <c:v>17.756446</c:v>
                </c:pt>
                <c:pt idx="63888">
                  <c:v>17.756723000000001</c:v>
                </c:pt>
                <c:pt idx="63889">
                  <c:v>17.759989000000001</c:v>
                </c:pt>
                <c:pt idx="63890">
                  <c:v>17.763829000000001</c:v>
                </c:pt>
                <c:pt idx="63891">
                  <c:v>17.763355000000001</c:v>
                </c:pt>
                <c:pt idx="63892">
                  <c:v>17.759646</c:v>
                </c:pt>
                <c:pt idx="63893">
                  <c:v>17.759056999999999</c:v>
                </c:pt>
                <c:pt idx="63894">
                  <c:v>17.760853000000001</c:v>
                </c:pt>
                <c:pt idx="63895">
                  <c:v>17.762460999999998</c:v>
                </c:pt>
                <c:pt idx="63896">
                  <c:v>17.764697999999999</c:v>
                </c:pt>
                <c:pt idx="63897">
                  <c:v>17.764005000000001</c:v>
                </c:pt>
                <c:pt idx="63898">
                  <c:v>17.762993000000002</c:v>
                </c:pt>
                <c:pt idx="63899">
                  <c:v>17.769279999999998</c:v>
                </c:pt>
                <c:pt idx="63900">
                  <c:v>17.773775000000001</c:v>
                </c:pt>
                <c:pt idx="63901">
                  <c:v>17.771853</c:v>
                </c:pt>
                <c:pt idx="63902">
                  <c:v>17.769459000000001</c:v>
                </c:pt>
                <c:pt idx="63903">
                  <c:v>17.769313</c:v>
                </c:pt>
                <c:pt idx="63904">
                  <c:v>17.769255999999999</c:v>
                </c:pt>
                <c:pt idx="63905">
                  <c:v>17.770229</c:v>
                </c:pt>
                <c:pt idx="63906">
                  <c:v>17.773524999999999</c:v>
                </c:pt>
                <c:pt idx="63907">
                  <c:v>17.77459</c:v>
                </c:pt>
                <c:pt idx="63908">
                  <c:v>17.774685999999999</c:v>
                </c:pt>
                <c:pt idx="63909">
                  <c:v>17.773790999999999</c:v>
                </c:pt>
                <c:pt idx="63910">
                  <c:v>17.770175999999999</c:v>
                </c:pt>
                <c:pt idx="63911">
                  <c:v>17.768868999999999</c:v>
                </c:pt>
                <c:pt idx="63912">
                  <c:v>17.770053000000001</c:v>
                </c:pt>
                <c:pt idx="63913">
                  <c:v>17.768816000000001</c:v>
                </c:pt>
                <c:pt idx="63914">
                  <c:v>17.767358999999999</c:v>
                </c:pt>
                <c:pt idx="63915">
                  <c:v>17.768571999999999</c:v>
                </c:pt>
                <c:pt idx="63916">
                  <c:v>17.769231999999999</c:v>
                </c:pt>
                <c:pt idx="63917">
                  <c:v>17.771373000000001</c:v>
                </c:pt>
                <c:pt idx="63918">
                  <c:v>17.771083999999998</c:v>
                </c:pt>
                <c:pt idx="63919">
                  <c:v>17.767569000000002</c:v>
                </c:pt>
                <c:pt idx="63920">
                  <c:v>17.768613999999999</c:v>
                </c:pt>
                <c:pt idx="63921">
                  <c:v>17.773061999999999</c:v>
                </c:pt>
                <c:pt idx="63922">
                  <c:v>17.773195999999999</c:v>
                </c:pt>
                <c:pt idx="63923">
                  <c:v>17.771849</c:v>
                </c:pt>
                <c:pt idx="63924">
                  <c:v>17.773284</c:v>
                </c:pt>
                <c:pt idx="63925">
                  <c:v>17.772310999999998</c:v>
                </c:pt>
                <c:pt idx="63926">
                  <c:v>17.769735000000001</c:v>
                </c:pt>
                <c:pt idx="63927">
                  <c:v>17.771991</c:v>
                </c:pt>
                <c:pt idx="63928">
                  <c:v>17.774827999999999</c:v>
                </c:pt>
                <c:pt idx="63929">
                  <c:v>17.772565</c:v>
                </c:pt>
                <c:pt idx="63930">
                  <c:v>17.771531</c:v>
                </c:pt>
                <c:pt idx="63931">
                  <c:v>17.773152</c:v>
                </c:pt>
                <c:pt idx="63932">
                  <c:v>17.773631999999999</c:v>
                </c:pt>
                <c:pt idx="63933">
                  <c:v>17.772742000000001</c:v>
                </c:pt>
                <c:pt idx="63934">
                  <c:v>17.768992000000001</c:v>
                </c:pt>
                <c:pt idx="63935">
                  <c:v>17.768001000000002</c:v>
                </c:pt>
                <c:pt idx="63936">
                  <c:v>17.772316</c:v>
                </c:pt>
                <c:pt idx="63937">
                  <c:v>17.770121</c:v>
                </c:pt>
                <c:pt idx="63938">
                  <c:v>17.767292999999999</c:v>
                </c:pt>
                <c:pt idx="63939">
                  <c:v>17.773368000000001</c:v>
                </c:pt>
                <c:pt idx="63940">
                  <c:v>17.774304999999998</c:v>
                </c:pt>
                <c:pt idx="63941">
                  <c:v>17.766826999999999</c:v>
                </c:pt>
                <c:pt idx="63942">
                  <c:v>17.768425000000001</c:v>
                </c:pt>
                <c:pt idx="63943">
                  <c:v>17.776574</c:v>
                </c:pt>
                <c:pt idx="63944">
                  <c:v>17.775317999999999</c:v>
                </c:pt>
                <c:pt idx="63945">
                  <c:v>17.774189</c:v>
                </c:pt>
                <c:pt idx="63946">
                  <c:v>17.774737999999999</c:v>
                </c:pt>
                <c:pt idx="63947">
                  <c:v>17.768735</c:v>
                </c:pt>
                <c:pt idx="63948">
                  <c:v>17.768881</c:v>
                </c:pt>
                <c:pt idx="63949">
                  <c:v>17.776309999999999</c:v>
                </c:pt>
                <c:pt idx="63950">
                  <c:v>17.779881</c:v>
                </c:pt>
                <c:pt idx="63951">
                  <c:v>17.778189000000001</c:v>
                </c:pt>
                <c:pt idx="63952">
                  <c:v>17.774688000000001</c:v>
                </c:pt>
                <c:pt idx="63953">
                  <c:v>17.775606</c:v>
                </c:pt>
                <c:pt idx="63954">
                  <c:v>17.777277000000002</c:v>
                </c:pt>
                <c:pt idx="63955">
                  <c:v>17.778891999999999</c:v>
                </c:pt>
                <c:pt idx="63956">
                  <c:v>17.781044000000001</c:v>
                </c:pt>
                <c:pt idx="63957">
                  <c:v>17.780646000000001</c:v>
                </c:pt>
                <c:pt idx="63958">
                  <c:v>17.779070000000001</c:v>
                </c:pt>
                <c:pt idx="63959">
                  <c:v>17.777441</c:v>
                </c:pt>
                <c:pt idx="63960">
                  <c:v>17.775448000000001</c:v>
                </c:pt>
                <c:pt idx="63961">
                  <c:v>17.777739</c:v>
                </c:pt>
                <c:pt idx="63962">
                  <c:v>17.778841</c:v>
                </c:pt>
                <c:pt idx="63963">
                  <c:v>17.7775</c:v>
                </c:pt>
                <c:pt idx="63964">
                  <c:v>17.778538999999999</c:v>
                </c:pt>
                <c:pt idx="63965">
                  <c:v>17.779337999999999</c:v>
                </c:pt>
                <c:pt idx="63966">
                  <c:v>17.777322000000002</c:v>
                </c:pt>
                <c:pt idx="63967">
                  <c:v>17.778435999999999</c:v>
                </c:pt>
                <c:pt idx="63968">
                  <c:v>17.783904</c:v>
                </c:pt>
                <c:pt idx="63969">
                  <c:v>17.786601000000001</c:v>
                </c:pt>
                <c:pt idx="63970">
                  <c:v>17.785267999999999</c:v>
                </c:pt>
                <c:pt idx="63971">
                  <c:v>17.781621999999999</c:v>
                </c:pt>
                <c:pt idx="63972">
                  <c:v>17.783733000000002</c:v>
                </c:pt>
                <c:pt idx="63973">
                  <c:v>17.790102000000001</c:v>
                </c:pt>
                <c:pt idx="63974">
                  <c:v>17.789899999999999</c:v>
                </c:pt>
                <c:pt idx="63975">
                  <c:v>17.789753000000001</c:v>
                </c:pt>
                <c:pt idx="63976">
                  <c:v>17.790302000000001</c:v>
                </c:pt>
                <c:pt idx="63977">
                  <c:v>17.789432999999999</c:v>
                </c:pt>
                <c:pt idx="63978">
                  <c:v>17.793437999999998</c:v>
                </c:pt>
                <c:pt idx="63979">
                  <c:v>17.794302999999999</c:v>
                </c:pt>
                <c:pt idx="63980">
                  <c:v>17.790123999999999</c:v>
                </c:pt>
                <c:pt idx="63981">
                  <c:v>17.791557000000001</c:v>
                </c:pt>
                <c:pt idx="63982">
                  <c:v>17.793973999999999</c:v>
                </c:pt>
                <c:pt idx="63983">
                  <c:v>17.793989</c:v>
                </c:pt>
                <c:pt idx="63984">
                  <c:v>17.793927</c:v>
                </c:pt>
                <c:pt idx="63985">
                  <c:v>17.792401000000002</c:v>
                </c:pt>
                <c:pt idx="63986">
                  <c:v>17.791159</c:v>
                </c:pt>
                <c:pt idx="63987">
                  <c:v>17.790687999999999</c:v>
                </c:pt>
                <c:pt idx="63988">
                  <c:v>17.790547</c:v>
                </c:pt>
                <c:pt idx="63989">
                  <c:v>17.789273000000001</c:v>
                </c:pt>
                <c:pt idx="63990">
                  <c:v>17.785519000000001</c:v>
                </c:pt>
                <c:pt idx="63991">
                  <c:v>17.785861000000001</c:v>
                </c:pt>
                <c:pt idx="63992">
                  <c:v>17.790240000000001</c:v>
                </c:pt>
                <c:pt idx="63993">
                  <c:v>17.791726000000001</c:v>
                </c:pt>
                <c:pt idx="63994">
                  <c:v>17.787828000000001</c:v>
                </c:pt>
                <c:pt idx="63995">
                  <c:v>17.781672</c:v>
                </c:pt>
                <c:pt idx="63996">
                  <c:v>17.785063000000001</c:v>
                </c:pt>
                <c:pt idx="63997">
                  <c:v>17.789391999999999</c:v>
                </c:pt>
                <c:pt idx="63998">
                  <c:v>17.783242999999999</c:v>
                </c:pt>
                <c:pt idx="63999">
                  <c:v>17.7836</c:v>
                </c:pt>
                <c:pt idx="64000">
                  <c:v>17.790063</c:v>
                </c:pt>
                <c:pt idx="64001">
                  <c:v>17.790735999999999</c:v>
                </c:pt>
                <c:pt idx="64002">
                  <c:v>17.787886</c:v>
                </c:pt>
                <c:pt idx="64003">
                  <c:v>17.79074</c:v>
                </c:pt>
                <c:pt idx="64004">
                  <c:v>17.798136</c:v>
                </c:pt>
                <c:pt idx="64005">
                  <c:v>17.799016000000002</c:v>
                </c:pt>
                <c:pt idx="64006">
                  <c:v>17.795590000000001</c:v>
                </c:pt>
                <c:pt idx="64007">
                  <c:v>17.795566000000001</c:v>
                </c:pt>
                <c:pt idx="64008">
                  <c:v>17.795697000000001</c:v>
                </c:pt>
                <c:pt idx="64009">
                  <c:v>17.791219999999999</c:v>
                </c:pt>
                <c:pt idx="64010">
                  <c:v>17.789463999999999</c:v>
                </c:pt>
                <c:pt idx="64011">
                  <c:v>17.791017</c:v>
                </c:pt>
                <c:pt idx="64012">
                  <c:v>17.790247000000001</c:v>
                </c:pt>
                <c:pt idx="64013">
                  <c:v>17.790279000000002</c:v>
                </c:pt>
                <c:pt idx="64014">
                  <c:v>17.794426999999999</c:v>
                </c:pt>
                <c:pt idx="64015">
                  <c:v>17.794792000000001</c:v>
                </c:pt>
                <c:pt idx="64016">
                  <c:v>17.794715</c:v>
                </c:pt>
                <c:pt idx="64017">
                  <c:v>17.798848</c:v>
                </c:pt>
                <c:pt idx="64018">
                  <c:v>17.796654</c:v>
                </c:pt>
                <c:pt idx="64019">
                  <c:v>17.790619</c:v>
                </c:pt>
                <c:pt idx="64020">
                  <c:v>17.788858999999999</c:v>
                </c:pt>
                <c:pt idx="64021">
                  <c:v>17.788119999999999</c:v>
                </c:pt>
                <c:pt idx="64022">
                  <c:v>17.788277999999998</c:v>
                </c:pt>
                <c:pt idx="64023">
                  <c:v>17.791906999999998</c:v>
                </c:pt>
                <c:pt idx="64024">
                  <c:v>17.794844000000001</c:v>
                </c:pt>
                <c:pt idx="64025">
                  <c:v>17.795065000000001</c:v>
                </c:pt>
                <c:pt idx="64026">
                  <c:v>17.795155999999999</c:v>
                </c:pt>
                <c:pt idx="64027">
                  <c:v>17.792674999999999</c:v>
                </c:pt>
                <c:pt idx="64028">
                  <c:v>17.790668</c:v>
                </c:pt>
                <c:pt idx="64029">
                  <c:v>17.795052999999999</c:v>
                </c:pt>
                <c:pt idx="64030">
                  <c:v>17.797505999999998</c:v>
                </c:pt>
                <c:pt idx="64031">
                  <c:v>17.795269999999999</c:v>
                </c:pt>
                <c:pt idx="64032">
                  <c:v>17.796904000000001</c:v>
                </c:pt>
                <c:pt idx="64033">
                  <c:v>17.796918000000002</c:v>
                </c:pt>
                <c:pt idx="64034">
                  <c:v>17.795362000000001</c:v>
                </c:pt>
                <c:pt idx="64035">
                  <c:v>17.796592</c:v>
                </c:pt>
                <c:pt idx="64036">
                  <c:v>17.79682</c:v>
                </c:pt>
                <c:pt idx="64037">
                  <c:v>17.796130000000002</c:v>
                </c:pt>
                <c:pt idx="64038">
                  <c:v>17.799271000000001</c:v>
                </c:pt>
                <c:pt idx="64039">
                  <c:v>17.804687000000001</c:v>
                </c:pt>
                <c:pt idx="64040">
                  <c:v>17.802634000000001</c:v>
                </c:pt>
                <c:pt idx="64041">
                  <c:v>17.800315000000001</c:v>
                </c:pt>
                <c:pt idx="64042">
                  <c:v>17.804369000000001</c:v>
                </c:pt>
                <c:pt idx="64043">
                  <c:v>17.806684000000001</c:v>
                </c:pt>
                <c:pt idx="64044">
                  <c:v>17.807071000000001</c:v>
                </c:pt>
                <c:pt idx="64045">
                  <c:v>17.806849</c:v>
                </c:pt>
                <c:pt idx="64046">
                  <c:v>17.804677999999999</c:v>
                </c:pt>
                <c:pt idx="64047">
                  <c:v>17.802699</c:v>
                </c:pt>
                <c:pt idx="64048">
                  <c:v>17.803145000000001</c:v>
                </c:pt>
                <c:pt idx="64049">
                  <c:v>17.802696999999998</c:v>
                </c:pt>
                <c:pt idx="64050">
                  <c:v>17.802097</c:v>
                </c:pt>
                <c:pt idx="64051">
                  <c:v>17.803751999999999</c:v>
                </c:pt>
                <c:pt idx="64052">
                  <c:v>17.803671999999999</c:v>
                </c:pt>
                <c:pt idx="64053">
                  <c:v>17.801531000000001</c:v>
                </c:pt>
                <c:pt idx="64054">
                  <c:v>17.802015999999998</c:v>
                </c:pt>
                <c:pt idx="64055">
                  <c:v>17.806819999999998</c:v>
                </c:pt>
                <c:pt idx="64056">
                  <c:v>17.808292999999999</c:v>
                </c:pt>
                <c:pt idx="64057">
                  <c:v>17.805315</c:v>
                </c:pt>
                <c:pt idx="64058">
                  <c:v>17.804174</c:v>
                </c:pt>
                <c:pt idx="64059">
                  <c:v>17.802166</c:v>
                </c:pt>
                <c:pt idx="64060">
                  <c:v>17.799012999999999</c:v>
                </c:pt>
                <c:pt idx="64061">
                  <c:v>17.797695999999998</c:v>
                </c:pt>
                <c:pt idx="64062">
                  <c:v>17.798978999999999</c:v>
                </c:pt>
                <c:pt idx="64063">
                  <c:v>17.800488000000001</c:v>
                </c:pt>
                <c:pt idx="64064">
                  <c:v>17.800839</c:v>
                </c:pt>
                <c:pt idx="64065">
                  <c:v>17.798798000000001</c:v>
                </c:pt>
                <c:pt idx="64066">
                  <c:v>17.798462000000001</c:v>
                </c:pt>
                <c:pt idx="64067">
                  <c:v>17.799600000000002</c:v>
                </c:pt>
                <c:pt idx="64068">
                  <c:v>17.796835000000002</c:v>
                </c:pt>
                <c:pt idx="64069">
                  <c:v>17.800308999999999</c:v>
                </c:pt>
                <c:pt idx="64070">
                  <c:v>17.803940000000001</c:v>
                </c:pt>
                <c:pt idx="64071">
                  <c:v>17.798014999999999</c:v>
                </c:pt>
                <c:pt idx="64072">
                  <c:v>17.799410999999999</c:v>
                </c:pt>
                <c:pt idx="64073">
                  <c:v>17.805737000000001</c:v>
                </c:pt>
                <c:pt idx="64074">
                  <c:v>17.801870000000001</c:v>
                </c:pt>
                <c:pt idx="64075">
                  <c:v>17.800816999999999</c:v>
                </c:pt>
                <c:pt idx="64076">
                  <c:v>17.805826</c:v>
                </c:pt>
                <c:pt idx="64077">
                  <c:v>17.811094000000001</c:v>
                </c:pt>
                <c:pt idx="64078">
                  <c:v>17.818185</c:v>
                </c:pt>
                <c:pt idx="64079">
                  <c:v>17.819559000000002</c:v>
                </c:pt>
                <c:pt idx="64080">
                  <c:v>17.815397000000001</c:v>
                </c:pt>
                <c:pt idx="64081">
                  <c:v>17.813597999999999</c:v>
                </c:pt>
                <c:pt idx="64082">
                  <c:v>17.812065</c:v>
                </c:pt>
                <c:pt idx="64083">
                  <c:v>17.807196999999999</c:v>
                </c:pt>
                <c:pt idx="64084">
                  <c:v>17.802968</c:v>
                </c:pt>
                <c:pt idx="64085">
                  <c:v>17.801224999999999</c:v>
                </c:pt>
                <c:pt idx="64086">
                  <c:v>17.800435</c:v>
                </c:pt>
                <c:pt idx="64087">
                  <c:v>17.801604999999999</c:v>
                </c:pt>
                <c:pt idx="64088">
                  <c:v>17.803951999999999</c:v>
                </c:pt>
                <c:pt idx="64089">
                  <c:v>17.806695999999999</c:v>
                </c:pt>
                <c:pt idx="64090">
                  <c:v>17.810927</c:v>
                </c:pt>
                <c:pt idx="64091">
                  <c:v>17.813528000000002</c:v>
                </c:pt>
                <c:pt idx="64092">
                  <c:v>17.815093999999998</c:v>
                </c:pt>
                <c:pt idx="64093">
                  <c:v>17.814530000000001</c:v>
                </c:pt>
                <c:pt idx="64094">
                  <c:v>17.810286999999999</c:v>
                </c:pt>
                <c:pt idx="64095">
                  <c:v>17.810853000000002</c:v>
                </c:pt>
                <c:pt idx="64096">
                  <c:v>17.815276999999998</c:v>
                </c:pt>
                <c:pt idx="64097">
                  <c:v>17.815258</c:v>
                </c:pt>
                <c:pt idx="64098">
                  <c:v>17.812474999999999</c:v>
                </c:pt>
                <c:pt idx="64099">
                  <c:v>17.810559000000001</c:v>
                </c:pt>
                <c:pt idx="64100">
                  <c:v>17.811116999999999</c:v>
                </c:pt>
                <c:pt idx="64101">
                  <c:v>17.813652000000001</c:v>
                </c:pt>
                <c:pt idx="64102">
                  <c:v>17.813921000000001</c:v>
                </c:pt>
                <c:pt idx="64103">
                  <c:v>17.812467999999999</c:v>
                </c:pt>
                <c:pt idx="64104">
                  <c:v>17.813770000000002</c:v>
                </c:pt>
                <c:pt idx="64105">
                  <c:v>17.814612</c:v>
                </c:pt>
                <c:pt idx="64106">
                  <c:v>17.813659000000001</c:v>
                </c:pt>
                <c:pt idx="64107">
                  <c:v>17.813566999999999</c:v>
                </c:pt>
                <c:pt idx="64108">
                  <c:v>17.815404999999998</c:v>
                </c:pt>
                <c:pt idx="64109">
                  <c:v>17.818154</c:v>
                </c:pt>
                <c:pt idx="64110">
                  <c:v>17.816873000000001</c:v>
                </c:pt>
                <c:pt idx="64111">
                  <c:v>17.816206999999999</c:v>
                </c:pt>
                <c:pt idx="64112">
                  <c:v>17.819400000000002</c:v>
                </c:pt>
                <c:pt idx="64113">
                  <c:v>17.817878</c:v>
                </c:pt>
                <c:pt idx="64114">
                  <c:v>17.816392</c:v>
                </c:pt>
                <c:pt idx="64115">
                  <c:v>17.820025999999999</c:v>
                </c:pt>
                <c:pt idx="64116">
                  <c:v>17.821169000000001</c:v>
                </c:pt>
                <c:pt idx="64117">
                  <c:v>17.818432999999999</c:v>
                </c:pt>
                <c:pt idx="64118">
                  <c:v>17.817830000000001</c:v>
                </c:pt>
                <c:pt idx="64119">
                  <c:v>17.822723</c:v>
                </c:pt>
                <c:pt idx="64120">
                  <c:v>17.824235999999999</c:v>
                </c:pt>
                <c:pt idx="64121">
                  <c:v>17.820717999999999</c:v>
                </c:pt>
                <c:pt idx="64122">
                  <c:v>17.819828999999999</c:v>
                </c:pt>
                <c:pt idx="64123">
                  <c:v>17.82048</c:v>
                </c:pt>
                <c:pt idx="64124">
                  <c:v>17.821891000000001</c:v>
                </c:pt>
                <c:pt idx="64125">
                  <c:v>17.822212</c:v>
                </c:pt>
                <c:pt idx="64126">
                  <c:v>17.822075000000002</c:v>
                </c:pt>
                <c:pt idx="64127">
                  <c:v>17.819105</c:v>
                </c:pt>
                <c:pt idx="64128">
                  <c:v>17.814910000000001</c:v>
                </c:pt>
                <c:pt idx="64129">
                  <c:v>17.813749999999999</c:v>
                </c:pt>
                <c:pt idx="64130">
                  <c:v>17.818494999999999</c:v>
                </c:pt>
                <c:pt idx="64131">
                  <c:v>17.825848000000001</c:v>
                </c:pt>
                <c:pt idx="64132">
                  <c:v>17.823547000000001</c:v>
                </c:pt>
                <c:pt idx="64133">
                  <c:v>17.816901999999999</c:v>
                </c:pt>
                <c:pt idx="64134">
                  <c:v>17.819645000000001</c:v>
                </c:pt>
                <c:pt idx="64135">
                  <c:v>17.822673999999999</c:v>
                </c:pt>
                <c:pt idx="64136">
                  <c:v>17.820478000000001</c:v>
                </c:pt>
                <c:pt idx="64137">
                  <c:v>17.820768000000001</c:v>
                </c:pt>
                <c:pt idx="64138">
                  <c:v>17.822171000000001</c:v>
                </c:pt>
                <c:pt idx="64139">
                  <c:v>17.818349999999999</c:v>
                </c:pt>
                <c:pt idx="64140">
                  <c:v>17.814423000000001</c:v>
                </c:pt>
                <c:pt idx="64141">
                  <c:v>17.814937</c:v>
                </c:pt>
                <c:pt idx="64142">
                  <c:v>17.818919000000001</c:v>
                </c:pt>
                <c:pt idx="64143">
                  <c:v>17.819949999999999</c:v>
                </c:pt>
                <c:pt idx="64144">
                  <c:v>17.816714000000001</c:v>
                </c:pt>
                <c:pt idx="64145">
                  <c:v>17.816020000000002</c:v>
                </c:pt>
                <c:pt idx="64146">
                  <c:v>17.817333000000001</c:v>
                </c:pt>
                <c:pt idx="64147">
                  <c:v>17.814477</c:v>
                </c:pt>
                <c:pt idx="64148">
                  <c:v>17.813863999999999</c:v>
                </c:pt>
                <c:pt idx="64149">
                  <c:v>17.818413</c:v>
                </c:pt>
                <c:pt idx="64150">
                  <c:v>17.822112000000001</c:v>
                </c:pt>
                <c:pt idx="64151">
                  <c:v>17.820724999999999</c:v>
                </c:pt>
                <c:pt idx="64152">
                  <c:v>17.816198</c:v>
                </c:pt>
                <c:pt idx="64153">
                  <c:v>17.814671000000001</c:v>
                </c:pt>
                <c:pt idx="64154">
                  <c:v>17.813238999999999</c:v>
                </c:pt>
                <c:pt idx="64155">
                  <c:v>17.812757000000001</c:v>
                </c:pt>
                <c:pt idx="64156">
                  <c:v>17.815802999999999</c:v>
                </c:pt>
                <c:pt idx="64157">
                  <c:v>17.817354999999999</c:v>
                </c:pt>
                <c:pt idx="64158">
                  <c:v>17.816776000000001</c:v>
                </c:pt>
                <c:pt idx="64159">
                  <c:v>17.819935999999998</c:v>
                </c:pt>
                <c:pt idx="64160">
                  <c:v>17.821289</c:v>
                </c:pt>
                <c:pt idx="64161">
                  <c:v>17.818666</c:v>
                </c:pt>
                <c:pt idx="64162">
                  <c:v>17.819255999999999</c:v>
                </c:pt>
                <c:pt idx="64163">
                  <c:v>17.824687000000001</c:v>
                </c:pt>
                <c:pt idx="64164">
                  <c:v>17.827282</c:v>
                </c:pt>
                <c:pt idx="64165">
                  <c:v>17.821756000000001</c:v>
                </c:pt>
                <c:pt idx="64166">
                  <c:v>17.823264000000002</c:v>
                </c:pt>
                <c:pt idx="64167">
                  <c:v>17.831517000000002</c:v>
                </c:pt>
                <c:pt idx="64168">
                  <c:v>17.82891</c:v>
                </c:pt>
                <c:pt idx="64169">
                  <c:v>17.824669</c:v>
                </c:pt>
                <c:pt idx="64170">
                  <c:v>17.825990999999998</c:v>
                </c:pt>
                <c:pt idx="64171">
                  <c:v>17.822778</c:v>
                </c:pt>
                <c:pt idx="64172">
                  <c:v>17.81832</c:v>
                </c:pt>
                <c:pt idx="64173">
                  <c:v>17.822441000000001</c:v>
                </c:pt>
                <c:pt idx="64174">
                  <c:v>17.827783</c:v>
                </c:pt>
                <c:pt idx="64175">
                  <c:v>17.824660999999999</c:v>
                </c:pt>
                <c:pt idx="64176">
                  <c:v>17.822037999999999</c:v>
                </c:pt>
                <c:pt idx="64177">
                  <c:v>17.825538999999999</c:v>
                </c:pt>
                <c:pt idx="64178">
                  <c:v>17.828610000000001</c:v>
                </c:pt>
                <c:pt idx="64179">
                  <c:v>17.831026000000001</c:v>
                </c:pt>
                <c:pt idx="64180">
                  <c:v>17.832940000000001</c:v>
                </c:pt>
                <c:pt idx="64181">
                  <c:v>17.830278</c:v>
                </c:pt>
                <c:pt idx="64182">
                  <c:v>17.828424999999999</c:v>
                </c:pt>
                <c:pt idx="64183">
                  <c:v>17.830704000000001</c:v>
                </c:pt>
                <c:pt idx="64184">
                  <c:v>17.828586999999999</c:v>
                </c:pt>
                <c:pt idx="64185">
                  <c:v>17.825889</c:v>
                </c:pt>
                <c:pt idx="64186">
                  <c:v>17.832509000000002</c:v>
                </c:pt>
                <c:pt idx="64187">
                  <c:v>17.834810999999998</c:v>
                </c:pt>
                <c:pt idx="64188">
                  <c:v>17.830228000000002</c:v>
                </c:pt>
                <c:pt idx="64189">
                  <c:v>17.832730999999999</c:v>
                </c:pt>
                <c:pt idx="64190">
                  <c:v>17.83464</c:v>
                </c:pt>
                <c:pt idx="64191">
                  <c:v>17.831329</c:v>
                </c:pt>
                <c:pt idx="64192">
                  <c:v>17.832129999999999</c:v>
                </c:pt>
                <c:pt idx="64193">
                  <c:v>17.831800999999999</c:v>
                </c:pt>
                <c:pt idx="64194">
                  <c:v>17.828665000000001</c:v>
                </c:pt>
                <c:pt idx="64195">
                  <c:v>17.829924999999999</c:v>
                </c:pt>
                <c:pt idx="64196">
                  <c:v>17.832104999999999</c:v>
                </c:pt>
                <c:pt idx="64197">
                  <c:v>17.832011000000001</c:v>
                </c:pt>
                <c:pt idx="64198">
                  <c:v>17.832833000000001</c:v>
                </c:pt>
                <c:pt idx="64199">
                  <c:v>17.834546</c:v>
                </c:pt>
                <c:pt idx="64200">
                  <c:v>17.835512000000001</c:v>
                </c:pt>
                <c:pt idx="64201">
                  <c:v>17.833617</c:v>
                </c:pt>
                <c:pt idx="64202">
                  <c:v>17.833832000000001</c:v>
                </c:pt>
                <c:pt idx="64203">
                  <c:v>17.834007</c:v>
                </c:pt>
                <c:pt idx="64204">
                  <c:v>17.827408999999999</c:v>
                </c:pt>
                <c:pt idx="64205">
                  <c:v>17.823219999999999</c:v>
                </c:pt>
                <c:pt idx="64206">
                  <c:v>17.827045999999999</c:v>
                </c:pt>
                <c:pt idx="64207">
                  <c:v>17.830307999999999</c:v>
                </c:pt>
                <c:pt idx="64208">
                  <c:v>17.827649999999998</c:v>
                </c:pt>
                <c:pt idx="64209">
                  <c:v>17.826934999999999</c:v>
                </c:pt>
                <c:pt idx="64210">
                  <c:v>17.832004999999999</c:v>
                </c:pt>
                <c:pt idx="64211">
                  <c:v>17.831761</c:v>
                </c:pt>
                <c:pt idx="64212">
                  <c:v>17.826722</c:v>
                </c:pt>
                <c:pt idx="64213">
                  <c:v>17.830095</c:v>
                </c:pt>
                <c:pt idx="64214">
                  <c:v>17.835329999999999</c:v>
                </c:pt>
                <c:pt idx="64215">
                  <c:v>17.835398999999999</c:v>
                </c:pt>
                <c:pt idx="64216">
                  <c:v>17.835160999999999</c:v>
                </c:pt>
                <c:pt idx="64217">
                  <c:v>17.837523999999998</c:v>
                </c:pt>
                <c:pt idx="64218">
                  <c:v>17.840325</c:v>
                </c:pt>
                <c:pt idx="64219">
                  <c:v>17.837942999999999</c:v>
                </c:pt>
                <c:pt idx="64220">
                  <c:v>17.838355</c:v>
                </c:pt>
                <c:pt idx="64221">
                  <c:v>17.842417999999999</c:v>
                </c:pt>
                <c:pt idx="64222">
                  <c:v>17.837810999999999</c:v>
                </c:pt>
                <c:pt idx="64223">
                  <c:v>17.831655999999999</c:v>
                </c:pt>
                <c:pt idx="64224">
                  <c:v>17.837962000000001</c:v>
                </c:pt>
                <c:pt idx="64225">
                  <c:v>17.840558999999999</c:v>
                </c:pt>
                <c:pt idx="64226">
                  <c:v>17.833594000000002</c:v>
                </c:pt>
                <c:pt idx="64227">
                  <c:v>17.833252000000002</c:v>
                </c:pt>
                <c:pt idx="64228">
                  <c:v>17.836711999999999</c:v>
                </c:pt>
                <c:pt idx="64229">
                  <c:v>17.834237999999999</c:v>
                </c:pt>
                <c:pt idx="64230">
                  <c:v>17.831689000000001</c:v>
                </c:pt>
                <c:pt idx="64231">
                  <c:v>17.831897999999999</c:v>
                </c:pt>
                <c:pt idx="64232">
                  <c:v>17.835372</c:v>
                </c:pt>
                <c:pt idx="64233">
                  <c:v>17.842656999999999</c:v>
                </c:pt>
                <c:pt idx="64234">
                  <c:v>17.845610000000001</c:v>
                </c:pt>
                <c:pt idx="64235">
                  <c:v>17.845199999999998</c:v>
                </c:pt>
                <c:pt idx="64236">
                  <c:v>17.847228000000001</c:v>
                </c:pt>
                <c:pt idx="64237">
                  <c:v>17.848437000000001</c:v>
                </c:pt>
                <c:pt idx="64238">
                  <c:v>17.847341</c:v>
                </c:pt>
                <c:pt idx="64239">
                  <c:v>17.844719000000001</c:v>
                </c:pt>
                <c:pt idx="64240">
                  <c:v>17.843972000000001</c:v>
                </c:pt>
                <c:pt idx="64241">
                  <c:v>17.846654000000001</c:v>
                </c:pt>
                <c:pt idx="64242">
                  <c:v>17.844991</c:v>
                </c:pt>
                <c:pt idx="64243">
                  <c:v>17.841123</c:v>
                </c:pt>
                <c:pt idx="64244">
                  <c:v>17.842970000000001</c:v>
                </c:pt>
                <c:pt idx="64245">
                  <c:v>17.84732</c:v>
                </c:pt>
                <c:pt idx="64246">
                  <c:v>17.851089999999999</c:v>
                </c:pt>
                <c:pt idx="64247">
                  <c:v>17.850951999999999</c:v>
                </c:pt>
                <c:pt idx="64248">
                  <c:v>17.846388999999999</c:v>
                </c:pt>
                <c:pt idx="64249">
                  <c:v>17.841401000000001</c:v>
                </c:pt>
                <c:pt idx="64250">
                  <c:v>17.840797999999999</c:v>
                </c:pt>
                <c:pt idx="64251">
                  <c:v>17.846423000000001</c:v>
                </c:pt>
                <c:pt idx="64252">
                  <c:v>17.848756999999999</c:v>
                </c:pt>
                <c:pt idx="64253">
                  <c:v>17.845379000000001</c:v>
                </c:pt>
                <c:pt idx="64254">
                  <c:v>17.843845999999999</c:v>
                </c:pt>
                <c:pt idx="64255">
                  <c:v>17.841654999999999</c:v>
                </c:pt>
                <c:pt idx="64256">
                  <c:v>17.841328000000001</c:v>
                </c:pt>
                <c:pt idx="64257">
                  <c:v>17.844059000000001</c:v>
                </c:pt>
                <c:pt idx="64258">
                  <c:v>17.840229999999998</c:v>
                </c:pt>
                <c:pt idx="64259">
                  <c:v>17.836103999999999</c:v>
                </c:pt>
                <c:pt idx="64260">
                  <c:v>17.839313000000001</c:v>
                </c:pt>
                <c:pt idx="64261">
                  <c:v>17.843533999999998</c:v>
                </c:pt>
                <c:pt idx="64262">
                  <c:v>17.846608</c:v>
                </c:pt>
                <c:pt idx="64263">
                  <c:v>17.845755</c:v>
                </c:pt>
                <c:pt idx="64264">
                  <c:v>17.844114000000001</c:v>
                </c:pt>
                <c:pt idx="64265">
                  <c:v>17.849247999999999</c:v>
                </c:pt>
                <c:pt idx="64266">
                  <c:v>17.851258999999999</c:v>
                </c:pt>
                <c:pt idx="64267">
                  <c:v>17.844586</c:v>
                </c:pt>
                <c:pt idx="64268">
                  <c:v>17.840081000000001</c:v>
                </c:pt>
                <c:pt idx="64269">
                  <c:v>17.841270999999999</c:v>
                </c:pt>
                <c:pt idx="64270">
                  <c:v>17.842151999999999</c:v>
                </c:pt>
                <c:pt idx="64271">
                  <c:v>17.842970000000001</c:v>
                </c:pt>
                <c:pt idx="64272">
                  <c:v>17.845047999999998</c:v>
                </c:pt>
                <c:pt idx="64273">
                  <c:v>17.844301999999999</c:v>
                </c:pt>
                <c:pt idx="64274">
                  <c:v>17.846651000000001</c:v>
                </c:pt>
                <c:pt idx="64275">
                  <c:v>17.854424999999999</c:v>
                </c:pt>
                <c:pt idx="64276">
                  <c:v>17.854225</c:v>
                </c:pt>
                <c:pt idx="64277">
                  <c:v>17.845877000000002</c:v>
                </c:pt>
                <c:pt idx="64278">
                  <c:v>17.845841</c:v>
                </c:pt>
                <c:pt idx="64279">
                  <c:v>17.848621999999999</c:v>
                </c:pt>
                <c:pt idx="64280">
                  <c:v>17.846169</c:v>
                </c:pt>
                <c:pt idx="64281">
                  <c:v>17.846129999999999</c:v>
                </c:pt>
                <c:pt idx="64282">
                  <c:v>17.851897999999998</c:v>
                </c:pt>
                <c:pt idx="64283">
                  <c:v>17.854838999999998</c:v>
                </c:pt>
                <c:pt idx="64284">
                  <c:v>17.854704000000002</c:v>
                </c:pt>
                <c:pt idx="64285">
                  <c:v>17.861923999999998</c:v>
                </c:pt>
                <c:pt idx="64286">
                  <c:v>17.868479000000001</c:v>
                </c:pt>
                <c:pt idx="64287">
                  <c:v>17.865546999999999</c:v>
                </c:pt>
                <c:pt idx="64288">
                  <c:v>17.862659000000001</c:v>
                </c:pt>
                <c:pt idx="64289">
                  <c:v>17.864132000000001</c:v>
                </c:pt>
                <c:pt idx="64290">
                  <c:v>17.864249999999998</c:v>
                </c:pt>
                <c:pt idx="64291">
                  <c:v>17.864281999999999</c:v>
                </c:pt>
                <c:pt idx="64292">
                  <c:v>17.866648000000001</c:v>
                </c:pt>
                <c:pt idx="64293">
                  <c:v>17.863848999999998</c:v>
                </c:pt>
                <c:pt idx="64294">
                  <c:v>17.862983</c:v>
                </c:pt>
                <c:pt idx="64295">
                  <c:v>17.865687000000001</c:v>
                </c:pt>
                <c:pt idx="64296">
                  <c:v>17.862686</c:v>
                </c:pt>
                <c:pt idx="64297">
                  <c:v>17.862418000000002</c:v>
                </c:pt>
                <c:pt idx="64298">
                  <c:v>17.866527000000001</c:v>
                </c:pt>
                <c:pt idx="64299">
                  <c:v>17.864954999999998</c:v>
                </c:pt>
                <c:pt idx="64300">
                  <c:v>17.864180000000001</c:v>
                </c:pt>
                <c:pt idx="64301">
                  <c:v>17.865034999999999</c:v>
                </c:pt>
                <c:pt idx="64302">
                  <c:v>17.862373000000002</c:v>
                </c:pt>
                <c:pt idx="64303">
                  <c:v>17.862687000000001</c:v>
                </c:pt>
                <c:pt idx="64304">
                  <c:v>17.867796999999999</c:v>
                </c:pt>
                <c:pt idx="64305">
                  <c:v>17.866185999999999</c:v>
                </c:pt>
                <c:pt idx="64306">
                  <c:v>17.863713000000001</c:v>
                </c:pt>
                <c:pt idx="64307">
                  <c:v>17.866973000000002</c:v>
                </c:pt>
                <c:pt idx="64308">
                  <c:v>17.863842000000002</c:v>
                </c:pt>
                <c:pt idx="64309">
                  <c:v>17.856628000000001</c:v>
                </c:pt>
                <c:pt idx="64310">
                  <c:v>17.857619</c:v>
                </c:pt>
                <c:pt idx="64311">
                  <c:v>17.859244</c:v>
                </c:pt>
                <c:pt idx="64312">
                  <c:v>17.857994000000001</c:v>
                </c:pt>
                <c:pt idx="64313">
                  <c:v>17.861498999999998</c:v>
                </c:pt>
                <c:pt idx="64314">
                  <c:v>17.863848999999998</c:v>
                </c:pt>
                <c:pt idx="64315">
                  <c:v>17.860192999999999</c:v>
                </c:pt>
                <c:pt idx="64316">
                  <c:v>17.858702999999998</c:v>
                </c:pt>
                <c:pt idx="64317">
                  <c:v>17.860147000000001</c:v>
                </c:pt>
                <c:pt idx="64318">
                  <c:v>17.862088</c:v>
                </c:pt>
                <c:pt idx="64319">
                  <c:v>17.867152000000001</c:v>
                </c:pt>
                <c:pt idx="64320">
                  <c:v>17.869793999999999</c:v>
                </c:pt>
                <c:pt idx="64321">
                  <c:v>17.867135000000001</c:v>
                </c:pt>
                <c:pt idx="64322">
                  <c:v>17.869125</c:v>
                </c:pt>
                <c:pt idx="64323">
                  <c:v>17.869979000000001</c:v>
                </c:pt>
                <c:pt idx="64324">
                  <c:v>17.865109</c:v>
                </c:pt>
                <c:pt idx="64325">
                  <c:v>17.863575999999998</c:v>
                </c:pt>
                <c:pt idx="64326">
                  <c:v>17.867259000000001</c:v>
                </c:pt>
                <c:pt idx="64327">
                  <c:v>17.867184999999999</c:v>
                </c:pt>
                <c:pt idx="64328">
                  <c:v>17.865299</c:v>
                </c:pt>
                <c:pt idx="64329">
                  <c:v>17.862719999999999</c:v>
                </c:pt>
                <c:pt idx="64330">
                  <c:v>17.862317999999998</c:v>
                </c:pt>
                <c:pt idx="64331">
                  <c:v>17.864653000000001</c:v>
                </c:pt>
                <c:pt idx="64332">
                  <c:v>17.863220999999999</c:v>
                </c:pt>
                <c:pt idx="64333">
                  <c:v>17.861056999999999</c:v>
                </c:pt>
                <c:pt idx="64334">
                  <c:v>17.864784</c:v>
                </c:pt>
                <c:pt idx="64335">
                  <c:v>17.865524000000001</c:v>
                </c:pt>
                <c:pt idx="64336">
                  <c:v>17.861080999999999</c:v>
                </c:pt>
                <c:pt idx="64337">
                  <c:v>17.859318999999999</c:v>
                </c:pt>
                <c:pt idx="64338">
                  <c:v>17.861695999999998</c:v>
                </c:pt>
                <c:pt idx="64339">
                  <c:v>17.863230000000001</c:v>
                </c:pt>
                <c:pt idx="64340">
                  <c:v>17.861598999999998</c:v>
                </c:pt>
                <c:pt idx="64341">
                  <c:v>17.862549999999999</c:v>
                </c:pt>
                <c:pt idx="64342">
                  <c:v>17.863544999999998</c:v>
                </c:pt>
                <c:pt idx="64343">
                  <c:v>17.862159999999999</c:v>
                </c:pt>
                <c:pt idx="64344">
                  <c:v>17.863226999999998</c:v>
                </c:pt>
                <c:pt idx="64345">
                  <c:v>17.863938000000001</c:v>
                </c:pt>
                <c:pt idx="64346">
                  <c:v>17.861575999999999</c:v>
                </c:pt>
                <c:pt idx="64347">
                  <c:v>17.861618</c:v>
                </c:pt>
                <c:pt idx="64348">
                  <c:v>17.866803000000001</c:v>
                </c:pt>
                <c:pt idx="64349">
                  <c:v>17.866273</c:v>
                </c:pt>
                <c:pt idx="64350">
                  <c:v>17.861277999999999</c:v>
                </c:pt>
                <c:pt idx="64351">
                  <c:v>17.860821000000001</c:v>
                </c:pt>
                <c:pt idx="64352">
                  <c:v>17.865438999999999</c:v>
                </c:pt>
                <c:pt idx="64353">
                  <c:v>17.872229999999998</c:v>
                </c:pt>
                <c:pt idx="64354">
                  <c:v>17.872868</c:v>
                </c:pt>
                <c:pt idx="64355">
                  <c:v>17.871137000000001</c:v>
                </c:pt>
                <c:pt idx="64356">
                  <c:v>17.871825999999999</c:v>
                </c:pt>
                <c:pt idx="64357">
                  <c:v>17.870989999999999</c:v>
                </c:pt>
                <c:pt idx="64358">
                  <c:v>17.874421000000002</c:v>
                </c:pt>
                <c:pt idx="64359">
                  <c:v>17.876753000000001</c:v>
                </c:pt>
                <c:pt idx="64360">
                  <c:v>17.874020000000002</c:v>
                </c:pt>
                <c:pt idx="64361">
                  <c:v>17.876359000000001</c:v>
                </c:pt>
                <c:pt idx="64362">
                  <c:v>17.878724999999999</c:v>
                </c:pt>
                <c:pt idx="64363">
                  <c:v>17.872805</c:v>
                </c:pt>
                <c:pt idx="64364">
                  <c:v>17.871198</c:v>
                </c:pt>
                <c:pt idx="64365">
                  <c:v>17.874078999999998</c:v>
                </c:pt>
                <c:pt idx="64366">
                  <c:v>17.872703999999999</c:v>
                </c:pt>
                <c:pt idx="64367">
                  <c:v>17.871708999999999</c:v>
                </c:pt>
                <c:pt idx="64368">
                  <c:v>17.874105</c:v>
                </c:pt>
                <c:pt idx="64369">
                  <c:v>17.871341999999999</c:v>
                </c:pt>
                <c:pt idx="64370">
                  <c:v>17.869112999999999</c:v>
                </c:pt>
                <c:pt idx="64371">
                  <c:v>17.872288000000001</c:v>
                </c:pt>
                <c:pt idx="64372">
                  <c:v>17.871811999999998</c:v>
                </c:pt>
                <c:pt idx="64373">
                  <c:v>17.869316000000001</c:v>
                </c:pt>
                <c:pt idx="64374">
                  <c:v>17.871421999999999</c:v>
                </c:pt>
                <c:pt idx="64375">
                  <c:v>17.875917000000001</c:v>
                </c:pt>
                <c:pt idx="64376">
                  <c:v>17.8733</c:v>
                </c:pt>
                <c:pt idx="64377">
                  <c:v>17.871759999999998</c:v>
                </c:pt>
                <c:pt idx="64378">
                  <c:v>17.876676</c:v>
                </c:pt>
                <c:pt idx="64379">
                  <c:v>17.874285</c:v>
                </c:pt>
                <c:pt idx="64380">
                  <c:v>17.870740999999999</c:v>
                </c:pt>
                <c:pt idx="64381">
                  <c:v>17.874791999999999</c:v>
                </c:pt>
                <c:pt idx="64382">
                  <c:v>17.879725000000001</c:v>
                </c:pt>
                <c:pt idx="64383">
                  <c:v>17.880361000000001</c:v>
                </c:pt>
                <c:pt idx="64384">
                  <c:v>17.879943999999998</c:v>
                </c:pt>
                <c:pt idx="64385">
                  <c:v>17.881356</c:v>
                </c:pt>
                <c:pt idx="64386">
                  <c:v>17.884588999999998</c:v>
                </c:pt>
                <c:pt idx="64387">
                  <c:v>17.886123000000001</c:v>
                </c:pt>
                <c:pt idx="64388">
                  <c:v>17.887463</c:v>
                </c:pt>
                <c:pt idx="64389">
                  <c:v>17.889689000000001</c:v>
                </c:pt>
                <c:pt idx="64390">
                  <c:v>17.889706</c:v>
                </c:pt>
                <c:pt idx="64391">
                  <c:v>17.889651000000001</c:v>
                </c:pt>
                <c:pt idx="64392">
                  <c:v>17.891435000000001</c:v>
                </c:pt>
                <c:pt idx="64393">
                  <c:v>17.891211999999999</c:v>
                </c:pt>
                <c:pt idx="64394">
                  <c:v>17.888231999999999</c:v>
                </c:pt>
                <c:pt idx="64395">
                  <c:v>17.886409</c:v>
                </c:pt>
                <c:pt idx="64396">
                  <c:v>17.886531999999999</c:v>
                </c:pt>
                <c:pt idx="64397">
                  <c:v>17.884495999999999</c:v>
                </c:pt>
                <c:pt idx="64398">
                  <c:v>17.882373999999999</c:v>
                </c:pt>
                <c:pt idx="64399">
                  <c:v>17.883323000000001</c:v>
                </c:pt>
                <c:pt idx="64400">
                  <c:v>17.88317</c:v>
                </c:pt>
                <c:pt idx="64401">
                  <c:v>17.877849000000001</c:v>
                </c:pt>
                <c:pt idx="64402">
                  <c:v>17.879252000000001</c:v>
                </c:pt>
                <c:pt idx="64403">
                  <c:v>17.883656999999999</c:v>
                </c:pt>
                <c:pt idx="64404">
                  <c:v>17.880860999999999</c:v>
                </c:pt>
                <c:pt idx="64405">
                  <c:v>17.877746999999999</c:v>
                </c:pt>
                <c:pt idx="64406">
                  <c:v>17.877980999999998</c:v>
                </c:pt>
                <c:pt idx="64407">
                  <c:v>17.876536999999999</c:v>
                </c:pt>
                <c:pt idx="64408">
                  <c:v>17.873429999999999</c:v>
                </c:pt>
                <c:pt idx="64409">
                  <c:v>17.876328999999998</c:v>
                </c:pt>
                <c:pt idx="64410">
                  <c:v>17.881467000000001</c:v>
                </c:pt>
                <c:pt idx="64411">
                  <c:v>17.880490999999999</c:v>
                </c:pt>
                <c:pt idx="64412">
                  <c:v>17.878554000000001</c:v>
                </c:pt>
                <c:pt idx="64413">
                  <c:v>17.877174</c:v>
                </c:pt>
                <c:pt idx="64414">
                  <c:v>17.876242999999999</c:v>
                </c:pt>
                <c:pt idx="64415">
                  <c:v>17.879270000000002</c:v>
                </c:pt>
                <c:pt idx="64416">
                  <c:v>17.885392</c:v>
                </c:pt>
                <c:pt idx="64417">
                  <c:v>17.888183999999999</c:v>
                </c:pt>
                <c:pt idx="64418">
                  <c:v>17.884830999999998</c:v>
                </c:pt>
                <c:pt idx="64419">
                  <c:v>17.88571</c:v>
                </c:pt>
                <c:pt idx="64420">
                  <c:v>17.889187</c:v>
                </c:pt>
                <c:pt idx="64421">
                  <c:v>17.887228</c:v>
                </c:pt>
                <c:pt idx="64422">
                  <c:v>17.886116999999999</c:v>
                </c:pt>
                <c:pt idx="64423">
                  <c:v>17.886944</c:v>
                </c:pt>
                <c:pt idx="64424">
                  <c:v>17.889218</c:v>
                </c:pt>
                <c:pt idx="64425">
                  <c:v>17.892257000000001</c:v>
                </c:pt>
                <c:pt idx="64426">
                  <c:v>17.887826</c:v>
                </c:pt>
                <c:pt idx="64427">
                  <c:v>17.880754</c:v>
                </c:pt>
                <c:pt idx="64428">
                  <c:v>17.882102</c:v>
                </c:pt>
                <c:pt idx="64429">
                  <c:v>17.886745999999999</c:v>
                </c:pt>
                <c:pt idx="64430">
                  <c:v>17.888003000000001</c:v>
                </c:pt>
                <c:pt idx="64431">
                  <c:v>17.886116000000001</c:v>
                </c:pt>
                <c:pt idx="64432">
                  <c:v>17.887248</c:v>
                </c:pt>
                <c:pt idx="64433">
                  <c:v>17.891261</c:v>
                </c:pt>
                <c:pt idx="64434">
                  <c:v>17.891649999999998</c:v>
                </c:pt>
                <c:pt idx="64435">
                  <c:v>17.890301000000001</c:v>
                </c:pt>
                <c:pt idx="64436">
                  <c:v>17.890829</c:v>
                </c:pt>
                <c:pt idx="64437">
                  <c:v>17.889288000000001</c:v>
                </c:pt>
                <c:pt idx="64438">
                  <c:v>17.885999999999999</c:v>
                </c:pt>
                <c:pt idx="64439">
                  <c:v>17.888681999999999</c:v>
                </c:pt>
                <c:pt idx="64440">
                  <c:v>17.895154999999999</c:v>
                </c:pt>
                <c:pt idx="64441">
                  <c:v>17.896135999999998</c:v>
                </c:pt>
                <c:pt idx="64442">
                  <c:v>17.89536</c:v>
                </c:pt>
                <c:pt idx="64443">
                  <c:v>17.895633</c:v>
                </c:pt>
                <c:pt idx="64444">
                  <c:v>17.896426000000002</c:v>
                </c:pt>
                <c:pt idx="64445">
                  <c:v>17.899061</c:v>
                </c:pt>
                <c:pt idx="64446">
                  <c:v>17.901685000000001</c:v>
                </c:pt>
                <c:pt idx="64447">
                  <c:v>17.900397000000002</c:v>
                </c:pt>
                <c:pt idx="64448">
                  <c:v>17.899453000000001</c:v>
                </c:pt>
                <c:pt idx="64449">
                  <c:v>17.900407999999999</c:v>
                </c:pt>
                <c:pt idx="64450">
                  <c:v>17.902588000000002</c:v>
                </c:pt>
                <c:pt idx="64451">
                  <c:v>17.904067000000001</c:v>
                </c:pt>
                <c:pt idx="64452">
                  <c:v>17.900124000000002</c:v>
                </c:pt>
                <c:pt idx="64453">
                  <c:v>17.899989000000001</c:v>
                </c:pt>
                <c:pt idx="64454">
                  <c:v>17.902488999999999</c:v>
                </c:pt>
                <c:pt idx="64455">
                  <c:v>17.895517999999999</c:v>
                </c:pt>
                <c:pt idx="64456">
                  <c:v>17.891767999999999</c:v>
                </c:pt>
                <c:pt idx="64457">
                  <c:v>17.899225999999999</c:v>
                </c:pt>
                <c:pt idx="64458">
                  <c:v>17.899868000000001</c:v>
                </c:pt>
                <c:pt idx="64459">
                  <c:v>17.892990999999999</c:v>
                </c:pt>
                <c:pt idx="64460">
                  <c:v>17.893730999999999</c:v>
                </c:pt>
                <c:pt idx="64461">
                  <c:v>17.896070000000002</c:v>
                </c:pt>
                <c:pt idx="64462">
                  <c:v>17.893568999999999</c:v>
                </c:pt>
                <c:pt idx="64463">
                  <c:v>17.894393999999998</c:v>
                </c:pt>
                <c:pt idx="64464">
                  <c:v>17.892946999999999</c:v>
                </c:pt>
                <c:pt idx="64465">
                  <c:v>17.889182000000002</c:v>
                </c:pt>
                <c:pt idx="64466">
                  <c:v>17.892686000000001</c:v>
                </c:pt>
                <c:pt idx="64467">
                  <c:v>17.894698000000002</c:v>
                </c:pt>
                <c:pt idx="64468">
                  <c:v>17.890561999999999</c:v>
                </c:pt>
                <c:pt idx="64469">
                  <c:v>17.891503</c:v>
                </c:pt>
                <c:pt idx="64470">
                  <c:v>17.894867000000001</c:v>
                </c:pt>
                <c:pt idx="64471">
                  <c:v>17.894947999999999</c:v>
                </c:pt>
                <c:pt idx="64472">
                  <c:v>17.895810999999998</c:v>
                </c:pt>
                <c:pt idx="64473">
                  <c:v>17.896291000000002</c:v>
                </c:pt>
                <c:pt idx="64474">
                  <c:v>17.895296999999999</c:v>
                </c:pt>
                <c:pt idx="64475">
                  <c:v>17.891824</c:v>
                </c:pt>
                <c:pt idx="64476">
                  <c:v>17.890882000000001</c:v>
                </c:pt>
                <c:pt idx="64477">
                  <c:v>17.895315</c:v>
                </c:pt>
                <c:pt idx="64478">
                  <c:v>17.898499999999999</c:v>
                </c:pt>
                <c:pt idx="64479">
                  <c:v>17.896569</c:v>
                </c:pt>
                <c:pt idx="64480">
                  <c:v>17.894895999999999</c:v>
                </c:pt>
                <c:pt idx="64481">
                  <c:v>17.896508000000001</c:v>
                </c:pt>
                <c:pt idx="64482">
                  <c:v>17.900670999999999</c:v>
                </c:pt>
                <c:pt idx="64483">
                  <c:v>17.901308</c:v>
                </c:pt>
                <c:pt idx="64484">
                  <c:v>17.898330999999999</c:v>
                </c:pt>
                <c:pt idx="64485">
                  <c:v>17.894839000000001</c:v>
                </c:pt>
                <c:pt idx="64486">
                  <c:v>17.892838999999999</c:v>
                </c:pt>
                <c:pt idx="64487">
                  <c:v>17.895420999999999</c:v>
                </c:pt>
                <c:pt idx="64488">
                  <c:v>17.900590999999999</c:v>
                </c:pt>
                <c:pt idx="64489">
                  <c:v>17.897798999999999</c:v>
                </c:pt>
                <c:pt idx="64490">
                  <c:v>17.892230999999999</c:v>
                </c:pt>
                <c:pt idx="64491">
                  <c:v>17.895419</c:v>
                </c:pt>
                <c:pt idx="64492">
                  <c:v>17.900234999999999</c:v>
                </c:pt>
                <c:pt idx="64493">
                  <c:v>17.900717</c:v>
                </c:pt>
                <c:pt idx="64494">
                  <c:v>17.900399</c:v>
                </c:pt>
                <c:pt idx="64495">
                  <c:v>17.90184</c:v>
                </c:pt>
                <c:pt idx="64496">
                  <c:v>17.906783000000001</c:v>
                </c:pt>
                <c:pt idx="64497">
                  <c:v>17.909751</c:v>
                </c:pt>
                <c:pt idx="64498">
                  <c:v>17.907879999999999</c:v>
                </c:pt>
                <c:pt idx="64499">
                  <c:v>17.906040999999998</c:v>
                </c:pt>
                <c:pt idx="64500">
                  <c:v>17.904005999999999</c:v>
                </c:pt>
                <c:pt idx="64501">
                  <c:v>17.902269</c:v>
                </c:pt>
                <c:pt idx="64502">
                  <c:v>17.904454000000001</c:v>
                </c:pt>
                <c:pt idx="64503">
                  <c:v>17.908936000000001</c:v>
                </c:pt>
                <c:pt idx="64504">
                  <c:v>17.909344999999998</c:v>
                </c:pt>
                <c:pt idx="64505">
                  <c:v>17.907506999999999</c:v>
                </c:pt>
                <c:pt idx="64506">
                  <c:v>17.911742</c:v>
                </c:pt>
                <c:pt idx="64507">
                  <c:v>17.913212000000001</c:v>
                </c:pt>
                <c:pt idx="64508">
                  <c:v>17.908996999999999</c:v>
                </c:pt>
                <c:pt idx="64509">
                  <c:v>17.909537</c:v>
                </c:pt>
                <c:pt idx="64510">
                  <c:v>17.909865</c:v>
                </c:pt>
                <c:pt idx="64511">
                  <c:v>17.906262000000002</c:v>
                </c:pt>
                <c:pt idx="64512">
                  <c:v>17.907326999999999</c:v>
                </c:pt>
                <c:pt idx="64513">
                  <c:v>17.911624</c:v>
                </c:pt>
                <c:pt idx="64514">
                  <c:v>17.913146000000001</c:v>
                </c:pt>
                <c:pt idx="64515">
                  <c:v>17.91527</c:v>
                </c:pt>
                <c:pt idx="64516">
                  <c:v>17.915883999999998</c:v>
                </c:pt>
                <c:pt idx="64517">
                  <c:v>17.909389000000001</c:v>
                </c:pt>
                <c:pt idx="64518">
                  <c:v>17.909575</c:v>
                </c:pt>
                <c:pt idx="64519">
                  <c:v>17.916768999999999</c:v>
                </c:pt>
                <c:pt idx="64520">
                  <c:v>17.916872999999999</c:v>
                </c:pt>
                <c:pt idx="64521">
                  <c:v>17.911173000000002</c:v>
                </c:pt>
                <c:pt idx="64522">
                  <c:v>17.907474000000001</c:v>
                </c:pt>
                <c:pt idx="64523">
                  <c:v>17.909382000000001</c:v>
                </c:pt>
                <c:pt idx="64524">
                  <c:v>17.913308000000001</c:v>
                </c:pt>
                <c:pt idx="64525">
                  <c:v>17.910361999999999</c:v>
                </c:pt>
                <c:pt idx="64526">
                  <c:v>17.906721000000001</c:v>
                </c:pt>
                <c:pt idx="64527">
                  <c:v>17.907007</c:v>
                </c:pt>
                <c:pt idx="64528">
                  <c:v>17.907912</c:v>
                </c:pt>
                <c:pt idx="64529">
                  <c:v>17.909732000000002</c:v>
                </c:pt>
                <c:pt idx="64530">
                  <c:v>17.908764000000001</c:v>
                </c:pt>
                <c:pt idx="64531">
                  <c:v>17.905664000000002</c:v>
                </c:pt>
                <c:pt idx="64532">
                  <c:v>17.904714999999999</c:v>
                </c:pt>
                <c:pt idx="64533">
                  <c:v>17.906072999999999</c:v>
                </c:pt>
                <c:pt idx="64534">
                  <c:v>17.907640000000001</c:v>
                </c:pt>
                <c:pt idx="64535">
                  <c:v>17.906013000000002</c:v>
                </c:pt>
                <c:pt idx="64536">
                  <c:v>17.90484</c:v>
                </c:pt>
                <c:pt idx="64537">
                  <c:v>17.906258999999999</c:v>
                </c:pt>
                <c:pt idx="64538">
                  <c:v>17.907827000000001</c:v>
                </c:pt>
                <c:pt idx="64539">
                  <c:v>17.909848</c:v>
                </c:pt>
                <c:pt idx="64540">
                  <c:v>17.912026000000001</c:v>
                </c:pt>
                <c:pt idx="64541">
                  <c:v>17.911007999999999</c:v>
                </c:pt>
                <c:pt idx="64542">
                  <c:v>17.906421000000002</c:v>
                </c:pt>
                <c:pt idx="64543">
                  <c:v>17.903836999999999</c:v>
                </c:pt>
                <c:pt idx="64544">
                  <c:v>17.904661000000001</c:v>
                </c:pt>
                <c:pt idx="64545">
                  <c:v>17.904681</c:v>
                </c:pt>
                <c:pt idx="64546">
                  <c:v>17.905241</c:v>
                </c:pt>
                <c:pt idx="64547">
                  <c:v>17.906780000000001</c:v>
                </c:pt>
                <c:pt idx="64548">
                  <c:v>17.906095000000001</c:v>
                </c:pt>
                <c:pt idx="64549">
                  <c:v>17.906303000000001</c:v>
                </c:pt>
                <c:pt idx="64550">
                  <c:v>17.909942999999998</c:v>
                </c:pt>
                <c:pt idx="64551">
                  <c:v>17.911397000000001</c:v>
                </c:pt>
                <c:pt idx="64552">
                  <c:v>17.907730999999998</c:v>
                </c:pt>
                <c:pt idx="64553">
                  <c:v>17.912534000000001</c:v>
                </c:pt>
                <c:pt idx="64554">
                  <c:v>17.926227999999998</c:v>
                </c:pt>
                <c:pt idx="64555">
                  <c:v>17.923949</c:v>
                </c:pt>
                <c:pt idx="64556">
                  <c:v>17.917456999999999</c:v>
                </c:pt>
                <c:pt idx="64557">
                  <c:v>17.920901000000001</c:v>
                </c:pt>
                <c:pt idx="64558">
                  <c:v>17.920783</c:v>
                </c:pt>
                <c:pt idx="64559">
                  <c:v>17.919231</c:v>
                </c:pt>
                <c:pt idx="64560">
                  <c:v>17.919782999999999</c:v>
                </c:pt>
                <c:pt idx="64561">
                  <c:v>17.916194000000001</c:v>
                </c:pt>
                <c:pt idx="64562">
                  <c:v>17.916644000000002</c:v>
                </c:pt>
                <c:pt idx="64563">
                  <c:v>17.921375999999999</c:v>
                </c:pt>
                <c:pt idx="64564">
                  <c:v>17.916364999999999</c:v>
                </c:pt>
                <c:pt idx="64565">
                  <c:v>17.908849</c:v>
                </c:pt>
                <c:pt idx="64566">
                  <c:v>17.910549</c:v>
                </c:pt>
                <c:pt idx="64567">
                  <c:v>17.911035999999999</c:v>
                </c:pt>
                <c:pt idx="64568">
                  <c:v>17.909441000000001</c:v>
                </c:pt>
                <c:pt idx="64569">
                  <c:v>17.911608000000001</c:v>
                </c:pt>
                <c:pt idx="64570">
                  <c:v>17.912392000000001</c:v>
                </c:pt>
                <c:pt idx="64571">
                  <c:v>17.911867000000001</c:v>
                </c:pt>
                <c:pt idx="64572">
                  <c:v>17.914624</c:v>
                </c:pt>
                <c:pt idx="64573">
                  <c:v>17.918597999999999</c:v>
                </c:pt>
                <c:pt idx="64574">
                  <c:v>17.918122</c:v>
                </c:pt>
                <c:pt idx="64575">
                  <c:v>17.917877000000001</c:v>
                </c:pt>
                <c:pt idx="64576">
                  <c:v>17.921555999999999</c:v>
                </c:pt>
                <c:pt idx="64577">
                  <c:v>17.918593999999999</c:v>
                </c:pt>
                <c:pt idx="64578">
                  <c:v>17.913847000000001</c:v>
                </c:pt>
                <c:pt idx="64579">
                  <c:v>17.915980000000001</c:v>
                </c:pt>
                <c:pt idx="64580">
                  <c:v>17.917984000000001</c:v>
                </c:pt>
                <c:pt idx="64581">
                  <c:v>17.914382</c:v>
                </c:pt>
                <c:pt idx="64582">
                  <c:v>17.913443999999998</c:v>
                </c:pt>
                <c:pt idx="64583">
                  <c:v>17.915077</c:v>
                </c:pt>
                <c:pt idx="64584">
                  <c:v>17.915158999999999</c:v>
                </c:pt>
                <c:pt idx="64585">
                  <c:v>17.918969000000001</c:v>
                </c:pt>
                <c:pt idx="64586">
                  <c:v>17.921962000000001</c:v>
                </c:pt>
                <c:pt idx="64587">
                  <c:v>17.921119000000001</c:v>
                </c:pt>
                <c:pt idx="64588">
                  <c:v>17.922581000000001</c:v>
                </c:pt>
                <c:pt idx="64589">
                  <c:v>17.924752999999999</c:v>
                </c:pt>
                <c:pt idx="64590">
                  <c:v>17.922775999999999</c:v>
                </c:pt>
                <c:pt idx="64591">
                  <c:v>17.922129999999999</c:v>
                </c:pt>
                <c:pt idx="64592">
                  <c:v>17.929162999999999</c:v>
                </c:pt>
                <c:pt idx="64593">
                  <c:v>17.930845999999999</c:v>
                </c:pt>
                <c:pt idx="64594">
                  <c:v>17.923870000000001</c:v>
                </c:pt>
                <c:pt idx="64595">
                  <c:v>17.927461000000001</c:v>
                </c:pt>
                <c:pt idx="64596">
                  <c:v>17.932303999999998</c:v>
                </c:pt>
                <c:pt idx="64597">
                  <c:v>17.927600000000002</c:v>
                </c:pt>
                <c:pt idx="64598">
                  <c:v>17.929523</c:v>
                </c:pt>
                <c:pt idx="64599">
                  <c:v>17.933301</c:v>
                </c:pt>
                <c:pt idx="64600">
                  <c:v>17.928560999999998</c:v>
                </c:pt>
                <c:pt idx="64601">
                  <c:v>17.929131999999999</c:v>
                </c:pt>
                <c:pt idx="64602">
                  <c:v>17.934622999999998</c:v>
                </c:pt>
                <c:pt idx="64603">
                  <c:v>17.926448000000001</c:v>
                </c:pt>
                <c:pt idx="64604">
                  <c:v>17.921254000000001</c:v>
                </c:pt>
                <c:pt idx="64605">
                  <c:v>17.929447</c:v>
                </c:pt>
                <c:pt idx="64606">
                  <c:v>17.935413</c:v>
                </c:pt>
                <c:pt idx="64607">
                  <c:v>17.934031999999998</c:v>
                </c:pt>
                <c:pt idx="64608">
                  <c:v>17.928943</c:v>
                </c:pt>
                <c:pt idx="64609">
                  <c:v>17.923748</c:v>
                </c:pt>
                <c:pt idx="64610">
                  <c:v>17.927944</c:v>
                </c:pt>
                <c:pt idx="64611">
                  <c:v>17.936572999999999</c:v>
                </c:pt>
                <c:pt idx="64612">
                  <c:v>17.933948999999998</c:v>
                </c:pt>
                <c:pt idx="64613">
                  <c:v>17.928944000000001</c:v>
                </c:pt>
                <c:pt idx="64614">
                  <c:v>17.931725</c:v>
                </c:pt>
                <c:pt idx="64615">
                  <c:v>17.932077</c:v>
                </c:pt>
                <c:pt idx="64616">
                  <c:v>17.929351</c:v>
                </c:pt>
                <c:pt idx="64617">
                  <c:v>17.932905000000002</c:v>
                </c:pt>
                <c:pt idx="64618">
                  <c:v>17.935514999999999</c:v>
                </c:pt>
                <c:pt idx="64619">
                  <c:v>17.932777999999999</c:v>
                </c:pt>
                <c:pt idx="64620">
                  <c:v>17.932832999999999</c:v>
                </c:pt>
                <c:pt idx="64621">
                  <c:v>17.933433999999998</c:v>
                </c:pt>
                <c:pt idx="64622">
                  <c:v>17.931625</c:v>
                </c:pt>
                <c:pt idx="64623">
                  <c:v>17.933698</c:v>
                </c:pt>
                <c:pt idx="64624">
                  <c:v>17.935416</c:v>
                </c:pt>
                <c:pt idx="64625">
                  <c:v>17.935055999999999</c:v>
                </c:pt>
                <c:pt idx="64626">
                  <c:v>17.941412</c:v>
                </c:pt>
                <c:pt idx="64627">
                  <c:v>17.941862</c:v>
                </c:pt>
                <c:pt idx="64628">
                  <c:v>17.932822999999999</c:v>
                </c:pt>
                <c:pt idx="64629">
                  <c:v>17.931550999999999</c:v>
                </c:pt>
                <c:pt idx="64630">
                  <c:v>17.934674999999999</c:v>
                </c:pt>
                <c:pt idx="64631">
                  <c:v>17.929617</c:v>
                </c:pt>
                <c:pt idx="64632">
                  <c:v>17.926883</c:v>
                </c:pt>
                <c:pt idx="64633">
                  <c:v>17.935379999999999</c:v>
                </c:pt>
                <c:pt idx="64634">
                  <c:v>17.939126000000002</c:v>
                </c:pt>
                <c:pt idx="64635">
                  <c:v>17.931926000000001</c:v>
                </c:pt>
                <c:pt idx="64636">
                  <c:v>17.931343999999999</c:v>
                </c:pt>
                <c:pt idx="64637">
                  <c:v>17.937967</c:v>
                </c:pt>
                <c:pt idx="64638">
                  <c:v>17.938950999999999</c:v>
                </c:pt>
                <c:pt idx="64639">
                  <c:v>17.939920999999998</c:v>
                </c:pt>
                <c:pt idx="64640">
                  <c:v>17.946659</c:v>
                </c:pt>
                <c:pt idx="64641">
                  <c:v>17.944786000000001</c:v>
                </c:pt>
                <c:pt idx="64642">
                  <c:v>17.939197</c:v>
                </c:pt>
                <c:pt idx="64643">
                  <c:v>17.941776000000001</c:v>
                </c:pt>
                <c:pt idx="64644">
                  <c:v>17.941967000000002</c:v>
                </c:pt>
                <c:pt idx="64645">
                  <c:v>17.939343000000001</c:v>
                </c:pt>
                <c:pt idx="64646">
                  <c:v>17.941542999999999</c:v>
                </c:pt>
                <c:pt idx="64647">
                  <c:v>17.938853999999999</c:v>
                </c:pt>
                <c:pt idx="64648">
                  <c:v>17.935728999999998</c:v>
                </c:pt>
                <c:pt idx="64649">
                  <c:v>17.942664000000001</c:v>
                </c:pt>
                <c:pt idx="64650">
                  <c:v>17.944469000000002</c:v>
                </c:pt>
                <c:pt idx="64651">
                  <c:v>17.937729999999998</c:v>
                </c:pt>
                <c:pt idx="64652">
                  <c:v>17.934735</c:v>
                </c:pt>
                <c:pt idx="64653">
                  <c:v>17.937013</c:v>
                </c:pt>
                <c:pt idx="64654">
                  <c:v>17.939547000000001</c:v>
                </c:pt>
                <c:pt idx="64655">
                  <c:v>17.941078999999998</c:v>
                </c:pt>
                <c:pt idx="64656">
                  <c:v>17.943085</c:v>
                </c:pt>
                <c:pt idx="64657">
                  <c:v>17.943254</c:v>
                </c:pt>
                <c:pt idx="64658">
                  <c:v>17.944279999999999</c:v>
                </c:pt>
                <c:pt idx="64659">
                  <c:v>17.948716999999998</c:v>
                </c:pt>
                <c:pt idx="64660">
                  <c:v>17.951125999999999</c:v>
                </c:pt>
                <c:pt idx="64661">
                  <c:v>17.949660000000002</c:v>
                </c:pt>
                <c:pt idx="64662">
                  <c:v>17.947258000000001</c:v>
                </c:pt>
                <c:pt idx="64663">
                  <c:v>17.947634999999998</c:v>
                </c:pt>
                <c:pt idx="64664">
                  <c:v>17.950271000000001</c:v>
                </c:pt>
                <c:pt idx="64665">
                  <c:v>17.948633000000001</c:v>
                </c:pt>
                <c:pt idx="64666">
                  <c:v>17.943519999999999</c:v>
                </c:pt>
                <c:pt idx="64667">
                  <c:v>17.942936</c:v>
                </c:pt>
                <c:pt idx="64668">
                  <c:v>17.942135</c:v>
                </c:pt>
                <c:pt idx="64669">
                  <c:v>17.936572999999999</c:v>
                </c:pt>
                <c:pt idx="64670">
                  <c:v>17.935423</c:v>
                </c:pt>
                <c:pt idx="64671">
                  <c:v>17.935646999999999</c:v>
                </c:pt>
                <c:pt idx="64672">
                  <c:v>17.930933</c:v>
                </c:pt>
                <c:pt idx="64673">
                  <c:v>17.932565</c:v>
                </c:pt>
                <c:pt idx="64674">
                  <c:v>17.936847</c:v>
                </c:pt>
                <c:pt idx="64675">
                  <c:v>17.933757</c:v>
                </c:pt>
                <c:pt idx="64676">
                  <c:v>17.933797999999999</c:v>
                </c:pt>
                <c:pt idx="64677">
                  <c:v>17.940729999999999</c:v>
                </c:pt>
                <c:pt idx="64678">
                  <c:v>17.942150999999999</c:v>
                </c:pt>
                <c:pt idx="64679">
                  <c:v>17.938502</c:v>
                </c:pt>
                <c:pt idx="64680">
                  <c:v>17.938347</c:v>
                </c:pt>
                <c:pt idx="64681">
                  <c:v>17.938006999999999</c:v>
                </c:pt>
                <c:pt idx="64682">
                  <c:v>17.940898000000001</c:v>
                </c:pt>
                <c:pt idx="64683">
                  <c:v>17.948286</c:v>
                </c:pt>
                <c:pt idx="64684">
                  <c:v>17.948342</c:v>
                </c:pt>
                <c:pt idx="64685">
                  <c:v>17.948497</c:v>
                </c:pt>
                <c:pt idx="64686">
                  <c:v>17.953133999999999</c:v>
                </c:pt>
                <c:pt idx="64687">
                  <c:v>17.951931999999999</c:v>
                </c:pt>
                <c:pt idx="64688">
                  <c:v>17.951481000000001</c:v>
                </c:pt>
                <c:pt idx="64689">
                  <c:v>17.950194</c:v>
                </c:pt>
                <c:pt idx="64690">
                  <c:v>17.945813999999999</c:v>
                </c:pt>
                <c:pt idx="64691">
                  <c:v>17.948633999999998</c:v>
                </c:pt>
                <c:pt idx="64692">
                  <c:v>17.954481999999999</c:v>
                </c:pt>
                <c:pt idx="64693">
                  <c:v>17.952514999999998</c:v>
                </c:pt>
                <c:pt idx="64694">
                  <c:v>17.948730999999999</c:v>
                </c:pt>
                <c:pt idx="64695">
                  <c:v>17.950782</c:v>
                </c:pt>
                <c:pt idx="64696">
                  <c:v>17.950838000000001</c:v>
                </c:pt>
                <c:pt idx="64697">
                  <c:v>17.949131999999999</c:v>
                </c:pt>
                <c:pt idx="64698">
                  <c:v>17.953049</c:v>
                </c:pt>
                <c:pt idx="64699">
                  <c:v>17.955864999999999</c:v>
                </c:pt>
                <c:pt idx="64700">
                  <c:v>17.953555000000001</c:v>
                </c:pt>
                <c:pt idx="64701">
                  <c:v>17.953264000000001</c:v>
                </c:pt>
                <c:pt idx="64702">
                  <c:v>17.955824</c:v>
                </c:pt>
                <c:pt idx="64703">
                  <c:v>17.953158999999999</c:v>
                </c:pt>
                <c:pt idx="64704">
                  <c:v>17.952172999999998</c:v>
                </c:pt>
                <c:pt idx="64705">
                  <c:v>17.953533</c:v>
                </c:pt>
                <c:pt idx="64706">
                  <c:v>17.948553</c:v>
                </c:pt>
                <c:pt idx="64707">
                  <c:v>17.949020000000001</c:v>
                </c:pt>
                <c:pt idx="64708">
                  <c:v>17.957395000000002</c:v>
                </c:pt>
                <c:pt idx="64709">
                  <c:v>17.955393999999998</c:v>
                </c:pt>
                <c:pt idx="64710">
                  <c:v>17.950078000000001</c:v>
                </c:pt>
                <c:pt idx="64711">
                  <c:v>17.952663000000001</c:v>
                </c:pt>
                <c:pt idx="64712">
                  <c:v>17.951774</c:v>
                </c:pt>
                <c:pt idx="64713">
                  <c:v>17.949967000000001</c:v>
                </c:pt>
                <c:pt idx="64714">
                  <c:v>17.954678999999999</c:v>
                </c:pt>
                <c:pt idx="64715">
                  <c:v>17.953465999999999</c:v>
                </c:pt>
                <c:pt idx="64716">
                  <c:v>17.949895000000001</c:v>
                </c:pt>
                <c:pt idx="64717">
                  <c:v>17.950886000000001</c:v>
                </c:pt>
                <c:pt idx="64718">
                  <c:v>17.951605000000001</c:v>
                </c:pt>
                <c:pt idx="64719">
                  <c:v>17.953885</c:v>
                </c:pt>
                <c:pt idx="64720">
                  <c:v>17.955786</c:v>
                </c:pt>
                <c:pt idx="64721">
                  <c:v>17.955100999999999</c:v>
                </c:pt>
                <c:pt idx="64722">
                  <c:v>17.954671999999999</c:v>
                </c:pt>
                <c:pt idx="64723">
                  <c:v>17.954823999999999</c:v>
                </c:pt>
                <c:pt idx="64724">
                  <c:v>17.95363</c:v>
                </c:pt>
                <c:pt idx="64725">
                  <c:v>17.951582999999999</c:v>
                </c:pt>
                <c:pt idx="64726">
                  <c:v>17.953002999999999</c:v>
                </c:pt>
                <c:pt idx="64727">
                  <c:v>17.951440999999999</c:v>
                </c:pt>
                <c:pt idx="64728">
                  <c:v>17.947866999999999</c:v>
                </c:pt>
                <c:pt idx="64729">
                  <c:v>17.954567999999998</c:v>
                </c:pt>
                <c:pt idx="64730">
                  <c:v>17.960716999999999</c:v>
                </c:pt>
                <c:pt idx="64731">
                  <c:v>17.957276</c:v>
                </c:pt>
                <c:pt idx="64732">
                  <c:v>17.956945999999999</c:v>
                </c:pt>
                <c:pt idx="64733">
                  <c:v>17.960923000000001</c:v>
                </c:pt>
                <c:pt idx="64734">
                  <c:v>17.963090000000001</c:v>
                </c:pt>
                <c:pt idx="64735">
                  <c:v>17.964109000000001</c:v>
                </c:pt>
                <c:pt idx="64736">
                  <c:v>17.965138</c:v>
                </c:pt>
                <c:pt idx="64737">
                  <c:v>17.965254999999999</c:v>
                </c:pt>
                <c:pt idx="64738">
                  <c:v>17.962581</c:v>
                </c:pt>
                <c:pt idx="64739">
                  <c:v>17.959412</c:v>
                </c:pt>
                <c:pt idx="64740">
                  <c:v>17.959492000000001</c:v>
                </c:pt>
                <c:pt idx="64741">
                  <c:v>17.964358000000001</c:v>
                </c:pt>
                <c:pt idx="64742">
                  <c:v>17.967169999999999</c:v>
                </c:pt>
                <c:pt idx="64743">
                  <c:v>17.963598000000001</c:v>
                </c:pt>
                <c:pt idx="64744">
                  <c:v>17.963356000000001</c:v>
                </c:pt>
                <c:pt idx="64745">
                  <c:v>17.972237</c:v>
                </c:pt>
                <c:pt idx="64746">
                  <c:v>17.975324000000001</c:v>
                </c:pt>
                <c:pt idx="64747">
                  <c:v>17.966531</c:v>
                </c:pt>
                <c:pt idx="64748">
                  <c:v>17.965157000000001</c:v>
                </c:pt>
                <c:pt idx="64749">
                  <c:v>17.970761</c:v>
                </c:pt>
                <c:pt idx="64750">
                  <c:v>17.969276000000001</c:v>
                </c:pt>
                <c:pt idx="64751">
                  <c:v>17.967953999999999</c:v>
                </c:pt>
                <c:pt idx="64752">
                  <c:v>17.9709</c:v>
                </c:pt>
                <c:pt idx="64753">
                  <c:v>17.971208000000001</c:v>
                </c:pt>
                <c:pt idx="64754">
                  <c:v>17.969152000000001</c:v>
                </c:pt>
                <c:pt idx="64755">
                  <c:v>17.967389000000001</c:v>
                </c:pt>
                <c:pt idx="64756">
                  <c:v>17.967948</c:v>
                </c:pt>
                <c:pt idx="64757">
                  <c:v>17.971222000000001</c:v>
                </c:pt>
                <c:pt idx="64758">
                  <c:v>17.972442999999998</c:v>
                </c:pt>
                <c:pt idx="64759">
                  <c:v>17.969453000000001</c:v>
                </c:pt>
                <c:pt idx="64760">
                  <c:v>17.968366</c:v>
                </c:pt>
                <c:pt idx="64761">
                  <c:v>17.968830000000001</c:v>
                </c:pt>
                <c:pt idx="64762">
                  <c:v>17.966691999999998</c:v>
                </c:pt>
                <c:pt idx="64763">
                  <c:v>17.965779000000001</c:v>
                </c:pt>
                <c:pt idx="64764">
                  <c:v>17.966374999999999</c:v>
                </c:pt>
                <c:pt idx="64765">
                  <c:v>17.964742000000001</c:v>
                </c:pt>
                <c:pt idx="64766">
                  <c:v>17.967108</c:v>
                </c:pt>
                <c:pt idx="64767">
                  <c:v>17.968095999999999</c:v>
                </c:pt>
                <c:pt idx="64768">
                  <c:v>17.963736999999998</c:v>
                </c:pt>
                <c:pt idx="64769">
                  <c:v>17.964189000000001</c:v>
                </c:pt>
                <c:pt idx="64770">
                  <c:v>17.968527000000002</c:v>
                </c:pt>
                <c:pt idx="64771">
                  <c:v>17.968492000000001</c:v>
                </c:pt>
                <c:pt idx="64772">
                  <c:v>17.966072</c:v>
                </c:pt>
                <c:pt idx="64773">
                  <c:v>17.963531</c:v>
                </c:pt>
                <c:pt idx="64774">
                  <c:v>17.964635000000001</c:v>
                </c:pt>
                <c:pt idx="64775">
                  <c:v>17.969477999999999</c:v>
                </c:pt>
                <c:pt idx="64776">
                  <c:v>17.970669999999998</c:v>
                </c:pt>
                <c:pt idx="64777">
                  <c:v>17.969190000000001</c:v>
                </c:pt>
                <c:pt idx="64778">
                  <c:v>17.966517</c:v>
                </c:pt>
                <c:pt idx="64779">
                  <c:v>17.964977999999999</c:v>
                </c:pt>
                <c:pt idx="64780">
                  <c:v>17.967288</c:v>
                </c:pt>
                <c:pt idx="64781">
                  <c:v>17.967331000000001</c:v>
                </c:pt>
                <c:pt idx="64782">
                  <c:v>17.963533000000002</c:v>
                </c:pt>
                <c:pt idx="64783">
                  <c:v>17.963787</c:v>
                </c:pt>
                <c:pt idx="64784">
                  <c:v>17.970164</c:v>
                </c:pt>
                <c:pt idx="64785">
                  <c:v>17.968715</c:v>
                </c:pt>
                <c:pt idx="64786">
                  <c:v>17.963508999999998</c:v>
                </c:pt>
                <c:pt idx="64787">
                  <c:v>17.966431</c:v>
                </c:pt>
                <c:pt idx="64788">
                  <c:v>17.970351999999998</c:v>
                </c:pt>
                <c:pt idx="64789">
                  <c:v>17.968492000000001</c:v>
                </c:pt>
                <c:pt idx="64790">
                  <c:v>17.968167000000001</c:v>
                </c:pt>
                <c:pt idx="64791">
                  <c:v>17.969714</c:v>
                </c:pt>
                <c:pt idx="64792">
                  <c:v>17.968471000000001</c:v>
                </c:pt>
                <c:pt idx="64793">
                  <c:v>17.971957</c:v>
                </c:pt>
                <c:pt idx="64794">
                  <c:v>17.976838000000001</c:v>
                </c:pt>
                <c:pt idx="64795">
                  <c:v>17.973551</c:v>
                </c:pt>
                <c:pt idx="64796">
                  <c:v>17.971919</c:v>
                </c:pt>
                <c:pt idx="64797">
                  <c:v>17.978038000000002</c:v>
                </c:pt>
                <c:pt idx="64798">
                  <c:v>17.980632</c:v>
                </c:pt>
                <c:pt idx="64799">
                  <c:v>17.976277</c:v>
                </c:pt>
                <c:pt idx="64800">
                  <c:v>17.974318</c:v>
                </c:pt>
                <c:pt idx="64801">
                  <c:v>17.974263000000001</c:v>
                </c:pt>
                <c:pt idx="64802">
                  <c:v>17.973566000000002</c:v>
                </c:pt>
                <c:pt idx="64803">
                  <c:v>17.977656</c:v>
                </c:pt>
                <c:pt idx="64804">
                  <c:v>17.980857</c:v>
                </c:pt>
                <c:pt idx="64805">
                  <c:v>17.980263999999998</c:v>
                </c:pt>
                <c:pt idx="64806">
                  <c:v>17.978210000000001</c:v>
                </c:pt>
                <c:pt idx="64807">
                  <c:v>17.975449000000001</c:v>
                </c:pt>
                <c:pt idx="64808">
                  <c:v>17.976171000000001</c:v>
                </c:pt>
                <c:pt idx="64809">
                  <c:v>17.978833999999999</c:v>
                </c:pt>
                <c:pt idx="64810">
                  <c:v>17.976811000000001</c:v>
                </c:pt>
                <c:pt idx="64811">
                  <c:v>17.974392999999999</c:v>
                </c:pt>
                <c:pt idx="64812">
                  <c:v>17.976569000000001</c:v>
                </c:pt>
                <c:pt idx="64813">
                  <c:v>17.976096999999999</c:v>
                </c:pt>
                <c:pt idx="64814">
                  <c:v>17.974623999999999</c:v>
                </c:pt>
                <c:pt idx="64815">
                  <c:v>17.977067000000002</c:v>
                </c:pt>
                <c:pt idx="64816">
                  <c:v>17.979973999999999</c:v>
                </c:pt>
                <c:pt idx="64817">
                  <c:v>17.981539000000001</c:v>
                </c:pt>
                <c:pt idx="64818">
                  <c:v>17.986528</c:v>
                </c:pt>
                <c:pt idx="64819">
                  <c:v>17.990940999999999</c:v>
                </c:pt>
                <c:pt idx="64820">
                  <c:v>17.985468999999998</c:v>
                </c:pt>
                <c:pt idx="64821">
                  <c:v>17.981342000000001</c:v>
                </c:pt>
                <c:pt idx="64822">
                  <c:v>17.977730999999999</c:v>
                </c:pt>
                <c:pt idx="64823">
                  <c:v>17.973627</c:v>
                </c:pt>
                <c:pt idx="64824">
                  <c:v>17.978261</c:v>
                </c:pt>
                <c:pt idx="64825">
                  <c:v>17.978532000000001</c:v>
                </c:pt>
                <c:pt idx="64826">
                  <c:v>17.973669999999998</c:v>
                </c:pt>
                <c:pt idx="64827">
                  <c:v>17.978975999999999</c:v>
                </c:pt>
                <c:pt idx="64828">
                  <c:v>17.982938999999998</c:v>
                </c:pt>
                <c:pt idx="64829">
                  <c:v>17.977430999999999</c:v>
                </c:pt>
                <c:pt idx="64830">
                  <c:v>17.97495</c:v>
                </c:pt>
                <c:pt idx="64831">
                  <c:v>17.978543999999999</c:v>
                </c:pt>
                <c:pt idx="64832">
                  <c:v>17.980098000000002</c:v>
                </c:pt>
                <c:pt idx="64833">
                  <c:v>17.977637999999999</c:v>
                </c:pt>
                <c:pt idx="64834">
                  <c:v>17.980084000000002</c:v>
                </c:pt>
                <c:pt idx="64835">
                  <c:v>17.984145000000002</c:v>
                </c:pt>
                <c:pt idx="64836">
                  <c:v>17.980691</c:v>
                </c:pt>
                <c:pt idx="64837">
                  <c:v>17.979472000000001</c:v>
                </c:pt>
                <c:pt idx="64838">
                  <c:v>17.980616000000001</c:v>
                </c:pt>
                <c:pt idx="64839">
                  <c:v>17.979298</c:v>
                </c:pt>
                <c:pt idx="64840">
                  <c:v>17.978546000000001</c:v>
                </c:pt>
                <c:pt idx="64841">
                  <c:v>17.979424999999999</c:v>
                </c:pt>
                <c:pt idx="64842">
                  <c:v>17.982716</c:v>
                </c:pt>
                <c:pt idx="64843">
                  <c:v>17.983709000000001</c:v>
                </c:pt>
                <c:pt idx="64844">
                  <c:v>17.984552999999998</c:v>
                </c:pt>
                <c:pt idx="64845">
                  <c:v>17.990746000000001</c:v>
                </c:pt>
                <c:pt idx="64846">
                  <c:v>17.991104</c:v>
                </c:pt>
                <c:pt idx="64847">
                  <c:v>17.990105</c:v>
                </c:pt>
                <c:pt idx="64848">
                  <c:v>17.992732</c:v>
                </c:pt>
                <c:pt idx="64849">
                  <c:v>17.989813999999999</c:v>
                </c:pt>
                <c:pt idx="64850">
                  <c:v>17.987679</c:v>
                </c:pt>
                <c:pt idx="64851">
                  <c:v>17.990455000000001</c:v>
                </c:pt>
                <c:pt idx="64852">
                  <c:v>17.989559</c:v>
                </c:pt>
                <c:pt idx="64853">
                  <c:v>17.988633</c:v>
                </c:pt>
                <c:pt idx="64854">
                  <c:v>17.989502999999999</c:v>
                </c:pt>
                <c:pt idx="64855">
                  <c:v>17.986972000000002</c:v>
                </c:pt>
                <c:pt idx="64856">
                  <c:v>17.987044999999998</c:v>
                </c:pt>
                <c:pt idx="64857">
                  <c:v>17.989097000000001</c:v>
                </c:pt>
                <c:pt idx="64858">
                  <c:v>17.98705</c:v>
                </c:pt>
                <c:pt idx="64859">
                  <c:v>17.985665000000001</c:v>
                </c:pt>
                <c:pt idx="64860">
                  <c:v>17.987449000000002</c:v>
                </c:pt>
                <c:pt idx="64861">
                  <c:v>17.987644</c:v>
                </c:pt>
                <c:pt idx="64862">
                  <c:v>17.984487999999999</c:v>
                </c:pt>
                <c:pt idx="64863">
                  <c:v>17.986901</c:v>
                </c:pt>
                <c:pt idx="64864">
                  <c:v>17.990863999999998</c:v>
                </c:pt>
                <c:pt idx="64865">
                  <c:v>17.986169</c:v>
                </c:pt>
                <c:pt idx="64866">
                  <c:v>17.983433999999999</c:v>
                </c:pt>
                <c:pt idx="64867">
                  <c:v>17.991622</c:v>
                </c:pt>
                <c:pt idx="64868">
                  <c:v>17.992708</c:v>
                </c:pt>
                <c:pt idx="64869">
                  <c:v>17.987857000000002</c:v>
                </c:pt>
                <c:pt idx="64870">
                  <c:v>17.992263999999999</c:v>
                </c:pt>
                <c:pt idx="64871">
                  <c:v>17.993227999999998</c:v>
                </c:pt>
                <c:pt idx="64872">
                  <c:v>17.984279000000001</c:v>
                </c:pt>
                <c:pt idx="64873">
                  <c:v>17.984811000000001</c:v>
                </c:pt>
                <c:pt idx="64874">
                  <c:v>17.990358000000001</c:v>
                </c:pt>
                <c:pt idx="64875">
                  <c:v>17.991620000000001</c:v>
                </c:pt>
                <c:pt idx="64876">
                  <c:v>17.992477999999998</c:v>
                </c:pt>
                <c:pt idx="64877">
                  <c:v>17.991399000000001</c:v>
                </c:pt>
                <c:pt idx="64878">
                  <c:v>17.987838</c:v>
                </c:pt>
                <c:pt idx="64879">
                  <c:v>17.988465999999999</c:v>
                </c:pt>
                <c:pt idx="64880">
                  <c:v>17.991496000000001</c:v>
                </c:pt>
                <c:pt idx="64881">
                  <c:v>17.991220999999999</c:v>
                </c:pt>
                <c:pt idx="64882">
                  <c:v>17.990385</c:v>
                </c:pt>
                <c:pt idx="64883">
                  <c:v>17.990468</c:v>
                </c:pt>
                <c:pt idx="64884">
                  <c:v>17.988486999999999</c:v>
                </c:pt>
                <c:pt idx="64885">
                  <c:v>17.987902999999999</c:v>
                </c:pt>
                <c:pt idx="64886">
                  <c:v>17.993884999999999</c:v>
                </c:pt>
                <c:pt idx="64887">
                  <c:v>17.998038999999999</c:v>
                </c:pt>
                <c:pt idx="64888">
                  <c:v>17.992562</c:v>
                </c:pt>
                <c:pt idx="64889">
                  <c:v>17.990006999999999</c:v>
                </c:pt>
                <c:pt idx="64890">
                  <c:v>17.992747000000001</c:v>
                </c:pt>
                <c:pt idx="64891">
                  <c:v>17.992187000000001</c:v>
                </c:pt>
                <c:pt idx="64892">
                  <c:v>17.991097</c:v>
                </c:pt>
                <c:pt idx="64893">
                  <c:v>17.989621</c:v>
                </c:pt>
                <c:pt idx="64894">
                  <c:v>17.987743999999999</c:v>
                </c:pt>
                <c:pt idx="64895">
                  <c:v>17.991558999999999</c:v>
                </c:pt>
                <c:pt idx="64896">
                  <c:v>17.993411999999999</c:v>
                </c:pt>
                <c:pt idx="64897">
                  <c:v>17.993948</c:v>
                </c:pt>
                <c:pt idx="64898">
                  <c:v>17.999210000000001</c:v>
                </c:pt>
                <c:pt idx="64899">
                  <c:v>17.999893</c:v>
                </c:pt>
                <c:pt idx="64900">
                  <c:v>17.995170999999999</c:v>
                </c:pt>
                <c:pt idx="64901">
                  <c:v>17.996032</c:v>
                </c:pt>
                <c:pt idx="64902">
                  <c:v>17.999212</c:v>
                </c:pt>
                <c:pt idx="64903">
                  <c:v>17.999237000000001</c:v>
                </c:pt>
                <c:pt idx="64904">
                  <c:v>17.997012000000002</c:v>
                </c:pt>
                <c:pt idx="64905">
                  <c:v>17.996013000000001</c:v>
                </c:pt>
                <c:pt idx="64906">
                  <c:v>17.999448999999998</c:v>
                </c:pt>
                <c:pt idx="64907">
                  <c:v>18.006166</c:v>
                </c:pt>
                <c:pt idx="64908">
                  <c:v>18.009678999999998</c:v>
                </c:pt>
                <c:pt idx="64909">
                  <c:v>18.004248</c:v>
                </c:pt>
                <c:pt idx="64910">
                  <c:v>17.997724999999999</c:v>
                </c:pt>
                <c:pt idx="64911">
                  <c:v>17.999607999999998</c:v>
                </c:pt>
                <c:pt idx="64912">
                  <c:v>18.003629</c:v>
                </c:pt>
                <c:pt idx="64913">
                  <c:v>18.003228</c:v>
                </c:pt>
                <c:pt idx="64914">
                  <c:v>18.004628</c:v>
                </c:pt>
                <c:pt idx="64915">
                  <c:v>18.004619000000002</c:v>
                </c:pt>
                <c:pt idx="64916">
                  <c:v>17.998342999999998</c:v>
                </c:pt>
                <c:pt idx="64917">
                  <c:v>17.994855000000001</c:v>
                </c:pt>
                <c:pt idx="64918">
                  <c:v>17.995892000000001</c:v>
                </c:pt>
                <c:pt idx="64919">
                  <c:v>17.997755000000002</c:v>
                </c:pt>
                <c:pt idx="64920">
                  <c:v>17.997384</c:v>
                </c:pt>
                <c:pt idx="64921">
                  <c:v>17.994933</c:v>
                </c:pt>
                <c:pt idx="64922">
                  <c:v>17.996524999999998</c:v>
                </c:pt>
                <c:pt idx="64923">
                  <c:v>17.999918999999998</c:v>
                </c:pt>
                <c:pt idx="64924">
                  <c:v>18.000927000000001</c:v>
                </c:pt>
                <c:pt idx="64925">
                  <c:v>17.997976999999999</c:v>
                </c:pt>
                <c:pt idx="64926">
                  <c:v>17.995999999999999</c:v>
                </c:pt>
                <c:pt idx="64927">
                  <c:v>17.999625999999999</c:v>
                </c:pt>
                <c:pt idx="64928">
                  <c:v>18.001291999999999</c:v>
                </c:pt>
                <c:pt idx="64929">
                  <c:v>18.005478</c:v>
                </c:pt>
                <c:pt idx="64930">
                  <c:v>18.012889000000001</c:v>
                </c:pt>
                <c:pt idx="64931">
                  <c:v>18.012801</c:v>
                </c:pt>
                <c:pt idx="64932">
                  <c:v>18.013897</c:v>
                </c:pt>
                <c:pt idx="64933">
                  <c:v>18.015863</c:v>
                </c:pt>
                <c:pt idx="64934">
                  <c:v>18.015957</c:v>
                </c:pt>
                <c:pt idx="64935">
                  <c:v>18.019735000000001</c:v>
                </c:pt>
                <c:pt idx="64936">
                  <c:v>18.019137000000001</c:v>
                </c:pt>
                <c:pt idx="64937">
                  <c:v>18.013611999999998</c:v>
                </c:pt>
                <c:pt idx="64938">
                  <c:v>18.010892999999999</c:v>
                </c:pt>
                <c:pt idx="64939">
                  <c:v>18.010228000000001</c:v>
                </c:pt>
                <c:pt idx="64940">
                  <c:v>18.010591999999999</c:v>
                </c:pt>
                <c:pt idx="64941">
                  <c:v>18.004553000000001</c:v>
                </c:pt>
                <c:pt idx="64942">
                  <c:v>17.997662999999999</c:v>
                </c:pt>
                <c:pt idx="64943">
                  <c:v>17.999552000000001</c:v>
                </c:pt>
                <c:pt idx="64944">
                  <c:v>18.002200999999999</c:v>
                </c:pt>
                <c:pt idx="64945">
                  <c:v>18.001214999999998</c:v>
                </c:pt>
                <c:pt idx="64946">
                  <c:v>18.000912</c:v>
                </c:pt>
                <c:pt idx="64947">
                  <c:v>18.001517</c:v>
                </c:pt>
                <c:pt idx="64948">
                  <c:v>18.000502999999998</c:v>
                </c:pt>
                <c:pt idx="64949">
                  <c:v>18.001290000000001</c:v>
                </c:pt>
                <c:pt idx="64950">
                  <c:v>18.006132000000001</c:v>
                </c:pt>
                <c:pt idx="64951">
                  <c:v>18.010023</c:v>
                </c:pt>
                <c:pt idx="64952">
                  <c:v>18.006926</c:v>
                </c:pt>
                <c:pt idx="64953">
                  <c:v>18.001062000000001</c:v>
                </c:pt>
                <c:pt idx="64954">
                  <c:v>18.001622000000001</c:v>
                </c:pt>
                <c:pt idx="64955">
                  <c:v>18.006806000000001</c:v>
                </c:pt>
                <c:pt idx="64956">
                  <c:v>18.006435</c:v>
                </c:pt>
                <c:pt idx="64957">
                  <c:v>18.002962</c:v>
                </c:pt>
                <c:pt idx="64958">
                  <c:v>18.005216999999998</c:v>
                </c:pt>
                <c:pt idx="64959">
                  <c:v>18.009627999999999</c:v>
                </c:pt>
                <c:pt idx="64960">
                  <c:v>18.009184999999999</c:v>
                </c:pt>
                <c:pt idx="64961">
                  <c:v>18.009070999999999</c:v>
                </c:pt>
                <c:pt idx="64962">
                  <c:v>18.008855000000001</c:v>
                </c:pt>
                <c:pt idx="64963">
                  <c:v>18.006055</c:v>
                </c:pt>
                <c:pt idx="64964">
                  <c:v>18.005461</c:v>
                </c:pt>
                <c:pt idx="64965">
                  <c:v>18.007594999999998</c:v>
                </c:pt>
                <c:pt idx="64966">
                  <c:v>18.009841000000002</c:v>
                </c:pt>
                <c:pt idx="64967">
                  <c:v>18.012763</c:v>
                </c:pt>
                <c:pt idx="64968">
                  <c:v>18.013964000000001</c:v>
                </c:pt>
                <c:pt idx="64969">
                  <c:v>18.011206000000001</c:v>
                </c:pt>
                <c:pt idx="64970">
                  <c:v>18.009080999999998</c:v>
                </c:pt>
                <c:pt idx="64971">
                  <c:v>18.014025</c:v>
                </c:pt>
                <c:pt idx="64972">
                  <c:v>18.018726999999998</c:v>
                </c:pt>
                <c:pt idx="64973">
                  <c:v>18.012699999999999</c:v>
                </c:pt>
                <c:pt idx="64974">
                  <c:v>18.007798999999999</c:v>
                </c:pt>
                <c:pt idx="64975">
                  <c:v>18.010843999999999</c:v>
                </c:pt>
                <c:pt idx="64976">
                  <c:v>18.013641</c:v>
                </c:pt>
                <c:pt idx="64977">
                  <c:v>18.013717</c:v>
                </c:pt>
                <c:pt idx="64978">
                  <c:v>18.014875</c:v>
                </c:pt>
                <c:pt idx="64979">
                  <c:v>18.017934</c:v>
                </c:pt>
                <c:pt idx="64980">
                  <c:v>18.019642999999999</c:v>
                </c:pt>
                <c:pt idx="64981">
                  <c:v>18.021384999999999</c:v>
                </c:pt>
                <c:pt idx="64982">
                  <c:v>18.019121999999999</c:v>
                </c:pt>
                <c:pt idx="64983">
                  <c:v>18.017243000000001</c:v>
                </c:pt>
                <c:pt idx="64984">
                  <c:v>18.022169999999999</c:v>
                </c:pt>
                <c:pt idx="64985">
                  <c:v>18.026197</c:v>
                </c:pt>
                <c:pt idx="64986">
                  <c:v>18.023399000000001</c:v>
                </c:pt>
                <c:pt idx="64987">
                  <c:v>18.021894</c:v>
                </c:pt>
                <c:pt idx="64988">
                  <c:v>18.027025999999999</c:v>
                </c:pt>
                <c:pt idx="64989">
                  <c:v>18.030387000000001</c:v>
                </c:pt>
                <c:pt idx="64990">
                  <c:v>18.030363000000001</c:v>
                </c:pt>
                <c:pt idx="64991">
                  <c:v>18.028599</c:v>
                </c:pt>
                <c:pt idx="64992">
                  <c:v>18.026751000000001</c:v>
                </c:pt>
                <c:pt idx="64993">
                  <c:v>18.026896000000001</c:v>
                </c:pt>
                <c:pt idx="64994">
                  <c:v>18.026392000000001</c:v>
                </c:pt>
                <c:pt idx="64995">
                  <c:v>18.025155999999999</c:v>
                </c:pt>
                <c:pt idx="64996">
                  <c:v>18.025082999999999</c:v>
                </c:pt>
                <c:pt idx="64997">
                  <c:v>18.026378000000001</c:v>
                </c:pt>
                <c:pt idx="64998">
                  <c:v>18.027892000000001</c:v>
                </c:pt>
                <c:pt idx="64999">
                  <c:v>18.026772999999999</c:v>
                </c:pt>
                <c:pt idx="65000">
                  <c:v>18.024878999999999</c:v>
                </c:pt>
                <c:pt idx="65001">
                  <c:v>18.026160000000001</c:v>
                </c:pt>
                <c:pt idx="65002">
                  <c:v>18.024592999999999</c:v>
                </c:pt>
                <c:pt idx="65003">
                  <c:v>18.021704</c:v>
                </c:pt>
                <c:pt idx="65004">
                  <c:v>18.024730000000002</c:v>
                </c:pt>
                <c:pt idx="65005">
                  <c:v>18.026356</c:v>
                </c:pt>
                <c:pt idx="65006">
                  <c:v>18.023928000000002</c:v>
                </c:pt>
                <c:pt idx="65007">
                  <c:v>18.026983000000001</c:v>
                </c:pt>
                <c:pt idx="65008">
                  <c:v>18.030356999999999</c:v>
                </c:pt>
                <c:pt idx="65009">
                  <c:v>18.028141000000002</c:v>
                </c:pt>
                <c:pt idx="65010">
                  <c:v>18.026327999999999</c:v>
                </c:pt>
                <c:pt idx="65011">
                  <c:v>18.026751999999998</c:v>
                </c:pt>
                <c:pt idx="65012">
                  <c:v>18.026021</c:v>
                </c:pt>
                <c:pt idx="65013">
                  <c:v>18.024992000000001</c:v>
                </c:pt>
                <c:pt idx="65014">
                  <c:v>18.023847</c:v>
                </c:pt>
                <c:pt idx="65015">
                  <c:v>18.023088000000001</c:v>
                </c:pt>
                <c:pt idx="65016">
                  <c:v>18.02289</c:v>
                </c:pt>
                <c:pt idx="65017">
                  <c:v>18.022120999999999</c:v>
                </c:pt>
                <c:pt idx="65018">
                  <c:v>18.019791000000001</c:v>
                </c:pt>
                <c:pt idx="65019">
                  <c:v>18.021093</c:v>
                </c:pt>
                <c:pt idx="65020">
                  <c:v>18.023871</c:v>
                </c:pt>
                <c:pt idx="65021">
                  <c:v>18.022855</c:v>
                </c:pt>
                <c:pt idx="65022">
                  <c:v>18.026043999999999</c:v>
                </c:pt>
                <c:pt idx="65023">
                  <c:v>18.028573999999999</c:v>
                </c:pt>
                <c:pt idx="65024">
                  <c:v>18.026783000000002</c:v>
                </c:pt>
                <c:pt idx="65025">
                  <c:v>18.032624999999999</c:v>
                </c:pt>
                <c:pt idx="65026">
                  <c:v>18.036687000000001</c:v>
                </c:pt>
                <c:pt idx="65027">
                  <c:v>18.038323999999999</c:v>
                </c:pt>
                <c:pt idx="65028">
                  <c:v>18.040064000000001</c:v>
                </c:pt>
                <c:pt idx="65029">
                  <c:v>18.037799</c:v>
                </c:pt>
                <c:pt idx="65030">
                  <c:v>18.039147</c:v>
                </c:pt>
                <c:pt idx="65031">
                  <c:v>18.043009000000001</c:v>
                </c:pt>
                <c:pt idx="65032">
                  <c:v>18.037700999999998</c:v>
                </c:pt>
                <c:pt idx="65033">
                  <c:v>18.033035000000002</c:v>
                </c:pt>
                <c:pt idx="65034">
                  <c:v>18.036252999999999</c:v>
                </c:pt>
                <c:pt idx="65035">
                  <c:v>18.034168999999999</c:v>
                </c:pt>
                <c:pt idx="65036">
                  <c:v>18.030722000000001</c:v>
                </c:pt>
                <c:pt idx="65037">
                  <c:v>18.035243999999999</c:v>
                </c:pt>
                <c:pt idx="65038">
                  <c:v>18.037354000000001</c:v>
                </c:pt>
                <c:pt idx="65039">
                  <c:v>18.035136000000001</c:v>
                </c:pt>
                <c:pt idx="65040">
                  <c:v>18.031932999999999</c:v>
                </c:pt>
                <c:pt idx="65041">
                  <c:v>18.031447</c:v>
                </c:pt>
                <c:pt idx="65042">
                  <c:v>18.035533999999998</c:v>
                </c:pt>
                <c:pt idx="65043">
                  <c:v>18.036902999999999</c:v>
                </c:pt>
                <c:pt idx="65044">
                  <c:v>18.032768999999998</c:v>
                </c:pt>
                <c:pt idx="65045">
                  <c:v>18.031189000000001</c:v>
                </c:pt>
                <c:pt idx="65046">
                  <c:v>18.032378000000001</c:v>
                </c:pt>
                <c:pt idx="65047">
                  <c:v>18.032242</c:v>
                </c:pt>
                <c:pt idx="65048">
                  <c:v>18.033646999999998</c:v>
                </c:pt>
                <c:pt idx="65049">
                  <c:v>18.034330000000001</c:v>
                </c:pt>
                <c:pt idx="65050">
                  <c:v>18.027885999999999</c:v>
                </c:pt>
                <c:pt idx="65051">
                  <c:v>18.025338999999999</c:v>
                </c:pt>
                <c:pt idx="65052">
                  <c:v>18.031292000000001</c:v>
                </c:pt>
                <c:pt idx="65053">
                  <c:v>18.034130000000001</c:v>
                </c:pt>
                <c:pt idx="65054">
                  <c:v>18.030011999999999</c:v>
                </c:pt>
                <c:pt idx="65055">
                  <c:v>18.028822000000002</c:v>
                </c:pt>
                <c:pt idx="65056">
                  <c:v>18.033376000000001</c:v>
                </c:pt>
                <c:pt idx="65057">
                  <c:v>18.035420999999999</c:v>
                </c:pt>
                <c:pt idx="65058">
                  <c:v>18.033936000000001</c:v>
                </c:pt>
                <c:pt idx="65059">
                  <c:v>18.034471</c:v>
                </c:pt>
                <c:pt idx="65060">
                  <c:v>18.032525</c:v>
                </c:pt>
                <c:pt idx="65061">
                  <c:v>18.029920000000001</c:v>
                </c:pt>
                <c:pt idx="65062">
                  <c:v>18.031293000000002</c:v>
                </c:pt>
                <c:pt idx="65063">
                  <c:v>18.032043000000002</c:v>
                </c:pt>
                <c:pt idx="65064">
                  <c:v>18.034413000000001</c:v>
                </c:pt>
                <c:pt idx="65065">
                  <c:v>18.040614000000001</c:v>
                </c:pt>
                <c:pt idx="65066">
                  <c:v>18.041024</c:v>
                </c:pt>
                <c:pt idx="65067">
                  <c:v>18.036432999999999</c:v>
                </c:pt>
                <c:pt idx="65068">
                  <c:v>18.033704</c:v>
                </c:pt>
                <c:pt idx="65069">
                  <c:v>18.032261999999999</c:v>
                </c:pt>
                <c:pt idx="65070">
                  <c:v>18.032878</c:v>
                </c:pt>
                <c:pt idx="65071">
                  <c:v>18.034851</c:v>
                </c:pt>
                <c:pt idx="65072">
                  <c:v>18.036788999999999</c:v>
                </c:pt>
                <c:pt idx="65073">
                  <c:v>18.040897999999999</c:v>
                </c:pt>
                <c:pt idx="65074">
                  <c:v>18.040886</c:v>
                </c:pt>
                <c:pt idx="65075">
                  <c:v>18.033636000000001</c:v>
                </c:pt>
                <c:pt idx="65076">
                  <c:v>18.032761000000001</c:v>
                </c:pt>
                <c:pt idx="65077">
                  <c:v>18.038813000000001</c:v>
                </c:pt>
                <c:pt idx="65078">
                  <c:v>18.038907999999999</c:v>
                </c:pt>
                <c:pt idx="65079">
                  <c:v>18.034459999999999</c:v>
                </c:pt>
                <c:pt idx="65080">
                  <c:v>18.035025999999998</c:v>
                </c:pt>
                <c:pt idx="65081">
                  <c:v>18.036995999999998</c:v>
                </c:pt>
                <c:pt idx="65082">
                  <c:v>18.033857000000001</c:v>
                </c:pt>
                <c:pt idx="65083">
                  <c:v>18.035632</c:v>
                </c:pt>
                <c:pt idx="65084">
                  <c:v>18.042207999999999</c:v>
                </c:pt>
                <c:pt idx="65085">
                  <c:v>18.041557999999998</c:v>
                </c:pt>
                <c:pt idx="65086">
                  <c:v>18.040590000000002</c:v>
                </c:pt>
                <c:pt idx="65087">
                  <c:v>18.044006</c:v>
                </c:pt>
                <c:pt idx="65088">
                  <c:v>18.048871999999999</c:v>
                </c:pt>
                <c:pt idx="65089">
                  <c:v>18.052140999999999</c:v>
                </c:pt>
                <c:pt idx="65090">
                  <c:v>18.051009000000001</c:v>
                </c:pt>
                <c:pt idx="65091">
                  <c:v>18.05125</c:v>
                </c:pt>
                <c:pt idx="65092">
                  <c:v>18.048638</c:v>
                </c:pt>
                <c:pt idx="65093">
                  <c:v>18.045027999999999</c:v>
                </c:pt>
                <c:pt idx="65094">
                  <c:v>18.045925</c:v>
                </c:pt>
                <c:pt idx="65095">
                  <c:v>18.045095</c:v>
                </c:pt>
                <c:pt idx="65096">
                  <c:v>18.045328000000001</c:v>
                </c:pt>
                <c:pt idx="65097">
                  <c:v>18.050044</c:v>
                </c:pt>
                <c:pt idx="65098">
                  <c:v>18.046569000000002</c:v>
                </c:pt>
                <c:pt idx="65099">
                  <c:v>18.042186000000001</c:v>
                </c:pt>
                <c:pt idx="65100">
                  <c:v>18.047722</c:v>
                </c:pt>
                <c:pt idx="65101">
                  <c:v>18.051407999999999</c:v>
                </c:pt>
                <c:pt idx="65102">
                  <c:v>18.047808</c:v>
                </c:pt>
                <c:pt idx="65103">
                  <c:v>18.048909999999999</c:v>
                </c:pt>
                <c:pt idx="65104">
                  <c:v>18.052382999999999</c:v>
                </c:pt>
                <c:pt idx="65105">
                  <c:v>18.051561</c:v>
                </c:pt>
                <c:pt idx="65106">
                  <c:v>18.048575</c:v>
                </c:pt>
                <c:pt idx="65107">
                  <c:v>18.049188000000001</c:v>
                </c:pt>
                <c:pt idx="65108">
                  <c:v>18.052451000000001</c:v>
                </c:pt>
                <c:pt idx="65109">
                  <c:v>18.052142</c:v>
                </c:pt>
                <c:pt idx="65110">
                  <c:v>18.0486</c:v>
                </c:pt>
                <c:pt idx="65111">
                  <c:v>18.046672000000001</c:v>
                </c:pt>
                <c:pt idx="65112">
                  <c:v>18.046537000000001</c:v>
                </c:pt>
                <c:pt idx="65113">
                  <c:v>18.04842</c:v>
                </c:pt>
                <c:pt idx="65114">
                  <c:v>18.048902999999999</c:v>
                </c:pt>
                <c:pt idx="65115">
                  <c:v>18.045097999999999</c:v>
                </c:pt>
                <c:pt idx="65116">
                  <c:v>18.044150999999999</c:v>
                </c:pt>
                <c:pt idx="65117">
                  <c:v>18.048228000000002</c:v>
                </c:pt>
                <c:pt idx="65118">
                  <c:v>18.046886000000001</c:v>
                </c:pt>
                <c:pt idx="65119">
                  <c:v>18.044007000000001</c:v>
                </c:pt>
                <c:pt idx="65120">
                  <c:v>18.045659000000001</c:v>
                </c:pt>
                <c:pt idx="65121">
                  <c:v>18.045949</c:v>
                </c:pt>
                <c:pt idx="65122">
                  <c:v>18.049275000000002</c:v>
                </c:pt>
                <c:pt idx="65123">
                  <c:v>18.052727000000001</c:v>
                </c:pt>
                <c:pt idx="65124">
                  <c:v>18.051703</c:v>
                </c:pt>
                <c:pt idx="65125">
                  <c:v>18.054421999999999</c:v>
                </c:pt>
                <c:pt idx="65126">
                  <c:v>18.054905999999999</c:v>
                </c:pt>
                <c:pt idx="65127">
                  <c:v>18.051121999999999</c:v>
                </c:pt>
                <c:pt idx="65128">
                  <c:v>18.048437</c:v>
                </c:pt>
                <c:pt idx="65129">
                  <c:v>18.049325</c:v>
                </c:pt>
                <c:pt idx="65130">
                  <c:v>18.053083999999998</c:v>
                </c:pt>
                <c:pt idx="65131">
                  <c:v>18.055143999999999</c:v>
                </c:pt>
                <c:pt idx="65132">
                  <c:v>18.054257</c:v>
                </c:pt>
                <c:pt idx="65133">
                  <c:v>18.054258999999998</c:v>
                </c:pt>
                <c:pt idx="65134">
                  <c:v>18.055810000000001</c:v>
                </c:pt>
                <c:pt idx="65135">
                  <c:v>18.056512999999999</c:v>
                </c:pt>
                <c:pt idx="65136">
                  <c:v>18.05575</c:v>
                </c:pt>
                <c:pt idx="65137">
                  <c:v>18.055458999999999</c:v>
                </c:pt>
                <c:pt idx="65138">
                  <c:v>18.057158999999999</c:v>
                </c:pt>
                <c:pt idx="65139">
                  <c:v>18.057248000000001</c:v>
                </c:pt>
                <c:pt idx="65140">
                  <c:v>18.05592</c:v>
                </c:pt>
                <c:pt idx="65141">
                  <c:v>18.057662000000001</c:v>
                </c:pt>
                <c:pt idx="65142">
                  <c:v>18.057516</c:v>
                </c:pt>
                <c:pt idx="65143">
                  <c:v>18.053812000000001</c:v>
                </c:pt>
                <c:pt idx="65144">
                  <c:v>18.051290999999999</c:v>
                </c:pt>
                <c:pt idx="65145">
                  <c:v>18.052351000000002</c:v>
                </c:pt>
                <c:pt idx="65146">
                  <c:v>18.053982000000001</c:v>
                </c:pt>
                <c:pt idx="65147">
                  <c:v>18.054760000000002</c:v>
                </c:pt>
                <c:pt idx="65148">
                  <c:v>18.058157999999999</c:v>
                </c:pt>
                <c:pt idx="65149">
                  <c:v>18.067029000000002</c:v>
                </c:pt>
                <c:pt idx="65150">
                  <c:v>18.06691</c:v>
                </c:pt>
                <c:pt idx="65151">
                  <c:v>18.060361</c:v>
                </c:pt>
                <c:pt idx="65152">
                  <c:v>18.062052999999999</c:v>
                </c:pt>
                <c:pt idx="65153">
                  <c:v>18.064906000000001</c:v>
                </c:pt>
                <c:pt idx="65154">
                  <c:v>18.065068</c:v>
                </c:pt>
                <c:pt idx="65155">
                  <c:v>18.065162000000001</c:v>
                </c:pt>
                <c:pt idx="65156">
                  <c:v>18.062176999999998</c:v>
                </c:pt>
                <c:pt idx="65157">
                  <c:v>18.059152000000001</c:v>
                </c:pt>
                <c:pt idx="65158">
                  <c:v>18.061226000000001</c:v>
                </c:pt>
                <c:pt idx="65159">
                  <c:v>18.063692</c:v>
                </c:pt>
                <c:pt idx="65160">
                  <c:v>18.061851000000001</c:v>
                </c:pt>
                <c:pt idx="65161">
                  <c:v>18.061530999999999</c:v>
                </c:pt>
                <c:pt idx="65162">
                  <c:v>18.061038</c:v>
                </c:pt>
                <c:pt idx="65163">
                  <c:v>18.059380000000001</c:v>
                </c:pt>
                <c:pt idx="65164">
                  <c:v>18.063942999999998</c:v>
                </c:pt>
                <c:pt idx="65165">
                  <c:v>18.066632999999999</c:v>
                </c:pt>
                <c:pt idx="65166">
                  <c:v>18.061298000000001</c:v>
                </c:pt>
                <c:pt idx="65167">
                  <c:v>18.057869</c:v>
                </c:pt>
                <c:pt idx="65168">
                  <c:v>18.058433000000001</c:v>
                </c:pt>
                <c:pt idx="65169">
                  <c:v>18.058729</c:v>
                </c:pt>
                <c:pt idx="65170">
                  <c:v>18.061423000000001</c:v>
                </c:pt>
                <c:pt idx="65171">
                  <c:v>18.062847000000001</c:v>
                </c:pt>
                <c:pt idx="65172">
                  <c:v>18.059958999999999</c:v>
                </c:pt>
                <c:pt idx="65173">
                  <c:v>18.059526999999999</c:v>
                </c:pt>
                <c:pt idx="65174">
                  <c:v>18.059526999999999</c:v>
                </c:pt>
                <c:pt idx="65175">
                  <c:v>18.057088</c:v>
                </c:pt>
                <c:pt idx="65176">
                  <c:v>18.05855</c:v>
                </c:pt>
                <c:pt idx="65177">
                  <c:v>18.063199999999998</c:v>
                </c:pt>
                <c:pt idx="65178">
                  <c:v>18.061056000000001</c:v>
                </c:pt>
                <c:pt idx="65179">
                  <c:v>18.05293</c:v>
                </c:pt>
                <c:pt idx="65180">
                  <c:v>18.052524999999999</c:v>
                </c:pt>
                <c:pt idx="65181">
                  <c:v>18.060652999999999</c:v>
                </c:pt>
                <c:pt idx="65182">
                  <c:v>18.062808</c:v>
                </c:pt>
                <c:pt idx="65183">
                  <c:v>18.061361999999999</c:v>
                </c:pt>
                <c:pt idx="65184">
                  <c:v>18.060093999999999</c:v>
                </c:pt>
                <c:pt idx="65185">
                  <c:v>18.060053</c:v>
                </c:pt>
                <c:pt idx="65186">
                  <c:v>18.060777000000002</c:v>
                </c:pt>
                <c:pt idx="65187">
                  <c:v>18.060051999999999</c:v>
                </c:pt>
                <c:pt idx="65188">
                  <c:v>18.062260999999999</c:v>
                </c:pt>
                <c:pt idx="65189">
                  <c:v>18.066497999999999</c:v>
                </c:pt>
                <c:pt idx="65190">
                  <c:v>18.068681999999999</c:v>
                </c:pt>
                <c:pt idx="65191">
                  <c:v>18.072911000000001</c:v>
                </c:pt>
                <c:pt idx="65192">
                  <c:v>18.072983000000001</c:v>
                </c:pt>
                <c:pt idx="65193">
                  <c:v>18.071964000000001</c:v>
                </c:pt>
                <c:pt idx="65194">
                  <c:v>18.072946000000002</c:v>
                </c:pt>
                <c:pt idx="65195">
                  <c:v>18.072970000000002</c:v>
                </c:pt>
                <c:pt idx="65196">
                  <c:v>18.072106999999999</c:v>
                </c:pt>
                <c:pt idx="65197">
                  <c:v>18.071462</c:v>
                </c:pt>
                <c:pt idx="65198">
                  <c:v>18.069728000000001</c:v>
                </c:pt>
                <c:pt idx="65199">
                  <c:v>18.067602000000001</c:v>
                </c:pt>
                <c:pt idx="65200">
                  <c:v>18.065882999999999</c:v>
                </c:pt>
                <c:pt idx="65201">
                  <c:v>18.065601000000001</c:v>
                </c:pt>
                <c:pt idx="65202">
                  <c:v>18.070485000000001</c:v>
                </c:pt>
                <c:pt idx="65203">
                  <c:v>18.073792999999998</c:v>
                </c:pt>
                <c:pt idx="65204">
                  <c:v>18.069844</c:v>
                </c:pt>
                <c:pt idx="65205">
                  <c:v>18.070088999999999</c:v>
                </c:pt>
                <c:pt idx="65206">
                  <c:v>18.071269000000001</c:v>
                </c:pt>
                <c:pt idx="65207">
                  <c:v>18.067674</c:v>
                </c:pt>
                <c:pt idx="65208">
                  <c:v>18.069648999999998</c:v>
                </c:pt>
                <c:pt idx="65209">
                  <c:v>18.072551000000001</c:v>
                </c:pt>
                <c:pt idx="65210">
                  <c:v>18.072621999999999</c:v>
                </c:pt>
                <c:pt idx="65211">
                  <c:v>18.075436</c:v>
                </c:pt>
                <c:pt idx="65212">
                  <c:v>18.077069000000002</c:v>
                </c:pt>
                <c:pt idx="65213">
                  <c:v>18.075033999999999</c:v>
                </c:pt>
                <c:pt idx="65214">
                  <c:v>18.072645000000001</c:v>
                </c:pt>
                <c:pt idx="65215">
                  <c:v>18.073941999999999</c:v>
                </c:pt>
                <c:pt idx="65216">
                  <c:v>18.074473000000001</c:v>
                </c:pt>
                <c:pt idx="65217">
                  <c:v>18.072465000000001</c:v>
                </c:pt>
                <c:pt idx="65218">
                  <c:v>18.072645999999999</c:v>
                </c:pt>
                <c:pt idx="65219">
                  <c:v>18.071124999999999</c:v>
                </c:pt>
                <c:pt idx="65220">
                  <c:v>18.072225</c:v>
                </c:pt>
                <c:pt idx="65221">
                  <c:v>18.077947999999999</c:v>
                </c:pt>
                <c:pt idx="65222">
                  <c:v>18.077974000000001</c:v>
                </c:pt>
                <c:pt idx="65223">
                  <c:v>18.075361999999998</c:v>
                </c:pt>
                <c:pt idx="65224">
                  <c:v>18.076471999999999</c:v>
                </c:pt>
                <c:pt idx="65225">
                  <c:v>18.074521000000001</c:v>
                </c:pt>
                <c:pt idx="65226">
                  <c:v>18.072876000000001</c:v>
                </c:pt>
                <c:pt idx="65227">
                  <c:v>18.077621000000001</c:v>
                </c:pt>
                <c:pt idx="65228">
                  <c:v>18.076730999999999</c:v>
                </c:pt>
                <c:pt idx="65229">
                  <c:v>18.071625000000001</c:v>
                </c:pt>
                <c:pt idx="65230">
                  <c:v>18.073217</c:v>
                </c:pt>
                <c:pt idx="65231">
                  <c:v>18.075672000000001</c:v>
                </c:pt>
                <c:pt idx="65232">
                  <c:v>18.077276999999999</c:v>
                </c:pt>
                <c:pt idx="65233">
                  <c:v>18.076229999999999</c:v>
                </c:pt>
                <c:pt idx="65234">
                  <c:v>18.070423999999999</c:v>
                </c:pt>
                <c:pt idx="65235">
                  <c:v>18.071798000000001</c:v>
                </c:pt>
                <c:pt idx="65236">
                  <c:v>18.077811000000001</c:v>
                </c:pt>
                <c:pt idx="65237">
                  <c:v>18.074000999999999</c:v>
                </c:pt>
                <c:pt idx="65238">
                  <c:v>18.067155</c:v>
                </c:pt>
                <c:pt idx="65239">
                  <c:v>18.068442999999998</c:v>
                </c:pt>
                <c:pt idx="65240">
                  <c:v>18.071525999999999</c:v>
                </c:pt>
                <c:pt idx="65241">
                  <c:v>18.074394000000002</c:v>
                </c:pt>
                <c:pt idx="65242">
                  <c:v>18.073654999999999</c:v>
                </c:pt>
                <c:pt idx="65243">
                  <c:v>18.072054999999999</c:v>
                </c:pt>
                <c:pt idx="65244">
                  <c:v>18.077324000000001</c:v>
                </c:pt>
                <c:pt idx="65245">
                  <c:v>18.079122999999999</c:v>
                </c:pt>
                <c:pt idx="65246">
                  <c:v>18.075227000000002</c:v>
                </c:pt>
                <c:pt idx="65247">
                  <c:v>18.075022000000001</c:v>
                </c:pt>
                <c:pt idx="65248">
                  <c:v>18.076675999999999</c:v>
                </c:pt>
                <c:pt idx="65249">
                  <c:v>18.076402999999999</c:v>
                </c:pt>
                <c:pt idx="65250">
                  <c:v>18.077242999999999</c:v>
                </c:pt>
                <c:pt idx="65251">
                  <c:v>18.07507</c:v>
                </c:pt>
                <c:pt idx="65252">
                  <c:v>18.071401000000002</c:v>
                </c:pt>
                <c:pt idx="65253">
                  <c:v>18.074829000000001</c:v>
                </c:pt>
                <c:pt idx="65254">
                  <c:v>18.08127</c:v>
                </c:pt>
                <c:pt idx="65255">
                  <c:v>18.084173</c:v>
                </c:pt>
                <c:pt idx="65256">
                  <c:v>18.082404</c:v>
                </c:pt>
                <c:pt idx="65257">
                  <c:v>18.079913000000001</c:v>
                </c:pt>
                <c:pt idx="65258">
                  <c:v>18.078954</c:v>
                </c:pt>
                <c:pt idx="65259">
                  <c:v>18.079287999999998</c:v>
                </c:pt>
                <c:pt idx="65260">
                  <c:v>18.082625</c:v>
                </c:pt>
                <c:pt idx="65261">
                  <c:v>18.083667999999999</c:v>
                </c:pt>
                <c:pt idx="65262">
                  <c:v>18.079567999999998</c:v>
                </c:pt>
                <c:pt idx="65263">
                  <c:v>18.080304999999999</c:v>
                </c:pt>
                <c:pt idx="65264">
                  <c:v>18.085363000000001</c:v>
                </c:pt>
                <c:pt idx="65265">
                  <c:v>18.083939999999998</c:v>
                </c:pt>
                <c:pt idx="65266">
                  <c:v>18.079411</c:v>
                </c:pt>
                <c:pt idx="65267">
                  <c:v>18.079612000000001</c:v>
                </c:pt>
                <c:pt idx="65268">
                  <c:v>18.084002000000002</c:v>
                </c:pt>
                <c:pt idx="65269">
                  <c:v>18.08961</c:v>
                </c:pt>
                <c:pt idx="65270">
                  <c:v>18.092621999999999</c:v>
                </c:pt>
                <c:pt idx="65271">
                  <c:v>18.090551999999999</c:v>
                </c:pt>
                <c:pt idx="65272">
                  <c:v>18.089862</c:v>
                </c:pt>
                <c:pt idx="65273">
                  <c:v>18.091256999999999</c:v>
                </c:pt>
                <c:pt idx="65274">
                  <c:v>18.090022000000001</c:v>
                </c:pt>
                <c:pt idx="65275">
                  <c:v>18.090458000000002</c:v>
                </c:pt>
                <c:pt idx="65276">
                  <c:v>18.093036000000001</c:v>
                </c:pt>
                <c:pt idx="65277">
                  <c:v>18.089924</c:v>
                </c:pt>
                <c:pt idx="65278">
                  <c:v>18.085878000000001</c:v>
                </c:pt>
                <c:pt idx="65279">
                  <c:v>18.087527000000001</c:v>
                </c:pt>
                <c:pt idx="65280">
                  <c:v>18.089358000000001</c:v>
                </c:pt>
                <c:pt idx="65281">
                  <c:v>18.090788</c:v>
                </c:pt>
                <c:pt idx="65282">
                  <c:v>18.092466999999999</c:v>
                </c:pt>
                <c:pt idx="65283">
                  <c:v>18.090266</c:v>
                </c:pt>
                <c:pt idx="65284">
                  <c:v>18.087567</c:v>
                </c:pt>
                <c:pt idx="65285">
                  <c:v>18.090855000000001</c:v>
                </c:pt>
                <c:pt idx="65286">
                  <c:v>18.092756999999999</c:v>
                </c:pt>
                <c:pt idx="65287">
                  <c:v>18.088034</c:v>
                </c:pt>
                <c:pt idx="65288">
                  <c:v>18.084339</c:v>
                </c:pt>
                <c:pt idx="65289">
                  <c:v>18.085190999999998</c:v>
                </c:pt>
                <c:pt idx="65290">
                  <c:v>18.085709999999999</c:v>
                </c:pt>
                <c:pt idx="65291">
                  <c:v>18.083978999999999</c:v>
                </c:pt>
                <c:pt idx="65292">
                  <c:v>18.085867</c:v>
                </c:pt>
                <c:pt idx="65293">
                  <c:v>18.087039000000001</c:v>
                </c:pt>
                <c:pt idx="65294">
                  <c:v>18.085004999999999</c:v>
                </c:pt>
                <c:pt idx="65295">
                  <c:v>18.08766</c:v>
                </c:pt>
                <c:pt idx="65296">
                  <c:v>18.087208</c:v>
                </c:pt>
                <c:pt idx="65297">
                  <c:v>18.087289999999999</c:v>
                </c:pt>
                <c:pt idx="65298">
                  <c:v>18.094715999999998</c:v>
                </c:pt>
                <c:pt idx="65299">
                  <c:v>18.093630999999998</c:v>
                </c:pt>
                <c:pt idx="65300">
                  <c:v>18.089722999999999</c:v>
                </c:pt>
                <c:pt idx="65301">
                  <c:v>18.094114000000001</c:v>
                </c:pt>
                <c:pt idx="65302">
                  <c:v>18.095303000000001</c:v>
                </c:pt>
                <c:pt idx="65303">
                  <c:v>18.092965</c:v>
                </c:pt>
                <c:pt idx="65304">
                  <c:v>18.090893999999999</c:v>
                </c:pt>
                <c:pt idx="65305">
                  <c:v>18.090882000000001</c:v>
                </c:pt>
                <c:pt idx="65306">
                  <c:v>18.093050000000002</c:v>
                </c:pt>
                <c:pt idx="65307">
                  <c:v>18.093893999999999</c:v>
                </c:pt>
                <c:pt idx="65308">
                  <c:v>18.093001999999998</c:v>
                </c:pt>
                <c:pt idx="65309">
                  <c:v>18.092787999999999</c:v>
                </c:pt>
                <c:pt idx="65310">
                  <c:v>18.094145000000001</c:v>
                </c:pt>
                <c:pt idx="65311">
                  <c:v>18.097563999999998</c:v>
                </c:pt>
                <c:pt idx="65312">
                  <c:v>18.096962999999999</c:v>
                </c:pt>
                <c:pt idx="65313">
                  <c:v>18.096249</c:v>
                </c:pt>
                <c:pt idx="65314">
                  <c:v>18.097251</c:v>
                </c:pt>
                <c:pt idx="65315">
                  <c:v>18.096028</c:v>
                </c:pt>
                <c:pt idx="65316">
                  <c:v>18.095766999999999</c:v>
                </c:pt>
                <c:pt idx="65317">
                  <c:v>18.096990999999999</c:v>
                </c:pt>
                <c:pt idx="65318">
                  <c:v>18.096019999999999</c:v>
                </c:pt>
                <c:pt idx="65319">
                  <c:v>18.093903000000001</c:v>
                </c:pt>
                <c:pt idx="65320">
                  <c:v>18.098527000000001</c:v>
                </c:pt>
                <c:pt idx="65321">
                  <c:v>18.102717999999999</c:v>
                </c:pt>
                <c:pt idx="65322">
                  <c:v>18.103038000000002</c:v>
                </c:pt>
                <c:pt idx="65323">
                  <c:v>18.106784000000001</c:v>
                </c:pt>
                <c:pt idx="65324">
                  <c:v>18.104773000000002</c:v>
                </c:pt>
                <c:pt idx="65325">
                  <c:v>18.100359999999998</c:v>
                </c:pt>
                <c:pt idx="65326">
                  <c:v>18.10181</c:v>
                </c:pt>
                <c:pt idx="65327">
                  <c:v>18.101565000000001</c:v>
                </c:pt>
                <c:pt idx="65328">
                  <c:v>18.100826000000001</c:v>
                </c:pt>
                <c:pt idx="65329">
                  <c:v>18.10604</c:v>
                </c:pt>
                <c:pt idx="65330">
                  <c:v>18.107458000000001</c:v>
                </c:pt>
                <c:pt idx="65331">
                  <c:v>18.103214000000001</c:v>
                </c:pt>
                <c:pt idx="65332">
                  <c:v>18.104202999999998</c:v>
                </c:pt>
                <c:pt idx="65333">
                  <c:v>18.108574000000001</c:v>
                </c:pt>
                <c:pt idx="65334">
                  <c:v>18.107348999999999</c:v>
                </c:pt>
                <c:pt idx="65335">
                  <c:v>18.103517</c:v>
                </c:pt>
                <c:pt idx="65336">
                  <c:v>18.104462999999999</c:v>
                </c:pt>
                <c:pt idx="65337">
                  <c:v>18.105115999999999</c:v>
                </c:pt>
                <c:pt idx="65338">
                  <c:v>18.101185999999998</c:v>
                </c:pt>
                <c:pt idx="65339">
                  <c:v>18.100985999999999</c:v>
                </c:pt>
                <c:pt idx="65340">
                  <c:v>18.104528999999999</c:v>
                </c:pt>
                <c:pt idx="65341">
                  <c:v>18.105281999999999</c:v>
                </c:pt>
                <c:pt idx="65342">
                  <c:v>18.102499000000002</c:v>
                </c:pt>
                <c:pt idx="65343">
                  <c:v>18.097721</c:v>
                </c:pt>
                <c:pt idx="65344">
                  <c:v>18.096775000000001</c:v>
                </c:pt>
                <c:pt idx="65345">
                  <c:v>18.099941999999999</c:v>
                </c:pt>
                <c:pt idx="65346">
                  <c:v>18.101571</c:v>
                </c:pt>
                <c:pt idx="65347">
                  <c:v>18.104682</c:v>
                </c:pt>
                <c:pt idx="65348">
                  <c:v>18.107941</c:v>
                </c:pt>
                <c:pt idx="65349">
                  <c:v>18.106071</c:v>
                </c:pt>
                <c:pt idx="65350">
                  <c:v>18.102353999999998</c:v>
                </c:pt>
                <c:pt idx="65351">
                  <c:v>18.098209000000001</c:v>
                </c:pt>
                <c:pt idx="65352">
                  <c:v>18.096789000000001</c:v>
                </c:pt>
                <c:pt idx="65353">
                  <c:v>18.101676999999999</c:v>
                </c:pt>
                <c:pt idx="65354">
                  <c:v>18.104904000000001</c:v>
                </c:pt>
                <c:pt idx="65355">
                  <c:v>18.104068000000002</c:v>
                </c:pt>
                <c:pt idx="65356">
                  <c:v>18.103787000000001</c:v>
                </c:pt>
                <c:pt idx="65357">
                  <c:v>18.105988</c:v>
                </c:pt>
                <c:pt idx="65358">
                  <c:v>18.107092000000002</c:v>
                </c:pt>
                <c:pt idx="65359">
                  <c:v>18.106925</c:v>
                </c:pt>
                <c:pt idx="65360">
                  <c:v>18.104749000000002</c:v>
                </c:pt>
                <c:pt idx="65361">
                  <c:v>18.102121</c:v>
                </c:pt>
                <c:pt idx="65362">
                  <c:v>18.103721</c:v>
                </c:pt>
                <c:pt idx="65363">
                  <c:v>18.105035999999998</c:v>
                </c:pt>
                <c:pt idx="65364">
                  <c:v>18.103580999999998</c:v>
                </c:pt>
                <c:pt idx="65365">
                  <c:v>18.102606000000002</c:v>
                </c:pt>
                <c:pt idx="65366">
                  <c:v>18.103090000000002</c:v>
                </c:pt>
                <c:pt idx="65367">
                  <c:v>18.106769</c:v>
                </c:pt>
                <c:pt idx="65368">
                  <c:v>18.111896000000002</c:v>
                </c:pt>
                <c:pt idx="65369">
                  <c:v>18.111605000000001</c:v>
                </c:pt>
                <c:pt idx="65370">
                  <c:v>18.106704000000001</c:v>
                </c:pt>
                <c:pt idx="65371">
                  <c:v>18.105906000000001</c:v>
                </c:pt>
                <c:pt idx="65372">
                  <c:v>18.106347</c:v>
                </c:pt>
                <c:pt idx="65373">
                  <c:v>18.103776</c:v>
                </c:pt>
                <c:pt idx="65374">
                  <c:v>18.104863000000002</c:v>
                </c:pt>
                <c:pt idx="65375">
                  <c:v>18.109334</c:v>
                </c:pt>
                <c:pt idx="65376">
                  <c:v>18.110620000000001</c:v>
                </c:pt>
                <c:pt idx="65377">
                  <c:v>18.109051999999998</c:v>
                </c:pt>
                <c:pt idx="65378">
                  <c:v>18.111369</c:v>
                </c:pt>
                <c:pt idx="65379">
                  <c:v>18.115127000000001</c:v>
                </c:pt>
                <c:pt idx="65380">
                  <c:v>18.111022999999999</c:v>
                </c:pt>
                <c:pt idx="65381">
                  <c:v>18.111910999999999</c:v>
                </c:pt>
                <c:pt idx="65382">
                  <c:v>18.119927000000001</c:v>
                </c:pt>
                <c:pt idx="65383">
                  <c:v>18.117768000000002</c:v>
                </c:pt>
                <c:pt idx="65384">
                  <c:v>18.113212000000001</c:v>
                </c:pt>
                <c:pt idx="65385">
                  <c:v>18.115501999999999</c:v>
                </c:pt>
                <c:pt idx="65386">
                  <c:v>18.113633</c:v>
                </c:pt>
                <c:pt idx="65387">
                  <c:v>18.111668000000002</c:v>
                </c:pt>
                <c:pt idx="65388">
                  <c:v>18.114115000000002</c:v>
                </c:pt>
                <c:pt idx="65389">
                  <c:v>18.112252000000002</c:v>
                </c:pt>
                <c:pt idx="65390">
                  <c:v>18.107894999999999</c:v>
                </c:pt>
                <c:pt idx="65391">
                  <c:v>18.110099000000002</c:v>
                </c:pt>
                <c:pt idx="65392">
                  <c:v>18.111616000000001</c:v>
                </c:pt>
                <c:pt idx="65393">
                  <c:v>18.105416999999999</c:v>
                </c:pt>
                <c:pt idx="65394">
                  <c:v>18.102159</c:v>
                </c:pt>
                <c:pt idx="65395">
                  <c:v>18.108471999999999</c:v>
                </c:pt>
                <c:pt idx="65396">
                  <c:v>18.116046000000001</c:v>
                </c:pt>
                <c:pt idx="65397">
                  <c:v>18.115148999999999</c:v>
                </c:pt>
                <c:pt idx="65398">
                  <c:v>18.110868</c:v>
                </c:pt>
                <c:pt idx="65399">
                  <c:v>18.115897</c:v>
                </c:pt>
                <c:pt idx="65400">
                  <c:v>18.120965000000002</c:v>
                </c:pt>
                <c:pt idx="65401">
                  <c:v>18.119938000000001</c:v>
                </c:pt>
                <c:pt idx="65402">
                  <c:v>18.120736999999998</c:v>
                </c:pt>
                <c:pt idx="65403">
                  <c:v>18.122886999999999</c:v>
                </c:pt>
                <c:pt idx="65404">
                  <c:v>18.124948</c:v>
                </c:pt>
                <c:pt idx="65405">
                  <c:v>18.127956000000001</c:v>
                </c:pt>
                <c:pt idx="65406">
                  <c:v>18.129922000000001</c:v>
                </c:pt>
                <c:pt idx="65407">
                  <c:v>18.128108999999998</c:v>
                </c:pt>
                <c:pt idx="65408">
                  <c:v>18.122236000000001</c:v>
                </c:pt>
                <c:pt idx="65409">
                  <c:v>18.119906</c:v>
                </c:pt>
                <c:pt idx="65410">
                  <c:v>18.122744000000001</c:v>
                </c:pt>
                <c:pt idx="65411">
                  <c:v>18.121665</c:v>
                </c:pt>
                <c:pt idx="65412">
                  <c:v>18.119841999999998</c:v>
                </c:pt>
                <c:pt idx="65413">
                  <c:v>18.122966000000002</c:v>
                </c:pt>
                <c:pt idx="65414">
                  <c:v>18.121476000000001</c:v>
                </c:pt>
                <c:pt idx="65415">
                  <c:v>18.118321999999999</c:v>
                </c:pt>
                <c:pt idx="65416">
                  <c:v>18.120417</c:v>
                </c:pt>
                <c:pt idx="65417">
                  <c:v>18.119623000000001</c:v>
                </c:pt>
                <c:pt idx="65418">
                  <c:v>18.121914</c:v>
                </c:pt>
                <c:pt idx="65419">
                  <c:v>18.129265</c:v>
                </c:pt>
                <c:pt idx="65420">
                  <c:v>18.128536</c:v>
                </c:pt>
                <c:pt idx="65421">
                  <c:v>18.124378</c:v>
                </c:pt>
                <c:pt idx="65422">
                  <c:v>18.124510999999998</c:v>
                </c:pt>
                <c:pt idx="65423">
                  <c:v>18.123432000000001</c:v>
                </c:pt>
                <c:pt idx="65424">
                  <c:v>18.121051999999999</c:v>
                </c:pt>
                <c:pt idx="65425">
                  <c:v>18.119948999999998</c:v>
                </c:pt>
                <c:pt idx="65426">
                  <c:v>18.120408000000001</c:v>
                </c:pt>
                <c:pt idx="65427">
                  <c:v>18.117747999999999</c:v>
                </c:pt>
                <c:pt idx="65428">
                  <c:v>18.114872999999999</c:v>
                </c:pt>
                <c:pt idx="65429">
                  <c:v>18.117153999999999</c:v>
                </c:pt>
                <c:pt idx="65430">
                  <c:v>18.116444000000001</c:v>
                </c:pt>
                <c:pt idx="65431">
                  <c:v>18.114984</c:v>
                </c:pt>
                <c:pt idx="65432">
                  <c:v>18.117712000000001</c:v>
                </c:pt>
                <c:pt idx="65433">
                  <c:v>18.11918</c:v>
                </c:pt>
                <c:pt idx="65434">
                  <c:v>18.121234999999999</c:v>
                </c:pt>
                <c:pt idx="65435">
                  <c:v>18.125827999999998</c:v>
                </c:pt>
                <c:pt idx="65436">
                  <c:v>18.126529999999999</c:v>
                </c:pt>
                <c:pt idx="65437">
                  <c:v>18.121276999999999</c:v>
                </c:pt>
                <c:pt idx="65438">
                  <c:v>18.117234</c:v>
                </c:pt>
                <c:pt idx="65439">
                  <c:v>18.122119000000001</c:v>
                </c:pt>
                <c:pt idx="65440">
                  <c:v>18.127056</c:v>
                </c:pt>
                <c:pt idx="65441">
                  <c:v>18.124504999999999</c:v>
                </c:pt>
                <c:pt idx="65442">
                  <c:v>18.120706999999999</c:v>
                </c:pt>
                <c:pt idx="65443">
                  <c:v>18.119793000000001</c:v>
                </c:pt>
                <c:pt idx="65444">
                  <c:v>18.120536000000001</c:v>
                </c:pt>
                <c:pt idx="65445">
                  <c:v>18.122547999999998</c:v>
                </c:pt>
                <c:pt idx="65446">
                  <c:v>18.122917000000001</c:v>
                </c:pt>
                <c:pt idx="65447">
                  <c:v>18.120259999999998</c:v>
                </c:pt>
                <c:pt idx="65448">
                  <c:v>18.119382999999999</c:v>
                </c:pt>
                <c:pt idx="65449">
                  <c:v>18.122786000000001</c:v>
                </c:pt>
                <c:pt idx="65450">
                  <c:v>18.128609999999998</c:v>
                </c:pt>
                <c:pt idx="65451">
                  <c:v>18.129816999999999</c:v>
                </c:pt>
                <c:pt idx="65452">
                  <c:v>18.130324999999999</c:v>
                </c:pt>
                <c:pt idx="65453">
                  <c:v>18.135107000000001</c:v>
                </c:pt>
                <c:pt idx="65454">
                  <c:v>18.133934</c:v>
                </c:pt>
                <c:pt idx="65455">
                  <c:v>18.128308000000001</c:v>
                </c:pt>
                <c:pt idx="65456">
                  <c:v>18.129331000000001</c:v>
                </c:pt>
                <c:pt idx="65457">
                  <c:v>18.132930000000002</c:v>
                </c:pt>
                <c:pt idx="65458">
                  <c:v>18.133102999999998</c:v>
                </c:pt>
                <c:pt idx="65459">
                  <c:v>18.133272999999999</c:v>
                </c:pt>
                <c:pt idx="65460">
                  <c:v>18.132534</c:v>
                </c:pt>
                <c:pt idx="65461">
                  <c:v>18.132881000000001</c:v>
                </c:pt>
                <c:pt idx="65462">
                  <c:v>18.138876</c:v>
                </c:pt>
                <c:pt idx="65463">
                  <c:v>18.139932000000002</c:v>
                </c:pt>
                <c:pt idx="65464">
                  <c:v>18.134513999999999</c:v>
                </c:pt>
                <c:pt idx="65465">
                  <c:v>18.133417000000001</c:v>
                </c:pt>
                <c:pt idx="65466">
                  <c:v>18.138438000000001</c:v>
                </c:pt>
                <c:pt idx="65467">
                  <c:v>18.143438</c:v>
                </c:pt>
                <c:pt idx="65468">
                  <c:v>18.140958000000001</c:v>
                </c:pt>
                <c:pt idx="65469">
                  <c:v>18.137340999999999</c:v>
                </c:pt>
                <c:pt idx="65470">
                  <c:v>18.136680999999999</c:v>
                </c:pt>
                <c:pt idx="65471">
                  <c:v>18.137053000000002</c:v>
                </c:pt>
                <c:pt idx="65472">
                  <c:v>18.136672000000001</c:v>
                </c:pt>
                <c:pt idx="65473">
                  <c:v>18.131146000000001</c:v>
                </c:pt>
                <c:pt idx="65474">
                  <c:v>18.129826000000001</c:v>
                </c:pt>
                <c:pt idx="65475">
                  <c:v>18.134657000000001</c:v>
                </c:pt>
                <c:pt idx="65476">
                  <c:v>18.133828000000001</c:v>
                </c:pt>
                <c:pt idx="65477">
                  <c:v>18.129448</c:v>
                </c:pt>
                <c:pt idx="65478">
                  <c:v>18.130139</c:v>
                </c:pt>
                <c:pt idx="65479">
                  <c:v>18.130811000000001</c:v>
                </c:pt>
                <c:pt idx="65480">
                  <c:v>18.129515999999999</c:v>
                </c:pt>
                <c:pt idx="65481">
                  <c:v>18.129308000000002</c:v>
                </c:pt>
                <c:pt idx="65482">
                  <c:v>18.128405000000001</c:v>
                </c:pt>
                <c:pt idx="65483">
                  <c:v>18.132721</c:v>
                </c:pt>
                <c:pt idx="65484">
                  <c:v>18.138083000000002</c:v>
                </c:pt>
                <c:pt idx="65485">
                  <c:v>18.136700999999999</c:v>
                </c:pt>
                <c:pt idx="65486">
                  <c:v>18.136396000000001</c:v>
                </c:pt>
                <c:pt idx="65487">
                  <c:v>18.137751000000002</c:v>
                </c:pt>
                <c:pt idx="65488">
                  <c:v>18.136212</c:v>
                </c:pt>
                <c:pt idx="65489">
                  <c:v>18.136002999999999</c:v>
                </c:pt>
                <c:pt idx="65490">
                  <c:v>18.136015</c:v>
                </c:pt>
                <c:pt idx="65491">
                  <c:v>18.133136</c:v>
                </c:pt>
                <c:pt idx="65492">
                  <c:v>18.135069999999999</c:v>
                </c:pt>
                <c:pt idx="65493">
                  <c:v>18.139963000000002</c:v>
                </c:pt>
                <c:pt idx="65494">
                  <c:v>18.138667000000002</c:v>
                </c:pt>
                <c:pt idx="65495">
                  <c:v>18.136424000000002</c:v>
                </c:pt>
                <c:pt idx="65496">
                  <c:v>18.137740999999998</c:v>
                </c:pt>
                <c:pt idx="65497">
                  <c:v>18.135949</c:v>
                </c:pt>
                <c:pt idx="65498">
                  <c:v>18.134425</c:v>
                </c:pt>
                <c:pt idx="65499">
                  <c:v>18.135835</c:v>
                </c:pt>
                <c:pt idx="65500">
                  <c:v>18.138843000000001</c:v>
                </c:pt>
                <c:pt idx="65501">
                  <c:v>18.146234</c:v>
                </c:pt>
                <c:pt idx="65502">
                  <c:v>18.14723</c:v>
                </c:pt>
                <c:pt idx="65503">
                  <c:v>18.146214000000001</c:v>
                </c:pt>
                <c:pt idx="65504">
                  <c:v>18.152684000000001</c:v>
                </c:pt>
                <c:pt idx="65505">
                  <c:v>18.154115000000001</c:v>
                </c:pt>
                <c:pt idx="65506">
                  <c:v>18.149819000000001</c:v>
                </c:pt>
                <c:pt idx="65507">
                  <c:v>18.148847</c:v>
                </c:pt>
                <c:pt idx="65508">
                  <c:v>18.153672</c:v>
                </c:pt>
                <c:pt idx="65509">
                  <c:v>18.155419999999999</c:v>
                </c:pt>
                <c:pt idx="65510">
                  <c:v>18.148416999999998</c:v>
                </c:pt>
                <c:pt idx="65511">
                  <c:v>18.145963999999999</c:v>
                </c:pt>
                <c:pt idx="65512">
                  <c:v>18.151264000000001</c:v>
                </c:pt>
                <c:pt idx="65513">
                  <c:v>18.150366000000002</c:v>
                </c:pt>
                <c:pt idx="65514">
                  <c:v>18.146491000000001</c:v>
                </c:pt>
                <c:pt idx="65515">
                  <c:v>18.148201</c:v>
                </c:pt>
                <c:pt idx="65516">
                  <c:v>18.147096999999999</c:v>
                </c:pt>
                <c:pt idx="65517">
                  <c:v>18.141438000000001</c:v>
                </c:pt>
                <c:pt idx="65518">
                  <c:v>18.141273000000002</c:v>
                </c:pt>
                <c:pt idx="65519">
                  <c:v>18.142969000000001</c:v>
                </c:pt>
                <c:pt idx="65520">
                  <c:v>18.140564000000001</c:v>
                </c:pt>
                <c:pt idx="65521">
                  <c:v>18.136444000000001</c:v>
                </c:pt>
                <c:pt idx="65522">
                  <c:v>18.134872000000001</c:v>
                </c:pt>
                <c:pt idx="65523">
                  <c:v>18.131295999999999</c:v>
                </c:pt>
                <c:pt idx="65524">
                  <c:v>18.130868</c:v>
                </c:pt>
                <c:pt idx="65525">
                  <c:v>18.139493999999999</c:v>
                </c:pt>
                <c:pt idx="65526">
                  <c:v>18.142571</c:v>
                </c:pt>
                <c:pt idx="65527">
                  <c:v>18.138524</c:v>
                </c:pt>
                <c:pt idx="65528">
                  <c:v>18.141044000000001</c:v>
                </c:pt>
                <c:pt idx="65529">
                  <c:v>18.143782999999999</c:v>
                </c:pt>
                <c:pt idx="65530">
                  <c:v>18.139669999999999</c:v>
                </c:pt>
                <c:pt idx="65531">
                  <c:v>18.139551000000001</c:v>
                </c:pt>
                <c:pt idx="65532">
                  <c:v>18.142232</c:v>
                </c:pt>
                <c:pt idx="65533">
                  <c:v>18.141074</c:v>
                </c:pt>
                <c:pt idx="65534">
                  <c:v>18.141165999999998</c:v>
                </c:pt>
                <c:pt idx="65535">
                  <c:v>18.143245</c:v>
                </c:pt>
                <c:pt idx="65536">
                  <c:v>18.143984</c:v>
                </c:pt>
                <c:pt idx="65537">
                  <c:v>18.145869000000001</c:v>
                </c:pt>
                <c:pt idx="65538">
                  <c:v>18.150983</c:v>
                </c:pt>
                <c:pt idx="65539">
                  <c:v>18.151091999999998</c:v>
                </c:pt>
                <c:pt idx="65540">
                  <c:v>18.150107999999999</c:v>
                </c:pt>
                <c:pt idx="65541">
                  <c:v>18.153290999999999</c:v>
                </c:pt>
                <c:pt idx="65542">
                  <c:v>18.152504</c:v>
                </c:pt>
                <c:pt idx="65543">
                  <c:v>18.150369000000001</c:v>
                </c:pt>
                <c:pt idx="65544">
                  <c:v>18.151852000000002</c:v>
                </c:pt>
                <c:pt idx="65545">
                  <c:v>18.151422</c:v>
                </c:pt>
                <c:pt idx="65546">
                  <c:v>18.151889000000001</c:v>
                </c:pt>
                <c:pt idx="65547">
                  <c:v>18.156244999999998</c:v>
                </c:pt>
                <c:pt idx="65548">
                  <c:v>18.154423000000001</c:v>
                </c:pt>
                <c:pt idx="65549">
                  <c:v>18.151987999999999</c:v>
                </c:pt>
                <c:pt idx="65550">
                  <c:v>18.154613999999999</c:v>
                </c:pt>
                <c:pt idx="65551">
                  <c:v>18.152781999999998</c:v>
                </c:pt>
                <c:pt idx="65552">
                  <c:v>18.151149</c:v>
                </c:pt>
                <c:pt idx="65553">
                  <c:v>18.153341000000001</c:v>
                </c:pt>
                <c:pt idx="65554">
                  <c:v>18.154062</c:v>
                </c:pt>
                <c:pt idx="65555">
                  <c:v>18.150898999999999</c:v>
                </c:pt>
                <c:pt idx="65556">
                  <c:v>18.151498</c:v>
                </c:pt>
                <c:pt idx="65557">
                  <c:v>18.154398</c:v>
                </c:pt>
                <c:pt idx="65558">
                  <c:v>18.151667</c:v>
                </c:pt>
                <c:pt idx="65559">
                  <c:v>18.15034</c:v>
                </c:pt>
                <c:pt idx="65560">
                  <c:v>18.152263000000001</c:v>
                </c:pt>
                <c:pt idx="65561">
                  <c:v>18.149991</c:v>
                </c:pt>
                <c:pt idx="65562">
                  <c:v>18.147690999999998</c:v>
                </c:pt>
                <c:pt idx="65563">
                  <c:v>18.153179000000002</c:v>
                </c:pt>
                <c:pt idx="65564">
                  <c:v>18.158785999999999</c:v>
                </c:pt>
                <c:pt idx="65565">
                  <c:v>18.15645</c:v>
                </c:pt>
                <c:pt idx="65566">
                  <c:v>18.156026000000001</c:v>
                </c:pt>
                <c:pt idx="65567">
                  <c:v>18.158743999999999</c:v>
                </c:pt>
                <c:pt idx="65568">
                  <c:v>18.155714</c:v>
                </c:pt>
                <c:pt idx="65569">
                  <c:v>18.155446000000001</c:v>
                </c:pt>
                <c:pt idx="65570">
                  <c:v>18.158833999999999</c:v>
                </c:pt>
                <c:pt idx="65571">
                  <c:v>18.157243999999999</c:v>
                </c:pt>
                <c:pt idx="65572">
                  <c:v>18.154322000000001</c:v>
                </c:pt>
                <c:pt idx="65573">
                  <c:v>18.150352999999999</c:v>
                </c:pt>
                <c:pt idx="65574">
                  <c:v>18.151510999999999</c:v>
                </c:pt>
                <c:pt idx="65575">
                  <c:v>18.157847</c:v>
                </c:pt>
                <c:pt idx="65576">
                  <c:v>18.161925</c:v>
                </c:pt>
                <c:pt idx="65577">
                  <c:v>18.161446000000002</c:v>
                </c:pt>
                <c:pt idx="65578">
                  <c:v>18.159047000000001</c:v>
                </c:pt>
                <c:pt idx="65579">
                  <c:v>18.160347999999999</c:v>
                </c:pt>
                <c:pt idx="65580">
                  <c:v>18.160968</c:v>
                </c:pt>
                <c:pt idx="65581">
                  <c:v>18.160468000000002</c:v>
                </c:pt>
                <c:pt idx="65582">
                  <c:v>18.162331999999999</c:v>
                </c:pt>
                <c:pt idx="65583">
                  <c:v>18.161747999999999</c:v>
                </c:pt>
                <c:pt idx="65584">
                  <c:v>18.157807999999999</c:v>
                </c:pt>
                <c:pt idx="65585">
                  <c:v>18.157592000000001</c:v>
                </c:pt>
                <c:pt idx="65586">
                  <c:v>18.16283</c:v>
                </c:pt>
                <c:pt idx="65587">
                  <c:v>18.169051</c:v>
                </c:pt>
                <c:pt idx="65588">
                  <c:v>18.169535</c:v>
                </c:pt>
                <c:pt idx="65589">
                  <c:v>18.166464999999999</c:v>
                </c:pt>
                <c:pt idx="65590">
                  <c:v>18.165569000000001</c:v>
                </c:pt>
                <c:pt idx="65591">
                  <c:v>18.163426999999999</c:v>
                </c:pt>
                <c:pt idx="65592">
                  <c:v>18.160359</c:v>
                </c:pt>
                <c:pt idx="65593">
                  <c:v>18.160457000000001</c:v>
                </c:pt>
                <c:pt idx="65594">
                  <c:v>18.161915</c:v>
                </c:pt>
                <c:pt idx="65595">
                  <c:v>18.163201000000001</c:v>
                </c:pt>
                <c:pt idx="65596">
                  <c:v>18.163547999999999</c:v>
                </c:pt>
                <c:pt idx="65597">
                  <c:v>18.159828000000001</c:v>
                </c:pt>
                <c:pt idx="65598">
                  <c:v>18.158414</c:v>
                </c:pt>
                <c:pt idx="65599">
                  <c:v>18.162262999999999</c:v>
                </c:pt>
                <c:pt idx="65600">
                  <c:v>18.160823000000001</c:v>
                </c:pt>
                <c:pt idx="65601">
                  <c:v>18.157323999999999</c:v>
                </c:pt>
                <c:pt idx="65602">
                  <c:v>18.160294</c:v>
                </c:pt>
                <c:pt idx="65603">
                  <c:v>18.161206</c:v>
                </c:pt>
                <c:pt idx="65604">
                  <c:v>18.160201000000001</c:v>
                </c:pt>
                <c:pt idx="65605">
                  <c:v>18.163062</c:v>
                </c:pt>
                <c:pt idx="65606">
                  <c:v>18.163126999999999</c:v>
                </c:pt>
                <c:pt idx="65607">
                  <c:v>18.160163000000001</c:v>
                </c:pt>
                <c:pt idx="65608">
                  <c:v>18.165982</c:v>
                </c:pt>
                <c:pt idx="65609">
                  <c:v>18.171320999999999</c:v>
                </c:pt>
                <c:pt idx="65610">
                  <c:v>18.168282000000001</c:v>
                </c:pt>
                <c:pt idx="65611">
                  <c:v>18.170466999999999</c:v>
                </c:pt>
                <c:pt idx="65612">
                  <c:v>18.174045</c:v>
                </c:pt>
                <c:pt idx="65613">
                  <c:v>18.174251000000002</c:v>
                </c:pt>
                <c:pt idx="65614">
                  <c:v>18.172115000000002</c:v>
                </c:pt>
                <c:pt idx="65615">
                  <c:v>18.166408000000001</c:v>
                </c:pt>
                <c:pt idx="65616">
                  <c:v>18.167538</c:v>
                </c:pt>
                <c:pt idx="65617">
                  <c:v>18.172072</c:v>
                </c:pt>
                <c:pt idx="65618">
                  <c:v>18.171429</c:v>
                </c:pt>
                <c:pt idx="65619">
                  <c:v>18.17042</c:v>
                </c:pt>
                <c:pt idx="65620">
                  <c:v>18.173643999999999</c:v>
                </c:pt>
                <c:pt idx="65621">
                  <c:v>18.173804000000001</c:v>
                </c:pt>
                <c:pt idx="65622">
                  <c:v>18.170669</c:v>
                </c:pt>
                <c:pt idx="65623">
                  <c:v>18.172471999999999</c:v>
                </c:pt>
                <c:pt idx="65624">
                  <c:v>18.17333</c:v>
                </c:pt>
                <c:pt idx="65625">
                  <c:v>18.169612000000001</c:v>
                </c:pt>
                <c:pt idx="65626">
                  <c:v>18.169027</c:v>
                </c:pt>
                <c:pt idx="65627">
                  <c:v>18.166207</c:v>
                </c:pt>
                <c:pt idx="65628">
                  <c:v>18.162936999999999</c:v>
                </c:pt>
                <c:pt idx="65629">
                  <c:v>18.167446000000002</c:v>
                </c:pt>
                <c:pt idx="65630">
                  <c:v>18.169122999999999</c:v>
                </c:pt>
                <c:pt idx="65631">
                  <c:v>18.166962999999999</c:v>
                </c:pt>
                <c:pt idx="65632">
                  <c:v>18.16845</c:v>
                </c:pt>
                <c:pt idx="65633">
                  <c:v>18.167816999999999</c:v>
                </c:pt>
                <c:pt idx="65634">
                  <c:v>18.166046999999999</c:v>
                </c:pt>
                <c:pt idx="65635">
                  <c:v>18.168154999999999</c:v>
                </c:pt>
                <c:pt idx="65636">
                  <c:v>18.168514999999999</c:v>
                </c:pt>
                <c:pt idx="65637">
                  <c:v>18.165641000000001</c:v>
                </c:pt>
                <c:pt idx="65638">
                  <c:v>18.166924000000002</c:v>
                </c:pt>
                <c:pt idx="65639">
                  <c:v>18.168389999999999</c:v>
                </c:pt>
                <c:pt idx="65640">
                  <c:v>18.16601</c:v>
                </c:pt>
                <c:pt idx="65641">
                  <c:v>18.167466000000001</c:v>
                </c:pt>
                <c:pt idx="65642">
                  <c:v>18.169910999999999</c:v>
                </c:pt>
                <c:pt idx="65643">
                  <c:v>18.166646</c:v>
                </c:pt>
                <c:pt idx="65644">
                  <c:v>18.165528999999999</c:v>
                </c:pt>
                <c:pt idx="65645">
                  <c:v>18.169331</c:v>
                </c:pt>
                <c:pt idx="65646">
                  <c:v>18.172453000000001</c:v>
                </c:pt>
                <c:pt idx="65647">
                  <c:v>18.173342999999999</c:v>
                </c:pt>
                <c:pt idx="65648">
                  <c:v>18.174759999999999</c:v>
                </c:pt>
                <c:pt idx="65649">
                  <c:v>18.176577000000002</c:v>
                </c:pt>
                <c:pt idx="65650">
                  <c:v>18.180992</c:v>
                </c:pt>
                <c:pt idx="65651">
                  <c:v>18.184263999999999</c:v>
                </c:pt>
                <c:pt idx="65652">
                  <c:v>18.183097</c:v>
                </c:pt>
                <c:pt idx="65653">
                  <c:v>18.182168000000001</c:v>
                </c:pt>
                <c:pt idx="65654">
                  <c:v>18.181612999999999</c:v>
                </c:pt>
                <c:pt idx="65655">
                  <c:v>18.179556999999999</c:v>
                </c:pt>
                <c:pt idx="65656">
                  <c:v>18.178774000000001</c:v>
                </c:pt>
                <c:pt idx="65657">
                  <c:v>18.178211999999998</c:v>
                </c:pt>
                <c:pt idx="65658">
                  <c:v>18.177546</c:v>
                </c:pt>
                <c:pt idx="65659">
                  <c:v>18.178844999999999</c:v>
                </c:pt>
                <c:pt idx="65660">
                  <c:v>18.177195999999999</c:v>
                </c:pt>
                <c:pt idx="65661">
                  <c:v>18.176569000000001</c:v>
                </c:pt>
                <c:pt idx="65662">
                  <c:v>18.180416000000001</c:v>
                </c:pt>
                <c:pt idx="65663">
                  <c:v>18.177584</c:v>
                </c:pt>
                <c:pt idx="65664">
                  <c:v>18.175823000000001</c:v>
                </c:pt>
                <c:pt idx="65665">
                  <c:v>18.179987000000001</c:v>
                </c:pt>
                <c:pt idx="65666">
                  <c:v>18.180655000000002</c:v>
                </c:pt>
                <c:pt idx="65667">
                  <c:v>18.180282999999999</c:v>
                </c:pt>
                <c:pt idx="65668">
                  <c:v>18.180533</c:v>
                </c:pt>
                <c:pt idx="65669">
                  <c:v>18.180672999999999</c:v>
                </c:pt>
                <c:pt idx="65670">
                  <c:v>18.179233</c:v>
                </c:pt>
                <c:pt idx="65671">
                  <c:v>18.177633</c:v>
                </c:pt>
                <c:pt idx="65672">
                  <c:v>18.178640999999999</c:v>
                </c:pt>
                <c:pt idx="65673">
                  <c:v>18.179269000000001</c:v>
                </c:pt>
                <c:pt idx="65674">
                  <c:v>18.180073</c:v>
                </c:pt>
                <c:pt idx="65675">
                  <c:v>18.178698000000001</c:v>
                </c:pt>
                <c:pt idx="65676">
                  <c:v>18.175768999999999</c:v>
                </c:pt>
                <c:pt idx="65677">
                  <c:v>18.175884</c:v>
                </c:pt>
                <c:pt idx="65678">
                  <c:v>18.174845999999999</c:v>
                </c:pt>
                <c:pt idx="65679">
                  <c:v>18.173584999999999</c:v>
                </c:pt>
                <c:pt idx="65680">
                  <c:v>18.176902999999999</c:v>
                </c:pt>
                <c:pt idx="65681">
                  <c:v>18.178757000000001</c:v>
                </c:pt>
                <c:pt idx="65682">
                  <c:v>18.174568000000001</c:v>
                </c:pt>
                <c:pt idx="65683">
                  <c:v>18.173556999999999</c:v>
                </c:pt>
                <c:pt idx="65684">
                  <c:v>18.174889</c:v>
                </c:pt>
                <c:pt idx="65685">
                  <c:v>18.171489000000001</c:v>
                </c:pt>
                <c:pt idx="65686">
                  <c:v>18.174714999999999</c:v>
                </c:pt>
                <c:pt idx="65687">
                  <c:v>18.183395000000001</c:v>
                </c:pt>
                <c:pt idx="65688">
                  <c:v>18.183806000000001</c:v>
                </c:pt>
                <c:pt idx="65689">
                  <c:v>18.180261999999999</c:v>
                </c:pt>
                <c:pt idx="65690">
                  <c:v>18.182089999999999</c:v>
                </c:pt>
                <c:pt idx="65691">
                  <c:v>18.186253000000001</c:v>
                </c:pt>
                <c:pt idx="65692">
                  <c:v>18.189056000000001</c:v>
                </c:pt>
                <c:pt idx="65693">
                  <c:v>18.188832000000001</c:v>
                </c:pt>
                <c:pt idx="65694">
                  <c:v>18.187473000000001</c:v>
                </c:pt>
                <c:pt idx="65695">
                  <c:v>18.188503000000001</c:v>
                </c:pt>
                <c:pt idx="65696">
                  <c:v>18.191067</c:v>
                </c:pt>
                <c:pt idx="65697">
                  <c:v>18.191130999999999</c:v>
                </c:pt>
                <c:pt idx="65698">
                  <c:v>18.189495999999998</c:v>
                </c:pt>
                <c:pt idx="65699">
                  <c:v>18.188887000000001</c:v>
                </c:pt>
                <c:pt idx="65700">
                  <c:v>18.187922</c:v>
                </c:pt>
                <c:pt idx="65701">
                  <c:v>18.185616</c:v>
                </c:pt>
                <c:pt idx="65702">
                  <c:v>18.185815000000002</c:v>
                </c:pt>
                <c:pt idx="65703">
                  <c:v>18.186160999999998</c:v>
                </c:pt>
                <c:pt idx="65704">
                  <c:v>18.180793999999999</c:v>
                </c:pt>
                <c:pt idx="65705">
                  <c:v>18.180458000000002</c:v>
                </c:pt>
                <c:pt idx="65706">
                  <c:v>18.186228</c:v>
                </c:pt>
                <c:pt idx="65707">
                  <c:v>18.184277999999999</c:v>
                </c:pt>
                <c:pt idx="65708">
                  <c:v>18.182091</c:v>
                </c:pt>
                <c:pt idx="65709">
                  <c:v>18.182433</c:v>
                </c:pt>
                <c:pt idx="65710">
                  <c:v>18.182753999999999</c:v>
                </c:pt>
                <c:pt idx="65711">
                  <c:v>18.185147000000001</c:v>
                </c:pt>
                <c:pt idx="65712">
                  <c:v>18.184874000000001</c:v>
                </c:pt>
                <c:pt idx="65713">
                  <c:v>18.185348999999999</c:v>
                </c:pt>
                <c:pt idx="65714">
                  <c:v>18.189761000000001</c:v>
                </c:pt>
                <c:pt idx="65715">
                  <c:v>18.188825999999999</c:v>
                </c:pt>
                <c:pt idx="65716">
                  <c:v>18.184367000000002</c:v>
                </c:pt>
                <c:pt idx="65717">
                  <c:v>18.184843000000001</c:v>
                </c:pt>
                <c:pt idx="65718">
                  <c:v>18.187608000000001</c:v>
                </c:pt>
                <c:pt idx="65719">
                  <c:v>18.185437</c:v>
                </c:pt>
                <c:pt idx="65720">
                  <c:v>18.183720000000001</c:v>
                </c:pt>
                <c:pt idx="65721">
                  <c:v>18.181639000000001</c:v>
                </c:pt>
                <c:pt idx="65722">
                  <c:v>18.181978999999998</c:v>
                </c:pt>
                <c:pt idx="65723">
                  <c:v>18.188766999999999</c:v>
                </c:pt>
                <c:pt idx="65724">
                  <c:v>18.191794000000002</c:v>
                </c:pt>
                <c:pt idx="65725">
                  <c:v>18.19482</c:v>
                </c:pt>
                <c:pt idx="65726">
                  <c:v>18.200436</c:v>
                </c:pt>
                <c:pt idx="65727">
                  <c:v>18.198038</c:v>
                </c:pt>
                <c:pt idx="65728">
                  <c:v>18.192972999999999</c:v>
                </c:pt>
                <c:pt idx="65729">
                  <c:v>18.193415999999999</c:v>
                </c:pt>
                <c:pt idx="65730">
                  <c:v>18.195405000000001</c:v>
                </c:pt>
                <c:pt idx="65731">
                  <c:v>18.193916999999999</c:v>
                </c:pt>
                <c:pt idx="65732">
                  <c:v>18.192374999999998</c:v>
                </c:pt>
                <c:pt idx="65733">
                  <c:v>18.191680999999999</c:v>
                </c:pt>
                <c:pt idx="65734">
                  <c:v>18.193548</c:v>
                </c:pt>
                <c:pt idx="65735">
                  <c:v>18.198179</c:v>
                </c:pt>
                <c:pt idx="65736">
                  <c:v>18.197796</c:v>
                </c:pt>
                <c:pt idx="65737">
                  <c:v>18.194368999999998</c:v>
                </c:pt>
                <c:pt idx="65738">
                  <c:v>18.195423000000002</c:v>
                </c:pt>
                <c:pt idx="65739">
                  <c:v>18.195581000000001</c:v>
                </c:pt>
                <c:pt idx="65740">
                  <c:v>18.193187999999999</c:v>
                </c:pt>
                <c:pt idx="65741">
                  <c:v>18.193251</c:v>
                </c:pt>
                <c:pt idx="65742">
                  <c:v>18.196446999999999</c:v>
                </c:pt>
                <c:pt idx="65743">
                  <c:v>18.199546999999999</c:v>
                </c:pt>
                <c:pt idx="65744">
                  <c:v>18.197735999999999</c:v>
                </c:pt>
                <c:pt idx="65745">
                  <c:v>18.194749999999999</c:v>
                </c:pt>
                <c:pt idx="65746">
                  <c:v>18.19369</c:v>
                </c:pt>
                <c:pt idx="65747">
                  <c:v>18.194762000000001</c:v>
                </c:pt>
                <c:pt idx="65748">
                  <c:v>18.197368000000001</c:v>
                </c:pt>
                <c:pt idx="65749">
                  <c:v>18.19726</c:v>
                </c:pt>
                <c:pt idx="65750">
                  <c:v>18.193861999999999</c:v>
                </c:pt>
                <c:pt idx="65751">
                  <c:v>18.193218000000002</c:v>
                </c:pt>
                <c:pt idx="65752">
                  <c:v>18.1966</c:v>
                </c:pt>
                <c:pt idx="65753">
                  <c:v>18.194389000000001</c:v>
                </c:pt>
                <c:pt idx="65754">
                  <c:v>18.194465999999998</c:v>
                </c:pt>
                <c:pt idx="65755">
                  <c:v>18.200918999999999</c:v>
                </c:pt>
                <c:pt idx="65756">
                  <c:v>18.199417</c:v>
                </c:pt>
                <c:pt idx="65757">
                  <c:v>18.196652</c:v>
                </c:pt>
                <c:pt idx="65758">
                  <c:v>18.199134999999998</c:v>
                </c:pt>
                <c:pt idx="65759">
                  <c:v>18.203057999999999</c:v>
                </c:pt>
                <c:pt idx="65760">
                  <c:v>18.205100000000002</c:v>
                </c:pt>
                <c:pt idx="65761">
                  <c:v>18.204243000000002</c:v>
                </c:pt>
                <c:pt idx="65762">
                  <c:v>18.204557000000001</c:v>
                </c:pt>
                <c:pt idx="65763">
                  <c:v>18.205226</c:v>
                </c:pt>
                <c:pt idx="65764">
                  <c:v>18.205019</c:v>
                </c:pt>
                <c:pt idx="65765">
                  <c:v>18.204319000000002</c:v>
                </c:pt>
                <c:pt idx="65766">
                  <c:v>18.20147</c:v>
                </c:pt>
                <c:pt idx="65767">
                  <c:v>18.199551</c:v>
                </c:pt>
                <c:pt idx="65768">
                  <c:v>18.202534</c:v>
                </c:pt>
                <c:pt idx="65769">
                  <c:v>18.202698000000002</c:v>
                </c:pt>
                <c:pt idx="65770">
                  <c:v>18.200485</c:v>
                </c:pt>
                <c:pt idx="65771">
                  <c:v>18.204196</c:v>
                </c:pt>
                <c:pt idx="65772">
                  <c:v>18.206938999999998</c:v>
                </c:pt>
                <c:pt idx="65773">
                  <c:v>18.203620999999998</c:v>
                </c:pt>
                <c:pt idx="65774">
                  <c:v>18.202680999999998</c:v>
                </c:pt>
                <c:pt idx="65775">
                  <c:v>18.203271999999998</c:v>
                </c:pt>
                <c:pt idx="65776">
                  <c:v>18.201369</c:v>
                </c:pt>
                <c:pt idx="65777">
                  <c:v>18.198574000000001</c:v>
                </c:pt>
                <c:pt idx="65778">
                  <c:v>18.200454000000001</c:v>
                </c:pt>
                <c:pt idx="65779">
                  <c:v>18.203208</c:v>
                </c:pt>
                <c:pt idx="65780">
                  <c:v>18.202639999999999</c:v>
                </c:pt>
                <c:pt idx="65781">
                  <c:v>18.202169000000001</c:v>
                </c:pt>
                <c:pt idx="65782">
                  <c:v>18.203748000000001</c:v>
                </c:pt>
                <c:pt idx="65783">
                  <c:v>18.206945000000001</c:v>
                </c:pt>
                <c:pt idx="65784">
                  <c:v>18.209026000000001</c:v>
                </c:pt>
                <c:pt idx="65785">
                  <c:v>18.204374999999999</c:v>
                </c:pt>
                <c:pt idx="65786">
                  <c:v>18.198067000000002</c:v>
                </c:pt>
                <c:pt idx="65787">
                  <c:v>18.198869999999999</c:v>
                </c:pt>
                <c:pt idx="65788">
                  <c:v>18.202282</c:v>
                </c:pt>
                <c:pt idx="65789">
                  <c:v>18.200645999999999</c:v>
                </c:pt>
                <c:pt idx="65790">
                  <c:v>18.198913000000001</c:v>
                </c:pt>
                <c:pt idx="65791">
                  <c:v>18.200547</c:v>
                </c:pt>
                <c:pt idx="65792">
                  <c:v>18.199769</c:v>
                </c:pt>
                <c:pt idx="65793">
                  <c:v>18.199856</c:v>
                </c:pt>
                <c:pt idx="65794">
                  <c:v>18.203965</c:v>
                </c:pt>
                <c:pt idx="65795">
                  <c:v>18.204688999999998</c:v>
                </c:pt>
                <c:pt idx="65796">
                  <c:v>18.203796000000001</c:v>
                </c:pt>
                <c:pt idx="65797">
                  <c:v>18.206319000000001</c:v>
                </c:pt>
                <c:pt idx="65798">
                  <c:v>18.207563</c:v>
                </c:pt>
                <c:pt idx="65799">
                  <c:v>18.205897</c:v>
                </c:pt>
                <c:pt idx="65800">
                  <c:v>18.206595</c:v>
                </c:pt>
                <c:pt idx="65801">
                  <c:v>18.207946</c:v>
                </c:pt>
                <c:pt idx="65802">
                  <c:v>18.207505999999999</c:v>
                </c:pt>
                <c:pt idx="65803">
                  <c:v>18.209444999999999</c:v>
                </c:pt>
                <c:pt idx="65804">
                  <c:v>18.20872</c:v>
                </c:pt>
                <c:pt idx="65805">
                  <c:v>18.202992999999999</c:v>
                </c:pt>
                <c:pt idx="65806">
                  <c:v>18.204560000000001</c:v>
                </c:pt>
                <c:pt idx="65807">
                  <c:v>18.209391</c:v>
                </c:pt>
                <c:pt idx="65808">
                  <c:v>18.211096000000001</c:v>
                </c:pt>
                <c:pt idx="65809">
                  <c:v>18.214276000000002</c:v>
                </c:pt>
                <c:pt idx="65810">
                  <c:v>18.213968000000001</c:v>
                </c:pt>
                <c:pt idx="65811">
                  <c:v>18.209043000000001</c:v>
                </c:pt>
                <c:pt idx="65812">
                  <c:v>18.209828999999999</c:v>
                </c:pt>
                <c:pt idx="65813">
                  <c:v>18.212724999999999</c:v>
                </c:pt>
                <c:pt idx="65814">
                  <c:v>18.211642999999999</c:v>
                </c:pt>
                <c:pt idx="65815">
                  <c:v>18.209965</c:v>
                </c:pt>
                <c:pt idx="65816">
                  <c:v>18.208976</c:v>
                </c:pt>
                <c:pt idx="65817">
                  <c:v>18.205098</c:v>
                </c:pt>
                <c:pt idx="65818">
                  <c:v>18.205158999999998</c:v>
                </c:pt>
                <c:pt idx="65819">
                  <c:v>18.206778</c:v>
                </c:pt>
                <c:pt idx="65820">
                  <c:v>18.204165</c:v>
                </c:pt>
                <c:pt idx="65821">
                  <c:v>18.208243</c:v>
                </c:pt>
                <c:pt idx="65822">
                  <c:v>18.212143000000001</c:v>
                </c:pt>
                <c:pt idx="65823">
                  <c:v>18.207208000000001</c:v>
                </c:pt>
                <c:pt idx="65824">
                  <c:v>18.208848</c:v>
                </c:pt>
                <c:pt idx="65825">
                  <c:v>18.215060999999999</c:v>
                </c:pt>
                <c:pt idx="65826">
                  <c:v>18.214983</c:v>
                </c:pt>
                <c:pt idx="65827">
                  <c:v>18.213149000000001</c:v>
                </c:pt>
                <c:pt idx="65828">
                  <c:v>18.213901</c:v>
                </c:pt>
                <c:pt idx="65829">
                  <c:v>18.212309000000001</c:v>
                </c:pt>
                <c:pt idx="65830">
                  <c:v>18.211213999999998</c:v>
                </c:pt>
                <c:pt idx="65831">
                  <c:v>18.211962</c:v>
                </c:pt>
                <c:pt idx="65832">
                  <c:v>18.210550000000001</c:v>
                </c:pt>
                <c:pt idx="65833">
                  <c:v>18.215944</c:v>
                </c:pt>
                <c:pt idx="65834">
                  <c:v>18.227664999999998</c:v>
                </c:pt>
                <c:pt idx="65835">
                  <c:v>18.226194</c:v>
                </c:pt>
                <c:pt idx="65836">
                  <c:v>18.220172000000002</c:v>
                </c:pt>
                <c:pt idx="65837">
                  <c:v>18.221727000000001</c:v>
                </c:pt>
                <c:pt idx="65838">
                  <c:v>18.221057999999999</c:v>
                </c:pt>
                <c:pt idx="65839">
                  <c:v>18.218268999999999</c:v>
                </c:pt>
                <c:pt idx="65840">
                  <c:v>18.220119</c:v>
                </c:pt>
                <c:pt idx="65841">
                  <c:v>18.222401000000001</c:v>
                </c:pt>
                <c:pt idx="65842">
                  <c:v>18.218693999999999</c:v>
                </c:pt>
                <c:pt idx="65843">
                  <c:v>18.212516000000001</c:v>
                </c:pt>
                <c:pt idx="65844">
                  <c:v>18.213521</c:v>
                </c:pt>
                <c:pt idx="65845">
                  <c:v>18.220085000000001</c:v>
                </c:pt>
                <c:pt idx="65846">
                  <c:v>18.222093000000001</c:v>
                </c:pt>
                <c:pt idx="65847">
                  <c:v>18.217431999999999</c:v>
                </c:pt>
                <c:pt idx="65848">
                  <c:v>18.214862</c:v>
                </c:pt>
                <c:pt idx="65849">
                  <c:v>18.218216999999999</c:v>
                </c:pt>
                <c:pt idx="65850">
                  <c:v>18.219346000000002</c:v>
                </c:pt>
                <c:pt idx="65851">
                  <c:v>18.215468000000001</c:v>
                </c:pt>
                <c:pt idx="65852">
                  <c:v>18.215501</c:v>
                </c:pt>
                <c:pt idx="65853">
                  <c:v>18.216915</c:v>
                </c:pt>
                <c:pt idx="65854">
                  <c:v>18.216723999999999</c:v>
                </c:pt>
                <c:pt idx="65855">
                  <c:v>18.218368999999999</c:v>
                </c:pt>
                <c:pt idx="65856">
                  <c:v>18.21771</c:v>
                </c:pt>
                <c:pt idx="65857">
                  <c:v>18.215366</c:v>
                </c:pt>
                <c:pt idx="65858">
                  <c:v>18.214407000000001</c:v>
                </c:pt>
                <c:pt idx="65859">
                  <c:v>18.216574999999999</c:v>
                </c:pt>
                <c:pt idx="65860">
                  <c:v>18.220227999999999</c:v>
                </c:pt>
                <c:pt idx="65861">
                  <c:v>18.218467</c:v>
                </c:pt>
                <c:pt idx="65862">
                  <c:v>18.216297999999998</c:v>
                </c:pt>
                <c:pt idx="65863">
                  <c:v>18.219760999999998</c:v>
                </c:pt>
                <c:pt idx="65864">
                  <c:v>18.222905999999998</c:v>
                </c:pt>
                <c:pt idx="65865">
                  <c:v>18.223151000000001</c:v>
                </c:pt>
                <c:pt idx="65866">
                  <c:v>18.220683999999999</c:v>
                </c:pt>
                <c:pt idx="65867">
                  <c:v>18.215972000000001</c:v>
                </c:pt>
                <c:pt idx="65868">
                  <c:v>18.219404999999998</c:v>
                </c:pt>
                <c:pt idx="65869">
                  <c:v>18.226285000000001</c:v>
                </c:pt>
                <c:pt idx="65870">
                  <c:v>18.223378</c:v>
                </c:pt>
                <c:pt idx="65871">
                  <c:v>18.219242999999999</c:v>
                </c:pt>
                <c:pt idx="65872">
                  <c:v>18.220288</c:v>
                </c:pt>
                <c:pt idx="65873">
                  <c:v>18.221934000000001</c:v>
                </c:pt>
                <c:pt idx="65874">
                  <c:v>18.221731999999999</c:v>
                </c:pt>
                <c:pt idx="65875">
                  <c:v>18.220561</c:v>
                </c:pt>
                <c:pt idx="65876">
                  <c:v>18.222414000000001</c:v>
                </c:pt>
                <c:pt idx="65877">
                  <c:v>18.222875999999999</c:v>
                </c:pt>
                <c:pt idx="65878">
                  <c:v>18.221198000000001</c:v>
                </c:pt>
                <c:pt idx="65879">
                  <c:v>18.221222000000001</c:v>
                </c:pt>
                <c:pt idx="65880">
                  <c:v>18.223901000000001</c:v>
                </c:pt>
                <c:pt idx="65881">
                  <c:v>18.227036999999999</c:v>
                </c:pt>
                <c:pt idx="65882">
                  <c:v>18.229997000000001</c:v>
                </c:pt>
                <c:pt idx="65883">
                  <c:v>18.224675999999999</c:v>
                </c:pt>
                <c:pt idx="65884">
                  <c:v>18.219117000000001</c:v>
                </c:pt>
                <c:pt idx="65885">
                  <c:v>18.224989000000001</c:v>
                </c:pt>
                <c:pt idx="65886">
                  <c:v>18.226557</c:v>
                </c:pt>
                <c:pt idx="65887">
                  <c:v>18.220428999999999</c:v>
                </c:pt>
                <c:pt idx="65888">
                  <c:v>18.219954000000001</c:v>
                </c:pt>
                <c:pt idx="65889">
                  <c:v>18.220258000000001</c:v>
                </c:pt>
                <c:pt idx="65890">
                  <c:v>18.218446</c:v>
                </c:pt>
                <c:pt idx="65891">
                  <c:v>18.222401000000001</c:v>
                </c:pt>
                <c:pt idx="65892">
                  <c:v>18.227993999999999</c:v>
                </c:pt>
                <c:pt idx="65893">
                  <c:v>18.229187</c:v>
                </c:pt>
                <c:pt idx="65894">
                  <c:v>18.228307000000001</c:v>
                </c:pt>
                <c:pt idx="65895">
                  <c:v>18.226140000000001</c:v>
                </c:pt>
                <c:pt idx="65896">
                  <c:v>18.227613000000002</c:v>
                </c:pt>
                <c:pt idx="65897">
                  <c:v>18.231203000000001</c:v>
                </c:pt>
                <c:pt idx="65898">
                  <c:v>18.230991</c:v>
                </c:pt>
                <c:pt idx="65899">
                  <c:v>18.225792999999999</c:v>
                </c:pt>
                <c:pt idx="65900">
                  <c:v>18.224360999999998</c:v>
                </c:pt>
                <c:pt idx="65901">
                  <c:v>18.226897000000001</c:v>
                </c:pt>
                <c:pt idx="65902">
                  <c:v>18.227879999999999</c:v>
                </c:pt>
                <c:pt idx="65903">
                  <c:v>18.226894000000001</c:v>
                </c:pt>
                <c:pt idx="65904">
                  <c:v>18.223251999999999</c:v>
                </c:pt>
                <c:pt idx="65905">
                  <c:v>18.221003</c:v>
                </c:pt>
                <c:pt idx="65906">
                  <c:v>18.223669000000001</c:v>
                </c:pt>
                <c:pt idx="65907">
                  <c:v>18.226624000000001</c:v>
                </c:pt>
                <c:pt idx="65908">
                  <c:v>18.22664</c:v>
                </c:pt>
                <c:pt idx="65909">
                  <c:v>18.224471000000001</c:v>
                </c:pt>
                <c:pt idx="65910">
                  <c:v>18.224215999999998</c:v>
                </c:pt>
                <c:pt idx="65911">
                  <c:v>18.224540999999999</c:v>
                </c:pt>
                <c:pt idx="65912">
                  <c:v>18.226154000000001</c:v>
                </c:pt>
                <c:pt idx="65913">
                  <c:v>18.231017999999999</c:v>
                </c:pt>
                <c:pt idx="65914">
                  <c:v>18.231577000000001</c:v>
                </c:pt>
                <c:pt idx="65915">
                  <c:v>18.229334000000001</c:v>
                </c:pt>
                <c:pt idx="65916">
                  <c:v>18.233039999999999</c:v>
                </c:pt>
                <c:pt idx="65917">
                  <c:v>18.235416000000001</c:v>
                </c:pt>
                <c:pt idx="65918">
                  <c:v>18.234294999999999</c:v>
                </c:pt>
                <c:pt idx="65919">
                  <c:v>18.235225</c:v>
                </c:pt>
                <c:pt idx="65920">
                  <c:v>18.236834999999999</c:v>
                </c:pt>
                <c:pt idx="65921">
                  <c:v>18.242311000000001</c:v>
                </c:pt>
                <c:pt idx="65922">
                  <c:v>18.245598000000001</c:v>
                </c:pt>
                <c:pt idx="65923">
                  <c:v>18.238422</c:v>
                </c:pt>
                <c:pt idx="65924">
                  <c:v>18.233094000000001</c:v>
                </c:pt>
                <c:pt idx="65925">
                  <c:v>18.235824999999998</c:v>
                </c:pt>
                <c:pt idx="65926">
                  <c:v>18.236103</c:v>
                </c:pt>
                <c:pt idx="65927">
                  <c:v>18.233236999999999</c:v>
                </c:pt>
                <c:pt idx="65928">
                  <c:v>18.236765999999999</c:v>
                </c:pt>
                <c:pt idx="65929">
                  <c:v>18.238409000000001</c:v>
                </c:pt>
                <c:pt idx="65930">
                  <c:v>18.231940999999999</c:v>
                </c:pt>
                <c:pt idx="65931">
                  <c:v>18.230629</c:v>
                </c:pt>
                <c:pt idx="65932">
                  <c:v>18.233146999999999</c:v>
                </c:pt>
                <c:pt idx="65933">
                  <c:v>18.231263999999999</c:v>
                </c:pt>
                <c:pt idx="65934">
                  <c:v>18.231582</c:v>
                </c:pt>
                <c:pt idx="65935">
                  <c:v>18.234487999999999</c:v>
                </c:pt>
                <c:pt idx="65936">
                  <c:v>18.233808</c:v>
                </c:pt>
                <c:pt idx="65937">
                  <c:v>18.232346</c:v>
                </c:pt>
                <c:pt idx="65938">
                  <c:v>18.232641000000001</c:v>
                </c:pt>
                <c:pt idx="65939">
                  <c:v>18.232157000000001</c:v>
                </c:pt>
                <c:pt idx="65940">
                  <c:v>18.232263</c:v>
                </c:pt>
                <c:pt idx="65941">
                  <c:v>18.231116</c:v>
                </c:pt>
                <c:pt idx="65942">
                  <c:v>18.232865</c:v>
                </c:pt>
                <c:pt idx="65943">
                  <c:v>18.237976</c:v>
                </c:pt>
                <c:pt idx="65944">
                  <c:v>18.237182000000001</c:v>
                </c:pt>
                <c:pt idx="65945">
                  <c:v>18.236478999999999</c:v>
                </c:pt>
                <c:pt idx="65946">
                  <c:v>18.239049000000001</c:v>
                </c:pt>
                <c:pt idx="65947">
                  <c:v>18.235185999999999</c:v>
                </c:pt>
                <c:pt idx="65948">
                  <c:v>18.23405</c:v>
                </c:pt>
                <c:pt idx="65949">
                  <c:v>18.237054000000001</c:v>
                </c:pt>
                <c:pt idx="65950">
                  <c:v>18.234756000000001</c:v>
                </c:pt>
                <c:pt idx="65951">
                  <c:v>18.232918999999999</c:v>
                </c:pt>
                <c:pt idx="65952">
                  <c:v>18.239768000000002</c:v>
                </c:pt>
                <c:pt idx="65953">
                  <c:v>18.243736999999999</c:v>
                </c:pt>
                <c:pt idx="65954">
                  <c:v>18.241340999999998</c:v>
                </c:pt>
                <c:pt idx="65955">
                  <c:v>18.244558999999999</c:v>
                </c:pt>
                <c:pt idx="65956">
                  <c:v>18.246597000000001</c:v>
                </c:pt>
                <c:pt idx="65957">
                  <c:v>18.244288000000001</c:v>
                </c:pt>
                <c:pt idx="65958">
                  <c:v>18.245049000000002</c:v>
                </c:pt>
                <c:pt idx="65959">
                  <c:v>18.243447</c:v>
                </c:pt>
                <c:pt idx="65960">
                  <c:v>18.244121</c:v>
                </c:pt>
                <c:pt idx="65961">
                  <c:v>18.246454</c:v>
                </c:pt>
                <c:pt idx="65962">
                  <c:v>18.244149</c:v>
                </c:pt>
                <c:pt idx="65963">
                  <c:v>18.244216000000002</c:v>
                </c:pt>
                <c:pt idx="65964">
                  <c:v>18.248097000000001</c:v>
                </c:pt>
                <c:pt idx="65965">
                  <c:v>18.249808999999999</c:v>
                </c:pt>
                <c:pt idx="65966">
                  <c:v>18.249727</c:v>
                </c:pt>
                <c:pt idx="65967">
                  <c:v>18.247838000000002</c:v>
                </c:pt>
                <c:pt idx="65968">
                  <c:v>18.249236</c:v>
                </c:pt>
                <c:pt idx="65969">
                  <c:v>18.252492</c:v>
                </c:pt>
                <c:pt idx="65970">
                  <c:v>18.251363999999999</c:v>
                </c:pt>
                <c:pt idx="65971">
                  <c:v>18.250672000000002</c:v>
                </c:pt>
                <c:pt idx="65972">
                  <c:v>18.251608999999998</c:v>
                </c:pt>
                <c:pt idx="65973">
                  <c:v>18.247074000000001</c:v>
                </c:pt>
                <c:pt idx="65974">
                  <c:v>18.242151</c:v>
                </c:pt>
                <c:pt idx="65975">
                  <c:v>18.245297000000001</c:v>
                </c:pt>
                <c:pt idx="65976">
                  <c:v>18.249089000000001</c:v>
                </c:pt>
                <c:pt idx="65977">
                  <c:v>18.248439000000001</c:v>
                </c:pt>
                <c:pt idx="65978">
                  <c:v>18.250313999999999</c:v>
                </c:pt>
                <c:pt idx="65979">
                  <c:v>18.250392000000002</c:v>
                </c:pt>
                <c:pt idx="65980">
                  <c:v>18.247150000000001</c:v>
                </c:pt>
                <c:pt idx="65981">
                  <c:v>18.248213</c:v>
                </c:pt>
                <c:pt idx="65982">
                  <c:v>18.248777</c:v>
                </c:pt>
                <c:pt idx="65983">
                  <c:v>18.245518000000001</c:v>
                </c:pt>
                <c:pt idx="65984">
                  <c:v>18.245474000000002</c:v>
                </c:pt>
                <c:pt idx="65985">
                  <c:v>18.247509999999998</c:v>
                </c:pt>
                <c:pt idx="65986">
                  <c:v>18.246935000000001</c:v>
                </c:pt>
                <c:pt idx="65987">
                  <c:v>18.247252</c:v>
                </c:pt>
                <c:pt idx="65988">
                  <c:v>18.248864999999999</c:v>
                </c:pt>
                <c:pt idx="65989">
                  <c:v>18.248607</c:v>
                </c:pt>
                <c:pt idx="65990">
                  <c:v>18.249441999999998</c:v>
                </c:pt>
                <c:pt idx="65991">
                  <c:v>18.250471000000001</c:v>
                </c:pt>
                <c:pt idx="65992">
                  <c:v>18.248901</c:v>
                </c:pt>
                <c:pt idx="65993">
                  <c:v>18.253242</c:v>
                </c:pt>
                <c:pt idx="65994">
                  <c:v>18.260363999999999</c:v>
                </c:pt>
                <c:pt idx="65995">
                  <c:v>18.253907000000002</c:v>
                </c:pt>
                <c:pt idx="65996">
                  <c:v>18.248657999999999</c:v>
                </c:pt>
                <c:pt idx="65997">
                  <c:v>18.254864000000001</c:v>
                </c:pt>
                <c:pt idx="65998">
                  <c:v>18.255372999999999</c:v>
                </c:pt>
                <c:pt idx="65999">
                  <c:v>18.250848000000001</c:v>
                </c:pt>
                <c:pt idx="66000">
                  <c:v>18.250986000000001</c:v>
                </c:pt>
                <c:pt idx="66001">
                  <c:v>18.254819000000001</c:v>
                </c:pt>
                <c:pt idx="66002">
                  <c:v>18.252711000000001</c:v>
                </c:pt>
                <c:pt idx="66003">
                  <c:v>18.248805999999998</c:v>
                </c:pt>
                <c:pt idx="66004">
                  <c:v>18.251588999999999</c:v>
                </c:pt>
                <c:pt idx="66005">
                  <c:v>18.254087999999999</c:v>
                </c:pt>
                <c:pt idx="66006">
                  <c:v>18.258727</c:v>
                </c:pt>
                <c:pt idx="66007">
                  <c:v>18.265526000000001</c:v>
                </c:pt>
                <c:pt idx="66008">
                  <c:v>18.262049000000001</c:v>
                </c:pt>
                <c:pt idx="66009">
                  <c:v>18.255393000000002</c:v>
                </c:pt>
                <c:pt idx="66010">
                  <c:v>18.257304999999999</c:v>
                </c:pt>
                <c:pt idx="66011">
                  <c:v>18.257660999999999</c:v>
                </c:pt>
                <c:pt idx="66012">
                  <c:v>18.253112000000002</c:v>
                </c:pt>
                <c:pt idx="66013">
                  <c:v>18.255973000000001</c:v>
                </c:pt>
                <c:pt idx="66014">
                  <c:v>18.258944</c:v>
                </c:pt>
                <c:pt idx="66015">
                  <c:v>18.256550000000001</c:v>
                </c:pt>
                <c:pt idx="66016">
                  <c:v>18.257242000000002</c:v>
                </c:pt>
                <c:pt idx="66017">
                  <c:v>18.256173</c:v>
                </c:pt>
                <c:pt idx="66018">
                  <c:v>18.252859000000001</c:v>
                </c:pt>
                <c:pt idx="66019">
                  <c:v>18.255286999999999</c:v>
                </c:pt>
                <c:pt idx="66020">
                  <c:v>18.261835000000001</c:v>
                </c:pt>
                <c:pt idx="66021">
                  <c:v>18.261398</c:v>
                </c:pt>
                <c:pt idx="66022">
                  <c:v>18.256612000000001</c:v>
                </c:pt>
                <c:pt idx="66023">
                  <c:v>18.257093999999999</c:v>
                </c:pt>
                <c:pt idx="66024">
                  <c:v>18.255996</c:v>
                </c:pt>
                <c:pt idx="66025">
                  <c:v>18.254259000000001</c:v>
                </c:pt>
                <c:pt idx="66026">
                  <c:v>18.260570000000001</c:v>
                </c:pt>
                <c:pt idx="66027">
                  <c:v>18.264796</c:v>
                </c:pt>
                <c:pt idx="66028">
                  <c:v>18.263850999999999</c:v>
                </c:pt>
                <c:pt idx="66029">
                  <c:v>18.262491000000001</c:v>
                </c:pt>
                <c:pt idx="66030">
                  <c:v>18.260701000000001</c:v>
                </c:pt>
                <c:pt idx="66031">
                  <c:v>18.264082999999999</c:v>
                </c:pt>
                <c:pt idx="66032">
                  <c:v>18.266169000000001</c:v>
                </c:pt>
                <c:pt idx="66033">
                  <c:v>18.263708999999999</c:v>
                </c:pt>
                <c:pt idx="66034">
                  <c:v>18.262723000000001</c:v>
                </c:pt>
                <c:pt idx="66035">
                  <c:v>18.262029999999999</c:v>
                </c:pt>
                <c:pt idx="66036">
                  <c:v>18.260027999999998</c:v>
                </c:pt>
                <c:pt idx="66037">
                  <c:v>18.258531999999999</c:v>
                </c:pt>
                <c:pt idx="66038">
                  <c:v>18.262007000000001</c:v>
                </c:pt>
                <c:pt idx="66039">
                  <c:v>18.263968999999999</c:v>
                </c:pt>
                <c:pt idx="66040">
                  <c:v>18.259986999999999</c:v>
                </c:pt>
                <c:pt idx="66041">
                  <c:v>18.261263</c:v>
                </c:pt>
                <c:pt idx="66042">
                  <c:v>18.264199000000001</c:v>
                </c:pt>
                <c:pt idx="66043">
                  <c:v>18.261444999999998</c:v>
                </c:pt>
                <c:pt idx="66044">
                  <c:v>18.260476000000001</c:v>
                </c:pt>
                <c:pt idx="66045">
                  <c:v>18.262521</c:v>
                </c:pt>
                <c:pt idx="66046">
                  <c:v>18.260100000000001</c:v>
                </c:pt>
                <c:pt idx="66047">
                  <c:v>18.255423</c:v>
                </c:pt>
                <c:pt idx="66048">
                  <c:v>18.258676999999999</c:v>
                </c:pt>
                <c:pt idx="66049">
                  <c:v>18.267351000000001</c:v>
                </c:pt>
                <c:pt idx="66050">
                  <c:v>18.270340999999998</c:v>
                </c:pt>
                <c:pt idx="66051">
                  <c:v>18.268384000000001</c:v>
                </c:pt>
                <c:pt idx="66052">
                  <c:v>18.271190000000001</c:v>
                </c:pt>
                <c:pt idx="66053">
                  <c:v>18.273544000000001</c:v>
                </c:pt>
                <c:pt idx="66054">
                  <c:v>18.270008000000001</c:v>
                </c:pt>
                <c:pt idx="66055">
                  <c:v>18.268308999999999</c:v>
                </c:pt>
                <c:pt idx="66056">
                  <c:v>18.270616</c:v>
                </c:pt>
                <c:pt idx="66057">
                  <c:v>18.273557</c:v>
                </c:pt>
                <c:pt idx="66058">
                  <c:v>18.271267999999999</c:v>
                </c:pt>
                <c:pt idx="66059">
                  <c:v>18.268785000000001</c:v>
                </c:pt>
                <c:pt idx="66060">
                  <c:v>18.272241999999999</c:v>
                </c:pt>
                <c:pt idx="66061">
                  <c:v>18.274407</c:v>
                </c:pt>
                <c:pt idx="66062">
                  <c:v>18.274564999999999</c:v>
                </c:pt>
                <c:pt idx="66063">
                  <c:v>18.275531000000001</c:v>
                </c:pt>
                <c:pt idx="66064">
                  <c:v>18.273582999999999</c:v>
                </c:pt>
                <c:pt idx="66065">
                  <c:v>18.270177</c:v>
                </c:pt>
                <c:pt idx="66066">
                  <c:v>18.270871</c:v>
                </c:pt>
                <c:pt idx="66067">
                  <c:v>18.274446000000001</c:v>
                </c:pt>
                <c:pt idx="66068">
                  <c:v>18.276875</c:v>
                </c:pt>
                <c:pt idx="66069">
                  <c:v>18.274965000000002</c:v>
                </c:pt>
                <c:pt idx="66070">
                  <c:v>18.272027999999999</c:v>
                </c:pt>
                <c:pt idx="66071">
                  <c:v>18.26848</c:v>
                </c:pt>
                <c:pt idx="66072">
                  <c:v>18.268998</c:v>
                </c:pt>
                <c:pt idx="66073">
                  <c:v>18.273879000000001</c:v>
                </c:pt>
                <c:pt idx="66074">
                  <c:v>18.272988000000002</c:v>
                </c:pt>
                <c:pt idx="66075">
                  <c:v>18.270340999999998</c:v>
                </c:pt>
                <c:pt idx="66076">
                  <c:v>18.273294</c:v>
                </c:pt>
                <c:pt idx="66077">
                  <c:v>18.274349000000001</c:v>
                </c:pt>
                <c:pt idx="66078">
                  <c:v>18.269593</c:v>
                </c:pt>
                <c:pt idx="66079">
                  <c:v>18.269318999999999</c:v>
                </c:pt>
                <c:pt idx="66080">
                  <c:v>18.270232</c:v>
                </c:pt>
                <c:pt idx="66081">
                  <c:v>18.267378000000001</c:v>
                </c:pt>
                <c:pt idx="66082">
                  <c:v>18.269559999999998</c:v>
                </c:pt>
                <c:pt idx="66083">
                  <c:v>18.27422</c:v>
                </c:pt>
                <c:pt idx="66084">
                  <c:v>18.273253</c:v>
                </c:pt>
                <c:pt idx="66085">
                  <c:v>18.270441000000002</c:v>
                </c:pt>
                <c:pt idx="66086">
                  <c:v>18.270876000000001</c:v>
                </c:pt>
                <c:pt idx="66087">
                  <c:v>18.274075</c:v>
                </c:pt>
                <c:pt idx="66088">
                  <c:v>18.276095000000002</c:v>
                </c:pt>
                <c:pt idx="66089">
                  <c:v>18.274785999999999</c:v>
                </c:pt>
                <c:pt idx="66090">
                  <c:v>18.276682999999998</c:v>
                </c:pt>
                <c:pt idx="66091">
                  <c:v>18.276789999999998</c:v>
                </c:pt>
                <c:pt idx="66092">
                  <c:v>18.271719999999998</c:v>
                </c:pt>
                <c:pt idx="66093">
                  <c:v>18.272202</c:v>
                </c:pt>
                <c:pt idx="66094">
                  <c:v>18.275258999999998</c:v>
                </c:pt>
                <c:pt idx="66095">
                  <c:v>18.273266</c:v>
                </c:pt>
                <c:pt idx="66096">
                  <c:v>18.269642999999999</c:v>
                </c:pt>
                <c:pt idx="66097">
                  <c:v>18.271318000000001</c:v>
                </c:pt>
                <c:pt idx="66098">
                  <c:v>18.275663000000002</c:v>
                </c:pt>
                <c:pt idx="66099">
                  <c:v>18.277574000000001</c:v>
                </c:pt>
                <c:pt idx="66100">
                  <c:v>18.279176</c:v>
                </c:pt>
                <c:pt idx="66101">
                  <c:v>18.277145000000001</c:v>
                </c:pt>
                <c:pt idx="66102">
                  <c:v>18.275552999999999</c:v>
                </c:pt>
                <c:pt idx="66103">
                  <c:v>18.279983000000001</c:v>
                </c:pt>
                <c:pt idx="66104">
                  <c:v>18.281877999999999</c:v>
                </c:pt>
                <c:pt idx="66105">
                  <c:v>18.280767000000001</c:v>
                </c:pt>
                <c:pt idx="66106">
                  <c:v>18.283577999999999</c:v>
                </c:pt>
                <c:pt idx="66107">
                  <c:v>18.282699999999998</c:v>
                </c:pt>
                <c:pt idx="66108">
                  <c:v>18.280018999999999</c:v>
                </c:pt>
                <c:pt idx="66109">
                  <c:v>18.284533</c:v>
                </c:pt>
                <c:pt idx="66110">
                  <c:v>18.286678999999999</c:v>
                </c:pt>
                <c:pt idx="66111">
                  <c:v>18.284293000000002</c:v>
                </c:pt>
                <c:pt idx="66112">
                  <c:v>18.283270000000002</c:v>
                </c:pt>
                <c:pt idx="66113">
                  <c:v>18.282330000000002</c:v>
                </c:pt>
                <c:pt idx="66114">
                  <c:v>18.279146000000001</c:v>
                </c:pt>
                <c:pt idx="66115">
                  <c:v>18.276706000000001</c:v>
                </c:pt>
                <c:pt idx="66116">
                  <c:v>18.278814000000001</c:v>
                </c:pt>
                <c:pt idx="66117">
                  <c:v>18.281748</c:v>
                </c:pt>
                <c:pt idx="66118">
                  <c:v>18.281755</c:v>
                </c:pt>
                <c:pt idx="66119">
                  <c:v>18.279330000000002</c:v>
                </c:pt>
                <c:pt idx="66120">
                  <c:v>18.277531</c:v>
                </c:pt>
                <c:pt idx="66121">
                  <c:v>18.279488000000001</c:v>
                </c:pt>
                <c:pt idx="66122">
                  <c:v>18.282350000000001</c:v>
                </c:pt>
                <c:pt idx="66123">
                  <c:v>18.281046</c:v>
                </c:pt>
                <c:pt idx="66124">
                  <c:v>18.276551000000001</c:v>
                </c:pt>
                <c:pt idx="66125">
                  <c:v>18.277671000000002</c:v>
                </c:pt>
                <c:pt idx="66126">
                  <c:v>18.278886</c:v>
                </c:pt>
                <c:pt idx="66127">
                  <c:v>18.274794</c:v>
                </c:pt>
                <c:pt idx="66128">
                  <c:v>18.278161999999998</c:v>
                </c:pt>
                <c:pt idx="66129">
                  <c:v>18.283676</c:v>
                </c:pt>
                <c:pt idx="66130">
                  <c:v>18.279862999999999</c:v>
                </c:pt>
                <c:pt idx="66131">
                  <c:v>18.281647</c:v>
                </c:pt>
                <c:pt idx="66132">
                  <c:v>18.2849</c:v>
                </c:pt>
                <c:pt idx="66133">
                  <c:v>18.279534000000002</c:v>
                </c:pt>
                <c:pt idx="66134">
                  <c:v>18.282344999999999</c:v>
                </c:pt>
                <c:pt idx="66135">
                  <c:v>18.293095000000001</c:v>
                </c:pt>
                <c:pt idx="66136">
                  <c:v>18.291342</c:v>
                </c:pt>
                <c:pt idx="66137">
                  <c:v>18.284084</c:v>
                </c:pt>
                <c:pt idx="66138">
                  <c:v>18.290471</c:v>
                </c:pt>
                <c:pt idx="66139">
                  <c:v>18.296095000000001</c:v>
                </c:pt>
                <c:pt idx="66140">
                  <c:v>18.292614</c:v>
                </c:pt>
                <c:pt idx="66141">
                  <c:v>18.293348999999999</c:v>
                </c:pt>
                <c:pt idx="66142">
                  <c:v>18.297481999999999</c:v>
                </c:pt>
                <c:pt idx="66143">
                  <c:v>18.296372000000002</c:v>
                </c:pt>
                <c:pt idx="66144">
                  <c:v>18.293918000000001</c:v>
                </c:pt>
                <c:pt idx="66145">
                  <c:v>18.294885000000001</c:v>
                </c:pt>
                <c:pt idx="66146">
                  <c:v>18.293168000000001</c:v>
                </c:pt>
                <c:pt idx="66147">
                  <c:v>18.290824000000001</c:v>
                </c:pt>
                <c:pt idx="66148">
                  <c:v>18.293789</c:v>
                </c:pt>
                <c:pt idx="66149">
                  <c:v>18.294547000000001</c:v>
                </c:pt>
                <c:pt idx="66150">
                  <c:v>18.290545000000002</c:v>
                </c:pt>
                <c:pt idx="66151">
                  <c:v>18.290424000000002</c:v>
                </c:pt>
                <c:pt idx="66152">
                  <c:v>18.295348000000001</c:v>
                </c:pt>
                <c:pt idx="66153">
                  <c:v>18.296607999999999</c:v>
                </c:pt>
                <c:pt idx="66154">
                  <c:v>18.294853</c:v>
                </c:pt>
                <c:pt idx="66155">
                  <c:v>18.294606999999999</c:v>
                </c:pt>
                <c:pt idx="66156">
                  <c:v>18.290979</c:v>
                </c:pt>
                <c:pt idx="66157">
                  <c:v>18.288101000000001</c:v>
                </c:pt>
                <c:pt idx="66158">
                  <c:v>18.289977</c:v>
                </c:pt>
                <c:pt idx="66159">
                  <c:v>18.288786000000002</c:v>
                </c:pt>
                <c:pt idx="66160">
                  <c:v>18.287285000000001</c:v>
                </c:pt>
                <c:pt idx="66161">
                  <c:v>18.289860000000001</c:v>
                </c:pt>
                <c:pt idx="66162">
                  <c:v>18.290887000000001</c:v>
                </c:pt>
                <c:pt idx="66163">
                  <c:v>18.289262999999998</c:v>
                </c:pt>
                <c:pt idx="66164">
                  <c:v>18.288767</c:v>
                </c:pt>
                <c:pt idx="66165">
                  <c:v>18.289757000000002</c:v>
                </c:pt>
                <c:pt idx="66166">
                  <c:v>18.286878000000002</c:v>
                </c:pt>
                <c:pt idx="66167">
                  <c:v>18.283512000000002</c:v>
                </c:pt>
                <c:pt idx="66168">
                  <c:v>18.284938</c:v>
                </c:pt>
                <c:pt idx="66169">
                  <c:v>18.290210999999999</c:v>
                </c:pt>
                <c:pt idx="66170">
                  <c:v>18.292200000000001</c:v>
                </c:pt>
                <c:pt idx="66171">
                  <c:v>18.287102999999998</c:v>
                </c:pt>
                <c:pt idx="66172">
                  <c:v>18.288929</c:v>
                </c:pt>
                <c:pt idx="66173">
                  <c:v>18.296191</c:v>
                </c:pt>
                <c:pt idx="66174">
                  <c:v>18.294177999999999</c:v>
                </c:pt>
                <c:pt idx="66175">
                  <c:v>18.288761000000001</c:v>
                </c:pt>
                <c:pt idx="66176">
                  <c:v>18.2927</c:v>
                </c:pt>
                <c:pt idx="66177">
                  <c:v>18.297329999999999</c:v>
                </c:pt>
                <c:pt idx="66178">
                  <c:v>18.292012</c:v>
                </c:pt>
                <c:pt idx="66179">
                  <c:v>18.289739000000001</c:v>
                </c:pt>
                <c:pt idx="66180">
                  <c:v>18.295470999999999</c:v>
                </c:pt>
                <c:pt idx="66181">
                  <c:v>18.293952000000001</c:v>
                </c:pt>
                <c:pt idx="66182">
                  <c:v>18.290161999999999</c:v>
                </c:pt>
                <c:pt idx="66183">
                  <c:v>18.294198999999999</c:v>
                </c:pt>
                <c:pt idx="66184">
                  <c:v>18.293399000000001</c:v>
                </c:pt>
                <c:pt idx="66185">
                  <c:v>18.289028999999999</c:v>
                </c:pt>
                <c:pt idx="66186">
                  <c:v>18.292897</c:v>
                </c:pt>
                <c:pt idx="66187">
                  <c:v>18.296627000000001</c:v>
                </c:pt>
                <c:pt idx="66188">
                  <c:v>18.293251000000001</c:v>
                </c:pt>
                <c:pt idx="66189">
                  <c:v>18.290800999999998</c:v>
                </c:pt>
                <c:pt idx="66190">
                  <c:v>18.296775</c:v>
                </c:pt>
                <c:pt idx="66191">
                  <c:v>18.303044</c:v>
                </c:pt>
                <c:pt idx="66192">
                  <c:v>18.30339</c:v>
                </c:pt>
                <c:pt idx="66193">
                  <c:v>18.303205999999999</c:v>
                </c:pt>
                <c:pt idx="66194">
                  <c:v>18.30208</c:v>
                </c:pt>
                <c:pt idx="66195">
                  <c:v>18.298069999999999</c:v>
                </c:pt>
                <c:pt idx="66196">
                  <c:v>18.297931999999999</c:v>
                </c:pt>
                <c:pt idx="66197">
                  <c:v>18.302320000000002</c:v>
                </c:pt>
                <c:pt idx="66198">
                  <c:v>18.300090999999998</c:v>
                </c:pt>
                <c:pt idx="66199">
                  <c:v>18.296754</c:v>
                </c:pt>
                <c:pt idx="66200">
                  <c:v>18.300241</c:v>
                </c:pt>
                <c:pt idx="66201">
                  <c:v>18.300087999999999</c:v>
                </c:pt>
                <c:pt idx="66202">
                  <c:v>18.296146</c:v>
                </c:pt>
                <c:pt idx="66203">
                  <c:v>18.299218</c:v>
                </c:pt>
                <c:pt idx="66204">
                  <c:v>18.300432000000001</c:v>
                </c:pt>
                <c:pt idx="66205">
                  <c:v>18.293448000000001</c:v>
                </c:pt>
                <c:pt idx="66206">
                  <c:v>18.289546000000001</c:v>
                </c:pt>
                <c:pt idx="66207">
                  <c:v>18.291138</c:v>
                </c:pt>
                <c:pt idx="66208">
                  <c:v>18.294221</c:v>
                </c:pt>
                <c:pt idx="66209">
                  <c:v>18.299261999999999</c:v>
                </c:pt>
                <c:pt idx="66210">
                  <c:v>18.299831000000001</c:v>
                </c:pt>
                <c:pt idx="66211">
                  <c:v>18.301045999999999</c:v>
                </c:pt>
                <c:pt idx="66212">
                  <c:v>18.306963</c:v>
                </c:pt>
                <c:pt idx="66213">
                  <c:v>18.306695000000001</c:v>
                </c:pt>
                <c:pt idx="66214">
                  <c:v>18.304252000000002</c:v>
                </c:pt>
                <c:pt idx="66215">
                  <c:v>18.303362</c:v>
                </c:pt>
                <c:pt idx="66216">
                  <c:v>18.302786999999999</c:v>
                </c:pt>
                <c:pt idx="66217">
                  <c:v>18.303652</c:v>
                </c:pt>
                <c:pt idx="66218">
                  <c:v>18.303697</c:v>
                </c:pt>
                <c:pt idx="66219">
                  <c:v>18.300823999999999</c:v>
                </c:pt>
                <c:pt idx="66220">
                  <c:v>18.299226999999998</c:v>
                </c:pt>
                <c:pt idx="66221">
                  <c:v>18.302847</c:v>
                </c:pt>
                <c:pt idx="66222">
                  <c:v>18.304306</c:v>
                </c:pt>
                <c:pt idx="66223">
                  <c:v>18.300245</c:v>
                </c:pt>
                <c:pt idx="66224">
                  <c:v>18.300477000000001</c:v>
                </c:pt>
                <c:pt idx="66225">
                  <c:v>18.302900999999999</c:v>
                </c:pt>
                <c:pt idx="66226">
                  <c:v>18.297702999999998</c:v>
                </c:pt>
                <c:pt idx="66227">
                  <c:v>18.295026</c:v>
                </c:pt>
                <c:pt idx="66228">
                  <c:v>18.298494999999999</c:v>
                </c:pt>
                <c:pt idx="66229">
                  <c:v>18.295214000000001</c:v>
                </c:pt>
                <c:pt idx="66230">
                  <c:v>18.294309999999999</c:v>
                </c:pt>
                <c:pt idx="66231">
                  <c:v>18.299949999999999</c:v>
                </c:pt>
                <c:pt idx="66232">
                  <c:v>18.302271000000001</c:v>
                </c:pt>
                <c:pt idx="66233">
                  <c:v>18.301734</c:v>
                </c:pt>
                <c:pt idx="66234">
                  <c:v>18.298155000000001</c:v>
                </c:pt>
                <c:pt idx="66235">
                  <c:v>18.296002999999999</c:v>
                </c:pt>
                <c:pt idx="66236">
                  <c:v>18.298729000000002</c:v>
                </c:pt>
                <c:pt idx="66237">
                  <c:v>18.300045000000001</c:v>
                </c:pt>
                <c:pt idx="66238">
                  <c:v>18.298095</c:v>
                </c:pt>
                <c:pt idx="66239">
                  <c:v>18.298978000000002</c:v>
                </c:pt>
                <c:pt idx="66240">
                  <c:v>18.302985</c:v>
                </c:pt>
                <c:pt idx="66241">
                  <c:v>18.301475</c:v>
                </c:pt>
                <c:pt idx="66242">
                  <c:v>18.296558999999998</c:v>
                </c:pt>
                <c:pt idx="66243">
                  <c:v>18.299638000000002</c:v>
                </c:pt>
                <c:pt idx="66244">
                  <c:v>18.305681</c:v>
                </c:pt>
                <c:pt idx="66245">
                  <c:v>18.303715</c:v>
                </c:pt>
                <c:pt idx="66246">
                  <c:v>18.301082000000001</c:v>
                </c:pt>
                <c:pt idx="66247">
                  <c:v>18.304561</c:v>
                </c:pt>
                <c:pt idx="66248">
                  <c:v>18.305595</c:v>
                </c:pt>
                <c:pt idx="66249">
                  <c:v>18.30442</c:v>
                </c:pt>
                <c:pt idx="66250">
                  <c:v>18.308354000000001</c:v>
                </c:pt>
                <c:pt idx="66251">
                  <c:v>18.309065</c:v>
                </c:pt>
                <c:pt idx="66252">
                  <c:v>18.303933000000001</c:v>
                </c:pt>
                <c:pt idx="66253">
                  <c:v>18.303585000000002</c:v>
                </c:pt>
                <c:pt idx="66254">
                  <c:v>18.307082000000001</c:v>
                </c:pt>
                <c:pt idx="66255">
                  <c:v>18.308775000000001</c:v>
                </c:pt>
                <c:pt idx="66256">
                  <c:v>18.309678999999999</c:v>
                </c:pt>
                <c:pt idx="66257">
                  <c:v>18.310614000000001</c:v>
                </c:pt>
                <c:pt idx="66258">
                  <c:v>18.311737999999998</c:v>
                </c:pt>
                <c:pt idx="66259">
                  <c:v>18.312024000000001</c:v>
                </c:pt>
                <c:pt idx="66260">
                  <c:v>18.309246000000002</c:v>
                </c:pt>
                <c:pt idx="66261">
                  <c:v>18.309293</c:v>
                </c:pt>
                <c:pt idx="66262">
                  <c:v>18.313704999999999</c:v>
                </c:pt>
                <c:pt idx="66263">
                  <c:v>18.315114000000001</c:v>
                </c:pt>
                <c:pt idx="66264">
                  <c:v>18.311465999999999</c:v>
                </c:pt>
                <c:pt idx="66265">
                  <c:v>18.306885000000001</c:v>
                </c:pt>
                <c:pt idx="66266">
                  <c:v>18.308539</c:v>
                </c:pt>
                <c:pt idx="66267">
                  <c:v>18.314468999999999</c:v>
                </c:pt>
                <c:pt idx="66268">
                  <c:v>18.312072000000001</c:v>
                </c:pt>
                <c:pt idx="66269">
                  <c:v>18.307859000000001</c:v>
                </c:pt>
                <c:pt idx="66270">
                  <c:v>18.311720999999999</c:v>
                </c:pt>
                <c:pt idx="66271">
                  <c:v>18.312866</c:v>
                </c:pt>
                <c:pt idx="66272">
                  <c:v>18.308091000000001</c:v>
                </c:pt>
                <c:pt idx="66273">
                  <c:v>18.307623</c:v>
                </c:pt>
                <c:pt idx="66274">
                  <c:v>18.313348999999999</c:v>
                </c:pt>
                <c:pt idx="66275">
                  <c:v>18.315100000000001</c:v>
                </c:pt>
                <c:pt idx="66276">
                  <c:v>18.313897000000001</c:v>
                </c:pt>
                <c:pt idx="66277">
                  <c:v>18.315701000000001</c:v>
                </c:pt>
                <c:pt idx="66278">
                  <c:v>18.312460000000002</c:v>
                </c:pt>
                <c:pt idx="66279">
                  <c:v>18.309314000000001</c:v>
                </c:pt>
                <c:pt idx="66280">
                  <c:v>18.309978000000001</c:v>
                </c:pt>
                <c:pt idx="66281">
                  <c:v>18.311119000000001</c:v>
                </c:pt>
                <c:pt idx="66282">
                  <c:v>18.313517999999998</c:v>
                </c:pt>
                <c:pt idx="66283">
                  <c:v>18.315117999999998</c:v>
                </c:pt>
                <c:pt idx="66284">
                  <c:v>18.315125999999999</c:v>
                </c:pt>
                <c:pt idx="66285">
                  <c:v>18.315573000000001</c:v>
                </c:pt>
                <c:pt idx="66286">
                  <c:v>18.317602999999998</c:v>
                </c:pt>
                <c:pt idx="66287">
                  <c:v>18.319513000000001</c:v>
                </c:pt>
                <c:pt idx="66288">
                  <c:v>18.317252</c:v>
                </c:pt>
                <c:pt idx="66289">
                  <c:v>18.314160000000001</c:v>
                </c:pt>
                <c:pt idx="66290">
                  <c:v>18.315791999999998</c:v>
                </c:pt>
                <c:pt idx="66291">
                  <c:v>18.317851000000001</c:v>
                </c:pt>
                <c:pt idx="66292">
                  <c:v>18.316026999999998</c:v>
                </c:pt>
                <c:pt idx="66293">
                  <c:v>18.315259000000001</c:v>
                </c:pt>
                <c:pt idx="66294">
                  <c:v>18.316595</c:v>
                </c:pt>
                <c:pt idx="66295">
                  <c:v>18.315619000000002</c:v>
                </c:pt>
                <c:pt idx="66296">
                  <c:v>18.31635</c:v>
                </c:pt>
                <c:pt idx="66297">
                  <c:v>18.317155</c:v>
                </c:pt>
                <c:pt idx="66298">
                  <c:v>18.316379999999999</c:v>
                </c:pt>
                <c:pt idx="66299">
                  <c:v>18.319925000000001</c:v>
                </c:pt>
                <c:pt idx="66300">
                  <c:v>18.322279000000002</c:v>
                </c:pt>
                <c:pt idx="66301">
                  <c:v>18.319635000000002</c:v>
                </c:pt>
                <c:pt idx="66302">
                  <c:v>18.318097000000002</c:v>
                </c:pt>
                <c:pt idx="66303">
                  <c:v>18.316897999999998</c:v>
                </c:pt>
                <c:pt idx="66304">
                  <c:v>18.313359999999999</c:v>
                </c:pt>
                <c:pt idx="66305">
                  <c:v>18.313911000000001</c:v>
                </c:pt>
                <c:pt idx="66306">
                  <c:v>18.319548999999999</c:v>
                </c:pt>
                <c:pt idx="66307">
                  <c:v>18.324176999999999</c:v>
                </c:pt>
                <c:pt idx="66308">
                  <c:v>18.323664999999998</c:v>
                </c:pt>
                <c:pt idx="66309">
                  <c:v>18.322565999999998</c:v>
                </c:pt>
                <c:pt idx="66310">
                  <c:v>18.321815000000001</c:v>
                </c:pt>
                <c:pt idx="66311">
                  <c:v>18.319690000000001</c:v>
                </c:pt>
                <c:pt idx="66312">
                  <c:v>18.317287</c:v>
                </c:pt>
                <c:pt idx="66313">
                  <c:v>18.317696000000002</c:v>
                </c:pt>
                <c:pt idx="66314">
                  <c:v>18.323008000000002</c:v>
                </c:pt>
                <c:pt idx="66315">
                  <c:v>18.326276</c:v>
                </c:pt>
                <c:pt idx="66316">
                  <c:v>18.324774999999999</c:v>
                </c:pt>
                <c:pt idx="66317">
                  <c:v>18.325803000000001</c:v>
                </c:pt>
                <c:pt idx="66318">
                  <c:v>18.325589000000001</c:v>
                </c:pt>
                <c:pt idx="66319">
                  <c:v>18.322196999999999</c:v>
                </c:pt>
                <c:pt idx="66320">
                  <c:v>18.318743000000001</c:v>
                </c:pt>
                <c:pt idx="66321">
                  <c:v>18.322908000000002</c:v>
                </c:pt>
                <c:pt idx="66322">
                  <c:v>18.328944</c:v>
                </c:pt>
                <c:pt idx="66323">
                  <c:v>18.326415999999998</c:v>
                </c:pt>
                <c:pt idx="66324">
                  <c:v>18.321826000000001</c:v>
                </c:pt>
                <c:pt idx="66325">
                  <c:v>18.322210999999999</c:v>
                </c:pt>
                <c:pt idx="66326">
                  <c:v>18.321954999999999</c:v>
                </c:pt>
                <c:pt idx="66327">
                  <c:v>18.318269000000001</c:v>
                </c:pt>
                <c:pt idx="66328">
                  <c:v>18.318642000000001</c:v>
                </c:pt>
                <c:pt idx="66329">
                  <c:v>18.323208999999999</c:v>
                </c:pt>
                <c:pt idx="66330">
                  <c:v>18.321885000000002</c:v>
                </c:pt>
                <c:pt idx="66331">
                  <c:v>18.32</c:v>
                </c:pt>
                <c:pt idx="66332">
                  <c:v>18.325113999999999</c:v>
                </c:pt>
                <c:pt idx="66333">
                  <c:v>18.330055000000002</c:v>
                </c:pt>
                <c:pt idx="66334">
                  <c:v>18.328341999999999</c:v>
                </c:pt>
                <c:pt idx="66335">
                  <c:v>18.327821</c:v>
                </c:pt>
                <c:pt idx="66336">
                  <c:v>18.331012000000001</c:v>
                </c:pt>
                <c:pt idx="66337">
                  <c:v>18.329758999999999</c:v>
                </c:pt>
                <c:pt idx="66338">
                  <c:v>18.327469000000001</c:v>
                </c:pt>
                <c:pt idx="66339">
                  <c:v>18.328344000000001</c:v>
                </c:pt>
                <c:pt idx="66340">
                  <c:v>18.326685999999999</c:v>
                </c:pt>
                <c:pt idx="66341">
                  <c:v>18.326747000000001</c:v>
                </c:pt>
                <c:pt idx="66342">
                  <c:v>18.328451999999999</c:v>
                </c:pt>
                <c:pt idx="66343">
                  <c:v>18.328996</c:v>
                </c:pt>
                <c:pt idx="66344">
                  <c:v>18.329924999999999</c:v>
                </c:pt>
                <c:pt idx="66345">
                  <c:v>18.331040999999999</c:v>
                </c:pt>
                <c:pt idx="66346">
                  <c:v>18.331268000000001</c:v>
                </c:pt>
                <c:pt idx="66347">
                  <c:v>18.330452000000001</c:v>
                </c:pt>
                <c:pt idx="66348">
                  <c:v>18.329407</c:v>
                </c:pt>
                <c:pt idx="66349">
                  <c:v>18.328441999999999</c:v>
                </c:pt>
                <c:pt idx="66350">
                  <c:v>18.327172999999998</c:v>
                </c:pt>
                <c:pt idx="66351">
                  <c:v>18.325195000000001</c:v>
                </c:pt>
                <c:pt idx="66352">
                  <c:v>18.326664000000001</c:v>
                </c:pt>
                <c:pt idx="66353">
                  <c:v>18.329718</c:v>
                </c:pt>
                <c:pt idx="66354">
                  <c:v>18.326681000000001</c:v>
                </c:pt>
                <c:pt idx="66355">
                  <c:v>18.325409000000001</c:v>
                </c:pt>
                <c:pt idx="66356">
                  <c:v>18.328817999999998</c:v>
                </c:pt>
                <c:pt idx="66357">
                  <c:v>18.330532000000002</c:v>
                </c:pt>
                <c:pt idx="66358">
                  <c:v>18.332256999999998</c:v>
                </c:pt>
                <c:pt idx="66359">
                  <c:v>18.333742999999998</c:v>
                </c:pt>
                <c:pt idx="66360">
                  <c:v>18.334485000000001</c:v>
                </c:pt>
                <c:pt idx="66361">
                  <c:v>18.332350999999999</c:v>
                </c:pt>
                <c:pt idx="66362">
                  <c:v>18.332169</c:v>
                </c:pt>
                <c:pt idx="66363">
                  <c:v>18.333784000000001</c:v>
                </c:pt>
                <c:pt idx="66364">
                  <c:v>18.329135000000001</c:v>
                </c:pt>
                <c:pt idx="66365">
                  <c:v>18.328648000000001</c:v>
                </c:pt>
                <c:pt idx="66366">
                  <c:v>18.333606</c:v>
                </c:pt>
                <c:pt idx="66367">
                  <c:v>18.334951</c:v>
                </c:pt>
                <c:pt idx="66368">
                  <c:v>18.327933999999999</c:v>
                </c:pt>
                <c:pt idx="66369">
                  <c:v>18.324698999999999</c:v>
                </c:pt>
                <c:pt idx="66370">
                  <c:v>18.333448000000001</c:v>
                </c:pt>
                <c:pt idx="66371">
                  <c:v>18.332896999999999</c:v>
                </c:pt>
                <c:pt idx="66372">
                  <c:v>18.322068999999999</c:v>
                </c:pt>
                <c:pt idx="66373">
                  <c:v>18.321555</c:v>
                </c:pt>
                <c:pt idx="66374">
                  <c:v>18.328104</c:v>
                </c:pt>
                <c:pt idx="66375">
                  <c:v>18.330431999999998</c:v>
                </c:pt>
                <c:pt idx="66376">
                  <c:v>18.329668999999999</c:v>
                </c:pt>
                <c:pt idx="66377">
                  <c:v>18.332183000000001</c:v>
                </c:pt>
                <c:pt idx="66378">
                  <c:v>18.333335000000002</c:v>
                </c:pt>
                <c:pt idx="66379">
                  <c:v>18.331146</c:v>
                </c:pt>
                <c:pt idx="66380">
                  <c:v>18.33295</c:v>
                </c:pt>
                <c:pt idx="66381">
                  <c:v>18.334461000000001</c:v>
                </c:pt>
                <c:pt idx="66382">
                  <c:v>18.332265</c:v>
                </c:pt>
                <c:pt idx="66383">
                  <c:v>18.332353000000001</c:v>
                </c:pt>
                <c:pt idx="66384">
                  <c:v>18.336379999999998</c:v>
                </c:pt>
                <c:pt idx="66385">
                  <c:v>18.338021999999999</c:v>
                </c:pt>
                <c:pt idx="66386">
                  <c:v>18.335709000000001</c:v>
                </c:pt>
                <c:pt idx="66387">
                  <c:v>18.340537999999999</c:v>
                </c:pt>
                <c:pt idx="66388">
                  <c:v>18.342794999999999</c:v>
                </c:pt>
                <c:pt idx="66389">
                  <c:v>18.339326</c:v>
                </c:pt>
                <c:pt idx="66390">
                  <c:v>18.341083999999999</c:v>
                </c:pt>
                <c:pt idx="66391">
                  <c:v>18.342611000000002</c:v>
                </c:pt>
                <c:pt idx="66392">
                  <c:v>18.342193000000002</c:v>
                </c:pt>
                <c:pt idx="66393">
                  <c:v>18.343036000000001</c:v>
                </c:pt>
                <c:pt idx="66394">
                  <c:v>18.345656999999999</c:v>
                </c:pt>
                <c:pt idx="66395">
                  <c:v>18.347821</c:v>
                </c:pt>
                <c:pt idx="66396">
                  <c:v>18.345877000000002</c:v>
                </c:pt>
                <c:pt idx="66397">
                  <c:v>18.342483999999999</c:v>
                </c:pt>
                <c:pt idx="66398">
                  <c:v>18.340464999999998</c:v>
                </c:pt>
                <c:pt idx="66399">
                  <c:v>18.341508000000001</c:v>
                </c:pt>
                <c:pt idx="66400">
                  <c:v>18.342309</c:v>
                </c:pt>
                <c:pt idx="66401">
                  <c:v>18.340961</c:v>
                </c:pt>
                <c:pt idx="66402">
                  <c:v>18.341815</c:v>
                </c:pt>
                <c:pt idx="66403">
                  <c:v>18.342687000000002</c:v>
                </c:pt>
                <c:pt idx="66404">
                  <c:v>18.342262999999999</c:v>
                </c:pt>
                <c:pt idx="66405">
                  <c:v>18.343910999999999</c:v>
                </c:pt>
                <c:pt idx="66406">
                  <c:v>18.345257</c:v>
                </c:pt>
                <c:pt idx="66407">
                  <c:v>18.34113</c:v>
                </c:pt>
                <c:pt idx="66408">
                  <c:v>18.336698999999999</c:v>
                </c:pt>
                <c:pt idx="66409">
                  <c:v>18.338263000000001</c:v>
                </c:pt>
                <c:pt idx="66410">
                  <c:v>18.342009000000001</c:v>
                </c:pt>
                <c:pt idx="66411">
                  <c:v>18.343823</c:v>
                </c:pt>
                <c:pt idx="66412">
                  <c:v>18.337813000000001</c:v>
                </c:pt>
                <c:pt idx="66413">
                  <c:v>18.333933999999999</c:v>
                </c:pt>
                <c:pt idx="66414">
                  <c:v>18.340267000000001</c:v>
                </c:pt>
                <c:pt idx="66415">
                  <c:v>18.342803</c:v>
                </c:pt>
                <c:pt idx="66416">
                  <c:v>18.339822999999999</c:v>
                </c:pt>
                <c:pt idx="66417">
                  <c:v>18.338032999999999</c:v>
                </c:pt>
                <c:pt idx="66418">
                  <c:v>18.337257999999999</c:v>
                </c:pt>
                <c:pt idx="66419">
                  <c:v>18.340267999999998</c:v>
                </c:pt>
                <c:pt idx="66420">
                  <c:v>18.343343999999998</c:v>
                </c:pt>
                <c:pt idx="66421">
                  <c:v>18.345044999999999</c:v>
                </c:pt>
                <c:pt idx="66422">
                  <c:v>18.345814000000001</c:v>
                </c:pt>
                <c:pt idx="66423">
                  <c:v>18.344004999999999</c:v>
                </c:pt>
                <c:pt idx="66424">
                  <c:v>18.341107000000001</c:v>
                </c:pt>
                <c:pt idx="66425">
                  <c:v>18.341636999999999</c:v>
                </c:pt>
                <c:pt idx="66426">
                  <c:v>18.346416000000001</c:v>
                </c:pt>
                <c:pt idx="66427">
                  <c:v>18.348734</c:v>
                </c:pt>
                <c:pt idx="66428">
                  <c:v>18.347522000000001</c:v>
                </c:pt>
                <c:pt idx="66429">
                  <c:v>18.346429000000001</c:v>
                </c:pt>
                <c:pt idx="66430">
                  <c:v>18.346882999999998</c:v>
                </c:pt>
                <c:pt idx="66431">
                  <c:v>18.349398999999998</c:v>
                </c:pt>
                <c:pt idx="66432">
                  <c:v>18.352830000000001</c:v>
                </c:pt>
                <c:pt idx="66433">
                  <c:v>18.352209999999999</c:v>
                </c:pt>
                <c:pt idx="66434">
                  <c:v>18.346985</c:v>
                </c:pt>
                <c:pt idx="66435">
                  <c:v>18.346087000000001</c:v>
                </c:pt>
                <c:pt idx="66436">
                  <c:v>18.348303000000001</c:v>
                </c:pt>
                <c:pt idx="66437">
                  <c:v>18.347370999999999</c:v>
                </c:pt>
                <c:pt idx="66438">
                  <c:v>18.349114</c:v>
                </c:pt>
                <c:pt idx="66439">
                  <c:v>18.351223999999998</c:v>
                </c:pt>
                <c:pt idx="66440">
                  <c:v>18.345344999999998</c:v>
                </c:pt>
                <c:pt idx="66441">
                  <c:v>18.346360000000001</c:v>
                </c:pt>
                <c:pt idx="66442">
                  <c:v>18.355343999999999</c:v>
                </c:pt>
                <c:pt idx="66443">
                  <c:v>18.353390000000001</c:v>
                </c:pt>
                <c:pt idx="66444">
                  <c:v>18.34768</c:v>
                </c:pt>
                <c:pt idx="66445">
                  <c:v>18.355187999999998</c:v>
                </c:pt>
                <c:pt idx="66446">
                  <c:v>18.358991</c:v>
                </c:pt>
                <c:pt idx="66447">
                  <c:v>18.351844</c:v>
                </c:pt>
                <c:pt idx="66448">
                  <c:v>18.352124</c:v>
                </c:pt>
                <c:pt idx="66449">
                  <c:v>18.353580000000001</c:v>
                </c:pt>
                <c:pt idx="66450">
                  <c:v>18.350486</c:v>
                </c:pt>
                <c:pt idx="66451">
                  <c:v>18.350413</c:v>
                </c:pt>
                <c:pt idx="66452">
                  <c:v>18.349309999999999</c:v>
                </c:pt>
                <c:pt idx="66453">
                  <c:v>18.351752000000001</c:v>
                </c:pt>
                <c:pt idx="66454">
                  <c:v>18.358232000000001</c:v>
                </c:pt>
                <c:pt idx="66455">
                  <c:v>18.358044</c:v>
                </c:pt>
                <c:pt idx="66456">
                  <c:v>18.353370000000002</c:v>
                </c:pt>
                <c:pt idx="66457">
                  <c:v>18.351693000000001</c:v>
                </c:pt>
                <c:pt idx="66458">
                  <c:v>18.351075000000002</c:v>
                </c:pt>
                <c:pt idx="66459">
                  <c:v>18.353731</c:v>
                </c:pt>
                <c:pt idx="66460">
                  <c:v>18.355533000000001</c:v>
                </c:pt>
                <c:pt idx="66461">
                  <c:v>18.351391</c:v>
                </c:pt>
                <c:pt idx="66462">
                  <c:v>18.351378</c:v>
                </c:pt>
                <c:pt idx="66463">
                  <c:v>18.355195999999999</c:v>
                </c:pt>
                <c:pt idx="66464">
                  <c:v>18.355504</c:v>
                </c:pt>
                <c:pt idx="66465">
                  <c:v>18.355118999999998</c:v>
                </c:pt>
                <c:pt idx="66466">
                  <c:v>18.356058000000001</c:v>
                </c:pt>
                <c:pt idx="66467">
                  <c:v>18.360664</c:v>
                </c:pt>
                <c:pt idx="66468">
                  <c:v>18.364315999999999</c:v>
                </c:pt>
                <c:pt idx="66469">
                  <c:v>18.362888000000002</c:v>
                </c:pt>
                <c:pt idx="66470">
                  <c:v>18.36157</c:v>
                </c:pt>
                <c:pt idx="66471">
                  <c:v>18.361972999999999</c:v>
                </c:pt>
                <c:pt idx="66472">
                  <c:v>18.362770000000001</c:v>
                </c:pt>
                <c:pt idx="66473">
                  <c:v>18.363966000000001</c:v>
                </c:pt>
                <c:pt idx="66474">
                  <c:v>18.361462</c:v>
                </c:pt>
                <c:pt idx="66475">
                  <c:v>18.357880000000002</c:v>
                </c:pt>
                <c:pt idx="66476">
                  <c:v>18.356919000000001</c:v>
                </c:pt>
                <c:pt idx="66477">
                  <c:v>18.355836</c:v>
                </c:pt>
                <c:pt idx="66478">
                  <c:v>18.356473000000001</c:v>
                </c:pt>
                <c:pt idx="66479">
                  <c:v>18.359843999999999</c:v>
                </c:pt>
                <c:pt idx="66480">
                  <c:v>18.359650999999999</c:v>
                </c:pt>
                <c:pt idx="66481">
                  <c:v>18.359970000000001</c:v>
                </c:pt>
                <c:pt idx="66482">
                  <c:v>18.361477000000001</c:v>
                </c:pt>
                <c:pt idx="66483">
                  <c:v>18.361096</c:v>
                </c:pt>
                <c:pt idx="66484">
                  <c:v>18.360586999999999</c:v>
                </c:pt>
                <c:pt idx="66485">
                  <c:v>18.3598</c:v>
                </c:pt>
                <c:pt idx="66486">
                  <c:v>18.358865999999999</c:v>
                </c:pt>
                <c:pt idx="66487">
                  <c:v>18.359673000000001</c:v>
                </c:pt>
                <c:pt idx="66488">
                  <c:v>18.357814999999999</c:v>
                </c:pt>
                <c:pt idx="66489">
                  <c:v>18.357945000000001</c:v>
                </c:pt>
                <c:pt idx="66490">
                  <c:v>18.358411</c:v>
                </c:pt>
                <c:pt idx="66491">
                  <c:v>18.356044000000001</c:v>
                </c:pt>
                <c:pt idx="66492">
                  <c:v>18.357026000000001</c:v>
                </c:pt>
                <c:pt idx="66493">
                  <c:v>18.357768</c:v>
                </c:pt>
                <c:pt idx="66494">
                  <c:v>18.358086</c:v>
                </c:pt>
                <c:pt idx="66495">
                  <c:v>18.359579</c:v>
                </c:pt>
                <c:pt idx="66496">
                  <c:v>18.35915</c:v>
                </c:pt>
                <c:pt idx="66497">
                  <c:v>18.361328</c:v>
                </c:pt>
                <c:pt idx="66498">
                  <c:v>18.363778</c:v>
                </c:pt>
                <c:pt idx="66499">
                  <c:v>18.357759999999999</c:v>
                </c:pt>
                <c:pt idx="66500">
                  <c:v>18.350867000000001</c:v>
                </c:pt>
                <c:pt idx="66501">
                  <c:v>18.354392000000001</c:v>
                </c:pt>
                <c:pt idx="66502">
                  <c:v>18.360893999999998</c:v>
                </c:pt>
                <c:pt idx="66503">
                  <c:v>18.362857000000002</c:v>
                </c:pt>
                <c:pt idx="66504">
                  <c:v>18.364326999999999</c:v>
                </c:pt>
                <c:pt idx="66505">
                  <c:v>18.367149000000001</c:v>
                </c:pt>
                <c:pt idx="66506">
                  <c:v>18.367360000000001</c:v>
                </c:pt>
                <c:pt idx="66507">
                  <c:v>18.366987999999999</c:v>
                </c:pt>
                <c:pt idx="66508">
                  <c:v>18.370847000000001</c:v>
                </c:pt>
                <c:pt idx="66509">
                  <c:v>18.373956</c:v>
                </c:pt>
                <c:pt idx="66510">
                  <c:v>18.372074000000001</c:v>
                </c:pt>
                <c:pt idx="66511">
                  <c:v>18.372479999999999</c:v>
                </c:pt>
                <c:pt idx="66512">
                  <c:v>18.371635999999999</c:v>
                </c:pt>
                <c:pt idx="66513">
                  <c:v>18.367044</c:v>
                </c:pt>
                <c:pt idx="66514">
                  <c:v>18.370142999999999</c:v>
                </c:pt>
                <c:pt idx="66515">
                  <c:v>18.376113</c:v>
                </c:pt>
                <c:pt idx="66516">
                  <c:v>18.374877000000001</c:v>
                </c:pt>
                <c:pt idx="66517">
                  <c:v>18.374442999999999</c:v>
                </c:pt>
                <c:pt idx="66518">
                  <c:v>18.375216000000002</c:v>
                </c:pt>
                <c:pt idx="66519">
                  <c:v>18.371154000000001</c:v>
                </c:pt>
                <c:pt idx="66520">
                  <c:v>18.369363</c:v>
                </c:pt>
                <c:pt idx="66521">
                  <c:v>18.369008000000001</c:v>
                </c:pt>
                <c:pt idx="66522">
                  <c:v>18.368641</c:v>
                </c:pt>
                <c:pt idx="66523">
                  <c:v>18.369969000000001</c:v>
                </c:pt>
                <c:pt idx="66524">
                  <c:v>18.370083999999999</c:v>
                </c:pt>
                <c:pt idx="66525">
                  <c:v>18.371711000000001</c:v>
                </c:pt>
                <c:pt idx="66526">
                  <c:v>18.372087000000001</c:v>
                </c:pt>
                <c:pt idx="66527">
                  <c:v>18.370287999999999</c:v>
                </c:pt>
                <c:pt idx="66528">
                  <c:v>18.371662000000001</c:v>
                </c:pt>
                <c:pt idx="66529">
                  <c:v>18.370951000000002</c:v>
                </c:pt>
                <c:pt idx="66530">
                  <c:v>18.367187000000001</c:v>
                </c:pt>
                <c:pt idx="66531">
                  <c:v>18.369533000000001</c:v>
                </c:pt>
                <c:pt idx="66532">
                  <c:v>18.370087999999999</c:v>
                </c:pt>
                <c:pt idx="66533">
                  <c:v>18.366077000000001</c:v>
                </c:pt>
                <c:pt idx="66534">
                  <c:v>18.364879999999999</c:v>
                </c:pt>
                <c:pt idx="66535">
                  <c:v>18.365762</c:v>
                </c:pt>
                <c:pt idx="66536">
                  <c:v>18.367194000000001</c:v>
                </c:pt>
                <c:pt idx="66537">
                  <c:v>18.367273999999998</c:v>
                </c:pt>
                <c:pt idx="66538">
                  <c:v>18.367470999999998</c:v>
                </c:pt>
                <c:pt idx="66539">
                  <c:v>18.371275000000001</c:v>
                </c:pt>
                <c:pt idx="66540">
                  <c:v>18.370073999999999</c:v>
                </c:pt>
                <c:pt idx="66541">
                  <c:v>18.366802</c:v>
                </c:pt>
                <c:pt idx="66542">
                  <c:v>18.366395000000001</c:v>
                </c:pt>
                <c:pt idx="66543">
                  <c:v>18.364705000000001</c:v>
                </c:pt>
                <c:pt idx="66544">
                  <c:v>18.366944</c:v>
                </c:pt>
                <c:pt idx="66545">
                  <c:v>18.373514</c:v>
                </c:pt>
                <c:pt idx="66546">
                  <c:v>18.375346</c:v>
                </c:pt>
                <c:pt idx="66547">
                  <c:v>18.374072000000002</c:v>
                </c:pt>
                <c:pt idx="66548">
                  <c:v>18.375243999999999</c:v>
                </c:pt>
                <c:pt idx="66549">
                  <c:v>18.377051999999999</c:v>
                </c:pt>
                <c:pt idx="66550">
                  <c:v>18.377981999999999</c:v>
                </c:pt>
                <c:pt idx="66551">
                  <c:v>18.377749999999999</c:v>
                </c:pt>
                <c:pt idx="66552">
                  <c:v>18.376853000000001</c:v>
                </c:pt>
                <c:pt idx="66553">
                  <c:v>18.375626</c:v>
                </c:pt>
                <c:pt idx="66554">
                  <c:v>18.375098000000001</c:v>
                </c:pt>
                <c:pt idx="66555">
                  <c:v>18.378102999999999</c:v>
                </c:pt>
                <c:pt idx="66556">
                  <c:v>18.376611</c:v>
                </c:pt>
                <c:pt idx="66557">
                  <c:v>18.370103</c:v>
                </c:pt>
                <c:pt idx="66558">
                  <c:v>18.373017000000001</c:v>
                </c:pt>
                <c:pt idx="66559">
                  <c:v>18.378160999999999</c:v>
                </c:pt>
                <c:pt idx="66560">
                  <c:v>18.375592999999999</c:v>
                </c:pt>
                <c:pt idx="66561">
                  <c:v>18.374849000000001</c:v>
                </c:pt>
                <c:pt idx="66562">
                  <c:v>18.373974</c:v>
                </c:pt>
                <c:pt idx="66563">
                  <c:v>18.372515</c:v>
                </c:pt>
                <c:pt idx="66564">
                  <c:v>18.373225999999999</c:v>
                </c:pt>
                <c:pt idx="66565">
                  <c:v>18.378129999999999</c:v>
                </c:pt>
                <c:pt idx="66566">
                  <c:v>18.383949999999999</c:v>
                </c:pt>
                <c:pt idx="66567">
                  <c:v>18.383087</c:v>
                </c:pt>
                <c:pt idx="66568">
                  <c:v>18.378235</c:v>
                </c:pt>
                <c:pt idx="66569">
                  <c:v>18.375682999999999</c:v>
                </c:pt>
                <c:pt idx="66570">
                  <c:v>18.374613</c:v>
                </c:pt>
                <c:pt idx="66571">
                  <c:v>18.373989000000002</c:v>
                </c:pt>
                <c:pt idx="66572">
                  <c:v>18.375582999999999</c:v>
                </c:pt>
                <c:pt idx="66573">
                  <c:v>18.377803</c:v>
                </c:pt>
                <c:pt idx="66574">
                  <c:v>18.375820000000001</c:v>
                </c:pt>
                <c:pt idx="66575">
                  <c:v>18.374216000000001</c:v>
                </c:pt>
                <c:pt idx="66576">
                  <c:v>18.375971</c:v>
                </c:pt>
                <c:pt idx="66577">
                  <c:v>18.375747</c:v>
                </c:pt>
                <c:pt idx="66578">
                  <c:v>18.376329999999999</c:v>
                </c:pt>
                <c:pt idx="66579">
                  <c:v>18.378225</c:v>
                </c:pt>
                <c:pt idx="66580">
                  <c:v>18.377835000000001</c:v>
                </c:pt>
                <c:pt idx="66581">
                  <c:v>18.377618999999999</c:v>
                </c:pt>
                <c:pt idx="66582">
                  <c:v>18.379152000000001</c:v>
                </c:pt>
                <c:pt idx="66583">
                  <c:v>18.377894999999999</c:v>
                </c:pt>
                <c:pt idx="66584">
                  <c:v>18.373078</c:v>
                </c:pt>
                <c:pt idx="66585">
                  <c:v>18.374745000000001</c:v>
                </c:pt>
                <c:pt idx="66586">
                  <c:v>18.381363</c:v>
                </c:pt>
                <c:pt idx="66587">
                  <c:v>18.379217000000001</c:v>
                </c:pt>
                <c:pt idx="66588">
                  <c:v>18.376003000000001</c:v>
                </c:pt>
                <c:pt idx="66589">
                  <c:v>18.382629000000001</c:v>
                </c:pt>
                <c:pt idx="66590">
                  <c:v>18.387324</c:v>
                </c:pt>
                <c:pt idx="66591">
                  <c:v>18.385891999999998</c:v>
                </c:pt>
                <c:pt idx="66592">
                  <c:v>18.388214000000001</c:v>
                </c:pt>
                <c:pt idx="66593">
                  <c:v>18.387112999999999</c:v>
                </c:pt>
                <c:pt idx="66594">
                  <c:v>18.382304999999999</c:v>
                </c:pt>
                <c:pt idx="66595">
                  <c:v>18.386934</c:v>
                </c:pt>
                <c:pt idx="66596">
                  <c:v>18.391852</c:v>
                </c:pt>
                <c:pt idx="66597">
                  <c:v>18.388414000000001</c:v>
                </c:pt>
                <c:pt idx="66598">
                  <c:v>18.383058999999999</c:v>
                </c:pt>
                <c:pt idx="66599">
                  <c:v>18.38175</c:v>
                </c:pt>
                <c:pt idx="66600">
                  <c:v>18.381893000000002</c:v>
                </c:pt>
                <c:pt idx="66601">
                  <c:v>18.381941999999999</c:v>
                </c:pt>
                <c:pt idx="66602">
                  <c:v>18.381927000000001</c:v>
                </c:pt>
                <c:pt idx="66603">
                  <c:v>18.383206000000001</c:v>
                </c:pt>
                <c:pt idx="66604">
                  <c:v>18.383306000000001</c:v>
                </c:pt>
                <c:pt idx="66605">
                  <c:v>18.380013000000002</c:v>
                </c:pt>
                <c:pt idx="66606">
                  <c:v>18.380468</c:v>
                </c:pt>
                <c:pt idx="66607">
                  <c:v>18.382947999999999</c:v>
                </c:pt>
                <c:pt idx="66608">
                  <c:v>18.381499999999999</c:v>
                </c:pt>
                <c:pt idx="66609">
                  <c:v>18.380113999999999</c:v>
                </c:pt>
                <c:pt idx="66610">
                  <c:v>18.381810000000002</c:v>
                </c:pt>
                <c:pt idx="66611">
                  <c:v>18.383299000000001</c:v>
                </c:pt>
                <c:pt idx="66612">
                  <c:v>18.383064000000001</c:v>
                </c:pt>
                <c:pt idx="66613">
                  <c:v>18.381907000000002</c:v>
                </c:pt>
                <c:pt idx="66614">
                  <c:v>18.383406999999998</c:v>
                </c:pt>
                <c:pt idx="66615">
                  <c:v>18.387321</c:v>
                </c:pt>
                <c:pt idx="66616">
                  <c:v>18.384751000000001</c:v>
                </c:pt>
                <c:pt idx="66617">
                  <c:v>18.382757000000002</c:v>
                </c:pt>
                <c:pt idx="66618">
                  <c:v>18.387074999999999</c:v>
                </c:pt>
                <c:pt idx="66619">
                  <c:v>18.389752000000001</c:v>
                </c:pt>
                <c:pt idx="66620">
                  <c:v>18.390530999999999</c:v>
                </c:pt>
                <c:pt idx="66621">
                  <c:v>18.392468999999998</c:v>
                </c:pt>
                <c:pt idx="66622">
                  <c:v>18.392312</c:v>
                </c:pt>
                <c:pt idx="66623">
                  <c:v>18.389785</c:v>
                </c:pt>
                <c:pt idx="66624">
                  <c:v>18.388517</c:v>
                </c:pt>
                <c:pt idx="66625">
                  <c:v>18.389741000000001</c:v>
                </c:pt>
                <c:pt idx="66626">
                  <c:v>18.391867000000001</c:v>
                </c:pt>
                <c:pt idx="66627">
                  <c:v>18.387609000000001</c:v>
                </c:pt>
                <c:pt idx="66628">
                  <c:v>18.383281</c:v>
                </c:pt>
                <c:pt idx="66629">
                  <c:v>18.388335999999999</c:v>
                </c:pt>
                <c:pt idx="66630">
                  <c:v>18.395537000000001</c:v>
                </c:pt>
                <c:pt idx="66631">
                  <c:v>18.398935000000002</c:v>
                </c:pt>
                <c:pt idx="66632">
                  <c:v>18.396705999999998</c:v>
                </c:pt>
                <c:pt idx="66633">
                  <c:v>18.394780000000001</c:v>
                </c:pt>
                <c:pt idx="66634">
                  <c:v>18.396274999999999</c:v>
                </c:pt>
                <c:pt idx="66635">
                  <c:v>18.396554999999999</c:v>
                </c:pt>
                <c:pt idx="66636">
                  <c:v>18.396692999999999</c:v>
                </c:pt>
                <c:pt idx="66637">
                  <c:v>18.398351000000002</c:v>
                </c:pt>
                <c:pt idx="66638">
                  <c:v>18.396044</c:v>
                </c:pt>
                <c:pt idx="66639">
                  <c:v>18.393096</c:v>
                </c:pt>
                <c:pt idx="66640">
                  <c:v>18.394392</c:v>
                </c:pt>
                <c:pt idx="66641">
                  <c:v>18.396135999999998</c:v>
                </c:pt>
                <c:pt idx="66642">
                  <c:v>18.397583999999998</c:v>
                </c:pt>
                <c:pt idx="66643">
                  <c:v>18.399601000000001</c:v>
                </c:pt>
                <c:pt idx="66644">
                  <c:v>18.398989</c:v>
                </c:pt>
                <c:pt idx="66645">
                  <c:v>18.397321999999999</c:v>
                </c:pt>
                <c:pt idx="66646">
                  <c:v>18.397044000000001</c:v>
                </c:pt>
                <c:pt idx="66647">
                  <c:v>18.397970000000001</c:v>
                </c:pt>
                <c:pt idx="66648">
                  <c:v>18.39696</c:v>
                </c:pt>
                <c:pt idx="66649">
                  <c:v>18.394086999999999</c:v>
                </c:pt>
                <c:pt idx="66650">
                  <c:v>18.396334</c:v>
                </c:pt>
                <c:pt idx="66651">
                  <c:v>18.400936000000002</c:v>
                </c:pt>
                <c:pt idx="66652">
                  <c:v>18.400580000000001</c:v>
                </c:pt>
                <c:pt idx="66653">
                  <c:v>18.399281999999999</c:v>
                </c:pt>
                <c:pt idx="66654">
                  <c:v>18.401571000000001</c:v>
                </c:pt>
                <c:pt idx="66655">
                  <c:v>18.403084</c:v>
                </c:pt>
                <c:pt idx="66656">
                  <c:v>18.402581000000001</c:v>
                </c:pt>
                <c:pt idx="66657">
                  <c:v>18.402239999999999</c:v>
                </c:pt>
                <c:pt idx="66658">
                  <c:v>18.399042999999999</c:v>
                </c:pt>
                <c:pt idx="66659">
                  <c:v>18.397158999999998</c:v>
                </c:pt>
                <c:pt idx="66660">
                  <c:v>18.398783999999999</c:v>
                </c:pt>
                <c:pt idx="66661">
                  <c:v>18.399899000000001</c:v>
                </c:pt>
                <c:pt idx="66662">
                  <c:v>18.399521</c:v>
                </c:pt>
                <c:pt idx="66663">
                  <c:v>18.400932999999998</c:v>
                </c:pt>
                <c:pt idx="66664">
                  <c:v>18.402911</c:v>
                </c:pt>
                <c:pt idx="66665">
                  <c:v>18.401741000000001</c:v>
                </c:pt>
                <c:pt idx="66666">
                  <c:v>18.397044000000001</c:v>
                </c:pt>
                <c:pt idx="66667">
                  <c:v>18.395588</c:v>
                </c:pt>
                <c:pt idx="66668">
                  <c:v>18.399169000000001</c:v>
                </c:pt>
                <c:pt idx="66669">
                  <c:v>18.398219999999998</c:v>
                </c:pt>
                <c:pt idx="66670">
                  <c:v>18.392959999999999</c:v>
                </c:pt>
                <c:pt idx="66671">
                  <c:v>18.394926000000002</c:v>
                </c:pt>
                <c:pt idx="66672">
                  <c:v>18.399021000000001</c:v>
                </c:pt>
                <c:pt idx="66673">
                  <c:v>18.397418999999999</c:v>
                </c:pt>
                <c:pt idx="66674">
                  <c:v>18.397189999999998</c:v>
                </c:pt>
                <c:pt idx="66675">
                  <c:v>18.398629</c:v>
                </c:pt>
                <c:pt idx="66676">
                  <c:v>18.400296999999998</c:v>
                </c:pt>
                <c:pt idx="66677">
                  <c:v>18.403998000000001</c:v>
                </c:pt>
                <c:pt idx="66678">
                  <c:v>18.407185999999999</c:v>
                </c:pt>
                <c:pt idx="66679">
                  <c:v>18.410215000000001</c:v>
                </c:pt>
                <c:pt idx="66680">
                  <c:v>18.408299</c:v>
                </c:pt>
                <c:pt idx="66681">
                  <c:v>18.405206</c:v>
                </c:pt>
                <c:pt idx="66682">
                  <c:v>18.406987999999998</c:v>
                </c:pt>
                <c:pt idx="66683">
                  <c:v>18.407315000000001</c:v>
                </c:pt>
                <c:pt idx="66684">
                  <c:v>18.406378</c:v>
                </c:pt>
                <c:pt idx="66685">
                  <c:v>18.406289999999998</c:v>
                </c:pt>
                <c:pt idx="66686">
                  <c:v>18.403856999999999</c:v>
                </c:pt>
                <c:pt idx="66687">
                  <c:v>18.403409</c:v>
                </c:pt>
                <c:pt idx="66688">
                  <c:v>18.405045000000001</c:v>
                </c:pt>
                <c:pt idx="66689">
                  <c:v>18.402906999999999</c:v>
                </c:pt>
                <c:pt idx="66690">
                  <c:v>18.400313000000001</c:v>
                </c:pt>
                <c:pt idx="66691">
                  <c:v>18.402958000000002</c:v>
                </c:pt>
                <c:pt idx="66692">
                  <c:v>18.407192999999999</c:v>
                </c:pt>
                <c:pt idx="66693">
                  <c:v>18.408010999999998</c:v>
                </c:pt>
                <c:pt idx="66694">
                  <c:v>18.406274</c:v>
                </c:pt>
                <c:pt idx="66695">
                  <c:v>18.405695999999999</c:v>
                </c:pt>
                <c:pt idx="66696">
                  <c:v>18.405559</c:v>
                </c:pt>
                <c:pt idx="66697">
                  <c:v>18.406168000000001</c:v>
                </c:pt>
                <c:pt idx="66698">
                  <c:v>18.410191999999999</c:v>
                </c:pt>
                <c:pt idx="66699">
                  <c:v>18.413605</c:v>
                </c:pt>
                <c:pt idx="66700">
                  <c:v>18.411227</c:v>
                </c:pt>
                <c:pt idx="66701">
                  <c:v>18.410537999999999</c:v>
                </c:pt>
                <c:pt idx="66702">
                  <c:v>18.414363999999999</c:v>
                </c:pt>
                <c:pt idx="66703">
                  <c:v>18.410603999999999</c:v>
                </c:pt>
                <c:pt idx="66704">
                  <c:v>18.404411</c:v>
                </c:pt>
                <c:pt idx="66705">
                  <c:v>18.405923000000001</c:v>
                </c:pt>
                <c:pt idx="66706">
                  <c:v>18.407546</c:v>
                </c:pt>
                <c:pt idx="66707">
                  <c:v>18.406848</c:v>
                </c:pt>
                <c:pt idx="66708">
                  <c:v>18.40727</c:v>
                </c:pt>
                <c:pt idx="66709">
                  <c:v>18.407906000000001</c:v>
                </c:pt>
                <c:pt idx="66710">
                  <c:v>18.407297</c:v>
                </c:pt>
                <c:pt idx="66711">
                  <c:v>18.40953</c:v>
                </c:pt>
                <c:pt idx="66712">
                  <c:v>18.409959000000001</c:v>
                </c:pt>
                <c:pt idx="66713">
                  <c:v>18.404433000000001</c:v>
                </c:pt>
                <c:pt idx="66714">
                  <c:v>18.405773</c:v>
                </c:pt>
                <c:pt idx="66715">
                  <c:v>18.411878999999999</c:v>
                </c:pt>
                <c:pt idx="66716">
                  <c:v>18.409614999999999</c:v>
                </c:pt>
                <c:pt idx="66717">
                  <c:v>18.404712</c:v>
                </c:pt>
                <c:pt idx="66718">
                  <c:v>18.406604000000002</c:v>
                </c:pt>
                <c:pt idx="66719">
                  <c:v>18.413024</c:v>
                </c:pt>
                <c:pt idx="66720">
                  <c:v>18.413558999999999</c:v>
                </c:pt>
                <c:pt idx="66721">
                  <c:v>18.414435000000001</c:v>
                </c:pt>
                <c:pt idx="66722">
                  <c:v>18.419063000000001</c:v>
                </c:pt>
                <c:pt idx="66723">
                  <c:v>18.419727999999999</c:v>
                </c:pt>
                <c:pt idx="66724">
                  <c:v>18.422215999999999</c:v>
                </c:pt>
                <c:pt idx="66725">
                  <c:v>18.419349</c:v>
                </c:pt>
                <c:pt idx="66726">
                  <c:v>18.414888000000001</c:v>
                </c:pt>
                <c:pt idx="66727">
                  <c:v>18.419246000000001</c:v>
                </c:pt>
                <c:pt idx="66728">
                  <c:v>18.41818</c:v>
                </c:pt>
                <c:pt idx="66729">
                  <c:v>18.411909000000001</c:v>
                </c:pt>
                <c:pt idx="66730">
                  <c:v>18.414842</c:v>
                </c:pt>
                <c:pt idx="66731">
                  <c:v>18.419519999999999</c:v>
                </c:pt>
                <c:pt idx="66732">
                  <c:v>18.414135999999999</c:v>
                </c:pt>
                <c:pt idx="66733">
                  <c:v>18.413381000000001</c:v>
                </c:pt>
                <c:pt idx="66734">
                  <c:v>18.421486999999999</c:v>
                </c:pt>
                <c:pt idx="66735">
                  <c:v>18.421904000000001</c:v>
                </c:pt>
                <c:pt idx="66736">
                  <c:v>18.417024000000001</c:v>
                </c:pt>
                <c:pt idx="66737">
                  <c:v>18.415295</c:v>
                </c:pt>
                <c:pt idx="66738">
                  <c:v>18.414605999999999</c:v>
                </c:pt>
                <c:pt idx="66739">
                  <c:v>18.413876999999999</c:v>
                </c:pt>
                <c:pt idx="66740">
                  <c:v>18.416474999999998</c:v>
                </c:pt>
                <c:pt idx="66741">
                  <c:v>18.416512999999998</c:v>
                </c:pt>
                <c:pt idx="66742">
                  <c:v>18.415424999999999</c:v>
                </c:pt>
                <c:pt idx="66743">
                  <c:v>18.419532</c:v>
                </c:pt>
                <c:pt idx="66744">
                  <c:v>18.418806</c:v>
                </c:pt>
                <c:pt idx="66745">
                  <c:v>18.415523</c:v>
                </c:pt>
                <c:pt idx="66746">
                  <c:v>18.417639000000001</c:v>
                </c:pt>
                <c:pt idx="66747">
                  <c:v>18.418050000000001</c:v>
                </c:pt>
                <c:pt idx="66748">
                  <c:v>18.417033</c:v>
                </c:pt>
                <c:pt idx="66749">
                  <c:v>18.420871999999999</c:v>
                </c:pt>
                <c:pt idx="66750">
                  <c:v>18.419239000000001</c:v>
                </c:pt>
                <c:pt idx="66751">
                  <c:v>18.414263999999999</c:v>
                </c:pt>
                <c:pt idx="66752">
                  <c:v>18.419405999999999</c:v>
                </c:pt>
                <c:pt idx="66753">
                  <c:v>18.425861000000001</c:v>
                </c:pt>
                <c:pt idx="66754">
                  <c:v>18.419378999999999</c:v>
                </c:pt>
                <c:pt idx="66755">
                  <c:v>18.416226999999999</c:v>
                </c:pt>
                <c:pt idx="66756">
                  <c:v>18.422139000000001</c:v>
                </c:pt>
                <c:pt idx="66757">
                  <c:v>18.420687999999998</c:v>
                </c:pt>
                <c:pt idx="66758">
                  <c:v>18.417657999999999</c:v>
                </c:pt>
                <c:pt idx="66759">
                  <c:v>18.421256</c:v>
                </c:pt>
                <c:pt idx="66760">
                  <c:v>18.420408999999999</c:v>
                </c:pt>
                <c:pt idx="66761">
                  <c:v>18.416428</c:v>
                </c:pt>
                <c:pt idx="66762">
                  <c:v>18.417413</c:v>
                </c:pt>
                <c:pt idx="66763">
                  <c:v>18.418443</c:v>
                </c:pt>
                <c:pt idx="66764">
                  <c:v>18.417535000000001</c:v>
                </c:pt>
                <c:pt idx="66765">
                  <c:v>18.419778000000001</c:v>
                </c:pt>
                <c:pt idx="66766">
                  <c:v>18.418465000000001</c:v>
                </c:pt>
                <c:pt idx="66767">
                  <c:v>18.414287999999999</c:v>
                </c:pt>
                <c:pt idx="66768">
                  <c:v>18.416304</c:v>
                </c:pt>
                <c:pt idx="66769">
                  <c:v>18.419606000000002</c:v>
                </c:pt>
                <c:pt idx="66770">
                  <c:v>18.417764999999999</c:v>
                </c:pt>
                <c:pt idx="66771">
                  <c:v>18.415434000000001</c:v>
                </c:pt>
                <c:pt idx="66772">
                  <c:v>18.418765</c:v>
                </c:pt>
                <c:pt idx="66773">
                  <c:v>18.423006000000001</c:v>
                </c:pt>
                <c:pt idx="66774">
                  <c:v>18.421744</c:v>
                </c:pt>
                <c:pt idx="66775">
                  <c:v>18.41891</c:v>
                </c:pt>
                <c:pt idx="66776">
                  <c:v>18.42015</c:v>
                </c:pt>
                <c:pt idx="66777">
                  <c:v>18.423203000000001</c:v>
                </c:pt>
                <c:pt idx="66778">
                  <c:v>18.423069000000002</c:v>
                </c:pt>
                <c:pt idx="66779">
                  <c:v>18.420845</c:v>
                </c:pt>
                <c:pt idx="66780">
                  <c:v>18.423113000000001</c:v>
                </c:pt>
                <c:pt idx="66781">
                  <c:v>18.425212999999999</c:v>
                </c:pt>
                <c:pt idx="66782">
                  <c:v>18.426168000000001</c:v>
                </c:pt>
                <c:pt idx="66783">
                  <c:v>18.430928999999999</c:v>
                </c:pt>
                <c:pt idx="66784">
                  <c:v>18.429984000000001</c:v>
                </c:pt>
                <c:pt idx="66785">
                  <c:v>18.424199999999999</c:v>
                </c:pt>
                <c:pt idx="66786">
                  <c:v>18.422633000000001</c:v>
                </c:pt>
                <c:pt idx="66787">
                  <c:v>18.427468000000001</c:v>
                </c:pt>
                <c:pt idx="66788">
                  <c:v>18.431508999999998</c:v>
                </c:pt>
                <c:pt idx="66789">
                  <c:v>18.430572999999999</c:v>
                </c:pt>
                <c:pt idx="66790">
                  <c:v>18.429462999999998</c:v>
                </c:pt>
                <c:pt idx="66791">
                  <c:v>18.431650000000001</c:v>
                </c:pt>
                <c:pt idx="66792">
                  <c:v>18.430921999999999</c:v>
                </c:pt>
                <c:pt idx="66793">
                  <c:v>18.425342000000001</c:v>
                </c:pt>
                <c:pt idx="66794">
                  <c:v>18.425795999999998</c:v>
                </c:pt>
                <c:pt idx="66795">
                  <c:v>18.431573</c:v>
                </c:pt>
                <c:pt idx="66796">
                  <c:v>18.431602999999999</c:v>
                </c:pt>
                <c:pt idx="66797">
                  <c:v>18.435116000000001</c:v>
                </c:pt>
                <c:pt idx="66798">
                  <c:v>18.439588000000001</c:v>
                </c:pt>
                <c:pt idx="66799">
                  <c:v>18.438327999999998</c:v>
                </c:pt>
                <c:pt idx="66800">
                  <c:v>18.437501999999999</c:v>
                </c:pt>
                <c:pt idx="66801">
                  <c:v>18.436896000000001</c:v>
                </c:pt>
                <c:pt idx="66802">
                  <c:v>18.437999999999999</c:v>
                </c:pt>
                <c:pt idx="66803">
                  <c:v>18.435848</c:v>
                </c:pt>
                <c:pt idx="66804">
                  <c:v>18.430492000000001</c:v>
                </c:pt>
                <c:pt idx="66805">
                  <c:v>18.433063000000001</c:v>
                </c:pt>
                <c:pt idx="66806">
                  <c:v>18.43854</c:v>
                </c:pt>
                <c:pt idx="66807">
                  <c:v>18.437722999999998</c:v>
                </c:pt>
                <c:pt idx="66808">
                  <c:v>18.438278</c:v>
                </c:pt>
                <c:pt idx="66809">
                  <c:v>18.44144</c:v>
                </c:pt>
                <c:pt idx="66810">
                  <c:v>18.439267999999998</c:v>
                </c:pt>
                <c:pt idx="66811">
                  <c:v>18.435469999999999</c:v>
                </c:pt>
                <c:pt idx="66812">
                  <c:v>18.434932</c:v>
                </c:pt>
                <c:pt idx="66813">
                  <c:v>18.434694</c:v>
                </c:pt>
                <c:pt idx="66814">
                  <c:v>18.432480999999999</c:v>
                </c:pt>
                <c:pt idx="66815">
                  <c:v>18.429480999999999</c:v>
                </c:pt>
                <c:pt idx="66816">
                  <c:v>18.433146000000001</c:v>
                </c:pt>
                <c:pt idx="66817">
                  <c:v>18.436828999999999</c:v>
                </c:pt>
                <c:pt idx="66818">
                  <c:v>18.434342999999998</c:v>
                </c:pt>
                <c:pt idx="66819">
                  <c:v>18.436001000000001</c:v>
                </c:pt>
                <c:pt idx="66820">
                  <c:v>18.437604</c:v>
                </c:pt>
                <c:pt idx="66821">
                  <c:v>18.434819000000001</c:v>
                </c:pt>
                <c:pt idx="66822">
                  <c:v>18.435445000000001</c:v>
                </c:pt>
                <c:pt idx="66823">
                  <c:v>18.436661000000001</c:v>
                </c:pt>
                <c:pt idx="66824">
                  <c:v>18.433805</c:v>
                </c:pt>
                <c:pt idx="66825">
                  <c:v>18.430979000000001</c:v>
                </c:pt>
                <c:pt idx="66826">
                  <c:v>18.430076</c:v>
                </c:pt>
                <c:pt idx="66827">
                  <c:v>18.427257999999998</c:v>
                </c:pt>
                <c:pt idx="66828">
                  <c:v>18.427585000000001</c:v>
                </c:pt>
                <c:pt idx="66829">
                  <c:v>18.434773</c:v>
                </c:pt>
                <c:pt idx="66830">
                  <c:v>18.437311999999999</c:v>
                </c:pt>
                <c:pt idx="66831">
                  <c:v>18.433654000000001</c:v>
                </c:pt>
                <c:pt idx="66832">
                  <c:v>18.435136</c:v>
                </c:pt>
                <c:pt idx="66833">
                  <c:v>18.438842000000001</c:v>
                </c:pt>
                <c:pt idx="66834">
                  <c:v>18.437842</c:v>
                </c:pt>
                <c:pt idx="66835">
                  <c:v>18.436722</c:v>
                </c:pt>
                <c:pt idx="66836">
                  <c:v>18.441787999999999</c:v>
                </c:pt>
                <c:pt idx="66837">
                  <c:v>18.444832000000002</c:v>
                </c:pt>
                <c:pt idx="66838">
                  <c:v>18.443256000000002</c:v>
                </c:pt>
                <c:pt idx="66839">
                  <c:v>18.442302999999999</c:v>
                </c:pt>
                <c:pt idx="66840">
                  <c:v>18.43994</c:v>
                </c:pt>
                <c:pt idx="66841">
                  <c:v>18.439043000000002</c:v>
                </c:pt>
                <c:pt idx="66842">
                  <c:v>18.444576999999999</c:v>
                </c:pt>
                <c:pt idx="66843">
                  <c:v>18.448131</c:v>
                </c:pt>
                <c:pt idx="66844">
                  <c:v>18.445900999999999</c:v>
                </c:pt>
                <c:pt idx="66845">
                  <c:v>18.442556</c:v>
                </c:pt>
                <c:pt idx="66846">
                  <c:v>18.439855999999999</c:v>
                </c:pt>
                <c:pt idx="66847">
                  <c:v>18.438960000000002</c:v>
                </c:pt>
                <c:pt idx="66848">
                  <c:v>18.440995000000001</c:v>
                </c:pt>
                <c:pt idx="66849">
                  <c:v>18.443885000000002</c:v>
                </c:pt>
                <c:pt idx="66850">
                  <c:v>18.444690999999999</c:v>
                </c:pt>
                <c:pt idx="66851">
                  <c:v>18.440467999999999</c:v>
                </c:pt>
                <c:pt idx="66852">
                  <c:v>18.434975000000001</c:v>
                </c:pt>
                <c:pt idx="66853">
                  <c:v>18.437331</c:v>
                </c:pt>
                <c:pt idx="66854">
                  <c:v>18.441307999999999</c:v>
                </c:pt>
                <c:pt idx="66855">
                  <c:v>18.440753000000001</c:v>
                </c:pt>
                <c:pt idx="66856">
                  <c:v>18.439477</c:v>
                </c:pt>
                <c:pt idx="66857">
                  <c:v>18.438455000000001</c:v>
                </c:pt>
                <c:pt idx="66858">
                  <c:v>18.438939000000001</c:v>
                </c:pt>
                <c:pt idx="66859">
                  <c:v>18.438202</c:v>
                </c:pt>
                <c:pt idx="66860">
                  <c:v>18.436381000000001</c:v>
                </c:pt>
                <c:pt idx="66861">
                  <c:v>18.438030999999999</c:v>
                </c:pt>
                <c:pt idx="66862">
                  <c:v>18.439969000000001</c:v>
                </c:pt>
                <c:pt idx="66863">
                  <c:v>18.438023000000001</c:v>
                </c:pt>
                <c:pt idx="66864">
                  <c:v>18.437926999999998</c:v>
                </c:pt>
                <c:pt idx="66865">
                  <c:v>18.439321</c:v>
                </c:pt>
                <c:pt idx="66866">
                  <c:v>18.440007999999999</c:v>
                </c:pt>
                <c:pt idx="66867">
                  <c:v>18.442197</c:v>
                </c:pt>
                <c:pt idx="66868">
                  <c:v>18.445022000000002</c:v>
                </c:pt>
                <c:pt idx="66869">
                  <c:v>18.443853000000001</c:v>
                </c:pt>
                <c:pt idx="66870">
                  <c:v>18.441801999999999</c:v>
                </c:pt>
                <c:pt idx="66871">
                  <c:v>18.442547000000001</c:v>
                </c:pt>
                <c:pt idx="66872">
                  <c:v>18.444489000000001</c:v>
                </c:pt>
                <c:pt idx="66873">
                  <c:v>18.445167999999999</c:v>
                </c:pt>
                <c:pt idx="66874">
                  <c:v>18.444576999999999</c:v>
                </c:pt>
                <c:pt idx="66875">
                  <c:v>18.443715999999998</c:v>
                </c:pt>
                <c:pt idx="66876">
                  <c:v>18.442606000000001</c:v>
                </c:pt>
                <c:pt idx="66877">
                  <c:v>18.443114999999999</c:v>
                </c:pt>
                <c:pt idx="66878">
                  <c:v>18.444662000000001</c:v>
                </c:pt>
                <c:pt idx="66879">
                  <c:v>18.448461999999999</c:v>
                </c:pt>
                <c:pt idx="66880">
                  <c:v>18.453298</c:v>
                </c:pt>
                <c:pt idx="66881">
                  <c:v>18.451452</c:v>
                </c:pt>
                <c:pt idx="66882">
                  <c:v>18.449342000000001</c:v>
                </c:pt>
                <c:pt idx="66883">
                  <c:v>18.451460000000001</c:v>
                </c:pt>
                <c:pt idx="66884">
                  <c:v>18.449608999999999</c:v>
                </c:pt>
                <c:pt idx="66885">
                  <c:v>18.447783999999999</c:v>
                </c:pt>
                <c:pt idx="66886">
                  <c:v>18.452145999999999</c:v>
                </c:pt>
                <c:pt idx="66887">
                  <c:v>18.451692999999999</c:v>
                </c:pt>
                <c:pt idx="66888">
                  <c:v>18.448516000000001</c:v>
                </c:pt>
                <c:pt idx="66889">
                  <c:v>18.449881000000001</c:v>
                </c:pt>
                <c:pt idx="66890">
                  <c:v>18.450368000000001</c:v>
                </c:pt>
                <c:pt idx="66891">
                  <c:v>18.448014000000001</c:v>
                </c:pt>
                <c:pt idx="66892">
                  <c:v>18.448492000000002</c:v>
                </c:pt>
                <c:pt idx="66893">
                  <c:v>18.455380000000002</c:v>
                </c:pt>
                <c:pt idx="66894">
                  <c:v>18.456672999999999</c:v>
                </c:pt>
                <c:pt idx="66895">
                  <c:v>18.452113000000001</c:v>
                </c:pt>
                <c:pt idx="66896">
                  <c:v>18.451564999999999</c:v>
                </c:pt>
                <c:pt idx="66897">
                  <c:v>18.449058999999998</c:v>
                </c:pt>
                <c:pt idx="66898">
                  <c:v>18.447797000000001</c:v>
                </c:pt>
                <c:pt idx="66899">
                  <c:v>18.448229999999999</c:v>
                </c:pt>
                <c:pt idx="66900">
                  <c:v>18.446235999999999</c:v>
                </c:pt>
                <c:pt idx="66901">
                  <c:v>18.448461000000002</c:v>
                </c:pt>
                <c:pt idx="66902">
                  <c:v>18.450679000000001</c:v>
                </c:pt>
                <c:pt idx="66903">
                  <c:v>18.448121</c:v>
                </c:pt>
                <c:pt idx="66904">
                  <c:v>18.448983999999999</c:v>
                </c:pt>
                <c:pt idx="66905">
                  <c:v>18.453341000000002</c:v>
                </c:pt>
                <c:pt idx="66906">
                  <c:v>18.455829000000001</c:v>
                </c:pt>
                <c:pt idx="66907">
                  <c:v>18.457767</c:v>
                </c:pt>
                <c:pt idx="66908">
                  <c:v>18.457274000000002</c:v>
                </c:pt>
                <c:pt idx="66909">
                  <c:v>18.455458</c:v>
                </c:pt>
                <c:pt idx="66910">
                  <c:v>18.458704000000001</c:v>
                </c:pt>
                <c:pt idx="66911">
                  <c:v>18.460056999999999</c:v>
                </c:pt>
                <c:pt idx="66912">
                  <c:v>18.456012999999999</c:v>
                </c:pt>
                <c:pt idx="66913">
                  <c:v>18.454260000000001</c:v>
                </c:pt>
                <c:pt idx="66914">
                  <c:v>18.456772000000001</c:v>
                </c:pt>
                <c:pt idx="66915">
                  <c:v>18.457581000000001</c:v>
                </c:pt>
                <c:pt idx="66916">
                  <c:v>18.457080999999999</c:v>
                </c:pt>
                <c:pt idx="66917">
                  <c:v>18.459060000000001</c:v>
                </c:pt>
                <c:pt idx="66918">
                  <c:v>18.458682</c:v>
                </c:pt>
                <c:pt idx="66919">
                  <c:v>18.457003</c:v>
                </c:pt>
                <c:pt idx="66920">
                  <c:v>18.454045000000001</c:v>
                </c:pt>
                <c:pt idx="66921">
                  <c:v>18.452988999999999</c:v>
                </c:pt>
                <c:pt idx="66922">
                  <c:v>18.457896000000002</c:v>
                </c:pt>
                <c:pt idx="66923">
                  <c:v>18.461865</c:v>
                </c:pt>
                <c:pt idx="66924">
                  <c:v>18.461993</c:v>
                </c:pt>
                <c:pt idx="66925">
                  <c:v>18.460038000000001</c:v>
                </c:pt>
                <c:pt idx="66926">
                  <c:v>18.456268999999999</c:v>
                </c:pt>
                <c:pt idx="66927">
                  <c:v>18.456572999999999</c:v>
                </c:pt>
                <c:pt idx="66928">
                  <c:v>18.460711</c:v>
                </c:pt>
                <c:pt idx="66929">
                  <c:v>18.457446999999998</c:v>
                </c:pt>
                <c:pt idx="66930">
                  <c:v>18.453488</c:v>
                </c:pt>
                <c:pt idx="66931">
                  <c:v>18.459674</c:v>
                </c:pt>
                <c:pt idx="66932">
                  <c:v>18.462489999999999</c:v>
                </c:pt>
                <c:pt idx="66933">
                  <c:v>18.45851</c:v>
                </c:pt>
                <c:pt idx="66934">
                  <c:v>18.461141999999999</c:v>
                </c:pt>
                <c:pt idx="66935">
                  <c:v>18.463142999999999</c:v>
                </c:pt>
                <c:pt idx="66936">
                  <c:v>18.460531</c:v>
                </c:pt>
                <c:pt idx="66937">
                  <c:v>18.461358000000001</c:v>
                </c:pt>
                <c:pt idx="66938">
                  <c:v>18.464956000000001</c:v>
                </c:pt>
                <c:pt idx="66939">
                  <c:v>18.465812</c:v>
                </c:pt>
                <c:pt idx="66940">
                  <c:v>18.46651</c:v>
                </c:pt>
                <c:pt idx="66941">
                  <c:v>18.469386</c:v>
                </c:pt>
                <c:pt idx="66942">
                  <c:v>18.465516999999998</c:v>
                </c:pt>
                <c:pt idx="66943">
                  <c:v>18.465526000000001</c:v>
                </c:pt>
                <c:pt idx="66944">
                  <c:v>18.476085000000001</c:v>
                </c:pt>
                <c:pt idx="66945">
                  <c:v>18.475891000000001</c:v>
                </c:pt>
                <c:pt idx="66946">
                  <c:v>18.471567</c:v>
                </c:pt>
                <c:pt idx="66947">
                  <c:v>18.471951000000001</c:v>
                </c:pt>
                <c:pt idx="66948">
                  <c:v>18.469391000000002</c:v>
                </c:pt>
                <c:pt idx="66949">
                  <c:v>18.468997999999999</c:v>
                </c:pt>
                <c:pt idx="66950">
                  <c:v>18.471347999999999</c:v>
                </c:pt>
                <c:pt idx="66951">
                  <c:v>18.467714999999998</c:v>
                </c:pt>
                <c:pt idx="66952">
                  <c:v>18.467676000000001</c:v>
                </c:pt>
                <c:pt idx="66953">
                  <c:v>18.472846000000001</c:v>
                </c:pt>
                <c:pt idx="66954">
                  <c:v>18.472636999999999</c:v>
                </c:pt>
                <c:pt idx="66955">
                  <c:v>18.470493000000001</c:v>
                </c:pt>
                <c:pt idx="66956">
                  <c:v>18.471474000000001</c:v>
                </c:pt>
                <c:pt idx="66957">
                  <c:v>18.471482999999999</c:v>
                </c:pt>
                <c:pt idx="66958">
                  <c:v>18.469341</c:v>
                </c:pt>
                <c:pt idx="66959">
                  <c:v>18.468619</c:v>
                </c:pt>
                <c:pt idx="66960">
                  <c:v>18.472994</c:v>
                </c:pt>
                <c:pt idx="66961">
                  <c:v>18.472270999999999</c:v>
                </c:pt>
                <c:pt idx="66962">
                  <c:v>18.466569</c:v>
                </c:pt>
                <c:pt idx="66963">
                  <c:v>18.465154999999999</c:v>
                </c:pt>
                <c:pt idx="66964">
                  <c:v>18.467358999999998</c:v>
                </c:pt>
                <c:pt idx="66965">
                  <c:v>18.471475000000002</c:v>
                </c:pt>
                <c:pt idx="66966">
                  <c:v>18.47232</c:v>
                </c:pt>
                <c:pt idx="66967">
                  <c:v>18.469380000000001</c:v>
                </c:pt>
                <c:pt idx="66968">
                  <c:v>18.471067999999999</c:v>
                </c:pt>
                <c:pt idx="66969">
                  <c:v>18.473625999999999</c:v>
                </c:pt>
                <c:pt idx="66970">
                  <c:v>18.470483000000002</c:v>
                </c:pt>
                <c:pt idx="66971">
                  <c:v>18.467084</c:v>
                </c:pt>
                <c:pt idx="66972">
                  <c:v>18.470237000000001</c:v>
                </c:pt>
                <c:pt idx="66973">
                  <c:v>18.471736</c:v>
                </c:pt>
                <c:pt idx="66974">
                  <c:v>18.467656000000002</c:v>
                </c:pt>
                <c:pt idx="66975">
                  <c:v>18.468022000000001</c:v>
                </c:pt>
                <c:pt idx="66976">
                  <c:v>18.470306999999998</c:v>
                </c:pt>
                <c:pt idx="66977">
                  <c:v>18.467960999999999</c:v>
                </c:pt>
                <c:pt idx="66978">
                  <c:v>18.468802</c:v>
                </c:pt>
                <c:pt idx="66979">
                  <c:v>18.474319999999999</c:v>
                </c:pt>
                <c:pt idx="66980">
                  <c:v>18.473928999999998</c:v>
                </c:pt>
                <c:pt idx="66981">
                  <c:v>18.469526999999999</c:v>
                </c:pt>
                <c:pt idx="66982">
                  <c:v>18.472805999999999</c:v>
                </c:pt>
                <c:pt idx="66983">
                  <c:v>18.476761</c:v>
                </c:pt>
                <c:pt idx="66984">
                  <c:v>18.476305</c:v>
                </c:pt>
                <c:pt idx="66985">
                  <c:v>18.477800999999999</c:v>
                </c:pt>
                <c:pt idx="66986">
                  <c:v>18.478290999999999</c:v>
                </c:pt>
                <c:pt idx="66987">
                  <c:v>18.477433999999999</c:v>
                </c:pt>
                <c:pt idx="66988">
                  <c:v>18.475154</c:v>
                </c:pt>
                <c:pt idx="66989">
                  <c:v>18.472867000000001</c:v>
                </c:pt>
                <c:pt idx="66990">
                  <c:v>18.474936</c:v>
                </c:pt>
                <c:pt idx="66991">
                  <c:v>18.477219999999999</c:v>
                </c:pt>
                <c:pt idx="66992">
                  <c:v>18.476865</c:v>
                </c:pt>
                <c:pt idx="66993">
                  <c:v>18.476416</c:v>
                </c:pt>
                <c:pt idx="66994">
                  <c:v>18.478666</c:v>
                </c:pt>
                <c:pt idx="66995">
                  <c:v>18.478207000000001</c:v>
                </c:pt>
                <c:pt idx="66996">
                  <c:v>18.474239000000001</c:v>
                </c:pt>
                <c:pt idx="66997">
                  <c:v>18.474484</c:v>
                </c:pt>
                <c:pt idx="66998">
                  <c:v>18.476486999999999</c:v>
                </c:pt>
                <c:pt idx="66999">
                  <c:v>18.473897999999998</c:v>
                </c:pt>
                <c:pt idx="67000">
                  <c:v>18.472021999999999</c:v>
                </c:pt>
                <c:pt idx="67001">
                  <c:v>18.472384000000002</c:v>
                </c:pt>
                <c:pt idx="67002">
                  <c:v>18.471955000000001</c:v>
                </c:pt>
                <c:pt idx="67003">
                  <c:v>18.470279000000001</c:v>
                </c:pt>
                <c:pt idx="67004">
                  <c:v>18.471499999999999</c:v>
                </c:pt>
                <c:pt idx="67005">
                  <c:v>18.477917999999999</c:v>
                </c:pt>
                <c:pt idx="67006">
                  <c:v>18.477603999999999</c:v>
                </c:pt>
                <c:pt idx="67007">
                  <c:v>18.471301</c:v>
                </c:pt>
                <c:pt idx="67008">
                  <c:v>18.474039999999999</c:v>
                </c:pt>
                <c:pt idx="67009">
                  <c:v>18.476904000000001</c:v>
                </c:pt>
                <c:pt idx="67010">
                  <c:v>18.473523</c:v>
                </c:pt>
                <c:pt idx="67011">
                  <c:v>18.475193999999998</c:v>
                </c:pt>
                <c:pt idx="67012">
                  <c:v>18.478999999999999</c:v>
                </c:pt>
                <c:pt idx="67013">
                  <c:v>18.477618</c:v>
                </c:pt>
                <c:pt idx="67014">
                  <c:v>18.478368</c:v>
                </c:pt>
                <c:pt idx="67015">
                  <c:v>18.484532000000002</c:v>
                </c:pt>
                <c:pt idx="67016">
                  <c:v>18.486988</c:v>
                </c:pt>
                <c:pt idx="67017">
                  <c:v>18.482937</c:v>
                </c:pt>
                <c:pt idx="67018">
                  <c:v>18.481248000000001</c:v>
                </c:pt>
                <c:pt idx="67019">
                  <c:v>18.484252000000001</c:v>
                </c:pt>
                <c:pt idx="67020">
                  <c:v>18.482051999999999</c:v>
                </c:pt>
                <c:pt idx="67021">
                  <c:v>18.481293000000001</c:v>
                </c:pt>
                <c:pt idx="67022">
                  <c:v>18.486263999999998</c:v>
                </c:pt>
                <c:pt idx="67023">
                  <c:v>18.482569000000002</c:v>
                </c:pt>
                <c:pt idx="67024">
                  <c:v>18.476541999999998</c:v>
                </c:pt>
                <c:pt idx="67025">
                  <c:v>18.478632000000001</c:v>
                </c:pt>
                <c:pt idx="67026">
                  <c:v>18.483094000000001</c:v>
                </c:pt>
                <c:pt idx="67027">
                  <c:v>18.48367</c:v>
                </c:pt>
                <c:pt idx="67028">
                  <c:v>18.482253</c:v>
                </c:pt>
                <c:pt idx="67029">
                  <c:v>18.485897999999999</c:v>
                </c:pt>
                <c:pt idx="67030">
                  <c:v>18.488738000000001</c:v>
                </c:pt>
                <c:pt idx="67031">
                  <c:v>18.484275</c:v>
                </c:pt>
                <c:pt idx="67032">
                  <c:v>18.484437</c:v>
                </c:pt>
                <c:pt idx="67033">
                  <c:v>18.487656999999999</c:v>
                </c:pt>
                <c:pt idx="67034">
                  <c:v>18.487265000000001</c:v>
                </c:pt>
                <c:pt idx="67035">
                  <c:v>18.485140000000001</c:v>
                </c:pt>
                <c:pt idx="67036">
                  <c:v>18.484054</c:v>
                </c:pt>
                <c:pt idx="67037">
                  <c:v>18.485707000000001</c:v>
                </c:pt>
                <c:pt idx="67038">
                  <c:v>18.488831000000001</c:v>
                </c:pt>
                <c:pt idx="67039">
                  <c:v>18.487387999999999</c:v>
                </c:pt>
                <c:pt idx="67040">
                  <c:v>18.484794000000001</c:v>
                </c:pt>
                <c:pt idx="67041">
                  <c:v>18.489149000000001</c:v>
                </c:pt>
                <c:pt idx="67042">
                  <c:v>18.49109</c:v>
                </c:pt>
                <c:pt idx="67043">
                  <c:v>18.486612000000001</c:v>
                </c:pt>
                <c:pt idx="67044">
                  <c:v>18.486746</c:v>
                </c:pt>
                <c:pt idx="67045">
                  <c:v>18.489258</c:v>
                </c:pt>
                <c:pt idx="67046">
                  <c:v>18.488372999999999</c:v>
                </c:pt>
                <c:pt idx="67047">
                  <c:v>18.487711999999998</c:v>
                </c:pt>
                <c:pt idx="67048">
                  <c:v>18.489205999999999</c:v>
                </c:pt>
                <c:pt idx="67049">
                  <c:v>18.489007999999998</c:v>
                </c:pt>
                <c:pt idx="67050">
                  <c:v>18.485945999999998</c:v>
                </c:pt>
                <c:pt idx="67051">
                  <c:v>18.485806</c:v>
                </c:pt>
                <c:pt idx="67052">
                  <c:v>18.488952000000001</c:v>
                </c:pt>
                <c:pt idx="67053">
                  <c:v>18.489035999999999</c:v>
                </c:pt>
                <c:pt idx="67054">
                  <c:v>18.492940000000001</c:v>
                </c:pt>
                <c:pt idx="67055">
                  <c:v>18.496382000000001</c:v>
                </c:pt>
                <c:pt idx="67056">
                  <c:v>18.497226999999999</c:v>
                </c:pt>
                <c:pt idx="67057">
                  <c:v>18.500610999999999</c:v>
                </c:pt>
                <c:pt idx="67058">
                  <c:v>18.500623999999998</c:v>
                </c:pt>
                <c:pt idx="67059">
                  <c:v>18.498315999999999</c:v>
                </c:pt>
                <c:pt idx="67060">
                  <c:v>18.498470999999999</c:v>
                </c:pt>
                <c:pt idx="67061">
                  <c:v>18.497802</c:v>
                </c:pt>
                <c:pt idx="67062">
                  <c:v>18.493708000000002</c:v>
                </c:pt>
                <c:pt idx="67063">
                  <c:v>18.489225000000001</c:v>
                </c:pt>
                <c:pt idx="67064">
                  <c:v>18.486923000000001</c:v>
                </c:pt>
                <c:pt idx="67065">
                  <c:v>18.487535999999999</c:v>
                </c:pt>
                <c:pt idx="67066">
                  <c:v>18.487261</c:v>
                </c:pt>
                <c:pt idx="67067">
                  <c:v>18.484749999999998</c:v>
                </c:pt>
                <c:pt idx="67068">
                  <c:v>18.487210000000001</c:v>
                </c:pt>
                <c:pt idx="67069">
                  <c:v>18.489518</c:v>
                </c:pt>
                <c:pt idx="67070">
                  <c:v>18.491976999999999</c:v>
                </c:pt>
                <c:pt idx="67071">
                  <c:v>18.494762000000001</c:v>
                </c:pt>
                <c:pt idx="67072">
                  <c:v>18.489135999999998</c:v>
                </c:pt>
                <c:pt idx="67073">
                  <c:v>18.488617000000001</c:v>
                </c:pt>
                <c:pt idx="67074">
                  <c:v>18.496751</c:v>
                </c:pt>
                <c:pt idx="67075">
                  <c:v>18.496777000000002</c:v>
                </c:pt>
                <c:pt idx="67076">
                  <c:v>18.491083</c:v>
                </c:pt>
                <c:pt idx="67077">
                  <c:v>18.49267</c:v>
                </c:pt>
                <c:pt idx="67078">
                  <c:v>18.494485999999998</c:v>
                </c:pt>
                <c:pt idx="67079">
                  <c:v>18.491039000000001</c:v>
                </c:pt>
                <c:pt idx="67080">
                  <c:v>18.491285000000001</c:v>
                </c:pt>
                <c:pt idx="67081">
                  <c:v>18.490414999999999</c:v>
                </c:pt>
                <c:pt idx="67082">
                  <c:v>18.488488</c:v>
                </c:pt>
                <c:pt idx="67083">
                  <c:v>18.491309000000001</c:v>
                </c:pt>
                <c:pt idx="67084">
                  <c:v>18.492028000000001</c:v>
                </c:pt>
                <c:pt idx="67085">
                  <c:v>18.488652999999999</c:v>
                </c:pt>
                <c:pt idx="67086">
                  <c:v>18.490068999999998</c:v>
                </c:pt>
                <c:pt idx="67087">
                  <c:v>18.494247999999999</c:v>
                </c:pt>
                <c:pt idx="67088">
                  <c:v>18.491156</c:v>
                </c:pt>
                <c:pt idx="67089">
                  <c:v>18.487435000000001</c:v>
                </c:pt>
                <c:pt idx="67090">
                  <c:v>18.491776999999999</c:v>
                </c:pt>
                <c:pt idx="67091">
                  <c:v>18.493051000000001</c:v>
                </c:pt>
                <c:pt idx="67092">
                  <c:v>18.488474</c:v>
                </c:pt>
                <c:pt idx="67093">
                  <c:v>18.488409000000001</c:v>
                </c:pt>
                <c:pt idx="67094">
                  <c:v>18.493337</c:v>
                </c:pt>
                <c:pt idx="67095">
                  <c:v>18.499288</c:v>
                </c:pt>
                <c:pt idx="67096">
                  <c:v>18.504259000000001</c:v>
                </c:pt>
                <c:pt idx="67097">
                  <c:v>18.506197</c:v>
                </c:pt>
                <c:pt idx="67098">
                  <c:v>18.506157000000002</c:v>
                </c:pt>
                <c:pt idx="67099">
                  <c:v>18.507100999999999</c:v>
                </c:pt>
                <c:pt idx="67100">
                  <c:v>18.509962999999999</c:v>
                </c:pt>
                <c:pt idx="67101">
                  <c:v>18.510605000000002</c:v>
                </c:pt>
                <c:pt idx="67102">
                  <c:v>18.507543999999999</c:v>
                </c:pt>
                <c:pt idx="67103">
                  <c:v>18.505927</c:v>
                </c:pt>
                <c:pt idx="67104">
                  <c:v>18.508980000000001</c:v>
                </c:pt>
                <c:pt idx="67105">
                  <c:v>18.508355999999999</c:v>
                </c:pt>
                <c:pt idx="67106">
                  <c:v>18.505099999999999</c:v>
                </c:pt>
                <c:pt idx="67107">
                  <c:v>18.506754999999998</c:v>
                </c:pt>
                <c:pt idx="67108">
                  <c:v>18.510569</c:v>
                </c:pt>
                <c:pt idx="67109">
                  <c:v>18.510131000000001</c:v>
                </c:pt>
                <c:pt idx="67110">
                  <c:v>18.507476</c:v>
                </c:pt>
                <c:pt idx="67111">
                  <c:v>18.510376999999998</c:v>
                </c:pt>
                <c:pt idx="67112">
                  <c:v>18.514294</c:v>
                </c:pt>
                <c:pt idx="67113">
                  <c:v>18.510597000000001</c:v>
                </c:pt>
                <c:pt idx="67114">
                  <c:v>18.50704</c:v>
                </c:pt>
                <c:pt idx="67115">
                  <c:v>18.510321000000001</c:v>
                </c:pt>
                <c:pt idx="67116">
                  <c:v>18.509411</c:v>
                </c:pt>
                <c:pt idx="67117">
                  <c:v>18.506843</c:v>
                </c:pt>
                <c:pt idx="67118">
                  <c:v>18.509188999999999</c:v>
                </c:pt>
                <c:pt idx="67119">
                  <c:v>18.507956</c:v>
                </c:pt>
                <c:pt idx="67120">
                  <c:v>18.505361000000001</c:v>
                </c:pt>
                <c:pt idx="67121">
                  <c:v>18.505671</c:v>
                </c:pt>
                <c:pt idx="67122">
                  <c:v>18.504287000000001</c:v>
                </c:pt>
                <c:pt idx="67123">
                  <c:v>18.505327999999999</c:v>
                </c:pt>
                <c:pt idx="67124">
                  <c:v>18.511178999999998</c:v>
                </c:pt>
                <c:pt idx="67125">
                  <c:v>18.511602</c:v>
                </c:pt>
                <c:pt idx="67126">
                  <c:v>18.509492000000002</c:v>
                </c:pt>
                <c:pt idx="67127">
                  <c:v>18.509475999999999</c:v>
                </c:pt>
                <c:pt idx="67128">
                  <c:v>18.504555</c:v>
                </c:pt>
                <c:pt idx="67129">
                  <c:v>18.498075</c:v>
                </c:pt>
                <c:pt idx="67130">
                  <c:v>18.499015</c:v>
                </c:pt>
                <c:pt idx="67131">
                  <c:v>18.503716000000001</c:v>
                </c:pt>
                <c:pt idx="67132">
                  <c:v>18.504044</c:v>
                </c:pt>
                <c:pt idx="67133">
                  <c:v>18.500729</c:v>
                </c:pt>
                <c:pt idx="67134">
                  <c:v>18.502386999999999</c:v>
                </c:pt>
                <c:pt idx="67135">
                  <c:v>18.507887</c:v>
                </c:pt>
                <c:pt idx="67136">
                  <c:v>18.507235000000001</c:v>
                </c:pt>
                <c:pt idx="67137">
                  <c:v>18.502846000000002</c:v>
                </c:pt>
                <c:pt idx="67138">
                  <c:v>18.506789000000001</c:v>
                </c:pt>
                <c:pt idx="67139">
                  <c:v>18.510701999999998</c:v>
                </c:pt>
                <c:pt idx="67140">
                  <c:v>18.505533</c:v>
                </c:pt>
                <c:pt idx="67141">
                  <c:v>18.504808000000001</c:v>
                </c:pt>
                <c:pt idx="67142">
                  <c:v>18.510456999999999</c:v>
                </c:pt>
                <c:pt idx="67143">
                  <c:v>18.509774</c:v>
                </c:pt>
                <c:pt idx="67144">
                  <c:v>18.506567</c:v>
                </c:pt>
                <c:pt idx="67145">
                  <c:v>18.507262999999998</c:v>
                </c:pt>
                <c:pt idx="67146">
                  <c:v>18.507560000000002</c:v>
                </c:pt>
                <c:pt idx="67147">
                  <c:v>18.506803999999999</c:v>
                </c:pt>
                <c:pt idx="67148">
                  <c:v>18.508631000000001</c:v>
                </c:pt>
                <c:pt idx="67149">
                  <c:v>18.509074999999999</c:v>
                </c:pt>
                <c:pt idx="67150">
                  <c:v>18.508192999999999</c:v>
                </c:pt>
                <c:pt idx="67151">
                  <c:v>18.508305</c:v>
                </c:pt>
                <c:pt idx="67152">
                  <c:v>18.506135</c:v>
                </c:pt>
                <c:pt idx="67153">
                  <c:v>18.505123999999999</c:v>
                </c:pt>
                <c:pt idx="67154">
                  <c:v>18.511205</c:v>
                </c:pt>
                <c:pt idx="67155">
                  <c:v>18.516860999999999</c:v>
                </c:pt>
                <c:pt idx="67156">
                  <c:v>18.517075999999999</c:v>
                </c:pt>
                <c:pt idx="67157">
                  <c:v>18.515198000000002</c:v>
                </c:pt>
                <c:pt idx="67158">
                  <c:v>18.513572</c:v>
                </c:pt>
                <c:pt idx="67159">
                  <c:v>18.514112000000001</c:v>
                </c:pt>
                <c:pt idx="67160">
                  <c:v>18.517430999999998</c:v>
                </c:pt>
                <c:pt idx="67161">
                  <c:v>18.519731</c:v>
                </c:pt>
                <c:pt idx="67162">
                  <c:v>18.522832000000001</c:v>
                </c:pt>
                <c:pt idx="67163">
                  <c:v>18.523814000000002</c:v>
                </c:pt>
                <c:pt idx="67164">
                  <c:v>18.519611000000001</c:v>
                </c:pt>
                <c:pt idx="67165">
                  <c:v>18.519317000000001</c:v>
                </c:pt>
                <c:pt idx="67166">
                  <c:v>18.52262</c:v>
                </c:pt>
                <c:pt idx="67167">
                  <c:v>18.523059</c:v>
                </c:pt>
                <c:pt idx="67168">
                  <c:v>18.521799000000001</c:v>
                </c:pt>
                <c:pt idx="67169">
                  <c:v>18.520357000000001</c:v>
                </c:pt>
                <c:pt idx="67170">
                  <c:v>18.517769000000001</c:v>
                </c:pt>
                <c:pt idx="67171">
                  <c:v>18.515509000000002</c:v>
                </c:pt>
                <c:pt idx="67172">
                  <c:v>18.518208999999999</c:v>
                </c:pt>
                <c:pt idx="67173">
                  <c:v>18.523499000000001</c:v>
                </c:pt>
                <c:pt idx="67174">
                  <c:v>18.524856</c:v>
                </c:pt>
                <c:pt idx="67175">
                  <c:v>18.520788</c:v>
                </c:pt>
                <c:pt idx="67176">
                  <c:v>18.515817999999999</c:v>
                </c:pt>
                <c:pt idx="67177">
                  <c:v>18.516245999999999</c:v>
                </c:pt>
                <c:pt idx="67178">
                  <c:v>18.515722</c:v>
                </c:pt>
                <c:pt idx="67179">
                  <c:v>18.511203999999999</c:v>
                </c:pt>
                <c:pt idx="67180">
                  <c:v>18.513871000000002</c:v>
                </c:pt>
                <c:pt idx="67181">
                  <c:v>18.520060999999998</c:v>
                </c:pt>
                <c:pt idx="67182">
                  <c:v>18.519069999999999</c:v>
                </c:pt>
                <c:pt idx="67183">
                  <c:v>18.517973999999999</c:v>
                </c:pt>
                <c:pt idx="67184">
                  <c:v>18.520485000000001</c:v>
                </c:pt>
                <c:pt idx="67185">
                  <c:v>18.520852000000001</c:v>
                </c:pt>
                <c:pt idx="67186">
                  <c:v>18.520242</c:v>
                </c:pt>
                <c:pt idx="67187">
                  <c:v>18.517762999999999</c:v>
                </c:pt>
                <c:pt idx="67188">
                  <c:v>18.515519000000001</c:v>
                </c:pt>
                <c:pt idx="67189">
                  <c:v>18.518311000000001</c:v>
                </c:pt>
                <c:pt idx="67190">
                  <c:v>18.521167999999999</c:v>
                </c:pt>
                <c:pt idx="67191">
                  <c:v>18.520078000000002</c:v>
                </c:pt>
                <c:pt idx="67192">
                  <c:v>18.517018</c:v>
                </c:pt>
                <c:pt idx="67193">
                  <c:v>18.519615000000002</c:v>
                </c:pt>
                <c:pt idx="67194">
                  <c:v>18.523267000000001</c:v>
                </c:pt>
                <c:pt idx="67195">
                  <c:v>18.522513</c:v>
                </c:pt>
                <c:pt idx="67196">
                  <c:v>18.524417</c:v>
                </c:pt>
                <c:pt idx="67197">
                  <c:v>18.524370999999999</c:v>
                </c:pt>
                <c:pt idx="67198">
                  <c:v>18.521197999999998</c:v>
                </c:pt>
                <c:pt idx="67199">
                  <c:v>18.519469000000001</c:v>
                </c:pt>
                <c:pt idx="67200">
                  <c:v>18.518450999999999</c:v>
                </c:pt>
                <c:pt idx="67201">
                  <c:v>18.520161000000002</c:v>
                </c:pt>
                <c:pt idx="67202">
                  <c:v>18.522742000000001</c:v>
                </c:pt>
                <c:pt idx="67203">
                  <c:v>18.524249000000001</c:v>
                </c:pt>
                <c:pt idx="67204">
                  <c:v>18.527839</c:v>
                </c:pt>
                <c:pt idx="67205">
                  <c:v>18.531172000000002</c:v>
                </c:pt>
                <c:pt idx="67206">
                  <c:v>18.529088999999999</c:v>
                </c:pt>
                <c:pt idx="67207">
                  <c:v>18.524791</c:v>
                </c:pt>
                <c:pt idx="67208">
                  <c:v>18.524892999999999</c:v>
                </c:pt>
                <c:pt idx="67209">
                  <c:v>18.530643000000001</c:v>
                </c:pt>
                <c:pt idx="67210">
                  <c:v>18.533097999999999</c:v>
                </c:pt>
                <c:pt idx="67211">
                  <c:v>18.530407</c:v>
                </c:pt>
                <c:pt idx="67212">
                  <c:v>18.53135</c:v>
                </c:pt>
                <c:pt idx="67213">
                  <c:v>18.532543</c:v>
                </c:pt>
                <c:pt idx="67214">
                  <c:v>18.532274000000001</c:v>
                </c:pt>
                <c:pt idx="67215">
                  <c:v>18.533369</c:v>
                </c:pt>
                <c:pt idx="67216">
                  <c:v>18.531068999999999</c:v>
                </c:pt>
                <c:pt idx="67217">
                  <c:v>18.527412999999999</c:v>
                </c:pt>
                <c:pt idx="67218">
                  <c:v>18.528797000000001</c:v>
                </c:pt>
                <c:pt idx="67219">
                  <c:v>18.527121000000001</c:v>
                </c:pt>
                <c:pt idx="67220">
                  <c:v>18.523204</c:v>
                </c:pt>
                <c:pt idx="67221">
                  <c:v>18.525586000000001</c:v>
                </c:pt>
                <c:pt idx="67222">
                  <c:v>18.527743000000001</c:v>
                </c:pt>
                <c:pt idx="67223">
                  <c:v>18.526368999999999</c:v>
                </c:pt>
                <c:pt idx="67224">
                  <c:v>18.528963999999998</c:v>
                </c:pt>
                <c:pt idx="67225">
                  <c:v>18.534793000000001</c:v>
                </c:pt>
                <c:pt idx="67226">
                  <c:v>18.534075000000001</c:v>
                </c:pt>
                <c:pt idx="67227">
                  <c:v>18.530062999999998</c:v>
                </c:pt>
                <c:pt idx="67228">
                  <c:v>18.529720999999999</c:v>
                </c:pt>
                <c:pt idx="67229">
                  <c:v>18.528534000000001</c:v>
                </c:pt>
                <c:pt idx="67230">
                  <c:v>18.528424999999999</c:v>
                </c:pt>
                <c:pt idx="67231">
                  <c:v>18.530545</c:v>
                </c:pt>
                <c:pt idx="67232">
                  <c:v>18.530671999999999</c:v>
                </c:pt>
                <c:pt idx="67233">
                  <c:v>18.528893</c:v>
                </c:pt>
                <c:pt idx="67234">
                  <c:v>18.525531000000001</c:v>
                </c:pt>
                <c:pt idx="67235">
                  <c:v>18.523814999999999</c:v>
                </c:pt>
                <c:pt idx="67236">
                  <c:v>18.526192999999999</c:v>
                </c:pt>
                <c:pt idx="67237">
                  <c:v>18.529547000000001</c:v>
                </c:pt>
                <c:pt idx="67238">
                  <c:v>18.528341000000001</c:v>
                </c:pt>
                <c:pt idx="67239">
                  <c:v>18.526377</c:v>
                </c:pt>
                <c:pt idx="67240">
                  <c:v>18.531375000000001</c:v>
                </c:pt>
                <c:pt idx="67241">
                  <c:v>18.535357000000001</c:v>
                </c:pt>
                <c:pt idx="67242">
                  <c:v>18.531583000000001</c:v>
                </c:pt>
                <c:pt idx="67243">
                  <c:v>18.53209</c:v>
                </c:pt>
                <c:pt idx="67244">
                  <c:v>18.537063</c:v>
                </c:pt>
                <c:pt idx="67245">
                  <c:v>18.534661</c:v>
                </c:pt>
                <c:pt idx="67246">
                  <c:v>18.535727000000001</c:v>
                </c:pt>
                <c:pt idx="67247">
                  <c:v>18.541509999999999</c:v>
                </c:pt>
                <c:pt idx="67248">
                  <c:v>18.54382</c:v>
                </c:pt>
                <c:pt idx="67249">
                  <c:v>18.54609</c:v>
                </c:pt>
                <c:pt idx="67250">
                  <c:v>18.544599999999999</c:v>
                </c:pt>
                <c:pt idx="67251">
                  <c:v>18.540507999999999</c:v>
                </c:pt>
                <c:pt idx="67252">
                  <c:v>18.543037999999999</c:v>
                </c:pt>
                <c:pt idx="67253">
                  <c:v>18.544401000000001</c:v>
                </c:pt>
                <c:pt idx="67254">
                  <c:v>18.535598</c:v>
                </c:pt>
                <c:pt idx="67255">
                  <c:v>18.529170000000001</c:v>
                </c:pt>
                <c:pt idx="67256">
                  <c:v>18.532525</c:v>
                </c:pt>
                <c:pt idx="67257">
                  <c:v>18.532599000000001</c:v>
                </c:pt>
                <c:pt idx="67258">
                  <c:v>18.531679</c:v>
                </c:pt>
                <c:pt idx="67259">
                  <c:v>18.535107</c:v>
                </c:pt>
                <c:pt idx="67260">
                  <c:v>18.535661999999999</c:v>
                </c:pt>
                <c:pt idx="67261">
                  <c:v>18.533937000000002</c:v>
                </c:pt>
                <c:pt idx="67262">
                  <c:v>18.5367</c:v>
                </c:pt>
                <c:pt idx="67263">
                  <c:v>18.539014999999999</c:v>
                </c:pt>
                <c:pt idx="67264">
                  <c:v>18.538003</c:v>
                </c:pt>
                <c:pt idx="67265">
                  <c:v>18.539801000000001</c:v>
                </c:pt>
                <c:pt idx="67266">
                  <c:v>18.540237000000001</c:v>
                </c:pt>
                <c:pt idx="67267">
                  <c:v>18.538350000000001</c:v>
                </c:pt>
                <c:pt idx="67268">
                  <c:v>18.542085</c:v>
                </c:pt>
                <c:pt idx="67269">
                  <c:v>18.541851000000001</c:v>
                </c:pt>
                <c:pt idx="67270">
                  <c:v>18.534754</c:v>
                </c:pt>
                <c:pt idx="67271">
                  <c:v>18.532679999999999</c:v>
                </c:pt>
                <c:pt idx="67272">
                  <c:v>18.535260999999998</c:v>
                </c:pt>
                <c:pt idx="67273">
                  <c:v>18.539781999999999</c:v>
                </c:pt>
                <c:pt idx="67274">
                  <c:v>18.541231</c:v>
                </c:pt>
                <c:pt idx="67275">
                  <c:v>18.537509</c:v>
                </c:pt>
                <c:pt idx="67276">
                  <c:v>18.535364999999999</c:v>
                </c:pt>
                <c:pt idx="67277">
                  <c:v>18.536149999999999</c:v>
                </c:pt>
                <c:pt idx="67278">
                  <c:v>18.536166000000001</c:v>
                </c:pt>
                <c:pt idx="67279">
                  <c:v>18.53566</c:v>
                </c:pt>
                <c:pt idx="67280">
                  <c:v>18.536667999999999</c:v>
                </c:pt>
                <c:pt idx="67281">
                  <c:v>18.537472999999999</c:v>
                </c:pt>
                <c:pt idx="67282">
                  <c:v>18.537050000000001</c:v>
                </c:pt>
                <c:pt idx="67283">
                  <c:v>18.534922999999999</c:v>
                </c:pt>
                <c:pt idx="67284">
                  <c:v>18.535426000000001</c:v>
                </c:pt>
                <c:pt idx="67285">
                  <c:v>18.54158</c:v>
                </c:pt>
                <c:pt idx="67286">
                  <c:v>18.544691</c:v>
                </c:pt>
                <c:pt idx="67287">
                  <c:v>18.539888999999999</c:v>
                </c:pt>
                <c:pt idx="67288">
                  <c:v>18.535824000000002</c:v>
                </c:pt>
                <c:pt idx="67289">
                  <c:v>18.534848</c:v>
                </c:pt>
                <c:pt idx="67290">
                  <c:v>18.535585000000001</c:v>
                </c:pt>
                <c:pt idx="67291">
                  <c:v>18.538367999999998</c:v>
                </c:pt>
                <c:pt idx="67292">
                  <c:v>18.537019999999998</c:v>
                </c:pt>
                <c:pt idx="67293">
                  <c:v>18.533314000000001</c:v>
                </c:pt>
                <c:pt idx="67294">
                  <c:v>18.535119999999999</c:v>
                </c:pt>
                <c:pt idx="67295">
                  <c:v>18.540941</c:v>
                </c:pt>
                <c:pt idx="67296">
                  <c:v>18.542757999999999</c:v>
                </c:pt>
                <c:pt idx="67297">
                  <c:v>18.538319000000001</c:v>
                </c:pt>
                <c:pt idx="67298">
                  <c:v>18.537351000000001</c:v>
                </c:pt>
                <c:pt idx="67299">
                  <c:v>18.540631999999999</c:v>
                </c:pt>
                <c:pt idx="67300">
                  <c:v>18.542912999999999</c:v>
                </c:pt>
                <c:pt idx="67301">
                  <c:v>18.543486999999999</c:v>
                </c:pt>
                <c:pt idx="67302">
                  <c:v>18.546485000000001</c:v>
                </c:pt>
                <c:pt idx="67303">
                  <c:v>18.551130000000001</c:v>
                </c:pt>
                <c:pt idx="67304">
                  <c:v>18.550380000000001</c:v>
                </c:pt>
                <c:pt idx="67305">
                  <c:v>18.549699</c:v>
                </c:pt>
                <c:pt idx="67306">
                  <c:v>18.550630000000002</c:v>
                </c:pt>
                <c:pt idx="67307">
                  <c:v>18.54759</c:v>
                </c:pt>
                <c:pt idx="67308">
                  <c:v>18.549288000000001</c:v>
                </c:pt>
                <c:pt idx="67309">
                  <c:v>18.554262000000001</c:v>
                </c:pt>
                <c:pt idx="67310">
                  <c:v>18.552347000000001</c:v>
                </c:pt>
                <c:pt idx="67311">
                  <c:v>18.550422999999999</c:v>
                </c:pt>
                <c:pt idx="67312">
                  <c:v>18.551003000000001</c:v>
                </c:pt>
                <c:pt idx="67313">
                  <c:v>18.547248</c:v>
                </c:pt>
                <c:pt idx="67314">
                  <c:v>18.545483000000001</c:v>
                </c:pt>
                <c:pt idx="67315">
                  <c:v>18.549005999999999</c:v>
                </c:pt>
                <c:pt idx="67316">
                  <c:v>18.548199</c:v>
                </c:pt>
                <c:pt idx="67317">
                  <c:v>18.546824000000001</c:v>
                </c:pt>
                <c:pt idx="67318">
                  <c:v>18.548765</c:v>
                </c:pt>
                <c:pt idx="67319">
                  <c:v>18.545735000000001</c:v>
                </c:pt>
                <c:pt idx="67320">
                  <c:v>18.544553000000001</c:v>
                </c:pt>
                <c:pt idx="67321">
                  <c:v>18.549083</c:v>
                </c:pt>
                <c:pt idx="67322">
                  <c:v>18.550891</c:v>
                </c:pt>
                <c:pt idx="67323">
                  <c:v>18.548207000000001</c:v>
                </c:pt>
                <c:pt idx="67324">
                  <c:v>18.547604</c:v>
                </c:pt>
                <c:pt idx="67325">
                  <c:v>18.550660000000001</c:v>
                </c:pt>
                <c:pt idx="67326">
                  <c:v>18.551852</c:v>
                </c:pt>
                <c:pt idx="67327">
                  <c:v>18.55049</c:v>
                </c:pt>
                <c:pt idx="67328">
                  <c:v>18.547312000000002</c:v>
                </c:pt>
                <c:pt idx="67329">
                  <c:v>18.546669999999999</c:v>
                </c:pt>
                <c:pt idx="67330">
                  <c:v>18.548283999999999</c:v>
                </c:pt>
                <c:pt idx="67331">
                  <c:v>18.546299999999999</c:v>
                </c:pt>
                <c:pt idx="67332">
                  <c:v>18.545141000000001</c:v>
                </c:pt>
                <c:pt idx="67333">
                  <c:v>18.546368000000001</c:v>
                </c:pt>
                <c:pt idx="67334">
                  <c:v>18.545497999999998</c:v>
                </c:pt>
                <c:pt idx="67335">
                  <c:v>18.545064</c:v>
                </c:pt>
                <c:pt idx="67336">
                  <c:v>18.546272999999999</c:v>
                </c:pt>
                <c:pt idx="67337">
                  <c:v>18.545929999999998</c:v>
                </c:pt>
                <c:pt idx="67338">
                  <c:v>18.546078999999999</c:v>
                </c:pt>
                <c:pt idx="67339">
                  <c:v>18.548718999999998</c:v>
                </c:pt>
                <c:pt idx="67340">
                  <c:v>18.549406000000001</c:v>
                </c:pt>
                <c:pt idx="67341">
                  <c:v>18.547808</c:v>
                </c:pt>
                <c:pt idx="67342">
                  <c:v>18.546623</c:v>
                </c:pt>
                <c:pt idx="67343">
                  <c:v>18.545953000000001</c:v>
                </c:pt>
                <c:pt idx="67344">
                  <c:v>18.548103000000001</c:v>
                </c:pt>
                <c:pt idx="67345">
                  <c:v>18.550017</c:v>
                </c:pt>
                <c:pt idx="67346">
                  <c:v>18.547575999999999</c:v>
                </c:pt>
                <c:pt idx="67347">
                  <c:v>18.54682</c:v>
                </c:pt>
                <c:pt idx="67348">
                  <c:v>18.548544</c:v>
                </c:pt>
                <c:pt idx="67349">
                  <c:v>18.552506000000001</c:v>
                </c:pt>
                <c:pt idx="67350">
                  <c:v>18.559394000000001</c:v>
                </c:pt>
                <c:pt idx="67351">
                  <c:v>18.556801</c:v>
                </c:pt>
                <c:pt idx="67352">
                  <c:v>18.552382999999999</c:v>
                </c:pt>
                <c:pt idx="67353">
                  <c:v>18.558679999999999</c:v>
                </c:pt>
                <c:pt idx="67354">
                  <c:v>18.560782</c:v>
                </c:pt>
                <c:pt idx="67355">
                  <c:v>18.557335999999999</c:v>
                </c:pt>
                <c:pt idx="67356">
                  <c:v>18.561159</c:v>
                </c:pt>
                <c:pt idx="67357">
                  <c:v>18.563402</c:v>
                </c:pt>
                <c:pt idx="67358">
                  <c:v>18.562726999999999</c:v>
                </c:pt>
                <c:pt idx="67359">
                  <c:v>18.569202000000001</c:v>
                </c:pt>
                <c:pt idx="67360">
                  <c:v>18.569151999999999</c:v>
                </c:pt>
                <c:pt idx="67361">
                  <c:v>18.563123999999998</c:v>
                </c:pt>
                <c:pt idx="67362">
                  <c:v>18.563022</c:v>
                </c:pt>
                <c:pt idx="67363">
                  <c:v>18.563890000000001</c:v>
                </c:pt>
                <c:pt idx="67364">
                  <c:v>18.561209000000002</c:v>
                </c:pt>
                <c:pt idx="67365">
                  <c:v>18.557697999999998</c:v>
                </c:pt>
                <c:pt idx="67366">
                  <c:v>18.557955</c:v>
                </c:pt>
                <c:pt idx="67367">
                  <c:v>18.561983999999999</c:v>
                </c:pt>
                <c:pt idx="67368">
                  <c:v>18.564966999999999</c:v>
                </c:pt>
                <c:pt idx="67369">
                  <c:v>18.563499</c:v>
                </c:pt>
                <c:pt idx="67370">
                  <c:v>18.560586000000001</c:v>
                </c:pt>
                <c:pt idx="67371">
                  <c:v>18.56232</c:v>
                </c:pt>
                <c:pt idx="67372">
                  <c:v>18.566265000000001</c:v>
                </c:pt>
                <c:pt idx="67373">
                  <c:v>18.565365</c:v>
                </c:pt>
                <c:pt idx="67374">
                  <c:v>18.563023999999999</c:v>
                </c:pt>
                <c:pt idx="67375">
                  <c:v>18.562622000000001</c:v>
                </c:pt>
                <c:pt idx="67376">
                  <c:v>18.560666000000001</c:v>
                </c:pt>
                <c:pt idx="67377">
                  <c:v>18.558266</c:v>
                </c:pt>
                <c:pt idx="67378">
                  <c:v>18.558513999999999</c:v>
                </c:pt>
                <c:pt idx="67379">
                  <c:v>18.559681000000001</c:v>
                </c:pt>
                <c:pt idx="67380">
                  <c:v>18.557113999999999</c:v>
                </c:pt>
                <c:pt idx="67381">
                  <c:v>18.555686000000001</c:v>
                </c:pt>
                <c:pt idx="67382">
                  <c:v>18.557075999999999</c:v>
                </c:pt>
                <c:pt idx="67383">
                  <c:v>18.555503999999999</c:v>
                </c:pt>
                <c:pt idx="67384">
                  <c:v>18.555615</c:v>
                </c:pt>
                <c:pt idx="67385">
                  <c:v>18.560686</c:v>
                </c:pt>
                <c:pt idx="67386">
                  <c:v>18.561639</c:v>
                </c:pt>
                <c:pt idx="67387">
                  <c:v>18.559777</c:v>
                </c:pt>
                <c:pt idx="67388">
                  <c:v>18.566061999999999</c:v>
                </c:pt>
                <c:pt idx="67389">
                  <c:v>18.571887</c:v>
                </c:pt>
                <c:pt idx="67390">
                  <c:v>18.569330000000001</c:v>
                </c:pt>
                <c:pt idx="67391">
                  <c:v>18.570616000000001</c:v>
                </c:pt>
                <c:pt idx="67392">
                  <c:v>18.572734000000001</c:v>
                </c:pt>
                <c:pt idx="67393">
                  <c:v>18.569655999999998</c:v>
                </c:pt>
                <c:pt idx="67394">
                  <c:v>18.569020999999999</c:v>
                </c:pt>
                <c:pt idx="67395">
                  <c:v>18.572050999999998</c:v>
                </c:pt>
                <c:pt idx="67396">
                  <c:v>18.574674000000002</c:v>
                </c:pt>
                <c:pt idx="67397">
                  <c:v>18.574822999999999</c:v>
                </c:pt>
                <c:pt idx="67398">
                  <c:v>18.575189999999999</c:v>
                </c:pt>
                <c:pt idx="67399">
                  <c:v>18.573184999999999</c:v>
                </c:pt>
                <c:pt idx="67400">
                  <c:v>18.569220000000001</c:v>
                </c:pt>
                <c:pt idx="67401">
                  <c:v>18.572535999999999</c:v>
                </c:pt>
                <c:pt idx="67402">
                  <c:v>18.577062000000002</c:v>
                </c:pt>
                <c:pt idx="67403">
                  <c:v>18.576452</c:v>
                </c:pt>
                <c:pt idx="67404">
                  <c:v>18.575592</c:v>
                </c:pt>
                <c:pt idx="67405">
                  <c:v>18.572832999999999</c:v>
                </c:pt>
                <c:pt idx="67406">
                  <c:v>18.568304999999999</c:v>
                </c:pt>
                <c:pt idx="67407">
                  <c:v>18.570169</c:v>
                </c:pt>
                <c:pt idx="67408">
                  <c:v>18.574655</c:v>
                </c:pt>
                <c:pt idx="67409">
                  <c:v>18.570312999999999</c:v>
                </c:pt>
                <c:pt idx="67410">
                  <c:v>18.566061999999999</c:v>
                </c:pt>
                <c:pt idx="67411">
                  <c:v>18.571475</c:v>
                </c:pt>
                <c:pt idx="67412">
                  <c:v>18.573575000000002</c:v>
                </c:pt>
                <c:pt idx="67413">
                  <c:v>18.571345000000001</c:v>
                </c:pt>
                <c:pt idx="67414">
                  <c:v>18.574576</c:v>
                </c:pt>
                <c:pt idx="67415">
                  <c:v>18.576096</c:v>
                </c:pt>
                <c:pt idx="67416">
                  <c:v>18.575326</c:v>
                </c:pt>
                <c:pt idx="67417">
                  <c:v>18.575921000000001</c:v>
                </c:pt>
                <c:pt idx="67418">
                  <c:v>18.575174000000001</c:v>
                </c:pt>
                <c:pt idx="67419">
                  <c:v>18.576342</c:v>
                </c:pt>
                <c:pt idx="67420">
                  <c:v>18.578751</c:v>
                </c:pt>
                <c:pt idx="67421">
                  <c:v>18.581075999999999</c:v>
                </c:pt>
                <c:pt idx="67422">
                  <c:v>18.582992999999998</c:v>
                </c:pt>
                <c:pt idx="67423">
                  <c:v>18.582146000000002</c:v>
                </c:pt>
                <c:pt idx="67424">
                  <c:v>18.580878999999999</c:v>
                </c:pt>
                <c:pt idx="67425">
                  <c:v>18.581040999999999</c:v>
                </c:pt>
                <c:pt idx="67426">
                  <c:v>18.579504</c:v>
                </c:pt>
                <c:pt idx="67427">
                  <c:v>18.578191</c:v>
                </c:pt>
                <c:pt idx="67428">
                  <c:v>18.579423999999999</c:v>
                </c:pt>
                <c:pt idx="67429">
                  <c:v>18.577915000000001</c:v>
                </c:pt>
                <c:pt idx="67430">
                  <c:v>18.576082</c:v>
                </c:pt>
                <c:pt idx="67431">
                  <c:v>18.576774</c:v>
                </c:pt>
                <c:pt idx="67432">
                  <c:v>18.575362999999999</c:v>
                </c:pt>
                <c:pt idx="67433">
                  <c:v>18.576343999999999</c:v>
                </c:pt>
                <c:pt idx="67434">
                  <c:v>18.578541999999999</c:v>
                </c:pt>
                <c:pt idx="67435">
                  <c:v>18.57751</c:v>
                </c:pt>
                <c:pt idx="67436">
                  <c:v>18.577183000000002</c:v>
                </c:pt>
                <c:pt idx="67437">
                  <c:v>18.577076999999999</c:v>
                </c:pt>
                <c:pt idx="67438">
                  <c:v>18.575071999999999</c:v>
                </c:pt>
                <c:pt idx="67439">
                  <c:v>18.576758999999999</c:v>
                </c:pt>
                <c:pt idx="67440">
                  <c:v>18.578377</c:v>
                </c:pt>
                <c:pt idx="67441">
                  <c:v>18.576460000000001</c:v>
                </c:pt>
                <c:pt idx="67442">
                  <c:v>18.573236000000001</c:v>
                </c:pt>
                <c:pt idx="67443">
                  <c:v>18.575918000000001</c:v>
                </c:pt>
                <c:pt idx="67444">
                  <c:v>18.577278</c:v>
                </c:pt>
                <c:pt idx="67445">
                  <c:v>18.570250999999999</c:v>
                </c:pt>
                <c:pt idx="67446">
                  <c:v>18.569493999999999</c:v>
                </c:pt>
                <c:pt idx="67447">
                  <c:v>18.573391000000001</c:v>
                </c:pt>
                <c:pt idx="67448">
                  <c:v>18.572506000000001</c:v>
                </c:pt>
                <c:pt idx="67449">
                  <c:v>18.572842999999999</c:v>
                </c:pt>
                <c:pt idx="67450">
                  <c:v>18.572876000000001</c:v>
                </c:pt>
                <c:pt idx="67451">
                  <c:v>18.572244999999999</c:v>
                </c:pt>
                <c:pt idx="67452">
                  <c:v>18.574649999999998</c:v>
                </c:pt>
                <c:pt idx="67453">
                  <c:v>18.579685999999999</c:v>
                </c:pt>
                <c:pt idx="67454">
                  <c:v>18.582975000000001</c:v>
                </c:pt>
                <c:pt idx="67455">
                  <c:v>18.581712</c:v>
                </c:pt>
                <c:pt idx="67456">
                  <c:v>18.580598999999999</c:v>
                </c:pt>
                <c:pt idx="67457">
                  <c:v>18.580736999999999</c:v>
                </c:pt>
                <c:pt idx="67458">
                  <c:v>18.577445999999998</c:v>
                </c:pt>
                <c:pt idx="67459">
                  <c:v>18.575416000000001</c:v>
                </c:pt>
                <c:pt idx="67460">
                  <c:v>18.579685000000001</c:v>
                </c:pt>
                <c:pt idx="67461">
                  <c:v>18.578538000000002</c:v>
                </c:pt>
                <c:pt idx="67462">
                  <c:v>18.574334</c:v>
                </c:pt>
                <c:pt idx="67463">
                  <c:v>18.580957999999999</c:v>
                </c:pt>
                <c:pt idx="67464">
                  <c:v>18.584440000000001</c:v>
                </c:pt>
                <c:pt idx="67465">
                  <c:v>18.580950999999999</c:v>
                </c:pt>
                <c:pt idx="67466">
                  <c:v>18.586245999999999</c:v>
                </c:pt>
                <c:pt idx="67467">
                  <c:v>18.589683999999998</c:v>
                </c:pt>
                <c:pt idx="67468">
                  <c:v>18.588450999999999</c:v>
                </c:pt>
                <c:pt idx="67469">
                  <c:v>18.59262</c:v>
                </c:pt>
                <c:pt idx="67470">
                  <c:v>18.588481000000002</c:v>
                </c:pt>
                <c:pt idx="67471">
                  <c:v>18.584848999999998</c:v>
                </c:pt>
                <c:pt idx="67472">
                  <c:v>18.593671000000001</c:v>
                </c:pt>
                <c:pt idx="67473">
                  <c:v>18.592959</c:v>
                </c:pt>
                <c:pt idx="67474">
                  <c:v>18.585501000000001</c:v>
                </c:pt>
                <c:pt idx="67475">
                  <c:v>18.587963999999999</c:v>
                </c:pt>
                <c:pt idx="67476">
                  <c:v>18.590489999999999</c:v>
                </c:pt>
                <c:pt idx="67477">
                  <c:v>18.590043999999999</c:v>
                </c:pt>
                <c:pt idx="67478">
                  <c:v>18.593426999999998</c:v>
                </c:pt>
                <c:pt idx="67479">
                  <c:v>18.596385999999999</c:v>
                </c:pt>
                <c:pt idx="67480">
                  <c:v>18.591446000000001</c:v>
                </c:pt>
                <c:pt idx="67481">
                  <c:v>18.586310999999998</c:v>
                </c:pt>
                <c:pt idx="67482">
                  <c:v>18.585683</c:v>
                </c:pt>
                <c:pt idx="67483">
                  <c:v>18.588229999999999</c:v>
                </c:pt>
                <c:pt idx="67484">
                  <c:v>18.593858999999998</c:v>
                </c:pt>
                <c:pt idx="67485">
                  <c:v>18.593302000000001</c:v>
                </c:pt>
                <c:pt idx="67486">
                  <c:v>18.587980000000002</c:v>
                </c:pt>
                <c:pt idx="67487">
                  <c:v>18.590789999999998</c:v>
                </c:pt>
                <c:pt idx="67488">
                  <c:v>18.593934999999998</c:v>
                </c:pt>
                <c:pt idx="67489">
                  <c:v>18.590496999999999</c:v>
                </c:pt>
                <c:pt idx="67490">
                  <c:v>18.588177000000002</c:v>
                </c:pt>
                <c:pt idx="67491">
                  <c:v>18.590040999999999</c:v>
                </c:pt>
                <c:pt idx="67492">
                  <c:v>18.590191999999998</c:v>
                </c:pt>
                <c:pt idx="67493">
                  <c:v>18.592956000000001</c:v>
                </c:pt>
                <c:pt idx="67494">
                  <c:v>18.596385000000001</c:v>
                </c:pt>
                <c:pt idx="67495">
                  <c:v>18.592808999999999</c:v>
                </c:pt>
                <c:pt idx="67496">
                  <c:v>18.591996000000002</c:v>
                </c:pt>
                <c:pt idx="67497">
                  <c:v>18.597173000000002</c:v>
                </c:pt>
                <c:pt idx="67498">
                  <c:v>18.597459000000001</c:v>
                </c:pt>
                <c:pt idx="67499">
                  <c:v>18.594999999999999</c:v>
                </c:pt>
                <c:pt idx="67500">
                  <c:v>18.596405000000001</c:v>
                </c:pt>
                <c:pt idx="67501">
                  <c:v>18.596778</c:v>
                </c:pt>
                <c:pt idx="67502">
                  <c:v>18.593775000000001</c:v>
                </c:pt>
                <c:pt idx="67503">
                  <c:v>18.589797999999998</c:v>
                </c:pt>
                <c:pt idx="67504">
                  <c:v>18.588324</c:v>
                </c:pt>
                <c:pt idx="67505">
                  <c:v>18.593163000000001</c:v>
                </c:pt>
                <c:pt idx="67506">
                  <c:v>18.594391999999999</c:v>
                </c:pt>
                <c:pt idx="67507">
                  <c:v>18.591351</c:v>
                </c:pt>
                <c:pt idx="67508">
                  <c:v>18.591733000000001</c:v>
                </c:pt>
                <c:pt idx="67509">
                  <c:v>18.588056000000002</c:v>
                </c:pt>
                <c:pt idx="67510">
                  <c:v>18.586773000000001</c:v>
                </c:pt>
                <c:pt idx="67511">
                  <c:v>18.590672999999999</c:v>
                </c:pt>
                <c:pt idx="67512">
                  <c:v>18.589774999999999</c:v>
                </c:pt>
                <c:pt idx="67513">
                  <c:v>18.590183</c:v>
                </c:pt>
                <c:pt idx="67514">
                  <c:v>18.590368999999999</c:v>
                </c:pt>
                <c:pt idx="67515">
                  <c:v>18.587816</c:v>
                </c:pt>
                <c:pt idx="67516">
                  <c:v>18.591186</c:v>
                </c:pt>
                <c:pt idx="67517">
                  <c:v>18.593176</c:v>
                </c:pt>
                <c:pt idx="67518">
                  <c:v>18.587606999999998</c:v>
                </c:pt>
                <c:pt idx="67519">
                  <c:v>18.587146000000001</c:v>
                </c:pt>
                <c:pt idx="67520">
                  <c:v>18.591123</c:v>
                </c:pt>
                <c:pt idx="67521">
                  <c:v>18.589896</c:v>
                </c:pt>
                <c:pt idx="67522">
                  <c:v>18.588177000000002</c:v>
                </c:pt>
                <c:pt idx="67523">
                  <c:v>18.592289000000001</c:v>
                </c:pt>
                <c:pt idx="67524">
                  <c:v>18.59693</c:v>
                </c:pt>
                <c:pt idx="67525">
                  <c:v>18.596288999999999</c:v>
                </c:pt>
                <c:pt idx="67526">
                  <c:v>18.589644</c:v>
                </c:pt>
                <c:pt idx="67527">
                  <c:v>18.588442000000001</c:v>
                </c:pt>
                <c:pt idx="67528">
                  <c:v>18.595191</c:v>
                </c:pt>
                <c:pt idx="67529">
                  <c:v>18.596637000000001</c:v>
                </c:pt>
                <c:pt idx="67530">
                  <c:v>18.593423999999999</c:v>
                </c:pt>
                <c:pt idx="67531">
                  <c:v>18.599177999999998</c:v>
                </c:pt>
                <c:pt idx="67532">
                  <c:v>18.604686999999998</c:v>
                </c:pt>
                <c:pt idx="67533">
                  <c:v>18.601904000000001</c:v>
                </c:pt>
                <c:pt idx="67534">
                  <c:v>18.601970999999999</c:v>
                </c:pt>
                <c:pt idx="67535">
                  <c:v>18.602685999999999</c:v>
                </c:pt>
                <c:pt idx="67536">
                  <c:v>18.602546</c:v>
                </c:pt>
                <c:pt idx="67537">
                  <c:v>18.604137000000001</c:v>
                </c:pt>
                <c:pt idx="67538">
                  <c:v>18.600227</c:v>
                </c:pt>
                <c:pt idx="67539">
                  <c:v>18.599640000000001</c:v>
                </c:pt>
                <c:pt idx="67540">
                  <c:v>18.603511000000001</c:v>
                </c:pt>
                <c:pt idx="67541">
                  <c:v>18.603905999999998</c:v>
                </c:pt>
                <c:pt idx="67542">
                  <c:v>18.605326999999999</c:v>
                </c:pt>
                <c:pt idx="67543">
                  <c:v>18.606269000000001</c:v>
                </c:pt>
                <c:pt idx="67544">
                  <c:v>18.603117999999998</c:v>
                </c:pt>
                <c:pt idx="67545">
                  <c:v>18.601334999999999</c:v>
                </c:pt>
                <c:pt idx="67546">
                  <c:v>18.602495999999999</c:v>
                </c:pt>
                <c:pt idx="67547">
                  <c:v>18.604873000000001</c:v>
                </c:pt>
                <c:pt idx="67548">
                  <c:v>18.606976</c:v>
                </c:pt>
                <c:pt idx="67549">
                  <c:v>18.606978999999999</c:v>
                </c:pt>
                <c:pt idx="67550">
                  <c:v>18.602578000000001</c:v>
                </c:pt>
                <c:pt idx="67551">
                  <c:v>18.600047</c:v>
                </c:pt>
                <c:pt idx="67552">
                  <c:v>18.603065999999998</c:v>
                </c:pt>
                <c:pt idx="67553">
                  <c:v>18.601709</c:v>
                </c:pt>
                <c:pt idx="67554">
                  <c:v>18.598199999999999</c:v>
                </c:pt>
                <c:pt idx="67555">
                  <c:v>18.600570999999999</c:v>
                </c:pt>
                <c:pt idx="67556">
                  <c:v>18.605093</c:v>
                </c:pt>
                <c:pt idx="67557">
                  <c:v>18.603052000000002</c:v>
                </c:pt>
                <c:pt idx="67558">
                  <c:v>18.599834999999999</c:v>
                </c:pt>
                <c:pt idx="67559">
                  <c:v>18.602360999999998</c:v>
                </c:pt>
                <c:pt idx="67560">
                  <c:v>18.603698000000001</c:v>
                </c:pt>
                <c:pt idx="67561">
                  <c:v>18.602874</c:v>
                </c:pt>
                <c:pt idx="67562">
                  <c:v>18.602964</c:v>
                </c:pt>
                <c:pt idx="67563">
                  <c:v>18.603475</c:v>
                </c:pt>
                <c:pt idx="67564">
                  <c:v>18.604510999999999</c:v>
                </c:pt>
                <c:pt idx="67565">
                  <c:v>18.605357000000001</c:v>
                </c:pt>
                <c:pt idx="67566">
                  <c:v>18.605174000000002</c:v>
                </c:pt>
                <c:pt idx="67567">
                  <c:v>18.606009</c:v>
                </c:pt>
                <c:pt idx="67568">
                  <c:v>18.605606000000002</c:v>
                </c:pt>
                <c:pt idx="67569">
                  <c:v>18.602926</c:v>
                </c:pt>
                <c:pt idx="67570">
                  <c:v>18.603480999999999</c:v>
                </c:pt>
                <c:pt idx="67571">
                  <c:v>18.602853</c:v>
                </c:pt>
                <c:pt idx="67572">
                  <c:v>18.599032999999999</c:v>
                </c:pt>
                <c:pt idx="67573">
                  <c:v>18.601568</c:v>
                </c:pt>
                <c:pt idx="67574">
                  <c:v>18.609113000000001</c:v>
                </c:pt>
                <c:pt idx="67575">
                  <c:v>18.609386000000001</c:v>
                </c:pt>
                <c:pt idx="67576">
                  <c:v>18.607066</c:v>
                </c:pt>
                <c:pt idx="67577">
                  <c:v>18.607375000000001</c:v>
                </c:pt>
                <c:pt idx="67578">
                  <c:v>18.608136999999999</c:v>
                </c:pt>
                <c:pt idx="67579">
                  <c:v>18.611412999999999</c:v>
                </c:pt>
                <c:pt idx="67580">
                  <c:v>18.610267</c:v>
                </c:pt>
                <c:pt idx="67581">
                  <c:v>18.603290999999999</c:v>
                </c:pt>
                <c:pt idx="67582">
                  <c:v>18.604265999999999</c:v>
                </c:pt>
                <c:pt idx="67583">
                  <c:v>18.611820000000002</c:v>
                </c:pt>
                <c:pt idx="67584">
                  <c:v>18.610479999999999</c:v>
                </c:pt>
                <c:pt idx="67585">
                  <c:v>18.605162</c:v>
                </c:pt>
                <c:pt idx="67586">
                  <c:v>18.607578</c:v>
                </c:pt>
                <c:pt idx="67587">
                  <c:v>18.611654000000001</c:v>
                </c:pt>
                <c:pt idx="67588">
                  <c:v>18.609048999999999</c:v>
                </c:pt>
                <c:pt idx="67589">
                  <c:v>18.606496</c:v>
                </c:pt>
                <c:pt idx="67590">
                  <c:v>18.609871999999999</c:v>
                </c:pt>
                <c:pt idx="67591">
                  <c:v>18.611463000000001</c:v>
                </c:pt>
                <c:pt idx="67592">
                  <c:v>18.606977000000001</c:v>
                </c:pt>
                <c:pt idx="67593">
                  <c:v>18.606133</c:v>
                </c:pt>
                <c:pt idx="67594">
                  <c:v>18.608506999999999</c:v>
                </c:pt>
                <c:pt idx="67595">
                  <c:v>18.608885999999998</c:v>
                </c:pt>
                <c:pt idx="67596">
                  <c:v>18.609846999999998</c:v>
                </c:pt>
                <c:pt idx="67597">
                  <c:v>18.611446999999998</c:v>
                </c:pt>
                <c:pt idx="67598">
                  <c:v>18.611771999999998</c:v>
                </c:pt>
                <c:pt idx="67599">
                  <c:v>18.614141</c:v>
                </c:pt>
                <c:pt idx="67600">
                  <c:v>18.617612999999999</c:v>
                </c:pt>
                <c:pt idx="67601">
                  <c:v>18.614630999999999</c:v>
                </c:pt>
                <c:pt idx="67602">
                  <c:v>18.613005999999999</c:v>
                </c:pt>
                <c:pt idx="67603">
                  <c:v>18.621244999999998</c:v>
                </c:pt>
                <c:pt idx="67604">
                  <c:v>18.620978999999998</c:v>
                </c:pt>
                <c:pt idx="67605">
                  <c:v>18.616678</c:v>
                </c:pt>
                <c:pt idx="67606">
                  <c:v>18.622015999999999</c:v>
                </c:pt>
                <c:pt idx="67607">
                  <c:v>18.621578</c:v>
                </c:pt>
                <c:pt idx="67608">
                  <c:v>18.616437000000001</c:v>
                </c:pt>
                <c:pt idx="67609">
                  <c:v>18.620189</c:v>
                </c:pt>
                <c:pt idx="67610">
                  <c:v>18.620822</c:v>
                </c:pt>
                <c:pt idx="67611">
                  <c:v>18.614153999999999</c:v>
                </c:pt>
                <c:pt idx="67612">
                  <c:v>18.614442</c:v>
                </c:pt>
                <c:pt idx="67613">
                  <c:v>18.617508999999998</c:v>
                </c:pt>
                <c:pt idx="67614">
                  <c:v>18.615425999999999</c:v>
                </c:pt>
                <c:pt idx="67615">
                  <c:v>18.614858000000002</c:v>
                </c:pt>
                <c:pt idx="67616">
                  <c:v>18.614547999999999</c:v>
                </c:pt>
                <c:pt idx="67617">
                  <c:v>18.614920999999999</c:v>
                </c:pt>
                <c:pt idx="67618">
                  <c:v>18.616655000000002</c:v>
                </c:pt>
                <c:pt idx="67619">
                  <c:v>18.615993</c:v>
                </c:pt>
                <c:pt idx="67620">
                  <c:v>18.615027000000001</c:v>
                </c:pt>
                <c:pt idx="67621">
                  <c:v>18.617273000000001</c:v>
                </c:pt>
                <c:pt idx="67622">
                  <c:v>18.619277</c:v>
                </c:pt>
                <c:pt idx="67623">
                  <c:v>18.616771</c:v>
                </c:pt>
                <c:pt idx="67624">
                  <c:v>18.618179999999999</c:v>
                </c:pt>
                <c:pt idx="67625">
                  <c:v>18.625160000000001</c:v>
                </c:pt>
                <c:pt idx="67626">
                  <c:v>18.624217000000002</c:v>
                </c:pt>
                <c:pt idx="67627">
                  <c:v>18.619342</c:v>
                </c:pt>
                <c:pt idx="67628">
                  <c:v>18.620681999999999</c:v>
                </c:pt>
                <c:pt idx="67629">
                  <c:v>18.623896999999999</c:v>
                </c:pt>
                <c:pt idx="67630">
                  <c:v>18.623898000000001</c:v>
                </c:pt>
                <c:pt idx="67631">
                  <c:v>18.622039999999998</c:v>
                </c:pt>
                <c:pt idx="67632">
                  <c:v>18.621313000000001</c:v>
                </c:pt>
                <c:pt idx="67633">
                  <c:v>18.618428000000002</c:v>
                </c:pt>
                <c:pt idx="67634">
                  <c:v>18.613866999999999</c:v>
                </c:pt>
                <c:pt idx="67635">
                  <c:v>18.614972999999999</c:v>
                </c:pt>
                <c:pt idx="67636">
                  <c:v>18.618134999999999</c:v>
                </c:pt>
                <c:pt idx="67637">
                  <c:v>18.621013000000001</c:v>
                </c:pt>
                <c:pt idx="67638">
                  <c:v>18.623203</c:v>
                </c:pt>
                <c:pt idx="67639">
                  <c:v>18.619928999999999</c:v>
                </c:pt>
                <c:pt idx="67640">
                  <c:v>18.617653000000001</c:v>
                </c:pt>
                <c:pt idx="67641">
                  <c:v>18.622807999999999</c:v>
                </c:pt>
                <c:pt idx="67642">
                  <c:v>18.624948</c:v>
                </c:pt>
                <c:pt idx="67643">
                  <c:v>18.623881999999998</c:v>
                </c:pt>
                <c:pt idx="67644">
                  <c:v>18.625095999999999</c:v>
                </c:pt>
                <c:pt idx="67645">
                  <c:v>18.623218000000001</c:v>
                </c:pt>
                <c:pt idx="67646">
                  <c:v>18.619098000000001</c:v>
                </c:pt>
                <c:pt idx="67647">
                  <c:v>18.620445</c:v>
                </c:pt>
                <c:pt idx="67648">
                  <c:v>18.620716000000002</c:v>
                </c:pt>
                <c:pt idx="67649">
                  <c:v>18.616312000000001</c:v>
                </c:pt>
                <c:pt idx="67650">
                  <c:v>18.616662000000002</c:v>
                </c:pt>
                <c:pt idx="67651">
                  <c:v>18.620094999999999</c:v>
                </c:pt>
                <c:pt idx="67652">
                  <c:v>18.619247000000001</c:v>
                </c:pt>
                <c:pt idx="67653">
                  <c:v>18.617819000000001</c:v>
                </c:pt>
                <c:pt idx="67654">
                  <c:v>18.621587999999999</c:v>
                </c:pt>
                <c:pt idx="67655">
                  <c:v>18.627133000000001</c:v>
                </c:pt>
                <c:pt idx="67656">
                  <c:v>18.625796999999999</c:v>
                </c:pt>
                <c:pt idx="67657">
                  <c:v>18.620995000000001</c:v>
                </c:pt>
                <c:pt idx="67658">
                  <c:v>18.620792999999999</c:v>
                </c:pt>
                <c:pt idx="67659">
                  <c:v>18.625236999999998</c:v>
                </c:pt>
                <c:pt idx="67660">
                  <c:v>18.626754999999999</c:v>
                </c:pt>
                <c:pt idx="67661">
                  <c:v>18.624182000000001</c:v>
                </c:pt>
                <c:pt idx="67662">
                  <c:v>18.621502</c:v>
                </c:pt>
                <c:pt idx="67663">
                  <c:v>18.625045</c:v>
                </c:pt>
                <c:pt idx="67664">
                  <c:v>18.629102</c:v>
                </c:pt>
                <c:pt idx="67665">
                  <c:v>18.625933</c:v>
                </c:pt>
                <c:pt idx="67666">
                  <c:v>18.625350999999998</c:v>
                </c:pt>
                <c:pt idx="67667">
                  <c:v>18.627357</c:v>
                </c:pt>
                <c:pt idx="67668">
                  <c:v>18.62799</c:v>
                </c:pt>
                <c:pt idx="67669">
                  <c:v>18.632446999999999</c:v>
                </c:pt>
                <c:pt idx="67670">
                  <c:v>18.634066000000001</c:v>
                </c:pt>
                <c:pt idx="67671">
                  <c:v>18.627481</c:v>
                </c:pt>
                <c:pt idx="67672">
                  <c:v>18.625792000000001</c:v>
                </c:pt>
                <c:pt idx="67673">
                  <c:v>18.632000000000001</c:v>
                </c:pt>
                <c:pt idx="67674">
                  <c:v>18.631277000000001</c:v>
                </c:pt>
                <c:pt idx="67675">
                  <c:v>18.628475000000002</c:v>
                </c:pt>
                <c:pt idx="67676">
                  <c:v>18.632311999999999</c:v>
                </c:pt>
                <c:pt idx="67677">
                  <c:v>18.632491999999999</c:v>
                </c:pt>
                <c:pt idx="67678">
                  <c:v>18.630465999999998</c:v>
                </c:pt>
                <c:pt idx="67679">
                  <c:v>18.631471999999999</c:v>
                </c:pt>
                <c:pt idx="67680">
                  <c:v>18.629874999999998</c:v>
                </c:pt>
                <c:pt idx="67681">
                  <c:v>18.629476</c:v>
                </c:pt>
                <c:pt idx="67682">
                  <c:v>18.633289999999999</c:v>
                </c:pt>
                <c:pt idx="67683">
                  <c:v>18.633386999999999</c:v>
                </c:pt>
                <c:pt idx="67684">
                  <c:v>18.628457999999998</c:v>
                </c:pt>
                <c:pt idx="67685">
                  <c:v>18.627047000000001</c:v>
                </c:pt>
                <c:pt idx="67686">
                  <c:v>18.631340000000002</c:v>
                </c:pt>
                <c:pt idx="67687">
                  <c:v>18.632812999999999</c:v>
                </c:pt>
                <c:pt idx="67688">
                  <c:v>18.628640999999998</c:v>
                </c:pt>
                <c:pt idx="67689">
                  <c:v>18.626947000000001</c:v>
                </c:pt>
                <c:pt idx="67690">
                  <c:v>18.628083</c:v>
                </c:pt>
                <c:pt idx="67691">
                  <c:v>18.627593000000001</c:v>
                </c:pt>
                <c:pt idx="67692">
                  <c:v>18.628309000000002</c:v>
                </c:pt>
                <c:pt idx="67693">
                  <c:v>18.628385999999999</c:v>
                </c:pt>
                <c:pt idx="67694">
                  <c:v>18.624130000000001</c:v>
                </c:pt>
                <c:pt idx="67695">
                  <c:v>18.627137999999999</c:v>
                </c:pt>
                <c:pt idx="67696">
                  <c:v>18.636049</c:v>
                </c:pt>
                <c:pt idx="67697">
                  <c:v>18.632394000000001</c:v>
                </c:pt>
                <c:pt idx="67698">
                  <c:v>18.627020999999999</c:v>
                </c:pt>
                <c:pt idx="67699">
                  <c:v>18.631661000000001</c:v>
                </c:pt>
                <c:pt idx="67700">
                  <c:v>18.633675</c:v>
                </c:pt>
                <c:pt idx="67701">
                  <c:v>18.631039000000001</c:v>
                </c:pt>
                <c:pt idx="67702">
                  <c:v>18.631824999999999</c:v>
                </c:pt>
                <c:pt idx="67703">
                  <c:v>18.635048000000001</c:v>
                </c:pt>
                <c:pt idx="67704">
                  <c:v>18.634101999999999</c:v>
                </c:pt>
                <c:pt idx="67705">
                  <c:v>18.633970999999999</c:v>
                </c:pt>
                <c:pt idx="67706">
                  <c:v>18.634923000000001</c:v>
                </c:pt>
                <c:pt idx="67707">
                  <c:v>18.632058000000001</c:v>
                </c:pt>
                <c:pt idx="67708">
                  <c:v>18.633384</c:v>
                </c:pt>
                <c:pt idx="67709">
                  <c:v>18.637993000000002</c:v>
                </c:pt>
                <c:pt idx="67710">
                  <c:v>18.636234000000002</c:v>
                </c:pt>
                <c:pt idx="67711">
                  <c:v>18.632247</c:v>
                </c:pt>
                <c:pt idx="67712">
                  <c:v>18.633284</c:v>
                </c:pt>
                <c:pt idx="67713">
                  <c:v>18.635508000000002</c:v>
                </c:pt>
                <c:pt idx="67714">
                  <c:v>18.633676000000001</c:v>
                </c:pt>
                <c:pt idx="67715">
                  <c:v>18.634015000000002</c:v>
                </c:pt>
                <c:pt idx="67716">
                  <c:v>18.6358</c:v>
                </c:pt>
                <c:pt idx="67717">
                  <c:v>18.635532999999999</c:v>
                </c:pt>
                <c:pt idx="67718">
                  <c:v>18.638594999999999</c:v>
                </c:pt>
                <c:pt idx="67719">
                  <c:v>18.641507000000001</c:v>
                </c:pt>
                <c:pt idx="67720">
                  <c:v>18.643563</c:v>
                </c:pt>
                <c:pt idx="67721">
                  <c:v>18.644777000000001</c:v>
                </c:pt>
                <c:pt idx="67722">
                  <c:v>18.642302999999998</c:v>
                </c:pt>
                <c:pt idx="67723">
                  <c:v>18.639797999999999</c:v>
                </c:pt>
                <c:pt idx="67724">
                  <c:v>18.643004999999999</c:v>
                </c:pt>
                <c:pt idx="67725">
                  <c:v>18.645973000000001</c:v>
                </c:pt>
                <c:pt idx="67726">
                  <c:v>18.640533000000001</c:v>
                </c:pt>
                <c:pt idx="67727">
                  <c:v>18.639441999999999</c:v>
                </c:pt>
                <c:pt idx="67728">
                  <c:v>18.641749000000001</c:v>
                </c:pt>
                <c:pt idx="67729">
                  <c:v>18.637319999999999</c:v>
                </c:pt>
                <c:pt idx="67730">
                  <c:v>18.634862999999999</c:v>
                </c:pt>
                <c:pt idx="67731">
                  <c:v>18.635746999999999</c:v>
                </c:pt>
                <c:pt idx="67732">
                  <c:v>18.636873000000001</c:v>
                </c:pt>
                <c:pt idx="67733">
                  <c:v>18.637839</c:v>
                </c:pt>
                <c:pt idx="67734">
                  <c:v>18.635217000000001</c:v>
                </c:pt>
                <c:pt idx="67735">
                  <c:v>18.635418999999999</c:v>
                </c:pt>
                <c:pt idx="67736">
                  <c:v>18.638045000000002</c:v>
                </c:pt>
                <c:pt idx="67737">
                  <c:v>18.638929999999998</c:v>
                </c:pt>
                <c:pt idx="67738">
                  <c:v>18.638971999999999</c:v>
                </c:pt>
                <c:pt idx="67739">
                  <c:v>18.640402000000002</c:v>
                </c:pt>
                <c:pt idx="67740">
                  <c:v>18.639534999999999</c:v>
                </c:pt>
                <c:pt idx="67741">
                  <c:v>18.636962</c:v>
                </c:pt>
                <c:pt idx="67742">
                  <c:v>18.638238000000001</c:v>
                </c:pt>
                <c:pt idx="67743">
                  <c:v>18.644421999999999</c:v>
                </c:pt>
                <c:pt idx="67744">
                  <c:v>18.648157000000001</c:v>
                </c:pt>
                <c:pt idx="67745">
                  <c:v>18.645206999999999</c:v>
                </c:pt>
                <c:pt idx="67746">
                  <c:v>18.643495999999999</c:v>
                </c:pt>
                <c:pt idx="67747">
                  <c:v>18.647583999999998</c:v>
                </c:pt>
                <c:pt idx="67748">
                  <c:v>18.647167</c:v>
                </c:pt>
                <c:pt idx="67749">
                  <c:v>18.643801</c:v>
                </c:pt>
                <c:pt idx="67750">
                  <c:v>18.644234999999998</c:v>
                </c:pt>
                <c:pt idx="67751">
                  <c:v>18.645672999999999</c:v>
                </c:pt>
                <c:pt idx="67752">
                  <c:v>18.649791</c:v>
                </c:pt>
                <c:pt idx="67753">
                  <c:v>18.655539000000001</c:v>
                </c:pt>
                <c:pt idx="67754">
                  <c:v>18.652806999999999</c:v>
                </c:pt>
                <c:pt idx="67755">
                  <c:v>18.646664000000001</c:v>
                </c:pt>
                <c:pt idx="67756">
                  <c:v>18.650829999999999</c:v>
                </c:pt>
                <c:pt idx="67757">
                  <c:v>18.654883000000002</c:v>
                </c:pt>
                <c:pt idx="67758">
                  <c:v>18.649919000000001</c:v>
                </c:pt>
                <c:pt idx="67759">
                  <c:v>18.649533999999999</c:v>
                </c:pt>
                <c:pt idx="67760">
                  <c:v>18.652301000000001</c:v>
                </c:pt>
                <c:pt idx="67761">
                  <c:v>18.650905000000002</c:v>
                </c:pt>
                <c:pt idx="67762">
                  <c:v>18.648985</c:v>
                </c:pt>
                <c:pt idx="67763">
                  <c:v>18.650134999999999</c:v>
                </c:pt>
                <c:pt idx="67764">
                  <c:v>18.650217999999999</c:v>
                </c:pt>
                <c:pt idx="67765">
                  <c:v>18.648537999999999</c:v>
                </c:pt>
                <c:pt idx="67766">
                  <c:v>18.645275999999999</c:v>
                </c:pt>
                <c:pt idx="67767">
                  <c:v>18.643436000000001</c:v>
                </c:pt>
                <c:pt idx="67768">
                  <c:v>18.645793999999999</c:v>
                </c:pt>
                <c:pt idx="67769">
                  <c:v>18.648434999999999</c:v>
                </c:pt>
                <c:pt idx="67770">
                  <c:v>18.648308</c:v>
                </c:pt>
                <c:pt idx="67771">
                  <c:v>18.648177</c:v>
                </c:pt>
                <c:pt idx="67772">
                  <c:v>18.649118999999999</c:v>
                </c:pt>
                <c:pt idx="67773">
                  <c:v>18.651222000000001</c:v>
                </c:pt>
                <c:pt idx="67774">
                  <c:v>18.654658000000001</c:v>
                </c:pt>
                <c:pt idx="67775">
                  <c:v>18.653317000000001</c:v>
                </c:pt>
                <c:pt idx="67776">
                  <c:v>18.649944999999999</c:v>
                </c:pt>
                <c:pt idx="67777">
                  <c:v>18.650691999999999</c:v>
                </c:pt>
                <c:pt idx="67778">
                  <c:v>18.653925000000001</c:v>
                </c:pt>
                <c:pt idx="67779">
                  <c:v>18.658132999999999</c:v>
                </c:pt>
                <c:pt idx="67780">
                  <c:v>18.659192999999998</c:v>
                </c:pt>
                <c:pt idx="67781">
                  <c:v>18.660253999999998</c:v>
                </c:pt>
                <c:pt idx="67782">
                  <c:v>18.662555999999999</c:v>
                </c:pt>
                <c:pt idx="67783">
                  <c:v>18.662641000000001</c:v>
                </c:pt>
                <c:pt idx="67784">
                  <c:v>18.666049000000001</c:v>
                </c:pt>
                <c:pt idx="67785">
                  <c:v>18.666674</c:v>
                </c:pt>
                <c:pt idx="67786">
                  <c:v>18.661829000000001</c:v>
                </c:pt>
                <c:pt idx="67787">
                  <c:v>18.663315999999998</c:v>
                </c:pt>
                <c:pt idx="67788">
                  <c:v>18.666093</c:v>
                </c:pt>
                <c:pt idx="67789">
                  <c:v>18.665763999999999</c:v>
                </c:pt>
                <c:pt idx="67790">
                  <c:v>18.663858999999999</c:v>
                </c:pt>
                <c:pt idx="67791">
                  <c:v>18.659841</c:v>
                </c:pt>
                <c:pt idx="67792">
                  <c:v>18.655429999999999</c:v>
                </c:pt>
                <c:pt idx="67793">
                  <c:v>18.655377999999999</c:v>
                </c:pt>
                <c:pt idx="67794">
                  <c:v>18.660350000000001</c:v>
                </c:pt>
                <c:pt idx="67795">
                  <c:v>18.661456000000001</c:v>
                </c:pt>
                <c:pt idx="67796">
                  <c:v>18.656977000000001</c:v>
                </c:pt>
                <c:pt idx="67797">
                  <c:v>18.655189</c:v>
                </c:pt>
                <c:pt idx="67798">
                  <c:v>18.656614999999999</c:v>
                </c:pt>
                <c:pt idx="67799">
                  <c:v>18.658912000000001</c:v>
                </c:pt>
                <c:pt idx="67800">
                  <c:v>18.659559999999999</c:v>
                </c:pt>
                <c:pt idx="67801">
                  <c:v>18.656015</c:v>
                </c:pt>
                <c:pt idx="67802">
                  <c:v>18.654675000000001</c:v>
                </c:pt>
                <c:pt idx="67803">
                  <c:v>18.658505999999999</c:v>
                </c:pt>
                <c:pt idx="67804">
                  <c:v>18.657608</c:v>
                </c:pt>
                <c:pt idx="67805">
                  <c:v>18.652857999999998</c:v>
                </c:pt>
                <c:pt idx="67806">
                  <c:v>18.655090000000001</c:v>
                </c:pt>
                <c:pt idx="67807">
                  <c:v>18.660488999999998</c:v>
                </c:pt>
                <c:pt idx="67808">
                  <c:v>18.655916999999999</c:v>
                </c:pt>
                <c:pt idx="67809">
                  <c:v>18.654648000000002</c:v>
                </c:pt>
                <c:pt idx="67810">
                  <c:v>18.663325</c:v>
                </c:pt>
                <c:pt idx="67811">
                  <c:v>18.662724000000001</c:v>
                </c:pt>
                <c:pt idx="67812">
                  <c:v>18.655992000000001</c:v>
                </c:pt>
                <c:pt idx="67813">
                  <c:v>18.656797000000001</c:v>
                </c:pt>
                <c:pt idx="67814">
                  <c:v>18.659496000000001</c:v>
                </c:pt>
                <c:pt idx="67815">
                  <c:v>18.660055</c:v>
                </c:pt>
                <c:pt idx="67816">
                  <c:v>18.661565</c:v>
                </c:pt>
                <c:pt idx="67817">
                  <c:v>18.661721</c:v>
                </c:pt>
                <c:pt idx="67818">
                  <c:v>18.660720999999999</c:v>
                </c:pt>
                <c:pt idx="67819">
                  <c:v>18.661114000000001</c:v>
                </c:pt>
                <c:pt idx="67820">
                  <c:v>18.658294000000001</c:v>
                </c:pt>
                <c:pt idx="67821">
                  <c:v>18.656094</c:v>
                </c:pt>
                <c:pt idx="67822">
                  <c:v>18.660456</c:v>
                </c:pt>
                <c:pt idx="67823">
                  <c:v>18.661764000000002</c:v>
                </c:pt>
                <c:pt idx="67824">
                  <c:v>18.657730999999998</c:v>
                </c:pt>
                <c:pt idx="67825">
                  <c:v>18.660053000000001</c:v>
                </c:pt>
                <c:pt idx="67826">
                  <c:v>18.664652</c:v>
                </c:pt>
                <c:pt idx="67827">
                  <c:v>18.668336</c:v>
                </c:pt>
                <c:pt idx="67828">
                  <c:v>18.672609000000001</c:v>
                </c:pt>
                <c:pt idx="67829">
                  <c:v>18.668854</c:v>
                </c:pt>
                <c:pt idx="67830">
                  <c:v>18.663712</c:v>
                </c:pt>
                <c:pt idx="67831">
                  <c:v>18.668838000000001</c:v>
                </c:pt>
                <c:pt idx="67832">
                  <c:v>18.673629999999999</c:v>
                </c:pt>
                <c:pt idx="67833">
                  <c:v>18.66826</c:v>
                </c:pt>
                <c:pt idx="67834">
                  <c:v>18.663936</c:v>
                </c:pt>
                <c:pt idx="67835">
                  <c:v>18.669350999999999</c:v>
                </c:pt>
                <c:pt idx="67836">
                  <c:v>18.670524</c:v>
                </c:pt>
                <c:pt idx="67837">
                  <c:v>18.663824000000002</c:v>
                </c:pt>
                <c:pt idx="67838">
                  <c:v>18.665894000000002</c:v>
                </c:pt>
                <c:pt idx="67839">
                  <c:v>18.671872</c:v>
                </c:pt>
                <c:pt idx="67840">
                  <c:v>18.669174999999999</c:v>
                </c:pt>
                <c:pt idx="67841">
                  <c:v>18.666197</c:v>
                </c:pt>
                <c:pt idx="67842">
                  <c:v>18.665448000000001</c:v>
                </c:pt>
                <c:pt idx="67843">
                  <c:v>18.665016000000001</c:v>
                </c:pt>
                <c:pt idx="67844">
                  <c:v>18.666115999999999</c:v>
                </c:pt>
                <c:pt idx="67845">
                  <c:v>18.665635000000002</c:v>
                </c:pt>
                <c:pt idx="67846">
                  <c:v>18.664883</c:v>
                </c:pt>
                <c:pt idx="67847">
                  <c:v>18.668398</c:v>
                </c:pt>
                <c:pt idx="67848">
                  <c:v>18.669964</c:v>
                </c:pt>
                <c:pt idx="67849">
                  <c:v>18.666025000000001</c:v>
                </c:pt>
                <c:pt idx="67850">
                  <c:v>18.667128000000002</c:v>
                </c:pt>
                <c:pt idx="67851">
                  <c:v>18.673915000000001</c:v>
                </c:pt>
                <c:pt idx="67852">
                  <c:v>18.674275000000002</c:v>
                </c:pt>
                <c:pt idx="67853">
                  <c:v>18.672567999999998</c:v>
                </c:pt>
                <c:pt idx="67854">
                  <c:v>18.674310999999999</c:v>
                </c:pt>
                <c:pt idx="67855">
                  <c:v>18.671225</c:v>
                </c:pt>
                <c:pt idx="67856">
                  <c:v>18.670314999999999</c:v>
                </c:pt>
                <c:pt idx="67857">
                  <c:v>18.677682999999998</c:v>
                </c:pt>
                <c:pt idx="67858">
                  <c:v>18.677654</c:v>
                </c:pt>
                <c:pt idx="67859">
                  <c:v>18.675889999999999</c:v>
                </c:pt>
                <c:pt idx="67860">
                  <c:v>18.679796</c:v>
                </c:pt>
                <c:pt idx="67861">
                  <c:v>18.677810000000001</c:v>
                </c:pt>
                <c:pt idx="67862">
                  <c:v>18.674242</c:v>
                </c:pt>
                <c:pt idx="67863">
                  <c:v>18.675626999999999</c:v>
                </c:pt>
                <c:pt idx="67864">
                  <c:v>18.676721000000001</c:v>
                </c:pt>
                <c:pt idx="67865">
                  <c:v>18.675802999999998</c:v>
                </c:pt>
                <c:pt idx="67866">
                  <c:v>18.675982000000001</c:v>
                </c:pt>
                <c:pt idx="67867">
                  <c:v>18.674762000000001</c:v>
                </c:pt>
                <c:pt idx="67868">
                  <c:v>18.672605000000001</c:v>
                </c:pt>
                <c:pt idx="67869">
                  <c:v>18.672547000000002</c:v>
                </c:pt>
                <c:pt idx="67870">
                  <c:v>18.672817999999999</c:v>
                </c:pt>
                <c:pt idx="67871">
                  <c:v>18.671315</c:v>
                </c:pt>
                <c:pt idx="67872">
                  <c:v>18.670362000000001</c:v>
                </c:pt>
                <c:pt idx="67873">
                  <c:v>18.675778000000001</c:v>
                </c:pt>
                <c:pt idx="67874">
                  <c:v>18.679551</c:v>
                </c:pt>
                <c:pt idx="67875">
                  <c:v>18.677009999999999</c:v>
                </c:pt>
                <c:pt idx="67876">
                  <c:v>18.67821</c:v>
                </c:pt>
                <c:pt idx="67877">
                  <c:v>18.681082</c:v>
                </c:pt>
                <c:pt idx="67878">
                  <c:v>18.680827000000001</c:v>
                </c:pt>
                <c:pt idx="67879">
                  <c:v>18.679189000000001</c:v>
                </c:pt>
                <c:pt idx="67880">
                  <c:v>18.677439</c:v>
                </c:pt>
                <c:pt idx="67881">
                  <c:v>18.676076999999999</c:v>
                </c:pt>
                <c:pt idx="67882">
                  <c:v>18.676268</c:v>
                </c:pt>
                <c:pt idx="67883">
                  <c:v>18.681258</c:v>
                </c:pt>
                <c:pt idx="67884">
                  <c:v>18.683067999999999</c:v>
                </c:pt>
                <c:pt idx="67885">
                  <c:v>18.679891000000001</c:v>
                </c:pt>
                <c:pt idx="67886">
                  <c:v>18.684965999999999</c:v>
                </c:pt>
                <c:pt idx="67887">
                  <c:v>18.691089999999999</c:v>
                </c:pt>
                <c:pt idx="67888">
                  <c:v>18.689339</c:v>
                </c:pt>
                <c:pt idx="67889">
                  <c:v>18.686606999999999</c:v>
                </c:pt>
                <c:pt idx="67890">
                  <c:v>18.683713999999998</c:v>
                </c:pt>
                <c:pt idx="67891">
                  <c:v>18.682424000000001</c:v>
                </c:pt>
                <c:pt idx="67892">
                  <c:v>18.686910999999998</c:v>
                </c:pt>
                <c:pt idx="67893">
                  <c:v>18.690227</c:v>
                </c:pt>
                <c:pt idx="67894">
                  <c:v>18.688365999999998</c:v>
                </c:pt>
                <c:pt idx="67895">
                  <c:v>18.686516999999998</c:v>
                </c:pt>
                <c:pt idx="67896">
                  <c:v>18.682969</c:v>
                </c:pt>
                <c:pt idx="67897">
                  <c:v>18.679392</c:v>
                </c:pt>
                <c:pt idx="67898">
                  <c:v>18.680975</c:v>
                </c:pt>
                <c:pt idx="67899">
                  <c:v>18.685336</c:v>
                </c:pt>
                <c:pt idx="67900">
                  <c:v>18.686195000000001</c:v>
                </c:pt>
                <c:pt idx="67901">
                  <c:v>18.684566</c:v>
                </c:pt>
                <c:pt idx="67902">
                  <c:v>18.683229000000001</c:v>
                </c:pt>
                <c:pt idx="67903">
                  <c:v>18.68065</c:v>
                </c:pt>
                <c:pt idx="67904">
                  <c:v>18.677668000000001</c:v>
                </c:pt>
                <c:pt idx="67905">
                  <c:v>18.679289000000001</c:v>
                </c:pt>
                <c:pt idx="67906">
                  <c:v>18.684127</c:v>
                </c:pt>
                <c:pt idx="67907">
                  <c:v>18.685261000000001</c:v>
                </c:pt>
                <c:pt idx="67908">
                  <c:v>18.683298000000001</c:v>
                </c:pt>
                <c:pt idx="67909">
                  <c:v>18.685193000000002</c:v>
                </c:pt>
                <c:pt idx="67910">
                  <c:v>18.688507999999999</c:v>
                </c:pt>
                <c:pt idx="67911">
                  <c:v>18.688096000000002</c:v>
                </c:pt>
                <c:pt idx="67912">
                  <c:v>18.688828999999998</c:v>
                </c:pt>
                <c:pt idx="67913">
                  <c:v>18.689446</c:v>
                </c:pt>
                <c:pt idx="67914">
                  <c:v>18.686761000000001</c:v>
                </c:pt>
                <c:pt idx="67915">
                  <c:v>18.690912999999998</c:v>
                </c:pt>
                <c:pt idx="67916">
                  <c:v>18.695167000000001</c:v>
                </c:pt>
                <c:pt idx="67917">
                  <c:v>18.693128999999999</c:v>
                </c:pt>
                <c:pt idx="67918">
                  <c:v>18.693778999999999</c:v>
                </c:pt>
                <c:pt idx="67919">
                  <c:v>18.693722999999999</c:v>
                </c:pt>
                <c:pt idx="67920">
                  <c:v>18.690256999999999</c:v>
                </c:pt>
                <c:pt idx="67921">
                  <c:v>18.687176999999998</c:v>
                </c:pt>
                <c:pt idx="67922">
                  <c:v>18.684756</c:v>
                </c:pt>
                <c:pt idx="67923">
                  <c:v>18.683306000000002</c:v>
                </c:pt>
                <c:pt idx="67924">
                  <c:v>18.683911999999999</c:v>
                </c:pt>
                <c:pt idx="67925">
                  <c:v>18.683693999999999</c:v>
                </c:pt>
                <c:pt idx="67926">
                  <c:v>18.681149999999999</c:v>
                </c:pt>
                <c:pt idx="67927">
                  <c:v>18.681968999999999</c:v>
                </c:pt>
                <c:pt idx="67928">
                  <c:v>18.683440999999998</c:v>
                </c:pt>
                <c:pt idx="67929">
                  <c:v>18.680648000000001</c:v>
                </c:pt>
                <c:pt idx="67930">
                  <c:v>18.682085000000001</c:v>
                </c:pt>
                <c:pt idx="67931">
                  <c:v>18.685718999999999</c:v>
                </c:pt>
                <c:pt idx="67932">
                  <c:v>18.685753999999999</c:v>
                </c:pt>
                <c:pt idx="67933">
                  <c:v>18.687024999999998</c:v>
                </c:pt>
                <c:pt idx="67934">
                  <c:v>18.687373000000001</c:v>
                </c:pt>
                <c:pt idx="67935">
                  <c:v>18.685352000000002</c:v>
                </c:pt>
                <c:pt idx="67936">
                  <c:v>18.687307000000001</c:v>
                </c:pt>
                <c:pt idx="67937">
                  <c:v>18.686914999999999</c:v>
                </c:pt>
                <c:pt idx="67938">
                  <c:v>18.681956</c:v>
                </c:pt>
                <c:pt idx="67939">
                  <c:v>18.680933</c:v>
                </c:pt>
                <c:pt idx="67940">
                  <c:v>18.682241999999999</c:v>
                </c:pt>
                <c:pt idx="67941">
                  <c:v>18.684692999999999</c:v>
                </c:pt>
                <c:pt idx="67942">
                  <c:v>18.686921000000002</c:v>
                </c:pt>
                <c:pt idx="67943">
                  <c:v>18.685413</c:v>
                </c:pt>
                <c:pt idx="67944">
                  <c:v>18.684781000000001</c:v>
                </c:pt>
                <c:pt idx="67945">
                  <c:v>18.684170999999999</c:v>
                </c:pt>
                <c:pt idx="67946">
                  <c:v>18.68411</c:v>
                </c:pt>
                <c:pt idx="67947">
                  <c:v>18.687363000000001</c:v>
                </c:pt>
                <c:pt idx="67948">
                  <c:v>18.688544</c:v>
                </c:pt>
                <c:pt idx="67949">
                  <c:v>18.691279000000002</c:v>
                </c:pt>
                <c:pt idx="67950">
                  <c:v>18.698360999999998</c:v>
                </c:pt>
                <c:pt idx="67951">
                  <c:v>18.700156</c:v>
                </c:pt>
                <c:pt idx="67952">
                  <c:v>18.697951</c:v>
                </c:pt>
                <c:pt idx="67953">
                  <c:v>18.696228000000001</c:v>
                </c:pt>
                <c:pt idx="67954">
                  <c:v>18.696382</c:v>
                </c:pt>
                <c:pt idx="67955">
                  <c:v>18.697386000000002</c:v>
                </c:pt>
                <c:pt idx="67956">
                  <c:v>18.697845000000001</c:v>
                </c:pt>
                <c:pt idx="67957">
                  <c:v>18.697977999999999</c:v>
                </c:pt>
                <c:pt idx="67958">
                  <c:v>18.696546999999999</c:v>
                </c:pt>
                <c:pt idx="67959">
                  <c:v>18.695871</c:v>
                </c:pt>
                <c:pt idx="67960">
                  <c:v>18.696936000000001</c:v>
                </c:pt>
                <c:pt idx="67961">
                  <c:v>18.697488</c:v>
                </c:pt>
                <c:pt idx="67962">
                  <c:v>18.698934999999999</c:v>
                </c:pt>
                <c:pt idx="67963">
                  <c:v>18.700686999999999</c:v>
                </c:pt>
                <c:pt idx="67964">
                  <c:v>18.703151999999999</c:v>
                </c:pt>
                <c:pt idx="67965">
                  <c:v>18.700897999999999</c:v>
                </c:pt>
                <c:pt idx="67966">
                  <c:v>18.697517000000001</c:v>
                </c:pt>
                <c:pt idx="67967">
                  <c:v>18.699266999999999</c:v>
                </c:pt>
                <c:pt idx="67968">
                  <c:v>18.698335</c:v>
                </c:pt>
                <c:pt idx="67969">
                  <c:v>18.694434999999999</c:v>
                </c:pt>
                <c:pt idx="67970">
                  <c:v>18.694887000000001</c:v>
                </c:pt>
                <c:pt idx="67971">
                  <c:v>18.697123999999999</c:v>
                </c:pt>
                <c:pt idx="67972">
                  <c:v>18.697624000000001</c:v>
                </c:pt>
                <c:pt idx="67973">
                  <c:v>18.699204000000002</c:v>
                </c:pt>
                <c:pt idx="67974">
                  <c:v>18.701163999999999</c:v>
                </c:pt>
                <c:pt idx="67975">
                  <c:v>18.704872000000002</c:v>
                </c:pt>
                <c:pt idx="67976">
                  <c:v>18.70411</c:v>
                </c:pt>
                <c:pt idx="67977">
                  <c:v>18.697932000000002</c:v>
                </c:pt>
                <c:pt idx="67978">
                  <c:v>18.698696000000002</c:v>
                </c:pt>
                <c:pt idx="67979">
                  <c:v>18.702017000000001</c:v>
                </c:pt>
                <c:pt idx="67980">
                  <c:v>18.701415000000001</c:v>
                </c:pt>
                <c:pt idx="67981">
                  <c:v>18.701180000000001</c:v>
                </c:pt>
                <c:pt idx="67982">
                  <c:v>18.703655999999999</c:v>
                </c:pt>
                <c:pt idx="67983">
                  <c:v>18.704854999999998</c:v>
                </c:pt>
                <c:pt idx="67984">
                  <c:v>18.703358999999999</c:v>
                </c:pt>
                <c:pt idx="67985">
                  <c:v>18.702572</c:v>
                </c:pt>
                <c:pt idx="67986">
                  <c:v>18.699842</c:v>
                </c:pt>
                <c:pt idx="67987">
                  <c:v>18.698726000000001</c:v>
                </c:pt>
                <c:pt idx="67988">
                  <c:v>18.704646</c:v>
                </c:pt>
                <c:pt idx="67989">
                  <c:v>18.707667000000001</c:v>
                </c:pt>
                <c:pt idx="67990">
                  <c:v>18.707944999999999</c:v>
                </c:pt>
                <c:pt idx="67991">
                  <c:v>18.709942999999999</c:v>
                </c:pt>
                <c:pt idx="67992">
                  <c:v>18.706804999999999</c:v>
                </c:pt>
                <c:pt idx="67993">
                  <c:v>18.703202000000001</c:v>
                </c:pt>
                <c:pt idx="67994">
                  <c:v>18.707322000000001</c:v>
                </c:pt>
                <c:pt idx="67995">
                  <c:v>18.707006</c:v>
                </c:pt>
                <c:pt idx="67996">
                  <c:v>18.701215999999999</c:v>
                </c:pt>
                <c:pt idx="67997">
                  <c:v>18.701353000000001</c:v>
                </c:pt>
                <c:pt idx="67998">
                  <c:v>18.708985999999999</c:v>
                </c:pt>
                <c:pt idx="67999">
                  <c:v>18.713224</c:v>
                </c:pt>
                <c:pt idx="68000">
                  <c:v>18.709114</c:v>
                </c:pt>
                <c:pt idx="68001">
                  <c:v>18.704301999999998</c:v>
                </c:pt>
                <c:pt idx="68002">
                  <c:v>18.703123999999999</c:v>
                </c:pt>
                <c:pt idx="68003">
                  <c:v>18.703710999999998</c:v>
                </c:pt>
                <c:pt idx="68004">
                  <c:v>18.705110999999999</c:v>
                </c:pt>
                <c:pt idx="68005">
                  <c:v>18.702366999999999</c:v>
                </c:pt>
                <c:pt idx="68006">
                  <c:v>18.698820000000001</c:v>
                </c:pt>
                <c:pt idx="68007">
                  <c:v>18.704853</c:v>
                </c:pt>
                <c:pt idx="68008">
                  <c:v>18.710345</c:v>
                </c:pt>
                <c:pt idx="68009">
                  <c:v>18.707567999999998</c:v>
                </c:pt>
                <c:pt idx="68010">
                  <c:v>18.703873000000002</c:v>
                </c:pt>
                <c:pt idx="68011">
                  <c:v>18.701694</c:v>
                </c:pt>
                <c:pt idx="68012">
                  <c:v>18.703278999999998</c:v>
                </c:pt>
                <c:pt idx="68013">
                  <c:v>18.7027</c:v>
                </c:pt>
                <c:pt idx="68014">
                  <c:v>18.697970999999999</c:v>
                </c:pt>
                <c:pt idx="68015">
                  <c:v>18.698397</c:v>
                </c:pt>
                <c:pt idx="68016">
                  <c:v>18.703994000000002</c:v>
                </c:pt>
                <c:pt idx="68017">
                  <c:v>18.705210000000001</c:v>
                </c:pt>
                <c:pt idx="68018">
                  <c:v>18.702527</c:v>
                </c:pt>
                <c:pt idx="68019">
                  <c:v>18.702681999999999</c:v>
                </c:pt>
                <c:pt idx="68020">
                  <c:v>18.704761999999999</c:v>
                </c:pt>
                <c:pt idx="68021">
                  <c:v>18.702822000000001</c:v>
                </c:pt>
                <c:pt idx="68022">
                  <c:v>18.703084</c:v>
                </c:pt>
                <c:pt idx="68023">
                  <c:v>18.705375</c:v>
                </c:pt>
                <c:pt idx="68024">
                  <c:v>18.703973000000001</c:v>
                </c:pt>
                <c:pt idx="68025">
                  <c:v>18.704830000000001</c:v>
                </c:pt>
                <c:pt idx="68026">
                  <c:v>18.707307</c:v>
                </c:pt>
                <c:pt idx="68027">
                  <c:v>18.704457999999999</c:v>
                </c:pt>
                <c:pt idx="68028">
                  <c:v>18.702186000000001</c:v>
                </c:pt>
                <c:pt idx="68029">
                  <c:v>18.704823999999999</c:v>
                </c:pt>
                <c:pt idx="68030">
                  <c:v>18.710705999999998</c:v>
                </c:pt>
                <c:pt idx="68031">
                  <c:v>18.7134</c:v>
                </c:pt>
                <c:pt idx="68032">
                  <c:v>18.715935999999999</c:v>
                </c:pt>
                <c:pt idx="68033">
                  <c:v>18.719999000000001</c:v>
                </c:pt>
                <c:pt idx="68034">
                  <c:v>18.715810999999999</c:v>
                </c:pt>
                <c:pt idx="68035">
                  <c:v>18.709019000000001</c:v>
                </c:pt>
                <c:pt idx="68036">
                  <c:v>18.710398999999999</c:v>
                </c:pt>
                <c:pt idx="68037">
                  <c:v>18.716024999999998</c:v>
                </c:pt>
                <c:pt idx="68038">
                  <c:v>18.714877000000001</c:v>
                </c:pt>
                <c:pt idx="68039">
                  <c:v>18.712765000000001</c:v>
                </c:pt>
                <c:pt idx="68040">
                  <c:v>18.714471</c:v>
                </c:pt>
                <c:pt idx="68041">
                  <c:v>18.712700999999999</c:v>
                </c:pt>
                <c:pt idx="68042">
                  <c:v>18.713967</c:v>
                </c:pt>
                <c:pt idx="68043">
                  <c:v>18.718132000000001</c:v>
                </c:pt>
                <c:pt idx="68044">
                  <c:v>18.714237000000001</c:v>
                </c:pt>
                <c:pt idx="68045">
                  <c:v>18.71002</c:v>
                </c:pt>
                <c:pt idx="68046">
                  <c:v>18.715350999999998</c:v>
                </c:pt>
                <c:pt idx="68047">
                  <c:v>18.719328000000001</c:v>
                </c:pt>
                <c:pt idx="68048">
                  <c:v>18.715226999999999</c:v>
                </c:pt>
                <c:pt idx="68049">
                  <c:v>18.715724999999999</c:v>
                </c:pt>
                <c:pt idx="68050">
                  <c:v>18.719909999999999</c:v>
                </c:pt>
                <c:pt idx="68051">
                  <c:v>18.714565</c:v>
                </c:pt>
                <c:pt idx="68052">
                  <c:v>18.709733</c:v>
                </c:pt>
                <c:pt idx="68053">
                  <c:v>18.713331</c:v>
                </c:pt>
                <c:pt idx="68054">
                  <c:v>18.713622000000001</c:v>
                </c:pt>
                <c:pt idx="68055">
                  <c:v>18.713069999999998</c:v>
                </c:pt>
                <c:pt idx="68056">
                  <c:v>18.716961999999999</c:v>
                </c:pt>
                <c:pt idx="68057">
                  <c:v>18.714590000000001</c:v>
                </c:pt>
                <c:pt idx="68058">
                  <c:v>18.709952999999999</c:v>
                </c:pt>
                <c:pt idx="68059">
                  <c:v>18.712775000000001</c:v>
                </c:pt>
                <c:pt idx="68060">
                  <c:v>18.714454</c:v>
                </c:pt>
                <c:pt idx="68061">
                  <c:v>18.714341000000001</c:v>
                </c:pt>
                <c:pt idx="68062">
                  <c:v>18.717589</c:v>
                </c:pt>
                <c:pt idx="68063">
                  <c:v>18.715626</c:v>
                </c:pt>
                <c:pt idx="68064">
                  <c:v>18.712633</c:v>
                </c:pt>
                <c:pt idx="68065">
                  <c:v>18.716280000000001</c:v>
                </c:pt>
                <c:pt idx="68066">
                  <c:v>18.717400000000001</c:v>
                </c:pt>
                <c:pt idx="68067">
                  <c:v>18.715357999999998</c:v>
                </c:pt>
                <c:pt idx="68068">
                  <c:v>18.716638</c:v>
                </c:pt>
                <c:pt idx="68069">
                  <c:v>18.717421999999999</c:v>
                </c:pt>
                <c:pt idx="68070">
                  <c:v>18.716812000000001</c:v>
                </c:pt>
                <c:pt idx="68071">
                  <c:v>18.716653999999998</c:v>
                </c:pt>
                <c:pt idx="68072">
                  <c:v>18.717245999999999</c:v>
                </c:pt>
                <c:pt idx="68073">
                  <c:v>18.719369</c:v>
                </c:pt>
                <c:pt idx="68074">
                  <c:v>18.723925000000001</c:v>
                </c:pt>
                <c:pt idx="68075">
                  <c:v>18.725162999999998</c:v>
                </c:pt>
                <c:pt idx="68076">
                  <c:v>18.722344</c:v>
                </c:pt>
                <c:pt idx="68077">
                  <c:v>18.725106</c:v>
                </c:pt>
                <c:pt idx="68078">
                  <c:v>18.728919999999999</c:v>
                </c:pt>
                <c:pt idx="68079">
                  <c:v>18.728175</c:v>
                </c:pt>
                <c:pt idx="68080">
                  <c:v>18.731041999999999</c:v>
                </c:pt>
                <c:pt idx="68081">
                  <c:v>18.735457</c:v>
                </c:pt>
                <c:pt idx="68082">
                  <c:v>18.734003999999999</c:v>
                </c:pt>
                <c:pt idx="68083">
                  <c:v>18.730888</c:v>
                </c:pt>
                <c:pt idx="68084">
                  <c:v>18.733127</c:v>
                </c:pt>
                <c:pt idx="68085">
                  <c:v>18.737362000000001</c:v>
                </c:pt>
                <c:pt idx="68086">
                  <c:v>18.736270000000001</c:v>
                </c:pt>
                <c:pt idx="68087">
                  <c:v>18.7319</c:v>
                </c:pt>
                <c:pt idx="68088">
                  <c:v>18.732071000000001</c:v>
                </c:pt>
                <c:pt idx="68089">
                  <c:v>18.733274999999999</c:v>
                </c:pt>
                <c:pt idx="68090">
                  <c:v>18.730357999999999</c:v>
                </c:pt>
                <c:pt idx="68091">
                  <c:v>18.730754000000001</c:v>
                </c:pt>
                <c:pt idx="68092">
                  <c:v>18.735457</c:v>
                </c:pt>
                <c:pt idx="68093">
                  <c:v>18.733266</c:v>
                </c:pt>
                <c:pt idx="68094">
                  <c:v>18.728083000000002</c:v>
                </c:pt>
                <c:pt idx="68095">
                  <c:v>18.72983</c:v>
                </c:pt>
                <c:pt idx="68096">
                  <c:v>18.732911000000001</c:v>
                </c:pt>
                <c:pt idx="68097">
                  <c:v>18.732790999999999</c:v>
                </c:pt>
                <c:pt idx="68098">
                  <c:v>18.730160000000001</c:v>
                </c:pt>
                <c:pt idx="68099">
                  <c:v>18.729434000000001</c:v>
                </c:pt>
                <c:pt idx="68100">
                  <c:v>18.73152</c:v>
                </c:pt>
                <c:pt idx="68101">
                  <c:v>18.731819999999999</c:v>
                </c:pt>
                <c:pt idx="68102">
                  <c:v>18.732185999999999</c:v>
                </c:pt>
                <c:pt idx="68103">
                  <c:v>18.730764000000001</c:v>
                </c:pt>
                <c:pt idx="68104">
                  <c:v>18.727592000000001</c:v>
                </c:pt>
                <c:pt idx="68105">
                  <c:v>18.727319000000001</c:v>
                </c:pt>
                <c:pt idx="68106">
                  <c:v>18.728902999999999</c:v>
                </c:pt>
                <c:pt idx="68107">
                  <c:v>18.728542000000001</c:v>
                </c:pt>
                <c:pt idx="68108">
                  <c:v>18.729032</c:v>
                </c:pt>
                <c:pt idx="68109">
                  <c:v>18.732361999999998</c:v>
                </c:pt>
                <c:pt idx="68110">
                  <c:v>18.732285999999998</c:v>
                </c:pt>
                <c:pt idx="68111">
                  <c:v>18.729222</c:v>
                </c:pt>
                <c:pt idx="68112">
                  <c:v>18.729161000000001</c:v>
                </c:pt>
                <c:pt idx="68113">
                  <c:v>18.730551999999999</c:v>
                </c:pt>
                <c:pt idx="68114">
                  <c:v>18.730847000000001</c:v>
                </c:pt>
                <c:pt idx="68115">
                  <c:v>18.728066999999999</c:v>
                </c:pt>
                <c:pt idx="68116">
                  <c:v>18.727350000000001</c:v>
                </c:pt>
                <c:pt idx="68117">
                  <c:v>18.729164999999998</c:v>
                </c:pt>
                <c:pt idx="68118">
                  <c:v>18.725750000000001</c:v>
                </c:pt>
                <c:pt idx="68119">
                  <c:v>18.724858000000001</c:v>
                </c:pt>
                <c:pt idx="68120">
                  <c:v>18.728338000000001</c:v>
                </c:pt>
                <c:pt idx="68121">
                  <c:v>18.729292000000001</c:v>
                </c:pt>
                <c:pt idx="68122">
                  <c:v>18.727656</c:v>
                </c:pt>
                <c:pt idx="68123">
                  <c:v>18.724056999999998</c:v>
                </c:pt>
                <c:pt idx="68124">
                  <c:v>18.724789000000001</c:v>
                </c:pt>
                <c:pt idx="68125">
                  <c:v>18.728570999999999</c:v>
                </c:pt>
                <c:pt idx="68126">
                  <c:v>18.728054</c:v>
                </c:pt>
                <c:pt idx="68127">
                  <c:v>18.728808999999998</c:v>
                </c:pt>
                <c:pt idx="68128">
                  <c:v>18.731915999999998</c:v>
                </c:pt>
                <c:pt idx="68129">
                  <c:v>18.728956</c:v>
                </c:pt>
                <c:pt idx="68130">
                  <c:v>18.729227000000002</c:v>
                </c:pt>
                <c:pt idx="68131">
                  <c:v>18.73488</c:v>
                </c:pt>
                <c:pt idx="68132">
                  <c:v>18.734442000000001</c:v>
                </c:pt>
                <c:pt idx="68133">
                  <c:v>18.730264999999999</c:v>
                </c:pt>
                <c:pt idx="68134">
                  <c:v>18.731324999999998</c:v>
                </c:pt>
                <c:pt idx="68135">
                  <c:v>18.735223999999999</c:v>
                </c:pt>
                <c:pt idx="68136">
                  <c:v>18.732635999999999</c:v>
                </c:pt>
                <c:pt idx="68137">
                  <c:v>18.730557999999998</c:v>
                </c:pt>
                <c:pt idx="68138">
                  <c:v>18.731756000000001</c:v>
                </c:pt>
                <c:pt idx="68139">
                  <c:v>18.734047</c:v>
                </c:pt>
                <c:pt idx="68140">
                  <c:v>18.739961000000001</c:v>
                </c:pt>
                <c:pt idx="68141">
                  <c:v>18.741432</c:v>
                </c:pt>
                <c:pt idx="68142">
                  <c:v>18.741350000000001</c:v>
                </c:pt>
                <c:pt idx="68143">
                  <c:v>18.742708</c:v>
                </c:pt>
                <c:pt idx="68144">
                  <c:v>18.739965999999999</c:v>
                </c:pt>
                <c:pt idx="68145">
                  <c:v>18.737444</c:v>
                </c:pt>
                <c:pt idx="68146">
                  <c:v>18.740348999999998</c:v>
                </c:pt>
                <c:pt idx="68147">
                  <c:v>18.741582999999999</c:v>
                </c:pt>
                <c:pt idx="68148">
                  <c:v>18.736827999999999</c:v>
                </c:pt>
                <c:pt idx="68149">
                  <c:v>18.73827</c:v>
                </c:pt>
                <c:pt idx="68150">
                  <c:v>18.742934999999999</c:v>
                </c:pt>
                <c:pt idx="68151">
                  <c:v>18.742819999999998</c:v>
                </c:pt>
                <c:pt idx="68152">
                  <c:v>18.740268</c:v>
                </c:pt>
                <c:pt idx="68153">
                  <c:v>18.736681000000001</c:v>
                </c:pt>
                <c:pt idx="68154">
                  <c:v>18.735375999999999</c:v>
                </c:pt>
                <c:pt idx="68155">
                  <c:v>18.734324999999998</c:v>
                </c:pt>
                <c:pt idx="68156">
                  <c:v>18.733913999999999</c:v>
                </c:pt>
                <c:pt idx="68157">
                  <c:v>18.733896000000001</c:v>
                </c:pt>
                <c:pt idx="68158">
                  <c:v>18.735371000000001</c:v>
                </c:pt>
                <c:pt idx="68159">
                  <c:v>18.736353000000001</c:v>
                </c:pt>
                <c:pt idx="68160">
                  <c:v>18.734207000000001</c:v>
                </c:pt>
                <c:pt idx="68161">
                  <c:v>18.734748</c:v>
                </c:pt>
                <c:pt idx="68162">
                  <c:v>18.738538999999999</c:v>
                </c:pt>
                <c:pt idx="68163">
                  <c:v>18.738498</c:v>
                </c:pt>
                <c:pt idx="68164">
                  <c:v>18.738436</c:v>
                </c:pt>
                <c:pt idx="68165">
                  <c:v>18.739858000000002</c:v>
                </c:pt>
                <c:pt idx="68166">
                  <c:v>18.742856</c:v>
                </c:pt>
                <c:pt idx="68167">
                  <c:v>18.746471</c:v>
                </c:pt>
                <c:pt idx="68168">
                  <c:v>18.744340000000001</c:v>
                </c:pt>
                <c:pt idx="68169">
                  <c:v>18.740158999999998</c:v>
                </c:pt>
                <c:pt idx="68170">
                  <c:v>18.739903999999999</c:v>
                </c:pt>
                <c:pt idx="68171">
                  <c:v>18.742381999999999</c:v>
                </c:pt>
                <c:pt idx="68172">
                  <c:v>18.740694000000001</c:v>
                </c:pt>
                <c:pt idx="68173">
                  <c:v>18.735955000000001</c:v>
                </c:pt>
                <c:pt idx="68174">
                  <c:v>18.741579000000002</c:v>
                </c:pt>
                <c:pt idx="68175">
                  <c:v>18.746141999999999</c:v>
                </c:pt>
                <c:pt idx="68176">
                  <c:v>18.740749999999998</c:v>
                </c:pt>
                <c:pt idx="68177">
                  <c:v>18.740679</c:v>
                </c:pt>
                <c:pt idx="68178">
                  <c:v>18.740316</c:v>
                </c:pt>
                <c:pt idx="68179">
                  <c:v>18.737238999999999</c:v>
                </c:pt>
                <c:pt idx="68180">
                  <c:v>18.742999999999999</c:v>
                </c:pt>
                <c:pt idx="68181">
                  <c:v>18.746317000000001</c:v>
                </c:pt>
                <c:pt idx="68182">
                  <c:v>18.742463000000001</c:v>
                </c:pt>
                <c:pt idx="68183">
                  <c:v>18.741947</c:v>
                </c:pt>
                <c:pt idx="68184">
                  <c:v>18.745577999999998</c:v>
                </c:pt>
                <c:pt idx="68185">
                  <c:v>18.747301</c:v>
                </c:pt>
                <c:pt idx="68186">
                  <c:v>18.750996000000001</c:v>
                </c:pt>
                <c:pt idx="68187">
                  <c:v>18.753118000000001</c:v>
                </c:pt>
                <c:pt idx="68188">
                  <c:v>18.751785999999999</c:v>
                </c:pt>
                <c:pt idx="68189">
                  <c:v>18.752333</c:v>
                </c:pt>
                <c:pt idx="68190">
                  <c:v>18.752938</c:v>
                </c:pt>
                <c:pt idx="68191">
                  <c:v>18.752974999999999</c:v>
                </c:pt>
                <c:pt idx="68192">
                  <c:v>18.751114000000001</c:v>
                </c:pt>
                <c:pt idx="68193">
                  <c:v>18.751449000000001</c:v>
                </c:pt>
                <c:pt idx="68194">
                  <c:v>18.752469999999999</c:v>
                </c:pt>
                <c:pt idx="68195">
                  <c:v>18.750064999999999</c:v>
                </c:pt>
                <c:pt idx="68196">
                  <c:v>18.750619</c:v>
                </c:pt>
                <c:pt idx="68197">
                  <c:v>18.749058999999999</c:v>
                </c:pt>
                <c:pt idx="68198">
                  <c:v>18.746977000000001</c:v>
                </c:pt>
                <c:pt idx="68199">
                  <c:v>18.748570000000001</c:v>
                </c:pt>
                <c:pt idx="68200">
                  <c:v>18.747755999999999</c:v>
                </c:pt>
                <c:pt idx="68201">
                  <c:v>18.747319999999998</c:v>
                </c:pt>
                <c:pt idx="68202">
                  <c:v>18.747720999999999</c:v>
                </c:pt>
                <c:pt idx="68203">
                  <c:v>18.745661999999999</c:v>
                </c:pt>
                <c:pt idx="68204">
                  <c:v>18.749005</c:v>
                </c:pt>
                <c:pt idx="68205">
                  <c:v>18.755856000000001</c:v>
                </c:pt>
                <c:pt idx="68206">
                  <c:v>18.753785000000001</c:v>
                </c:pt>
                <c:pt idx="68207">
                  <c:v>18.746136</c:v>
                </c:pt>
                <c:pt idx="68208">
                  <c:v>18.744675000000001</c:v>
                </c:pt>
                <c:pt idx="68209">
                  <c:v>18.748118000000002</c:v>
                </c:pt>
                <c:pt idx="68210">
                  <c:v>18.751961000000001</c:v>
                </c:pt>
                <c:pt idx="68211">
                  <c:v>18.749959</c:v>
                </c:pt>
                <c:pt idx="68212">
                  <c:v>18.745442000000001</c:v>
                </c:pt>
                <c:pt idx="68213">
                  <c:v>18.747509999999998</c:v>
                </c:pt>
                <c:pt idx="68214">
                  <c:v>18.753191999999999</c:v>
                </c:pt>
                <c:pt idx="68215">
                  <c:v>18.751526999999999</c:v>
                </c:pt>
                <c:pt idx="68216">
                  <c:v>18.747309000000001</c:v>
                </c:pt>
                <c:pt idx="68217">
                  <c:v>18.747879000000001</c:v>
                </c:pt>
                <c:pt idx="68218">
                  <c:v>18.747225</c:v>
                </c:pt>
                <c:pt idx="68219">
                  <c:v>18.746793</c:v>
                </c:pt>
                <c:pt idx="68220">
                  <c:v>18.747333000000001</c:v>
                </c:pt>
                <c:pt idx="68221">
                  <c:v>18.745539000000001</c:v>
                </c:pt>
                <c:pt idx="68222">
                  <c:v>18.745221000000001</c:v>
                </c:pt>
                <c:pt idx="68223">
                  <c:v>18.747702</c:v>
                </c:pt>
                <c:pt idx="68224">
                  <c:v>18.747944</c:v>
                </c:pt>
                <c:pt idx="68225">
                  <c:v>18.749307000000002</c:v>
                </c:pt>
                <c:pt idx="68226">
                  <c:v>18.749649999999999</c:v>
                </c:pt>
                <c:pt idx="68227">
                  <c:v>18.747147999999999</c:v>
                </c:pt>
                <c:pt idx="68228">
                  <c:v>18.746252999999999</c:v>
                </c:pt>
                <c:pt idx="68229">
                  <c:v>18.748505999999999</c:v>
                </c:pt>
                <c:pt idx="68230">
                  <c:v>18.751940999999999</c:v>
                </c:pt>
                <c:pt idx="68231">
                  <c:v>18.752102000000001</c:v>
                </c:pt>
                <c:pt idx="68232">
                  <c:v>18.750464999999998</c:v>
                </c:pt>
                <c:pt idx="68233">
                  <c:v>18.752389000000001</c:v>
                </c:pt>
                <c:pt idx="68234">
                  <c:v>18.753983000000002</c:v>
                </c:pt>
                <c:pt idx="68235">
                  <c:v>18.751090999999999</c:v>
                </c:pt>
                <c:pt idx="68236">
                  <c:v>18.748647999999999</c:v>
                </c:pt>
                <c:pt idx="68237">
                  <c:v>18.751891000000001</c:v>
                </c:pt>
                <c:pt idx="68238">
                  <c:v>18.756799999999998</c:v>
                </c:pt>
                <c:pt idx="68239">
                  <c:v>18.759250999999999</c:v>
                </c:pt>
                <c:pt idx="68240">
                  <c:v>18.763359000000001</c:v>
                </c:pt>
                <c:pt idx="68241">
                  <c:v>18.763072999999999</c:v>
                </c:pt>
                <c:pt idx="68242">
                  <c:v>18.761669999999999</c:v>
                </c:pt>
                <c:pt idx="68243">
                  <c:v>18.764267</c:v>
                </c:pt>
                <c:pt idx="68244">
                  <c:v>18.763923999999999</c:v>
                </c:pt>
                <c:pt idx="68245">
                  <c:v>18.763603</c:v>
                </c:pt>
                <c:pt idx="68246">
                  <c:v>18.762974</c:v>
                </c:pt>
                <c:pt idx="68247">
                  <c:v>18.759934000000001</c:v>
                </c:pt>
                <c:pt idx="68248">
                  <c:v>18.760749000000001</c:v>
                </c:pt>
                <c:pt idx="68249">
                  <c:v>18.764474</c:v>
                </c:pt>
                <c:pt idx="68250">
                  <c:v>18.765073999999998</c:v>
                </c:pt>
                <c:pt idx="68251">
                  <c:v>18.763383999999999</c:v>
                </c:pt>
                <c:pt idx="68252">
                  <c:v>18.764216999999999</c:v>
                </c:pt>
                <c:pt idx="68253">
                  <c:v>18.764409000000001</c:v>
                </c:pt>
                <c:pt idx="68254">
                  <c:v>18.760708000000001</c:v>
                </c:pt>
                <c:pt idx="68255">
                  <c:v>18.755849999999999</c:v>
                </c:pt>
                <c:pt idx="68256">
                  <c:v>18.756045</c:v>
                </c:pt>
                <c:pt idx="68257">
                  <c:v>18.758717999999998</c:v>
                </c:pt>
                <c:pt idx="68258">
                  <c:v>18.760396</c:v>
                </c:pt>
                <c:pt idx="68259">
                  <c:v>18.761403000000001</c:v>
                </c:pt>
                <c:pt idx="68260">
                  <c:v>18.762687</c:v>
                </c:pt>
                <c:pt idx="68261">
                  <c:v>18.763057</c:v>
                </c:pt>
                <c:pt idx="68262">
                  <c:v>18.759805</c:v>
                </c:pt>
                <c:pt idx="68263">
                  <c:v>18.759343000000001</c:v>
                </c:pt>
                <c:pt idx="68264">
                  <c:v>18.760218999999999</c:v>
                </c:pt>
                <c:pt idx="68265">
                  <c:v>18.756782999999999</c:v>
                </c:pt>
                <c:pt idx="68266">
                  <c:v>18.756288999999999</c:v>
                </c:pt>
                <c:pt idx="68267">
                  <c:v>18.755984000000002</c:v>
                </c:pt>
                <c:pt idx="68268">
                  <c:v>18.758794000000002</c:v>
                </c:pt>
                <c:pt idx="68269">
                  <c:v>18.764257000000001</c:v>
                </c:pt>
                <c:pt idx="68270">
                  <c:v>18.761202000000001</c:v>
                </c:pt>
                <c:pt idx="68271">
                  <c:v>18.758706</c:v>
                </c:pt>
                <c:pt idx="68272">
                  <c:v>18.761403999999999</c:v>
                </c:pt>
                <c:pt idx="68273">
                  <c:v>18.760038999999999</c:v>
                </c:pt>
                <c:pt idx="68274">
                  <c:v>18.760601999999999</c:v>
                </c:pt>
                <c:pt idx="68275">
                  <c:v>18.761661</c:v>
                </c:pt>
                <c:pt idx="68276">
                  <c:v>18.760805999999999</c:v>
                </c:pt>
                <c:pt idx="68277">
                  <c:v>18.760279000000001</c:v>
                </c:pt>
                <c:pt idx="68278">
                  <c:v>18.761856000000002</c:v>
                </c:pt>
                <c:pt idx="68279">
                  <c:v>18.765461999999999</c:v>
                </c:pt>
                <c:pt idx="68280">
                  <c:v>18.762139000000001</c:v>
                </c:pt>
                <c:pt idx="68281">
                  <c:v>18.758928999999998</c:v>
                </c:pt>
                <c:pt idx="68282">
                  <c:v>18.763677000000001</c:v>
                </c:pt>
                <c:pt idx="68283">
                  <c:v>18.766670999999999</c:v>
                </c:pt>
                <c:pt idx="68284">
                  <c:v>18.765419000000001</c:v>
                </c:pt>
                <c:pt idx="68285">
                  <c:v>18.763584999999999</c:v>
                </c:pt>
                <c:pt idx="68286">
                  <c:v>18.766454</c:v>
                </c:pt>
                <c:pt idx="68287">
                  <c:v>18.766304000000002</c:v>
                </c:pt>
                <c:pt idx="68288">
                  <c:v>18.760358</c:v>
                </c:pt>
                <c:pt idx="68289">
                  <c:v>18.761579999999999</c:v>
                </c:pt>
                <c:pt idx="68290">
                  <c:v>18.766224999999999</c:v>
                </c:pt>
                <c:pt idx="68291">
                  <c:v>18.76493</c:v>
                </c:pt>
                <c:pt idx="68292">
                  <c:v>18.761752000000001</c:v>
                </c:pt>
                <c:pt idx="68293">
                  <c:v>18.762782999999999</c:v>
                </c:pt>
                <c:pt idx="68294">
                  <c:v>18.766162999999999</c:v>
                </c:pt>
                <c:pt idx="68295">
                  <c:v>18.764085000000001</c:v>
                </c:pt>
                <c:pt idx="68296">
                  <c:v>18.762350000000001</c:v>
                </c:pt>
                <c:pt idx="68297">
                  <c:v>18.765408999999998</c:v>
                </c:pt>
                <c:pt idx="68298">
                  <c:v>18.766902000000002</c:v>
                </c:pt>
                <c:pt idx="68299">
                  <c:v>18.765112999999999</c:v>
                </c:pt>
                <c:pt idx="68300">
                  <c:v>18.764516</c:v>
                </c:pt>
                <c:pt idx="68301">
                  <c:v>18.764676999999999</c:v>
                </c:pt>
                <c:pt idx="68302">
                  <c:v>18.761455999999999</c:v>
                </c:pt>
                <c:pt idx="68303">
                  <c:v>18.763435999999999</c:v>
                </c:pt>
                <c:pt idx="68304">
                  <c:v>18.770201</c:v>
                </c:pt>
                <c:pt idx="68305">
                  <c:v>18.771006</c:v>
                </c:pt>
                <c:pt idx="68306">
                  <c:v>18.771481000000001</c:v>
                </c:pt>
                <c:pt idx="68307">
                  <c:v>18.771286</c:v>
                </c:pt>
                <c:pt idx="68308">
                  <c:v>18.772008</c:v>
                </c:pt>
                <c:pt idx="68309">
                  <c:v>18.779855999999999</c:v>
                </c:pt>
                <c:pt idx="68310">
                  <c:v>18.780657000000001</c:v>
                </c:pt>
                <c:pt idx="68311">
                  <c:v>18.773913</c:v>
                </c:pt>
                <c:pt idx="68312">
                  <c:v>18.772925000000001</c:v>
                </c:pt>
                <c:pt idx="68313">
                  <c:v>18.777152000000001</c:v>
                </c:pt>
                <c:pt idx="68314">
                  <c:v>18.774578000000002</c:v>
                </c:pt>
                <c:pt idx="68315">
                  <c:v>18.772046</c:v>
                </c:pt>
                <c:pt idx="68316">
                  <c:v>18.778756999999999</c:v>
                </c:pt>
                <c:pt idx="68317">
                  <c:v>18.778345999999999</c:v>
                </c:pt>
                <c:pt idx="68318">
                  <c:v>18.772310000000001</c:v>
                </c:pt>
                <c:pt idx="68319">
                  <c:v>18.775618000000001</c:v>
                </c:pt>
                <c:pt idx="68320">
                  <c:v>18.777259000000001</c:v>
                </c:pt>
                <c:pt idx="68321">
                  <c:v>18.773294</c:v>
                </c:pt>
                <c:pt idx="68322">
                  <c:v>18.774222999999999</c:v>
                </c:pt>
                <c:pt idx="68323">
                  <c:v>18.778044999999999</c:v>
                </c:pt>
                <c:pt idx="68324">
                  <c:v>18.777843000000001</c:v>
                </c:pt>
                <c:pt idx="68325">
                  <c:v>18.776042</c:v>
                </c:pt>
                <c:pt idx="68326">
                  <c:v>18.776257999999999</c:v>
                </c:pt>
                <c:pt idx="68327">
                  <c:v>18.775601000000002</c:v>
                </c:pt>
                <c:pt idx="68328">
                  <c:v>18.774336000000002</c:v>
                </c:pt>
                <c:pt idx="68329">
                  <c:v>18.774176000000001</c:v>
                </c:pt>
                <c:pt idx="68330">
                  <c:v>18.775525999999999</c:v>
                </c:pt>
                <c:pt idx="68331">
                  <c:v>18.778915999999999</c:v>
                </c:pt>
                <c:pt idx="68332">
                  <c:v>18.780025999999999</c:v>
                </c:pt>
                <c:pt idx="68333">
                  <c:v>18.779496999999999</c:v>
                </c:pt>
                <c:pt idx="68334">
                  <c:v>18.779668000000001</c:v>
                </c:pt>
                <c:pt idx="68335">
                  <c:v>18.781613</c:v>
                </c:pt>
                <c:pt idx="68336">
                  <c:v>18.779806000000001</c:v>
                </c:pt>
                <c:pt idx="68337">
                  <c:v>18.776785</c:v>
                </c:pt>
                <c:pt idx="68338">
                  <c:v>18.777479</c:v>
                </c:pt>
                <c:pt idx="68339">
                  <c:v>18.775953999999999</c:v>
                </c:pt>
                <c:pt idx="68340">
                  <c:v>18.775774999999999</c:v>
                </c:pt>
                <c:pt idx="68341">
                  <c:v>18.777045999999999</c:v>
                </c:pt>
                <c:pt idx="68342">
                  <c:v>18.772911000000001</c:v>
                </c:pt>
                <c:pt idx="68343">
                  <c:v>18.770582000000001</c:v>
                </c:pt>
                <c:pt idx="68344">
                  <c:v>18.775009000000001</c:v>
                </c:pt>
                <c:pt idx="68345">
                  <c:v>18.774449000000001</c:v>
                </c:pt>
                <c:pt idx="68346">
                  <c:v>18.769867999999999</c:v>
                </c:pt>
                <c:pt idx="68347">
                  <c:v>18.771422999999999</c:v>
                </c:pt>
                <c:pt idx="68348">
                  <c:v>18.772313</c:v>
                </c:pt>
                <c:pt idx="68349">
                  <c:v>18.774293</c:v>
                </c:pt>
                <c:pt idx="68350">
                  <c:v>18.781690000000001</c:v>
                </c:pt>
                <c:pt idx="68351">
                  <c:v>18.780096</c:v>
                </c:pt>
                <c:pt idx="68352">
                  <c:v>18.773986000000001</c:v>
                </c:pt>
                <c:pt idx="68353">
                  <c:v>18.774625</c:v>
                </c:pt>
                <c:pt idx="68354">
                  <c:v>18.776879000000001</c:v>
                </c:pt>
                <c:pt idx="68355">
                  <c:v>18.780747000000002</c:v>
                </c:pt>
                <c:pt idx="68356">
                  <c:v>18.783291999999999</c:v>
                </c:pt>
                <c:pt idx="68357">
                  <c:v>18.780386</c:v>
                </c:pt>
                <c:pt idx="68358">
                  <c:v>18.776976999999999</c:v>
                </c:pt>
                <c:pt idx="68359">
                  <c:v>18.778359999999999</c:v>
                </c:pt>
                <c:pt idx="68360">
                  <c:v>18.780563999999998</c:v>
                </c:pt>
                <c:pt idx="68361">
                  <c:v>18.779170000000001</c:v>
                </c:pt>
                <c:pt idx="68362">
                  <c:v>18.779845999999999</c:v>
                </c:pt>
                <c:pt idx="68363">
                  <c:v>18.783237</c:v>
                </c:pt>
                <c:pt idx="68364">
                  <c:v>18.78173</c:v>
                </c:pt>
                <c:pt idx="68365">
                  <c:v>18.778079999999999</c:v>
                </c:pt>
                <c:pt idx="68366">
                  <c:v>18.777736000000001</c:v>
                </c:pt>
                <c:pt idx="68367">
                  <c:v>18.781459999999999</c:v>
                </c:pt>
                <c:pt idx="68368">
                  <c:v>18.783183000000001</c:v>
                </c:pt>
                <c:pt idx="68369">
                  <c:v>18.780334</c:v>
                </c:pt>
                <c:pt idx="68370">
                  <c:v>18.780497</c:v>
                </c:pt>
                <c:pt idx="68371">
                  <c:v>18.782373</c:v>
                </c:pt>
                <c:pt idx="68372">
                  <c:v>18.785032999999999</c:v>
                </c:pt>
                <c:pt idx="68373">
                  <c:v>18.785926</c:v>
                </c:pt>
                <c:pt idx="68374">
                  <c:v>18.782073</c:v>
                </c:pt>
                <c:pt idx="68375">
                  <c:v>18.781525999999999</c:v>
                </c:pt>
                <c:pt idx="68376">
                  <c:v>18.78415</c:v>
                </c:pt>
                <c:pt idx="68377">
                  <c:v>18.784713</c:v>
                </c:pt>
                <c:pt idx="68378">
                  <c:v>18.784044999999999</c:v>
                </c:pt>
                <c:pt idx="68379">
                  <c:v>18.782823</c:v>
                </c:pt>
                <c:pt idx="68380">
                  <c:v>18.783501999999999</c:v>
                </c:pt>
                <c:pt idx="68381">
                  <c:v>18.782715</c:v>
                </c:pt>
                <c:pt idx="68382">
                  <c:v>18.778452999999999</c:v>
                </c:pt>
                <c:pt idx="68383">
                  <c:v>18.780476</c:v>
                </c:pt>
                <c:pt idx="68384">
                  <c:v>18.787271</c:v>
                </c:pt>
                <c:pt idx="68385">
                  <c:v>18.787666999999999</c:v>
                </c:pt>
                <c:pt idx="68386">
                  <c:v>18.785235</c:v>
                </c:pt>
                <c:pt idx="68387">
                  <c:v>18.786062000000001</c:v>
                </c:pt>
                <c:pt idx="68388">
                  <c:v>18.78706</c:v>
                </c:pt>
                <c:pt idx="68389">
                  <c:v>18.787386000000001</c:v>
                </c:pt>
                <c:pt idx="68390">
                  <c:v>18.786041999999998</c:v>
                </c:pt>
                <c:pt idx="68391">
                  <c:v>18.787793000000001</c:v>
                </c:pt>
                <c:pt idx="68392">
                  <c:v>18.792604999999998</c:v>
                </c:pt>
                <c:pt idx="68393">
                  <c:v>18.792369000000001</c:v>
                </c:pt>
                <c:pt idx="68394">
                  <c:v>18.792570000000001</c:v>
                </c:pt>
                <c:pt idx="68395">
                  <c:v>18.794937999999998</c:v>
                </c:pt>
                <c:pt idx="68396">
                  <c:v>18.793016999999999</c:v>
                </c:pt>
                <c:pt idx="68397">
                  <c:v>18.791692999999999</c:v>
                </c:pt>
                <c:pt idx="68398">
                  <c:v>18.791768000000001</c:v>
                </c:pt>
                <c:pt idx="68399">
                  <c:v>18.793071000000001</c:v>
                </c:pt>
                <c:pt idx="68400">
                  <c:v>18.792667999999999</c:v>
                </c:pt>
                <c:pt idx="68401">
                  <c:v>18.791245</c:v>
                </c:pt>
                <c:pt idx="68402">
                  <c:v>18.791594</c:v>
                </c:pt>
                <c:pt idx="68403">
                  <c:v>18.791295999999999</c:v>
                </c:pt>
                <c:pt idx="68404">
                  <c:v>18.792114000000002</c:v>
                </c:pt>
                <c:pt idx="68405">
                  <c:v>18.792725999999998</c:v>
                </c:pt>
                <c:pt idx="68406">
                  <c:v>18.790880999999999</c:v>
                </c:pt>
                <c:pt idx="68407">
                  <c:v>18.789714</c:v>
                </c:pt>
                <c:pt idx="68408">
                  <c:v>18.791789000000001</c:v>
                </c:pt>
                <c:pt idx="68409">
                  <c:v>18.794613999999999</c:v>
                </c:pt>
                <c:pt idx="68410">
                  <c:v>18.792033</c:v>
                </c:pt>
                <c:pt idx="68411">
                  <c:v>18.786169000000001</c:v>
                </c:pt>
                <c:pt idx="68412">
                  <c:v>18.787118</c:v>
                </c:pt>
                <c:pt idx="68413">
                  <c:v>18.793811999999999</c:v>
                </c:pt>
                <c:pt idx="68414">
                  <c:v>18.793661</c:v>
                </c:pt>
                <c:pt idx="68415">
                  <c:v>18.786799999999999</c:v>
                </c:pt>
                <c:pt idx="68416">
                  <c:v>18.784942999999998</c:v>
                </c:pt>
                <c:pt idx="68417">
                  <c:v>18.787721000000001</c:v>
                </c:pt>
                <c:pt idx="68418">
                  <c:v>18.790472999999999</c:v>
                </c:pt>
                <c:pt idx="68419">
                  <c:v>18.791823000000001</c:v>
                </c:pt>
                <c:pt idx="68420">
                  <c:v>18.791874</c:v>
                </c:pt>
                <c:pt idx="68421">
                  <c:v>18.792452999999998</c:v>
                </c:pt>
                <c:pt idx="68422">
                  <c:v>18.793334000000002</c:v>
                </c:pt>
                <c:pt idx="68423">
                  <c:v>18.794882999999999</c:v>
                </c:pt>
                <c:pt idx="68424">
                  <c:v>18.797581000000001</c:v>
                </c:pt>
                <c:pt idx="68425">
                  <c:v>18.803061</c:v>
                </c:pt>
                <c:pt idx="68426">
                  <c:v>18.804758</c:v>
                </c:pt>
                <c:pt idx="68427">
                  <c:v>18.797338</c:v>
                </c:pt>
                <c:pt idx="68428">
                  <c:v>18.794979000000001</c:v>
                </c:pt>
                <c:pt idx="68429">
                  <c:v>18.801562000000001</c:v>
                </c:pt>
                <c:pt idx="68430">
                  <c:v>18.804030999999998</c:v>
                </c:pt>
                <c:pt idx="68431">
                  <c:v>18.801375</c:v>
                </c:pt>
                <c:pt idx="68432">
                  <c:v>18.801939000000001</c:v>
                </c:pt>
                <c:pt idx="68433">
                  <c:v>18.802441999999999</c:v>
                </c:pt>
                <c:pt idx="68434">
                  <c:v>18.800552</c:v>
                </c:pt>
                <c:pt idx="68435">
                  <c:v>18.800871999999998</c:v>
                </c:pt>
                <c:pt idx="68436">
                  <c:v>18.801127999999999</c:v>
                </c:pt>
                <c:pt idx="68437">
                  <c:v>18.802868</c:v>
                </c:pt>
                <c:pt idx="68438">
                  <c:v>18.806365</c:v>
                </c:pt>
                <c:pt idx="68439">
                  <c:v>18.80322</c:v>
                </c:pt>
                <c:pt idx="68440">
                  <c:v>18.800642</c:v>
                </c:pt>
                <c:pt idx="68441">
                  <c:v>18.804697999999998</c:v>
                </c:pt>
                <c:pt idx="68442">
                  <c:v>18.808229999999998</c:v>
                </c:pt>
                <c:pt idx="68443">
                  <c:v>18.808050999999999</c:v>
                </c:pt>
                <c:pt idx="68444">
                  <c:v>18.802655000000001</c:v>
                </c:pt>
                <c:pt idx="68445">
                  <c:v>18.800926</c:v>
                </c:pt>
                <c:pt idx="68446">
                  <c:v>18.804055999999999</c:v>
                </c:pt>
                <c:pt idx="68447">
                  <c:v>18.802906</c:v>
                </c:pt>
                <c:pt idx="68448">
                  <c:v>18.800124</c:v>
                </c:pt>
                <c:pt idx="68449">
                  <c:v>18.798507000000001</c:v>
                </c:pt>
                <c:pt idx="68450">
                  <c:v>18.797423999999999</c:v>
                </c:pt>
                <c:pt idx="68451">
                  <c:v>18.799827000000001</c:v>
                </c:pt>
                <c:pt idx="68452">
                  <c:v>18.801355999999998</c:v>
                </c:pt>
                <c:pt idx="68453">
                  <c:v>18.799261000000001</c:v>
                </c:pt>
                <c:pt idx="68454">
                  <c:v>18.800256000000001</c:v>
                </c:pt>
                <c:pt idx="68455">
                  <c:v>18.802924000000001</c:v>
                </c:pt>
                <c:pt idx="68456">
                  <c:v>18.799859999999999</c:v>
                </c:pt>
                <c:pt idx="68457">
                  <c:v>18.7989</c:v>
                </c:pt>
                <c:pt idx="68458">
                  <c:v>18.803379</c:v>
                </c:pt>
                <c:pt idx="68459">
                  <c:v>18.803065</c:v>
                </c:pt>
                <c:pt idx="68460">
                  <c:v>18.796621999999999</c:v>
                </c:pt>
                <c:pt idx="68461">
                  <c:v>18.796264999999998</c:v>
                </c:pt>
                <c:pt idx="68462">
                  <c:v>18.801717</c:v>
                </c:pt>
                <c:pt idx="68463">
                  <c:v>18.799658999999998</c:v>
                </c:pt>
                <c:pt idx="68464">
                  <c:v>18.797377000000001</c:v>
                </c:pt>
                <c:pt idx="68465">
                  <c:v>18.799244999999999</c:v>
                </c:pt>
                <c:pt idx="68466">
                  <c:v>18.798649000000001</c:v>
                </c:pt>
                <c:pt idx="68467">
                  <c:v>18.802793000000001</c:v>
                </c:pt>
                <c:pt idx="68468">
                  <c:v>18.808443</c:v>
                </c:pt>
                <c:pt idx="68469">
                  <c:v>18.804753999999999</c:v>
                </c:pt>
                <c:pt idx="68470">
                  <c:v>18.802154999999999</c:v>
                </c:pt>
                <c:pt idx="68471">
                  <c:v>18.805541000000002</c:v>
                </c:pt>
                <c:pt idx="68472">
                  <c:v>18.806819999999998</c:v>
                </c:pt>
                <c:pt idx="68473">
                  <c:v>18.804579</c:v>
                </c:pt>
                <c:pt idx="68474">
                  <c:v>18.804839999999999</c:v>
                </c:pt>
                <c:pt idx="68475">
                  <c:v>18.806681000000001</c:v>
                </c:pt>
                <c:pt idx="68476">
                  <c:v>18.8047</c:v>
                </c:pt>
                <c:pt idx="68477">
                  <c:v>18.804427</c:v>
                </c:pt>
                <c:pt idx="68478">
                  <c:v>18.808717000000001</c:v>
                </c:pt>
                <c:pt idx="68479">
                  <c:v>18.81156</c:v>
                </c:pt>
                <c:pt idx="68480">
                  <c:v>18.81118</c:v>
                </c:pt>
                <c:pt idx="68481">
                  <c:v>18.811900999999999</c:v>
                </c:pt>
                <c:pt idx="68482">
                  <c:v>18.814142</c:v>
                </c:pt>
                <c:pt idx="68483">
                  <c:v>18.812622000000001</c:v>
                </c:pt>
                <c:pt idx="68484">
                  <c:v>18.808636</c:v>
                </c:pt>
                <c:pt idx="68485">
                  <c:v>18.809488000000002</c:v>
                </c:pt>
                <c:pt idx="68486">
                  <c:v>18.810407999999999</c:v>
                </c:pt>
                <c:pt idx="68487">
                  <c:v>18.809539999999998</c:v>
                </c:pt>
                <c:pt idx="68488">
                  <c:v>18.812311999999999</c:v>
                </c:pt>
                <c:pt idx="68489">
                  <c:v>18.813634</c:v>
                </c:pt>
                <c:pt idx="68490">
                  <c:v>18.811328</c:v>
                </c:pt>
                <c:pt idx="68491">
                  <c:v>18.811250000000001</c:v>
                </c:pt>
                <c:pt idx="68492">
                  <c:v>18.811281999999999</c:v>
                </c:pt>
                <c:pt idx="68493">
                  <c:v>18.810334999999998</c:v>
                </c:pt>
                <c:pt idx="68494">
                  <c:v>18.813665</c:v>
                </c:pt>
                <c:pt idx="68495">
                  <c:v>18.817613000000001</c:v>
                </c:pt>
                <c:pt idx="68496">
                  <c:v>18.814450000000001</c:v>
                </c:pt>
                <c:pt idx="68497">
                  <c:v>18.812840000000001</c:v>
                </c:pt>
                <c:pt idx="68498">
                  <c:v>18.815138000000001</c:v>
                </c:pt>
                <c:pt idx="68499">
                  <c:v>18.815037</c:v>
                </c:pt>
                <c:pt idx="68500">
                  <c:v>18.816734</c:v>
                </c:pt>
                <c:pt idx="68501">
                  <c:v>18.816310000000001</c:v>
                </c:pt>
                <c:pt idx="68502">
                  <c:v>18.813811000000001</c:v>
                </c:pt>
                <c:pt idx="68503">
                  <c:v>18.817250999999999</c:v>
                </c:pt>
                <c:pt idx="68504">
                  <c:v>18.820723000000001</c:v>
                </c:pt>
                <c:pt idx="68505">
                  <c:v>18.817798</c:v>
                </c:pt>
                <c:pt idx="68506">
                  <c:v>18.813082999999999</c:v>
                </c:pt>
                <c:pt idx="68507">
                  <c:v>18.815408000000001</c:v>
                </c:pt>
                <c:pt idx="68508">
                  <c:v>18.820124</c:v>
                </c:pt>
                <c:pt idx="68509">
                  <c:v>18.819458999999998</c:v>
                </c:pt>
                <c:pt idx="68510">
                  <c:v>18.814643</c:v>
                </c:pt>
                <c:pt idx="68511">
                  <c:v>18.813241999999999</c:v>
                </c:pt>
                <c:pt idx="68512">
                  <c:v>18.815346000000002</c:v>
                </c:pt>
                <c:pt idx="68513">
                  <c:v>18.815059999999999</c:v>
                </c:pt>
                <c:pt idx="68514">
                  <c:v>18.813444</c:v>
                </c:pt>
                <c:pt idx="68515">
                  <c:v>18.815306</c:v>
                </c:pt>
                <c:pt idx="68516">
                  <c:v>18.817031</c:v>
                </c:pt>
                <c:pt idx="68517">
                  <c:v>18.812649</c:v>
                </c:pt>
                <c:pt idx="68518">
                  <c:v>18.813275000000001</c:v>
                </c:pt>
                <c:pt idx="68519">
                  <c:v>18.816334000000001</c:v>
                </c:pt>
                <c:pt idx="68520">
                  <c:v>18.814921999999999</c:v>
                </c:pt>
                <c:pt idx="68521">
                  <c:v>18.817654000000001</c:v>
                </c:pt>
                <c:pt idx="68522">
                  <c:v>18.818051000000001</c:v>
                </c:pt>
                <c:pt idx="68523">
                  <c:v>18.813019000000001</c:v>
                </c:pt>
                <c:pt idx="68524">
                  <c:v>18.812704</c:v>
                </c:pt>
                <c:pt idx="68525">
                  <c:v>18.812958999999999</c:v>
                </c:pt>
                <c:pt idx="68526">
                  <c:v>18.807624000000001</c:v>
                </c:pt>
                <c:pt idx="68527">
                  <c:v>18.808150000000001</c:v>
                </c:pt>
                <c:pt idx="68528">
                  <c:v>18.813447</c:v>
                </c:pt>
                <c:pt idx="68529">
                  <c:v>18.812100000000001</c:v>
                </c:pt>
                <c:pt idx="68530">
                  <c:v>18.812677999999998</c:v>
                </c:pt>
                <c:pt idx="68531">
                  <c:v>18.817274000000001</c:v>
                </c:pt>
                <c:pt idx="68532">
                  <c:v>18.815124999999998</c:v>
                </c:pt>
                <c:pt idx="68533">
                  <c:v>18.810361</c:v>
                </c:pt>
                <c:pt idx="68534">
                  <c:v>18.811551999999999</c:v>
                </c:pt>
                <c:pt idx="68535">
                  <c:v>18.814706999999999</c:v>
                </c:pt>
                <c:pt idx="68536">
                  <c:v>18.813279999999999</c:v>
                </c:pt>
                <c:pt idx="68537">
                  <c:v>18.814107</c:v>
                </c:pt>
                <c:pt idx="68538">
                  <c:v>18.819656999999999</c:v>
                </c:pt>
                <c:pt idx="68539">
                  <c:v>18.81636</c:v>
                </c:pt>
                <c:pt idx="68540">
                  <c:v>18.813051999999999</c:v>
                </c:pt>
                <c:pt idx="68541">
                  <c:v>18.819306000000001</c:v>
                </c:pt>
                <c:pt idx="68542">
                  <c:v>18.820104000000001</c:v>
                </c:pt>
                <c:pt idx="68543">
                  <c:v>18.821811</c:v>
                </c:pt>
                <c:pt idx="68544">
                  <c:v>18.826937000000001</c:v>
                </c:pt>
                <c:pt idx="68545">
                  <c:v>18.824159999999999</c:v>
                </c:pt>
                <c:pt idx="68546">
                  <c:v>18.822427999999999</c:v>
                </c:pt>
                <c:pt idx="68547">
                  <c:v>18.823163000000001</c:v>
                </c:pt>
                <c:pt idx="68548">
                  <c:v>18.819804999999999</c:v>
                </c:pt>
                <c:pt idx="68549">
                  <c:v>18.822019999999998</c:v>
                </c:pt>
                <c:pt idx="68550">
                  <c:v>18.824000000000002</c:v>
                </c:pt>
                <c:pt idx="68551">
                  <c:v>18.818269999999998</c:v>
                </c:pt>
                <c:pt idx="68552">
                  <c:v>18.817435</c:v>
                </c:pt>
                <c:pt idx="68553">
                  <c:v>18.823187999999998</c:v>
                </c:pt>
                <c:pt idx="68554">
                  <c:v>18.824044000000001</c:v>
                </c:pt>
                <c:pt idx="68555">
                  <c:v>18.820207</c:v>
                </c:pt>
                <c:pt idx="68556">
                  <c:v>18.820775000000001</c:v>
                </c:pt>
                <c:pt idx="68557">
                  <c:v>18.827159000000002</c:v>
                </c:pt>
                <c:pt idx="68558">
                  <c:v>18.827494000000002</c:v>
                </c:pt>
                <c:pt idx="68559">
                  <c:v>18.821677000000001</c:v>
                </c:pt>
                <c:pt idx="68560">
                  <c:v>18.823741999999999</c:v>
                </c:pt>
                <c:pt idx="68561">
                  <c:v>18.829115000000002</c:v>
                </c:pt>
                <c:pt idx="68562">
                  <c:v>18.825621000000002</c:v>
                </c:pt>
                <c:pt idx="68563">
                  <c:v>18.825377</c:v>
                </c:pt>
                <c:pt idx="68564">
                  <c:v>18.835173999999999</c:v>
                </c:pt>
                <c:pt idx="68565">
                  <c:v>18.836449999999999</c:v>
                </c:pt>
                <c:pt idx="68566">
                  <c:v>18.832913000000001</c:v>
                </c:pt>
                <c:pt idx="68567">
                  <c:v>18.836904000000001</c:v>
                </c:pt>
                <c:pt idx="68568">
                  <c:v>18.836137000000001</c:v>
                </c:pt>
                <c:pt idx="68569">
                  <c:v>18.833477999999999</c:v>
                </c:pt>
                <c:pt idx="68570">
                  <c:v>18.836178</c:v>
                </c:pt>
                <c:pt idx="68571">
                  <c:v>18.835187000000001</c:v>
                </c:pt>
                <c:pt idx="68572">
                  <c:v>18.832388999999999</c:v>
                </c:pt>
                <c:pt idx="68573">
                  <c:v>18.830874999999999</c:v>
                </c:pt>
                <c:pt idx="68574">
                  <c:v>18.828426</c:v>
                </c:pt>
                <c:pt idx="68575">
                  <c:v>18.829726999999998</c:v>
                </c:pt>
                <c:pt idx="68576">
                  <c:v>18.832280999999998</c:v>
                </c:pt>
                <c:pt idx="68577">
                  <c:v>18.830943999999999</c:v>
                </c:pt>
                <c:pt idx="68578">
                  <c:v>18.831149</c:v>
                </c:pt>
                <c:pt idx="68579">
                  <c:v>18.831140999999999</c:v>
                </c:pt>
                <c:pt idx="68580">
                  <c:v>18.829619999999998</c:v>
                </c:pt>
                <c:pt idx="68581">
                  <c:v>18.830717</c:v>
                </c:pt>
                <c:pt idx="68582">
                  <c:v>18.832867</c:v>
                </c:pt>
                <c:pt idx="68583">
                  <c:v>18.832269</c:v>
                </c:pt>
                <c:pt idx="68584">
                  <c:v>18.831952999999999</c:v>
                </c:pt>
                <c:pt idx="68585">
                  <c:v>18.833037000000001</c:v>
                </c:pt>
                <c:pt idx="68586">
                  <c:v>18.835771000000001</c:v>
                </c:pt>
                <c:pt idx="68587">
                  <c:v>18.837524999999999</c:v>
                </c:pt>
                <c:pt idx="68588">
                  <c:v>18.832533000000002</c:v>
                </c:pt>
                <c:pt idx="68589">
                  <c:v>18.829166000000001</c:v>
                </c:pt>
                <c:pt idx="68590">
                  <c:v>18.831576999999999</c:v>
                </c:pt>
                <c:pt idx="68591">
                  <c:v>18.832526999999999</c:v>
                </c:pt>
                <c:pt idx="68592">
                  <c:v>18.832174999999999</c:v>
                </c:pt>
                <c:pt idx="68593">
                  <c:v>18.837406000000001</c:v>
                </c:pt>
                <c:pt idx="68594">
                  <c:v>18.839555000000001</c:v>
                </c:pt>
                <c:pt idx="68595">
                  <c:v>18.835609999999999</c:v>
                </c:pt>
                <c:pt idx="68596">
                  <c:v>18.832692000000002</c:v>
                </c:pt>
                <c:pt idx="68597">
                  <c:v>18.833086999999999</c:v>
                </c:pt>
                <c:pt idx="68598">
                  <c:v>18.832466</c:v>
                </c:pt>
                <c:pt idx="68599">
                  <c:v>18.829940000000001</c:v>
                </c:pt>
                <c:pt idx="68600">
                  <c:v>18.832152000000001</c:v>
                </c:pt>
                <c:pt idx="68601">
                  <c:v>18.833725999999999</c:v>
                </c:pt>
                <c:pt idx="68602">
                  <c:v>18.831447000000001</c:v>
                </c:pt>
                <c:pt idx="68603">
                  <c:v>18.831851</c:v>
                </c:pt>
                <c:pt idx="68604">
                  <c:v>18.833428000000001</c:v>
                </c:pt>
                <c:pt idx="68605">
                  <c:v>18.833888000000002</c:v>
                </c:pt>
                <c:pt idx="68606">
                  <c:v>18.834264999999998</c:v>
                </c:pt>
                <c:pt idx="68607">
                  <c:v>18.834478000000001</c:v>
                </c:pt>
                <c:pt idx="68608">
                  <c:v>18.834396999999999</c:v>
                </c:pt>
                <c:pt idx="68609">
                  <c:v>18.833644</c:v>
                </c:pt>
                <c:pt idx="68610">
                  <c:v>18.832367999999999</c:v>
                </c:pt>
                <c:pt idx="68611">
                  <c:v>18.830331999999999</c:v>
                </c:pt>
                <c:pt idx="68612">
                  <c:v>18.829868999999999</c:v>
                </c:pt>
                <c:pt idx="68613">
                  <c:v>18.834624000000002</c:v>
                </c:pt>
                <c:pt idx="68614">
                  <c:v>18.836203999999999</c:v>
                </c:pt>
                <c:pt idx="68615">
                  <c:v>18.831928000000001</c:v>
                </c:pt>
                <c:pt idx="68616">
                  <c:v>18.829705000000001</c:v>
                </c:pt>
                <c:pt idx="68617">
                  <c:v>18.833264</c:v>
                </c:pt>
                <c:pt idx="68618">
                  <c:v>18.837426000000001</c:v>
                </c:pt>
                <c:pt idx="68619">
                  <c:v>18.835636999999998</c:v>
                </c:pt>
                <c:pt idx="68620">
                  <c:v>18.833832999999998</c:v>
                </c:pt>
                <c:pt idx="68621">
                  <c:v>18.835391999999999</c:v>
                </c:pt>
                <c:pt idx="68622">
                  <c:v>18.835764999999999</c:v>
                </c:pt>
                <c:pt idx="68623">
                  <c:v>18.835889000000002</c:v>
                </c:pt>
                <c:pt idx="68624">
                  <c:v>18.839462999999999</c:v>
                </c:pt>
                <c:pt idx="68625">
                  <c:v>18.843328</c:v>
                </c:pt>
                <c:pt idx="68626">
                  <c:v>18.845928000000001</c:v>
                </c:pt>
                <c:pt idx="68627">
                  <c:v>18.844176999999998</c:v>
                </c:pt>
                <c:pt idx="68628">
                  <c:v>18.840101000000001</c:v>
                </c:pt>
                <c:pt idx="68629">
                  <c:v>18.844518000000001</c:v>
                </c:pt>
                <c:pt idx="68630">
                  <c:v>18.848355999999999</c:v>
                </c:pt>
                <c:pt idx="68631">
                  <c:v>18.844607</c:v>
                </c:pt>
                <c:pt idx="68632">
                  <c:v>18.842381</c:v>
                </c:pt>
                <c:pt idx="68633">
                  <c:v>18.845175999999999</c:v>
                </c:pt>
                <c:pt idx="68634">
                  <c:v>18.846867</c:v>
                </c:pt>
                <c:pt idx="68635">
                  <c:v>18.846964</c:v>
                </c:pt>
                <c:pt idx="68636">
                  <c:v>18.846716000000001</c:v>
                </c:pt>
                <c:pt idx="68637">
                  <c:v>18.847372</c:v>
                </c:pt>
                <c:pt idx="68638">
                  <c:v>18.850123</c:v>
                </c:pt>
                <c:pt idx="68639">
                  <c:v>18.847823999999999</c:v>
                </c:pt>
                <c:pt idx="68640">
                  <c:v>18.842693000000001</c:v>
                </c:pt>
                <c:pt idx="68641">
                  <c:v>18.844659</c:v>
                </c:pt>
                <c:pt idx="68642">
                  <c:v>18.848642999999999</c:v>
                </c:pt>
                <c:pt idx="68643">
                  <c:v>18.847788999999999</c:v>
                </c:pt>
                <c:pt idx="68644">
                  <c:v>18.8447</c:v>
                </c:pt>
                <c:pt idx="68645">
                  <c:v>18.846449</c:v>
                </c:pt>
                <c:pt idx="68646">
                  <c:v>18.847093000000001</c:v>
                </c:pt>
                <c:pt idx="68647">
                  <c:v>18.842891999999999</c:v>
                </c:pt>
                <c:pt idx="68648">
                  <c:v>18.843859999999999</c:v>
                </c:pt>
                <c:pt idx="68649">
                  <c:v>18.846899000000001</c:v>
                </c:pt>
                <c:pt idx="68650">
                  <c:v>18.843204</c:v>
                </c:pt>
                <c:pt idx="68651">
                  <c:v>18.841280000000001</c:v>
                </c:pt>
                <c:pt idx="68652">
                  <c:v>18.844200000000001</c:v>
                </c:pt>
                <c:pt idx="68653">
                  <c:v>18.843567</c:v>
                </c:pt>
                <c:pt idx="68654">
                  <c:v>18.842627</c:v>
                </c:pt>
                <c:pt idx="68655">
                  <c:v>18.847287000000001</c:v>
                </c:pt>
                <c:pt idx="68656">
                  <c:v>18.846729</c:v>
                </c:pt>
                <c:pt idx="68657">
                  <c:v>18.842395</c:v>
                </c:pt>
                <c:pt idx="68658">
                  <c:v>18.845365000000001</c:v>
                </c:pt>
                <c:pt idx="68659">
                  <c:v>18.848832000000002</c:v>
                </c:pt>
                <c:pt idx="68660">
                  <c:v>18.847355</c:v>
                </c:pt>
                <c:pt idx="68661">
                  <c:v>18.847452000000001</c:v>
                </c:pt>
                <c:pt idx="68662">
                  <c:v>18.848158999999999</c:v>
                </c:pt>
                <c:pt idx="68663">
                  <c:v>18.847909999999999</c:v>
                </c:pt>
                <c:pt idx="68664">
                  <c:v>18.848364</c:v>
                </c:pt>
                <c:pt idx="68665">
                  <c:v>18.849345</c:v>
                </c:pt>
                <c:pt idx="68666">
                  <c:v>18.848974999999999</c:v>
                </c:pt>
                <c:pt idx="68667">
                  <c:v>18.846314</c:v>
                </c:pt>
                <c:pt idx="68668">
                  <c:v>18.846336999999998</c:v>
                </c:pt>
                <c:pt idx="68669">
                  <c:v>18.851122</c:v>
                </c:pt>
                <c:pt idx="68670">
                  <c:v>18.850829999999998</c:v>
                </c:pt>
                <c:pt idx="68671">
                  <c:v>18.848694999999999</c:v>
                </c:pt>
                <c:pt idx="68672">
                  <c:v>18.852482999999999</c:v>
                </c:pt>
                <c:pt idx="68673">
                  <c:v>18.851133999999998</c:v>
                </c:pt>
                <c:pt idx="68674">
                  <c:v>18.845786</c:v>
                </c:pt>
                <c:pt idx="68675">
                  <c:v>18.847588999999999</c:v>
                </c:pt>
                <c:pt idx="68676">
                  <c:v>18.847228999999999</c:v>
                </c:pt>
                <c:pt idx="68677">
                  <c:v>18.847100999999999</c:v>
                </c:pt>
                <c:pt idx="68678">
                  <c:v>18.851763999999999</c:v>
                </c:pt>
                <c:pt idx="68679">
                  <c:v>18.850975999999999</c:v>
                </c:pt>
                <c:pt idx="68680">
                  <c:v>18.849626000000001</c:v>
                </c:pt>
                <c:pt idx="68681">
                  <c:v>18.85333</c:v>
                </c:pt>
                <c:pt idx="68682">
                  <c:v>18.851651</c:v>
                </c:pt>
                <c:pt idx="68683">
                  <c:v>18.846197</c:v>
                </c:pt>
                <c:pt idx="68684">
                  <c:v>18.848984999999999</c:v>
                </c:pt>
                <c:pt idx="68685">
                  <c:v>18.859065000000001</c:v>
                </c:pt>
                <c:pt idx="68686">
                  <c:v>18.863437999999999</c:v>
                </c:pt>
                <c:pt idx="68687">
                  <c:v>18.861291000000001</c:v>
                </c:pt>
                <c:pt idx="68688">
                  <c:v>18.860866000000001</c:v>
                </c:pt>
                <c:pt idx="68689">
                  <c:v>18.863734999999998</c:v>
                </c:pt>
                <c:pt idx="68690">
                  <c:v>18.866235</c:v>
                </c:pt>
                <c:pt idx="68691">
                  <c:v>18.866136000000001</c:v>
                </c:pt>
                <c:pt idx="68692">
                  <c:v>18.866766999999999</c:v>
                </c:pt>
                <c:pt idx="68693">
                  <c:v>18.868859</c:v>
                </c:pt>
                <c:pt idx="68694">
                  <c:v>18.865998000000001</c:v>
                </c:pt>
                <c:pt idx="68695">
                  <c:v>18.859752</c:v>
                </c:pt>
                <c:pt idx="68696">
                  <c:v>18.862113999999998</c:v>
                </c:pt>
                <c:pt idx="68697">
                  <c:v>18.868873000000001</c:v>
                </c:pt>
                <c:pt idx="68698">
                  <c:v>18.865238000000002</c:v>
                </c:pt>
                <c:pt idx="68699">
                  <c:v>18.859283000000001</c:v>
                </c:pt>
                <c:pt idx="68700">
                  <c:v>18.861508000000001</c:v>
                </c:pt>
                <c:pt idx="68701">
                  <c:v>18.863156</c:v>
                </c:pt>
                <c:pt idx="68702">
                  <c:v>18.860448000000002</c:v>
                </c:pt>
                <c:pt idx="68703">
                  <c:v>18.861552</c:v>
                </c:pt>
                <c:pt idx="68704">
                  <c:v>18.864854000000001</c:v>
                </c:pt>
                <c:pt idx="68705">
                  <c:v>18.862355000000001</c:v>
                </c:pt>
                <c:pt idx="68706">
                  <c:v>18.857381</c:v>
                </c:pt>
                <c:pt idx="68707">
                  <c:v>18.859663000000001</c:v>
                </c:pt>
                <c:pt idx="68708">
                  <c:v>18.859223</c:v>
                </c:pt>
                <c:pt idx="68709">
                  <c:v>18.854987999999999</c:v>
                </c:pt>
                <c:pt idx="68710">
                  <c:v>18.853437</c:v>
                </c:pt>
                <c:pt idx="68711">
                  <c:v>18.854002000000001</c:v>
                </c:pt>
                <c:pt idx="68712">
                  <c:v>18.855789000000001</c:v>
                </c:pt>
                <c:pt idx="68713">
                  <c:v>18.857800999999998</c:v>
                </c:pt>
                <c:pt idx="68714">
                  <c:v>18.857194</c:v>
                </c:pt>
                <c:pt idx="68715">
                  <c:v>18.857492000000001</c:v>
                </c:pt>
                <c:pt idx="68716">
                  <c:v>18.861127</c:v>
                </c:pt>
                <c:pt idx="68717">
                  <c:v>18.858813999999999</c:v>
                </c:pt>
                <c:pt idx="68718">
                  <c:v>18.856624</c:v>
                </c:pt>
                <c:pt idx="68719">
                  <c:v>18.859532999999999</c:v>
                </c:pt>
                <c:pt idx="68720">
                  <c:v>18.85746</c:v>
                </c:pt>
                <c:pt idx="68721">
                  <c:v>18.855844000000001</c:v>
                </c:pt>
                <c:pt idx="68722">
                  <c:v>18.858799000000001</c:v>
                </c:pt>
                <c:pt idx="68723">
                  <c:v>18.857437999999998</c:v>
                </c:pt>
                <c:pt idx="68724">
                  <c:v>18.854545999999999</c:v>
                </c:pt>
                <c:pt idx="68725">
                  <c:v>18.857877999999999</c:v>
                </c:pt>
                <c:pt idx="68726">
                  <c:v>18.863173</c:v>
                </c:pt>
                <c:pt idx="68727">
                  <c:v>18.861377999999998</c:v>
                </c:pt>
                <c:pt idx="68728">
                  <c:v>18.856869</c:v>
                </c:pt>
                <c:pt idx="68729">
                  <c:v>18.859618999999999</c:v>
                </c:pt>
                <c:pt idx="68730">
                  <c:v>18.859438999999998</c:v>
                </c:pt>
                <c:pt idx="68731">
                  <c:v>18.855564999999999</c:v>
                </c:pt>
                <c:pt idx="68732">
                  <c:v>18.856268</c:v>
                </c:pt>
                <c:pt idx="68733">
                  <c:v>18.855497</c:v>
                </c:pt>
                <c:pt idx="68734">
                  <c:v>18.854049</c:v>
                </c:pt>
                <c:pt idx="68735">
                  <c:v>18.855875999999999</c:v>
                </c:pt>
                <c:pt idx="68736">
                  <c:v>18.857195999999998</c:v>
                </c:pt>
                <c:pt idx="68737">
                  <c:v>18.858930000000001</c:v>
                </c:pt>
                <c:pt idx="68738">
                  <c:v>18.857175000000002</c:v>
                </c:pt>
                <c:pt idx="68739">
                  <c:v>18.852823000000001</c:v>
                </c:pt>
                <c:pt idx="68740">
                  <c:v>18.853051000000001</c:v>
                </c:pt>
                <c:pt idx="68741">
                  <c:v>18.858160000000002</c:v>
                </c:pt>
                <c:pt idx="68742">
                  <c:v>18.859068000000001</c:v>
                </c:pt>
                <c:pt idx="68743">
                  <c:v>18.855701</c:v>
                </c:pt>
                <c:pt idx="68744">
                  <c:v>18.853562</c:v>
                </c:pt>
                <c:pt idx="68745">
                  <c:v>18.85182</c:v>
                </c:pt>
                <c:pt idx="68746">
                  <c:v>18.853929000000001</c:v>
                </c:pt>
                <c:pt idx="68747">
                  <c:v>18.860837</c:v>
                </c:pt>
                <c:pt idx="68748">
                  <c:v>18.862399</c:v>
                </c:pt>
                <c:pt idx="68749">
                  <c:v>18.860966999999999</c:v>
                </c:pt>
                <c:pt idx="68750">
                  <c:v>18.866320999999999</c:v>
                </c:pt>
                <c:pt idx="68751">
                  <c:v>18.869599999999998</c:v>
                </c:pt>
                <c:pt idx="68752">
                  <c:v>18.868278</c:v>
                </c:pt>
                <c:pt idx="68753">
                  <c:v>18.866965</c:v>
                </c:pt>
                <c:pt idx="68754">
                  <c:v>18.862666000000001</c:v>
                </c:pt>
                <c:pt idx="68755">
                  <c:v>18.862044999999998</c:v>
                </c:pt>
                <c:pt idx="68756">
                  <c:v>18.864504</c:v>
                </c:pt>
                <c:pt idx="68757">
                  <c:v>18.862786</c:v>
                </c:pt>
                <c:pt idx="68758">
                  <c:v>18.859894000000001</c:v>
                </c:pt>
                <c:pt idx="68759">
                  <c:v>18.864056000000001</c:v>
                </c:pt>
                <c:pt idx="68760">
                  <c:v>18.869356</c:v>
                </c:pt>
                <c:pt idx="68761">
                  <c:v>18.865504000000001</c:v>
                </c:pt>
                <c:pt idx="68762">
                  <c:v>18.862735000000001</c:v>
                </c:pt>
                <c:pt idx="68763">
                  <c:v>18.865079000000001</c:v>
                </c:pt>
                <c:pt idx="68764">
                  <c:v>18.864429000000001</c:v>
                </c:pt>
                <c:pt idx="68765">
                  <c:v>18.863712</c:v>
                </c:pt>
                <c:pt idx="68766">
                  <c:v>18.861391999999999</c:v>
                </c:pt>
                <c:pt idx="68767">
                  <c:v>18.859241000000001</c:v>
                </c:pt>
                <c:pt idx="68768">
                  <c:v>18.858913000000001</c:v>
                </c:pt>
                <c:pt idx="68769">
                  <c:v>18.856961999999999</c:v>
                </c:pt>
                <c:pt idx="68770">
                  <c:v>18.860976999999998</c:v>
                </c:pt>
                <c:pt idx="68771">
                  <c:v>18.867352</c:v>
                </c:pt>
                <c:pt idx="68772">
                  <c:v>18.868544</c:v>
                </c:pt>
                <c:pt idx="68773">
                  <c:v>18.864284000000001</c:v>
                </c:pt>
                <c:pt idx="68774">
                  <c:v>18.859466999999999</c:v>
                </c:pt>
                <c:pt idx="68775">
                  <c:v>18.866012999999999</c:v>
                </c:pt>
                <c:pt idx="68776">
                  <c:v>18.873158</c:v>
                </c:pt>
                <c:pt idx="68777">
                  <c:v>18.871064000000001</c:v>
                </c:pt>
                <c:pt idx="68778">
                  <c:v>18.866662999999999</c:v>
                </c:pt>
                <c:pt idx="68779">
                  <c:v>18.867184000000002</c:v>
                </c:pt>
                <c:pt idx="68780">
                  <c:v>18.874758</c:v>
                </c:pt>
                <c:pt idx="68781">
                  <c:v>18.877554</c:v>
                </c:pt>
                <c:pt idx="68782">
                  <c:v>18.872339</c:v>
                </c:pt>
                <c:pt idx="68783">
                  <c:v>18.869102999999999</c:v>
                </c:pt>
                <c:pt idx="68784">
                  <c:v>18.868708000000002</c:v>
                </c:pt>
                <c:pt idx="68785">
                  <c:v>18.869596000000001</c:v>
                </c:pt>
                <c:pt idx="68786">
                  <c:v>18.874406</c:v>
                </c:pt>
                <c:pt idx="68787">
                  <c:v>18.87349</c:v>
                </c:pt>
                <c:pt idx="68788">
                  <c:v>18.869060000000001</c:v>
                </c:pt>
                <c:pt idx="68789">
                  <c:v>18.873484000000001</c:v>
                </c:pt>
                <c:pt idx="68790">
                  <c:v>18.875008999999999</c:v>
                </c:pt>
                <c:pt idx="68791">
                  <c:v>18.867895000000001</c:v>
                </c:pt>
                <c:pt idx="68792">
                  <c:v>18.866631999999999</c:v>
                </c:pt>
                <c:pt idx="68793">
                  <c:v>18.876487999999998</c:v>
                </c:pt>
                <c:pt idx="68794">
                  <c:v>18.878685000000001</c:v>
                </c:pt>
                <c:pt idx="68795">
                  <c:v>18.869213999999999</c:v>
                </c:pt>
                <c:pt idx="68796">
                  <c:v>18.866288000000001</c:v>
                </c:pt>
                <c:pt idx="68797">
                  <c:v>18.870563000000001</c:v>
                </c:pt>
                <c:pt idx="68798">
                  <c:v>18.871123999999998</c:v>
                </c:pt>
                <c:pt idx="68799">
                  <c:v>18.871001</c:v>
                </c:pt>
                <c:pt idx="68800">
                  <c:v>18.872682000000001</c:v>
                </c:pt>
                <c:pt idx="68801">
                  <c:v>18.873038999999999</c:v>
                </c:pt>
                <c:pt idx="68802">
                  <c:v>18.872343999999998</c:v>
                </c:pt>
                <c:pt idx="68803">
                  <c:v>18.873061</c:v>
                </c:pt>
                <c:pt idx="68804">
                  <c:v>18.873031999999998</c:v>
                </c:pt>
                <c:pt idx="68805">
                  <c:v>18.870649</c:v>
                </c:pt>
                <c:pt idx="68806">
                  <c:v>18.871721000000001</c:v>
                </c:pt>
                <c:pt idx="68807">
                  <c:v>18.872910000000001</c:v>
                </c:pt>
                <c:pt idx="68808">
                  <c:v>18.869062</c:v>
                </c:pt>
                <c:pt idx="68809">
                  <c:v>18.869205999999998</c:v>
                </c:pt>
                <c:pt idx="68810">
                  <c:v>18.871003000000002</c:v>
                </c:pt>
                <c:pt idx="68811">
                  <c:v>18.871230000000001</c:v>
                </c:pt>
                <c:pt idx="68812">
                  <c:v>18.872485999999999</c:v>
                </c:pt>
                <c:pt idx="68813">
                  <c:v>18.872592000000001</c:v>
                </c:pt>
                <c:pt idx="68814">
                  <c:v>18.871852000000001</c:v>
                </c:pt>
                <c:pt idx="68815">
                  <c:v>18.874649000000002</c:v>
                </c:pt>
                <c:pt idx="68816">
                  <c:v>18.877659999999999</c:v>
                </c:pt>
                <c:pt idx="68817">
                  <c:v>18.876172</c:v>
                </c:pt>
                <c:pt idx="68818">
                  <c:v>18.878997999999999</c:v>
                </c:pt>
                <c:pt idx="68819">
                  <c:v>18.880914000000001</c:v>
                </c:pt>
                <c:pt idx="68820">
                  <c:v>18.873951999999999</c:v>
                </c:pt>
                <c:pt idx="68821">
                  <c:v>18.877507999999999</c:v>
                </c:pt>
                <c:pt idx="68822">
                  <c:v>18.884250999999999</c:v>
                </c:pt>
                <c:pt idx="68823">
                  <c:v>18.876404999999998</c:v>
                </c:pt>
                <c:pt idx="68824">
                  <c:v>18.872509999999998</c:v>
                </c:pt>
                <c:pt idx="68825">
                  <c:v>18.883901000000002</c:v>
                </c:pt>
                <c:pt idx="68826">
                  <c:v>18.889872</c:v>
                </c:pt>
                <c:pt idx="68827">
                  <c:v>18.882891000000001</c:v>
                </c:pt>
                <c:pt idx="68828">
                  <c:v>18.881125000000001</c:v>
                </c:pt>
                <c:pt idx="68829">
                  <c:v>18.885266999999999</c:v>
                </c:pt>
                <c:pt idx="68830">
                  <c:v>18.883054000000001</c:v>
                </c:pt>
                <c:pt idx="68831">
                  <c:v>18.881634999999999</c:v>
                </c:pt>
                <c:pt idx="68832">
                  <c:v>18.885276999999999</c:v>
                </c:pt>
                <c:pt idx="68833">
                  <c:v>18.888014999999999</c:v>
                </c:pt>
                <c:pt idx="68834">
                  <c:v>18.887212999999999</c:v>
                </c:pt>
                <c:pt idx="68835">
                  <c:v>18.885279000000001</c:v>
                </c:pt>
                <c:pt idx="68836">
                  <c:v>18.883444000000001</c:v>
                </c:pt>
                <c:pt idx="68837">
                  <c:v>18.886845999999998</c:v>
                </c:pt>
                <c:pt idx="68838">
                  <c:v>18.895052</c:v>
                </c:pt>
                <c:pt idx="68839">
                  <c:v>18.894881999999999</c:v>
                </c:pt>
                <c:pt idx="68840">
                  <c:v>18.889859999999999</c:v>
                </c:pt>
                <c:pt idx="68841">
                  <c:v>18.889932000000002</c:v>
                </c:pt>
                <c:pt idx="68842">
                  <c:v>18.892406000000001</c:v>
                </c:pt>
                <c:pt idx="68843">
                  <c:v>18.894598999999999</c:v>
                </c:pt>
                <c:pt idx="68844">
                  <c:v>18.894445999999999</c:v>
                </c:pt>
                <c:pt idx="68845">
                  <c:v>18.89095</c:v>
                </c:pt>
                <c:pt idx="68846">
                  <c:v>18.888805999999999</c:v>
                </c:pt>
                <c:pt idx="68847">
                  <c:v>18.891216</c:v>
                </c:pt>
                <c:pt idx="68848">
                  <c:v>18.890599999999999</c:v>
                </c:pt>
                <c:pt idx="68849">
                  <c:v>18.887169</c:v>
                </c:pt>
                <c:pt idx="68850">
                  <c:v>18.889794999999999</c:v>
                </c:pt>
                <c:pt idx="68851">
                  <c:v>18.891936999999999</c:v>
                </c:pt>
                <c:pt idx="68852">
                  <c:v>18.888165000000001</c:v>
                </c:pt>
                <c:pt idx="68853">
                  <c:v>18.888441</c:v>
                </c:pt>
                <c:pt idx="68854">
                  <c:v>18.889728000000002</c:v>
                </c:pt>
                <c:pt idx="68855">
                  <c:v>18.887501</c:v>
                </c:pt>
                <c:pt idx="68856">
                  <c:v>18.888171</c:v>
                </c:pt>
                <c:pt idx="68857">
                  <c:v>18.889717000000001</c:v>
                </c:pt>
                <c:pt idx="68858">
                  <c:v>18.885273999999999</c:v>
                </c:pt>
                <c:pt idx="68859">
                  <c:v>18.884872000000001</c:v>
                </c:pt>
                <c:pt idx="68860">
                  <c:v>18.888376000000001</c:v>
                </c:pt>
                <c:pt idx="68861">
                  <c:v>18.888162999999999</c:v>
                </c:pt>
                <c:pt idx="68862">
                  <c:v>18.891013000000001</c:v>
                </c:pt>
                <c:pt idx="68863">
                  <c:v>18.890695999999998</c:v>
                </c:pt>
                <c:pt idx="68864">
                  <c:v>18.886061000000002</c:v>
                </c:pt>
                <c:pt idx="68865">
                  <c:v>18.886745999999999</c:v>
                </c:pt>
                <c:pt idx="68866">
                  <c:v>18.887909000000001</c:v>
                </c:pt>
                <c:pt idx="68867">
                  <c:v>18.886687999999999</c:v>
                </c:pt>
                <c:pt idx="68868">
                  <c:v>18.887115000000001</c:v>
                </c:pt>
                <c:pt idx="68869">
                  <c:v>18.889067000000001</c:v>
                </c:pt>
                <c:pt idx="68870">
                  <c:v>18.890059000000001</c:v>
                </c:pt>
                <c:pt idx="68871">
                  <c:v>18.890319000000002</c:v>
                </c:pt>
                <c:pt idx="68872">
                  <c:v>18.887208999999999</c:v>
                </c:pt>
                <c:pt idx="68873">
                  <c:v>18.883203999999999</c:v>
                </c:pt>
                <c:pt idx="68874">
                  <c:v>18.883852000000001</c:v>
                </c:pt>
                <c:pt idx="68875">
                  <c:v>18.885148000000001</c:v>
                </c:pt>
                <c:pt idx="68876">
                  <c:v>18.884067000000002</c:v>
                </c:pt>
                <c:pt idx="68877">
                  <c:v>18.887854000000001</c:v>
                </c:pt>
                <c:pt idx="68878">
                  <c:v>18.889398</c:v>
                </c:pt>
                <c:pt idx="68879">
                  <c:v>18.886811000000002</c:v>
                </c:pt>
                <c:pt idx="68880">
                  <c:v>18.886828000000001</c:v>
                </c:pt>
                <c:pt idx="68881">
                  <c:v>18.885664999999999</c:v>
                </c:pt>
                <c:pt idx="68882">
                  <c:v>18.889298</c:v>
                </c:pt>
                <c:pt idx="68883">
                  <c:v>18.893808</c:v>
                </c:pt>
                <c:pt idx="68884">
                  <c:v>18.889755000000001</c:v>
                </c:pt>
                <c:pt idx="68885">
                  <c:v>18.889831999999998</c:v>
                </c:pt>
                <c:pt idx="68886">
                  <c:v>18.896637999999999</c:v>
                </c:pt>
                <c:pt idx="68887">
                  <c:v>18.893456</c:v>
                </c:pt>
                <c:pt idx="68888">
                  <c:v>18.885992999999999</c:v>
                </c:pt>
                <c:pt idx="68889">
                  <c:v>18.888217000000001</c:v>
                </c:pt>
                <c:pt idx="68890">
                  <c:v>18.892258000000002</c:v>
                </c:pt>
                <c:pt idx="68891">
                  <c:v>18.891359999999999</c:v>
                </c:pt>
                <c:pt idx="68892">
                  <c:v>18.891223</c:v>
                </c:pt>
                <c:pt idx="68893">
                  <c:v>18.892668</c:v>
                </c:pt>
                <c:pt idx="68894">
                  <c:v>18.892409000000001</c:v>
                </c:pt>
                <c:pt idx="68895">
                  <c:v>18.892793000000001</c:v>
                </c:pt>
                <c:pt idx="68896">
                  <c:v>18.893163999999999</c:v>
                </c:pt>
                <c:pt idx="68897">
                  <c:v>18.892613000000001</c:v>
                </c:pt>
                <c:pt idx="68898">
                  <c:v>18.889710999999998</c:v>
                </c:pt>
                <c:pt idx="68899">
                  <c:v>18.889523000000001</c:v>
                </c:pt>
                <c:pt idx="68900">
                  <c:v>18.889970999999999</c:v>
                </c:pt>
                <c:pt idx="68901">
                  <c:v>18.889059</c:v>
                </c:pt>
                <c:pt idx="68902">
                  <c:v>18.891116</c:v>
                </c:pt>
                <c:pt idx="68903">
                  <c:v>18.891249999999999</c:v>
                </c:pt>
                <c:pt idx="68904">
                  <c:v>18.890222999999999</c:v>
                </c:pt>
                <c:pt idx="68905">
                  <c:v>18.891513</c:v>
                </c:pt>
                <c:pt idx="68906">
                  <c:v>18.889921999999999</c:v>
                </c:pt>
                <c:pt idx="68907">
                  <c:v>18.887518</c:v>
                </c:pt>
                <c:pt idx="68908">
                  <c:v>18.893681000000001</c:v>
                </c:pt>
                <c:pt idx="68909">
                  <c:v>18.900936000000002</c:v>
                </c:pt>
                <c:pt idx="68910">
                  <c:v>18.898572000000001</c:v>
                </c:pt>
                <c:pt idx="68911">
                  <c:v>18.895332</c:v>
                </c:pt>
                <c:pt idx="68912">
                  <c:v>18.897537</c:v>
                </c:pt>
                <c:pt idx="68913">
                  <c:v>18.898675999999998</c:v>
                </c:pt>
                <c:pt idx="68914">
                  <c:v>18.899910999999999</c:v>
                </c:pt>
                <c:pt idx="68915">
                  <c:v>18.903233</c:v>
                </c:pt>
                <c:pt idx="68916">
                  <c:v>18.906285</c:v>
                </c:pt>
                <c:pt idx="68917">
                  <c:v>18.908299</c:v>
                </c:pt>
                <c:pt idx="68918">
                  <c:v>18.907325</c:v>
                </c:pt>
                <c:pt idx="68919">
                  <c:v>18.907098000000001</c:v>
                </c:pt>
                <c:pt idx="68920">
                  <c:v>18.907012000000002</c:v>
                </c:pt>
                <c:pt idx="68921">
                  <c:v>18.905875999999999</c:v>
                </c:pt>
                <c:pt idx="68922">
                  <c:v>18.905833999999999</c:v>
                </c:pt>
                <c:pt idx="68923">
                  <c:v>18.907582000000001</c:v>
                </c:pt>
                <c:pt idx="68924">
                  <c:v>18.909030999999999</c:v>
                </c:pt>
                <c:pt idx="68925">
                  <c:v>18.908904</c:v>
                </c:pt>
                <c:pt idx="68926">
                  <c:v>18.909901000000001</c:v>
                </c:pt>
                <c:pt idx="68927">
                  <c:v>18.910582000000002</c:v>
                </c:pt>
                <c:pt idx="68928">
                  <c:v>18.912217999999999</c:v>
                </c:pt>
                <c:pt idx="68929">
                  <c:v>18.909988999999999</c:v>
                </c:pt>
                <c:pt idx="68930">
                  <c:v>18.907551000000002</c:v>
                </c:pt>
                <c:pt idx="68931">
                  <c:v>18.910205000000001</c:v>
                </c:pt>
                <c:pt idx="68932">
                  <c:v>18.905376</c:v>
                </c:pt>
                <c:pt idx="68933">
                  <c:v>18.901703999999999</c:v>
                </c:pt>
                <c:pt idx="68934">
                  <c:v>18.905065</c:v>
                </c:pt>
                <c:pt idx="68935">
                  <c:v>18.906697000000001</c:v>
                </c:pt>
                <c:pt idx="68936">
                  <c:v>18.908693</c:v>
                </c:pt>
                <c:pt idx="68937">
                  <c:v>18.909416</c:v>
                </c:pt>
                <c:pt idx="68938">
                  <c:v>18.909162999999999</c:v>
                </c:pt>
                <c:pt idx="68939">
                  <c:v>18.909718999999999</c:v>
                </c:pt>
                <c:pt idx="68940">
                  <c:v>18.905985000000001</c:v>
                </c:pt>
                <c:pt idx="68941">
                  <c:v>18.903642999999999</c:v>
                </c:pt>
                <c:pt idx="68942">
                  <c:v>18.903852000000001</c:v>
                </c:pt>
                <c:pt idx="68943">
                  <c:v>18.904413000000002</c:v>
                </c:pt>
                <c:pt idx="68944">
                  <c:v>18.909412</c:v>
                </c:pt>
                <c:pt idx="68945">
                  <c:v>18.911117999999998</c:v>
                </c:pt>
                <c:pt idx="68946">
                  <c:v>18.906585</c:v>
                </c:pt>
                <c:pt idx="68947">
                  <c:v>18.908118000000002</c:v>
                </c:pt>
                <c:pt idx="68948">
                  <c:v>18.912437000000001</c:v>
                </c:pt>
                <c:pt idx="68949">
                  <c:v>18.908294999999999</c:v>
                </c:pt>
                <c:pt idx="68950">
                  <c:v>18.905988000000001</c:v>
                </c:pt>
                <c:pt idx="68951">
                  <c:v>18.910330999999999</c:v>
                </c:pt>
                <c:pt idx="68952">
                  <c:v>18.907444000000002</c:v>
                </c:pt>
                <c:pt idx="68953">
                  <c:v>18.904972000000001</c:v>
                </c:pt>
                <c:pt idx="68954">
                  <c:v>18.910307</c:v>
                </c:pt>
                <c:pt idx="68955">
                  <c:v>18.911732000000001</c:v>
                </c:pt>
                <c:pt idx="68956">
                  <c:v>18.907817999999999</c:v>
                </c:pt>
                <c:pt idx="68957">
                  <c:v>18.907526000000001</c:v>
                </c:pt>
                <c:pt idx="68958">
                  <c:v>18.912209000000001</c:v>
                </c:pt>
                <c:pt idx="68959">
                  <c:v>18.911629999999999</c:v>
                </c:pt>
                <c:pt idx="68960">
                  <c:v>18.912977999999999</c:v>
                </c:pt>
                <c:pt idx="68961">
                  <c:v>18.919435</c:v>
                </c:pt>
                <c:pt idx="68962">
                  <c:v>18.917175</c:v>
                </c:pt>
                <c:pt idx="68963">
                  <c:v>18.911850999999999</c:v>
                </c:pt>
                <c:pt idx="68964">
                  <c:v>18.910965999999998</c:v>
                </c:pt>
                <c:pt idx="68965">
                  <c:v>18.911804</c:v>
                </c:pt>
                <c:pt idx="68966">
                  <c:v>18.911664999999999</c:v>
                </c:pt>
                <c:pt idx="68967">
                  <c:v>18.912223000000001</c:v>
                </c:pt>
                <c:pt idx="68968">
                  <c:v>18.914456000000001</c:v>
                </c:pt>
                <c:pt idx="68969">
                  <c:v>18.914667000000001</c:v>
                </c:pt>
                <c:pt idx="68970">
                  <c:v>18.912127999999999</c:v>
                </c:pt>
                <c:pt idx="68971">
                  <c:v>18.912866999999999</c:v>
                </c:pt>
                <c:pt idx="68972">
                  <c:v>18.915814000000001</c:v>
                </c:pt>
                <c:pt idx="68973">
                  <c:v>18.914840000000002</c:v>
                </c:pt>
                <c:pt idx="68974">
                  <c:v>18.913855000000002</c:v>
                </c:pt>
                <c:pt idx="68975">
                  <c:v>18.915420999999998</c:v>
                </c:pt>
                <c:pt idx="68976">
                  <c:v>18.915634000000001</c:v>
                </c:pt>
                <c:pt idx="68977">
                  <c:v>18.914911</c:v>
                </c:pt>
                <c:pt idx="68978">
                  <c:v>18.913678000000001</c:v>
                </c:pt>
                <c:pt idx="68979">
                  <c:v>18.913547000000001</c:v>
                </c:pt>
                <c:pt idx="68980">
                  <c:v>18.916509000000001</c:v>
                </c:pt>
                <c:pt idx="68981">
                  <c:v>18.917034000000001</c:v>
                </c:pt>
                <c:pt idx="68982">
                  <c:v>18.917740999999999</c:v>
                </c:pt>
                <c:pt idx="68983">
                  <c:v>18.917138999999999</c:v>
                </c:pt>
                <c:pt idx="68984">
                  <c:v>18.914798000000001</c:v>
                </c:pt>
                <c:pt idx="68985">
                  <c:v>18.919347999999999</c:v>
                </c:pt>
                <c:pt idx="68986">
                  <c:v>18.920102</c:v>
                </c:pt>
                <c:pt idx="68987">
                  <c:v>18.914712999999999</c:v>
                </c:pt>
                <c:pt idx="68988">
                  <c:v>18.915804999999999</c:v>
                </c:pt>
                <c:pt idx="68989">
                  <c:v>18.920000999999999</c:v>
                </c:pt>
                <c:pt idx="68990">
                  <c:v>18.916917000000002</c:v>
                </c:pt>
                <c:pt idx="68991">
                  <c:v>18.912775</c:v>
                </c:pt>
                <c:pt idx="68992">
                  <c:v>18.918147999999999</c:v>
                </c:pt>
                <c:pt idx="68993">
                  <c:v>18.920570000000001</c:v>
                </c:pt>
                <c:pt idx="68994">
                  <c:v>18.914895000000001</c:v>
                </c:pt>
                <c:pt idx="68995">
                  <c:v>18.915133999999998</c:v>
                </c:pt>
                <c:pt idx="68996">
                  <c:v>18.917569</c:v>
                </c:pt>
                <c:pt idx="68997">
                  <c:v>18.916854000000001</c:v>
                </c:pt>
                <c:pt idx="68998">
                  <c:v>18.917363999999999</c:v>
                </c:pt>
                <c:pt idx="68999">
                  <c:v>18.919647999999999</c:v>
                </c:pt>
                <c:pt idx="69000">
                  <c:v>18.922601</c:v>
                </c:pt>
                <c:pt idx="69001">
                  <c:v>18.921824999999998</c:v>
                </c:pt>
                <c:pt idx="69002">
                  <c:v>18.920019</c:v>
                </c:pt>
                <c:pt idx="69003">
                  <c:v>18.923079000000001</c:v>
                </c:pt>
                <c:pt idx="69004">
                  <c:v>18.924659999999999</c:v>
                </c:pt>
                <c:pt idx="69005">
                  <c:v>18.920224000000001</c:v>
                </c:pt>
                <c:pt idx="69006">
                  <c:v>18.917459999999998</c:v>
                </c:pt>
                <c:pt idx="69007">
                  <c:v>18.918482000000001</c:v>
                </c:pt>
                <c:pt idx="69008">
                  <c:v>18.919636000000001</c:v>
                </c:pt>
                <c:pt idx="69009">
                  <c:v>18.921336</c:v>
                </c:pt>
                <c:pt idx="69010">
                  <c:v>18.92004</c:v>
                </c:pt>
                <c:pt idx="69011">
                  <c:v>18.918806</c:v>
                </c:pt>
                <c:pt idx="69012">
                  <c:v>18.921726</c:v>
                </c:pt>
                <c:pt idx="69013">
                  <c:v>18.921254999999999</c:v>
                </c:pt>
                <c:pt idx="69014">
                  <c:v>18.917704000000001</c:v>
                </c:pt>
                <c:pt idx="69015">
                  <c:v>18.918741000000001</c:v>
                </c:pt>
                <c:pt idx="69016">
                  <c:v>18.922505000000001</c:v>
                </c:pt>
                <c:pt idx="69017">
                  <c:v>18.921931000000001</c:v>
                </c:pt>
                <c:pt idx="69018">
                  <c:v>18.921733</c:v>
                </c:pt>
                <c:pt idx="69019">
                  <c:v>18.926556999999999</c:v>
                </c:pt>
                <c:pt idx="69020">
                  <c:v>18.924996</c:v>
                </c:pt>
                <c:pt idx="69021">
                  <c:v>18.922001000000002</c:v>
                </c:pt>
                <c:pt idx="69022">
                  <c:v>18.924431999999999</c:v>
                </c:pt>
                <c:pt idx="69023">
                  <c:v>18.924104</c:v>
                </c:pt>
                <c:pt idx="69024">
                  <c:v>18.924113999999999</c:v>
                </c:pt>
                <c:pt idx="69025">
                  <c:v>18.927752000000002</c:v>
                </c:pt>
                <c:pt idx="69026">
                  <c:v>18.932324000000001</c:v>
                </c:pt>
                <c:pt idx="69027">
                  <c:v>18.932462999999998</c:v>
                </c:pt>
                <c:pt idx="69028">
                  <c:v>18.927609</c:v>
                </c:pt>
                <c:pt idx="69029">
                  <c:v>18.930225</c:v>
                </c:pt>
                <c:pt idx="69030">
                  <c:v>18.931941999999999</c:v>
                </c:pt>
                <c:pt idx="69031">
                  <c:v>18.927185000000001</c:v>
                </c:pt>
                <c:pt idx="69032">
                  <c:v>18.927610000000001</c:v>
                </c:pt>
                <c:pt idx="69033">
                  <c:v>18.932466999999999</c:v>
                </c:pt>
                <c:pt idx="69034">
                  <c:v>18.933762999999999</c:v>
                </c:pt>
                <c:pt idx="69035">
                  <c:v>18.932226</c:v>
                </c:pt>
                <c:pt idx="69036">
                  <c:v>18.932096999999999</c:v>
                </c:pt>
                <c:pt idx="69037">
                  <c:v>18.929940999999999</c:v>
                </c:pt>
                <c:pt idx="69038">
                  <c:v>18.928255</c:v>
                </c:pt>
                <c:pt idx="69039">
                  <c:v>18.930130999999999</c:v>
                </c:pt>
                <c:pt idx="69040">
                  <c:v>18.927077000000001</c:v>
                </c:pt>
                <c:pt idx="69041">
                  <c:v>18.924356</c:v>
                </c:pt>
                <c:pt idx="69042">
                  <c:v>18.927619</c:v>
                </c:pt>
                <c:pt idx="69043">
                  <c:v>18.931142000000001</c:v>
                </c:pt>
                <c:pt idx="69044">
                  <c:v>18.929333</c:v>
                </c:pt>
                <c:pt idx="69045">
                  <c:v>18.931152000000001</c:v>
                </c:pt>
                <c:pt idx="69046">
                  <c:v>18.93778</c:v>
                </c:pt>
                <c:pt idx="69047">
                  <c:v>18.936093</c:v>
                </c:pt>
                <c:pt idx="69048">
                  <c:v>18.929856000000001</c:v>
                </c:pt>
                <c:pt idx="69049">
                  <c:v>18.928712999999998</c:v>
                </c:pt>
                <c:pt idx="69050">
                  <c:v>18.930350000000001</c:v>
                </c:pt>
                <c:pt idx="69051">
                  <c:v>18.930606000000001</c:v>
                </c:pt>
                <c:pt idx="69052">
                  <c:v>18.931190000000001</c:v>
                </c:pt>
                <c:pt idx="69053">
                  <c:v>18.931892999999999</c:v>
                </c:pt>
                <c:pt idx="69054">
                  <c:v>18.929507999999998</c:v>
                </c:pt>
                <c:pt idx="69055">
                  <c:v>18.929632000000002</c:v>
                </c:pt>
                <c:pt idx="69056">
                  <c:v>18.932704000000001</c:v>
                </c:pt>
                <c:pt idx="69057">
                  <c:v>18.931277999999999</c:v>
                </c:pt>
                <c:pt idx="69058">
                  <c:v>18.928749</c:v>
                </c:pt>
                <c:pt idx="69059">
                  <c:v>18.929195</c:v>
                </c:pt>
                <c:pt idx="69060">
                  <c:v>18.926292</c:v>
                </c:pt>
                <c:pt idx="69061">
                  <c:v>18.924655999999999</c:v>
                </c:pt>
                <c:pt idx="69062">
                  <c:v>18.930240999999999</c:v>
                </c:pt>
                <c:pt idx="69063">
                  <c:v>18.932403999999998</c:v>
                </c:pt>
                <c:pt idx="69064">
                  <c:v>18.928270000000001</c:v>
                </c:pt>
                <c:pt idx="69065">
                  <c:v>18.927081999999999</c:v>
                </c:pt>
                <c:pt idx="69066">
                  <c:v>18.928470000000001</c:v>
                </c:pt>
                <c:pt idx="69067">
                  <c:v>18.931298000000002</c:v>
                </c:pt>
                <c:pt idx="69068">
                  <c:v>18.936274999999998</c:v>
                </c:pt>
                <c:pt idx="69069">
                  <c:v>18.937428000000001</c:v>
                </c:pt>
                <c:pt idx="69070">
                  <c:v>18.933806000000001</c:v>
                </c:pt>
                <c:pt idx="69071">
                  <c:v>18.93412</c:v>
                </c:pt>
                <c:pt idx="69072">
                  <c:v>18.938714000000001</c:v>
                </c:pt>
                <c:pt idx="69073">
                  <c:v>18.937992000000001</c:v>
                </c:pt>
                <c:pt idx="69074">
                  <c:v>18.936198000000001</c:v>
                </c:pt>
                <c:pt idx="69075">
                  <c:v>18.940614</c:v>
                </c:pt>
                <c:pt idx="69076">
                  <c:v>18.940598000000001</c:v>
                </c:pt>
                <c:pt idx="69077">
                  <c:v>18.936124</c:v>
                </c:pt>
                <c:pt idx="69078">
                  <c:v>18.936346</c:v>
                </c:pt>
                <c:pt idx="69079">
                  <c:v>18.934412999999999</c:v>
                </c:pt>
                <c:pt idx="69080">
                  <c:v>18.932549999999999</c:v>
                </c:pt>
                <c:pt idx="69081">
                  <c:v>18.934553000000001</c:v>
                </c:pt>
                <c:pt idx="69082">
                  <c:v>18.935631999999998</c:v>
                </c:pt>
                <c:pt idx="69083">
                  <c:v>18.933147000000002</c:v>
                </c:pt>
                <c:pt idx="69084">
                  <c:v>18.930517999999999</c:v>
                </c:pt>
                <c:pt idx="69085">
                  <c:v>18.931270999999999</c:v>
                </c:pt>
                <c:pt idx="69086">
                  <c:v>18.933188000000001</c:v>
                </c:pt>
                <c:pt idx="69087">
                  <c:v>18.931521</c:v>
                </c:pt>
                <c:pt idx="69088">
                  <c:v>18.929784000000001</c:v>
                </c:pt>
                <c:pt idx="69089">
                  <c:v>18.931508000000001</c:v>
                </c:pt>
                <c:pt idx="69090">
                  <c:v>18.931837999999999</c:v>
                </c:pt>
                <c:pt idx="69091">
                  <c:v>18.933028</c:v>
                </c:pt>
                <c:pt idx="69092">
                  <c:v>18.936499999999999</c:v>
                </c:pt>
                <c:pt idx="69093">
                  <c:v>18.934787</c:v>
                </c:pt>
                <c:pt idx="69094">
                  <c:v>18.930996</c:v>
                </c:pt>
                <c:pt idx="69095">
                  <c:v>18.931628</c:v>
                </c:pt>
                <c:pt idx="69096">
                  <c:v>18.933139000000001</c:v>
                </c:pt>
                <c:pt idx="69097">
                  <c:v>18.934155000000001</c:v>
                </c:pt>
                <c:pt idx="69098">
                  <c:v>18.936430000000001</c:v>
                </c:pt>
                <c:pt idx="69099">
                  <c:v>18.935959</c:v>
                </c:pt>
                <c:pt idx="69100">
                  <c:v>18.932991999999999</c:v>
                </c:pt>
                <c:pt idx="69101">
                  <c:v>18.933646</c:v>
                </c:pt>
                <c:pt idx="69102">
                  <c:v>18.937427</c:v>
                </c:pt>
                <c:pt idx="69103">
                  <c:v>18.941089999999999</c:v>
                </c:pt>
                <c:pt idx="69104">
                  <c:v>18.945535</c:v>
                </c:pt>
                <c:pt idx="69105">
                  <c:v>18.945796000000001</c:v>
                </c:pt>
                <c:pt idx="69106">
                  <c:v>18.943897</c:v>
                </c:pt>
                <c:pt idx="69107">
                  <c:v>18.946511999999998</c:v>
                </c:pt>
                <c:pt idx="69108">
                  <c:v>18.946480999999999</c:v>
                </c:pt>
                <c:pt idx="69109">
                  <c:v>18.946048000000001</c:v>
                </c:pt>
                <c:pt idx="69110">
                  <c:v>18.949950999999999</c:v>
                </c:pt>
                <c:pt idx="69111">
                  <c:v>18.949286000000001</c:v>
                </c:pt>
                <c:pt idx="69112">
                  <c:v>18.946954999999999</c:v>
                </c:pt>
                <c:pt idx="69113">
                  <c:v>18.948250999999999</c:v>
                </c:pt>
                <c:pt idx="69114">
                  <c:v>18.945876999999999</c:v>
                </c:pt>
                <c:pt idx="69115">
                  <c:v>18.945129000000001</c:v>
                </c:pt>
                <c:pt idx="69116">
                  <c:v>18.948419000000001</c:v>
                </c:pt>
                <c:pt idx="69117">
                  <c:v>18.944130000000001</c:v>
                </c:pt>
                <c:pt idx="69118">
                  <c:v>18.939336999999998</c:v>
                </c:pt>
                <c:pt idx="69119">
                  <c:v>18.940604</c:v>
                </c:pt>
                <c:pt idx="69120">
                  <c:v>18.940923999999999</c:v>
                </c:pt>
                <c:pt idx="69121">
                  <c:v>18.938963999999999</c:v>
                </c:pt>
                <c:pt idx="69122">
                  <c:v>18.941566000000002</c:v>
                </c:pt>
                <c:pt idx="69123">
                  <c:v>18.946812999999999</c:v>
                </c:pt>
                <c:pt idx="69124">
                  <c:v>18.944782</c:v>
                </c:pt>
                <c:pt idx="69125">
                  <c:v>18.941604000000002</c:v>
                </c:pt>
                <c:pt idx="69126">
                  <c:v>18.944956999999999</c:v>
                </c:pt>
                <c:pt idx="69127">
                  <c:v>18.944365999999999</c:v>
                </c:pt>
                <c:pt idx="69128">
                  <c:v>18.941835999999999</c:v>
                </c:pt>
                <c:pt idx="69129">
                  <c:v>18.945855000000002</c:v>
                </c:pt>
                <c:pt idx="69130">
                  <c:v>18.947579999999999</c:v>
                </c:pt>
                <c:pt idx="69131">
                  <c:v>18.946431</c:v>
                </c:pt>
                <c:pt idx="69132">
                  <c:v>18.949992000000002</c:v>
                </c:pt>
                <c:pt idx="69133">
                  <c:v>18.953505</c:v>
                </c:pt>
                <c:pt idx="69134">
                  <c:v>18.950597999999999</c:v>
                </c:pt>
                <c:pt idx="69135">
                  <c:v>18.947291</c:v>
                </c:pt>
                <c:pt idx="69136">
                  <c:v>18.950126999999998</c:v>
                </c:pt>
                <c:pt idx="69137">
                  <c:v>18.953137999999999</c:v>
                </c:pt>
                <c:pt idx="69138">
                  <c:v>18.949227</c:v>
                </c:pt>
                <c:pt idx="69139">
                  <c:v>18.943835</c:v>
                </c:pt>
                <c:pt idx="69140">
                  <c:v>18.944244999999999</c:v>
                </c:pt>
                <c:pt idx="69141">
                  <c:v>18.948748999999999</c:v>
                </c:pt>
                <c:pt idx="69142">
                  <c:v>18.950700000000001</c:v>
                </c:pt>
                <c:pt idx="69143">
                  <c:v>18.950036999999998</c:v>
                </c:pt>
                <c:pt idx="69144">
                  <c:v>18.948789999999999</c:v>
                </c:pt>
                <c:pt idx="69145">
                  <c:v>18.948471999999999</c:v>
                </c:pt>
                <c:pt idx="69146">
                  <c:v>18.950945000000001</c:v>
                </c:pt>
                <c:pt idx="69147">
                  <c:v>18.950707000000001</c:v>
                </c:pt>
                <c:pt idx="69148">
                  <c:v>18.950118</c:v>
                </c:pt>
                <c:pt idx="69149">
                  <c:v>18.955048999999999</c:v>
                </c:pt>
                <c:pt idx="69150">
                  <c:v>18.957217</c:v>
                </c:pt>
                <c:pt idx="69151">
                  <c:v>18.953182000000002</c:v>
                </c:pt>
                <c:pt idx="69152">
                  <c:v>18.954433999999999</c:v>
                </c:pt>
                <c:pt idx="69153">
                  <c:v>18.955313</c:v>
                </c:pt>
                <c:pt idx="69154">
                  <c:v>18.951224</c:v>
                </c:pt>
                <c:pt idx="69155">
                  <c:v>18.953292999999999</c:v>
                </c:pt>
                <c:pt idx="69156">
                  <c:v>18.956959000000001</c:v>
                </c:pt>
                <c:pt idx="69157">
                  <c:v>18.955195</c:v>
                </c:pt>
                <c:pt idx="69158">
                  <c:v>18.957187999999999</c:v>
                </c:pt>
                <c:pt idx="69159">
                  <c:v>18.960511</c:v>
                </c:pt>
                <c:pt idx="69160">
                  <c:v>18.957685000000001</c:v>
                </c:pt>
                <c:pt idx="69161">
                  <c:v>18.951473</c:v>
                </c:pt>
                <c:pt idx="69162">
                  <c:v>18.951340999999999</c:v>
                </c:pt>
                <c:pt idx="69163">
                  <c:v>18.956437000000001</c:v>
                </c:pt>
                <c:pt idx="69164">
                  <c:v>18.955822999999999</c:v>
                </c:pt>
                <c:pt idx="69165">
                  <c:v>18.951495000000001</c:v>
                </c:pt>
                <c:pt idx="69166">
                  <c:v>18.952922999999998</c:v>
                </c:pt>
                <c:pt idx="69167">
                  <c:v>18.956927</c:v>
                </c:pt>
                <c:pt idx="69168">
                  <c:v>18.954751999999999</c:v>
                </c:pt>
                <c:pt idx="69169">
                  <c:v>18.952351</c:v>
                </c:pt>
                <c:pt idx="69170">
                  <c:v>18.958539999999999</c:v>
                </c:pt>
                <c:pt idx="69171">
                  <c:v>18.961266999999999</c:v>
                </c:pt>
                <c:pt idx="69172">
                  <c:v>18.958145999999999</c:v>
                </c:pt>
                <c:pt idx="69173">
                  <c:v>18.958596</c:v>
                </c:pt>
                <c:pt idx="69174">
                  <c:v>18.959538999999999</c:v>
                </c:pt>
                <c:pt idx="69175">
                  <c:v>18.959064999999999</c:v>
                </c:pt>
                <c:pt idx="69176">
                  <c:v>18.961504000000001</c:v>
                </c:pt>
                <c:pt idx="69177">
                  <c:v>18.963667999999998</c:v>
                </c:pt>
                <c:pt idx="69178">
                  <c:v>18.960663</c:v>
                </c:pt>
                <c:pt idx="69179">
                  <c:v>18.958302</c:v>
                </c:pt>
                <c:pt idx="69180">
                  <c:v>18.961407999999999</c:v>
                </c:pt>
                <c:pt idx="69181">
                  <c:v>18.964206999999998</c:v>
                </c:pt>
                <c:pt idx="69182">
                  <c:v>18.964782</c:v>
                </c:pt>
                <c:pt idx="69183">
                  <c:v>18.963421</c:v>
                </c:pt>
                <c:pt idx="69184">
                  <c:v>18.959365999999999</c:v>
                </c:pt>
                <c:pt idx="69185">
                  <c:v>18.959122000000001</c:v>
                </c:pt>
                <c:pt idx="69186">
                  <c:v>18.961337</c:v>
                </c:pt>
                <c:pt idx="69187">
                  <c:v>18.962211</c:v>
                </c:pt>
                <c:pt idx="69188">
                  <c:v>18.961494999999999</c:v>
                </c:pt>
                <c:pt idx="69189">
                  <c:v>18.960139999999999</c:v>
                </c:pt>
                <c:pt idx="69190">
                  <c:v>18.961216</c:v>
                </c:pt>
                <c:pt idx="69191">
                  <c:v>18.959976000000001</c:v>
                </c:pt>
                <c:pt idx="69192">
                  <c:v>18.956059</c:v>
                </c:pt>
                <c:pt idx="69193">
                  <c:v>18.957037</c:v>
                </c:pt>
                <c:pt idx="69194">
                  <c:v>18.960968999999999</c:v>
                </c:pt>
                <c:pt idx="69195">
                  <c:v>18.959149</c:v>
                </c:pt>
                <c:pt idx="69196">
                  <c:v>18.959537999999998</c:v>
                </c:pt>
                <c:pt idx="69197">
                  <c:v>18.964601999999999</c:v>
                </c:pt>
                <c:pt idx="69198">
                  <c:v>18.965142</c:v>
                </c:pt>
                <c:pt idx="69199">
                  <c:v>18.964974999999999</c:v>
                </c:pt>
                <c:pt idx="69200">
                  <c:v>18.964072999999999</c:v>
                </c:pt>
                <c:pt idx="69201">
                  <c:v>18.962999</c:v>
                </c:pt>
                <c:pt idx="69202">
                  <c:v>18.967746999999999</c:v>
                </c:pt>
                <c:pt idx="69203">
                  <c:v>18.967886</c:v>
                </c:pt>
                <c:pt idx="69204">
                  <c:v>18.961416</c:v>
                </c:pt>
                <c:pt idx="69205">
                  <c:v>18.960032999999999</c:v>
                </c:pt>
                <c:pt idx="69206">
                  <c:v>18.961302</c:v>
                </c:pt>
                <c:pt idx="69207">
                  <c:v>18.961601999999999</c:v>
                </c:pt>
                <c:pt idx="69208">
                  <c:v>18.964929999999999</c:v>
                </c:pt>
                <c:pt idx="69209">
                  <c:v>18.964378</c:v>
                </c:pt>
                <c:pt idx="69210">
                  <c:v>18.962610999999999</c:v>
                </c:pt>
                <c:pt idx="69211">
                  <c:v>18.963932</c:v>
                </c:pt>
                <c:pt idx="69212">
                  <c:v>18.961901000000001</c:v>
                </c:pt>
                <c:pt idx="69213">
                  <c:v>18.962261999999999</c:v>
                </c:pt>
                <c:pt idx="69214">
                  <c:v>18.966472</c:v>
                </c:pt>
                <c:pt idx="69215">
                  <c:v>18.967894999999999</c:v>
                </c:pt>
                <c:pt idx="69216">
                  <c:v>18.968613000000001</c:v>
                </c:pt>
                <c:pt idx="69217">
                  <c:v>18.967489</c:v>
                </c:pt>
                <c:pt idx="69218">
                  <c:v>18.963632</c:v>
                </c:pt>
                <c:pt idx="69219">
                  <c:v>18.964662000000001</c:v>
                </c:pt>
                <c:pt idx="69220">
                  <c:v>18.971917999999999</c:v>
                </c:pt>
                <c:pt idx="69221">
                  <c:v>18.976413000000001</c:v>
                </c:pt>
                <c:pt idx="69222">
                  <c:v>18.975304999999999</c:v>
                </c:pt>
                <c:pt idx="69223">
                  <c:v>18.974212000000001</c:v>
                </c:pt>
                <c:pt idx="69224">
                  <c:v>18.977326999999999</c:v>
                </c:pt>
                <c:pt idx="69225">
                  <c:v>18.976666999999999</c:v>
                </c:pt>
                <c:pt idx="69226">
                  <c:v>18.974297</c:v>
                </c:pt>
                <c:pt idx="69227">
                  <c:v>18.977716999999998</c:v>
                </c:pt>
                <c:pt idx="69228">
                  <c:v>18.980217</c:v>
                </c:pt>
                <c:pt idx="69229">
                  <c:v>18.975992999999999</c:v>
                </c:pt>
                <c:pt idx="69230">
                  <c:v>18.970952</c:v>
                </c:pt>
                <c:pt idx="69231">
                  <c:v>18.970455999999999</c:v>
                </c:pt>
                <c:pt idx="69232">
                  <c:v>18.976008</c:v>
                </c:pt>
                <c:pt idx="69233">
                  <c:v>18.978444</c:v>
                </c:pt>
                <c:pt idx="69234">
                  <c:v>18.975850000000001</c:v>
                </c:pt>
                <c:pt idx="69235">
                  <c:v>18.977983999999999</c:v>
                </c:pt>
                <c:pt idx="69236">
                  <c:v>18.979873999999999</c:v>
                </c:pt>
                <c:pt idx="69237">
                  <c:v>18.974073000000001</c:v>
                </c:pt>
                <c:pt idx="69238">
                  <c:v>18.972196</c:v>
                </c:pt>
                <c:pt idx="69239">
                  <c:v>18.972638</c:v>
                </c:pt>
                <c:pt idx="69240">
                  <c:v>18.969107000000001</c:v>
                </c:pt>
                <c:pt idx="69241">
                  <c:v>18.97186</c:v>
                </c:pt>
                <c:pt idx="69242">
                  <c:v>18.975193000000001</c:v>
                </c:pt>
                <c:pt idx="69243">
                  <c:v>18.972010999999998</c:v>
                </c:pt>
                <c:pt idx="69244">
                  <c:v>18.971896000000001</c:v>
                </c:pt>
                <c:pt idx="69245">
                  <c:v>18.973177</c:v>
                </c:pt>
                <c:pt idx="69246">
                  <c:v>18.969315000000002</c:v>
                </c:pt>
                <c:pt idx="69247">
                  <c:v>18.966587000000001</c:v>
                </c:pt>
                <c:pt idx="69248">
                  <c:v>18.969629000000001</c:v>
                </c:pt>
                <c:pt idx="69249">
                  <c:v>18.969913999999999</c:v>
                </c:pt>
                <c:pt idx="69250">
                  <c:v>18.969297000000001</c:v>
                </c:pt>
                <c:pt idx="69251">
                  <c:v>18.971912</c:v>
                </c:pt>
                <c:pt idx="69252">
                  <c:v>18.969491000000001</c:v>
                </c:pt>
                <c:pt idx="69253">
                  <c:v>18.967385</c:v>
                </c:pt>
                <c:pt idx="69254">
                  <c:v>18.971463</c:v>
                </c:pt>
                <c:pt idx="69255">
                  <c:v>18.970101</c:v>
                </c:pt>
                <c:pt idx="69256">
                  <c:v>18.964832999999999</c:v>
                </c:pt>
                <c:pt idx="69257">
                  <c:v>18.964077</c:v>
                </c:pt>
                <c:pt idx="69258">
                  <c:v>18.96538</c:v>
                </c:pt>
                <c:pt idx="69259">
                  <c:v>18.967237000000001</c:v>
                </c:pt>
                <c:pt idx="69260">
                  <c:v>18.970973000000001</c:v>
                </c:pt>
                <c:pt idx="69261">
                  <c:v>18.973859999999998</c:v>
                </c:pt>
                <c:pt idx="69262">
                  <c:v>18.973855</c:v>
                </c:pt>
                <c:pt idx="69263">
                  <c:v>18.975404999999999</c:v>
                </c:pt>
                <c:pt idx="69264">
                  <c:v>18.979087</c:v>
                </c:pt>
                <c:pt idx="69265">
                  <c:v>18.980402999999999</c:v>
                </c:pt>
                <c:pt idx="69266">
                  <c:v>18.978079999999999</c:v>
                </c:pt>
                <c:pt idx="69267">
                  <c:v>18.977452</c:v>
                </c:pt>
                <c:pt idx="69268">
                  <c:v>18.979993</c:v>
                </c:pt>
                <c:pt idx="69269">
                  <c:v>18.980954000000001</c:v>
                </c:pt>
                <c:pt idx="69270">
                  <c:v>18.981995000000001</c:v>
                </c:pt>
                <c:pt idx="69271">
                  <c:v>18.980799000000001</c:v>
                </c:pt>
                <c:pt idx="69272">
                  <c:v>18.978066999999999</c:v>
                </c:pt>
                <c:pt idx="69273">
                  <c:v>18.979835999999999</c:v>
                </c:pt>
                <c:pt idx="69274">
                  <c:v>18.982718999999999</c:v>
                </c:pt>
                <c:pt idx="69275">
                  <c:v>18.981335999999999</c:v>
                </c:pt>
                <c:pt idx="69276">
                  <c:v>18.976806</c:v>
                </c:pt>
                <c:pt idx="69277">
                  <c:v>18.977125000000001</c:v>
                </c:pt>
                <c:pt idx="69278">
                  <c:v>18.979495</c:v>
                </c:pt>
                <c:pt idx="69279">
                  <c:v>18.977259</c:v>
                </c:pt>
                <c:pt idx="69280">
                  <c:v>18.977046999999999</c:v>
                </c:pt>
                <c:pt idx="69281">
                  <c:v>18.977647999999999</c:v>
                </c:pt>
                <c:pt idx="69282">
                  <c:v>18.979078999999999</c:v>
                </c:pt>
                <c:pt idx="69283">
                  <c:v>18.982203999999999</c:v>
                </c:pt>
                <c:pt idx="69284">
                  <c:v>18.979633</c:v>
                </c:pt>
                <c:pt idx="69285">
                  <c:v>18.977222000000001</c:v>
                </c:pt>
                <c:pt idx="69286">
                  <c:v>18.981842</c:v>
                </c:pt>
                <c:pt idx="69287">
                  <c:v>18.985534000000001</c:v>
                </c:pt>
                <c:pt idx="69288">
                  <c:v>18.982704999999999</c:v>
                </c:pt>
                <c:pt idx="69289">
                  <c:v>18.97953</c:v>
                </c:pt>
                <c:pt idx="69290">
                  <c:v>18.984849000000001</c:v>
                </c:pt>
                <c:pt idx="69291">
                  <c:v>18.989643999999998</c:v>
                </c:pt>
                <c:pt idx="69292">
                  <c:v>18.9892</c:v>
                </c:pt>
                <c:pt idx="69293">
                  <c:v>18.990880000000001</c:v>
                </c:pt>
                <c:pt idx="69294">
                  <c:v>18.991284</c:v>
                </c:pt>
                <c:pt idx="69295">
                  <c:v>18.988481</c:v>
                </c:pt>
                <c:pt idx="69296">
                  <c:v>18.987251000000001</c:v>
                </c:pt>
                <c:pt idx="69297">
                  <c:v>18.987677000000001</c:v>
                </c:pt>
                <c:pt idx="69298">
                  <c:v>18.988464</c:v>
                </c:pt>
                <c:pt idx="69299">
                  <c:v>18.989443999999999</c:v>
                </c:pt>
                <c:pt idx="69300">
                  <c:v>18.990300000000001</c:v>
                </c:pt>
                <c:pt idx="69301">
                  <c:v>18.990131000000002</c:v>
                </c:pt>
                <c:pt idx="69302">
                  <c:v>18.98995</c:v>
                </c:pt>
                <c:pt idx="69303">
                  <c:v>18.990414999999999</c:v>
                </c:pt>
                <c:pt idx="69304">
                  <c:v>18.990051000000001</c:v>
                </c:pt>
                <c:pt idx="69305">
                  <c:v>18.987380999999999</c:v>
                </c:pt>
                <c:pt idx="69306">
                  <c:v>18.986263000000001</c:v>
                </c:pt>
                <c:pt idx="69307">
                  <c:v>18.987349999999999</c:v>
                </c:pt>
                <c:pt idx="69308">
                  <c:v>18.987311999999999</c:v>
                </c:pt>
                <c:pt idx="69309">
                  <c:v>18.987553999999999</c:v>
                </c:pt>
                <c:pt idx="69310">
                  <c:v>18.987493000000001</c:v>
                </c:pt>
                <c:pt idx="69311">
                  <c:v>18.987176999999999</c:v>
                </c:pt>
                <c:pt idx="69312">
                  <c:v>18.988589000000001</c:v>
                </c:pt>
                <c:pt idx="69313">
                  <c:v>18.986912</c:v>
                </c:pt>
                <c:pt idx="69314">
                  <c:v>18.984919999999999</c:v>
                </c:pt>
                <c:pt idx="69315">
                  <c:v>18.984088</c:v>
                </c:pt>
                <c:pt idx="69316">
                  <c:v>18.984086999999999</c:v>
                </c:pt>
                <c:pt idx="69317">
                  <c:v>18.98404</c:v>
                </c:pt>
                <c:pt idx="69318">
                  <c:v>18.982800999999998</c:v>
                </c:pt>
                <c:pt idx="69319">
                  <c:v>18.983181999999999</c:v>
                </c:pt>
                <c:pt idx="69320">
                  <c:v>18.984950000000001</c:v>
                </c:pt>
                <c:pt idx="69321">
                  <c:v>18.986332999999998</c:v>
                </c:pt>
                <c:pt idx="69322">
                  <c:v>18.990559999999999</c:v>
                </c:pt>
                <c:pt idx="69323">
                  <c:v>18.991057999999999</c:v>
                </c:pt>
                <c:pt idx="69324">
                  <c:v>18.987797</c:v>
                </c:pt>
                <c:pt idx="69325">
                  <c:v>18.990124999999999</c:v>
                </c:pt>
                <c:pt idx="69326">
                  <c:v>18.995441</c:v>
                </c:pt>
                <c:pt idx="69327">
                  <c:v>18.997872999999998</c:v>
                </c:pt>
                <c:pt idx="69328">
                  <c:v>18.998469</c:v>
                </c:pt>
                <c:pt idx="69329">
                  <c:v>19.002112</c:v>
                </c:pt>
                <c:pt idx="69330">
                  <c:v>19.001975999999999</c:v>
                </c:pt>
                <c:pt idx="69331">
                  <c:v>18.996686</c:v>
                </c:pt>
                <c:pt idx="69332">
                  <c:v>18.997261999999999</c:v>
                </c:pt>
                <c:pt idx="69333">
                  <c:v>18.997218</c:v>
                </c:pt>
                <c:pt idx="69334">
                  <c:v>18.994755999999999</c:v>
                </c:pt>
                <c:pt idx="69335">
                  <c:v>18.999223000000001</c:v>
                </c:pt>
                <c:pt idx="69336">
                  <c:v>19.000326000000001</c:v>
                </c:pt>
                <c:pt idx="69337">
                  <c:v>18.996071000000001</c:v>
                </c:pt>
                <c:pt idx="69338">
                  <c:v>18.997761000000001</c:v>
                </c:pt>
                <c:pt idx="69339">
                  <c:v>18.999993</c:v>
                </c:pt>
                <c:pt idx="69340">
                  <c:v>18.998456999999998</c:v>
                </c:pt>
                <c:pt idx="69341">
                  <c:v>18.997755000000002</c:v>
                </c:pt>
                <c:pt idx="69342">
                  <c:v>18.999825000000001</c:v>
                </c:pt>
                <c:pt idx="69343">
                  <c:v>19.001436999999999</c:v>
                </c:pt>
                <c:pt idx="69344">
                  <c:v>18.999317000000001</c:v>
                </c:pt>
                <c:pt idx="69345">
                  <c:v>18.997192999999999</c:v>
                </c:pt>
                <c:pt idx="69346">
                  <c:v>18.998311000000001</c:v>
                </c:pt>
                <c:pt idx="69347">
                  <c:v>18.999424000000001</c:v>
                </c:pt>
                <c:pt idx="69348">
                  <c:v>18.997655999999999</c:v>
                </c:pt>
                <c:pt idx="69349">
                  <c:v>18.998732</c:v>
                </c:pt>
                <c:pt idx="69350">
                  <c:v>19.000783999999999</c:v>
                </c:pt>
                <c:pt idx="69351">
                  <c:v>18.997755000000002</c:v>
                </c:pt>
                <c:pt idx="69352">
                  <c:v>18.995177000000002</c:v>
                </c:pt>
                <c:pt idx="69353">
                  <c:v>18.995941999999999</c:v>
                </c:pt>
                <c:pt idx="69354">
                  <c:v>18.996525999999999</c:v>
                </c:pt>
                <c:pt idx="69355">
                  <c:v>18.995004999999999</c:v>
                </c:pt>
                <c:pt idx="69356">
                  <c:v>18.995380000000001</c:v>
                </c:pt>
                <c:pt idx="69357">
                  <c:v>18.995923999999999</c:v>
                </c:pt>
                <c:pt idx="69358">
                  <c:v>18.997074999999999</c:v>
                </c:pt>
                <c:pt idx="69359">
                  <c:v>18.997233999999999</c:v>
                </c:pt>
                <c:pt idx="69360">
                  <c:v>18.995896999999999</c:v>
                </c:pt>
                <c:pt idx="69361">
                  <c:v>19.000686999999999</c:v>
                </c:pt>
                <c:pt idx="69362">
                  <c:v>19.005896</c:v>
                </c:pt>
                <c:pt idx="69363">
                  <c:v>19.003132000000001</c:v>
                </c:pt>
                <c:pt idx="69364">
                  <c:v>18.999873000000001</c:v>
                </c:pt>
                <c:pt idx="69365">
                  <c:v>19.000163000000001</c:v>
                </c:pt>
                <c:pt idx="69366">
                  <c:v>19.002870999999999</c:v>
                </c:pt>
                <c:pt idx="69367">
                  <c:v>19.005033999999998</c:v>
                </c:pt>
                <c:pt idx="69368">
                  <c:v>19.003768999999998</c:v>
                </c:pt>
                <c:pt idx="69369">
                  <c:v>19.005199999999999</c:v>
                </c:pt>
                <c:pt idx="69370">
                  <c:v>19.010663000000001</c:v>
                </c:pt>
                <c:pt idx="69371">
                  <c:v>19.010573999999998</c:v>
                </c:pt>
                <c:pt idx="69372">
                  <c:v>19.007626999999999</c:v>
                </c:pt>
                <c:pt idx="69373">
                  <c:v>19.009744000000001</c:v>
                </c:pt>
                <c:pt idx="69374">
                  <c:v>19.011489999999998</c:v>
                </c:pt>
                <c:pt idx="69375">
                  <c:v>19.014116000000001</c:v>
                </c:pt>
                <c:pt idx="69376">
                  <c:v>19.0181</c:v>
                </c:pt>
                <c:pt idx="69377">
                  <c:v>19.017382000000001</c:v>
                </c:pt>
                <c:pt idx="69378">
                  <c:v>19.013877000000001</c:v>
                </c:pt>
                <c:pt idx="69379">
                  <c:v>19.012536000000001</c:v>
                </c:pt>
                <c:pt idx="69380">
                  <c:v>19.011213000000001</c:v>
                </c:pt>
                <c:pt idx="69381">
                  <c:v>19.007321000000001</c:v>
                </c:pt>
                <c:pt idx="69382">
                  <c:v>19.006799999999998</c:v>
                </c:pt>
                <c:pt idx="69383">
                  <c:v>19.009304</c:v>
                </c:pt>
                <c:pt idx="69384">
                  <c:v>19.010812999999999</c:v>
                </c:pt>
                <c:pt idx="69385">
                  <c:v>19.010536999999999</c:v>
                </c:pt>
                <c:pt idx="69386">
                  <c:v>19.007207999999999</c:v>
                </c:pt>
                <c:pt idx="69387">
                  <c:v>19.006654999999999</c:v>
                </c:pt>
                <c:pt idx="69388">
                  <c:v>19.008503000000001</c:v>
                </c:pt>
                <c:pt idx="69389">
                  <c:v>19.008375000000001</c:v>
                </c:pt>
                <c:pt idx="69390">
                  <c:v>19.004801</c:v>
                </c:pt>
                <c:pt idx="69391">
                  <c:v>19.002468</c:v>
                </c:pt>
                <c:pt idx="69392">
                  <c:v>19.006066000000001</c:v>
                </c:pt>
                <c:pt idx="69393">
                  <c:v>19.007303</c:v>
                </c:pt>
                <c:pt idx="69394">
                  <c:v>19.005234000000002</c:v>
                </c:pt>
                <c:pt idx="69395">
                  <c:v>19.005279000000002</c:v>
                </c:pt>
                <c:pt idx="69396">
                  <c:v>19.008762000000001</c:v>
                </c:pt>
                <c:pt idx="69397">
                  <c:v>19.012862999999999</c:v>
                </c:pt>
                <c:pt idx="69398">
                  <c:v>19.010797</c:v>
                </c:pt>
                <c:pt idx="69399">
                  <c:v>19.005887999999999</c:v>
                </c:pt>
                <c:pt idx="69400">
                  <c:v>19.004631</c:v>
                </c:pt>
                <c:pt idx="69401">
                  <c:v>19.004490000000001</c:v>
                </c:pt>
                <c:pt idx="69402">
                  <c:v>19.005903</c:v>
                </c:pt>
                <c:pt idx="69403">
                  <c:v>19.009619000000001</c:v>
                </c:pt>
                <c:pt idx="69404">
                  <c:v>19.010180999999999</c:v>
                </c:pt>
                <c:pt idx="69405">
                  <c:v>19.009409999999999</c:v>
                </c:pt>
                <c:pt idx="69406">
                  <c:v>19.012726000000001</c:v>
                </c:pt>
                <c:pt idx="69407">
                  <c:v>19.011831000000001</c:v>
                </c:pt>
                <c:pt idx="69408">
                  <c:v>19.007573000000001</c:v>
                </c:pt>
                <c:pt idx="69409">
                  <c:v>19.006651000000002</c:v>
                </c:pt>
                <c:pt idx="69410">
                  <c:v>19.007380999999999</c:v>
                </c:pt>
                <c:pt idx="69411">
                  <c:v>19.010390999999998</c:v>
                </c:pt>
                <c:pt idx="69412">
                  <c:v>19.013589</c:v>
                </c:pt>
                <c:pt idx="69413">
                  <c:v>19.009606999999999</c:v>
                </c:pt>
                <c:pt idx="69414">
                  <c:v>19.007463999999999</c:v>
                </c:pt>
                <c:pt idx="69415">
                  <c:v>19.013625999999999</c:v>
                </c:pt>
                <c:pt idx="69416">
                  <c:v>19.013947000000002</c:v>
                </c:pt>
                <c:pt idx="69417">
                  <c:v>19.010103000000001</c:v>
                </c:pt>
                <c:pt idx="69418">
                  <c:v>19.010878999999999</c:v>
                </c:pt>
                <c:pt idx="69419">
                  <c:v>19.011790000000001</c:v>
                </c:pt>
                <c:pt idx="69420">
                  <c:v>19.01275</c:v>
                </c:pt>
                <c:pt idx="69421">
                  <c:v>19.015958000000001</c:v>
                </c:pt>
                <c:pt idx="69422">
                  <c:v>19.018885999999998</c:v>
                </c:pt>
                <c:pt idx="69423">
                  <c:v>19.016584000000002</c:v>
                </c:pt>
                <c:pt idx="69424">
                  <c:v>19.014576000000002</c:v>
                </c:pt>
                <c:pt idx="69425">
                  <c:v>19.020143999999998</c:v>
                </c:pt>
                <c:pt idx="69426">
                  <c:v>19.024388999999999</c:v>
                </c:pt>
                <c:pt idx="69427">
                  <c:v>19.023973000000002</c:v>
                </c:pt>
                <c:pt idx="69428">
                  <c:v>19.024342999999998</c:v>
                </c:pt>
                <c:pt idx="69429">
                  <c:v>19.027598999999999</c:v>
                </c:pt>
                <c:pt idx="69430">
                  <c:v>19.029471000000001</c:v>
                </c:pt>
                <c:pt idx="69431">
                  <c:v>19.025735000000001</c:v>
                </c:pt>
                <c:pt idx="69432">
                  <c:v>19.02656</c:v>
                </c:pt>
                <c:pt idx="69433">
                  <c:v>19.027391000000001</c:v>
                </c:pt>
                <c:pt idx="69434">
                  <c:v>19.020937</c:v>
                </c:pt>
                <c:pt idx="69435">
                  <c:v>19.018684</c:v>
                </c:pt>
                <c:pt idx="69436">
                  <c:v>19.021957</c:v>
                </c:pt>
                <c:pt idx="69437">
                  <c:v>19.020063</c:v>
                </c:pt>
                <c:pt idx="69438">
                  <c:v>19.020002000000002</c:v>
                </c:pt>
                <c:pt idx="69439">
                  <c:v>19.023385000000001</c:v>
                </c:pt>
                <c:pt idx="69440">
                  <c:v>19.020068999999999</c:v>
                </c:pt>
                <c:pt idx="69441">
                  <c:v>19.014975</c:v>
                </c:pt>
                <c:pt idx="69442">
                  <c:v>19.017363</c:v>
                </c:pt>
                <c:pt idx="69443">
                  <c:v>19.021988</c:v>
                </c:pt>
                <c:pt idx="69444">
                  <c:v>19.020897999999999</c:v>
                </c:pt>
                <c:pt idx="69445">
                  <c:v>19.019442000000002</c:v>
                </c:pt>
                <c:pt idx="69446">
                  <c:v>19.019570999999999</c:v>
                </c:pt>
                <c:pt idx="69447">
                  <c:v>19.017935999999999</c:v>
                </c:pt>
                <c:pt idx="69448">
                  <c:v>19.017966000000001</c:v>
                </c:pt>
                <c:pt idx="69449">
                  <c:v>19.019048999999999</c:v>
                </c:pt>
                <c:pt idx="69450">
                  <c:v>19.017923</c:v>
                </c:pt>
                <c:pt idx="69451">
                  <c:v>19.016942</c:v>
                </c:pt>
                <c:pt idx="69452">
                  <c:v>19.017174000000001</c:v>
                </c:pt>
                <c:pt idx="69453">
                  <c:v>19.017448999999999</c:v>
                </c:pt>
                <c:pt idx="69454">
                  <c:v>19.015360000000001</c:v>
                </c:pt>
                <c:pt idx="69455">
                  <c:v>19.014811000000002</c:v>
                </c:pt>
                <c:pt idx="69456">
                  <c:v>19.018840999999998</c:v>
                </c:pt>
                <c:pt idx="69457">
                  <c:v>19.016026</c:v>
                </c:pt>
                <c:pt idx="69458">
                  <c:v>19.01323</c:v>
                </c:pt>
                <c:pt idx="69459">
                  <c:v>19.019873</c:v>
                </c:pt>
                <c:pt idx="69460">
                  <c:v>19.02459</c:v>
                </c:pt>
                <c:pt idx="69461">
                  <c:v>19.021014999999998</c:v>
                </c:pt>
                <c:pt idx="69462">
                  <c:v>19.021052999999998</c:v>
                </c:pt>
                <c:pt idx="69463">
                  <c:v>19.029612</c:v>
                </c:pt>
                <c:pt idx="69464">
                  <c:v>19.032062</c:v>
                </c:pt>
                <c:pt idx="69465">
                  <c:v>19.027614</c:v>
                </c:pt>
                <c:pt idx="69466">
                  <c:v>19.026854</c:v>
                </c:pt>
                <c:pt idx="69467">
                  <c:v>19.026617000000002</c:v>
                </c:pt>
                <c:pt idx="69468">
                  <c:v>19.027303</c:v>
                </c:pt>
                <c:pt idx="69469">
                  <c:v>19.029228</c:v>
                </c:pt>
                <c:pt idx="69470">
                  <c:v>19.032806999999998</c:v>
                </c:pt>
                <c:pt idx="69471">
                  <c:v>19.035885</c:v>
                </c:pt>
                <c:pt idx="69472">
                  <c:v>19.034320000000001</c:v>
                </c:pt>
                <c:pt idx="69473">
                  <c:v>19.036224000000001</c:v>
                </c:pt>
                <c:pt idx="69474">
                  <c:v>19.038250000000001</c:v>
                </c:pt>
                <c:pt idx="69475">
                  <c:v>19.035135</c:v>
                </c:pt>
                <c:pt idx="69476">
                  <c:v>19.032561999999999</c:v>
                </c:pt>
                <c:pt idx="69477">
                  <c:v>19.030712000000001</c:v>
                </c:pt>
                <c:pt idx="69478">
                  <c:v>19.031762000000001</c:v>
                </c:pt>
                <c:pt idx="69479">
                  <c:v>19.034571</c:v>
                </c:pt>
                <c:pt idx="69480">
                  <c:v>19.034877000000002</c:v>
                </c:pt>
                <c:pt idx="69481">
                  <c:v>19.031651</c:v>
                </c:pt>
                <c:pt idx="69482">
                  <c:v>19.028241000000001</c:v>
                </c:pt>
                <c:pt idx="69483">
                  <c:v>19.030282</c:v>
                </c:pt>
                <c:pt idx="69484">
                  <c:v>19.033456000000001</c:v>
                </c:pt>
                <c:pt idx="69485">
                  <c:v>19.033557999999999</c:v>
                </c:pt>
                <c:pt idx="69486">
                  <c:v>19.031746999999999</c:v>
                </c:pt>
                <c:pt idx="69487">
                  <c:v>19.030612000000001</c:v>
                </c:pt>
                <c:pt idx="69488">
                  <c:v>19.029817000000001</c:v>
                </c:pt>
                <c:pt idx="69489">
                  <c:v>19.029311</c:v>
                </c:pt>
                <c:pt idx="69490">
                  <c:v>19.033128999999999</c:v>
                </c:pt>
                <c:pt idx="69491">
                  <c:v>19.034832000000002</c:v>
                </c:pt>
                <c:pt idx="69492">
                  <c:v>19.032351999999999</c:v>
                </c:pt>
                <c:pt idx="69493">
                  <c:v>19.033756</c:v>
                </c:pt>
                <c:pt idx="69494">
                  <c:v>19.033839</c:v>
                </c:pt>
                <c:pt idx="69495">
                  <c:v>19.028451</c:v>
                </c:pt>
                <c:pt idx="69496">
                  <c:v>19.029496000000002</c:v>
                </c:pt>
                <c:pt idx="69497">
                  <c:v>19.036808000000001</c:v>
                </c:pt>
                <c:pt idx="69498">
                  <c:v>19.037112</c:v>
                </c:pt>
                <c:pt idx="69499">
                  <c:v>19.03012</c:v>
                </c:pt>
                <c:pt idx="69500">
                  <c:v>19.023707999999999</c:v>
                </c:pt>
                <c:pt idx="69501">
                  <c:v>19.023482000000001</c:v>
                </c:pt>
                <c:pt idx="69502">
                  <c:v>19.028476000000001</c:v>
                </c:pt>
                <c:pt idx="69503">
                  <c:v>19.029284000000001</c:v>
                </c:pt>
                <c:pt idx="69504">
                  <c:v>19.027179</c:v>
                </c:pt>
                <c:pt idx="69505">
                  <c:v>19.028423</c:v>
                </c:pt>
                <c:pt idx="69506">
                  <c:v>19.031721999999998</c:v>
                </c:pt>
                <c:pt idx="69507">
                  <c:v>19.030619999999999</c:v>
                </c:pt>
                <c:pt idx="69508">
                  <c:v>19.025597999999999</c:v>
                </c:pt>
                <c:pt idx="69509">
                  <c:v>19.02928</c:v>
                </c:pt>
                <c:pt idx="69510">
                  <c:v>19.035250000000001</c:v>
                </c:pt>
                <c:pt idx="69511">
                  <c:v>19.029070999999998</c:v>
                </c:pt>
                <c:pt idx="69512">
                  <c:v>19.025748</c:v>
                </c:pt>
                <c:pt idx="69513">
                  <c:v>19.032143999999999</c:v>
                </c:pt>
                <c:pt idx="69514">
                  <c:v>19.036142999999999</c:v>
                </c:pt>
                <c:pt idx="69515">
                  <c:v>19.036683</c:v>
                </c:pt>
                <c:pt idx="69516">
                  <c:v>19.032142</c:v>
                </c:pt>
                <c:pt idx="69517">
                  <c:v>19.025044999999999</c:v>
                </c:pt>
                <c:pt idx="69518">
                  <c:v>19.025379999999998</c:v>
                </c:pt>
                <c:pt idx="69519">
                  <c:v>19.030657000000001</c:v>
                </c:pt>
                <c:pt idx="69520">
                  <c:v>19.028832999999999</c:v>
                </c:pt>
                <c:pt idx="69521">
                  <c:v>19.025779</c:v>
                </c:pt>
                <c:pt idx="69522">
                  <c:v>19.029088000000002</c:v>
                </c:pt>
                <c:pt idx="69523">
                  <c:v>19.027175</c:v>
                </c:pt>
                <c:pt idx="69524">
                  <c:v>19.024774000000001</c:v>
                </c:pt>
                <c:pt idx="69525">
                  <c:v>19.025606</c:v>
                </c:pt>
                <c:pt idx="69526">
                  <c:v>19.026956999999999</c:v>
                </c:pt>
                <c:pt idx="69527">
                  <c:v>19.029876999999999</c:v>
                </c:pt>
                <c:pt idx="69528">
                  <c:v>19.032395999999999</c:v>
                </c:pt>
                <c:pt idx="69529">
                  <c:v>19.037614000000001</c:v>
                </c:pt>
                <c:pt idx="69530">
                  <c:v>19.042729999999999</c:v>
                </c:pt>
                <c:pt idx="69531">
                  <c:v>19.046009000000002</c:v>
                </c:pt>
                <c:pt idx="69532">
                  <c:v>19.04269</c:v>
                </c:pt>
                <c:pt idx="69533">
                  <c:v>19.036149000000002</c:v>
                </c:pt>
                <c:pt idx="69534">
                  <c:v>19.042085</c:v>
                </c:pt>
                <c:pt idx="69535">
                  <c:v>19.047006</c:v>
                </c:pt>
                <c:pt idx="69536">
                  <c:v>19.040206999999999</c:v>
                </c:pt>
                <c:pt idx="69537">
                  <c:v>19.035609000000001</c:v>
                </c:pt>
                <c:pt idx="69538">
                  <c:v>19.035837000000001</c:v>
                </c:pt>
                <c:pt idx="69539">
                  <c:v>19.037571</c:v>
                </c:pt>
                <c:pt idx="69540">
                  <c:v>19.038225000000001</c:v>
                </c:pt>
                <c:pt idx="69541">
                  <c:v>19.037686999999998</c:v>
                </c:pt>
                <c:pt idx="69542">
                  <c:v>19.038616999999999</c:v>
                </c:pt>
                <c:pt idx="69543">
                  <c:v>19.038589999999999</c:v>
                </c:pt>
                <c:pt idx="69544">
                  <c:v>19.036314000000001</c:v>
                </c:pt>
                <c:pt idx="69545">
                  <c:v>19.036819999999999</c:v>
                </c:pt>
                <c:pt idx="69546">
                  <c:v>19.038979000000001</c:v>
                </c:pt>
                <c:pt idx="69547">
                  <c:v>19.035594</c:v>
                </c:pt>
                <c:pt idx="69548">
                  <c:v>19.034219</c:v>
                </c:pt>
                <c:pt idx="69549">
                  <c:v>19.037939000000001</c:v>
                </c:pt>
                <c:pt idx="69550">
                  <c:v>19.038487</c:v>
                </c:pt>
                <c:pt idx="69551">
                  <c:v>19.039114000000001</c:v>
                </c:pt>
                <c:pt idx="69552">
                  <c:v>19.040327999999999</c:v>
                </c:pt>
                <c:pt idx="69553">
                  <c:v>19.038443999999998</c:v>
                </c:pt>
                <c:pt idx="69554">
                  <c:v>19.038004000000001</c:v>
                </c:pt>
                <c:pt idx="69555">
                  <c:v>19.040279999999999</c:v>
                </c:pt>
                <c:pt idx="69556">
                  <c:v>19.040181</c:v>
                </c:pt>
                <c:pt idx="69557">
                  <c:v>19.039645</c:v>
                </c:pt>
                <c:pt idx="69558">
                  <c:v>19.041808</c:v>
                </c:pt>
                <c:pt idx="69559">
                  <c:v>19.040942999999999</c:v>
                </c:pt>
                <c:pt idx="69560">
                  <c:v>19.039774000000001</c:v>
                </c:pt>
                <c:pt idx="69561">
                  <c:v>19.042278</c:v>
                </c:pt>
                <c:pt idx="69562">
                  <c:v>19.040675</c:v>
                </c:pt>
                <c:pt idx="69563">
                  <c:v>19.037006000000002</c:v>
                </c:pt>
                <c:pt idx="69564">
                  <c:v>19.039797</c:v>
                </c:pt>
                <c:pt idx="69565">
                  <c:v>19.041277999999998</c:v>
                </c:pt>
                <c:pt idx="69566">
                  <c:v>19.037659000000001</c:v>
                </c:pt>
                <c:pt idx="69567">
                  <c:v>19.035139000000001</c:v>
                </c:pt>
                <c:pt idx="69568">
                  <c:v>19.040505</c:v>
                </c:pt>
                <c:pt idx="69569">
                  <c:v>19.047391000000001</c:v>
                </c:pt>
                <c:pt idx="69570">
                  <c:v>19.049002000000002</c:v>
                </c:pt>
                <c:pt idx="69571">
                  <c:v>19.050951999999999</c:v>
                </c:pt>
                <c:pt idx="69572">
                  <c:v>19.049797999999999</c:v>
                </c:pt>
                <c:pt idx="69573">
                  <c:v>19.045814</c:v>
                </c:pt>
                <c:pt idx="69574">
                  <c:v>19.044104999999998</c:v>
                </c:pt>
                <c:pt idx="69575">
                  <c:v>19.045560999999999</c:v>
                </c:pt>
                <c:pt idx="69576">
                  <c:v>19.050056999999999</c:v>
                </c:pt>
                <c:pt idx="69577">
                  <c:v>19.050538</c:v>
                </c:pt>
                <c:pt idx="69578">
                  <c:v>19.047219999999999</c:v>
                </c:pt>
                <c:pt idx="69579">
                  <c:v>19.045835</c:v>
                </c:pt>
                <c:pt idx="69580">
                  <c:v>19.043998999999999</c:v>
                </c:pt>
                <c:pt idx="69581">
                  <c:v>19.044369</c:v>
                </c:pt>
                <c:pt idx="69582">
                  <c:v>19.047567999999998</c:v>
                </c:pt>
                <c:pt idx="69583">
                  <c:v>19.050940000000001</c:v>
                </c:pt>
                <c:pt idx="69584">
                  <c:v>19.050712999999998</c:v>
                </c:pt>
                <c:pt idx="69585">
                  <c:v>19.046348999999999</c:v>
                </c:pt>
                <c:pt idx="69586">
                  <c:v>19.045307999999999</c:v>
                </c:pt>
                <c:pt idx="69587">
                  <c:v>19.047675000000002</c:v>
                </c:pt>
                <c:pt idx="69588">
                  <c:v>19.047246000000001</c:v>
                </c:pt>
                <c:pt idx="69589">
                  <c:v>19.048202</c:v>
                </c:pt>
                <c:pt idx="69590">
                  <c:v>19.051763999999999</c:v>
                </c:pt>
                <c:pt idx="69591">
                  <c:v>19.050975999999999</c:v>
                </c:pt>
                <c:pt idx="69592">
                  <c:v>19.048290000000001</c:v>
                </c:pt>
                <c:pt idx="69593">
                  <c:v>19.049451999999999</c:v>
                </c:pt>
                <c:pt idx="69594">
                  <c:v>19.050467999999999</c:v>
                </c:pt>
                <c:pt idx="69595">
                  <c:v>19.051328999999999</c:v>
                </c:pt>
                <c:pt idx="69596">
                  <c:v>19.052804999999999</c:v>
                </c:pt>
                <c:pt idx="69597">
                  <c:v>19.050858000000002</c:v>
                </c:pt>
                <c:pt idx="69598">
                  <c:v>19.048494999999999</c:v>
                </c:pt>
                <c:pt idx="69599">
                  <c:v>19.051169999999999</c:v>
                </c:pt>
                <c:pt idx="69600">
                  <c:v>19.055471000000001</c:v>
                </c:pt>
                <c:pt idx="69601">
                  <c:v>19.054521999999999</c:v>
                </c:pt>
                <c:pt idx="69602">
                  <c:v>19.052838000000001</c:v>
                </c:pt>
                <c:pt idx="69603">
                  <c:v>19.051347</c:v>
                </c:pt>
                <c:pt idx="69604">
                  <c:v>19.054151000000001</c:v>
                </c:pt>
                <c:pt idx="69605">
                  <c:v>19.062878000000001</c:v>
                </c:pt>
                <c:pt idx="69606">
                  <c:v>19.063476999999999</c:v>
                </c:pt>
                <c:pt idx="69607">
                  <c:v>19.061008000000001</c:v>
                </c:pt>
                <c:pt idx="69608">
                  <c:v>19.060008</c:v>
                </c:pt>
                <c:pt idx="69609">
                  <c:v>19.057784999999999</c:v>
                </c:pt>
                <c:pt idx="69610">
                  <c:v>19.057822000000002</c:v>
                </c:pt>
                <c:pt idx="69611">
                  <c:v>19.056806000000002</c:v>
                </c:pt>
                <c:pt idx="69612">
                  <c:v>19.056249000000001</c:v>
                </c:pt>
                <c:pt idx="69613">
                  <c:v>19.058171000000002</c:v>
                </c:pt>
                <c:pt idx="69614">
                  <c:v>19.058136000000001</c:v>
                </c:pt>
                <c:pt idx="69615">
                  <c:v>19.056014999999999</c:v>
                </c:pt>
                <c:pt idx="69616">
                  <c:v>19.053531</c:v>
                </c:pt>
                <c:pt idx="69617">
                  <c:v>19.053681000000001</c:v>
                </c:pt>
                <c:pt idx="69618">
                  <c:v>19.055790999999999</c:v>
                </c:pt>
                <c:pt idx="69619">
                  <c:v>19.053882000000002</c:v>
                </c:pt>
                <c:pt idx="69620">
                  <c:v>19.050144</c:v>
                </c:pt>
                <c:pt idx="69621">
                  <c:v>19.053031000000001</c:v>
                </c:pt>
                <c:pt idx="69622">
                  <c:v>19.056588000000001</c:v>
                </c:pt>
                <c:pt idx="69623">
                  <c:v>19.054508999999999</c:v>
                </c:pt>
                <c:pt idx="69624">
                  <c:v>19.051656999999999</c:v>
                </c:pt>
                <c:pt idx="69625">
                  <c:v>19.051352999999999</c:v>
                </c:pt>
                <c:pt idx="69626">
                  <c:v>19.051517</c:v>
                </c:pt>
                <c:pt idx="69627">
                  <c:v>19.054590999999999</c:v>
                </c:pt>
                <c:pt idx="69628">
                  <c:v>19.05444</c:v>
                </c:pt>
                <c:pt idx="69629">
                  <c:v>19.050996000000001</c:v>
                </c:pt>
                <c:pt idx="69630">
                  <c:v>19.053044</c:v>
                </c:pt>
                <c:pt idx="69631">
                  <c:v>19.053018000000002</c:v>
                </c:pt>
                <c:pt idx="69632">
                  <c:v>19.052052</c:v>
                </c:pt>
                <c:pt idx="69633">
                  <c:v>19.055831999999999</c:v>
                </c:pt>
                <c:pt idx="69634">
                  <c:v>19.060296000000001</c:v>
                </c:pt>
                <c:pt idx="69635">
                  <c:v>19.05865</c:v>
                </c:pt>
                <c:pt idx="69636">
                  <c:v>19.053937000000001</c:v>
                </c:pt>
                <c:pt idx="69637">
                  <c:v>19.055717000000001</c:v>
                </c:pt>
                <c:pt idx="69638">
                  <c:v>19.060545000000001</c:v>
                </c:pt>
                <c:pt idx="69639">
                  <c:v>19.060652999999999</c:v>
                </c:pt>
                <c:pt idx="69640">
                  <c:v>19.056419999999999</c:v>
                </c:pt>
                <c:pt idx="69641">
                  <c:v>19.052016999999999</c:v>
                </c:pt>
                <c:pt idx="69642">
                  <c:v>19.051863999999998</c:v>
                </c:pt>
                <c:pt idx="69643">
                  <c:v>19.054410000000001</c:v>
                </c:pt>
                <c:pt idx="69644">
                  <c:v>19.054943999999999</c:v>
                </c:pt>
                <c:pt idx="69645">
                  <c:v>19.055956999999999</c:v>
                </c:pt>
                <c:pt idx="69646">
                  <c:v>19.060631999999998</c:v>
                </c:pt>
                <c:pt idx="69647">
                  <c:v>19.061658999999999</c:v>
                </c:pt>
                <c:pt idx="69648">
                  <c:v>19.058684</c:v>
                </c:pt>
                <c:pt idx="69649">
                  <c:v>19.060224000000002</c:v>
                </c:pt>
                <c:pt idx="69650">
                  <c:v>19.062154</c:v>
                </c:pt>
                <c:pt idx="69651">
                  <c:v>19.066054000000001</c:v>
                </c:pt>
                <c:pt idx="69652">
                  <c:v>19.072931000000001</c:v>
                </c:pt>
                <c:pt idx="69653">
                  <c:v>19.074027000000001</c:v>
                </c:pt>
                <c:pt idx="69654">
                  <c:v>19.073844000000001</c:v>
                </c:pt>
                <c:pt idx="69655">
                  <c:v>19.072873000000001</c:v>
                </c:pt>
                <c:pt idx="69656">
                  <c:v>19.069738000000001</c:v>
                </c:pt>
                <c:pt idx="69657">
                  <c:v>19.070847000000001</c:v>
                </c:pt>
                <c:pt idx="69658">
                  <c:v>19.071147</c:v>
                </c:pt>
                <c:pt idx="69659">
                  <c:v>19.067107</c:v>
                </c:pt>
                <c:pt idx="69660">
                  <c:v>19.066281</c:v>
                </c:pt>
                <c:pt idx="69661">
                  <c:v>19.067052</c:v>
                </c:pt>
                <c:pt idx="69662">
                  <c:v>19.066293999999999</c:v>
                </c:pt>
                <c:pt idx="69663">
                  <c:v>19.066742999999999</c:v>
                </c:pt>
                <c:pt idx="69664">
                  <c:v>19.066917</c:v>
                </c:pt>
                <c:pt idx="69665">
                  <c:v>19.069665000000001</c:v>
                </c:pt>
                <c:pt idx="69666">
                  <c:v>19.071995000000001</c:v>
                </c:pt>
                <c:pt idx="69667">
                  <c:v>19.069316000000001</c:v>
                </c:pt>
                <c:pt idx="69668">
                  <c:v>19.068975999999999</c:v>
                </c:pt>
                <c:pt idx="69669">
                  <c:v>19.072628999999999</c:v>
                </c:pt>
                <c:pt idx="69670">
                  <c:v>19.074627</c:v>
                </c:pt>
                <c:pt idx="69671">
                  <c:v>19.071708000000001</c:v>
                </c:pt>
                <c:pt idx="69672">
                  <c:v>19.069430000000001</c:v>
                </c:pt>
                <c:pt idx="69673">
                  <c:v>19.073197</c:v>
                </c:pt>
                <c:pt idx="69674">
                  <c:v>19.073270999999998</c:v>
                </c:pt>
                <c:pt idx="69675">
                  <c:v>19.068307999999998</c:v>
                </c:pt>
                <c:pt idx="69676">
                  <c:v>19.067819</c:v>
                </c:pt>
                <c:pt idx="69677">
                  <c:v>19.071973</c:v>
                </c:pt>
                <c:pt idx="69678">
                  <c:v>19.076205999999999</c:v>
                </c:pt>
                <c:pt idx="69679">
                  <c:v>19.075858</c:v>
                </c:pt>
                <c:pt idx="69680">
                  <c:v>19.068587999999998</c:v>
                </c:pt>
                <c:pt idx="69681">
                  <c:v>19.065536000000002</c:v>
                </c:pt>
                <c:pt idx="69682">
                  <c:v>19.068867000000001</c:v>
                </c:pt>
                <c:pt idx="69683">
                  <c:v>19.069210000000002</c:v>
                </c:pt>
                <c:pt idx="69684">
                  <c:v>19.067011000000001</c:v>
                </c:pt>
                <c:pt idx="69685">
                  <c:v>19.064644999999999</c:v>
                </c:pt>
                <c:pt idx="69686">
                  <c:v>19.066154999999998</c:v>
                </c:pt>
                <c:pt idx="69687">
                  <c:v>19.071169000000001</c:v>
                </c:pt>
                <c:pt idx="69688">
                  <c:v>19.070345</c:v>
                </c:pt>
                <c:pt idx="69689">
                  <c:v>19.071448</c:v>
                </c:pt>
                <c:pt idx="69690">
                  <c:v>19.076224</c:v>
                </c:pt>
                <c:pt idx="69691">
                  <c:v>19.073986999999999</c:v>
                </c:pt>
                <c:pt idx="69692">
                  <c:v>19.073125999999998</c:v>
                </c:pt>
                <c:pt idx="69693">
                  <c:v>19.077344</c:v>
                </c:pt>
                <c:pt idx="69694">
                  <c:v>19.073492000000002</c:v>
                </c:pt>
                <c:pt idx="69695">
                  <c:v>19.070374000000001</c:v>
                </c:pt>
                <c:pt idx="69696">
                  <c:v>19.075285999999998</c:v>
                </c:pt>
                <c:pt idx="69697">
                  <c:v>19.075365999999999</c:v>
                </c:pt>
                <c:pt idx="69698">
                  <c:v>19.073038</c:v>
                </c:pt>
                <c:pt idx="69699">
                  <c:v>19.075676000000001</c:v>
                </c:pt>
                <c:pt idx="69700">
                  <c:v>19.073473</c:v>
                </c:pt>
                <c:pt idx="69701">
                  <c:v>19.070315000000001</c:v>
                </c:pt>
                <c:pt idx="69702">
                  <c:v>19.074082000000001</c:v>
                </c:pt>
                <c:pt idx="69703">
                  <c:v>19.074733999999999</c:v>
                </c:pt>
                <c:pt idx="69704">
                  <c:v>19.074332999999999</c:v>
                </c:pt>
                <c:pt idx="69705">
                  <c:v>19.076604</c:v>
                </c:pt>
                <c:pt idx="69706">
                  <c:v>19.075679999999998</c:v>
                </c:pt>
                <c:pt idx="69707">
                  <c:v>19.076471999999999</c:v>
                </c:pt>
                <c:pt idx="69708">
                  <c:v>19.078182000000002</c:v>
                </c:pt>
                <c:pt idx="69709">
                  <c:v>19.075257000000001</c:v>
                </c:pt>
                <c:pt idx="69710">
                  <c:v>19.069133000000001</c:v>
                </c:pt>
                <c:pt idx="69711">
                  <c:v>19.06747</c:v>
                </c:pt>
                <c:pt idx="69712">
                  <c:v>19.07133</c:v>
                </c:pt>
                <c:pt idx="69713">
                  <c:v>19.073732</c:v>
                </c:pt>
                <c:pt idx="69714">
                  <c:v>19.077276999999999</c:v>
                </c:pt>
                <c:pt idx="69715">
                  <c:v>19.079937000000001</c:v>
                </c:pt>
                <c:pt idx="69716">
                  <c:v>19.079751999999999</c:v>
                </c:pt>
                <c:pt idx="69717">
                  <c:v>19.080634</c:v>
                </c:pt>
                <c:pt idx="69718">
                  <c:v>19.079225999999998</c:v>
                </c:pt>
                <c:pt idx="69719">
                  <c:v>19.080891000000001</c:v>
                </c:pt>
                <c:pt idx="69720">
                  <c:v>19.08455</c:v>
                </c:pt>
                <c:pt idx="69721">
                  <c:v>19.081537999999998</c:v>
                </c:pt>
                <c:pt idx="69722">
                  <c:v>19.080103000000001</c:v>
                </c:pt>
                <c:pt idx="69723">
                  <c:v>19.085038000000001</c:v>
                </c:pt>
                <c:pt idx="69724">
                  <c:v>19.085826000000001</c:v>
                </c:pt>
                <c:pt idx="69725">
                  <c:v>19.080314999999999</c:v>
                </c:pt>
                <c:pt idx="69726">
                  <c:v>19.078786999999998</c:v>
                </c:pt>
                <c:pt idx="69727">
                  <c:v>19.080593</c:v>
                </c:pt>
                <c:pt idx="69728">
                  <c:v>19.080527</c:v>
                </c:pt>
                <c:pt idx="69729">
                  <c:v>19.080981000000001</c:v>
                </c:pt>
                <c:pt idx="69730">
                  <c:v>19.081275000000002</c:v>
                </c:pt>
                <c:pt idx="69731">
                  <c:v>19.078969000000001</c:v>
                </c:pt>
                <c:pt idx="69732">
                  <c:v>19.078489999999999</c:v>
                </c:pt>
                <c:pt idx="69733">
                  <c:v>19.082744999999999</c:v>
                </c:pt>
                <c:pt idx="69734">
                  <c:v>19.084641999999999</c:v>
                </c:pt>
                <c:pt idx="69735">
                  <c:v>19.081358999999999</c:v>
                </c:pt>
                <c:pt idx="69736">
                  <c:v>19.077085</c:v>
                </c:pt>
                <c:pt idx="69737">
                  <c:v>19.076844999999999</c:v>
                </c:pt>
                <c:pt idx="69738">
                  <c:v>19.079552</c:v>
                </c:pt>
                <c:pt idx="69739">
                  <c:v>19.080814</c:v>
                </c:pt>
                <c:pt idx="69740">
                  <c:v>19.079446000000001</c:v>
                </c:pt>
                <c:pt idx="69741">
                  <c:v>19.075033000000001</c:v>
                </c:pt>
                <c:pt idx="69742">
                  <c:v>19.073667</c:v>
                </c:pt>
                <c:pt idx="69743">
                  <c:v>19.076989999999999</c:v>
                </c:pt>
                <c:pt idx="69744">
                  <c:v>19.078306999999999</c:v>
                </c:pt>
                <c:pt idx="69745">
                  <c:v>19.078607999999999</c:v>
                </c:pt>
                <c:pt idx="69746">
                  <c:v>19.078600999999999</c:v>
                </c:pt>
                <c:pt idx="69747">
                  <c:v>19.076926</c:v>
                </c:pt>
                <c:pt idx="69748">
                  <c:v>19.078565000000001</c:v>
                </c:pt>
                <c:pt idx="69749">
                  <c:v>19.081679999999999</c:v>
                </c:pt>
                <c:pt idx="69750">
                  <c:v>19.084623000000001</c:v>
                </c:pt>
                <c:pt idx="69751">
                  <c:v>19.088405999999999</c:v>
                </c:pt>
                <c:pt idx="69752">
                  <c:v>19.087157000000001</c:v>
                </c:pt>
                <c:pt idx="69753">
                  <c:v>19.083186999999999</c:v>
                </c:pt>
                <c:pt idx="69754">
                  <c:v>19.084164999999999</c:v>
                </c:pt>
                <c:pt idx="69755">
                  <c:v>19.086207000000002</c:v>
                </c:pt>
                <c:pt idx="69756">
                  <c:v>19.085204000000001</c:v>
                </c:pt>
                <c:pt idx="69757">
                  <c:v>19.086399</c:v>
                </c:pt>
                <c:pt idx="69758">
                  <c:v>19.088591000000001</c:v>
                </c:pt>
                <c:pt idx="69759">
                  <c:v>19.085674000000001</c:v>
                </c:pt>
                <c:pt idx="69760">
                  <c:v>19.08193</c:v>
                </c:pt>
                <c:pt idx="69761">
                  <c:v>19.081796000000001</c:v>
                </c:pt>
                <c:pt idx="69762">
                  <c:v>19.083423</c:v>
                </c:pt>
                <c:pt idx="69763">
                  <c:v>19.085134</c:v>
                </c:pt>
                <c:pt idx="69764">
                  <c:v>19.084432</c:v>
                </c:pt>
                <c:pt idx="69765">
                  <c:v>19.0822</c:v>
                </c:pt>
                <c:pt idx="69766">
                  <c:v>19.081081999999999</c:v>
                </c:pt>
                <c:pt idx="69767">
                  <c:v>19.084091000000001</c:v>
                </c:pt>
                <c:pt idx="69768">
                  <c:v>19.086888999999999</c:v>
                </c:pt>
                <c:pt idx="69769">
                  <c:v>19.088193</c:v>
                </c:pt>
                <c:pt idx="69770">
                  <c:v>19.091666</c:v>
                </c:pt>
                <c:pt idx="69771">
                  <c:v>19.091379</c:v>
                </c:pt>
                <c:pt idx="69772">
                  <c:v>19.086912999999999</c:v>
                </c:pt>
                <c:pt idx="69773">
                  <c:v>19.087033000000002</c:v>
                </c:pt>
                <c:pt idx="69774">
                  <c:v>19.087461000000001</c:v>
                </c:pt>
                <c:pt idx="69775">
                  <c:v>19.085353999999999</c:v>
                </c:pt>
                <c:pt idx="69776">
                  <c:v>19.090150000000001</c:v>
                </c:pt>
                <c:pt idx="69777">
                  <c:v>19.093913000000001</c:v>
                </c:pt>
                <c:pt idx="69778">
                  <c:v>19.087554999999998</c:v>
                </c:pt>
                <c:pt idx="69779">
                  <c:v>19.088079</c:v>
                </c:pt>
                <c:pt idx="69780">
                  <c:v>19.093295999999999</c:v>
                </c:pt>
                <c:pt idx="69781">
                  <c:v>19.08915</c:v>
                </c:pt>
                <c:pt idx="69782">
                  <c:v>19.085225000000001</c:v>
                </c:pt>
                <c:pt idx="69783">
                  <c:v>19.087133000000001</c:v>
                </c:pt>
                <c:pt idx="69784">
                  <c:v>19.087313999999999</c:v>
                </c:pt>
                <c:pt idx="69785">
                  <c:v>19.088279</c:v>
                </c:pt>
                <c:pt idx="69786">
                  <c:v>19.090358999999999</c:v>
                </c:pt>
                <c:pt idx="69787">
                  <c:v>19.087216000000002</c:v>
                </c:pt>
                <c:pt idx="69788">
                  <c:v>19.082559</c:v>
                </c:pt>
                <c:pt idx="69789">
                  <c:v>19.084177</c:v>
                </c:pt>
                <c:pt idx="69790">
                  <c:v>19.089628000000001</c:v>
                </c:pt>
                <c:pt idx="69791">
                  <c:v>19.089549999999999</c:v>
                </c:pt>
                <c:pt idx="69792">
                  <c:v>19.087076</c:v>
                </c:pt>
                <c:pt idx="69793">
                  <c:v>19.087211</c:v>
                </c:pt>
                <c:pt idx="69794">
                  <c:v>19.087251999999999</c:v>
                </c:pt>
                <c:pt idx="69795">
                  <c:v>19.091296</c:v>
                </c:pt>
                <c:pt idx="69796">
                  <c:v>19.095783999999998</c:v>
                </c:pt>
                <c:pt idx="69797">
                  <c:v>19.093298000000001</c:v>
                </c:pt>
                <c:pt idx="69798">
                  <c:v>19.091745</c:v>
                </c:pt>
                <c:pt idx="69799">
                  <c:v>19.098053</c:v>
                </c:pt>
                <c:pt idx="69800">
                  <c:v>19.100878000000002</c:v>
                </c:pt>
                <c:pt idx="69801">
                  <c:v>19.097912000000001</c:v>
                </c:pt>
                <c:pt idx="69802">
                  <c:v>19.1008</c:v>
                </c:pt>
                <c:pt idx="69803">
                  <c:v>19.104464</c:v>
                </c:pt>
                <c:pt idx="69804">
                  <c:v>19.101241000000002</c:v>
                </c:pt>
                <c:pt idx="69805">
                  <c:v>19.100110999999998</c:v>
                </c:pt>
                <c:pt idx="69806">
                  <c:v>19.103221000000001</c:v>
                </c:pt>
                <c:pt idx="69807">
                  <c:v>19.104089999999999</c:v>
                </c:pt>
                <c:pt idx="69808">
                  <c:v>19.101792</c:v>
                </c:pt>
                <c:pt idx="69809">
                  <c:v>19.101299000000001</c:v>
                </c:pt>
                <c:pt idx="69810">
                  <c:v>19.099419999999999</c:v>
                </c:pt>
                <c:pt idx="69811">
                  <c:v>19.098858</c:v>
                </c:pt>
                <c:pt idx="69812">
                  <c:v>19.099827999999999</c:v>
                </c:pt>
                <c:pt idx="69813">
                  <c:v>19.095296999999999</c:v>
                </c:pt>
                <c:pt idx="69814">
                  <c:v>19.091647999999999</c:v>
                </c:pt>
                <c:pt idx="69815">
                  <c:v>19.096093</c:v>
                </c:pt>
                <c:pt idx="69816">
                  <c:v>19.097096000000001</c:v>
                </c:pt>
                <c:pt idx="69817">
                  <c:v>19.093629</c:v>
                </c:pt>
                <c:pt idx="69818">
                  <c:v>19.095428999999999</c:v>
                </c:pt>
                <c:pt idx="69819">
                  <c:v>19.098483999999999</c:v>
                </c:pt>
                <c:pt idx="69820">
                  <c:v>19.097107999999999</c:v>
                </c:pt>
                <c:pt idx="69821">
                  <c:v>19.092766999999998</c:v>
                </c:pt>
                <c:pt idx="69822">
                  <c:v>19.090004</c:v>
                </c:pt>
                <c:pt idx="69823">
                  <c:v>19.091730999999999</c:v>
                </c:pt>
                <c:pt idx="69824">
                  <c:v>19.094899000000002</c:v>
                </c:pt>
                <c:pt idx="69825">
                  <c:v>19.096344999999999</c:v>
                </c:pt>
                <c:pt idx="69826">
                  <c:v>19.09327</c:v>
                </c:pt>
                <c:pt idx="69827">
                  <c:v>19.092093999999999</c:v>
                </c:pt>
                <c:pt idx="69828">
                  <c:v>19.091833000000001</c:v>
                </c:pt>
                <c:pt idx="69829">
                  <c:v>19.088522000000001</c:v>
                </c:pt>
                <c:pt idx="69830">
                  <c:v>19.089531000000001</c:v>
                </c:pt>
                <c:pt idx="69831">
                  <c:v>19.09732</c:v>
                </c:pt>
                <c:pt idx="69832">
                  <c:v>19.098873999999999</c:v>
                </c:pt>
                <c:pt idx="69833">
                  <c:v>19.095165000000001</c:v>
                </c:pt>
                <c:pt idx="69834">
                  <c:v>19.094951999999999</c:v>
                </c:pt>
                <c:pt idx="69835">
                  <c:v>19.095580999999999</c:v>
                </c:pt>
                <c:pt idx="69836">
                  <c:v>19.093351999999999</c:v>
                </c:pt>
                <c:pt idx="69837">
                  <c:v>19.095368000000001</c:v>
                </c:pt>
                <c:pt idx="69838">
                  <c:v>19.100999000000002</c:v>
                </c:pt>
                <c:pt idx="69839">
                  <c:v>19.102591</c:v>
                </c:pt>
                <c:pt idx="69840">
                  <c:v>19.098351999999998</c:v>
                </c:pt>
                <c:pt idx="69841">
                  <c:v>19.099823000000001</c:v>
                </c:pt>
                <c:pt idx="69842">
                  <c:v>19.105195999999999</c:v>
                </c:pt>
                <c:pt idx="69843">
                  <c:v>19.103453999999999</c:v>
                </c:pt>
                <c:pt idx="69844">
                  <c:v>19.101728999999999</c:v>
                </c:pt>
                <c:pt idx="69845">
                  <c:v>19.104348999999999</c:v>
                </c:pt>
                <c:pt idx="69846">
                  <c:v>19.105965999999999</c:v>
                </c:pt>
                <c:pt idx="69847">
                  <c:v>19.105719000000001</c:v>
                </c:pt>
                <c:pt idx="69848">
                  <c:v>19.106591999999999</c:v>
                </c:pt>
                <c:pt idx="69849">
                  <c:v>19.107621000000002</c:v>
                </c:pt>
                <c:pt idx="69850">
                  <c:v>19.10632</c:v>
                </c:pt>
                <c:pt idx="69851">
                  <c:v>19.107173</c:v>
                </c:pt>
                <c:pt idx="69852">
                  <c:v>19.108775999999999</c:v>
                </c:pt>
                <c:pt idx="69853">
                  <c:v>19.108550000000001</c:v>
                </c:pt>
                <c:pt idx="69854">
                  <c:v>19.106752</c:v>
                </c:pt>
                <c:pt idx="69855">
                  <c:v>19.104932000000002</c:v>
                </c:pt>
                <c:pt idx="69856">
                  <c:v>19.107633</c:v>
                </c:pt>
                <c:pt idx="69857">
                  <c:v>19.110954</c:v>
                </c:pt>
                <c:pt idx="69858">
                  <c:v>19.110624000000001</c:v>
                </c:pt>
                <c:pt idx="69859">
                  <c:v>19.109582</c:v>
                </c:pt>
                <c:pt idx="69860">
                  <c:v>19.108259</c:v>
                </c:pt>
                <c:pt idx="69861">
                  <c:v>19.109159999999999</c:v>
                </c:pt>
                <c:pt idx="69862">
                  <c:v>19.107593000000001</c:v>
                </c:pt>
                <c:pt idx="69863">
                  <c:v>19.106400000000001</c:v>
                </c:pt>
                <c:pt idx="69864">
                  <c:v>19.109971999999999</c:v>
                </c:pt>
                <c:pt idx="69865">
                  <c:v>19.108104999999998</c:v>
                </c:pt>
                <c:pt idx="69866">
                  <c:v>19.107637</c:v>
                </c:pt>
                <c:pt idx="69867">
                  <c:v>19.112521999999998</c:v>
                </c:pt>
                <c:pt idx="69868">
                  <c:v>19.112697000000001</c:v>
                </c:pt>
                <c:pt idx="69869">
                  <c:v>19.110174000000001</c:v>
                </c:pt>
                <c:pt idx="69870">
                  <c:v>19.108606000000002</c:v>
                </c:pt>
                <c:pt idx="69871">
                  <c:v>19.108295999999999</c:v>
                </c:pt>
                <c:pt idx="69872">
                  <c:v>19.10962</c:v>
                </c:pt>
                <c:pt idx="69873">
                  <c:v>19.109408999999999</c:v>
                </c:pt>
                <c:pt idx="69874">
                  <c:v>19.108027</c:v>
                </c:pt>
                <c:pt idx="69875">
                  <c:v>19.111767</c:v>
                </c:pt>
                <c:pt idx="69876">
                  <c:v>19.114291999999999</c:v>
                </c:pt>
                <c:pt idx="69877">
                  <c:v>19.110427000000001</c:v>
                </c:pt>
                <c:pt idx="69878">
                  <c:v>19.106375</c:v>
                </c:pt>
                <c:pt idx="69879">
                  <c:v>19.110697999999999</c:v>
                </c:pt>
                <c:pt idx="69880">
                  <c:v>19.116719</c:v>
                </c:pt>
                <c:pt idx="69881">
                  <c:v>19.111706000000002</c:v>
                </c:pt>
                <c:pt idx="69882">
                  <c:v>19.106100999999999</c:v>
                </c:pt>
                <c:pt idx="69883">
                  <c:v>19.111174999999999</c:v>
                </c:pt>
                <c:pt idx="69884">
                  <c:v>19.115932999999998</c:v>
                </c:pt>
                <c:pt idx="69885">
                  <c:v>19.115345999999999</c:v>
                </c:pt>
                <c:pt idx="69886">
                  <c:v>19.116779999999999</c:v>
                </c:pt>
                <c:pt idx="69887">
                  <c:v>19.117643000000001</c:v>
                </c:pt>
                <c:pt idx="69888">
                  <c:v>19.117615000000001</c:v>
                </c:pt>
                <c:pt idx="69889">
                  <c:v>19.119888</c:v>
                </c:pt>
                <c:pt idx="69890">
                  <c:v>19.118974999999999</c:v>
                </c:pt>
                <c:pt idx="69891">
                  <c:v>19.116305000000001</c:v>
                </c:pt>
                <c:pt idx="69892">
                  <c:v>19.117614</c:v>
                </c:pt>
                <c:pt idx="69893">
                  <c:v>19.118451</c:v>
                </c:pt>
                <c:pt idx="69894">
                  <c:v>19.116147000000002</c:v>
                </c:pt>
                <c:pt idx="69895">
                  <c:v>19.115897</c:v>
                </c:pt>
                <c:pt idx="69896">
                  <c:v>19.115933999999999</c:v>
                </c:pt>
                <c:pt idx="69897">
                  <c:v>19.115915999999999</c:v>
                </c:pt>
                <c:pt idx="69898">
                  <c:v>19.113795</c:v>
                </c:pt>
                <c:pt idx="69899">
                  <c:v>19.110793999999999</c:v>
                </c:pt>
                <c:pt idx="69900">
                  <c:v>19.114201000000001</c:v>
                </c:pt>
                <c:pt idx="69901">
                  <c:v>19.117227</c:v>
                </c:pt>
                <c:pt idx="69902">
                  <c:v>19.114242999999998</c:v>
                </c:pt>
                <c:pt idx="69903">
                  <c:v>19.115409</c:v>
                </c:pt>
                <c:pt idx="69904">
                  <c:v>19.118227000000001</c:v>
                </c:pt>
                <c:pt idx="69905">
                  <c:v>19.115131000000002</c:v>
                </c:pt>
                <c:pt idx="69906">
                  <c:v>19.111322999999999</c:v>
                </c:pt>
                <c:pt idx="69907">
                  <c:v>19.11347</c:v>
                </c:pt>
                <c:pt idx="69908">
                  <c:v>19.113992</c:v>
                </c:pt>
                <c:pt idx="69909">
                  <c:v>19.112741</c:v>
                </c:pt>
                <c:pt idx="69910">
                  <c:v>19.116806</c:v>
                </c:pt>
                <c:pt idx="69911">
                  <c:v>19.119335</c:v>
                </c:pt>
                <c:pt idx="69912">
                  <c:v>19.117958000000002</c:v>
                </c:pt>
                <c:pt idx="69913">
                  <c:v>19.116665000000001</c:v>
                </c:pt>
                <c:pt idx="69914">
                  <c:v>19.115632999999999</c:v>
                </c:pt>
                <c:pt idx="69915">
                  <c:v>19.113457</c:v>
                </c:pt>
                <c:pt idx="69916">
                  <c:v>19.111847999999998</c:v>
                </c:pt>
                <c:pt idx="69917">
                  <c:v>19.115352000000001</c:v>
                </c:pt>
                <c:pt idx="69918">
                  <c:v>19.116209999999999</c:v>
                </c:pt>
                <c:pt idx="69919">
                  <c:v>19.112400000000001</c:v>
                </c:pt>
                <c:pt idx="69920">
                  <c:v>19.110899</c:v>
                </c:pt>
                <c:pt idx="69921">
                  <c:v>19.114840000000001</c:v>
                </c:pt>
                <c:pt idx="69922">
                  <c:v>19.120335000000001</c:v>
                </c:pt>
                <c:pt idx="69923">
                  <c:v>19.120850999999998</c:v>
                </c:pt>
                <c:pt idx="69924">
                  <c:v>19.115409</c:v>
                </c:pt>
                <c:pt idx="69925">
                  <c:v>19.110928999999999</c:v>
                </c:pt>
                <c:pt idx="69926">
                  <c:v>19.113403000000002</c:v>
                </c:pt>
                <c:pt idx="69927">
                  <c:v>19.120266000000001</c:v>
                </c:pt>
                <c:pt idx="69928">
                  <c:v>19.122250000000001</c:v>
                </c:pt>
                <c:pt idx="69929">
                  <c:v>19.122040999999999</c:v>
                </c:pt>
                <c:pt idx="69930">
                  <c:v>19.124181</c:v>
                </c:pt>
                <c:pt idx="69931">
                  <c:v>19.125616999999998</c:v>
                </c:pt>
                <c:pt idx="69932">
                  <c:v>19.126535000000001</c:v>
                </c:pt>
                <c:pt idx="69933">
                  <c:v>19.129042999999999</c:v>
                </c:pt>
                <c:pt idx="69934">
                  <c:v>19.130755000000001</c:v>
                </c:pt>
                <c:pt idx="69935">
                  <c:v>19.131523999999999</c:v>
                </c:pt>
                <c:pt idx="69936">
                  <c:v>19.133144999999999</c:v>
                </c:pt>
                <c:pt idx="69937">
                  <c:v>19.131716999999998</c:v>
                </c:pt>
                <c:pt idx="69938">
                  <c:v>19.129294999999999</c:v>
                </c:pt>
                <c:pt idx="69939">
                  <c:v>19.130548000000001</c:v>
                </c:pt>
                <c:pt idx="69940">
                  <c:v>19.129628</c:v>
                </c:pt>
                <c:pt idx="69941">
                  <c:v>19.125935999999999</c:v>
                </c:pt>
                <c:pt idx="69942">
                  <c:v>19.125720999999999</c:v>
                </c:pt>
                <c:pt idx="69943">
                  <c:v>19.129034000000001</c:v>
                </c:pt>
                <c:pt idx="69944">
                  <c:v>19.132042999999999</c:v>
                </c:pt>
                <c:pt idx="69945">
                  <c:v>19.132988000000001</c:v>
                </c:pt>
                <c:pt idx="69946">
                  <c:v>19.131740000000001</c:v>
                </c:pt>
                <c:pt idx="69947">
                  <c:v>19.129393</c:v>
                </c:pt>
                <c:pt idx="69948">
                  <c:v>19.128236999999999</c:v>
                </c:pt>
                <c:pt idx="69949">
                  <c:v>19.126605000000001</c:v>
                </c:pt>
                <c:pt idx="69950">
                  <c:v>19.124030000000001</c:v>
                </c:pt>
                <c:pt idx="69951">
                  <c:v>19.124244999999998</c:v>
                </c:pt>
                <c:pt idx="69952">
                  <c:v>19.125806999999998</c:v>
                </c:pt>
                <c:pt idx="69953">
                  <c:v>19.124801000000001</c:v>
                </c:pt>
                <c:pt idx="69954">
                  <c:v>19.121186000000002</c:v>
                </c:pt>
                <c:pt idx="69955">
                  <c:v>19.122426999999998</c:v>
                </c:pt>
                <c:pt idx="69956">
                  <c:v>19.123173999999999</c:v>
                </c:pt>
                <c:pt idx="69957">
                  <c:v>19.121828000000001</c:v>
                </c:pt>
                <c:pt idx="69958">
                  <c:v>19.125260000000001</c:v>
                </c:pt>
                <c:pt idx="69959">
                  <c:v>19.126362</c:v>
                </c:pt>
                <c:pt idx="69960">
                  <c:v>19.121037000000001</c:v>
                </c:pt>
                <c:pt idx="69961">
                  <c:v>19.119543</c:v>
                </c:pt>
                <c:pt idx="69962">
                  <c:v>19.120325999999999</c:v>
                </c:pt>
                <c:pt idx="69963">
                  <c:v>19.117925</c:v>
                </c:pt>
                <c:pt idx="69964">
                  <c:v>19.117820999999999</c:v>
                </c:pt>
                <c:pt idx="69965">
                  <c:v>19.121002000000001</c:v>
                </c:pt>
                <c:pt idx="69966">
                  <c:v>19.121811999999998</c:v>
                </c:pt>
                <c:pt idx="69967">
                  <c:v>19.118468</c:v>
                </c:pt>
                <c:pt idx="69968">
                  <c:v>19.116349</c:v>
                </c:pt>
                <c:pt idx="69969">
                  <c:v>19.121912999999999</c:v>
                </c:pt>
                <c:pt idx="69970">
                  <c:v>19.126200000000001</c:v>
                </c:pt>
                <c:pt idx="69971">
                  <c:v>19.127282999999998</c:v>
                </c:pt>
                <c:pt idx="69972">
                  <c:v>19.128909</c:v>
                </c:pt>
                <c:pt idx="69973">
                  <c:v>19.129695999999999</c:v>
                </c:pt>
                <c:pt idx="69974">
                  <c:v>19.129282</c:v>
                </c:pt>
                <c:pt idx="69975">
                  <c:v>19.129660000000001</c:v>
                </c:pt>
                <c:pt idx="69976">
                  <c:v>19.130417999999999</c:v>
                </c:pt>
                <c:pt idx="69977">
                  <c:v>19.129874000000001</c:v>
                </c:pt>
                <c:pt idx="69978">
                  <c:v>19.130130999999999</c:v>
                </c:pt>
                <c:pt idx="69979">
                  <c:v>19.131224</c:v>
                </c:pt>
                <c:pt idx="69980">
                  <c:v>19.130419</c:v>
                </c:pt>
                <c:pt idx="69981">
                  <c:v>19.131232000000001</c:v>
                </c:pt>
                <c:pt idx="69982">
                  <c:v>19.132110999999998</c:v>
                </c:pt>
                <c:pt idx="69983">
                  <c:v>19.132263999999999</c:v>
                </c:pt>
                <c:pt idx="69984">
                  <c:v>19.13288</c:v>
                </c:pt>
                <c:pt idx="69985">
                  <c:v>19.134347999999999</c:v>
                </c:pt>
                <c:pt idx="69986">
                  <c:v>19.136697999999999</c:v>
                </c:pt>
                <c:pt idx="69987">
                  <c:v>19.134146999999999</c:v>
                </c:pt>
                <c:pt idx="69988">
                  <c:v>19.129898000000001</c:v>
                </c:pt>
                <c:pt idx="69989">
                  <c:v>19.131504</c:v>
                </c:pt>
                <c:pt idx="69990">
                  <c:v>19.132158</c:v>
                </c:pt>
                <c:pt idx="69991">
                  <c:v>19.131031</c:v>
                </c:pt>
                <c:pt idx="69992">
                  <c:v>19.133724999999998</c:v>
                </c:pt>
                <c:pt idx="69993">
                  <c:v>19.135273999999999</c:v>
                </c:pt>
                <c:pt idx="69994">
                  <c:v>19.133035</c:v>
                </c:pt>
                <c:pt idx="69995">
                  <c:v>19.132981999999998</c:v>
                </c:pt>
                <c:pt idx="69996">
                  <c:v>19.133196000000002</c:v>
                </c:pt>
                <c:pt idx="69997">
                  <c:v>19.131796999999999</c:v>
                </c:pt>
                <c:pt idx="69998">
                  <c:v>19.131347999999999</c:v>
                </c:pt>
                <c:pt idx="69999">
                  <c:v>19.132338000000001</c:v>
                </c:pt>
                <c:pt idx="70000">
                  <c:v>19.133610000000001</c:v>
                </c:pt>
                <c:pt idx="70001">
                  <c:v>19.130994999999999</c:v>
                </c:pt>
                <c:pt idx="70002">
                  <c:v>19.130226</c:v>
                </c:pt>
                <c:pt idx="70003">
                  <c:v>19.13409</c:v>
                </c:pt>
                <c:pt idx="70004">
                  <c:v>19.134437999999999</c:v>
                </c:pt>
                <c:pt idx="70005">
                  <c:v>19.1311</c:v>
                </c:pt>
                <c:pt idx="70006">
                  <c:v>19.131610999999999</c:v>
                </c:pt>
                <c:pt idx="70007">
                  <c:v>19.133835000000001</c:v>
                </c:pt>
                <c:pt idx="70008">
                  <c:v>19.134626000000001</c:v>
                </c:pt>
                <c:pt idx="70009">
                  <c:v>19.135045999999999</c:v>
                </c:pt>
                <c:pt idx="70010">
                  <c:v>19.141114000000002</c:v>
                </c:pt>
                <c:pt idx="70011">
                  <c:v>19.148153000000001</c:v>
                </c:pt>
                <c:pt idx="70012">
                  <c:v>19.145512</c:v>
                </c:pt>
                <c:pt idx="70013">
                  <c:v>19.144814</c:v>
                </c:pt>
                <c:pt idx="70014">
                  <c:v>19.145278999999999</c:v>
                </c:pt>
                <c:pt idx="70015">
                  <c:v>19.141496</c:v>
                </c:pt>
                <c:pt idx="70016">
                  <c:v>19.139596999999998</c:v>
                </c:pt>
                <c:pt idx="70017">
                  <c:v>19.141126</c:v>
                </c:pt>
                <c:pt idx="70018">
                  <c:v>19.142367</c:v>
                </c:pt>
                <c:pt idx="70019">
                  <c:v>19.139961</c:v>
                </c:pt>
                <c:pt idx="70020">
                  <c:v>19.139862999999998</c:v>
                </c:pt>
                <c:pt idx="70021">
                  <c:v>19.144037000000001</c:v>
                </c:pt>
                <c:pt idx="70022">
                  <c:v>19.146170000000001</c:v>
                </c:pt>
                <c:pt idx="70023">
                  <c:v>19.148368000000001</c:v>
                </c:pt>
                <c:pt idx="70024">
                  <c:v>19.150013000000001</c:v>
                </c:pt>
                <c:pt idx="70025">
                  <c:v>19.149737999999999</c:v>
                </c:pt>
                <c:pt idx="70026">
                  <c:v>19.146279</c:v>
                </c:pt>
                <c:pt idx="70027">
                  <c:v>19.142627999999998</c:v>
                </c:pt>
                <c:pt idx="70028">
                  <c:v>19.145322</c:v>
                </c:pt>
                <c:pt idx="70029">
                  <c:v>19.147186999999999</c:v>
                </c:pt>
                <c:pt idx="70030">
                  <c:v>19.144863000000001</c:v>
                </c:pt>
                <c:pt idx="70031">
                  <c:v>19.142219999999998</c:v>
                </c:pt>
                <c:pt idx="70032">
                  <c:v>19.142185000000001</c:v>
                </c:pt>
                <c:pt idx="70033">
                  <c:v>19.141914</c:v>
                </c:pt>
                <c:pt idx="70034">
                  <c:v>19.142605</c:v>
                </c:pt>
                <c:pt idx="70035">
                  <c:v>19.147576999999998</c:v>
                </c:pt>
                <c:pt idx="70036">
                  <c:v>19.145947</c:v>
                </c:pt>
                <c:pt idx="70037">
                  <c:v>19.142365999999999</c:v>
                </c:pt>
                <c:pt idx="70038">
                  <c:v>19.146267000000002</c:v>
                </c:pt>
                <c:pt idx="70039">
                  <c:v>19.148184000000001</c:v>
                </c:pt>
                <c:pt idx="70040">
                  <c:v>19.148126000000001</c:v>
                </c:pt>
                <c:pt idx="70041">
                  <c:v>19.150576000000001</c:v>
                </c:pt>
                <c:pt idx="70042">
                  <c:v>19.147828000000001</c:v>
                </c:pt>
                <c:pt idx="70043">
                  <c:v>19.143975999999999</c:v>
                </c:pt>
                <c:pt idx="70044">
                  <c:v>19.145910000000001</c:v>
                </c:pt>
                <c:pt idx="70045">
                  <c:v>19.144051999999999</c:v>
                </c:pt>
                <c:pt idx="70046">
                  <c:v>19.139116999999999</c:v>
                </c:pt>
                <c:pt idx="70047">
                  <c:v>19.143328</c:v>
                </c:pt>
                <c:pt idx="70048">
                  <c:v>19.148662000000002</c:v>
                </c:pt>
                <c:pt idx="70049">
                  <c:v>19.144904</c:v>
                </c:pt>
                <c:pt idx="70050">
                  <c:v>19.139982</c:v>
                </c:pt>
                <c:pt idx="70051">
                  <c:v>19.141942</c:v>
                </c:pt>
                <c:pt idx="70052">
                  <c:v>19.14395</c:v>
                </c:pt>
                <c:pt idx="70053">
                  <c:v>19.145803999999998</c:v>
                </c:pt>
                <c:pt idx="70054">
                  <c:v>19.147449000000002</c:v>
                </c:pt>
                <c:pt idx="70055">
                  <c:v>19.14678</c:v>
                </c:pt>
                <c:pt idx="70056">
                  <c:v>19.146059000000001</c:v>
                </c:pt>
                <c:pt idx="70057">
                  <c:v>19.149612000000001</c:v>
                </c:pt>
                <c:pt idx="70058">
                  <c:v>19.151237999999999</c:v>
                </c:pt>
                <c:pt idx="70059">
                  <c:v>19.148721999999999</c:v>
                </c:pt>
                <c:pt idx="70060">
                  <c:v>19.149830999999999</c:v>
                </c:pt>
                <c:pt idx="70061">
                  <c:v>19.150172000000001</c:v>
                </c:pt>
                <c:pt idx="70062">
                  <c:v>19.147303000000001</c:v>
                </c:pt>
                <c:pt idx="70063">
                  <c:v>19.149446000000001</c:v>
                </c:pt>
                <c:pt idx="70064">
                  <c:v>19.153462999999999</c:v>
                </c:pt>
                <c:pt idx="70065">
                  <c:v>19.153392</c:v>
                </c:pt>
                <c:pt idx="70066">
                  <c:v>19.154066</c:v>
                </c:pt>
                <c:pt idx="70067">
                  <c:v>19.158263000000002</c:v>
                </c:pt>
                <c:pt idx="70068">
                  <c:v>19.162403000000001</c:v>
                </c:pt>
                <c:pt idx="70069">
                  <c:v>19.163001999999999</c:v>
                </c:pt>
                <c:pt idx="70070">
                  <c:v>19.160692999999998</c:v>
                </c:pt>
                <c:pt idx="70071">
                  <c:v>19.157629</c:v>
                </c:pt>
                <c:pt idx="70072">
                  <c:v>19.155213</c:v>
                </c:pt>
                <c:pt idx="70073">
                  <c:v>19.156032</c:v>
                </c:pt>
                <c:pt idx="70074">
                  <c:v>19.155355</c:v>
                </c:pt>
                <c:pt idx="70075">
                  <c:v>19.154886999999999</c:v>
                </c:pt>
                <c:pt idx="70076">
                  <c:v>19.159644</c:v>
                </c:pt>
                <c:pt idx="70077">
                  <c:v>19.160879000000001</c:v>
                </c:pt>
                <c:pt idx="70078">
                  <c:v>19.154949999999999</c:v>
                </c:pt>
                <c:pt idx="70079">
                  <c:v>19.155132999999999</c:v>
                </c:pt>
                <c:pt idx="70080">
                  <c:v>19.159202000000001</c:v>
                </c:pt>
                <c:pt idx="70081">
                  <c:v>19.157053999999999</c:v>
                </c:pt>
                <c:pt idx="70082">
                  <c:v>19.153798999999999</c:v>
                </c:pt>
                <c:pt idx="70083">
                  <c:v>19.154886999999999</c:v>
                </c:pt>
                <c:pt idx="70084">
                  <c:v>19.155953</c:v>
                </c:pt>
                <c:pt idx="70085">
                  <c:v>19.154444000000002</c:v>
                </c:pt>
                <c:pt idx="70086">
                  <c:v>19.152691000000001</c:v>
                </c:pt>
                <c:pt idx="70087">
                  <c:v>19.153486999999998</c:v>
                </c:pt>
                <c:pt idx="70088">
                  <c:v>19.15033</c:v>
                </c:pt>
                <c:pt idx="70089">
                  <c:v>19.147569000000001</c:v>
                </c:pt>
                <c:pt idx="70090">
                  <c:v>19.150811999999998</c:v>
                </c:pt>
                <c:pt idx="70091">
                  <c:v>19.151315</c:v>
                </c:pt>
                <c:pt idx="70092">
                  <c:v>19.146702000000001</c:v>
                </c:pt>
                <c:pt idx="70093">
                  <c:v>19.145738000000001</c:v>
                </c:pt>
                <c:pt idx="70094">
                  <c:v>19.150593000000001</c:v>
                </c:pt>
                <c:pt idx="70095">
                  <c:v>19.152730999999999</c:v>
                </c:pt>
                <c:pt idx="70096">
                  <c:v>19.149189</c:v>
                </c:pt>
                <c:pt idx="70097">
                  <c:v>19.147199000000001</c:v>
                </c:pt>
                <c:pt idx="70098">
                  <c:v>19.145596999999999</c:v>
                </c:pt>
                <c:pt idx="70099">
                  <c:v>19.144708999999999</c:v>
                </c:pt>
                <c:pt idx="70100">
                  <c:v>19.144511000000001</c:v>
                </c:pt>
                <c:pt idx="70101">
                  <c:v>19.144151999999998</c:v>
                </c:pt>
                <c:pt idx="70102">
                  <c:v>19.144960999999999</c:v>
                </c:pt>
                <c:pt idx="70103">
                  <c:v>19.145574</c:v>
                </c:pt>
                <c:pt idx="70104">
                  <c:v>19.149417</c:v>
                </c:pt>
                <c:pt idx="70105">
                  <c:v>19.155304999999998</c:v>
                </c:pt>
                <c:pt idx="70106">
                  <c:v>19.154679000000002</c:v>
                </c:pt>
                <c:pt idx="70107">
                  <c:v>19.152217</c:v>
                </c:pt>
                <c:pt idx="70108">
                  <c:v>19.157775999999998</c:v>
                </c:pt>
                <c:pt idx="70109">
                  <c:v>19.161023</c:v>
                </c:pt>
                <c:pt idx="70110">
                  <c:v>19.156870999999999</c:v>
                </c:pt>
                <c:pt idx="70111">
                  <c:v>19.156763000000002</c:v>
                </c:pt>
                <c:pt idx="70112">
                  <c:v>19.159376999999999</c:v>
                </c:pt>
                <c:pt idx="70113">
                  <c:v>19.159555999999998</c:v>
                </c:pt>
                <c:pt idx="70114">
                  <c:v>19.161434</c:v>
                </c:pt>
                <c:pt idx="70115">
                  <c:v>19.162796</c:v>
                </c:pt>
                <c:pt idx="70116">
                  <c:v>19.159779</c:v>
                </c:pt>
                <c:pt idx="70117">
                  <c:v>19.162064999999998</c:v>
                </c:pt>
                <c:pt idx="70118">
                  <c:v>19.167214999999999</c:v>
                </c:pt>
                <c:pt idx="70119">
                  <c:v>19.163079</c:v>
                </c:pt>
                <c:pt idx="70120">
                  <c:v>19.159877999999999</c:v>
                </c:pt>
                <c:pt idx="70121">
                  <c:v>19.163540999999999</c:v>
                </c:pt>
                <c:pt idx="70122">
                  <c:v>19.168178999999999</c:v>
                </c:pt>
                <c:pt idx="70123">
                  <c:v>19.169892000000001</c:v>
                </c:pt>
                <c:pt idx="70124">
                  <c:v>19.165786000000001</c:v>
                </c:pt>
                <c:pt idx="70125">
                  <c:v>19.167159000000002</c:v>
                </c:pt>
                <c:pt idx="70126">
                  <c:v>19.171098000000001</c:v>
                </c:pt>
                <c:pt idx="70127">
                  <c:v>19.167719999999999</c:v>
                </c:pt>
                <c:pt idx="70128">
                  <c:v>19.164197000000001</c:v>
                </c:pt>
                <c:pt idx="70129">
                  <c:v>19.168811000000002</c:v>
                </c:pt>
                <c:pt idx="70130">
                  <c:v>19.171095999999999</c:v>
                </c:pt>
                <c:pt idx="70131">
                  <c:v>19.167994</c:v>
                </c:pt>
                <c:pt idx="70132">
                  <c:v>19.169650000000001</c:v>
                </c:pt>
                <c:pt idx="70133">
                  <c:v>19.172737000000001</c:v>
                </c:pt>
                <c:pt idx="70134">
                  <c:v>19.172086</c:v>
                </c:pt>
                <c:pt idx="70135">
                  <c:v>19.169084999999999</c:v>
                </c:pt>
                <c:pt idx="70136">
                  <c:v>19.165507000000002</c:v>
                </c:pt>
                <c:pt idx="70137">
                  <c:v>19.162237000000001</c:v>
                </c:pt>
                <c:pt idx="70138">
                  <c:v>19.161432000000001</c:v>
                </c:pt>
                <c:pt idx="70139">
                  <c:v>19.163497</c:v>
                </c:pt>
                <c:pt idx="70140">
                  <c:v>19.164466999999998</c:v>
                </c:pt>
                <c:pt idx="70141">
                  <c:v>19.163879000000001</c:v>
                </c:pt>
                <c:pt idx="70142">
                  <c:v>19.163568000000001</c:v>
                </c:pt>
                <c:pt idx="70143">
                  <c:v>19.161681000000002</c:v>
                </c:pt>
                <c:pt idx="70144">
                  <c:v>19.161218000000002</c:v>
                </c:pt>
                <c:pt idx="70145">
                  <c:v>19.162037999999999</c:v>
                </c:pt>
                <c:pt idx="70146">
                  <c:v>19.164064</c:v>
                </c:pt>
                <c:pt idx="70147">
                  <c:v>19.167354</c:v>
                </c:pt>
                <c:pt idx="70148">
                  <c:v>19.164424</c:v>
                </c:pt>
                <c:pt idx="70149">
                  <c:v>19.158854999999999</c:v>
                </c:pt>
                <c:pt idx="70150">
                  <c:v>19.157935999999999</c:v>
                </c:pt>
                <c:pt idx="70151">
                  <c:v>19.161681000000002</c:v>
                </c:pt>
                <c:pt idx="70152">
                  <c:v>19.16404</c:v>
                </c:pt>
                <c:pt idx="70153">
                  <c:v>19.163679999999999</c:v>
                </c:pt>
                <c:pt idx="70154">
                  <c:v>19.165223000000001</c:v>
                </c:pt>
                <c:pt idx="70155">
                  <c:v>19.165837</c:v>
                </c:pt>
                <c:pt idx="70156">
                  <c:v>19.165541999999999</c:v>
                </c:pt>
                <c:pt idx="70157">
                  <c:v>19.163527999999999</c:v>
                </c:pt>
                <c:pt idx="70158">
                  <c:v>19.165326</c:v>
                </c:pt>
                <c:pt idx="70159">
                  <c:v>19.1754</c:v>
                </c:pt>
                <c:pt idx="70160">
                  <c:v>19.177265999999999</c:v>
                </c:pt>
                <c:pt idx="70161">
                  <c:v>19.169297</c:v>
                </c:pt>
                <c:pt idx="70162">
                  <c:v>19.167496</c:v>
                </c:pt>
                <c:pt idx="70163">
                  <c:v>19.171551000000001</c:v>
                </c:pt>
                <c:pt idx="70164">
                  <c:v>19.172896000000001</c:v>
                </c:pt>
                <c:pt idx="70165">
                  <c:v>19.176214999999999</c:v>
                </c:pt>
                <c:pt idx="70166">
                  <c:v>19.177837</c:v>
                </c:pt>
                <c:pt idx="70167">
                  <c:v>19.169892000000001</c:v>
                </c:pt>
                <c:pt idx="70168">
                  <c:v>19.169395000000002</c:v>
                </c:pt>
                <c:pt idx="70169">
                  <c:v>19.175912</c:v>
                </c:pt>
                <c:pt idx="70170">
                  <c:v>19.173048000000001</c:v>
                </c:pt>
                <c:pt idx="70171">
                  <c:v>19.169346000000001</c:v>
                </c:pt>
                <c:pt idx="70172">
                  <c:v>19.171918000000002</c:v>
                </c:pt>
                <c:pt idx="70173">
                  <c:v>19.173914</c:v>
                </c:pt>
                <c:pt idx="70174">
                  <c:v>19.176978999999999</c:v>
                </c:pt>
                <c:pt idx="70175">
                  <c:v>19.176452999999999</c:v>
                </c:pt>
                <c:pt idx="70176">
                  <c:v>19.172922</c:v>
                </c:pt>
                <c:pt idx="70177">
                  <c:v>19.176725999999999</c:v>
                </c:pt>
                <c:pt idx="70178">
                  <c:v>19.182386999999999</c:v>
                </c:pt>
                <c:pt idx="70179">
                  <c:v>19.179138999999999</c:v>
                </c:pt>
                <c:pt idx="70180">
                  <c:v>19.175989000000001</c:v>
                </c:pt>
                <c:pt idx="70181">
                  <c:v>19.179549000000002</c:v>
                </c:pt>
                <c:pt idx="70182">
                  <c:v>19.177938000000001</c:v>
                </c:pt>
                <c:pt idx="70183">
                  <c:v>19.172732</c:v>
                </c:pt>
                <c:pt idx="70184">
                  <c:v>19.171911999999999</c:v>
                </c:pt>
                <c:pt idx="70185">
                  <c:v>19.173570999999999</c:v>
                </c:pt>
                <c:pt idx="70186">
                  <c:v>19.174671</c:v>
                </c:pt>
                <c:pt idx="70187">
                  <c:v>19.175809999999998</c:v>
                </c:pt>
                <c:pt idx="70188">
                  <c:v>19.177192000000002</c:v>
                </c:pt>
                <c:pt idx="70189">
                  <c:v>19.175170000000001</c:v>
                </c:pt>
                <c:pt idx="70190">
                  <c:v>19.172702999999998</c:v>
                </c:pt>
                <c:pt idx="70191">
                  <c:v>19.174564</c:v>
                </c:pt>
                <c:pt idx="70192">
                  <c:v>19.172581000000001</c:v>
                </c:pt>
                <c:pt idx="70193">
                  <c:v>19.171364000000001</c:v>
                </c:pt>
                <c:pt idx="70194">
                  <c:v>19.175409999999999</c:v>
                </c:pt>
                <c:pt idx="70195">
                  <c:v>19.176254</c:v>
                </c:pt>
                <c:pt idx="70196">
                  <c:v>19.172037</c:v>
                </c:pt>
                <c:pt idx="70197">
                  <c:v>19.172474999999999</c:v>
                </c:pt>
                <c:pt idx="70198">
                  <c:v>19.178374999999999</c:v>
                </c:pt>
                <c:pt idx="70199">
                  <c:v>19.179310999999998</c:v>
                </c:pt>
                <c:pt idx="70200">
                  <c:v>19.180664</c:v>
                </c:pt>
                <c:pt idx="70201">
                  <c:v>19.183986000000001</c:v>
                </c:pt>
                <c:pt idx="70202">
                  <c:v>19.181486</c:v>
                </c:pt>
                <c:pt idx="70203">
                  <c:v>19.177105000000001</c:v>
                </c:pt>
                <c:pt idx="70204">
                  <c:v>19.175136999999999</c:v>
                </c:pt>
                <c:pt idx="70205">
                  <c:v>19.178671999999999</c:v>
                </c:pt>
                <c:pt idx="70206">
                  <c:v>19.179438999999999</c:v>
                </c:pt>
                <c:pt idx="70207">
                  <c:v>19.178312999999999</c:v>
                </c:pt>
                <c:pt idx="70208">
                  <c:v>19.183252</c:v>
                </c:pt>
                <c:pt idx="70209">
                  <c:v>19.183183</c:v>
                </c:pt>
                <c:pt idx="70210">
                  <c:v>19.179504000000001</c:v>
                </c:pt>
                <c:pt idx="70211">
                  <c:v>19.179945</c:v>
                </c:pt>
                <c:pt idx="70212">
                  <c:v>19.182435999999999</c:v>
                </c:pt>
                <c:pt idx="70213">
                  <c:v>19.184217</c:v>
                </c:pt>
                <c:pt idx="70214">
                  <c:v>19.184123</c:v>
                </c:pt>
                <c:pt idx="70215">
                  <c:v>19.189634999999999</c:v>
                </c:pt>
                <c:pt idx="70216">
                  <c:v>19.19369</c:v>
                </c:pt>
                <c:pt idx="70217">
                  <c:v>19.190740999999999</c:v>
                </c:pt>
                <c:pt idx="70218">
                  <c:v>19.192781</c:v>
                </c:pt>
                <c:pt idx="70219">
                  <c:v>19.196206</c:v>
                </c:pt>
                <c:pt idx="70220">
                  <c:v>19.194182999999999</c:v>
                </c:pt>
                <c:pt idx="70221">
                  <c:v>19.192492999999999</c:v>
                </c:pt>
                <c:pt idx="70222">
                  <c:v>19.193479</c:v>
                </c:pt>
                <c:pt idx="70223">
                  <c:v>19.190308000000002</c:v>
                </c:pt>
                <c:pt idx="70224">
                  <c:v>19.185925999999998</c:v>
                </c:pt>
                <c:pt idx="70225">
                  <c:v>19.188808000000002</c:v>
                </c:pt>
                <c:pt idx="70226">
                  <c:v>19.190750999999999</c:v>
                </c:pt>
                <c:pt idx="70227">
                  <c:v>19.188412</c:v>
                </c:pt>
                <c:pt idx="70228">
                  <c:v>19.187017999999998</c:v>
                </c:pt>
                <c:pt idx="70229">
                  <c:v>19.187252000000001</c:v>
                </c:pt>
                <c:pt idx="70230">
                  <c:v>19.185164</c:v>
                </c:pt>
                <c:pt idx="70231">
                  <c:v>19.181258</c:v>
                </c:pt>
                <c:pt idx="70232">
                  <c:v>19.184059000000001</c:v>
                </c:pt>
                <c:pt idx="70233">
                  <c:v>19.184854000000001</c:v>
                </c:pt>
                <c:pt idx="70234">
                  <c:v>19.178336999999999</c:v>
                </c:pt>
                <c:pt idx="70235">
                  <c:v>19.178910999999999</c:v>
                </c:pt>
                <c:pt idx="70236">
                  <c:v>19.184401000000001</c:v>
                </c:pt>
                <c:pt idx="70237">
                  <c:v>19.185358999999998</c:v>
                </c:pt>
                <c:pt idx="70238">
                  <c:v>19.184716000000002</c:v>
                </c:pt>
                <c:pt idx="70239">
                  <c:v>19.183064999999999</c:v>
                </c:pt>
                <c:pt idx="70240">
                  <c:v>19.182012</c:v>
                </c:pt>
                <c:pt idx="70241">
                  <c:v>19.183157999999999</c:v>
                </c:pt>
                <c:pt idx="70242">
                  <c:v>19.182271</c:v>
                </c:pt>
                <c:pt idx="70243">
                  <c:v>19.182274</c:v>
                </c:pt>
                <c:pt idx="70244">
                  <c:v>19.183062</c:v>
                </c:pt>
                <c:pt idx="70245">
                  <c:v>19.182896</c:v>
                </c:pt>
                <c:pt idx="70246">
                  <c:v>19.183603000000002</c:v>
                </c:pt>
                <c:pt idx="70247">
                  <c:v>19.183923</c:v>
                </c:pt>
                <c:pt idx="70248">
                  <c:v>19.180993000000001</c:v>
                </c:pt>
                <c:pt idx="70249">
                  <c:v>19.179977000000001</c:v>
                </c:pt>
                <c:pt idx="70250">
                  <c:v>19.182525999999999</c:v>
                </c:pt>
                <c:pt idx="70251">
                  <c:v>19.180674</c:v>
                </c:pt>
                <c:pt idx="70252">
                  <c:v>19.177059</c:v>
                </c:pt>
                <c:pt idx="70253">
                  <c:v>19.181056999999999</c:v>
                </c:pt>
                <c:pt idx="70254">
                  <c:v>19.185607999999998</c:v>
                </c:pt>
                <c:pt idx="70255">
                  <c:v>19.183572000000002</c:v>
                </c:pt>
                <c:pt idx="70256">
                  <c:v>19.182948</c:v>
                </c:pt>
                <c:pt idx="70257">
                  <c:v>19.185621000000001</c:v>
                </c:pt>
                <c:pt idx="70258">
                  <c:v>19.1858</c:v>
                </c:pt>
                <c:pt idx="70259">
                  <c:v>19.184366000000001</c:v>
                </c:pt>
                <c:pt idx="70260">
                  <c:v>19.187135000000001</c:v>
                </c:pt>
                <c:pt idx="70261">
                  <c:v>19.192885</c:v>
                </c:pt>
                <c:pt idx="70262">
                  <c:v>19.193456999999999</c:v>
                </c:pt>
                <c:pt idx="70263">
                  <c:v>19.192412000000001</c:v>
                </c:pt>
                <c:pt idx="70264">
                  <c:v>19.194044999999999</c:v>
                </c:pt>
                <c:pt idx="70265">
                  <c:v>19.192819</c:v>
                </c:pt>
                <c:pt idx="70266">
                  <c:v>19.188268999999998</c:v>
                </c:pt>
                <c:pt idx="70267">
                  <c:v>19.190106</c:v>
                </c:pt>
                <c:pt idx="70268">
                  <c:v>19.192928999999999</c:v>
                </c:pt>
                <c:pt idx="70269">
                  <c:v>19.190546999999999</c:v>
                </c:pt>
                <c:pt idx="70270">
                  <c:v>19.191654</c:v>
                </c:pt>
                <c:pt idx="70271">
                  <c:v>19.194171999999998</c:v>
                </c:pt>
                <c:pt idx="70272">
                  <c:v>19.192571999999998</c:v>
                </c:pt>
                <c:pt idx="70273">
                  <c:v>19.192554000000001</c:v>
                </c:pt>
                <c:pt idx="70274">
                  <c:v>19.195207</c:v>
                </c:pt>
                <c:pt idx="70275">
                  <c:v>19.192902</c:v>
                </c:pt>
                <c:pt idx="70276">
                  <c:v>19.191352999999999</c:v>
                </c:pt>
                <c:pt idx="70277">
                  <c:v>19.194651</c:v>
                </c:pt>
                <c:pt idx="70278">
                  <c:v>19.191399000000001</c:v>
                </c:pt>
                <c:pt idx="70279">
                  <c:v>19.187093999999998</c:v>
                </c:pt>
                <c:pt idx="70280">
                  <c:v>19.192899000000001</c:v>
                </c:pt>
                <c:pt idx="70281">
                  <c:v>19.194683000000001</c:v>
                </c:pt>
                <c:pt idx="70282">
                  <c:v>19.188493999999999</c:v>
                </c:pt>
                <c:pt idx="70283">
                  <c:v>19.190425999999999</c:v>
                </c:pt>
                <c:pt idx="70284">
                  <c:v>19.19455</c:v>
                </c:pt>
                <c:pt idx="70285">
                  <c:v>19.19134</c:v>
                </c:pt>
                <c:pt idx="70286">
                  <c:v>19.194057999999998</c:v>
                </c:pt>
                <c:pt idx="70287">
                  <c:v>19.199148000000001</c:v>
                </c:pt>
                <c:pt idx="70288">
                  <c:v>19.192356</c:v>
                </c:pt>
                <c:pt idx="70289">
                  <c:v>19.190994</c:v>
                </c:pt>
                <c:pt idx="70290">
                  <c:v>19.202476999999998</c:v>
                </c:pt>
                <c:pt idx="70291">
                  <c:v>19.204339000000001</c:v>
                </c:pt>
                <c:pt idx="70292">
                  <c:v>19.200365999999999</c:v>
                </c:pt>
                <c:pt idx="70293">
                  <c:v>19.201602999999999</c:v>
                </c:pt>
                <c:pt idx="70294">
                  <c:v>19.201198999999999</c:v>
                </c:pt>
                <c:pt idx="70295">
                  <c:v>19.200444999999998</c:v>
                </c:pt>
                <c:pt idx="70296">
                  <c:v>19.200496999999999</c:v>
                </c:pt>
                <c:pt idx="70297">
                  <c:v>19.196601000000001</c:v>
                </c:pt>
                <c:pt idx="70298">
                  <c:v>19.192118000000001</c:v>
                </c:pt>
                <c:pt idx="70299">
                  <c:v>19.191236</c:v>
                </c:pt>
                <c:pt idx="70300">
                  <c:v>19.196183999999999</c:v>
                </c:pt>
                <c:pt idx="70301">
                  <c:v>19.199390999999999</c:v>
                </c:pt>
                <c:pt idx="70302">
                  <c:v>19.196705999999999</c:v>
                </c:pt>
                <c:pt idx="70303">
                  <c:v>19.195447000000001</c:v>
                </c:pt>
                <c:pt idx="70304">
                  <c:v>19.195484</c:v>
                </c:pt>
                <c:pt idx="70305">
                  <c:v>19.194731999999998</c:v>
                </c:pt>
                <c:pt idx="70306">
                  <c:v>19.19624</c:v>
                </c:pt>
                <c:pt idx="70307">
                  <c:v>19.196940000000001</c:v>
                </c:pt>
                <c:pt idx="70308">
                  <c:v>19.193594000000001</c:v>
                </c:pt>
                <c:pt idx="70309">
                  <c:v>19.192084999999999</c:v>
                </c:pt>
                <c:pt idx="70310">
                  <c:v>19.197146</c:v>
                </c:pt>
                <c:pt idx="70311">
                  <c:v>19.199445999999998</c:v>
                </c:pt>
                <c:pt idx="70312">
                  <c:v>19.197603999999998</c:v>
                </c:pt>
                <c:pt idx="70313">
                  <c:v>19.197581</c:v>
                </c:pt>
                <c:pt idx="70314">
                  <c:v>19.197913</c:v>
                </c:pt>
                <c:pt idx="70315">
                  <c:v>19.198788</c:v>
                </c:pt>
                <c:pt idx="70316">
                  <c:v>19.198166000000001</c:v>
                </c:pt>
                <c:pt idx="70317">
                  <c:v>19.195215999999999</c:v>
                </c:pt>
                <c:pt idx="70318">
                  <c:v>19.195671000000001</c:v>
                </c:pt>
                <c:pt idx="70319">
                  <c:v>19.196840000000002</c:v>
                </c:pt>
                <c:pt idx="70320">
                  <c:v>19.19652</c:v>
                </c:pt>
                <c:pt idx="70321">
                  <c:v>19.199822999999999</c:v>
                </c:pt>
                <c:pt idx="70322">
                  <c:v>19.203181000000001</c:v>
                </c:pt>
                <c:pt idx="70323">
                  <c:v>19.202414000000001</c:v>
                </c:pt>
                <c:pt idx="70324">
                  <c:v>19.202119</c:v>
                </c:pt>
                <c:pt idx="70325">
                  <c:v>19.204937999999999</c:v>
                </c:pt>
                <c:pt idx="70326">
                  <c:v>19.204765999999999</c:v>
                </c:pt>
                <c:pt idx="70327">
                  <c:v>19.204951000000001</c:v>
                </c:pt>
                <c:pt idx="70328">
                  <c:v>19.209793000000001</c:v>
                </c:pt>
                <c:pt idx="70329">
                  <c:v>19.208815000000001</c:v>
                </c:pt>
                <c:pt idx="70330">
                  <c:v>19.205026</c:v>
                </c:pt>
                <c:pt idx="70331">
                  <c:v>19.205698999999999</c:v>
                </c:pt>
                <c:pt idx="70332">
                  <c:v>19.206441999999999</c:v>
                </c:pt>
                <c:pt idx="70333">
                  <c:v>19.204353999999999</c:v>
                </c:pt>
                <c:pt idx="70334">
                  <c:v>19.203393999999999</c:v>
                </c:pt>
                <c:pt idx="70335">
                  <c:v>19.205107000000002</c:v>
                </c:pt>
                <c:pt idx="70336">
                  <c:v>19.205719999999999</c:v>
                </c:pt>
                <c:pt idx="70337">
                  <c:v>19.205680999999998</c:v>
                </c:pt>
                <c:pt idx="70338">
                  <c:v>19.205893</c:v>
                </c:pt>
                <c:pt idx="70339">
                  <c:v>19.204256000000001</c:v>
                </c:pt>
                <c:pt idx="70340">
                  <c:v>19.203938000000001</c:v>
                </c:pt>
                <c:pt idx="70341">
                  <c:v>19.205086999999999</c:v>
                </c:pt>
                <c:pt idx="70342">
                  <c:v>19.204986000000002</c:v>
                </c:pt>
                <c:pt idx="70343">
                  <c:v>19.204065</c:v>
                </c:pt>
                <c:pt idx="70344">
                  <c:v>19.203313999999999</c:v>
                </c:pt>
                <c:pt idx="70345">
                  <c:v>19.204421</c:v>
                </c:pt>
                <c:pt idx="70346">
                  <c:v>19.207573</c:v>
                </c:pt>
                <c:pt idx="70347">
                  <c:v>19.207484000000001</c:v>
                </c:pt>
                <c:pt idx="70348">
                  <c:v>19.205978999999999</c:v>
                </c:pt>
                <c:pt idx="70349">
                  <c:v>19.208400000000001</c:v>
                </c:pt>
                <c:pt idx="70350">
                  <c:v>19.207374999999999</c:v>
                </c:pt>
                <c:pt idx="70351">
                  <c:v>19.208639000000002</c:v>
                </c:pt>
                <c:pt idx="70352">
                  <c:v>19.213892000000001</c:v>
                </c:pt>
                <c:pt idx="70353">
                  <c:v>19.212033000000002</c:v>
                </c:pt>
                <c:pt idx="70354">
                  <c:v>19.211752000000001</c:v>
                </c:pt>
                <c:pt idx="70355">
                  <c:v>19.213725</c:v>
                </c:pt>
                <c:pt idx="70356">
                  <c:v>19.210470999999998</c:v>
                </c:pt>
                <c:pt idx="70357">
                  <c:v>19.208642999999999</c:v>
                </c:pt>
                <c:pt idx="70358">
                  <c:v>19.212553</c:v>
                </c:pt>
                <c:pt idx="70359">
                  <c:v>19.212564</c:v>
                </c:pt>
                <c:pt idx="70360">
                  <c:v>19.206600999999999</c:v>
                </c:pt>
                <c:pt idx="70361">
                  <c:v>19.207675999999999</c:v>
                </c:pt>
                <c:pt idx="70362">
                  <c:v>19.211658</c:v>
                </c:pt>
                <c:pt idx="70363">
                  <c:v>19.210348</c:v>
                </c:pt>
                <c:pt idx="70364">
                  <c:v>19.212568000000001</c:v>
                </c:pt>
                <c:pt idx="70365">
                  <c:v>19.213853</c:v>
                </c:pt>
                <c:pt idx="70366">
                  <c:v>19.213407</c:v>
                </c:pt>
                <c:pt idx="70367">
                  <c:v>19.217006999999999</c:v>
                </c:pt>
                <c:pt idx="70368">
                  <c:v>19.214303999999998</c:v>
                </c:pt>
                <c:pt idx="70369">
                  <c:v>19.208288</c:v>
                </c:pt>
                <c:pt idx="70370">
                  <c:v>19.210198999999999</c:v>
                </c:pt>
                <c:pt idx="70371">
                  <c:v>19.212738000000002</c:v>
                </c:pt>
                <c:pt idx="70372">
                  <c:v>19.212893999999999</c:v>
                </c:pt>
                <c:pt idx="70373">
                  <c:v>19.214959</c:v>
                </c:pt>
                <c:pt idx="70374">
                  <c:v>19.218571000000001</c:v>
                </c:pt>
                <c:pt idx="70375">
                  <c:v>19.215800999999999</c:v>
                </c:pt>
                <c:pt idx="70376">
                  <c:v>19.211516</c:v>
                </c:pt>
                <c:pt idx="70377">
                  <c:v>19.214044000000001</c:v>
                </c:pt>
                <c:pt idx="70378">
                  <c:v>19.212691</c:v>
                </c:pt>
                <c:pt idx="70379">
                  <c:v>19.209434999999999</c:v>
                </c:pt>
                <c:pt idx="70380">
                  <c:v>19.215122999999998</c:v>
                </c:pt>
                <c:pt idx="70381">
                  <c:v>19.218360000000001</c:v>
                </c:pt>
                <c:pt idx="70382">
                  <c:v>19.211862</c:v>
                </c:pt>
                <c:pt idx="70383">
                  <c:v>19.212833</c:v>
                </c:pt>
                <c:pt idx="70384">
                  <c:v>19.218544000000001</c:v>
                </c:pt>
                <c:pt idx="70385">
                  <c:v>19.214061999999998</c:v>
                </c:pt>
                <c:pt idx="70386">
                  <c:v>19.211237000000001</c:v>
                </c:pt>
                <c:pt idx="70387">
                  <c:v>19.21482</c:v>
                </c:pt>
                <c:pt idx="70388">
                  <c:v>19.219321000000001</c:v>
                </c:pt>
                <c:pt idx="70389">
                  <c:v>19.222097999999999</c:v>
                </c:pt>
                <c:pt idx="70390">
                  <c:v>19.218029999999999</c:v>
                </c:pt>
                <c:pt idx="70391">
                  <c:v>19.214791000000002</c:v>
                </c:pt>
                <c:pt idx="70392">
                  <c:v>19.216048000000001</c:v>
                </c:pt>
                <c:pt idx="70393">
                  <c:v>19.215554000000001</c:v>
                </c:pt>
                <c:pt idx="70394">
                  <c:v>19.216380000000001</c:v>
                </c:pt>
                <c:pt idx="70395">
                  <c:v>19.218565999999999</c:v>
                </c:pt>
                <c:pt idx="70396">
                  <c:v>19.216512999999999</c:v>
                </c:pt>
                <c:pt idx="70397">
                  <c:v>19.214113000000001</c:v>
                </c:pt>
                <c:pt idx="70398">
                  <c:v>19.215261999999999</c:v>
                </c:pt>
                <c:pt idx="70399">
                  <c:v>19.213159000000001</c:v>
                </c:pt>
                <c:pt idx="70400">
                  <c:v>19.209313000000002</c:v>
                </c:pt>
                <c:pt idx="70401">
                  <c:v>19.207267000000002</c:v>
                </c:pt>
                <c:pt idx="70402">
                  <c:v>19.208666999999998</c:v>
                </c:pt>
                <c:pt idx="70403">
                  <c:v>19.215866999999999</c:v>
                </c:pt>
                <c:pt idx="70404">
                  <c:v>19.219382</c:v>
                </c:pt>
                <c:pt idx="70405">
                  <c:v>19.213681999999999</c:v>
                </c:pt>
                <c:pt idx="70406">
                  <c:v>19.211137999999998</c:v>
                </c:pt>
                <c:pt idx="70407">
                  <c:v>19.214022</c:v>
                </c:pt>
                <c:pt idx="70408">
                  <c:v>19.215903000000001</c:v>
                </c:pt>
                <c:pt idx="70409">
                  <c:v>19.218340000000001</c:v>
                </c:pt>
                <c:pt idx="70410">
                  <c:v>19.223198</c:v>
                </c:pt>
                <c:pt idx="70411">
                  <c:v>19.225109</c:v>
                </c:pt>
                <c:pt idx="70412">
                  <c:v>19.222678999999999</c:v>
                </c:pt>
                <c:pt idx="70413">
                  <c:v>19.223365999999999</c:v>
                </c:pt>
                <c:pt idx="70414">
                  <c:v>19.222783</c:v>
                </c:pt>
                <c:pt idx="70415">
                  <c:v>19.219866</c:v>
                </c:pt>
                <c:pt idx="70416">
                  <c:v>19.222988000000001</c:v>
                </c:pt>
                <c:pt idx="70417">
                  <c:v>19.226845999999998</c:v>
                </c:pt>
                <c:pt idx="70418">
                  <c:v>19.225504999999998</c:v>
                </c:pt>
                <c:pt idx="70419">
                  <c:v>19.222691000000001</c:v>
                </c:pt>
                <c:pt idx="70420">
                  <c:v>19.220372999999999</c:v>
                </c:pt>
                <c:pt idx="70421">
                  <c:v>19.220866999999998</c:v>
                </c:pt>
                <c:pt idx="70422">
                  <c:v>19.221886000000001</c:v>
                </c:pt>
                <c:pt idx="70423">
                  <c:v>19.221001999999999</c:v>
                </c:pt>
                <c:pt idx="70424">
                  <c:v>19.223849999999999</c:v>
                </c:pt>
                <c:pt idx="70425">
                  <c:v>19.225300000000001</c:v>
                </c:pt>
                <c:pt idx="70426">
                  <c:v>19.220703</c:v>
                </c:pt>
                <c:pt idx="70427">
                  <c:v>19.219480999999998</c:v>
                </c:pt>
                <c:pt idx="70428">
                  <c:v>19.224630999999999</c:v>
                </c:pt>
                <c:pt idx="70429">
                  <c:v>19.227015000000002</c:v>
                </c:pt>
                <c:pt idx="70430">
                  <c:v>19.225286000000001</c:v>
                </c:pt>
                <c:pt idx="70431">
                  <c:v>19.228745</c:v>
                </c:pt>
                <c:pt idx="70432">
                  <c:v>19.237335999999999</c:v>
                </c:pt>
                <c:pt idx="70433">
                  <c:v>19.238493999999999</c:v>
                </c:pt>
                <c:pt idx="70434">
                  <c:v>19.230547000000001</c:v>
                </c:pt>
                <c:pt idx="70435">
                  <c:v>19.227029999999999</c:v>
                </c:pt>
                <c:pt idx="70436">
                  <c:v>19.230730999999999</c:v>
                </c:pt>
                <c:pt idx="70437">
                  <c:v>19.232392999999998</c:v>
                </c:pt>
                <c:pt idx="70438">
                  <c:v>19.229008</c:v>
                </c:pt>
                <c:pt idx="70439">
                  <c:v>19.227917000000001</c:v>
                </c:pt>
                <c:pt idx="70440">
                  <c:v>19.229877999999999</c:v>
                </c:pt>
                <c:pt idx="70441">
                  <c:v>19.228211999999999</c:v>
                </c:pt>
                <c:pt idx="70442">
                  <c:v>19.228805999999999</c:v>
                </c:pt>
                <c:pt idx="70443">
                  <c:v>19.227568999999999</c:v>
                </c:pt>
                <c:pt idx="70444">
                  <c:v>19.225705000000001</c:v>
                </c:pt>
                <c:pt idx="70445">
                  <c:v>19.231072999999999</c:v>
                </c:pt>
                <c:pt idx="70446">
                  <c:v>19.230319999999999</c:v>
                </c:pt>
                <c:pt idx="70447">
                  <c:v>19.224404</c:v>
                </c:pt>
                <c:pt idx="70448">
                  <c:v>19.225331000000001</c:v>
                </c:pt>
                <c:pt idx="70449">
                  <c:v>19.226383999999999</c:v>
                </c:pt>
                <c:pt idx="70450">
                  <c:v>19.223519</c:v>
                </c:pt>
                <c:pt idx="70451">
                  <c:v>19.226189999999999</c:v>
                </c:pt>
                <c:pt idx="70452">
                  <c:v>19.228323</c:v>
                </c:pt>
                <c:pt idx="70453">
                  <c:v>19.225435999999998</c:v>
                </c:pt>
                <c:pt idx="70454">
                  <c:v>19.224658000000002</c:v>
                </c:pt>
                <c:pt idx="70455">
                  <c:v>19.225697</c:v>
                </c:pt>
                <c:pt idx="70456">
                  <c:v>19.227775999999999</c:v>
                </c:pt>
                <c:pt idx="70457">
                  <c:v>19.228711000000001</c:v>
                </c:pt>
                <c:pt idx="70458">
                  <c:v>19.226205</c:v>
                </c:pt>
                <c:pt idx="70459">
                  <c:v>19.224502000000001</c:v>
                </c:pt>
                <c:pt idx="70460">
                  <c:v>19.225536000000002</c:v>
                </c:pt>
                <c:pt idx="70461">
                  <c:v>19.229862000000001</c:v>
                </c:pt>
                <c:pt idx="70462">
                  <c:v>19.234956</c:v>
                </c:pt>
                <c:pt idx="70463">
                  <c:v>19.232848000000001</c:v>
                </c:pt>
                <c:pt idx="70464">
                  <c:v>19.231728</c:v>
                </c:pt>
                <c:pt idx="70465">
                  <c:v>19.232994000000001</c:v>
                </c:pt>
                <c:pt idx="70466">
                  <c:v>19.232676000000001</c:v>
                </c:pt>
                <c:pt idx="70467">
                  <c:v>19.233347999999999</c:v>
                </c:pt>
                <c:pt idx="70468">
                  <c:v>19.232728000000002</c:v>
                </c:pt>
                <c:pt idx="70469">
                  <c:v>19.233806000000001</c:v>
                </c:pt>
                <c:pt idx="70470">
                  <c:v>19.236374000000001</c:v>
                </c:pt>
                <c:pt idx="70471">
                  <c:v>19.236255</c:v>
                </c:pt>
                <c:pt idx="70472">
                  <c:v>19.237601000000002</c:v>
                </c:pt>
                <c:pt idx="70473">
                  <c:v>19.240995000000002</c:v>
                </c:pt>
                <c:pt idx="70474">
                  <c:v>19.240758</c:v>
                </c:pt>
                <c:pt idx="70475">
                  <c:v>19.237656000000001</c:v>
                </c:pt>
                <c:pt idx="70476">
                  <c:v>19.237815000000001</c:v>
                </c:pt>
                <c:pt idx="70477">
                  <c:v>19.238645999999999</c:v>
                </c:pt>
                <c:pt idx="70478">
                  <c:v>19.243549000000002</c:v>
                </c:pt>
                <c:pt idx="70479">
                  <c:v>19.247064000000002</c:v>
                </c:pt>
                <c:pt idx="70480">
                  <c:v>19.242891</c:v>
                </c:pt>
                <c:pt idx="70481">
                  <c:v>19.242141</c:v>
                </c:pt>
                <c:pt idx="70482">
                  <c:v>19.241139</c:v>
                </c:pt>
                <c:pt idx="70483">
                  <c:v>19.235184</c:v>
                </c:pt>
                <c:pt idx="70484">
                  <c:v>19.235724999999999</c:v>
                </c:pt>
                <c:pt idx="70485">
                  <c:v>19.240895999999999</c:v>
                </c:pt>
                <c:pt idx="70486">
                  <c:v>19.243151000000001</c:v>
                </c:pt>
                <c:pt idx="70487">
                  <c:v>19.238296999999999</c:v>
                </c:pt>
                <c:pt idx="70488">
                  <c:v>19.234945</c:v>
                </c:pt>
                <c:pt idx="70489">
                  <c:v>19.237614000000001</c:v>
                </c:pt>
                <c:pt idx="70490">
                  <c:v>19.237591999999999</c:v>
                </c:pt>
                <c:pt idx="70491">
                  <c:v>19.237310000000001</c:v>
                </c:pt>
                <c:pt idx="70492">
                  <c:v>19.238074000000001</c:v>
                </c:pt>
                <c:pt idx="70493">
                  <c:v>19.236529000000001</c:v>
                </c:pt>
                <c:pt idx="70494">
                  <c:v>19.237577999999999</c:v>
                </c:pt>
                <c:pt idx="70495">
                  <c:v>19.240237</c:v>
                </c:pt>
                <c:pt idx="70496">
                  <c:v>19.238315</c:v>
                </c:pt>
                <c:pt idx="70497">
                  <c:v>19.236065</c:v>
                </c:pt>
                <c:pt idx="70498">
                  <c:v>19.239445</c:v>
                </c:pt>
                <c:pt idx="70499">
                  <c:v>19.238916</c:v>
                </c:pt>
                <c:pt idx="70500">
                  <c:v>19.235332</c:v>
                </c:pt>
                <c:pt idx="70501">
                  <c:v>19.233774</c:v>
                </c:pt>
                <c:pt idx="70502">
                  <c:v>19.233951000000001</c:v>
                </c:pt>
                <c:pt idx="70503">
                  <c:v>19.236660000000001</c:v>
                </c:pt>
                <c:pt idx="70504">
                  <c:v>19.237690000000001</c:v>
                </c:pt>
                <c:pt idx="70505">
                  <c:v>19.236096</c:v>
                </c:pt>
                <c:pt idx="70506">
                  <c:v>19.234804</c:v>
                </c:pt>
                <c:pt idx="70507">
                  <c:v>19.233753</c:v>
                </c:pt>
                <c:pt idx="70508">
                  <c:v>19.234642999999998</c:v>
                </c:pt>
                <c:pt idx="70509">
                  <c:v>19.236069000000001</c:v>
                </c:pt>
                <c:pt idx="70510">
                  <c:v>19.236239000000001</c:v>
                </c:pt>
                <c:pt idx="70511">
                  <c:v>19.235537000000001</c:v>
                </c:pt>
                <c:pt idx="70512">
                  <c:v>19.235679999999999</c:v>
                </c:pt>
                <c:pt idx="70513">
                  <c:v>19.236654999999999</c:v>
                </c:pt>
                <c:pt idx="70514">
                  <c:v>19.23593</c:v>
                </c:pt>
                <c:pt idx="70515">
                  <c:v>19.236602999999999</c:v>
                </c:pt>
                <c:pt idx="70516">
                  <c:v>19.237959</c:v>
                </c:pt>
                <c:pt idx="70517">
                  <c:v>19.236236000000002</c:v>
                </c:pt>
                <c:pt idx="70518">
                  <c:v>19.238278999999999</c:v>
                </c:pt>
                <c:pt idx="70519">
                  <c:v>19.243905000000002</c:v>
                </c:pt>
                <c:pt idx="70520">
                  <c:v>19.245072</c:v>
                </c:pt>
                <c:pt idx="70521">
                  <c:v>19.238219000000001</c:v>
                </c:pt>
                <c:pt idx="70522">
                  <c:v>19.237183999999999</c:v>
                </c:pt>
                <c:pt idx="70523">
                  <c:v>19.244008000000001</c:v>
                </c:pt>
                <c:pt idx="70524">
                  <c:v>19.245197999999998</c:v>
                </c:pt>
                <c:pt idx="70525">
                  <c:v>19.243238000000002</c:v>
                </c:pt>
                <c:pt idx="70526">
                  <c:v>19.242522000000001</c:v>
                </c:pt>
                <c:pt idx="70527">
                  <c:v>19.24221</c:v>
                </c:pt>
                <c:pt idx="70528">
                  <c:v>19.245647999999999</c:v>
                </c:pt>
                <c:pt idx="70529">
                  <c:v>19.248363000000001</c:v>
                </c:pt>
                <c:pt idx="70530">
                  <c:v>19.251771999999999</c:v>
                </c:pt>
                <c:pt idx="70531">
                  <c:v>19.254332999999999</c:v>
                </c:pt>
                <c:pt idx="70532">
                  <c:v>19.257916999999999</c:v>
                </c:pt>
                <c:pt idx="70533">
                  <c:v>19.265188999999999</c:v>
                </c:pt>
                <c:pt idx="70534">
                  <c:v>19.262582999999999</c:v>
                </c:pt>
                <c:pt idx="70535">
                  <c:v>19.257255000000001</c:v>
                </c:pt>
                <c:pt idx="70536">
                  <c:v>19.259765000000002</c:v>
                </c:pt>
                <c:pt idx="70537">
                  <c:v>19.260159999999999</c:v>
                </c:pt>
                <c:pt idx="70538">
                  <c:v>19.257238000000001</c:v>
                </c:pt>
                <c:pt idx="70539">
                  <c:v>19.254656000000001</c:v>
                </c:pt>
                <c:pt idx="70540">
                  <c:v>19.252929000000002</c:v>
                </c:pt>
                <c:pt idx="70541">
                  <c:v>19.251798999999998</c:v>
                </c:pt>
                <c:pt idx="70542">
                  <c:v>19.255279999999999</c:v>
                </c:pt>
                <c:pt idx="70543">
                  <c:v>19.257328999999999</c:v>
                </c:pt>
                <c:pt idx="70544">
                  <c:v>19.253126000000002</c:v>
                </c:pt>
                <c:pt idx="70545">
                  <c:v>19.250993000000001</c:v>
                </c:pt>
                <c:pt idx="70546">
                  <c:v>19.251771000000002</c:v>
                </c:pt>
                <c:pt idx="70547">
                  <c:v>19.252058000000002</c:v>
                </c:pt>
                <c:pt idx="70548">
                  <c:v>19.253641999999999</c:v>
                </c:pt>
                <c:pt idx="70549">
                  <c:v>19.253222999999998</c:v>
                </c:pt>
                <c:pt idx="70550">
                  <c:v>19.252151000000001</c:v>
                </c:pt>
                <c:pt idx="70551">
                  <c:v>19.253136999999999</c:v>
                </c:pt>
                <c:pt idx="70552">
                  <c:v>19.253823000000001</c:v>
                </c:pt>
                <c:pt idx="70553">
                  <c:v>19.253921999999999</c:v>
                </c:pt>
                <c:pt idx="70554">
                  <c:v>19.256088999999999</c:v>
                </c:pt>
                <c:pt idx="70555">
                  <c:v>19.261296999999999</c:v>
                </c:pt>
                <c:pt idx="70556">
                  <c:v>19.264327000000002</c:v>
                </c:pt>
                <c:pt idx="70557">
                  <c:v>19.259668000000001</c:v>
                </c:pt>
                <c:pt idx="70558">
                  <c:v>19.254555</c:v>
                </c:pt>
                <c:pt idx="70559">
                  <c:v>19.255006999999999</c:v>
                </c:pt>
                <c:pt idx="70560">
                  <c:v>19.257912999999999</c:v>
                </c:pt>
                <c:pt idx="70561">
                  <c:v>19.262371999999999</c:v>
                </c:pt>
                <c:pt idx="70562">
                  <c:v>19.26633</c:v>
                </c:pt>
                <c:pt idx="70563">
                  <c:v>19.262556</c:v>
                </c:pt>
                <c:pt idx="70564">
                  <c:v>19.257379</c:v>
                </c:pt>
                <c:pt idx="70565">
                  <c:v>19.257888000000001</c:v>
                </c:pt>
                <c:pt idx="70566">
                  <c:v>19.256546</c:v>
                </c:pt>
                <c:pt idx="70567">
                  <c:v>19.254363999999999</c:v>
                </c:pt>
                <c:pt idx="70568">
                  <c:v>19.257335999999999</c:v>
                </c:pt>
                <c:pt idx="70569">
                  <c:v>19.260881999999999</c:v>
                </c:pt>
                <c:pt idx="70570">
                  <c:v>19.260674000000002</c:v>
                </c:pt>
                <c:pt idx="70571">
                  <c:v>19.260055000000001</c:v>
                </c:pt>
                <c:pt idx="70572">
                  <c:v>19.256975000000001</c:v>
                </c:pt>
                <c:pt idx="70573">
                  <c:v>19.251306</c:v>
                </c:pt>
                <c:pt idx="70574">
                  <c:v>19.252320000000001</c:v>
                </c:pt>
                <c:pt idx="70575">
                  <c:v>19.257477999999999</c:v>
                </c:pt>
                <c:pt idx="70576">
                  <c:v>19.258223999999998</c:v>
                </c:pt>
                <c:pt idx="70577">
                  <c:v>19.256107</c:v>
                </c:pt>
                <c:pt idx="70578">
                  <c:v>19.257441</c:v>
                </c:pt>
                <c:pt idx="70579">
                  <c:v>19.258061000000001</c:v>
                </c:pt>
                <c:pt idx="70580">
                  <c:v>19.256791</c:v>
                </c:pt>
                <c:pt idx="70581">
                  <c:v>19.258203999999999</c:v>
                </c:pt>
                <c:pt idx="70582">
                  <c:v>19.260145000000001</c:v>
                </c:pt>
                <c:pt idx="70583">
                  <c:v>19.258997999999998</c:v>
                </c:pt>
                <c:pt idx="70584">
                  <c:v>19.261303999999999</c:v>
                </c:pt>
                <c:pt idx="70585">
                  <c:v>19.265535</c:v>
                </c:pt>
                <c:pt idx="70586">
                  <c:v>19.264714000000001</c:v>
                </c:pt>
                <c:pt idx="70587">
                  <c:v>19.265152</c:v>
                </c:pt>
                <c:pt idx="70588">
                  <c:v>19.266162000000001</c:v>
                </c:pt>
                <c:pt idx="70589">
                  <c:v>19.26277</c:v>
                </c:pt>
                <c:pt idx="70590">
                  <c:v>19.263496</c:v>
                </c:pt>
                <c:pt idx="70591">
                  <c:v>19.265302999999999</c:v>
                </c:pt>
                <c:pt idx="70592">
                  <c:v>19.261858</c:v>
                </c:pt>
                <c:pt idx="70593">
                  <c:v>19.260193000000001</c:v>
                </c:pt>
                <c:pt idx="70594">
                  <c:v>19.260534</c:v>
                </c:pt>
                <c:pt idx="70595">
                  <c:v>19.259853</c:v>
                </c:pt>
                <c:pt idx="70596">
                  <c:v>19.264430999999998</c:v>
                </c:pt>
                <c:pt idx="70597">
                  <c:v>19.268483</c:v>
                </c:pt>
                <c:pt idx="70598">
                  <c:v>19.265678000000001</c:v>
                </c:pt>
                <c:pt idx="70599">
                  <c:v>19.262709000000001</c:v>
                </c:pt>
                <c:pt idx="70600">
                  <c:v>19.261621999999999</c:v>
                </c:pt>
                <c:pt idx="70601">
                  <c:v>19.263604999999998</c:v>
                </c:pt>
                <c:pt idx="70602">
                  <c:v>19.265740999999998</c:v>
                </c:pt>
                <c:pt idx="70603">
                  <c:v>19.264181000000001</c:v>
                </c:pt>
                <c:pt idx="70604">
                  <c:v>19.261247999999998</c:v>
                </c:pt>
                <c:pt idx="70605">
                  <c:v>19.260840999999999</c:v>
                </c:pt>
                <c:pt idx="70606">
                  <c:v>19.262637999999999</c:v>
                </c:pt>
                <c:pt idx="70607">
                  <c:v>19.260366999999999</c:v>
                </c:pt>
                <c:pt idx="70608">
                  <c:v>19.260698999999999</c:v>
                </c:pt>
                <c:pt idx="70609">
                  <c:v>19.264928000000001</c:v>
                </c:pt>
                <c:pt idx="70610">
                  <c:v>19.266773000000001</c:v>
                </c:pt>
                <c:pt idx="70611">
                  <c:v>19.265436999999999</c:v>
                </c:pt>
                <c:pt idx="70612">
                  <c:v>19.266055000000001</c:v>
                </c:pt>
                <c:pt idx="70613">
                  <c:v>19.268401000000001</c:v>
                </c:pt>
                <c:pt idx="70614">
                  <c:v>19.267599000000001</c:v>
                </c:pt>
                <c:pt idx="70615">
                  <c:v>19.268846</c:v>
                </c:pt>
                <c:pt idx="70616">
                  <c:v>19.272829999999999</c:v>
                </c:pt>
                <c:pt idx="70617">
                  <c:v>19.274083000000001</c:v>
                </c:pt>
                <c:pt idx="70618">
                  <c:v>19.272319</c:v>
                </c:pt>
                <c:pt idx="70619">
                  <c:v>19.269279000000001</c:v>
                </c:pt>
                <c:pt idx="70620">
                  <c:v>19.271343999999999</c:v>
                </c:pt>
                <c:pt idx="70621">
                  <c:v>19.274594</c:v>
                </c:pt>
                <c:pt idx="70622">
                  <c:v>19.270606000000001</c:v>
                </c:pt>
                <c:pt idx="70623">
                  <c:v>19.269019</c:v>
                </c:pt>
                <c:pt idx="70624">
                  <c:v>19.273503999999999</c:v>
                </c:pt>
                <c:pt idx="70625">
                  <c:v>19.271388000000002</c:v>
                </c:pt>
                <c:pt idx="70626">
                  <c:v>19.270575999999998</c:v>
                </c:pt>
                <c:pt idx="70627">
                  <c:v>19.272359000000002</c:v>
                </c:pt>
                <c:pt idx="70628">
                  <c:v>19.269501000000002</c:v>
                </c:pt>
                <c:pt idx="70629">
                  <c:v>19.270709</c:v>
                </c:pt>
                <c:pt idx="70630">
                  <c:v>19.271636999999998</c:v>
                </c:pt>
                <c:pt idx="70631">
                  <c:v>19.266977000000001</c:v>
                </c:pt>
                <c:pt idx="70632">
                  <c:v>19.267624000000001</c:v>
                </c:pt>
                <c:pt idx="70633">
                  <c:v>19.270510999999999</c:v>
                </c:pt>
                <c:pt idx="70634">
                  <c:v>19.271203</c:v>
                </c:pt>
                <c:pt idx="70635">
                  <c:v>19.273505</c:v>
                </c:pt>
                <c:pt idx="70636">
                  <c:v>19.272755</c:v>
                </c:pt>
                <c:pt idx="70637">
                  <c:v>19.271117</c:v>
                </c:pt>
                <c:pt idx="70638">
                  <c:v>19.272660999999999</c:v>
                </c:pt>
                <c:pt idx="70639">
                  <c:v>19.271557000000001</c:v>
                </c:pt>
                <c:pt idx="70640">
                  <c:v>19.271204999999998</c:v>
                </c:pt>
                <c:pt idx="70641">
                  <c:v>19.271782999999999</c:v>
                </c:pt>
                <c:pt idx="70642">
                  <c:v>19.271691000000001</c:v>
                </c:pt>
                <c:pt idx="70643">
                  <c:v>19.272708000000002</c:v>
                </c:pt>
                <c:pt idx="70644">
                  <c:v>19.272255999999999</c:v>
                </c:pt>
                <c:pt idx="70645">
                  <c:v>19.274681000000001</c:v>
                </c:pt>
                <c:pt idx="70646">
                  <c:v>19.276648999999999</c:v>
                </c:pt>
                <c:pt idx="70647">
                  <c:v>19.271432000000001</c:v>
                </c:pt>
                <c:pt idx="70648">
                  <c:v>19.270223000000001</c:v>
                </c:pt>
                <c:pt idx="70649">
                  <c:v>19.274813000000002</c:v>
                </c:pt>
                <c:pt idx="70650">
                  <c:v>19.273388000000001</c:v>
                </c:pt>
                <c:pt idx="70651">
                  <c:v>19.269569000000001</c:v>
                </c:pt>
                <c:pt idx="70652">
                  <c:v>19.269331999999999</c:v>
                </c:pt>
                <c:pt idx="70653">
                  <c:v>19.26906</c:v>
                </c:pt>
                <c:pt idx="70654">
                  <c:v>19.270233000000001</c:v>
                </c:pt>
                <c:pt idx="70655">
                  <c:v>19.272241999999999</c:v>
                </c:pt>
                <c:pt idx="70656">
                  <c:v>19.271996999999999</c:v>
                </c:pt>
                <c:pt idx="70657">
                  <c:v>19.271312000000002</c:v>
                </c:pt>
                <c:pt idx="70658">
                  <c:v>19.270886999999998</c:v>
                </c:pt>
                <c:pt idx="70659">
                  <c:v>19.269711999999998</c:v>
                </c:pt>
                <c:pt idx="70660">
                  <c:v>19.270250000000001</c:v>
                </c:pt>
                <c:pt idx="70661">
                  <c:v>19.268333999999999</c:v>
                </c:pt>
                <c:pt idx="70662">
                  <c:v>19.267700999999999</c:v>
                </c:pt>
                <c:pt idx="70663">
                  <c:v>19.274308000000001</c:v>
                </c:pt>
                <c:pt idx="70664">
                  <c:v>19.273879000000001</c:v>
                </c:pt>
                <c:pt idx="70665">
                  <c:v>19.269255000000001</c:v>
                </c:pt>
                <c:pt idx="70666">
                  <c:v>19.276039000000001</c:v>
                </c:pt>
                <c:pt idx="70667">
                  <c:v>19.281970000000001</c:v>
                </c:pt>
                <c:pt idx="70668">
                  <c:v>19.280989999999999</c:v>
                </c:pt>
                <c:pt idx="70669">
                  <c:v>19.280563999999998</c:v>
                </c:pt>
                <c:pt idx="70670">
                  <c:v>19.280270999999999</c:v>
                </c:pt>
                <c:pt idx="70671">
                  <c:v>19.279568000000001</c:v>
                </c:pt>
                <c:pt idx="70672">
                  <c:v>19.282478999999999</c:v>
                </c:pt>
                <c:pt idx="70673">
                  <c:v>19.283432000000001</c:v>
                </c:pt>
                <c:pt idx="70674">
                  <c:v>19.281426</c:v>
                </c:pt>
                <c:pt idx="70675">
                  <c:v>19.279008999999999</c:v>
                </c:pt>
                <c:pt idx="70676">
                  <c:v>19.279388999999998</c:v>
                </c:pt>
                <c:pt idx="70677">
                  <c:v>19.284853999999999</c:v>
                </c:pt>
                <c:pt idx="70678">
                  <c:v>19.287278000000001</c:v>
                </c:pt>
                <c:pt idx="70679">
                  <c:v>19.283906999999999</c:v>
                </c:pt>
                <c:pt idx="70680">
                  <c:v>19.284462000000001</c:v>
                </c:pt>
                <c:pt idx="70681">
                  <c:v>19.290531999999999</c:v>
                </c:pt>
                <c:pt idx="70682">
                  <c:v>19.295114999999999</c:v>
                </c:pt>
                <c:pt idx="70683">
                  <c:v>19.291184000000001</c:v>
                </c:pt>
                <c:pt idx="70684">
                  <c:v>19.284390999999999</c:v>
                </c:pt>
                <c:pt idx="70685">
                  <c:v>19.282865000000001</c:v>
                </c:pt>
                <c:pt idx="70686">
                  <c:v>19.285131</c:v>
                </c:pt>
                <c:pt idx="70687">
                  <c:v>19.287004</c:v>
                </c:pt>
                <c:pt idx="70688">
                  <c:v>19.286733999999999</c:v>
                </c:pt>
                <c:pt idx="70689">
                  <c:v>19.286213</c:v>
                </c:pt>
                <c:pt idx="70690">
                  <c:v>19.287528999999999</c:v>
                </c:pt>
                <c:pt idx="70691">
                  <c:v>19.288315999999998</c:v>
                </c:pt>
                <c:pt idx="70692">
                  <c:v>19.287253</c:v>
                </c:pt>
                <c:pt idx="70693">
                  <c:v>19.286905000000001</c:v>
                </c:pt>
                <c:pt idx="70694">
                  <c:v>19.288188999999999</c:v>
                </c:pt>
                <c:pt idx="70695">
                  <c:v>19.283446999999999</c:v>
                </c:pt>
                <c:pt idx="70696">
                  <c:v>19.277956</c:v>
                </c:pt>
                <c:pt idx="70697">
                  <c:v>19.280721</c:v>
                </c:pt>
                <c:pt idx="70698">
                  <c:v>19.281903</c:v>
                </c:pt>
                <c:pt idx="70699">
                  <c:v>19.278509</c:v>
                </c:pt>
                <c:pt idx="70700">
                  <c:v>19.281627</c:v>
                </c:pt>
                <c:pt idx="70701">
                  <c:v>19.285397</c:v>
                </c:pt>
                <c:pt idx="70702">
                  <c:v>19.285294</c:v>
                </c:pt>
                <c:pt idx="70703">
                  <c:v>19.284897000000001</c:v>
                </c:pt>
                <c:pt idx="70704">
                  <c:v>19.284011</c:v>
                </c:pt>
                <c:pt idx="70705">
                  <c:v>19.28614</c:v>
                </c:pt>
                <c:pt idx="70706">
                  <c:v>19.288381999999999</c:v>
                </c:pt>
                <c:pt idx="70707">
                  <c:v>19.284044999999999</c:v>
                </c:pt>
                <c:pt idx="70708">
                  <c:v>19.283624</c:v>
                </c:pt>
                <c:pt idx="70709">
                  <c:v>19.287403999999999</c:v>
                </c:pt>
                <c:pt idx="70710">
                  <c:v>19.289773</c:v>
                </c:pt>
                <c:pt idx="70711">
                  <c:v>19.292693</c:v>
                </c:pt>
                <c:pt idx="70712">
                  <c:v>19.293240000000001</c:v>
                </c:pt>
                <c:pt idx="70713">
                  <c:v>19.291360999999998</c:v>
                </c:pt>
                <c:pt idx="70714">
                  <c:v>19.290210999999999</c:v>
                </c:pt>
                <c:pt idx="70715">
                  <c:v>19.289017000000001</c:v>
                </c:pt>
                <c:pt idx="70716">
                  <c:v>19.287797999999999</c:v>
                </c:pt>
                <c:pt idx="70717">
                  <c:v>19.286145000000001</c:v>
                </c:pt>
                <c:pt idx="70718">
                  <c:v>19.283018999999999</c:v>
                </c:pt>
                <c:pt idx="70719">
                  <c:v>19.282285000000002</c:v>
                </c:pt>
                <c:pt idx="70720">
                  <c:v>19.285323999999999</c:v>
                </c:pt>
                <c:pt idx="70721">
                  <c:v>19.286527</c:v>
                </c:pt>
                <c:pt idx="70722">
                  <c:v>19.286317</c:v>
                </c:pt>
                <c:pt idx="70723">
                  <c:v>19.286511000000001</c:v>
                </c:pt>
                <c:pt idx="70724">
                  <c:v>19.286079999999998</c:v>
                </c:pt>
                <c:pt idx="70725">
                  <c:v>19.287391</c:v>
                </c:pt>
                <c:pt idx="70726">
                  <c:v>19.287495</c:v>
                </c:pt>
                <c:pt idx="70727">
                  <c:v>19.28603</c:v>
                </c:pt>
                <c:pt idx="70728">
                  <c:v>19.290378</c:v>
                </c:pt>
                <c:pt idx="70729">
                  <c:v>19.292546000000002</c:v>
                </c:pt>
                <c:pt idx="70730">
                  <c:v>19.294029999999999</c:v>
                </c:pt>
                <c:pt idx="70731">
                  <c:v>19.296281</c:v>
                </c:pt>
                <c:pt idx="70732">
                  <c:v>19.289580000000001</c:v>
                </c:pt>
                <c:pt idx="70733">
                  <c:v>19.287300999999999</c:v>
                </c:pt>
                <c:pt idx="70734">
                  <c:v>19.294941999999999</c:v>
                </c:pt>
                <c:pt idx="70735">
                  <c:v>19.297519999999999</c:v>
                </c:pt>
                <c:pt idx="70736">
                  <c:v>19.295574999999999</c:v>
                </c:pt>
                <c:pt idx="70737">
                  <c:v>19.296568000000001</c:v>
                </c:pt>
                <c:pt idx="70738">
                  <c:v>19.299116999999999</c:v>
                </c:pt>
                <c:pt idx="70739">
                  <c:v>19.297767</c:v>
                </c:pt>
                <c:pt idx="70740">
                  <c:v>19.292781000000002</c:v>
                </c:pt>
                <c:pt idx="70741">
                  <c:v>19.291129000000002</c:v>
                </c:pt>
                <c:pt idx="70742">
                  <c:v>19.298043</c:v>
                </c:pt>
                <c:pt idx="70743">
                  <c:v>19.302796000000001</c:v>
                </c:pt>
                <c:pt idx="70744">
                  <c:v>19.299292000000001</c:v>
                </c:pt>
                <c:pt idx="70745">
                  <c:v>19.299372999999999</c:v>
                </c:pt>
                <c:pt idx="70746">
                  <c:v>19.297512000000001</c:v>
                </c:pt>
                <c:pt idx="70747">
                  <c:v>19.292379</c:v>
                </c:pt>
                <c:pt idx="70748">
                  <c:v>19.294045000000001</c:v>
                </c:pt>
                <c:pt idx="70749">
                  <c:v>19.298753000000001</c:v>
                </c:pt>
                <c:pt idx="70750">
                  <c:v>19.301582</c:v>
                </c:pt>
                <c:pt idx="70751">
                  <c:v>19.301805000000002</c:v>
                </c:pt>
                <c:pt idx="70752">
                  <c:v>19.303260000000002</c:v>
                </c:pt>
                <c:pt idx="70753">
                  <c:v>19.303692999999999</c:v>
                </c:pt>
                <c:pt idx="70754">
                  <c:v>19.301524000000001</c:v>
                </c:pt>
                <c:pt idx="70755">
                  <c:v>19.300777</c:v>
                </c:pt>
                <c:pt idx="70756">
                  <c:v>19.296628999999999</c:v>
                </c:pt>
                <c:pt idx="70757">
                  <c:v>19.296555000000001</c:v>
                </c:pt>
                <c:pt idx="70758">
                  <c:v>19.302603000000001</c:v>
                </c:pt>
                <c:pt idx="70759">
                  <c:v>19.300284000000001</c:v>
                </c:pt>
                <c:pt idx="70760">
                  <c:v>19.295483999999998</c:v>
                </c:pt>
                <c:pt idx="70761">
                  <c:v>19.300830999999999</c:v>
                </c:pt>
                <c:pt idx="70762">
                  <c:v>19.307877000000001</c:v>
                </c:pt>
                <c:pt idx="70763">
                  <c:v>19.303905</c:v>
                </c:pt>
                <c:pt idx="70764">
                  <c:v>19.299118</c:v>
                </c:pt>
                <c:pt idx="70765">
                  <c:v>19.301815999999999</c:v>
                </c:pt>
                <c:pt idx="70766">
                  <c:v>19.306260000000002</c:v>
                </c:pt>
                <c:pt idx="70767">
                  <c:v>19.306166000000001</c:v>
                </c:pt>
                <c:pt idx="70768">
                  <c:v>19.303467000000001</c:v>
                </c:pt>
                <c:pt idx="70769">
                  <c:v>19.304231999999999</c:v>
                </c:pt>
                <c:pt idx="70770">
                  <c:v>19.306441</c:v>
                </c:pt>
                <c:pt idx="70771">
                  <c:v>19.304786</c:v>
                </c:pt>
                <c:pt idx="70772">
                  <c:v>19.303494000000001</c:v>
                </c:pt>
                <c:pt idx="70773">
                  <c:v>19.305212999999998</c:v>
                </c:pt>
                <c:pt idx="70774">
                  <c:v>19.305588</c:v>
                </c:pt>
                <c:pt idx="70775">
                  <c:v>19.303001999999999</c:v>
                </c:pt>
                <c:pt idx="70776">
                  <c:v>19.304099999999998</c:v>
                </c:pt>
                <c:pt idx="70777">
                  <c:v>19.305140999999999</c:v>
                </c:pt>
                <c:pt idx="70778">
                  <c:v>19.304247</c:v>
                </c:pt>
                <c:pt idx="70779">
                  <c:v>19.304026</c:v>
                </c:pt>
                <c:pt idx="70780">
                  <c:v>19.302500999999999</c:v>
                </c:pt>
                <c:pt idx="70781">
                  <c:v>19.303459</c:v>
                </c:pt>
                <c:pt idx="70782">
                  <c:v>19.304020999999999</c:v>
                </c:pt>
                <c:pt idx="70783">
                  <c:v>19.300989000000001</c:v>
                </c:pt>
                <c:pt idx="70784">
                  <c:v>19.303322000000001</c:v>
                </c:pt>
                <c:pt idx="70785">
                  <c:v>19.307465000000001</c:v>
                </c:pt>
                <c:pt idx="70786">
                  <c:v>19.307134999999999</c:v>
                </c:pt>
                <c:pt idx="70787">
                  <c:v>19.308966999999999</c:v>
                </c:pt>
                <c:pt idx="70788">
                  <c:v>19.310319</c:v>
                </c:pt>
                <c:pt idx="70789">
                  <c:v>19.307539999999999</c:v>
                </c:pt>
                <c:pt idx="70790">
                  <c:v>19.309898</c:v>
                </c:pt>
                <c:pt idx="70791">
                  <c:v>19.314896000000001</c:v>
                </c:pt>
                <c:pt idx="70792">
                  <c:v>19.310302</c:v>
                </c:pt>
                <c:pt idx="70793">
                  <c:v>19.300494</c:v>
                </c:pt>
                <c:pt idx="70794">
                  <c:v>19.299402000000001</c:v>
                </c:pt>
                <c:pt idx="70795">
                  <c:v>19.302409999999998</c:v>
                </c:pt>
                <c:pt idx="70796">
                  <c:v>19.305002000000002</c:v>
                </c:pt>
                <c:pt idx="70797">
                  <c:v>19.309246000000002</c:v>
                </c:pt>
                <c:pt idx="70798">
                  <c:v>19.309009</c:v>
                </c:pt>
                <c:pt idx="70799">
                  <c:v>19.308066</c:v>
                </c:pt>
                <c:pt idx="70800">
                  <c:v>19.311713999999998</c:v>
                </c:pt>
                <c:pt idx="70801">
                  <c:v>19.306953</c:v>
                </c:pt>
                <c:pt idx="70802">
                  <c:v>19.302762000000001</c:v>
                </c:pt>
                <c:pt idx="70803">
                  <c:v>19.307245999999999</c:v>
                </c:pt>
                <c:pt idx="70804">
                  <c:v>19.307728000000001</c:v>
                </c:pt>
                <c:pt idx="70805">
                  <c:v>19.303728</c:v>
                </c:pt>
                <c:pt idx="70806">
                  <c:v>19.303439999999998</c:v>
                </c:pt>
                <c:pt idx="70807">
                  <c:v>19.306124000000001</c:v>
                </c:pt>
                <c:pt idx="70808">
                  <c:v>19.307784999999999</c:v>
                </c:pt>
                <c:pt idx="70809">
                  <c:v>19.307687999999999</c:v>
                </c:pt>
                <c:pt idx="70810">
                  <c:v>19.306122999999999</c:v>
                </c:pt>
                <c:pt idx="70811">
                  <c:v>19.306968999999999</c:v>
                </c:pt>
                <c:pt idx="70812">
                  <c:v>19.309062000000001</c:v>
                </c:pt>
                <c:pt idx="70813">
                  <c:v>19.313168999999998</c:v>
                </c:pt>
                <c:pt idx="70814">
                  <c:v>19.314712</c:v>
                </c:pt>
                <c:pt idx="70815">
                  <c:v>19.311872000000001</c:v>
                </c:pt>
                <c:pt idx="70816">
                  <c:v>19.315318999999999</c:v>
                </c:pt>
                <c:pt idx="70817">
                  <c:v>19.316320000000001</c:v>
                </c:pt>
                <c:pt idx="70818">
                  <c:v>19.31306</c:v>
                </c:pt>
                <c:pt idx="70819">
                  <c:v>19.314050000000002</c:v>
                </c:pt>
                <c:pt idx="70820">
                  <c:v>19.31409</c:v>
                </c:pt>
                <c:pt idx="70821">
                  <c:v>19.312421000000001</c:v>
                </c:pt>
                <c:pt idx="70822">
                  <c:v>19.317381999999998</c:v>
                </c:pt>
                <c:pt idx="70823">
                  <c:v>19.320095999999999</c:v>
                </c:pt>
                <c:pt idx="70824">
                  <c:v>19.314409000000001</c:v>
                </c:pt>
                <c:pt idx="70825">
                  <c:v>19.311447000000001</c:v>
                </c:pt>
                <c:pt idx="70826">
                  <c:v>19.314571000000001</c:v>
                </c:pt>
                <c:pt idx="70827">
                  <c:v>19.313874999999999</c:v>
                </c:pt>
                <c:pt idx="70828">
                  <c:v>19.311731000000002</c:v>
                </c:pt>
                <c:pt idx="70829">
                  <c:v>19.313677999999999</c:v>
                </c:pt>
                <c:pt idx="70830">
                  <c:v>19.311831999999999</c:v>
                </c:pt>
                <c:pt idx="70831">
                  <c:v>19.307414000000001</c:v>
                </c:pt>
                <c:pt idx="70832">
                  <c:v>19.311138</c:v>
                </c:pt>
                <c:pt idx="70833">
                  <c:v>19.31372</c:v>
                </c:pt>
                <c:pt idx="70834">
                  <c:v>19.310593000000001</c:v>
                </c:pt>
                <c:pt idx="70835">
                  <c:v>19.313323</c:v>
                </c:pt>
                <c:pt idx="70836">
                  <c:v>19.316638000000001</c:v>
                </c:pt>
                <c:pt idx="70837">
                  <c:v>19.314478999999999</c:v>
                </c:pt>
                <c:pt idx="70838">
                  <c:v>19.315807</c:v>
                </c:pt>
                <c:pt idx="70839">
                  <c:v>19.315912000000001</c:v>
                </c:pt>
                <c:pt idx="70840">
                  <c:v>19.310438000000001</c:v>
                </c:pt>
                <c:pt idx="70841">
                  <c:v>19.309318999999999</c:v>
                </c:pt>
                <c:pt idx="70842">
                  <c:v>19.31475</c:v>
                </c:pt>
                <c:pt idx="70843">
                  <c:v>19.316296000000001</c:v>
                </c:pt>
                <c:pt idx="70844">
                  <c:v>19.314558000000002</c:v>
                </c:pt>
                <c:pt idx="70845">
                  <c:v>19.313929999999999</c:v>
                </c:pt>
                <c:pt idx="70846">
                  <c:v>19.314433999999999</c:v>
                </c:pt>
                <c:pt idx="70847">
                  <c:v>19.315376000000001</c:v>
                </c:pt>
                <c:pt idx="70848">
                  <c:v>19.317399000000002</c:v>
                </c:pt>
                <c:pt idx="70849">
                  <c:v>19.321155999999998</c:v>
                </c:pt>
                <c:pt idx="70850">
                  <c:v>19.320411</c:v>
                </c:pt>
                <c:pt idx="70851">
                  <c:v>19.317060000000001</c:v>
                </c:pt>
                <c:pt idx="70852">
                  <c:v>19.321448</c:v>
                </c:pt>
                <c:pt idx="70853">
                  <c:v>19.323867</c:v>
                </c:pt>
                <c:pt idx="70854">
                  <c:v>19.320792000000001</c:v>
                </c:pt>
                <c:pt idx="70855">
                  <c:v>19.322488</c:v>
                </c:pt>
                <c:pt idx="70856">
                  <c:v>19.324169999999999</c:v>
                </c:pt>
                <c:pt idx="70857">
                  <c:v>19.321867000000001</c:v>
                </c:pt>
                <c:pt idx="70858">
                  <c:v>19.320005999999999</c:v>
                </c:pt>
                <c:pt idx="70859">
                  <c:v>19.323198999999999</c:v>
                </c:pt>
                <c:pt idx="70860">
                  <c:v>19.325934</c:v>
                </c:pt>
                <c:pt idx="70861">
                  <c:v>19.325066</c:v>
                </c:pt>
                <c:pt idx="70862">
                  <c:v>19.325246</c:v>
                </c:pt>
                <c:pt idx="70863">
                  <c:v>19.323343000000001</c:v>
                </c:pt>
                <c:pt idx="70864">
                  <c:v>19.324750000000002</c:v>
                </c:pt>
                <c:pt idx="70865">
                  <c:v>19.326080000000001</c:v>
                </c:pt>
                <c:pt idx="70866">
                  <c:v>19.319946000000002</c:v>
                </c:pt>
                <c:pt idx="70867">
                  <c:v>19.320723000000001</c:v>
                </c:pt>
                <c:pt idx="70868">
                  <c:v>19.324701999999998</c:v>
                </c:pt>
                <c:pt idx="70869">
                  <c:v>19.320914999999999</c:v>
                </c:pt>
                <c:pt idx="70870">
                  <c:v>19.319942000000001</c:v>
                </c:pt>
                <c:pt idx="70871">
                  <c:v>19.321313</c:v>
                </c:pt>
                <c:pt idx="70872">
                  <c:v>19.320906000000001</c:v>
                </c:pt>
                <c:pt idx="70873">
                  <c:v>19.322471</c:v>
                </c:pt>
                <c:pt idx="70874">
                  <c:v>19.321677000000001</c:v>
                </c:pt>
                <c:pt idx="70875">
                  <c:v>19.31859</c:v>
                </c:pt>
                <c:pt idx="70876">
                  <c:v>19.319932999999999</c:v>
                </c:pt>
                <c:pt idx="70877">
                  <c:v>19.320920000000001</c:v>
                </c:pt>
                <c:pt idx="70878">
                  <c:v>19.318249999999999</c:v>
                </c:pt>
                <c:pt idx="70879">
                  <c:v>19.318918</c:v>
                </c:pt>
                <c:pt idx="70880">
                  <c:v>19.322638999999999</c:v>
                </c:pt>
                <c:pt idx="70881">
                  <c:v>19.322277</c:v>
                </c:pt>
                <c:pt idx="70882">
                  <c:v>19.319338999999999</c:v>
                </c:pt>
                <c:pt idx="70883">
                  <c:v>19.318769</c:v>
                </c:pt>
                <c:pt idx="70884">
                  <c:v>19.318076000000001</c:v>
                </c:pt>
                <c:pt idx="70885">
                  <c:v>19.317038</c:v>
                </c:pt>
                <c:pt idx="70886">
                  <c:v>19.320827000000001</c:v>
                </c:pt>
                <c:pt idx="70887">
                  <c:v>19.325213999999999</c:v>
                </c:pt>
                <c:pt idx="70888">
                  <c:v>19.326858000000001</c:v>
                </c:pt>
                <c:pt idx="70889">
                  <c:v>19.326222999999999</c:v>
                </c:pt>
                <c:pt idx="70890">
                  <c:v>19.323947</c:v>
                </c:pt>
                <c:pt idx="70891">
                  <c:v>19.325064000000001</c:v>
                </c:pt>
                <c:pt idx="70892">
                  <c:v>19.330295</c:v>
                </c:pt>
                <c:pt idx="70893">
                  <c:v>19.331040000000002</c:v>
                </c:pt>
                <c:pt idx="70894">
                  <c:v>19.325482000000001</c:v>
                </c:pt>
                <c:pt idx="70895">
                  <c:v>19.322772000000001</c:v>
                </c:pt>
                <c:pt idx="70896">
                  <c:v>19.330590999999998</c:v>
                </c:pt>
                <c:pt idx="70897">
                  <c:v>19.333919000000002</c:v>
                </c:pt>
                <c:pt idx="70898">
                  <c:v>19.330770000000001</c:v>
                </c:pt>
                <c:pt idx="70899">
                  <c:v>19.334059</c:v>
                </c:pt>
                <c:pt idx="70900">
                  <c:v>19.335190999999998</c:v>
                </c:pt>
                <c:pt idx="70901">
                  <c:v>19.328823</c:v>
                </c:pt>
                <c:pt idx="70902">
                  <c:v>19.32854</c:v>
                </c:pt>
                <c:pt idx="70903">
                  <c:v>19.333029</c:v>
                </c:pt>
                <c:pt idx="70904">
                  <c:v>19.328935999999999</c:v>
                </c:pt>
                <c:pt idx="70905">
                  <c:v>19.325749999999999</c:v>
                </c:pt>
                <c:pt idx="70906">
                  <c:v>19.329335</c:v>
                </c:pt>
                <c:pt idx="70907">
                  <c:v>19.326350999999999</c:v>
                </c:pt>
                <c:pt idx="70908">
                  <c:v>19.324688999999999</c:v>
                </c:pt>
                <c:pt idx="70909">
                  <c:v>19.330787000000001</c:v>
                </c:pt>
                <c:pt idx="70910">
                  <c:v>19.331627999999998</c:v>
                </c:pt>
                <c:pt idx="70911">
                  <c:v>19.329630999999999</c:v>
                </c:pt>
                <c:pt idx="70912">
                  <c:v>19.330542999999999</c:v>
                </c:pt>
                <c:pt idx="70913">
                  <c:v>19.331146</c:v>
                </c:pt>
                <c:pt idx="70914">
                  <c:v>19.336141000000001</c:v>
                </c:pt>
                <c:pt idx="70915">
                  <c:v>19.338621</c:v>
                </c:pt>
                <c:pt idx="70916">
                  <c:v>19.333456999999999</c:v>
                </c:pt>
                <c:pt idx="70917">
                  <c:v>19.334713000000001</c:v>
                </c:pt>
                <c:pt idx="70918">
                  <c:v>19.337101000000001</c:v>
                </c:pt>
                <c:pt idx="70919">
                  <c:v>19.331419</c:v>
                </c:pt>
                <c:pt idx="70920">
                  <c:v>19.332395000000002</c:v>
                </c:pt>
                <c:pt idx="70921">
                  <c:v>19.335540000000002</c:v>
                </c:pt>
                <c:pt idx="70922">
                  <c:v>19.330805999999999</c:v>
                </c:pt>
                <c:pt idx="70923">
                  <c:v>19.331976999999998</c:v>
                </c:pt>
                <c:pt idx="70924">
                  <c:v>19.336349999999999</c:v>
                </c:pt>
                <c:pt idx="70925">
                  <c:v>19.333278</c:v>
                </c:pt>
                <c:pt idx="70926">
                  <c:v>19.330278</c:v>
                </c:pt>
                <c:pt idx="70927">
                  <c:v>19.330031000000002</c:v>
                </c:pt>
                <c:pt idx="70928">
                  <c:v>19.331285999999999</c:v>
                </c:pt>
                <c:pt idx="70929">
                  <c:v>19.333182000000001</c:v>
                </c:pt>
                <c:pt idx="70930">
                  <c:v>19.335916000000001</c:v>
                </c:pt>
                <c:pt idx="70931">
                  <c:v>19.337913</c:v>
                </c:pt>
                <c:pt idx="70932">
                  <c:v>19.336693</c:v>
                </c:pt>
                <c:pt idx="70933">
                  <c:v>19.333459000000001</c:v>
                </c:pt>
                <c:pt idx="70934">
                  <c:v>19.333220000000001</c:v>
                </c:pt>
                <c:pt idx="70935">
                  <c:v>19.335491000000001</c:v>
                </c:pt>
                <c:pt idx="70936">
                  <c:v>19.336919000000002</c:v>
                </c:pt>
                <c:pt idx="70937">
                  <c:v>19.336572</c:v>
                </c:pt>
                <c:pt idx="70938">
                  <c:v>19.336953000000001</c:v>
                </c:pt>
                <c:pt idx="70939">
                  <c:v>19.338066999999999</c:v>
                </c:pt>
                <c:pt idx="70940">
                  <c:v>19.336938</c:v>
                </c:pt>
                <c:pt idx="70941">
                  <c:v>19.335284000000001</c:v>
                </c:pt>
                <c:pt idx="70942">
                  <c:v>19.335691000000001</c:v>
                </c:pt>
                <c:pt idx="70943">
                  <c:v>19.335664999999999</c:v>
                </c:pt>
                <c:pt idx="70944">
                  <c:v>19.336717</c:v>
                </c:pt>
                <c:pt idx="70945">
                  <c:v>19.342089999999999</c:v>
                </c:pt>
                <c:pt idx="70946">
                  <c:v>19.341657999999999</c:v>
                </c:pt>
                <c:pt idx="70947">
                  <c:v>19.336134000000001</c:v>
                </c:pt>
                <c:pt idx="70948">
                  <c:v>19.338186</c:v>
                </c:pt>
                <c:pt idx="70949">
                  <c:v>19.340112999999999</c:v>
                </c:pt>
                <c:pt idx="70950">
                  <c:v>19.339113999999999</c:v>
                </c:pt>
                <c:pt idx="70951">
                  <c:v>19.342206999999998</c:v>
                </c:pt>
                <c:pt idx="70952">
                  <c:v>19.341884</c:v>
                </c:pt>
                <c:pt idx="70953">
                  <c:v>19.335134</c:v>
                </c:pt>
                <c:pt idx="70954">
                  <c:v>19.335039999999999</c:v>
                </c:pt>
                <c:pt idx="70955">
                  <c:v>19.341526999999999</c:v>
                </c:pt>
                <c:pt idx="70956">
                  <c:v>19.343634000000002</c:v>
                </c:pt>
                <c:pt idx="70957">
                  <c:v>19.345345999999999</c:v>
                </c:pt>
                <c:pt idx="70958">
                  <c:v>19.347356999999999</c:v>
                </c:pt>
                <c:pt idx="70959">
                  <c:v>19.343527999999999</c:v>
                </c:pt>
                <c:pt idx="70960">
                  <c:v>19.345120000000001</c:v>
                </c:pt>
                <c:pt idx="70961">
                  <c:v>19.350580999999998</c:v>
                </c:pt>
                <c:pt idx="70962">
                  <c:v>19.349889999999998</c:v>
                </c:pt>
                <c:pt idx="70963">
                  <c:v>19.345524000000001</c:v>
                </c:pt>
                <c:pt idx="70964">
                  <c:v>19.346793000000002</c:v>
                </c:pt>
                <c:pt idx="70965">
                  <c:v>19.350075</c:v>
                </c:pt>
                <c:pt idx="70966">
                  <c:v>19.347321999999998</c:v>
                </c:pt>
                <c:pt idx="70967">
                  <c:v>19.344646000000001</c:v>
                </c:pt>
                <c:pt idx="70968">
                  <c:v>19.344000000000001</c:v>
                </c:pt>
                <c:pt idx="70969">
                  <c:v>19.341804</c:v>
                </c:pt>
                <c:pt idx="70970">
                  <c:v>19.345040999999998</c:v>
                </c:pt>
                <c:pt idx="70971">
                  <c:v>19.350331000000001</c:v>
                </c:pt>
                <c:pt idx="70972">
                  <c:v>19.349325</c:v>
                </c:pt>
                <c:pt idx="70973">
                  <c:v>19.347987</c:v>
                </c:pt>
                <c:pt idx="70974">
                  <c:v>19.348268000000001</c:v>
                </c:pt>
                <c:pt idx="70975">
                  <c:v>19.344995000000001</c:v>
                </c:pt>
                <c:pt idx="70976">
                  <c:v>19.344024999999998</c:v>
                </c:pt>
                <c:pt idx="70977">
                  <c:v>19.347020000000001</c:v>
                </c:pt>
                <c:pt idx="70978">
                  <c:v>19.344089</c:v>
                </c:pt>
                <c:pt idx="70979">
                  <c:v>19.341733000000001</c:v>
                </c:pt>
                <c:pt idx="70980">
                  <c:v>19.348072999999999</c:v>
                </c:pt>
                <c:pt idx="70981">
                  <c:v>19.352533000000001</c:v>
                </c:pt>
                <c:pt idx="70982">
                  <c:v>19.349686999999999</c:v>
                </c:pt>
                <c:pt idx="70983">
                  <c:v>19.345154000000001</c:v>
                </c:pt>
                <c:pt idx="70984">
                  <c:v>19.343575000000001</c:v>
                </c:pt>
                <c:pt idx="70985">
                  <c:v>19.339372000000001</c:v>
                </c:pt>
                <c:pt idx="70986">
                  <c:v>19.338031999999998</c:v>
                </c:pt>
                <c:pt idx="70987">
                  <c:v>19.341640000000002</c:v>
                </c:pt>
                <c:pt idx="70988">
                  <c:v>19.341661999999999</c:v>
                </c:pt>
                <c:pt idx="70989">
                  <c:v>19.345659999999999</c:v>
                </c:pt>
                <c:pt idx="70990">
                  <c:v>19.350417</c:v>
                </c:pt>
                <c:pt idx="70991">
                  <c:v>19.343322000000001</c:v>
                </c:pt>
                <c:pt idx="70992">
                  <c:v>19.339406</c:v>
                </c:pt>
                <c:pt idx="70993">
                  <c:v>19.348078000000001</c:v>
                </c:pt>
                <c:pt idx="70994">
                  <c:v>19.351261000000001</c:v>
                </c:pt>
                <c:pt idx="70995">
                  <c:v>19.34498</c:v>
                </c:pt>
                <c:pt idx="70996">
                  <c:v>19.349481000000001</c:v>
                </c:pt>
                <c:pt idx="70997">
                  <c:v>19.357261999999999</c:v>
                </c:pt>
                <c:pt idx="70998">
                  <c:v>19.354012000000001</c:v>
                </c:pt>
                <c:pt idx="70999">
                  <c:v>19.358663</c:v>
                </c:pt>
                <c:pt idx="71000">
                  <c:v>19.360399000000001</c:v>
                </c:pt>
                <c:pt idx="71001">
                  <c:v>19.351109999999998</c:v>
                </c:pt>
                <c:pt idx="71002">
                  <c:v>19.353066999999999</c:v>
                </c:pt>
                <c:pt idx="71003">
                  <c:v>19.35877</c:v>
                </c:pt>
                <c:pt idx="71004">
                  <c:v>19.358011000000001</c:v>
                </c:pt>
                <c:pt idx="71005">
                  <c:v>19.358701</c:v>
                </c:pt>
                <c:pt idx="71006">
                  <c:v>19.358706000000002</c:v>
                </c:pt>
                <c:pt idx="71007">
                  <c:v>19.355222999999999</c:v>
                </c:pt>
                <c:pt idx="71008">
                  <c:v>19.353874999999999</c:v>
                </c:pt>
                <c:pt idx="71009">
                  <c:v>19.355367000000001</c:v>
                </c:pt>
                <c:pt idx="71010">
                  <c:v>19.353964000000001</c:v>
                </c:pt>
                <c:pt idx="71011">
                  <c:v>19.348794000000002</c:v>
                </c:pt>
                <c:pt idx="71012">
                  <c:v>19.346575000000001</c:v>
                </c:pt>
                <c:pt idx="71013">
                  <c:v>19.353846999999998</c:v>
                </c:pt>
                <c:pt idx="71014">
                  <c:v>19.358764999999998</c:v>
                </c:pt>
                <c:pt idx="71015">
                  <c:v>19.355727000000002</c:v>
                </c:pt>
                <c:pt idx="71016">
                  <c:v>19.354997000000001</c:v>
                </c:pt>
                <c:pt idx="71017">
                  <c:v>19.354704000000002</c:v>
                </c:pt>
                <c:pt idx="71018">
                  <c:v>19.353940999999999</c:v>
                </c:pt>
                <c:pt idx="71019">
                  <c:v>19.354011</c:v>
                </c:pt>
                <c:pt idx="71020">
                  <c:v>19.354361000000001</c:v>
                </c:pt>
                <c:pt idx="71021">
                  <c:v>19.356095</c:v>
                </c:pt>
                <c:pt idx="71022">
                  <c:v>19.356514000000001</c:v>
                </c:pt>
                <c:pt idx="71023">
                  <c:v>19.354343</c:v>
                </c:pt>
                <c:pt idx="71024">
                  <c:v>19.355435</c:v>
                </c:pt>
                <c:pt idx="71025">
                  <c:v>19.357285999999998</c:v>
                </c:pt>
                <c:pt idx="71026">
                  <c:v>19.356175</c:v>
                </c:pt>
                <c:pt idx="71027">
                  <c:v>19.353076999999999</c:v>
                </c:pt>
                <c:pt idx="71028">
                  <c:v>19.350469</c:v>
                </c:pt>
                <c:pt idx="71029">
                  <c:v>19.351261000000001</c:v>
                </c:pt>
                <c:pt idx="71030">
                  <c:v>19.353743999999999</c:v>
                </c:pt>
                <c:pt idx="71031">
                  <c:v>19.353024999999999</c:v>
                </c:pt>
                <c:pt idx="71032">
                  <c:v>19.353957000000001</c:v>
                </c:pt>
                <c:pt idx="71033">
                  <c:v>19.354046</c:v>
                </c:pt>
                <c:pt idx="71034">
                  <c:v>19.348586999999998</c:v>
                </c:pt>
                <c:pt idx="71035">
                  <c:v>19.353490000000001</c:v>
                </c:pt>
                <c:pt idx="71036">
                  <c:v>19.361858000000002</c:v>
                </c:pt>
                <c:pt idx="71037">
                  <c:v>19.356845</c:v>
                </c:pt>
                <c:pt idx="71038">
                  <c:v>19.353158000000001</c:v>
                </c:pt>
                <c:pt idx="71039">
                  <c:v>19.359705000000002</c:v>
                </c:pt>
                <c:pt idx="71040">
                  <c:v>19.364701</c:v>
                </c:pt>
                <c:pt idx="71041">
                  <c:v>19.363955000000001</c:v>
                </c:pt>
                <c:pt idx="71042">
                  <c:v>19.363800999999999</c:v>
                </c:pt>
                <c:pt idx="71043">
                  <c:v>19.369602</c:v>
                </c:pt>
                <c:pt idx="71044">
                  <c:v>19.373560999999999</c:v>
                </c:pt>
                <c:pt idx="71045">
                  <c:v>19.368860999999999</c:v>
                </c:pt>
                <c:pt idx="71046">
                  <c:v>19.368870000000001</c:v>
                </c:pt>
                <c:pt idx="71047">
                  <c:v>19.372654000000001</c:v>
                </c:pt>
                <c:pt idx="71048">
                  <c:v>19.368580000000001</c:v>
                </c:pt>
                <c:pt idx="71049">
                  <c:v>19.365303000000001</c:v>
                </c:pt>
                <c:pt idx="71050">
                  <c:v>19.365883</c:v>
                </c:pt>
                <c:pt idx="71051">
                  <c:v>19.366654</c:v>
                </c:pt>
                <c:pt idx="71052">
                  <c:v>19.369062</c:v>
                </c:pt>
                <c:pt idx="71053">
                  <c:v>19.368848</c:v>
                </c:pt>
                <c:pt idx="71054">
                  <c:v>19.365158000000001</c:v>
                </c:pt>
                <c:pt idx="71055">
                  <c:v>19.362421999999999</c:v>
                </c:pt>
                <c:pt idx="71056">
                  <c:v>19.362794000000001</c:v>
                </c:pt>
                <c:pt idx="71057">
                  <c:v>19.366361999999999</c:v>
                </c:pt>
                <c:pt idx="71058">
                  <c:v>19.368514999999999</c:v>
                </c:pt>
                <c:pt idx="71059">
                  <c:v>19.364269</c:v>
                </c:pt>
                <c:pt idx="71060">
                  <c:v>19.359541</c:v>
                </c:pt>
                <c:pt idx="71061">
                  <c:v>19.361509999999999</c:v>
                </c:pt>
                <c:pt idx="71062">
                  <c:v>19.364453000000001</c:v>
                </c:pt>
                <c:pt idx="71063">
                  <c:v>19.364170000000001</c:v>
                </c:pt>
                <c:pt idx="71064">
                  <c:v>19.364723999999999</c:v>
                </c:pt>
                <c:pt idx="71065">
                  <c:v>19.363147000000001</c:v>
                </c:pt>
                <c:pt idx="71066">
                  <c:v>19.358917999999999</c:v>
                </c:pt>
                <c:pt idx="71067">
                  <c:v>19.363063</c:v>
                </c:pt>
                <c:pt idx="71068">
                  <c:v>19.367497</c:v>
                </c:pt>
                <c:pt idx="71069">
                  <c:v>19.363016999999999</c:v>
                </c:pt>
                <c:pt idx="71070">
                  <c:v>19.361789000000002</c:v>
                </c:pt>
                <c:pt idx="71071">
                  <c:v>19.362359000000001</c:v>
                </c:pt>
                <c:pt idx="71072">
                  <c:v>19.36281</c:v>
                </c:pt>
                <c:pt idx="71073">
                  <c:v>19.364443000000001</c:v>
                </c:pt>
                <c:pt idx="71074">
                  <c:v>19.363219000000001</c:v>
                </c:pt>
                <c:pt idx="71075">
                  <c:v>19.364170999999999</c:v>
                </c:pt>
                <c:pt idx="71076">
                  <c:v>19.363564</c:v>
                </c:pt>
                <c:pt idx="71077">
                  <c:v>19.363472999999999</c:v>
                </c:pt>
                <c:pt idx="71078">
                  <c:v>19.367172</c:v>
                </c:pt>
                <c:pt idx="71079">
                  <c:v>19.366869999999999</c:v>
                </c:pt>
                <c:pt idx="71080">
                  <c:v>19.367315000000001</c:v>
                </c:pt>
                <c:pt idx="71081">
                  <c:v>19.374286999999999</c:v>
                </c:pt>
                <c:pt idx="71082">
                  <c:v>19.379559</c:v>
                </c:pt>
                <c:pt idx="71083">
                  <c:v>19.376272</c:v>
                </c:pt>
                <c:pt idx="71084">
                  <c:v>19.375941000000001</c:v>
                </c:pt>
                <c:pt idx="71085">
                  <c:v>19.377503000000001</c:v>
                </c:pt>
                <c:pt idx="71086">
                  <c:v>19.373684000000001</c:v>
                </c:pt>
                <c:pt idx="71087">
                  <c:v>19.375913000000001</c:v>
                </c:pt>
                <c:pt idx="71088">
                  <c:v>19.380161999999999</c:v>
                </c:pt>
                <c:pt idx="71089">
                  <c:v>19.377369000000002</c:v>
                </c:pt>
                <c:pt idx="71090">
                  <c:v>19.375364000000001</c:v>
                </c:pt>
                <c:pt idx="71091">
                  <c:v>19.377756999999999</c:v>
                </c:pt>
                <c:pt idx="71092">
                  <c:v>19.380611999999999</c:v>
                </c:pt>
                <c:pt idx="71093">
                  <c:v>19.380939999999999</c:v>
                </c:pt>
                <c:pt idx="71094">
                  <c:v>19.378411</c:v>
                </c:pt>
                <c:pt idx="71095">
                  <c:v>19.379085</c:v>
                </c:pt>
                <c:pt idx="71096">
                  <c:v>19.383141999999999</c:v>
                </c:pt>
                <c:pt idx="71097">
                  <c:v>19.380094</c:v>
                </c:pt>
                <c:pt idx="71098">
                  <c:v>19.374997</c:v>
                </c:pt>
                <c:pt idx="71099">
                  <c:v>19.37716</c:v>
                </c:pt>
                <c:pt idx="71100">
                  <c:v>19.379235000000001</c:v>
                </c:pt>
                <c:pt idx="71101">
                  <c:v>19.372229000000001</c:v>
                </c:pt>
                <c:pt idx="71102">
                  <c:v>19.369498</c:v>
                </c:pt>
                <c:pt idx="71103">
                  <c:v>19.374995999999999</c:v>
                </c:pt>
                <c:pt idx="71104">
                  <c:v>19.373051</c:v>
                </c:pt>
                <c:pt idx="71105">
                  <c:v>19.370915</c:v>
                </c:pt>
                <c:pt idx="71106">
                  <c:v>19.375738999999999</c:v>
                </c:pt>
                <c:pt idx="71107">
                  <c:v>19.372129000000001</c:v>
                </c:pt>
                <c:pt idx="71108">
                  <c:v>19.367211000000001</c:v>
                </c:pt>
                <c:pt idx="71109">
                  <c:v>19.375305999999998</c:v>
                </c:pt>
                <c:pt idx="71110">
                  <c:v>19.376833999999999</c:v>
                </c:pt>
                <c:pt idx="71111">
                  <c:v>19.369658999999999</c:v>
                </c:pt>
                <c:pt idx="71112">
                  <c:v>19.372602000000001</c:v>
                </c:pt>
                <c:pt idx="71113">
                  <c:v>19.377341000000001</c:v>
                </c:pt>
                <c:pt idx="71114">
                  <c:v>19.375945999999999</c:v>
                </c:pt>
                <c:pt idx="71115">
                  <c:v>19.375038</c:v>
                </c:pt>
                <c:pt idx="71116">
                  <c:v>19.376304000000001</c:v>
                </c:pt>
                <c:pt idx="71117">
                  <c:v>19.374503000000001</c:v>
                </c:pt>
                <c:pt idx="71118">
                  <c:v>19.373031999999998</c:v>
                </c:pt>
                <c:pt idx="71119">
                  <c:v>19.375228</c:v>
                </c:pt>
                <c:pt idx="71120">
                  <c:v>19.376425000000001</c:v>
                </c:pt>
                <c:pt idx="71121">
                  <c:v>19.378270000000001</c:v>
                </c:pt>
                <c:pt idx="71122">
                  <c:v>19.376916000000001</c:v>
                </c:pt>
                <c:pt idx="71123">
                  <c:v>19.377323000000001</c:v>
                </c:pt>
                <c:pt idx="71124">
                  <c:v>19.383006999999999</c:v>
                </c:pt>
                <c:pt idx="71125">
                  <c:v>19.382138000000001</c:v>
                </c:pt>
                <c:pt idx="71126">
                  <c:v>19.378221</c:v>
                </c:pt>
                <c:pt idx="71127">
                  <c:v>19.378519000000001</c:v>
                </c:pt>
                <c:pt idx="71128">
                  <c:v>19.379000999999999</c:v>
                </c:pt>
                <c:pt idx="71129">
                  <c:v>19.378022999999999</c:v>
                </c:pt>
                <c:pt idx="71130">
                  <c:v>19.379657999999999</c:v>
                </c:pt>
                <c:pt idx="71131">
                  <c:v>19.382048999999999</c:v>
                </c:pt>
                <c:pt idx="71132">
                  <c:v>19.379725000000001</c:v>
                </c:pt>
                <c:pt idx="71133">
                  <c:v>19.377146</c:v>
                </c:pt>
                <c:pt idx="71134">
                  <c:v>19.378921999999999</c:v>
                </c:pt>
                <c:pt idx="71135">
                  <c:v>19.378869999999999</c:v>
                </c:pt>
                <c:pt idx="71136">
                  <c:v>19.373999000000001</c:v>
                </c:pt>
                <c:pt idx="71137">
                  <c:v>19.374936000000002</c:v>
                </c:pt>
                <c:pt idx="71138">
                  <c:v>19.380015</c:v>
                </c:pt>
                <c:pt idx="71139">
                  <c:v>19.378785000000001</c:v>
                </c:pt>
                <c:pt idx="71140">
                  <c:v>19.374877999999999</c:v>
                </c:pt>
                <c:pt idx="71141">
                  <c:v>19.375177999999998</c:v>
                </c:pt>
                <c:pt idx="71142">
                  <c:v>19.376494000000001</c:v>
                </c:pt>
                <c:pt idx="71143">
                  <c:v>19.376265</c:v>
                </c:pt>
                <c:pt idx="71144">
                  <c:v>19.380227999999999</c:v>
                </c:pt>
                <c:pt idx="71145">
                  <c:v>19.387878000000001</c:v>
                </c:pt>
                <c:pt idx="71146">
                  <c:v>19.3855</c:v>
                </c:pt>
                <c:pt idx="71147">
                  <c:v>19.375624999999999</c:v>
                </c:pt>
                <c:pt idx="71148">
                  <c:v>19.371704999999999</c:v>
                </c:pt>
                <c:pt idx="71149">
                  <c:v>19.373619999999999</c:v>
                </c:pt>
                <c:pt idx="71150">
                  <c:v>19.377416</c:v>
                </c:pt>
                <c:pt idx="71151">
                  <c:v>19.379380000000001</c:v>
                </c:pt>
                <c:pt idx="71152">
                  <c:v>19.379431</c:v>
                </c:pt>
                <c:pt idx="71153">
                  <c:v>19.380420000000001</c:v>
                </c:pt>
                <c:pt idx="71154">
                  <c:v>19.383704999999999</c:v>
                </c:pt>
                <c:pt idx="71155">
                  <c:v>19.382839000000001</c:v>
                </c:pt>
                <c:pt idx="71156">
                  <c:v>19.379073000000002</c:v>
                </c:pt>
                <c:pt idx="71157">
                  <c:v>19.380479000000001</c:v>
                </c:pt>
                <c:pt idx="71158">
                  <c:v>19.382445000000001</c:v>
                </c:pt>
                <c:pt idx="71159">
                  <c:v>19.382072999999998</c:v>
                </c:pt>
                <c:pt idx="71160">
                  <c:v>19.385712999999999</c:v>
                </c:pt>
                <c:pt idx="71161">
                  <c:v>19.386935000000001</c:v>
                </c:pt>
                <c:pt idx="71162">
                  <c:v>19.385245000000001</c:v>
                </c:pt>
                <c:pt idx="71163">
                  <c:v>19.387321</c:v>
                </c:pt>
                <c:pt idx="71164">
                  <c:v>19.387931999999999</c:v>
                </c:pt>
                <c:pt idx="71165">
                  <c:v>19.385676</c:v>
                </c:pt>
                <c:pt idx="71166">
                  <c:v>19.388141999999998</c:v>
                </c:pt>
                <c:pt idx="71167">
                  <c:v>19.391065000000001</c:v>
                </c:pt>
                <c:pt idx="71168">
                  <c:v>19.390471000000002</c:v>
                </c:pt>
                <c:pt idx="71169">
                  <c:v>19.391696</c:v>
                </c:pt>
                <c:pt idx="71170">
                  <c:v>19.393179</c:v>
                </c:pt>
                <c:pt idx="71171">
                  <c:v>19.394006999999998</c:v>
                </c:pt>
                <c:pt idx="71172">
                  <c:v>19.394088</c:v>
                </c:pt>
                <c:pt idx="71173">
                  <c:v>19.388642999999998</c:v>
                </c:pt>
                <c:pt idx="71174">
                  <c:v>19.385323</c:v>
                </c:pt>
                <c:pt idx="71175">
                  <c:v>19.387564999999999</c:v>
                </c:pt>
                <c:pt idx="71176">
                  <c:v>19.388072999999999</c:v>
                </c:pt>
                <c:pt idx="71177">
                  <c:v>19.385636000000002</c:v>
                </c:pt>
                <c:pt idx="71178">
                  <c:v>19.384954</c:v>
                </c:pt>
                <c:pt idx="71179">
                  <c:v>19.389292999999999</c:v>
                </c:pt>
                <c:pt idx="71180">
                  <c:v>19.389367</c:v>
                </c:pt>
                <c:pt idx="71181">
                  <c:v>19.383890000000001</c:v>
                </c:pt>
                <c:pt idx="71182">
                  <c:v>19.384651999999999</c:v>
                </c:pt>
                <c:pt idx="71183">
                  <c:v>19.387578000000001</c:v>
                </c:pt>
                <c:pt idx="71184">
                  <c:v>19.38495</c:v>
                </c:pt>
                <c:pt idx="71185">
                  <c:v>19.383464</c:v>
                </c:pt>
                <c:pt idx="71186">
                  <c:v>19.386620000000001</c:v>
                </c:pt>
                <c:pt idx="71187">
                  <c:v>19.384353000000001</c:v>
                </c:pt>
                <c:pt idx="71188">
                  <c:v>19.380872</c:v>
                </c:pt>
                <c:pt idx="71189">
                  <c:v>19.387298000000001</c:v>
                </c:pt>
                <c:pt idx="71190">
                  <c:v>19.389976999999998</c:v>
                </c:pt>
                <c:pt idx="71191">
                  <c:v>19.384581000000001</c:v>
                </c:pt>
                <c:pt idx="71192">
                  <c:v>19.383229</c:v>
                </c:pt>
                <c:pt idx="71193">
                  <c:v>19.385079999999999</c:v>
                </c:pt>
                <c:pt idx="71194">
                  <c:v>19.381762999999999</c:v>
                </c:pt>
                <c:pt idx="71195">
                  <c:v>19.379166999999999</c:v>
                </c:pt>
                <c:pt idx="71196">
                  <c:v>19.380768</c:v>
                </c:pt>
                <c:pt idx="71197">
                  <c:v>19.379415000000002</c:v>
                </c:pt>
                <c:pt idx="71198">
                  <c:v>19.381748000000002</c:v>
                </c:pt>
                <c:pt idx="71199">
                  <c:v>19.385805999999999</c:v>
                </c:pt>
                <c:pt idx="71200">
                  <c:v>19.382491999999999</c:v>
                </c:pt>
                <c:pt idx="71201">
                  <c:v>19.381475999999999</c:v>
                </c:pt>
                <c:pt idx="71202">
                  <c:v>19.386607999999999</c:v>
                </c:pt>
                <c:pt idx="71203">
                  <c:v>19.387229000000001</c:v>
                </c:pt>
                <c:pt idx="71204">
                  <c:v>19.384893999999999</c:v>
                </c:pt>
                <c:pt idx="71205">
                  <c:v>19.386569999999999</c:v>
                </c:pt>
                <c:pt idx="71206">
                  <c:v>19.389157000000001</c:v>
                </c:pt>
                <c:pt idx="71207">
                  <c:v>19.387871000000001</c:v>
                </c:pt>
                <c:pt idx="71208">
                  <c:v>19.38907</c:v>
                </c:pt>
                <c:pt idx="71209">
                  <c:v>19.393775000000002</c:v>
                </c:pt>
                <c:pt idx="71210">
                  <c:v>19.393685999999999</c:v>
                </c:pt>
                <c:pt idx="71211">
                  <c:v>19.392675000000001</c:v>
                </c:pt>
                <c:pt idx="71212">
                  <c:v>19.394213000000001</c:v>
                </c:pt>
                <c:pt idx="71213">
                  <c:v>19.394117999999999</c:v>
                </c:pt>
                <c:pt idx="71214">
                  <c:v>19.389564</c:v>
                </c:pt>
                <c:pt idx="71215">
                  <c:v>19.38908</c:v>
                </c:pt>
                <c:pt idx="71216">
                  <c:v>19.393851000000002</c:v>
                </c:pt>
                <c:pt idx="71217">
                  <c:v>19.390635</c:v>
                </c:pt>
                <c:pt idx="71218">
                  <c:v>19.385293999999998</c:v>
                </c:pt>
                <c:pt idx="71219">
                  <c:v>19.389658000000001</c:v>
                </c:pt>
                <c:pt idx="71220">
                  <c:v>19.395026000000001</c:v>
                </c:pt>
                <c:pt idx="71221">
                  <c:v>19.396549</c:v>
                </c:pt>
                <c:pt idx="71222">
                  <c:v>19.398318</c:v>
                </c:pt>
                <c:pt idx="71223">
                  <c:v>19.397729000000002</c:v>
                </c:pt>
                <c:pt idx="71224">
                  <c:v>19.394501000000002</c:v>
                </c:pt>
                <c:pt idx="71225">
                  <c:v>19.393082</c:v>
                </c:pt>
                <c:pt idx="71226">
                  <c:v>19.395068999999999</c:v>
                </c:pt>
                <c:pt idx="71227">
                  <c:v>19.396913000000001</c:v>
                </c:pt>
                <c:pt idx="71228">
                  <c:v>19.396709999999999</c:v>
                </c:pt>
                <c:pt idx="71229">
                  <c:v>19.396605000000001</c:v>
                </c:pt>
                <c:pt idx="71230">
                  <c:v>19.394383999999999</c:v>
                </c:pt>
                <c:pt idx="71231">
                  <c:v>19.393795999999998</c:v>
                </c:pt>
                <c:pt idx="71232">
                  <c:v>19.399041</c:v>
                </c:pt>
                <c:pt idx="71233">
                  <c:v>19.399910999999999</c:v>
                </c:pt>
                <c:pt idx="71234">
                  <c:v>19.394138999999999</c:v>
                </c:pt>
                <c:pt idx="71235">
                  <c:v>19.393912</c:v>
                </c:pt>
                <c:pt idx="71236">
                  <c:v>19.394656000000001</c:v>
                </c:pt>
                <c:pt idx="71237">
                  <c:v>19.395282000000002</c:v>
                </c:pt>
                <c:pt idx="71238">
                  <c:v>19.398619</c:v>
                </c:pt>
                <c:pt idx="71239">
                  <c:v>19.398541999999999</c:v>
                </c:pt>
                <c:pt idx="71240">
                  <c:v>19.396750999999998</c:v>
                </c:pt>
                <c:pt idx="71241">
                  <c:v>19.395934</c:v>
                </c:pt>
                <c:pt idx="71242">
                  <c:v>19.395876999999999</c:v>
                </c:pt>
                <c:pt idx="71243">
                  <c:v>19.398496999999999</c:v>
                </c:pt>
                <c:pt idx="71244">
                  <c:v>19.398029999999999</c:v>
                </c:pt>
                <c:pt idx="71245">
                  <c:v>19.395325</c:v>
                </c:pt>
                <c:pt idx="71246">
                  <c:v>19.396584000000001</c:v>
                </c:pt>
                <c:pt idx="71247">
                  <c:v>19.399678999999999</c:v>
                </c:pt>
                <c:pt idx="71248">
                  <c:v>19.399046999999999</c:v>
                </c:pt>
                <c:pt idx="71249">
                  <c:v>19.396457999999999</c:v>
                </c:pt>
                <c:pt idx="71250">
                  <c:v>19.398879000000001</c:v>
                </c:pt>
                <c:pt idx="71251">
                  <c:v>19.40203</c:v>
                </c:pt>
                <c:pt idx="71252">
                  <c:v>19.398285999999999</c:v>
                </c:pt>
                <c:pt idx="71253">
                  <c:v>19.396709000000001</c:v>
                </c:pt>
                <c:pt idx="71254">
                  <c:v>19.404194</c:v>
                </c:pt>
                <c:pt idx="71255">
                  <c:v>19.406949000000001</c:v>
                </c:pt>
                <c:pt idx="71256">
                  <c:v>19.398766999999999</c:v>
                </c:pt>
                <c:pt idx="71257">
                  <c:v>19.397638000000001</c:v>
                </c:pt>
                <c:pt idx="71258">
                  <c:v>19.402221000000001</c:v>
                </c:pt>
                <c:pt idx="71259">
                  <c:v>19.403079999999999</c:v>
                </c:pt>
                <c:pt idx="71260">
                  <c:v>19.404874</c:v>
                </c:pt>
                <c:pt idx="71261">
                  <c:v>19.403494999999999</c:v>
                </c:pt>
                <c:pt idx="71262">
                  <c:v>19.403458000000001</c:v>
                </c:pt>
                <c:pt idx="71263">
                  <c:v>19.406849999999999</c:v>
                </c:pt>
                <c:pt idx="71264">
                  <c:v>19.404492000000001</c:v>
                </c:pt>
                <c:pt idx="71265">
                  <c:v>19.403265000000001</c:v>
                </c:pt>
                <c:pt idx="71266">
                  <c:v>19.404699000000001</c:v>
                </c:pt>
                <c:pt idx="71267">
                  <c:v>19.404229000000001</c:v>
                </c:pt>
                <c:pt idx="71268">
                  <c:v>19.404132000000001</c:v>
                </c:pt>
                <c:pt idx="71269">
                  <c:v>19.405377000000001</c:v>
                </c:pt>
                <c:pt idx="71270">
                  <c:v>19.407841000000001</c:v>
                </c:pt>
                <c:pt idx="71271">
                  <c:v>19.409904000000001</c:v>
                </c:pt>
                <c:pt idx="71272">
                  <c:v>19.413446</c:v>
                </c:pt>
                <c:pt idx="71273">
                  <c:v>19.415769000000001</c:v>
                </c:pt>
                <c:pt idx="71274">
                  <c:v>19.413747000000001</c:v>
                </c:pt>
                <c:pt idx="71275">
                  <c:v>19.414701999999998</c:v>
                </c:pt>
                <c:pt idx="71276">
                  <c:v>19.418275000000001</c:v>
                </c:pt>
                <c:pt idx="71277">
                  <c:v>19.414964000000001</c:v>
                </c:pt>
                <c:pt idx="71278">
                  <c:v>19.409541000000001</c:v>
                </c:pt>
                <c:pt idx="71279">
                  <c:v>19.413584</c:v>
                </c:pt>
                <c:pt idx="71280">
                  <c:v>19.416651999999999</c:v>
                </c:pt>
                <c:pt idx="71281">
                  <c:v>19.411270999999999</c:v>
                </c:pt>
                <c:pt idx="71282">
                  <c:v>19.409102000000001</c:v>
                </c:pt>
                <c:pt idx="71283">
                  <c:v>19.413371999999999</c:v>
                </c:pt>
                <c:pt idx="71284">
                  <c:v>19.414294999999999</c:v>
                </c:pt>
                <c:pt idx="71285">
                  <c:v>19.410260999999998</c:v>
                </c:pt>
                <c:pt idx="71286">
                  <c:v>19.410589000000002</c:v>
                </c:pt>
                <c:pt idx="71287">
                  <c:v>19.414377000000002</c:v>
                </c:pt>
                <c:pt idx="71288">
                  <c:v>19.412118</c:v>
                </c:pt>
                <c:pt idx="71289">
                  <c:v>19.407632</c:v>
                </c:pt>
                <c:pt idx="71290">
                  <c:v>19.407702</c:v>
                </c:pt>
                <c:pt idx="71291">
                  <c:v>19.410575000000001</c:v>
                </c:pt>
                <c:pt idx="71292">
                  <c:v>19.409791999999999</c:v>
                </c:pt>
                <c:pt idx="71293">
                  <c:v>19.407499000000001</c:v>
                </c:pt>
                <c:pt idx="71294">
                  <c:v>19.406735999999999</c:v>
                </c:pt>
                <c:pt idx="71295">
                  <c:v>19.406835999999998</c:v>
                </c:pt>
                <c:pt idx="71296">
                  <c:v>19.409243</c:v>
                </c:pt>
                <c:pt idx="71297">
                  <c:v>19.411283999999998</c:v>
                </c:pt>
                <c:pt idx="71298">
                  <c:v>19.410270000000001</c:v>
                </c:pt>
                <c:pt idx="71299">
                  <c:v>19.410786999999999</c:v>
                </c:pt>
                <c:pt idx="71300">
                  <c:v>19.410688</c:v>
                </c:pt>
                <c:pt idx="71301">
                  <c:v>19.409455999999999</c:v>
                </c:pt>
                <c:pt idx="71302">
                  <c:v>19.410488000000001</c:v>
                </c:pt>
                <c:pt idx="71303">
                  <c:v>19.412109999999998</c:v>
                </c:pt>
                <c:pt idx="71304">
                  <c:v>19.409727</c:v>
                </c:pt>
                <c:pt idx="71305">
                  <c:v>19.407945999999999</c:v>
                </c:pt>
                <c:pt idx="71306">
                  <c:v>19.416098999999999</c:v>
                </c:pt>
                <c:pt idx="71307">
                  <c:v>19.421408</c:v>
                </c:pt>
                <c:pt idx="71308">
                  <c:v>19.414840999999999</c:v>
                </c:pt>
                <c:pt idx="71309">
                  <c:v>19.412192000000001</c:v>
                </c:pt>
                <c:pt idx="71310">
                  <c:v>19.417171</c:v>
                </c:pt>
                <c:pt idx="71311">
                  <c:v>19.417957000000001</c:v>
                </c:pt>
                <c:pt idx="71312">
                  <c:v>19.416889999999999</c:v>
                </c:pt>
                <c:pt idx="71313">
                  <c:v>19.423521999999998</c:v>
                </c:pt>
                <c:pt idx="71314">
                  <c:v>19.426213000000001</c:v>
                </c:pt>
                <c:pt idx="71315">
                  <c:v>19.421733</c:v>
                </c:pt>
                <c:pt idx="71316">
                  <c:v>19.424101</c:v>
                </c:pt>
                <c:pt idx="71317">
                  <c:v>19.427496000000001</c:v>
                </c:pt>
                <c:pt idx="71318">
                  <c:v>19.425318999999998</c:v>
                </c:pt>
                <c:pt idx="71319">
                  <c:v>19.423299</c:v>
                </c:pt>
                <c:pt idx="71320">
                  <c:v>19.422214</c:v>
                </c:pt>
                <c:pt idx="71321">
                  <c:v>19.423166999999999</c:v>
                </c:pt>
                <c:pt idx="71322">
                  <c:v>19.425058</c:v>
                </c:pt>
                <c:pt idx="71323">
                  <c:v>19.424956000000002</c:v>
                </c:pt>
                <c:pt idx="71324">
                  <c:v>19.425086</c:v>
                </c:pt>
                <c:pt idx="71325">
                  <c:v>19.427965</c:v>
                </c:pt>
                <c:pt idx="71326">
                  <c:v>19.429718000000001</c:v>
                </c:pt>
                <c:pt idx="71327">
                  <c:v>19.430955000000001</c:v>
                </c:pt>
                <c:pt idx="71328">
                  <c:v>19.432689</c:v>
                </c:pt>
                <c:pt idx="71329">
                  <c:v>19.429580999999999</c:v>
                </c:pt>
                <c:pt idx="71330">
                  <c:v>19.428263000000001</c:v>
                </c:pt>
                <c:pt idx="71331">
                  <c:v>19.431206</c:v>
                </c:pt>
                <c:pt idx="71332">
                  <c:v>19.428135000000001</c:v>
                </c:pt>
                <c:pt idx="71333">
                  <c:v>19.425104999999999</c:v>
                </c:pt>
                <c:pt idx="71334">
                  <c:v>19.429103000000001</c:v>
                </c:pt>
                <c:pt idx="71335">
                  <c:v>19.433672000000001</c:v>
                </c:pt>
                <c:pt idx="71336">
                  <c:v>19.433516999999998</c:v>
                </c:pt>
                <c:pt idx="71337">
                  <c:v>19.42632</c:v>
                </c:pt>
                <c:pt idx="71338">
                  <c:v>19.420428999999999</c:v>
                </c:pt>
                <c:pt idx="71339">
                  <c:v>19.423041999999999</c:v>
                </c:pt>
                <c:pt idx="71340">
                  <c:v>19.424643</c:v>
                </c:pt>
                <c:pt idx="71341">
                  <c:v>19.423407999999998</c:v>
                </c:pt>
                <c:pt idx="71342">
                  <c:v>19.423428000000001</c:v>
                </c:pt>
                <c:pt idx="71343">
                  <c:v>19.421671</c:v>
                </c:pt>
                <c:pt idx="71344">
                  <c:v>19.421855000000001</c:v>
                </c:pt>
                <c:pt idx="71345">
                  <c:v>19.423210999999998</c:v>
                </c:pt>
                <c:pt idx="71346">
                  <c:v>19.419976999999999</c:v>
                </c:pt>
                <c:pt idx="71347">
                  <c:v>19.420490999999998</c:v>
                </c:pt>
                <c:pt idx="71348">
                  <c:v>19.425369</c:v>
                </c:pt>
                <c:pt idx="71349">
                  <c:v>19.425273000000001</c:v>
                </c:pt>
                <c:pt idx="71350">
                  <c:v>19.422740000000001</c:v>
                </c:pt>
                <c:pt idx="71351">
                  <c:v>19.424538999999999</c:v>
                </c:pt>
                <c:pt idx="71352">
                  <c:v>19.426794000000001</c:v>
                </c:pt>
                <c:pt idx="71353">
                  <c:v>19.427029000000001</c:v>
                </c:pt>
                <c:pt idx="71354">
                  <c:v>19.429708999999999</c:v>
                </c:pt>
                <c:pt idx="71355">
                  <c:v>19.432248999999999</c:v>
                </c:pt>
                <c:pt idx="71356">
                  <c:v>19.431712999999998</c:v>
                </c:pt>
                <c:pt idx="71357">
                  <c:v>19.436316999999999</c:v>
                </c:pt>
                <c:pt idx="71358">
                  <c:v>19.440958999999999</c:v>
                </c:pt>
                <c:pt idx="71359">
                  <c:v>19.431470999999998</c:v>
                </c:pt>
                <c:pt idx="71360">
                  <c:v>19.423210000000001</c:v>
                </c:pt>
                <c:pt idx="71361">
                  <c:v>19.430748999999999</c:v>
                </c:pt>
                <c:pt idx="71362">
                  <c:v>19.433589000000001</c:v>
                </c:pt>
                <c:pt idx="71363">
                  <c:v>19.428038999999998</c:v>
                </c:pt>
                <c:pt idx="71364">
                  <c:v>19.429279999999999</c:v>
                </c:pt>
                <c:pt idx="71365">
                  <c:v>19.430468000000001</c:v>
                </c:pt>
                <c:pt idx="71366">
                  <c:v>19.425871999999998</c:v>
                </c:pt>
                <c:pt idx="71367">
                  <c:v>19.424236000000001</c:v>
                </c:pt>
                <c:pt idx="71368">
                  <c:v>19.423698999999999</c:v>
                </c:pt>
                <c:pt idx="71369">
                  <c:v>19.424196999999999</c:v>
                </c:pt>
                <c:pt idx="71370">
                  <c:v>19.430028</c:v>
                </c:pt>
                <c:pt idx="71371">
                  <c:v>19.431822</c:v>
                </c:pt>
                <c:pt idx="71372">
                  <c:v>19.427754</c:v>
                </c:pt>
                <c:pt idx="71373">
                  <c:v>19.427285999999999</c:v>
                </c:pt>
                <c:pt idx="71374">
                  <c:v>19.429259999999999</c:v>
                </c:pt>
                <c:pt idx="71375">
                  <c:v>19.427873999999999</c:v>
                </c:pt>
                <c:pt idx="71376">
                  <c:v>19.427697999999999</c:v>
                </c:pt>
                <c:pt idx="71377">
                  <c:v>19.434286</c:v>
                </c:pt>
                <c:pt idx="71378">
                  <c:v>19.437446000000001</c:v>
                </c:pt>
                <c:pt idx="71379">
                  <c:v>19.434038000000001</c:v>
                </c:pt>
                <c:pt idx="71380">
                  <c:v>19.434173000000001</c:v>
                </c:pt>
                <c:pt idx="71381">
                  <c:v>19.434732</c:v>
                </c:pt>
                <c:pt idx="71382">
                  <c:v>19.438044999999999</c:v>
                </c:pt>
                <c:pt idx="71383">
                  <c:v>19.439634000000002</c:v>
                </c:pt>
                <c:pt idx="71384">
                  <c:v>19.433827000000001</c:v>
                </c:pt>
                <c:pt idx="71385">
                  <c:v>19.431972999999999</c:v>
                </c:pt>
                <c:pt idx="71386">
                  <c:v>19.435616</c:v>
                </c:pt>
                <c:pt idx="71387">
                  <c:v>19.438658</c:v>
                </c:pt>
                <c:pt idx="71388">
                  <c:v>19.438962</c:v>
                </c:pt>
                <c:pt idx="71389">
                  <c:v>19.439651999999999</c:v>
                </c:pt>
                <c:pt idx="71390">
                  <c:v>19.439093</c:v>
                </c:pt>
                <c:pt idx="71391">
                  <c:v>19.437166999999999</c:v>
                </c:pt>
                <c:pt idx="71392">
                  <c:v>19.4404</c:v>
                </c:pt>
                <c:pt idx="71393">
                  <c:v>19.440683</c:v>
                </c:pt>
                <c:pt idx="71394">
                  <c:v>19.435763000000001</c:v>
                </c:pt>
                <c:pt idx="71395">
                  <c:v>19.440002</c:v>
                </c:pt>
                <c:pt idx="71396">
                  <c:v>19.443804</c:v>
                </c:pt>
                <c:pt idx="71397">
                  <c:v>19.438845000000001</c:v>
                </c:pt>
                <c:pt idx="71398">
                  <c:v>19.436947</c:v>
                </c:pt>
                <c:pt idx="71399">
                  <c:v>19.440387000000001</c:v>
                </c:pt>
                <c:pt idx="71400">
                  <c:v>19.442122999999999</c:v>
                </c:pt>
                <c:pt idx="71401">
                  <c:v>19.441603000000001</c:v>
                </c:pt>
                <c:pt idx="71402">
                  <c:v>19.439235</c:v>
                </c:pt>
                <c:pt idx="71403">
                  <c:v>19.436658999999999</c:v>
                </c:pt>
                <c:pt idx="71404">
                  <c:v>19.435679</c:v>
                </c:pt>
                <c:pt idx="71405">
                  <c:v>19.435464</c:v>
                </c:pt>
                <c:pt idx="71406">
                  <c:v>19.437010000000001</c:v>
                </c:pt>
                <c:pt idx="71407">
                  <c:v>19.439188999999999</c:v>
                </c:pt>
                <c:pt idx="71408">
                  <c:v>19.436558999999999</c:v>
                </c:pt>
                <c:pt idx="71409">
                  <c:v>19.433517999999999</c:v>
                </c:pt>
                <c:pt idx="71410">
                  <c:v>19.436178000000002</c:v>
                </c:pt>
                <c:pt idx="71411">
                  <c:v>19.439710000000002</c:v>
                </c:pt>
                <c:pt idx="71412">
                  <c:v>19.440597</c:v>
                </c:pt>
                <c:pt idx="71413">
                  <c:v>19.439057999999999</c:v>
                </c:pt>
                <c:pt idx="71414">
                  <c:v>19.438936999999999</c:v>
                </c:pt>
                <c:pt idx="71415">
                  <c:v>19.442163000000001</c:v>
                </c:pt>
                <c:pt idx="71416">
                  <c:v>19.440145999999999</c:v>
                </c:pt>
                <c:pt idx="71417">
                  <c:v>19.437218999999999</c:v>
                </c:pt>
                <c:pt idx="71418">
                  <c:v>19.439487</c:v>
                </c:pt>
                <c:pt idx="71419">
                  <c:v>19.439672999999999</c:v>
                </c:pt>
                <c:pt idx="71420">
                  <c:v>19.433450000000001</c:v>
                </c:pt>
                <c:pt idx="71421">
                  <c:v>19.431001999999999</c:v>
                </c:pt>
                <c:pt idx="71422">
                  <c:v>19.436474</c:v>
                </c:pt>
                <c:pt idx="71423">
                  <c:v>19.438832000000001</c:v>
                </c:pt>
                <c:pt idx="71424">
                  <c:v>19.435791999999999</c:v>
                </c:pt>
                <c:pt idx="71425">
                  <c:v>19.436098999999999</c:v>
                </c:pt>
                <c:pt idx="71426">
                  <c:v>19.442392999999999</c:v>
                </c:pt>
                <c:pt idx="71427">
                  <c:v>19.444085999999999</c:v>
                </c:pt>
                <c:pt idx="71428">
                  <c:v>19.440694000000001</c:v>
                </c:pt>
                <c:pt idx="71429">
                  <c:v>19.442557000000001</c:v>
                </c:pt>
                <c:pt idx="71430">
                  <c:v>19.445796999999999</c:v>
                </c:pt>
                <c:pt idx="71431">
                  <c:v>19.4482</c:v>
                </c:pt>
                <c:pt idx="71432">
                  <c:v>19.447602</c:v>
                </c:pt>
                <c:pt idx="71433">
                  <c:v>19.445954</c:v>
                </c:pt>
                <c:pt idx="71434">
                  <c:v>19.447949000000001</c:v>
                </c:pt>
                <c:pt idx="71435">
                  <c:v>19.448454999999999</c:v>
                </c:pt>
                <c:pt idx="71436">
                  <c:v>19.447804999999999</c:v>
                </c:pt>
                <c:pt idx="71437">
                  <c:v>19.448416000000002</c:v>
                </c:pt>
                <c:pt idx="71438">
                  <c:v>19.445378000000002</c:v>
                </c:pt>
                <c:pt idx="71439">
                  <c:v>19.445578999999999</c:v>
                </c:pt>
                <c:pt idx="71440">
                  <c:v>19.452522999999999</c:v>
                </c:pt>
                <c:pt idx="71441">
                  <c:v>19.453458000000001</c:v>
                </c:pt>
                <c:pt idx="71442">
                  <c:v>19.449141999999998</c:v>
                </c:pt>
                <c:pt idx="71443">
                  <c:v>19.449722999999999</c:v>
                </c:pt>
                <c:pt idx="71444">
                  <c:v>19.449528000000001</c:v>
                </c:pt>
                <c:pt idx="71445">
                  <c:v>19.449708999999999</c:v>
                </c:pt>
                <c:pt idx="71446">
                  <c:v>19.451073000000001</c:v>
                </c:pt>
                <c:pt idx="71447">
                  <c:v>19.447856999999999</c:v>
                </c:pt>
                <c:pt idx="71448">
                  <c:v>19.445497</c:v>
                </c:pt>
                <c:pt idx="71449">
                  <c:v>19.4482</c:v>
                </c:pt>
                <c:pt idx="71450">
                  <c:v>19.451149000000001</c:v>
                </c:pt>
                <c:pt idx="71451">
                  <c:v>19.453396000000001</c:v>
                </c:pt>
                <c:pt idx="71452">
                  <c:v>19.453365000000002</c:v>
                </c:pt>
                <c:pt idx="71453">
                  <c:v>19.452698999999999</c:v>
                </c:pt>
                <c:pt idx="71454">
                  <c:v>19.449815999999998</c:v>
                </c:pt>
                <c:pt idx="71455">
                  <c:v>19.449014999999999</c:v>
                </c:pt>
                <c:pt idx="71456">
                  <c:v>19.451312999999999</c:v>
                </c:pt>
                <c:pt idx="71457">
                  <c:v>19.452998999999998</c:v>
                </c:pt>
                <c:pt idx="71458">
                  <c:v>19.455172999999998</c:v>
                </c:pt>
                <c:pt idx="71459">
                  <c:v>19.456977999999999</c:v>
                </c:pt>
                <c:pt idx="71460">
                  <c:v>19.456291</c:v>
                </c:pt>
                <c:pt idx="71461">
                  <c:v>19.454719000000001</c:v>
                </c:pt>
                <c:pt idx="71462">
                  <c:v>19.453382000000001</c:v>
                </c:pt>
                <c:pt idx="71463">
                  <c:v>19.452593</c:v>
                </c:pt>
                <c:pt idx="71464">
                  <c:v>19.450925999999999</c:v>
                </c:pt>
                <c:pt idx="71465">
                  <c:v>19.449027000000001</c:v>
                </c:pt>
                <c:pt idx="71466">
                  <c:v>19.449846000000001</c:v>
                </c:pt>
                <c:pt idx="71467">
                  <c:v>19.451763</c:v>
                </c:pt>
                <c:pt idx="71468">
                  <c:v>19.452846999999998</c:v>
                </c:pt>
                <c:pt idx="71469">
                  <c:v>19.454688000000001</c:v>
                </c:pt>
                <c:pt idx="71470">
                  <c:v>19.455781999999999</c:v>
                </c:pt>
                <c:pt idx="71471">
                  <c:v>19.456119999999999</c:v>
                </c:pt>
                <c:pt idx="71472">
                  <c:v>19.457951999999999</c:v>
                </c:pt>
                <c:pt idx="71473">
                  <c:v>19.458538000000001</c:v>
                </c:pt>
                <c:pt idx="71474">
                  <c:v>19.455555</c:v>
                </c:pt>
                <c:pt idx="71475">
                  <c:v>19.455577999999999</c:v>
                </c:pt>
                <c:pt idx="71476">
                  <c:v>19.457782000000002</c:v>
                </c:pt>
                <c:pt idx="71477">
                  <c:v>19.461736999999999</c:v>
                </c:pt>
                <c:pt idx="71478">
                  <c:v>19.462781</c:v>
                </c:pt>
                <c:pt idx="71479">
                  <c:v>19.460695999999999</c:v>
                </c:pt>
                <c:pt idx="71480">
                  <c:v>19.462465000000002</c:v>
                </c:pt>
                <c:pt idx="71481">
                  <c:v>19.465368999999999</c:v>
                </c:pt>
                <c:pt idx="71482">
                  <c:v>19.463950000000001</c:v>
                </c:pt>
                <c:pt idx="71483">
                  <c:v>19.456629</c:v>
                </c:pt>
                <c:pt idx="71484">
                  <c:v>19.456530000000001</c:v>
                </c:pt>
                <c:pt idx="71485">
                  <c:v>19.465800999999999</c:v>
                </c:pt>
                <c:pt idx="71486">
                  <c:v>19.465304</c:v>
                </c:pt>
                <c:pt idx="71487">
                  <c:v>19.461980000000001</c:v>
                </c:pt>
                <c:pt idx="71488">
                  <c:v>19.461051999999999</c:v>
                </c:pt>
                <c:pt idx="71489">
                  <c:v>19.457906000000001</c:v>
                </c:pt>
                <c:pt idx="71490">
                  <c:v>19.459786000000001</c:v>
                </c:pt>
                <c:pt idx="71491">
                  <c:v>19.463950000000001</c:v>
                </c:pt>
                <c:pt idx="71492">
                  <c:v>19.460190000000001</c:v>
                </c:pt>
                <c:pt idx="71493">
                  <c:v>19.456789000000001</c:v>
                </c:pt>
                <c:pt idx="71494">
                  <c:v>19.463266999999998</c:v>
                </c:pt>
                <c:pt idx="71495">
                  <c:v>19.467938</c:v>
                </c:pt>
                <c:pt idx="71496">
                  <c:v>19.465688</c:v>
                </c:pt>
                <c:pt idx="71497">
                  <c:v>19.468654999999998</c:v>
                </c:pt>
                <c:pt idx="71498">
                  <c:v>19.471679999999999</c:v>
                </c:pt>
                <c:pt idx="71499">
                  <c:v>19.471495999999998</c:v>
                </c:pt>
                <c:pt idx="71500">
                  <c:v>19.472377000000002</c:v>
                </c:pt>
                <c:pt idx="71501">
                  <c:v>19.471167000000001</c:v>
                </c:pt>
                <c:pt idx="71502">
                  <c:v>19.472403</c:v>
                </c:pt>
                <c:pt idx="71503">
                  <c:v>19.474634999999999</c:v>
                </c:pt>
                <c:pt idx="71504">
                  <c:v>19.468942999999999</c:v>
                </c:pt>
                <c:pt idx="71505">
                  <c:v>19.462803000000001</c:v>
                </c:pt>
                <c:pt idx="71506">
                  <c:v>19.466111000000001</c:v>
                </c:pt>
                <c:pt idx="71507">
                  <c:v>19.472494999999999</c:v>
                </c:pt>
                <c:pt idx="71508">
                  <c:v>19.470707000000001</c:v>
                </c:pt>
                <c:pt idx="71509">
                  <c:v>19.466823999999999</c:v>
                </c:pt>
                <c:pt idx="71510">
                  <c:v>19.471397</c:v>
                </c:pt>
                <c:pt idx="71511">
                  <c:v>19.475200999999998</c:v>
                </c:pt>
                <c:pt idx="71512">
                  <c:v>19.469722000000001</c:v>
                </c:pt>
                <c:pt idx="71513">
                  <c:v>19.467320000000001</c:v>
                </c:pt>
                <c:pt idx="71514">
                  <c:v>19.469062999999998</c:v>
                </c:pt>
                <c:pt idx="71515">
                  <c:v>19.466553000000001</c:v>
                </c:pt>
                <c:pt idx="71516">
                  <c:v>19.466971000000001</c:v>
                </c:pt>
                <c:pt idx="71517">
                  <c:v>19.469792999999999</c:v>
                </c:pt>
                <c:pt idx="71518">
                  <c:v>19.466699999999999</c:v>
                </c:pt>
                <c:pt idx="71519">
                  <c:v>19.465810999999999</c:v>
                </c:pt>
                <c:pt idx="71520">
                  <c:v>19.468163000000001</c:v>
                </c:pt>
                <c:pt idx="71521">
                  <c:v>19.466598999999999</c:v>
                </c:pt>
                <c:pt idx="71522">
                  <c:v>19.464062999999999</c:v>
                </c:pt>
                <c:pt idx="71523">
                  <c:v>19.465593999999999</c:v>
                </c:pt>
                <c:pt idx="71524">
                  <c:v>19.468157000000001</c:v>
                </c:pt>
                <c:pt idx="71525">
                  <c:v>19.46977</c:v>
                </c:pt>
                <c:pt idx="71526">
                  <c:v>19.467732999999999</c:v>
                </c:pt>
                <c:pt idx="71527">
                  <c:v>19.463877</c:v>
                </c:pt>
                <c:pt idx="71528">
                  <c:v>19.466315000000002</c:v>
                </c:pt>
                <c:pt idx="71529">
                  <c:v>19.467708999999999</c:v>
                </c:pt>
                <c:pt idx="71530">
                  <c:v>19.465582999999999</c:v>
                </c:pt>
                <c:pt idx="71531">
                  <c:v>19.467092000000001</c:v>
                </c:pt>
                <c:pt idx="71532">
                  <c:v>19.466813999999999</c:v>
                </c:pt>
                <c:pt idx="71533">
                  <c:v>19.466792000000002</c:v>
                </c:pt>
                <c:pt idx="71534">
                  <c:v>19.469155000000001</c:v>
                </c:pt>
                <c:pt idx="71535">
                  <c:v>19.471274000000001</c:v>
                </c:pt>
                <c:pt idx="71536">
                  <c:v>19.478479</c:v>
                </c:pt>
                <c:pt idx="71537">
                  <c:v>19.478428999999998</c:v>
                </c:pt>
                <c:pt idx="71538">
                  <c:v>19.470230000000001</c:v>
                </c:pt>
                <c:pt idx="71539">
                  <c:v>19.469847000000001</c:v>
                </c:pt>
                <c:pt idx="71540">
                  <c:v>19.472922000000001</c:v>
                </c:pt>
                <c:pt idx="71541">
                  <c:v>19.474871</c:v>
                </c:pt>
                <c:pt idx="71542">
                  <c:v>19.475992999999999</c:v>
                </c:pt>
                <c:pt idx="71543">
                  <c:v>19.475111999999999</c:v>
                </c:pt>
                <c:pt idx="71544">
                  <c:v>19.472909999999999</c:v>
                </c:pt>
                <c:pt idx="71545">
                  <c:v>19.471668000000001</c:v>
                </c:pt>
                <c:pt idx="71546">
                  <c:v>19.472514</c:v>
                </c:pt>
                <c:pt idx="71547">
                  <c:v>19.472781999999999</c:v>
                </c:pt>
                <c:pt idx="71548">
                  <c:v>19.471736</c:v>
                </c:pt>
                <c:pt idx="71549">
                  <c:v>19.474997999999999</c:v>
                </c:pt>
                <c:pt idx="71550">
                  <c:v>19.478652</c:v>
                </c:pt>
                <c:pt idx="71551">
                  <c:v>19.473609</c:v>
                </c:pt>
                <c:pt idx="71552">
                  <c:v>19.469304000000001</c:v>
                </c:pt>
                <c:pt idx="71553">
                  <c:v>19.475522999999999</c:v>
                </c:pt>
                <c:pt idx="71554">
                  <c:v>19.478382</c:v>
                </c:pt>
                <c:pt idx="71555">
                  <c:v>19.475878999999999</c:v>
                </c:pt>
                <c:pt idx="71556">
                  <c:v>19.476603000000001</c:v>
                </c:pt>
                <c:pt idx="71557">
                  <c:v>19.480362</c:v>
                </c:pt>
                <c:pt idx="71558">
                  <c:v>19.481517</c:v>
                </c:pt>
                <c:pt idx="71559">
                  <c:v>19.477336000000001</c:v>
                </c:pt>
                <c:pt idx="71560">
                  <c:v>19.473262999999999</c:v>
                </c:pt>
                <c:pt idx="71561">
                  <c:v>19.472936000000001</c:v>
                </c:pt>
                <c:pt idx="71562">
                  <c:v>19.472303</c:v>
                </c:pt>
                <c:pt idx="71563">
                  <c:v>19.47513</c:v>
                </c:pt>
                <c:pt idx="71564">
                  <c:v>19.473949000000001</c:v>
                </c:pt>
                <c:pt idx="71565">
                  <c:v>19.470034999999999</c:v>
                </c:pt>
                <c:pt idx="71566">
                  <c:v>19.473205</c:v>
                </c:pt>
                <c:pt idx="71567">
                  <c:v>19.472769</c:v>
                </c:pt>
                <c:pt idx="71568">
                  <c:v>19.467279000000001</c:v>
                </c:pt>
                <c:pt idx="71569">
                  <c:v>19.468859999999999</c:v>
                </c:pt>
                <c:pt idx="71570">
                  <c:v>19.474094999999998</c:v>
                </c:pt>
                <c:pt idx="71571">
                  <c:v>19.475339999999999</c:v>
                </c:pt>
                <c:pt idx="71572">
                  <c:v>19.473998999999999</c:v>
                </c:pt>
                <c:pt idx="71573">
                  <c:v>19.473324000000002</c:v>
                </c:pt>
                <c:pt idx="71574">
                  <c:v>19.471882000000001</c:v>
                </c:pt>
                <c:pt idx="71575">
                  <c:v>19.472685999999999</c:v>
                </c:pt>
                <c:pt idx="71576">
                  <c:v>19.475169000000001</c:v>
                </c:pt>
                <c:pt idx="71577">
                  <c:v>19.477295000000002</c:v>
                </c:pt>
                <c:pt idx="71578">
                  <c:v>19.478902000000001</c:v>
                </c:pt>
                <c:pt idx="71579">
                  <c:v>19.4787</c:v>
                </c:pt>
                <c:pt idx="71580">
                  <c:v>19.483560000000001</c:v>
                </c:pt>
                <c:pt idx="71581">
                  <c:v>19.488177</c:v>
                </c:pt>
                <c:pt idx="71582">
                  <c:v>19.481763999999998</c:v>
                </c:pt>
                <c:pt idx="71583">
                  <c:v>19.476039</c:v>
                </c:pt>
                <c:pt idx="71584">
                  <c:v>19.479486999999999</c:v>
                </c:pt>
                <c:pt idx="71585">
                  <c:v>19.482077</c:v>
                </c:pt>
                <c:pt idx="71586">
                  <c:v>19.480972999999999</c:v>
                </c:pt>
                <c:pt idx="71587">
                  <c:v>19.478694000000001</c:v>
                </c:pt>
                <c:pt idx="71588">
                  <c:v>19.478102</c:v>
                </c:pt>
                <c:pt idx="71589">
                  <c:v>19.483522000000001</c:v>
                </c:pt>
                <c:pt idx="71590">
                  <c:v>19.485817000000001</c:v>
                </c:pt>
                <c:pt idx="71591">
                  <c:v>19.480571000000001</c:v>
                </c:pt>
                <c:pt idx="71592">
                  <c:v>19.478952</c:v>
                </c:pt>
                <c:pt idx="71593">
                  <c:v>19.482562000000001</c:v>
                </c:pt>
                <c:pt idx="71594">
                  <c:v>19.483233999999999</c:v>
                </c:pt>
                <c:pt idx="71595">
                  <c:v>19.483082</c:v>
                </c:pt>
                <c:pt idx="71596">
                  <c:v>19.485484</c:v>
                </c:pt>
                <c:pt idx="71597">
                  <c:v>19.483329000000001</c:v>
                </c:pt>
                <c:pt idx="71598">
                  <c:v>19.478748</c:v>
                </c:pt>
                <c:pt idx="71599">
                  <c:v>19.483491000000001</c:v>
                </c:pt>
                <c:pt idx="71600">
                  <c:v>19.485227999999999</c:v>
                </c:pt>
                <c:pt idx="71601">
                  <c:v>19.479448999999999</c:v>
                </c:pt>
                <c:pt idx="71602">
                  <c:v>19.481987</c:v>
                </c:pt>
                <c:pt idx="71603">
                  <c:v>19.485468999999998</c:v>
                </c:pt>
                <c:pt idx="71604">
                  <c:v>19.481414999999998</c:v>
                </c:pt>
                <c:pt idx="71605">
                  <c:v>19.481755</c:v>
                </c:pt>
                <c:pt idx="71606">
                  <c:v>19.484833999999999</c:v>
                </c:pt>
                <c:pt idx="71607">
                  <c:v>19.486079</c:v>
                </c:pt>
                <c:pt idx="71608">
                  <c:v>19.488382000000001</c:v>
                </c:pt>
                <c:pt idx="71609">
                  <c:v>19.487774999999999</c:v>
                </c:pt>
                <c:pt idx="71610">
                  <c:v>19.487694999999999</c:v>
                </c:pt>
                <c:pt idx="71611">
                  <c:v>19.491948000000001</c:v>
                </c:pt>
                <c:pt idx="71612">
                  <c:v>19.489794</c:v>
                </c:pt>
                <c:pt idx="71613">
                  <c:v>19.485047999999999</c:v>
                </c:pt>
                <c:pt idx="71614">
                  <c:v>19.488928000000001</c:v>
                </c:pt>
                <c:pt idx="71615">
                  <c:v>19.489329000000001</c:v>
                </c:pt>
                <c:pt idx="71616">
                  <c:v>19.4834</c:v>
                </c:pt>
                <c:pt idx="71617">
                  <c:v>19.483072</c:v>
                </c:pt>
                <c:pt idx="71618">
                  <c:v>19.482087</c:v>
                </c:pt>
                <c:pt idx="71619">
                  <c:v>19.48096</c:v>
                </c:pt>
                <c:pt idx="71620">
                  <c:v>19.482374</c:v>
                </c:pt>
                <c:pt idx="71621">
                  <c:v>19.481922000000001</c:v>
                </c:pt>
                <c:pt idx="71622">
                  <c:v>19.481038999999999</c:v>
                </c:pt>
                <c:pt idx="71623">
                  <c:v>19.482385000000001</c:v>
                </c:pt>
                <c:pt idx="71624">
                  <c:v>19.484860999999999</c:v>
                </c:pt>
                <c:pt idx="71625">
                  <c:v>19.484213</c:v>
                </c:pt>
                <c:pt idx="71626">
                  <c:v>19.486104999999998</c:v>
                </c:pt>
                <c:pt idx="71627">
                  <c:v>19.492017000000001</c:v>
                </c:pt>
                <c:pt idx="71628">
                  <c:v>19.488986000000001</c:v>
                </c:pt>
                <c:pt idx="71629">
                  <c:v>19.484676</c:v>
                </c:pt>
                <c:pt idx="71630">
                  <c:v>19.488332</c:v>
                </c:pt>
                <c:pt idx="71631">
                  <c:v>19.490151000000001</c:v>
                </c:pt>
                <c:pt idx="71632">
                  <c:v>19.487183999999999</c:v>
                </c:pt>
                <c:pt idx="71633">
                  <c:v>19.491437000000001</c:v>
                </c:pt>
                <c:pt idx="71634">
                  <c:v>19.497174000000001</c:v>
                </c:pt>
                <c:pt idx="71635">
                  <c:v>19.495559</c:v>
                </c:pt>
                <c:pt idx="71636">
                  <c:v>19.492781000000001</c:v>
                </c:pt>
                <c:pt idx="71637">
                  <c:v>19.492495000000002</c:v>
                </c:pt>
                <c:pt idx="71638">
                  <c:v>19.495269</c:v>
                </c:pt>
                <c:pt idx="71639">
                  <c:v>19.498214999999998</c:v>
                </c:pt>
                <c:pt idx="71640">
                  <c:v>19.493031999999999</c:v>
                </c:pt>
                <c:pt idx="71641">
                  <c:v>19.489305000000002</c:v>
                </c:pt>
                <c:pt idx="71642">
                  <c:v>19.492933000000001</c:v>
                </c:pt>
                <c:pt idx="71643">
                  <c:v>19.493410999999998</c:v>
                </c:pt>
                <c:pt idx="71644">
                  <c:v>19.491819</c:v>
                </c:pt>
                <c:pt idx="71645">
                  <c:v>19.494406999999999</c:v>
                </c:pt>
                <c:pt idx="71646">
                  <c:v>19.493603</c:v>
                </c:pt>
                <c:pt idx="71647">
                  <c:v>19.491814999999999</c:v>
                </c:pt>
                <c:pt idx="71648">
                  <c:v>19.495781000000001</c:v>
                </c:pt>
                <c:pt idx="71649">
                  <c:v>19.495805000000001</c:v>
                </c:pt>
                <c:pt idx="71650">
                  <c:v>19.493168000000001</c:v>
                </c:pt>
                <c:pt idx="71651">
                  <c:v>19.498166999999999</c:v>
                </c:pt>
                <c:pt idx="71652">
                  <c:v>19.500724000000002</c:v>
                </c:pt>
                <c:pt idx="71653">
                  <c:v>19.494865999999998</c:v>
                </c:pt>
                <c:pt idx="71654">
                  <c:v>19.490193000000001</c:v>
                </c:pt>
                <c:pt idx="71655">
                  <c:v>19.493637</c:v>
                </c:pt>
                <c:pt idx="71656">
                  <c:v>19.496680999999999</c:v>
                </c:pt>
                <c:pt idx="71657">
                  <c:v>19.493725000000001</c:v>
                </c:pt>
                <c:pt idx="71658">
                  <c:v>19.493693</c:v>
                </c:pt>
                <c:pt idx="71659">
                  <c:v>19.497299000000002</c:v>
                </c:pt>
                <c:pt idx="71660">
                  <c:v>19.496009000000001</c:v>
                </c:pt>
                <c:pt idx="71661">
                  <c:v>19.491495</c:v>
                </c:pt>
                <c:pt idx="71662">
                  <c:v>19.492621</c:v>
                </c:pt>
                <c:pt idx="71663">
                  <c:v>19.497247000000002</c:v>
                </c:pt>
                <c:pt idx="71664">
                  <c:v>19.500947</c:v>
                </c:pt>
                <c:pt idx="71665">
                  <c:v>19.501190000000001</c:v>
                </c:pt>
                <c:pt idx="71666">
                  <c:v>19.500620999999999</c:v>
                </c:pt>
                <c:pt idx="71667">
                  <c:v>19.504086999999998</c:v>
                </c:pt>
                <c:pt idx="71668">
                  <c:v>19.505413000000001</c:v>
                </c:pt>
                <c:pt idx="71669">
                  <c:v>19.504090999999999</c:v>
                </c:pt>
                <c:pt idx="71670">
                  <c:v>19.50564</c:v>
                </c:pt>
                <c:pt idx="71671">
                  <c:v>19.50637</c:v>
                </c:pt>
                <c:pt idx="71672">
                  <c:v>19.507262000000001</c:v>
                </c:pt>
                <c:pt idx="71673">
                  <c:v>19.505011</c:v>
                </c:pt>
                <c:pt idx="71674">
                  <c:v>19.497979999999998</c:v>
                </c:pt>
                <c:pt idx="71675">
                  <c:v>19.499686000000001</c:v>
                </c:pt>
                <c:pt idx="71676">
                  <c:v>19.503774</c:v>
                </c:pt>
                <c:pt idx="71677">
                  <c:v>19.499448000000001</c:v>
                </c:pt>
                <c:pt idx="71678">
                  <c:v>19.496780000000001</c:v>
                </c:pt>
                <c:pt idx="71679">
                  <c:v>19.49765</c:v>
                </c:pt>
                <c:pt idx="71680">
                  <c:v>19.497388999999998</c:v>
                </c:pt>
                <c:pt idx="71681">
                  <c:v>19.496853999999999</c:v>
                </c:pt>
                <c:pt idx="71682">
                  <c:v>19.499279999999999</c:v>
                </c:pt>
                <c:pt idx="71683">
                  <c:v>19.497122999999998</c:v>
                </c:pt>
                <c:pt idx="71684">
                  <c:v>19.491696999999998</c:v>
                </c:pt>
                <c:pt idx="71685">
                  <c:v>19.495356000000001</c:v>
                </c:pt>
                <c:pt idx="71686">
                  <c:v>19.501825</c:v>
                </c:pt>
                <c:pt idx="71687">
                  <c:v>19.502555999999998</c:v>
                </c:pt>
                <c:pt idx="71688">
                  <c:v>19.50009</c:v>
                </c:pt>
                <c:pt idx="71689">
                  <c:v>19.49878</c:v>
                </c:pt>
                <c:pt idx="71690">
                  <c:v>19.501125999999999</c:v>
                </c:pt>
                <c:pt idx="71691">
                  <c:v>19.502351000000001</c:v>
                </c:pt>
                <c:pt idx="71692">
                  <c:v>19.500556</c:v>
                </c:pt>
                <c:pt idx="71693">
                  <c:v>19.501113</c:v>
                </c:pt>
                <c:pt idx="71694">
                  <c:v>19.502974999999999</c:v>
                </c:pt>
                <c:pt idx="71695">
                  <c:v>19.500643</c:v>
                </c:pt>
                <c:pt idx="71696">
                  <c:v>19.497875000000001</c:v>
                </c:pt>
                <c:pt idx="71697">
                  <c:v>19.500657</c:v>
                </c:pt>
                <c:pt idx="71698">
                  <c:v>19.501743000000001</c:v>
                </c:pt>
                <c:pt idx="71699">
                  <c:v>19.500744000000001</c:v>
                </c:pt>
                <c:pt idx="71700">
                  <c:v>19.502676000000001</c:v>
                </c:pt>
                <c:pt idx="71701">
                  <c:v>19.501231000000001</c:v>
                </c:pt>
                <c:pt idx="71702">
                  <c:v>19.49625</c:v>
                </c:pt>
                <c:pt idx="71703">
                  <c:v>19.499502</c:v>
                </c:pt>
                <c:pt idx="71704">
                  <c:v>19.506497</c:v>
                </c:pt>
                <c:pt idx="71705">
                  <c:v>19.505583999999999</c:v>
                </c:pt>
                <c:pt idx="71706">
                  <c:v>19.504901</c:v>
                </c:pt>
                <c:pt idx="71707">
                  <c:v>19.516352999999999</c:v>
                </c:pt>
                <c:pt idx="71708">
                  <c:v>19.520188000000001</c:v>
                </c:pt>
                <c:pt idx="71709">
                  <c:v>19.515464000000001</c:v>
                </c:pt>
                <c:pt idx="71710">
                  <c:v>19.516487000000001</c:v>
                </c:pt>
                <c:pt idx="71711">
                  <c:v>19.513417</c:v>
                </c:pt>
                <c:pt idx="71712">
                  <c:v>19.514014</c:v>
                </c:pt>
                <c:pt idx="71713">
                  <c:v>19.517195000000001</c:v>
                </c:pt>
                <c:pt idx="71714">
                  <c:v>19.513012</c:v>
                </c:pt>
                <c:pt idx="71715">
                  <c:v>19.512350999999999</c:v>
                </c:pt>
                <c:pt idx="71716">
                  <c:v>19.514541999999999</c:v>
                </c:pt>
                <c:pt idx="71717">
                  <c:v>19.511372999999999</c:v>
                </c:pt>
                <c:pt idx="71718">
                  <c:v>19.508362999999999</c:v>
                </c:pt>
                <c:pt idx="71719">
                  <c:v>19.512295999999999</c:v>
                </c:pt>
                <c:pt idx="71720">
                  <c:v>19.515146999999999</c:v>
                </c:pt>
                <c:pt idx="71721">
                  <c:v>19.511569000000001</c:v>
                </c:pt>
                <c:pt idx="71722">
                  <c:v>19.508030000000002</c:v>
                </c:pt>
                <c:pt idx="71723">
                  <c:v>19.508707999999999</c:v>
                </c:pt>
                <c:pt idx="71724">
                  <c:v>19.508257</c:v>
                </c:pt>
                <c:pt idx="71725">
                  <c:v>19.509599999999999</c:v>
                </c:pt>
                <c:pt idx="71726">
                  <c:v>19.513895999999999</c:v>
                </c:pt>
                <c:pt idx="71727">
                  <c:v>19.513114999999999</c:v>
                </c:pt>
                <c:pt idx="71728">
                  <c:v>19.511737</c:v>
                </c:pt>
                <c:pt idx="71729">
                  <c:v>19.511982</c:v>
                </c:pt>
                <c:pt idx="71730">
                  <c:v>19.513997</c:v>
                </c:pt>
                <c:pt idx="71731">
                  <c:v>19.517444000000001</c:v>
                </c:pt>
                <c:pt idx="71732">
                  <c:v>19.512671000000001</c:v>
                </c:pt>
                <c:pt idx="71733">
                  <c:v>19.510596</c:v>
                </c:pt>
                <c:pt idx="71734">
                  <c:v>19.515384000000001</c:v>
                </c:pt>
                <c:pt idx="71735">
                  <c:v>19.511164999999998</c:v>
                </c:pt>
                <c:pt idx="71736">
                  <c:v>19.504017999999999</c:v>
                </c:pt>
                <c:pt idx="71737">
                  <c:v>19.505375000000001</c:v>
                </c:pt>
                <c:pt idx="71738">
                  <c:v>19.510930999999999</c:v>
                </c:pt>
                <c:pt idx="71739">
                  <c:v>19.511565000000001</c:v>
                </c:pt>
                <c:pt idx="71740">
                  <c:v>19.509046000000001</c:v>
                </c:pt>
                <c:pt idx="71741">
                  <c:v>19.514347999999998</c:v>
                </c:pt>
                <c:pt idx="71742">
                  <c:v>19.516867000000001</c:v>
                </c:pt>
                <c:pt idx="71743">
                  <c:v>19.514422</c:v>
                </c:pt>
                <c:pt idx="71744">
                  <c:v>19.515004000000001</c:v>
                </c:pt>
                <c:pt idx="71745">
                  <c:v>19.512975999999998</c:v>
                </c:pt>
                <c:pt idx="71746">
                  <c:v>19.511168000000001</c:v>
                </c:pt>
                <c:pt idx="71747">
                  <c:v>19.513539999999999</c:v>
                </c:pt>
                <c:pt idx="71748">
                  <c:v>19.515789999999999</c:v>
                </c:pt>
                <c:pt idx="71749">
                  <c:v>19.515975000000001</c:v>
                </c:pt>
                <c:pt idx="71750">
                  <c:v>19.516311000000002</c:v>
                </c:pt>
                <c:pt idx="71751">
                  <c:v>19.519947999999999</c:v>
                </c:pt>
                <c:pt idx="71752">
                  <c:v>19.518924999999999</c:v>
                </c:pt>
                <c:pt idx="71753">
                  <c:v>19.515753</c:v>
                </c:pt>
                <c:pt idx="71754">
                  <c:v>19.521402999999999</c:v>
                </c:pt>
                <c:pt idx="71755">
                  <c:v>19.526209000000001</c:v>
                </c:pt>
                <c:pt idx="71756">
                  <c:v>19.524957000000001</c:v>
                </c:pt>
                <c:pt idx="71757">
                  <c:v>19.523458000000002</c:v>
                </c:pt>
                <c:pt idx="71758">
                  <c:v>19.522400000000001</c:v>
                </c:pt>
                <c:pt idx="71759">
                  <c:v>19.52083</c:v>
                </c:pt>
                <c:pt idx="71760">
                  <c:v>19.523667</c:v>
                </c:pt>
                <c:pt idx="71761">
                  <c:v>19.524183000000001</c:v>
                </c:pt>
                <c:pt idx="71762">
                  <c:v>19.516582</c:v>
                </c:pt>
                <c:pt idx="71763">
                  <c:v>19.516024999999999</c:v>
                </c:pt>
                <c:pt idx="71764">
                  <c:v>19.522739999999999</c:v>
                </c:pt>
                <c:pt idx="71765">
                  <c:v>19.524692999999999</c:v>
                </c:pt>
                <c:pt idx="71766">
                  <c:v>19.521132999999999</c:v>
                </c:pt>
                <c:pt idx="71767">
                  <c:v>19.519300000000001</c:v>
                </c:pt>
                <c:pt idx="71768">
                  <c:v>19.520306000000001</c:v>
                </c:pt>
                <c:pt idx="71769">
                  <c:v>19.518723999999999</c:v>
                </c:pt>
                <c:pt idx="71770">
                  <c:v>19.51821</c:v>
                </c:pt>
                <c:pt idx="71771">
                  <c:v>19.516835</c:v>
                </c:pt>
                <c:pt idx="71772">
                  <c:v>19.515288000000002</c:v>
                </c:pt>
                <c:pt idx="71773">
                  <c:v>19.52037</c:v>
                </c:pt>
                <c:pt idx="71774">
                  <c:v>19.521312999999999</c:v>
                </c:pt>
                <c:pt idx="71775">
                  <c:v>19.518349000000001</c:v>
                </c:pt>
                <c:pt idx="71776">
                  <c:v>19.521497</c:v>
                </c:pt>
                <c:pt idx="71777">
                  <c:v>19.523406000000001</c:v>
                </c:pt>
                <c:pt idx="71778">
                  <c:v>19.524832</c:v>
                </c:pt>
                <c:pt idx="71779">
                  <c:v>19.526571000000001</c:v>
                </c:pt>
                <c:pt idx="71780">
                  <c:v>19.522846000000001</c:v>
                </c:pt>
                <c:pt idx="71781">
                  <c:v>19.521636000000001</c:v>
                </c:pt>
                <c:pt idx="71782">
                  <c:v>19.526136999999999</c:v>
                </c:pt>
                <c:pt idx="71783">
                  <c:v>19.52928</c:v>
                </c:pt>
                <c:pt idx="71784">
                  <c:v>19.526365999999999</c:v>
                </c:pt>
                <c:pt idx="71785">
                  <c:v>19.525361</c:v>
                </c:pt>
                <c:pt idx="71786">
                  <c:v>19.526305000000001</c:v>
                </c:pt>
                <c:pt idx="71787">
                  <c:v>19.526433999999998</c:v>
                </c:pt>
                <c:pt idx="71788">
                  <c:v>19.527982999999999</c:v>
                </c:pt>
                <c:pt idx="71789">
                  <c:v>19.526163</c:v>
                </c:pt>
                <c:pt idx="71790">
                  <c:v>19.522432999999999</c:v>
                </c:pt>
                <c:pt idx="71791">
                  <c:v>19.521878999999998</c:v>
                </c:pt>
                <c:pt idx="71792">
                  <c:v>19.522165999999999</c:v>
                </c:pt>
                <c:pt idx="71793">
                  <c:v>19.523136999999998</c:v>
                </c:pt>
                <c:pt idx="71794">
                  <c:v>19.525500000000001</c:v>
                </c:pt>
                <c:pt idx="71795">
                  <c:v>19.526211</c:v>
                </c:pt>
                <c:pt idx="71796">
                  <c:v>19.525338000000001</c:v>
                </c:pt>
                <c:pt idx="71797">
                  <c:v>19.527069000000001</c:v>
                </c:pt>
                <c:pt idx="71798">
                  <c:v>19.525326</c:v>
                </c:pt>
                <c:pt idx="71799">
                  <c:v>19.521383</c:v>
                </c:pt>
                <c:pt idx="71800">
                  <c:v>19.520489000000001</c:v>
                </c:pt>
                <c:pt idx="71801">
                  <c:v>19.519877999999999</c:v>
                </c:pt>
                <c:pt idx="71802">
                  <c:v>19.522293999999999</c:v>
                </c:pt>
                <c:pt idx="71803">
                  <c:v>19.524563000000001</c:v>
                </c:pt>
                <c:pt idx="71804">
                  <c:v>19.524076999999998</c:v>
                </c:pt>
                <c:pt idx="71805">
                  <c:v>19.527619000000001</c:v>
                </c:pt>
                <c:pt idx="71806">
                  <c:v>19.532530000000001</c:v>
                </c:pt>
                <c:pt idx="71807">
                  <c:v>19.531033000000001</c:v>
                </c:pt>
                <c:pt idx="71808">
                  <c:v>19.529295000000001</c:v>
                </c:pt>
                <c:pt idx="71809">
                  <c:v>19.528835000000001</c:v>
                </c:pt>
                <c:pt idx="71810">
                  <c:v>19.526267000000001</c:v>
                </c:pt>
                <c:pt idx="71811">
                  <c:v>19.523598</c:v>
                </c:pt>
                <c:pt idx="71812">
                  <c:v>19.524581999999999</c:v>
                </c:pt>
                <c:pt idx="71813">
                  <c:v>19.524688999999999</c:v>
                </c:pt>
                <c:pt idx="71814">
                  <c:v>19.522708000000002</c:v>
                </c:pt>
                <c:pt idx="71815">
                  <c:v>19.528282000000001</c:v>
                </c:pt>
                <c:pt idx="71816">
                  <c:v>19.538252</c:v>
                </c:pt>
                <c:pt idx="71817">
                  <c:v>19.537005000000001</c:v>
                </c:pt>
                <c:pt idx="71818">
                  <c:v>19.532682999999999</c:v>
                </c:pt>
                <c:pt idx="71819">
                  <c:v>19.535307</c:v>
                </c:pt>
                <c:pt idx="71820">
                  <c:v>19.533753000000001</c:v>
                </c:pt>
                <c:pt idx="71821">
                  <c:v>19.532474000000001</c:v>
                </c:pt>
                <c:pt idx="71822">
                  <c:v>19.535083</c:v>
                </c:pt>
                <c:pt idx="71823">
                  <c:v>19.534251999999999</c:v>
                </c:pt>
                <c:pt idx="71824">
                  <c:v>19.533792999999999</c:v>
                </c:pt>
                <c:pt idx="71825">
                  <c:v>19.535547000000001</c:v>
                </c:pt>
                <c:pt idx="71826">
                  <c:v>19.535260000000001</c:v>
                </c:pt>
                <c:pt idx="71827">
                  <c:v>19.534852000000001</c:v>
                </c:pt>
                <c:pt idx="71828">
                  <c:v>19.533877</c:v>
                </c:pt>
                <c:pt idx="71829">
                  <c:v>19.537897999999998</c:v>
                </c:pt>
                <c:pt idx="71830">
                  <c:v>19.542200999999999</c:v>
                </c:pt>
                <c:pt idx="71831">
                  <c:v>19.536028999999999</c:v>
                </c:pt>
                <c:pt idx="71832">
                  <c:v>19.532715</c:v>
                </c:pt>
                <c:pt idx="71833">
                  <c:v>19.535871</c:v>
                </c:pt>
                <c:pt idx="71834">
                  <c:v>19.533078</c:v>
                </c:pt>
                <c:pt idx="71835">
                  <c:v>19.529520000000002</c:v>
                </c:pt>
                <c:pt idx="71836">
                  <c:v>19.531296000000001</c:v>
                </c:pt>
                <c:pt idx="71837">
                  <c:v>19.531061000000001</c:v>
                </c:pt>
                <c:pt idx="71838">
                  <c:v>19.531333</c:v>
                </c:pt>
                <c:pt idx="71839">
                  <c:v>19.537727</c:v>
                </c:pt>
                <c:pt idx="71840">
                  <c:v>19.540903</c:v>
                </c:pt>
                <c:pt idx="71841">
                  <c:v>19.539625000000001</c:v>
                </c:pt>
                <c:pt idx="71842">
                  <c:v>19.541156000000001</c:v>
                </c:pt>
                <c:pt idx="71843">
                  <c:v>19.541965000000001</c:v>
                </c:pt>
                <c:pt idx="71844">
                  <c:v>19.539458</c:v>
                </c:pt>
                <c:pt idx="71845">
                  <c:v>19.537576999999999</c:v>
                </c:pt>
                <c:pt idx="71846">
                  <c:v>19.535551000000002</c:v>
                </c:pt>
                <c:pt idx="71847">
                  <c:v>19.534037999999999</c:v>
                </c:pt>
                <c:pt idx="71848">
                  <c:v>19.537686000000001</c:v>
                </c:pt>
                <c:pt idx="71849">
                  <c:v>19.538611</c:v>
                </c:pt>
                <c:pt idx="71850">
                  <c:v>19.537257</c:v>
                </c:pt>
                <c:pt idx="71851">
                  <c:v>19.54035</c:v>
                </c:pt>
                <c:pt idx="71852">
                  <c:v>19.541231</c:v>
                </c:pt>
                <c:pt idx="71853">
                  <c:v>19.541087000000001</c:v>
                </c:pt>
                <c:pt idx="71854">
                  <c:v>19.543551999999998</c:v>
                </c:pt>
                <c:pt idx="71855">
                  <c:v>19.542166999999999</c:v>
                </c:pt>
                <c:pt idx="71856">
                  <c:v>19.539048000000001</c:v>
                </c:pt>
                <c:pt idx="71857">
                  <c:v>19.542052999999999</c:v>
                </c:pt>
                <c:pt idx="71858">
                  <c:v>19.546334999999999</c:v>
                </c:pt>
                <c:pt idx="71859">
                  <c:v>19.544007000000001</c:v>
                </c:pt>
                <c:pt idx="71860">
                  <c:v>19.542335999999999</c:v>
                </c:pt>
                <c:pt idx="71861">
                  <c:v>19.548179000000001</c:v>
                </c:pt>
                <c:pt idx="71862">
                  <c:v>19.547277999999999</c:v>
                </c:pt>
                <c:pt idx="71863">
                  <c:v>19.540962</c:v>
                </c:pt>
                <c:pt idx="71864">
                  <c:v>19.545649000000001</c:v>
                </c:pt>
                <c:pt idx="71865">
                  <c:v>19.548159999999999</c:v>
                </c:pt>
                <c:pt idx="71866">
                  <c:v>19.540354000000001</c:v>
                </c:pt>
                <c:pt idx="71867">
                  <c:v>19.541774</c:v>
                </c:pt>
                <c:pt idx="71868">
                  <c:v>19.546513000000001</c:v>
                </c:pt>
                <c:pt idx="71869">
                  <c:v>19.539831</c:v>
                </c:pt>
                <c:pt idx="71870">
                  <c:v>19.537676999999999</c:v>
                </c:pt>
                <c:pt idx="71871">
                  <c:v>19.542627</c:v>
                </c:pt>
                <c:pt idx="71872">
                  <c:v>19.543327999999999</c:v>
                </c:pt>
                <c:pt idx="71873">
                  <c:v>19.546426</c:v>
                </c:pt>
                <c:pt idx="71874">
                  <c:v>19.549818999999999</c:v>
                </c:pt>
                <c:pt idx="71875">
                  <c:v>19.546579999999999</c:v>
                </c:pt>
                <c:pt idx="71876">
                  <c:v>19.546057000000001</c:v>
                </c:pt>
                <c:pt idx="71877">
                  <c:v>19.550477000000001</c:v>
                </c:pt>
                <c:pt idx="71878">
                  <c:v>19.550001999999999</c:v>
                </c:pt>
                <c:pt idx="71879">
                  <c:v>19.544343000000001</c:v>
                </c:pt>
                <c:pt idx="71880">
                  <c:v>19.544259</c:v>
                </c:pt>
                <c:pt idx="71881">
                  <c:v>19.548027999999999</c:v>
                </c:pt>
                <c:pt idx="71882">
                  <c:v>19.548548</c:v>
                </c:pt>
                <c:pt idx="71883">
                  <c:v>19.547125999999999</c:v>
                </c:pt>
                <c:pt idx="71884">
                  <c:v>19.546924000000001</c:v>
                </c:pt>
                <c:pt idx="71885">
                  <c:v>19.551297999999999</c:v>
                </c:pt>
                <c:pt idx="71886">
                  <c:v>19.551763000000001</c:v>
                </c:pt>
                <c:pt idx="71887">
                  <c:v>19.545580000000001</c:v>
                </c:pt>
                <c:pt idx="71888">
                  <c:v>19.5473</c:v>
                </c:pt>
                <c:pt idx="71889">
                  <c:v>19.555364000000001</c:v>
                </c:pt>
                <c:pt idx="71890">
                  <c:v>19.556737999999999</c:v>
                </c:pt>
                <c:pt idx="71891">
                  <c:v>19.552823</c:v>
                </c:pt>
                <c:pt idx="71892">
                  <c:v>19.553885000000001</c:v>
                </c:pt>
                <c:pt idx="71893">
                  <c:v>19.555692000000001</c:v>
                </c:pt>
                <c:pt idx="71894">
                  <c:v>19.553864000000001</c:v>
                </c:pt>
                <c:pt idx="71895">
                  <c:v>19.553636000000001</c:v>
                </c:pt>
                <c:pt idx="71896">
                  <c:v>19.551797000000001</c:v>
                </c:pt>
                <c:pt idx="71897">
                  <c:v>19.550660000000001</c:v>
                </c:pt>
                <c:pt idx="71898">
                  <c:v>19.555320999999999</c:v>
                </c:pt>
                <c:pt idx="71899">
                  <c:v>19.556877</c:v>
                </c:pt>
                <c:pt idx="71900">
                  <c:v>19.554182000000001</c:v>
                </c:pt>
                <c:pt idx="71901">
                  <c:v>19.555128</c:v>
                </c:pt>
                <c:pt idx="71902">
                  <c:v>19.555907000000001</c:v>
                </c:pt>
                <c:pt idx="71903">
                  <c:v>19.552488</c:v>
                </c:pt>
                <c:pt idx="71904">
                  <c:v>19.553037</c:v>
                </c:pt>
                <c:pt idx="71905">
                  <c:v>19.556546000000001</c:v>
                </c:pt>
                <c:pt idx="71906">
                  <c:v>19.551262000000001</c:v>
                </c:pt>
                <c:pt idx="71907">
                  <c:v>19.547711</c:v>
                </c:pt>
                <c:pt idx="71908">
                  <c:v>19.548631</c:v>
                </c:pt>
                <c:pt idx="71909">
                  <c:v>19.546036000000001</c:v>
                </c:pt>
                <c:pt idx="71910">
                  <c:v>19.547923000000001</c:v>
                </c:pt>
                <c:pt idx="71911">
                  <c:v>19.553056000000002</c:v>
                </c:pt>
                <c:pt idx="71912">
                  <c:v>19.551698999999999</c:v>
                </c:pt>
                <c:pt idx="71913">
                  <c:v>19.548235999999999</c:v>
                </c:pt>
                <c:pt idx="71914">
                  <c:v>19.549980999999999</c:v>
                </c:pt>
                <c:pt idx="71915">
                  <c:v>19.555166</c:v>
                </c:pt>
                <c:pt idx="71916">
                  <c:v>19.557096999999999</c:v>
                </c:pt>
                <c:pt idx="71917">
                  <c:v>19.553913000000001</c:v>
                </c:pt>
                <c:pt idx="71918">
                  <c:v>19.551525999999999</c:v>
                </c:pt>
                <c:pt idx="71919">
                  <c:v>19.551942</c:v>
                </c:pt>
                <c:pt idx="71920">
                  <c:v>19.550819000000001</c:v>
                </c:pt>
                <c:pt idx="71921">
                  <c:v>19.549361999999999</c:v>
                </c:pt>
                <c:pt idx="71922">
                  <c:v>19.549484</c:v>
                </c:pt>
                <c:pt idx="71923">
                  <c:v>19.548911</c:v>
                </c:pt>
                <c:pt idx="71924">
                  <c:v>19.548496</c:v>
                </c:pt>
                <c:pt idx="71925">
                  <c:v>19.549752999999999</c:v>
                </c:pt>
                <c:pt idx="71926">
                  <c:v>19.553308999999999</c:v>
                </c:pt>
                <c:pt idx="71927">
                  <c:v>19.554638000000001</c:v>
                </c:pt>
                <c:pt idx="71928">
                  <c:v>19.550872999999999</c:v>
                </c:pt>
                <c:pt idx="71929">
                  <c:v>19.552792</c:v>
                </c:pt>
                <c:pt idx="71930">
                  <c:v>19.556629999999998</c:v>
                </c:pt>
                <c:pt idx="71931">
                  <c:v>19.552076</c:v>
                </c:pt>
                <c:pt idx="71932">
                  <c:v>19.550432000000001</c:v>
                </c:pt>
                <c:pt idx="71933">
                  <c:v>19.555831999999999</c:v>
                </c:pt>
                <c:pt idx="71934">
                  <c:v>19.559218000000001</c:v>
                </c:pt>
                <c:pt idx="71935">
                  <c:v>19.55856</c:v>
                </c:pt>
                <c:pt idx="71936">
                  <c:v>19.561934000000001</c:v>
                </c:pt>
                <c:pt idx="71937">
                  <c:v>19.567504</c:v>
                </c:pt>
                <c:pt idx="71938">
                  <c:v>19.566381</c:v>
                </c:pt>
                <c:pt idx="71939">
                  <c:v>19.563561</c:v>
                </c:pt>
                <c:pt idx="71940">
                  <c:v>19.566835000000001</c:v>
                </c:pt>
                <c:pt idx="71941">
                  <c:v>19.568847999999999</c:v>
                </c:pt>
                <c:pt idx="71942">
                  <c:v>19.564187</c:v>
                </c:pt>
                <c:pt idx="71943">
                  <c:v>19.560669999999998</c:v>
                </c:pt>
                <c:pt idx="71944">
                  <c:v>19.561018000000001</c:v>
                </c:pt>
                <c:pt idx="71945">
                  <c:v>19.561872999999999</c:v>
                </c:pt>
                <c:pt idx="71946">
                  <c:v>19.563234999999999</c:v>
                </c:pt>
                <c:pt idx="71947">
                  <c:v>19.565731</c:v>
                </c:pt>
                <c:pt idx="71948">
                  <c:v>19.567475000000002</c:v>
                </c:pt>
                <c:pt idx="71949">
                  <c:v>19.566092999999999</c:v>
                </c:pt>
                <c:pt idx="71950">
                  <c:v>19.562297000000001</c:v>
                </c:pt>
                <c:pt idx="71951">
                  <c:v>19.558596000000001</c:v>
                </c:pt>
                <c:pt idx="71952">
                  <c:v>19.557818999999999</c:v>
                </c:pt>
                <c:pt idx="71953">
                  <c:v>19.559797</c:v>
                </c:pt>
                <c:pt idx="71954">
                  <c:v>19.560561</c:v>
                </c:pt>
                <c:pt idx="71955">
                  <c:v>19.561422</c:v>
                </c:pt>
                <c:pt idx="71956">
                  <c:v>19.562646999999998</c:v>
                </c:pt>
                <c:pt idx="71957">
                  <c:v>19.560642000000001</c:v>
                </c:pt>
                <c:pt idx="71958">
                  <c:v>19.559757999999999</c:v>
                </c:pt>
                <c:pt idx="71959">
                  <c:v>19.562639999999998</c:v>
                </c:pt>
                <c:pt idx="71960">
                  <c:v>19.561713999999998</c:v>
                </c:pt>
                <c:pt idx="71961">
                  <c:v>19.559438</c:v>
                </c:pt>
                <c:pt idx="71962">
                  <c:v>19.560243</c:v>
                </c:pt>
                <c:pt idx="71963">
                  <c:v>19.559208000000002</c:v>
                </c:pt>
                <c:pt idx="71964">
                  <c:v>19.557348999999999</c:v>
                </c:pt>
                <c:pt idx="71965">
                  <c:v>19.559137</c:v>
                </c:pt>
                <c:pt idx="71966">
                  <c:v>19.565477000000001</c:v>
                </c:pt>
                <c:pt idx="71967">
                  <c:v>19.570291999999998</c:v>
                </c:pt>
                <c:pt idx="71968">
                  <c:v>19.570387</c:v>
                </c:pt>
                <c:pt idx="71969">
                  <c:v>19.572465999999999</c:v>
                </c:pt>
                <c:pt idx="71970">
                  <c:v>19.573104000000001</c:v>
                </c:pt>
                <c:pt idx="71971">
                  <c:v>19.571103999999998</c:v>
                </c:pt>
                <c:pt idx="71972">
                  <c:v>19.572524000000001</c:v>
                </c:pt>
                <c:pt idx="71973">
                  <c:v>19.569652000000001</c:v>
                </c:pt>
                <c:pt idx="71974">
                  <c:v>19.563154000000001</c:v>
                </c:pt>
                <c:pt idx="71975">
                  <c:v>19.565415999999999</c:v>
                </c:pt>
                <c:pt idx="71976">
                  <c:v>19.568318999999999</c:v>
                </c:pt>
                <c:pt idx="71977">
                  <c:v>19.564081000000002</c:v>
                </c:pt>
                <c:pt idx="71978">
                  <c:v>19.562101999999999</c:v>
                </c:pt>
                <c:pt idx="71979">
                  <c:v>19.564867</c:v>
                </c:pt>
                <c:pt idx="71980">
                  <c:v>19.564107</c:v>
                </c:pt>
                <c:pt idx="71981">
                  <c:v>19.561257999999999</c:v>
                </c:pt>
                <c:pt idx="71982">
                  <c:v>19.563198</c:v>
                </c:pt>
                <c:pt idx="71983">
                  <c:v>19.565238999999998</c:v>
                </c:pt>
                <c:pt idx="71984">
                  <c:v>19.562698999999999</c:v>
                </c:pt>
                <c:pt idx="71985">
                  <c:v>19.565470000000001</c:v>
                </c:pt>
                <c:pt idx="71986">
                  <c:v>19.570339000000001</c:v>
                </c:pt>
                <c:pt idx="71987">
                  <c:v>19.567748999999999</c:v>
                </c:pt>
                <c:pt idx="71988">
                  <c:v>19.566573999999999</c:v>
                </c:pt>
                <c:pt idx="71989">
                  <c:v>19.568439000000001</c:v>
                </c:pt>
                <c:pt idx="71990">
                  <c:v>19.562213</c:v>
                </c:pt>
                <c:pt idx="71991">
                  <c:v>19.561226000000001</c:v>
                </c:pt>
                <c:pt idx="71992">
                  <c:v>19.569738999999998</c:v>
                </c:pt>
                <c:pt idx="71993">
                  <c:v>19.570339000000001</c:v>
                </c:pt>
                <c:pt idx="71994">
                  <c:v>19.566220999999999</c:v>
                </c:pt>
                <c:pt idx="71995">
                  <c:v>19.564506000000002</c:v>
                </c:pt>
                <c:pt idx="71996">
                  <c:v>19.562868999999999</c:v>
                </c:pt>
                <c:pt idx="71997">
                  <c:v>19.56071</c:v>
                </c:pt>
                <c:pt idx="71998">
                  <c:v>19.561299999999999</c:v>
                </c:pt>
                <c:pt idx="71999">
                  <c:v>19.566348999999999</c:v>
                </c:pt>
                <c:pt idx="72000">
                  <c:v>19.568916000000002</c:v>
                </c:pt>
                <c:pt idx="72001">
                  <c:v>19.568556000000001</c:v>
                </c:pt>
                <c:pt idx="72002">
                  <c:v>19.569351999999999</c:v>
                </c:pt>
                <c:pt idx="72003">
                  <c:v>19.57105</c:v>
                </c:pt>
                <c:pt idx="72004">
                  <c:v>19.574158000000001</c:v>
                </c:pt>
                <c:pt idx="72005">
                  <c:v>19.575368000000001</c:v>
                </c:pt>
                <c:pt idx="72006">
                  <c:v>19.573080999999998</c:v>
                </c:pt>
                <c:pt idx="72007">
                  <c:v>19.571493</c:v>
                </c:pt>
                <c:pt idx="72008">
                  <c:v>19.571649000000001</c:v>
                </c:pt>
                <c:pt idx="72009">
                  <c:v>19.571432999999999</c:v>
                </c:pt>
                <c:pt idx="72010">
                  <c:v>19.574988000000001</c:v>
                </c:pt>
                <c:pt idx="72011">
                  <c:v>19.580891999999999</c:v>
                </c:pt>
                <c:pt idx="72012">
                  <c:v>19.576601</c:v>
                </c:pt>
                <c:pt idx="72013">
                  <c:v>19.570803999999999</c:v>
                </c:pt>
                <c:pt idx="72014">
                  <c:v>19.574614</c:v>
                </c:pt>
                <c:pt idx="72015">
                  <c:v>19.577769</c:v>
                </c:pt>
                <c:pt idx="72016">
                  <c:v>19.573975000000001</c:v>
                </c:pt>
                <c:pt idx="72017">
                  <c:v>19.571653999999999</c:v>
                </c:pt>
                <c:pt idx="72018">
                  <c:v>19.574400000000001</c:v>
                </c:pt>
                <c:pt idx="72019">
                  <c:v>19.571673000000001</c:v>
                </c:pt>
                <c:pt idx="72020">
                  <c:v>19.568607</c:v>
                </c:pt>
                <c:pt idx="72021">
                  <c:v>19.576839</c:v>
                </c:pt>
                <c:pt idx="72022">
                  <c:v>19.579293</c:v>
                </c:pt>
                <c:pt idx="72023">
                  <c:v>19.570273</c:v>
                </c:pt>
                <c:pt idx="72024">
                  <c:v>19.573164999999999</c:v>
                </c:pt>
                <c:pt idx="72025">
                  <c:v>19.580347</c:v>
                </c:pt>
                <c:pt idx="72026">
                  <c:v>19.578749999999999</c:v>
                </c:pt>
                <c:pt idx="72027">
                  <c:v>19.580452000000001</c:v>
                </c:pt>
                <c:pt idx="72028">
                  <c:v>19.579077999999999</c:v>
                </c:pt>
                <c:pt idx="72029">
                  <c:v>19.572505</c:v>
                </c:pt>
                <c:pt idx="72030">
                  <c:v>19.574801000000001</c:v>
                </c:pt>
                <c:pt idx="72031">
                  <c:v>19.578901999999999</c:v>
                </c:pt>
                <c:pt idx="72032">
                  <c:v>19.578979</c:v>
                </c:pt>
                <c:pt idx="72033">
                  <c:v>19.581965</c:v>
                </c:pt>
                <c:pt idx="72034">
                  <c:v>19.585082</c:v>
                </c:pt>
                <c:pt idx="72035">
                  <c:v>19.582753</c:v>
                </c:pt>
                <c:pt idx="72036">
                  <c:v>19.584035</c:v>
                </c:pt>
                <c:pt idx="72037">
                  <c:v>19.588422000000001</c:v>
                </c:pt>
                <c:pt idx="72038">
                  <c:v>19.586789</c:v>
                </c:pt>
                <c:pt idx="72039">
                  <c:v>19.586855</c:v>
                </c:pt>
                <c:pt idx="72040">
                  <c:v>19.588915</c:v>
                </c:pt>
                <c:pt idx="72041">
                  <c:v>19.587059</c:v>
                </c:pt>
                <c:pt idx="72042">
                  <c:v>19.584921000000001</c:v>
                </c:pt>
                <c:pt idx="72043">
                  <c:v>19.585076000000001</c:v>
                </c:pt>
                <c:pt idx="72044">
                  <c:v>19.583857999999999</c:v>
                </c:pt>
                <c:pt idx="72045">
                  <c:v>19.583738</c:v>
                </c:pt>
                <c:pt idx="72046">
                  <c:v>19.584588</c:v>
                </c:pt>
                <c:pt idx="72047">
                  <c:v>19.584734999999998</c:v>
                </c:pt>
                <c:pt idx="72048">
                  <c:v>19.588405999999999</c:v>
                </c:pt>
                <c:pt idx="72049">
                  <c:v>19.592551</c:v>
                </c:pt>
                <c:pt idx="72050">
                  <c:v>19.590468000000001</c:v>
                </c:pt>
                <c:pt idx="72051">
                  <c:v>19.585588999999999</c:v>
                </c:pt>
                <c:pt idx="72052">
                  <c:v>19.582415999999998</c:v>
                </c:pt>
                <c:pt idx="72053">
                  <c:v>19.583192</c:v>
                </c:pt>
                <c:pt idx="72054">
                  <c:v>19.584147000000002</c:v>
                </c:pt>
                <c:pt idx="72055">
                  <c:v>19.581723</c:v>
                </c:pt>
                <c:pt idx="72056">
                  <c:v>19.581177</c:v>
                </c:pt>
                <c:pt idx="72057">
                  <c:v>19.587626</c:v>
                </c:pt>
                <c:pt idx="72058">
                  <c:v>19.593481000000001</c:v>
                </c:pt>
                <c:pt idx="72059">
                  <c:v>19.590066</c:v>
                </c:pt>
                <c:pt idx="72060">
                  <c:v>19.584647</c:v>
                </c:pt>
                <c:pt idx="72061">
                  <c:v>19.584879000000001</c:v>
                </c:pt>
                <c:pt idx="72062">
                  <c:v>19.586766000000001</c:v>
                </c:pt>
                <c:pt idx="72063">
                  <c:v>19.586055999999999</c:v>
                </c:pt>
                <c:pt idx="72064">
                  <c:v>19.586842000000001</c:v>
                </c:pt>
                <c:pt idx="72065">
                  <c:v>19.591252999999998</c:v>
                </c:pt>
                <c:pt idx="72066">
                  <c:v>19.591916999999999</c:v>
                </c:pt>
                <c:pt idx="72067">
                  <c:v>19.589306000000001</c:v>
                </c:pt>
                <c:pt idx="72068">
                  <c:v>19.595562000000001</c:v>
                </c:pt>
                <c:pt idx="72069">
                  <c:v>19.599093</c:v>
                </c:pt>
                <c:pt idx="72070">
                  <c:v>19.595693000000001</c:v>
                </c:pt>
                <c:pt idx="72071">
                  <c:v>19.597014999999999</c:v>
                </c:pt>
                <c:pt idx="72072">
                  <c:v>19.596937</c:v>
                </c:pt>
                <c:pt idx="72073">
                  <c:v>19.594956</c:v>
                </c:pt>
                <c:pt idx="72074">
                  <c:v>19.595794000000001</c:v>
                </c:pt>
                <c:pt idx="72075">
                  <c:v>19.598215</c:v>
                </c:pt>
                <c:pt idx="72076">
                  <c:v>19.595414999999999</c:v>
                </c:pt>
                <c:pt idx="72077">
                  <c:v>19.591754000000002</c:v>
                </c:pt>
                <c:pt idx="72078">
                  <c:v>19.591234</c:v>
                </c:pt>
                <c:pt idx="72079">
                  <c:v>19.586794999999999</c:v>
                </c:pt>
                <c:pt idx="72080">
                  <c:v>19.58766</c:v>
                </c:pt>
                <c:pt idx="72081">
                  <c:v>19.591669</c:v>
                </c:pt>
                <c:pt idx="72082">
                  <c:v>19.58727</c:v>
                </c:pt>
                <c:pt idx="72083">
                  <c:v>19.584890000000001</c:v>
                </c:pt>
                <c:pt idx="72084">
                  <c:v>19.585331</c:v>
                </c:pt>
                <c:pt idx="72085">
                  <c:v>19.583231000000001</c:v>
                </c:pt>
                <c:pt idx="72086">
                  <c:v>19.586274</c:v>
                </c:pt>
                <c:pt idx="72087">
                  <c:v>19.589518999999999</c:v>
                </c:pt>
                <c:pt idx="72088">
                  <c:v>19.58849</c:v>
                </c:pt>
                <c:pt idx="72089">
                  <c:v>19.586749000000001</c:v>
                </c:pt>
                <c:pt idx="72090">
                  <c:v>19.584959000000001</c:v>
                </c:pt>
                <c:pt idx="72091">
                  <c:v>19.585056000000002</c:v>
                </c:pt>
                <c:pt idx="72092">
                  <c:v>19.58633</c:v>
                </c:pt>
                <c:pt idx="72093">
                  <c:v>19.588086000000001</c:v>
                </c:pt>
                <c:pt idx="72094">
                  <c:v>19.588224</c:v>
                </c:pt>
                <c:pt idx="72095">
                  <c:v>19.587797999999999</c:v>
                </c:pt>
                <c:pt idx="72096">
                  <c:v>19.591208000000002</c:v>
                </c:pt>
                <c:pt idx="72097">
                  <c:v>19.593195000000001</c:v>
                </c:pt>
                <c:pt idx="72098">
                  <c:v>19.589203000000001</c:v>
                </c:pt>
                <c:pt idx="72099">
                  <c:v>19.586172999999999</c:v>
                </c:pt>
                <c:pt idx="72100">
                  <c:v>19.589428999999999</c:v>
                </c:pt>
                <c:pt idx="72101">
                  <c:v>19.591083000000001</c:v>
                </c:pt>
                <c:pt idx="72102">
                  <c:v>19.590285000000002</c:v>
                </c:pt>
                <c:pt idx="72103">
                  <c:v>19.593875000000001</c:v>
                </c:pt>
                <c:pt idx="72104">
                  <c:v>19.597097000000002</c:v>
                </c:pt>
                <c:pt idx="72105">
                  <c:v>19.591127</c:v>
                </c:pt>
                <c:pt idx="72106">
                  <c:v>19.587551000000001</c:v>
                </c:pt>
                <c:pt idx="72107">
                  <c:v>19.596534999999999</c:v>
                </c:pt>
                <c:pt idx="72108">
                  <c:v>19.596910999999999</c:v>
                </c:pt>
                <c:pt idx="72109">
                  <c:v>19.591349999999998</c:v>
                </c:pt>
                <c:pt idx="72110">
                  <c:v>19.598492</c:v>
                </c:pt>
                <c:pt idx="72111">
                  <c:v>19.604333</c:v>
                </c:pt>
                <c:pt idx="72112">
                  <c:v>19.602554000000001</c:v>
                </c:pt>
                <c:pt idx="72113">
                  <c:v>19.598752999999999</c:v>
                </c:pt>
                <c:pt idx="72114">
                  <c:v>19.594715999999998</c:v>
                </c:pt>
                <c:pt idx="72115">
                  <c:v>19.594307000000001</c:v>
                </c:pt>
                <c:pt idx="72116">
                  <c:v>19.594684000000001</c:v>
                </c:pt>
                <c:pt idx="72117">
                  <c:v>19.592088</c:v>
                </c:pt>
                <c:pt idx="72118">
                  <c:v>19.592396000000001</c:v>
                </c:pt>
                <c:pt idx="72119">
                  <c:v>19.594010999999998</c:v>
                </c:pt>
                <c:pt idx="72120">
                  <c:v>19.593634999999999</c:v>
                </c:pt>
                <c:pt idx="72121">
                  <c:v>19.594766</c:v>
                </c:pt>
                <c:pt idx="72122">
                  <c:v>19.595814000000001</c:v>
                </c:pt>
                <c:pt idx="72123">
                  <c:v>19.596655999999999</c:v>
                </c:pt>
                <c:pt idx="72124">
                  <c:v>19.600594999999998</c:v>
                </c:pt>
                <c:pt idx="72125">
                  <c:v>19.601471</c:v>
                </c:pt>
                <c:pt idx="72126">
                  <c:v>19.601503000000001</c:v>
                </c:pt>
                <c:pt idx="72127">
                  <c:v>19.602561999999999</c:v>
                </c:pt>
                <c:pt idx="72128">
                  <c:v>19.602592000000001</c:v>
                </c:pt>
                <c:pt idx="72129">
                  <c:v>19.606289</c:v>
                </c:pt>
                <c:pt idx="72130">
                  <c:v>19.607251000000002</c:v>
                </c:pt>
                <c:pt idx="72131">
                  <c:v>19.604773000000002</c:v>
                </c:pt>
                <c:pt idx="72132">
                  <c:v>19.607381</c:v>
                </c:pt>
                <c:pt idx="72133">
                  <c:v>19.606988000000001</c:v>
                </c:pt>
                <c:pt idx="72134">
                  <c:v>19.603674000000002</c:v>
                </c:pt>
                <c:pt idx="72135">
                  <c:v>19.60248</c:v>
                </c:pt>
                <c:pt idx="72136">
                  <c:v>19.603452000000001</c:v>
                </c:pt>
                <c:pt idx="72137">
                  <c:v>19.607564</c:v>
                </c:pt>
                <c:pt idx="72138">
                  <c:v>19.605841000000002</c:v>
                </c:pt>
                <c:pt idx="72139">
                  <c:v>19.600045999999999</c:v>
                </c:pt>
                <c:pt idx="72140">
                  <c:v>19.605148</c:v>
                </c:pt>
                <c:pt idx="72141">
                  <c:v>19.610717000000001</c:v>
                </c:pt>
                <c:pt idx="72142">
                  <c:v>19.606767999999999</c:v>
                </c:pt>
                <c:pt idx="72143">
                  <c:v>19.606200999999999</c:v>
                </c:pt>
                <c:pt idx="72144">
                  <c:v>19.612662</c:v>
                </c:pt>
                <c:pt idx="72145">
                  <c:v>19.611744000000002</c:v>
                </c:pt>
                <c:pt idx="72146">
                  <c:v>19.606846000000001</c:v>
                </c:pt>
                <c:pt idx="72147">
                  <c:v>19.612235999999999</c:v>
                </c:pt>
                <c:pt idx="72148">
                  <c:v>19.616692</c:v>
                </c:pt>
                <c:pt idx="72149">
                  <c:v>19.611187000000001</c:v>
                </c:pt>
                <c:pt idx="72150">
                  <c:v>19.612459000000001</c:v>
                </c:pt>
                <c:pt idx="72151">
                  <c:v>19.616987000000002</c:v>
                </c:pt>
                <c:pt idx="72152">
                  <c:v>19.612369999999999</c:v>
                </c:pt>
                <c:pt idx="72153">
                  <c:v>19.609579</c:v>
                </c:pt>
                <c:pt idx="72154">
                  <c:v>19.612273999999999</c:v>
                </c:pt>
                <c:pt idx="72155">
                  <c:v>19.612656000000001</c:v>
                </c:pt>
                <c:pt idx="72156">
                  <c:v>19.612670000000001</c:v>
                </c:pt>
                <c:pt idx="72157">
                  <c:v>19.616083</c:v>
                </c:pt>
                <c:pt idx="72158">
                  <c:v>19.617398999999999</c:v>
                </c:pt>
                <c:pt idx="72159">
                  <c:v>19.609069000000002</c:v>
                </c:pt>
                <c:pt idx="72160">
                  <c:v>19.601495</c:v>
                </c:pt>
                <c:pt idx="72161">
                  <c:v>19.603297000000001</c:v>
                </c:pt>
                <c:pt idx="72162">
                  <c:v>19.605764000000001</c:v>
                </c:pt>
                <c:pt idx="72163">
                  <c:v>19.604551000000001</c:v>
                </c:pt>
                <c:pt idx="72164">
                  <c:v>19.604389000000001</c:v>
                </c:pt>
                <c:pt idx="72165">
                  <c:v>19.603104999999999</c:v>
                </c:pt>
                <c:pt idx="72166">
                  <c:v>19.601507999999999</c:v>
                </c:pt>
                <c:pt idx="72167">
                  <c:v>19.604299000000001</c:v>
                </c:pt>
                <c:pt idx="72168">
                  <c:v>19.605322000000001</c:v>
                </c:pt>
                <c:pt idx="72169">
                  <c:v>19.59928</c:v>
                </c:pt>
                <c:pt idx="72170">
                  <c:v>19.59714</c:v>
                </c:pt>
                <c:pt idx="72171">
                  <c:v>19.596969000000001</c:v>
                </c:pt>
                <c:pt idx="72172">
                  <c:v>19.594321999999998</c:v>
                </c:pt>
                <c:pt idx="72173">
                  <c:v>19.597214999999998</c:v>
                </c:pt>
                <c:pt idx="72174">
                  <c:v>19.603048000000001</c:v>
                </c:pt>
                <c:pt idx="72175">
                  <c:v>19.601664</c:v>
                </c:pt>
                <c:pt idx="72176">
                  <c:v>19.595689</c:v>
                </c:pt>
                <c:pt idx="72177">
                  <c:v>19.596223999999999</c:v>
                </c:pt>
                <c:pt idx="72178">
                  <c:v>19.604382000000001</c:v>
                </c:pt>
                <c:pt idx="72179">
                  <c:v>19.607347000000001</c:v>
                </c:pt>
                <c:pt idx="72180">
                  <c:v>19.604844</c:v>
                </c:pt>
                <c:pt idx="72181">
                  <c:v>19.607707000000001</c:v>
                </c:pt>
                <c:pt idx="72182">
                  <c:v>19.610239</c:v>
                </c:pt>
                <c:pt idx="72183">
                  <c:v>19.607923</c:v>
                </c:pt>
                <c:pt idx="72184">
                  <c:v>19.604813</c:v>
                </c:pt>
                <c:pt idx="72185">
                  <c:v>19.605687</c:v>
                </c:pt>
                <c:pt idx="72186">
                  <c:v>19.611269</c:v>
                </c:pt>
                <c:pt idx="72187">
                  <c:v>19.612245999999999</c:v>
                </c:pt>
                <c:pt idx="72188">
                  <c:v>19.610236</c:v>
                </c:pt>
                <c:pt idx="72189">
                  <c:v>19.611495000000001</c:v>
                </c:pt>
                <c:pt idx="72190">
                  <c:v>19.615525999999999</c:v>
                </c:pt>
                <c:pt idx="72191">
                  <c:v>19.615089999999999</c:v>
                </c:pt>
                <c:pt idx="72192">
                  <c:v>19.616841999999998</c:v>
                </c:pt>
                <c:pt idx="72193">
                  <c:v>19.625630000000001</c:v>
                </c:pt>
                <c:pt idx="72194">
                  <c:v>19.626818</c:v>
                </c:pt>
                <c:pt idx="72195">
                  <c:v>19.624289999999998</c:v>
                </c:pt>
                <c:pt idx="72196">
                  <c:v>19.625056000000001</c:v>
                </c:pt>
                <c:pt idx="72197">
                  <c:v>19.624268000000001</c:v>
                </c:pt>
                <c:pt idx="72198">
                  <c:v>19.622691</c:v>
                </c:pt>
                <c:pt idx="72199">
                  <c:v>19.621006999999999</c:v>
                </c:pt>
                <c:pt idx="72200">
                  <c:v>19.616074000000001</c:v>
                </c:pt>
                <c:pt idx="72201">
                  <c:v>19.612061000000001</c:v>
                </c:pt>
                <c:pt idx="72202">
                  <c:v>19.613654</c:v>
                </c:pt>
                <c:pt idx="72203">
                  <c:v>19.611415000000001</c:v>
                </c:pt>
                <c:pt idx="72204">
                  <c:v>19.608550999999999</c:v>
                </c:pt>
                <c:pt idx="72205">
                  <c:v>19.611008000000002</c:v>
                </c:pt>
                <c:pt idx="72206">
                  <c:v>19.613405</c:v>
                </c:pt>
                <c:pt idx="72207">
                  <c:v>19.614803999999999</c:v>
                </c:pt>
                <c:pt idx="72208">
                  <c:v>19.617553999999998</c:v>
                </c:pt>
                <c:pt idx="72209">
                  <c:v>19.617394999999998</c:v>
                </c:pt>
                <c:pt idx="72210">
                  <c:v>19.613292999999999</c:v>
                </c:pt>
                <c:pt idx="72211">
                  <c:v>19.613689000000001</c:v>
                </c:pt>
                <c:pt idx="72212">
                  <c:v>19.620619000000001</c:v>
                </c:pt>
                <c:pt idx="72213">
                  <c:v>19.620432000000001</c:v>
                </c:pt>
                <c:pt idx="72214">
                  <c:v>19.617598000000001</c:v>
                </c:pt>
                <c:pt idx="72215">
                  <c:v>19.620329999999999</c:v>
                </c:pt>
                <c:pt idx="72216">
                  <c:v>19.619761</c:v>
                </c:pt>
                <c:pt idx="72217">
                  <c:v>19.618708000000002</c:v>
                </c:pt>
                <c:pt idx="72218">
                  <c:v>19.619844000000001</c:v>
                </c:pt>
                <c:pt idx="72219">
                  <c:v>19.615638000000001</c:v>
                </c:pt>
                <c:pt idx="72220">
                  <c:v>19.615825999999998</c:v>
                </c:pt>
                <c:pt idx="72221">
                  <c:v>19.620968000000001</c:v>
                </c:pt>
                <c:pt idx="72222">
                  <c:v>19.618423</c:v>
                </c:pt>
                <c:pt idx="72223">
                  <c:v>19.61767</c:v>
                </c:pt>
                <c:pt idx="72224">
                  <c:v>19.627376999999999</c:v>
                </c:pt>
                <c:pt idx="72225">
                  <c:v>19.627593000000001</c:v>
                </c:pt>
                <c:pt idx="72226">
                  <c:v>19.622060000000001</c:v>
                </c:pt>
                <c:pt idx="72227">
                  <c:v>19.627434000000001</c:v>
                </c:pt>
                <c:pt idx="72228">
                  <c:v>19.629653000000001</c:v>
                </c:pt>
                <c:pt idx="72229">
                  <c:v>19.632314000000001</c:v>
                </c:pt>
                <c:pt idx="72230">
                  <c:v>19.641275</c:v>
                </c:pt>
                <c:pt idx="72231">
                  <c:v>19.637733999999998</c:v>
                </c:pt>
                <c:pt idx="72232">
                  <c:v>19.630524000000001</c:v>
                </c:pt>
                <c:pt idx="72233">
                  <c:v>19.632926000000001</c:v>
                </c:pt>
                <c:pt idx="72234">
                  <c:v>19.633375999999998</c:v>
                </c:pt>
                <c:pt idx="72235">
                  <c:v>19.629249000000002</c:v>
                </c:pt>
                <c:pt idx="72236">
                  <c:v>19.631951999999998</c:v>
                </c:pt>
                <c:pt idx="72237">
                  <c:v>19.632505999999999</c:v>
                </c:pt>
                <c:pt idx="72238">
                  <c:v>19.626657000000002</c:v>
                </c:pt>
                <c:pt idx="72239">
                  <c:v>19.625896000000001</c:v>
                </c:pt>
                <c:pt idx="72240">
                  <c:v>19.628954</c:v>
                </c:pt>
                <c:pt idx="72241">
                  <c:v>19.627849000000001</c:v>
                </c:pt>
                <c:pt idx="72242">
                  <c:v>19.624217000000002</c:v>
                </c:pt>
                <c:pt idx="72243">
                  <c:v>19.623096</c:v>
                </c:pt>
                <c:pt idx="72244">
                  <c:v>19.622717000000002</c:v>
                </c:pt>
                <c:pt idx="72245">
                  <c:v>19.618594999999999</c:v>
                </c:pt>
                <c:pt idx="72246">
                  <c:v>19.619250000000001</c:v>
                </c:pt>
                <c:pt idx="72247">
                  <c:v>19.621521000000001</c:v>
                </c:pt>
                <c:pt idx="72248">
                  <c:v>19.620045999999999</c:v>
                </c:pt>
                <c:pt idx="72249">
                  <c:v>19.619607999999999</c:v>
                </c:pt>
                <c:pt idx="72250">
                  <c:v>19.620892000000001</c:v>
                </c:pt>
                <c:pt idx="72251">
                  <c:v>19.620224</c:v>
                </c:pt>
                <c:pt idx="72252">
                  <c:v>19.619063000000001</c:v>
                </c:pt>
                <c:pt idx="72253">
                  <c:v>19.620622999999998</c:v>
                </c:pt>
                <c:pt idx="72254">
                  <c:v>19.620791000000001</c:v>
                </c:pt>
                <c:pt idx="72255">
                  <c:v>19.621542000000002</c:v>
                </c:pt>
                <c:pt idx="72256">
                  <c:v>19.628063999999998</c:v>
                </c:pt>
                <c:pt idx="72257">
                  <c:v>19.628229999999999</c:v>
                </c:pt>
                <c:pt idx="72258">
                  <c:v>19.623487000000001</c:v>
                </c:pt>
                <c:pt idx="72259">
                  <c:v>19.625921999999999</c:v>
                </c:pt>
                <c:pt idx="72260">
                  <c:v>19.628755000000002</c:v>
                </c:pt>
                <c:pt idx="72261">
                  <c:v>19.626265</c:v>
                </c:pt>
                <c:pt idx="72262">
                  <c:v>19.623469</c:v>
                </c:pt>
                <c:pt idx="72263">
                  <c:v>19.626415999999999</c:v>
                </c:pt>
                <c:pt idx="72264">
                  <c:v>19.632805000000001</c:v>
                </c:pt>
                <c:pt idx="72265">
                  <c:v>19.631675000000001</c:v>
                </c:pt>
                <c:pt idx="72266">
                  <c:v>19.627918000000001</c:v>
                </c:pt>
                <c:pt idx="72267">
                  <c:v>19.627701999999999</c:v>
                </c:pt>
                <c:pt idx="72268">
                  <c:v>19.627462000000001</c:v>
                </c:pt>
                <c:pt idx="72269">
                  <c:v>19.626678999999999</c:v>
                </c:pt>
                <c:pt idx="72270">
                  <c:v>19.627869</c:v>
                </c:pt>
                <c:pt idx="72271">
                  <c:v>19.628402999999999</c:v>
                </c:pt>
                <c:pt idx="72272">
                  <c:v>19.628401</c:v>
                </c:pt>
                <c:pt idx="72273">
                  <c:v>19.629798999999998</c:v>
                </c:pt>
                <c:pt idx="72274">
                  <c:v>19.626919000000001</c:v>
                </c:pt>
                <c:pt idx="72275">
                  <c:v>19.623712999999999</c:v>
                </c:pt>
                <c:pt idx="72276">
                  <c:v>19.627638000000001</c:v>
                </c:pt>
                <c:pt idx="72277">
                  <c:v>19.632473000000001</c:v>
                </c:pt>
                <c:pt idx="72278">
                  <c:v>19.633188000000001</c:v>
                </c:pt>
                <c:pt idx="72279">
                  <c:v>19.632193000000001</c:v>
                </c:pt>
                <c:pt idx="72280">
                  <c:v>19.634142000000001</c:v>
                </c:pt>
                <c:pt idx="72281">
                  <c:v>19.634347000000002</c:v>
                </c:pt>
                <c:pt idx="72282">
                  <c:v>19.631678999999998</c:v>
                </c:pt>
                <c:pt idx="72283">
                  <c:v>19.629995999999998</c:v>
                </c:pt>
                <c:pt idx="72284">
                  <c:v>19.629922000000001</c:v>
                </c:pt>
                <c:pt idx="72285">
                  <c:v>19.630713</c:v>
                </c:pt>
                <c:pt idx="72286">
                  <c:v>19.632729999999999</c:v>
                </c:pt>
                <c:pt idx="72287">
                  <c:v>19.635176999999999</c:v>
                </c:pt>
                <c:pt idx="72288">
                  <c:v>19.640284999999999</c:v>
                </c:pt>
                <c:pt idx="72289">
                  <c:v>19.644037000000001</c:v>
                </c:pt>
                <c:pt idx="72290">
                  <c:v>19.642942000000001</c:v>
                </c:pt>
                <c:pt idx="72291">
                  <c:v>19.639337000000001</c:v>
                </c:pt>
                <c:pt idx="72292">
                  <c:v>19.638427</c:v>
                </c:pt>
                <c:pt idx="72293">
                  <c:v>19.642872000000001</c:v>
                </c:pt>
                <c:pt idx="72294">
                  <c:v>19.644503</c:v>
                </c:pt>
                <c:pt idx="72295">
                  <c:v>19.642012999999999</c:v>
                </c:pt>
                <c:pt idx="72296">
                  <c:v>19.640891</c:v>
                </c:pt>
                <c:pt idx="72297">
                  <c:v>19.643187000000001</c:v>
                </c:pt>
                <c:pt idx="72298">
                  <c:v>19.647407000000001</c:v>
                </c:pt>
                <c:pt idx="72299">
                  <c:v>19.646882999999999</c:v>
                </c:pt>
                <c:pt idx="72300">
                  <c:v>19.644635000000001</c:v>
                </c:pt>
                <c:pt idx="72301">
                  <c:v>19.643098999999999</c:v>
                </c:pt>
                <c:pt idx="72302">
                  <c:v>19.638870000000001</c:v>
                </c:pt>
                <c:pt idx="72303">
                  <c:v>19.640253999999999</c:v>
                </c:pt>
                <c:pt idx="72304">
                  <c:v>19.643397</c:v>
                </c:pt>
                <c:pt idx="72305">
                  <c:v>19.640241</c:v>
                </c:pt>
                <c:pt idx="72306">
                  <c:v>19.635921</c:v>
                </c:pt>
                <c:pt idx="72307">
                  <c:v>19.635127000000001</c:v>
                </c:pt>
                <c:pt idx="72308">
                  <c:v>19.637903000000001</c:v>
                </c:pt>
                <c:pt idx="72309">
                  <c:v>19.640753</c:v>
                </c:pt>
                <c:pt idx="72310">
                  <c:v>19.638984000000001</c:v>
                </c:pt>
                <c:pt idx="72311">
                  <c:v>19.635192</c:v>
                </c:pt>
                <c:pt idx="72312">
                  <c:v>19.639942999999999</c:v>
                </c:pt>
                <c:pt idx="72313">
                  <c:v>19.645512</c:v>
                </c:pt>
                <c:pt idx="72314">
                  <c:v>19.642589999999998</c:v>
                </c:pt>
                <c:pt idx="72315">
                  <c:v>19.640858999999999</c:v>
                </c:pt>
                <c:pt idx="72316">
                  <c:v>19.641997</c:v>
                </c:pt>
                <c:pt idx="72317">
                  <c:v>19.641563000000001</c:v>
                </c:pt>
                <c:pt idx="72318">
                  <c:v>19.642102000000001</c:v>
                </c:pt>
                <c:pt idx="72319">
                  <c:v>19.640509999999999</c:v>
                </c:pt>
                <c:pt idx="72320">
                  <c:v>19.636503999999999</c:v>
                </c:pt>
                <c:pt idx="72321">
                  <c:v>19.63777</c:v>
                </c:pt>
                <c:pt idx="72322">
                  <c:v>19.642354999999998</c:v>
                </c:pt>
                <c:pt idx="72323">
                  <c:v>19.639883999999999</c:v>
                </c:pt>
                <c:pt idx="72324">
                  <c:v>19.636327000000001</c:v>
                </c:pt>
                <c:pt idx="72325">
                  <c:v>19.638566000000001</c:v>
                </c:pt>
                <c:pt idx="72326">
                  <c:v>19.639845999999999</c:v>
                </c:pt>
                <c:pt idx="72327">
                  <c:v>19.634964</c:v>
                </c:pt>
                <c:pt idx="72328">
                  <c:v>19.632605000000002</c:v>
                </c:pt>
                <c:pt idx="72329">
                  <c:v>19.634902</c:v>
                </c:pt>
                <c:pt idx="72330">
                  <c:v>19.637177999999999</c:v>
                </c:pt>
                <c:pt idx="72331">
                  <c:v>19.638411000000001</c:v>
                </c:pt>
                <c:pt idx="72332">
                  <c:v>19.641760000000001</c:v>
                </c:pt>
                <c:pt idx="72333">
                  <c:v>19.641199</c:v>
                </c:pt>
                <c:pt idx="72334">
                  <c:v>19.636344999999999</c:v>
                </c:pt>
                <c:pt idx="72335">
                  <c:v>19.642056</c:v>
                </c:pt>
                <c:pt idx="72336">
                  <c:v>19.648947</c:v>
                </c:pt>
                <c:pt idx="72337">
                  <c:v>19.644866</c:v>
                </c:pt>
                <c:pt idx="72338">
                  <c:v>19.642164000000001</c:v>
                </c:pt>
                <c:pt idx="72339">
                  <c:v>19.645281000000001</c:v>
                </c:pt>
                <c:pt idx="72340">
                  <c:v>19.644921</c:v>
                </c:pt>
                <c:pt idx="72341">
                  <c:v>19.644687000000001</c:v>
                </c:pt>
                <c:pt idx="72342">
                  <c:v>19.647984999999998</c:v>
                </c:pt>
                <c:pt idx="72343">
                  <c:v>19.650030999999998</c:v>
                </c:pt>
                <c:pt idx="72344">
                  <c:v>19.648814999999999</c:v>
                </c:pt>
                <c:pt idx="72345">
                  <c:v>19.647217000000001</c:v>
                </c:pt>
                <c:pt idx="72346">
                  <c:v>19.647572</c:v>
                </c:pt>
                <c:pt idx="72347">
                  <c:v>19.645395000000001</c:v>
                </c:pt>
                <c:pt idx="72348">
                  <c:v>19.643146000000002</c:v>
                </c:pt>
                <c:pt idx="72349">
                  <c:v>19.644832999999998</c:v>
                </c:pt>
                <c:pt idx="72350">
                  <c:v>19.646324</c:v>
                </c:pt>
                <c:pt idx="72351">
                  <c:v>19.646491999999999</c:v>
                </c:pt>
                <c:pt idx="72352">
                  <c:v>19.646988</c:v>
                </c:pt>
                <c:pt idx="72353">
                  <c:v>19.646204999999998</c:v>
                </c:pt>
                <c:pt idx="72354">
                  <c:v>19.645219000000001</c:v>
                </c:pt>
                <c:pt idx="72355">
                  <c:v>19.646495999999999</c:v>
                </c:pt>
                <c:pt idx="72356">
                  <c:v>19.648046000000001</c:v>
                </c:pt>
                <c:pt idx="72357">
                  <c:v>19.647518999999999</c:v>
                </c:pt>
                <c:pt idx="72358">
                  <c:v>19.649685000000002</c:v>
                </c:pt>
                <c:pt idx="72359">
                  <c:v>19.652732</c:v>
                </c:pt>
                <c:pt idx="72360">
                  <c:v>19.655099</c:v>
                </c:pt>
                <c:pt idx="72361">
                  <c:v>19.655242000000001</c:v>
                </c:pt>
                <c:pt idx="72362">
                  <c:v>19.653213999999998</c:v>
                </c:pt>
                <c:pt idx="72363">
                  <c:v>19.656834</c:v>
                </c:pt>
                <c:pt idx="72364">
                  <c:v>19.657544000000001</c:v>
                </c:pt>
                <c:pt idx="72365">
                  <c:v>19.653174</c:v>
                </c:pt>
                <c:pt idx="72366">
                  <c:v>19.656599</c:v>
                </c:pt>
                <c:pt idx="72367">
                  <c:v>19.658835</c:v>
                </c:pt>
                <c:pt idx="72368">
                  <c:v>19.657578999999998</c:v>
                </c:pt>
                <c:pt idx="72369">
                  <c:v>19.659972</c:v>
                </c:pt>
                <c:pt idx="72370">
                  <c:v>19.661038999999999</c:v>
                </c:pt>
                <c:pt idx="72371">
                  <c:v>19.659375000000001</c:v>
                </c:pt>
                <c:pt idx="72372">
                  <c:v>19.657418</c:v>
                </c:pt>
                <c:pt idx="72373">
                  <c:v>19.655742</c:v>
                </c:pt>
                <c:pt idx="72374">
                  <c:v>19.655225999999999</c:v>
                </c:pt>
                <c:pt idx="72375">
                  <c:v>19.657159</c:v>
                </c:pt>
                <c:pt idx="72376">
                  <c:v>19.656108</c:v>
                </c:pt>
                <c:pt idx="72377">
                  <c:v>19.654841000000001</c:v>
                </c:pt>
                <c:pt idx="72378">
                  <c:v>19.660416999999999</c:v>
                </c:pt>
                <c:pt idx="72379">
                  <c:v>19.660831000000002</c:v>
                </c:pt>
                <c:pt idx="72380">
                  <c:v>19.656033000000001</c:v>
                </c:pt>
                <c:pt idx="72381">
                  <c:v>19.657309000000001</c:v>
                </c:pt>
                <c:pt idx="72382">
                  <c:v>19.660281000000001</c:v>
                </c:pt>
                <c:pt idx="72383">
                  <c:v>19.658017999999998</c:v>
                </c:pt>
                <c:pt idx="72384">
                  <c:v>19.653713</c:v>
                </c:pt>
                <c:pt idx="72385">
                  <c:v>19.65343</c:v>
                </c:pt>
                <c:pt idx="72386">
                  <c:v>19.654973999999999</c:v>
                </c:pt>
                <c:pt idx="72387">
                  <c:v>19.657011000000001</c:v>
                </c:pt>
                <c:pt idx="72388">
                  <c:v>19.660443999999998</c:v>
                </c:pt>
                <c:pt idx="72389">
                  <c:v>19.659521000000002</c:v>
                </c:pt>
                <c:pt idx="72390">
                  <c:v>19.65652</c:v>
                </c:pt>
                <c:pt idx="72391">
                  <c:v>19.656441000000001</c:v>
                </c:pt>
                <c:pt idx="72392">
                  <c:v>19.657185999999999</c:v>
                </c:pt>
                <c:pt idx="72393">
                  <c:v>19.658107000000001</c:v>
                </c:pt>
                <c:pt idx="72394">
                  <c:v>19.659151000000001</c:v>
                </c:pt>
                <c:pt idx="72395">
                  <c:v>19.659420999999998</c:v>
                </c:pt>
                <c:pt idx="72396">
                  <c:v>19.655819000000001</c:v>
                </c:pt>
                <c:pt idx="72397">
                  <c:v>19.654415</c:v>
                </c:pt>
                <c:pt idx="72398">
                  <c:v>19.657861</c:v>
                </c:pt>
                <c:pt idx="72399">
                  <c:v>19.659776000000001</c:v>
                </c:pt>
                <c:pt idx="72400">
                  <c:v>19.66377</c:v>
                </c:pt>
                <c:pt idx="72401">
                  <c:v>19.663653</c:v>
                </c:pt>
                <c:pt idx="72402">
                  <c:v>19.659520000000001</c:v>
                </c:pt>
                <c:pt idx="72403">
                  <c:v>19.659893</c:v>
                </c:pt>
                <c:pt idx="72404">
                  <c:v>19.659638000000001</c:v>
                </c:pt>
                <c:pt idx="72405">
                  <c:v>19.661003999999998</c:v>
                </c:pt>
                <c:pt idx="72406">
                  <c:v>19.666902</c:v>
                </c:pt>
                <c:pt idx="72407">
                  <c:v>19.666715</c:v>
                </c:pt>
                <c:pt idx="72408">
                  <c:v>19.665610999999998</c:v>
                </c:pt>
                <c:pt idx="72409">
                  <c:v>19.668172999999999</c:v>
                </c:pt>
                <c:pt idx="72410">
                  <c:v>19.665094</c:v>
                </c:pt>
                <c:pt idx="72411">
                  <c:v>19.664584000000001</c:v>
                </c:pt>
                <c:pt idx="72412">
                  <c:v>19.671203999999999</c:v>
                </c:pt>
                <c:pt idx="72413">
                  <c:v>19.667551</c:v>
                </c:pt>
                <c:pt idx="72414">
                  <c:v>19.661138000000001</c:v>
                </c:pt>
                <c:pt idx="72415">
                  <c:v>19.663112000000002</c:v>
                </c:pt>
                <c:pt idx="72416">
                  <c:v>19.666170999999999</c:v>
                </c:pt>
                <c:pt idx="72417">
                  <c:v>19.664634</c:v>
                </c:pt>
                <c:pt idx="72418">
                  <c:v>19.659293000000002</c:v>
                </c:pt>
                <c:pt idx="72419">
                  <c:v>19.659123000000001</c:v>
                </c:pt>
                <c:pt idx="72420">
                  <c:v>19.663451999999999</c:v>
                </c:pt>
                <c:pt idx="72421">
                  <c:v>19.666115999999999</c:v>
                </c:pt>
                <c:pt idx="72422">
                  <c:v>19.667190999999999</c:v>
                </c:pt>
                <c:pt idx="72423">
                  <c:v>19.662116999999999</c:v>
                </c:pt>
                <c:pt idx="72424">
                  <c:v>19.657447000000001</c:v>
                </c:pt>
                <c:pt idx="72425">
                  <c:v>19.660067999999999</c:v>
                </c:pt>
                <c:pt idx="72426">
                  <c:v>19.661394999999999</c:v>
                </c:pt>
                <c:pt idx="72427">
                  <c:v>19.661225999999999</c:v>
                </c:pt>
                <c:pt idx="72428">
                  <c:v>19.664069999999999</c:v>
                </c:pt>
                <c:pt idx="72429">
                  <c:v>19.665191</c:v>
                </c:pt>
                <c:pt idx="72430">
                  <c:v>19.660705</c:v>
                </c:pt>
                <c:pt idx="72431">
                  <c:v>19.660301</c:v>
                </c:pt>
                <c:pt idx="72432">
                  <c:v>19.664736000000001</c:v>
                </c:pt>
                <c:pt idx="72433">
                  <c:v>19.662972</c:v>
                </c:pt>
                <c:pt idx="72434">
                  <c:v>19.661757000000001</c:v>
                </c:pt>
                <c:pt idx="72435">
                  <c:v>19.665092999999999</c:v>
                </c:pt>
                <c:pt idx="72436">
                  <c:v>19.665592</c:v>
                </c:pt>
                <c:pt idx="72437">
                  <c:v>19.663819</c:v>
                </c:pt>
                <c:pt idx="72438">
                  <c:v>19.664632999999998</c:v>
                </c:pt>
                <c:pt idx="72439">
                  <c:v>19.663995</c:v>
                </c:pt>
                <c:pt idx="72440">
                  <c:v>19.661249000000002</c:v>
                </c:pt>
                <c:pt idx="72441">
                  <c:v>19.661355</c:v>
                </c:pt>
                <c:pt idx="72442">
                  <c:v>19.664867000000001</c:v>
                </c:pt>
                <c:pt idx="72443">
                  <c:v>19.666639</c:v>
                </c:pt>
                <c:pt idx="72444">
                  <c:v>19.668675</c:v>
                </c:pt>
                <c:pt idx="72445">
                  <c:v>19.672077000000002</c:v>
                </c:pt>
                <c:pt idx="72446">
                  <c:v>19.668189000000002</c:v>
                </c:pt>
                <c:pt idx="72447">
                  <c:v>19.663834999999999</c:v>
                </c:pt>
                <c:pt idx="72448">
                  <c:v>19.672452</c:v>
                </c:pt>
                <c:pt idx="72449">
                  <c:v>19.676597000000001</c:v>
                </c:pt>
                <c:pt idx="72450">
                  <c:v>19.670276999999999</c:v>
                </c:pt>
                <c:pt idx="72451">
                  <c:v>19.670380999999999</c:v>
                </c:pt>
                <c:pt idx="72452">
                  <c:v>19.672349000000001</c:v>
                </c:pt>
                <c:pt idx="72453">
                  <c:v>19.668537000000001</c:v>
                </c:pt>
                <c:pt idx="72454">
                  <c:v>19.667099</c:v>
                </c:pt>
                <c:pt idx="72455">
                  <c:v>19.669509000000001</c:v>
                </c:pt>
                <c:pt idx="72456">
                  <c:v>19.672246000000001</c:v>
                </c:pt>
                <c:pt idx="72457">
                  <c:v>19.673936999999999</c:v>
                </c:pt>
                <c:pt idx="72458">
                  <c:v>19.674976999999998</c:v>
                </c:pt>
                <c:pt idx="72459">
                  <c:v>19.675329999999999</c:v>
                </c:pt>
                <c:pt idx="72460">
                  <c:v>19.673484999999999</c:v>
                </c:pt>
                <c:pt idx="72461">
                  <c:v>19.672498000000001</c:v>
                </c:pt>
                <c:pt idx="72462">
                  <c:v>19.675891</c:v>
                </c:pt>
                <c:pt idx="72463">
                  <c:v>19.67689</c:v>
                </c:pt>
                <c:pt idx="72464">
                  <c:v>19.675211999999998</c:v>
                </c:pt>
                <c:pt idx="72465">
                  <c:v>19.675671999999999</c:v>
                </c:pt>
                <c:pt idx="72466">
                  <c:v>19.673328000000001</c:v>
                </c:pt>
                <c:pt idx="72467">
                  <c:v>19.669122000000002</c:v>
                </c:pt>
                <c:pt idx="72468">
                  <c:v>19.670521000000001</c:v>
                </c:pt>
                <c:pt idx="72469">
                  <c:v>19.673607000000001</c:v>
                </c:pt>
                <c:pt idx="72470">
                  <c:v>19.672554999999999</c:v>
                </c:pt>
                <c:pt idx="72471">
                  <c:v>19.672528</c:v>
                </c:pt>
                <c:pt idx="72472">
                  <c:v>19.676425999999999</c:v>
                </c:pt>
                <c:pt idx="72473">
                  <c:v>19.677907999999999</c:v>
                </c:pt>
                <c:pt idx="72474">
                  <c:v>19.678277000000001</c:v>
                </c:pt>
                <c:pt idx="72475">
                  <c:v>19.680033000000002</c:v>
                </c:pt>
                <c:pt idx="72476">
                  <c:v>19.679791999999999</c:v>
                </c:pt>
                <c:pt idx="72477">
                  <c:v>19.675623000000002</c:v>
                </c:pt>
                <c:pt idx="72478">
                  <c:v>19.673908999999998</c:v>
                </c:pt>
                <c:pt idx="72479">
                  <c:v>19.674723</c:v>
                </c:pt>
                <c:pt idx="72480">
                  <c:v>19.674786999999998</c:v>
                </c:pt>
                <c:pt idx="72481">
                  <c:v>19.673676</c:v>
                </c:pt>
                <c:pt idx="72482">
                  <c:v>19.676376000000001</c:v>
                </c:pt>
                <c:pt idx="72483">
                  <c:v>19.678408999999998</c:v>
                </c:pt>
                <c:pt idx="72484">
                  <c:v>19.675576</c:v>
                </c:pt>
                <c:pt idx="72485">
                  <c:v>19.677036999999999</c:v>
                </c:pt>
                <c:pt idx="72486">
                  <c:v>19.679078000000001</c:v>
                </c:pt>
                <c:pt idx="72487">
                  <c:v>19.675429000000001</c:v>
                </c:pt>
                <c:pt idx="72488">
                  <c:v>19.674655000000001</c:v>
                </c:pt>
                <c:pt idx="72489">
                  <c:v>19.678108999999999</c:v>
                </c:pt>
                <c:pt idx="72490">
                  <c:v>19.679076999999999</c:v>
                </c:pt>
                <c:pt idx="72491">
                  <c:v>19.677916</c:v>
                </c:pt>
                <c:pt idx="72492">
                  <c:v>19.679931</c:v>
                </c:pt>
                <c:pt idx="72493">
                  <c:v>19.676597000000001</c:v>
                </c:pt>
                <c:pt idx="72494">
                  <c:v>19.673223</c:v>
                </c:pt>
                <c:pt idx="72495">
                  <c:v>19.677695</c:v>
                </c:pt>
                <c:pt idx="72496">
                  <c:v>19.677959999999999</c:v>
                </c:pt>
                <c:pt idx="72497">
                  <c:v>19.674876999999999</c:v>
                </c:pt>
                <c:pt idx="72498">
                  <c:v>19.675325999999998</c:v>
                </c:pt>
                <c:pt idx="72499">
                  <c:v>19.676852</c:v>
                </c:pt>
                <c:pt idx="72500">
                  <c:v>19.680928999999999</c:v>
                </c:pt>
                <c:pt idx="72501">
                  <c:v>19.682718999999999</c:v>
                </c:pt>
                <c:pt idx="72502">
                  <c:v>19.678204999999998</c:v>
                </c:pt>
                <c:pt idx="72503">
                  <c:v>19.676877999999999</c:v>
                </c:pt>
                <c:pt idx="72504">
                  <c:v>19.679611999999999</c:v>
                </c:pt>
                <c:pt idx="72505">
                  <c:v>19.676846999999999</c:v>
                </c:pt>
                <c:pt idx="72506">
                  <c:v>19.674863999999999</c:v>
                </c:pt>
                <c:pt idx="72507">
                  <c:v>19.678324</c:v>
                </c:pt>
                <c:pt idx="72508">
                  <c:v>19.679402</c:v>
                </c:pt>
                <c:pt idx="72509">
                  <c:v>19.67998</c:v>
                </c:pt>
                <c:pt idx="72510">
                  <c:v>19.681372</c:v>
                </c:pt>
                <c:pt idx="72511">
                  <c:v>19.681391999999999</c:v>
                </c:pt>
                <c:pt idx="72512">
                  <c:v>19.684481999999999</c:v>
                </c:pt>
                <c:pt idx="72513">
                  <c:v>19.688582</c:v>
                </c:pt>
                <c:pt idx="72514">
                  <c:v>19.690764999999999</c:v>
                </c:pt>
                <c:pt idx="72515">
                  <c:v>19.690854999999999</c:v>
                </c:pt>
                <c:pt idx="72516">
                  <c:v>19.687373000000001</c:v>
                </c:pt>
                <c:pt idx="72517">
                  <c:v>19.689433999999999</c:v>
                </c:pt>
                <c:pt idx="72518">
                  <c:v>19.693795999999999</c:v>
                </c:pt>
                <c:pt idx="72519">
                  <c:v>19.689499000000001</c:v>
                </c:pt>
                <c:pt idx="72520">
                  <c:v>19.690051</c:v>
                </c:pt>
                <c:pt idx="72521">
                  <c:v>19.694091</c:v>
                </c:pt>
                <c:pt idx="72522">
                  <c:v>19.691382999999998</c:v>
                </c:pt>
                <c:pt idx="72523">
                  <c:v>19.687792999999999</c:v>
                </c:pt>
                <c:pt idx="72524">
                  <c:v>19.689216999999999</c:v>
                </c:pt>
                <c:pt idx="72525">
                  <c:v>19.690802999999999</c:v>
                </c:pt>
                <c:pt idx="72526">
                  <c:v>19.689319999999999</c:v>
                </c:pt>
                <c:pt idx="72527">
                  <c:v>19.689105000000001</c:v>
                </c:pt>
                <c:pt idx="72528">
                  <c:v>19.692292999999999</c:v>
                </c:pt>
                <c:pt idx="72529">
                  <c:v>19.693179000000001</c:v>
                </c:pt>
                <c:pt idx="72530">
                  <c:v>19.690176000000001</c:v>
                </c:pt>
                <c:pt idx="72531">
                  <c:v>19.690125999999999</c:v>
                </c:pt>
                <c:pt idx="72532">
                  <c:v>19.692108000000001</c:v>
                </c:pt>
                <c:pt idx="72533">
                  <c:v>19.687424</c:v>
                </c:pt>
                <c:pt idx="72534">
                  <c:v>19.685033000000001</c:v>
                </c:pt>
                <c:pt idx="72535">
                  <c:v>19.685883</c:v>
                </c:pt>
                <c:pt idx="72536">
                  <c:v>19.681576</c:v>
                </c:pt>
                <c:pt idx="72537">
                  <c:v>19.683429</c:v>
                </c:pt>
                <c:pt idx="72538">
                  <c:v>19.691945</c:v>
                </c:pt>
                <c:pt idx="72539">
                  <c:v>19.690397999999998</c:v>
                </c:pt>
                <c:pt idx="72540">
                  <c:v>19.683706000000001</c:v>
                </c:pt>
                <c:pt idx="72541">
                  <c:v>19.686319999999998</c:v>
                </c:pt>
                <c:pt idx="72542">
                  <c:v>19.689568999999999</c:v>
                </c:pt>
                <c:pt idx="72543">
                  <c:v>19.686609000000001</c:v>
                </c:pt>
                <c:pt idx="72544">
                  <c:v>19.687638</c:v>
                </c:pt>
                <c:pt idx="72545">
                  <c:v>19.688483000000002</c:v>
                </c:pt>
                <c:pt idx="72546">
                  <c:v>19.684428</c:v>
                </c:pt>
                <c:pt idx="72547">
                  <c:v>19.683451999999999</c:v>
                </c:pt>
                <c:pt idx="72548">
                  <c:v>19.686952000000002</c:v>
                </c:pt>
                <c:pt idx="72549">
                  <c:v>19.688033999999998</c:v>
                </c:pt>
                <c:pt idx="72550">
                  <c:v>19.687522000000001</c:v>
                </c:pt>
                <c:pt idx="72551">
                  <c:v>19.688725999999999</c:v>
                </c:pt>
                <c:pt idx="72552">
                  <c:v>19.690465</c:v>
                </c:pt>
                <c:pt idx="72553">
                  <c:v>19.696553999999999</c:v>
                </c:pt>
                <c:pt idx="72554">
                  <c:v>19.70018</c:v>
                </c:pt>
                <c:pt idx="72555">
                  <c:v>19.696514000000001</c:v>
                </c:pt>
                <c:pt idx="72556">
                  <c:v>19.696504999999998</c:v>
                </c:pt>
                <c:pt idx="72557">
                  <c:v>19.698136000000002</c:v>
                </c:pt>
                <c:pt idx="72558">
                  <c:v>19.695430000000002</c:v>
                </c:pt>
                <c:pt idx="72559">
                  <c:v>19.697528999999999</c:v>
                </c:pt>
                <c:pt idx="72560">
                  <c:v>19.702020000000001</c:v>
                </c:pt>
                <c:pt idx="72561">
                  <c:v>19.702079999999999</c:v>
                </c:pt>
                <c:pt idx="72562">
                  <c:v>19.700790000000001</c:v>
                </c:pt>
                <c:pt idx="72563">
                  <c:v>19.698051</c:v>
                </c:pt>
                <c:pt idx="72564">
                  <c:v>19.694489000000001</c:v>
                </c:pt>
                <c:pt idx="72565">
                  <c:v>19.692895</c:v>
                </c:pt>
                <c:pt idx="72566">
                  <c:v>19.697765</c:v>
                </c:pt>
                <c:pt idx="72567">
                  <c:v>19.698633999999998</c:v>
                </c:pt>
                <c:pt idx="72568">
                  <c:v>19.691939000000001</c:v>
                </c:pt>
                <c:pt idx="72569">
                  <c:v>19.689675000000001</c:v>
                </c:pt>
                <c:pt idx="72570">
                  <c:v>19.691754</c:v>
                </c:pt>
                <c:pt idx="72571">
                  <c:v>19.693771999999999</c:v>
                </c:pt>
                <c:pt idx="72572">
                  <c:v>19.693456000000001</c:v>
                </c:pt>
                <c:pt idx="72573">
                  <c:v>19.689453</c:v>
                </c:pt>
                <c:pt idx="72574">
                  <c:v>19.690037</c:v>
                </c:pt>
                <c:pt idx="72575">
                  <c:v>19.695186</c:v>
                </c:pt>
                <c:pt idx="72576">
                  <c:v>19.692492000000001</c:v>
                </c:pt>
                <c:pt idx="72577">
                  <c:v>19.687847999999999</c:v>
                </c:pt>
                <c:pt idx="72578">
                  <c:v>19.689989000000001</c:v>
                </c:pt>
                <c:pt idx="72579">
                  <c:v>19.691548999999998</c:v>
                </c:pt>
                <c:pt idx="72580">
                  <c:v>19.690382</c:v>
                </c:pt>
                <c:pt idx="72581">
                  <c:v>19.693016</c:v>
                </c:pt>
                <c:pt idx="72582">
                  <c:v>19.695402999999999</c:v>
                </c:pt>
                <c:pt idx="72583">
                  <c:v>19.693815000000001</c:v>
                </c:pt>
                <c:pt idx="72584">
                  <c:v>19.691004</c:v>
                </c:pt>
                <c:pt idx="72585">
                  <c:v>19.689214</c:v>
                </c:pt>
                <c:pt idx="72586">
                  <c:v>19.690342999999999</c:v>
                </c:pt>
                <c:pt idx="72587">
                  <c:v>19.692613999999999</c:v>
                </c:pt>
                <c:pt idx="72588">
                  <c:v>19.697104</c:v>
                </c:pt>
                <c:pt idx="72589">
                  <c:v>19.698499000000002</c:v>
                </c:pt>
                <c:pt idx="72590">
                  <c:v>19.697588</c:v>
                </c:pt>
                <c:pt idx="72591">
                  <c:v>19.701761000000001</c:v>
                </c:pt>
                <c:pt idx="72592">
                  <c:v>19.702770000000001</c:v>
                </c:pt>
                <c:pt idx="72593">
                  <c:v>19.701031</c:v>
                </c:pt>
                <c:pt idx="72594">
                  <c:v>19.699731</c:v>
                </c:pt>
                <c:pt idx="72595">
                  <c:v>19.696648</c:v>
                </c:pt>
                <c:pt idx="72596">
                  <c:v>19.696117000000001</c:v>
                </c:pt>
                <c:pt idx="72597">
                  <c:v>19.700392999999998</c:v>
                </c:pt>
                <c:pt idx="72598">
                  <c:v>19.701573</c:v>
                </c:pt>
                <c:pt idx="72599">
                  <c:v>19.698195999999999</c:v>
                </c:pt>
                <c:pt idx="72600">
                  <c:v>19.698243000000002</c:v>
                </c:pt>
                <c:pt idx="72601">
                  <c:v>19.698485000000002</c:v>
                </c:pt>
                <c:pt idx="72602">
                  <c:v>19.695905</c:v>
                </c:pt>
                <c:pt idx="72603">
                  <c:v>19.698948000000001</c:v>
                </c:pt>
                <c:pt idx="72604">
                  <c:v>19.704381000000001</c:v>
                </c:pt>
                <c:pt idx="72605">
                  <c:v>19.704032000000002</c:v>
                </c:pt>
                <c:pt idx="72606">
                  <c:v>19.700678</c:v>
                </c:pt>
                <c:pt idx="72607">
                  <c:v>19.697821000000001</c:v>
                </c:pt>
                <c:pt idx="72608">
                  <c:v>19.699493</c:v>
                </c:pt>
                <c:pt idx="72609">
                  <c:v>19.703923</c:v>
                </c:pt>
                <c:pt idx="72610">
                  <c:v>19.706109000000001</c:v>
                </c:pt>
                <c:pt idx="72611">
                  <c:v>19.703904000000001</c:v>
                </c:pt>
                <c:pt idx="72612">
                  <c:v>19.702269999999999</c:v>
                </c:pt>
                <c:pt idx="72613">
                  <c:v>19.706826</c:v>
                </c:pt>
                <c:pt idx="72614">
                  <c:v>19.709323000000001</c:v>
                </c:pt>
                <c:pt idx="72615">
                  <c:v>19.703522</c:v>
                </c:pt>
                <c:pt idx="72616">
                  <c:v>19.699463999999999</c:v>
                </c:pt>
                <c:pt idx="72617">
                  <c:v>19.700105000000001</c:v>
                </c:pt>
                <c:pt idx="72618">
                  <c:v>19.703541999999999</c:v>
                </c:pt>
                <c:pt idx="72619">
                  <c:v>19.707939</c:v>
                </c:pt>
                <c:pt idx="72620">
                  <c:v>19.706959000000001</c:v>
                </c:pt>
                <c:pt idx="72621">
                  <c:v>19.704507</c:v>
                </c:pt>
                <c:pt idx="72622">
                  <c:v>19.703137000000002</c:v>
                </c:pt>
                <c:pt idx="72623">
                  <c:v>19.701359</c:v>
                </c:pt>
                <c:pt idx="72624">
                  <c:v>19.701467999999998</c:v>
                </c:pt>
                <c:pt idx="72625">
                  <c:v>19.702318999999999</c:v>
                </c:pt>
                <c:pt idx="72626">
                  <c:v>19.705573999999999</c:v>
                </c:pt>
                <c:pt idx="72627">
                  <c:v>19.71011</c:v>
                </c:pt>
                <c:pt idx="72628">
                  <c:v>19.709419</c:v>
                </c:pt>
                <c:pt idx="72629">
                  <c:v>19.710289</c:v>
                </c:pt>
                <c:pt idx="72630">
                  <c:v>19.715340999999999</c:v>
                </c:pt>
                <c:pt idx="72631">
                  <c:v>19.712116000000002</c:v>
                </c:pt>
                <c:pt idx="72632">
                  <c:v>19.707162</c:v>
                </c:pt>
                <c:pt idx="72633">
                  <c:v>19.711727</c:v>
                </c:pt>
                <c:pt idx="72634">
                  <c:v>19.714638000000001</c:v>
                </c:pt>
                <c:pt idx="72635">
                  <c:v>19.711105</c:v>
                </c:pt>
                <c:pt idx="72636">
                  <c:v>19.709969999999998</c:v>
                </c:pt>
                <c:pt idx="72637">
                  <c:v>19.710868999999999</c:v>
                </c:pt>
                <c:pt idx="72638">
                  <c:v>19.712955999999998</c:v>
                </c:pt>
                <c:pt idx="72639">
                  <c:v>19.716562</c:v>
                </c:pt>
                <c:pt idx="72640">
                  <c:v>19.715454999999999</c:v>
                </c:pt>
                <c:pt idx="72641">
                  <c:v>19.714005</c:v>
                </c:pt>
                <c:pt idx="72642">
                  <c:v>19.71725</c:v>
                </c:pt>
                <c:pt idx="72643">
                  <c:v>19.718171000000002</c:v>
                </c:pt>
                <c:pt idx="72644">
                  <c:v>19.718637000000001</c:v>
                </c:pt>
                <c:pt idx="72645">
                  <c:v>19.717169999999999</c:v>
                </c:pt>
                <c:pt idx="72646">
                  <c:v>19.710916000000001</c:v>
                </c:pt>
                <c:pt idx="72647">
                  <c:v>19.709727000000001</c:v>
                </c:pt>
                <c:pt idx="72648">
                  <c:v>19.715751999999998</c:v>
                </c:pt>
                <c:pt idx="72649">
                  <c:v>19.714808999999999</c:v>
                </c:pt>
                <c:pt idx="72650">
                  <c:v>19.709163</c:v>
                </c:pt>
                <c:pt idx="72651">
                  <c:v>19.709572000000001</c:v>
                </c:pt>
                <c:pt idx="72652">
                  <c:v>19.713107999999998</c:v>
                </c:pt>
                <c:pt idx="72653">
                  <c:v>19.712973999999999</c:v>
                </c:pt>
                <c:pt idx="72654">
                  <c:v>19.712720000000001</c:v>
                </c:pt>
                <c:pt idx="72655">
                  <c:v>19.714893</c:v>
                </c:pt>
                <c:pt idx="72656">
                  <c:v>19.714009999999998</c:v>
                </c:pt>
                <c:pt idx="72657">
                  <c:v>19.717199000000001</c:v>
                </c:pt>
                <c:pt idx="72658">
                  <c:v>19.723002999999999</c:v>
                </c:pt>
                <c:pt idx="72659">
                  <c:v>19.719968000000001</c:v>
                </c:pt>
                <c:pt idx="72660">
                  <c:v>19.720535000000002</c:v>
                </c:pt>
                <c:pt idx="72661">
                  <c:v>19.726320000000001</c:v>
                </c:pt>
                <c:pt idx="72662">
                  <c:v>19.720616</c:v>
                </c:pt>
                <c:pt idx="72663">
                  <c:v>19.712903000000001</c:v>
                </c:pt>
                <c:pt idx="72664">
                  <c:v>19.717106999999999</c:v>
                </c:pt>
                <c:pt idx="72665">
                  <c:v>19.718174999999999</c:v>
                </c:pt>
                <c:pt idx="72666">
                  <c:v>19.713636999999999</c:v>
                </c:pt>
                <c:pt idx="72667">
                  <c:v>19.715713000000001</c:v>
                </c:pt>
                <c:pt idx="72668">
                  <c:v>19.719543000000002</c:v>
                </c:pt>
                <c:pt idx="72669">
                  <c:v>19.718413000000002</c:v>
                </c:pt>
                <c:pt idx="72670">
                  <c:v>19.719159000000001</c:v>
                </c:pt>
                <c:pt idx="72671">
                  <c:v>19.725981999999998</c:v>
                </c:pt>
                <c:pt idx="72672">
                  <c:v>19.727353000000001</c:v>
                </c:pt>
                <c:pt idx="72673">
                  <c:v>19.720397999999999</c:v>
                </c:pt>
                <c:pt idx="72674">
                  <c:v>19.720725999999999</c:v>
                </c:pt>
                <c:pt idx="72675">
                  <c:v>19.723285000000001</c:v>
                </c:pt>
                <c:pt idx="72676">
                  <c:v>19.717448000000001</c:v>
                </c:pt>
                <c:pt idx="72677">
                  <c:v>19.713415000000001</c:v>
                </c:pt>
                <c:pt idx="72678">
                  <c:v>19.715675999999998</c:v>
                </c:pt>
                <c:pt idx="72679">
                  <c:v>19.719111000000002</c:v>
                </c:pt>
                <c:pt idx="72680">
                  <c:v>19.720388</c:v>
                </c:pt>
                <c:pt idx="72681">
                  <c:v>19.721080000000001</c:v>
                </c:pt>
                <c:pt idx="72682">
                  <c:v>19.722147</c:v>
                </c:pt>
                <c:pt idx="72683">
                  <c:v>19.723386999999999</c:v>
                </c:pt>
                <c:pt idx="72684">
                  <c:v>19.726330999999998</c:v>
                </c:pt>
                <c:pt idx="72685">
                  <c:v>19.725135999999999</c:v>
                </c:pt>
                <c:pt idx="72686">
                  <c:v>19.720603000000001</c:v>
                </c:pt>
                <c:pt idx="72687">
                  <c:v>19.721314</c:v>
                </c:pt>
                <c:pt idx="72688">
                  <c:v>19.72409</c:v>
                </c:pt>
                <c:pt idx="72689">
                  <c:v>19.722287999999999</c:v>
                </c:pt>
                <c:pt idx="72690">
                  <c:v>19.71818</c:v>
                </c:pt>
                <c:pt idx="72691">
                  <c:v>19.717843999999999</c:v>
                </c:pt>
                <c:pt idx="72692">
                  <c:v>19.720559000000002</c:v>
                </c:pt>
                <c:pt idx="72693">
                  <c:v>19.719645</c:v>
                </c:pt>
                <c:pt idx="72694">
                  <c:v>19.718284000000001</c:v>
                </c:pt>
                <c:pt idx="72695">
                  <c:v>19.720817</c:v>
                </c:pt>
                <c:pt idx="72696">
                  <c:v>19.723991999999999</c:v>
                </c:pt>
                <c:pt idx="72697">
                  <c:v>19.721114</c:v>
                </c:pt>
                <c:pt idx="72698">
                  <c:v>19.714963999999998</c:v>
                </c:pt>
                <c:pt idx="72699">
                  <c:v>19.717025</c:v>
                </c:pt>
                <c:pt idx="72700">
                  <c:v>19.722543999999999</c:v>
                </c:pt>
                <c:pt idx="72701">
                  <c:v>19.722852</c:v>
                </c:pt>
                <c:pt idx="72702">
                  <c:v>19.723288</c:v>
                </c:pt>
                <c:pt idx="72703">
                  <c:v>19.725494000000001</c:v>
                </c:pt>
                <c:pt idx="72704">
                  <c:v>19.724419000000001</c:v>
                </c:pt>
                <c:pt idx="72705">
                  <c:v>19.722145000000001</c:v>
                </c:pt>
                <c:pt idx="72706">
                  <c:v>19.723870999999999</c:v>
                </c:pt>
                <c:pt idx="72707">
                  <c:v>19.726944</c:v>
                </c:pt>
                <c:pt idx="72708">
                  <c:v>19.723056</c:v>
                </c:pt>
                <c:pt idx="72709">
                  <c:v>19.717908999999999</c:v>
                </c:pt>
                <c:pt idx="72710">
                  <c:v>19.720175999999999</c:v>
                </c:pt>
                <c:pt idx="72711">
                  <c:v>19.720998999999999</c:v>
                </c:pt>
                <c:pt idx="72712">
                  <c:v>19.719035999999999</c:v>
                </c:pt>
                <c:pt idx="72713">
                  <c:v>19.720371</c:v>
                </c:pt>
                <c:pt idx="72714">
                  <c:v>19.719031000000001</c:v>
                </c:pt>
                <c:pt idx="72715">
                  <c:v>19.716678999999999</c:v>
                </c:pt>
                <c:pt idx="72716">
                  <c:v>19.718691</c:v>
                </c:pt>
                <c:pt idx="72717">
                  <c:v>19.725750000000001</c:v>
                </c:pt>
                <c:pt idx="72718">
                  <c:v>19.732344999999999</c:v>
                </c:pt>
                <c:pt idx="72719">
                  <c:v>19.727826</c:v>
                </c:pt>
                <c:pt idx="72720">
                  <c:v>19.722605999999999</c:v>
                </c:pt>
                <c:pt idx="72721">
                  <c:v>19.725242999999999</c:v>
                </c:pt>
                <c:pt idx="72722">
                  <c:v>19.72486</c:v>
                </c:pt>
                <c:pt idx="72723">
                  <c:v>19.725724</c:v>
                </c:pt>
                <c:pt idx="72724">
                  <c:v>19.72729</c:v>
                </c:pt>
                <c:pt idx="72725">
                  <c:v>19.722470999999999</c:v>
                </c:pt>
                <c:pt idx="72726">
                  <c:v>19.723109000000001</c:v>
                </c:pt>
                <c:pt idx="72727">
                  <c:v>19.727976000000002</c:v>
                </c:pt>
                <c:pt idx="72728">
                  <c:v>19.727226000000002</c:v>
                </c:pt>
                <c:pt idx="72729">
                  <c:v>19.726800999999998</c:v>
                </c:pt>
                <c:pt idx="72730">
                  <c:v>19.730070999999999</c:v>
                </c:pt>
                <c:pt idx="72731">
                  <c:v>19.727353999999998</c:v>
                </c:pt>
                <c:pt idx="72732">
                  <c:v>19.723476000000002</c:v>
                </c:pt>
                <c:pt idx="72733">
                  <c:v>19.726717000000001</c:v>
                </c:pt>
                <c:pt idx="72734">
                  <c:v>19.724968000000001</c:v>
                </c:pt>
                <c:pt idx="72735">
                  <c:v>19.717320999999998</c:v>
                </c:pt>
                <c:pt idx="72736">
                  <c:v>19.72071</c:v>
                </c:pt>
                <c:pt idx="72737">
                  <c:v>19.729844</c:v>
                </c:pt>
                <c:pt idx="72738">
                  <c:v>19.726866000000001</c:v>
                </c:pt>
                <c:pt idx="72739">
                  <c:v>19.727118000000001</c:v>
                </c:pt>
                <c:pt idx="72740">
                  <c:v>19.739291999999999</c:v>
                </c:pt>
                <c:pt idx="72741">
                  <c:v>19.737888999999999</c:v>
                </c:pt>
                <c:pt idx="72742">
                  <c:v>19.732543</c:v>
                </c:pt>
                <c:pt idx="72743">
                  <c:v>19.739138000000001</c:v>
                </c:pt>
                <c:pt idx="72744">
                  <c:v>19.739148</c:v>
                </c:pt>
                <c:pt idx="72745">
                  <c:v>19.733543999999998</c:v>
                </c:pt>
                <c:pt idx="72746">
                  <c:v>19.734487000000001</c:v>
                </c:pt>
                <c:pt idx="72747">
                  <c:v>19.734919999999999</c:v>
                </c:pt>
                <c:pt idx="72748">
                  <c:v>19.735796000000001</c:v>
                </c:pt>
                <c:pt idx="72749">
                  <c:v>19.738621999999999</c:v>
                </c:pt>
                <c:pt idx="72750">
                  <c:v>19.737696</c:v>
                </c:pt>
                <c:pt idx="72751">
                  <c:v>19.738354000000001</c:v>
                </c:pt>
                <c:pt idx="72752">
                  <c:v>19.739160999999999</c:v>
                </c:pt>
                <c:pt idx="72753">
                  <c:v>19.736068</c:v>
                </c:pt>
                <c:pt idx="72754">
                  <c:v>19.734264</c:v>
                </c:pt>
                <c:pt idx="72755">
                  <c:v>19.734969</c:v>
                </c:pt>
                <c:pt idx="72756">
                  <c:v>19.736699000000002</c:v>
                </c:pt>
                <c:pt idx="72757">
                  <c:v>19.734722000000001</c:v>
                </c:pt>
                <c:pt idx="72758">
                  <c:v>19.730858000000001</c:v>
                </c:pt>
                <c:pt idx="72759">
                  <c:v>19.732116000000001</c:v>
                </c:pt>
                <c:pt idx="72760">
                  <c:v>19.734296000000001</c:v>
                </c:pt>
                <c:pt idx="72761">
                  <c:v>19.732600999999999</c:v>
                </c:pt>
                <c:pt idx="72762">
                  <c:v>19.733274000000002</c:v>
                </c:pt>
                <c:pt idx="72763">
                  <c:v>19.733630999999999</c:v>
                </c:pt>
                <c:pt idx="72764">
                  <c:v>19.729879</c:v>
                </c:pt>
                <c:pt idx="72765">
                  <c:v>19.728497000000001</c:v>
                </c:pt>
                <c:pt idx="72766">
                  <c:v>19.731033</c:v>
                </c:pt>
                <c:pt idx="72767">
                  <c:v>19.733836</c:v>
                </c:pt>
                <c:pt idx="72768">
                  <c:v>19.734864000000002</c:v>
                </c:pt>
                <c:pt idx="72769">
                  <c:v>19.732966000000001</c:v>
                </c:pt>
                <c:pt idx="72770">
                  <c:v>19.728833000000002</c:v>
                </c:pt>
                <c:pt idx="72771">
                  <c:v>19.729475999999998</c:v>
                </c:pt>
                <c:pt idx="72772">
                  <c:v>19.732436</c:v>
                </c:pt>
                <c:pt idx="72773">
                  <c:v>19.731490000000001</c:v>
                </c:pt>
                <c:pt idx="72774">
                  <c:v>19.731228999999999</c:v>
                </c:pt>
                <c:pt idx="72775">
                  <c:v>19.733792999999999</c:v>
                </c:pt>
                <c:pt idx="72776">
                  <c:v>19.730898</c:v>
                </c:pt>
                <c:pt idx="72777">
                  <c:v>19.728785999999999</c:v>
                </c:pt>
                <c:pt idx="72778">
                  <c:v>19.733606000000002</c:v>
                </c:pt>
                <c:pt idx="72779">
                  <c:v>19.734349000000002</c:v>
                </c:pt>
                <c:pt idx="72780">
                  <c:v>19.731255999999998</c:v>
                </c:pt>
                <c:pt idx="72781">
                  <c:v>19.732012999999998</c:v>
                </c:pt>
                <c:pt idx="72782">
                  <c:v>19.733521</c:v>
                </c:pt>
                <c:pt idx="72783">
                  <c:v>19.731058999999998</c:v>
                </c:pt>
                <c:pt idx="72784">
                  <c:v>19.731183000000001</c:v>
                </c:pt>
                <c:pt idx="72785">
                  <c:v>19.736429999999999</c:v>
                </c:pt>
                <c:pt idx="72786">
                  <c:v>19.736450000000001</c:v>
                </c:pt>
                <c:pt idx="72787">
                  <c:v>19.733342</c:v>
                </c:pt>
                <c:pt idx="72788">
                  <c:v>19.733483</c:v>
                </c:pt>
                <c:pt idx="72789">
                  <c:v>19.733421</c:v>
                </c:pt>
                <c:pt idx="72790">
                  <c:v>19.734672</c:v>
                </c:pt>
                <c:pt idx="72791">
                  <c:v>19.737891000000001</c:v>
                </c:pt>
                <c:pt idx="72792">
                  <c:v>19.735728999999999</c:v>
                </c:pt>
                <c:pt idx="72793">
                  <c:v>19.732489999999999</c:v>
                </c:pt>
                <c:pt idx="72794">
                  <c:v>19.734051999999998</c:v>
                </c:pt>
                <c:pt idx="72795">
                  <c:v>19.736695999999998</c:v>
                </c:pt>
                <c:pt idx="72796">
                  <c:v>19.736114000000001</c:v>
                </c:pt>
                <c:pt idx="72797">
                  <c:v>19.733947000000001</c:v>
                </c:pt>
                <c:pt idx="72798">
                  <c:v>19.738619</c:v>
                </c:pt>
                <c:pt idx="72799">
                  <c:v>19.744122999999998</c:v>
                </c:pt>
                <c:pt idx="72800">
                  <c:v>19.749082999999999</c:v>
                </c:pt>
                <c:pt idx="72801">
                  <c:v>19.753436000000001</c:v>
                </c:pt>
                <c:pt idx="72802">
                  <c:v>19.750595000000001</c:v>
                </c:pt>
                <c:pt idx="72803">
                  <c:v>19.753269</c:v>
                </c:pt>
                <c:pt idx="72804">
                  <c:v>19.760313</c:v>
                </c:pt>
                <c:pt idx="72805">
                  <c:v>19.758388</c:v>
                </c:pt>
                <c:pt idx="72806">
                  <c:v>19.752393000000001</c:v>
                </c:pt>
                <c:pt idx="72807">
                  <c:v>19.750679000000002</c:v>
                </c:pt>
                <c:pt idx="72808">
                  <c:v>19.751353000000002</c:v>
                </c:pt>
                <c:pt idx="72809">
                  <c:v>19.749973000000001</c:v>
                </c:pt>
                <c:pt idx="72810">
                  <c:v>19.747017</c:v>
                </c:pt>
                <c:pt idx="72811">
                  <c:v>19.746198</c:v>
                </c:pt>
                <c:pt idx="72812">
                  <c:v>19.748145000000001</c:v>
                </c:pt>
                <c:pt idx="72813">
                  <c:v>19.749226</c:v>
                </c:pt>
                <c:pt idx="72814">
                  <c:v>19.743752000000001</c:v>
                </c:pt>
                <c:pt idx="72815">
                  <c:v>19.73902</c:v>
                </c:pt>
                <c:pt idx="72816">
                  <c:v>19.739189</c:v>
                </c:pt>
                <c:pt idx="72817">
                  <c:v>19.740639000000002</c:v>
                </c:pt>
                <c:pt idx="72818">
                  <c:v>19.743589</c:v>
                </c:pt>
                <c:pt idx="72819">
                  <c:v>19.745635</c:v>
                </c:pt>
                <c:pt idx="72820">
                  <c:v>19.742936</c:v>
                </c:pt>
                <c:pt idx="72821">
                  <c:v>19.743822000000002</c:v>
                </c:pt>
                <c:pt idx="72822">
                  <c:v>19.745999999999999</c:v>
                </c:pt>
                <c:pt idx="72823">
                  <c:v>19.742540999999999</c:v>
                </c:pt>
                <c:pt idx="72824">
                  <c:v>19.739775999999999</c:v>
                </c:pt>
                <c:pt idx="72825">
                  <c:v>19.740265000000001</c:v>
                </c:pt>
                <c:pt idx="72826">
                  <c:v>19.739782999999999</c:v>
                </c:pt>
                <c:pt idx="72827">
                  <c:v>19.736483</c:v>
                </c:pt>
                <c:pt idx="72828">
                  <c:v>19.737119</c:v>
                </c:pt>
                <c:pt idx="72829">
                  <c:v>19.743856000000001</c:v>
                </c:pt>
                <c:pt idx="72830">
                  <c:v>19.745560000000001</c:v>
                </c:pt>
                <c:pt idx="72831">
                  <c:v>19.740423</c:v>
                </c:pt>
                <c:pt idx="72832">
                  <c:v>19.741515</c:v>
                </c:pt>
                <c:pt idx="72833">
                  <c:v>19.746815000000002</c:v>
                </c:pt>
                <c:pt idx="72834">
                  <c:v>19.744862000000001</c:v>
                </c:pt>
                <c:pt idx="72835">
                  <c:v>19.74437</c:v>
                </c:pt>
                <c:pt idx="72836">
                  <c:v>19.749783999999998</c:v>
                </c:pt>
                <c:pt idx="72837">
                  <c:v>19.755216000000001</c:v>
                </c:pt>
                <c:pt idx="72838">
                  <c:v>19.755101</c:v>
                </c:pt>
                <c:pt idx="72839">
                  <c:v>19.755151000000001</c:v>
                </c:pt>
                <c:pt idx="72840">
                  <c:v>19.758851</c:v>
                </c:pt>
                <c:pt idx="72841">
                  <c:v>19.760377999999999</c:v>
                </c:pt>
                <c:pt idx="72842">
                  <c:v>19.761772000000001</c:v>
                </c:pt>
                <c:pt idx="72843">
                  <c:v>19.762255</c:v>
                </c:pt>
                <c:pt idx="72844">
                  <c:v>19.762642</c:v>
                </c:pt>
                <c:pt idx="72845">
                  <c:v>19.763251</c:v>
                </c:pt>
                <c:pt idx="72846">
                  <c:v>19.761316000000001</c:v>
                </c:pt>
                <c:pt idx="72847">
                  <c:v>19.762761000000001</c:v>
                </c:pt>
                <c:pt idx="72848">
                  <c:v>19.765619999999998</c:v>
                </c:pt>
                <c:pt idx="72849">
                  <c:v>19.765429999999999</c:v>
                </c:pt>
                <c:pt idx="72850">
                  <c:v>19.765473</c:v>
                </c:pt>
                <c:pt idx="72851">
                  <c:v>19.764942000000001</c:v>
                </c:pt>
                <c:pt idx="72852">
                  <c:v>19.763923999999999</c:v>
                </c:pt>
                <c:pt idx="72853">
                  <c:v>19.764306999999999</c:v>
                </c:pt>
                <c:pt idx="72854">
                  <c:v>19.767108</c:v>
                </c:pt>
                <c:pt idx="72855">
                  <c:v>19.764182000000002</c:v>
                </c:pt>
                <c:pt idx="72856">
                  <c:v>19.753620999999999</c:v>
                </c:pt>
                <c:pt idx="72857">
                  <c:v>19.753841999999999</c:v>
                </c:pt>
                <c:pt idx="72858">
                  <c:v>19.757028999999999</c:v>
                </c:pt>
                <c:pt idx="72859">
                  <c:v>19.752656000000002</c:v>
                </c:pt>
                <c:pt idx="72860">
                  <c:v>19.748277000000002</c:v>
                </c:pt>
                <c:pt idx="72861">
                  <c:v>19.748767000000001</c:v>
                </c:pt>
                <c:pt idx="72862">
                  <c:v>19.749417999999999</c:v>
                </c:pt>
                <c:pt idx="72863">
                  <c:v>19.748763</c:v>
                </c:pt>
                <c:pt idx="72864">
                  <c:v>19.749375000000001</c:v>
                </c:pt>
                <c:pt idx="72865">
                  <c:v>19.747612</c:v>
                </c:pt>
                <c:pt idx="72866">
                  <c:v>19.749851</c:v>
                </c:pt>
                <c:pt idx="72867">
                  <c:v>19.757359000000001</c:v>
                </c:pt>
                <c:pt idx="72868">
                  <c:v>19.757619999999999</c:v>
                </c:pt>
                <c:pt idx="72869">
                  <c:v>19.754678999999999</c:v>
                </c:pt>
                <c:pt idx="72870">
                  <c:v>19.756093</c:v>
                </c:pt>
                <c:pt idx="72871">
                  <c:v>19.756806000000001</c:v>
                </c:pt>
                <c:pt idx="72872">
                  <c:v>19.757473999999998</c:v>
                </c:pt>
                <c:pt idx="72873">
                  <c:v>19.758593000000001</c:v>
                </c:pt>
                <c:pt idx="72874">
                  <c:v>19.756392999999999</c:v>
                </c:pt>
                <c:pt idx="72875">
                  <c:v>19.758355000000002</c:v>
                </c:pt>
                <c:pt idx="72876">
                  <c:v>19.762523999999999</c:v>
                </c:pt>
                <c:pt idx="72877">
                  <c:v>19.762391999999998</c:v>
                </c:pt>
                <c:pt idx="72878">
                  <c:v>19.762830000000001</c:v>
                </c:pt>
                <c:pt idx="72879">
                  <c:v>19.761157000000001</c:v>
                </c:pt>
                <c:pt idx="72880">
                  <c:v>19.760631</c:v>
                </c:pt>
                <c:pt idx="72881">
                  <c:v>19.765898</c:v>
                </c:pt>
                <c:pt idx="72882">
                  <c:v>19.767590999999999</c:v>
                </c:pt>
                <c:pt idx="72883">
                  <c:v>19.767047000000002</c:v>
                </c:pt>
                <c:pt idx="72884">
                  <c:v>19.769264</c:v>
                </c:pt>
                <c:pt idx="72885">
                  <c:v>19.769311999999999</c:v>
                </c:pt>
                <c:pt idx="72886">
                  <c:v>19.765332000000001</c:v>
                </c:pt>
                <c:pt idx="72887">
                  <c:v>19.763266000000002</c:v>
                </c:pt>
                <c:pt idx="72888">
                  <c:v>19.764142</c:v>
                </c:pt>
                <c:pt idx="72889">
                  <c:v>19.765104000000001</c:v>
                </c:pt>
                <c:pt idx="72890">
                  <c:v>19.764595</c:v>
                </c:pt>
                <c:pt idx="72891">
                  <c:v>19.763397000000001</c:v>
                </c:pt>
                <c:pt idx="72892">
                  <c:v>19.764379999999999</c:v>
                </c:pt>
                <c:pt idx="72893">
                  <c:v>19.768515000000001</c:v>
                </c:pt>
                <c:pt idx="72894">
                  <c:v>19.769926000000002</c:v>
                </c:pt>
                <c:pt idx="72895">
                  <c:v>19.764606000000001</c:v>
                </c:pt>
                <c:pt idx="72896">
                  <c:v>19.762084000000002</c:v>
                </c:pt>
                <c:pt idx="72897">
                  <c:v>19.763286999999998</c:v>
                </c:pt>
                <c:pt idx="72898">
                  <c:v>19.760892999999999</c:v>
                </c:pt>
                <c:pt idx="72899">
                  <c:v>19.761303999999999</c:v>
                </c:pt>
                <c:pt idx="72900">
                  <c:v>19.762878000000001</c:v>
                </c:pt>
                <c:pt idx="72901">
                  <c:v>19.759896999999999</c:v>
                </c:pt>
                <c:pt idx="72902">
                  <c:v>19.759968000000001</c:v>
                </c:pt>
                <c:pt idx="72903">
                  <c:v>19.763331999999998</c:v>
                </c:pt>
                <c:pt idx="72904">
                  <c:v>19.7623</c:v>
                </c:pt>
                <c:pt idx="72905">
                  <c:v>19.76079</c:v>
                </c:pt>
                <c:pt idx="72906">
                  <c:v>19.761161999999999</c:v>
                </c:pt>
                <c:pt idx="72907">
                  <c:v>19.764088999999998</c:v>
                </c:pt>
                <c:pt idx="72908">
                  <c:v>19.765536000000001</c:v>
                </c:pt>
                <c:pt idx="72909">
                  <c:v>19.762329999999999</c:v>
                </c:pt>
                <c:pt idx="72910">
                  <c:v>19.759440000000001</c:v>
                </c:pt>
                <c:pt idx="72911">
                  <c:v>19.760121999999999</c:v>
                </c:pt>
                <c:pt idx="72912">
                  <c:v>19.760964000000001</c:v>
                </c:pt>
                <c:pt idx="72913">
                  <c:v>19.763200999999999</c:v>
                </c:pt>
                <c:pt idx="72914">
                  <c:v>19.766575</c:v>
                </c:pt>
                <c:pt idx="72915">
                  <c:v>19.763324000000001</c:v>
                </c:pt>
                <c:pt idx="72916">
                  <c:v>19.762039999999999</c:v>
                </c:pt>
                <c:pt idx="72917">
                  <c:v>19.769857999999999</c:v>
                </c:pt>
                <c:pt idx="72918">
                  <c:v>19.772615999999999</c:v>
                </c:pt>
                <c:pt idx="72919">
                  <c:v>19.768022999999999</c:v>
                </c:pt>
                <c:pt idx="72920">
                  <c:v>19.766853000000001</c:v>
                </c:pt>
                <c:pt idx="72921">
                  <c:v>19.768338</c:v>
                </c:pt>
                <c:pt idx="72922">
                  <c:v>19.770346</c:v>
                </c:pt>
                <c:pt idx="72923">
                  <c:v>19.774901</c:v>
                </c:pt>
                <c:pt idx="72924">
                  <c:v>19.77636</c:v>
                </c:pt>
                <c:pt idx="72925">
                  <c:v>19.773181000000001</c:v>
                </c:pt>
                <c:pt idx="72926">
                  <c:v>19.775041000000002</c:v>
                </c:pt>
                <c:pt idx="72927">
                  <c:v>19.778935000000001</c:v>
                </c:pt>
                <c:pt idx="72928">
                  <c:v>19.775199000000001</c:v>
                </c:pt>
                <c:pt idx="72929">
                  <c:v>19.775148999999999</c:v>
                </c:pt>
                <c:pt idx="72930">
                  <c:v>19.779191999999998</c:v>
                </c:pt>
                <c:pt idx="72931">
                  <c:v>19.774659</c:v>
                </c:pt>
                <c:pt idx="72932">
                  <c:v>19.772611000000001</c:v>
                </c:pt>
                <c:pt idx="72933">
                  <c:v>19.775964999999999</c:v>
                </c:pt>
                <c:pt idx="72934">
                  <c:v>19.775057</c:v>
                </c:pt>
                <c:pt idx="72935">
                  <c:v>19.774232999999999</c:v>
                </c:pt>
                <c:pt idx="72936">
                  <c:v>19.774683</c:v>
                </c:pt>
                <c:pt idx="72937">
                  <c:v>19.774687</c:v>
                </c:pt>
                <c:pt idx="72938">
                  <c:v>19.773278999999999</c:v>
                </c:pt>
                <c:pt idx="72939">
                  <c:v>19.77075</c:v>
                </c:pt>
                <c:pt idx="72940">
                  <c:v>19.773904000000002</c:v>
                </c:pt>
                <c:pt idx="72941">
                  <c:v>19.776758000000001</c:v>
                </c:pt>
                <c:pt idx="72942">
                  <c:v>19.775668</c:v>
                </c:pt>
                <c:pt idx="72943">
                  <c:v>19.773371000000001</c:v>
                </c:pt>
                <c:pt idx="72944">
                  <c:v>19.769410000000001</c:v>
                </c:pt>
                <c:pt idx="72945">
                  <c:v>19.770126999999999</c:v>
                </c:pt>
                <c:pt idx="72946">
                  <c:v>19.774398000000001</c:v>
                </c:pt>
                <c:pt idx="72947">
                  <c:v>19.776240999999999</c:v>
                </c:pt>
                <c:pt idx="72948">
                  <c:v>19.774170999999999</c:v>
                </c:pt>
                <c:pt idx="72949">
                  <c:v>19.771170000000001</c:v>
                </c:pt>
                <c:pt idx="72950">
                  <c:v>19.768941000000002</c:v>
                </c:pt>
                <c:pt idx="72951">
                  <c:v>19.769591999999999</c:v>
                </c:pt>
                <c:pt idx="72952">
                  <c:v>19.774440999999999</c:v>
                </c:pt>
                <c:pt idx="72953">
                  <c:v>19.777858999999999</c:v>
                </c:pt>
                <c:pt idx="72954">
                  <c:v>19.775590999999999</c:v>
                </c:pt>
                <c:pt idx="72955">
                  <c:v>19.772333</c:v>
                </c:pt>
                <c:pt idx="72956">
                  <c:v>19.771653000000001</c:v>
                </c:pt>
                <c:pt idx="72957">
                  <c:v>19.771892999999999</c:v>
                </c:pt>
                <c:pt idx="72958">
                  <c:v>19.773244999999999</c:v>
                </c:pt>
                <c:pt idx="72959">
                  <c:v>19.775589</c:v>
                </c:pt>
                <c:pt idx="72960">
                  <c:v>19.776496000000002</c:v>
                </c:pt>
                <c:pt idx="72961">
                  <c:v>19.77533</c:v>
                </c:pt>
                <c:pt idx="72962">
                  <c:v>19.772186999999999</c:v>
                </c:pt>
                <c:pt idx="72963">
                  <c:v>19.769566999999999</c:v>
                </c:pt>
                <c:pt idx="72964">
                  <c:v>19.772579</c:v>
                </c:pt>
                <c:pt idx="72965">
                  <c:v>19.779727999999999</c:v>
                </c:pt>
                <c:pt idx="72966">
                  <c:v>19.779471000000001</c:v>
                </c:pt>
                <c:pt idx="72967">
                  <c:v>19.777977</c:v>
                </c:pt>
                <c:pt idx="72968">
                  <c:v>19.783626000000002</c:v>
                </c:pt>
                <c:pt idx="72969">
                  <c:v>19.782774</c:v>
                </c:pt>
                <c:pt idx="72970">
                  <c:v>19.776534999999999</c:v>
                </c:pt>
                <c:pt idx="72971">
                  <c:v>19.779160999999998</c:v>
                </c:pt>
                <c:pt idx="72972">
                  <c:v>19.782923</c:v>
                </c:pt>
                <c:pt idx="72973">
                  <c:v>19.780539999999998</c:v>
                </c:pt>
                <c:pt idx="72974">
                  <c:v>19.782831999999999</c:v>
                </c:pt>
                <c:pt idx="72975">
                  <c:v>19.787013000000002</c:v>
                </c:pt>
                <c:pt idx="72976">
                  <c:v>19.785216999999999</c:v>
                </c:pt>
                <c:pt idx="72977">
                  <c:v>19.782547000000001</c:v>
                </c:pt>
                <c:pt idx="72978">
                  <c:v>19.785046000000001</c:v>
                </c:pt>
                <c:pt idx="72979">
                  <c:v>19.791862999999999</c:v>
                </c:pt>
                <c:pt idx="72980">
                  <c:v>19.790931</c:v>
                </c:pt>
                <c:pt idx="72981">
                  <c:v>19.788367000000001</c:v>
                </c:pt>
                <c:pt idx="72982">
                  <c:v>19.792192</c:v>
                </c:pt>
                <c:pt idx="72983">
                  <c:v>19.794134</c:v>
                </c:pt>
                <c:pt idx="72984">
                  <c:v>19.793108</c:v>
                </c:pt>
                <c:pt idx="72985">
                  <c:v>19.794357999999999</c:v>
                </c:pt>
                <c:pt idx="72986">
                  <c:v>19.792714</c:v>
                </c:pt>
                <c:pt idx="72987">
                  <c:v>19.789213</c:v>
                </c:pt>
                <c:pt idx="72988">
                  <c:v>19.790351999999999</c:v>
                </c:pt>
                <c:pt idx="72989">
                  <c:v>19.792771999999999</c:v>
                </c:pt>
                <c:pt idx="72990">
                  <c:v>19.793683999999999</c:v>
                </c:pt>
                <c:pt idx="72991">
                  <c:v>19.792895999999999</c:v>
                </c:pt>
                <c:pt idx="72992">
                  <c:v>19.791439</c:v>
                </c:pt>
                <c:pt idx="72993">
                  <c:v>19.791758000000002</c:v>
                </c:pt>
                <c:pt idx="72994">
                  <c:v>19.790313000000001</c:v>
                </c:pt>
                <c:pt idx="72995">
                  <c:v>19.791808</c:v>
                </c:pt>
                <c:pt idx="72996">
                  <c:v>19.797550999999999</c:v>
                </c:pt>
                <c:pt idx="72997">
                  <c:v>19.795864000000002</c:v>
                </c:pt>
                <c:pt idx="72998">
                  <c:v>19.792818</c:v>
                </c:pt>
                <c:pt idx="72999">
                  <c:v>19.793754</c:v>
                </c:pt>
                <c:pt idx="73000">
                  <c:v>19.790013999999999</c:v>
                </c:pt>
                <c:pt idx="73001">
                  <c:v>19.788395000000001</c:v>
                </c:pt>
                <c:pt idx="73002">
                  <c:v>19.790987999999999</c:v>
                </c:pt>
                <c:pt idx="73003">
                  <c:v>19.788682000000001</c:v>
                </c:pt>
                <c:pt idx="73004">
                  <c:v>19.784234999999999</c:v>
                </c:pt>
                <c:pt idx="73005">
                  <c:v>19.783892000000002</c:v>
                </c:pt>
                <c:pt idx="73006">
                  <c:v>19.785492000000001</c:v>
                </c:pt>
                <c:pt idx="73007">
                  <c:v>19.7819</c:v>
                </c:pt>
                <c:pt idx="73008">
                  <c:v>19.780978000000001</c:v>
                </c:pt>
                <c:pt idx="73009">
                  <c:v>19.786137</c:v>
                </c:pt>
                <c:pt idx="73010">
                  <c:v>19.784718999999999</c:v>
                </c:pt>
                <c:pt idx="73011">
                  <c:v>19.785544000000002</c:v>
                </c:pt>
                <c:pt idx="73012">
                  <c:v>19.790804000000001</c:v>
                </c:pt>
                <c:pt idx="73013">
                  <c:v>19.785678999999998</c:v>
                </c:pt>
                <c:pt idx="73014">
                  <c:v>19.779465999999999</c:v>
                </c:pt>
                <c:pt idx="73015">
                  <c:v>19.78424</c:v>
                </c:pt>
                <c:pt idx="73016">
                  <c:v>19.788485000000001</c:v>
                </c:pt>
                <c:pt idx="73017">
                  <c:v>19.787517000000001</c:v>
                </c:pt>
                <c:pt idx="73018">
                  <c:v>19.788450999999998</c:v>
                </c:pt>
                <c:pt idx="73019">
                  <c:v>19.787889</c:v>
                </c:pt>
                <c:pt idx="73020">
                  <c:v>19.784651</c:v>
                </c:pt>
                <c:pt idx="73021">
                  <c:v>19.784437</c:v>
                </c:pt>
                <c:pt idx="73022">
                  <c:v>19.784261000000001</c:v>
                </c:pt>
                <c:pt idx="73023">
                  <c:v>19.787396000000001</c:v>
                </c:pt>
                <c:pt idx="73024">
                  <c:v>19.791468999999999</c:v>
                </c:pt>
                <c:pt idx="73025">
                  <c:v>19.791383</c:v>
                </c:pt>
                <c:pt idx="73026">
                  <c:v>19.788471000000001</c:v>
                </c:pt>
                <c:pt idx="73027">
                  <c:v>19.790581</c:v>
                </c:pt>
                <c:pt idx="73028">
                  <c:v>19.794979000000001</c:v>
                </c:pt>
                <c:pt idx="73029">
                  <c:v>19.798318999999999</c:v>
                </c:pt>
                <c:pt idx="73030">
                  <c:v>19.801814</c:v>
                </c:pt>
                <c:pt idx="73031">
                  <c:v>19.800764000000001</c:v>
                </c:pt>
                <c:pt idx="73032">
                  <c:v>19.800319999999999</c:v>
                </c:pt>
                <c:pt idx="73033">
                  <c:v>19.801607000000001</c:v>
                </c:pt>
                <c:pt idx="73034">
                  <c:v>19.801836999999999</c:v>
                </c:pt>
                <c:pt idx="73035">
                  <c:v>19.804995000000002</c:v>
                </c:pt>
                <c:pt idx="73036">
                  <c:v>19.805833</c:v>
                </c:pt>
                <c:pt idx="73037">
                  <c:v>19.80189</c:v>
                </c:pt>
                <c:pt idx="73038">
                  <c:v>19.79701</c:v>
                </c:pt>
                <c:pt idx="73039">
                  <c:v>19.794810999999999</c:v>
                </c:pt>
                <c:pt idx="73040">
                  <c:v>19.798686</c:v>
                </c:pt>
                <c:pt idx="73041">
                  <c:v>19.799047000000002</c:v>
                </c:pt>
                <c:pt idx="73042">
                  <c:v>19.792795000000002</c:v>
                </c:pt>
                <c:pt idx="73043">
                  <c:v>19.790068000000002</c:v>
                </c:pt>
                <c:pt idx="73044">
                  <c:v>19.794053999999999</c:v>
                </c:pt>
                <c:pt idx="73045">
                  <c:v>19.798967999999999</c:v>
                </c:pt>
                <c:pt idx="73046">
                  <c:v>19.796620000000001</c:v>
                </c:pt>
                <c:pt idx="73047">
                  <c:v>19.793745999999999</c:v>
                </c:pt>
                <c:pt idx="73048">
                  <c:v>19.795553000000002</c:v>
                </c:pt>
                <c:pt idx="73049">
                  <c:v>19.796199000000001</c:v>
                </c:pt>
                <c:pt idx="73050">
                  <c:v>19.793479999999999</c:v>
                </c:pt>
                <c:pt idx="73051">
                  <c:v>19.793889</c:v>
                </c:pt>
                <c:pt idx="73052">
                  <c:v>19.795392</c:v>
                </c:pt>
                <c:pt idx="73053">
                  <c:v>19.791625</c:v>
                </c:pt>
                <c:pt idx="73054">
                  <c:v>19.787994000000001</c:v>
                </c:pt>
                <c:pt idx="73055">
                  <c:v>19.790655999999998</c:v>
                </c:pt>
                <c:pt idx="73056">
                  <c:v>19.796057999999999</c:v>
                </c:pt>
                <c:pt idx="73057">
                  <c:v>19.797650000000001</c:v>
                </c:pt>
                <c:pt idx="73058">
                  <c:v>19.794416999999999</c:v>
                </c:pt>
                <c:pt idx="73059">
                  <c:v>19.792777999999998</c:v>
                </c:pt>
                <c:pt idx="73060">
                  <c:v>19.795207999999999</c:v>
                </c:pt>
                <c:pt idx="73061">
                  <c:v>19.797813000000001</c:v>
                </c:pt>
                <c:pt idx="73062">
                  <c:v>19.795738</c:v>
                </c:pt>
                <c:pt idx="73063">
                  <c:v>19.794221</c:v>
                </c:pt>
                <c:pt idx="73064">
                  <c:v>19.795311000000002</c:v>
                </c:pt>
                <c:pt idx="73065">
                  <c:v>19.793946999999999</c:v>
                </c:pt>
                <c:pt idx="73066">
                  <c:v>19.793329</c:v>
                </c:pt>
                <c:pt idx="73067">
                  <c:v>19.795770999999998</c:v>
                </c:pt>
                <c:pt idx="73068">
                  <c:v>19.795722000000001</c:v>
                </c:pt>
                <c:pt idx="73069">
                  <c:v>19.795504999999999</c:v>
                </c:pt>
                <c:pt idx="73070">
                  <c:v>19.799047999999999</c:v>
                </c:pt>
                <c:pt idx="73071">
                  <c:v>19.803090999999998</c:v>
                </c:pt>
                <c:pt idx="73072">
                  <c:v>19.803742</c:v>
                </c:pt>
                <c:pt idx="73073">
                  <c:v>19.801493000000001</c:v>
                </c:pt>
                <c:pt idx="73074">
                  <c:v>19.799976999999998</c:v>
                </c:pt>
                <c:pt idx="73075">
                  <c:v>19.802581</c:v>
                </c:pt>
                <c:pt idx="73076">
                  <c:v>19.802195999999999</c:v>
                </c:pt>
                <c:pt idx="73077">
                  <c:v>19.800395999999999</c:v>
                </c:pt>
                <c:pt idx="73078">
                  <c:v>19.803144</c:v>
                </c:pt>
                <c:pt idx="73079">
                  <c:v>19.803972000000002</c:v>
                </c:pt>
                <c:pt idx="73080">
                  <c:v>19.799966000000001</c:v>
                </c:pt>
                <c:pt idx="73081">
                  <c:v>19.802240999999999</c:v>
                </c:pt>
                <c:pt idx="73082">
                  <c:v>19.805733</c:v>
                </c:pt>
                <c:pt idx="73083">
                  <c:v>19.802244999999999</c:v>
                </c:pt>
                <c:pt idx="73084">
                  <c:v>19.799806</c:v>
                </c:pt>
                <c:pt idx="73085">
                  <c:v>19.801739999999999</c:v>
                </c:pt>
                <c:pt idx="73086">
                  <c:v>19.803422000000001</c:v>
                </c:pt>
                <c:pt idx="73087">
                  <c:v>19.806528</c:v>
                </c:pt>
                <c:pt idx="73088">
                  <c:v>19.809100999999998</c:v>
                </c:pt>
                <c:pt idx="73089">
                  <c:v>19.805333999999998</c:v>
                </c:pt>
                <c:pt idx="73090">
                  <c:v>19.796918000000002</c:v>
                </c:pt>
                <c:pt idx="73091">
                  <c:v>19.793174</c:v>
                </c:pt>
                <c:pt idx="73092">
                  <c:v>19.796754</c:v>
                </c:pt>
                <c:pt idx="73093">
                  <c:v>19.800922</c:v>
                </c:pt>
                <c:pt idx="73094">
                  <c:v>19.803397</c:v>
                </c:pt>
                <c:pt idx="73095">
                  <c:v>19.802478000000001</c:v>
                </c:pt>
                <c:pt idx="73096">
                  <c:v>19.796651000000001</c:v>
                </c:pt>
                <c:pt idx="73097">
                  <c:v>19.795027000000001</c:v>
                </c:pt>
                <c:pt idx="73098">
                  <c:v>19.800291999999999</c:v>
                </c:pt>
                <c:pt idx="73099">
                  <c:v>19.802814999999999</c:v>
                </c:pt>
                <c:pt idx="73100">
                  <c:v>19.800077999999999</c:v>
                </c:pt>
                <c:pt idx="73101">
                  <c:v>19.799724000000001</c:v>
                </c:pt>
                <c:pt idx="73102">
                  <c:v>19.800243999999999</c:v>
                </c:pt>
                <c:pt idx="73103">
                  <c:v>19.799493999999999</c:v>
                </c:pt>
                <c:pt idx="73104">
                  <c:v>19.799662999999999</c:v>
                </c:pt>
                <c:pt idx="73105">
                  <c:v>19.802866999999999</c:v>
                </c:pt>
                <c:pt idx="73106">
                  <c:v>19.807417999999998</c:v>
                </c:pt>
                <c:pt idx="73107">
                  <c:v>19.808102000000002</c:v>
                </c:pt>
                <c:pt idx="73108">
                  <c:v>19.809951999999999</c:v>
                </c:pt>
                <c:pt idx="73109">
                  <c:v>19.813072999999999</c:v>
                </c:pt>
                <c:pt idx="73110">
                  <c:v>19.811178000000002</c:v>
                </c:pt>
                <c:pt idx="73111">
                  <c:v>19.809715000000001</c:v>
                </c:pt>
                <c:pt idx="73112">
                  <c:v>19.810638000000001</c:v>
                </c:pt>
                <c:pt idx="73113">
                  <c:v>19.807848</c:v>
                </c:pt>
                <c:pt idx="73114">
                  <c:v>19.806407</c:v>
                </c:pt>
                <c:pt idx="73115">
                  <c:v>19.811796000000001</c:v>
                </c:pt>
                <c:pt idx="73116">
                  <c:v>19.810479999999998</c:v>
                </c:pt>
                <c:pt idx="73117">
                  <c:v>19.806004000000001</c:v>
                </c:pt>
                <c:pt idx="73118">
                  <c:v>19.812978000000001</c:v>
                </c:pt>
                <c:pt idx="73119">
                  <c:v>19.817080000000001</c:v>
                </c:pt>
                <c:pt idx="73120">
                  <c:v>19.814807999999999</c:v>
                </c:pt>
                <c:pt idx="73121">
                  <c:v>19.818719999999999</c:v>
                </c:pt>
                <c:pt idx="73122">
                  <c:v>19.821282</c:v>
                </c:pt>
                <c:pt idx="73123">
                  <c:v>19.818525000000001</c:v>
                </c:pt>
                <c:pt idx="73124">
                  <c:v>19.815076999999999</c:v>
                </c:pt>
                <c:pt idx="73125">
                  <c:v>19.810523</c:v>
                </c:pt>
                <c:pt idx="73126">
                  <c:v>19.808551000000001</c:v>
                </c:pt>
                <c:pt idx="73127">
                  <c:v>19.810827</c:v>
                </c:pt>
                <c:pt idx="73128">
                  <c:v>19.807772</c:v>
                </c:pt>
                <c:pt idx="73129">
                  <c:v>19.802819</c:v>
                </c:pt>
                <c:pt idx="73130">
                  <c:v>19.806968000000001</c:v>
                </c:pt>
                <c:pt idx="73131">
                  <c:v>19.812733000000001</c:v>
                </c:pt>
                <c:pt idx="73132">
                  <c:v>19.814057999999999</c:v>
                </c:pt>
                <c:pt idx="73133">
                  <c:v>19.818975999999999</c:v>
                </c:pt>
                <c:pt idx="73134">
                  <c:v>19.819811999999999</c:v>
                </c:pt>
                <c:pt idx="73135">
                  <c:v>19.814948000000001</c:v>
                </c:pt>
                <c:pt idx="73136">
                  <c:v>19.818083000000001</c:v>
                </c:pt>
                <c:pt idx="73137">
                  <c:v>19.823270999999998</c:v>
                </c:pt>
                <c:pt idx="73138">
                  <c:v>19.821449000000001</c:v>
                </c:pt>
                <c:pt idx="73139">
                  <c:v>19.818998000000001</c:v>
                </c:pt>
                <c:pt idx="73140">
                  <c:v>19.819330000000001</c:v>
                </c:pt>
                <c:pt idx="73141">
                  <c:v>19.821418000000001</c:v>
                </c:pt>
                <c:pt idx="73142">
                  <c:v>19.824090000000002</c:v>
                </c:pt>
                <c:pt idx="73143">
                  <c:v>19.820519000000001</c:v>
                </c:pt>
                <c:pt idx="73144">
                  <c:v>19.815270000000002</c:v>
                </c:pt>
                <c:pt idx="73145">
                  <c:v>19.815356999999999</c:v>
                </c:pt>
                <c:pt idx="73146">
                  <c:v>19.819234000000002</c:v>
                </c:pt>
                <c:pt idx="73147">
                  <c:v>19.82151</c:v>
                </c:pt>
                <c:pt idx="73148">
                  <c:v>19.816877000000002</c:v>
                </c:pt>
                <c:pt idx="73149">
                  <c:v>19.812545</c:v>
                </c:pt>
                <c:pt idx="73150">
                  <c:v>19.813986</c:v>
                </c:pt>
                <c:pt idx="73151">
                  <c:v>19.815854999999999</c:v>
                </c:pt>
                <c:pt idx="73152">
                  <c:v>19.814658999999999</c:v>
                </c:pt>
                <c:pt idx="73153">
                  <c:v>19.812750000000001</c:v>
                </c:pt>
                <c:pt idx="73154">
                  <c:v>19.810721000000001</c:v>
                </c:pt>
                <c:pt idx="73155">
                  <c:v>19.812929</c:v>
                </c:pt>
                <c:pt idx="73156">
                  <c:v>19.819292999999998</c:v>
                </c:pt>
                <c:pt idx="73157">
                  <c:v>19.819267</c:v>
                </c:pt>
                <c:pt idx="73158">
                  <c:v>19.815940000000001</c:v>
                </c:pt>
                <c:pt idx="73159">
                  <c:v>19.815579</c:v>
                </c:pt>
                <c:pt idx="73160">
                  <c:v>19.816289000000001</c:v>
                </c:pt>
                <c:pt idx="73161">
                  <c:v>19.817112000000002</c:v>
                </c:pt>
                <c:pt idx="73162">
                  <c:v>19.815023</c:v>
                </c:pt>
                <c:pt idx="73163">
                  <c:v>19.812821</c:v>
                </c:pt>
                <c:pt idx="73164">
                  <c:v>19.811541999999999</c:v>
                </c:pt>
                <c:pt idx="73165">
                  <c:v>19.810611999999999</c:v>
                </c:pt>
                <c:pt idx="73166">
                  <c:v>19.816306000000001</c:v>
                </c:pt>
                <c:pt idx="73167">
                  <c:v>19.820353999999998</c:v>
                </c:pt>
                <c:pt idx="73168">
                  <c:v>19.817101000000001</c:v>
                </c:pt>
                <c:pt idx="73169">
                  <c:v>19.816827</c:v>
                </c:pt>
                <c:pt idx="73170">
                  <c:v>19.818794</c:v>
                </c:pt>
                <c:pt idx="73171">
                  <c:v>19.818107000000001</c:v>
                </c:pt>
                <c:pt idx="73172">
                  <c:v>19.817657000000001</c:v>
                </c:pt>
                <c:pt idx="73173">
                  <c:v>19.820813999999999</c:v>
                </c:pt>
                <c:pt idx="73174">
                  <c:v>19.823540999999999</c:v>
                </c:pt>
                <c:pt idx="73175">
                  <c:v>19.825399000000001</c:v>
                </c:pt>
                <c:pt idx="73176">
                  <c:v>19.824653000000001</c:v>
                </c:pt>
                <c:pt idx="73177">
                  <c:v>19.821086999999999</c:v>
                </c:pt>
                <c:pt idx="73178">
                  <c:v>19.823537999999999</c:v>
                </c:pt>
                <c:pt idx="73179">
                  <c:v>19.831883999999999</c:v>
                </c:pt>
                <c:pt idx="73180">
                  <c:v>19.830942</c:v>
                </c:pt>
                <c:pt idx="73181">
                  <c:v>19.826903999999999</c:v>
                </c:pt>
                <c:pt idx="73182">
                  <c:v>19.827743000000002</c:v>
                </c:pt>
                <c:pt idx="73183">
                  <c:v>19.827256999999999</c:v>
                </c:pt>
                <c:pt idx="73184">
                  <c:v>19.829243000000002</c:v>
                </c:pt>
                <c:pt idx="73185">
                  <c:v>19.832519000000001</c:v>
                </c:pt>
                <c:pt idx="73186">
                  <c:v>19.828661</c:v>
                </c:pt>
                <c:pt idx="73187">
                  <c:v>19.822531999999999</c:v>
                </c:pt>
                <c:pt idx="73188">
                  <c:v>19.823387</c:v>
                </c:pt>
                <c:pt idx="73189">
                  <c:v>19.828790999999999</c:v>
                </c:pt>
                <c:pt idx="73190">
                  <c:v>19.826799000000001</c:v>
                </c:pt>
                <c:pt idx="73191">
                  <c:v>19.823671999999998</c:v>
                </c:pt>
                <c:pt idx="73192">
                  <c:v>19.829170999999999</c:v>
                </c:pt>
                <c:pt idx="73193">
                  <c:v>19.834602</c:v>
                </c:pt>
                <c:pt idx="73194">
                  <c:v>19.832892000000001</c:v>
                </c:pt>
                <c:pt idx="73195">
                  <c:v>19.828757</c:v>
                </c:pt>
                <c:pt idx="73196">
                  <c:v>19.829383</c:v>
                </c:pt>
                <c:pt idx="73197">
                  <c:v>19.8278</c:v>
                </c:pt>
                <c:pt idx="73198">
                  <c:v>19.823726000000001</c:v>
                </c:pt>
                <c:pt idx="73199">
                  <c:v>19.826543000000001</c:v>
                </c:pt>
                <c:pt idx="73200">
                  <c:v>19.830472</c:v>
                </c:pt>
                <c:pt idx="73201">
                  <c:v>19.831243000000001</c:v>
                </c:pt>
                <c:pt idx="73202">
                  <c:v>19.828661</c:v>
                </c:pt>
                <c:pt idx="73203">
                  <c:v>19.825569999999999</c:v>
                </c:pt>
                <c:pt idx="73204">
                  <c:v>19.827283000000001</c:v>
                </c:pt>
                <c:pt idx="73205">
                  <c:v>19.827753999999999</c:v>
                </c:pt>
                <c:pt idx="73206">
                  <c:v>19.825130000000001</c:v>
                </c:pt>
                <c:pt idx="73207">
                  <c:v>19.827722999999999</c:v>
                </c:pt>
                <c:pt idx="73208">
                  <c:v>19.830762</c:v>
                </c:pt>
                <c:pt idx="73209">
                  <c:v>19.829283</c:v>
                </c:pt>
                <c:pt idx="73210">
                  <c:v>19.828175999999999</c:v>
                </c:pt>
                <c:pt idx="73211">
                  <c:v>19.828614999999999</c:v>
                </c:pt>
                <c:pt idx="73212">
                  <c:v>19.829906000000001</c:v>
                </c:pt>
                <c:pt idx="73213">
                  <c:v>19.829414</c:v>
                </c:pt>
                <c:pt idx="73214">
                  <c:v>19.827020999999998</c:v>
                </c:pt>
                <c:pt idx="73215">
                  <c:v>19.82761</c:v>
                </c:pt>
                <c:pt idx="73216">
                  <c:v>19.828989</c:v>
                </c:pt>
                <c:pt idx="73217">
                  <c:v>19.826785999999998</c:v>
                </c:pt>
                <c:pt idx="73218">
                  <c:v>19.823146999999999</c:v>
                </c:pt>
                <c:pt idx="73219">
                  <c:v>19.825172999999999</c:v>
                </c:pt>
                <c:pt idx="73220">
                  <c:v>19.829433000000002</c:v>
                </c:pt>
                <c:pt idx="73221">
                  <c:v>19.831956000000002</c:v>
                </c:pt>
                <c:pt idx="73222">
                  <c:v>19.833561</c:v>
                </c:pt>
                <c:pt idx="73223">
                  <c:v>19.829456</c:v>
                </c:pt>
                <c:pt idx="73224">
                  <c:v>19.824909000000002</c:v>
                </c:pt>
                <c:pt idx="73225">
                  <c:v>19.826671000000001</c:v>
                </c:pt>
                <c:pt idx="73226">
                  <c:v>19.82902</c:v>
                </c:pt>
                <c:pt idx="73227">
                  <c:v>19.829742</c:v>
                </c:pt>
                <c:pt idx="73228">
                  <c:v>19.831261999999999</c:v>
                </c:pt>
                <c:pt idx="73229">
                  <c:v>19.830380999999999</c:v>
                </c:pt>
                <c:pt idx="73230">
                  <c:v>19.8324</c:v>
                </c:pt>
                <c:pt idx="73231">
                  <c:v>19.836476999999999</c:v>
                </c:pt>
                <c:pt idx="73232">
                  <c:v>19.837209999999999</c:v>
                </c:pt>
                <c:pt idx="73233">
                  <c:v>19.838059000000001</c:v>
                </c:pt>
                <c:pt idx="73234">
                  <c:v>19.838303</c:v>
                </c:pt>
                <c:pt idx="73235">
                  <c:v>19.838021000000001</c:v>
                </c:pt>
                <c:pt idx="73236">
                  <c:v>19.836732999999999</c:v>
                </c:pt>
                <c:pt idx="73237">
                  <c:v>19.838097999999999</c:v>
                </c:pt>
                <c:pt idx="73238">
                  <c:v>19.842772</c:v>
                </c:pt>
                <c:pt idx="73239">
                  <c:v>19.840910000000001</c:v>
                </c:pt>
                <c:pt idx="73240">
                  <c:v>19.837696000000001</c:v>
                </c:pt>
                <c:pt idx="73241">
                  <c:v>19.836698999999999</c:v>
                </c:pt>
                <c:pt idx="73242">
                  <c:v>19.833627</c:v>
                </c:pt>
                <c:pt idx="73243">
                  <c:v>19.835165</c:v>
                </c:pt>
                <c:pt idx="73244">
                  <c:v>19.838068</c:v>
                </c:pt>
                <c:pt idx="73245">
                  <c:v>19.841145000000001</c:v>
                </c:pt>
                <c:pt idx="73246">
                  <c:v>19.846385000000001</c:v>
                </c:pt>
                <c:pt idx="73247">
                  <c:v>19.844424</c:v>
                </c:pt>
                <c:pt idx="73248">
                  <c:v>19.838788999999998</c:v>
                </c:pt>
                <c:pt idx="73249">
                  <c:v>19.839278</c:v>
                </c:pt>
                <c:pt idx="73250">
                  <c:v>19.840226999999999</c:v>
                </c:pt>
                <c:pt idx="73251">
                  <c:v>19.840734000000001</c:v>
                </c:pt>
                <c:pt idx="73252">
                  <c:v>19.842369999999999</c:v>
                </c:pt>
                <c:pt idx="73253">
                  <c:v>19.840320999999999</c:v>
                </c:pt>
                <c:pt idx="73254">
                  <c:v>19.841562</c:v>
                </c:pt>
                <c:pt idx="73255">
                  <c:v>19.846575000000001</c:v>
                </c:pt>
                <c:pt idx="73256">
                  <c:v>19.845547</c:v>
                </c:pt>
                <c:pt idx="73257">
                  <c:v>19.839870999999999</c:v>
                </c:pt>
                <c:pt idx="73258">
                  <c:v>19.838863</c:v>
                </c:pt>
                <c:pt idx="73259">
                  <c:v>19.843519000000001</c:v>
                </c:pt>
                <c:pt idx="73260">
                  <c:v>19.847185</c:v>
                </c:pt>
                <c:pt idx="73261">
                  <c:v>19.847650000000002</c:v>
                </c:pt>
                <c:pt idx="73262">
                  <c:v>19.844249999999999</c:v>
                </c:pt>
                <c:pt idx="73263">
                  <c:v>19.839725000000001</c:v>
                </c:pt>
                <c:pt idx="73264">
                  <c:v>19.839327999999998</c:v>
                </c:pt>
                <c:pt idx="73265">
                  <c:v>19.840599000000001</c:v>
                </c:pt>
                <c:pt idx="73266">
                  <c:v>19.841446999999999</c:v>
                </c:pt>
                <c:pt idx="73267">
                  <c:v>19.845300000000002</c:v>
                </c:pt>
                <c:pt idx="73268">
                  <c:v>19.845780999999999</c:v>
                </c:pt>
                <c:pt idx="73269">
                  <c:v>19.83914</c:v>
                </c:pt>
                <c:pt idx="73270">
                  <c:v>19.835421</c:v>
                </c:pt>
                <c:pt idx="73271">
                  <c:v>19.838726000000001</c:v>
                </c:pt>
                <c:pt idx="73272">
                  <c:v>19.839932999999998</c:v>
                </c:pt>
                <c:pt idx="73273">
                  <c:v>19.837872999999998</c:v>
                </c:pt>
                <c:pt idx="73274">
                  <c:v>19.841096</c:v>
                </c:pt>
                <c:pt idx="73275">
                  <c:v>19.844598999999999</c:v>
                </c:pt>
                <c:pt idx="73276">
                  <c:v>19.847185</c:v>
                </c:pt>
                <c:pt idx="73277">
                  <c:v>19.852646</c:v>
                </c:pt>
                <c:pt idx="73278">
                  <c:v>19.850100999999999</c:v>
                </c:pt>
                <c:pt idx="73279">
                  <c:v>19.848745000000001</c:v>
                </c:pt>
                <c:pt idx="73280">
                  <c:v>19.852333000000002</c:v>
                </c:pt>
                <c:pt idx="73281">
                  <c:v>19.852854000000001</c:v>
                </c:pt>
                <c:pt idx="73282">
                  <c:v>19.853389</c:v>
                </c:pt>
                <c:pt idx="73283">
                  <c:v>19.853926999999999</c:v>
                </c:pt>
                <c:pt idx="73284">
                  <c:v>19.853235000000002</c:v>
                </c:pt>
                <c:pt idx="73285">
                  <c:v>19.851766000000001</c:v>
                </c:pt>
                <c:pt idx="73286">
                  <c:v>19.849917000000001</c:v>
                </c:pt>
                <c:pt idx="73287">
                  <c:v>19.849537999999999</c:v>
                </c:pt>
                <c:pt idx="73288">
                  <c:v>19.851934</c:v>
                </c:pt>
                <c:pt idx="73289">
                  <c:v>19.851662999999999</c:v>
                </c:pt>
                <c:pt idx="73290">
                  <c:v>19.849178999999999</c:v>
                </c:pt>
                <c:pt idx="73291">
                  <c:v>19.85022</c:v>
                </c:pt>
                <c:pt idx="73292">
                  <c:v>19.852374999999999</c:v>
                </c:pt>
                <c:pt idx="73293">
                  <c:v>19.852253000000001</c:v>
                </c:pt>
                <c:pt idx="73294">
                  <c:v>19.851272999999999</c:v>
                </c:pt>
                <c:pt idx="73295">
                  <c:v>19.850209</c:v>
                </c:pt>
                <c:pt idx="73296">
                  <c:v>19.849326000000001</c:v>
                </c:pt>
                <c:pt idx="73297">
                  <c:v>19.846945999999999</c:v>
                </c:pt>
                <c:pt idx="73298">
                  <c:v>19.847363999999999</c:v>
                </c:pt>
                <c:pt idx="73299">
                  <c:v>19.850159000000001</c:v>
                </c:pt>
                <c:pt idx="73300">
                  <c:v>19.852329999999998</c:v>
                </c:pt>
                <c:pt idx="73301">
                  <c:v>19.854869999999998</c:v>
                </c:pt>
                <c:pt idx="73302">
                  <c:v>19.857116000000001</c:v>
                </c:pt>
                <c:pt idx="73303">
                  <c:v>19.853967999999998</c:v>
                </c:pt>
                <c:pt idx="73304">
                  <c:v>19.848372999999999</c:v>
                </c:pt>
                <c:pt idx="73305">
                  <c:v>19.850137</c:v>
                </c:pt>
                <c:pt idx="73306">
                  <c:v>19.85576</c:v>
                </c:pt>
                <c:pt idx="73307">
                  <c:v>19.853740999999999</c:v>
                </c:pt>
                <c:pt idx="73308">
                  <c:v>19.849491</c:v>
                </c:pt>
                <c:pt idx="73309">
                  <c:v>19.851150000000001</c:v>
                </c:pt>
                <c:pt idx="73310">
                  <c:v>19.851521999999999</c:v>
                </c:pt>
                <c:pt idx="73311">
                  <c:v>19.850093999999999</c:v>
                </c:pt>
                <c:pt idx="73312">
                  <c:v>19.854361999999998</c:v>
                </c:pt>
                <c:pt idx="73313">
                  <c:v>19.854980000000001</c:v>
                </c:pt>
                <c:pt idx="73314">
                  <c:v>19.849295999999999</c:v>
                </c:pt>
                <c:pt idx="73315">
                  <c:v>19.848959000000001</c:v>
                </c:pt>
                <c:pt idx="73316">
                  <c:v>19.853007999999999</c:v>
                </c:pt>
                <c:pt idx="73317">
                  <c:v>19.853660000000001</c:v>
                </c:pt>
                <c:pt idx="73318">
                  <c:v>19.853286000000001</c:v>
                </c:pt>
                <c:pt idx="73319">
                  <c:v>19.854113999999999</c:v>
                </c:pt>
                <c:pt idx="73320">
                  <c:v>19.855530000000002</c:v>
                </c:pt>
                <c:pt idx="73321">
                  <c:v>19.856203000000001</c:v>
                </c:pt>
                <c:pt idx="73322">
                  <c:v>19.852097000000001</c:v>
                </c:pt>
                <c:pt idx="73323">
                  <c:v>19.852131</c:v>
                </c:pt>
                <c:pt idx="73324">
                  <c:v>19.856629999999999</c:v>
                </c:pt>
                <c:pt idx="73325">
                  <c:v>19.857537000000001</c:v>
                </c:pt>
                <c:pt idx="73326">
                  <c:v>19.860074999999998</c:v>
                </c:pt>
                <c:pt idx="73327">
                  <c:v>19.862400000000001</c:v>
                </c:pt>
                <c:pt idx="73328">
                  <c:v>19.862020000000001</c:v>
                </c:pt>
                <c:pt idx="73329">
                  <c:v>19.865973</c:v>
                </c:pt>
                <c:pt idx="73330">
                  <c:v>19.865665</c:v>
                </c:pt>
                <c:pt idx="73331">
                  <c:v>19.860749999999999</c:v>
                </c:pt>
                <c:pt idx="73332">
                  <c:v>19.861113</c:v>
                </c:pt>
                <c:pt idx="73333">
                  <c:v>19.859273999999999</c:v>
                </c:pt>
                <c:pt idx="73334">
                  <c:v>19.856968999999999</c:v>
                </c:pt>
                <c:pt idx="73335">
                  <c:v>19.861215999999999</c:v>
                </c:pt>
                <c:pt idx="73336">
                  <c:v>19.862884000000001</c:v>
                </c:pt>
                <c:pt idx="73337">
                  <c:v>19.857263</c:v>
                </c:pt>
                <c:pt idx="73338">
                  <c:v>19.858512000000001</c:v>
                </c:pt>
                <c:pt idx="73339">
                  <c:v>19.864106</c:v>
                </c:pt>
                <c:pt idx="73340">
                  <c:v>19.863277</c:v>
                </c:pt>
                <c:pt idx="73341">
                  <c:v>19.862545999999998</c:v>
                </c:pt>
                <c:pt idx="73342">
                  <c:v>19.865252000000002</c:v>
                </c:pt>
                <c:pt idx="73343">
                  <c:v>19.865264</c:v>
                </c:pt>
                <c:pt idx="73344">
                  <c:v>19.859304000000002</c:v>
                </c:pt>
                <c:pt idx="73345">
                  <c:v>19.854120999999999</c:v>
                </c:pt>
                <c:pt idx="73346">
                  <c:v>19.856892999999999</c:v>
                </c:pt>
                <c:pt idx="73347">
                  <c:v>19.861830999999999</c:v>
                </c:pt>
                <c:pt idx="73348">
                  <c:v>19.862172000000001</c:v>
                </c:pt>
                <c:pt idx="73349">
                  <c:v>19.858291000000001</c:v>
                </c:pt>
                <c:pt idx="73350">
                  <c:v>19.858318000000001</c:v>
                </c:pt>
                <c:pt idx="73351">
                  <c:v>19.860607999999999</c:v>
                </c:pt>
                <c:pt idx="73352">
                  <c:v>19.858816000000001</c:v>
                </c:pt>
                <c:pt idx="73353">
                  <c:v>19.857794999999999</c:v>
                </c:pt>
                <c:pt idx="73354">
                  <c:v>19.859456000000002</c:v>
                </c:pt>
                <c:pt idx="73355">
                  <c:v>19.859798000000001</c:v>
                </c:pt>
                <c:pt idx="73356">
                  <c:v>19.858494</c:v>
                </c:pt>
                <c:pt idx="73357">
                  <c:v>19.858029999999999</c:v>
                </c:pt>
                <c:pt idx="73358">
                  <c:v>19.858181999999999</c:v>
                </c:pt>
                <c:pt idx="73359">
                  <c:v>19.858751999999999</c:v>
                </c:pt>
                <c:pt idx="73360">
                  <c:v>19.858871000000001</c:v>
                </c:pt>
                <c:pt idx="73361">
                  <c:v>19.856824</c:v>
                </c:pt>
                <c:pt idx="73362">
                  <c:v>19.853985999999999</c:v>
                </c:pt>
                <c:pt idx="73363">
                  <c:v>19.857792</c:v>
                </c:pt>
                <c:pt idx="73364">
                  <c:v>19.86551</c:v>
                </c:pt>
                <c:pt idx="73365">
                  <c:v>19.865621999999998</c:v>
                </c:pt>
                <c:pt idx="73366">
                  <c:v>19.865565</c:v>
                </c:pt>
                <c:pt idx="73367">
                  <c:v>19.873622999999998</c:v>
                </c:pt>
                <c:pt idx="73368">
                  <c:v>19.871486999999998</c:v>
                </c:pt>
                <c:pt idx="73369">
                  <c:v>19.861757999999998</c:v>
                </c:pt>
                <c:pt idx="73370">
                  <c:v>19.863565999999999</c:v>
                </c:pt>
                <c:pt idx="73371">
                  <c:v>19.869264000000001</c:v>
                </c:pt>
                <c:pt idx="73372">
                  <c:v>19.870042000000002</c:v>
                </c:pt>
                <c:pt idx="73373">
                  <c:v>19.868065999999999</c:v>
                </c:pt>
                <c:pt idx="73374">
                  <c:v>19.8659</c:v>
                </c:pt>
                <c:pt idx="73375">
                  <c:v>19.865839999999999</c:v>
                </c:pt>
                <c:pt idx="73376">
                  <c:v>19.870498999999999</c:v>
                </c:pt>
                <c:pt idx="73377">
                  <c:v>19.869319000000001</c:v>
                </c:pt>
                <c:pt idx="73378">
                  <c:v>19.862349999999999</c:v>
                </c:pt>
                <c:pt idx="73379">
                  <c:v>19.863108</c:v>
                </c:pt>
                <c:pt idx="73380">
                  <c:v>19.864367999999999</c:v>
                </c:pt>
                <c:pt idx="73381">
                  <c:v>19.861910000000002</c:v>
                </c:pt>
                <c:pt idx="73382">
                  <c:v>19.866256</c:v>
                </c:pt>
                <c:pt idx="73383">
                  <c:v>19.870584999999998</c:v>
                </c:pt>
                <c:pt idx="73384">
                  <c:v>19.868559000000001</c:v>
                </c:pt>
                <c:pt idx="73385">
                  <c:v>19.867094000000002</c:v>
                </c:pt>
                <c:pt idx="73386">
                  <c:v>19.87182</c:v>
                </c:pt>
                <c:pt idx="73387">
                  <c:v>19.876438</c:v>
                </c:pt>
                <c:pt idx="73388">
                  <c:v>19.875799000000001</c:v>
                </c:pt>
                <c:pt idx="73389">
                  <c:v>19.880541999999998</c:v>
                </c:pt>
                <c:pt idx="73390">
                  <c:v>19.884463</c:v>
                </c:pt>
                <c:pt idx="73391">
                  <c:v>19.879743999999999</c:v>
                </c:pt>
                <c:pt idx="73392">
                  <c:v>19.878205000000001</c:v>
                </c:pt>
                <c:pt idx="73393">
                  <c:v>19.878862999999999</c:v>
                </c:pt>
                <c:pt idx="73394">
                  <c:v>19.878627000000002</c:v>
                </c:pt>
                <c:pt idx="73395">
                  <c:v>19.878184000000001</c:v>
                </c:pt>
                <c:pt idx="73396">
                  <c:v>19.876114999999999</c:v>
                </c:pt>
                <c:pt idx="73397">
                  <c:v>19.874652000000001</c:v>
                </c:pt>
                <c:pt idx="73398">
                  <c:v>19.874362999999999</c:v>
                </c:pt>
                <c:pt idx="73399">
                  <c:v>19.875848000000001</c:v>
                </c:pt>
                <c:pt idx="73400">
                  <c:v>19.874034000000002</c:v>
                </c:pt>
                <c:pt idx="73401">
                  <c:v>19.868341000000001</c:v>
                </c:pt>
                <c:pt idx="73402">
                  <c:v>19.870863</c:v>
                </c:pt>
                <c:pt idx="73403">
                  <c:v>19.875018000000001</c:v>
                </c:pt>
                <c:pt idx="73404">
                  <c:v>19.871711999999999</c:v>
                </c:pt>
                <c:pt idx="73405">
                  <c:v>19.869767</c:v>
                </c:pt>
                <c:pt idx="73406">
                  <c:v>19.872084999999998</c:v>
                </c:pt>
                <c:pt idx="73407">
                  <c:v>19.871783000000001</c:v>
                </c:pt>
                <c:pt idx="73408">
                  <c:v>19.871102</c:v>
                </c:pt>
                <c:pt idx="73409">
                  <c:v>19.872921000000002</c:v>
                </c:pt>
                <c:pt idx="73410">
                  <c:v>19.87236</c:v>
                </c:pt>
                <c:pt idx="73411">
                  <c:v>19.870996000000002</c:v>
                </c:pt>
                <c:pt idx="73412">
                  <c:v>19.871742000000001</c:v>
                </c:pt>
                <c:pt idx="73413">
                  <c:v>19.872506999999999</c:v>
                </c:pt>
                <c:pt idx="73414">
                  <c:v>19.873636000000001</c:v>
                </c:pt>
                <c:pt idx="73415">
                  <c:v>19.874932000000001</c:v>
                </c:pt>
                <c:pt idx="73416">
                  <c:v>19.872907999999999</c:v>
                </c:pt>
                <c:pt idx="73417">
                  <c:v>19.870851999999999</c:v>
                </c:pt>
                <c:pt idx="73418">
                  <c:v>19.877386999999999</c:v>
                </c:pt>
                <c:pt idx="73419">
                  <c:v>19.881249</c:v>
                </c:pt>
                <c:pt idx="73420">
                  <c:v>19.876228000000001</c:v>
                </c:pt>
                <c:pt idx="73421">
                  <c:v>19.873594000000001</c:v>
                </c:pt>
                <c:pt idx="73422">
                  <c:v>19.873056999999999</c:v>
                </c:pt>
                <c:pt idx="73423">
                  <c:v>19.871981000000002</c:v>
                </c:pt>
                <c:pt idx="73424">
                  <c:v>19.873187999999999</c:v>
                </c:pt>
                <c:pt idx="73425">
                  <c:v>19.872509999999998</c:v>
                </c:pt>
                <c:pt idx="73426">
                  <c:v>19.870426999999999</c:v>
                </c:pt>
                <c:pt idx="73427">
                  <c:v>19.872071999999999</c:v>
                </c:pt>
                <c:pt idx="73428">
                  <c:v>19.876459000000001</c:v>
                </c:pt>
                <c:pt idx="73429">
                  <c:v>19.876832</c:v>
                </c:pt>
                <c:pt idx="73430">
                  <c:v>19.875879000000001</c:v>
                </c:pt>
                <c:pt idx="73431">
                  <c:v>19.882217000000001</c:v>
                </c:pt>
                <c:pt idx="73432">
                  <c:v>19.885166999999999</c:v>
                </c:pt>
                <c:pt idx="73433">
                  <c:v>19.881276</c:v>
                </c:pt>
                <c:pt idx="73434">
                  <c:v>19.882574999999999</c:v>
                </c:pt>
                <c:pt idx="73435">
                  <c:v>19.882947000000001</c:v>
                </c:pt>
                <c:pt idx="73436">
                  <c:v>19.879719999999999</c:v>
                </c:pt>
                <c:pt idx="73437">
                  <c:v>19.88252</c:v>
                </c:pt>
                <c:pt idx="73438">
                  <c:v>19.885058000000001</c:v>
                </c:pt>
                <c:pt idx="73439">
                  <c:v>19.881250000000001</c:v>
                </c:pt>
                <c:pt idx="73440">
                  <c:v>19.882359000000001</c:v>
                </c:pt>
                <c:pt idx="73441">
                  <c:v>19.886056</c:v>
                </c:pt>
                <c:pt idx="73442">
                  <c:v>19.884135000000001</c:v>
                </c:pt>
                <c:pt idx="73443">
                  <c:v>19.883125</c:v>
                </c:pt>
                <c:pt idx="73444">
                  <c:v>19.884376</c:v>
                </c:pt>
                <c:pt idx="73445">
                  <c:v>19.881758000000001</c:v>
                </c:pt>
                <c:pt idx="73446">
                  <c:v>19.881319000000001</c:v>
                </c:pt>
                <c:pt idx="73447">
                  <c:v>19.882370000000002</c:v>
                </c:pt>
                <c:pt idx="73448">
                  <c:v>19.881689000000001</c:v>
                </c:pt>
                <c:pt idx="73449">
                  <c:v>19.885183000000001</c:v>
                </c:pt>
                <c:pt idx="73450">
                  <c:v>19.887301000000001</c:v>
                </c:pt>
                <c:pt idx="73451">
                  <c:v>19.881820000000001</c:v>
                </c:pt>
                <c:pt idx="73452">
                  <c:v>19.879973</c:v>
                </c:pt>
                <c:pt idx="73453">
                  <c:v>19.885435000000001</c:v>
                </c:pt>
                <c:pt idx="73454">
                  <c:v>19.887695999999998</c:v>
                </c:pt>
                <c:pt idx="73455">
                  <c:v>19.883351000000001</c:v>
                </c:pt>
                <c:pt idx="73456">
                  <c:v>19.883624999999999</c:v>
                </c:pt>
                <c:pt idx="73457">
                  <c:v>19.890467999999998</c:v>
                </c:pt>
                <c:pt idx="73458">
                  <c:v>19.891998000000001</c:v>
                </c:pt>
                <c:pt idx="73459">
                  <c:v>19.889294</c:v>
                </c:pt>
                <c:pt idx="73460">
                  <c:v>19.889869999999998</c:v>
                </c:pt>
                <c:pt idx="73461">
                  <c:v>19.891196999999998</c:v>
                </c:pt>
                <c:pt idx="73462">
                  <c:v>19.892346</c:v>
                </c:pt>
                <c:pt idx="73463">
                  <c:v>19.892634000000001</c:v>
                </c:pt>
                <c:pt idx="73464">
                  <c:v>19.890518</c:v>
                </c:pt>
                <c:pt idx="73465">
                  <c:v>19.894117999999999</c:v>
                </c:pt>
                <c:pt idx="73466">
                  <c:v>19.899789999999999</c:v>
                </c:pt>
                <c:pt idx="73467">
                  <c:v>19.895043999999999</c:v>
                </c:pt>
                <c:pt idx="73468">
                  <c:v>19.891247</c:v>
                </c:pt>
                <c:pt idx="73469">
                  <c:v>19.896732</c:v>
                </c:pt>
                <c:pt idx="73470">
                  <c:v>19.898707999999999</c:v>
                </c:pt>
                <c:pt idx="73471">
                  <c:v>19.894863999999998</c:v>
                </c:pt>
                <c:pt idx="73472">
                  <c:v>19.897178</c:v>
                </c:pt>
                <c:pt idx="73473">
                  <c:v>19.900998000000001</c:v>
                </c:pt>
                <c:pt idx="73474">
                  <c:v>19.897175000000001</c:v>
                </c:pt>
                <c:pt idx="73475">
                  <c:v>19.896455</c:v>
                </c:pt>
                <c:pt idx="73476">
                  <c:v>19.901807999999999</c:v>
                </c:pt>
                <c:pt idx="73477">
                  <c:v>19.899176000000001</c:v>
                </c:pt>
                <c:pt idx="73478">
                  <c:v>19.894088</c:v>
                </c:pt>
                <c:pt idx="73479">
                  <c:v>19.896792000000001</c:v>
                </c:pt>
                <c:pt idx="73480">
                  <c:v>19.897110000000001</c:v>
                </c:pt>
                <c:pt idx="73481">
                  <c:v>19.892219000000001</c:v>
                </c:pt>
                <c:pt idx="73482">
                  <c:v>19.893806000000001</c:v>
                </c:pt>
                <c:pt idx="73483">
                  <c:v>19.896906000000001</c:v>
                </c:pt>
                <c:pt idx="73484">
                  <c:v>19.895364000000001</c:v>
                </c:pt>
                <c:pt idx="73485">
                  <c:v>19.896151</c:v>
                </c:pt>
                <c:pt idx="73486">
                  <c:v>19.897082999999999</c:v>
                </c:pt>
                <c:pt idx="73487">
                  <c:v>19.895403000000002</c:v>
                </c:pt>
                <c:pt idx="73488">
                  <c:v>19.895503000000001</c:v>
                </c:pt>
                <c:pt idx="73489">
                  <c:v>19.895004</c:v>
                </c:pt>
                <c:pt idx="73490">
                  <c:v>19.894228999999999</c:v>
                </c:pt>
                <c:pt idx="73491">
                  <c:v>19.895391</c:v>
                </c:pt>
                <c:pt idx="73492">
                  <c:v>19.894839999999999</c:v>
                </c:pt>
                <c:pt idx="73493">
                  <c:v>19.891787000000001</c:v>
                </c:pt>
                <c:pt idx="73494">
                  <c:v>19.894271</c:v>
                </c:pt>
                <c:pt idx="73495">
                  <c:v>19.895952999999999</c:v>
                </c:pt>
                <c:pt idx="73496">
                  <c:v>19.891956</c:v>
                </c:pt>
                <c:pt idx="73497">
                  <c:v>19.893143999999999</c:v>
                </c:pt>
                <c:pt idx="73498">
                  <c:v>19.898959999999999</c:v>
                </c:pt>
                <c:pt idx="73499">
                  <c:v>19.899218999999999</c:v>
                </c:pt>
                <c:pt idx="73500">
                  <c:v>19.897337</c:v>
                </c:pt>
                <c:pt idx="73501">
                  <c:v>19.900825999999999</c:v>
                </c:pt>
                <c:pt idx="73502">
                  <c:v>19.901610000000002</c:v>
                </c:pt>
                <c:pt idx="73503">
                  <c:v>19.896739</c:v>
                </c:pt>
                <c:pt idx="73504">
                  <c:v>19.897669</c:v>
                </c:pt>
                <c:pt idx="73505">
                  <c:v>19.900715999999999</c:v>
                </c:pt>
                <c:pt idx="73506">
                  <c:v>19.898399000000001</c:v>
                </c:pt>
                <c:pt idx="73507">
                  <c:v>19.897556000000002</c:v>
                </c:pt>
                <c:pt idx="73508">
                  <c:v>19.902197000000001</c:v>
                </c:pt>
                <c:pt idx="73509">
                  <c:v>19.903818999999999</c:v>
                </c:pt>
                <c:pt idx="73510">
                  <c:v>19.900319</c:v>
                </c:pt>
                <c:pt idx="73511">
                  <c:v>19.903580000000002</c:v>
                </c:pt>
                <c:pt idx="73512">
                  <c:v>19.906559000000001</c:v>
                </c:pt>
                <c:pt idx="73513">
                  <c:v>19.904513999999999</c:v>
                </c:pt>
                <c:pt idx="73514">
                  <c:v>19.908010999999998</c:v>
                </c:pt>
                <c:pt idx="73515">
                  <c:v>19.905190000000001</c:v>
                </c:pt>
                <c:pt idx="73516">
                  <c:v>19.898116999999999</c:v>
                </c:pt>
                <c:pt idx="73517">
                  <c:v>19.899709000000001</c:v>
                </c:pt>
                <c:pt idx="73518">
                  <c:v>19.900361</c:v>
                </c:pt>
                <c:pt idx="73519">
                  <c:v>19.898959000000001</c:v>
                </c:pt>
                <c:pt idx="73520">
                  <c:v>19.901097</c:v>
                </c:pt>
                <c:pt idx="73521">
                  <c:v>19.900167</c:v>
                </c:pt>
                <c:pt idx="73522">
                  <c:v>19.900065999999999</c:v>
                </c:pt>
                <c:pt idx="73523">
                  <c:v>19.904817000000001</c:v>
                </c:pt>
                <c:pt idx="73524">
                  <c:v>19.905137</c:v>
                </c:pt>
                <c:pt idx="73525">
                  <c:v>19.901508</c:v>
                </c:pt>
                <c:pt idx="73526">
                  <c:v>19.900261</c:v>
                </c:pt>
                <c:pt idx="73527">
                  <c:v>19.898351000000002</c:v>
                </c:pt>
                <c:pt idx="73528">
                  <c:v>19.897535999999999</c:v>
                </c:pt>
                <c:pt idx="73529">
                  <c:v>19.899204999999998</c:v>
                </c:pt>
                <c:pt idx="73530">
                  <c:v>19.900072999999999</c:v>
                </c:pt>
                <c:pt idx="73531">
                  <c:v>19.899296</c:v>
                </c:pt>
                <c:pt idx="73532">
                  <c:v>19.900407999999999</c:v>
                </c:pt>
                <c:pt idx="73533">
                  <c:v>19.903711000000001</c:v>
                </c:pt>
                <c:pt idx="73534">
                  <c:v>19.903424000000001</c:v>
                </c:pt>
                <c:pt idx="73535">
                  <c:v>19.900122</c:v>
                </c:pt>
                <c:pt idx="73536">
                  <c:v>19.902180000000001</c:v>
                </c:pt>
                <c:pt idx="73537">
                  <c:v>19.907173</c:v>
                </c:pt>
                <c:pt idx="73538">
                  <c:v>19.906670999999999</c:v>
                </c:pt>
                <c:pt idx="73539">
                  <c:v>19.904529</c:v>
                </c:pt>
                <c:pt idx="73540">
                  <c:v>19.907914999999999</c:v>
                </c:pt>
                <c:pt idx="73541">
                  <c:v>19.906801000000002</c:v>
                </c:pt>
                <c:pt idx="73542">
                  <c:v>19.901805</c:v>
                </c:pt>
                <c:pt idx="73543">
                  <c:v>19.903421999999999</c:v>
                </c:pt>
                <c:pt idx="73544">
                  <c:v>19.905336999999999</c:v>
                </c:pt>
                <c:pt idx="73545">
                  <c:v>19.902781000000001</c:v>
                </c:pt>
                <c:pt idx="73546">
                  <c:v>19.903402</c:v>
                </c:pt>
                <c:pt idx="73547">
                  <c:v>19.905989000000002</c:v>
                </c:pt>
                <c:pt idx="73548">
                  <c:v>19.902044</c:v>
                </c:pt>
                <c:pt idx="73549">
                  <c:v>19.900493999999998</c:v>
                </c:pt>
                <c:pt idx="73550">
                  <c:v>19.905785000000002</c:v>
                </c:pt>
                <c:pt idx="73551">
                  <c:v>19.902804</c:v>
                </c:pt>
                <c:pt idx="73552">
                  <c:v>19.898399000000001</c:v>
                </c:pt>
                <c:pt idx="73553">
                  <c:v>19.902372</c:v>
                </c:pt>
                <c:pt idx="73554">
                  <c:v>19.904306999999999</c:v>
                </c:pt>
                <c:pt idx="73555">
                  <c:v>19.89969</c:v>
                </c:pt>
                <c:pt idx="73556">
                  <c:v>19.8978</c:v>
                </c:pt>
                <c:pt idx="73557">
                  <c:v>19.902419999999999</c:v>
                </c:pt>
                <c:pt idx="73558">
                  <c:v>19.905092</c:v>
                </c:pt>
                <c:pt idx="73559">
                  <c:v>19.906600000000001</c:v>
                </c:pt>
                <c:pt idx="73560">
                  <c:v>19.911342999999999</c:v>
                </c:pt>
                <c:pt idx="73561">
                  <c:v>19.911660999999999</c:v>
                </c:pt>
                <c:pt idx="73562">
                  <c:v>19.910395000000001</c:v>
                </c:pt>
                <c:pt idx="73563">
                  <c:v>19.90963</c:v>
                </c:pt>
                <c:pt idx="73564">
                  <c:v>19.907159</c:v>
                </c:pt>
                <c:pt idx="73565">
                  <c:v>19.907298999999998</c:v>
                </c:pt>
                <c:pt idx="73566">
                  <c:v>19.910295999999999</c:v>
                </c:pt>
                <c:pt idx="73567">
                  <c:v>19.912120000000002</c:v>
                </c:pt>
                <c:pt idx="73568">
                  <c:v>19.910357999999999</c:v>
                </c:pt>
                <c:pt idx="73569">
                  <c:v>19.908643000000001</c:v>
                </c:pt>
                <c:pt idx="73570">
                  <c:v>19.903991999999999</c:v>
                </c:pt>
                <c:pt idx="73571">
                  <c:v>19.899328000000001</c:v>
                </c:pt>
                <c:pt idx="73572">
                  <c:v>19.902663</c:v>
                </c:pt>
                <c:pt idx="73573">
                  <c:v>19.907230999999999</c:v>
                </c:pt>
                <c:pt idx="73574">
                  <c:v>19.908964999999998</c:v>
                </c:pt>
                <c:pt idx="73575">
                  <c:v>19.909621000000001</c:v>
                </c:pt>
                <c:pt idx="73576">
                  <c:v>19.907337999999999</c:v>
                </c:pt>
                <c:pt idx="73577">
                  <c:v>19.903271</c:v>
                </c:pt>
                <c:pt idx="73578">
                  <c:v>19.904737000000001</c:v>
                </c:pt>
                <c:pt idx="73579">
                  <c:v>19.907990000000002</c:v>
                </c:pt>
                <c:pt idx="73580">
                  <c:v>19.906224000000002</c:v>
                </c:pt>
                <c:pt idx="73581">
                  <c:v>19.907060999999999</c:v>
                </c:pt>
                <c:pt idx="73582">
                  <c:v>19.912521000000002</c:v>
                </c:pt>
                <c:pt idx="73583">
                  <c:v>19.910226999999999</c:v>
                </c:pt>
                <c:pt idx="73584">
                  <c:v>19.907259</c:v>
                </c:pt>
                <c:pt idx="73585">
                  <c:v>19.911863</c:v>
                </c:pt>
                <c:pt idx="73586">
                  <c:v>19.912203999999999</c:v>
                </c:pt>
                <c:pt idx="73587">
                  <c:v>19.909590000000001</c:v>
                </c:pt>
                <c:pt idx="73588">
                  <c:v>19.912562000000001</c:v>
                </c:pt>
                <c:pt idx="73589">
                  <c:v>19.915785</c:v>
                </c:pt>
                <c:pt idx="73590">
                  <c:v>19.913364999999999</c:v>
                </c:pt>
                <c:pt idx="73591">
                  <c:v>19.912956999999999</c:v>
                </c:pt>
                <c:pt idx="73592">
                  <c:v>19.915793000000001</c:v>
                </c:pt>
                <c:pt idx="73593">
                  <c:v>19.916285999999999</c:v>
                </c:pt>
                <c:pt idx="73594">
                  <c:v>19.919387</c:v>
                </c:pt>
                <c:pt idx="73595">
                  <c:v>19.921203999999999</c:v>
                </c:pt>
                <c:pt idx="73596">
                  <c:v>19.917235999999999</c:v>
                </c:pt>
                <c:pt idx="73597">
                  <c:v>19.913323999999999</c:v>
                </c:pt>
                <c:pt idx="73598">
                  <c:v>19.912065999999999</c:v>
                </c:pt>
                <c:pt idx="73599">
                  <c:v>19.91065</c:v>
                </c:pt>
                <c:pt idx="73600">
                  <c:v>19.911567999999999</c:v>
                </c:pt>
                <c:pt idx="73601">
                  <c:v>19.913732</c:v>
                </c:pt>
                <c:pt idx="73602">
                  <c:v>19.912051000000002</c:v>
                </c:pt>
                <c:pt idx="73603">
                  <c:v>19.910629</c:v>
                </c:pt>
                <c:pt idx="73604">
                  <c:v>19.912889</c:v>
                </c:pt>
                <c:pt idx="73605">
                  <c:v>19.912296999999999</c:v>
                </c:pt>
                <c:pt idx="73606">
                  <c:v>19.915444999999998</c:v>
                </c:pt>
                <c:pt idx="73607">
                  <c:v>19.921496999999999</c:v>
                </c:pt>
                <c:pt idx="73608">
                  <c:v>19.919584</c:v>
                </c:pt>
                <c:pt idx="73609">
                  <c:v>19.919962000000002</c:v>
                </c:pt>
                <c:pt idx="73610">
                  <c:v>19.924073</c:v>
                </c:pt>
                <c:pt idx="73611">
                  <c:v>19.919028999999998</c:v>
                </c:pt>
                <c:pt idx="73612">
                  <c:v>19.913274000000001</c:v>
                </c:pt>
                <c:pt idx="73613">
                  <c:v>19.916224</c:v>
                </c:pt>
                <c:pt idx="73614">
                  <c:v>19.921686999999999</c:v>
                </c:pt>
                <c:pt idx="73615">
                  <c:v>19.922737999999999</c:v>
                </c:pt>
                <c:pt idx="73616">
                  <c:v>19.920026</c:v>
                </c:pt>
                <c:pt idx="73617">
                  <c:v>19.920456999999999</c:v>
                </c:pt>
                <c:pt idx="73618">
                  <c:v>19.923774999999999</c:v>
                </c:pt>
                <c:pt idx="73619">
                  <c:v>19.921316999999998</c:v>
                </c:pt>
                <c:pt idx="73620">
                  <c:v>19.916808</c:v>
                </c:pt>
                <c:pt idx="73621">
                  <c:v>19.919354999999999</c:v>
                </c:pt>
                <c:pt idx="73622">
                  <c:v>19.92202</c:v>
                </c:pt>
                <c:pt idx="73623">
                  <c:v>19.917878000000002</c:v>
                </c:pt>
                <c:pt idx="73624">
                  <c:v>19.916885000000001</c:v>
                </c:pt>
                <c:pt idx="73625">
                  <c:v>19.920812999999999</c:v>
                </c:pt>
                <c:pt idx="73626">
                  <c:v>19.921944</c:v>
                </c:pt>
                <c:pt idx="73627">
                  <c:v>19.919328</c:v>
                </c:pt>
                <c:pt idx="73628">
                  <c:v>19.921644000000001</c:v>
                </c:pt>
                <c:pt idx="73629">
                  <c:v>19.925073000000001</c:v>
                </c:pt>
                <c:pt idx="73630">
                  <c:v>19.921555000000001</c:v>
                </c:pt>
                <c:pt idx="73631">
                  <c:v>19.918775</c:v>
                </c:pt>
                <c:pt idx="73632">
                  <c:v>19.921057000000001</c:v>
                </c:pt>
                <c:pt idx="73633">
                  <c:v>19.923933000000002</c:v>
                </c:pt>
                <c:pt idx="73634">
                  <c:v>19.925098999999999</c:v>
                </c:pt>
                <c:pt idx="73635">
                  <c:v>19.927288999999998</c:v>
                </c:pt>
                <c:pt idx="73636">
                  <c:v>19.931744999999999</c:v>
                </c:pt>
                <c:pt idx="73637">
                  <c:v>19.928833000000001</c:v>
                </c:pt>
                <c:pt idx="73638">
                  <c:v>19.920625999999999</c:v>
                </c:pt>
                <c:pt idx="73639">
                  <c:v>19.920793</c:v>
                </c:pt>
                <c:pt idx="73640">
                  <c:v>19.921856999999999</c:v>
                </c:pt>
                <c:pt idx="73641">
                  <c:v>19.918778</c:v>
                </c:pt>
                <c:pt idx="73642">
                  <c:v>19.920093000000001</c:v>
                </c:pt>
                <c:pt idx="73643">
                  <c:v>19.922968000000001</c:v>
                </c:pt>
                <c:pt idx="73644">
                  <c:v>19.923211999999999</c:v>
                </c:pt>
                <c:pt idx="73645">
                  <c:v>19.923069000000002</c:v>
                </c:pt>
                <c:pt idx="73646">
                  <c:v>19.923590999999998</c:v>
                </c:pt>
                <c:pt idx="73647">
                  <c:v>19.925190000000001</c:v>
                </c:pt>
                <c:pt idx="73648">
                  <c:v>19.928125000000001</c:v>
                </c:pt>
                <c:pt idx="73649">
                  <c:v>19.926931</c:v>
                </c:pt>
                <c:pt idx="73650">
                  <c:v>19.924441999999999</c:v>
                </c:pt>
                <c:pt idx="73651">
                  <c:v>19.924029000000001</c:v>
                </c:pt>
                <c:pt idx="73652">
                  <c:v>19.923839999999998</c:v>
                </c:pt>
                <c:pt idx="73653">
                  <c:v>19.924216000000001</c:v>
                </c:pt>
                <c:pt idx="73654">
                  <c:v>19.924924000000001</c:v>
                </c:pt>
                <c:pt idx="73655">
                  <c:v>19.927171000000001</c:v>
                </c:pt>
                <c:pt idx="73656">
                  <c:v>19.927993000000001</c:v>
                </c:pt>
                <c:pt idx="73657">
                  <c:v>19.928298999999999</c:v>
                </c:pt>
                <c:pt idx="73658">
                  <c:v>19.928166999999998</c:v>
                </c:pt>
                <c:pt idx="73659">
                  <c:v>19.926945</c:v>
                </c:pt>
                <c:pt idx="73660">
                  <c:v>19.927462999999999</c:v>
                </c:pt>
                <c:pt idx="73661">
                  <c:v>19.927337999999999</c:v>
                </c:pt>
                <c:pt idx="73662">
                  <c:v>19.929559999999999</c:v>
                </c:pt>
                <c:pt idx="73663">
                  <c:v>19.931635</c:v>
                </c:pt>
                <c:pt idx="73664">
                  <c:v>19.928898</c:v>
                </c:pt>
                <c:pt idx="73665">
                  <c:v>19.924596999999999</c:v>
                </c:pt>
                <c:pt idx="73666">
                  <c:v>19.923171</c:v>
                </c:pt>
                <c:pt idx="73667">
                  <c:v>19.922612000000001</c:v>
                </c:pt>
                <c:pt idx="73668">
                  <c:v>19.924748999999998</c:v>
                </c:pt>
                <c:pt idx="73669">
                  <c:v>19.927869000000001</c:v>
                </c:pt>
                <c:pt idx="73670">
                  <c:v>19.931162</c:v>
                </c:pt>
                <c:pt idx="73671">
                  <c:v>19.933063000000001</c:v>
                </c:pt>
                <c:pt idx="73672">
                  <c:v>19.932320000000001</c:v>
                </c:pt>
                <c:pt idx="73673">
                  <c:v>19.932797000000001</c:v>
                </c:pt>
                <c:pt idx="73674">
                  <c:v>19.935970000000001</c:v>
                </c:pt>
                <c:pt idx="73675">
                  <c:v>19.933986999999998</c:v>
                </c:pt>
                <c:pt idx="73676">
                  <c:v>19.929158000000001</c:v>
                </c:pt>
                <c:pt idx="73677">
                  <c:v>19.932091</c:v>
                </c:pt>
                <c:pt idx="73678">
                  <c:v>19.935241000000001</c:v>
                </c:pt>
                <c:pt idx="73679">
                  <c:v>19.931894</c:v>
                </c:pt>
                <c:pt idx="73680">
                  <c:v>19.927340999999998</c:v>
                </c:pt>
                <c:pt idx="73681">
                  <c:v>19.925457000000002</c:v>
                </c:pt>
                <c:pt idx="73682">
                  <c:v>19.927924999999998</c:v>
                </c:pt>
                <c:pt idx="73683">
                  <c:v>19.930069</c:v>
                </c:pt>
                <c:pt idx="73684">
                  <c:v>19.929641</c:v>
                </c:pt>
                <c:pt idx="73685">
                  <c:v>19.931585999999999</c:v>
                </c:pt>
                <c:pt idx="73686">
                  <c:v>19.932548000000001</c:v>
                </c:pt>
                <c:pt idx="73687">
                  <c:v>19.927764</c:v>
                </c:pt>
                <c:pt idx="73688">
                  <c:v>19.926749000000001</c:v>
                </c:pt>
                <c:pt idx="73689">
                  <c:v>19.930160999999998</c:v>
                </c:pt>
                <c:pt idx="73690">
                  <c:v>19.929227999999998</c:v>
                </c:pt>
                <c:pt idx="73691">
                  <c:v>19.926594999999999</c:v>
                </c:pt>
                <c:pt idx="73692">
                  <c:v>19.928557999999999</c:v>
                </c:pt>
                <c:pt idx="73693">
                  <c:v>19.931968000000001</c:v>
                </c:pt>
                <c:pt idx="73694">
                  <c:v>19.931695999999999</c:v>
                </c:pt>
                <c:pt idx="73695">
                  <c:v>19.93111</c:v>
                </c:pt>
                <c:pt idx="73696">
                  <c:v>19.933775000000001</c:v>
                </c:pt>
                <c:pt idx="73697">
                  <c:v>19.930526</c:v>
                </c:pt>
                <c:pt idx="73698">
                  <c:v>19.92858</c:v>
                </c:pt>
                <c:pt idx="73699">
                  <c:v>19.934411000000001</c:v>
                </c:pt>
                <c:pt idx="73700">
                  <c:v>19.934995000000001</c:v>
                </c:pt>
                <c:pt idx="73701">
                  <c:v>19.931131000000001</c:v>
                </c:pt>
                <c:pt idx="73702">
                  <c:v>19.933456</c:v>
                </c:pt>
                <c:pt idx="73703">
                  <c:v>19.936675000000001</c:v>
                </c:pt>
                <c:pt idx="73704">
                  <c:v>19.932767999999999</c:v>
                </c:pt>
                <c:pt idx="73705">
                  <c:v>19.933862000000001</c:v>
                </c:pt>
                <c:pt idx="73706">
                  <c:v>19.941110999999999</c:v>
                </c:pt>
                <c:pt idx="73707">
                  <c:v>19.937971000000001</c:v>
                </c:pt>
                <c:pt idx="73708">
                  <c:v>19.929791999999999</c:v>
                </c:pt>
                <c:pt idx="73709">
                  <c:v>19.928854000000001</c:v>
                </c:pt>
                <c:pt idx="73710">
                  <c:v>19.931166999999999</c:v>
                </c:pt>
                <c:pt idx="73711">
                  <c:v>19.932345999999999</c:v>
                </c:pt>
                <c:pt idx="73712">
                  <c:v>19.935023999999999</c:v>
                </c:pt>
                <c:pt idx="73713">
                  <c:v>19.937988000000001</c:v>
                </c:pt>
                <c:pt idx="73714">
                  <c:v>19.938955</c:v>
                </c:pt>
                <c:pt idx="73715">
                  <c:v>19.938734</c:v>
                </c:pt>
                <c:pt idx="73716">
                  <c:v>19.943704</c:v>
                </c:pt>
                <c:pt idx="73717">
                  <c:v>19.942936</c:v>
                </c:pt>
                <c:pt idx="73718">
                  <c:v>19.938464</c:v>
                </c:pt>
                <c:pt idx="73719">
                  <c:v>19.943166999999999</c:v>
                </c:pt>
                <c:pt idx="73720">
                  <c:v>19.942902</c:v>
                </c:pt>
                <c:pt idx="73721">
                  <c:v>19.939249</c:v>
                </c:pt>
                <c:pt idx="73722">
                  <c:v>19.943899999999999</c:v>
                </c:pt>
                <c:pt idx="73723">
                  <c:v>19.944946999999999</c:v>
                </c:pt>
                <c:pt idx="73724">
                  <c:v>19.937906000000002</c:v>
                </c:pt>
                <c:pt idx="73725">
                  <c:v>19.936260999999998</c:v>
                </c:pt>
                <c:pt idx="73726">
                  <c:v>19.942440000000001</c:v>
                </c:pt>
                <c:pt idx="73727">
                  <c:v>19.941137999999999</c:v>
                </c:pt>
                <c:pt idx="73728">
                  <c:v>19.935255000000002</c:v>
                </c:pt>
                <c:pt idx="73729">
                  <c:v>19.936969000000001</c:v>
                </c:pt>
                <c:pt idx="73730">
                  <c:v>19.938821999999998</c:v>
                </c:pt>
                <c:pt idx="73731">
                  <c:v>19.936744000000001</c:v>
                </c:pt>
                <c:pt idx="73732">
                  <c:v>19.93965</c:v>
                </c:pt>
                <c:pt idx="73733">
                  <c:v>19.943345999999998</c:v>
                </c:pt>
                <c:pt idx="73734">
                  <c:v>19.938724000000001</c:v>
                </c:pt>
                <c:pt idx="73735">
                  <c:v>19.936402999999999</c:v>
                </c:pt>
                <c:pt idx="73736">
                  <c:v>19.941672000000001</c:v>
                </c:pt>
                <c:pt idx="73737">
                  <c:v>19.943894</c:v>
                </c:pt>
                <c:pt idx="73738">
                  <c:v>19.942049999999998</c:v>
                </c:pt>
                <c:pt idx="73739">
                  <c:v>19.940822000000001</c:v>
                </c:pt>
                <c:pt idx="73740">
                  <c:v>19.944593999999999</c:v>
                </c:pt>
                <c:pt idx="73741">
                  <c:v>19.951492999999999</c:v>
                </c:pt>
                <c:pt idx="73742">
                  <c:v>19.953800999999999</c:v>
                </c:pt>
                <c:pt idx="73743">
                  <c:v>19.955216</c:v>
                </c:pt>
                <c:pt idx="73744">
                  <c:v>19.959593000000002</c:v>
                </c:pt>
                <c:pt idx="73745">
                  <c:v>19.958134000000001</c:v>
                </c:pt>
                <c:pt idx="73746">
                  <c:v>19.952518000000001</c:v>
                </c:pt>
                <c:pt idx="73747">
                  <c:v>19.952569</c:v>
                </c:pt>
                <c:pt idx="73748">
                  <c:v>19.955496</c:v>
                </c:pt>
                <c:pt idx="73749">
                  <c:v>19.953154000000001</c:v>
                </c:pt>
                <c:pt idx="73750">
                  <c:v>19.954374999999999</c:v>
                </c:pt>
                <c:pt idx="73751">
                  <c:v>19.956704999999999</c:v>
                </c:pt>
                <c:pt idx="73752">
                  <c:v>19.949971999999999</c:v>
                </c:pt>
                <c:pt idx="73753">
                  <c:v>19.947564</c:v>
                </c:pt>
                <c:pt idx="73754">
                  <c:v>19.953438999999999</c:v>
                </c:pt>
                <c:pt idx="73755">
                  <c:v>19.952847999999999</c:v>
                </c:pt>
                <c:pt idx="73756">
                  <c:v>19.944472000000001</c:v>
                </c:pt>
                <c:pt idx="73757">
                  <c:v>19.945558999999999</c:v>
                </c:pt>
                <c:pt idx="73758">
                  <c:v>19.953951</c:v>
                </c:pt>
                <c:pt idx="73759">
                  <c:v>19.951474999999999</c:v>
                </c:pt>
                <c:pt idx="73760">
                  <c:v>19.946968999999999</c:v>
                </c:pt>
                <c:pt idx="73761">
                  <c:v>19.946977</c:v>
                </c:pt>
                <c:pt idx="73762">
                  <c:v>19.947092000000001</c:v>
                </c:pt>
                <c:pt idx="73763">
                  <c:v>19.947490999999999</c:v>
                </c:pt>
                <c:pt idx="73764">
                  <c:v>19.948640999999999</c:v>
                </c:pt>
                <c:pt idx="73765">
                  <c:v>19.952784000000001</c:v>
                </c:pt>
                <c:pt idx="73766">
                  <c:v>19.955279000000001</c:v>
                </c:pt>
                <c:pt idx="73767">
                  <c:v>19.952874999999999</c:v>
                </c:pt>
                <c:pt idx="73768">
                  <c:v>19.951526999999999</c:v>
                </c:pt>
                <c:pt idx="73769">
                  <c:v>19.951944000000001</c:v>
                </c:pt>
                <c:pt idx="73770">
                  <c:v>19.953368999999999</c:v>
                </c:pt>
                <c:pt idx="73771">
                  <c:v>19.954405000000001</c:v>
                </c:pt>
                <c:pt idx="73772">
                  <c:v>19.951415999999998</c:v>
                </c:pt>
                <c:pt idx="73773">
                  <c:v>19.945439</c:v>
                </c:pt>
                <c:pt idx="73774">
                  <c:v>19.945931000000002</c:v>
                </c:pt>
                <c:pt idx="73775">
                  <c:v>19.949134999999998</c:v>
                </c:pt>
                <c:pt idx="73776">
                  <c:v>19.945392999999999</c:v>
                </c:pt>
                <c:pt idx="73777">
                  <c:v>19.945799000000001</c:v>
                </c:pt>
                <c:pt idx="73778">
                  <c:v>19.951073999999998</c:v>
                </c:pt>
                <c:pt idx="73779">
                  <c:v>19.950675</c:v>
                </c:pt>
                <c:pt idx="73780">
                  <c:v>19.947915999999999</c:v>
                </c:pt>
                <c:pt idx="73781">
                  <c:v>19.946594000000001</c:v>
                </c:pt>
                <c:pt idx="73782">
                  <c:v>19.946975999999999</c:v>
                </c:pt>
                <c:pt idx="73783">
                  <c:v>19.946757000000002</c:v>
                </c:pt>
                <c:pt idx="73784">
                  <c:v>19.948187000000001</c:v>
                </c:pt>
                <c:pt idx="73785">
                  <c:v>19.952117000000001</c:v>
                </c:pt>
                <c:pt idx="73786">
                  <c:v>19.955745</c:v>
                </c:pt>
                <c:pt idx="73787">
                  <c:v>19.956416000000001</c:v>
                </c:pt>
                <c:pt idx="73788">
                  <c:v>19.951613999999999</c:v>
                </c:pt>
                <c:pt idx="73789">
                  <c:v>19.950396000000001</c:v>
                </c:pt>
                <c:pt idx="73790">
                  <c:v>19.953619</c:v>
                </c:pt>
                <c:pt idx="73791">
                  <c:v>19.952838</c:v>
                </c:pt>
                <c:pt idx="73792">
                  <c:v>19.954111000000001</c:v>
                </c:pt>
                <c:pt idx="73793">
                  <c:v>19.955290999999999</c:v>
                </c:pt>
                <c:pt idx="73794">
                  <c:v>19.951844999999999</c:v>
                </c:pt>
                <c:pt idx="73795">
                  <c:v>19.950617999999999</c:v>
                </c:pt>
                <c:pt idx="73796">
                  <c:v>19.952504999999999</c:v>
                </c:pt>
                <c:pt idx="73797">
                  <c:v>19.951452</c:v>
                </c:pt>
                <c:pt idx="73798">
                  <c:v>19.953424999999999</c:v>
                </c:pt>
                <c:pt idx="73799">
                  <c:v>19.956703999999998</c:v>
                </c:pt>
                <c:pt idx="73800">
                  <c:v>19.955936999999999</c:v>
                </c:pt>
                <c:pt idx="73801">
                  <c:v>19.957763</c:v>
                </c:pt>
                <c:pt idx="73802">
                  <c:v>19.958269999999999</c:v>
                </c:pt>
                <c:pt idx="73803">
                  <c:v>19.956001000000001</c:v>
                </c:pt>
                <c:pt idx="73804">
                  <c:v>19.960688999999999</c:v>
                </c:pt>
                <c:pt idx="73805">
                  <c:v>19.966443999999999</c:v>
                </c:pt>
                <c:pt idx="73806">
                  <c:v>19.962057000000001</c:v>
                </c:pt>
                <c:pt idx="73807">
                  <c:v>19.956310999999999</c:v>
                </c:pt>
                <c:pt idx="73808">
                  <c:v>19.958769</c:v>
                </c:pt>
                <c:pt idx="73809">
                  <c:v>19.964238999999999</c:v>
                </c:pt>
                <c:pt idx="73810">
                  <c:v>19.964953000000001</c:v>
                </c:pt>
                <c:pt idx="73811">
                  <c:v>19.963132999999999</c:v>
                </c:pt>
                <c:pt idx="73812">
                  <c:v>19.963788000000001</c:v>
                </c:pt>
                <c:pt idx="73813">
                  <c:v>19.966479</c:v>
                </c:pt>
                <c:pt idx="73814">
                  <c:v>19.964929999999999</c:v>
                </c:pt>
                <c:pt idx="73815">
                  <c:v>19.963266000000001</c:v>
                </c:pt>
                <c:pt idx="73816">
                  <c:v>19.9682</c:v>
                </c:pt>
                <c:pt idx="73817">
                  <c:v>19.973258000000001</c:v>
                </c:pt>
                <c:pt idx="73818">
                  <c:v>19.972429000000002</c:v>
                </c:pt>
                <c:pt idx="73819">
                  <c:v>19.967707000000001</c:v>
                </c:pt>
                <c:pt idx="73820">
                  <c:v>19.966715000000001</c:v>
                </c:pt>
                <c:pt idx="73821">
                  <c:v>19.968139999999998</c:v>
                </c:pt>
                <c:pt idx="73822">
                  <c:v>19.965807000000002</c:v>
                </c:pt>
                <c:pt idx="73823">
                  <c:v>19.964286000000001</c:v>
                </c:pt>
                <c:pt idx="73824">
                  <c:v>19.963355</c:v>
                </c:pt>
                <c:pt idx="73825">
                  <c:v>19.962572000000002</c:v>
                </c:pt>
                <c:pt idx="73826">
                  <c:v>19.965575000000001</c:v>
                </c:pt>
                <c:pt idx="73827">
                  <c:v>19.964039</c:v>
                </c:pt>
                <c:pt idx="73828">
                  <c:v>19.961673999999999</c:v>
                </c:pt>
                <c:pt idx="73829">
                  <c:v>19.968606999999999</c:v>
                </c:pt>
                <c:pt idx="73830">
                  <c:v>19.971098000000001</c:v>
                </c:pt>
                <c:pt idx="73831">
                  <c:v>19.964758</c:v>
                </c:pt>
                <c:pt idx="73832">
                  <c:v>19.960165</c:v>
                </c:pt>
                <c:pt idx="73833">
                  <c:v>19.963671999999999</c:v>
                </c:pt>
                <c:pt idx="73834">
                  <c:v>19.968924999999999</c:v>
                </c:pt>
                <c:pt idx="73835">
                  <c:v>19.966760000000001</c:v>
                </c:pt>
                <c:pt idx="73836">
                  <c:v>19.961382</c:v>
                </c:pt>
                <c:pt idx="73837">
                  <c:v>19.961552000000001</c:v>
                </c:pt>
                <c:pt idx="73838">
                  <c:v>19.964407999999999</c:v>
                </c:pt>
                <c:pt idx="73839">
                  <c:v>19.965135</c:v>
                </c:pt>
                <c:pt idx="73840">
                  <c:v>19.96829</c:v>
                </c:pt>
                <c:pt idx="73841">
                  <c:v>19.970074</c:v>
                </c:pt>
                <c:pt idx="73842">
                  <c:v>19.967759000000001</c:v>
                </c:pt>
                <c:pt idx="73843">
                  <c:v>19.969532000000001</c:v>
                </c:pt>
                <c:pt idx="73844">
                  <c:v>19.971277000000001</c:v>
                </c:pt>
                <c:pt idx="73845">
                  <c:v>19.968678000000001</c:v>
                </c:pt>
                <c:pt idx="73846">
                  <c:v>19.969586</c:v>
                </c:pt>
                <c:pt idx="73847">
                  <c:v>19.972629000000001</c:v>
                </c:pt>
                <c:pt idx="73848">
                  <c:v>19.974157999999999</c:v>
                </c:pt>
                <c:pt idx="73849">
                  <c:v>19.977993000000001</c:v>
                </c:pt>
                <c:pt idx="73850">
                  <c:v>19.976738999999998</c:v>
                </c:pt>
                <c:pt idx="73851">
                  <c:v>19.971340000000001</c:v>
                </c:pt>
                <c:pt idx="73852">
                  <c:v>19.972238000000001</c:v>
                </c:pt>
                <c:pt idx="73853">
                  <c:v>19.976489000000001</c:v>
                </c:pt>
                <c:pt idx="73854">
                  <c:v>19.975570999999999</c:v>
                </c:pt>
                <c:pt idx="73855">
                  <c:v>19.972594999999998</c:v>
                </c:pt>
                <c:pt idx="73856">
                  <c:v>19.972358</c:v>
                </c:pt>
                <c:pt idx="73857">
                  <c:v>19.974076</c:v>
                </c:pt>
                <c:pt idx="73858">
                  <c:v>19.97326</c:v>
                </c:pt>
                <c:pt idx="73859">
                  <c:v>19.9725</c:v>
                </c:pt>
                <c:pt idx="73860">
                  <c:v>19.974108999999999</c:v>
                </c:pt>
                <c:pt idx="73861">
                  <c:v>19.970837</c:v>
                </c:pt>
                <c:pt idx="73862">
                  <c:v>19.970255000000002</c:v>
                </c:pt>
                <c:pt idx="73863">
                  <c:v>19.97485</c:v>
                </c:pt>
                <c:pt idx="73864">
                  <c:v>19.974184000000001</c:v>
                </c:pt>
                <c:pt idx="73865">
                  <c:v>19.97091</c:v>
                </c:pt>
                <c:pt idx="73866">
                  <c:v>19.969788000000001</c:v>
                </c:pt>
                <c:pt idx="73867">
                  <c:v>19.969186000000001</c:v>
                </c:pt>
                <c:pt idx="73868">
                  <c:v>19.968351999999999</c:v>
                </c:pt>
                <c:pt idx="73869">
                  <c:v>19.969331</c:v>
                </c:pt>
                <c:pt idx="73870">
                  <c:v>19.97316</c:v>
                </c:pt>
                <c:pt idx="73871">
                  <c:v>19.975110000000001</c:v>
                </c:pt>
                <c:pt idx="73872">
                  <c:v>19.973586000000001</c:v>
                </c:pt>
                <c:pt idx="73873">
                  <c:v>19.969795000000001</c:v>
                </c:pt>
                <c:pt idx="73874">
                  <c:v>19.968195999999999</c:v>
                </c:pt>
                <c:pt idx="73875">
                  <c:v>19.970018</c:v>
                </c:pt>
                <c:pt idx="73876">
                  <c:v>19.970561</c:v>
                </c:pt>
                <c:pt idx="73877">
                  <c:v>19.970862</c:v>
                </c:pt>
                <c:pt idx="73878">
                  <c:v>19.972424</c:v>
                </c:pt>
                <c:pt idx="73879">
                  <c:v>19.972556999999998</c:v>
                </c:pt>
                <c:pt idx="73880">
                  <c:v>19.972919999999998</c:v>
                </c:pt>
                <c:pt idx="73881">
                  <c:v>19.9726</c:v>
                </c:pt>
                <c:pt idx="73882">
                  <c:v>19.968823</c:v>
                </c:pt>
                <c:pt idx="73883">
                  <c:v>19.966429999999999</c:v>
                </c:pt>
                <c:pt idx="73884">
                  <c:v>19.969636000000001</c:v>
                </c:pt>
                <c:pt idx="73885">
                  <c:v>19.970312</c:v>
                </c:pt>
                <c:pt idx="73886">
                  <c:v>19.967527</c:v>
                </c:pt>
                <c:pt idx="73887">
                  <c:v>19.972833999999999</c:v>
                </c:pt>
                <c:pt idx="73888">
                  <c:v>19.979462999999999</c:v>
                </c:pt>
                <c:pt idx="73889">
                  <c:v>19.97709</c:v>
                </c:pt>
                <c:pt idx="73890">
                  <c:v>19.977808</c:v>
                </c:pt>
                <c:pt idx="73891">
                  <c:v>19.980685000000001</c:v>
                </c:pt>
                <c:pt idx="73892">
                  <c:v>19.977754000000001</c:v>
                </c:pt>
                <c:pt idx="73893">
                  <c:v>19.980839</c:v>
                </c:pt>
                <c:pt idx="73894">
                  <c:v>19.989803999999999</c:v>
                </c:pt>
                <c:pt idx="73895">
                  <c:v>19.991153000000001</c:v>
                </c:pt>
                <c:pt idx="73896">
                  <c:v>19.986246000000001</c:v>
                </c:pt>
                <c:pt idx="73897">
                  <c:v>19.984984000000001</c:v>
                </c:pt>
                <c:pt idx="73898">
                  <c:v>19.987352000000001</c:v>
                </c:pt>
                <c:pt idx="73899">
                  <c:v>19.985671</c:v>
                </c:pt>
                <c:pt idx="73900">
                  <c:v>19.982361000000001</c:v>
                </c:pt>
                <c:pt idx="73901">
                  <c:v>19.983532</c:v>
                </c:pt>
                <c:pt idx="73902">
                  <c:v>19.984373999999999</c:v>
                </c:pt>
                <c:pt idx="73903">
                  <c:v>19.982607000000002</c:v>
                </c:pt>
                <c:pt idx="73904">
                  <c:v>19.98104</c:v>
                </c:pt>
                <c:pt idx="73905">
                  <c:v>19.978156999999999</c:v>
                </c:pt>
                <c:pt idx="73906">
                  <c:v>19.978688999999999</c:v>
                </c:pt>
                <c:pt idx="73907">
                  <c:v>19.981866</c:v>
                </c:pt>
                <c:pt idx="73908">
                  <c:v>19.980360000000001</c:v>
                </c:pt>
                <c:pt idx="73909">
                  <c:v>19.979811999999999</c:v>
                </c:pt>
                <c:pt idx="73910">
                  <c:v>19.981207000000001</c:v>
                </c:pt>
                <c:pt idx="73911">
                  <c:v>19.979011</c:v>
                </c:pt>
                <c:pt idx="73912">
                  <c:v>19.976382000000001</c:v>
                </c:pt>
                <c:pt idx="73913">
                  <c:v>19.977405000000001</c:v>
                </c:pt>
                <c:pt idx="73914">
                  <c:v>19.981840999999999</c:v>
                </c:pt>
                <c:pt idx="73915">
                  <c:v>19.983297</c:v>
                </c:pt>
                <c:pt idx="73916">
                  <c:v>19.981331000000001</c:v>
                </c:pt>
                <c:pt idx="73917">
                  <c:v>19.978899999999999</c:v>
                </c:pt>
                <c:pt idx="73918">
                  <c:v>19.975622000000001</c:v>
                </c:pt>
                <c:pt idx="73919">
                  <c:v>19.977366</c:v>
                </c:pt>
                <c:pt idx="73920">
                  <c:v>19.982424000000002</c:v>
                </c:pt>
                <c:pt idx="73921">
                  <c:v>19.980919</c:v>
                </c:pt>
                <c:pt idx="73922">
                  <c:v>19.977376</c:v>
                </c:pt>
                <c:pt idx="73923">
                  <c:v>19.978767999999999</c:v>
                </c:pt>
                <c:pt idx="73924">
                  <c:v>19.981055999999999</c:v>
                </c:pt>
                <c:pt idx="73925">
                  <c:v>19.983260999999999</c:v>
                </c:pt>
                <c:pt idx="73926">
                  <c:v>19.984732999999999</c:v>
                </c:pt>
                <c:pt idx="73927">
                  <c:v>19.983606000000002</c:v>
                </c:pt>
                <c:pt idx="73928">
                  <c:v>19.982612</c:v>
                </c:pt>
                <c:pt idx="73929">
                  <c:v>19.982099999999999</c:v>
                </c:pt>
                <c:pt idx="73930">
                  <c:v>19.981614</c:v>
                </c:pt>
                <c:pt idx="73931">
                  <c:v>19.985602</c:v>
                </c:pt>
                <c:pt idx="73932">
                  <c:v>19.987100999999999</c:v>
                </c:pt>
                <c:pt idx="73933">
                  <c:v>19.982147999999999</c:v>
                </c:pt>
                <c:pt idx="73934">
                  <c:v>19.980069</c:v>
                </c:pt>
                <c:pt idx="73935">
                  <c:v>19.984883</c:v>
                </c:pt>
                <c:pt idx="73936">
                  <c:v>19.988956000000002</c:v>
                </c:pt>
                <c:pt idx="73937">
                  <c:v>19.989999000000001</c:v>
                </c:pt>
                <c:pt idx="73938">
                  <c:v>19.991572000000001</c:v>
                </c:pt>
                <c:pt idx="73939">
                  <c:v>19.991029000000001</c:v>
                </c:pt>
                <c:pt idx="73940">
                  <c:v>19.988030999999999</c:v>
                </c:pt>
                <c:pt idx="73941">
                  <c:v>19.986547999999999</c:v>
                </c:pt>
                <c:pt idx="73942">
                  <c:v>19.986599999999999</c:v>
                </c:pt>
                <c:pt idx="73943">
                  <c:v>19.988586000000002</c:v>
                </c:pt>
                <c:pt idx="73944">
                  <c:v>19.987544</c:v>
                </c:pt>
                <c:pt idx="73945">
                  <c:v>19.984290999999999</c:v>
                </c:pt>
                <c:pt idx="73946">
                  <c:v>19.985354000000001</c:v>
                </c:pt>
                <c:pt idx="73947">
                  <c:v>19.988125</c:v>
                </c:pt>
                <c:pt idx="73948">
                  <c:v>19.988980999999999</c:v>
                </c:pt>
                <c:pt idx="73949">
                  <c:v>19.988889</c:v>
                </c:pt>
                <c:pt idx="73950">
                  <c:v>19.989450000000001</c:v>
                </c:pt>
                <c:pt idx="73951">
                  <c:v>19.992481000000002</c:v>
                </c:pt>
                <c:pt idx="73952">
                  <c:v>19.99511</c:v>
                </c:pt>
                <c:pt idx="73953">
                  <c:v>19.997453</c:v>
                </c:pt>
                <c:pt idx="73954">
                  <c:v>19.997579000000002</c:v>
                </c:pt>
                <c:pt idx="73955">
                  <c:v>19.996516</c:v>
                </c:pt>
                <c:pt idx="73956">
                  <c:v>19.998607</c:v>
                </c:pt>
                <c:pt idx="73957">
                  <c:v>19.998480000000001</c:v>
                </c:pt>
                <c:pt idx="73958">
                  <c:v>19.994195000000001</c:v>
                </c:pt>
                <c:pt idx="73959">
                  <c:v>19.993463999999999</c:v>
                </c:pt>
                <c:pt idx="73960">
                  <c:v>19.995325999999999</c:v>
                </c:pt>
                <c:pt idx="73961">
                  <c:v>19.994861</c:v>
                </c:pt>
                <c:pt idx="73962">
                  <c:v>19.996480999999999</c:v>
                </c:pt>
                <c:pt idx="73963">
                  <c:v>19.999932999999999</c:v>
                </c:pt>
                <c:pt idx="73964">
                  <c:v>19.996670000000002</c:v>
                </c:pt>
                <c:pt idx="73965">
                  <c:v>19.991263</c:v>
                </c:pt>
                <c:pt idx="73966">
                  <c:v>19.992339000000001</c:v>
                </c:pt>
                <c:pt idx="73967">
                  <c:v>19.994119999999999</c:v>
                </c:pt>
                <c:pt idx="73968">
                  <c:v>19.991049</c:v>
                </c:pt>
                <c:pt idx="73969">
                  <c:v>19.990597999999999</c:v>
                </c:pt>
                <c:pt idx="73970">
                  <c:v>19.993991000000001</c:v>
                </c:pt>
                <c:pt idx="73971">
                  <c:v>19.992118000000001</c:v>
                </c:pt>
                <c:pt idx="73972">
                  <c:v>19.990708000000001</c:v>
                </c:pt>
                <c:pt idx="73973">
                  <c:v>19.99156</c:v>
                </c:pt>
                <c:pt idx="73974">
                  <c:v>19.991022000000001</c:v>
                </c:pt>
                <c:pt idx="73975">
                  <c:v>19.990476000000001</c:v>
                </c:pt>
                <c:pt idx="73976">
                  <c:v>19.989148</c:v>
                </c:pt>
                <c:pt idx="73977">
                  <c:v>19.990544</c:v>
                </c:pt>
                <c:pt idx="73978">
                  <c:v>19.995070999999999</c:v>
                </c:pt>
                <c:pt idx="73979">
                  <c:v>19.994755999999999</c:v>
                </c:pt>
                <c:pt idx="73980">
                  <c:v>19.994567</c:v>
                </c:pt>
                <c:pt idx="73981">
                  <c:v>19.998836000000001</c:v>
                </c:pt>
                <c:pt idx="73982">
                  <c:v>19.997907000000001</c:v>
                </c:pt>
                <c:pt idx="73983">
                  <c:v>19.994834000000001</c:v>
                </c:pt>
                <c:pt idx="73984">
                  <c:v>19.995384000000001</c:v>
                </c:pt>
                <c:pt idx="73985">
                  <c:v>19.991872999999998</c:v>
                </c:pt>
                <c:pt idx="73986">
                  <c:v>19.985908999999999</c:v>
                </c:pt>
                <c:pt idx="73987">
                  <c:v>19.989362</c:v>
                </c:pt>
                <c:pt idx="73988">
                  <c:v>19.992597</c:v>
                </c:pt>
                <c:pt idx="73989">
                  <c:v>19.992184000000002</c:v>
                </c:pt>
                <c:pt idx="73990">
                  <c:v>19.995664000000001</c:v>
                </c:pt>
                <c:pt idx="73991">
                  <c:v>19.996763000000001</c:v>
                </c:pt>
                <c:pt idx="73992">
                  <c:v>19.995898</c:v>
                </c:pt>
                <c:pt idx="73993">
                  <c:v>19.997102000000002</c:v>
                </c:pt>
                <c:pt idx="73994">
                  <c:v>19.999412</c:v>
                </c:pt>
                <c:pt idx="73995">
                  <c:v>20.000734999999999</c:v>
                </c:pt>
                <c:pt idx="73996">
                  <c:v>19.997091999999999</c:v>
                </c:pt>
                <c:pt idx="73997">
                  <c:v>19.995149999999999</c:v>
                </c:pt>
                <c:pt idx="73998">
                  <c:v>19.998526999999999</c:v>
                </c:pt>
                <c:pt idx="73999">
                  <c:v>19.999210999999999</c:v>
                </c:pt>
                <c:pt idx="74000">
                  <c:v>19.998089</c:v>
                </c:pt>
                <c:pt idx="74001">
                  <c:v>20.001132999999999</c:v>
                </c:pt>
                <c:pt idx="74002">
                  <c:v>20.000592000000001</c:v>
                </c:pt>
                <c:pt idx="74003">
                  <c:v>19.995498999999999</c:v>
                </c:pt>
                <c:pt idx="74004">
                  <c:v>19.995121000000001</c:v>
                </c:pt>
                <c:pt idx="74005">
                  <c:v>19.996967000000001</c:v>
                </c:pt>
                <c:pt idx="74006">
                  <c:v>19.995128999999999</c:v>
                </c:pt>
                <c:pt idx="74007">
                  <c:v>19.993683999999998</c:v>
                </c:pt>
                <c:pt idx="74008">
                  <c:v>19.996214999999999</c:v>
                </c:pt>
                <c:pt idx="74009">
                  <c:v>19.998469</c:v>
                </c:pt>
                <c:pt idx="74010">
                  <c:v>19.998764999999999</c:v>
                </c:pt>
                <c:pt idx="74011">
                  <c:v>19.997032000000001</c:v>
                </c:pt>
                <c:pt idx="74012">
                  <c:v>19.995417</c:v>
                </c:pt>
                <c:pt idx="74013">
                  <c:v>19.997209999999999</c:v>
                </c:pt>
                <c:pt idx="74014">
                  <c:v>19.997496999999999</c:v>
                </c:pt>
                <c:pt idx="74015">
                  <c:v>19.996822000000002</c:v>
                </c:pt>
                <c:pt idx="74016">
                  <c:v>19.999618999999999</c:v>
                </c:pt>
                <c:pt idx="74017">
                  <c:v>20.000606000000001</c:v>
                </c:pt>
                <c:pt idx="74018">
                  <c:v>19.998384999999999</c:v>
                </c:pt>
                <c:pt idx="74019">
                  <c:v>19.999715999999999</c:v>
                </c:pt>
                <c:pt idx="74020">
                  <c:v>19.999131999999999</c:v>
                </c:pt>
                <c:pt idx="74021">
                  <c:v>19.996338999999999</c:v>
                </c:pt>
                <c:pt idx="74022">
                  <c:v>19.999143</c:v>
                </c:pt>
                <c:pt idx="74023">
                  <c:v>20.001383000000001</c:v>
                </c:pt>
                <c:pt idx="74024">
                  <c:v>20.00168</c:v>
                </c:pt>
                <c:pt idx="74025">
                  <c:v>20.004111000000002</c:v>
                </c:pt>
                <c:pt idx="74026">
                  <c:v>20.006419000000001</c:v>
                </c:pt>
                <c:pt idx="74027">
                  <c:v>20.009419999999999</c:v>
                </c:pt>
                <c:pt idx="74028">
                  <c:v>20.011648999999998</c:v>
                </c:pt>
                <c:pt idx="74029">
                  <c:v>20.010172000000001</c:v>
                </c:pt>
                <c:pt idx="74030">
                  <c:v>20.010286000000001</c:v>
                </c:pt>
                <c:pt idx="74031">
                  <c:v>20.013045000000002</c:v>
                </c:pt>
                <c:pt idx="74032">
                  <c:v>20.012281999999999</c:v>
                </c:pt>
                <c:pt idx="74033">
                  <c:v>20.006941999999999</c:v>
                </c:pt>
                <c:pt idx="74034">
                  <c:v>20.002814999999998</c:v>
                </c:pt>
                <c:pt idx="74035">
                  <c:v>20.003809</c:v>
                </c:pt>
                <c:pt idx="74036">
                  <c:v>20.007397999999998</c:v>
                </c:pt>
                <c:pt idx="74037">
                  <c:v>20.008748000000001</c:v>
                </c:pt>
                <c:pt idx="74038">
                  <c:v>20.007062999999999</c:v>
                </c:pt>
                <c:pt idx="74039">
                  <c:v>20.006094999999998</c:v>
                </c:pt>
                <c:pt idx="74040">
                  <c:v>20.008462999999999</c:v>
                </c:pt>
                <c:pt idx="74041">
                  <c:v>20.010937999999999</c:v>
                </c:pt>
                <c:pt idx="74042">
                  <c:v>20.009536000000001</c:v>
                </c:pt>
                <c:pt idx="74043">
                  <c:v>20.008648000000001</c:v>
                </c:pt>
                <c:pt idx="74044">
                  <c:v>20.009519999999998</c:v>
                </c:pt>
                <c:pt idx="74045">
                  <c:v>20.010774999999999</c:v>
                </c:pt>
                <c:pt idx="74046">
                  <c:v>20.008742999999999</c:v>
                </c:pt>
                <c:pt idx="74047">
                  <c:v>20.005216000000001</c:v>
                </c:pt>
                <c:pt idx="74048">
                  <c:v>20.006062</c:v>
                </c:pt>
                <c:pt idx="74049">
                  <c:v>20.010985000000002</c:v>
                </c:pt>
                <c:pt idx="74050">
                  <c:v>20.013507000000001</c:v>
                </c:pt>
                <c:pt idx="74051">
                  <c:v>20.011744</c:v>
                </c:pt>
                <c:pt idx="74052">
                  <c:v>20.013746999999999</c:v>
                </c:pt>
                <c:pt idx="74053">
                  <c:v>20.019774999999999</c:v>
                </c:pt>
                <c:pt idx="74054">
                  <c:v>20.019724</c:v>
                </c:pt>
                <c:pt idx="74055">
                  <c:v>20.017569000000002</c:v>
                </c:pt>
                <c:pt idx="74056">
                  <c:v>20.020233000000001</c:v>
                </c:pt>
                <c:pt idx="74057">
                  <c:v>20.020515</c:v>
                </c:pt>
                <c:pt idx="74058">
                  <c:v>20.019691999999999</c:v>
                </c:pt>
                <c:pt idx="74059">
                  <c:v>20.019938</c:v>
                </c:pt>
                <c:pt idx="74060">
                  <c:v>20.020161000000002</c:v>
                </c:pt>
                <c:pt idx="74061">
                  <c:v>20.022561</c:v>
                </c:pt>
                <c:pt idx="74062">
                  <c:v>20.023613999999998</c:v>
                </c:pt>
                <c:pt idx="74063">
                  <c:v>20.021719000000001</c:v>
                </c:pt>
                <c:pt idx="74064">
                  <c:v>20.022855</c:v>
                </c:pt>
                <c:pt idx="74065">
                  <c:v>20.023406999999999</c:v>
                </c:pt>
                <c:pt idx="74066">
                  <c:v>20.019594999999999</c:v>
                </c:pt>
                <c:pt idx="74067">
                  <c:v>20.019091</c:v>
                </c:pt>
                <c:pt idx="74068">
                  <c:v>20.020174000000001</c:v>
                </c:pt>
                <c:pt idx="74069">
                  <c:v>20.018808</c:v>
                </c:pt>
                <c:pt idx="74070">
                  <c:v>20.020569999999999</c:v>
                </c:pt>
                <c:pt idx="74071">
                  <c:v>20.020226999999998</c:v>
                </c:pt>
                <c:pt idx="74072">
                  <c:v>20.015293</c:v>
                </c:pt>
                <c:pt idx="74073">
                  <c:v>20.016237</c:v>
                </c:pt>
                <c:pt idx="74074">
                  <c:v>20.022373000000002</c:v>
                </c:pt>
                <c:pt idx="74075">
                  <c:v>20.019462999999998</c:v>
                </c:pt>
                <c:pt idx="74076">
                  <c:v>20.011434999999999</c:v>
                </c:pt>
                <c:pt idx="74077">
                  <c:v>20.014420000000001</c:v>
                </c:pt>
                <c:pt idx="74078">
                  <c:v>20.019770999999999</c:v>
                </c:pt>
                <c:pt idx="74079">
                  <c:v>20.019489</c:v>
                </c:pt>
                <c:pt idx="74080">
                  <c:v>20.021263999999999</c:v>
                </c:pt>
                <c:pt idx="74081">
                  <c:v>20.024035000000001</c:v>
                </c:pt>
                <c:pt idx="74082">
                  <c:v>20.022500000000001</c:v>
                </c:pt>
                <c:pt idx="74083">
                  <c:v>20.018891</c:v>
                </c:pt>
                <c:pt idx="74084">
                  <c:v>20.019646999999999</c:v>
                </c:pt>
                <c:pt idx="74085">
                  <c:v>20.023700999999999</c:v>
                </c:pt>
                <c:pt idx="74086">
                  <c:v>20.021349000000001</c:v>
                </c:pt>
                <c:pt idx="74087">
                  <c:v>20.018896999999999</c:v>
                </c:pt>
                <c:pt idx="74088">
                  <c:v>20.020309999999998</c:v>
                </c:pt>
                <c:pt idx="74089">
                  <c:v>20.019324999999998</c:v>
                </c:pt>
                <c:pt idx="74090">
                  <c:v>20.017669999999999</c:v>
                </c:pt>
                <c:pt idx="74091">
                  <c:v>20.019680999999999</c:v>
                </c:pt>
                <c:pt idx="74092">
                  <c:v>20.018369</c:v>
                </c:pt>
                <c:pt idx="74093">
                  <c:v>20.013095</c:v>
                </c:pt>
                <c:pt idx="74094">
                  <c:v>20.012186</c:v>
                </c:pt>
                <c:pt idx="74095">
                  <c:v>20.017213999999999</c:v>
                </c:pt>
                <c:pt idx="74096">
                  <c:v>20.0213</c:v>
                </c:pt>
                <c:pt idx="74097">
                  <c:v>20.022300999999999</c:v>
                </c:pt>
                <c:pt idx="74098">
                  <c:v>20.021803999999999</c:v>
                </c:pt>
                <c:pt idx="74099">
                  <c:v>20.023468000000001</c:v>
                </c:pt>
                <c:pt idx="74100">
                  <c:v>20.027125999999999</c:v>
                </c:pt>
                <c:pt idx="74101">
                  <c:v>20.028691999999999</c:v>
                </c:pt>
                <c:pt idx="74102">
                  <c:v>20.028918999999998</c:v>
                </c:pt>
                <c:pt idx="74103">
                  <c:v>20.027504</c:v>
                </c:pt>
                <c:pt idx="74104">
                  <c:v>20.025486999999998</c:v>
                </c:pt>
                <c:pt idx="74105">
                  <c:v>20.025527</c:v>
                </c:pt>
                <c:pt idx="74106">
                  <c:v>20.025489</c:v>
                </c:pt>
                <c:pt idx="74107">
                  <c:v>20.022817</c:v>
                </c:pt>
                <c:pt idx="74108">
                  <c:v>20.023140000000001</c:v>
                </c:pt>
                <c:pt idx="74109">
                  <c:v>20.027327</c:v>
                </c:pt>
                <c:pt idx="74110">
                  <c:v>20.026185999999999</c:v>
                </c:pt>
                <c:pt idx="74111">
                  <c:v>20.024559</c:v>
                </c:pt>
                <c:pt idx="74112">
                  <c:v>20.026627999999999</c:v>
                </c:pt>
                <c:pt idx="74113">
                  <c:v>20.026812</c:v>
                </c:pt>
                <c:pt idx="74114">
                  <c:v>20.024989000000001</c:v>
                </c:pt>
                <c:pt idx="74115">
                  <c:v>20.023658999999999</c:v>
                </c:pt>
                <c:pt idx="74116">
                  <c:v>20.024097999999999</c:v>
                </c:pt>
                <c:pt idx="74117">
                  <c:v>20.024058</c:v>
                </c:pt>
                <c:pt idx="74118">
                  <c:v>20.023095999999999</c:v>
                </c:pt>
                <c:pt idx="74119">
                  <c:v>20.023925999999999</c:v>
                </c:pt>
                <c:pt idx="74120">
                  <c:v>20.022714000000001</c:v>
                </c:pt>
                <c:pt idx="74121">
                  <c:v>20.023578000000001</c:v>
                </c:pt>
                <c:pt idx="74122">
                  <c:v>20.028568</c:v>
                </c:pt>
                <c:pt idx="74123">
                  <c:v>20.027055000000001</c:v>
                </c:pt>
                <c:pt idx="74124">
                  <c:v>20.022682</c:v>
                </c:pt>
                <c:pt idx="74125">
                  <c:v>20.024806000000002</c:v>
                </c:pt>
                <c:pt idx="74126">
                  <c:v>20.029568000000001</c:v>
                </c:pt>
                <c:pt idx="74127">
                  <c:v>20.030833000000001</c:v>
                </c:pt>
                <c:pt idx="74128">
                  <c:v>20.028106999999999</c:v>
                </c:pt>
                <c:pt idx="74129">
                  <c:v>20.024706999999999</c:v>
                </c:pt>
                <c:pt idx="74130">
                  <c:v>20.025023999999998</c:v>
                </c:pt>
                <c:pt idx="74131">
                  <c:v>20.029958000000001</c:v>
                </c:pt>
                <c:pt idx="74132">
                  <c:v>20.032105999999999</c:v>
                </c:pt>
                <c:pt idx="74133">
                  <c:v>20.026163</c:v>
                </c:pt>
                <c:pt idx="74134">
                  <c:v>20.024495000000002</c:v>
                </c:pt>
                <c:pt idx="74135">
                  <c:v>20.03002</c:v>
                </c:pt>
                <c:pt idx="74136">
                  <c:v>20.028694999999999</c:v>
                </c:pt>
                <c:pt idx="74137">
                  <c:v>20.026895</c:v>
                </c:pt>
                <c:pt idx="74138">
                  <c:v>20.030857000000001</c:v>
                </c:pt>
                <c:pt idx="74139">
                  <c:v>20.032088000000002</c:v>
                </c:pt>
                <c:pt idx="74140">
                  <c:v>20.030197999999999</c:v>
                </c:pt>
                <c:pt idx="74141">
                  <c:v>20.028855</c:v>
                </c:pt>
                <c:pt idx="74142">
                  <c:v>20.025876</c:v>
                </c:pt>
                <c:pt idx="74143">
                  <c:v>20.030173000000001</c:v>
                </c:pt>
                <c:pt idx="74144">
                  <c:v>20.035809</c:v>
                </c:pt>
                <c:pt idx="74145">
                  <c:v>20.033142000000002</c:v>
                </c:pt>
                <c:pt idx="74146">
                  <c:v>20.032067000000001</c:v>
                </c:pt>
                <c:pt idx="74147">
                  <c:v>20.033092</c:v>
                </c:pt>
                <c:pt idx="74148">
                  <c:v>20.034911000000001</c:v>
                </c:pt>
                <c:pt idx="74149">
                  <c:v>20.037904000000001</c:v>
                </c:pt>
                <c:pt idx="74150">
                  <c:v>20.035900999999999</c:v>
                </c:pt>
                <c:pt idx="74151">
                  <c:v>20.033211000000001</c:v>
                </c:pt>
                <c:pt idx="74152">
                  <c:v>20.033894</c:v>
                </c:pt>
                <c:pt idx="74153">
                  <c:v>20.036345000000001</c:v>
                </c:pt>
                <c:pt idx="74154">
                  <c:v>20.037462000000001</c:v>
                </c:pt>
                <c:pt idx="74155">
                  <c:v>20.038252</c:v>
                </c:pt>
                <c:pt idx="74156">
                  <c:v>20.037367</c:v>
                </c:pt>
                <c:pt idx="74157">
                  <c:v>20.034894999999999</c:v>
                </c:pt>
                <c:pt idx="74158">
                  <c:v>20.034628000000001</c:v>
                </c:pt>
                <c:pt idx="74159">
                  <c:v>20.035848999999999</c:v>
                </c:pt>
                <c:pt idx="74160">
                  <c:v>20.035558000000002</c:v>
                </c:pt>
                <c:pt idx="74161">
                  <c:v>20.037545999999999</c:v>
                </c:pt>
                <c:pt idx="74162">
                  <c:v>20.040765</c:v>
                </c:pt>
                <c:pt idx="74163">
                  <c:v>20.040116999999999</c:v>
                </c:pt>
                <c:pt idx="74164">
                  <c:v>20.038682000000001</c:v>
                </c:pt>
                <c:pt idx="74165">
                  <c:v>20.038689000000002</c:v>
                </c:pt>
                <c:pt idx="74166">
                  <c:v>20.037814000000001</c:v>
                </c:pt>
                <c:pt idx="74167">
                  <c:v>20.039441</c:v>
                </c:pt>
                <c:pt idx="74168">
                  <c:v>20.036805000000001</c:v>
                </c:pt>
                <c:pt idx="74169">
                  <c:v>20.032409000000001</c:v>
                </c:pt>
                <c:pt idx="74170">
                  <c:v>20.036549999999998</c:v>
                </c:pt>
                <c:pt idx="74171">
                  <c:v>20.041314</c:v>
                </c:pt>
                <c:pt idx="74172">
                  <c:v>20.038208000000001</c:v>
                </c:pt>
                <c:pt idx="74173">
                  <c:v>20.036125999999999</c:v>
                </c:pt>
                <c:pt idx="74174">
                  <c:v>20.041951999999998</c:v>
                </c:pt>
                <c:pt idx="74175">
                  <c:v>20.043104</c:v>
                </c:pt>
                <c:pt idx="74176">
                  <c:v>20.036111999999999</c:v>
                </c:pt>
                <c:pt idx="74177">
                  <c:v>20.038098000000002</c:v>
                </c:pt>
                <c:pt idx="74178">
                  <c:v>20.042593</c:v>
                </c:pt>
                <c:pt idx="74179">
                  <c:v>20.041644999999999</c:v>
                </c:pt>
                <c:pt idx="74180">
                  <c:v>20.047785000000001</c:v>
                </c:pt>
                <c:pt idx="74181">
                  <c:v>20.051658</c:v>
                </c:pt>
                <c:pt idx="74182">
                  <c:v>20.047628</c:v>
                </c:pt>
                <c:pt idx="74183">
                  <c:v>20.050637999999999</c:v>
                </c:pt>
                <c:pt idx="74184">
                  <c:v>20.050460000000001</c:v>
                </c:pt>
                <c:pt idx="74185">
                  <c:v>20.043510999999999</c:v>
                </c:pt>
                <c:pt idx="74186">
                  <c:v>20.047058</c:v>
                </c:pt>
                <c:pt idx="74187">
                  <c:v>20.04965</c:v>
                </c:pt>
                <c:pt idx="74188">
                  <c:v>20.042010999999999</c:v>
                </c:pt>
                <c:pt idx="74189">
                  <c:v>20.042553999999999</c:v>
                </c:pt>
                <c:pt idx="74190">
                  <c:v>20.048362999999998</c:v>
                </c:pt>
                <c:pt idx="74191">
                  <c:v>20.047457999999999</c:v>
                </c:pt>
                <c:pt idx="74192">
                  <c:v>20.049384</c:v>
                </c:pt>
                <c:pt idx="74193">
                  <c:v>20.050782999999999</c:v>
                </c:pt>
                <c:pt idx="74194">
                  <c:v>20.043102999999999</c:v>
                </c:pt>
                <c:pt idx="74195">
                  <c:v>20.039750999999999</c:v>
                </c:pt>
                <c:pt idx="74196">
                  <c:v>20.043996</c:v>
                </c:pt>
                <c:pt idx="74197">
                  <c:v>20.047841999999999</c:v>
                </c:pt>
                <c:pt idx="74198">
                  <c:v>20.046572000000001</c:v>
                </c:pt>
                <c:pt idx="74199">
                  <c:v>20.043202000000001</c:v>
                </c:pt>
                <c:pt idx="74200">
                  <c:v>20.041407</c:v>
                </c:pt>
                <c:pt idx="74201">
                  <c:v>20.043275999999999</c:v>
                </c:pt>
                <c:pt idx="74202">
                  <c:v>20.047969999999999</c:v>
                </c:pt>
                <c:pt idx="74203">
                  <c:v>20.04842</c:v>
                </c:pt>
                <c:pt idx="74204">
                  <c:v>20.046453</c:v>
                </c:pt>
                <c:pt idx="74205">
                  <c:v>20.047069</c:v>
                </c:pt>
                <c:pt idx="74206">
                  <c:v>20.048078</c:v>
                </c:pt>
                <c:pt idx="74207">
                  <c:v>20.050477999999998</c:v>
                </c:pt>
                <c:pt idx="74208">
                  <c:v>20.050507</c:v>
                </c:pt>
                <c:pt idx="74209">
                  <c:v>20.050604</c:v>
                </c:pt>
                <c:pt idx="74210">
                  <c:v>20.052009000000002</c:v>
                </c:pt>
                <c:pt idx="74211">
                  <c:v>20.052071000000002</c:v>
                </c:pt>
                <c:pt idx="74212">
                  <c:v>20.050526000000001</c:v>
                </c:pt>
                <c:pt idx="74213">
                  <c:v>20.046645000000002</c:v>
                </c:pt>
                <c:pt idx="74214">
                  <c:v>20.045532000000001</c:v>
                </c:pt>
                <c:pt idx="74215">
                  <c:v>20.048921</c:v>
                </c:pt>
                <c:pt idx="74216">
                  <c:v>20.050773</c:v>
                </c:pt>
                <c:pt idx="74217">
                  <c:v>20.046704999999999</c:v>
                </c:pt>
                <c:pt idx="74218">
                  <c:v>20.045369999999998</c:v>
                </c:pt>
                <c:pt idx="74219">
                  <c:v>20.048705000000002</c:v>
                </c:pt>
                <c:pt idx="74220">
                  <c:v>20.046997000000001</c:v>
                </c:pt>
                <c:pt idx="74221">
                  <c:v>20.045069999999999</c:v>
                </c:pt>
                <c:pt idx="74222">
                  <c:v>20.046012000000001</c:v>
                </c:pt>
                <c:pt idx="74223">
                  <c:v>20.045818000000001</c:v>
                </c:pt>
                <c:pt idx="74224">
                  <c:v>20.048003000000001</c:v>
                </c:pt>
                <c:pt idx="74225">
                  <c:v>20.048427</c:v>
                </c:pt>
                <c:pt idx="74226">
                  <c:v>20.047464000000002</c:v>
                </c:pt>
                <c:pt idx="74227">
                  <c:v>20.050687</c:v>
                </c:pt>
                <c:pt idx="74228">
                  <c:v>20.052038</c:v>
                </c:pt>
                <c:pt idx="74229">
                  <c:v>20.053087999999999</c:v>
                </c:pt>
                <c:pt idx="74230">
                  <c:v>20.0532</c:v>
                </c:pt>
                <c:pt idx="74231">
                  <c:v>20.053274999999999</c:v>
                </c:pt>
                <c:pt idx="74232">
                  <c:v>20.058005000000001</c:v>
                </c:pt>
                <c:pt idx="74233">
                  <c:v>20.058540000000001</c:v>
                </c:pt>
                <c:pt idx="74234">
                  <c:v>20.054911000000001</c:v>
                </c:pt>
                <c:pt idx="74235">
                  <c:v>20.055526</c:v>
                </c:pt>
                <c:pt idx="74236">
                  <c:v>20.056386</c:v>
                </c:pt>
                <c:pt idx="74237">
                  <c:v>20.054711000000001</c:v>
                </c:pt>
                <c:pt idx="74238">
                  <c:v>20.053947000000001</c:v>
                </c:pt>
                <c:pt idx="74239">
                  <c:v>20.053687</c:v>
                </c:pt>
                <c:pt idx="74240">
                  <c:v>20.051877999999999</c:v>
                </c:pt>
                <c:pt idx="74241">
                  <c:v>20.050345</c:v>
                </c:pt>
                <c:pt idx="74242">
                  <c:v>20.051303000000001</c:v>
                </c:pt>
                <c:pt idx="74243">
                  <c:v>20.056415999999999</c:v>
                </c:pt>
                <c:pt idx="74244">
                  <c:v>20.055197</c:v>
                </c:pt>
                <c:pt idx="74245">
                  <c:v>20.046043999999998</c:v>
                </c:pt>
                <c:pt idx="74246">
                  <c:v>20.044443999999999</c:v>
                </c:pt>
                <c:pt idx="74247">
                  <c:v>20.047853</c:v>
                </c:pt>
                <c:pt idx="74248">
                  <c:v>20.048707</c:v>
                </c:pt>
                <c:pt idx="74249">
                  <c:v>20.053183000000001</c:v>
                </c:pt>
                <c:pt idx="74250">
                  <c:v>20.056623999999999</c:v>
                </c:pt>
                <c:pt idx="74251">
                  <c:v>20.053629999999998</c:v>
                </c:pt>
                <c:pt idx="74252">
                  <c:v>20.051632000000001</c:v>
                </c:pt>
                <c:pt idx="74253">
                  <c:v>20.054020999999999</c:v>
                </c:pt>
                <c:pt idx="74254">
                  <c:v>20.053682999999999</c:v>
                </c:pt>
                <c:pt idx="74255">
                  <c:v>20.053115999999999</c:v>
                </c:pt>
                <c:pt idx="74256">
                  <c:v>20.054665</c:v>
                </c:pt>
                <c:pt idx="74257">
                  <c:v>20.053902999999998</c:v>
                </c:pt>
                <c:pt idx="74258">
                  <c:v>20.056214000000001</c:v>
                </c:pt>
                <c:pt idx="74259">
                  <c:v>20.058876000000001</c:v>
                </c:pt>
                <c:pt idx="74260">
                  <c:v>20.058520999999999</c:v>
                </c:pt>
                <c:pt idx="74261">
                  <c:v>20.059182</c:v>
                </c:pt>
                <c:pt idx="74262">
                  <c:v>20.057877000000001</c:v>
                </c:pt>
                <c:pt idx="74263">
                  <c:v>20.056463000000001</c:v>
                </c:pt>
                <c:pt idx="74264">
                  <c:v>20.057666000000001</c:v>
                </c:pt>
                <c:pt idx="74265">
                  <c:v>20.059992999999999</c:v>
                </c:pt>
                <c:pt idx="74266">
                  <c:v>20.061440000000001</c:v>
                </c:pt>
                <c:pt idx="74267">
                  <c:v>20.063113000000001</c:v>
                </c:pt>
                <c:pt idx="74268">
                  <c:v>20.060998000000001</c:v>
                </c:pt>
                <c:pt idx="74269">
                  <c:v>20.056142999999999</c:v>
                </c:pt>
                <c:pt idx="74270">
                  <c:v>20.058043000000001</c:v>
                </c:pt>
                <c:pt idx="74271">
                  <c:v>20.062995999999998</c:v>
                </c:pt>
                <c:pt idx="74272">
                  <c:v>20.063071000000001</c:v>
                </c:pt>
                <c:pt idx="74273">
                  <c:v>20.061578000000001</c:v>
                </c:pt>
                <c:pt idx="74274">
                  <c:v>20.05931</c:v>
                </c:pt>
                <c:pt idx="74275">
                  <c:v>20.055713999999998</c:v>
                </c:pt>
                <c:pt idx="74276">
                  <c:v>20.056577999999998</c:v>
                </c:pt>
                <c:pt idx="74277">
                  <c:v>20.061518</c:v>
                </c:pt>
                <c:pt idx="74278">
                  <c:v>20.059584999999998</c:v>
                </c:pt>
                <c:pt idx="74279">
                  <c:v>20.055087</c:v>
                </c:pt>
                <c:pt idx="74280">
                  <c:v>20.054345999999999</c:v>
                </c:pt>
                <c:pt idx="74281">
                  <c:v>20.056767000000001</c:v>
                </c:pt>
                <c:pt idx="74282">
                  <c:v>20.062390000000001</c:v>
                </c:pt>
                <c:pt idx="74283">
                  <c:v>20.061381000000001</c:v>
                </c:pt>
                <c:pt idx="74284">
                  <c:v>20.058667</c:v>
                </c:pt>
                <c:pt idx="74285">
                  <c:v>20.065270999999999</c:v>
                </c:pt>
                <c:pt idx="74286">
                  <c:v>20.065950999999998</c:v>
                </c:pt>
                <c:pt idx="74287">
                  <c:v>20.058574</c:v>
                </c:pt>
                <c:pt idx="74288">
                  <c:v>20.059995000000001</c:v>
                </c:pt>
                <c:pt idx="74289">
                  <c:v>20.064124</c:v>
                </c:pt>
                <c:pt idx="74290">
                  <c:v>20.060030000000001</c:v>
                </c:pt>
                <c:pt idx="74291">
                  <c:v>20.061463</c:v>
                </c:pt>
                <c:pt idx="74292">
                  <c:v>20.067775999999999</c:v>
                </c:pt>
                <c:pt idx="74293">
                  <c:v>20.064813999999998</c:v>
                </c:pt>
                <c:pt idx="74294">
                  <c:v>20.063437</c:v>
                </c:pt>
                <c:pt idx="74295">
                  <c:v>20.065201999999999</c:v>
                </c:pt>
                <c:pt idx="74296">
                  <c:v>20.062175</c:v>
                </c:pt>
                <c:pt idx="74297">
                  <c:v>20.059996999999999</c:v>
                </c:pt>
                <c:pt idx="74298">
                  <c:v>20.062038999999999</c:v>
                </c:pt>
                <c:pt idx="74299">
                  <c:v>20.065213</c:v>
                </c:pt>
                <c:pt idx="74300">
                  <c:v>20.063452000000002</c:v>
                </c:pt>
                <c:pt idx="74301">
                  <c:v>20.062172</c:v>
                </c:pt>
                <c:pt idx="74302">
                  <c:v>20.065261</c:v>
                </c:pt>
                <c:pt idx="74303">
                  <c:v>20.066765</c:v>
                </c:pt>
                <c:pt idx="74304">
                  <c:v>20.066804000000001</c:v>
                </c:pt>
                <c:pt idx="74305">
                  <c:v>20.069514000000002</c:v>
                </c:pt>
                <c:pt idx="74306">
                  <c:v>20.068836999999998</c:v>
                </c:pt>
                <c:pt idx="74307">
                  <c:v>20.067312999999999</c:v>
                </c:pt>
                <c:pt idx="74308">
                  <c:v>20.069849000000001</c:v>
                </c:pt>
                <c:pt idx="74309">
                  <c:v>20.069495</c:v>
                </c:pt>
                <c:pt idx="74310">
                  <c:v>20.065940999999999</c:v>
                </c:pt>
                <c:pt idx="74311">
                  <c:v>20.067162</c:v>
                </c:pt>
                <c:pt idx="74312">
                  <c:v>20.070478000000001</c:v>
                </c:pt>
                <c:pt idx="74313">
                  <c:v>20.070882999999998</c:v>
                </c:pt>
                <c:pt idx="74314">
                  <c:v>20.071925</c:v>
                </c:pt>
                <c:pt idx="74315">
                  <c:v>20.070862000000002</c:v>
                </c:pt>
                <c:pt idx="74316">
                  <c:v>20.065353999999999</c:v>
                </c:pt>
                <c:pt idx="74317">
                  <c:v>20.064886000000001</c:v>
                </c:pt>
                <c:pt idx="74318">
                  <c:v>20.069707999999999</c:v>
                </c:pt>
                <c:pt idx="74319">
                  <c:v>20.070156999999998</c:v>
                </c:pt>
                <c:pt idx="74320">
                  <c:v>20.063903</c:v>
                </c:pt>
                <c:pt idx="74321">
                  <c:v>20.063393999999999</c:v>
                </c:pt>
                <c:pt idx="74322">
                  <c:v>20.068021000000002</c:v>
                </c:pt>
                <c:pt idx="74323">
                  <c:v>20.070551999999999</c:v>
                </c:pt>
                <c:pt idx="74324">
                  <c:v>20.069825000000002</c:v>
                </c:pt>
                <c:pt idx="74325">
                  <c:v>20.066552000000001</c:v>
                </c:pt>
                <c:pt idx="74326">
                  <c:v>20.071345999999998</c:v>
                </c:pt>
                <c:pt idx="74327">
                  <c:v>20.079031000000001</c:v>
                </c:pt>
                <c:pt idx="74328">
                  <c:v>20.076903000000001</c:v>
                </c:pt>
                <c:pt idx="74329">
                  <c:v>20.073791</c:v>
                </c:pt>
                <c:pt idx="74330">
                  <c:v>20.075033000000001</c:v>
                </c:pt>
                <c:pt idx="74331">
                  <c:v>20.073848999999999</c:v>
                </c:pt>
                <c:pt idx="74332">
                  <c:v>20.074576</c:v>
                </c:pt>
                <c:pt idx="74333">
                  <c:v>20.079775000000001</c:v>
                </c:pt>
                <c:pt idx="74334">
                  <c:v>20.076682999999999</c:v>
                </c:pt>
                <c:pt idx="74335">
                  <c:v>20.071062000000001</c:v>
                </c:pt>
                <c:pt idx="74336">
                  <c:v>20.076141</c:v>
                </c:pt>
                <c:pt idx="74337">
                  <c:v>20.077846999999998</c:v>
                </c:pt>
                <c:pt idx="74338">
                  <c:v>20.073447999999999</c:v>
                </c:pt>
                <c:pt idx="74339">
                  <c:v>20.071718000000001</c:v>
                </c:pt>
                <c:pt idx="74340">
                  <c:v>20.069414999999999</c:v>
                </c:pt>
                <c:pt idx="74341">
                  <c:v>20.074141000000001</c:v>
                </c:pt>
                <c:pt idx="74342">
                  <c:v>20.083435000000001</c:v>
                </c:pt>
                <c:pt idx="74343">
                  <c:v>20.078810000000001</c:v>
                </c:pt>
                <c:pt idx="74344">
                  <c:v>20.071919999999999</c:v>
                </c:pt>
                <c:pt idx="74345">
                  <c:v>20.074897</c:v>
                </c:pt>
                <c:pt idx="74346">
                  <c:v>20.078937</c:v>
                </c:pt>
                <c:pt idx="74347">
                  <c:v>20.079249000000001</c:v>
                </c:pt>
                <c:pt idx="74348">
                  <c:v>20.078759999999999</c:v>
                </c:pt>
                <c:pt idx="74349">
                  <c:v>20.084890999999999</c:v>
                </c:pt>
                <c:pt idx="74350">
                  <c:v>20.090199999999999</c:v>
                </c:pt>
                <c:pt idx="74351">
                  <c:v>20.088847999999999</c:v>
                </c:pt>
                <c:pt idx="74352">
                  <c:v>20.085827999999999</c:v>
                </c:pt>
                <c:pt idx="74353">
                  <c:v>20.085925</c:v>
                </c:pt>
                <c:pt idx="74354">
                  <c:v>20.088200000000001</c:v>
                </c:pt>
                <c:pt idx="74355">
                  <c:v>20.088536000000001</c:v>
                </c:pt>
                <c:pt idx="74356">
                  <c:v>20.086272000000001</c:v>
                </c:pt>
                <c:pt idx="74357">
                  <c:v>20.086006000000001</c:v>
                </c:pt>
                <c:pt idx="74358">
                  <c:v>20.086416</c:v>
                </c:pt>
                <c:pt idx="74359">
                  <c:v>20.085305000000002</c:v>
                </c:pt>
                <c:pt idx="74360">
                  <c:v>20.083742000000001</c:v>
                </c:pt>
                <c:pt idx="74361">
                  <c:v>20.082386</c:v>
                </c:pt>
                <c:pt idx="74362">
                  <c:v>20.083375</c:v>
                </c:pt>
                <c:pt idx="74363">
                  <c:v>20.085051</c:v>
                </c:pt>
                <c:pt idx="74364">
                  <c:v>20.078645000000002</c:v>
                </c:pt>
                <c:pt idx="74365">
                  <c:v>20.071728</c:v>
                </c:pt>
                <c:pt idx="74366">
                  <c:v>20.073511</c:v>
                </c:pt>
                <c:pt idx="74367">
                  <c:v>20.073844000000001</c:v>
                </c:pt>
                <c:pt idx="74368">
                  <c:v>20.072009000000001</c:v>
                </c:pt>
                <c:pt idx="74369">
                  <c:v>20.075153</c:v>
                </c:pt>
                <c:pt idx="74370">
                  <c:v>20.076604</c:v>
                </c:pt>
                <c:pt idx="74371">
                  <c:v>20.074580000000001</c:v>
                </c:pt>
                <c:pt idx="74372">
                  <c:v>20.073429000000001</c:v>
                </c:pt>
                <c:pt idx="74373">
                  <c:v>20.071705000000001</c:v>
                </c:pt>
                <c:pt idx="74374">
                  <c:v>20.074187999999999</c:v>
                </c:pt>
                <c:pt idx="74375">
                  <c:v>20.083881000000002</c:v>
                </c:pt>
                <c:pt idx="74376">
                  <c:v>20.084871</c:v>
                </c:pt>
                <c:pt idx="74377">
                  <c:v>20.082235000000001</c:v>
                </c:pt>
                <c:pt idx="74378">
                  <c:v>20.089293999999999</c:v>
                </c:pt>
                <c:pt idx="74379">
                  <c:v>20.088429000000001</c:v>
                </c:pt>
                <c:pt idx="74380">
                  <c:v>20.084928999999999</c:v>
                </c:pt>
                <c:pt idx="74381">
                  <c:v>20.091166999999999</c:v>
                </c:pt>
                <c:pt idx="74382">
                  <c:v>20.093472999999999</c:v>
                </c:pt>
                <c:pt idx="74383">
                  <c:v>20.09047</c:v>
                </c:pt>
                <c:pt idx="74384">
                  <c:v>20.089023000000001</c:v>
                </c:pt>
                <c:pt idx="74385">
                  <c:v>20.090373</c:v>
                </c:pt>
                <c:pt idx="74386">
                  <c:v>20.088394000000001</c:v>
                </c:pt>
                <c:pt idx="74387">
                  <c:v>20.084857</c:v>
                </c:pt>
                <c:pt idx="74388">
                  <c:v>20.087834000000001</c:v>
                </c:pt>
                <c:pt idx="74389">
                  <c:v>20.090209000000002</c:v>
                </c:pt>
                <c:pt idx="74390">
                  <c:v>20.087199999999999</c:v>
                </c:pt>
                <c:pt idx="74391">
                  <c:v>20.085768000000002</c:v>
                </c:pt>
                <c:pt idx="74392">
                  <c:v>20.086835000000001</c:v>
                </c:pt>
                <c:pt idx="74393">
                  <c:v>20.087361999999999</c:v>
                </c:pt>
                <c:pt idx="74394">
                  <c:v>20.08933</c:v>
                </c:pt>
                <c:pt idx="74395">
                  <c:v>20.091280000000001</c:v>
                </c:pt>
                <c:pt idx="74396">
                  <c:v>20.087938999999999</c:v>
                </c:pt>
                <c:pt idx="74397">
                  <c:v>20.089653999999999</c:v>
                </c:pt>
                <c:pt idx="74398">
                  <c:v>20.094725</c:v>
                </c:pt>
                <c:pt idx="74399">
                  <c:v>20.089343</c:v>
                </c:pt>
                <c:pt idx="74400">
                  <c:v>20.083942</c:v>
                </c:pt>
                <c:pt idx="74401">
                  <c:v>20.084844</c:v>
                </c:pt>
                <c:pt idx="74402">
                  <c:v>20.084147000000002</c:v>
                </c:pt>
                <c:pt idx="74403">
                  <c:v>20.086333</c:v>
                </c:pt>
                <c:pt idx="74404">
                  <c:v>20.091816999999999</c:v>
                </c:pt>
                <c:pt idx="74405">
                  <c:v>20.090036999999999</c:v>
                </c:pt>
                <c:pt idx="74406">
                  <c:v>20.087606000000001</c:v>
                </c:pt>
                <c:pt idx="74407">
                  <c:v>20.091733999999999</c:v>
                </c:pt>
                <c:pt idx="74408">
                  <c:v>20.093202999999999</c:v>
                </c:pt>
                <c:pt idx="74409">
                  <c:v>20.089905999999999</c:v>
                </c:pt>
                <c:pt idx="74410">
                  <c:v>20.087567</c:v>
                </c:pt>
                <c:pt idx="74411">
                  <c:v>20.086542000000001</c:v>
                </c:pt>
                <c:pt idx="74412">
                  <c:v>20.086963999999998</c:v>
                </c:pt>
                <c:pt idx="74413">
                  <c:v>20.088954000000001</c:v>
                </c:pt>
                <c:pt idx="74414">
                  <c:v>20.090568999999999</c:v>
                </c:pt>
                <c:pt idx="74415">
                  <c:v>20.090824000000001</c:v>
                </c:pt>
                <c:pt idx="74416">
                  <c:v>20.091211000000001</c:v>
                </c:pt>
                <c:pt idx="74417">
                  <c:v>20.092797000000001</c:v>
                </c:pt>
                <c:pt idx="74418">
                  <c:v>20.091913000000002</c:v>
                </c:pt>
                <c:pt idx="74419">
                  <c:v>20.089831</c:v>
                </c:pt>
                <c:pt idx="74420">
                  <c:v>20.092157</c:v>
                </c:pt>
                <c:pt idx="74421">
                  <c:v>20.093582999999999</c:v>
                </c:pt>
                <c:pt idx="74422">
                  <c:v>20.09075</c:v>
                </c:pt>
                <c:pt idx="74423">
                  <c:v>20.091882999999999</c:v>
                </c:pt>
                <c:pt idx="74424">
                  <c:v>20.091054</c:v>
                </c:pt>
                <c:pt idx="74425">
                  <c:v>20.084014</c:v>
                </c:pt>
                <c:pt idx="74426">
                  <c:v>20.086901999999998</c:v>
                </c:pt>
                <c:pt idx="74427">
                  <c:v>20.093264999999999</c:v>
                </c:pt>
                <c:pt idx="74428">
                  <c:v>20.089514000000001</c:v>
                </c:pt>
                <c:pt idx="74429">
                  <c:v>20.085343000000002</c:v>
                </c:pt>
                <c:pt idx="74430">
                  <c:v>20.088039999999999</c:v>
                </c:pt>
                <c:pt idx="74431">
                  <c:v>20.091608000000001</c:v>
                </c:pt>
                <c:pt idx="74432">
                  <c:v>20.092959</c:v>
                </c:pt>
                <c:pt idx="74433">
                  <c:v>20.095804000000001</c:v>
                </c:pt>
                <c:pt idx="74434">
                  <c:v>20.096056999999998</c:v>
                </c:pt>
                <c:pt idx="74435">
                  <c:v>20.092798999999999</c:v>
                </c:pt>
                <c:pt idx="74436">
                  <c:v>20.094996999999999</c:v>
                </c:pt>
                <c:pt idx="74437">
                  <c:v>20.098552000000002</c:v>
                </c:pt>
                <c:pt idx="74438">
                  <c:v>20.096121</c:v>
                </c:pt>
                <c:pt idx="74439">
                  <c:v>20.09761</c:v>
                </c:pt>
                <c:pt idx="74440">
                  <c:v>20.102004999999998</c:v>
                </c:pt>
                <c:pt idx="74441">
                  <c:v>20.102837999999998</c:v>
                </c:pt>
                <c:pt idx="74442">
                  <c:v>20.101680999999999</c:v>
                </c:pt>
                <c:pt idx="74443">
                  <c:v>20.097342999999999</c:v>
                </c:pt>
                <c:pt idx="74444">
                  <c:v>20.09253</c:v>
                </c:pt>
                <c:pt idx="74445">
                  <c:v>20.094759</c:v>
                </c:pt>
                <c:pt idx="74446">
                  <c:v>20.098178000000001</c:v>
                </c:pt>
                <c:pt idx="74447">
                  <c:v>20.095579000000001</c:v>
                </c:pt>
                <c:pt idx="74448">
                  <c:v>20.095237999999998</c:v>
                </c:pt>
                <c:pt idx="74449">
                  <c:v>20.094882999999999</c:v>
                </c:pt>
                <c:pt idx="74450">
                  <c:v>20.092863999999999</c:v>
                </c:pt>
                <c:pt idx="74451">
                  <c:v>20.097045000000001</c:v>
                </c:pt>
                <c:pt idx="74452">
                  <c:v>20.100144</c:v>
                </c:pt>
                <c:pt idx="74453">
                  <c:v>20.101644</c:v>
                </c:pt>
                <c:pt idx="74454">
                  <c:v>20.103466000000001</c:v>
                </c:pt>
                <c:pt idx="74455">
                  <c:v>20.103017999999999</c:v>
                </c:pt>
                <c:pt idx="74456">
                  <c:v>20.104551000000001</c:v>
                </c:pt>
                <c:pt idx="74457">
                  <c:v>20.104904000000001</c:v>
                </c:pt>
                <c:pt idx="74458">
                  <c:v>20.104982</c:v>
                </c:pt>
                <c:pt idx="74459">
                  <c:v>20.105165</c:v>
                </c:pt>
                <c:pt idx="74460">
                  <c:v>20.107555999999999</c:v>
                </c:pt>
                <c:pt idx="74461">
                  <c:v>20.110562999999999</c:v>
                </c:pt>
                <c:pt idx="74462">
                  <c:v>20.105861999999998</c:v>
                </c:pt>
                <c:pt idx="74463">
                  <c:v>20.102461000000002</c:v>
                </c:pt>
                <c:pt idx="74464">
                  <c:v>20.104336</c:v>
                </c:pt>
                <c:pt idx="74465">
                  <c:v>20.100753999999998</c:v>
                </c:pt>
                <c:pt idx="74466">
                  <c:v>20.095208</c:v>
                </c:pt>
                <c:pt idx="74467">
                  <c:v>20.097746000000001</c:v>
                </c:pt>
                <c:pt idx="74468">
                  <c:v>20.099201999999998</c:v>
                </c:pt>
                <c:pt idx="74469">
                  <c:v>20.09713</c:v>
                </c:pt>
                <c:pt idx="74470">
                  <c:v>20.096741999999999</c:v>
                </c:pt>
                <c:pt idx="74471">
                  <c:v>20.093437999999999</c:v>
                </c:pt>
                <c:pt idx="74472">
                  <c:v>20.090492000000001</c:v>
                </c:pt>
                <c:pt idx="74473">
                  <c:v>20.093844000000001</c:v>
                </c:pt>
                <c:pt idx="74474">
                  <c:v>20.095814000000001</c:v>
                </c:pt>
                <c:pt idx="74475">
                  <c:v>20.093264000000001</c:v>
                </c:pt>
                <c:pt idx="74476">
                  <c:v>20.093126000000002</c:v>
                </c:pt>
                <c:pt idx="74477">
                  <c:v>20.097223</c:v>
                </c:pt>
                <c:pt idx="74478">
                  <c:v>20.100999999999999</c:v>
                </c:pt>
                <c:pt idx="74479">
                  <c:v>20.099958999999998</c:v>
                </c:pt>
                <c:pt idx="74480">
                  <c:v>20.102644000000002</c:v>
                </c:pt>
                <c:pt idx="74481">
                  <c:v>20.103811</c:v>
                </c:pt>
                <c:pt idx="74482">
                  <c:v>20.102959999999999</c:v>
                </c:pt>
                <c:pt idx="74483">
                  <c:v>20.110586999999999</c:v>
                </c:pt>
                <c:pt idx="74484">
                  <c:v>20.110161000000002</c:v>
                </c:pt>
                <c:pt idx="74485">
                  <c:v>20.105933</c:v>
                </c:pt>
                <c:pt idx="74486">
                  <c:v>20.109282</c:v>
                </c:pt>
                <c:pt idx="74487">
                  <c:v>20.110564</c:v>
                </c:pt>
                <c:pt idx="74488">
                  <c:v>20.108730999999999</c:v>
                </c:pt>
                <c:pt idx="74489">
                  <c:v>20.112285</c:v>
                </c:pt>
                <c:pt idx="74490">
                  <c:v>20.112116</c:v>
                </c:pt>
                <c:pt idx="74491">
                  <c:v>20.105647000000001</c:v>
                </c:pt>
                <c:pt idx="74492">
                  <c:v>20.107571</c:v>
                </c:pt>
                <c:pt idx="74493">
                  <c:v>20.110575000000001</c:v>
                </c:pt>
                <c:pt idx="74494">
                  <c:v>20.107572999999999</c:v>
                </c:pt>
                <c:pt idx="74495">
                  <c:v>20.108633999999999</c:v>
                </c:pt>
                <c:pt idx="74496">
                  <c:v>20.109567999999999</c:v>
                </c:pt>
                <c:pt idx="74497">
                  <c:v>20.106290999999999</c:v>
                </c:pt>
                <c:pt idx="74498">
                  <c:v>20.103590000000001</c:v>
                </c:pt>
                <c:pt idx="74499">
                  <c:v>20.104695</c:v>
                </c:pt>
                <c:pt idx="74500">
                  <c:v>20.105937000000001</c:v>
                </c:pt>
                <c:pt idx="74501">
                  <c:v>20.106565</c:v>
                </c:pt>
                <c:pt idx="74502">
                  <c:v>20.111863</c:v>
                </c:pt>
                <c:pt idx="74503">
                  <c:v>20.115518000000002</c:v>
                </c:pt>
                <c:pt idx="74504">
                  <c:v>20.111115999999999</c:v>
                </c:pt>
                <c:pt idx="74505">
                  <c:v>20.107610999999999</c:v>
                </c:pt>
                <c:pt idx="74506">
                  <c:v>20.109475</c:v>
                </c:pt>
                <c:pt idx="74507">
                  <c:v>20.110771</c:v>
                </c:pt>
                <c:pt idx="74508">
                  <c:v>20.109860999999999</c:v>
                </c:pt>
                <c:pt idx="74509">
                  <c:v>20.113562999999999</c:v>
                </c:pt>
                <c:pt idx="74510">
                  <c:v>20.118442000000002</c:v>
                </c:pt>
                <c:pt idx="74511">
                  <c:v>20.116702</c:v>
                </c:pt>
                <c:pt idx="74512">
                  <c:v>20.113689999999998</c:v>
                </c:pt>
                <c:pt idx="74513">
                  <c:v>20.114417</c:v>
                </c:pt>
                <c:pt idx="74514">
                  <c:v>20.116122000000001</c:v>
                </c:pt>
                <c:pt idx="74515">
                  <c:v>20.114242000000001</c:v>
                </c:pt>
                <c:pt idx="74516">
                  <c:v>20.113885</c:v>
                </c:pt>
                <c:pt idx="74517">
                  <c:v>20.115278</c:v>
                </c:pt>
                <c:pt idx="74518">
                  <c:v>20.112822999999999</c:v>
                </c:pt>
                <c:pt idx="74519">
                  <c:v>20.108491000000001</c:v>
                </c:pt>
                <c:pt idx="74520">
                  <c:v>20.109217000000001</c:v>
                </c:pt>
                <c:pt idx="74521">
                  <c:v>20.115383999999999</c:v>
                </c:pt>
                <c:pt idx="74522">
                  <c:v>20.11863</c:v>
                </c:pt>
                <c:pt idx="74523">
                  <c:v>20.117446999999999</c:v>
                </c:pt>
                <c:pt idx="74524">
                  <c:v>20.117246999999999</c:v>
                </c:pt>
                <c:pt idx="74525">
                  <c:v>20.114408999999998</c:v>
                </c:pt>
                <c:pt idx="74526">
                  <c:v>20.10961</c:v>
                </c:pt>
                <c:pt idx="74527">
                  <c:v>20.110133999999999</c:v>
                </c:pt>
                <c:pt idx="74528">
                  <c:v>20.112732000000001</c:v>
                </c:pt>
                <c:pt idx="74529">
                  <c:v>20.111803999999999</c:v>
                </c:pt>
                <c:pt idx="74530">
                  <c:v>20.108203</c:v>
                </c:pt>
                <c:pt idx="74531">
                  <c:v>20.108046000000002</c:v>
                </c:pt>
                <c:pt idx="74532">
                  <c:v>20.111045000000001</c:v>
                </c:pt>
                <c:pt idx="74533">
                  <c:v>20.112428000000001</c:v>
                </c:pt>
                <c:pt idx="74534">
                  <c:v>20.112673000000001</c:v>
                </c:pt>
                <c:pt idx="74535">
                  <c:v>20.110979</c:v>
                </c:pt>
                <c:pt idx="74536">
                  <c:v>20.11103</c:v>
                </c:pt>
                <c:pt idx="74537">
                  <c:v>20.113728999999999</c:v>
                </c:pt>
                <c:pt idx="74538">
                  <c:v>20.112048999999999</c:v>
                </c:pt>
                <c:pt idx="74539">
                  <c:v>20.112556000000001</c:v>
                </c:pt>
                <c:pt idx="74540">
                  <c:v>20.114871999999998</c:v>
                </c:pt>
                <c:pt idx="74541">
                  <c:v>20.113109999999999</c:v>
                </c:pt>
                <c:pt idx="74542">
                  <c:v>20.115020999999999</c:v>
                </c:pt>
                <c:pt idx="74543">
                  <c:v>20.119917000000001</c:v>
                </c:pt>
                <c:pt idx="74544">
                  <c:v>20.119195000000001</c:v>
                </c:pt>
                <c:pt idx="74545">
                  <c:v>20.114409999999999</c:v>
                </c:pt>
                <c:pt idx="74546">
                  <c:v>20.119582000000001</c:v>
                </c:pt>
                <c:pt idx="74547">
                  <c:v>20.126303</c:v>
                </c:pt>
                <c:pt idx="74548">
                  <c:v>20.125284000000001</c:v>
                </c:pt>
                <c:pt idx="74549">
                  <c:v>20.125727000000001</c:v>
                </c:pt>
                <c:pt idx="74550">
                  <c:v>20.120615000000001</c:v>
                </c:pt>
                <c:pt idx="74551">
                  <c:v>20.117066999999999</c:v>
                </c:pt>
                <c:pt idx="74552">
                  <c:v>20.120761000000002</c:v>
                </c:pt>
                <c:pt idx="74553">
                  <c:v>20.120228999999998</c:v>
                </c:pt>
                <c:pt idx="74554">
                  <c:v>20.116553</c:v>
                </c:pt>
                <c:pt idx="74555">
                  <c:v>20.116893000000001</c:v>
                </c:pt>
                <c:pt idx="74556">
                  <c:v>20.118642000000001</c:v>
                </c:pt>
                <c:pt idx="74557">
                  <c:v>20.114798</c:v>
                </c:pt>
                <c:pt idx="74558">
                  <c:v>20.111834000000002</c:v>
                </c:pt>
                <c:pt idx="74559">
                  <c:v>20.113634000000001</c:v>
                </c:pt>
                <c:pt idx="74560">
                  <c:v>20.115055000000002</c:v>
                </c:pt>
                <c:pt idx="74561">
                  <c:v>20.115670000000001</c:v>
                </c:pt>
                <c:pt idx="74562">
                  <c:v>20.115874999999999</c:v>
                </c:pt>
                <c:pt idx="74563">
                  <c:v>20.116800000000001</c:v>
                </c:pt>
                <c:pt idx="74564">
                  <c:v>20.115804000000001</c:v>
                </c:pt>
                <c:pt idx="74565">
                  <c:v>20.112103999999999</c:v>
                </c:pt>
                <c:pt idx="74566">
                  <c:v>20.108543999999998</c:v>
                </c:pt>
                <c:pt idx="74567">
                  <c:v>20.112324999999998</c:v>
                </c:pt>
                <c:pt idx="74568">
                  <c:v>20.119754</c:v>
                </c:pt>
                <c:pt idx="74569">
                  <c:v>20.117028000000001</c:v>
                </c:pt>
                <c:pt idx="74570">
                  <c:v>20.11195</c:v>
                </c:pt>
                <c:pt idx="74571">
                  <c:v>20.113461000000001</c:v>
                </c:pt>
                <c:pt idx="74572">
                  <c:v>20.115288</c:v>
                </c:pt>
                <c:pt idx="74573">
                  <c:v>20.119033999999999</c:v>
                </c:pt>
                <c:pt idx="74574">
                  <c:v>20.123649</c:v>
                </c:pt>
                <c:pt idx="74575">
                  <c:v>20.12548</c:v>
                </c:pt>
                <c:pt idx="74576">
                  <c:v>20.124739999999999</c:v>
                </c:pt>
                <c:pt idx="74577">
                  <c:v>20.121770999999999</c:v>
                </c:pt>
                <c:pt idx="74578">
                  <c:v>20.124766000000001</c:v>
                </c:pt>
                <c:pt idx="74579">
                  <c:v>20.130177</c:v>
                </c:pt>
                <c:pt idx="74580">
                  <c:v>20.131450000000001</c:v>
                </c:pt>
                <c:pt idx="74581">
                  <c:v>20.131882999999998</c:v>
                </c:pt>
                <c:pt idx="74582">
                  <c:v>20.128589000000002</c:v>
                </c:pt>
                <c:pt idx="74583">
                  <c:v>20.125067999999999</c:v>
                </c:pt>
                <c:pt idx="74584">
                  <c:v>20.126927999999999</c:v>
                </c:pt>
                <c:pt idx="74585">
                  <c:v>20.127161999999998</c:v>
                </c:pt>
                <c:pt idx="74586">
                  <c:v>20.128473</c:v>
                </c:pt>
                <c:pt idx="74587">
                  <c:v>20.136565999999998</c:v>
                </c:pt>
                <c:pt idx="74588">
                  <c:v>20.141845</c:v>
                </c:pt>
                <c:pt idx="74589">
                  <c:v>20.138089999999998</c:v>
                </c:pt>
                <c:pt idx="74590">
                  <c:v>20.136403999999999</c:v>
                </c:pt>
                <c:pt idx="74591">
                  <c:v>20.136758</c:v>
                </c:pt>
                <c:pt idx="74592">
                  <c:v>20.133704000000002</c:v>
                </c:pt>
                <c:pt idx="74593">
                  <c:v>20.129978999999999</c:v>
                </c:pt>
                <c:pt idx="74594">
                  <c:v>20.129605999999999</c:v>
                </c:pt>
                <c:pt idx="74595">
                  <c:v>20.134920000000001</c:v>
                </c:pt>
                <c:pt idx="74596">
                  <c:v>20.134101000000001</c:v>
                </c:pt>
                <c:pt idx="74597">
                  <c:v>20.128755000000002</c:v>
                </c:pt>
                <c:pt idx="74598">
                  <c:v>20.131748999999999</c:v>
                </c:pt>
                <c:pt idx="74599">
                  <c:v>20.131603999999999</c:v>
                </c:pt>
                <c:pt idx="74600">
                  <c:v>20.122882000000001</c:v>
                </c:pt>
                <c:pt idx="74601">
                  <c:v>20.124694999999999</c:v>
                </c:pt>
                <c:pt idx="74602">
                  <c:v>20.132496</c:v>
                </c:pt>
                <c:pt idx="74603">
                  <c:v>20.125979000000001</c:v>
                </c:pt>
                <c:pt idx="74604">
                  <c:v>20.119824999999999</c:v>
                </c:pt>
                <c:pt idx="74605">
                  <c:v>20.125412000000001</c:v>
                </c:pt>
                <c:pt idx="74606">
                  <c:v>20.126543000000002</c:v>
                </c:pt>
                <c:pt idx="74607">
                  <c:v>20.126632000000001</c:v>
                </c:pt>
                <c:pt idx="74608">
                  <c:v>20.133027999999999</c:v>
                </c:pt>
                <c:pt idx="74609">
                  <c:v>20.135460999999999</c:v>
                </c:pt>
                <c:pt idx="74610">
                  <c:v>20.135292</c:v>
                </c:pt>
                <c:pt idx="74611">
                  <c:v>20.138712000000002</c:v>
                </c:pt>
                <c:pt idx="74612">
                  <c:v>20.139643</c:v>
                </c:pt>
                <c:pt idx="74613">
                  <c:v>20.137806999999999</c:v>
                </c:pt>
                <c:pt idx="74614">
                  <c:v>20.136752000000001</c:v>
                </c:pt>
                <c:pt idx="74615">
                  <c:v>20.135425999999999</c:v>
                </c:pt>
                <c:pt idx="74616">
                  <c:v>20.136545999999999</c:v>
                </c:pt>
                <c:pt idx="74617">
                  <c:v>20.139257000000001</c:v>
                </c:pt>
                <c:pt idx="74618">
                  <c:v>20.136569999999999</c:v>
                </c:pt>
                <c:pt idx="74619">
                  <c:v>20.132626999999999</c:v>
                </c:pt>
                <c:pt idx="74620">
                  <c:v>20.133718999999999</c:v>
                </c:pt>
                <c:pt idx="74621">
                  <c:v>20.136379999999999</c:v>
                </c:pt>
                <c:pt idx="74622">
                  <c:v>20.135424</c:v>
                </c:pt>
                <c:pt idx="74623">
                  <c:v>20.134829</c:v>
                </c:pt>
                <c:pt idx="74624">
                  <c:v>20.13927</c:v>
                </c:pt>
                <c:pt idx="74625">
                  <c:v>20.141812000000002</c:v>
                </c:pt>
                <c:pt idx="74626">
                  <c:v>20.139521999999999</c:v>
                </c:pt>
                <c:pt idx="74627">
                  <c:v>20.13869</c:v>
                </c:pt>
                <c:pt idx="74628">
                  <c:v>20.139406999999999</c:v>
                </c:pt>
                <c:pt idx="74629">
                  <c:v>20.139711999999999</c:v>
                </c:pt>
                <c:pt idx="74630">
                  <c:v>20.14321</c:v>
                </c:pt>
                <c:pt idx="74631">
                  <c:v>20.143751000000002</c:v>
                </c:pt>
                <c:pt idx="74632">
                  <c:v>20.137550999999998</c:v>
                </c:pt>
                <c:pt idx="74633">
                  <c:v>20.135826999999999</c:v>
                </c:pt>
                <c:pt idx="74634">
                  <c:v>20.140915</c:v>
                </c:pt>
                <c:pt idx="74635">
                  <c:v>20.139665000000001</c:v>
                </c:pt>
                <c:pt idx="74636">
                  <c:v>20.137198000000001</c:v>
                </c:pt>
                <c:pt idx="74637">
                  <c:v>20.138375</c:v>
                </c:pt>
                <c:pt idx="74638">
                  <c:v>20.137308999999998</c:v>
                </c:pt>
                <c:pt idx="74639">
                  <c:v>20.136081000000001</c:v>
                </c:pt>
                <c:pt idx="74640">
                  <c:v>20.137584</c:v>
                </c:pt>
                <c:pt idx="74641">
                  <c:v>20.14</c:v>
                </c:pt>
                <c:pt idx="74642">
                  <c:v>20.140266</c:v>
                </c:pt>
                <c:pt idx="74643">
                  <c:v>20.139894999999999</c:v>
                </c:pt>
                <c:pt idx="74644">
                  <c:v>20.139424999999999</c:v>
                </c:pt>
                <c:pt idx="74645">
                  <c:v>20.136839999999999</c:v>
                </c:pt>
                <c:pt idx="74646">
                  <c:v>20.135698999999999</c:v>
                </c:pt>
                <c:pt idx="74647">
                  <c:v>20.137523000000002</c:v>
                </c:pt>
                <c:pt idx="74648">
                  <c:v>20.137986999999999</c:v>
                </c:pt>
                <c:pt idx="74649">
                  <c:v>20.135988999999999</c:v>
                </c:pt>
                <c:pt idx="74650">
                  <c:v>20.136735000000002</c:v>
                </c:pt>
                <c:pt idx="74651">
                  <c:v>20.139865</c:v>
                </c:pt>
                <c:pt idx="74652">
                  <c:v>20.139690000000002</c:v>
                </c:pt>
                <c:pt idx="74653">
                  <c:v>20.138503</c:v>
                </c:pt>
                <c:pt idx="74654">
                  <c:v>20.13824</c:v>
                </c:pt>
                <c:pt idx="74655">
                  <c:v>20.139468999999998</c:v>
                </c:pt>
                <c:pt idx="74656">
                  <c:v>20.137115000000001</c:v>
                </c:pt>
                <c:pt idx="74657">
                  <c:v>20.13391</c:v>
                </c:pt>
                <c:pt idx="74658">
                  <c:v>20.139115</c:v>
                </c:pt>
                <c:pt idx="74659">
                  <c:v>20.144421000000001</c:v>
                </c:pt>
                <c:pt idx="74660">
                  <c:v>20.142941</c:v>
                </c:pt>
                <c:pt idx="74661">
                  <c:v>20.140083000000001</c:v>
                </c:pt>
                <c:pt idx="74662">
                  <c:v>20.139717999999998</c:v>
                </c:pt>
                <c:pt idx="74663">
                  <c:v>20.141735000000001</c:v>
                </c:pt>
                <c:pt idx="74664">
                  <c:v>20.14367</c:v>
                </c:pt>
                <c:pt idx="74665">
                  <c:v>20.143135000000001</c:v>
                </c:pt>
                <c:pt idx="74666">
                  <c:v>20.143325000000001</c:v>
                </c:pt>
                <c:pt idx="74667">
                  <c:v>20.145637000000001</c:v>
                </c:pt>
                <c:pt idx="74668">
                  <c:v>20.150736999999999</c:v>
                </c:pt>
                <c:pt idx="74669">
                  <c:v>20.154964</c:v>
                </c:pt>
                <c:pt idx="74670">
                  <c:v>20.155118999999999</c:v>
                </c:pt>
                <c:pt idx="74671">
                  <c:v>20.153199999999998</c:v>
                </c:pt>
                <c:pt idx="74672">
                  <c:v>20.149101999999999</c:v>
                </c:pt>
                <c:pt idx="74673">
                  <c:v>20.149425000000001</c:v>
                </c:pt>
                <c:pt idx="74674">
                  <c:v>20.154751000000001</c:v>
                </c:pt>
                <c:pt idx="74675">
                  <c:v>20.153796</c:v>
                </c:pt>
                <c:pt idx="74676">
                  <c:v>20.151636</c:v>
                </c:pt>
                <c:pt idx="74677">
                  <c:v>20.150911000000001</c:v>
                </c:pt>
                <c:pt idx="74678">
                  <c:v>20.148606999999998</c:v>
                </c:pt>
                <c:pt idx="74679">
                  <c:v>20.145873999999999</c:v>
                </c:pt>
                <c:pt idx="74680">
                  <c:v>20.147029</c:v>
                </c:pt>
                <c:pt idx="74681">
                  <c:v>20.145841999999998</c:v>
                </c:pt>
                <c:pt idx="74682">
                  <c:v>20.140834000000002</c:v>
                </c:pt>
                <c:pt idx="74683">
                  <c:v>20.141756999999998</c:v>
                </c:pt>
                <c:pt idx="74684">
                  <c:v>20.146356999999998</c:v>
                </c:pt>
                <c:pt idx="74685">
                  <c:v>20.147293000000001</c:v>
                </c:pt>
                <c:pt idx="74686">
                  <c:v>20.145492000000001</c:v>
                </c:pt>
                <c:pt idx="74687">
                  <c:v>20.145568000000001</c:v>
                </c:pt>
                <c:pt idx="74688">
                  <c:v>20.147853999999999</c:v>
                </c:pt>
                <c:pt idx="74689">
                  <c:v>20.145669999999999</c:v>
                </c:pt>
                <c:pt idx="74690">
                  <c:v>20.143180000000001</c:v>
                </c:pt>
                <c:pt idx="74691">
                  <c:v>20.145461999999998</c:v>
                </c:pt>
                <c:pt idx="74692">
                  <c:v>20.145586999999999</c:v>
                </c:pt>
                <c:pt idx="74693">
                  <c:v>20.145547000000001</c:v>
                </c:pt>
                <c:pt idx="74694">
                  <c:v>20.145686999999999</c:v>
                </c:pt>
                <c:pt idx="74695">
                  <c:v>20.144919000000002</c:v>
                </c:pt>
                <c:pt idx="74696">
                  <c:v>20.148927</c:v>
                </c:pt>
                <c:pt idx="74697">
                  <c:v>20.150236</c:v>
                </c:pt>
                <c:pt idx="74698">
                  <c:v>20.146128000000001</c:v>
                </c:pt>
                <c:pt idx="74699">
                  <c:v>20.148506999999999</c:v>
                </c:pt>
                <c:pt idx="74700">
                  <c:v>20.150838</c:v>
                </c:pt>
                <c:pt idx="74701">
                  <c:v>20.145529</c:v>
                </c:pt>
                <c:pt idx="74702">
                  <c:v>20.147102</c:v>
                </c:pt>
                <c:pt idx="74703">
                  <c:v>20.150283000000002</c:v>
                </c:pt>
                <c:pt idx="74704">
                  <c:v>20.146301999999999</c:v>
                </c:pt>
                <c:pt idx="74705">
                  <c:v>20.147155999999999</c:v>
                </c:pt>
                <c:pt idx="74706">
                  <c:v>20.153576000000001</c:v>
                </c:pt>
                <c:pt idx="74707">
                  <c:v>20.152002</c:v>
                </c:pt>
                <c:pt idx="74708">
                  <c:v>20.152145999999998</c:v>
                </c:pt>
                <c:pt idx="74709">
                  <c:v>20.159358000000001</c:v>
                </c:pt>
                <c:pt idx="74710">
                  <c:v>20.158653000000001</c:v>
                </c:pt>
                <c:pt idx="74711">
                  <c:v>20.155964000000001</c:v>
                </c:pt>
                <c:pt idx="74712">
                  <c:v>20.156126</c:v>
                </c:pt>
                <c:pt idx="74713">
                  <c:v>20.15382</c:v>
                </c:pt>
                <c:pt idx="74714">
                  <c:v>20.157907000000002</c:v>
                </c:pt>
                <c:pt idx="74715">
                  <c:v>20.160198000000001</c:v>
                </c:pt>
                <c:pt idx="74716">
                  <c:v>20.153815999999999</c:v>
                </c:pt>
                <c:pt idx="74717">
                  <c:v>20.155315999999999</c:v>
                </c:pt>
                <c:pt idx="74718">
                  <c:v>20.163004000000001</c:v>
                </c:pt>
                <c:pt idx="74719">
                  <c:v>20.161912999999998</c:v>
                </c:pt>
                <c:pt idx="74720">
                  <c:v>20.157150999999999</c:v>
                </c:pt>
                <c:pt idx="74721">
                  <c:v>20.157996000000001</c:v>
                </c:pt>
                <c:pt idx="74722">
                  <c:v>20.157149</c:v>
                </c:pt>
                <c:pt idx="74723">
                  <c:v>20.154447999999999</c:v>
                </c:pt>
                <c:pt idx="74724">
                  <c:v>20.155493</c:v>
                </c:pt>
                <c:pt idx="74725">
                  <c:v>20.156666999999999</c:v>
                </c:pt>
                <c:pt idx="74726">
                  <c:v>20.158854999999999</c:v>
                </c:pt>
                <c:pt idx="74727">
                  <c:v>20.161000999999999</c:v>
                </c:pt>
                <c:pt idx="74728">
                  <c:v>20.159320000000001</c:v>
                </c:pt>
                <c:pt idx="74729">
                  <c:v>20.157831000000002</c:v>
                </c:pt>
                <c:pt idx="74730">
                  <c:v>20.157695</c:v>
                </c:pt>
                <c:pt idx="74731">
                  <c:v>20.157143999999999</c:v>
                </c:pt>
                <c:pt idx="74732">
                  <c:v>20.156746999999999</c:v>
                </c:pt>
                <c:pt idx="74733">
                  <c:v>20.158515999999999</c:v>
                </c:pt>
                <c:pt idx="74734">
                  <c:v>20.160155</c:v>
                </c:pt>
                <c:pt idx="74735">
                  <c:v>20.158097999999999</c:v>
                </c:pt>
                <c:pt idx="74736">
                  <c:v>20.160731999999999</c:v>
                </c:pt>
                <c:pt idx="74737">
                  <c:v>20.165859999999999</c:v>
                </c:pt>
                <c:pt idx="74738">
                  <c:v>20.161238000000001</c:v>
                </c:pt>
                <c:pt idx="74739">
                  <c:v>20.156048999999999</c:v>
                </c:pt>
                <c:pt idx="74740">
                  <c:v>20.161185</c:v>
                </c:pt>
                <c:pt idx="74741">
                  <c:v>20.163784</c:v>
                </c:pt>
                <c:pt idx="74742">
                  <c:v>20.159835999999999</c:v>
                </c:pt>
                <c:pt idx="74743">
                  <c:v>20.160755000000002</c:v>
                </c:pt>
                <c:pt idx="74744">
                  <c:v>20.164418000000001</c:v>
                </c:pt>
                <c:pt idx="74745">
                  <c:v>20.162944</c:v>
                </c:pt>
                <c:pt idx="74746">
                  <c:v>20.161269999999998</c:v>
                </c:pt>
                <c:pt idx="74747">
                  <c:v>20.161427</c:v>
                </c:pt>
                <c:pt idx="74748">
                  <c:v>20.162253</c:v>
                </c:pt>
                <c:pt idx="74749">
                  <c:v>20.161829000000001</c:v>
                </c:pt>
                <c:pt idx="74750">
                  <c:v>20.160537000000001</c:v>
                </c:pt>
                <c:pt idx="74751">
                  <c:v>20.158581000000002</c:v>
                </c:pt>
                <c:pt idx="74752">
                  <c:v>20.156773000000001</c:v>
                </c:pt>
                <c:pt idx="74753">
                  <c:v>20.157299999999999</c:v>
                </c:pt>
                <c:pt idx="74754">
                  <c:v>20.161280000000001</c:v>
                </c:pt>
                <c:pt idx="74755">
                  <c:v>20.161093000000001</c:v>
                </c:pt>
                <c:pt idx="74756">
                  <c:v>20.154613000000001</c:v>
                </c:pt>
                <c:pt idx="74757">
                  <c:v>20.153462999999999</c:v>
                </c:pt>
                <c:pt idx="74758">
                  <c:v>20.156821999999998</c:v>
                </c:pt>
                <c:pt idx="74759">
                  <c:v>20.157323999999999</c:v>
                </c:pt>
                <c:pt idx="74760">
                  <c:v>20.157057999999999</c:v>
                </c:pt>
                <c:pt idx="74761">
                  <c:v>20.157385000000001</c:v>
                </c:pt>
                <c:pt idx="74762">
                  <c:v>20.156545000000001</c:v>
                </c:pt>
                <c:pt idx="74763">
                  <c:v>20.158235999999999</c:v>
                </c:pt>
                <c:pt idx="74764">
                  <c:v>20.161142999999999</c:v>
                </c:pt>
                <c:pt idx="74765">
                  <c:v>20.164552</c:v>
                </c:pt>
                <c:pt idx="74766">
                  <c:v>20.169457999999999</c:v>
                </c:pt>
                <c:pt idx="74767">
                  <c:v>20.169737000000001</c:v>
                </c:pt>
                <c:pt idx="74768">
                  <c:v>20.167881000000001</c:v>
                </c:pt>
                <c:pt idx="74769">
                  <c:v>20.16752</c:v>
                </c:pt>
                <c:pt idx="74770">
                  <c:v>20.170914</c:v>
                </c:pt>
                <c:pt idx="74771">
                  <c:v>20.171873000000001</c:v>
                </c:pt>
                <c:pt idx="74772">
                  <c:v>20.168742999999999</c:v>
                </c:pt>
                <c:pt idx="74773">
                  <c:v>20.166851000000001</c:v>
                </c:pt>
                <c:pt idx="74774">
                  <c:v>20.166117</c:v>
                </c:pt>
                <c:pt idx="74775">
                  <c:v>20.168285999999998</c:v>
                </c:pt>
                <c:pt idx="74776">
                  <c:v>20.171686000000001</c:v>
                </c:pt>
                <c:pt idx="74777">
                  <c:v>20.171054999999999</c:v>
                </c:pt>
                <c:pt idx="74778">
                  <c:v>20.17137</c:v>
                </c:pt>
                <c:pt idx="74779">
                  <c:v>20.172295999999999</c:v>
                </c:pt>
                <c:pt idx="74780">
                  <c:v>20.172264999999999</c:v>
                </c:pt>
                <c:pt idx="74781">
                  <c:v>20.172646</c:v>
                </c:pt>
                <c:pt idx="74782">
                  <c:v>20.168666999999999</c:v>
                </c:pt>
                <c:pt idx="74783">
                  <c:v>20.165593000000001</c:v>
                </c:pt>
                <c:pt idx="74784">
                  <c:v>20.170839999999998</c:v>
                </c:pt>
                <c:pt idx="74785">
                  <c:v>20.174187</c:v>
                </c:pt>
                <c:pt idx="74786">
                  <c:v>20.170141999999998</c:v>
                </c:pt>
                <c:pt idx="74787">
                  <c:v>20.167684000000001</c:v>
                </c:pt>
                <c:pt idx="74788">
                  <c:v>20.166485000000002</c:v>
                </c:pt>
                <c:pt idx="74789">
                  <c:v>20.164726999999999</c:v>
                </c:pt>
                <c:pt idx="74790">
                  <c:v>20.167114000000002</c:v>
                </c:pt>
                <c:pt idx="74791">
                  <c:v>20.170691000000001</c:v>
                </c:pt>
                <c:pt idx="74792">
                  <c:v>20.172886999999999</c:v>
                </c:pt>
                <c:pt idx="74793">
                  <c:v>20.173621000000001</c:v>
                </c:pt>
                <c:pt idx="74794">
                  <c:v>20.174455999999999</c:v>
                </c:pt>
                <c:pt idx="74795">
                  <c:v>20.177168000000002</c:v>
                </c:pt>
                <c:pt idx="74796">
                  <c:v>20.179870999999999</c:v>
                </c:pt>
                <c:pt idx="74797">
                  <c:v>20.184267999999999</c:v>
                </c:pt>
                <c:pt idx="74798">
                  <c:v>20.184156999999999</c:v>
                </c:pt>
                <c:pt idx="74799">
                  <c:v>20.176017999999999</c:v>
                </c:pt>
                <c:pt idx="74800">
                  <c:v>20.176984999999998</c:v>
                </c:pt>
                <c:pt idx="74801">
                  <c:v>20.178405999999999</c:v>
                </c:pt>
                <c:pt idx="74802">
                  <c:v>20.173981000000001</c:v>
                </c:pt>
                <c:pt idx="74803">
                  <c:v>20.178089</c:v>
                </c:pt>
                <c:pt idx="74804">
                  <c:v>20.180240000000001</c:v>
                </c:pt>
                <c:pt idx="74805">
                  <c:v>20.177426000000001</c:v>
                </c:pt>
                <c:pt idx="74806">
                  <c:v>20.179203999999999</c:v>
                </c:pt>
                <c:pt idx="74807">
                  <c:v>20.178573</c:v>
                </c:pt>
                <c:pt idx="74808">
                  <c:v>20.175008999999999</c:v>
                </c:pt>
                <c:pt idx="74809">
                  <c:v>20.174223000000001</c:v>
                </c:pt>
                <c:pt idx="74810">
                  <c:v>20.175066000000001</c:v>
                </c:pt>
                <c:pt idx="74811">
                  <c:v>20.176943999999999</c:v>
                </c:pt>
                <c:pt idx="74812">
                  <c:v>20.17557</c:v>
                </c:pt>
                <c:pt idx="74813">
                  <c:v>20.171446</c:v>
                </c:pt>
                <c:pt idx="74814">
                  <c:v>20.172326999999999</c:v>
                </c:pt>
                <c:pt idx="74815">
                  <c:v>20.173862</c:v>
                </c:pt>
                <c:pt idx="74816">
                  <c:v>20.173684000000002</c:v>
                </c:pt>
                <c:pt idx="74817">
                  <c:v>20.175608</c:v>
                </c:pt>
                <c:pt idx="74818">
                  <c:v>20.177835000000002</c:v>
                </c:pt>
                <c:pt idx="74819">
                  <c:v>20.180795</c:v>
                </c:pt>
                <c:pt idx="74820">
                  <c:v>20.180024</c:v>
                </c:pt>
                <c:pt idx="74821">
                  <c:v>20.175722</c:v>
                </c:pt>
                <c:pt idx="74822">
                  <c:v>20.180619</c:v>
                </c:pt>
                <c:pt idx="74823">
                  <c:v>20.186150999999999</c:v>
                </c:pt>
                <c:pt idx="74824">
                  <c:v>20.182941</c:v>
                </c:pt>
                <c:pt idx="74825">
                  <c:v>20.180456</c:v>
                </c:pt>
                <c:pt idx="74826">
                  <c:v>20.180954</c:v>
                </c:pt>
                <c:pt idx="74827">
                  <c:v>20.178588000000001</c:v>
                </c:pt>
                <c:pt idx="74828">
                  <c:v>20.178775000000002</c:v>
                </c:pt>
                <c:pt idx="74829">
                  <c:v>20.183011</c:v>
                </c:pt>
                <c:pt idx="74830">
                  <c:v>20.184619000000001</c:v>
                </c:pt>
                <c:pt idx="74831">
                  <c:v>20.182307000000002</c:v>
                </c:pt>
                <c:pt idx="74832">
                  <c:v>20.183904999999999</c:v>
                </c:pt>
                <c:pt idx="74833">
                  <c:v>20.186933</c:v>
                </c:pt>
                <c:pt idx="74834">
                  <c:v>20.184024000000001</c:v>
                </c:pt>
                <c:pt idx="74835">
                  <c:v>20.183653</c:v>
                </c:pt>
                <c:pt idx="74836">
                  <c:v>20.187199</c:v>
                </c:pt>
                <c:pt idx="74837">
                  <c:v>20.183800000000002</c:v>
                </c:pt>
                <c:pt idx="74838">
                  <c:v>20.181327</c:v>
                </c:pt>
                <c:pt idx="74839">
                  <c:v>20.185365000000001</c:v>
                </c:pt>
                <c:pt idx="74840">
                  <c:v>20.185274</c:v>
                </c:pt>
                <c:pt idx="74841">
                  <c:v>20.182452000000001</c:v>
                </c:pt>
                <c:pt idx="74842">
                  <c:v>20.183662999999999</c:v>
                </c:pt>
                <c:pt idx="74843">
                  <c:v>20.186871</c:v>
                </c:pt>
                <c:pt idx="74844">
                  <c:v>20.188808000000002</c:v>
                </c:pt>
                <c:pt idx="74845">
                  <c:v>20.189215000000001</c:v>
                </c:pt>
                <c:pt idx="74846">
                  <c:v>20.191649999999999</c:v>
                </c:pt>
                <c:pt idx="74847">
                  <c:v>20.190902000000001</c:v>
                </c:pt>
                <c:pt idx="74848">
                  <c:v>20.184211999999999</c:v>
                </c:pt>
                <c:pt idx="74849">
                  <c:v>20.181191999999999</c:v>
                </c:pt>
                <c:pt idx="74850">
                  <c:v>20.184142999999999</c:v>
                </c:pt>
                <c:pt idx="74851">
                  <c:v>20.187992999999999</c:v>
                </c:pt>
                <c:pt idx="74852">
                  <c:v>20.188472999999998</c:v>
                </c:pt>
                <c:pt idx="74853">
                  <c:v>20.185067</c:v>
                </c:pt>
                <c:pt idx="74854">
                  <c:v>20.181937999999999</c:v>
                </c:pt>
                <c:pt idx="74855">
                  <c:v>20.182932999999998</c:v>
                </c:pt>
                <c:pt idx="74856">
                  <c:v>20.185945</c:v>
                </c:pt>
                <c:pt idx="74857">
                  <c:v>20.183541000000002</c:v>
                </c:pt>
                <c:pt idx="74858">
                  <c:v>20.181502999999999</c:v>
                </c:pt>
                <c:pt idx="74859">
                  <c:v>20.184505000000001</c:v>
                </c:pt>
                <c:pt idx="74860">
                  <c:v>20.184787</c:v>
                </c:pt>
                <c:pt idx="74861">
                  <c:v>20.180837</c:v>
                </c:pt>
                <c:pt idx="74862">
                  <c:v>20.178996000000001</c:v>
                </c:pt>
                <c:pt idx="74863">
                  <c:v>20.182203999999999</c:v>
                </c:pt>
                <c:pt idx="74864">
                  <c:v>20.184757000000001</c:v>
                </c:pt>
                <c:pt idx="74865">
                  <c:v>20.179611000000001</c:v>
                </c:pt>
                <c:pt idx="74866">
                  <c:v>20.177471000000001</c:v>
                </c:pt>
                <c:pt idx="74867">
                  <c:v>20.184359000000001</c:v>
                </c:pt>
                <c:pt idx="74868">
                  <c:v>20.188896</c:v>
                </c:pt>
                <c:pt idx="74869">
                  <c:v>20.187346999999999</c:v>
                </c:pt>
                <c:pt idx="74870">
                  <c:v>20.185846999999999</c:v>
                </c:pt>
                <c:pt idx="74871">
                  <c:v>20.18779</c:v>
                </c:pt>
                <c:pt idx="74872">
                  <c:v>20.188547</c:v>
                </c:pt>
                <c:pt idx="74873">
                  <c:v>20.185379000000001</c:v>
                </c:pt>
                <c:pt idx="74874">
                  <c:v>20.186373</c:v>
                </c:pt>
                <c:pt idx="74875">
                  <c:v>20.188192999999998</c:v>
                </c:pt>
                <c:pt idx="74876">
                  <c:v>20.189125000000001</c:v>
                </c:pt>
                <c:pt idx="74877">
                  <c:v>20.194635000000002</c:v>
                </c:pt>
                <c:pt idx="74878">
                  <c:v>20.200012000000001</c:v>
                </c:pt>
                <c:pt idx="74879">
                  <c:v>20.198813000000001</c:v>
                </c:pt>
                <c:pt idx="74880">
                  <c:v>20.196985999999999</c:v>
                </c:pt>
                <c:pt idx="74881">
                  <c:v>20.198951000000001</c:v>
                </c:pt>
                <c:pt idx="74882">
                  <c:v>20.199276999999999</c:v>
                </c:pt>
                <c:pt idx="74883">
                  <c:v>20.19961</c:v>
                </c:pt>
                <c:pt idx="74884">
                  <c:v>20.202846000000001</c:v>
                </c:pt>
                <c:pt idx="74885">
                  <c:v>20.200627000000001</c:v>
                </c:pt>
                <c:pt idx="74886">
                  <c:v>20.196147</c:v>
                </c:pt>
                <c:pt idx="74887">
                  <c:v>20.197565999999998</c:v>
                </c:pt>
                <c:pt idx="74888">
                  <c:v>20.200210999999999</c:v>
                </c:pt>
                <c:pt idx="74889">
                  <c:v>20.199985000000002</c:v>
                </c:pt>
                <c:pt idx="74890">
                  <c:v>20.197879</c:v>
                </c:pt>
                <c:pt idx="74891">
                  <c:v>20.192741999999999</c:v>
                </c:pt>
                <c:pt idx="74892">
                  <c:v>20.188859999999998</c:v>
                </c:pt>
                <c:pt idx="74893">
                  <c:v>20.191959000000001</c:v>
                </c:pt>
                <c:pt idx="74894">
                  <c:v>20.192907000000002</c:v>
                </c:pt>
                <c:pt idx="74895">
                  <c:v>20.189107</c:v>
                </c:pt>
                <c:pt idx="74896">
                  <c:v>20.186686999999999</c:v>
                </c:pt>
                <c:pt idx="74897">
                  <c:v>20.184016</c:v>
                </c:pt>
                <c:pt idx="74898">
                  <c:v>20.183910999999998</c:v>
                </c:pt>
                <c:pt idx="74899">
                  <c:v>20.187895000000001</c:v>
                </c:pt>
                <c:pt idx="74900">
                  <c:v>20.190655</c:v>
                </c:pt>
                <c:pt idx="74901">
                  <c:v>20.188908999999999</c:v>
                </c:pt>
                <c:pt idx="74902">
                  <c:v>20.187647999999999</c:v>
                </c:pt>
                <c:pt idx="74903">
                  <c:v>20.188884000000002</c:v>
                </c:pt>
                <c:pt idx="74904">
                  <c:v>20.188600000000001</c:v>
                </c:pt>
                <c:pt idx="74905">
                  <c:v>20.189156000000001</c:v>
                </c:pt>
                <c:pt idx="74906">
                  <c:v>20.191654</c:v>
                </c:pt>
                <c:pt idx="74907">
                  <c:v>20.188967999999999</c:v>
                </c:pt>
                <c:pt idx="74908">
                  <c:v>20.187446999999999</c:v>
                </c:pt>
                <c:pt idx="74909">
                  <c:v>20.193024000000001</c:v>
                </c:pt>
                <c:pt idx="74910">
                  <c:v>20.194832999999999</c:v>
                </c:pt>
                <c:pt idx="74911">
                  <c:v>20.191848</c:v>
                </c:pt>
                <c:pt idx="74912">
                  <c:v>20.196933999999999</c:v>
                </c:pt>
                <c:pt idx="74913">
                  <c:v>20.203129000000001</c:v>
                </c:pt>
                <c:pt idx="74914">
                  <c:v>20.201888</c:v>
                </c:pt>
                <c:pt idx="74915">
                  <c:v>20.204428</c:v>
                </c:pt>
                <c:pt idx="74916">
                  <c:v>20.207039999999999</c:v>
                </c:pt>
                <c:pt idx="74917">
                  <c:v>20.201471999999999</c:v>
                </c:pt>
                <c:pt idx="74918">
                  <c:v>20.199054</c:v>
                </c:pt>
                <c:pt idx="74919">
                  <c:v>20.199356999999999</c:v>
                </c:pt>
                <c:pt idx="74920">
                  <c:v>20.200026999999999</c:v>
                </c:pt>
                <c:pt idx="74921">
                  <c:v>20.203762999999999</c:v>
                </c:pt>
                <c:pt idx="74922">
                  <c:v>20.203275000000001</c:v>
                </c:pt>
                <c:pt idx="74923">
                  <c:v>20.198868999999998</c:v>
                </c:pt>
                <c:pt idx="74924">
                  <c:v>20.203249</c:v>
                </c:pt>
                <c:pt idx="74925">
                  <c:v>20.207046999999999</c:v>
                </c:pt>
                <c:pt idx="74926">
                  <c:v>20.201181999999999</c:v>
                </c:pt>
                <c:pt idx="74927">
                  <c:v>20.201671999999999</c:v>
                </c:pt>
                <c:pt idx="74928">
                  <c:v>20.207087000000001</c:v>
                </c:pt>
                <c:pt idx="74929">
                  <c:v>20.205347</c:v>
                </c:pt>
                <c:pt idx="74930">
                  <c:v>20.201589999999999</c:v>
                </c:pt>
                <c:pt idx="74931">
                  <c:v>20.205217000000001</c:v>
                </c:pt>
                <c:pt idx="74932">
                  <c:v>20.208269000000001</c:v>
                </c:pt>
                <c:pt idx="74933">
                  <c:v>20.205316</c:v>
                </c:pt>
                <c:pt idx="74934">
                  <c:v>20.207598999999998</c:v>
                </c:pt>
                <c:pt idx="74935">
                  <c:v>20.210118000000001</c:v>
                </c:pt>
                <c:pt idx="74936">
                  <c:v>20.203665999999998</c:v>
                </c:pt>
                <c:pt idx="74937">
                  <c:v>20.200938000000001</c:v>
                </c:pt>
                <c:pt idx="74938">
                  <c:v>20.203458999999999</c:v>
                </c:pt>
                <c:pt idx="74939">
                  <c:v>20.204440999999999</c:v>
                </c:pt>
                <c:pt idx="74940">
                  <c:v>20.205290000000002</c:v>
                </c:pt>
                <c:pt idx="74941">
                  <c:v>20.204726999999998</c:v>
                </c:pt>
                <c:pt idx="74942">
                  <c:v>20.207927999999999</c:v>
                </c:pt>
                <c:pt idx="74943">
                  <c:v>20.212253</c:v>
                </c:pt>
                <c:pt idx="74944">
                  <c:v>20.208970000000001</c:v>
                </c:pt>
                <c:pt idx="74945">
                  <c:v>20.206862000000001</c:v>
                </c:pt>
                <c:pt idx="74946">
                  <c:v>20.210968000000001</c:v>
                </c:pt>
                <c:pt idx="74947">
                  <c:v>20.208794999999999</c:v>
                </c:pt>
                <c:pt idx="74948">
                  <c:v>20.203499999999998</c:v>
                </c:pt>
                <c:pt idx="74949">
                  <c:v>20.204813000000001</c:v>
                </c:pt>
                <c:pt idx="74950">
                  <c:v>20.205652000000001</c:v>
                </c:pt>
                <c:pt idx="74951">
                  <c:v>20.201498000000001</c:v>
                </c:pt>
                <c:pt idx="74952">
                  <c:v>20.198575000000002</c:v>
                </c:pt>
                <c:pt idx="74953">
                  <c:v>20.198630999999999</c:v>
                </c:pt>
                <c:pt idx="74954">
                  <c:v>20.203453</c:v>
                </c:pt>
                <c:pt idx="74955">
                  <c:v>20.20542</c:v>
                </c:pt>
                <c:pt idx="74956">
                  <c:v>20.199306</c:v>
                </c:pt>
                <c:pt idx="74957">
                  <c:v>20.198105000000002</c:v>
                </c:pt>
                <c:pt idx="74958">
                  <c:v>20.201518</c:v>
                </c:pt>
                <c:pt idx="74959">
                  <c:v>20.199636999999999</c:v>
                </c:pt>
                <c:pt idx="74960">
                  <c:v>20.198944000000001</c:v>
                </c:pt>
                <c:pt idx="74961">
                  <c:v>20.203299999999999</c:v>
                </c:pt>
                <c:pt idx="74962">
                  <c:v>20.206379999999999</c:v>
                </c:pt>
                <c:pt idx="74963">
                  <c:v>20.204447999999999</c:v>
                </c:pt>
                <c:pt idx="74964">
                  <c:v>20.202836999999999</c:v>
                </c:pt>
                <c:pt idx="74965">
                  <c:v>20.205994</c:v>
                </c:pt>
                <c:pt idx="74966">
                  <c:v>20.208476999999998</c:v>
                </c:pt>
                <c:pt idx="74967">
                  <c:v>20.204225999999998</c:v>
                </c:pt>
                <c:pt idx="74968">
                  <c:v>20.205299</c:v>
                </c:pt>
                <c:pt idx="74969">
                  <c:v>20.208047000000001</c:v>
                </c:pt>
                <c:pt idx="74970">
                  <c:v>20.205365</c:v>
                </c:pt>
                <c:pt idx="74971">
                  <c:v>20.211463999999999</c:v>
                </c:pt>
                <c:pt idx="74972">
                  <c:v>20.219042000000002</c:v>
                </c:pt>
                <c:pt idx="74973">
                  <c:v>20.215095000000002</c:v>
                </c:pt>
                <c:pt idx="74974">
                  <c:v>20.214534</c:v>
                </c:pt>
                <c:pt idx="74975">
                  <c:v>20.216501999999998</c:v>
                </c:pt>
                <c:pt idx="74976">
                  <c:v>20.213446999999999</c:v>
                </c:pt>
                <c:pt idx="74977">
                  <c:v>20.216915</c:v>
                </c:pt>
                <c:pt idx="74978">
                  <c:v>20.218973999999999</c:v>
                </c:pt>
                <c:pt idx="74979">
                  <c:v>20.211295</c:v>
                </c:pt>
                <c:pt idx="74980">
                  <c:v>20.210915</c:v>
                </c:pt>
                <c:pt idx="74981">
                  <c:v>20.215501</c:v>
                </c:pt>
                <c:pt idx="74982">
                  <c:v>20.212116000000002</c:v>
                </c:pt>
                <c:pt idx="74983">
                  <c:v>20.210729000000001</c:v>
                </c:pt>
                <c:pt idx="74984">
                  <c:v>20.214158999999999</c:v>
                </c:pt>
                <c:pt idx="74985">
                  <c:v>20.214271</c:v>
                </c:pt>
                <c:pt idx="74986">
                  <c:v>20.213615000000001</c:v>
                </c:pt>
                <c:pt idx="74987">
                  <c:v>20.213757999999999</c:v>
                </c:pt>
                <c:pt idx="74988">
                  <c:v>20.216949</c:v>
                </c:pt>
                <c:pt idx="74989">
                  <c:v>20.219908</c:v>
                </c:pt>
                <c:pt idx="74990">
                  <c:v>20.216916000000001</c:v>
                </c:pt>
                <c:pt idx="74991">
                  <c:v>20.214068999999999</c:v>
                </c:pt>
                <c:pt idx="74992">
                  <c:v>20.217770999999999</c:v>
                </c:pt>
                <c:pt idx="74993">
                  <c:v>20.220874999999999</c:v>
                </c:pt>
                <c:pt idx="74994">
                  <c:v>20.218295000000001</c:v>
                </c:pt>
                <c:pt idx="74995">
                  <c:v>20.219598000000001</c:v>
                </c:pt>
                <c:pt idx="74996">
                  <c:v>20.221632</c:v>
                </c:pt>
                <c:pt idx="74997">
                  <c:v>20.219832</c:v>
                </c:pt>
                <c:pt idx="74998">
                  <c:v>20.219971999999999</c:v>
                </c:pt>
                <c:pt idx="74999">
                  <c:v>20.219025999999999</c:v>
                </c:pt>
                <c:pt idx="75000">
                  <c:v>20.2149</c:v>
                </c:pt>
                <c:pt idx="75001">
                  <c:v>20.210757999999998</c:v>
                </c:pt>
                <c:pt idx="75002">
                  <c:v>20.211276000000002</c:v>
                </c:pt>
                <c:pt idx="75003">
                  <c:v>20.215167000000001</c:v>
                </c:pt>
                <c:pt idx="75004">
                  <c:v>20.216452</c:v>
                </c:pt>
                <c:pt idx="75005">
                  <c:v>20.214162999999999</c:v>
                </c:pt>
                <c:pt idx="75006">
                  <c:v>20.214417000000001</c:v>
                </c:pt>
                <c:pt idx="75007">
                  <c:v>20.217932000000001</c:v>
                </c:pt>
                <c:pt idx="75008">
                  <c:v>20.217645999999998</c:v>
                </c:pt>
                <c:pt idx="75009">
                  <c:v>20.215197</c:v>
                </c:pt>
                <c:pt idx="75010">
                  <c:v>20.215461999999999</c:v>
                </c:pt>
                <c:pt idx="75011">
                  <c:v>20.215572000000002</c:v>
                </c:pt>
                <c:pt idx="75012">
                  <c:v>20.213127</c:v>
                </c:pt>
                <c:pt idx="75013">
                  <c:v>20.211062999999999</c:v>
                </c:pt>
                <c:pt idx="75014">
                  <c:v>20.213070999999999</c:v>
                </c:pt>
                <c:pt idx="75015">
                  <c:v>20.212419000000001</c:v>
                </c:pt>
                <c:pt idx="75016">
                  <c:v>20.210128000000001</c:v>
                </c:pt>
                <c:pt idx="75017">
                  <c:v>20.214991000000001</c:v>
                </c:pt>
                <c:pt idx="75018">
                  <c:v>20.217542000000002</c:v>
                </c:pt>
                <c:pt idx="75019">
                  <c:v>20.214323</c:v>
                </c:pt>
                <c:pt idx="75020">
                  <c:v>20.215532</c:v>
                </c:pt>
                <c:pt idx="75021">
                  <c:v>20.217839999999999</c:v>
                </c:pt>
                <c:pt idx="75022">
                  <c:v>20.215820000000001</c:v>
                </c:pt>
                <c:pt idx="75023">
                  <c:v>20.217905999999999</c:v>
                </c:pt>
                <c:pt idx="75024">
                  <c:v>20.220555000000001</c:v>
                </c:pt>
                <c:pt idx="75025">
                  <c:v>20.218841000000001</c:v>
                </c:pt>
                <c:pt idx="75026">
                  <c:v>20.220645999999999</c:v>
                </c:pt>
                <c:pt idx="75027">
                  <c:v>20.223379000000001</c:v>
                </c:pt>
                <c:pt idx="75028">
                  <c:v>20.220555000000001</c:v>
                </c:pt>
                <c:pt idx="75029">
                  <c:v>20.217915000000001</c:v>
                </c:pt>
                <c:pt idx="75030">
                  <c:v>20.218074999999999</c:v>
                </c:pt>
                <c:pt idx="75031">
                  <c:v>20.218623999999998</c:v>
                </c:pt>
                <c:pt idx="75032">
                  <c:v>20.223096999999999</c:v>
                </c:pt>
                <c:pt idx="75033">
                  <c:v>20.226134999999999</c:v>
                </c:pt>
                <c:pt idx="75034">
                  <c:v>20.223361000000001</c:v>
                </c:pt>
                <c:pt idx="75035">
                  <c:v>20.222111999999999</c:v>
                </c:pt>
                <c:pt idx="75036">
                  <c:v>20.224743</c:v>
                </c:pt>
                <c:pt idx="75037">
                  <c:v>20.224899000000001</c:v>
                </c:pt>
                <c:pt idx="75038">
                  <c:v>20.225707</c:v>
                </c:pt>
                <c:pt idx="75039">
                  <c:v>20.228145999999999</c:v>
                </c:pt>
                <c:pt idx="75040">
                  <c:v>20.224774</c:v>
                </c:pt>
                <c:pt idx="75041">
                  <c:v>20.221392999999999</c:v>
                </c:pt>
                <c:pt idx="75042">
                  <c:v>20.225415999999999</c:v>
                </c:pt>
                <c:pt idx="75043">
                  <c:v>20.226489000000001</c:v>
                </c:pt>
                <c:pt idx="75044">
                  <c:v>20.226244999999999</c:v>
                </c:pt>
                <c:pt idx="75045">
                  <c:v>20.230412000000001</c:v>
                </c:pt>
                <c:pt idx="75046">
                  <c:v>20.229592</c:v>
                </c:pt>
                <c:pt idx="75047">
                  <c:v>20.225842</c:v>
                </c:pt>
                <c:pt idx="75048">
                  <c:v>20.229281</c:v>
                </c:pt>
                <c:pt idx="75049">
                  <c:v>20.230039000000001</c:v>
                </c:pt>
                <c:pt idx="75050">
                  <c:v>20.225977</c:v>
                </c:pt>
                <c:pt idx="75051">
                  <c:v>20.227640000000001</c:v>
                </c:pt>
                <c:pt idx="75052">
                  <c:v>20.231265</c:v>
                </c:pt>
                <c:pt idx="75053">
                  <c:v>20.227021000000001</c:v>
                </c:pt>
                <c:pt idx="75054">
                  <c:v>20.226410999999999</c:v>
                </c:pt>
                <c:pt idx="75055">
                  <c:v>20.231704000000001</c:v>
                </c:pt>
                <c:pt idx="75056">
                  <c:v>20.231650999999999</c:v>
                </c:pt>
                <c:pt idx="75057">
                  <c:v>20.231486</c:v>
                </c:pt>
                <c:pt idx="75058">
                  <c:v>20.231126</c:v>
                </c:pt>
                <c:pt idx="75059">
                  <c:v>20.228532999999999</c:v>
                </c:pt>
                <c:pt idx="75060">
                  <c:v>20.230523999999999</c:v>
                </c:pt>
                <c:pt idx="75061">
                  <c:v>20.233798</c:v>
                </c:pt>
                <c:pt idx="75062">
                  <c:v>20.230259</c:v>
                </c:pt>
                <c:pt idx="75063">
                  <c:v>20.225387999999999</c:v>
                </c:pt>
                <c:pt idx="75064">
                  <c:v>20.226374</c:v>
                </c:pt>
                <c:pt idx="75065">
                  <c:v>20.228200000000001</c:v>
                </c:pt>
                <c:pt idx="75066">
                  <c:v>20.225073999999999</c:v>
                </c:pt>
                <c:pt idx="75067">
                  <c:v>20.220502</c:v>
                </c:pt>
                <c:pt idx="75068">
                  <c:v>20.225079999999998</c:v>
                </c:pt>
                <c:pt idx="75069">
                  <c:v>20.229932999999999</c:v>
                </c:pt>
                <c:pt idx="75070">
                  <c:v>20.225258</c:v>
                </c:pt>
                <c:pt idx="75071">
                  <c:v>20.225745</c:v>
                </c:pt>
                <c:pt idx="75072">
                  <c:v>20.231401000000002</c:v>
                </c:pt>
                <c:pt idx="75073">
                  <c:v>20.228103000000001</c:v>
                </c:pt>
                <c:pt idx="75074">
                  <c:v>20.225089000000001</c:v>
                </c:pt>
                <c:pt idx="75075">
                  <c:v>20.227284000000001</c:v>
                </c:pt>
                <c:pt idx="75076">
                  <c:v>20.228299</c:v>
                </c:pt>
                <c:pt idx="75077">
                  <c:v>20.229689</c:v>
                </c:pt>
                <c:pt idx="75078">
                  <c:v>20.229554</c:v>
                </c:pt>
                <c:pt idx="75079">
                  <c:v>20.225066999999999</c:v>
                </c:pt>
                <c:pt idx="75080">
                  <c:v>20.225612000000002</c:v>
                </c:pt>
                <c:pt idx="75081">
                  <c:v>20.230979999999999</c:v>
                </c:pt>
                <c:pt idx="75082">
                  <c:v>20.231034000000001</c:v>
                </c:pt>
                <c:pt idx="75083">
                  <c:v>20.228041999999999</c:v>
                </c:pt>
                <c:pt idx="75084">
                  <c:v>20.229293999999999</c:v>
                </c:pt>
                <c:pt idx="75085">
                  <c:v>20.231549000000001</c:v>
                </c:pt>
                <c:pt idx="75086">
                  <c:v>20.229139</c:v>
                </c:pt>
                <c:pt idx="75087">
                  <c:v>20.227201000000001</c:v>
                </c:pt>
                <c:pt idx="75088">
                  <c:v>20.233422999999998</c:v>
                </c:pt>
                <c:pt idx="75089">
                  <c:v>20.234359000000001</c:v>
                </c:pt>
                <c:pt idx="75090">
                  <c:v>20.229973000000001</c:v>
                </c:pt>
                <c:pt idx="75091">
                  <c:v>20.234152999999999</c:v>
                </c:pt>
                <c:pt idx="75092">
                  <c:v>20.235709</c:v>
                </c:pt>
                <c:pt idx="75093">
                  <c:v>20.233349</c:v>
                </c:pt>
                <c:pt idx="75094">
                  <c:v>20.235098000000001</c:v>
                </c:pt>
                <c:pt idx="75095">
                  <c:v>20.237179999999999</c:v>
                </c:pt>
                <c:pt idx="75096">
                  <c:v>20.237770999999999</c:v>
                </c:pt>
                <c:pt idx="75097">
                  <c:v>20.236194000000001</c:v>
                </c:pt>
                <c:pt idx="75098">
                  <c:v>20.234007999999999</c:v>
                </c:pt>
                <c:pt idx="75099">
                  <c:v>20.233196</c:v>
                </c:pt>
                <c:pt idx="75100">
                  <c:v>20.232482000000001</c:v>
                </c:pt>
                <c:pt idx="75101">
                  <c:v>20.236124</c:v>
                </c:pt>
                <c:pt idx="75102">
                  <c:v>20.240859</c:v>
                </c:pt>
                <c:pt idx="75103">
                  <c:v>20.237977999999998</c:v>
                </c:pt>
                <c:pt idx="75104">
                  <c:v>20.233785999999998</c:v>
                </c:pt>
                <c:pt idx="75105">
                  <c:v>20.236205000000002</c:v>
                </c:pt>
                <c:pt idx="75106">
                  <c:v>20.237251000000001</c:v>
                </c:pt>
                <c:pt idx="75107">
                  <c:v>20.238012999999999</c:v>
                </c:pt>
                <c:pt idx="75108">
                  <c:v>20.242978999999998</c:v>
                </c:pt>
                <c:pt idx="75109">
                  <c:v>20.241222</c:v>
                </c:pt>
                <c:pt idx="75110">
                  <c:v>20.239623000000002</c:v>
                </c:pt>
                <c:pt idx="75111">
                  <c:v>20.240317000000001</c:v>
                </c:pt>
                <c:pt idx="75112">
                  <c:v>20.239422999999999</c:v>
                </c:pt>
                <c:pt idx="75113">
                  <c:v>20.242789999999999</c:v>
                </c:pt>
                <c:pt idx="75114">
                  <c:v>20.246504999999999</c:v>
                </c:pt>
                <c:pt idx="75115">
                  <c:v>20.247814000000002</c:v>
                </c:pt>
                <c:pt idx="75116">
                  <c:v>20.245315000000002</c:v>
                </c:pt>
                <c:pt idx="75117">
                  <c:v>20.241864</c:v>
                </c:pt>
                <c:pt idx="75118">
                  <c:v>20.242615000000001</c:v>
                </c:pt>
                <c:pt idx="75119">
                  <c:v>20.241679999999999</c:v>
                </c:pt>
                <c:pt idx="75120">
                  <c:v>20.241515</c:v>
                </c:pt>
                <c:pt idx="75121">
                  <c:v>20.241772999999998</c:v>
                </c:pt>
                <c:pt idx="75122">
                  <c:v>20.238963999999999</c:v>
                </c:pt>
                <c:pt idx="75123">
                  <c:v>20.241648999999999</c:v>
                </c:pt>
                <c:pt idx="75124">
                  <c:v>20.246469000000001</c:v>
                </c:pt>
                <c:pt idx="75125">
                  <c:v>20.243282000000001</c:v>
                </c:pt>
                <c:pt idx="75126">
                  <c:v>20.241464000000001</c:v>
                </c:pt>
                <c:pt idx="75127">
                  <c:v>20.245636999999999</c:v>
                </c:pt>
                <c:pt idx="75128">
                  <c:v>20.243755</c:v>
                </c:pt>
                <c:pt idx="75129">
                  <c:v>20.240938</c:v>
                </c:pt>
                <c:pt idx="75130">
                  <c:v>20.243433</c:v>
                </c:pt>
                <c:pt idx="75131">
                  <c:v>20.242111000000001</c:v>
                </c:pt>
                <c:pt idx="75132">
                  <c:v>20.239101999999999</c:v>
                </c:pt>
                <c:pt idx="75133">
                  <c:v>20.238890999999999</c:v>
                </c:pt>
                <c:pt idx="75134">
                  <c:v>20.237044000000001</c:v>
                </c:pt>
                <c:pt idx="75135">
                  <c:v>20.236440999999999</c:v>
                </c:pt>
                <c:pt idx="75136">
                  <c:v>20.239433999999999</c:v>
                </c:pt>
                <c:pt idx="75137">
                  <c:v>20.241016999999999</c:v>
                </c:pt>
                <c:pt idx="75138">
                  <c:v>20.239650000000001</c:v>
                </c:pt>
                <c:pt idx="75139">
                  <c:v>20.23901</c:v>
                </c:pt>
                <c:pt idx="75140">
                  <c:v>20.238537999999998</c:v>
                </c:pt>
                <c:pt idx="75141">
                  <c:v>20.238301</c:v>
                </c:pt>
                <c:pt idx="75142">
                  <c:v>20.240456999999999</c:v>
                </c:pt>
                <c:pt idx="75143">
                  <c:v>20.244249</c:v>
                </c:pt>
                <c:pt idx="75144">
                  <c:v>20.243977999999998</c:v>
                </c:pt>
                <c:pt idx="75145">
                  <c:v>20.239633999999999</c:v>
                </c:pt>
                <c:pt idx="75146">
                  <c:v>20.239796999999999</c:v>
                </c:pt>
                <c:pt idx="75147">
                  <c:v>20.242574999999999</c:v>
                </c:pt>
                <c:pt idx="75148">
                  <c:v>20.240562000000001</c:v>
                </c:pt>
                <c:pt idx="75149">
                  <c:v>20.236412999999999</c:v>
                </c:pt>
                <c:pt idx="75150">
                  <c:v>20.235206000000002</c:v>
                </c:pt>
                <c:pt idx="75151">
                  <c:v>20.23648</c:v>
                </c:pt>
                <c:pt idx="75152">
                  <c:v>20.240717</c:v>
                </c:pt>
                <c:pt idx="75153">
                  <c:v>20.244105999999999</c:v>
                </c:pt>
                <c:pt idx="75154">
                  <c:v>20.245584000000001</c:v>
                </c:pt>
                <c:pt idx="75155">
                  <c:v>20.248076999999999</c:v>
                </c:pt>
                <c:pt idx="75156">
                  <c:v>20.249269999999999</c:v>
                </c:pt>
                <c:pt idx="75157">
                  <c:v>20.24785</c:v>
                </c:pt>
                <c:pt idx="75158">
                  <c:v>20.245692999999999</c:v>
                </c:pt>
                <c:pt idx="75159">
                  <c:v>20.246053</c:v>
                </c:pt>
                <c:pt idx="75160">
                  <c:v>20.251106</c:v>
                </c:pt>
                <c:pt idx="75161">
                  <c:v>20.251474999999999</c:v>
                </c:pt>
                <c:pt idx="75162">
                  <c:v>20.246639999999999</c:v>
                </c:pt>
                <c:pt idx="75163">
                  <c:v>20.247045</c:v>
                </c:pt>
                <c:pt idx="75164">
                  <c:v>20.248211000000001</c:v>
                </c:pt>
                <c:pt idx="75165">
                  <c:v>20.247585999999998</c:v>
                </c:pt>
                <c:pt idx="75166">
                  <c:v>20.250547000000001</c:v>
                </c:pt>
                <c:pt idx="75167">
                  <c:v>20.250696000000001</c:v>
                </c:pt>
                <c:pt idx="75168">
                  <c:v>20.244143999999999</c:v>
                </c:pt>
                <c:pt idx="75169">
                  <c:v>20.244617999999999</c:v>
                </c:pt>
                <c:pt idx="75170">
                  <c:v>20.253776999999999</c:v>
                </c:pt>
                <c:pt idx="75171">
                  <c:v>20.256072</c:v>
                </c:pt>
                <c:pt idx="75172">
                  <c:v>20.25196</c:v>
                </c:pt>
                <c:pt idx="75173">
                  <c:v>20.251154</c:v>
                </c:pt>
                <c:pt idx="75174">
                  <c:v>20.248584000000001</c:v>
                </c:pt>
                <c:pt idx="75175">
                  <c:v>20.245065</c:v>
                </c:pt>
                <c:pt idx="75176">
                  <c:v>20.248733999999999</c:v>
                </c:pt>
                <c:pt idx="75177">
                  <c:v>20.252316</c:v>
                </c:pt>
                <c:pt idx="75178">
                  <c:v>20.250166</c:v>
                </c:pt>
                <c:pt idx="75179">
                  <c:v>20.249648000000001</c:v>
                </c:pt>
                <c:pt idx="75180">
                  <c:v>20.251317</c:v>
                </c:pt>
                <c:pt idx="75181">
                  <c:v>20.250685000000001</c:v>
                </c:pt>
                <c:pt idx="75182">
                  <c:v>20.252981999999999</c:v>
                </c:pt>
                <c:pt idx="75183">
                  <c:v>20.255039</c:v>
                </c:pt>
                <c:pt idx="75184">
                  <c:v>20.250246000000001</c:v>
                </c:pt>
                <c:pt idx="75185">
                  <c:v>20.246974000000002</c:v>
                </c:pt>
                <c:pt idx="75186">
                  <c:v>20.251481999999999</c:v>
                </c:pt>
                <c:pt idx="75187">
                  <c:v>20.252953999999999</c:v>
                </c:pt>
                <c:pt idx="75188">
                  <c:v>20.250778</c:v>
                </c:pt>
                <c:pt idx="75189">
                  <c:v>20.253153999999999</c:v>
                </c:pt>
                <c:pt idx="75190">
                  <c:v>20.254894</c:v>
                </c:pt>
                <c:pt idx="75191">
                  <c:v>20.251161</c:v>
                </c:pt>
                <c:pt idx="75192">
                  <c:v>20.252835999999999</c:v>
                </c:pt>
                <c:pt idx="75193">
                  <c:v>20.259540999999999</c:v>
                </c:pt>
                <c:pt idx="75194">
                  <c:v>20.257168</c:v>
                </c:pt>
                <c:pt idx="75195">
                  <c:v>20.25442</c:v>
                </c:pt>
                <c:pt idx="75196">
                  <c:v>20.260304000000001</c:v>
                </c:pt>
                <c:pt idx="75197">
                  <c:v>20.259338</c:v>
                </c:pt>
                <c:pt idx="75198">
                  <c:v>20.254753000000001</c:v>
                </c:pt>
                <c:pt idx="75199">
                  <c:v>20.257382</c:v>
                </c:pt>
                <c:pt idx="75200">
                  <c:v>20.259007</c:v>
                </c:pt>
                <c:pt idx="75201">
                  <c:v>20.259471999999999</c:v>
                </c:pt>
                <c:pt idx="75202">
                  <c:v>20.261361999999998</c:v>
                </c:pt>
                <c:pt idx="75203">
                  <c:v>20.260560999999999</c:v>
                </c:pt>
                <c:pt idx="75204">
                  <c:v>20.256824000000002</c:v>
                </c:pt>
                <c:pt idx="75205">
                  <c:v>20.254964000000001</c:v>
                </c:pt>
                <c:pt idx="75206">
                  <c:v>20.254480000000001</c:v>
                </c:pt>
                <c:pt idx="75207">
                  <c:v>20.251892999999999</c:v>
                </c:pt>
                <c:pt idx="75208">
                  <c:v>20.250869000000002</c:v>
                </c:pt>
                <c:pt idx="75209">
                  <c:v>20.253595000000001</c:v>
                </c:pt>
                <c:pt idx="75210">
                  <c:v>20.255424999999999</c:v>
                </c:pt>
                <c:pt idx="75211">
                  <c:v>20.253938000000002</c:v>
                </c:pt>
                <c:pt idx="75212">
                  <c:v>20.253713999999999</c:v>
                </c:pt>
                <c:pt idx="75213">
                  <c:v>20.256910999999999</c:v>
                </c:pt>
                <c:pt idx="75214">
                  <c:v>20.258683000000001</c:v>
                </c:pt>
                <c:pt idx="75215">
                  <c:v>20.261095999999998</c:v>
                </c:pt>
                <c:pt idx="75216">
                  <c:v>20.262022000000002</c:v>
                </c:pt>
                <c:pt idx="75217">
                  <c:v>20.260099</c:v>
                </c:pt>
                <c:pt idx="75218">
                  <c:v>20.261659999999999</c:v>
                </c:pt>
                <c:pt idx="75219">
                  <c:v>20.261375999999998</c:v>
                </c:pt>
                <c:pt idx="75220">
                  <c:v>20.258448000000001</c:v>
                </c:pt>
                <c:pt idx="75221">
                  <c:v>20.262148</c:v>
                </c:pt>
                <c:pt idx="75222">
                  <c:v>20.264879000000001</c:v>
                </c:pt>
                <c:pt idx="75223">
                  <c:v>20.261565999999998</c:v>
                </c:pt>
                <c:pt idx="75224">
                  <c:v>20.264123000000001</c:v>
                </c:pt>
                <c:pt idx="75225">
                  <c:v>20.269342000000002</c:v>
                </c:pt>
                <c:pt idx="75226">
                  <c:v>20.268723000000001</c:v>
                </c:pt>
                <c:pt idx="75227">
                  <c:v>20.270993000000001</c:v>
                </c:pt>
                <c:pt idx="75228">
                  <c:v>20.271281999999999</c:v>
                </c:pt>
                <c:pt idx="75229">
                  <c:v>20.264838999999998</c:v>
                </c:pt>
                <c:pt idx="75230">
                  <c:v>20.261838000000001</c:v>
                </c:pt>
                <c:pt idx="75231">
                  <c:v>20.263529999999999</c:v>
                </c:pt>
                <c:pt idx="75232">
                  <c:v>20.263981000000001</c:v>
                </c:pt>
                <c:pt idx="75233">
                  <c:v>20.265585000000002</c:v>
                </c:pt>
                <c:pt idx="75234">
                  <c:v>20.267382999999999</c:v>
                </c:pt>
                <c:pt idx="75235">
                  <c:v>20.264831999999998</c:v>
                </c:pt>
                <c:pt idx="75236">
                  <c:v>20.262522000000001</c:v>
                </c:pt>
                <c:pt idx="75237">
                  <c:v>20.263801000000001</c:v>
                </c:pt>
                <c:pt idx="75238">
                  <c:v>20.265436000000001</c:v>
                </c:pt>
                <c:pt idx="75239">
                  <c:v>20.265723999999999</c:v>
                </c:pt>
                <c:pt idx="75240">
                  <c:v>20.263786</c:v>
                </c:pt>
                <c:pt idx="75241">
                  <c:v>20.260180999999999</c:v>
                </c:pt>
                <c:pt idx="75242">
                  <c:v>20.261748999999998</c:v>
                </c:pt>
                <c:pt idx="75243">
                  <c:v>20.266651</c:v>
                </c:pt>
                <c:pt idx="75244">
                  <c:v>20.264413999999999</c:v>
                </c:pt>
                <c:pt idx="75245">
                  <c:v>20.257175</c:v>
                </c:pt>
                <c:pt idx="75246">
                  <c:v>20.257102</c:v>
                </c:pt>
                <c:pt idx="75247">
                  <c:v>20.260462</c:v>
                </c:pt>
                <c:pt idx="75248">
                  <c:v>20.260888000000001</c:v>
                </c:pt>
                <c:pt idx="75249">
                  <c:v>20.262098000000002</c:v>
                </c:pt>
                <c:pt idx="75250">
                  <c:v>20.262301999999998</c:v>
                </c:pt>
                <c:pt idx="75251">
                  <c:v>20.261626</c:v>
                </c:pt>
                <c:pt idx="75252">
                  <c:v>20.263629999999999</c:v>
                </c:pt>
                <c:pt idx="75253">
                  <c:v>20.264845000000001</c:v>
                </c:pt>
                <c:pt idx="75254">
                  <c:v>20.267567</c:v>
                </c:pt>
                <c:pt idx="75255">
                  <c:v>20.268184000000002</c:v>
                </c:pt>
                <c:pt idx="75256">
                  <c:v>20.266940999999999</c:v>
                </c:pt>
                <c:pt idx="75257">
                  <c:v>20.27196</c:v>
                </c:pt>
                <c:pt idx="75258">
                  <c:v>20.275839999999999</c:v>
                </c:pt>
                <c:pt idx="75259">
                  <c:v>20.278749999999999</c:v>
                </c:pt>
                <c:pt idx="75260">
                  <c:v>20.282056000000001</c:v>
                </c:pt>
                <c:pt idx="75261">
                  <c:v>20.281164</c:v>
                </c:pt>
                <c:pt idx="75262">
                  <c:v>20.279373</c:v>
                </c:pt>
                <c:pt idx="75263">
                  <c:v>20.276519</c:v>
                </c:pt>
                <c:pt idx="75264">
                  <c:v>20.276242</c:v>
                </c:pt>
                <c:pt idx="75265">
                  <c:v>20.27647</c:v>
                </c:pt>
                <c:pt idx="75266">
                  <c:v>20.27093</c:v>
                </c:pt>
                <c:pt idx="75267">
                  <c:v>20.267219000000001</c:v>
                </c:pt>
                <c:pt idx="75268">
                  <c:v>20.273060000000001</c:v>
                </c:pt>
                <c:pt idx="75269">
                  <c:v>20.275365000000001</c:v>
                </c:pt>
                <c:pt idx="75270">
                  <c:v>20.267265999999999</c:v>
                </c:pt>
                <c:pt idx="75271">
                  <c:v>20.263985999999999</c:v>
                </c:pt>
                <c:pt idx="75272">
                  <c:v>20.268143999999999</c:v>
                </c:pt>
                <c:pt idx="75273">
                  <c:v>20.270416999999998</c:v>
                </c:pt>
                <c:pt idx="75274">
                  <c:v>20.271585999999999</c:v>
                </c:pt>
                <c:pt idx="75275">
                  <c:v>20.269358</c:v>
                </c:pt>
                <c:pt idx="75276">
                  <c:v>20.267396999999999</c:v>
                </c:pt>
                <c:pt idx="75277">
                  <c:v>20.269666000000001</c:v>
                </c:pt>
                <c:pt idx="75278">
                  <c:v>20.27101</c:v>
                </c:pt>
                <c:pt idx="75279">
                  <c:v>20.274713999999999</c:v>
                </c:pt>
                <c:pt idx="75280">
                  <c:v>20.278670000000002</c:v>
                </c:pt>
                <c:pt idx="75281">
                  <c:v>20.279502000000001</c:v>
                </c:pt>
                <c:pt idx="75282">
                  <c:v>20.278335999999999</c:v>
                </c:pt>
                <c:pt idx="75283">
                  <c:v>20.280436999999999</c:v>
                </c:pt>
                <c:pt idx="75284">
                  <c:v>20.282641999999999</c:v>
                </c:pt>
                <c:pt idx="75285">
                  <c:v>20.277664000000001</c:v>
                </c:pt>
                <c:pt idx="75286">
                  <c:v>20.275865</c:v>
                </c:pt>
                <c:pt idx="75287">
                  <c:v>20.278113999999999</c:v>
                </c:pt>
                <c:pt idx="75288">
                  <c:v>20.279451999999999</c:v>
                </c:pt>
                <c:pt idx="75289">
                  <c:v>20.277766</c:v>
                </c:pt>
                <c:pt idx="75290">
                  <c:v>20.273903000000001</c:v>
                </c:pt>
                <c:pt idx="75291">
                  <c:v>20.274374999999999</c:v>
                </c:pt>
                <c:pt idx="75292">
                  <c:v>20.275957999999999</c:v>
                </c:pt>
                <c:pt idx="75293">
                  <c:v>20.276019999999999</c:v>
                </c:pt>
                <c:pt idx="75294">
                  <c:v>20.277926999999998</c:v>
                </c:pt>
                <c:pt idx="75295">
                  <c:v>20.275175999999998</c:v>
                </c:pt>
                <c:pt idx="75296">
                  <c:v>20.273503999999999</c:v>
                </c:pt>
                <c:pt idx="75297">
                  <c:v>20.279299000000002</c:v>
                </c:pt>
                <c:pt idx="75298">
                  <c:v>20.280809000000001</c:v>
                </c:pt>
                <c:pt idx="75299">
                  <c:v>20.277964999999998</c:v>
                </c:pt>
                <c:pt idx="75300">
                  <c:v>20.281832999999999</c:v>
                </c:pt>
                <c:pt idx="75301">
                  <c:v>20.286742</c:v>
                </c:pt>
                <c:pt idx="75302">
                  <c:v>20.283821</c:v>
                </c:pt>
                <c:pt idx="75303">
                  <c:v>20.282844999999998</c:v>
                </c:pt>
                <c:pt idx="75304">
                  <c:v>20.284690000000001</c:v>
                </c:pt>
                <c:pt idx="75305">
                  <c:v>20.283113</c:v>
                </c:pt>
                <c:pt idx="75306">
                  <c:v>20.280622000000001</c:v>
                </c:pt>
                <c:pt idx="75307">
                  <c:v>20.280101999999999</c:v>
                </c:pt>
                <c:pt idx="75308">
                  <c:v>20.280391999999999</c:v>
                </c:pt>
                <c:pt idx="75309">
                  <c:v>20.280718</c:v>
                </c:pt>
                <c:pt idx="75310">
                  <c:v>20.276508</c:v>
                </c:pt>
                <c:pt idx="75311">
                  <c:v>20.272331999999999</c:v>
                </c:pt>
                <c:pt idx="75312">
                  <c:v>20.276992</c:v>
                </c:pt>
                <c:pt idx="75313">
                  <c:v>20.282744999999998</c:v>
                </c:pt>
                <c:pt idx="75314">
                  <c:v>20.281254000000001</c:v>
                </c:pt>
                <c:pt idx="75315">
                  <c:v>20.281578</c:v>
                </c:pt>
                <c:pt idx="75316">
                  <c:v>20.282347000000001</c:v>
                </c:pt>
                <c:pt idx="75317">
                  <c:v>20.277612999999999</c:v>
                </c:pt>
                <c:pt idx="75318">
                  <c:v>20.276820000000001</c:v>
                </c:pt>
                <c:pt idx="75319">
                  <c:v>20.281960999999999</c:v>
                </c:pt>
                <c:pt idx="75320">
                  <c:v>20.280843999999998</c:v>
                </c:pt>
                <c:pt idx="75321">
                  <c:v>20.274487000000001</c:v>
                </c:pt>
                <c:pt idx="75322">
                  <c:v>20.274604</c:v>
                </c:pt>
                <c:pt idx="75323">
                  <c:v>20.278234000000001</c:v>
                </c:pt>
                <c:pt idx="75324">
                  <c:v>20.279122000000001</c:v>
                </c:pt>
                <c:pt idx="75325">
                  <c:v>20.279391</c:v>
                </c:pt>
                <c:pt idx="75326">
                  <c:v>20.279482000000002</c:v>
                </c:pt>
                <c:pt idx="75327">
                  <c:v>20.279002999999999</c:v>
                </c:pt>
                <c:pt idx="75328">
                  <c:v>20.280045000000001</c:v>
                </c:pt>
                <c:pt idx="75329">
                  <c:v>20.281845000000001</c:v>
                </c:pt>
                <c:pt idx="75330">
                  <c:v>20.282374000000001</c:v>
                </c:pt>
                <c:pt idx="75331">
                  <c:v>20.283525999999998</c:v>
                </c:pt>
                <c:pt idx="75332">
                  <c:v>20.284165000000002</c:v>
                </c:pt>
                <c:pt idx="75333">
                  <c:v>20.280778999999999</c:v>
                </c:pt>
                <c:pt idx="75334">
                  <c:v>20.277996999999999</c:v>
                </c:pt>
                <c:pt idx="75335">
                  <c:v>20.278714999999998</c:v>
                </c:pt>
                <c:pt idx="75336">
                  <c:v>20.280939</c:v>
                </c:pt>
                <c:pt idx="75337">
                  <c:v>20.285640000000001</c:v>
                </c:pt>
                <c:pt idx="75338">
                  <c:v>20.288364000000001</c:v>
                </c:pt>
                <c:pt idx="75339">
                  <c:v>20.287792</c:v>
                </c:pt>
                <c:pt idx="75340">
                  <c:v>20.284579999999998</c:v>
                </c:pt>
                <c:pt idx="75341">
                  <c:v>20.282173</c:v>
                </c:pt>
                <c:pt idx="75342">
                  <c:v>20.286473999999998</c:v>
                </c:pt>
                <c:pt idx="75343">
                  <c:v>20.289321000000001</c:v>
                </c:pt>
                <c:pt idx="75344">
                  <c:v>20.286391999999999</c:v>
                </c:pt>
                <c:pt idx="75345">
                  <c:v>20.287703</c:v>
                </c:pt>
                <c:pt idx="75346">
                  <c:v>20.288633000000001</c:v>
                </c:pt>
                <c:pt idx="75347">
                  <c:v>20.289679</c:v>
                </c:pt>
                <c:pt idx="75348">
                  <c:v>20.29505</c:v>
                </c:pt>
                <c:pt idx="75349">
                  <c:v>20.291398999999998</c:v>
                </c:pt>
                <c:pt idx="75350">
                  <c:v>20.286950000000001</c:v>
                </c:pt>
                <c:pt idx="75351">
                  <c:v>20.287853999999999</c:v>
                </c:pt>
                <c:pt idx="75352">
                  <c:v>20.288018000000001</c:v>
                </c:pt>
                <c:pt idx="75353">
                  <c:v>20.289128000000002</c:v>
                </c:pt>
                <c:pt idx="75354">
                  <c:v>20.291512000000001</c:v>
                </c:pt>
                <c:pt idx="75355">
                  <c:v>20.294091000000002</c:v>
                </c:pt>
                <c:pt idx="75356">
                  <c:v>20.294115000000001</c:v>
                </c:pt>
                <c:pt idx="75357">
                  <c:v>20.292757999999999</c:v>
                </c:pt>
                <c:pt idx="75358">
                  <c:v>20.291903999999999</c:v>
                </c:pt>
                <c:pt idx="75359">
                  <c:v>20.292857000000001</c:v>
                </c:pt>
                <c:pt idx="75360">
                  <c:v>20.292666000000001</c:v>
                </c:pt>
                <c:pt idx="75361">
                  <c:v>20.291473</c:v>
                </c:pt>
                <c:pt idx="75362">
                  <c:v>20.291837999999998</c:v>
                </c:pt>
                <c:pt idx="75363">
                  <c:v>20.292902999999999</c:v>
                </c:pt>
                <c:pt idx="75364">
                  <c:v>20.296029999999998</c:v>
                </c:pt>
                <c:pt idx="75365">
                  <c:v>20.297453999999998</c:v>
                </c:pt>
                <c:pt idx="75366">
                  <c:v>20.296316999999998</c:v>
                </c:pt>
                <c:pt idx="75367">
                  <c:v>20.294685999999999</c:v>
                </c:pt>
                <c:pt idx="75368">
                  <c:v>20.291176</c:v>
                </c:pt>
                <c:pt idx="75369">
                  <c:v>20.289550999999999</c:v>
                </c:pt>
                <c:pt idx="75370">
                  <c:v>20.291266</c:v>
                </c:pt>
                <c:pt idx="75371">
                  <c:v>20.288778000000001</c:v>
                </c:pt>
                <c:pt idx="75372">
                  <c:v>20.284379000000001</c:v>
                </c:pt>
                <c:pt idx="75373">
                  <c:v>20.286491999999999</c:v>
                </c:pt>
                <c:pt idx="75374">
                  <c:v>20.289978000000001</c:v>
                </c:pt>
                <c:pt idx="75375">
                  <c:v>20.291015999999999</c:v>
                </c:pt>
                <c:pt idx="75376">
                  <c:v>20.290924</c:v>
                </c:pt>
                <c:pt idx="75377">
                  <c:v>20.288761000000001</c:v>
                </c:pt>
                <c:pt idx="75378">
                  <c:v>20.289203000000001</c:v>
                </c:pt>
                <c:pt idx="75379">
                  <c:v>20.291879999999999</c:v>
                </c:pt>
                <c:pt idx="75380">
                  <c:v>20.292370999999999</c:v>
                </c:pt>
                <c:pt idx="75381">
                  <c:v>20.294955999999999</c:v>
                </c:pt>
                <c:pt idx="75382">
                  <c:v>20.295718000000001</c:v>
                </c:pt>
                <c:pt idx="75383">
                  <c:v>20.296583999999999</c:v>
                </c:pt>
                <c:pt idx="75384">
                  <c:v>20.300374000000001</c:v>
                </c:pt>
                <c:pt idx="75385">
                  <c:v>20.301805999999999</c:v>
                </c:pt>
                <c:pt idx="75386">
                  <c:v>20.300355</c:v>
                </c:pt>
                <c:pt idx="75387">
                  <c:v>20.298722999999999</c:v>
                </c:pt>
                <c:pt idx="75388">
                  <c:v>20.298662</c:v>
                </c:pt>
                <c:pt idx="75389">
                  <c:v>20.295877000000001</c:v>
                </c:pt>
                <c:pt idx="75390">
                  <c:v>20.292359999999999</c:v>
                </c:pt>
                <c:pt idx="75391">
                  <c:v>20.294529000000001</c:v>
                </c:pt>
                <c:pt idx="75392">
                  <c:v>20.296944</c:v>
                </c:pt>
                <c:pt idx="75393">
                  <c:v>20.29373</c:v>
                </c:pt>
                <c:pt idx="75394">
                  <c:v>20.292404000000001</c:v>
                </c:pt>
                <c:pt idx="75395">
                  <c:v>20.298643999999999</c:v>
                </c:pt>
                <c:pt idx="75396">
                  <c:v>20.301786</c:v>
                </c:pt>
                <c:pt idx="75397">
                  <c:v>20.297429999999999</c:v>
                </c:pt>
                <c:pt idx="75398">
                  <c:v>20.295625999999999</c:v>
                </c:pt>
                <c:pt idx="75399">
                  <c:v>20.297167000000002</c:v>
                </c:pt>
                <c:pt idx="75400">
                  <c:v>20.296126999999998</c:v>
                </c:pt>
                <c:pt idx="75401">
                  <c:v>20.292975999999999</c:v>
                </c:pt>
                <c:pt idx="75402">
                  <c:v>20.292010000000001</c:v>
                </c:pt>
                <c:pt idx="75403">
                  <c:v>20.29532</c:v>
                </c:pt>
                <c:pt idx="75404">
                  <c:v>20.299285999999999</c:v>
                </c:pt>
                <c:pt idx="75405">
                  <c:v>20.300239999999999</c:v>
                </c:pt>
                <c:pt idx="75406">
                  <c:v>20.300322000000001</c:v>
                </c:pt>
                <c:pt idx="75407">
                  <c:v>20.301797000000001</c:v>
                </c:pt>
                <c:pt idx="75408">
                  <c:v>20.302883999999999</c:v>
                </c:pt>
                <c:pt idx="75409">
                  <c:v>20.30536</c:v>
                </c:pt>
                <c:pt idx="75410">
                  <c:v>20.305524999999999</c:v>
                </c:pt>
                <c:pt idx="75411">
                  <c:v>20.306108999999999</c:v>
                </c:pt>
                <c:pt idx="75412">
                  <c:v>20.309024000000001</c:v>
                </c:pt>
                <c:pt idx="75413">
                  <c:v>20.307804000000001</c:v>
                </c:pt>
                <c:pt idx="75414">
                  <c:v>20.304445999999999</c:v>
                </c:pt>
                <c:pt idx="75415">
                  <c:v>20.304403000000001</c:v>
                </c:pt>
                <c:pt idx="75416">
                  <c:v>20.304119</c:v>
                </c:pt>
                <c:pt idx="75417">
                  <c:v>20.303449000000001</c:v>
                </c:pt>
                <c:pt idx="75418">
                  <c:v>20.308971</c:v>
                </c:pt>
                <c:pt idx="75419">
                  <c:v>20.311703000000001</c:v>
                </c:pt>
                <c:pt idx="75420">
                  <c:v>20.306369</c:v>
                </c:pt>
                <c:pt idx="75421">
                  <c:v>20.305577</c:v>
                </c:pt>
                <c:pt idx="75422">
                  <c:v>20.308489999999999</c:v>
                </c:pt>
                <c:pt idx="75423">
                  <c:v>20.306003</c:v>
                </c:pt>
                <c:pt idx="75424">
                  <c:v>20.302192999999999</c:v>
                </c:pt>
                <c:pt idx="75425">
                  <c:v>20.303265</c:v>
                </c:pt>
                <c:pt idx="75426">
                  <c:v>20.303799999999999</c:v>
                </c:pt>
                <c:pt idx="75427">
                  <c:v>20.304645000000001</c:v>
                </c:pt>
                <c:pt idx="75428">
                  <c:v>20.307656000000001</c:v>
                </c:pt>
                <c:pt idx="75429">
                  <c:v>20.306798000000001</c:v>
                </c:pt>
                <c:pt idx="75430">
                  <c:v>20.303059999999999</c:v>
                </c:pt>
                <c:pt idx="75431">
                  <c:v>20.302669999999999</c:v>
                </c:pt>
                <c:pt idx="75432">
                  <c:v>20.303229000000002</c:v>
                </c:pt>
                <c:pt idx="75433">
                  <c:v>20.303716999999999</c:v>
                </c:pt>
                <c:pt idx="75434">
                  <c:v>20.303829</c:v>
                </c:pt>
                <c:pt idx="75435">
                  <c:v>20.300854999999999</c:v>
                </c:pt>
                <c:pt idx="75436">
                  <c:v>20.299381</c:v>
                </c:pt>
                <c:pt idx="75437">
                  <c:v>20.302375000000001</c:v>
                </c:pt>
                <c:pt idx="75438">
                  <c:v>20.304292</c:v>
                </c:pt>
                <c:pt idx="75439">
                  <c:v>20.306827999999999</c:v>
                </c:pt>
                <c:pt idx="75440">
                  <c:v>20.310376000000002</c:v>
                </c:pt>
                <c:pt idx="75441">
                  <c:v>20.308239</c:v>
                </c:pt>
                <c:pt idx="75442">
                  <c:v>20.307500000000001</c:v>
                </c:pt>
                <c:pt idx="75443">
                  <c:v>20.309197999999999</c:v>
                </c:pt>
                <c:pt idx="75444">
                  <c:v>20.309422000000001</c:v>
                </c:pt>
                <c:pt idx="75445">
                  <c:v>20.315297000000001</c:v>
                </c:pt>
                <c:pt idx="75446">
                  <c:v>20.319258999999999</c:v>
                </c:pt>
                <c:pt idx="75447">
                  <c:v>20.314899</c:v>
                </c:pt>
                <c:pt idx="75448">
                  <c:v>20.315064</c:v>
                </c:pt>
                <c:pt idx="75449">
                  <c:v>20.321279000000001</c:v>
                </c:pt>
                <c:pt idx="75450">
                  <c:v>20.320564999999998</c:v>
                </c:pt>
                <c:pt idx="75451">
                  <c:v>20.314094000000001</c:v>
                </c:pt>
                <c:pt idx="75452">
                  <c:v>20.312453999999999</c:v>
                </c:pt>
                <c:pt idx="75453">
                  <c:v>20.311948000000001</c:v>
                </c:pt>
                <c:pt idx="75454">
                  <c:v>20.306867</c:v>
                </c:pt>
                <c:pt idx="75455">
                  <c:v>20.305589000000001</c:v>
                </c:pt>
                <c:pt idx="75456">
                  <c:v>20.308710999999999</c:v>
                </c:pt>
                <c:pt idx="75457">
                  <c:v>20.307379000000001</c:v>
                </c:pt>
                <c:pt idx="75458">
                  <c:v>20.30602</c:v>
                </c:pt>
                <c:pt idx="75459">
                  <c:v>20.309540999999999</c:v>
                </c:pt>
                <c:pt idx="75460">
                  <c:v>20.309249999999999</c:v>
                </c:pt>
                <c:pt idx="75461">
                  <c:v>20.305202999999999</c:v>
                </c:pt>
                <c:pt idx="75462">
                  <c:v>20.303117</c:v>
                </c:pt>
                <c:pt idx="75463">
                  <c:v>20.302902</c:v>
                </c:pt>
                <c:pt idx="75464">
                  <c:v>20.304921</c:v>
                </c:pt>
                <c:pt idx="75465">
                  <c:v>20.305814000000002</c:v>
                </c:pt>
                <c:pt idx="75466">
                  <c:v>20.301988000000001</c:v>
                </c:pt>
                <c:pt idx="75467">
                  <c:v>20.302049</c:v>
                </c:pt>
                <c:pt idx="75468">
                  <c:v>20.303985000000001</c:v>
                </c:pt>
                <c:pt idx="75469">
                  <c:v>20.303691000000001</c:v>
                </c:pt>
                <c:pt idx="75470">
                  <c:v>20.305018</c:v>
                </c:pt>
                <c:pt idx="75471">
                  <c:v>20.305122000000001</c:v>
                </c:pt>
                <c:pt idx="75472">
                  <c:v>20.303477000000001</c:v>
                </c:pt>
                <c:pt idx="75473">
                  <c:v>20.301400999999998</c:v>
                </c:pt>
                <c:pt idx="75474">
                  <c:v>20.299792</c:v>
                </c:pt>
                <c:pt idx="75475">
                  <c:v>20.303350999999999</c:v>
                </c:pt>
                <c:pt idx="75476">
                  <c:v>20.305712</c:v>
                </c:pt>
                <c:pt idx="75477">
                  <c:v>20.302287</c:v>
                </c:pt>
                <c:pt idx="75478">
                  <c:v>20.302962999999998</c:v>
                </c:pt>
                <c:pt idx="75479">
                  <c:v>20.306552</c:v>
                </c:pt>
                <c:pt idx="75480">
                  <c:v>20.307465000000001</c:v>
                </c:pt>
                <c:pt idx="75481">
                  <c:v>20.310169999999999</c:v>
                </c:pt>
                <c:pt idx="75482">
                  <c:v>20.314633000000001</c:v>
                </c:pt>
                <c:pt idx="75483">
                  <c:v>20.316634000000001</c:v>
                </c:pt>
                <c:pt idx="75484">
                  <c:v>20.317513999999999</c:v>
                </c:pt>
                <c:pt idx="75485">
                  <c:v>20.316922000000002</c:v>
                </c:pt>
                <c:pt idx="75486">
                  <c:v>20.313123999999998</c:v>
                </c:pt>
                <c:pt idx="75487">
                  <c:v>20.3124</c:v>
                </c:pt>
                <c:pt idx="75488">
                  <c:v>20.317817999999999</c:v>
                </c:pt>
                <c:pt idx="75489">
                  <c:v>20.318681000000002</c:v>
                </c:pt>
                <c:pt idx="75490">
                  <c:v>20.316606</c:v>
                </c:pt>
                <c:pt idx="75491">
                  <c:v>20.320487</c:v>
                </c:pt>
                <c:pt idx="75492">
                  <c:v>20.317958000000001</c:v>
                </c:pt>
                <c:pt idx="75493">
                  <c:v>20.315325999999999</c:v>
                </c:pt>
                <c:pt idx="75494">
                  <c:v>20.321007000000002</c:v>
                </c:pt>
                <c:pt idx="75495">
                  <c:v>20.319803</c:v>
                </c:pt>
                <c:pt idx="75496">
                  <c:v>20.314852999999999</c:v>
                </c:pt>
                <c:pt idx="75497">
                  <c:v>20.318434</c:v>
                </c:pt>
                <c:pt idx="75498">
                  <c:v>20.322617999999999</c:v>
                </c:pt>
                <c:pt idx="75499">
                  <c:v>20.319189000000001</c:v>
                </c:pt>
                <c:pt idx="75500">
                  <c:v>20.316330000000001</c:v>
                </c:pt>
                <c:pt idx="75501">
                  <c:v>20.316963000000001</c:v>
                </c:pt>
                <c:pt idx="75502">
                  <c:v>20.316286999999999</c:v>
                </c:pt>
                <c:pt idx="75503">
                  <c:v>20.314668000000001</c:v>
                </c:pt>
                <c:pt idx="75504">
                  <c:v>20.313490000000002</c:v>
                </c:pt>
                <c:pt idx="75505">
                  <c:v>20.315975999999999</c:v>
                </c:pt>
                <c:pt idx="75506">
                  <c:v>20.316905999999999</c:v>
                </c:pt>
                <c:pt idx="75507">
                  <c:v>20.313306000000001</c:v>
                </c:pt>
                <c:pt idx="75508">
                  <c:v>20.310735999999999</c:v>
                </c:pt>
                <c:pt idx="75509">
                  <c:v>20.309203</c:v>
                </c:pt>
                <c:pt idx="75510">
                  <c:v>20.310641</c:v>
                </c:pt>
                <c:pt idx="75511">
                  <c:v>20.314845999999999</c:v>
                </c:pt>
                <c:pt idx="75512">
                  <c:v>20.314481000000001</c:v>
                </c:pt>
                <c:pt idx="75513">
                  <c:v>20.314143000000001</c:v>
                </c:pt>
                <c:pt idx="75514">
                  <c:v>20.317207</c:v>
                </c:pt>
                <c:pt idx="75515">
                  <c:v>20.319012000000001</c:v>
                </c:pt>
                <c:pt idx="75516">
                  <c:v>20.317575999999999</c:v>
                </c:pt>
                <c:pt idx="75517">
                  <c:v>20.315975999999999</c:v>
                </c:pt>
                <c:pt idx="75518">
                  <c:v>20.314482000000002</c:v>
                </c:pt>
                <c:pt idx="75519">
                  <c:v>20.314532</c:v>
                </c:pt>
                <c:pt idx="75520">
                  <c:v>20.318141000000001</c:v>
                </c:pt>
                <c:pt idx="75521">
                  <c:v>20.321793</c:v>
                </c:pt>
                <c:pt idx="75522">
                  <c:v>20.323324</c:v>
                </c:pt>
                <c:pt idx="75523">
                  <c:v>20.325952999999998</c:v>
                </c:pt>
                <c:pt idx="75524">
                  <c:v>20.324922000000001</c:v>
                </c:pt>
                <c:pt idx="75525">
                  <c:v>20.32602</c:v>
                </c:pt>
                <c:pt idx="75526">
                  <c:v>20.330922000000001</c:v>
                </c:pt>
                <c:pt idx="75527">
                  <c:v>20.331109999999999</c:v>
                </c:pt>
                <c:pt idx="75528">
                  <c:v>20.332369</c:v>
                </c:pt>
                <c:pt idx="75529">
                  <c:v>20.332273000000001</c:v>
                </c:pt>
                <c:pt idx="75530">
                  <c:v>20.326561000000002</c:v>
                </c:pt>
                <c:pt idx="75531">
                  <c:v>20.32395</c:v>
                </c:pt>
                <c:pt idx="75532">
                  <c:v>20.325913</c:v>
                </c:pt>
                <c:pt idx="75533">
                  <c:v>20.326682999999999</c:v>
                </c:pt>
                <c:pt idx="75534">
                  <c:v>20.325818999999999</c:v>
                </c:pt>
                <c:pt idx="75535">
                  <c:v>20.327404000000001</c:v>
                </c:pt>
                <c:pt idx="75536">
                  <c:v>20.328598</c:v>
                </c:pt>
                <c:pt idx="75537">
                  <c:v>20.327351</c:v>
                </c:pt>
                <c:pt idx="75538">
                  <c:v>20.328005999999998</c:v>
                </c:pt>
                <c:pt idx="75539">
                  <c:v>20.327061</c:v>
                </c:pt>
                <c:pt idx="75540">
                  <c:v>20.325081000000001</c:v>
                </c:pt>
                <c:pt idx="75541">
                  <c:v>20.327079999999999</c:v>
                </c:pt>
                <c:pt idx="75542">
                  <c:v>20.32912</c:v>
                </c:pt>
                <c:pt idx="75543">
                  <c:v>20.326941000000001</c:v>
                </c:pt>
                <c:pt idx="75544">
                  <c:v>20.320606999999999</c:v>
                </c:pt>
                <c:pt idx="75545">
                  <c:v>20.319544</c:v>
                </c:pt>
                <c:pt idx="75546">
                  <c:v>20.322907000000001</c:v>
                </c:pt>
                <c:pt idx="75547">
                  <c:v>20.321497999999998</c:v>
                </c:pt>
                <c:pt idx="75548">
                  <c:v>20.319939000000002</c:v>
                </c:pt>
                <c:pt idx="75549">
                  <c:v>20.322475000000001</c:v>
                </c:pt>
                <c:pt idx="75550">
                  <c:v>20.324090999999999</c:v>
                </c:pt>
                <c:pt idx="75551">
                  <c:v>20.324377999999999</c:v>
                </c:pt>
                <c:pt idx="75552">
                  <c:v>20.323810000000002</c:v>
                </c:pt>
                <c:pt idx="75553">
                  <c:v>20.322818000000002</c:v>
                </c:pt>
                <c:pt idx="75554">
                  <c:v>20.322389000000001</c:v>
                </c:pt>
                <c:pt idx="75555">
                  <c:v>20.324764999999999</c:v>
                </c:pt>
                <c:pt idx="75556">
                  <c:v>20.327159999999999</c:v>
                </c:pt>
                <c:pt idx="75557">
                  <c:v>20.325437000000001</c:v>
                </c:pt>
                <c:pt idx="75558">
                  <c:v>20.322348999999999</c:v>
                </c:pt>
                <c:pt idx="75559">
                  <c:v>20.324922999999998</c:v>
                </c:pt>
                <c:pt idx="75560">
                  <c:v>20.326069</c:v>
                </c:pt>
                <c:pt idx="75561">
                  <c:v>20.320654999999999</c:v>
                </c:pt>
                <c:pt idx="75562">
                  <c:v>20.321446000000002</c:v>
                </c:pt>
                <c:pt idx="75563">
                  <c:v>20.326468999999999</c:v>
                </c:pt>
                <c:pt idx="75564">
                  <c:v>20.328264999999998</c:v>
                </c:pt>
                <c:pt idx="75565">
                  <c:v>20.329229999999999</c:v>
                </c:pt>
                <c:pt idx="75566">
                  <c:v>20.327428000000001</c:v>
                </c:pt>
                <c:pt idx="75567">
                  <c:v>20.330295</c:v>
                </c:pt>
                <c:pt idx="75568">
                  <c:v>20.337479999999999</c:v>
                </c:pt>
                <c:pt idx="75569">
                  <c:v>20.336272000000001</c:v>
                </c:pt>
                <c:pt idx="75570">
                  <c:v>20.331130999999999</c:v>
                </c:pt>
                <c:pt idx="75571">
                  <c:v>20.331171000000001</c:v>
                </c:pt>
                <c:pt idx="75572">
                  <c:v>20.332356000000001</c:v>
                </c:pt>
                <c:pt idx="75573">
                  <c:v>20.332246000000001</c:v>
                </c:pt>
                <c:pt idx="75574">
                  <c:v>20.332985999999998</c:v>
                </c:pt>
                <c:pt idx="75575">
                  <c:v>20.334648000000001</c:v>
                </c:pt>
                <c:pt idx="75576">
                  <c:v>20.334295000000001</c:v>
                </c:pt>
                <c:pt idx="75577">
                  <c:v>20.334275999999999</c:v>
                </c:pt>
                <c:pt idx="75578">
                  <c:v>20.333276000000001</c:v>
                </c:pt>
                <c:pt idx="75579">
                  <c:v>20.332591000000001</c:v>
                </c:pt>
                <c:pt idx="75580">
                  <c:v>20.333449999999999</c:v>
                </c:pt>
                <c:pt idx="75581">
                  <c:v>20.335159999999998</c:v>
                </c:pt>
                <c:pt idx="75582">
                  <c:v>20.334937</c:v>
                </c:pt>
                <c:pt idx="75583">
                  <c:v>20.332549</c:v>
                </c:pt>
                <c:pt idx="75584">
                  <c:v>20.330451</c:v>
                </c:pt>
                <c:pt idx="75585">
                  <c:v>20.33079</c:v>
                </c:pt>
                <c:pt idx="75586">
                  <c:v>20.335135999999999</c:v>
                </c:pt>
                <c:pt idx="75587">
                  <c:v>20.337738999999999</c:v>
                </c:pt>
                <c:pt idx="75588">
                  <c:v>20.332173999999998</c:v>
                </c:pt>
                <c:pt idx="75589">
                  <c:v>20.330265000000001</c:v>
                </c:pt>
                <c:pt idx="75590">
                  <c:v>20.336535999999999</c:v>
                </c:pt>
                <c:pt idx="75591">
                  <c:v>20.336646000000002</c:v>
                </c:pt>
                <c:pt idx="75592">
                  <c:v>20.331607999999999</c:v>
                </c:pt>
                <c:pt idx="75593">
                  <c:v>20.333431999999998</c:v>
                </c:pt>
                <c:pt idx="75594">
                  <c:v>20.340031</c:v>
                </c:pt>
                <c:pt idx="75595">
                  <c:v>20.339092999999998</c:v>
                </c:pt>
                <c:pt idx="75596">
                  <c:v>20.333321000000002</c:v>
                </c:pt>
                <c:pt idx="75597">
                  <c:v>20.331256</c:v>
                </c:pt>
                <c:pt idx="75598">
                  <c:v>20.331631000000002</c:v>
                </c:pt>
                <c:pt idx="75599">
                  <c:v>20.331838000000001</c:v>
                </c:pt>
                <c:pt idx="75600">
                  <c:v>20.330819000000002</c:v>
                </c:pt>
                <c:pt idx="75601">
                  <c:v>20.330098</c:v>
                </c:pt>
                <c:pt idx="75602">
                  <c:v>20.332312999999999</c:v>
                </c:pt>
                <c:pt idx="75603">
                  <c:v>20.33493</c:v>
                </c:pt>
                <c:pt idx="75604">
                  <c:v>20.331994999999999</c:v>
                </c:pt>
                <c:pt idx="75605">
                  <c:v>20.330448000000001</c:v>
                </c:pt>
                <c:pt idx="75606">
                  <c:v>20.330839000000001</c:v>
                </c:pt>
                <c:pt idx="75607">
                  <c:v>20.332822</c:v>
                </c:pt>
                <c:pt idx="75608">
                  <c:v>20.340454000000001</c:v>
                </c:pt>
                <c:pt idx="75609">
                  <c:v>20.342514000000001</c:v>
                </c:pt>
                <c:pt idx="75610">
                  <c:v>20.338374000000002</c:v>
                </c:pt>
                <c:pt idx="75611">
                  <c:v>20.342727</c:v>
                </c:pt>
                <c:pt idx="75612">
                  <c:v>20.348095000000001</c:v>
                </c:pt>
                <c:pt idx="75613">
                  <c:v>20.349008999999999</c:v>
                </c:pt>
                <c:pt idx="75614">
                  <c:v>20.348571</c:v>
                </c:pt>
                <c:pt idx="75615">
                  <c:v>20.349460000000001</c:v>
                </c:pt>
                <c:pt idx="75616">
                  <c:v>20.352329000000001</c:v>
                </c:pt>
                <c:pt idx="75617">
                  <c:v>20.350256000000002</c:v>
                </c:pt>
                <c:pt idx="75618">
                  <c:v>20.346841999999999</c:v>
                </c:pt>
                <c:pt idx="75619">
                  <c:v>20.345503999999998</c:v>
                </c:pt>
                <c:pt idx="75620">
                  <c:v>20.347297999999999</c:v>
                </c:pt>
                <c:pt idx="75621">
                  <c:v>20.353027000000001</c:v>
                </c:pt>
                <c:pt idx="75622">
                  <c:v>20.354590000000002</c:v>
                </c:pt>
                <c:pt idx="75623">
                  <c:v>20.350802000000002</c:v>
                </c:pt>
                <c:pt idx="75624">
                  <c:v>20.348239</c:v>
                </c:pt>
                <c:pt idx="75625">
                  <c:v>20.351444000000001</c:v>
                </c:pt>
                <c:pt idx="75626">
                  <c:v>20.355422999999998</c:v>
                </c:pt>
                <c:pt idx="75627">
                  <c:v>20.350821</c:v>
                </c:pt>
                <c:pt idx="75628">
                  <c:v>20.346444999999999</c:v>
                </c:pt>
                <c:pt idx="75629">
                  <c:v>20.347128000000001</c:v>
                </c:pt>
                <c:pt idx="75630">
                  <c:v>20.345203000000001</c:v>
                </c:pt>
                <c:pt idx="75631">
                  <c:v>20.345547</c:v>
                </c:pt>
                <c:pt idx="75632">
                  <c:v>20.346240999999999</c:v>
                </c:pt>
                <c:pt idx="75633">
                  <c:v>20.343921000000002</c:v>
                </c:pt>
                <c:pt idx="75634">
                  <c:v>20.346589000000002</c:v>
                </c:pt>
                <c:pt idx="75635">
                  <c:v>20.351282000000001</c:v>
                </c:pt>
                <c:pt idx="75636">
                  <c:v>20.352867</c:v>
                </c:pt>
                <c:pt idx="75637">
                  <c:v>20.354254000000001</c:v>
                </c:pt>
                <c:pt idx="75638">
                  <c:v>20.351106000000001</c:v>
                </c:pt>
                <c:pt idx="75639">
                  <c:v>20.345955</c:v>
                </c:pt>
                <c:pt idx="75640">
                  <c:v>20.347024000000001</c:v>
                </c:pt>
                <c:pt idx="75641">
                  <c:v>20.348875</c:v>
                </c:pt>
                <c:pt idx="75642">
                  <c:v>20.349271000000002</c:v>
                </c:pt>
                <c:pt idx="75643">
                  <c:v>20.3504</c:v>
                </c:pt>
                <c:pt idx="75644">
                  <c:v>20.351075999999999</c:v>
                </c:pt>
                <c:pt idx="75645">
                  <c:v>20.352626999999998</c:v>
                </c:pt>
                <c:pt idx="75646">
                  <c:v>20.355757000000001</c:v>
                </c:pt>
                <c:pt idx="75647">
                  <c:v>20.355277999999998</c:v>
                </c:pt>
                <c:pt idx="75648">
                  <c:v>20.348029</c:v>
                </c:pt>
                <c:pt idx="75649">
                  <c:v>20.347708000000001</c:v>
                </c:pt>
                <c:pt idx="75650">
                  <c:v>20.355744999999999</c:v>
                </c:pt>
                <c:pt idx="75651">
                  <c:v>20.356311999999999</c:v>
                </c:pt>
                <c:pt idx="75652">
                  <c:v>20.355737000000001</c:v>
                </c:pt>
                <c:pt idx="75653">
                  <c:v>20.358421</c:v>
                </c:pt>
                <c:pt idx="75654">
                  <c:v>20.35596</c:v>
                </c:pt>
                <c:pt idx="75655">
                  <c:v>20.354129</c:v>
                </c:pt>
                <c:pt idx="75656">
                  <c:v>20.354824000000001</c:v>
                </c:pt>
                <c:pt idx="75657">
                  <c:v>20.357766000000002</c:v>
                </c:pt>
                <c:pt idx="75658">
                  <c:v>20.359114999999999</c:v>
                </c:pt>
                <c:pt idx="75659">
                  <c:v>20.359404000000001</c:v>
                </c:pt>
                <c:pt idx="75660">
                  <c:v>20.362929999999999</c:v>
                </c:pt>
                <c:pt idx="75661">
                  <c:v>20.36402</c:v>
                </c:pt>
                <c:pt idx="75662">
                  <c:v>20.361252</c:v>
                </c:pt>
                <c:pt idx="75663">
                  <c:v>20.35707</c:v>
                </c:pt>
                <c:pt idx="75664">
                  <c:v>20.358211000000001</c:v>
                </c:pt>
                <c:pt idx="75665">
                  <c:v>20.361750000000001</c:v>
                </c:pt>
                <c:pt idx="75666">
                  <c:v>20.359262999999999</c:v>
                </c:pt>
                <c:pt idx="75667">
                  <c:v>20.359828</c:v>
                </c:pt>
                <c:pt idx="75668">
                  <c:v>20.362791000000001</c:v>
                </c:pt>
                <c:pt idx="75669">
                  <c:v>20.359922000000001</c:v>
                </c:pt>
                <c:pt idx="75670">
                  <c:v>20.358374000000001</c:v>
                </c:pt>
                <c:pt idx="75671">
                  <c:v>20.361319000000002</c:v>
                </c:pt>
                <c:pt idx="75672">
                  <c:v>20.362119</c:v>
                </c:pt>
                <c:pt idx="75673">
                  <c:v>20.360187</c:v>
                </c:pt>
                <c:pt idx="75674">
                  <c:v>20.357835000000001</c:v>
                </c:pt>
                <c:pt idx="75675">
                  <c:v>20.355595000000001</c:v>
                </c:pt>
                <c:pt idx="75676">
                  <c:v>20.357517000000001</c:v>
                </c:pt>
                <c:pt idx="75677">
                  <c:v>20.359406</c:v>
                </c:pt>
                <c:pt idx="75678">
                  <c:v>20.357557</c:v>
                </c:pt>
                <c:pt idx="75679">
                  <c:v>20.36016</c:v>
                </c:pt>
                <c:pt idx="75680">
                  <c:v>20.360343</c:v>
                </c:pt>
                <c:pt idx="75681">
                  <c:v>20.356335000000001</c:v>
                </c:pt>
                <c:pt idx="75682">
                  <c:v>20.360931000000001</c:v>
                </c:pt>
                <c:pt idx="75683">
                  <c:v>20.365742999999998</c:v>
                </c:pt>
                <c:pt idx="75684">
                  <c:v>20.360510999999999</c:v>
                </c:pt>
                <c:pt idx="75685">
                  <c:v>20.355172</c:v>
                </c:pt>
                <c:pt idx="75686">
                  <c:v>20.356895000000002</c:v>
                </c:pt>
                <c:pt idx="75687">
                  <c:v>20.362057</c:v>
                </c:pt>
                <c:pt idx="75688">
                  <c:v>20.365086000000002</c:v>
                </c:pt>
                <c:pt idx="75689">
                  <c:v>20.363513000000001</c:v>
                </c:pt>
                <c:pt idx="75690">
                  <c:v>20.358694</c:v>
                </c:pt>
                <c:pt idx="75691">
                  <c:v>20.356591000000002</c:v>
                </c:pt>
                <c:pt idx="75692">
                  <c:v>20.355961000000001</c:v>
                </c:pt>
                <c:pt idx="75693">
                  <c:v>20.356297999999999</c:v>
                </c:pt>
                <c:pt idx="75694">
                  <c:v>20.358101999999999</c:v>
                </c:pt>
                <c:pt idx="75695">
                  <c:v>20.356960000000001</c:v>
                </c:pt>
                <c:pt idx="75696">
                  <c:v>20.355219000000002</c:v>
                </c:pt>
                <c:pt idx="75697">
                  <c:v>20.358051</c:v>
                </c:pt>
                <c:pt idx="75698">
                  <c:v>20.362121999999999</c:v>
                </c:pt>
                <c:pt idx="75699">
                  <c:v>20.362112</c:v>
                </c:pt>
                <c:pt idx="75700">
                  <c:v>20.359835</c:v>
                </c:pt>
                <c:pt idx="75701">
                  <c:v>20.363320999999999</c:v>
                </c:pt>
                <c:pt idx="75702">
                  <c:v>20.367857000000001</c:v>
                </c:pt>
                <c:pt idx="75703">
                  <c:v>20.3628</c:v>
                </c:pt>
                <c:pt idx="75704">
                  <c:v>20.359179999999999</c:v>
                </c:pt>
                <c:pt idx="75705">
                  <c:v>20.363491</c:v>
                </c:pt>
                <c:pt idx="75706">
                  <c:v>20.365117999999999</c:v>
                </c:pt>
                <c:pt idx="75707">
                  <c:v>20.364664999999999</c:v>
                </c:pt>
                <c:pt idx="75708">
                  <c:v>20.365098</c:v>
                </c:pt>
                <c:pt idx="75709">
                  <c:v>20.363713000000001</c:v>
                </c:pt>
                <c:pt idx="75710">
                  <c:v>20.362351</c:v>
                </c:pt>
                <c:pt idx="75711">
                  <c:v>20.35999</c:v>
                </c:pt>
                <c:pt idx="75712">
                  <c:v>20.358774</c:v>
                </c:pt>
                <c:pt idx="75713">
                  <c:v>20.365030999999998</c:v>
                </c:pt>
                <c:pt idx="75714">
                  <c:v>20.368105</c:v>
                </c:pt>
                <c:pt idx="75715">
                  <c:v>20.364577000000001</c:v>
                </c:pt>
                <c:pt idx="75716">
                  <c:v>20.365694000000001</c:v>
                </c:pt>
                <c:pt idx="75717">
                  <c:v>20.366743</c:v>
                </c:pt>
                <c:pt idx="75718">
                  <c:v>20.365725000000001</c:v>
                </c:pt>
                <c:pt idx="75719">
                  <c:v>20.369228</c:v>
                </c:pt>
                <c:pt idx="75720">
                  <c:v>20.370293</c:v>
                </c:pt>
                <c:pt idx="75721">
                  <c:v>20.369029999999999</c:v>
                </c:pt>
                <c:pt idx="75722">
                  <c:v>20.368607999999998</c:v>
                </c:pt>
                <c:pt idx="75723">
                  <c:v>20.368870000000001</c:v>
                </c:pt>
                <c:pt idx="75724">
                  <c:v>20.366486999999999</c:v>
                </c:pt>
                <c:pt idx="75725">
                  <c:v>20.364940000000001</c:v>
                </c:pt>
                <c:pt idx="75726">
                  <c:v>20.365846000000001</c:v>
                </c:pt>
                <c:pt idx="75727">
                  <c:v>20.362148999999999</c:v>
                </c:pt>
                <c:pt idx="75728">
                  <c:v>20.359061000000001</c:v>
                </c:pt>
                <c:pt idx="75729">
                  <c:v>20.365034000000001</c:v>
                </c:pt>
                <c:pt idx="75730">
                  <c:v>20.369333000000001</c:v>
                </c:pt>
                <c:pt idx="75731">
                  <c:v>20.364822</c:v>
                </c:pt>
                <c:pt idx="75732">
                  <c:v>20.360949000000002</c:v>
                </c:pt>
                <c:pt idx="75733">
                  <c:v>20.363121</c:v>
                </c:pt>
                <c:pt idx="75734">
                  <c:v>20.366471000000001</c:v>
                </c:pt>
                <c:pt idx="75735">
                  <c:v>20.368404999999999</c:v>
                </c:pt>
                <c:pt idx="75736">
                  <c:v>20.365466999999999</c:v>
                </c:pt>
                <c:pt idx="75737">
                  <c:v>20.363116000000002</c:v>
                </c:pt>
                <c:pt idx="75738">
                  <c:v>20.366655000000002</c:v>
                </c:pt>
                <c:pt idx="75739">
                  <c:v>20.367318000000001</c:v>
                </c:pt>
                <c:pt idx="75740">
                  <c:v>20.366485000000001</c:v>
                </c:pt>
                <c:pt idx="75741">
                  <c:v>20.368683999999998</c:v>
                </c:pt>
                <c:pt idx="75742">
                  <c:v>20.366833</c:v>
                </c:pt>
                <c:pt idx="75743">
                  <c:v>20.364677</c:v>
                </c:pt>
                <c:pt idx="75744">
                  <c:v>20.366112999999999</c:v>
                </c:pt>
                <c:pt idx="75745">
                  <c:v>20.366849999999999</c:v>
                </c:pt>
                <c:pt idx="75746">
                  <c:v>20.364905</c:v>
                </c:pt>
                <c:pt idx="75747">
                  <c:v>20.364279</c:v>
                </c:pt>
                <c:pt idx="75748">
                  <c:v>20.365051000000001</c:v>
                </c:pt>
                <c:pt idx="75749">
                  <c:v>20.365611000000001</c:v>
                </c:pt>
                <c:pt idx="75750">
                  <c:v>20.366637999999998</c:v>
                </c:pt>
                <c:pt idx="75751">
                  <c:v>20.369771</c:v>
                </c:pt>
                <c:pt idx="75752">
                  <c:v>20.371718999999999</c:v>
                </c:pt>
                <c:pt idx="75753">
                  <c:v>20.370533000000002</c:v>
                </c:pt>
                <c:pt idx="75754">
                  <c:v>20.373559</c:v>
                </c:pt>
                <c:pt idx="75755">
                  <c:v>20.376166999999999</c:v>
                </c:pt>
                <c:pt idx="75756">
                  <c:v>20.373981000000001</c:v>
                </c:pt>
                <c:pt idx="75757">
                  <c:v>20.375008000000001</c:v>
                </c:pt>
                <c:pt idx="75758">
                  <c:v>20.378432</c:v>
                </c:pt>
                <c:pt idx="75759">
                  <c:v>20.379254</c:v>
                </c:pt>
                <c:pt idx="75760">
                  <c:v>20.378612</c:v>
                </c:pt>
                <c:pt idx="75761">
                  <c:v>20.379436999999999</c:v>
                </c:pt>
                <c:pt idx="75762">
                  <c:v>20.379011999999999</c:v>
                </c:pt>
                <c:pt idx="75763">
                  <c:v>20.378988</c:v>
                </c:pt>
                <c:pt idx="75764">
                  <c:v>20.379847000000002</c:v>
                </c:pt>
                <c:pt idx="75765">
                  <c:v>20.378791</c:v>
                </c:pt>
                <c:pt idx="75766">
                  <c:v>20.375854</c:v>
                </c:pt>
                <c:pt idx="75767">
                  <c:v>20.375195999999999</c:v>
                </c:pt>
                <c:pt idx="75768">
                  <c:v>20.376754999999999</c:v>
                </c:pt>
                <c:pt idx="75769">
                  <c:v>20.376667999999999</c:v>
                </c:pt>
                <c:pt idx="75770">
                  <c:v>20.378549</c:v>
                </c:pt>
                <c:pt idx="75771">
                  <c:v>20.382997</c:v>
                </c:pt>
                <c:pt idx="75772">
                  <c:v>20.380364</c:v>
                </c:pt>
                <c:pt idx="75773">
                  <c:v>20.374576999999999</c:v>
                </c:pt>
                <c:pt idx="75774">
                  <c:v>20.375018000000001</c:v>
                </c:pt>
                <c:pt idx="75775">
                  <c:v>20.378729</c:v>
                </c:pt>
                <c:pt idx="75776">
                  <c:v>20.379241</c:v>
                </c:pt>
                <c:pt idx="75777">
                  <c:v>20.376176999999998</c:v>
                </c:pt>
                <c:pt idx="75778">
                  <c:v>20.373408000000001</c:v>
                </c:pt>
                <c:pt idx="75779">
                  <c:v>20.372782000000001</c:v>
                </c:pt>
                <c:pt idx="75780">
                  <c:v>20.372039999999998</c:v>
                </c:pt>
                <c:pt idx="75781">
                  <c:v>20.373908</c:v>
                </c:pt>
                <c:pt idx="75782">
                  <c:v>20.380317000000002</c:v>
                </c:pt>
                <c:pt idx="75783">
                  <c:v>20.379764999999999</c:v>
                </c:pt>
                <c:pt idx="75784">
                  <c:v>20.374921000000001</c:v>
                </c:pt>
                <c:pt idx="75785">
                  <c:v>20.379256000000002</c:v>
                </c:pt>
                <c:pt idx="75786">
                  <c:v>20.381049999999998</c:v>
                </c:pt>
                <c:pt idx="75787">
                  <c:v>20.379784999999998</c:v>
                </c:pt>
                <c:pt idx="75788">
                  <c:v>20.382583</c:v>
                </c:pt>
                <c:pt idx="75789">
                  <c:v>20.383025</c:v>
                </c:pt>
                <c:pt idx="75790">
                  <c:v>20.385024000000001</c:v>
                </c:pt>
                <c:pt idx="75791">
                  <c:v>20.388708999999999</c:v>
                </c:pt>
                <c:pt idx="75792">
                  <c:v>20.383856999999999</c:v>
                </c:pt>
                <c:pt idx="75793">
                  <c:v>20.379306</c:v>
                </c:pt>
                <c:pt idx="75794">
                  <c:v>20.377827</c:v>
                </c:pt>
                <c:pt idx="75795">
                  <c:v>20.376132999999999</c:v>
                </c:pt>
                <c:pt idx="75796">
                  <c:v>20.378081000000002</c:v>
                </c:pt>
                <c:pt idx="75797">
                  <c:v>20.381042000000001</c:v>
                </c:pt>
                <c:pt idx="75798">
                  <c:v>20.381060999999999</c:v>
                </c:pt>
                <c:pt idx="75799">
                  <c:v>20.380797999999999</c:v>
                </c:pt>
                <c:pt idx="75800">
                  <c:v>20.382342000000001</c:v>
                </c:pt>
                <c:pt idx="75801">
                  <c:v>20.387550000000001</c:v>
                </c:pt>
                <c:pt idx="75802">
                  <c:v>20.390802999999998</c:v>
                </c:pt>
                <c:pt idx="75803">
                  <c:v>20.384639</c:v>
                </c:pt>
                <c:pt idx="75804">
                  <c:v>20.378238</c:v>
                </c:pt>
                <c:pt idx="75805">
                  <c:v>20.381498000000001</c:v>
                </c:pt>
                <c:pt idx="75806">
                  <c:v>20.384647000000001</c:v>
                </c:pt>
                <c:pt idx="75807">
                  <c:v>20.378350000000001</c:v>
                </c:pt>
                <c:pt idx="75808">
                  <c:v>20.376069000000001</c:v>
                </c:pt>
                <c:pt idx="75809">
                  <c:v>20.382919000000001</c:v>
                </c:pt>
                <c:pt idx="75810">
                  <c:v>20.383187</c:v>
                </c:pt>
                <c:pt idx="75811">
                  <c:v>20.379923999999999</c:v>
                </c:pt>
                <c:pt idx="75812">
                  <c:v>20.382269999999998</c:v>
                </c:pt>
                <c:pt idx="75813">
                  <c:v>20.383030999999999</c:v>
                </c:pt>
                <c:pt idx="75814">
                  <c:v>20.383227000000002</c:v>
                </c:pt>
                <c:pt idx="75815">
                  <c:v>20.383378</c:v>
                </c:pt>
                <c:pt idx="75816">
                  <c:v>20.381888</c:v>
                </c:pt>
                <c:pt idx="75817">
                  <c:v>20.382536999999999</c:v>
                </c:pt>
                <c:pt idx="75818">
                  <c:v>20.380649999999999</c:v>
                </c:pt>
                <c:pt idx="75819">
                  <c:v>20.380602</c:v>
                </c:pt>
                <c:pt idx="75820">
                  <c:v>20.383682</c:v>
                </c:pt>
                <c:pt idx="75821">
                  <c:v>20.382908</c:v>
                </c:pt>
                <c:pt idx="75822">
                  <c:v>20.381274000000001</c:v>
                </c:pt>
                <c:pt idx="75823">
                  <c:v>20.385083000000002</c:v>
                </c:pt>
                <c:pt idx="75824">
                  <c:v>20.393004000000001</c:v>
                </c:pt>
                <c:pt idx="75825">
                  <c:v>20.393308999999999</c:v>
                </c:pt>
                <c:pt idx="75826">
                  <c:v>20.388683</c:v>
                </c:pt>
                <c:pt idx="75827">
                  <c:v>20.390922</c:v>
                </c:pt>
                <c:pt idx="75828">
                  <c:v>20.393820000000002</c:v>
                </c:pt>
                <c:pt idx="75829">
                  <c:v>20.393395999999999</c:v>
                </c:pt>
                <c:pt idx="75830">
                  <c:v>20.392759000000002</c:v>
                </c:pt>
                <c:pt idx="75831">
                  <c:v>20.391680999999998</c:v>
                </c:pt>
                <c:pt idx="75832">
                  <c:v>20.393896999999999</c:v>
                </c:pt>
                <c:pt idx="75833">
                  <c:v>20.396556</c:v>
                </c:pt>
                <c:pt idx="75834">
                  <c:v>20.392942999999999</c:v>
                </c:pt>
                <c:pt idx="75835">
                  <c:v>20.391318999999999</c:v>
                </c:pt>
                <c:pt idx="75836">
                  <c:v>20.394107000000002</c:v>
                </c:pt>
                <c:pt idx="75837">
                  <c:v>20.395828999999999</c:v>
                </c:pt>
                <c:pt idx="75838">
                  <c:v>20.39424</c:v>
                </c:pt>
                <c:pt idx="75839">
                  <c:v>20.393304000000001</c:v>
                </c:pt>
                <c:pt idx="75840">
                  <c:v>20.396836</c:v>
                </c:pt>
                <c:pt idx="75841">
                  <c:v>20.396232999999999</c:v>
                </c:pt>
                <c:pt idx="75842">
                  <c:v>20.393758999999999</c:v>
                </c:pt>
                <c:pt idx="75843">
                  <c:v>20.397326</c:v>
                </c:pt>
                <c:pt idx="75844">
                  <c:v>20.397707</c:v>
                </c:pt>
                <c:pt idx="75845">
                  <c:v>20.393961999999998</c:v>
                </c:pt>
                <c:pt idx="75846">
                  <c:v>20.390858999999999</c:v>
                </c:pt>
                <c:pt idx="75847">
                  <c:v>20.390225999999998</c:v>
                </c:pt>
                <c:pt idx="75848">
                  <c:v>20.392001</c:v>
                </c:pt>
                <c:pt idx="75849">
                  <c:v>20.394704000000001</c:v>
                </c:pt>
                <c:pt idx="75850">
                  <c:v>20.396467000000001</c:v>
                </c:pt>
                <c:pt idx="75851">
                  <c:v>20.394295</c:v>
                </c:pt>
                <c:pt idx="75852">
                  <c:v>20.389576000000002</c:v>
                </c:pt>
                <c:pt idx="75853">
                  <c:v>20.392078999999999</c:v>
                </c:pt>
                <c:pt idx="75854">
                  <c:v>20.396001999999999</c:v>
                </c:pt>
                <c:pt idx="75855">
                  <c:v>20.394124999999999</c:v>
                </c:pt>
                <c:pt idx="75856">
                  <c:v>20.392741000000001</c:v>
                </c:pt>
                <c:pt idx="75857">
                  <c:v>20.392873999999999</c:v>
                </c:pt>
                <c:pt idx="75858">
                  <c:v>20.390948000000002</c:v>
                </c:pt>
                <c:pt idx="75859">
                  <c:v>20.390405999999999</c:v>
                </c:pt>
                <c:pt idx="75860">
                  <c:v>20.393625</c:v>
                </c:pt>
                <c:pt idx="75861">
                  <c:v>20.397427</c:v>
                </c:pt>
                <c:pt idx="75862">
                  <c:v>20.399034</c:v>
                </c:pt>
                <c:pt idx="75863">
                  <c:v>20.398658999999999</c:v>
                </c:pt>
                <c:pt idx="75864">
                  <c:v>20.396979000000002</c:v>
                </c:pt>
                <c:pt idx="75865">
                  <c:v>20.399522000000001</c:v>
                </c:pt>
                <c:pt idx="75866">
                  <c:v>20.401166</c:v>
                </c:pt>
                <c:pt idx="75867">
                  <c:v>20.399843000000001</c:v>
                </c:pt>
                <c:pt idx="75868">
                  <c:v>20.397749000000001</c:v>
                </c:pt>
                <c:pt idx="75869">
                  <c:v>20.398758999999998</c:v>
                </c:pt>
                <c:pt idx="75870">
                  <c:v>20.405182</c:v>
                </c:pt>
                <c:pt idx="75871">
                  <c:v>20.403896</c:v>
                </c:pt>
                <c:pt idx="75872">
                  <c:v>20.401834999999998</c:v>
                </c:pt>
                <c:pt idx="75873">
                  <c:v>20.404893000000001</c:v>
                </c:pt>
                <c:pt idx="75874">
                  <c:v>20.402010000000001</c:v>
                </c:pt>
                <c:pt idx="75875">
                  <c:v>20.401019000000002</c:v>
                </c:pt>
                <c:pt idx="75876">
                  <c:v>20.407440999999999</c:v>
                </c:pt>
                <c:pt idx="75877">
                  <c:v>20.406542999999999</c:v>
                </c:pt>
                <c:pt idx="75878">
                  <c:v>20.399184999999999</c:v>
                </c:pt>
                <c:pt idx="75879">
                  <c:v>20.401219000000001</c:v>
                </c:pt>
                <c:pt idx="75880">
                  <c:v>20.405711</c:v>
                </c:pt>
                <c:pt idx="75881">
                  <c:v>20.403808000000001</c:v>
                </c:pt>
                <c:pt idx="75882">
                  <c:v>20.404451000000002</c:v>
                </c:pt>
                <c:pt idx="75883">
                  <c:v>20.408802999999999</c:v>
                </c:pt>
                <c:pt idx="75884">
                  <c:v>20.407606999999999</c:v>
                </c:pt>
                <c:pt idx="75885">
                  <c:v>20.402760000000001</c:v>
                </c:pt>
                <c:pt idx="75886">
                  <c:v>20.403327000000001</c:v>
                </c:pt>
                <c:pt idx="75887">
                  <c:v>20.403749999999999</c:v>
                </c:pt>
                <c:pt idx="75888">
                  <c:v>20.399797</c:v>
                </c:pt>
                <c:pt idx="75889">
                  <c:v>20.398812</c:v>
                </c:pt>
                <c:pt idx="75890">
                  <c:v>20.399263000000001</c:v>
                </c:pt>
                <c:pt idx="75891">
                  <c:v>20.401761</c:v>
                </c:pt>
                <c:pt idx="75892">
                  <c:v>20.404591</c:v>
                </c:pt>
                <c:pt idx="75893">
                  <c:v>20.399311000000001</c:v>
                </c:pt>
                <c:pt idx="75894">
                  <c:v>20.393630999999999</c:v>
                </c:pt>
                <c:pt idx="75895">
                  <c:v>20.396592999999999</c:v>
                </c:pt>
                <c:pt idx="75896">
                  <c:v>20.401107</c:v>
                </c:pt>
                <c:pt idx="75897">
                  <c:v>20.405861999999999</c:v>
                </c:pt>
                <c:pt idx="75898">
                  <c:v>20.409427000000001</c:v>
                </c:pt>
                <c:pt idx="75899">
                  <c:v>20.406569999999999</c:v>
                </c:pt>
                <c:pt idx="75900">
                  <c:v>20.401741000000001</c:v>
                </c:pt>
                <c:pt idx="75901">
                  <c:v>20.405073999999999</c:v>
                </c:pt>
                <c:pt idx="75902">
                  <c:v>20.412818000000001</c:v>
                </c:pt>
                <c:pt idx="75903">
                  <c:v>20.417254</c:v>
                </c:pt>
                <c:pt idx="75904">
                  <c:v>20.418596000000001</c:v>
                </c:pt>
                <c:pt idx="75905">
                  <c:v>20.416664000000001</c:v>
                </c:pt>
                <c:pt idx="75906">
                  <c:v>20.416589999999999</c:v>
                </c:pt>
                <c:pt idx="75907">
                  <c:v>20.419125000000001</c:v>
                </c:pt>
                <c:pt idx="75908">
                  <c:v>20.414311999999999</c:v>
                </c:pt>
                <c:pt idx="75909">
                  <c:v>20.407530999999999</c:v>
                </c:pt>
                <c:pt idx="75910">
                  <c:v>20.411297000000001</c:v>
                </c:pt>
                <c:pt idx="75911">
                  <c:v>20.414956</c:v>
                </c:pt>
                <c:pt idx="75912">
                  <c:v>20.41217</c:v>
                </c:pt>
                <c:pt idx="75913">
                  <c:v>20.413608</c:v>
                </c:pt>
                <c:pt idx="75914">
                  <c:v>20.414511999999998</c:v>
                </c:pt>
                <c:pt idx="75915">
                  <c:v>20.408805999999998</c:v>
                </c:pt>
                <c:pt idx="75916">
                  <c:v>20.407157000000002</c:v>
                </c:pt>
                <c:pt idx="75917">
                  <c:v>20.408611000000001</c:v>
                </c:pt>
                <c:pt idx="75918">
                  <c:v>20.408683</c:v>
                </c:pt>
                <c:pt idx="75919">
                  <c:v>20.411390999999998</c:v>
                </c:pt>
                <c:pt idx="75920">
                  <c:v>20.413053999999999</c:v>
                </c:pt>
                <c:pt idx="75921">
                  <c:v>20.409472999999998</c:v>
                </c:pt>
                <c:pt idx="75922">
                  <c:v>20.404088000000002</c:v>
                </c:pt>
                <c:pt idx="75923">
                  <c:v>20.404563</c:v>
                </c:pt>
                <c:pt idx="75924">
                  <c:v>20.407885</c:v>
                </c:pt>
                <c:pt idx="75925">
                  <c:v>20.408978999999999</c:v>
                </c:pt>
                <c:pt idx="75926">
                  <c:v>20.411411999999999</c:v>
                </c:pt>
                <c:pt idx="75927">
                  <c:v>20.412025</c:v>
                </c:pt>
                <c:pt idx="75928">
                  <c:v>20.407444000000002</c:v>
                </c:pt>
                <c:pt idx="75929">
                  <c:v>20.407992</c:v>
                </c:pt>
                <c:pt idx="75930">
                  <c:v>20.412019000000001</c:v>
                </c:pt>
                <c:pt idx="75931">
                  <c:v>20.410686999999999</c:v>
                </c:pt>
                <c:pt idx="75932">
                  <c:v>20.410246000000001</c:v>
                </c:pt>
                <c:pt idx="75933">
                  <c:v>20.412016000000001</c:v>
                </c:pt>
                <c:pt idx="75934">
                  <c:v>20.41206</c:v>
                </c:pt>
                <c:pt idx="75935">
                  <c:v>20.411822999999998</c:v>
                </c:pt>
                <c:pt idx="75936">
                  <c:v>20.410533999999998</c:v>
                </c:pt>
                <c:pt idx="75937">
                  <c:v>20.409773000000001</c:v>
                </c:pt>
                <c:pt idx="75938">
                  <c:v>20.409770000000002</c:v>
                </c:pt>
                <c:pt idx="75939">
                  <c:v>20.409915999999999</c:v>
                </c:pt>
                <c:pt idx="75940">
                  <c:v>20.408010000000001</c:v>
                </c:pt>
                <c:pt idx="75941">
                  <c:v>20.404575000000001</c:v>
                </c:pt>
                <c:pt idx="75942">
                  <c:v>20.403672</c:v>
                </c:pt>
                <c:pt idx="75943">
                  <c:v>20.407360000000001</c:v>
                </c:pt>
                <c:pt idx="75944">
                  <c:v>20.411123</c:v>
                </c:pt>
                <c:pt idx="75945">
                  <c:v>20.411726000000002</c:v>
                </c:pt>
                <c:pt idx="75946">
                  <c:v>20.412025</c:v>
                </c:pt>
                <c:pt idx="75947">
                  <c:v>20.411518999999998</c:v>
                </c:pt>
                <c:pt idx="75948">
                  <c:v>20.409369000000002</c:v>
                </c:pt>
                <c:pt idx="75949">
                  <c:v>20.407582000000001</c:v>
                </c:pt>
                <c:pt idx="75950">
                  <c:v>20.408539999999999</c:v>
                </c:pt>
                <c:pt idx="75951">
                  <c:v>20.411208999999999</c:v>
                </c:pt>
                <c:pt idx="75952">
                  <c:v>20.417279000000001</c:v>
                </c:pt>
                <c:pt idx="75953">
                  <c:v>20.421136000000001</c:v>
                </c:pt>
                <c:pt idx="75954">
                  <c:v>20.418296000000002</c:v>
                </c:pt>
                <c:pt idx="75955">
                  <c:v>20.417316</c:v>
                </c:pt>
                <c:pt idx="75956">
                  <c:v>20.420124999999999</c:v>
                </c:pt>
                <c:pt idx="75957">
                  <c:v>20.422018999999999</c:v>
                </c:pt>
                <c:pt idx="75958">
                  <c:v>20.422597</c:v>
                </c:pt>
                <c:pt idx="75959">
                  <c:v>20.422706999999999</c:v>
                </c:pt>
                <c:pt idx="75960">
                  <c:v>20.424167000000001</c:v>
                </c:pt>
                <c:pt idx="75961">
                  <c:v>20.423964999999999</c:v>
                </c:pt>
                <c:pt idx="75962">
                  <c:v>20.418590999999999</c:v>
                </c:pt>
                <c:pt idx="75963">
                  <c:v>20.416076</c:v>
                </c:pt>
                <c:pt idx="75964">
                  <c:v>20.418765</c:v>
                </c:pt>
                <c:pt idx="75965">
                  <c:v>20.421523000000001</c:v>
                </c:pt>
                <c:pt idx="75966">
                  <c:v>20.423776</c:v>
                </c:pt>
                <c:pt idx="75967">
                  <c:v>20.422955999999999</c:v>
                </c:pt>
                <c:pt idx="75968">
                  <c:v>20.418537000000001</c:v>
                </c:pt>
                <c:pt idx="75969">
                  <c:v>20.418763999999999</c:v>
                </c:pt>
                <c:pt idx="75970">
                  <c:v>20.422378999999999</c:v>
                </c:pt>
                <c:pt idx="75971">
                  <c:v>20.422640000000001</c:v>
                </c:pt>
                <c:pt idx="75972">
                  <c:v>20.420484999999999</c:v>
                </c:pt>
                <c:pt idx="75973">
                  <c:v>20.422045000000001</c:v>
                </c:pt>
                <c:pt idx="75974">
                  <c:v>20.426587000000001</c:v>
                </c:pt>
                <c:pt idx="75975">
                  <c:v>20.425882999999999</c:v>
                </c:pt>
                <c:pt idx="75976">
                  <c:v>20.423686</c:v>
                </c:pt>
                <c:pt idx="75977">
                  <c:v>20.425583</c:v>
                </c:pt>
                <c:pt idx="75978">
                  <c:v>20.425853</c:v>
                </c:pt>
                <c:pt idx="75979">
                  <c:v>20.424519</c:v>
                </c:pt>
                <c:pt idx="75980">
                  <c:v>20.423207999999999</c:v>
                </c:pt>
                <c:pt idx="75981">
                  <c:v>20.423344</c:v>
                </c:pt>
                <c:pt idx="75982">
                  <c:v>20.427755000000001</c:v>
                </c:pt>
                <c:pt idx="75983">
                  <c:v>20.427239</c:v>
                </c:pt>
                <c:pt idx="75984">
                  <c:v>20.426233</c:v>
                </c:pt>
                <c:pt idx="75985">
                  <c:v>20.431062000000001</c:v>
                </c:pt>
                <c:pt idx="75986">
                  <c:v>20.435019</c:v>
                </c:pt>
                <c:pt idx="75987">
                  <c:v>20.435110999999999</c:v>
                </c:pt>
                <c:pt idx="75988">
                  <c:v>20.431408999999999</c:v>
                </c:pt>
                <c:pt idx="75989">
                  <c:v>20.429690000000001</c:v>
                </c:pt>
                <c:pt idx="75990">
                  <c:v>20.428618</c:v>
                </c:pt>
                <c:pt idx="75991">
                  <c:v>20.426670000000001</c:v>
                </c:pt>
                <c:pt idx="75992">
                  <c:v>20.428754999999999</c:v>
                </c:pt>
                <c:pt idx="75993">
                  <c:v>20.427416000000001</c:v>
                </c:pt>
                <c:pt idx="75994">
                  <c:v>20.424219999999998</c:v>
                </c:pt>
                <c:pt idx="75995">
                  <c:v>20.428346000000001</c:v>
                </c:pt>
                <c:pt idx="75996">
                  <c:v>20.430493999999999</c:v>
                </c:pt>
                <c:pt idx="75997">
                  <c:v>20.426863999999998</c:v>
                </c:pt>
                <c:pt idx="75998">
                  <c:v>20.425626999999999</c:v>
                </c:pt>
                <c:pt idx="75999">
                  <c:v>20.425321</c:v>
                </c:pt>
                <c:pt idx="76000">
                  <c:v>20.426715000000002</c:v>
                </c:pt>
                <c:pt idx="76001">
                  <c:v>20.429079000000002</c:v>
                </c:pt>
                <c:pt idx="76002">
                  <c:v>20.428225000000001</c:v>
                </c:pt>
                <c:pt idx="76003">
                  <c:v>20.429535999999999</c:v>
                </c:pt>
                <c:pt idx="76004">
                  <c:v>20.432769</c:v>
                </c:pt>
                <c:pt idx="76005">
                  <c:v>20.428726000000001</c:v>
                </c:pt>
                <c:pt idx="76006">
                  <c:v>20.424557</c:v>
                </c:pt>
                <c:pt idx="76007">
                  <c:v>20.427146</c:v>
                </c:pt>
                <c:pt idx="76008">
                  <c:v>20.430492999999998</c:v>
                </c:pt>
                <c:pt idx="76009">
                  <c:v>20.428795999999998</c:v>
                </c:pt>
                <c:pt idx="76010">
                  <c:v>20.428068</c:v>
                </c:pt>
                <c:pt idx="76011">
                  <c:v>20.429514000000001</c:v>
                </c:pt>
                <c:pt idx="76012">
                  <c:v>20.427661000000001</c:v>
                </c:pt>
                <c:pt idx="76013">
                  <c:v>20.426703</c:v>
                </c:pt>
                <c:pt idx="76014">
                  <c:v>20.427382999999999</c:v>
                </c:pt>
                <c:pt idx="76015">
                  <c:v>20.430177</c:v>
                </c:pt>
                <c:pt idx="76016">
                  <c:v>20.432786</c:v>
                </c:pt>
                <c:pt idx="76017">
                  <c:v>20.429127000000001</c:v>
                </c:pt>
                <c:pt idx="76018">
                  <c:v>20.42661</c:v>
                </c:pt>
                <c:pt idx="76019">
                  <c:v>20.428740999999999</c:v>
                </c:pt>
                <c:pt idx="76020">
                  <c:v>20.429379999999998</c:v>
                </c:pt>
                <c:pt idx="76021">
                  <c:v>20.427135</c:v>
                </c:pt>
                <c:pt idx="76022">
                  <c:v>20.423763000000001</c:v>
                </c:pt>
                <c:pt idx="76023">
                  <c:v>20.423580000000001</c:v>
                </c:pt>
                <c:pt idx="76024">
                  <c:v>20.422281000000002</c:v>
                </c:pt>
                <c:pt idx="76025">
                  <c:v>20.422412000000001</c:v>
                </c:pt>
                <c:pt idx="76026">
                  <c:v>20.429245000000002</c:v>
                </c:pt>
                <c:pt idx="76027">
                  <c:v>20.428889000000002</c:v>
                </c:pt>
                <c:pt idx="76028">
                  <c:v>20.423597000000001</c:v>
                </c:pt>
                <c:pt idx="76029">
                  <c:v>20.424786000000001</c:v>
                </c:pt>
                <c:pt idx="76030">
                  <c:v>20.42587</c:v>
                </c:pt>
                <c:pt idx="76031">
                  <c:v>20.428733999999999</c:v>
                </c:pt>
                <c:pt idx="76032">
                  <c:v>20.432734</c:v>
                </c:pt>
                <c:pt idx="76033">
                  <c:v>20.430631999999999</c:v>
                </c:pt>
                <c:pt idx="76034">
                  <c:v>20.429167</c:v>
                </c:pt>
                <c:pt idx="76035">
                  <c:v>20.432103000000001</c:v>
                </c:pt>
                <c:pt idx="76036">
                  <c:v>20.435600999999998</c:v>
                </c:pt>
                <c:pt idx="76037">
                  <c:v>20.433918999999999</c:v>
                </c:pt>
                <c:pt idx="76038">
                  <c:v>20.432386999999999</c:v>
                </c:pt>
                <c:pt idx="76039">
                  <c:v>20.434009</c:v>
                </c:pt>
                <c:pt idx="76040">
                  <c:v>20.433392999999999</c:v>
                </c:pt>
                <c:pt idx="76041">
                  <c:v>20.431363000000001</c:v>
                </c:pt>
                <c:pt idx="76042">
                  <c:v>20.431833999999998</c:v>
                </c:pt>
                <c:pt idx="76043">
                  <c:v>20.436589999999999</c:v>
                </c:pt>
                <c:pt idx="76044">
                  <c:v>20.435213000000001</c:v>
                </c:pt>
                <c:pt idx="76045">
                  <c:v>20.429017999999999</c:v>
                </c:pt>
                <c:pt idx="76046">
                  <c:v>20.428491000000001</c:v>
                </c:pt>
                <c:pt idx="76047">
                  <c:v>20.430070000000001</c:v>
                </c:pt>
                <c:pt idx="76048">
                  <c:v>20.429226</c:v>
                </c:pt>
                <c:pt idx="76049">
                  <c:v>20.431633999999999</c:v>
                </c:pt>
                <c:pt idx="76050">
                  <c:v>20.441419</c:v>
                </c:pt>
                <c:pt idx="76051">
                  <c:v>20.443079999999998</c:v>
                </c:pt>
                <c:pt idx="76052">
                  <c:v>20.437550999999999</c:v>
                </c:pt>
                <c:pt idx="76053">
                  <c:v>20.436202000000002</c:v>
                </c:pt>
                <c:pt idx="76054">
                  <c:v>20.437539000000001</c:v>
                </c:pt>
                <c:pt idx="76055">
                  <c:v>20.439122999999999</c:v>
                </c:pt>
                <c:pt idx="76056">
                  <c:v>20.441517000000001</c:v>
                </c:pt>
                <c:pt idx="76057">
                  <c:v>20.440580000000001</c:v>
                </c:pt>
                <c:pt idx="76058">
                  <c:v>20.437722000000001</c:v>
                </c:pt>
                <c:pt idx="76059">
                  <c:v>20.438762000000001</c:v>
                </c:pt>
                <c:pt idx="76060">
                  <c:v>20.438027999999999</c:v>
                </c:pt>
                <c:pt idx="76061">
                  <c:v>20.435949000000001</c:v>
                </c:pt>
                <c:pt idx="76062">
                  <c:v>20.437864000000001</c:v>
                </c:pt>
                <c:pt idx="76063">
                  <c:v>20.442048</c:v>
                </c:pt>
                <c:pt idx="76064">
                  <c:v>20.441794000000002</c:v>
                </c:pt>
                <c:pt idx="76065">
                  <c:v>20.436841000000001</c:v>
                </c:pt>
                <c:pt idx="76066">
                  <c:v>20.435030999999999</c:v>
                </c:pt>
                <c:pt idx="76067">
                  <c:v>20.437508000000001</c:v>
                </c:pt>
                <c:pt idx="76068">
                  <c:v>20.438828000000001</c:v>
                </c:pt>
                <c:pt idx="76069">
                  <c:v>20.435780999999999</c:v>
                </c:pt>
                <c:pt idx="76070">
                  <c:v>20.433956999999999</c:v>
                </c:pt>
                <c:pt idx="76071">
                  <c:v>20.436596999999999</c:v>
                </c:pt>
                <c:pt idx="76072">
                  <c:v>20.437329999999999</c:v>
                </c:pt>
                <c:pt idx="76073">
                  <c:v>20.435987999999998</c:v>
                </c:pt>
                <c:pt idx="76074">
                  <c:v>20.436221</c:v>
                </c:pt>
                <c:pt idx="76075">
                  <c:v>20.438364</c:v>
                </c:pt>
                <c:pt idx="76076">
                  <c:v>20.441049</c:v>
                </c:pt>
                <c:pt idx="76077">
                  <c:v>20.440612000000002</c:v>
                </c:pt>
                <c:pt idx="76078">
                  <c:v>20.437871999999999</c:v>
                </c:pt>
                <c:pt idx="76079">
                  <c:v>20.436816</c:v>
                </c:pt>
                <c:pt idx="76080">
                  <c:v>20.434864000000001</c:v>
                </c:pt>
                <c:pt idx="76081">
                  <c:v>20.433651000000001</c:v>
                </c:pt>
                <c:pt idx="76082">
                  <c:v>20.437237</c:v>
                </c:pt>
                <c:pt idx="76083">
                  <c:v>20.439508</c:v>
                </c:pt>
                <c:pt idx="76084">
                  <c:v>20.438573000000002</c:v>
                </c:pt>
                <c:pt idx="76085">
                  <c:v>20.437159000000001</c:v>
                </c:pt>
                <c:pt idx="76086">
                  <c:v>20.440208999999999</c:v>
                </c:pt>
                <c:pt idx="76087">
                  <c:v>20.444271000000001</c:v>
                </c:pt>
                <c:pt idx="76088">
                  <c:v>20.439857</c:v>
                </c:pt>
                <c:pt idx="76089">
                  <c:v>20.437691000000001</c:v>
                </c:pt>
                <c:pt idx="76090">
                  <c:v>20.444125</c:v>
                </c:pt>
                <c:pt idx="76091">
                  <c:v>20.444378</c:v>
                </c:pt>
                <c:pt idx="76092">
                  <c:v>20.441658</c:v>
                </c:pt>
                <c:pt idx="76093">
                  <c:v>20.444129</c:v>
                </c:pt>
                <c:pt idx="76094">
                  <c:v>20.447443</c:v>
                </c:pt>
                <c:pt idx="76095">
                  <c:v>20.444216999999998</c:v>
                </c:pt>
                <c:pt idx="76096">
                  <c:v>20.442936</c:v>
                </c:pt>
                <c:pt idx="76097">
                  <c:v>20.448326999999999</c:v>
                </c:pt>
                <c:pt idx="76098">
                  <c:v>20.447482999999998</c:v>
                </c:pt>
                <c:pt idx="76099">
                  <c:v>20.445256000000001</c:v>
                </c:pt>
                <c:pt idx="76100">
                  <c:v>20.445612000000001</c:v>
                </c:pt>
                <c:pt idx="76101">
                  <c:v>20.443641</c:v>
                </c:pt>
                <c:pt idx="76102">
                  <c:v>20.443486</c:v>
                </c:pt>
                <c:pt idx="76103">
                  <c:v>20.445798</c:v>
                </c:pt>
                <c:pt idx="76104">
                  <c:v>20.443615000000001</c:v>
                </c:pt>
                <c:pt idx="76105">
                  <c:v>20.440670999999998</c:v>
                </c:pt>
                <c:pt idx="76106">
                  <c:v>20.447578</c:v>
                </c:pt>
                <c:pt idx="76107">
                  <c:v>20.451810999999999</c:v>
                </c:pt>
                <c:pt idx="76108">
                  <c:v>20.446726000000002</c:v>
                </c:pt>
                <c:pt idx="76109">
                  <c:v>20.446306</c:v>
                </c:pt>
                <c:pt idx="76110">
                  <c:v>20.449449999999999</c:v>
                </c:pt>
                <c:pt idx="76111">
                  <c:v>20.450458000000001</c:v>
                </c:pt>
                <c:pt idx="76112">
                  <c:v>20.449376000000001</c:v>
                </c:pt>
                <c:pt idx="76113">
                  <c:v>20.447655000000001</c:v>
                </c:pt>
                <c:pt idx="76114">
                  <c:v>20.446491000000002</c:v>
                </c:pt>
                <c:pt idx="76115">
                  <c:v>20.444866000000001</c:v>
                </c:pt>
                <c:pt idx="76116">
                  <c:v>20.445972000000001</c:v>
                </c:pt>
                <c:pt idx="76117">
                  <c:v>20.448487</c:v>
                </c:pt>
                <c:pt idx="76118">
                  <c:v>20.452493</c:v>
                </c:pt>
                <c:pt idx="76119">
                  <c:v>20.453966000000001</c:v>
                </c:pt>
                <c:pt idx="76120">
                  <c:v>20.450845999999999</c:v>
                </c:pt>
                <c:pt idx="76121">
                  <c:v>20.448744000000001</c:v>
                </c:pt>
                <c:pt idx="76122">
                  <c:v>20.446742</c:v>
                </c:pt>
                <c:pt idx="76123">
                  <c:v>20.446898000000001</c:v>
                </c:pt>
                <c:pt idx="76124">
                  <c:v>20.450607000000002</c:v>
                </c:pt>
                <c:pt idx="76125">
                  <c:v>20.452254</c:v>
                </c:pt>
                <c:pt idx="76126">
                  <c:v>20.453078000000001</c:v>
                </c:pt>
                <c:pt idx="76127">
                  <c:v>20.455295</c:v>
                </c:pt>
                <c:pt idx="76128">
                  <c:v>20.457414</c:v>
                </c:pt>
                <c:pt idx="76129">
                  <c:v>20.460377999999999</c:v>
                </c:pt>
                <c:pt idx="76130">
                  <c:v>20.462088999999999</c:v>
                </c:pt>
                <c:pt idx="76131">
                  <c:v>20.458760000000002</c:v>
                </c:pt>
                <c:pt idx="76132">
                  <c:v>20.453671</c:v>
                </c:pt>
                <c:pt idx="76133">
                  <c:v>20.451098999999999</c:v>
                </c:pt>
                <c:pt idx="76134">
                  <c:v>20.452186000000001</c:v>
                </c:pt>
                <c:pt idx="76135">
                  <c:v>20.454969999999999</c:v>
                </c:pt>
                <c:pt idx="76136">
                  <c:v>20.456233999999998</c:v>
                </c:pt>
                <c:pt idx="76137">
                  <c:v>20.455970000000001</c:v>
                </c:pt>
                <c:pt idx="76138">
                  <c:v>20.458086000000002</c:v>
                </c:pt>
                <c:pt idx="76139">
                  <c:v>20.460612000000001</c:v>
                </c:pt>
                <c:pt idx="76140">
                  <c:v>20.463232000000001</c:v>
                </c:pt>
                <c:pt idx="76141">
                  <c:v>20.466643999999999</c:v>
                </c:pt>
                <c:pt idx="76142">
                  <c:v>20.464279999999999</c:v>
                </c:pt>
                <c:pt idx="76143">
                  <c:v>20.460912</c:v>
                </c:pt>
                <c:pt idx="76144">
                  <c:v>20.460065</c:v>
                </c:pt>
                <c:pt idx="76145">
                  <c:v>20.461957000000002</c:v>
                </c:pt>
                <c:pt idx="76146">
                  <c:v>20.466417</c:v>
                </c:pt>
                <c:pt idx="76147">
                  <c:v>20.463916999999999</c:v>
                </c:pt>
                <c:pt idx="76148">
                  <c:v>20.460360000000001</c:v>
                </c:pt>
                <c:pt idx="76149">
                  <c:v>20.461572</c:v>
                </c:pt>
                <c:pt idx="76150">
                  <c:v>20.462494</c:v>
                </c:pt>
                <c:pt idx="76151">
                  <c:v>20.462372999999999</c:v>
                </c:pt>
                <c:pt idx="76152">
                  <c:v>20.463315999999999</c:v>
                </c:pt>
                <c:pt idx="76153">
                  <c:v>20.462130999999999</c:v>
                </c:pt>
                <c:pt idx="76154">
                  <c:v>20.458905000000001</c:v>
                </c:pt>
                <c:pt idx="76155">
                  <c:v>20.457447999999999</c:v>
                </c:pt>
                <c:pt idx="76156">
                  <c:v>20.457737999999999</c:v>
                </c:pt>
                <c:pt idx="76157">
                  <c:v>20.460336999999999</c:v>
                </c:pt>
                <c:pt idx="76158">
                  <c:v>20.461707000000001</c:v>
                </c:pt>
                <c:pt idx="76159">
                  <c:v>20.456942999999999</c:v>
                </c:pt>
                <c:pt idx="76160">
                  <c:v>20.456896</c:v>
                </c:pt>
                <c:pt idx="76161">
                  <c:v>20.461779</c:v>
                </c:pt>
                <c:pt idx="76162">
                  <c:v>20.462024</c:v>
                </c:pt>
                <c:pt idx="76163">
                  <c:v>20.459985</c:v>
                </c:pt>
                <c:pt idx="76164">
                  <c:v>20.458797000000001</c:v>
                </c:pt>
                <c:pt idx="76165">
                  <c:v>20.459737000000001</c:v>
                </c:pt>
                <c:pt idx="76166">
                  <c:v>20.457888000000001</c:v>
                </c:pt>
                <c:pt idx="76167">
                  <c:v>20.454198000000002</c:v>
                </c:pt>
                <c:pt idx="76168">
                  <c:v>20.459153000000001</c:v>
                </c:pt>
                <c:pt idx="76169">
                  <c:v>20.462941000000001</c:v>
                </c:pt>
                <c:pt idx="76170">
                  <c:v>20.460787</c:v>
                </c:pt>
                <c:pt idx="76171">
                  <c:v>20.462582000000001</c:v>
                </c:pt>
                <c:pt idx="76172">
                  <c:v>20.466014000000001</c:v>
                </c:pt>
                <c:pt idx="76173">
                  <c:v>20.462423000000001</c:v>
                </c:pt>
                <c:pt idx="76174">
                  <c:v>20.456057999999999</c:v>
                </c:pt>
                <c:pt idx="76175">
                  <c:v>20.457709000000001</c:v>
                </c:pt>
                <c:pt idx="76176">
                  <c:v>20.466289</c:v>
                </c:pt>
                <c:pt idx="76177">
                  <c:v>20.467572000000001</c:v>
                </c:pt>
                <c:pt idx="76178">
                  <c:v>20.464067</c:v>
                </c:pt>
                <c:pt idx="76179">
                  <c:v>20.466263000000001</c:v>
                </c:pt>
                <c:pt idx="76180">
                  <c:v>20.463329000000002</c:v>
                </c:pt>
                <c:pt idx="76181">
                  <c:v>20.457875999999999</c:v>
                </c:pt>
                <c:pt idx="76182">
                  <c:v>20.464421000000002</c:v>
                </c:pt>
                <c:pt idx="76183">
                  <c:v>20.466878999999999</c:v>
                </c:pt>
                <c:pt idx="76184">
                  <c:v>20.460740000000001</c:v>
                </c:pt>
                <c:pt idx="76185">
                  <c:v>20.459869999999999</c:v>
                </c:pt>
                <c:pt idx="76186">
                  <c:v>20.462326999999998</c:v>
                </c:pt>
                <c:pt idx="76187">
                  <c:v>20.462672000000001</c:v>
                </c:pt>
                <c:pt idx="76188">
                  <c:v>20.463729000000001</c:v>
                </c:pt>
                <c:pt idx="76189">
                  <c:v>20.465047999999999</c:v>
                </c:pt>
                <c:pt idx="76190">
                  <c:v>20.464638000000001</c:v>
                </c:pt>
                <c:pt idx="76191">
                  <c:v>20.465889000000001</c:v>
                </c:pt>
                <c:pt idx="76192">
                  <c:v>20.467469999999999</c:v>
                </c:pt>
                <c:pt idx="76193">
                  <c:v>20.465095999999999</c:v>
                </c:pt>
                <c:pt idx="76194">
                  <c:v>20.464438999999999</c:v>
                </c:pt>
                <c:pt idx="76195">
                  <c:v>20.463781999999998</c:v>
                </c:pt>
                <c:pt idx="76196">
                  <c:v>20.465865999999998</c:v>
                </c:pt>
                <c:pt idx="76197">
                  <c:v>20.472111999999999</c:v>
                </c:pt>
                <c:pt idx="76198">
                  <c:v>20.472548</c:v>
                </c:pt>
                <c:pt idx="76199">
                  <c:v>20.469456999999998</c:v>
                </c:pt>
                <c:pt idx="76200">
                  <c:v>20.469570000000001</c:v>
                </c:pt>
                <c:pt idx="76201">
                  <c:v>20.470347</c:v>
                </c:pt>
                <c:pt idx="76202">
                  <c:v>20.470929999999999</c:v>
                </c:pt>
                <c:pt idx="76203">
                  <c:v>20.471028</c:v>
                </c:pt>
                <c:pt idx="76204">
                  <c:v>20.471105000000001</c:v>
                </c:pt>
                <c:pt idx="76205">
                  <c:v>20.471140999999999</c:v>
                </c:pt>
                <c:pt idx="76206">
                  <c:v>20.473496999999998</c:v>
                </c:pt>
                <c:pt idx="76207">
                  <c:v>20.475527</c:v>
                </c:pt>
                <c:pt idx="76208">
                  <c:v>20.475131000000001</c:v>
                </c:pt>
                <c:pt idx="76209">
                  <c:v>20.475059999999999</c:v>
                </c:pt>
                <c:pt idx="76210">
                  <c:v>20.474174000000001</c:v>
                </c:pt>
                <c:pt idx="76211">
                  <c:v>20.473569999999999</c:v>
                </c:pt>
                <c:pt idx="76212">
                  <c:v>20.474701</c:v>
                </c:pt>
                <c:pt idx="76213">
                  <c:v>20.473282999999999</c:v>
                </c:pt>
                <c:pt idx="76214">
                  <c:v>20.471730000000001</c:v>
                </c:pt>
                <c:pt idx="76215">
                  <c:v>20.472662</c:v>
                </c:pt>
                <c:pt idx="76216">
                  <c:v>20.472224000000001</c:v>
                </c:pt>
                <c:pt idx="76217">
                  <c:v>20.472066000000002</c:v>
                </c:pt>
                <c:pt idx="76218">
                  <c:v>20.473352999999999</c:v>
                </c:pt>
                <c:pt idx="76219">
                  <c:v>20.471138</c:v>
                </c:pt>
                <c:pt idx="76220">
                  <c:v>20.468139000000001</c:v>
                </c:pt>
                <c:pt idx="76221">
                  <c:v>20.470858</c:v>
                </c:pt>
                <c:pt idx="76222">
                  <c:v>20.47532</c:v>
                </c:pt>
                <c:pt idx="76223">
                  <c:v>20.4727</c:v>
                </c:pt>
                <c:pt idx="76224">
                  <c:v>20.470321999999999</c:v>
                </c:pt>
                <c:pt idx="76225">
                  <c:v>20.470841</c:v>
                </c:pt>
                <c:pt idx="76226">
                  <c:v>20.470580999999999</c:v>
                </c:pt>
                <c:pt idx="76227">
                  <c:v>20.470224000000002</c:v>
                </c:pt>
                <c:pt idx="76228">
                  <c:v>20.471056000000001</c:v>
                </c:pt>
                <c:pt idx="76229">
                  <c:v>20.469712000000001</c:v>
                </c:pt>
                <c:pt idx="76230">
                  <c:v>20.469515000000001</c:v>
                </c:pt>
                <c:pt idx="76231">
                  <c:v>20.472148000000001</c:v>
                </c:pt>
                <c:pt idx="76232">
                  <c:v>20.469984</c:v>
                </c:pt>
                <c:pt idx="76233">
                  <c:v>20.468736</c:v>
                </c:pt>
                <c:pt idx="76234">
                  <c:v>20.474240999999999</c:v>
                </c:pt>
                <c:pt idx="76235">
                  <c:v>20.473385</c:v>
                </c:pt>
                <c:pt idx="76236">
                  <c:v>20.467880000000001</c:v>
                </c:pt>
                <c:pt idx="76237">
                  <c:v>20.468954</c:v>
                </c:pt>
                <c:pt idx="76238">
                  <c:v>20.472375</c:v>
                </c:pt>
                <c:pt idx="76239">
                  <c:v>20.472852</c:v>
                </c:pt>
                <c:pt idx="76240">
                  <c:v>20.474421</c:v>
                </c:pt>
                <c:pt idx="76241">
                  <c:v>20.473433</c:v>
                </c:pt>
                <c:pt idx="76242">
                  <c:v>20.472759</c:v>
                </c:pt>
                <c:pt idx="76243">
                  <c:v>20.474979000000001</c:v>
                </c:pt>
                <c:pt idx="76244">
                  <c:v>20.472038999999999</c:v>
                </c:pt>
                <c:pt idx="76245">
                  <c:v>20.474198999999999</c:v>
                </c:pt>
                <c:pt idx="76246">
                  <c:v>20.484045999999999</c:v>
                </c:pt>
                <c:pt idx="76247">
                  <c:v>20.483975000000001</c:v>
                </c:pt>
                <c:pt idx="76248">
                  <c:v>20.485061999999999</c:v>
                </c:pt>
                <c:pt idx="76249">
                  <c:v>20.490486000000001</c:v>
                </c:pt>
                <c:pt idx="76250">
                  <c:v>20.485085000000002</c:v>
                </c:pt>
                <c:pt idx="76251">
                  <c:v>20.478263999999999</c:v>
                </c:pt>
                <c:pt idx="76252">
                  <c:v>20.481559000000001</c:v>
                </c:pt>
                <c:pt idx="76253">
                  <c:v>20.483077999999999</c:v>
                </c:pt>
                <c:pt idx="76254">
                  <c:v>20.479752000000001</c:v>
                </c:pt>
                <c:pt idx="76255">
                  <c:v>20.478652</c:v>
                </c:pt>
                <c:pt idx="76256">
                  <c:v>20.478954000000002</c:v>
                </c:pt>
                <c:pt idx="76257">
                  <c:v>20.478697</c:v>
                </c:pt>
                <c:pt idx="76258">
                  <c:v>20.481221000000001</c:v>
                </c:pt>
                <c:pt idx="76259">
                  <c:v>20.485233000000001</c:v>
                </c:pt>
                <c:pt idx="76260">
                  <c:v>20.484027000000001</c:v>
                </c:pt>
                <c:pt idx="76261">
                  <c:v>20.478172000000001</c:v>
                </c:pt>
                <c:pt idx="76262">
                  <c:v>20.476835999999999</c:v>
                </c:pt>
                <c:pt idx="76263">
                  <c:v>20.48094</c:v>
                </c:pt>
                <c:pt idx="76264">
                  <c:v>20.483006</c:v>
                </c:pt>
                <c:pt idx="76265">
                  <c:v>20.484393000000001</c:v>
                </c:pt>
                <c:pt idx="76266">
                  <c:v>20.482752999999999</c:v>
                </c:pt>
                <c:pt idx="76267">
                  <c:v>20.48021</c:v>
                </c:pt>
                <c:pt idx="76268">
                  <c:v>20.481462000000001</c:v>
                </c:pt>
                <c:pt idx="76269">
                  <c:v>20.479793999999998</c:v>
                </c:pt>
                <c:pt idx="76270">
                  <c:v>20.481425999999999</c:v>
                </c:pt>
                <c:pt idx="76271">
                  <c:v>20.483709000000001</c:v>
                </c:pt>
                <c:pt idx="76272">
                  <c:v>20.479253</c:v>
                </c:pt>
                <c:pt idx="76273">
                  <c:v>20.478127000000001</c:v>
                </c:pt>
                <c:pt idx="76274">
                  <c:v>20.482586999999999</c:v>
                </c:pt>
                <c:pt idx="76275">
                  <c:v>20.481259999999999</c:v>
                </c:pt>
                <c:pt idx="76276">
                  <c:v>20.479310999999999</c:v>
                </c:pt>
                <c:pt idx="76277">
                  <c:v>20.482322</c:v>
                </c:pt>
                <c:pt idx="76278">
                  <c:v>20.483280000000001</c:v>
                </c:pt>
                <c:pt idx="76279">
                  <c:v>20.479495</c:v>
                </c:pt>
                <c:pt idx="76280">
                  <c:v>20.479042</c:v>
                </c:pt>
                <c:pt idx="76281">
                  <c:v>20.48273</c:v>
                </c:pt>
                <c:pt idx="76282">
                  <c:v>20.487759</c:v>
                </c:pt>
                <c:pt idx="76283">
                  <c:v>20.488880000000002</c:v>
                </c:pt>
                <c:pt idx="76284">
                  <c:v>20.486035000000001</c:v>
                </c:pt>
                <c:pt idx="76285">
                  <c:v>20.484141000000001</c:v>
                </c:pt>
                <c:pt idx="76286">
                  <c:v>20.486115000000002</c:v>
                </c:pt>
                <c:pt idx="76287">
                  <c:v>20.490003000000002</c:v>
                </c:pt>
                <c:pt idx="76288">
                  <c:v>20.490158000000001</c:v>
                </c:pt>
                <c:pt idx="76289">
                  <c:v>20.489227</c:v>
                </c:pt>
                <c:pt idx="76290">
                  <c:v>20.490527</c:v>
                </c:pt>
                <c:pt idx="76291">
                  <c:v>20.488150999999998</c:v>
                </c:pt>
                <c:pt idx="76292">
                  <c:v>20.487698999999999</c:v>
                </c:pt>
                <c:pt idx="76293">
                  <c:v>20.490898000000001</c:v>
                </c:pt>
                <c:pt idx="76294">
                  <c:v>20.490970999999998</c:v>
                </c:pt>
                <c:pt idx="76295">
                  <c:v>20.488204</c:v>
                </c:pt>
                <c:pt idx="76296">
                  <c:v>20.489502999999999</c:v>
                </c:pt>
                <c:pt idx="76297">
                  <c:v>20.488963999999999</c:v>
                </c:pt>
                <c:pt idx="76298">
                  <c:v>20.484286999999998</c:v>
                </c:pt>
                <c:pt idx="76299">
                  <c:v>20.487622000000002</c:v>
                </c:pt>
                <c:pt idx="76300">
                  <c:v>20.490418999999999</c:v>
                </c:pt>
                <c:pt idx="76301">
                  <c:v>20.485612</c:v>
                </c:pt>
                <c:pt idx="76302">
                  <c:v>20.484572</c:v>
                </c:pt>
                <c:pt idx="76303">
                  <c:v>20.486132999999999</c:v>
                </c:pt>
                <c:pt idx="76304">
                  <c:v>20.486181999999999</c:v>
                </c:pt>
                <c:pt idx="76305">
                  <c:v>20.488379999999999</c:v>
                </c:pt>
                <c:pt idx="76306">
                  <c:v>20.491268000000002</c:v>
                </c:pt>
                <c:pt idx="76307">
                  <c:v>20.491208</c:v>
                </c:pt>
                <c:pt idx="76308">
                  <c:v>20.490970000000001</c:v>
                </c:pt>
                <c:pt idx="76309">
                  <c:v>20.493036</c:v>
                </c:pt>
                <c:pt idx="76310">
                  <c:v>20.493424000000001</c:v>
                </c:pt>
                <c:pt idx="76311">
                  <c:v>20.492094000000002</c:v>
                </c:pt>
                <c:pt idx="76312">
                  <c:v>20.494157000000001</c:v>
                </c:pt>
                <c:pt idx="76313">
                  <c:v>20.495459</c:v>
                </c:pt>
                <c:pt idx="76314">
                  <c:v>20.493683999999998</c:v>
                </c:pt>
                <c:pt idx="76315">
                  <c:v>20.492108999999999</c:v>
                </c:pt>
                <c:pt idx="76316">
                  <c:v>20.494451999999999</c:v>
                </c:pt>
                <c:pt idx="76317">
                  <c:v>20.497242</c:v>
                </c:pt>
                <c:pt idx="76318">
                  <c:v>20.496848</c:v>
                </c:pt>
                <c:pt idx="76319">
                  <c:v>20.495929</c:v>
                </c:pt>
                <c:pt idx="76320">
                  <c:v>20.495286</c:v>
                </c:pt>
                <c:pt idx="76321">
                  <c:v>20.494679999999999</c:v>
                </c:pt>
                <c:pt idx="76322">
                  <c:v>20.498743999999999</c:v>
                </c:pt>
                <c:pt idx="76323">
                  <c:v>20.503512000000001</c:v>
                </c:pt>
                <c:pt idx="76324">
                  <c:v>20.502257</c:v>
                </c:pt>
                <c:pt idx="76325">
                  <c:v>20.500162</c:v>
                </c:pt>
                <c:pt idx="76326">
                  <c:v>20.499666000000001</c:v>
                </c:pt>
                <c:pt idx="76327">
                  <c:v>20.498484999999999</c:v>
                </c:pt>
                <c:pt idx="76328">
                  <c:v>20.498419999999999</c:v>
                </c:pt>
                <c:pt idx="76329">
                  <c:v>20.498533999999999</c:v>
                </c:pt>
                <c:pt idx="76330">
                  <c:v>20.498196</c:v>
                </c:pt>
                <c:pt idx="76331">
                  <c:v>20.497662999999999</c:v>
                </c:pt>
                <c:pt idx="76332">
                  <c:v>20.494237999999999</c:v>
                </c:pt>
                <c:pt idx="76333">
                  <c:v>20.493324000000001</c:v>
                </c:pt>
                <c:pt idx="76334">
                  <c:v>20.496565</c:v>
                </c:pt>
                <c:pt idx="76335">
                  <c:v>20.498024999999998</c:v>
                </c:pt>
                <c:pt idx="76336">
                  <c:v>20.495975000000001</c:v>
                </c:pt>
                <c:pt idx="76337">
                  <c:v>20.493979</c:v>
                </c:pt>
                <c:pt idx="76338">
                  <c:v>20.495211000000001</c:v>
                </c:pt>
                <c:pt idx="76339">
                  <c:v>20.494820000000001</c:v>
                </c:pt>
                <c:pt idx="76340">
                  <c:v>20.494623000000001</c:v>
                </c:pt>
                <c:pt idx="76341">
                  <c:v>20.495401000000001</c:v>
                </c:pt>
                <c:pt idx="76342">
                  <c:v>20.494002999999999</c:v>
                </c:pt>
                <c:pt idx="76343">
                  <c:v>20.494885</c:v>
                </c:pt>
                <c:pt idx="76344">
                  <c:v>20.496784999999999</c:v>
                </c:pt>
                <c:pt idx="76345">
                  <c:v>20.496583999999999</c:v>
                </c:pt>
                <c:pt idx="76346">
                  <c:v>20.497515</c:v>
                </c:pt>
                <c:pt idx="76347">
                  <c:v>20.498878000000001</c:v>
                </c:pt>
                <c:pt idx="76348">
                  <c:v>20.498802000000001</c:v>
                </c:pt>
                <c:pt idx="76349">
                  <c:v>20.498037</c:v>
                </c:pt>
                <c:pt idx="76350">
                  <c:v>20.497879000000001</c:v>
                </c:pt>
                <c:pt idx="76351">
                  <c:v>20.497955000000001</c:v>
                </c:pt>
                <c:pt idx="76352">
                  <c:v>20.499880999999998</c:v>
                </c:pt>
                <c:pt idx="76353">
                  <c:v>20.499324000000001</c:v>
                </c:pt>
                <c:pt idx="76354">
                  <c:v>20.496896</c:v>
                </c:pt>
                <c:pt idx="76355">
                  <c:v>20.496507000000001</c:v>
                </c:pt>
                <c:pt idx="76356">
                  <c:v>20.497050000000002</c:v>
                </c:pt>
                <c:pt idx="76357">
                  <c:v>20.499745000000001</c:v>
                </c:pt>
                <c:pt idx="76358">
                  <c:v>20.501474999999999</c:v>
                </c:pt>
                <c:pt idx="76359">
                  <c:v>20.498908</c:v>
                </c:pt>
                <c:pt idx="76360">
                  <c:v>20.500354999999999</c:v>
                </c:pt>
                <c:pt idx="76361">
                  <c:v>20.50141</c:v>
                </c:pt>
                <c:pt idx="76362">
                  <c:v>20.497240000000001</c:v>
                </c:pt>
                <c:pt idx="76363">
                  <c:v>20.500961</c:v>
                </c:pt>
                <c:pt idx="76364">
                  <c:v>20.506605</c:v>
                </c:pt>
                <c:pt idx="76365">
                  <c:v>20.501825</c:v>
                </c:pt>
                <c:pt idx="76366">
                  <c:v>20.500012999999999</c:v>
                </c:pt>
                <c:pt idx="76367">
                  <c:v>20.503526000000001</c:v>
                </c:pt>
                <c:pt idx="76368">
                  <c:v>20.499389999999998</c:v>
                </c:pt>
                <c:pt idx="76369">
                  <c:v>20.494931000000001</c:v>
                </c:pt>
                <c:pt idx="76370">
                  <c:v>20.497713000000001</c:v>
                </c:pt>
                <c:pt idx="76371">
                  <c:v>20.499047999999998</c:v>
                </c:pt>
                <c:pt idx="76372">
                  <c:v>20.498408999999999</c:v>
                </c:pt>
                <c:pt idx="76373">
                  <c:v>20.498284999999999</c:v>
                </c:pt>
                <c:pt idx="76374">
                  <c:v>20.498283000000001</c:v>
                </c:pt>
                <c:pt idx="76375">
                  <c:v>20.499086999999999</c:v>
                </c:pt>
                <c:pt idx="76376">
                  <c:v>20.500039000000001</c:v>
                </c:pt>
                <c:pt idx="76377">
                  <c:v>20.503898</c:v>
                </c:pt>
                <c:pt idx="76378">
                  <c:v>20.505036</c:v>
                </c:pt>
                <c:pt idx="76379">
                  <c:v>20.500661000000001</c:v>
                </c:pt>
                <c:pt idx="76380">
                  <c:v>20.502559000000002</c:v>
                </c:pt>
                <c:pt idx="76381">
                  <c:v>20.505427000000001</c:v>
                </c:pt>
                <c:pt idx="76382">
                  <c:v>20.505801000000002</c:v>
                </c:pt>
                <c:pt idx="76383">
                  <c:v>20.507190999999999</c:v>
                </c:pt>
                <c:pt idx="76384">
                  <c:v>20.507131999999999</c:v>
                </c:pt>
                <c:pt idx="76385">
                  <c:v>20.502715999999999</c:v>
                </c:pt>
                <c:pt idx="76386">
                  <c:v>20.502075000000001</c:v>
                </c:pt>
                <c:pt idx="76387">
                  <c:v>20.505679000000001</c:v>
                </c:pt>
                <c:pt idx="76388">
                  <c:v>20.504432000000001</c:v>
                </c:pt>
                <c:pt idx="76389">
                  <c:v>20.507021999999999</c:v>
                </c:pt>
                <c:pt idx="76390">
                  <c:v>20.516582</c:v>
                </c:pt>
                <c:pt idx="76391">
                  <c:v>20.514738000000001</c:v>
                </c:pt>
                <c:pt idx="76392">
                  <c:v>20.514427000000001</c:v>
                </c:pt>
                <c:pt idx="76393">
                  <c:v>20.52251</c:v>
                </c:pt>
                <c:pt idx="76394">
                  <c:v>20.519839999999999</c:v>
                </c:pt>
                <c:pt idx="76395">
                  <c:v>20.515575999999999</c:v>
                </c:pt>
                <c:pt idx="76396">
                  <c:v>20.519158000000001</c:v>
                </c:pt>
                <c:pt idx="76397">
                  <c:v>20.516869</c:v>
                </c:pt>
                <c:pt idx="76398">
                  <c:v>20.509767</c:v>
                </c:pt>
                <c:pt idx="76399">
                  <c:v>20.508094</c:v>
                </c:pt>
                <c:pt idx="76400">
                  <c:v>20.509744999999999</c:v>
                </c:pt>
                <c:pt idx="76401">
                  <c:v>20.512111999999998</c:v>
                </c:pt>
                <c:pt idx="76402">
                  <c:v>20.510560000000002</c:v>
                </c:pt>
                <c:pt idx="76403">
                  <c:v>20.506367000000001</c:v>
                </c:pt>
                <c:pt idx="76404">
                  <c:v>20.507560000000002</c:v>
                </c:pt>
                <c:pt idx="76405">
                  <c:v>20.507389</c:v>
                </c:pt>
                <c:pt idx="76406">
                  <c:v>20.506388999999999</c:v>
                </c:pt>
                <c:pt idx="76407">
                  <c:v>20.507743000000001</c:v>
                </c:pt>
                <c:pt idx="76408">
                  <c:v>20.508621000000002</c:v>
                </c:pt>
                <c:pt idx="76409">
                  <c:v>20.506205000000001</c:v>
                </c:pt>
                <c:pt idx="76410">
                  <c:v>20.506848000000002</c:v>
                </c:pt>
                <c:pt idx="76411">
                  <c:v>20.512373</c:v>
                </c:pt>
                <c:pt idx="76412">
                  <c:v>20.512598000000001</c:v>
                </c:pt>
                <c:pt idx="76413">
                  <c:v>20.509509999999999</c:v>
                </c:pt>
                <c:pt idx="76414">
                  <c:v>20.514195999999998</c:v>
                </c:pt>
                <c:pt idx="76415">
                  <c:v>20.518346000000001</c:v>
                </c:pt>
                <c:pt idx="76416">
                  <c:v>20.514548000000001</c:v>
                </c:pt>
                <c:pt idx="76417">
                  <c:v>20.513224000000001</c:v>
                </c:pt>
                <c:pt idx="76418">
                  <c:v>20.515021999999998</c:v>
                </c:pt>
                <c:pt idx="76419">
                  <c:v>20.515537999999999</c:v>
                </c:pt>
                <c:pt idx="76420">
                  <c:v>20.515059999999998</c:v>
                </c:pt>
                <c:pt idx="76421">
                  <c:v>20.513892999999999</c:v>
                </c:pt>
                <c:pt idx="76422">
                  <c:v>20.515426000000001</c:v>
                </c:pt>
                <c:pt idx="76423">
                  <c:v>20.51896</c:v>
                </c:pt>
                <c:pt idx="76424">
                  <c:v>20.519005</c:v>
                </c:pt>
                <c:pt idx="76425">
                  <c:v>20.514574</c:v>
                </c:pt>
                <c:pt idx="76426">
                  <c:v>20.513148999999999</c:v>
                </c:pt>
                <c:pt idx="76427">
                  <c:v>20.517164000000001</c:v>
                </c:pt>
                <c:pt idx="76428">
                  <c:v>20.516393999999998</c:v>
                </c:pt>
                <c:pt idx="76429">
                  <c:v>20.511313999999999</c:v>
                </c:pt>
                <c:pt idx="76430">
                  <c:v>20.511907999999998</c:v>
                </c:pt>
                <c:pt idx="76431">
                  <c:v>20.516819000000002</c:v>
                </c:pt>
                <c:pt idx="76432">
                  <c:v>20.517956999999999</c:v>
                </c:pt>
                <c:pt idx="76433">
                  <c:v>20.516971999999999</c:v>
                </c:pt>
                <c:pt idx="76434">
                  <c:v>20.518882000000001</c:v>
                </c:pt>
                <c:pt idx="76435">
                  <c:v>20.517869000000001</c:v>
                </c:pt>
                <c:pt idx="76436">
                  <c:v>20.517626</c:v>
                </c:pt>
                <c:pt idx="76437">
                  <c:v>20.520232</c:v>
                </c:pt>
                <c:pt idx="76438">
                  <c:v>20.520184</c:v>
                </c:pt>
                <c:pt idx="76439">
                  <c:v>20.520731000000001</c:v>
                </c:pt>
                <c:pt idx="76440">
                  <c:v>20.522109</c:v>
                </c:pt>
                <c:pt idx="76441">
                  <c:v>20.519359000000001</c:v>
                </c:pt>
                <c:pt idx="76442">
                  <c:v>20.518761999999999</c:v>
                </c:pt>
                <c:pt idx="76443">
                  <c:v>20.524189</c:v>
                </c:pt>
                <c:pt idx="76444">
                  <c:v>20.524743000000001</c:v>
                </c:pt>
                <c:pt idx="76445">
                  <c:v>20.519836000000002</c:v>
                </c:pt>
                <c:pt idx="76446">
                  <c:v>20.520035</c:v>
                </c:pt>
                <c:pt idx="76447">
                  <c:v>20.521006</c:v>
                </c:pt>
                <c:pt idx="76448">
                  <c:v>20.519653999999999</c:v>
                </c:pt>
                <c:pt idx="76449">
                  <c:v>20.520358999999999</c:v>
                </c:pt>
                <c:pt idx="76450">
                  <c:v>20.519915000000001</c:v>
                </c:pt>
                <c:pt idx="76451">
                  <c:v>20.520599000000001</c:v>
                </c:pt>
                <c:pt idx="76452">
                  <c:v>20.525805999999999</c:v>
                </c:pt>
                <c:pt idx="76453">
                  <c:v>20.526979999999998</c:v>
                </c:pt>
                <c:pt idx="76454">
                  <c:v>20.523629</c:v>
                </c:pt>
                <c:pt idx="76455">
                  <c:v>20.525608999999999</c:v>
                </c:pt>
                <c:pt idx="76456">
                  <c:v>20.530237</c:v>
                </c:pt>
                <c:pt idx="76457">
                  <c:v>20.531780000000001</c:v>
                </c:pt>
                <c:pt idx="76458">
                  <c:v>20.534144000000001</c:v>
                </c:pt>
                <c:pt idx="76459">
                  <c:v>20.533975999999999</c:v>
                </c:pt>
                <c:pt idx="76460">
                  <c:v>20.531088</c:v>
                </c:pt>
                <c:pt idx="76461">
                  <c:v>20.530042000000002</c:v>
                </c:pt>
                <c:pt idx="76462">
                  <c:v>20.529747</c:v>
                </c:pt>
                <c:pt idx="76463">
                  <c:v>20.531495</c:v>
                </c:pt>
                <c:pt idx="76464">
                  <c:v>20.531822999999999</c:v>
                </c:pt>
                <c:pt idx="76465">
                  <c:v>20.528507000000001</c:v>
                </c:pt>
                <c:pt idx="76466">
                  <c:v>20.529682000000001</c:v>
                </c:pt>
                <c:pt idx="76467">
                  <c:v>20.534697000000001</c:v>
                </c:pt>
                <c:pt idx="76468">
                  <c:v>20.533754999999999</c:v>
                </c:pt>
                <c:pt idx="76469">
                  <c:v>20.530168</c:v>
                </c:pt>
                <c:pt idx="76470">
                  <c:v>20.531053</c:v>
                </c:pt>
                <c:pt idx="76471">
                  <c:v>20.530933000000001</c:v>
                </c:pt>
                <c:pt idx="76472">
                  <c:v>20.527266000000001</c:v>
                </c:pt>
                <c:pt idx="76473">
                  <c:v>20.525400000000001</c:v>
                </c:pt>
                <c:pt idx="76474">
                  <c:v>20.529755999999999</c:v>
                </c:pt>
                <c:pt idx="76475">
                  <c:v>20.534811000000001</c:v>
                </c:pt>
                <c:pt idx="76476">
                  <c:v>20.530117000000001</c:v>
                </c:pt>
                <c:pt idx="76477">
                  <c:v>20.527951000000002</c:v>
                </c:pt>
                <c:pt idx="76478">
                  <c:v>20.532489000000002</c:v>
                </c:pt>
                <c:pt idx="76479">
                  <c:v>20.534859999999998</c:v>
                </c:pt>
                <c:pt idx="76480">
                  <c:v>20.536584000000001</c:v>
                </c:pt>
                <c:pt idx="76481">
                  <c:v>20.536023</c:v>
                </c:pt>
                <c:pt idx="76482">
                  <c:v>20.535617999999999</c:v>
                </c:pt>
                <c:pt idx="76483">
                  <c:v>20.535</c:v>
                </c:pt>
                <c:pt idx="76484">
                  <c:v>20.531513</c:v>
                </c:pt>
                <c:pt idx="76485">
                  <c:v>20.530417</c:v>
                </c:pt>
                <c:pt idx="76486">
                  <c:v>20.533532999999998</c:v>
                </c:pt>
                <c:pt idx="76487">
                  <c:v>20.53753</c:v>
                </c:pt>
                <c:pt idx="76488">
                  <c:v>20.537709</c:v>
                </c:pt>
                <c:pt idx="76489">
                  <c:v>20.533702000000002</c:v>
                </c:pt>
                <c:pt idx="76490">
                  <c:v>20.531756000000001</c:v>
                </c:pt>
                <c:pt idx="76491">
                  <c:v>20.531786</c:v>
                </c:pt>
                <c:pt idx="76492">
                  <c:v>20.529869000000001</c:v>
                </c:pt>
                <c:pt idx="76493">
                  <c:v>20.531648000000001</c:v>
                </c:pt>
                <c:pt idx="76494">
                  <c:v>20.537284</c:v>
                </c:pt>
                <c:pt idx="76495">
                  <c:v>20.536663999999998</c:v>
                </c:pt>
                <c:pt idx="76496">
                  <c:v>20.532404</c:v>
                </c:pt>
                <c:pt idx="76497">
                  <c:v>20.528766999999998</c:v>
                </c:pt>
                <c:pt idx="76498">
                  <c:v>20.527728</c:v>
                </c:pt>
                <c:pt idx="76499">
                  <c:v>20.532557000000001</c:v>
                </c:pt>
                <c:pt idx="76500">
                  <c:v>20.535153999999999</c:v>
                </c:pt>
                <c:pt idx="76501">
                  <c:v>20.529692000000001</c:v>
                </c:pt>
                <c:pt idx="76502">
                  <c:v>20.526729</c:v>
                </c:pt>
                <c:pt idx="76503">
                  <c:v>20.528997</c:v>
                </c:pt>
                <c:pt idx="76504">
                  <c:v>20.532337999999999</c:v>
                </c:pt>
                <c:pt idx="76505">
                  <c:v>20.534707000000001</c:v>
                </c:pt>
                <c:pt idx="76506">
                  <c:v>20.531500999999999</c:v>
                </c:pt>
                <c:pt idx="76507">
                  <c:v>20.528863999999999</c:v>
                </c:pt>
                <c:pt idx="76508">
                  <c:v>20.531207999999999</c:v>
                </c:pt>
                <c:pt idx="76509">
                  <c:v>20.530709000000002</c:v>
                </c:pt>
                <c:pt idx="76510">
                  <c:v>20.526615</c:v>
                </c:pt>
                <c:pt idx="76511">
                  <c:v>20.527714</c:v>
                </c:pt>
                <c:pt idx="76512">
                  <c:v>20.530799999999999</c:v>
                </c:pt>
                <c:pt idx="76513">
                  <c:v>20.531898999999999</c:v>
                </c:pt>
                <c:pt idx="76514">
                  <c:v>20.536839000000001</c:v>
                </c:pt>
                <c:pt idx="76515">
                  <c:v>20.538685000000001</c:v>
                </c:pt>
                <c:pt idx="76516">
                  <c:v>20.534887999999999</c:v>
                </c:pt>
                <c:pt idx="76517">
                  <c:v>20.537026000000001</c:v>
                </c:pt>
                <c:pt idx="76518">
                  <c:v>20.540654</c:v>
                </c:pt>
                <c:pt idx="76519">
                  <c:v>20.536805999999999</c:v>
                </c:pt>
                <c:pt idx="76520">
                  <c:v>20.532259</c:v>
                </c:pt>
                <c:pt idx="76521">
                  <c:v>20.535008999999999</c:v>
                </c:pt>
                <c:pt idx="76522">
                  <c:v>20.536995000000001</c:v>
                </c:pt>
                <c:pt idx="76523">
                  <c:v>20.535655999999999</c:v>
                </c:pt>
                <c:pt idx="76524">
                  <c:v>20.539048999999999</c:v>
                </c:pt>
                <c:pt idx="76525">
                  <c:v>20.540141999999999</c:v>
                </c:pt>
                <c:pt idx="76526">
                  <c:v>20.538502999999999</c:v>
                </c:pt>
                <c:pt idx="76527">
                  <c:v>20.541806000000001</c:v>
                </c:pt>
                <c:pt idx="76528">
                  <c:v>20.544536999999998</c:v>
                </c:pt>
                <c:pt idx="76529">
                  <c:v>20.543213000000002</c:v>
                </c:pt>
                <c:pt idx="76530">
                  <c:v>20.541944000000001</c:v>
                </c:pt>
                <c:pt idx="76531">
                  <c:v>20.542793</c:v>
                </c:pt>
                <c:pt idx="76532">
                  <c:v>20.543486000000001</c:v>
                </c:pt>
                <c:pt idx="76533">
                  <c:v>20.541957</c:v>
                </c:pt>
                <c:pt idx="76534">
                  <c:v>20.541917999999999</c:v>
                </c:pt>
                <c:pt idx="76535">
                  <c:v>20.544753</c:v>
                </c:pt>
                <c:pt idx="76536">
                  <c:v>20.544985</c:v>
                </c:pt>
                <c:pt idx="76537">
                  <c:v>20.544257999999999</c:v>
                </c:pt>
                <c:pt idx="76538">
                  <c:v>20.544277000000001</c:v>
                </c:pt>
                <c:pt idx="76539">
                  <c:v>20.547491999999998</c:v>
                </c:pt>
                <c:pt idx="76540">
                  <c:v>20.555046999999998</c:v>
                </c:pt>
                <c:pt idx="76541">
                  <c:v>20.554054000000001</c:v>
                </c:pt>
                <c:pt idx="76542">
                  <c:v>20.545850000000002</c:v>
                </c:pt>
                <c:pt idx="76543">
                  <c:v>20.545448</c:v>
                </c:pt>
                <c:pt idx="76544">
                  <c:v>20.548780000000001</c:v>
                </c:pt>
                <c:pt idx="76545">
                  <c:v>20.546040000000001</c:v>
                </c:pt>
                <c:pt idx="76546">
                  <c:v>20.543703000000001</c:v>
                </c:pt>
                <c:pt idx="76547">
                  <c:v>20.547478999999999</c:v>
                </c:pt>
                <c:pt idx="76548">
                  <c:v>20.549626</c:v>
                </c:pt>
                <c:pt idx="76549">
                  <c:v>20.544636000000001</c:v>
                </c:pt>
                <c:pt idx="76550">
                  <c:v>20.542736000000001</c:v>
                </c:pt>
                <c:pt idx="76551">
                  <c:v>20.547981</c:v>
                </c:pt>
                <c:pt idx="76552">
                  <c:v>20.54712</c:v>
                </c:pt>
                <c:pt idx="76553">
                  <c:v>20.541992</c:v>
                </c:pt>
                <c:pt idx="76554">
                  <c:v>20.547014000000001</c:v>
                </c:pt>
                <c:pt idx="76555">
                  <c:v>20.551349999999999</c:v>
                </c:pt>
                <c:pt idx="76556">
                  <c:v>20.546551999999998</c:v>
                </c:pt>
                <c:pt idx="76557">
                  <c:v>20.547242000000001</c:v>
                </c:pt>
                <c:pt idx="76558">
                  <c:v>20.550839</c:v>
                </c:pt>
                <c:pt idx="76559">
                  <c:v>20.546965</c:v>
                </c:pt>
                <c:pt idx="76560">
                  <c:v>20.547172</c:v>
                </c:pt>
                <c:pt idx="76561">
                  <c:v>20.552343</c:v>
                </c:pt>
                <c:pt idx="76562">
                  <c:v>20.552954</c:v>
                </c:pt>
                <c:pt idx="76563">
                  <c:v>20.552081999999999</c:v>
                </c:pt>
                <c:pt idx="76564">
                  <c:v>20.550276</c:v>
                </c:pt>
                <c:pt idx="76565">
                  <c:v>20.550318000000001</c:v>
                </c:pt>
                <c:pt idx="76566">
                  <c:v>20.553042999999999</c:v>
                </c:pt>
                <c:pt idx="76567">
                  <c:v>20.549095000000001</c:v>
                </c:pt>
                <c:pt idx="76568">
                  <c:v>20.547885999999998</c:v>
                </c:pt>
                <c:pt idx="76569">
                  <c:v>20.55153</c:v>
                </c:pt>
                <c:pt idx="76570">
                  <c:v>20.548915000000001</c:v>
                </c:pt>
                <c:pt idx="76571">
                  <c:v>20.546811999999999</c:v>
                </c:pt>
                <c:pt idx="76572">
                  <c:v>20.549952999999999</c:v>
                </c:pt>
                <c:pt idx="76573">
                  <c:v>20.546948</c:v>
                </c:pt>
                <c:pt idx="76574">
                  <c:v>20.542176999999999</c:v>
                </c:pt>
                <c:pt idx="76575">
                  <c:v>20.546341000000002</c:v>
                </c:pt>
                <c:pt idx="76576">
                  <c:v>20.551000999999999</c:v>
                </c:pt>
                <c:pt idx="76577">
                  <c:v>20.552811999999999</c:v>
                </c:pt>
                <c:pt idx="76578">
                  <c:v>20.554055999999999</c:v>
                </c:pt>
                <c:pt idx="76579">
                  <c:v>20.550152000000001</c:v>
                </c:pt>
                <c:pt idx="76580">
                  <c:v>20.550384999999999</c:v>
                </c:pt>
                <c:pt idx="76581">
                  <c:v>20.556878000000001</c:v>
                </c:pt>
                <c:pt idx="76582">
                  <c:v>20.557646999999999</c:v>
                </c:pt>
                <c:pt idx="76583">
                  <c:v>20.556142000000001</c:v>
                </c:pt>
                <c:pt idx="76584">
                  <c:v>20.558665000000001</c:v>
                </c:pt>
                <c:pt idx="76585">
                  <c:v>20.559082</c:v>
                </c:pt>
                <c:pt idx="76586">
                  <c:v>20.551922999999999</c:v>
                </c:pt>
                <c:pt idx="76587">
                  <c:v>20.549994999999999</c:v>
                </c:pt>
                <c:pt idx="76588">
                  <c:v>20.557338999999999</c:v>
                </c:pt>
                <c:pt idx="76589">
                  <c:v>20.557251000000001</c:v>
                </c:pt>
                <c:pt idx="76590">
                  <c:v>20.554756999999999</c:v>
                </c:pt>
                <c:pt idx="76591">
                  <c:v>20.558011</c:v>
                </c:pt>
                <c:pt idx="76592">
                  <c:v>20.557334000000001</c:v>
                </c:pt>
                <c:pt idx="76593">
                  <c:v>20.551352999999999</c:v>
                </c:pt>
                <c:pt idx="76594">
                  <c:v>20.550578999999999</c:v>
                </c:pt>
                <c:pt idx="76595">
                  <c:v>20.555053000000001</c:v>
                </c:pt>
                <c:pt idx="76596">
                  <c:v>20.55902</c:v>
                </c:pt>
                <c:pt idx="76597">
                  <c:v>20.561267999999998</c:v>
                </c:pt>
                <c:pt idx="76598">
                  <c:v>20.557714000000001</c:v>
                </c:pt>
                <c:pt idx="76599">
                  <c:v>20.554172000000001</c:v>
                </c:pt>
                <c:pt idx="76600">
                  <c:v>20.556338</c:v>
                </c:pt>
                <c:pt idx="76601">
                  <c:v>20.558268000000002</c:v>
                </c:pt>
                <c:pt idx="76602">
                  <c:v>20.557403999999998</c:v>
                </c:pt>
                <c:pt idx="76603">
                  <c:v>20.556902000000001</c:v>
                </c:pt>
                <c:pt idx="76604">
                  <c:v>20.558519</c:v>
                </c:pt>
                <c:pt idx="76605">
                  <c:v>20.556417</c:v>
                </c:pt>
                <c:pt idx="76606">
                  <c:v>20.554206000000001</c:v>
                </c:pt>
                <c:pt idx="76607">
                  <c:v>20.556847999999999</c:v>
                </c:pt>
                <c:pt idx="76608">
                  <c:v>20.556906999999999</c:v>
                </c:pt>
                <c:pt idx="76609">
                  <c:v>20.555788</c:v>
                </c:pt>
                <c:pt idx="76610">
                  <c:v>20.555216999999999</c:v>
                </c:pt>
                <c:pt idx="76611">
                  <c:v>20.554856000000001</c:v>
                </c:pt>
                <c:pt idx="76612">
                  <c:v>20.556356000000001</c:v>
                </c:pt>
                <c:pt idx="76613">
                  <c:v>20.556749</c:v>
                </c:pt>
                <c:pt idx="76614">
                  <c:v>20.557579</c:v>
                </c:pt>
                <c:pt idx="76615">
                  <c:v>20.556352</c:v>
                </c:pt>
                <c:pt idx="76616">
                  <c:v>20.552323999999999</c:v>
                </c:pt>
                <c:pt idx="76617">
                  <c:v>20.551876</c:v>
                </c:pt>
                <c:pt idx="76618">
                  <c:v>20.550985000000001</c:v>
                </c:pt>
                <c:pt idx="76619">
                  <c:v>20.551003000000001</c:v>
                </c:pt>
                <c:pt idx="76620">
                  <c:v>20.554210000000001</c:v>
                </c:pt>
                <c:pt idx="76621">
                  <c:v>20.557848</c:v>
                </c:pt>
                <c:pt idx="76622">
                  <c:v>20.558664</c:v>
                </c:pt>
                <c:pt idx="76623">
                  <c:v>20.560828000000001</c:v>
                </c:pt>
                <c:pt idx="76624">
                  <c:v>20.562263000000002</c:v>
                </c:pt>
                <c:pt idx="76625">
                  <c:v>20.563486000000001</c:v>
                </c:pt>
                <c:pt idx="76626">
                  <c:v>20.568954000000002</c:v>
                </c:pt>
                <c:pt idx="76627">
                  <c:v>20.568850000000001</c:v>
                </c:pt>
                <c:pt idx="76628">
                  <c:v>20.565788999999999</c:v>
                </c:pt>
                <c:pt idx="76629">
                  <c:v>20.569056</c:v>
                </c:pt>
                <c:pt idx="76630">
                  <c:v>20.570449</c:v>
                </c:pt>
                <c:pt idx="76631">
                  <c:v>20.568369000000001</c:v>
                </c:pt>
                <c:pt idx="76632">
                  <c:v>20.569725999999999</c:v>
                </c:pt>
                <c:pt idx="76633">
                  <c:v>20.569375000000001</c:v>
                </c:pt>
                <c:pt idx="76634">
                  <c:v>20.569161000000001</c:v>
                </c:pt>
                <c:pt idx="76635">
                  <c:v>20.572272999999999</c:v>
                </c:pt>
                <c:pt idx="76636">
                  <c:v>20.57056</c:v>
                </c:pt>
                <c:pt idx="76637">
                  <c:v>20.568787</c:v>
                </c:pt>
                <c:pt idx="76638">
                  <c:v>20.569054000000001</c:v>
                </c:pt>
                <c:pt idx="76639">
                  <c:v>20.565299</c:v>
                </c:pt>
                <c:pt idx="76640">
                  <c:v>20.562715000000001</c:v>
                </c:pt>
                <c:pt idx="76641">
                  <c:v>20.564871</c:v>
                </c:pt>
                <c:pt idx="76642">
                  <c:v>20.567198999999999</c:v>
                </c:pt>
                <c:pt idx="76643">
                  <c:v>20.567238</c:v>
                </c:pt>
                <c:pt idx="76644">
                  <c:v>20.566117999999999</c:v>
                </c:pt>
                <c:pt idx="76645">
                  <c:v>20.567027</c:v>
                </c:pt>
                <c:pt idx="76646">
                  <c:v>20.567706000000001</c:v>
                </c:pt>
                <c:pt idx="76647">
                  <c:v>20.565847000000002</c:v>
                </c:pt>
                <c:pt idx="76648">
                  <c:v>20.567879000000001</c:v>
                </c:pt>
                <c:pt idx="76649">
                  <c:v>20.566088000000001</c:v>
                </c:pt>
                <c:pt idx="76650">
                  <c:v>20.561038</c:v>
                </c:pt>
                <c:pt idx="76651">
                  <c:v>20.566811999999999</c:v>
                </c:pt>
                <c:pt idx="76652">
                  <c:v>20.571248000000001</c:v>
                </c:pt>
                <c:pt idx="76653">
                  <c:v>20.565041999999998</c:v>
                </c:pt>
                <c:pt idx="76654">
                  <c:v>20.560274</c:v>
                </c:pt>
                <c:pt idx="76655">
                  <c:v>20.563027999999999</c:v>
                </c:pt>
                <c:pt idx="76656">
                  <c:v>20.562270000000002</c:v>
                </c:pt>
                <c:pt idx="76657">
                  <c:v>20.560020999999999</c:v>
                </c:pt>
                <c:pt idx="76658">
                  <c:v>20.562394000000001</c:v>
                </c:pt>
                <c:pt idx="76659">
                  <c:v>20.563503000000001</c:v>
                </c:pt>
                <c:pt idx="76660">
                  <c:v>20.562571999999999</c:v>
                </c:pt>
                <c:pt idx="76661">
                  <c:v>20.561810999999999</c:v>
                </c:pt>
                <c:pt idx="76662">
                  <c:v>20.561734000000001</c:v>
                </c:pt>
                <c:pt idx="76663">
                  <c:v>20.566181</c:v>
                </c:pt>
                <c:pt idx="76664">
                  <c:v>20.569261000000001</c:v>
                </c:pt>
                <c:pt idx="76665">
                  <c:v>20.566206999999999</c:v>
                </c:pt>
                <c:pt idx="76666">
                  <c:v>20.569272000000002</c:v>
                </c:pt>
                <c:pt idx="76667">
                  <c:v>20.577859</c:v>
                </c:pt>
                <c:pt idx="76668">
                  <c:v>20.577442999999999</c:v>
                </c:pt>
                <c:pt idx="76669">
                  <c:v>20.575733</c:v>
                </c:pt>
                <c:pt idx="76670">
                  <c:v>20.579529999999998</c:v>
                </c:pt>
                <c:pt idx="76671">
                  <c:v>20.577845</c:v>
                </c:pt>
                <c:pt idx="76672">
                  <c:v>20.574601999999999</c:v>
                </c:pt>
                <c:pt idx="76673">
                  <c:v>20.579758999999999</c:v>
                </c:pt>
                <c:pt idx="76674">
                  <c:v>20.580966</c:v>
                </c:pt>
                <c:pt idx="76675">
                  <c:v>20.574733999999999</c:v>
                </c:pt>
                <c:pt idx="76676">
                  <c:v>20.573008999999999</c:v>
                </c:pt>
                <c:pt idx="76677">
                  <c:v>20.576477000000001</c:v>
                </c:pt>
                <c:pt idx="76678">
                  <c:v>20.574764999999999</c:v>
                </c:pt>
                <c:pt idx="76679">
                  <c:v>20.574833999999999</c:v>
                </c:pt>
                <c:pt idx="76680">
                  <c:v>20.580023000000001</c:v>
                </c:pt>
                <c:pt idx="76681">
                  <c:v>20.577741</c:v>
                </c:pt>
                <c:pt idx="76682">
                  <c:v>20.574414000000001</c:v>
                </c:pt>
                <c:pt idx="76683">
                  <c:v>20.576912</c:v>
                </c:pt>
                <c:pt idx="76684">
                  <c:v>20.575828000000001</c:v>
                </c:pt>
                <c:pt idx="76685">
                  <c:v>20.576568000000002</c:v>
                </c:pt>
                <c:pt idx="76686">
                  <c:v>20.577908999999998</c:v>
                </c:pt>
                <c:pt idx="76687">
                  <c:v>20.575313999999999</c:v>
                </c:pt>
                <c:pt idx="76688">
                  <c:v>20.577527</c:v>
                </c:pt>
                <c:pt idx="76689">
                  <c:v>20.579903000000002</c:v>
                </c:pt>
                <c:pt idx="76690">
                  <c:v>20.580977000000001</c:v>
                </c:pt>
                <c:pt idx="76691">
                  <c:v>20.584001000000001</c:v>
                </c:pt>
                <c:pt idx="76692">
                  <c:v>20.582062000000001</c:v>
                </c:pt>
                <c:pt idx="76693">
                  <c:v>20.577769</c:v>
                </c:pt>
                <c:pt idx="76694">
                  <c:v>20.578545999999999</c:v>
                </c:pt>
                <c:pt idx="76695">
                  <c:v>20.579169</c:v>
                </c:pt>
                <c:pt idx="76696">
                  <c:v>20.577093999999999</c:v>
                </c:pt>
                <c:pt idx="76697">
                  <c:v>20.573705</c:v>
                </c:pt>
                <c:pt idx="76698">
                  <c:v>20.573119999999999</c:v>
                </c:pt>
                <c:pt idx="76699">
                  <c:v>20.574819000000002</c:v>
                </c:pt>
                <c:pt idx="76700">
                  <c:v>20.571588999999999</c:v>
                </c:pt>
                <c:pt idx="76701">
                  <c:v>20.570291999999998</c:v>
                </c:pt>
                <c:pt idx="76702">
                  <c:v>20.575244999999999</c:v>
                </c:pt>
                <c:pt idx="76703">
                  <c:v>20.570900999999999</c:v>
                </c:pt>
                <c:pt idx="76704">
                  <c:v>20.567502999999999</c:v>
                </c:pt>
                <c:pt idx="76705">
                  <c:v>20.573642</c:v>
                </c:pt>
                <c:pt idx="76706">
                  <c:v>20.573905</c:v>
                </c:pt>
                <c:pt idx="76707">
                  <c:v>20.568280000000001</c:v>
                </c:pt>
                <c:pt idx="76708">
                  <c:v>20.566846999999999</c:v>
                </c:pt>
                <c:pt idx="76709">
                  <c:v>20.570119999999999</c:v>
                </c:pt>
                <c:pt idx="76710">
                  <c:v>20.572966999999998</c:v>
                </c:pt>
                <c:pt idx="76711">
                  <c:v>20.573301000000001</c:v>
                </c:pt>
                <c:pt idx="76712">
                  <c:v>20.575924000000001</c:v>
                </c:pt>
                <c:pt idx="76713">
                  <c:v>20.579751999999999</c:v>
                </c:pt>
                <c:pt idx="76714">
                  <c:v>20.580670999999999</c:v>
                </c:pt>
                <c:pt idx="76715">
                  <c:v>20.581491</c:v>
                </c:pt>
                <c:pt idx="76716">
                  <c:v>20.581457</c:v>
                </c:pt>
                <c:pt idx="76717">
                  <c:v>20.578589999999998</c:v>
                </c:pt>
                <c:pt idx="76718">
                  <c:v>20.576152</c:v>
                </c:pt>
                <c:pt idx="76719">
                  <c:v>20.574086999999999</c:v>
                </c:pt>
                <c:pt idx="76720">
                  <c:v>20.570276</c:v>
                </c:pt>
                <c:pt idx="76721">
                  <c:v>20.573443000000001</c:v>
                </c:pt>
                <c:pt idx="76722">
                  <c:v>20.574693</c:v>
                </c:pt>
                <c:pt idx="76723">
                  <c:v>20.571110999999998</c:v>
                </c:pt>
                <c:pt idx="76724">
                  <c:v>20.577483000000001</c:v>
                </c:pt>
                <c:pt idx="76725">
                  <c:v>20.583107999999999</c:v>
                </c:pt>
                <c:pt idx="76726">
                  <c:v>20.578209999999999</c:v>
                </c:pt>
                <c:pt idx="76727">
                  <c:v>20.577535000000001</c:v>
                </c:pt>
                <c:pt idx="76728">
                  <c:v>20.578745000000001</c:v>
                </c:pt>
                <c:pt idx="76729">
                  <c:v>20.578249</c:v>
                </c:pt>
                <c:pt idx="76730">
                  <c:v>20.583786</c:v>
                </c:pt>
                <c:pt idx="76731">
                  <c:v>20.589175000000001</c:v>
                </c:pt>
                <c:pt idx="76732">
                  <c:v>20.584755000000001</c:v>
                </c:pt>
                <c:pt idx="76733">
                  <c:v>20.587319000000001</c:v>
                </c:pt>
                <c:pt idx="76734">
                  <c:v>20.598419</c:v>
                </c:pt>
                <c:pt idx="76735">
                  <c:v>20.592317999999999</c:v>
                </c:pt>
                <c:pt idx="76736">
                  <c:v>20.587332</c:v>
                </c:pt>
                <c:pt idx="76737">
                  <c:v>20.597256000000002</c:v>
                </c:pt>
                <c:pt idx="76738">
                  <c:v>20.593920000000001</c:v>
                </c:pt>
                <c:pt idx="76739">
                  <c:v>20.581880000000002</c:v>
                </c:pt>
                <c:pt idx="76740">
                  <c:v>20.586107999999999</c:v>
                </c:pt>
                <c:pt idx="76741">
                  <c:v>20.592832999999999</c:v>
                </c:pt>
                <c:pt idx="76742">
                  <c:v>20.58961</c:v>
                </c:pt>
                <c:pt idx="76743">
                  <c:v>20.589437</c:v>
                </c:pt>
                <c:pt idx="76744">
                  <c:v>20.589283999999999</c:v>
                </c:pt>
                <c:pt idx="76745">
                  <c:v>20.586224999999999</c:v>
                </c:pt>
                <c:pt idx="76746">
                  <c:v>20.587254999999999</c:v>
                </c:pt>
                <c:pt idx="76747">
                  <c:v>20.585189</c:v>
                </c:pt>
                <c:pt idx="76748">
                  <c:v>20.585637999999999</c:v>
                </c:pt>
                <c:pt idx="76749">
                  <c:v>20.593857</c:v>
                </c:pt>
                <c:pt idx="76750">
                  <c:v>20.591439000000001</c:v>
                </c:pt>
                <c:pt idx="76751">
                  <c:v>20.586316</c:v>
                </c:pt>
                <c:pt idx="76752">
                  <c:v>20.587820000000001</c:v>
                </c:pt>
                <c:pt idx="76753">
                  <c:v>20.588332999999999</c:v>
                </c:pt>
                <c:pt idx="76754">
                  <c:v>20.588324</c:v>
                </c:pt>
                <c:pt idx="76755">
                  <c:v>20.589603</c:v>
                </c:pt>
                <c:pt idx="76756">
                  <c:v>20.591072</c:v>
                </c:pt>
                <c:pt idx="76757">
                  <c:v>20.590032000000001</c:v>
                </c:pt>
                <c:pt idx="76758">
                  <c:v>20.590115999999998</c:v>
                </c:pt>
                <c:pt idx="76759">
                  <c:v>20.591588000000002</c:v>
                </c:pt>
                <c:pt idx="76760">
                  <c:v>20.588950000000001</c:v>
                </c:pt>
                <c:pt idx="76761">
                  <c:v>20.587486999999999</c:v>
                </c:pt>
                <c:pt idx="76762">
                  <c:v>20.587641000000001</c:v>
                </c:pt>
                <c:pt idx="76763">
                  <c:v>20.588605000000001</c:v>
                </c:pt>
                <c:pt idx="76764">
                  <c:v>20.587655999999999</c:v>
                </c:pt>
                <c:pt idx="76765">
                  <c:v>20.588602000000002</c:v>
                </c:pt>
                <c:pt idx="76766">
                  <c:v>20.595126</c:v>
                </c:pt>
                <c:pt idx="76767">
                  <c:v>20.596729</c:v>
                </c:pt>
                <c:pt idx="76768">
                  <c:v>20.592789</c:v>
                </c:pt>
                <c:pt idx="76769">
                  <c:v>20.591707</c:v>
                </c:pt>
                <c:pt idx="76770">
                  <c:v>20.59515</c:v>
                </c:pt>
                <c:pt idx="76771">
                  <c:v>20.598134999999999</c:v>
                </c:pt>
                <c:pt idx="76772">
                  <c:v>20.593986999999998</c:v>
                </c:pt>
                <c:pt idx="76773">
                  <c:v>20.590456</c:v>
                </c:pt>
                <c:pt idx="76774">
                  <c:v>20.591042999999999</c:v>
                </c:pt>
                <c:pt idx="76775">
                  <c:v>20.591476</c:v>
                </c:pt>
                <c:pt idx="76776">
                  <c:v>20.594756</c:v>
                </c:pt>
                <c:pt idx="76777">
                  <c:v>20.598502</c:v>
                </c:pt>
                <c:pt idx="76778">
                  <c:v>20.596233999999999</c:v>
                </c:pt>
                <c:pt idx="76779">
                  <c:v>20.592110999999999</c:v>
                </c:pt>
                <c:pt idx="76780">
                  <c:v>20.595537</c:v>
                </c:pt>
                <c:pt idx="76781">
                  <c:v>20.600897</c:v>
                </c:pt>
                <c:pt idx="76782">
                  <c:v>20.598130999999999</c:v>
                </c:pt>
                <c:pt idx="76783">
                  <c:v>20.593689000000001</c:v>
                </c:pt>
                <c:pt idx="76784">
                  <c:v>20.592442999999999</c:v>
                </c:pt>
                <c:pt idx="76785">
                  <c:v>20.591830999999999</c:v>
                </c:pt>
                <c:pt idx="76786">
                  <c:v>20.591963</c:v>
                </c:pt>
                <c:pt idx="76787">
                  <c:v>20.594688999999999</c:v>
                </c:pt>
                <c:pt idx="76788">
                  <c:v>20.595403999999998</c:v>
                </c:pt>
                <c:pt idx="76789">
                  <c:v>20.595433</c:v>
                </c:pt>
                <c:pt idx="76790">
                  <c:v>20.594650000000001</c:v>
                </c:pt>
                <c:pt idx="76791">
                  <c:v>20.589853999999999</c:v>
                </c:pt>
                <c:pt idx="76792">
                  <c:v>20.586494999999999</c:v>
                </c:pt>
                <c:pt idx="76793">
                  <c:v>20.588282</c:v>
                </c:pt>
                <c:pt idx="76794">
                  <c:v>20.592275000000001</c:v>
                </c:pt>
                <c:pt idx="76795">
                  <c:v>20.595272000000001</c:v>
                </c:pt>
                <c:pt idx="76796">
                  <c:v>20.594170999999999</c:v>
                </c:pt>
                <c:pt idx="76797">
                  <c:v>20.596796000000001</c:v>
                </c:pt>
                <c:pt idx="76798">
                  <c:v>20.600379</c:v>
                </c:pt>
                <c:pt idx="76799">
                  <c:v>20.600242000000001</c:v>
                </c:pt>
                <c:pt idx="76800">
                  <c:v>20.602671000000001</c:v>
                </c:pt>
                <c:pt idx="76801">
                  <c:v>20.604925000000001</c:v>
                </c:pt>
                <c:pt idx="76802">
                  <c:v>20.607576999999999</c:v>
                </c:pt>
                <c:pt idx="76803">
                  <c:v>20.605070000000001</c:v>
                </c:pt>
                <c:pt idx="76804">
                  <c:v>20.60116</c:v>
                </c:pt>
                <c:pt idx="76805">
                  <c:v>20.607700999999999</c:v>
                </c:pt>
                <c:pt idx="76806">
                  <c:v>20.606902000000002</c:v>
                </c:pt>
                <c:pt idx="76807">
                  <c:v>20.602243000000001</c:v>
                </c:pt>
                <c:pt idx="76808">
                  <c:v>20.605339000000001</c:v>
                </c:pt>
                <c:pt idx="76809">
                  <c:v>20.606078</c:v>
                </c:pt>
                <c:pt idx="76810">
                  <c:v>20.604151999999999</c:v>
                </c:pt>
                <c:pt idx="76811">
                  <c:v>20.605703999999999</c:v>
                </c:pt>
                <c:pt idx="76812">
                  <c:v>20.605273</c:v>
                </c:pt>
                <c:pt idx="76813">
                  <c:v>20.603155999999998</c:v>
                </c:pt>
                <c:pt idx="76814">
                  <c:v>20.601385000000001</c:v>
                </c:pt>
                <c:pt idx="76815">
                  <c:v>20.598305</c:v>
                </c:pt>
                <c:pt idx="76816">
                  <c:v>20.597646999999998</c:v>
                </c:pt>
                <c:pt idx="76817">
                  <c:v>20.598576999999999</c:v>
                </c:pt>
                <c:pt idx="76818">
                  <c:v>20.598306000000001</c:v>
                </c:pt>
                <c:pt idx="76819">
                  <c:v>20.599727000000001</c:v>
                </c:pt>
                <c:pt idx="76820">
                  <c:v>20.599976000000002</c:v>
                </c:pt>
                <c:pt idx="76821">
                  <c:v>20.599250000000001</c:v>
                </c:pt>
                <c:pt idx="76822">
                  <c:v>20.598928999999998</c:v>
                </c:pt>
                <c:pt idx="76823">
                  <c:v>20.59909</c:v>
                </c:pt>
                <c:pt idx="76824">
                  <c:v>20.599930000000001</c:v>
                </c:pt>
                <c:pt idx="76825">
                  <c:v>20.598493999999999</c:v>
                </c:pt>
                <c:pt idx="76826">
                  <c:v>20.596627000000002</c:v>
                </c:pt>
                <c:pt idx="76827">
                  <c:v>20.596060000000001</c:v>
                </c:pt>
                <c:pt idx="76828">
                  <c:v>20.595829999999999</c:v>
                </c:pt>
                <c:pt idx="76829">
                  <c:v>20.596223999999999</c:v>
                </c:pt>
                <c:pt idx="76830">
                  <c:v>20.596428</c:v>
                </c:pt>
                <c:pt idx="76831">
                  <c:v>20.600978000000001</c:v>
                </c:pt>
                <c:pt idx="76832">
                  <c:v>20.608588999999998</c:v>
                </c:pt>
                <c:pt idx="76833">
                  <c:v>20.606469000000001</c:v>
                </c:pt>
                <c:pt idx="76834">
                  <c:v>20.599036000000002</c:v>
                </c:pt>
                <c:pt idx="76835">
                  <c:v>20.601576999999999</c:v>
                </c:pt>
                <c:pt idx="76836">
                  <c:v>20.606725000000001</c:v>
                </c:pt>
                <c:pt idx="76837">
                  <c:v>20.60474</c:v>
                </c:pt>
                <c:pt idx="76838">
                  <c:v>20.600705000000001</c:v>
                </c:pt>
                <c:pt idx="76839">
                  <c:v>20.601842999999999</c:v>
                </c:pt>
                <c:pt idx="76840">
                  <c:v>20.603432000000002</c:v>
                </c:pt>
                <c:pt idx="76841">
                  <c:v>20.602435</c:v>
                </c:pt>
                <c:pt idx="76842">
                  <c:v>20.604581</c:v>
                </c:pt>
                <c:pt idx="76843">
                  <c:v>20.608332000000001</c:v>
                </c:pt>
                <c:pt idx="76844">
                  <c:v>20.60792</c:v>
                </c:pt>
                <c:pt idx="76845">
                  <c:v>20.607762999999998</c:v>
                </c:pt>
                <c:pt idx="76846">
                  <c:v>20.610025</c:v>
                </c:pt>
                <c:pt idx="76847">
                  <c:v>20.611315999999999</c:v>
                </c:pt>
                <c:pt idx="76848">
                  <c:v>20.609988000000001</c:v>
                </c:pt>
                <c:pt idx="76849">
                  <c:v>20.611250999999999</c:v>
                </c:pt>
                <c:pt idx="76850">
                  <c:v>20.613709</c:v>
                </c:pt>
                <c:pt idx="76851">
                  <c:v>20.612224999999999</c:v>
                </c:pt>
                <c:pt idx="76852">
                  <c:v>20.611004999999999</c:v>
                </c:pt>
                <c:pt idx="76853">
                  <c:v>20.611281000000002</c:v>
                </c:pt>
                <c:pt idx="76854">
                  <c:v>20.611917999999999</c:v>
                </c:pt>
                <c:pt idx="76855">
                  <c:v>20.613447000000001</c:v>
                </c:pt>
                <c:pt idx="76856">
                  <c:v>20.611581999999999</c:v>
                </c:pt>
                <c:pt idx="76857">
                  <c:v>20.611352</c:v>
                </c:pt>
                <c:pt idx="76858">
                  <c:v>20.612503</c:v>
                </c:pt>
                <c:pt idx="76859">
                  <c:v>20.609266999999999</c:v>
                </c:pt>
                <c:pt idx="76860">
                  <c:v>20.608922</c:v>
                </c:pt>
                <c:pt idx="76861">
                  <c:v>20.611777</c:v>
                </c:pt>
                <c:pt idx="76862">
                  <c:v>20.606708999999999</c:v>
                </c:pt>
                <c:pt idx="76863">
                  <c:v>20.607053000000001</c:v>
                </c:pt>
                <c:pt idx="76864">
                  <c:v>20.614784</c:v>
                </c:pt>
                <c:pt idx="76865">
                  <c:v>20.61178</c:v>
                </c:pt>
                <c:pt idx="76866">
                  <c:v>20.606176999999999</c:v>
                </c:pt>
                <c:pt idx="76867">
                  <c:v>20.610547</c:v>
                </c:pt>
                <c:pt idx="76868">
                  <c:v>20.613094</c:v>
                </c:pt>
                <c:pt idx="76869">
                  <c:v>20.609605999999999</c:v>
                </c:pt>
                <c:pt idx="76870">
                  <c:v>20.611049000000001</c:v>
                </c:pt>
                <c:pt idx="76871">
                  <c:v>20.613900999999998</c:v>
                </c:pt>
                <c:pt idx="76872">
                  <c:v>20.610951</c:v>
                </c:pt>
                <c:pt idx="76873">
                  <c:v>20.612684999999999</c:v>
                </c:pt>
                <c:pt idx="76874">
                  <c:v>20.620754999999999</c:v>
                </c:pt>
                <c:pt idx="76875">
                  <c:v>20.620241</c:v>
                </c:pt>
                <c:pt idx="76876">
                  <c:v>20.616015999999998</c:v>
                </c:pt>
                <c:pt idx="76877">
                  <c:v>20.621112</c:v>
                </c:pt>
                <c:pt idx="76878">
                  <c:v>20.626389</c:v>
                </c:pt>
                <c:pt idx="76879">
                  <c:v>20.623866</c:v>
                </c:pt>
                <c:pt idx="76880">
                  <c:v>20.623971999999998</c:v>
                </c:pt>
                <c:pt idx="76881">
                  <c:v>20.62444</c:v>
                </c:pt>
                <c:pt idx="76882">
                  <c:v>20.620096</c:v>
                </c:pt>
                <c:pt idx="76883">
                  <c:v>20.621746000000002</c:v>
                </c:pt>
                <c:pt idx="76884">
                  <c:v>20.624077</c:v>
                </c:pt>
                <c:pt idx="76885">
                  <c:v>20.622592000000001</c:v>
                </c:pt>
                <c:pt idx="76886">
                  <c:v>20.620491000000001</c:v>
                </c:pt>
                <c:pt idx="76887">
                  <c:v>20.617284000000001</c:v>
                </c:pt>
                <c:pt idx="76888">
                  <c:v>20.619340000000001</c:v>
                </c:pt>
                <c:pt idx="76889">
                  <c:v>20.621393999999999</c:v>
                </c:pt>
                <c:pt idx="76890">
                  <c:v>20.617049000000002</c:v>
                </c:pt>
                <c:pt idx="76891">
                  <c:v>20.614571999999999</c:v>
                </c:pt>
                <c:pt idx="76892">
                  <c:v>20.617063999999999</c:v>
                </c:pt>
                <c:pt idx="76893">
                  <c:v>20.618791000000002</c:v>
                </c:pt>
                <c:pt idx="76894">
                  <c:v>20.618649999999999</c:v>
                </c:pt>
                <c:pt idx="76895">
                  <c:v>20.618341999999998</c:v>
                </c:pt>
                <c:pt idx="76896">
                  <c:v>20.616766999999999</c:v>
                </c:pt>
                <c:pt idx="76897">
                  <c:v>20.615220000000001</c:v>
                </c:pt>
                <c:pt idx="76898">
                  <c:v>20.613886999999998</c:v>
                </c:pt>
                <c:pt idx="76899">
                  <c:v>20.616973999999999</c:v>
                </c:pt>
                <c:pt idx="76900">
                  <c:v>20.619838999999999</c:v>
                </c:pt>
                <c:pt idx="76901">
                  <c:v>20.617280000000001</c:v>
                </c:pt>
                <c:pt idx="76902">
                  <c:v>20.617138000000001</c:v>
                </c:pt>
                <c:pt idx="76903">
                  <c:v>20.623460999999999</c:v>
                </c:pt>
                <c:pt idx="76904">
                  <c:v>20.624614000000001</c:v>
                </c:pt>
                <c:pt idx="76905">
                  <c:v>20.619854</c:v>
                </c:pt>
                <c:pt idx="76906">
                  <c:v>20.622498</c:v>
                </c:pt>
                <c:pt idx="76907">
                  <c:v>20.626501999999999</c:v>
                </c:pt>
                <c:pt idx="76908">
                  <c:v>20.623407</c:v>
                </c:pt>
                <c:pt idx="76909">
                  <c:v>20.623221999999998</c:v>
                </c:pt>
                <c:pt idx="76910">
                  <c:v>20.62416</c:v>
                </c:pt>
                <c:pt idx="76911">
                  <c:v>20.620930000000001</c:v>
                </c:pt>
                <c:pt idx="76912">
                  <c:v>20.619980000000002</c:v>
                </c:pt>
                <c:pt idx="76913">
                  <c:v>20.618686</c:v>
                </c:pt>
                <c:pt idx="76914">
                  <c:v>20.615877000000001</c:v>
                </c:pt>
                <c:pt idx="76915">
                  <c:v>20.618565</c:v>
                </c:pt>
                <c:pt idx="76916">
                  <c:v>20.621175999999998</c:v>
                </c:pt>
                <c:pt idx="76917">
                  <c:v>20.61927</c:v>
                </c:pt>
                <c:pt idx="76918">
                  <c:v>20.616924999999998</c:v>
                </c:pt>
                <c:pt idx="76919">
                  <c:v>20.616880999999999</c:v>
                </c:pt>
                <c:pt idx="76920">
                  <c:v>20.618483000000001</c:v>
                </c:pt>
                <c:pt idx="76921">
                  <c:v>20.619074000000001</c:v>
                </c:pt>
                <c:pt idx="76922">
                  <c:v>20.619116999999999</c:v>
                </c:pt>
                <c:pt idx="76923">
                  <c:v>20.620774999999998</c:v>
                </c:pt>
                <c:pt idx="76924">
                  <c:v>20.621143</c:v>
                </c:pt>
                <c:pt idx="76925">
                  <c:v>20.623232999999999</c:v>
                </c:pt>
                <c:pt idx="76926">
                  <c:v>20.625017</c:v>
                </c:pt>
                <c:pt idx="76927">
                  <c:v>20.622057999999999</c:v>
                </c:pt>
                <c:pt idx="76928">
                  <c:v>20.620873</c:v>
                </c:pt>
                <c:pt idx="76929">
                  <c:v>20.623366000000001</c:v>
                </c:pt>
                <c:pt idx="76930">
                  <c:v>20.622703000000001</c:v>
                </c:pt>
                <c:pt idx="76931">
                  <c:v>20.626187000000002</c:v>
                </c:pt>
                <c:pt idx="76932">
                  <c:v>20.631204</c:v>
                </c:pt>
                <c:pt idx="76933">
                  <c:v>20.625817999999999</c:v>
                </c:pt>
                <c:pt idx="76934">
                  <c:v>20.628267999999998</c:v>
                </c:pt>
                <c:pt idx="76935">
                  <c:v>20.635954000000002</c:v>
                </c:pt>
                <c:pt idx="76936">
                  <c:v>20.627354</c:v>
                </c:pt>
                <c:pt idx="76937">
                  <c:v>20.622509000000001</c:v>
                </c:pt>
                <c:pt idx="76938">
                  <c:v>20.627748</c:v>
                </c:pt>
                <c:pt idx="76939">
                  <c:v>20.625585000000001</c:v>
                </c:pt>
                <c:pt idx="76940">
                  <c:v>20.624772</c:v>
                </c:pt>
                <c:pt idx="76941">
                  <c:v>20.630192000000001</c:v>
                </c:pt>
                <c:pt idx="76942">
                  <c:v>20.631352</c:v>
                </c:pt>
                <c:pt idx="76943">
                  <c:v>20.630583999999999</c:v>
                </c:pt>
                <c:pt idx="76944">
                  <c:v>20.631765000000001</c:v>
                </c:pt>
                <c:pt idx="76945">
                  <c:v>20.634710999999999</c:v>
                </c:pt>
                <c:pt idx="76946">
                  <c:v>20.636968</c:v>
                </c:pt>
                <c:pt idx="76947">
                  <c:v>20.634036999999999</c:v>
                </c:pt>
                <c:pt idx="76948">
                  <c:v>20.628377</c:v>
                </c:pt>
                <c:pt idx="76949">
                  <c:v>20.625928999999999</c:v>
                </c:pt>
                <c:pt idx="76950">
                  <c:v>20.624084</c:v>
                </c:pt>
                <c:pt idx="76951">
                  <c:v>20.626974000000001</c:v>
                </c:pt>
                <c:pt idx="76952">
                  <c:v>20.629487000000001</c:v>
                </c:pt>
                <c:pt idx="76953">
                  <c:v>20.628615</c:v>
                </c:pt>
                <c:pt idx="76954">
                  <c:v>20.627921000000001</c:v>
                </c:pt>
                <c:pt idx="76955">
                  <c:v>20.624434000000001</c:v>
                </c:pt>
                <c:pt idx="76956">
                  <c:v>20.62322</c:v>
                </c:pt>
                <c:pt idx="76957">
                  <c:v>20.624860000000002</c:v>
                </c:pt>
                <c:pt idx="76958">
                  <c:v>20.626418000000001</c:v>
                </c:pt>
                <c:pt idx="76959">
                  <c:v>20.629292</c:v>
                </c:pt>
                <c:pt idx="76960">
                  <c:v>20.630711999999999</c:v>
                </c:pt>
                <c:pt idx="76961">
                  <c:v>20.628567</c:v>
                </c:pt>
                <c:pt idx="76962">
                  <c:v>20.627835000000001</c:v>
                </c:pt>
                <c:pt idx="76963">
                  <c:v>20.628892</c:v>
                </c:pt>
                <c:pt idx="76964">
                  <c:v>20.627898999999999</c:v>
                </c:pt>
                <c:pt idx="76965">
                  <c:v>20.626771999999999</c:v>
                </c:pt>
                <c:pt idx="76966">
                  <c:v>20.623643000000001</c:v>
                </c:pt>
                <c:pt idx="76967">
                  <c:v>20.622593999999999</c:v>
                </c:pt>
                <c:pt idx="76968">
                  <c:v>20.624282999999998</c:v>
                </c:pt>
                <c:pt idx="76969">
                  <c:v>20.622911999999999</c:v>
                </c:pt>
                <c:pt idx="76970">
                  <c:v>20.625506999999999</c:v>
                </c:pt>
                <c:pt idx="76971">
                  <c:v>20.631651999999999</c:v>
                </c:pt>
                <c:pt idx="76972">
                  <c:v>20.628461000000001</c:v>
                </c:pt>
                <c:pt idx="76973">
                  <c:v>20.623697</c:v>
                </c:pt>
                <c:pt idx="76974">
                  <c:v>20.627642999999999</c:v>
                </c:pt>
                <c:pt idx="76975">
                  <c:v>20.630678</c:v>
                </c:pt>
                <c:pt idx="76976">
                  <c:v>20.632476</c:v>
                </c:pt>
                <c:pt idx="76977">
                  <c:v>20.638891999999998</c:v>
                </c:pt>
                <c:pt idx="76978">
                  <c:v>20.641822000000001</c:v>
                </c:pt>
                <c:pt idx="76979">
                  <c:v>20.640118000000001</c:v>
                </c:pt>
                <c:pt idx="76980">
                  <c:v>20.644362000000001</c:v>
                </c:pt>
                <c:pt idx="76981">
                  <c:v>20.645657</c:v>
                </c:pt>
                <c:pt idx="76982">
                  <c:v>20.638382</c:v>
                </c:pt>
                <c:pt idx="76983">
                  <c:v>20.640553000000001</c:v>
                </c:pt>
                <c:pt idx="76984">
                  <c:v>20.645972</c:v>
                </c:pt>
                <c:pt idx="76985">
                  <c:v>20.641608000000002</c:v>
                </c:pt>
                <c:pt idx="76986">
                  <c:v>20.639001</c:v>
                </c:pt>
                <c:pt idx="76987">
                  <c:v>20.643930999999998</c:v>
                </c:pt>
                <c:pt idx="76988">
                  <c:v>20.643291999999999</c:v>
                </c:pt>
                <c:pt idx="76989">
                  <c:v>20.639059</c:v>
                </c:pt>
                <c:pt idx="76990">
                  <c:v>20.637965000000001</c:v>
                </c:pt>
                <c:pt idx="76991">
                  <c:v>20.634843</c:v>
                </c:pt>
                <c:pt idx="76992">
                  <c:v>20.633991000000002</c:v>
                </c:pt>
                <c:pt idx="76993">
                  <c:v>20.637823999999998</c:v>
                </c:pt>
                <c:pt idx="76994">
                  <c:v>20.639878</c:v>
                </c:pt>
                <c:pt idx="76995">
                  <c:v>20.640235000000001</c:v>
                </c:pt>
                <c:pt idx="76996">
                  <c:v>20.637812</c:v>
                </c:pt>
                <c:pt idx="76997">
                  <c:v>20.634361999999999</c:v>
                </c:pt>
                <c:pt idx="76998">
                  <c:v>20.633082000000002</c:v>
                </c:pt>
                <c:pt idx="76999">
                  <c:v>20.633600999999999</c:v>
                </c:pt>
                <c:pt idx="77000">
                  <c:v>20.636614000000002</c:v>
                </c:pt>
                <c:pt idx="77001">
                  <c:v>20.638605999999999</c:v>
                </c:pt>
                <c:pt idx="77002">
                  <c:v>20.637015999999999</c:v>
                </c:pt>
                <c:pt idx="77003">
                  <c:v>20.639409000000001</c:v>
                </c:pt>
                <c:pt idx="77004">
                  <c:v>20.643858999999999</c:v>
                </c:pt>
                <c:pt idx="77005">
                  <c:v>20.643740999999999</c:v>
                </c:pt>
                <c:pt idx="77006">
                  <c:v>20.641435999999999</c:v>
                </c:pt>
                <c:pt idx="77007">
                  <c:v>20.636523</c:v>
                </c:pt>
                <c:pt idx="77008">
                  <c:v>20.631889000000001</c:v>
                </c:pt>
                <c:pt idx="77009">
                  <c:v>20.636738000000001</c:v>
                </c:pt>
                <c:pt idx="77010">
                  <c:v>20.640198000000002</c:v>
                </c:pt>
                <c:pt idx="77011">
                  <c:v>20.637429999999998</c:v>
                </c:pt>
                <c:pt idx="77012">
                  <c:v>20.639332</c:v>
                </c:pt>
                <c:pt idx="77013">
                  <c:v>20.641114000000002</c:v>
                </c:pt>
                <c:pt idx="77014">
                  <c:v>20.635776</c:v>
                </c:pt>
                <c:pt idx="77015">
                  <c:v>20.633099000000001</c:v>
                </c:pt>
                <c:pt idx="77016">
                  <c:v>20.637734999999999</c:v>
                </c:pt>
                <c:pt idx="77017">
                  <c:v>20.643052999999998</c:v>
                </c:pt>
                <c:pt idx="77018">
                  <c:v>20.64404</c:v>
                </c:pt>
                <c:pt idx="77019">
                  <c:v>20.644037000000001</c:v>
                </c:pt>
                <c:pt idx="77020">
                  <c:v>20.644065000000001</c:v>
                </c:pt>
                <c:pt idx="77021">
                  <c:v>20.642851</c:v>
                </c:pt>
                <c:pt idx="77022">
                  <c:v>20.642624999999999</c:v>
                </c:pt>
                <c:pt idx="77023">
                  <c:v>20.643056000000001</c:v>
                </c:pt>
                <c:pt idx="77024">
                  <c:v>20.643298999999999</c:v>
                </c:pt>
                <c:pt idx="77025">
                  <c:v>20.642564</c:v>
                </c:pt>
                <c:pt idx="77026">
                  <c:v>20.642437999999999</c:v>
                </c:pt>
                <c:pt idx="77027">
                  <c:v>20.645510000000002</c:v>
                </c:pt>
                <c:pt idx="77028">
                  <c:v>20.644760000000002</c:v>
                </c:pt>
                <c:pt idx="77029">
                  <c:v>20.647774999999999</c:v>
                </c:pt>
                <c:pt idx="77030">
                  <c:v>20.655470000000001</c:v>
                </c:pt>
                <c:pt idx="77031">
                  <c:v>20.651816</c:v>
                </c:pt>
                <c:pt idx="77032">
                  <c:v>20.647542999999999</c:v>
                </c:pt>
                <c:pt idx="77033">
                  <c:v>20.649543999999999</c:v>
                </c:pt>
                <c:pt idx="77034">
                  <c:v>20.649184999999999</c:v>
                </c:pt>
                <c:pt idx="77035">
                  <c:v>20.648140999999999</c:v>
                </c:pt>
                <c:pt idx="77036">
                  <c:v>20.650355000000001</c:v>
                </c:pt>
                <c:pt idx="77037">
                  <c:v>20.653621999999999</c:v>
                </c:pt>
                <c:pt idx="77038">
                  <c:v>20.65278</c:v>
                </c:pt>
                <c:pt idx="77039">
                  <c:v>20.651976000000001</c:v>
                </c:pt>
                <c:pt idx="77040">
                  <c:v>20.650938</c:v>
                </c:pt>
                <c:pt idx="77041">
                  <c:v>20.648384</c:v>
                </c:pt>
                <c:pt idx="77042">
                  <c:v>20.648834999999998</c:v>
                </c:pt>
                <c:pt idx="77043">
                  <c:v>20.650390000000002</c:v>
                </c:pt>
                <c:pt idx="77044">
                  <c:v>20.648887999999999</c:v>
                </c:pt>
                <c:pt idx="77045">
                  <c:v>20.648288999999998</c:v>
                </c:pt>
                <c:pt idx="77046">
                  <c:v>20.646584000000001</c:v>
                </c:pt>
                <c:pt idx="77047">
                  <c:v>20.643166999999998</c:v>
                </c:pt>
                <c:pt idx="77048">
                  <c:v>20.645168999999999</c:v>
                </c:pt>
                <c:pt idx="77049">
                  <c:v>20.647248000000001</c:v>
                </c:pt>
                <c:pt idx="77050">
                  <c:v>20.645771</c:v>
                </c:pt>
                <c:pt idx="77051">
                  <c:v>20.647894000000001</c:v>
                </c:pt>
                <c:pt idx="77052">
                  <c:v>20.649263000000001</c:v>
                </c:pt>
                <c:pt idx="77053">
                  <c:v>20.649394999999998</c:v>
                </c:pt>
                <c:pt idx="77054">
                  <c:v>20.651613000000001</c:v>
                </c:pt>
                <c:pt idx="77055">
                  <c:v>20.648994999999999</c:v>
                </c:pt>
                <c:pt idx="77056">
                  <c:v>20.645482999999999</c:v>
                </c:pt>
                <c:pt idx="77057">
                  <c:v>20.647952</c:v>
                </c:pt>
                <c:pt idx="77058">
                  <c:v>20.644857999999999</c:v>
                </c:pt>
                <c:pt idx="77059">
                  <c:v>20.639551999999998</c:v>
                </c:pt>
                <c:pt idx="77060">
                  <c:v>20.645022999999998</c:v>
                </c:pt>
                <c:pt idx="77061">
                  <c:v>20.650126</c:v>
                </c:pt>
                <c:pt idx="77062">
                  <c:v>20.649027</c:v>
                </c:pt>
                <c:pt idx="77063">
                  <c:v>20.648603000000001</c:v>
                </c:pt>
                <c:pt idx="77064">
                  <c:v>20.64978</c:v>
                </c:pt>
                <c:pt idx="77065">
                  <c:v>20.650604999999999</c:v>
                </c:pt>
                <c:pt idx="77066">
                  <c:v>20.650579</c:v>
                </c:pt>
                <c:pt idx="77067">
                  <c:v>20.648949000000002</c:v>
                </c:pt>
                <c:pt idx="77068">
                  <c:v>20.645358999999999</c:v>
                </c:pt>
                <c:pt idx="77069">
                  <c:v>20.645790000000002</c:v>
                </c:pt>
                <c:pt idx="77070">
                  <c:v>20.651109999999999</c:v>
                </c:pt>
                <c:pt idx="77071">
                  <c:v>20.651118</c:v>
                </c:pt>
                <c:pt idx="77072">
                  <c:v>20.648333000000001</c:v>
                </c:pt>
                <c:pt idx="77073">
                  <c:v>20.652131000000001</c:v>
                </c:pt>
                <c:pt idx="77074">
                  <c:v>20.654464000000001</c:v>
                </c:pt>
                <c:pt idx="77075">
                  <c:v>20.657375999999999</c:v>
                </c:pt>
                <c:pt idx="77076">
                  <c:v>20.662013000000002</c:v>
                </c:pt>
                <c:pt idx="77077">
                  <c:v>20.661256000000002</c:v>
                </c:pt>
                <c:pt idx="77078">
                  <c:v>20.661463999999999</c:v>
                </c:pt>
                <c:pt idx="77079">
                  <c:v>20.662230000000001</c:v>
                </c:pt>
                <c:pt idx="77080">
                  <c:v>20.659393000000001</c:v>
                </c:pt>
                <c:pt idx="77081">
                  <c:v>20.660713999999999</c:v>
                </c:pt>
                <c:pt idx="77082">
                  <c:v>20.664000999999999</c:v>
                </c:pt>
                <c:pt idx="77083">
                  <c:v>20.661273999999999</c:v>
                </c:pt>
                <c:pt idx="77084">
                  <c:v>20.657221</c:v>
                </c:pt>
                <c:pt idx="77085">
                  <c:v>20.658467000000002</c:v>
                </c:pt>
                <c:pt idx="77086">
                  <c:v>20.661947000000001</c:v>
                </c:pt>
                <c:pt idx="77087">
                  <c:v>20.660689000000001</c:v>
                </c:pt>
                <c:pt idx="77088">
                  <c:v>20.657588000000001</c:v>
                </c:pt>
                <c:pt idx="77089">
                  <c:v>20.658394999999999</c:v>
                </c:pt>
                <c:pt idx="77090">
                  <c:v>20.65813</c:v>
                </c:pt>
                <c:pt idx="77091">
                  <c:v>20.658971999999999</c:v>
                </c:pt>
                <c:pt idx="77092">
                  <c:v>20.664059999999999</c:v>
                </c:pt>
                <c:pt idx="77093">
                  <c:v>20.662617000000001</c:v>
                </c:pt>
                <c:pt idx="77094">
                  <c:v>20.659732999999999</c:v>
                </c:pt>
                <c:pt idx="77095">
                  <c:v>20.662969</c:v>
                </c:pt>
                <c:pt idx="77096">
                  <c:v>20.663112999999999</c:v>
                </c:pt>
                <c:pt idx="77097">
                  <c:v>20.662289000000001</c:v>
                </c:pt>
                <c:pt idx="77098">
                  <c:v>20.662400999999999</c:v>
                </c:pt>
                <c:pt idx="77099">
                  <c:v>20.660267999999999</c:v>
                </c:pt>
                <c:pt idx="77100">
                  <c:v>20.661006</c:v>
                </c:pt>
                <c:pt idx="77101">
                  <c:v>20.663152</c:v>
                </c:pt>
                <c:pt idx="77102">
                  <c:v>20.660990999999999</c:v>
                </c:pt>
                <c:pt idx="77103">
                  <c:v>20.660278000000002</c:v>
                </c:pt>
                <c:pt idx="77104">
                  <c:v>20.664584999999999</c:v>
                </c:pt>
                <c:pt idx="77105">
                  <c:v>20.667840999999999</c:v>
                </c:pt>
                <c:pt idx="77106">
                  <c:v>20.664242999999999</c:v>
                </c:pt>
                <c:pt idx="77107">
                  <c:v>20.662875</c:v>
                </c:pt>
                <c:pt idx="77108">
                  <c:v>20.665241999999999</c:v>
                </c:pt>
                <c:pt idx="77109">
                  <c:v>20.66479</c:v>
                </c:pt>
                <c:pt idx="77110">
                  <c:v>20.668375000000001</c:v>
                </c:pt>
                <c:pt idx="77111">
                  <c:v>20.670400999999998</c:v>
                </c:pt>
                <c:pt idx="77112">
                  <c:v>20.665239</c:v>
                </c:pt>
                <c:pt idx="77113">
                  <c:v>20.665330000000001</c:v>
                </c:pt>
                <c:pt idx="77114">
                  <c:v>20.670211999999999</c:v>
                </c:pt>
                <c:pt idx="77115">
                  <c:v>20.665165999999999</c:v>
                </c:pt>
                <c:pt idx="77116">
                  <c:v>20.660295999999999</c:v>
                </c:pt>
                <c:pt idx="77117">
                  <c:v>20.666191999999999</c:v>
                </c:pt>
                <c:pt idx="77118">
                  <c:v>20.666567000000001</c:v>
                </c:pt>
                <c:pt idx="77119">
                  <c:v>20.663018999999998</c:v>
                </c:pt>
                <c:pt idx="77120">
                  <c:v>20.664853999999998</c:v>
                </c:pt>
                <c:pt idx="77121">
                  <c:v>20.661715999999998</c:v>
                </c:pt>
                <c:pt idx="77122">
                  <c:v>20.657154999999999</c:v>
                </c:pt>
                <c:pt idx="77123">
                  <c:v>20.661693</c:v>
                </c:pt>
                <c:pt idx="77124">
                  <c:v>20.664462</c:v>
                </c:pt>
                <c:pt idx="77125">
                  <c:v>20.661424</c:v>
                </c:pt>
                <c:pt idx="77126">
                  <c:v>20.660874</c:v>
                </c:pt>
                <c:pt idx="77127">
                  <c:v>20.662562000000001</c:v>
                </c:pt>
                <c:pt idx="77128">
                  <c:v>20.659406000000001</c:v>
                </c:pt>
                <c:pt idx="77129">
                  <c:v>20.660958999999998</c:v>
                </c:pt>
                <c:pt idx="77130">
                  <c:v>20.665673999999999</c:v>
                </c:pt>
                <c:pt idx="77131">
                  <c:v>20.662534999999998</c:v>
                </c:pt>
                <c:pt idx="77132">
                  <c:v>20.662976</c:v>
                </c:pt>
                <c:pt idx="77133">
                  <c:v>20.666585000000001</c:v>
                </c:pt>
                <c:pt idx="77134">
                  <c:v>20.666841000000002</c:v>
                </c:pt>
                <c:pt idx="77135">
                  <c:v>20.667766</c:v>
                </c:pt>
                <c:pt idx="77136">
                  <c:v>20.667684999999999</c:v>
                </c:pt>
                <c:pt idx="77137">
                  <c:v>20.666727999999999</c:v>
                </c:pt>
                <c:pt idx="77138">
                  <c:v>20.671151999999999</c:v>
                </c:pt>
                <c:pt idx="77139">
                  <c:v>20.676559999999998</c:v>
                </c:pt>
                <c:pt idx="77140">
                  <c:v>20.674133999999999</c:v>
                </c:pt>
                <c:pt idx="77141">
                  <c:v>20.673477999999999</c:v>
                </c:pt>
                <c:pt idx="77142">
                  <c:v>20.678459</c:v>
                </c:pt>
                <c:pt idx="77143">
                  <c:v>20.678114000000001</c:v>
                </c:pt>
                <c:pt idx="77144">
                  <c:v>20.672058</c:v>
                </c:pt>
                <c:pt idx="77145">
                  <c:v>20.670497999999998</c:v>
                </c:pt>
                <c:pt idx="77146">
                  <c:v>20.671994000000002</c:v>
                </c:pt>
                <c:pt idx="77147">
                  <c:v>20.672355</c:v>
                </c:pt>
                <c:pt idx="77148">
                  <c:v>20.673959</c:v>
                </c:pt>
                <c:pt idx="77149">
                  <c:v>20.673532999999999</c:v>
                </c:pt>
                <c:pt idx="77150">
                  <c:v>20.667846000000001</c:v>
                </c:pt>
                <c:pt idx="77151">
                  <c:v>20.663861000000001</c:v>
                </c:pt>
                <c:pt idx="77152">
                  <c:v>20.666374999999999</c:v>
                </c:pt>
                <c:pt idx="77153">
                  <c:v>20.667870000000001</c:v>
                </c:pt>
                <c:pt idx="77154">
                  <c:v>20.667235999999999</c:v>
                </c:pt>
                <c:pt idx="77155">
                  <c:v>20.669598000000001</c:v>
                </c:pt>
                <c:pt idx="77156">
                  <c:v>20.670929999999998</c:v>
                </c:pt>
                <c:pt idx="77157">
                  <c:v>20.669440000000002</c:v>
                </c:pt>
                <c:pt idx="77158">
                  <c:v>20.669318000000001</c:v>
                </c:pt>
                <c:pt idx="77159">
                  <c:v>20.669124</c:v>
                </c:pt>
                <c:pt idx="77160">
                  <c:v>20.669891</c:v>
                </c:pt>
                <c:pt idx="77161">
                  <c:v>20.675787</c:v>
                </c:pt>
                <c:pt idx="77162">
                  <c:v>20.675346000000001</c:v>
                </c:pt>
                <c:pt idx="77163">
                  <c:v>20.667905999999999</c:v>
                </c:pt>
                <c:pt idx="77164">
                  <c:v>20.667784000000001</c:v>
                </c:pt>
                <c:pt idx="77165">
                  <c:v>20.672146999999999</c:v>
                </c:pt>
                <c:pt idx="77166">
                  <c:v>20.669066000000001</c:v>
                </c:pt>
                <c:pt idx="77167">
                  <c:v>20.666219999999999</c:v>
                </c:pt>
                <c:pt idx="77168">
                  <c:v>20.672433999999999</c:v>
                </c:pt>
                <c:pt idx="77169">
                  <c:v>20.674337999999999</c:v>
                </c:pt>
                <c:pt idx="77170">
                  <c:v>20.671157999999998</c:v>
                </c:pt>
                <c:pt idx="77171">
                  <c:v>20.675903000000002</c:v>
                </c:pt>
                <c:pt idx="77172">
                  <c:v>20.680128</c:v>
                </c:pt>
                <c:pt idx="77173">
                  <c:v>20.679169000000002</c:v>
                </c:pt>
                <c:pt idx="77174">
                  <c:v>20.676703</c:v>
                </c:pt>
                <c:pt idx="77175">
                  <c:v>20.677669000000002</c:v>
                </c:pt>
                <c:pt idx="77176">
                  <c:v>20.679749999999999</c:v>
                </c:pt>
                <c:pt idx="77177">
                  <c:v>20.678947999999998</c:v>
                </c:pt>
                <c:pt idx="77178">
                  <c:v>20.681259000000001</c:v>
                </c:pt>
                <c:pt idx="77179">
                  <c:v>20.684076000000001</c:v>
                </c:pt>
                <c:pt idx="77180">
                  <c:v>20.682320000000001</c:v>
                </c:pt>
                <c:pt idx="77181">
                  <c:v>20.679977000000001</c:v>
                </c:pt>
                <c:pt idx="77182">
                  <c:v>20.680112999999999</c:v>
                </c:pt>
                <c:pt idx="77183">
                  <c:v>20.678882999999999</c:v>
                </c:pt>
                <c:pt idx="77184">
                  <c:v>20.674949000000002</c:v>
                </c:pt>
                <c:pt idx="77185">
                  <c:v>20.674852999999999</c:v>
                </c:pt>
                <c:pt idx="77186">
                  <c:v>20.677751000000001</c:v>
                </c:pt>
                <c:pt idx="77187">
                  <c:v>20.678933000000001</c:v>
                </c:pt>
                <c:pt idx="77188">
                  <c:v>20.679259999999999</c:v>
                </c:pt>
                <c:pt idx="77189">
                  <c:v>20.677099999999999</c:v>
                </c:pt>
                <c:pt idx="77190">
                  <c:v>20.676741</c:v>
                </c:pt>
                <c:pt idx="77191">
                  <c:v>20.679777999999999</c:v>
                </c:pt>
                <c:pt idx="77192">
                  <c:v>20.680546</c:v>
                </c:pt>
                <c:pt idx="77193">
                  <c:v>20.683053000000001</c:v>
                </c:pt>
                <c:pt idx="77194">
                  <c:v>20.682478</c:v>
                </c:pt>
                <c:pt idx="77195">
                  <c:v>20.683028</c:v>
                </c:pt>
                <c:pt idx="77196">
                  <c:v>20.689246000000001</c:v>
                </c:pt>
                <c:pt idx="77197">
                  <c:v>20.689603999999999</c:v>
                </c:pt>
                <c:pt idx="77198">
                  <c:v>20.688631000000001</c:v>
                </c:pt>
                <c:pt idx="77199">
                  <c:v>20.690004999999999</c:v>
                </c:pt>
                <c:pt idx="77200">
                  <c:v>20.688224999999999</c:v>
                </c:pt>
                <c:pt idx="77201">
                  <c:v>20.686748999999999</c:v>
                </c:pt>
                <c:pt idx="77202">
                  <c:v>20.686111</c:v>
                </c:pt>
                <c:pt idx="77203">
                  <c:v>20.683540000000001</c:v>
                </c:pt>
                <c:pt idx="77204">
                  <c:v>20.686038</c:v>
                </c:pt>
                <c:pt idx="77205">
                  <c:v>20.690358</c:v>
                </c:pt>
                <c:pt idx="77206">
                  <c:v>20.687366999999998</c:v>
                </c:pt>
                <c:pt idx="77207">
                  <c:v>20.681515999999998</c:v>
                </c:pt>
                <c:pt idx="77208">
                  <c:v>20.682427000000001</c:v>
                </c:pt>
                <c:pt idx="77209">
                  <c:v>20.684574000000001</c:v>
                </c:pt>
                <c:pt idx="77210">
                  <c:v>20.686461999999999</c:v>
                </c:pt>
                <c:pt idx="77211">
                  <c:v>20.690722999999998</c:v>
                </c:pt>
                <c:pt idx="77212">
                  <c:v>20.686817000000001</c:v>
                </c:pt>
                <c:pt idx="77213">
                  <c:v>20.681277000000001</c:v>
                </c:pt>
                <c:pt idx="77214">
                  <c:v>20.684708000000001</c:v>
                </c:pt>
                <c:pt idx="77215">
                  <c:v>20.686558999999999</c:v>
                </c:pt>
                <c:pt idx="77216">
                  <c:v>20.684940999999998</c:v>
                </c:pt>
                <c:pt idx="77217">
                  <c:v>20.685345999999999</c:v>
                </c:pt>
                <c:pt idx="77218">
                  <c:v>20.686056000000001</c:v>
                </c:pt>
                <c:pt idx="77219">
                  <c:v>20.684857000000001</c:v>
                </c:pt>
                <c:pt idx="77220">
                  <c:v>20.685169999999999</c:v>
                </c:pt>
                <c:pt idx="77221">
                  <c:v>20.685770999999999</c:v>
                </c:pt>
                <c:pt idx="77222">
                  <c:v>20.684941999999999</c:v>
                </c:pt>
                <c:pt idx="77223">
                  <c:v>20.685807</c:v>
                </c:pt>
                <c:pt idx="77224">
                  <c:v>20.689143999999999</c:v>
                </c:pt>
                <c:pt idx="77225">
                  <c:v>20.689829</c:v>
                </c:pt>
                <c:pt idx="77226">
                  <c:v>20.687147</c:v>
                </c:pt>
                <c:pt idx="77227">
                  <c:v>20.685276000000002</c:v>
                </c:pt>
                <c:pt idx="77228">
                  <c:v>20.68468</c:v>
                </c:pt>
                <c:pt idx="77229">
                  <c:v>20.68882</c:v>
                </c:pt>
                <c:pt idx="77230">
                  <c:v>20.690766</c:v>
                </c:pt>
                <c:pt idx="77231">
                  <c:v>20.688184</c:v>
                </c:pt>
                <c:pt idx="77232">
                  <c:v>20.688668</c:v>
                </c:pt>
                <c:pt idx="77233">
                  <c:v>20.689361999999999</c:v>
                </c:pt>
                <c:pt idx="77234">
                  <c:v>20.694693000000001</c:v>
                </c:pt>
                <c:pt idx="77235">
                  <c:v>20.700574</c:v>
                </c:pt>
                <c:pt idx="77236">
                  <c:v>20.698205999999999</c:v>
                </c:pt>
                <c:pt idx="77237">
                  <c:v>20.696265</c:v>
                </c:pt>
                <c:pt idx="77238">
                  <c:v>20.702489</c:v>
                </c:pt>
                <c:pt idx="77239">
                  <c:v>20.704125000000001</c:v>
                </c:pt>
                <c:pt idx="77240">
                  <c:v>20.695259</c:v>
                </c:pt>
                <c:pt idx="77241">
                  <c:v>20.692684</c:v>
                </c:pt>
                <c:pt idx="77242">
                  <c:v>20.698315999999998</c:v>
                </c:pt>
                <c:pt idx="77243">
                  <c:v>20.695055</c:v>
                </c:pt>
                <c:pt idx="77244">
                  <c:v>20.689847</c:v>
                </c:pt>
                <c:pt idx="77245">
                  <c:v>20.699352000000001</c:v>
                </c:pt>
                <c:pt idx="77246">
                  <c:v>20.704215000000001</c:v>
                </c:pt>
                <c:pt idx="77247">
                  <c:v>20.693746000000001</c:v>
                </c:pt>
                <c:pt idx="77248">
                  <c:v>20.692022999999999</c:v>
                </c:pt>
                <c:pt idx="77249">
                  <c:v>20.695561999999999</c:v>
                </c:pt>
                <c:pt idx="77250">
                  <c:v>20.692429000000001</c:v>
                </c:pt>
                <c:pt idx="77251">
                  <c:v>20.694102999999998</c:v>
                </c:pt>
                <c:pt idx="77252">
                  <c:v>20.695830000000001</c:v>
                </c:pt>
                <c:pt idx="77253">
                  <c:v>20.690992999999999</c:v>
                </c:pt>
                <c:pt idx="77254">
                  <c:v>20.689453</c:v>
                </c:pt>
                <c:pt idx="77255">
                  <c:v>20.690083000000001</c:v>
                </c:pt>
                <c:pt idx="77256">
                  <c:v>20.687211999999999</c:v>
                </c:pt>
                <c:pt idx="77257">
                  <c:v>20.687249999999999</c:v>
                </c:pt>
                <c:pt idx="77258">
                  <c:v>20.690428000000001</c:v>
                </c:pt>
                <c:pt idx="77259">
                  <c:v>20.689017</c:v>
                </c:pt>
                <c:pt idx="77260">
                  <c:v>20.689575000000001</c:v>
                </c:pt>
                <c:pt idx="77261">
                  <c:v>20.693173000000002</c:v>
                </c:pt>
                <c:pt idx="77262">
                  <c:v>20.690002</c:v>
                </c:pt>
                <c:pt idx="77263">
                  <c:v>20.687573</c:v>
                </c:pt>
                <c:pt idx="77264">
                  <c:v>20.691068999999999</c:v>
                </c:pt>
                <c:pt idx="77265">
                  <c:v>20.694113999999999</c:v>
                </c:pt>
                <c:pt idx="77266">
                  <c:v>20.695084000000001</c:v>
                </c:pt>
                <c:pt idx="77267">
                  <c:v>20.692059</c:v>
                </c:pt>
                <c:pt idx="77268">
                  <c:v>20.689519000000001</c:v>
                </c:pt>
                <c:pt idx="77269">
                  <c:v>20.692086</c:v>
                </c:pt>
                <c:pt idx="77270">
                  <c:v>20.693051000000001</c:v>
                </c:pt>
                <c:pt idx="77271">
                  <c:v>20.691765</c:v>
                </c:pt>
                <c:pt idx="77272">
                  <c:v>20.695032999999999</c:v>
                </c:pt>
                <c:pt idx="77273">
                  <c:v>20.698371000000002</c:v>
                </c:pt>
                <c:pt idx="77274">
                  <c:v>20.694602</c:v>
                </c:pt>
                <c:pt idx="77275">
                  <c:v>20.687390000000001</c:v>
                </c:pt>
                <c:pt idx="77276">
                  <c:v>20.687408000000001</c:v>
                </c:pt>
                <c:pt idx="77277">
                  <c:v>20.691856000000001</c:v>
                </c:pt>
                <c:pt idx="77278">
                  <c:v>20.690814</c:v>
                </c:pt>
                <c:pt idx="77279">
                  <c:v>20.690465</c:v>
                </c:pt>
                <c:pt idx="77280">
                  <c:v>20.692537999999999</c:v>
                </c:pt>
                <c:pt idx="77281">
                  <c:v>20.692176</c:v>
                </c:pt>
                <c:pt idx="77282">
                  <c:v>20.696999000000002</c:v>
                </c:pt>
                <c:pt idx="77283">
                  <c:v>20.707094999999999</c:v>
                </c:pt>
                <c:pt idx="77284">
                  <c:v>20.707622000000001</c:v>
                </c:pt>
                <c:pt idx="77285">
                  <c:v>20.701266</c:v>
                </c:pt>
                <c:pt idx="77286">
                  <c:v>20.700901000000002</c:v>
                </c:pt>
                <c:pt idx="77287">
                  <c:v>20.700634999999998</c:v>
                </c:pt>
                <c:pt idx="77288">
                  <c:v>20.700879</c:v>
                </c:pt>
                <c:pt idx="77289">
                  <c:v>20.704423999999999</c:v>
                </c:pt>
                <c:pt idx="77290">
                  <c:v>20.704616000000001</c:v>
                </c:pt>
                <c:pt idx="77291">
                  <c:v>20.702660999999999</c:v>
                </c:pt>
                <c:pt idx="77292">
                  <c:v>20.702195</c:v>
                </c:pt>
                <c:pt idx="77293">
                  <c:v>20.709500999999999</c:v>
                </c:pt>
                <c:pt idx="77294">
                  <c:v>20.713464999999999</c:v>
                </c:pt>
                <c:pt idx="77295">
                  <c:v>20.706236000000001</c:v>
                </c:pt>
                <c:pt idx="77296">
                  <c:v>20.705763000000001</c:v>
                </c:pt>
                <c:pt idx="77297">
                  <c:v>20.710737000000002</c:v>
                </c:pt>
                <c:pt idx="77298">
                  <c:v>20.709624000000002</c:v>
                </c:pt>
                <c:pt idx="77299">
                  <c:v>20.709675000000001</c:v>
                </c:pt>
                <c:pt idx="77300">
                  <c:v>20.713557000000002</c:v>
                </c:pt>
                <c:pt idx="77301">
                  <c:v>20.711659999999998</c:v>
                </c:pt>
                <c:pt idx="77302">
                  <c:v>20.707899999999999</c:v>
                </c:pt>
                <c:pt idx="77303">
                  <c:v>20.705756000000001</c:v>
                </c:pt>
                <c:pt idx="77304">
                  <c:v>20.703575000000001</c:v>
                </c:pt>
                <c:pt idx="77305">
                  <c:v>20.705266000000002</c:v>
                </c:pt>
                <c:pt idx="77306">
                  <c:v>20.707072</c:v>
                </c:pt>
                <c:pt idx="77307">
                  <c:v>20.708107999999999</c:v>
                </c:pt>
                <c:pt idx="77308">
                  <c:v>20.706918000000002</c:v>
                </c:pt>
                <c:pt idx="77309">
                  <c:v>20.704792999999999</c:v>
                </c:pt>
                <c:pt idx="77310">
                  <c:v>20.706686000000001</c:v>
                </c:pt>
                <c:pt idx="77311">
                  <c:v>20.706047000000002</c:v>
                </c:pt>
                <c:pt idx="77312">
                  <c:v>20.703144999999999</c:v>
                </c:pt>
                <c:pt idx="77313">
                  <c:v>20.703241999999999</c:v>
                </c:pt>
                <c:pt idx="77314">
                  <c:v>20.707307</c:v>
                </c:pt>
                <c:pt idx="77315">
                  <c:v>20.710569</c:v>
                </c:pt>
                <c:pt idx="77316">
                  <c:v>20.707771999999999</c:v>
                </c:pt>
                <c:pt idx="77317">
                  <c:v>20.707433000000002</c:v>
                </c:pt>
                <c:pt idx="77318">
                  <c:v>20.712045</c:v>
                </c:pt>
                <c:pt idx="77319">
                  <c:v>20.709412</c:v>
                </c:pt>
                <c:pt idx="77320">
                  <c:v>20.704477000000001</c:v>
                </c:pt>
                <c:pt idx="77321">
                  <c:v>20.708476999999998</c:v>
                </c:pt>
                <c:pt idx="77322">
                  <c:v>20.709624000000002</c:v>
                </c:pt>
                <c:pt idx="77323">
                  <c:v>20.707820999999999</c:v>
                </c:pt>
                <c:pt idx="77324">
                  <c:v>20.712789000000001</c:v>
                </c:pt>
                <c:pt idx="77325">
                  <c:v>20.712945000000001</c:v>
                </c:pt>
                <c:pt idx="77326">
                  <c:v>20.707094999999999</c:v>
                </c:pt>
                <c:pt idx="77327">
                  <c:v>20.706489999999999</c:v>
                </c:pt>
                <c:pt idx="77328">
                  <c:v>20.704802999999998</c:v>
                </c:pt>
                <c:pt idx="77329">
                  <c:v>20.702601000000001</c:v>
                </c:pt>
                <c:pt idx="77330">
                  <c:v>20.704905</c:v>
                </c:pt>
                <c:pt idx="77331">
                  <c:v>20.7044</c:v>
                </c:pt>
                <c:pt idx="77332">
                  <c:v>20.703478</c:v>
                </c:pt>
                <c:pt idx="77333">
                  <c:v>20.706130999999999</c:v>
                </c:pt>
                <c:pt idx="77334">
                  <c:v>20.709040999999999</c:v>
                </c:pt>
                <c:pt idx="77335">
                  <c:v>20.709264000000001</c:v>
                </c:pt>
                <c:pt idx="77336">
                  <c:v>20.707637999999999</c:v>
                </c:pt>
                <c:pt idx="77337">
                  <c:v>20.709451000000001</c:v>
                </c:pt>
                <c:pt idx="77338">
                  <c:v>20.712136999999998</c:v>
                </c:pt>
                <c:pt idx="77339">
                  <c:v>20.713107999999998</c:v>
                </c:pt>
                <c:pt idx="77340">
                  <c:v>20.714289000000001</c:v>
                </c:pt>
                <c:pt idx="77341">
                  <c:v>20.71415</c:v>
                </c:pt>
                <c:pt idx="77342">
                  <c:v>20.715288000000001</c:v>
                </c:pt>
                <c:pt idx="77343">
                  <c:v>20.71463</c:v>
                </c:pt>
                <c:pt idx="77344">
                  <c:v>20.712665999999999</c:v>
                </c:pt>
                <c:pt idx="77345">
                  <c:v>20.717196000000001</c:v>
                </c:pt>
                <c:pt idx="77346">
                  <c:v>20.719912999999998</c:v>
                </c:pt>
                <c:pt idx="77347">
                  <c:v>20.71848</c:v>
                </c:pt>
                <c:pt idx="77348">
                  <c:v>20.720883000000001</c:v>
                </c:pt>
                <c:pt idx="77349">
                  <c:v>20.720261000000001</c:v>
                </c:pt>
                <c:pt idx="77350">
                  <c:v>20.717468</c:v>
                </c:pt>
                <c:pt idx="77351">
                  <c:v>20.719756</c:v>
                </c:pt>
                <c:pt idx="77352">
                  <c:v>20.719065000000001</c:v>
                </c:pt>
                <c:pt idx="77353">
                  <c:v>20.715237999999999</c:v>
                </c:pt>
                <c:pt idx="77354">
                  <c:v>20.714079000000002</c:v>
                </c:pt>
                <c:pt idx="77355">
                  <c:v>20.714338000000001</c:v>
                </c:pt>
                <c:pt idx="77356">
                  <c:v>20.714905000000002</c:v>
                </c:pt>
                <c:pt idx="77357">
                  <c:v>20.713114999999998</c:v>
                </c:pt>
                <c:pt idx="77358">
                  <c:v>20.711895999999999</c:v>
                </c:pt>
                <c:pt idx="77359">
                  <c:v>20.715060999999999</c:v>
                </c:pt>
                <c:pt idx="77360">
                  <c:v>20.717078999999998</c:v>
                </c:pt>
                <c:pt idx="77361">
                  <c:v>20.716159000000001</c:v>
                </c:pt>
                <c:pt idx="77362">
                  <c:v>20.715693000000002</c:v>
                </c:pt>
                <c:pt idx="77363">
                  <c:v>20.71651</c:v>
                </c:pt>
                <c:pt idx="77364">
                  <c:v>20.717507999999999</c:v>
                </c:pt>
                <c:pt idx="77365">
                  <c:v>20.715899</c:v>
                </c:pt>
                <c:pt idx="77366">
                  <c:v>20.716851999999999</c:v>
                </c:pt>
                <c:pt idx="77367">
                  <c:v>20.722328999999998</c:v>
                </c:pt>
                <c:pt idx="77368">
                  <c:v>20.723711000000002</c:v>
                </c:pt>
                <c:pt idx="77369">
                  <c:v>20.720140000000001</c:v>
                </c:pt>
                <c:pt idx="77370">
                  <c:v>20.718260000000001</c:v>
                </c:pt>
                <c:pt idx="77371">
                  <c:v>20.718955000000001</c:v>
                </c:pt>
                <c:pt idx="77372">
                  <c:v>20.718373</c:v>
                </c:pt>
                <c:pt idx="77373">
                  <c:v>20.718105000000001</c:v>
                </c:pt>
                <c:pt idx="77374">
                  <c:v>20.721349</c:v>
                </c:pt>
                <c:pt idx="77375">
                  <c:v>20.725906999999999</c:v>
                </c:pt>
                <c:pt idx="77376">
                  <c:v>20.727222000000001</c:v>
                </c:pt>
                <c:pt idx="77377">
                  <c:v>20.725438</c:v>
                </c:pt>
                <c:pt idx="77378">
                  <c:v>20.726429</c:v>
                </c:pt>
                <c:pt idx="77379">
                  <c:v>20.725677000000001</c:v>
                </c:pt>
                <c:pt idx="77380">
                  <c:v>20.723006999999999</c:v>
                </c:pt>
                <c:pt idx="77381">
                  <c:v>20.725497000000001</c:v>
                </c:pt>
                <c:pt idx="77382">
                  <c:v>20.727754999999998</c:v>
                </c:pt>
                <c:pt idx="77383">
                  <c:v>20.726503999999998</c:v>
                </c:pt>
                <c:pt idx="77384">
                  <c:v>20.727644999999999</c:v>
                </c:pt>
                <c:pt idx="77385">
                  <c:v>20.732896</c:v>
                </c:pt>
                <c:pt idx="77386">
                  <c:v>20.735040000000001</c:v>
                </c:pt>
                <c:pt idx="77387">
                  <c:v>20.731634</c:v>
                </c:pt>
                <c:pt idx="77388">
                  <c:v>20.730872999999999</c:v>
                </c:pt>
                <c:pt idx="77389">
                  <c:v>20.730440999999999</c:v>
                </c:pt>
                <c:pt idx="77390">
                  <c:v>20.728573000000001</c:v>
                </c:pt>
                <c:pt idx="77391">
                  <c:v>20.729552999999999</c:v>
                </c:pt>
                <c:pt idx="77392">
                  <c:v>20.730687</c:v>
                </c:pt>
                <c:pt idx="77393">
                  <c:v>20.729317000000002</c:v>
                </c:pt>
                <c:pt idx="77394">
                  <c:v>20.729393000000002</c:v>
                </c:pt>
                <c:pt idx="77395">
                  <c:v>20.728535000000001</c:v>
                </c:pt>
                <c:pt idx="77396">
                  <c:v>20.727284000000001</c:v>
                </c:pt>
                <c:pt idx="77397">
                  <c:v>20.729595</c:v>
                </c:pt>
                <c:pt idx="77398">
                  <c:v>20.729838999999998</c:v>
                </c:pt>
                <c:pt idx="77399">
                  <c:v>20.725950999999998</c:v>
                </c:pt>
                <c:pt idx="77400">
                  <c:v>20.727646</c:v>
                </c:pt>
                <c:pt idx="77401">
                  <c:v>20.731469000000001</c:v>
                </c:pt>
                <c:pt idx="77402">
                  <c:v>20.727043999999999</c:v>
                </c:pt>
                <c:pt idx="77403">
                  <c:v>20.722519999999999</c:v>
                </c:pt>
                <c:pt idx="77404">
                  <c:v>20.725735</c:v>
                </c:pt>
                <c:pt idx="77405">
                  <c:v>20.725916000000002</c:v>
                </c:pt>
                <c:pt idx="77406">
                  <c:v>20.725669</c:v>
                </c:pt>
                <c:pt idx="77407">
                  <c:v>20.731303</c:v>
                </c:pt>
                <c:pt idx="77408">
                  <c:v>20.732595</c:v>
                </c:pt>
                <c:pt idx="77409">
                  <c:v>20.728417</c:v>
                </c:pt>
                <c:pt idx="77410">
                  <c:v>20.728566000000001</c:v>
                </c:pt>
                <c:pt idx="77411">
                  <c:v>20.729755000000001</c:v>
                </c:pt>
                <c:pt idx="77412">
                  <c:v>20.726977999999999</c:v>
                </c:pt>
                <c:pt idx="77413">
                  <c:v>20.726838999999998</c:v>
                </c:pt>
                <c:pt idx="77414">
                  <c:v>20.728437</c:v>
                </c:pt>
                <c:pt idx="77415">
                  <c:v>20.728358</c:v>
                </c:pt>
                <c:pt idx="77416">
                  <c:v>20.730613999999999</c:v>
                </c:pt>
                <c:pt idx="77417">
                  <c:v>20.731254</c:v>
                </c:pt>
                <c:pt idx="77418">
                  <c:v>20.728719999999999</c:v>
                </c:pt>
                <c:pt idx="77419">
                  <c:v>20.730066000000001</c:v>
                </c:pt>
                <c:pt idx="77420">
                  <c:v>20.731750999999999</c:v>
                </c:pt>
                <c:pt idx="77421">
                  <c:v>20.732013999999999</c:v>
                </c:pt>
                <c:pt idx="77422">
                  <c:v>20.729716</c:v>
                </c:pt>
                <c:pt idx="77423">
                  <c:v>20.723832000000002</c:v>
                </c:pt>
                <c:pt idx="77424">
                  <c:v>20.728650999999999</c:v>
                </c:pt>
                <c:pt idx="77425">
                  <c:v>20.733567000000001</c:v>
                </c:pt>
                <c:pt idx="77426">
                  <c:v>20.732858</c:v>
                </c:pt>
                <c:pt idx="77427">
                  <c:v>20.737016000000001</c:v>
                </c:pt>
                <c:pt idx="77428">
                  <c:v>20.737328999999999</c:v>
                </c:pt>
                <c:pt idx="77429">
                  <c:v>20.738195999999999</c:v>
                </c:pt>
                <c:pt idx="77430">
                  <c:v>20.739519000000001</c:v>
                </c:pt>
                <c:pt idx="77431">
                  <c:v>20.737054000000001</c:v>
                </c:pt>
                <c:pt idx="77432">
                  <c:v>20.737638</c:v>
                </c:pt>
                <c:pt idx="77433">
                  <c:v>20.737029</c:v>
                </c:pt>
                <c:pt idx="77434">
                  <c:v>20.731638</c:v>
                </c:pt>
                <c:pt idx="77435">
                  <c:v>20.731542999999999</c:v>
                </c:pt>
                <c:pt idx="77436">
                  <c:v>20.735588</c:v>
                </c:pt>
                <c:pt idx="77437">
                  <c:v>20.734178</c:v>
                </c:pt>
                <c:pt idx="77438">
                  <c:v>20.73321</c:v>
                </c:pt>
                <c:pt idx="77439">
                  <c:v>20.734869</c:v>
                </c:pt>
                <c:pt idx="77440">
                  <c:v>20.731943999999999</c:v>
                </c:pt>
                <c:pt idx="77441">
                  <c:v>20.729365999999999</c:v>
                </c:pt>
                <c:pt idx="77442">
                  <c:v>20.733024</c:v>
                </c:pt>
                <c:pt idx="77443">
                  <c:v>20.734518000000001</c:v>
                </c:pt>
                <c:pt idx="77444">
                  <c:v>20.734363999999999</c:v>
                </c:pt>
                <c:pt idx="77445">
                  <c:v>20.733668999999999</c:v>
                </c:pt>
                <c:pt idx="77446">
                  <c:v>20.731935</c:v>
                </c:pt>
                <c:pt idx="77447">
                  <c:v>20.732175999999999</c:v>
                </c:pt>
                <c:pt idx="77448">
                  <c:v>20.734843999999999</c:v>
                </c:pt>
                <c:pt idx="77449">
                  <c:v>20.735520999999999</c:v>
                </c:pt>
                <c:pt idx="77450">
                  <c:v>20.732897000000001</c:v>
                </c:pt>
                <c:pt idx="77451">
                  <c:v>20.731026</c:v>
                </c:pt>
                <c:pt idx="77452">
                  <c:v>20.729851</c:v>
                </c:pt>
                <c:pt idx="77453">
                  <c:v>20.728717</c:v>
                </c:pt>
                <c:pt idx="77454">
                  <c:v>20.729901000000002</c:v>
                </c:pt>
                <c:pt idx="77455">
                  <c:v>20.733042999999999</c:v>
                </c:pt>
                <c:pt idx="77456">
                  <c:v>20.734935</c:v>
                </c:pt>
                <c:pt idx="77457">
                  <c:v>20.736090999999998</c:v>
                </c:pt>
                <c:pt idx="77458">
                  <c:v>20.738094</c:v>
                </c:pt>
                <c:pt idx="77459">
                  <c:v>20.738621999999999</c:v>
                </c:pt>
                <c:pt idx="77460">
                  <c:v>20.737880000000001</c:v>
                </c:pt>
                <c:pt idx="77461">
                  <c:v>20.738454000000001</c:v>
                </c:pt>
                <c:pt idx="77462">
                  <c:v>20.739412999999999</c:v>
                </c:pt>
                <c:pt idx="77463">
                  <c:v>20.741800000000001</c:v>
                </c:pt>
                <c:pt idx="77464">
                  <c:v>20.744154999999999</c:v>
                </c:pt>
                <c:pt idx="77465">
                  <c:v>20.741056</c:v>
                </c:pt>
                <c:pt idx="77466">
                  <c:v>20.736865999999999</c:v>
                </c:pt>
                <c:pt idx="77467">
                  <c:v>20.737524000000001</c:v>
                </c:pt>
                <c:pt idx="77468">
                  <c:v>20.738814999999999</c:v>
                </c:pt>
                <c:pt idx="77469">
                  <c:v>20.738800999999999</c:v>
                </c:pt>
                <c:pt idx="77470">
                  <c:v>20.740366999999999</c:v>
                </c:pt>
                <c:pt idx="77471">
                  <c:v>20.739583</c:v>
                </c:pt>
                <c:pt idx="77472">
                  <c:v>20.735439</c:v>
                </c:pt>
                <c:pt idx="77473">
                  <c:v>20.732610000000001</c:v>
                </c:pt>
                <c:pt idx="77474">
                  <c:v>20.733734999999999</c:v>
                </c:pt>
                <c:pt idx="77475">
                  <c:v>20.734475</c:v>
                </c:pt>
                <c:pt idx="77476">
                  <c:v>20.734548</c:v>
                </c:pt>
                <c:pt idx="77477">
                  <c:v>20.734296000000001</c:v>
                </c:pt>
                <c:pt idx="77478">
                  <c:v>20.734660000000002</c:v>
                </c:pt>
                <c:pt idx="77479">
                  <c:v>20.733906999999999</c:v>
                </c:pt>
                <c:pt idx="77480">
                  <c:v>20.730124</c:v>
                </c:pt>
                <c:pt idx="77481">
                  <c:v>20.730463</c:v>
                </c:pt>
                <c:pt idx="77482">
                  <c:v>20.735655000000001</c:v>
                </c:pt>
                <c:pt idx="77483">
                  <c:v>20.737452999999999</c:v>
                </c:pt>
                <c:pt idx="77484">
                  <c:v>20.735194</c:v>
                </c:pt>
                <c:pt idx="77485">
                  <c:v>20.734681999999999</c:v>
                </c:pt>
                <c:pt idx="77486">
                  <c:v>20.737195</c:v>
                </c:pt>
                <c:pt idx="77487">
                  <c:v>20.737392</c:v>
                </c:pt>
                <c:pt idx="77488">
                  <c:v>20.738061999999999</c:v>
                </c:pt>
                <c:pt idx="77489">
                  <c:v>20.739533000000002</c:v>
                </c:pt>
                <c:pt idx="77490">
                  <c:v>20.74044</c:v>
                </c:pt>
                <c:pt idx="77491">
                  <c:v>20.739281999999999</c:v>
                </c:pt>
                <c:pt idx="77492">
                  <c:v>20.737756999999998</c:v>
                </c:pt>
                <c:pt idx="77493">
                  <c:v>20.739297000000001</c:v>
                </c:pt>
                <c:pt idx="77494">
                  <c:v>20.738921999999999</c:v>
                </c:pt>
                <c:pt idx="77495">
                  <c:v>20.738842000000002</c:v>
                </c:pt>
                <c:pt idx="77496">
                  <c:v>20.743036</c:v>
                </c:pt>
                <c:pt idx="77497">
                  <c:v>20.746528000000001</c:v>
                </c:pt>
                <c:pt idx="77498">
                  <c:v>20.744418</c:v>
                </c:pt>
                <c:pt idx="77499">
                  <c:v>20.742750000000001</c:v>
                </c:pt>
                <c:pt idx="77500">
                  <c:v>20.745439000000001</c:v>
                </c:pt>
                <c:pt idx="77501">
                  <c:v>20.747038</c:v>
                </c:pt>
                <c:pt idx="77502">
                  <c:v>20.750813000000001</c:v>
                </c:pt>
                <c:pt idx="77503">
                  <c:v>20.751259000000001</c:v>
                </c:pt>
                <c:pt idx="77504">
                  <c:v>20.748405999999999</c:v>
                </c:pt>
                <c:pt idx="77505">
                  <c:v>20.750427999999999</c:v>
                </c:pt>
                <c:pt idx="77506">
                  <c:v>20.747685000000001</c:v>
                </c:pt>
                <c:pt idx="77507">
                  <c:v>20.743967000000001</c:v>
                </c:pt>
                <c:pt idx="77508">
                  <c:v>20.746645999999998</c:v>
                </c:pt>
                <c:pt idx="77509">
                  <c:v>20.747057000000002</c:v>
                </c:pt>
                <c:pt idx="77510">
                  <c:v>20.745265</c:v>
                </c:pt>
                <c:pt idx="77511">
                  <c:v>20.744233000000001</c:v>
                </c:pt>
                <c:pt idx="77512">
                  <c:v>20.745260999999999</c:v>
                </c:pt>
                <c:pt idx="77513">
                  <c:v>20.748830000000002</c:v>
                </c:pt>
                <c:pt idx="77514">
                  <c:v>20.747523999999999</c:v>
                </c:pt>
                <c:pt idx="77515">
                  <c:v>20.744138</c:v>
                </c:pt>
                <c:pt idx="77516">
                  <c:v>20.747571000000001</c:v>
                </c:pt>
                <c:pt idx="77517">
                  <c:v>20.749917</c:v>
                </c:pt>
                <c:pt idx="77518">
                  <c:v>20.747337999999999</c:v>
                </c:pt>
                <c:pt idx="77519">
                  <c:v>20.745388999999999</c:v>
                </c:pt>
                <c:pt idx="77520">
                  <c:v>20.745163999999999</c:v>
                </c:pt>
                <c:pt idx="77521">
                  <c:v>20.746734</c:v>
                </c:pt>
                <c:pt idx="77522">
                  <c:v>20.748263000000001</c:v>
                </c:pt>
                <c:pt idx="77523">
                  <c:v>20.747723000000001</c:v>
                </c:pt>
                <c:pt idx="77524">
                  <c:v>20.745885999999999</c:v>
                </c:pt>
                <c:pt idx="77525">
                  <c:v>20.745722000000001</c:v>
                </c:pt>
                <c:pt idx="77526">
                  <c:v>20.747907999999999</c:v>
                </c:pt>
                <c:pt idx="77527">
                  <c:v>20.747060999999999</c:v>
                </c:pt>
                <c:pt idx="77528">
                  <c:v>20.745054</c:v>
                </c:pt>
                <c:pt idx="77529">
                  <c:v>20.746281</c:v>
                </c:pt>
                <c:pt idx="77530">
                  <c:v>20.748180999999999</c:v>
                </c:pt>
                <c:pt idx="77531">
                  <c:v>20.746355999999999</c:v>
                </c:pt>
                <c:pt idx="77532">
                  <c:v>20.743341000000001</c:v>
                </c:pt>
                <c:pt idx="77533">
                  <c:v>20.744219000000001</c:v>
                </c:pt>
                <c:pt idx="77534">
                  <c:v>20.750281999999999</c:v>
                </c:pt>
                <c:pt idx="77535">
                  <c:v>20.755072999999999</c:v>
                </c:pt>
                <c:pt idx="77536">
                  <c:v>20.752476999999999</c:v>
                </c:pt>
                <c:pt idx="77537">
                  <c:v>20.748412999999999</c:v>
                </c:pt>
                <c:pt idx="77538">
                  <c:v>20.751176000000001</c:v>
                </c:pt>
                <c:pt idx="77539">
                  <c:v>20.752907</c:v>
                </c:pt>
                <c:pt idx="77540">
                  <c:v>20.748318000000001</c:v>
                </c:pt>
                <c:pt idx="77541">
                  <c:v>20.749773999999999</c:v>
                </c:pt>
                <c:pt idx="77542">
                  <c:v>20.750812</c:v>
                </c:pt>
                <c:pt idx="77543">
                  <c:v>20.744364999999998</c:v>
                </c:pt>
                <c:pt idx="77544">
                  <c:v>20.748657999999999</c:v>
                </c:pt>
                <c:pt idx="77545">
                  <c:v>20.755970999999999</c:v>
                </c:pt>
                <c:pt idx="77546">
                  <c:v>20.751915</c:v>
                </c:pt>
                <c:pt idx="77547">
                  <c:v>20.749804000000001</c:v>
                </c:pt>
                <c:pt idx="77548">
                  <c:v>20.756095999999999</c:v>
                </c:pt>
                <c:pt idx="77549">
                  <c:v>20.758106999999999</c:v>
                </c:pt>
                <c:pt idx="77550">
                  <c:v>20.756578000000001</c:v>
                </c:pt>
                <c:pt idx="77551">
                  <c:v>20.756499000000002</c:v>
                </c:pt>
                <c:pt idx="77552">
                  <c:v>20.756753</c:v>
                </c:pt>
                <c:pt idx="77553">
                  <c:v>20.756830999999998</c:v>
                </c:pt>
                <c:pt idx="77554">
                  <c:v>20.757273999999999</c:v>
                </c:pt>
                <c:pt idx="77555">
                  <c:v>20.756965000000001</c:v>
                </c:pt>
                <c:pt idx="77556">
                  <c:v>20.758047000000001</c:v>
                </c:pt>
                <c:pt idx="77557">
                  <c:v>20.759772000000002</c:v>
                </c:pt>
                <c:pt idx="77558">
                  <c:v>20.758780999999999</c:v>
                </c:pt>
                <c:pt idx="77559">
                  <c:v>20.757024000000001</c:v>
                </c:pt>
                <c:pt idx="77560">
                  <c:v>20.757377999999999</c:v>
                </c:pt>
                <c:pt idx="77561">
                  <c:v>20.757068</c:v>
                </c:pt>
                <c:pt idx="77562">
                  <c:v>20.755898999999999</c:v>
                </c:pt>
                <c:pt idx="77563">
                  <c:v>20.756198999999999</c:v>
                </c:pt>
                <c:pt idx="77564">
                  <c:v>20.758030999999999</c:v>
                </c:pt>
                <c:pt idx="77565">
                  <c:v>20.758268999999999</c:v>
                </c:pt>
                <c:pt idx="77566">
                  <c:v>20.757068</c:v>
                </c:pt>
                <c:pt idx="77567">
                  <c:v>20.755707000000001</c:v>
                </c:pt>
                <c:pt idx="77568">
                  <c:v>20.758448000000001</c:v>
                </c:pt>
                <c:pt idx="77569">
                  <c:v>20.761047000000001</c:v>
                </c:pt>
                <c:pt idx="77570">
                  <c:v>20.761986</c:v>
                </c:pt>
                <c:pt idx="77571">
                  <c:v>20.762051</c:v>
                </c:pt>
                <c:pt idx="77572">
                  <c:v>20.759661000000001</c:v>
                </c:pt>
                <c:pt idx="77573">
                  <c:v>20.757152999999999</c:v>
                </c:pt>
                <c:pt idx="77574">
                  <c:v>20.758286999999999</c:v>
                </c:pt>
                <c:pt idx="77575">
                  <c:v>20.761747</c:v>
                </c:pt>
                <c:pt idx="77576">
                  <c:v>20.764202000000001</c:v>
                </c:pt>
                <c:pt idx="77577">
                  <c:v>20.764275999999999</c:v>
                </c:pt>
                <c:pt idx="77578">
                  <c:v>20.763141000000001</c:v>
                </c:pt>
                <c:pt idx="77579">
                  <c:v>20.761834</c:v>
                </c:pt>
                <c:pt idx="77580">
                  <c:v>20.762785999999998</c:v>
                </c:pt>
                <c:pt idx="77581">
                  <c:v>20.764330999999999</c:v>
                </c:pt>
                <c:pt idx="77582">
                  <c:v>20.76295</c:v>
                </c:pt>
                <c:pt idx="77583">
                  <c:v>20.764420000000001</c:v>
                </c:pt>
                <c:pt idx="77584">
                  <c:v>20.76763</c:v>
                </c:pt>
                <c:pt idx="77585">
                  <c:v>20.767543</c:v>
                </c:pt>
                <c:pt idx="77586">
                  <c:v>20.769351</c:v>
                </c:pt>
                <c:pt idx="77587">
                  <c:v>20.770121</c:v>
                </c:pt>
                <c:pt idx="77588">
                  <c:v>20.770451000000001</c:v>
                </c:pt>
                <c:pt idx="77589">
                  <c:v>20.772300999999999</c:v>
                </c:pt>
                <c:pt idx="77590">
                  <c:v>20.771212999999999</c:v>
                </c:pt>
                <c:pt idx="77591">
                  <c:v>20.768491000000001</c:v>
                </c:pt>
                <c:pt idx="77592">
                  <c:v>20.768833000000001</c:v>
                </c:pt>
                <c:pt idx="77593">
                  <c:v>20.772375</c:v>
                </c:pt>
                <c:pt idx="77594">
                  <c:v>20.772797000000001</c:v>
                </c:pt>
                <c:pt idx="77595">
                  <c:v>20.773841000000001</c:v>
                </c:pt>
                <c:pt idx="77596">
                  <c:v>20.778271</c:v>
                </c:pt>
                <c:pt idx="77597">
                  <c:v>20.777830000000002</c:v>
                </c:pt>
                <c:pt idx="77598">
                  <c:v>20.775615999999999</c:v>
                </c:pt>
                <c:pt idx="77599">
                  <c:v>20.777712000000001</c:v>
                </c:pt>
                <c:pt idx="77600">
                  <c:v>20.779599999999999</c:v>
                </c:pt>
                <c:pt idx="77601">
                  <c:v>20.778856000000001</c:v>
                </c:pt>
                <c:pt idx="77602">
                  <c:v>20.777771999999999</c:v>
                </c:pt>
                <c:pt idx="77603">
                  <c:v>20.775081</c:v>
                </c:pt>
                <c:pt idx="77604">
                  <c:v>20.770665000000001</c:v>
                </c:pt>
                <c:pt idx="77605">
                  <c:v>20.768606999999999</c:v>
                </c:pt>
                <c:pt idx="77606">
                  <c:v>20.766345000000001</c:v>
                </c:pt>
                <c:pt idx="77607">
                  <c:v>20.768014999999998</c:v>
                </c:pt>
                <c:pt idx="77608">
                  <c:v>20.773054999999999</c:v>
                </c:pt>
                <c:pt idx="77609">
                  <c:v>20.771481999999999</c:v>
                </c:pt>
                <c:pt idx="77610">
                  <c:v>20.767944</c:v>
                </c:pt>
                <c:pt idx="77611">
                  <c:v>20.765540000000001</c:v>
                </c:pt>
                <c:pt idx="77612">
                  <c:v>20.766866</c:v>
                </c:pt>
                <c:pt idx="77613">
                  <c:v>20.771463000000001</c:v>
                </c:pt>
                <c:pt idx="77614">
                  <c:v>20.771825</c:v>
                </c:pt>
                <c:pt idx="77615">
                  <c:v>20.770734000000001</c:v>
                </c:pt>
                <c:pt idx="77616">
                  <c:v>20.771372</c:v>
                </c:pt>
                <c:pt idx="77617">
                  <c:v>20.771611</c:v>
                </c:pt>
                <c:pt idx="77618">
                  <c:v>20.773071000000002</c:v>
                </c:pt>
                <c:pt idx="77619">
                  <c:v>20.773769000000001</c:v>
                </c:pt>
                <c:pt idx="77620">
                  <c:v>20.769062000000002</c:v>
                </c:pt>
                <c:pt idx="77621">
                  <c:v>20.767802</c:v>
                </c:pt>
                <c:pt idx="77622">
                  <c:v>20.771329999999999</c:v>
                </c:pt>
                <c:pt idx="77623">
                  <c:v>20.770524999999999</c:v>
                </c:pt>
                <c:pt idx="77624">
                  <c:v>20.769010999999999</c:v>
                </c:pt>
                <c:pt idx="77625">
                  <c:v>20.772596</c:v>
                </c:pt>
                <c:pt idx="77626">
                  <c:v>20.772804000000001</c:v>
                </c:pt>
                <c:pt idx="77627">
                  <c:v>20.767344000000001</c:v>
                </c:pt>
                <c:pt idx="77628">
                  <c:v>20.767796000000001</c:v>
                </c:pt>
                <c:pt idx="77629">
                  <c:v>20.770354000000001</c:v>
                </c:pt>
                <c:pt idx="77630">
                  <c:v>20.769835</c:v>
                </c:pt>
                <c:pt idx="77631">
                  <c:v>20.772907</c:v>
                </c:pt>
                <c:pt idx="77632">
                  <c:v>20.775554</c:v>
                </c:pt>
                <c:pt idx="77633">
                  <c:v>20.771975000000001</c:v>
                </c:pt>
                <c:pt idx="77634">
                  <c:v>20.772010000000002</c:v>
                </c:pt>
                <c:pt idx="77635">
                  <c:v>20.775594000000002</c:v>
                </c:pt>
                <c:pt idx="77636">
                  <c:v>20.772499</c:v>
                </c:pt>
                <c:pt idx="77637">
                  <c:v>20.769485</c:v>
                </c:pt>
                <c:pt idx="77638">
                  <c:v>20.772072000000001</c:v>
                </c:pt>
                <c:pt idx="77639">
                  <c:v>20.772921</c:v>
                </c:pt>
                <c:pt idx="77640">
                  <c:v>20.772570000000002</c:v>
                </c:pt>
                <c:pt idx="77641">
                  <c:v>20.771391999999999</c:v>
                </c:pt>
                <c:pt idx="77642">
                  <c:v>20.775493000000001</c:v>
                </c:pt>
                <c:pt idx="77643">
                  <c:v>20.780812999999998</c:v>
                </c:pt>
                <c:pt idx="77644">
                  <c:v>20.778117999999999</c:v>
                </c:pt>
                <c:pt idx="77645">
                  <c:v>20.775924</c:v>
                </c:pt>
                <c:pt idx="77646">
                  <c:v>20.777916999999999</c:v>
                </c:pt>
                <c:pt idx="77647">
                  <c:v>20.776675000000001</c:v>
                </c:pt>
                <c:pt idx="77648">
                  <c:v>20.775898000000002</c:v>
                </c:pt>
                <c:pt idx="77649">
                  <c:v>20.778400000000001</c:v>
                </c:pt>
                <c:pt idx="77650">
                  <c:v>20.778528000000001</c:v>
                </c:pt>
                <c:pt idx="77651">
                  <c:v>20.778165000000001</c:v>
                </c:pt>
                <c:pt idx="77652">
                  <c:v>20.780080999999999</c:v>
                </c:pt>
                <c:pt idx="77653">
                  <c:v>20.778072000000002</c:v>
                </c:pt>
                <c:pt idx="77654">
                  <c:v>20.775659000000001</c:v>
                </c:pt>
                <c:pt idx="77655">
                  <c:v>20.778635999999999</c:v>
                </c:pt>
                <c:pt idx="77656">
                  <c:v>20.778780000000001</c:v>
                </c:pt>
                <c:pt idx="77657">
                  <c:v>20.775010000000002</c:v>
                </c:pt>
                <c:pt idx="77658">
                  <c:v>20.772099999999998</c:v>
                </c:pt>
                <c:pt idx="77659">
                  <c:v>20.771432000000001</c:v>
                </c:pt>
                <c:pt idx="77660">
                  <c:v>20.773795</c:v>
                </c:pt>
                <c:pt idx="77661">
                  <c:v>20.774989999999999</c:v>
                </c:pt>
                <c:pt idx="77662">
                  <c:v>20.776737000000001</c:v>
                </c:pt>
                <c:pt idx="77663">
                  <c:v>20.782108000000001</c:v>
                </c:pt>
                <c:pt idx="77664">
                  <c:v>20.781310000000001</c:v>
                </c:pt>
                <c:pt idx="77665">
                  <c:v>20.773123999999999</c:v>
                </c:pt>
                <c:pt idx="77666">
                  <c:v>20.773986000000001</c:v>
                </c:pt>
                <c:pt idx="77667">
                  <c:v>20.780021999999999</c:v>
                </c:pt>
                <c:pt idx="77668">
                  <c:v>20.780692999999999</c:v>
                </c:pt>
                <c:pt idx="77669">
                  <c:v>20.777159999999999</c:v>
                </c:pt>
                <c:pt idx="77670">
                  <c:v>20.776474</c:v>
                </c:pt>
                <c:pt idx="77671">
                  <c:v>20.781641</c:v>
                </c:pt>
                <c:pt idx="77672">
                  <c:v>20.779565999999999</c:v>
                </c:pt>
                <c:pt idx="77673">
                  <c:v>20.775549000000002</c:v>
                </c:pt>
                <c:pt idx="77674">
                  <c:v>20.780885000000001</c:v>
                </c:pt>
                <c:pt idx="77675">
                  <c:v>20.781693000000001</c:v>
                </c:pt>
                <c:pt idx="77676">
                  <c:v>20.781222</c:v>
                </c:pt>
                <c:pt idx="77677">
                  <c:v>20.783684999999998</c:v>
                </c:pt>
                <c:pt idx="77678">
                  <c:v>20.780678999999999</c:v>
                </c:pt>
                <c:pt idx="77679">
                  <c:v>20.779170000000001</c:v>
                </c:pt>
                <c:pt idx="77680">
                  <c:v>20.784973999999998</c:v>
                </c:pt>
                <c:pt idx="77681">
                  <c:v>20.784776000000001</c:v>
                </c:pt>
                <c:pt idx="77682">
                  <c:v>20.779308</c:v>
                </c:pt>
                <c:pt idx="77683">
                  <c:v>20.780007999999999</c:v>
                </c:pt>
                <c:pt idx="77684">
                  <c:v>20.781134000000002</c:v>
                </c:pt>
                <c:pt idx="77685">
                  <c:v>20.778860999999999</c:v>
                </c:pt>
                <c:pt idx="77686">
                  <c:v>20.779903999999998</c:v>
                </c:pt>
                <c:pt idx="77687">
                  <c:v>20.781969</c:v>
                </c:pt>
                <c:pt idx="77688">
                  <c:v>20.784511999999999</c:v>
                </c:pt>
                <c:pt idx="77689">
                  <c:v>20.7852</c:v>
                </c:pt>
                <c:pt idx="77690">
                  <c:v>20.782816</c:v>
                </c:pt>
                <c:pt idx="77691">
                  <c:v>20.783723999999999</c:v>
                </c:pt>
                <c:pt idx="77692">
                  <c:v>20.783477000000001</c:v>
                </c:pt>
                <c:pt idx="77693">
                  <c:v>20.784213000000001</c:v>
                </c:pt>
                <c:pt idx="77694">
                  <c:v>20.788689999999999</c:v>
                </c:pt>
                <c:pt idx="77695">
                  <c:v>20.786695000000002</c:v>
                </c:pt>
                <c:pt idx="77696">
                  <c:v>20.786757000000001</c:v>
                </c:pt>
                <c:pt idx="77697">
                  <c:v>20.791808</c:v>
                </c:pt>
                <c:pt idx="77698">
                  <c:v>20.791799000000001</c:v>
                </c:pt>
                <c:pt idx="77699">
                  <c:v>20.788699999999999</c:v>
                </c:pt>
                <c:pt idx="77700">
                  <c:v>20.791236000000001</c:v>
                </c:pt>
                <c:pt idx="77701">
                  <c:v>20.793932000000002</c:v>
                </c:pt>
                <c:pt idx="77702">
                  <c:v>20.789107999999999</c:v>
                </c:pt>
                <c:pt idx="77703">
                  <c:v>20.783636000000001</c:v>
                </c:pt>
                <c:pt idx="77704">
                  <c:v>20.786413</c:v>
                </c:pt>
                <c:pt idx="77705">
                  <c:v>20.790824000000001</c:v>
                </c:pt>
                <c:pt idx="77706">
                  <c:v>20.793116999999999</c:v>
                </c:pt>
                <c:pt idx="77707">
                  <c:v>20.794630999999999</c:v>
                </c:pt>
                <c:pt idx="77708">
                  <c:v>20.793199000000001</c:v>
                </c:pt>
                <c:pt idx="77709">
                  <c:v>20.789729000000001</c:v>
                </c:pt>
                <c:pt idx="77710">
                  <c:v>20.788730999999999</c:v>
                </c:pt>
                <c:pt idx="77711">
                  <c:v>20.790023000000001</c:v>
                </c:pt>
                <c:pt idx="77712">
                  <c:v>20.794231</c:v>
                </c:pt>
                <c:pt idx="77713">
                  <c:v>20.794426000000001</c:v>
                </c:pt>
                <c:pt idx="77714">
                  <c:v>20.790609</c:v>
                </c:pt>
                <c:pt idx="77715">
                  <c:v>20.791295999999999</c:v>
                </c:pt>
                <c:pt idx="77716">
                  <c:v>20.793424999999999</c:v>
                </c:pt>
                <c:pt idx="77717">
                  <c:v>20.790413000000001</c:v>
                </c:pt>
                <c:pt idx="77718">
                  <c:v>20.788017</c:v>
                </c:pt>
                <c:pt idx="77719">
                  <c:v>20.790108</c:v>
                </c:pt>
                <c:pt idx="77720">
                  <c:v>20.791305999999999</c:v>
                </c:pt>
                <c:pt idx="77721">
                  <c:v>20.788115999999999</c:v>
                </c:pt>
                <c:pt idx="77722">
                  <c:v>20.786926000000001</c:v>
                </c:pt>
                <c:pt idx="77723">
                  <c:v>20.791181999999999</c:v>
                </c:pt>
                <c:pt idx="77724">
                  <c:v>20.791246999999998</c:v>
                </c:pt>
                <c:pt idx="77725">
                  <c:v>20.786925</c:v>
                </c:pt>
                <c:pt idx="77726">
                  <c:v>20.788985</c:v>
                </c:pt>
                <c:pt idx="77727">
                  <c:v>20.790766999999999</c:v>
                </c:pt>
                <c:pt idx="77728">
                  <c:v>20.788917000000001</c:v>
                </c:pt>
                <c:pt idx="77729">
                  <c:v>20.78999</c:v>
                </c:pt>
                <c:pt idx="77730">
                  <c:v>20.792107000000001</c:v>
                </c:pt>
                <c:pt idx="77731">
                  <c:v>20.792829000000001</c:v>
                </c:pt>
                <c:pt idx="77732">
                  <c:v>20.793903</c:v>
                </c:pt>
                <c:pt idx="77733">
                  <c:v>20.792445000000001</c:v>
                </c:pt>
                <c:pt idx="77734">
                  <c:v>20.792383000000001</c:v>
                </c:pt>
                <c:pt idx="77735">
                  <c:v>20.795138000000001</c:v>
                </c:pt>
                <c:pt idx="77736">
                  <c:v>20.793002999999999</c:v>
                </c:pt>
                <c:pt idx="77737">
                  <c:v>20.793512</c:v>
                </c:pt>
                <c:pt idx="77738">
                  <c:v>20.798715000000001</c:v>
                </c:pt>
                <c:pt idx="77739">
                  <c:v>20.797464000000002</c:v>
                </c:pt>
                <c:pt idx="77740">
                  <c:v>20.793818000000002</c:v>
                </c:pt>
                <c:pt idx="77741">
                  <c:v>20.796312</c:v>
                </c:pt>
                <c:pt idx="77742">
                  <c:v>20.799178999999999</c:v>
                </c:pt>
                <c:pt idx="77743">
                  <c:v>20.796126000000001</c:v>
                </c:pt>
                <c:pt idx="77744">
                  <c:v>20.795621000000001</c:v>
                </c:pt>
                <c:pt idx="77745">
                  <c:v>20.797419000000001</c:v>
                </c:pt>
                <c:pt idx="77746">
                  <c:v>20.794072</c:v>
                </c:pt>
                <c:pt idx="77747">
                  <c:v>20.792477999999999</c:v>
                </c:pt>
                <c:pt idx="77748">
                  <c:v>20.796455999999999</c:v>
                </c:pt>
                <c:pt idx="77749">
                  <c:v>20.795947999999999</c:v>
                </c:pt>
                <c:pt idx="77750">
                  <c:v>20.792846999999998</c:v>
                </c:pt>
                <c:pt idx="77751">
                  <c:v>20.795553999999999</c:v>
                </c:pt>
                <c:pt idx="77752">
                  <c:v>20.795152999999999</c:v>
                </c:pt>
                <c:pt idx="77753">
                  <c:v>20.793011</c:v>
                </c:pt>
                <c:pt idx="77754">
                  <c:v>20.797872999999999</c:v>
                </c:pt>
                <c:pt idx="77755">
                  <c:v>20.796126999999998</c:v>
                </c:pt>
                <c:pt idx="77756">
                  <c:v>20.791806999999999</c:v>
                </c:pt>
                <c:pt idx="77757">
                  <c:v>20.797727999999999</c:v>
                </c:pt>
                <c:pt idx="77758">
                  <c:v>20.800871999999998</c:v>
                </c:pt>
                <c:pt idx="77759">
                  <c:v>20.799468999999998</c:v>
                </c:pt>
                <c:pt idx="77760">
                  <c:v>20.798956</c:v>
                </c:pt>
                <c:pt idx="77761">
                  <c:v>20.795152000000002</c:v>
                </c:pt>
                <c:pt idx="77762">
                  <c:v>20.795508000000002</c:v>
                </c:pt>
                <c:pt idx="77763">
                  <c:v>20.798238999999999</c:v>
                </c:pt>
                <c:pt idx="77764">
                  <c:v>20.797782000000002</c:v>
                </c:pt>
                <c:pt idx="77765">
                  <c:v>20.798908999999998</c:v>
                </c:pt>
                <c:pt idx="77766">
                  <c:v>20.801559999999998</c:v>
                </c:pt>
                <c:pt idx="77767">
                  <c:v>20.796738999999999</c:v>
                </c:pt>
                <c:pt idx="77768">
                  <c:v>20.792462</c:v>
                </c:pt>
                <c:pt idx="77769">
                  <c:v>20.801679</c:v>
                </c:pt>
                <c:pt idx="77770">
                  <c:v>20.806961999999999</c:v>
                </c:pt>
                <c:pt idx="77771">
                  <c:v>20.801935</c:v>
                </c:pt>
                <c:pt idx="77772">
                  <c:v>20.800246999999999</c:v>
                </c:pt>
                <c:pt idx="77773">
                  <c:v>20.800677</c:v>
                </c:pt>
                <c:pt idx="77774">
                  <c:v>20.800001999999999</c:v>
                </c:pt>
                <c:pt idx="77775">
                  <c:v>20.800376</c:v>
                </c:pt>
                <c:pt idx="77776">
                  <c:v>20.798994</c:v>
                </c:pt>
                <c:pt idx="77777">
                  <c:v>20.798458</c:v>
                </c:pt>
                <c:pt idx="77778">
                  <c:v>20.803615000000001</c:v>
                </c:pt>
                <c:pt idx="77779">
                  <c:v>20.805886999999998</c:v>
                </c:pt>
                <c:pt idx="77780">
                  <c:v>20.801435000000001</c:v>
                </c:pt>
                <c:pt idx="77781">
                  <c:v>20.803640000000001</c:v>
                </c:pt>
                <c:pt idx="77782">
                  <c:v>20.812294999999999</c:v>
                </c:pt>
                <c:pt idx="77783">
                  <c:v>20.813593000000001</c:v>
                </c:pt>
                <c:pt idx="77784">
                  <c:v>20.809346000000001</c:v>
                </c:pt>
                <c:pt idx="77785">
                  <c:v>20.80921</c:v>
                </c:pt>
                <c:pt idx="77786">
                  <c:v>20.812632000000001</c:v>
                </c:pt>
                <c:pt idx="77787">
                  <c:v>20.811095000000002</c:v>
                </c:pt>
                <c:pt idx="77788">
                  <c:v>20.810227000000001</c:v>
                </c:pt>
                <c:pt idx="77789">
                  <c:v>20.813092999999999</c:v>
                </c:pt>
                <c:pt idx="77790">
                  <c:v>20.810147000000001</c:v>
                </c:pt>
                <c:pt idx="77791">
                  <c:v>20.807423</c:v>
                </c:pt>
                <c:pt idx="77792">
                  <c:v>20.811492999999999</c:v>
                </c:pt>
                <c:pt idx="77793">
                  <c:v>20.813759999999998</c:v>
                </c:pt>
                <c:pt idx="77794">
                  <c:v>20.812532999999998</c:v>
                </c:pt>
                <c:pt idx="77795">
                  <c:v>20.810825000000001</c:v>
                </c:pt>
                <c:pt idx="77796">
                  <c:v>20.808522</c:v>
                </c:pt>
                <c:pt idx="77797">
                  <c:v>20.80846</c:v>
                </c:pt>
                <c:pt idx="77798">
                  <c:v>20.813603000000001</c:v>
                </c:pt>
                <c:pt idx="77799">
                  <c:v>20.815051</c:v>
                </c:pt>
                <c:pt idx="77800">
                  <c:v>20.811577</c:v>
                </c:pt>
                <c:pt idx="77801">
                  <c:v>20.808586999999999</c:v>
                </c:pt>
                <c:pt idx="77802">
                  <c:v>20.808071000000002</c:v>
                </c:pt>
                <c:pt idx="77803">
                  <c:v>20.809270999999999</c:v>
                </c:pt>
                <c:pt idx="77804">
                  <c:v>20.810441000000001</c:v>
                </c:pt>
                <c:pt idx="77805">
                  <c:v>20.811806000000001</c:v>
                </c:pt>
                <c:pt idx="77806">
                  <c:v>20.811063000000001</c:v>
                </c:pt>
                <c:pt idx="77807">
                  <c:v>20.810290999999999</c:v>
                </c:pt>
                <c:pt idx="77808">
                  <c:v>20.811601</c:v>
                </c:pt>
                <c:pt idx="77809">
                  <c:v>20.812335999999998</c:v>
                </c:pt>
                <c:pt idx="77810">
                  <c:v>20.814679999999999</c:v>
                </c:pt>
                <c:pt idx="77811">
                  <c:v>20.814730000000001</c:v>
                </c:pt>
                <c:pt idx="77812">
                  <c:v>20.812048999999998</c:v>
                </c:pt>
                <c:pt idx="77813">
                  <c:v>20.813593000000001</c:v>
                </c:pt>
                <c:pt idx="77814">
                  <c:v>20.815403</c:v>
                </c:pt>
                <c:pt idx="77815">
                  <c:v>20.811516999999998</c:v>
                </c:pt>
                <c:pt idx="77816">
                  <c:v>20.810504000000002</c:v>
                </c:pt>
                <c:pt idx="77817">
                  <c:v>20.812498000000001</c:v>
                </c:pt>
                <c:pt idx="77818">
                  <c:v>20.811015999999999</c:v>
                </c:pt>
                <c:pt idx="77819">
                  <c:v>20.811845000000002</c:v>
                </c:pt>
                <c:pt idx="77820">
                  <c:v>20.810210999999999</c:v>
                </c:pt>
                <c:pt idx="77821">
                  <c:v>20.807084</c:v>
                </c:pt>
                <c:pt idx="77822">
                  <c:v>20.810175000000001</c:v>
                </c:pt>
                <c:pt idx="77823">
                  <c:v>20.810901000000001</c:v>
                </c:pt>
                <c:pt idx="77824">
                  <c:v>20.809875000000002</c:v>
                </c:pt>
                <c:pt idx="77825">
                  <c:v>20.812360000000002</c:v>
                </c:pt>
                <c:pt idx="77826">
                  <c:v>20.811166</c:v>
                </c:pt>
                <c:pt idx="77827">
                  <c:v>20.806562</c:v>
                </c:pt>
                <c:pt idx="77828">
                  <c:v>20.807549000000002</c:v>
                </c:pt>
                <c:pt idx="77829">
                  <c:v>20.813572000000001</c:v>
                </c:pt>
                <c:pt idx="77830">
                  <c:v>20.816120999999999</c:v>
                </c:pt>
                <c:pt idx="77831">
                  <c:v>20.813846000000002</c:v>
                </c:pt>
                <c:pt idx="77832">
                  <c:v>20.813032</c:v>
                </c:pt>
                <c:pt idx="77833">
                  <c:v>20.816400000000002</c:v>
                </c:pt>
                <c:pt idx="77834">
                  <c:v>20.819002999999999</c:v>
                </c:pt>
                <c:pt idx="77835">
                  <c:v>20.817820000000001</c:v>
                </c:pt>
                <c:pt idx="77836">
                  <c:v>20.814945999999999</c:v>
                </c:pt>
                <c:pt idx="77837">
                  <c:v>20.813599</c:v>
                </c:pt>
                <c:pt idx="77838">
                  <c:v>20.816029</c:v>
                </c:pt>
                <c:pt idx="77839">
                  <c:v>20.819012000000001</c:v>
                </c:pt>
                <c:pt idx="77840">
                  <c:v>20.818358</c:v>
                </c:pt>
                <c:pt idx="77841">
                  <c:v>20.815218999999999</c:v>
                </c:pt>
                <c:pt idx="77842">
                  <c:v>20.816711999999999</c:v>
                </c:pt>
                <c:pt idx="77843">
                  <c:v>20.820523999999999</c:v>
                </c:pt>
                <c:pt idx="77844">
                  <c:v>20.819258000000001</c:v>
                </c:pt>
                <c:pt idx="77845">
                  <c:v>20.818784999999998</c:v>
                </c:pt>
                <c:pt idx="77846">
                  <c:v>20.818736000000001</c:v>
                </c:pt>
                <c:pt idx="77847">
                  <c:v>20.819351000000001</c:v>
                </c:pt>
                <c:pt idx="77848">
                  <c:v>20.820095999999999</c:v>
                </c:pt>
                <c:pt idx="77849">
                  <c:v>20.816690000000001</c:v>
                </c:pt>
                <c:pt idx="77850">
                  <c:v>20.810167</c:v>
                </c:pt>
                <c:pt idx="77851">
                  <c:v>20.810013000000001</c:v>
                </c:pt>
                <c:pt idx="77852">
                  <c:v>20.812802999999999</c:v>
                </c:pt>
                <c:pt idx="77853">
                  <c:v>20.810749999999999</c:v>
                </c:pt>
                <c:pt idx="77854">
                  <c:v>20.813327999999998</c:v>
                </c:pt>
                <c:pt idx="77855">
                  <c:v>20.816481</c:v>
                </c:pt>
                <c:pt idx="77856">
                  <c:v>20.814675000000001</c:v>
                </c:pt>
                <c:pt idx="77857">
                  <c:v>20.816981999999999</c:v>
                </c:pt>
                <c:pt idx="77858">
                  <c:v>20.817779999999999</c:v>
                </c:pt>
                <c:pt idx="77859">
                  <c:v>20.813693000000001</c:v>
                </c:pt>
                <c:pt idx="77860">
                  <c:v>20.815539999999999</c:v>
                </c:pt>
                <c:pt idx="77861">
                  <c:v>20.819644</c:v>
                </c:pt>
                <c:pt idx="77862">
                  <c:v>20.818708999999998</c:v>
                </c:pt>
                <c:pt idx="77863">
                  <c:v>20.818511000000001</c:v>
                </c:pt>
                <c:pt idx="77864">
                  <c:v>20.824121000000002</c:v>
                </c:pt>
                <c:pt idx="77865">
                  <c:v>20.825306000000001</c:v>
                </c:pt>
                <c:pt idx="77866">
                  <c:v>20.820993999999999</c:v>
                </c:pt>
                <c:pt idx="77867">
                  <c:v>20.821031000000001</c:v>
                </c:pt>
                <c:pt idx="77868">
                  <c:v>20.824864999999999</c:v>
                </c:pt>
                <c:pt idx="77869">
                  <c:v>20.826148</c:v>
                </c:pt>
                <c:pt idx="77870">
                  <c:v>20.824902000000002</c:v>
                </c:pt>
                <c:pt idx="77871">
                  <c:v>20.825852999999999</c:v>
                </c:pt>
                <c:pt idx="77872">
                  <c:v>20.825927</c:v>
                </c:pt>
                <c:pt idx="77873">
                  <c:v>20.826087000000001</c:v>
                </c:pt>
                <c:pt idx="77874">
                  <c:v>20.826547000000001</c:v>
                </c:pt>
                <c:pt idx="77875">
                  <c:v>20.822980999999999</c:v>
                </c:pt>
                <c:pt idx="77876">
                  <c:v>20.821793</c:v>
                </c:pt>
                <c:pt idx="77877">
                  <c:v>20.824615999999999</c:v>
                </c:pt>
                <c:pt idx="77878">
                  <c:v>20.824273999999999</c:v>
                </c:pt>
                <c:pt idx="77879">
                  <c:v>20.819942999999999</c:v>
                </c:pt>
                <c:pt idx="77880">
                  <c:v>20.820443999999998</c:v>
                </c:pt>
                <c:pt idx="77881">
                  <c:v>20.829094999999999</c:v>
                </c:pt>
                <c:pt idx="77882">
                  <c:v>20.830532000000002</c:v>
                </c:pt>
                <c:pt idx="77883">
                  <c:v>20.824846999999998</c:v>
                </c:pt>
                <c:pt idx="77884">
                  <c:v>20.828464</c:v>
                </c:pt>
                <c:pt idx="77885">
                  <c:v>20.830172999999998</c:v>
                </c:pt>
                <c:pt idx="77886">
                  <c:v>20.823391999999998</c:v>
                </c:pt>
                <c:pt idx="77887">
                  <c:v>20.821024999999999</c:v>
                </c:pt>
                <c:pt idx="77888">
                  <c:v>20.823691</c:v>
                </c:pt>
                <c:pt idx="77889">
                  <c:v>20.826345</c:v>
                </c:pt>
                <c:pt idx="77890">
                  <c:v>20.830708000000001</c:v>
                </c:pt>
                <c:pt idx="77891">
                  <c:v>20.829398999999999</c:v>
                </c:pt>
                <c:pt idx="77892">
                  <c:v>20.821629000000001</c:v>
                </c:pt>
                <c:pt idx="77893">
                  <c:v>20.824043</c:v>
                </c:pt>
                <c:pt idx="77894">
                  <c:v>20.832370999999998</c:v>
                </c:pt>
                <c:pt idx="77895">
                  <c:v>20.832136999999999</c:v>
                </c:pt>
                <c:pt idx="77896">
                  <c:v>20.829813000000001</c:v>
                </c:pt>
                <c:pt idx="77897">
                  <c:v>20.831060999999998</c:v>
                </c:pt>
                <c:pt idx="77898">
                  <c:v>20.829903999999999</c:v>
                </c:pt>
                <c:pt idx="77899">
                  <c:v>20.828637000000001</c:v>
                </c:pt>
                <c:pt idx="77900">
                  <c:v>20.830497999999999</c:v>
                </c:pt>
                <c:pt idx="77901">
                  <c:v>20.8261</c:v>
                </c:pt>
                <c:pt idx="77902">
                  <c:v>20.825507999999999</c:v>
                </c:pt>
                <c:pt idx="77903">
                  <c:v>20.831885</c:v>
                </c:pt>
                <c:pt idx="77904">
                  <c:v>20.833725999999999</c:v>
                </c:pt>
                <c:pt idx="77905">
                  <c:v>20.833356999999999</c:v>
                </c:pt>
                <c:pt idx="77906">
                  <c:v>20.833978999999999</c:v>
                </c:pt>
                <c:pt idx="77907">
                  <c:v>20.831970999999999</c:v>
                </c:pt>
                <c:pt idx="77908">
                  <c:v>20.832280999999998</c:v>
                </c:pt>
                <c:pt idx="77909">
                  <c:v>20.834947</c:v>
                </c:pt>
                <c:pt idx="77910">
                  <c:v>20.832097999999998</c:v>
                </c:pt>
                <c:pt idx="77911">
                  <c:v>20.829222000000001</c:v>
                </c:pt>
                <c:pt idx="77912">
                  <c:v>20.831896</c:v>
                </c:pt>
                <c:pt idx="77913">
                  <c:v>20.831146</c:v>
                </c:pt>
                <c:pt idx="77914">
                  <c:v>20.829981</c:v>
                </c:pt>
                <c:pt idx="77915">
                  <c:v>20.831067999999998</c:v>
                </c:pt>
                <c:pt idx="77916">
                  <c:v>20.828153</c:v>
                </c:pt>
                <c:pt idx="77917">
                  <c:v>20.826768000000001</c:v>
                </c:pt>
                <c:pt idx="77918">
                  <c:v>20.827846999999998</c:v>
                </c:pt>
                <c:pt idx="77919">
                  <c:v>20.827862</c:v>
                </c:pt>
                <c:pt idx="77920">
                  <c:v>20.825973000000001</c:v>
                </c:pt>
                <c:pt idx="77921">
                  <c:v>20.825084</c:v>
                </c:pt>
                <c:pt idx="77922">
                  <c:v>20.828201</c:v>
                </c:pt>
                <c:pt idx="77923">
                  <c:v>20.829117</c:v>
                </c:pt>
                <c:pt idx="77924">
                  <c:v>20.827677000000001</c:v>
                </c:pt>
                <c:pt idx="77925">
                  <c:v>20.825516</c:v>
                </c:pt>
                <c:pt idx="77926">
                  <c:v>20.825635999999999</c:v>
                </c:pt>
                <c:pt idx="77927">
                  <c:v>20.827852</c:v>
                </c:pt>
                <c:pt idx="77928">
                  <c:v>20.830255999999999</c:v>
                </c:pt>
                <c:pt idx="77929">
                  <c:v>20.834458999999999</c:v>
                </c:pt>
                <c:pt idx="77930">
                  <c:v>20.835488999999999</c:v>
                </c:pt>
                <c:pt idx="77931">
                  <c:v>20.833677000000002</c:v>
                </c:pt>
                <c:pt idx="77932">
                  <c:v>20.837039999999998</c:v>
                </c:pt>
                <c:pt idx="77933">
                  <c:v>20.839331999999999</c:v>
                </c:pt>
                <c:pt idx="77934">
                  <c:v>20.834444999999999</c:v>
                </c:pt>
                <c:pt idx="77935">
                  <c:v>20.834257000000001</c:v>
                </c:pt>
                <c:pt idx="77936">
                  <c:v>20.840078999999999</c:v>
                </c:pt>
                <c:pt idx="77937">
                  <c:v>20.841411999999998</c:v>
                </c:pt>
                <c:pt idx="77938">
                  <c:v>20.840806000000001</c:v>
                </c:pt>
                <c:pt idx="77939">
                  <c:v>20.841262</c:v>
                </c:pt>
                <c:pt idx="77940">
                  <c:v>20.840710000000001</c:v>
                </c:pt>
                <c:pt idx="77941">
                  <c:v>20.843081000000002</c:v>
                </c:pt>
                <c:pt idx="77942">
                  <c:v>20.847639000000001</c:v>
                </c:pt>
                <c:pt idx="77943">
                  <c:v>20.846177000000001</c:v>
                </c:pt>
                <c:pt idx="77944">
                  <c:v>20.843892</c:v>
                </c:pt>
                <c:pt idx="77945">
                  <c:v>20.847308999999999</c:v>
                </c:pt>
                <c:pt idx="77946">
                  <c:v>20.849703999999999</c:v>
                </c:pt>
                <c:pt idx="77947">
                  <c:v>20.847363000000001</c:v>
                </c:pt>
                <c:pt idx="77948">
                  <c:v>20.847100999999999</c:v>
                </c:pt>
                <c:pt idx="77949">
                  <c:v>20.845738000000001</c:v>
                </c:pt>
                <c:pt idx="77950">
                  <c:v>20.839444</c:v>
                </c:pt>
                <c:pt idx="77951">
                  <c:v>20.838692000000002</c:v>
                </c:pt>
                <c:pt idx="77952">
                  <c:v>20.845672</c:v>
                </c:pt>
                <c:pt idx="77953">
                  <c:v>20.844083000000001</c:v>
                </c:pt>
                <c:pt idx="77954">
                  <c:v>20.836666000000001</c:v>
                </c:pt>
                <c:pt idx="77955">
                  <c:v>20.837251999999999</c:v>
                </c:pt>
                <c:pt idx="77956">
                  <c:v>20.838249999999999</c:v>
                </c:pt>
                <c:pt idx="77957">
                  <c:v>20.832471999999999</c:v>
                </c:pt>
                <c:pt idx="77958">
                  <c:v>20.830441</c:v>
                </c:pt>
                <c:pt idx="77959">
                  <c:v>20.833877999999999</c:v>
                </c:pt>
                <c:pt idx="77960">
                  <c:v>20.83079</c:v>
                </c:pt>
                <c:pt idx="77961">
                  <c:v>20.827938</c:v>
                </c:pt>
                <c:pt idx="77962">
                  <c:v>20.82835</c:v>
                </c:pt>
                <c:pt idx="77963">
                  <c:v>20.828519</c:v>
                </c:pt>
                <c:pt idx="77964">
                  <c:v>20.831482000000001</c:v>
                </c:pt>
                <c:pt idx="77965">
                  <c:v>20.834579999999999</c:v>
                </c:pt>
                <c:pt idx="77966">
                  <c:v>20.833504999999999</c:v>
                </c:pt>
                <c:pt idx="77967">
                  <c:v>20.835383</c:v>
                </c:pt>
                <c:pt idx="77968">
                  <c:v>20.839642999999999</c:v>
                </c:pt>
                <c:pt idx="77969">
                  <c:v>20.841991</c:v>
                </c:pt>
                <c:pt idx="77970">
                  <c:v>20.842119</c:v>
                </c:pt>
                <c:pt idx="77971">
                  <c:v>20.839022</c:v>
                </c:pt>
                <c:pt idx="77972">
                  <c:v>20.836354</c:v>
                </c:pt>
                <c:pt idx="77973">
                  <c:v>20.834837</c:v>
                </c:pt>
                <c:pt idx="77974">
                  <c:v>20.838747999999999</c:v>
                </c:pt>
                <c:pt idx="77975">
                  <c:v>20.844187999999999</c:v>
                </c:pt>
                <c:pt idx="77976">
                  <c:v>20.846079</c:v>
                </c:pt>
                <c:pt idx="77977">
                  <c:v>20.847448</c:v>
                </c:pt>
                <c:pt idx="77978">
                  <c:v>20.847190000000001</c:v>
                </c:pt>
                <c:pt idx="77979">
                  <c:v>20.846609999999998</c:v>
                </c:pt>
                <c:pt idx="77980">
                  <c:v>20.846654000000001</c:v>
                </c:pt>
                <c:pt idx="77981">
                  <c:v>20.845502</c:v>
                </c:pt>
                <c:pt idx="77982">
                  <c:v>20.844581000000002</c:v>
                </c:pt>
                <c:pt idx="77983">
                  <c:v>20.845690999999999</c:v>
                </c:pt>
                <c:pt idx="77984">
                  <c:v>20.847892000000002</c:v>
                </c:pt>
                <c:pt idx="77985">
                  <c:v>20.845907</c:v>
                </c:pt>
                <c:pt idx="77986">
                  <c:v>20.842063</c:v>
                </c:pt>
                <c:pt idx="77987">
                  <c:v>20.846301</c:v>
                </c:pt>
                <c:pt idx="77988">
                  <c:v>20.851213999999999</c:v>
                </c:pt>
                <c:pt idx="77989">
                  <c:v>20.851050999999998</c:v>
                </c:pt>
                <c:pt idx="77990">
                  <c:v>20.854652000000002</c:v>
                </c:pt>
                <c:pt idx="77991">
                  <c:v>20.858279</c:v>
                </c:pt>
                <c:pt idx="77992">
                  <c:v>20.854935000000001</c:v>
                </c:pt>
                <c:pt idx="77993">
                  <c:v>20.855906999999998</c:v>
                </c:pt>
                <c:pt idx="77994">
                  <c:v>20.860161000000002</c:v>
                </c:pt>
                <c:pt idx="77995">
                  <c:v>20.856615000000001</c:v>
                </c:pt>
                <c:pt idx="77996">
                  <c:v>20.854475999999998</c:v>
                </c:pt>
                <c:pt idx="77997">
                  <c:v>20.855360000000001</c:v>
                </c:pt>
                <c:pt idx="77998">
                  <c:v>20.852059000000001</c:v>
                </c:pt>
                <c:pt idx="77999">
                  <c:v>20.852232000000001</c:v>
                </c:pt>
                <c:pt idx="78000">
                  <c:v>20.856141999999998</c:v>
                </c:pt>
                <c:pt idx="78001">
                  <c:v>20.855561999999999</c:v>
                </c:pt>
                <c:pt idx="78002">
                  <c:v>20.852727999999999</c:v>
                </c:pt>
                <c:pt idx="78003">
                  <c:v>20.85033</c:v>
                </c:pt>
                <c:pt idx="78004">
                  <c:v>20.848203999999999</c:v>
                </c:pt>
                <c:pt idx="78005">
                  <c:v>20.847349000000001</c:v>
                </c:pt>
                <c:pt idx="78006">
                  <c:v>20.850159999999999</c:v>
                </c:pt>
                <c:pt idx="78007">
                  <c:v>20.853489</c:v>
                </c:pt>
                <c:pt idx="78008">
                  <c:v>20.854848</c:v>
                </c:pt>
                <c:pt idx="78009">
                  <c:v>20.855004999999998</c:v>
                </c:pt>
                <c:pt idx="78010">
                  <c:v>20.851344000000001</c:v>
                </c:pt>
                <c:pt idx="78011">
                  <c:v>20.847828</c:v>
                </c:pt>
                <c:pt idx="78012">
                  <c:v>20.850369000000001</c:v>
                </c:pt>
                <c:pt idx="78013">
                  <c:v>20.850099</c:v>
                </c:pt>
                <c:pt idx="78014">
                  <c:v>20.848272999999999</c:v>
                </c:pt>
                <c:pt idx="78015">
                  <c:v>20.845576000000001</c:v>
                </c:pt>
                <c:pt idx="78016">
                  <c:v>20.840734999999999</c:v>
                </c:pt>
                <c:pt idx="78017">
                  <c:v>20.840295999999999</c:v>
                </c:pt>
                <c:pt idx="78018">
                  <c:v>20.840513000000001</c:v>
                </c:pt>
                <c:pt idx="78019">
                  <c:v>20.838003</c:v>
                </c:pt>
                <c:pt idx="78020">
                  <c:v>20.838263000000001</c:v>
                </c:pt>
                <c:pt idx="78021">
                  <c:v>20.839634</c:v>
                </c:pt>
                <c:pt idx="78022">
                  <c:v>20.841207000000001</c:v>
                </c:pt>
                <c:pt idx="78023">
                  <c:v>20.842417000000001</c:v>
                </c:pt>
                <c:pt idx="78024">
                  <c:v>20.844221999999998</c:v>
                </c:pt>
                <c:pt idx="78025">
                  <c:v>20.846737999999998</c:v>
                </c:pt>
                <c:pt idx="78026">
                  <c:v>20.845834</c:v>
                </c:pt>
                <c:pt idx="78027">
                  <c:v>20.845538000000001</c:v>
                </c:pt>
                <c:pt idx="78028">
                  <c:v>20.847083000000001</c:v>
                </c:pt>
                <c:pt idx="78029">
                  <c:v>20.843897999999999</c:v>
                </c:pt>
                <c:pt idx="78030">
                  <c:v>20.843419000000001</c:v>
                </c:pt>
                <c:pt idx="78031">
                  <c:v>20.848375000000001</c:v>
                </c:pt>
                <c:pt idx="78032">
                  <c:v>20.848198</c:v>
                </c:pt>
                <c:pt idx="78033">
                  <c:v>20.847453000000002</c:v>
                </c:pt>
                <c:pt idx="78034">
                  <c:v>20.853026</c:v>
                </c:pt>
                <c:pt idx="78035">
                  <c:v>20.850947999999999</c:v>
                </c:pt>
                <c:pt idx="78036">
                  <c:v>20.846450000000001</c:v>
                </c:pt>
                <c:pt idx="78037">
                  <c:v>20.856459999999998</c:v>
                </c:pt>
                <c:pt idx="78038">
                  <c:v>20.86262</c:v>
                </c:pt>
                <c:pt idx="78039">
                  <c:v>20.856218999999999</c:v>
                </c:pt>
                <c:pt idx="78040">
                  <c:v>20.857133999999999</c:v>
                </c:pt>
                <c:pt idx="78041">
                  <c:v>20.862935</c:v>
                </c:pt>
                <c:pt idx="78042">
                  <c:v>20.862964999999999</c:v>
                </c:pt>
                <c:pt idx="78043">
                  <c:v>20.864432000000001</c:v>
                </c:pt>
                <c:pt idx="78044">
                  <c:v>20.866322</c:v>
                </c:pt>
                <c:pt idx="78045">
                  <c:v>20.862368</c:v>
                </c:pt>
                <c:pt idx="78046">
                  <c:v>20.857299000000001</c:v>
                </c:pt>
                <c:pt idx="78047">
                  <c:v>20.858051</c:v>
                </c:pt>
                <c:pt idx="78048">
                  <c:v>20.860620999999998</c:v>
                </c:pt>
                <c:pt idx="78049">
                  <c:v>20.859135999999999</c:v>
                </c:pt>
                <c:pt idx="78050">
                  <c:v>20.855129999999999</c:v>
                </c:pt>
                <c:pt idx="78051">
                  <c:v>20.854444999999998</c:v>
                </c:pt>
                <c:pt idx="78052">
                  <c:v>20.858677</c:v>
                </c:pt>
                <c:pt idx="78053">
                  <c:v>20.861460999999998</c:v>
                </c:pt>
                <c:pt idx="78054">
                  <c:v>20.861281000000002</c:v>
                </c:pt>
                <c:pt idx="78055">
                  <c:v>20.861424</c:v>
                </c:pt>
                <c:pt idx="78056">
                  <c:v>20.862766000000001</c:v>
                </c:pt>
                <c:pt idx="78057">
                  <c:v>20.863004</c:v>
                </c:pt>
                <c:pt idx="78058">
                  <c:v>20.861297</c:v>
                </c:pt>
                <c:pt idx="78059">
                  <c:v>20.861090999999998</c:v>
                </c:pt>
                <c:pt idx="78060">
                  <c:v>20.860142</c:v>
                </c:pt>
                <c:pt idx="78061">
                  <c:v>20.860772999999998</c:v>
                </c:pt>
                <c:pt idx="78062">
                  <c:v>20.86401</c:v>
                </c:pt>
                <c:pt idx="78063">
                  <c:v>20.861204000000001</c:v>
                </c:pt>
                <c:pt idx="78064">
                  <c:v>20.859355000000001</c:v>
                </c:pt>
                <c:pt idx="78065">
                  <c:v>20.863306000000001</c:v>
                </c:pt>
                <c:pt idx="78066">
                  <c:v>20.864678999999999</c:v>
                </c:pt>
                <c:pt idx="78067">
                  <c:v>20.862096999999999</c:v>
                </c:pt>
                <c:pt idx="78068">
                  <c:v>20.857917</c:v>
                </c:pt>
                <c:pt idx="78069">
                  <c:v>20.857261000000001</c:v>
                </c:pt>
                <c:pt idx="78070">
                  <c:v>20.860295000000001</c:v>
                </c:pt>
                <c:pt idx="78071">
                  <c:v>20.861832</c:v>
                </c:pt>
                <c:pt idx="78072">
                  <c:v>20.860899</c:v>
                </c:pt>
                <c:pt idx="78073">
                  <c:v>20.859632999999999</c:v>
                </c:pt>
                <c:pt idx="78074">
                  <c:v>20.859822000000001</c:v>
                </c:pt>
                <c:pt idx="78075">
                  <c:v>20.859347</c:v>
                </c:pt>
                <c:pt idx="78076">
                  <c:v>20.855404</c:v>
                </c:pt>
                <c:pt idx="78077">
                  <c:v>20.856535000000001</c:v>
                </c:pt>
                <c:pt idx="78078">
                  <c:v>20.864495000000002</c:v>
                </c:pt>
                <c:pt idx="78079">
                  <c:v>20.862803</c:v>
                </c:pt>
                <c:pt idx="78080">
                  <c:v>20.853636000000002</c:v>
                </c:pt>
                <c:pt idx="78081">
                  <c:v>20.856425000000002</c:v>
                </c:pt>
                <c:pt idx="78082">
                  <c:v>20.862546999999999</c:v>
                </c:pt>
                <c:pt idx="78083">
                  <c:v>20.857987999999999</c:v>
                </c:pt>
                <c:pt idx="78084">
                  <c:v>20.854890000000001</c:v>
                </c:pt>
                <c:pt idx="78085">
                  <c:v>20.860389999999999</c:v>
                </c:pt>
                <c:pt idx="78086">
                  <c:v>20.862148000000001</c:v>
                </c:pt>
                <c:pt idx="78087">
                  <c:v>20.859953999999998</c:v>
                </c:pt>
                <c:pt idx="78088">
                  <c:v>20.865023000000001</c:v>
                </c:pt>
                <c:pt idx="78089">
                  <c:v>20.872081000000001</c:v>
                </c:pt>
                <c:pt idx="78090">
                  <c:v>20.868039</c:v>
                </c:pt>
                <c:pt idx="78091">
                  <c:v>20.866917999999998</c:v>
                </c:pt>
                <c:pt idx="78092">
                  <c:v>20.873923000000001</c:v>
                </c:pt>
                <c:pt idx="78093">
                  <c:v>20.869903000000001</c:v>
                </c:pt>
                <c:pt idx="78094">
                  <c:v>20.864303</c:v>
                </c:pt>
                <c:pt idx="78095">
                  <c:v>20.869827999999998</c:v>
                </c:pt>
                <c:pt idx="78096">
                  <c:v>20.870701</c:v>
                </c:pt>
                <c:pt idx="78097">
                  <c:v>20.863446</c:v>
                </c:pt>
                <c:pt idx="78098">
                  <c:v>20.863339</c:v>
                </c:pt>
                <c:pt idx="78099">
                  <c:v>20.868410999999998</c:v>
                </c:pt>
                <c:pt idx="78100">
                  <c:v>20.868984999999999</c:v>
                </c:pt>
                <c:pt idx="78101">
                  <c:v>20.867650000000001</c:v>
                </c:pt>
                <c:pt idx="78102">
                  <c:v>20.867982000000001</c:v>
                </c:pt>
                <c:pt idx="78103">
                  <c:v>20.871172000000001</c:v>
                </c:pt>
                <c:pt idx="78104">
                  <c:v>20.872354999999999</c:v>
                </c:pt>
                <c:pt idx="78105">
                  <c:v>20.868490000000001</c:v>
                </c:pt>
                <c:pt idx="78106">
                  <c:v>20.867528</c:v>
                </c:pt>
                <c:pt idx="78107">
                  <c:v>20.869993999999998</c:v>
                </c:pt>
                <c:pt idx="78108">
                  <c:v>20.866879999999998</c:v>
                </c:pt>
                <c:pt idx="78109">
                  <c:v>20.866253</c:v>
                </c:pt>
                <c:pt idx="78110">
                  <c:v>20.869136999999998</c:v>
                </c:pt>
                <c:pt idx="78111">
                  <c:v>20.869240999999999</c:v>
                </c:pt>
                <c:pt idx="78112">
                  <c:v>20.87069</c:v>
                </c:pt>
                <c:pt idx="78113">
                  <c:v>20.872295999999999</c:v>
                </c:pt>
                <c:pt idx="78114">
                  <c:v>20.873563000000001</c:v>
                </c:pt>
                <c:pt idx="78115">
                  <c:v>20.876049999999999</c:v>
                </c:pt>
                <c:pt idx="78116">
                  <c:v>20.876131000000001</c:v>
                </c:pt>
                <c:pt idx="78117">
                  <c:v>20.877409</c:v>
                </c:pt>
                <c:pt idx="78118">
                  <c:v>20.881699000000001</c:v>
                </c:pt>
                <c:pt idx="78119">
                  <c:v>20.880130000000001</c:v>
                </c:pt>
                <c:pt idx="78120">
                  <c:v>20.875741999999999</c:v>
                </c:pt>
                <c:pt idx="78121">
                  <c:v>20.878222000000001</c:v>
                </c:pt>
                <c:pt idx="78122">
                  <c:v>20.881523999999999</c:v>
                </c:pt>
                <c:pt idx="78123">
                  <c:v>20.879902999999999</c:v>
                </c:pt>
                <c:pt idx="78124">
                  <c:v>20.88194</c:v>
                </c:pt>
                <c:pt idx="78125">
                  <c:v>20.882052999999999</c:v>
                </c:pt>
                <c:pt idx="78126">
                  <c:v>20.876778999999999</c:v>
                </c:pt>
                <c:pt idx="78127">
                  <c:v>20.876071</c:v>
                </c:pt>
                <c:pt idx="78128">
                  <c:v>20.876559</c:v>
                </c:pt>
                <c:pt idx="78129">
                  <c:v>20.876054</c:v>
                </c:pt>
                <c:pt idx="78130">
                  <c:v>20.878978</c:v>
                </c:pt>
                <c:pt idx="78131">
                  <c:v>20.882280000000002</c:v>
                </c:pt>
                <c:pt idx="78132">
                  <c:v>20.883185000000001</c:v>
                </c:pt>
                <c:pt idx="78133">
                  <c:v>20.880894000000001</c:v>
                </c:pt>
                <c:pt idx="78134">
                  <c:v>20.878824000000002</c:v>
                </c:pt>
                <c:pt idx="78135">
                  <c:v>20.878132999999998</c:v>
                </c:pt>
                <c:pt idx="78136">
                  <c:v>20.874642000000001</c:v>
                </c:pt>
                <c:pt idx="78137">
                  <c:v>20.875209999999999</c:v>
                </c:pt>
                <c:pt idx="78138">
                  <c:v>20.879750000000001</c:v>
                </c:pt>
                <c:pt idx="78139">
                  <c:v>20.877616</c:v>
                </c:pt>
                <c:pt idx="78140">
                  <c:v>20.877299000000001</c:v>
                </c:pt>
                <c:pt idx="78141">
                  <c:v>20.880763999999999</c:v>
                </c:pt>
                <c:pt idx="78142">
                  <c:v>20.882767000000001</c:v>
                </c:pt>
                <c:pt idx="78143">
                  <c:v>20.888262999999998</c:v>
                </c:pt>
                <c:pt idx="78144">
                  <c:v>20.886094</c:v>
                </c:pt>
                <c:pt idx="78145">
                  <c:v>20.876595999999999</c:v>
                </c:pt>
                <c:pt idx="78146">
                  <c:v>20.876932</c:v>
                </c:pt>
                <c:pt idx="78147">
                  <c:v>20.881653</c:v>
                </c:pt>
                <c:pt idx="78148">
                  <c:v>20.88111</c:v>
                </c:pt>
                <c:pt idx="78149">
                  <c:v>20.882128999999999</c:v>
                </c:pt>
                <c:pt idx="78150">
                  <c:v>20.881964</c:v>
                </c:pt>
                <c:pt idx="78151">
                  <c:v>20.876707</c:v>
                </c:pt>
                <c:pt idx="78152">
                  <c:v>20.875306999999999</c:v>
                </c:pt>
                <c:pt idx="78153">
                  <c:v>20.879936000000001</c:v>
                </c:pt>
                <c:pt idx="78154">
                  <c:v>20.880863000000002</c:v>
                </c:pt>
                <c:pt idx="78155">
                  <c:v>20.877533</c:v>
                </c:pt>
                <c:pt idx="78156">
                  <c:v>20.877562999999999</c:v>
                </c:pt>
                <c:pt idx="78157">
                  <c:v>20.879356999999999</c:v>
                </c:pt>
                <c:pt idx="78158">
                  <c:v>20.876867000000001</c:v>
                </c:pt>
                <c:pt idx="78159">
                  <c:v>20.873927999999999</c:v>
                </c:pt>
                <c:pt idx="78160">
                  <c:v>20.876842</c:v>
                </c:pt>
                <c:pt idx="78161">
                  <c:v>20.881920999999998</c:v>
                </c:pt>
                <c:pt idx="78162">
                  <c:v>20.878634999999999</c:v>
                </c:pt>
                <c:pt idx="78163">
                  <c:v>20.876114000000001</c:v>
                </c:pt>
                <c:pt idx="78164">
                  <c:v>20.879885999999999</c:v>
                </c:pt>
                <c:pt idx="78165">
                  <c:v>20.876107999999999</c:v>
                </c:pt>
                <c:pt idx="78166">
                  <c:v>20.871845</c:v>
                </c:pt>
                <c:pt idx="78167">
                  <c:v>20.876380000000001</c:v>
                </c:pt>
                <c:pt idx="78168">
                  <c:v>20.872240999999999</c:v>
                </c:pt>
                <c:pt idx="78169">
                  <c:v>20.865549999999999</c:v>
                </c:pt>
                <c:pt idx="78170">
                  <c:v>20.869698</c:v>
                </c:pt>
                <c:pt idx="78171">
                  <c:v>20.873522999999999</c:v>
                </c:pt>
                <c:pt idx="78172">
                  <c:v>20.874226</c:v>
                </c:pt>
                <c:pt idx="78173">
                  <c:v>20.875855999999999</c:v>
                </c:pt>
                <c:pt idx="78174">
                  <c:v>20.876981000000001</c:v>
                </c:pt>
                <c:pt idx="78175">
                  <c:v>20.87846</c:v>
                </c:pt>
                <c:pt idx="78176">
                  <c:v>20.877808000000002</c:v>
                </c:pt>
                <c:pt idx="78177">
                  <c:v>20.875004000000001</c:v>
                </c:pt>
                <c:pt idx="78178">
                  <c:v>20.875886999999999</c:v>
                </c:pt>
                <c:pt idx="78179">
                  <c:v>20.881160000000001</c:v>
                </c:pt>
                <c:pt idx="78180">
                  <c:v>20.881409999999999</c:v>
                </c:pt>
                <c:pt idx="78181">
                  <c:v>20.879666</c:v>
                </c:pt>
                <c:pt idx="78182">
                  <c:v>20.880814000000001</c:v>
                </c:pt>
                <c:pt idx="78183">
                  <c:v>20.882062000000001</c:v>
                </c:pt>
                <c:pt idx="78184">
                  <c:v>20.885268</c:v>
                </c:pt>
                <c:pt idx="78185">
                  <c:v>20.885262000000001</c:v>
                </c:pt>
                <c:pt idx="78186">
                  <c:v>20.884381000000001</c:v>
                </c:pt>
                <c:pt idx="78187">
                  <c:v>20.886451999999998</c:v>
                </c:pt>
                <c:pt idx="78188">
                  <c:v>20.883324000000002</c:v>
                </c:pt>
                <c:pt idx="78189">
                  <c:v>20.880918999999999</c:v>
                </c:pt>
                <c:pt idx="78190">
                  <c:v>20.885486</c:v>
                </c:pt>
                <c:pt idx="78191">
                  <c:v>20.887744999999999</c:v>
                </c:pt>
                <c:pt idx="78192">
                  <c:v>20.887532</c:v>
                </c:pt>
                <c:pt idx="78193">
                  <c:v>20.889302000000001</c:v>
                </c:pt>
                <c:pt idx="78194">
                  <c:v>20.889945999999998</c:v>
                </c:pt>
                <c:pt idx="78195">
                  <c:v>20.887923000000001</c:v>
                </c:pt>
                <c:pt idx="78196">
                  <c:v>20.888380999999999</c:v>
                </c:pt>
                <c:pt idx="78197">
                  <c:v>20.890882999999999</c:v>
                </c:pt>
                <c:pt idx="78198">
                  <c:v>20.892181000000001</c:v>
                </c:pt>
                <c:pt idx="78199">
                  <c:v>20.893702000000001</c:v>
                </c:pt>
                <c:pt idx="78200">
                  <c:v>20.897272999999998</c:v>
                </c:pt>
                <c:pt idx="78201">
                  <c:v>20.902342999999998</c:v>
                </c:pt>
                <c:pt idx="78202">
                  <c:v>20.900518000000002</c:v>
                </c:pt>
                <c:pt idx="78203">
                  <c:v>20.897283999999999</c:v>
                </c:pt>
                <c:pt idx="78204">
                  <c:v>20.899666</c:v>
                </c:pt>
                <c:pt idx="78205">
                  <c:v>20.899913000000002</c:v>
                </c:pt>
                <c:pt idx="78206">
                  <c:v>20.896335000000001</c:v>
                </c:pt>
                <c:pt idx="78207">
                  <c:v>20.892627999999998</c:v>
                </c:pt>
                <c:pt idx="78208">
                  <c:v>20.890291999999999</c:v>
                </c:pt>
                <c:pt idx="78209">
                  <c:v>20.892410999999999</c:v>
                </c:pt>
                <c:pt idx="78210">
                  <c:v>20.896505000000001</c:v>
                </c:pt>
                <c:pt idx="78211">
                  <c:v>20.894030000000001</c:v>
                </c:pt>
                <c:pt idx="78212">
                  <c:v>20.885867999999999</c:v>
                </c:pt>
                <c:pt idx="78213">
                  <c:v>20.884402999999999</c:v>
                </c:pt>
                <c:pt idx="78214">
                  <c:v>20.888511999999999</c:v>
                </c:pt>
                <c:pt idx="78215">
                  <c:v>20.890059999999998</c:v>
                </c:pt>
                <c:pt idx="78216">
                  <c:v>20.888179000000001</c:v>
                </c:pt>
                <c:pt idx="78217">
                  <c:v>20.886284</c:v>
                </c:pt>
                <c:pt idx="78218">
                  <c:v>20.884699000000001</c:v>
                </c:pt>
                <c:pt idx="78219">
                  <c:v>20.885299</c:v>
                </c:pt>
                <c:pt idx="78220">
                  <c:v>20.886633</c:v>
                </c:pt>
                <c:pt idx="78221">
                  <c:v>20.888231000000001</c:v>
                </c:pt>
                <c:pt idx="78222">
                  <c:v>20.890723000000001</c:v>
                </c:pt>
                <c:pt idx="78223">
                  <c:v>20.893858999999999</c:v>
                </c:pt>
                <c:pt idx="78224">
                  <c:v>20.894594000000001</c:v>
                </c:pt>
                <c:pt idx="78225">
                  <c:v>20.893636999999998</c:v>
                </c:pt>
                <c:pt idx="78226">
                  <c:v>20.897897</c:v>
                </c:pt>
                <c:pt idx="78227">
                  <c:v>20.900334999999998</c:v>
                </c:pt>
                <c:pt idx="78228">
                  <c:v>20.894089000000001</c:v>
                </c:pt>
                <c:pt idx="78229">
                  <c:v>20.890688000000001</c:v>
                </c:pt>
                <c:pt idx="78230">
                  <c:v>20.892075999999999</c:v>
                </c:pt>
                <c:pt idx="78231">
                  <c:v>20.890946</c:v>
                </c:pt>
                <c:pt idx="78232">
                  <c:v>20.891839000000001</c:v>
                </c:pt>
                <c:pt idx="78233">
                  <c:v>20.895817999999998</c:v>
                </c:pt>
                <c:pt idx="78234">
                  <c:v>20.894372000000001</c:v>
                </c:pt>
                <c:pt idx="78235">
                  <c:v>20.891041000000001</c:v>
                </c:pt>
                <c:pt idx="78236">
                  <c:v>20.892094</c:v>
                </c:pt>
                <c:pt idx="78237">
                  <c:v>20.896598000000001</c:v>
                </c:pt>
                <c:pt idx="78238">
                  <c:v>20.896791</c:v>
                </c:pt>
                <c:pt idx="78239">
                  <c:v>20.895097</c:v>
                </c:pt>
                <c:pt idx="78240">
                  <c:v>20.896847000000001</c:v>
                </c:pt>
                <c:pt idx="78241">
                  <c:v>20.896100000000001</c:v>
                </c:pt>
                <c:pt idx="78242">
                  <c:v>20.894475</c:v>
                </c:pt>
                <c:pt idx="78243">
                  <c:v>20.897053</c:v>
                </c:pt>
                <c:pt idx="78244">
                  <c:v>20.895350000000001</c:v>
                </c:pt>
                <c:pt idx="78245">
                  <c:v>20.891082000000001</c:v>
                </c:pt>
                <c:pt idx="78246">
                  <c:v>20.89612</c:v>
                </c:pt>
                <c:pt idx="78247">
                  <c:v>20.903935000000001</c:v>
                </c:pt>
                <c:pt idx="78248">
                  <c:v>20.901365999999999</c:v>
                </c:pt>
                <c:pt idx="78249">
                  <c:v>20.896194999999999</c:v>
                </c:pt>
                <c:pt idx="78250">
                  <c:v>20.896874</c:v>
                </c:pt>
                <c:pt idx="78251">
                  <c:v>20.898244999999999</c:v>
                </c:pt>
                <c:pt idx="78252">
                  <c:v>20.900133</c:v>
                </c:pt>
                <c:pt idx="78253">
                  <c:v>20.904340000000001</c:v>
                </c:pt>
                <c:pt idx="78254">
                  <c:v>20.905442000000001</c:v>
                </c:pt>
                <c:pt idx="78255">
                  <c:v>20.904989</c:v>
                </c:pt>
                <c:pt idx="78256">
                  <c:v>20.903435000000002</c:v>
                </c:pt>
                <c:pt idx="78257">
                  <c:v>20.898731999999999</c:v>
                </c:pt>
                <c:pt idx="78258">
                  <c:v>20.898527999999999</c:v>
                </c:pt>
                <c:pt idx="78259">
                  <c:v>20.903746999999999</c:v>
                </c:pt>
                <c:pt idx="78260">
                  <c:v>20.903034999999999</c:v>
                </c:pt>
                <c:pt idx="78261">
                  <c:v>20.902107000000001</c:v>
                </c:pt>
                <c:pt idx="78262">
                  <c:v>20.903168999999998</c:v>
                </c:pt>
                <c:pt idx="78263">
                  <c:v>20.900707000000001</c:v>
                </c:pt>
                <c:pt idx="78264">
                  <c:v>20.900223</c:v>
                </c:pt>
                <c:pt idx="78265">
                  <c:v>20.905089</c:v>
                </c:pt>
                <c:pt idx="78266">
                  <c:v>20.909701999999999</c:v>
                </c:pt>
                <c:pt idx="78267">
                  <c:v>20.910325</c:v>
                </c:pt>
                <c:pt idx="78268">
                  <c:v>20.90849</c:v>
                </c:pt>
                <c:pt idx="78269">
                  <c:v>20.908814</c:v>
                </c:pt>
                <c:pt idx="78270">
                  <c:v>20.913782999999999</c:v>
                </c:pt>
                <c:pt idx="78271">
                  <c:v>20.917000000000002</c:v>
                </c:pt>
                <c:pt idx="78272">
                  <c:v>20.915265999999999</c:v>
                </c:pt>
                <c:pt idx="78273">
                  <c:v>20.913727999999999</c:v>
                </c:pt>
                <c:pt idx="78274">
                  <c:v>20.911183000000001</c:v>
                </c:pt>
                <c:pt idx="78275">
                  <c:v>20.908538</c:v>
                </c:pt>
                <c:pt idx="78276">
                  <c:v>20.909922999999999</c:v>
                </c:pt>
                <c:pt idx="78277">
                  <c:v>20.912516</c:v>
                </c:pt>
                <c:pt idx="78278">
                  <c:v>20.9129</c:v>
                </c:pt>
                <c:pt idx="78279">
                  <c:v>20.910015999999999</c:v>
                </c:pt>
                <c:pt idx="78280">
                  <c:v>20.908707</c:v>
                </c:pt>
                <c:pt idx="78281">
                  <c:v>20.910288999999999</c:v>
                </c:pt>
                <c:pt idx="78282">
                  <c:v>20.908697</c:v>
                </c:pt>
                <c:pt idx="78283">
                  <c:v>20.908697</c:v>
                </c:pt>
                <c:pt idx="78284">
                  <c:v>20.910333000000001</c:v>
                </c:pt>
                <c:pt idx="78285">
                  <c:v>20.910337999999999</c:v>
                </c:pt>
                <c:pt idx="78286">
                  <c:v>20.911574999999999</c:v>
                </c:pt>
                <c:pt idx="78287">
                  <c:v>20.912517999999999</c:v>
                </c:pt>
                <c:pt idx="78288">
                  <c:v>20.910247999999999</c:v>
                </c:pt>
                <c:pt idx="78289">
                  <c:v>20.904444000000002</c:v>
                </c:pt>
                <c:pt idx="78290">
                  <c:v>20.903261000000001</c:v>
                </c:pt>
                <c:pt idx="78291">
                  <c:v>20.907826</c:v>
                </c:pt>
                <c:pt idx="78292">
                  <c:v>20.908822000000001</c:v>
                </c:pt>
                <c:pt idx="78293">
                  <c:v>20.909047999999999</c:v>
                </c:pt>
                <c:pt idx="78294">
                  <c:v>20.911004999999999</c:v>
                </c:pt>
                <c:pt idx="78295">
                  <c:v>20.909641000000001</c:v>
                </c:pt>
                <c:pt idx="78296">
                  <c:v>20.907571000000001</c:v>
                </c:pt>
                <c:pt idx="78297">
                  <c:v>20.908082</c:v>
                </c:pt>
                <c:pt idx="78298">
                  <c:v>20.907117</c:v>
                </c:pt>
                <c:pt idx="78299">
                  <c:v>20.902393</c:v>
                </c:pt>
                <c:pt idx="78300">
                  <c:v>20.9025</c:v>
                </c:pt>
                <c:pt idx="78301">
                  <c:v>20.905131000000001</c:v>
                </c:pt>
                <c:pt idx="78302">
                  <c:v>20.904138</c:v>
                </c:pt>
                <c:pt idx="78303">
                  <c:v>20.907406999999999</c:v>
                </c:pt>
                <c:pt idx="78304">
                  <c:v>20.910034</c:v>
                </c:pt>
                <c:pt idx="78305">
                  <c:v>20.906759000000001</c:v>
                </c:pt>
                <c:pt idx="78306">
                  <c:v>20.906511999999999</c:v>
                </c:pt>
                <c:pt idx="78307">
                  <c:v>20.908778999999999</c:v>
                </c:pt>
                <c:pt idx="78308">
                  <c:v>20.910829</c:v>
                </c:pt>
                <c:pt idx="78309">
                  <c:v>20.915122</c:v>
                </c:pt>
                <c:pt idx="78310">
                  <c:v>20.917833999999999</c:v>
                </c:pt>
                <c:pt idx="78311">
                  <c:v>20.918256</c:v>
                </c:pt>
                <c:pt idx="78312">
                  <c:v>20.919409999999999</c:v>
                </c:pt>
                <c:pt idx="78313">
                  <c:v>20.918445999999999</c:v>
                </c:pt>
                <c:pt idx="78314">
                  <c:v>20.914103999999998</c:v>
                </c:pt>
                <c:pt idx="78315">
                  <c:v>20.912172000000002</c:v>
                </c:pt>
                <c:pt idx="78316">
                  <c:v>20.914353999999999</c:v>
                </c:pt>
                <c:pt idx="78317">
                  <c:v>20.916606999999999</c:v>
                </c:pt>
                <c:pt idx="78318">
                  <c:v>20.915378</c:v>
                </c:pt>
                <c:pt idx="78319">
                  <c:v>20.911131000000001</c:v>
                </c:pt>
                <c:pt idx="78320">
                  <c:v>20.911677000000001</c:v>
                </c:pt>
                <c:pt idx="78321">
                  <c:v>20.915982</c:v>
                </c:pt>
                <c:pt idx="78322">
                  <c:v>20.914355</c:v>
                </c:pt>
                <c:pt idx="78323">
                  <c:v>20.911778000000002</c:v>
                </c:pt>
                <c:pt idx="78324">
                  <c:v>20.914591999999999</c:v>
                </c:pt>
                <c:pt idx="78325">
                  <c:v>20.915468000000001</c:v>
                </c:pt>
                <c:pt idx="78326">
                  <c:v>20.916677</c:v>
                </c:pt>
                <c:pt idx="78327">
                  <c:v>20.922326999999999</c:v>
                </c:pt>
                <c:pt idx="78328">
                  <c:v>20.922072</c:v>
                </c:pt>
                <c:pt idx="78329">
                  <c:v>20.920218999999999</c:v>
                </c:pt>
                <c:pt idx="78330">
                  <c:v>20.923304000000002</c:v>
                </c:pt>
                <c:pt idx="78331">
                  <c:v>20.923010999999999</c:v>
                </c:pt>
                <c:pt idx="78332">
                  <c:v>20.922664999999999</c:v>
                </c:pt>
                <c:pt idx="78333">
                  <c:v>20.926321999999999</c:v>
                </c:pt>
                <c:pt idx="78334">
                  <c:v>20.927737</c:v>
                </c:pt>
                <c:pt idx="78335">
                  <c:v>20.929120000000001</c:v>
                </c:pt>
                <c:pt idx="78336">
                  <c:v>20.928059000000001</c:v>
                </c:pt>
                <c:pt idx="78337">
                  <c:v>20.923829999999999</c:v>
                </c:pt>
                <c:pt idx="78338">
                  <c:v>20.924316999999999</c:v>
                </c:pt>
                <c:pt idx="78339">
                  <c:v>20.925345</c:v>
                </c:pt>
                <c:pt idx="78340">
                  <c:v>20.923355999999998</c:v>
                </c:pt>
                <c:pt idx="78341">
                  <c:v>20.923805000000002</c:v>
                </c:pt>
                <c:pt idx="78342">
                  <c:v>20.924153</c:v>
                </c:pt>
                <c:pt idx="78343">
                  <c:v>20.921758000000001</c:v>
                </c:pt>
                <c:pt idx="78344">
                  <c:v>20.920082000000001</c:v>
                </c:pt>
                <c:pt idx="78345">
                  <c:v>20.924735999999999</c:v>
                </c:pt>
                <c:pt idx="78346">
                  <c:v>20.927797999999999</c:v>
                </c:pt>
                <c:pt idx="78347">
                  <c:v>20.926724</c:v>
                </c:pt>
                <c:pt idx="78348">
                  <c:v>20.932752000000001</c:v>
                </c:pt>
                <c:pt idx="78349">
                  <c:v>20.935210999999999</c:v>
                </c:pt>
                <c:pt idx="78350">
                  <c:v>20.929818999999998</c:v>
                </c:pt>
                <c:pt idx="78351">
                  <c:v>20.928622000000001</c:v>
                </c:pt>
                <c:pt idx="78352">
                  <c:v>20.930205000000001</c:v>
                </c:pt>
                <c:pt idx="78353">
                  <c:v>20.930375999999999</c:v>
                </c:pt>
                <c:pt idx="78354">
                  <c:v>20.932206999999998</c:v>
                </c:pt>
                <c:pt idx="78355">
                  <c:v>20.930381000000001</c:v>
                </c:pt>
                <c:pt idx="78356">
                  <c:v>20.926048999999999</c:v>
                </c:pt>
                <c:pt idx="78357">
                  <c:v>20.928324</c:v>
                </c:pt>
                <c:pt idx="78358">
                  <c:v>20.927755000000001</c:v>
                </c:pt>
                <c:pt idx="78359">
                  <c:v>20.922712000000001</c:v>
                </c:pt>
                <c:pt idx="78360">
                  <c:v>20.921299000000001</c:v>
                </c:pt>
                <c:pt idx="78361">
                  <c:v>20.923069999999999</c:v>
                </c:pt>
                <c:pt idx="78362">
                  <c:v>20.917254</c:v>
                </c:pt>
                <c:pt idx="78363">
                  <c:v>20.913233999999999</c:v>
                </c:pt>
                <c:pt idx="78364">
                  <c:v>20.919858999999999</c:v>
                </c:pt>
                <c:pt idx="78365">
                  <c:v>20.918299999999999</c:v>
                </c:pt>
                <c:pt idx="78366">
                  <c:v>20.91018</c:v>
                </c:pt>
                <c:pt idx="78367">
                  <c:v>20.912655999999998</c:v>
                </c:pt>
                <c:pt idx="78368">
                  <c:v>20.915824000000001</c:v>
                </c:pt>
                <c:pt idx="78369">
                  <c:v>20.913671000000001</c:v>
                </c:pt>
                <c:pt idx="78370">
                  <c:v>20.915296999999999</c:v>
                </c:pt>
                <c:pt idx="78371">
                  <c:v>20.916522000000001</c:v>
                </c:pt>
                <c:pt idx="78372">
                  <c:v>20.913360000000001</c:v>
                </c:pt>
                <c:pt idx="78373">
                  <c:v>20.912936999999999</c:v>
                </c:pt>
                <c:pt idx="78374">
                  <c:v>20.914802000000002</c:v>
                </c:pt>
                <c:pt idx="78375">
                  <c:v>20.914781000000001</c:v>
                </c:pt>
                <c:pt idx="78376">
                  <c:v>20.916795</c:v>
                </c:pt>
                <c:pt idx="78377">
                  <c:v>20.919267000000001</c:v>
                </c:pt>
                <c:pt idx="78378">
                  <c:v>20.918717999999998</c:v>
                </c:pt>
                <c:pt idx="78379">
                  <c:v>20.921040000000001</c:v>
                </c:pt>
                <c:pt idx="78380">
                  <c:v>20.924194</c:v>
                </c:pt>
                <c:pt idx="78381">
                  <c:v>20.922722</c:v>
                </c:pt>
                <c:pt idx="78382">
                  <c:v>20.922495999999999</c:v>
                </c:pt>
                <c:pt idx="78383">
                  <c:v>20.928121999999998</c:v>
                </c:pt>
                <c:pt idx="78384">
                  <c:v>20.933785</c:v>
                </c:pt>
                <c:pt idx="78385">
                  <c:v>20.932941</c:v>
                </c:pt>
                <c:pt idx="78386">
                  <c:v>20.933689000000001</c:v>
                </c:pt>
                <c:pt idx="78387">
                  <c:v>20.937339000000001</c:v>
                </c:pt>
                <c:pt idx="78388">
                  <c:v>20.936489000000002</c:v>
                </c:pt>
                <c:pt idx="78389">
                  <c:v>20.937418000000001</c:v>
                </c:pt>
                <c:pt idx="78390">
                  <c:v>20.937822000000001</c:v>
                </c:pt>
                <c:pt idx="78391">
                  <c:v>20.935354</c:v>
                </c:pt>
                <c:pt idx="78392">
                  <c:v>20.937048999999998</c:v>
                </c:pt>
                <c:pt idx="78393">
                  <c:v>20.936184999999998</c:v>
                </c:pt>
                <c:pt idx="78394">
                  <c:v>20.931628</c:v>
                </c:pt>
                <c:pt idx="78395">
                  <c:v>20.932127999999999</c:v>
                </c:pt>
                <c:pt idx="78396">
                  <c:v>20.934515000000001</c:v>
                </c:pt>
                <c:pt idx="78397">
                  <c:v>20.934671000000002</c:v>
                </c:pt>
                <c:pt idx="78398">
                  <c:v>20.934943000000001</c:v>
                </c:pt>
                <c:pt idx="78399">
                  <c:v>20.934797</c:v>
                </c:pt>
                <c:pt idx="78400">
                  <c:v>20.935079999999999</c:v>
                </c:pt>
                <c:pt idx="78401">
                  <c:v>20.936812</c:v>
                </c:pt>
                <c:pt idx="78402">
                  <c:v>20.933627999999999</c:v>
                </c:pt>
                <c:pt idx="78403">
                  <c:v>20.928972000000002</c:v>
                </c:pt>
                <c:pt idx="78404">
                  <c:v>20.931139999999999</c:v>
                </c:pt>
                <c:pt idx="78405">
                  <c:v>20.936046999999999</c:v>
                </c:pt>
                <c:pt idx="78406">
                  <c:v>20.934459</c:v>
                </c:pt>
                <c:pt idx="78407">
                  <c:v>20.930405</c:v>
                </c:pt>
                <c:pt idx="78408">
                  <c:v>20.931666</c:v>
                </c:pt>
                <c:pt idx="78409">
                  <c:v>20.934711</c:v>
                </c:pt>
                <c:pt idx="78410">
                  <c:v>20.932449999999999</c:v>
                </c:pt>
                <c:pt idx="78411">
                  <c:v>20.932483000000001</c:v>
                </c:pt>
                <c:pt idx="78412">
                  <c:v>20.939696999999999</c:v>
                </c:pt>
                <c:pt idx="78413">
                  <c:v>20.941434000000001</c:v>
                </c:pt>
                <c:pt idx="78414">
                  <c:v>20.934519999999999</c:v>
                </c:pt>
                <c:pt idx="78415">
                  <c:v>20.934768999999999</c:v>
                </c:pt>
                <c:pt idx="78416">
                  <c:v>20.937985000000001</c:v>
                </c:pt>
                <c:pt idx="78417">
                  <c:v>20.934829000000001</c:v>
                </c:pt>
                <c:pt idx="78418">
                  <c:v>20.936685000000001</c:v>
                </c:pt>
                <c:pt idx="78419">
                  <c:v>20.937909000000001</c:v>
                </c:pt>
                <c:pt idx="78420">
                  <c:v>20.934559</c:v>
                </c:pt>
                <c:pt idx="78421">
                  <c:v>20.938009000000001</c:v>
                </c:pt>
                <c:pt idx="78422">
                  <c:v>20.939038</c:v>
                </c:pt>
                <c:pt idx="78423">
                  <c:v>20.937245000000001</c:v>
                </c:pt>
                <c:pt idx="78424">
                  <c:v>20.937781999999999</c:v>
                </c:pt>
                <c:pt idx="78425">
                  <c:v>20.935410000000001</c:v>
                </c:pt>
                <c:pt idx="78426">
                  <c:v>20.934369</c:v>
                </c:pt>
                <c:pt idx="78427">
                  <c:v>20.938043</c:v>
                </c:pt>
                <c:pt idx="78428">
                  <c:v>20.941261999999998</c:v>
                </c:pt>
                <c:pt idx="78429">
                  <c:v>20.939723000000001</c:v>
                </c:pt>
                <c:pt idx="78430">
                  <c:v>20.939505</c:v>
                </c:pt>
                <c:pt idx="78431">
                  <c:v>20.939786999999999</c:v>
                </c:pt>
                <c:pt idx="78432">
                  <c:v>20.934265</c:v>
                </c:pt>
                <c:pt idx="78433">
                  <c:v>20.933779000000001</c:v>
                </c:pt>
                <c:pt idx="78434">
                  <c:v>20.942634000000002</c:v>
                </c:pt>
                <c:pt idx="78435">
                  <c:v>20.945278999999999</c:v>
                </c:pt>
                <c:pt idx="78436">
                  <c:v>20.939585000000001</c:v>
                </c:pt>
                <c:pt idx="78437">
                  <c:v>20.936610000000002</c:v>
                </c:pt>
                <c:pt idx="78438">
                  <c:v>20.935362000000001</c:v>
                </c:pt>
                <c:pt idx="78439">
                  <c:v>20.931598999999999</c:v>
                </c:pt>
                <c:pt idx="78440">
                  <c:v>20.933019999999999</c:v>
                </c:pt>
                <c:pt idx="78441">
                  <c:v>20.939532</c:v>
                </c:pt>
                <c:pt idx="78442">
                  <c:v>20.938686000000001</c:v>
                </c:pt>
                <c:pt idx="78443">
                  <c:v>20.935122</c:v>
                </c:pt>
                <c:pt idx="78444">
                  <c:v>20.938140000000001</c:v>
                </c:pt>
                <c:pt idx="78445">
                  <c:v>20.941599</c:v>
                </c:pt>
                <c:pt idx="78446">
                  <c:v>20.938706</c:v>
                </c:pt>
                <c:pt idx="78447">
                  <c:v>20.936980999999999</c:v>
                </c:pt>
                <c:pt idx="78448">
                  <c:v>20.939920000000001</c:v>
                </c:pt>
                <c:pt idx="78449">
                  <c:v>20.940078</c:v>
                </c:pt>
                <c:pt idx="78450">
                  <c:v>20.941908999999999</c:v>
                </c:pt>
                <c:pt idx="78451">
                  <c:v>20.947227999999999</c:v>
                </c:pt>
                <c:pt idx="78452">
                  <c:v>20.947419</c:v>
                </c:pt>
                <c:pt idx="78453">
                  <c:v>20.949394999999999</c:v>
                </c:pt>
                <c:pt idx="78454">
                  <c:v>20.955175000000001</c:v>
                </c:pt>
                <c:pt idx="78455">
                  <c:v>20.954934999999999</c:v>
                </c:pt>
                <c:pt idx="78456">
                  <c:v>20.952244</c:v>
                </c:pt>
                <c:pt idx="78457">
                  <c:v>20.955541</c:v>
                </c:pt>
                <c:pt idx="78458">
                  <c:v>20.959263</c:v>
                </c:pt>
                <c:pt idx="78459">
                  <c:v>20.954127</c:v>
                </c:pt>
                <c:pt idx="78460">
                  <c:v>20.949489</c:v>
                </c:pt>
                <c:pt idx="78461">
                  <c:v>20.953631999999999</c:v>
                </c:pt>
                <c:pt idx="78462">
                  <c:v>20.955928</c:v>
                </c:pt>
                <c:pt idx="78463">
                  <c:v>20.952271</c:v>
                </c:pt>
                <c:pt idx="78464">
                  <c:v>20.947924</c:v>
                </c:pt>
                <c:pt idx="78465">
                  <c:v>20.949003999999999</c:v>
                </c:pt>
                <c:pt idx="78466">
                  <c:v>20.953529</c:v>
                </c:pt>
                <c:pt idx="78467">
                  <c:v>20.954530999999999</c:v>
                </c:pt>
                <c:pt idx="78468">
                  <c:v>20.954076000000001</c:v>
                </c:pt>
                <c:pt idx="78469">
                  <c:v>20.954065</c:v>
                </c:pt>
                <c:pt idx="78470">
                  <c:v>20.950685</c:v>
                </c:pt>
                <c:pt idx="78471">
                  <c:v>20.947102000000001</c:v>
                </c:pt>
                <c:pt idx="78472">
                  <c:v>20.946439999999999</c:v>
                </c:pt>
                <c:pt idx="78473">
                  <c:v>20.942905</c:v>
                </c:pt>
                <c:pt idx="78474">
                  <c:v>20.943648</c:v>
                </c:pt>
                <c:pt idx="78475">
                  <c:v>20.947734000000001</c:v>
                </c:pt>
                <c:pt idx="78476">
                  <c:v>20.943705999999999</c:v>
                </c:pt>
                <c:pt idx="78477">
                  <c:v>20.941669999999998</c:v>
                </c:pt>
                <c:pt idx="78478">
                  <c:v>20.943798999999999</c:v>
                </c:pt>
                <c:pt idx="78479">
                  <c:v>20.941286000000002</c:v>
                </c:pt>
                <c:pt idx="78480">
                  <c:v>20.940027000000001</c:v>
                </c:pt>
                <c:pt idx="78481">
                  <c:v>20.944004</c:v>
                </c:pt>
                <c:pt idx="78482">
                  <c:v>20.947922999999999</c:v>
                </c:pt>
                <c:pt idx="78483">
                  <c:v>20.949971000000001</c:v>
                </c:pt>
                <c:pt idx="78484">
                  <c:v>20.947597999999999</c:v>
                </c:pt>
                <c:pt idx="78485">
                  <c:v>20.941437000000001</c:v>
                </c:pt>
                <c:pt idx="78486">
                  <c:v>20.940553999999999</c:v>
                </c:pt>
                <c:pt idx="78487">
                  <c:v>20.946815000000001</c:v>
                </c:pt>
                <c:pt idx="78488">
                  <c:v>20.949265</c:v>
                </c:pt>
                <c:pt idx="78489">
                  <c:v>20.946179000000001</c:v>
                </c:pt>
                <c:pt idx="78490">
                  <c:v>20.945419000000001</c:v>
                </c:pt>
                <c:pt idx="78491">
                  <c:v>20.948888</c:v>
                </c:pt>
                <c:pt idx="78492">
                  <c:v>20.951827000000002</c:v>
                </c:pt>
                <c:pt idx="78493">
                  <c:v>20.95438</c:v>
                </c:pt>
                <c:pt idx="78494">
                  <c:v>20.954395000000002</c:v>
                </c:pt>
                <c:pt idx="78495">
                  <c:v>20.951049999999999</c:v>
                </c:pt>
                <c:pt idx="78496">
                  <c:v>20.948402000000002</c:v>
                </c:pt>
                <c:pt idx="78497">
                  <c:v>20.947289000000001</c:v>
                </c:pt>
                <c:pt idx="78498">
                  <c:v>20.946269999999998</c:v>
                </c:pt>
                <c:pt idx="78499">
                  <c:v>20.947074000000001</c:v>
                </c:pt>
                <c:pt idx="78500">
                  <c:v>20.947687999999999</c:v>
                </c:pt>
                <c:pt idx="78501">
                  <c:v>20.945812</c:v>
                </c:pt>
                <c:pt idx="78502">
                  <c:v>20.94445</c:v>
                </c:pt>
                <c:pt idx="78503">
                  <c:v>20.944925999999999</c:v>
                </c:pt>
                <c:pt idx="78504">
                  <c:v>20.949192</c:v>
                </c:pt>
                <c:pt idx="78505">
                  <c:v>20.952061</c:v>
                </c:pt>
                <c:pt idx="78506">
                  <c:v>20.948864</c:v>
                </c:pt>
                <c:pt idx="78507">
                  <c:v>20.948367000000001</c:v>
                </c:pt>
                <c:pt idx="78508">
                  <c:v>20.951359</c:v>
                </c:pt>
                <c:pt idx="78509">
                  <c:v>20.949487999999999</c:v>
                </c:pt>
                <c:pt idx="78510">
                  <c:v>20.947240000000001</c:v>
                </c:pt>
                <c:pt idx="78511">
                  <c:v>20.94802</c:v>
                </c:pt>
                <c:pt idx="78512">
                  <c:v>20.947835000000001</c:v>
                </c:pt>
                <c:pt idx="78513">
                  <c:v>20.948865999999999</c:v>
                </c:pt>
                <c:pt idx="78514">
                  <c:v>20.948868000000001</c:v>
                </c:pt>
                <c:pt idx="78515">
                  <c:v>20.945665999999999</c:v>
                </c:pt>
                <c:pt idx="78516">
                  <c:v>20.946448</c:v>
                </c:pt>
                <c:pt idx="78517">
                  <c:v>20.948649</c:v>
                </c:pt>
                <c:pt idx="78518">
                  <c:v>20.95016</c:v>
                </c:pt>
                <c:pt idx="78519">
                  <c:v>20.951352</c:v>
                </c:pt>
                <c:pt idx="78520">
                  <c:v>20.950471</c:v>
                </c:pt>
                <c:pt idx="78521">
                  <c:v>20.952752</c:v>
                </c:pt>
                <c:pt idx="78522">
                  <c:v>20.956603000000001</c:v>
                </c:pt>
                <c:pt idx="78523">
                  <c:v>20.958348000000001</c:v>
                </c:pt>
                <c:pt idx="78524">
                  <c:v>20.957204999999998</c:v>
                </c:pt>
                <c:pt idx="78525">
                  <c:v>20.952019</c:v>
                </c:pt>
                <c:pt idx="78526">
                  <c:v>20.953220999999999</c:v>
                </c:pt>
                <c:pt idx="78527">
                  <c:v>20.960660000000001</c:v>
                </c:pt>
                <c:pt idx="78528">
                  <c:v>20.961106000000001</c:v>
                </c:pt>
                <c:pt idx="78529">
                  <c:v>20.959040000000002</c:v>
                </c:pt>
                <c:pt idx="78530">
                  <c:v>20.962313000000002</c:v>
                </c:pt>
                <c:pt idx="78531">
                  <c:v>20.962842999999999</c:v>
                </c:pt>
                <c:pt idx="78532">
                  <c:v>20.959778</c:v>
                </c:pt>
                <c:pt idx="78533">
                  <c:v>20.962866999999999</c:v>
                </c:pt>
                <c:pt idx="78534">
                  <c:v>20.964210000000001</c:v>
                </c:pt>
                <c:pt idx="78535">
                  <c:v>20.959976999999999</c:v>
                </c:pt>
                <c:pt idx="78536">
                  <c:v>20.958200000000001</c:v>
                </c:pt>
                <c:pt idx="78537">
                  <c:v>20.962133000000001</c:v>
                </c:pt>
                <c:pt idx="78538">
                  <c:v>20.963632</c:v>
                </c:pt>
                <c:pt idx="78539">
                  <c:v>20.960222999999999</c:v>
                </c:pt>
                <c:pt idx="78540">
                  <c:v>20.965820000000001</c:v>
                </c:pt>
                <c:pt idx="78541">
                  <c:v>20.968921000000002</c:v>
                </c:pt>
                <c:pt idx="78542">
                  <c:v>20.960711</c:v>
                </c:pt>
                <c:pt idx="78543">
                  <c:v>20.963647000000002</c:v>
                </c:pt>
                <c:pt idx="78544">
                  <c:v>20.970482000000001</c:v>
                </c:pt>
                <c:pt idx="78545">
                  <c:v>20.965734999999999</c:v>
                </c:pt>
                <c:pt idx="78546">
                  <c:v>20.960092</c:v>
                </c:pt>
                <c:pt idx="78547">
                  <c:v>20.960339999999999</c:v>
                </c:pt>
                <c:pt idx="78548">
                  <c:v>20.960153999999999</c:v>
                </c:pt>
                <c:pt idx="78549">
                  <c:v>20.959427000000002</c:v>
                </c:pt>
                <c:pt idx="78550">
                  <c:v>20.962406000000001</c:v>
                </c:pt>
                <c:pt idx="78551">
                  <c:v>20.962814999999999</c:v>
                </c:pt>
                <c:pt idx="78552">
                  <c:v>20.963342999999998</c:v>
                </c:pt>
                <c:pt idx="78553">
                  <c:v>20.964858</c:v>
                </c:pt>
                <c:pt idx="78554">
                  <c:v>20.961848</c:v>
                </c:pt>
                <c:pt idx="78555">
                  <c:v>20.96274</c:v>
                </c:pt>
                <c:pt idx="78556">
                  <c:v>20.966054</c:v>
                </c:pt>
                <c:pt idx="78557">
                  <c:v>20.963986999999999</c:v>
                </c:pt>
                <c:pt idx="78558">
                  <c:v>20.961438999999999</c:v>
                </c:pt>
                <c:pt idx="78559">
                  <c:v>20.961859</c:v>
                </c:pt>
                <c:pt idx="78560">
                  <c:v>20.962250000000001</c:v>
                </c:pt>
                <c:pt idx="78561">
                  <c:v>20.962325</c:v>
                </c:pt>
                <c:pt idx="78562">
                  <c:v>20.964241000000001</c:v>
                </c:pt>
                <c:pt idx="78563">
                  <c:v>20.966398000000002</c:v>
                </c:pt>
                <c:pt idx="78564">
                  <c:v>20.968951000000001</c:v>
                </c:pt>
                <c:pt idx="78565">
                  <c:v>20.971761999999998</c:v>
                </c:pt>
                <c:pt idx="78566">
                  <c:v>20.968658999999999</c:v>
                </c:pt>
                <c:pt idx="78567">
                  <c:v>20.966042999999999</c:v>
                </c:pt>
                <c:pt idx="78568">
                  <c:v>20.971187</c:v>
                </c:pt>
                <c:pt idx="78569">
                  <c:v>20.974402999999999</c:v>
                </c:pt>
                <c:pt idx="78570">
                  <c:v>20.970323</c:v>
                </c:pt>
                <c:pt idx="78571">
                  <c:v>20.967969</c:v>
                </c:pt>
                <c:pt idx="78572">
                  <c:v>20.969659</c:v>
                </c:pt>
                <c:pt idx="78573">
                  <c:v>20.971004000000001</c:v>
                </c:pt>
                <c:pt idx="78574">
                  <c:v>20.973520000000001</c:v>
                </c:pt>
                <c:pt idx="78575">
                  <c:v>20.975117999999998</c:v>
                </c:pt>
                <c:pt idx="78576">
                  <c:v>20.97466</c:v>
                </c:pt>
                <c:pt idx="78577">
                  <c:v>20.978498999999999</c:v>
                </c:pt>
                <c:pt idx="78578">
                  <c:v>20.981397000000001</c:v>
                </c:pt>
                <c:pt idx="78579">
                  <c:v>20.977706999999999</c:v>
                </c:pt>
                <c:pt idx="78580">
                  <c:v>20.976880999999999</c:v>
                </c:pt>
                <c:pt idx="78581">
                  <c:v>20.977823999999998</c:v>
                </c:pt>
                <c:pt idx="78582">
                  <c:v>20.976040999999999</c:v>
                </c:pt>
                <c:pt idx="78583">
                  <c:v>20.976286000000002</c:v>
                </c:pt>
                <c:pt idx="78584">
                  <c:v>20.980878000000001</c:v>
                </c:pt>
                <c:pt idx="78585">
                  <c:v>20.980885000000001</c:v>
                </c:pt>
                <c:pt idx="78586">
                  <c:v>20.973261999999998</c:v>
                </c:pt>
                <c:pt idx="78587">
                  <c:v>20.975009</c:v>
                </c:pt>
                <c:pt idx="78588">
                  <c:v>20.978308999999999</c:v>
                </c:pt>
                <c:pt idx="78589">
                  <c:v>20.972280000000001</c:v>
                </c:pt>
                <c:pt idx="78590">
                  <c:v>20.973296000000001</c:v>
                </c:pt>
                <c:pt idx="78591">
                  <c:v>20.977005999999999</c:v>
                </c:pt>
                <c:pt idx="78592">
                  <c:v>20.969435000000001</c:v>
                </c:pt>
                <c:pt idx="78593">
                  <c:v>20.966788999999999</c:v>
                </c:pt>
                <c:pt idx="78594">
                  <c:v>20.974779000000002</c:v>
                </c:pt>
                <c:pt idx="78595">
                  <c:v>20.974979000000001</c:v>
                </c:pt>
                <c:pt idx="78596">
                  <c:v>20.971596999999999</c:v>
                </c:pt>
                <c:pt idx="78597">
                  <c:v>20.973965</c:v>
                </c:pt>
                <c:pt idx="78598">
                  <c:v>20.974283</c:v>
                </c:pt>
                <c:pt idx="78599">
                  <c:v>20.974067000000002</c:v>
                </c:pt>
                <c:pt idx="78600">
                  <c:v>20.977354999999999</c:v>
                </c:pt>
                <c:pt idx="78601">
                  <c:v>20.979544000000001</c:v>
                </c:pt>
                <c:pt idx="78602">
                  <c:v>20.979485</c:v>
                </c:pt>
                <c:pt idx="78603">
                  <c:v>20.977882999999999</c:v>
                </c:pt>
                <c:pt idx="78604">
                  <c:v>20.976662999999999</c:v>
                </c:pt>
                <c:pt idx="78605">
                  <c:v>20.974202999999999</c:v>
                </c:pt>
                <c:pt idx="78606">
                  <c:v>20.973794000000002</c:v>
                </c:pt>
                <c:pt idx="78607">
                  <c:v>20.978441</c:v>
                </c:pt>
                <c:pt idx="78608">
                  <c:v>20.978957999999999</c:v>
                </c:pt>
                <c:pt idx="78609">
                  <c:v>20.974211</c:v>
                </c:pt>
                <c:pt idx="78610">
                  <c:v>20.975033</c:v>
                </c:pt>
                <c:pt idx="78611">
                  <c:v>20.979095999999998</c:v>
                </c:pt>
                <c:pt idx="78612">
                  <c:v>20.974696000000002</c:v>
                </c:pt>
                <c:pt idx="78613">
                  <c:v>20.971809</c:v>
                </c:pt>
                <c:pt idx="78614">
                  <c:v>20.978224000000001</c:v>
                </c:pt>
                <c:pt idx="78615">
                  <c:v>20.979399999999998</c:v>
                </c:pt>
                <c:pt idx="78616">
                  <c:v>20.974699999999999</c:v>
                </c:pt>
                <c:pt idx="78617">
                  <c:v>20.973495</c:v>
                </c:pt>
                <c:pt idx="78618">
                  <c:v>20.974440999999999</c:v>
                </c:pt>
                <c:pt idx="78619">
                  <c:v>20.973592</c:v>
                </c:pt>
                <c:pt idx="78620">
                  <c:v>20.971744999999999</c:v>
                </c:pt>
                <c:pt idx="78621">
                  <c:v>20.971910999999999</c:v>
                </c:pt>
                <c:pt idx="78622">
                  <c:v>20.974983999999999</c:v>
                </c:pt>
                <c:pt idx="78623">
                  <c:v>20.977647000000001</c:v>
                </c:pt>
                <c:pt idx="78624">
                  <c:v>20.978297000000001</c:v>
                </c:pt>
                <c:pt idx="78625">
                  <c:v>20.978173000000002</c:v>
                </c:pt>
                <c:pt idx="78626">
                  <c:v>20.974841999999999</c:v>
                </c:pt>
                <c:pt idx="78627">
                  <c:v>20.974101999999998</c:v>
                </c:pt>
                <c:pt idx="78628">
                  <c:v>20.978173000000002</c:v>
                </c:pt>
                <c:pt idx="78629">
                  <c:v>20.978971000000001</c:v>
                </c:pt>
                <c:pt idx="78630">
                  <c:v>20.978926999999999</c:v>
                </c:pt>
                <c:pt idx="78631">
                  <c:v>20.979899</c:v>
                </c:pt>
                <c:pt idx="78632">
                  <c:v>20.978003000000001</c:v>
                </c:pt>
                <c:pt idx="78633">
                  <c:v>20.976890999999998</c:v>
                </c:pt>
                <c:pt idx="78634">
                  <c:v>20.978576</c:v>
                </c:pt>
                <c:pt idx="78635">
                  <c:v>20.977895</c:v>
                </c:pt>
                <c:pt idx="78636">
                  <c:v>20.978691999999999</c:v>
                </c:pt>
                <c:pt idx="78637">
                  <c:v>20.983809999999998</c:v>
                </c:pt>
                <c:pt idx="78638">
                  <c:v>20.983535</c:v>
                </c:pt>
                <c:pt idx="78639">
                  <c:v>20.980820000000001</c:v>
                </c:pt>
                <c:pt idx="78640">
                  <c:v>20.981933000000001</c:v>
                </c:pt>
                <c:pt idx="78641">
                  <c:v>20.984627</c:v>
                </c:pt>
                <c:pt idx="78642">
                  <c:v>20.985398</c:v>
                </c:pt>
                <c:pt idx="78643">
                  <c:v>20.984437</c:v>
                </c:pt>
                <c:pt idx="78644">
                  <c:v>20.983031</c:v>
                </c:pt>
                <c:pt idx="78645">
                  <c:v>20.98272</c:v>
                </c:pt>
                <c:pt idx="78646">
                  <c:v>20.981276000000001</c:v>
                </c:pt>
                <c:pt idx="78647">
                  <c:v>20.979066</c:v>
                </c:pt>
                <c:pt idx="78648">
                  <c:v>20.982765000000001</c:v>
                </c:pt>
                <c:pt idx="78649">
                  <c:v>20.987691000000002</c:v>
                </c:pt>
                <c:pt idx="78650">
                  <c:v>20.987164</c:v>
                </c:pt>
                <c:pt idx="78651">
                  <c:v>20.984711000000001</c:v>
                </c:pt>
                <c:pt idx="78652">
                  <c:v>20.981787000000001</c:v>
                </c:pt>
                <c:pt idx="78653">
                  <c:v>20.981583000000001</c:v>
                </c:pt>
                <c:pt idx="78654">
                  <c:v>20.980931999999999</c:v>
                </c:pt>
                <c:pt idx="78655">
                  <c:v>20.980874</c:v>
                </c:pt>
                <c:pt idx="78656">
                  <c:v>20.983053000000002</c:v>
                </c:pt>
                <c:pt idx="78657">
                  <c:v>20.982341000000002</c:v>
                </c:pt>
                <c:pt idx="78658">
                  <c:v>20.981580000000001</c:v>
                </c:pt>
                <c:pt idx="78659">
                  <c:v>20.985196999999999</c:v>
                </c:pt>
                <c:pt idx="78660">
                  <c:v>20.985395</c:v>
                </c:pt>
                <c:pt idx="78661">
                  <c:v>20.981933999999999</c:v>
                </c:pt>
                <c:pt idx="78662">
                  <c:v>20.980757000000001</c:v>
                </c:pt>
                <c:pt idx="78663">
                  <c:v>20.980287000000001</c:v>
                </c:pt>
                <c:pt idx="78664">
                  <c:v>20.981051999999998</c:v>
                </c:pt>
                <c:pt idx="78665">
                  <c:v>20.985317999999999</c:v>
                </c:pt>
                <c:pt idx="78666">
                  <c:v>20.987410000000001</c:v>
                </c:pt>
                <c:pt idx="78667">
                  <c:v>20.985474</c:v>
                </c:pt>
                <c:pt idx="78668">
                  <c:v>20.985564</c:v>
                </c:pt>
                <c:pt idx="78669">
                  <c:v>20.985659999999999</c:v>
                </c:pt>
                <c:pt idx="78670">
                  <c:v>20.983415999999998</c:v>
                </c:pt>
                <c:pt idx="78671">
                  <c:v>20.985199000000001</c:v>
                </c:pt>
                <c:pt idx="78672">
                  <c:v>20.987010000000001</c:v>
                </c:pt>
                <c:pt idx="78673">
                  <c:v>20.983616000000001</c:v>
                </c:pt>
                <c:pt idx="78674">
                  <c:v>20.987175000000001</c:v>
                </c:pt>
                <c:pt idx="78675">
                  <c:v>20.990476000000001</c:v>
                </c:pt>
                <c:pt idx="78676">
                  <c:v>20.983291999999999</c:v>
                </c:pt>
                <c:pt idx="78677">
                  <c:v>20.983840000000001</c:v>
                </c:pt>
                <c:pt idx="78678">
                  <c:v>20.990375</c:v>
                </c:pt>
                <c:pt idx="78679">
                  <c:v>20.986418</c:v>
                </c:pt>
                <c:pt idx="78680">
                  <c:v>20.982061000000002</c:v>
                </c:pt>
                <c:pt idx="78681">
                  <c:v>20.984152000000002</c:v>
                </c:pt>
                <c:pt idx="78682">
                  <c:v>20.981262999999998</c:v>
                </c:pt>
                <c:pt idx="78683">
                  <c:v>20.981185</c:v>
                </c:pt>
                <c:pt idx="78684">
                  <c:v>20.986635</c:v>
                </c:pt>
                <c:pt idx="78685">
                  <c:v>20.986613999999999</c:v>
                </c:pt>
                <c:pt idx="78686">
                  <c:v>20.988225</c:v>
                </c:pt>
                <c:pt idx="78687">
                  <c:v>20.990811000000001</c:v>
                </c:pt>
                <c:pt idx="78688">
                  <c:v>20.990780000000001</c:v>
                </c:pt>
                <c:pt idx="78689">
                  <c:v>20.992252000000001</c:v>
                </c:pt>
                <c:pt idx="78690">
                  <c:v>20.993646999999999</c:v>
                </c:pt>
                <c:pt idx="78691">
                  <c:v>20.995394000000001</c:v>
                </c:pt>
                <c:pt idx="78692">
                  <c:v>20.995387999999998</c:v>
                </c:pt>
                <c:pt idx="78693">
                  <c:v>20.994451000000002</c:v>
                </c:pt>
                <c:pt idx="78694">
                  <c:v>20.99532</c:v>
                </c:pt>
                <c:pt idx="78695">
                  <c:v>20.992632</c:v>
                </c:pt>
                <c:pt idx="78696">
                  <c:v>20.989775999999999</c:v>
                </c:pt>
                <c:pt idx="78697">
                  <c:v>20.990020000000001</c:v>
                </c:pt>
                <c:pt idx="78698">
                  <c:v>20.989111999999999</c:v>
                </c:pt>
                <c:pt idx="78699">
                  <c:v>20.988139</c:v>
                </c:pt>
                <c:pt idx="78700">
                  <c:v>20.992325999999998</c:v>
                </c:pt>
                <c:pt idx="78701">
                  <c:v>21.000392000000002</c:v>
                </c:pt>
                <c:pt idx="78702">
                  <c:v>20.998593</c:v>
                </c:pt>
                <c:pt idx="78703">
                  <c:v>20.993580999999999</c:v>
                </c:pt>
                <c:pt idx="78704">
                  <c:v>21.000201000000001</c:v>
                </c:pt>
                <c:pt idx="78705">
                  <c:v>21.002023999999999</c:v>
                </c:pt>
                <c:pt idx="78706">
                  <c:v>20.995761999999999</c:v>
                </c:pt>
                <c:pt idx="78707">
                  <c:v>20.996245999999999</c:v>
                </c:pt>
                <c:pt idx="78708">
                  <c:v>20.999517000000001</c:v>
                </c:pt>
                <c:pt idx="78709">
                  <c:v>20.998353000000002</c:v>
                </c:pt>
                <c:pt idx="78710">
                  <c:v>20.996991000000001</c:v>
                </c:pt>
                <c:pt idx="78711">
                  <c:v>20.996289999999998</c:v>
                </c:pt>
                <c:pt idx="78712">
                  <c:v>20.997183</c:v>
                </c:pt>
                <c:pt idx="78713">
                  <c:v>21.000502999999998</c:v>
                </c:pt>
                <c:pt idx="78714">
                  <c:v>21.000699999999998</c:v>
                </c:pt>
                <c:pt idx="78715">
                  <c:v>20.997468000000001</c:v>
                </c:pt>
                <c:pt idx="78716">
                  <c:v>20.997026999999999</c:v>
                </c:pt>
                <c:pt idx="78717">
                  <c:v>20.999040000000001</c:v>
                </c:pt>
                <c:pt idx="78718">
                  <c:v>20.999262999999999</c:v>
                </c:pt>
                <c:pt idx="78719">
                  <c:v>21.000477</c:v>
                </c:pt>
                <c:pt idx="78720">
                  <c:v>20.999590999999999</c:v>
                </c:pt>
                <c:pt idx="78721">
                  <c:v>20.996016000000001</c:v>
                </c:pt>
                <c:pt idx="78722">
                  <c:v>20.996576999999998</c:v>
                </c:pt>
                <c:pt idx="78723">
                  <c:v>20.999224000000002</c:v>
                </c:pt>
                <c:pt idx="78724">
                  <c:v>21.000671000000001</c:v>
                </c:pt>
                <c:pt idx="78725">
                  <c:v>21.000498</c:v>
                </c:pt>
                <c:pt idx="78726">
                  <c:v>20.998987</c:v>
                </c:pt>
                <c:pt idx="78727">
                  <c:v>20.998642</c:v>
                </c:pt>
                <c:pt idx="78728">
                  <c:v>20.99823</c:v>
                </c:pt>
                <c:pt idx="78729">
                  <c:v>20.996276999999999</c:v>
                </c:pt>
                <c:pt idx="78730">
                  <c:v>20.996611999999999</c:v>
                </c:pt>
                <c:pt idx="78731">
                  <c:v>21.000596999999999</c:v>
                </c:pt>
                <c:pt idx="78732">
                  <c:v>21.001809999999999</c:v>
                </c:pt>
                <c:pt idx="78733">
                  <c:v>20.998833999999999</c:v>
                </c:pt>
                <c:pt idx="78734">
                  <c:v>20.996092000000001</c:v>
                </c:pt>
                <c:pt idx="78735">
                  <c:v>20.999766999999999</c:v>
                </c:pt>
                <c:pt idx="78736">
                  <c:v>21.003412999999998</c:v>
                </c:pt>
                <c:pt idx="78737">
                  <c:v>20.997519</c:v>
                </c:pt>
                <c:pt idx="78738">
                  <c:v>20.993433</c:v>
                </c:pt>
                <c:pt idx="78739">
                  <c:v>20.997919</c:v>
                </c:pt>
                <c:pt idx="78740">
                  <c:v>20.999995999999999</c:v>
                </c:pt>
                <c:pt idx="78741">
                  <c:v>21.000525</c:v>
                </c:pt>
                <c:pt idx="78742">
                  <c:v>21.000131</c:v>
                </c:pt>
                <c:pt idx="78743">
                  <c:v>20.999288</c:v>
                </c:pt>
                <c:pt idx="78744">
                  <c:v>21.002962</c:v>
                </c:pt>
                <c:pt idx="78745">
                  <c:v>21.005838000000001</c:v>
                </c:pt>
                <c:pt idx="78746">
                  <c:v>21.005336</c:v>
                </c:pt>
                <c:pt idx="78747">
                  <c:v>21.004138000000001</c:v>
                </c:pt>
                <c:pt idx="78748">
                  <c:v>21.004245000000001</c:v>
                </c:pt>
                <c:pt idx="78749">
                  <c:v>21.005642999999999</c:v>
                </c:pt>
                <c:pt idx="78750">
                  <c:v>21.006226000000002</c:v>
                </c:pt>
                <c:pt idx="78751">
                  <c:v>21.006591</c:v>
                </c:pt>
                <c:pt idx="78752">
                  <c:v>21.005637</c:v>
                </c:pt>
                <c:pt idx="78753">
                  <c:v>21.006366</c:v>
                </c:pt>
                <c:pt idx="78754">
                  <c:v>21.007926999999999</c:v>
                </c:pt>
                <c:pt idx="78755">
                  <c:v>21.004090000000001</c:v>
                </c:pt>
                <c:pt idx="78756">
                  <c:v>21.002403999999999</c:v>
                </c:pt>
                <c:pt idx="78757">
                  <c:v>21.006267000000001</c:v>
                </c:pt>
                <c:pt idx="78758">
                  <c:v>21.005533</c:v>
                </c:pt>
                <c:pt idx="78759">
                  <c:v>21.004954999999999</c:v>
                </c:pt>
                <c:pt idx="78760">
                  <c:v>21.007961999999999</c:v>
                </c:pt>
                <c:pt idx="78761">
                  <c:v>21.005593000000001</c:v>
                </c:pt>
                <c:pt idx="78762">
                  <c:v>21.003184000000001</c:v>
                </c:pt>
                <c:pt idx="78763">
                  <c:v>21.004176000000001</c:v>
                </c:pt>
                <c:pt idx="78764">
                  <c:v>21.002941</c:v>
                </c:pt>
                <c:pt idx="78765">
                  <c:v>21.001659</c:v>
                </c:pt>
                <c:pt idx="78766">
                  <c:v>21.00226</c:v>
                </c:pt>
                <c:pt idx="78767">
                  <c:v>21.003131</c:v>
                </c:pt>
                <c:pt idx="78768">
                  <c:v>21.003316000000002</c:v>
                </c:pt>
                <c:pt idx="78769">
                  <c:v>21.006115000000001</c:v>
                </c:pt>
                <c:pt idx="78770">
                  <c:v>21.007662</c:v>
                </c:pt>
                <c:pt idx="78771">
                  <c:v>21.006525</c:v>
                </c:pt>
                <c:pt idx="78772">
                  <c:v>21.009084000000001</c:v>
                </c:pt>
                <c:pt idx="78773">
                  <c:v>21.007356000000001</c:v>
                </c:pt>
                <c:pt idx="78774">
                  <c:v>21.004538</c:v>
                </c:pt>
                <c:pt idx="78775">
                  <c:v>21.010776</c:v>
                </c:pt>
                <c:pt idx="78776">
                  <c:v>21.013998999999998</c:v>
                </c:pt>
                <c:pt idx="78777">
                  <c:v>21.012635</c:v>
                </c:pt>
                <c:pt idx="78778">
                  <c:v>21.014659999999999</c:v>
                </c:pt>
                <c:pt idx="78779">
                  <c:v>21.014955</c:v>
                </c:pt>
                <c:pt idx="78780">
                  <c:v>21.011120999999999</c:v>
                </c:pt>
                <c:pt idx="78781">
                  <c:v>21.008209999999998</c:v>
                </c:pt>
                <c:pt idx="78782">
                  <c:v>21.010559000000001</c:v>
                </c:pt>
                <c:pt idx="78783">
                  <c:v>21.014281</c:v>
                </c:pt>
                <c:pt idx="78784">
                  <c:v>21.014167</c:v>
                </c:pt>
                <c:pt idx="78785">
                  <c:v>21.014983000000001</c:v>
                </c:pt>
                <c:pt idx="78786">
                  <c:v>21.015370000000001</c:v>
                </c:pt>
                <c:pt idx="78787">
                  <c:v>21.011680999999999</c:v>
                </c:pt>
                <c:pt idx="78788">
                  <c:v>21.008935999999999</c:v>
                </c:pt>
                <c:pt idx="78789">
                  <c:v>21.009080000000001</c:v>
                </c:pt>
                <c:pt idx="78790">
                  <c:v>21.011467</c:v>
                </c:pt>
                <c:pt idx="78791">
                  <c:v>21.010881000000001</c:v>
                </c:pt>
                <c:pt idx="78792">
                  <c:v>21.010334</c:v>
                </c:pt>
                <c:pt idx="78793">
                  <c:v>21.01482</c:v>
                </c:pt>
                <c:pt idx="78794">
                  <c:v>21.016507000000001</c:v>
                </c:pt>
                <c:pt idx="78795">
                  <c:v>21.012391000000001</c:v>
                </c:pt>
                <c:pt idx="78796">
                  <c:v>21.010482</c:v>
                </c:pt>
                <c:pt idx="78797">
                  <c:v>21.012931999999999</c:v>
                </c:pt>
                <c:pt idx="78798">
                  <c:v>21.012620999999999</c:v>
                </c:pt>
                <c:pt idx="78799">
                  <c:v>21.010376999999998</c:v>
                </c:pt>
                <c:pt idx="78800">
                  <c:v>21.010611000000001</c:v>
                </c:pt>
                <c:pt idx="78801">
                  <c:v>21.009857</c:v>
                </c:pt>
                <c:pt idx="78802">
                  <c:v>21.007012</c:v>
                </c:pt>
                <c:pt idx="78803">
                  <c:v>21.009125000000001</c:v>
                </c:pt>
                <c:pt idx="78804">
                  <c:v>21.012447999999999</c:v>
                </c:pt>
                <c:pt idx="78805">
                  <c:v>21.010463999999999</c:v>
                </c:pt>
                <c:pt idx="78806">
                  <c:v>21.010449999999999</c:v>
                </c:pt>
                <c:pt idx="78807">
                  <c:v>21.014631999999999</c:v>
                </c:pt>
                <c:pt idx="78808">
                  <c:v>21.014565999999999</c:v>
                </c:pt>
                <c:pt idx="78809">
                  <c:v>21.011984999999999</c:v>
                </c:pt>
                <c:pt idx="78810">
                  <c:v>21.012180000000001</c:v>
                </c:pt>
                <c:pt idx="78811">
                  <c:v>21.011134999999999</c:v>
                </c:pt>
                <c:pt idx="78812">
                  <c:v>21.009062</c:v>
                </c:pt>
                <c:pt idx="78813">
                  <c:v>21.009763</c:v>
                </c:pt>
                <c:pt idx="78814">
                  <c:v>21.011652999999999</c:v>
                </c:pt>
                <c:pt idx="78815">
                  <c:v>21.013145000000002</c:v>
                </c:pt>
                <c:pt idx="78816">
                  <c:v>21.013000999999999</c:v>
                </c:pt>
                <c:pt idx="78817">
                  <c:v>21.012523000000002</c:v>
                </c:pt>
                <c:pt idx="78818">
                  <c:v>21.015899999999998</c:v>
                </c:pt>
                <c:pt idx="78819">
                  <c:v>21.019728000000001</c:v>
                </c:pt>
                <c:pt idx="78820">
                  <c:v>21.020766999999999</c:v>
                </c:pt>
                <c:pt idx="78821">
                  <c:v>21.021775999999999</c:v>
                </c:pt>
                <c:pt idx="78822">
                  <c:v>21.025518000000002</c:v>
                </c:pt>
                <c:pt idx="78823">
                  <c:v>21.027491999999999</c:v>
                </c:pt>
                <c:pt idx="78824">
                  <c:v>21.025562999999998</c:v>
                </c:pt>
                <c:pt idx="78825">
                  <c:v>21.023216000000001</c:v>
                </c:pt>
                <c:pt idx="78826">
                  <c:v>21.021432000000001</c:v>
                </c:pt>
                <c:pt idx="78827">
                  <c:v>21.021159999999998</c:v>
                </c:pt>
                <c:pt idx="78828">
                  <c:v>21.025079000000002</c:v>
                </c:pt>
                <c:pt idx="78829">
                  <c:v>21.023938999999999</c:v>
                </c:pt>
                <c:pt idx="78830">
                  <c:v>21.019503</c:v>
                </c:pt>
                <c:pt idx="78831">
                  <c:v>21.021742</c:v>
                </c:pt>
                <c:pt idx="78832">
                  <c:v>21.022808000000001</c:v>
                </c:pt>
                <c:pt idx="78833">
                  <c:v>21.021201999999999</c:v>
                </c:pt>
                <c:pt idx="78834">
                  <c:v>21.019819999999999</c:v>
                </c:pt>
                <c:pt idx="78835">
                  <c:v>21.017267</c:v>
                </c:pt>
                <c:pt idx="78836">
                  <c:v>21.019161</c:v>
                </c:pt>
                <c:pt idx="78837">
                  <c:v>21.021414</c:v>
                </c:pt>
                <c:pt idx="78838">
                  <c:v>21.021667000000001</c:v>
                </c:pt>
                <c:pt idx="78839">
                  <c:v>21.023771</c:v>
                </c:pt>
                <c:pt idx="78840">
                  <c:v>21.022431000000001</c:v>
                </c:pt>
                <c:pt idx="78841">
                  <c:v>21.020724000000001</c:v>
                </c:pt>
                <c:pt idx="78842">
                  <c:v>21.021619000000001</c:v>
                </c:pt>
                <c:pt idx="78843">
                  <c:v>21.019615000000002</c:v>
                </c:pt>
                <c:pt idx="78844">
                  <c:v>21.020365000000002</c:v>
                </c:pt>
                <c:pt idx="78845">
                  <c:v>21.020084000000001</c:v>
                </c:pt>
                <c:pt idx="78846">
                  <c:v>21.015477000000001</c:v>
                </c:pt>
                <c:pt idx="78847">
                  <c:v>21.015813000000001</c:v>
                </c:pt>
                <c:pt idx="78848">
                  <c:v>21.015946</c:v>
                </c:pt>
                <c:pt idx="78849">
                  <c:v>21.010414000000001</c:v>
                </c:pt>
                <c:pt idx="78850">
                  <c:v>21.010338999999998</c:v>
                </c:pt>
                <c:pt idx="78851">
                  <c:v>21.015201000000001</c:v>
                </c:pt>
                <c:pt idx="78852">
                  <c:v>21.015789999999999</c:v>
                </c:pt>
                <c:pt idx="78853">
                  <c:v>21.016169000000001</c:v>
                </c:pt>
                <c:pt idx="78854">
                  <c:v>21.020637000000001</c:v>
                </c:pt>
                <c:pt idx="78855">
                  <c:v>21.023005999999999</c:v>
                </c:pt>
                <c:pt idx="78856">
                  <c:v>21.023695</c:v>
                </c:pt>
                <c:pt idx="78857">
                  <c:v>21.020458999999999</c:v>
                </c:pt>
                <c:pt idx="78858">
                  <c:v>21.014451999999999</c:v>
                </c:pt>
                <c:pt idx="78859">
                  <c:v>21.015667000000001</c:v>
                </c:pt>
                <c:pt idx="78860">
                  <c:v>21.020871</c:v>
                </c:pt>
                <c:pt idx="78861">
                  <c:v>21.018307</c:v>
                </c:pt>
                <c:pt idx="78862">
                  <c:v>21.014365000000002</c:v>
                </c:pt>
                <c:pt idx="78863">
                  <c:v>21.017150000000001</c:v>
                </c:pt>
                <c:pt idx="78864">
                  <c:v>21.020206000000002</c:v>
                </c:pt>
                <c:pt idx="78865">
                  <c:v>21.018604</c:v>
                </c:pt>
                <c:pt idx="78866">
                  <c:v>21.018367000000001</c:v>
                </c:pt>
                <c:pt idx="78867">
                  <c:v>21.025268000000001</c:v>
                </c:pt>
                <c:pt idx="78868">
                  <c:v>21.029109999999999</c:v>
                </c:pt>
                <c:pt idx="78869">
                  <c:v>21.024868000000001</c:v>
                </c:pt>
                <c:pt idx="78870">
                  <c:v>21.029191000000001</c:v>
                </c:pt>
                <c:pt idx="78871">
                  <c:v>21.037561</c:v>
                </c:pt>
                <c:pt idx="78872">
                  <c:v>21.034929000000002</c:v>
                </c:pt>
                <c:pt idx="78873">
                  <c:v>21.031822999999999</c:v>
                </c:pt>
                <c:pt idx="78874">
                  <c:v>21.036511000000001</c:v>
                </c:pt>
                <c:pt idx="78875">
                  <c:v>21.041661999999999</c:v>
                </c:pt>
                <c:pt idx="78876">
                  <c:v>21.040842000000001</c:v>
                </c:pt>
                <c:pt idx="78877">
                  <c:v>21.036874999999998</c:v>
                </c:pt>
                <c:pt idx="78878">
                  <c:v>21.030733000000001</c:v>
                </c:pt>
                <c:pt idx="78879">
                  <c:v>21.027899000000001</c:v>
                </c:pt>
                <c:pt idx="78880">
                  <c:v>21.030975000000002</c:v>
                </c:pt>
                <c:pt idx="78881">
                  <c:v>21.031991000000001</c:v>
                </c:pt>
                <c:pt idx="78882">
                  <c:v>21.031223000000001</c:v>
                </c:pt>
                <c:pt idx="78883">
                  <c:v>21.029411</c:v>
                </c:pt>
                <c:pt idx="78884">
                  <c:v>21.029046999999998</c:v>
                </c:pt>
                <c:pt idx="78885">
                  <c:v>21.030783</c:v>
                </c:pt>
                <c:pt idx="78886">
                  <c:v>21.032551999999999</c:v>
                </c:pt>
                <c:pt idx="78887">
                  <c:v>21.032063999999998</c:v>
                </c:pt>
                <c:pt idx="78888">
                  <c:v>21.027906999999999</c:v>
                </c:pt>
                <c:pt idx="78889">
                  <c:v>21.025030000000001</c:v>
                </c:pt>
                <c:pt idx="78890">
                  <c:v>21.023893000000001</c:v>
                </c:pt>
                <c:pt idx="78891">
                  <c:v>21.024830000000001</c:v>
                </c:pt>
                <c:pt idx="78892">
                  <c:v>21.030425999999999</c:v>
                </c:pt>
                <c:pt idx="78893">
                  <c:v>21.034659999999999</c:v>
                </c:pt>
                <c:pt idx="78894">
                  <c:v>21.033214000000001</c:v>
                </c:pt>
                <c:pt idx="78895">
                  <c:v>21.031403999999998</c:v>
                </c:pt>
                <c:pt idx="78896">
                  <c:v>21.031345999999999</c:v>
                </c:pt>
                <c:pt idx="78897">
                  <c:v>21.029474</c:v>
                </c:pt>
                <c:pt idx="78898">
                  <c:v>21.028317999999999</c:v>
                </c:pt>
                <c:pt idx="78899">
                  <c:v>21.029295000000001</c:v>
                </c:pt>
                <c:pt idx="78900">
                  <c:v>21.029166</c:v>
                </c:pt>
                <c:pt idx="78901">
                  <c:v>21.028763000000001</c:v>
                </c:pt>
                <c:pt idx="78902">
                  <c:v>21.028105</c:v>
                </c:pt>
                <c:pt idx="78903">
                  <c:v>21.026593999999999</c:v>
                </c:pt>
                <c:pt idx="78904">
                  <c:v>21.028212</c:v>
                </c:pt>
                <c:pt idx="78905">
                  <c:v>21.032050999999999</c:v>
                </c:pt>
                <c:pt idx="78906">
                  <c:v>21.031282000000001</c:v>
                </c:pt>
                <c:pt idx="78907">
                  <c:v>21.027118999999999</c:v>
                </c:pt>
                <c:pt idx="78908">
                  <c:v>21.029015999999999</c:v>
                </c:pt>
                <c:pt idx="78909">
                  <c:v>21.035194000000001</c:v>
                </c:pt>
                <c:pt idx="78910">
                  <c:v>21.034426</c:v>
                </c:pt>
                <c:pt idx="78911">
                  <c:v>21.033163999999999</c:v>
                </c:pt>
                <c:pt idx="78912">
                  <c:v>21.038274000000001</c:v>
                </c:pt>
                <c:pt idx="78913">
                  <c:v>21.039204999999999</c:v>
                </c:pt>
                <c:pt idx="78914">
                  <c:v>21.035311</c:v>
                </c:pt>
                <c:pt idx="78915">
                  <c:v>21.033799999999999</c:v>
                </c:pt>
                <c:pt idx="78916">
                  <c:v>21.034012000000001</c:v>
                </c:pt>
                <c:pt idx="78917">
                  <c:v>21.033135999999999</c:v>
                </c:pt>
                <c:pt idx="78918">
                  <c:v>21.03323</c:v>
                </c:pt>
                <c:pt idx="78919">
                  <c:v>21.035162</c:v>
                </c:pt>
                <c:pt idx="78920">
                  <c:v>21.038518</c:v>
                </c:pt>
                <c:pt idx="78921">
                  <c:v>21.03961</c:v>
                </c:pt>
                <c:pt idx="78922">
                  <c:v>21.038188000000002</c:v>
                </c:pt>
                <c:pt idx="78923">
                  <c:v>21.036895000000001</c:v>
                </c:pt>
                <c:pt idx="78924">
                  <c:v>21.035885</c:v>
                </c:pt>
                <c:pt idx="78925">
                  <c:v>21.034492</c:v>
                </c:pt>
                <c:pt idx="78926">
                  <c:v>21.035152</c:v>
                </c:pt>
                <c:pt idx="78927">
                  <c:v>21.035226999999999</c:v>
                </c:pt>
                <c:pt idx="78928">
                  <c:v>21.038488000000001</c:v>
                </c:pt>
                <c:pt idx="78929">
                  <c:v>21.043313000000001</c:v>
                </c:pt>
                <c:pt idx="78930">
                  <c:v>21.039923000000002</c:v>
                </c:pt>
                <c:pt idx="78931">
                  <c:v>21.045893</c:v>
                </c:pt>
                <c:pt idx="78932">
                  <c:v>21.053619000000001</c:v>
                </c:pt>
                <c:pt idx="78933">
                  <c:v>21.045244</c:v>
                </c:pt>
                <c:pt idx="78934">
                  <c:v>21.041893000000002</c:v>
                </c:pt>
                <c:pt idx="78935">
                  <c:v>21.047073999999999</c:v>
                </c:pt>
                <c:pt idx="78936">
                  <c:v>21.046436</c:v>
                </c:pt>
                <c:pt idx="78937">
                  <c:v>21.044722</c:v>
                </c:pt>
                <c:pt idx="78938">
                  <c:v>21.046126999999998</c:v>
                </c:pt>
                <c:pt idx="78939">
                  <c:v>21.046461000000001</c:v>
                </c:pt>
                <c:pt idx="78940">
                  <c:v>21.044927000000001</c:v>
                </c:pt>
                <c:pt idx="78941">
                  <c:v>21.044042000000001</c:v>
                </c:pt>
                <c:pt idx="78942">
                  <c:v>21.043078000000001</c:v>
                </c:pt>
                <c:pt idx="78943">
                  <c:v>21.040711999999999</c:v>
                </c:pt>
                <c:pt idx="78944">
                  <c:v>21.044222999999999</c:v>
                </c:pt>
                <c:pt idx="78945">
                  <c:v>21.047163000000001</c:v>
                </c:pt>
                <c:pt idx="78946">
                  <c:v>21.042501000000001</c:v>
                </c:pt>
                <c:pt idx="78947">
                  <c:v>21.040900000000001</c:v>
                </c:pt>
                <c:pt idx="78948">
                  <c:v>21.042038000000002</c:v>
                </c:pt>
                <c:pt idx="78949">
                  <c:v>21.039725000000001</c:v>
                </c:pt>
                <c:pt idx="78950">
                  <c:v>21.042362000000001</c:v>
                </c:pt>
                <c:pt idx="78951">
                  <c:v>21.045183999999999</c:v>
                </c:pt>
                <c:pt idx="78952">
                  <c:v>21.043353</c:v>
                </c:pt>
                <c:pt idx="78953">
                  <c:v>21.042776</c:v>
                </c:pt>
                <c:pt idx="78954">
                  <c:v>21.043147000000001</c:v>
                </c:pt>
                <c:pt idx="78955">
                  <c:v>21.042452999999998</c:v>
                </c:pt>
                <c:pt idx="78956">
                  <c:v>21.040547</c:v>
                </c:pt>
                <c:pt idx="78957">
                  <c:v>21.041329000000001</c:v>
                </c:pt>
                <c:pt idx="78958">
                  <c:v>21.044347999999999</c:v>
                </c:pt>
                <c:pt idx="78959">
                  <c:v>21.045121999999999</c:v>
                </c:pt>
                <c:pt idx="78960">
                  <c:v>21.046403000000002</c:v>
                </c:pt>
                <c:pt idx="78961">
                  <c:v>21.044281000000002</c:v>
                </c:pt>
                <c:pt idx="78962">
                  <c:v>21.03913</c:v>
                </c:pt>
                <c:pt idx="78963">
                  <c:v>21.034963999999999</c:v>
                </c:pt>
                <c:pt idx="78964">
                  <c:v>21.032983999999999</c:v>
                </c:pt>
                <c:pt idx="78965">
                  <c:v>21.034661</c:v>
                </c:pt>
                <c:pt idx="78966">
                  <c:v>21.038153000000001</c:v>
                </c:pt>
                <c:pt idx="78967">
                  <c:v>21.040644</c:v>
                </c:pt>
                <c:pt idx="78968">
                  <c:v>21.041360999999998</c:v>
                </c:pt>
                <c:pt idx="78969">
                  <c:v>21.039380000000001</c:v>
                </c:pt>
                <c:pt idx="78970">
                  <c:v>21.038785000000001</c:v>
                </c:pt>
                <c:pt idx="78971">
                  <c:v>21.037652999999999</c:v>
                </c:pt>
                <c:pt idx="78972">
                  <c:v>21.035952999999999</c:v>
                </c:pt>
                <c:pt idx="78973">
                  <c:v>21.040341000000002</c:v>
                </c:pt>
                <c:pt idx="78974">
                  <c:v>21.045560999999999</c:v>
                </c:pt>
                <c:pt idx="78975">
                  <c:v>21.041537000000002</c:v>
                </c:pt>
                <c:pt idx="78976">
                  <c:v>21.038955000000001</c:v>
                </c:pt>
                <c:pt idx="78977">
                  <c:v>21.040908000000002</c:v>
                </c:pt>
                <c:pt idx="78978">
                  <c:v>21.037699</c:v>
                </c:pt>
                <c:pt idx="78979">
                  <c:v>21.037020999999999</c:v>
                </c:pt>
                <c:pt idx="78980">
                  <c:v>21.040680999999999</c:v>
                </c:pt>
                <c:pt idx="78981">
                  <c:v>21.040133000000001</c:v>
                </c:pt>
                <c:pt idx="78982">
                  <c:v>21.039756000000001</c:v>
                </c:pt>
                <c:pt idx="78983">
                  <c:v>21.040669000000001</c:v>
                </c:pt>
                <c:pt idx="78984">
                  <c:v>21.038843</c:v>
                </c:pt>
                <c:pt idx="78985">
                  <c:v>21.038781</c:v>
                </c:pt>
                <c:pt idx="78986">
                  <c:v>21.042641</c:v>
                </c:pt>
                <c:pt idx="78987">
                  <c:v>21.045382</c:v>
                </c:pt>
                <c:pt idx="78988">
                  <c:v>21.042978000000002</c:v>
                </c:pt>
                <c:pt idx="78989">
                  <c:v>21.042967999999998</c:v>
                </c:pt>
                <c:pt idx="78990">
                  <c:v>21.051537</c:v>
                </c:pt>
                <c:pt idx="78991">
                  <c:v>21.054755</c:v>
                </c:pt>
                <c:pt idx="78992">
                  <c:v>21.054894000000001</c:v>
                </c:pt>
                <c:pt idx="78993">
                  <c:v>21.058989</c:v>
                </c:pt>
                <c:pt idx="78994">
                  <c:v>21.058129999999998</c:v>
                </c:pt>
                <c:pt idx="78995">
                  <c:v>21.055116999999999</c:v>
                </c:pt>
                <c:pt idx="78996">
                  <c:v>21.055527999999999</c:v>
                </c:pt>
                <c:pt idx="78997">
                  <c:v>21.054300000000001</c:v>
                </c:pt>
                <c:pt idx="78998">
                  <c:v>21.054307000000001</c:v>
                </c:pt>
                <c:pt idx="78999">
                  <c:v>21.058489999999999</c:v>
                </c:pt>
                <c:pt idx="79000">
                  <c:v>21.055344999999999</c:v>
                </c:pt>
                <c:pt idx="79001">
                  <c:v>21.049351999999999</c:v>
                </c:pt>
                <c:pt idx="79002">
                  <c:v>21.054303000000001</c:v>
                </c:pt>
                <c:pt idx="79003">
                  <c:v>21.057237000000001</c:v>
                </c:pt>
                <c:pt idx="79004">
                  <c:v>21.054385</c:v>
                </c:pt>
                <c:pt idx="79005">
                  <c:v>21.057556000000002</c:v>
                </c:pt>
                <c:pt idx="79006">
                  <c:v>21.061055</c:v>
                </c:pt>
                <c:pt idx="79007">
                  <c:v>21.058968</c:v>
                </c:pt>
                <c:pt idx="79008">
                  <c:v>21.05555</c:v>
                </c:pt>
                <c:pt idx="79009">
                  <c:v>21.053977</c:v>
                </c:pt>
                <c:pt idx="79010">
                  <c:v>21.054632999999999</c:v>
                </c:pt>
                <c:pt idx="79011">
                  <c:v>21.055959000000001</c:v>
                </c:pt>
                <c:pt idx="79012">
                  <c:v>21.056236999999999</c:v>
                </c:pt>
                <c:pt idx="79013">
                  <c:v>21.054425999999999</c:v>
                </c:pt>
                <c:pt idx="79014">
                  <c:v>21.052841000000001</c:v>
                </c:pt>
                <c:pt idx="79015">
                  <c:v>21.052502</c:v>
                </c:pt>
                <c:pt idx="79016">
                  <c:v>21.051856999999998</c:v>
                </c:pt>
                <c:pt idx="79017">
                  <c:v>21.052461999999998</c:v>
                </c:pt>
                <c:pt idx="79018">
                  <c:v>21.057224999999999</c:v>
                </c:pt>
                <c:pt idx="79019">
                  <c:v>21.061886000000001</c:v>
                </c:pt>
                <c:pt idx="79020">
                  <c:v>21.05988</c:v>
                </c:pt>
                <c:pt idx="79021">
                  <c:v>21.055333999999998</c:v>
                </c:pt>
                <c:pt idx="79022">
                  <c:v>21.053844999999999</c:v>
                </c:pt>
                <c:pt idx="79023">
                  <c:v>21.055009999999999</c:v>
                </c:pt>
                <c:pt idx="79024">
                  <c:v>21.056982000000001</c:v>
                </c:pt>
                <c:pt idx="79025">
                  <c:v>21.053222000000002</c:v>
                </c:pt>
                <c:pt idx="79026">
                  <c:v>21.050032000000002</c:v>
                </c:pt>
                <c:pt idx="79027">
                  <c:v>21.054545000000001</c:v>
                </c:pt>
                <c:pt idx="79028">
                  <c:v>21.057210000000001</c:v>
                </c:pt>
                <c:pt idx="79029">
                  <c:v>21.051629999999999</c:v>
                </c:pt>
                <c:pt idx="79030">
                  <c:v>21.050204000000001</c:v>
                </c:pt>
                <c:pt idx="79031">
                  <c:v>21.05575</c:v>
                </c:pt>
                <c:pt idx="79032">
                  <c:v>21.057175000000001</c:v>
                </c:pt>
                <c:pt idx="79033">
                  <c:v>21.054217000000001</c:v>
                </c:pt>
                <c:pt idx="79034">
                  <c:v>21.054542000000001</c:v>
                </c:pt>
                <c:pt idx="79035">
                  <c:v>21.056225000000001</c:v>
                </c:pt>
                <c:pt idx="79036">
                  <c:v>21.0562</c:v>
                </c:pt>
                <c:pt idx="79037">
                  <c:v>21.056197000000001</c:v>
                </c:pt>
                <c:pt idx="79038">
                  <c:v>21.055996</c:v>
                </c:pt>
                <c:pt idx="79039">
                  <c:v>21.051642000000001</c:v>
                </c:pt>
                <c:pt idx="79040">
                  <c:v>21.052554000000001</c:v>
                </c:pt>
                <c:pt idx="79041">
                  <c:v>21.058771</c:v>
                </c:pt>
                <c:pt idx="79042">
                  <c:v>21.056808</c:v>
                </c:pt>
                <c:pt idx="79043">
                  <c:v>21.055890000000002</c:v>
                </c:pt>
                <c:pt idx="79044">
                  <c:v>21.064167999999999</c:v>
                </c:pt>
                <c:pt idx="79045">
                  <c:v>21.066033000000001</c:v>
                </c:pt>
                <c:pt idx="79046">
                  <c:v>21.061143999999999</c:v>
                </c:pt>
                <c:pt idx="79047">
                  <c:v>21.062391000000002</c:v>
                </c:pt>
                <c:pt idx="79048">
                  <c:v>21.064737999999998</c:v>
                </c:pt>
                <c:pt idx="79049">
                  <c:v>21.06082</c:v>
                </c:pt>
                <c:pt idx="79050">
                  <c:v>21.061422</c:v>
                </c:pt>
                <c:pt idx="79051">
                  <c:v>21.065377000000002</c:v>
                </c:pt>
                <c:pt idx="79052">
                  <c:v>21.062449000000001</c:v>
                </c:pt>
                <c:pt idx="79053">
                  <c:v>21.059587000000001</c:v>
                </c:pt>
                <c:pt idx="79054">
                  <c:v>21.059646000000001</c:v>
                </c:pt>
                <c:pt idx="79055">
                  <c:v>21.060662000000001</c:v>
                </c:pt>
                <c:pt idx="79056">
                  <c:v>21.061695</c:v>
                </c:pt>
                <c:pt idx="79057">
                  <c:v>21.062487999999998</c:v>
                </c:pt>
                <c:pt idx="79058">
                  <c:v>21.062991</c:v>
                </c:pt>
                <c:pt idx="79059">
                  <c:v>21.062480999999998</c:v>
                </c:pt>
                <c:pt idx="79060">
                  <c:v>21.066502</c:v>
                </c:pt>
                <c:pt idx="79061">
                  <c:v>21.070062</c:v>
                </c:pt>
                <c:pt idx="79062">
                  <c:v>21.067862999999999</c:v>
                </c:pt>
                <c:pt idx="79063">
                  <c:v>21.069901999999999</c:v>
                </c:pt>
                <c:pt idx="79064">
                  <c:v>21.072827</c:v>
                </c:pt>
                <c:pt idx="79065">
                  <c:v>21.072703000000001</c:v>
                </c:pt>
                <c:pt idx="79066">
                  <c:v>21.073941000000001</c:v>
                </c:pt>
                <c:pt idx="79067">
                  <c:v>21.071427</c:v>
                </c:pt>
                <c:pt idx="79068">
                  <c:v>21.071190999999999</c:v>
                </c:pt>
                <c:pt idx="79069">
                  <c:v>21.076129999999999</c:v>
                </c:pt>
                <c:pt idx="79070">
                  <c:v>21.076775999999999</c:v>
                </c:pt>
                <c:pt idx="79071">
                  <c:v>21.073094999999999</c:v>
                </c:pt>
                <c:pt idx="79072">
                  <c:v>21.074511999999999</c:v>
                </c:pt>
                <c:pt idx="79073">
                  <c:v>21.074489</c:v>
                </c:pt>
                <c:pt idx="79074">
                  <c:v>21.069033000000001</c:v>
                </c:pt>
                <c:pt idx="79075">
                  <c:v>21.069627000000001</c:v>
                </c:pt>
                <c:pt idx="79076">
                  <c:v>21.075078000000001</c:v>
                </c:pt>
                <c:pt idx="79077">
                  <c:v>21.075849000000002</c:v>
                </c:pt>
                <c:pt idx="79078">
                  <c:v>21.072610999999998</c:v>
                </c:pt>
                <c:pt idx="79079">
                  <c:v>21.070126999999999</c:v>
                </c:pt>
                <c:pt idx="79080">
                  <c:v>21.071832000000001</c:v>
                </c:pt>
                <c:pt idx="79081">
                  <c:v>21.073954000000001</c:v>
                </c:pt>
                <c:pt idx="79082">
                  <c:v>21.074691999999999</c:v>
                </c:pt>
                <c:pt idx="79083">
                  <c:v>21.073007</c:v>
                </c:pt>
                <c:pt idx="79084">
                  <c:v>21.073468999999999</c:v>
                </c:pt>
                <c:pt idx="79085">
                  <c:v>21.077293999999998</c:v>
                </c:pt>
                <c:pt idx="79086">
                  <c:v>21.073938999999999</c:v>
                </c:pt>
                <c:pt idx="79087">
                  <c:v>21.069789</c:v>
                </c:pt>
                <c:pt idx="79088">
                  <c:v>21.072198</c:v>
                </c:pt>
                <c:pt idx="79089">
                  <c:v>21.071714</c:v>
                </c:pt>
                <c:pt idx="79090">
                  <c:v>21.069233000000001</c:v>
                </c:pt>
                <c:pt idx="79091">
                  <c:v>21.069507999999999</c:v>
                </c:pt>
                <c:pt idx="79092">
                  <c:v>21.068711</c:v>
                </c:pt>
                <c:pt idx="79093">
                  <c:v>21.067878</c:v>
                </c:pt>
                <c:pt idx="79094">
                  <c:v>21.071387999999999</c:v>
                </c:pt>
                <c:pt idx="79095">
                  <c:v>21.072220000000002</c:v>
                </c:pt>
                <c:pt idx="79096">
                  <c:v>21.069096999999999</c:v>
                </c:pt>
                <c:pt idx="79097">
                  <c:v>21.066856999999999</c:v>
                </c:pt>
                <c:pt idx="79098">
                  <c:v>21.067605</c:v>
                </c:pt>
                <c:pt idx="79099">
                  <c:v>21.069645999999999</c:v>
                </c:pt>
                <c:pt idx="79100">
                  <c:v>21.066230999999998</c:v>
                </c:pt>
                <c:pt idx="79101">
                  <c:v>21.064440999999999</c:v>
                </c:pt>
                <c:pt idx="79102">
                  <c:v>21.070748999999999</c:v>
                </c:pt>
                <c:pt idx="79103">
                  <c:v>21.072099000000001</c:v>
                </c:pt>
                <c:pt idx="79104">
                  <c:v>21.071601000000001</c:v>
                </c:pt>
                <c:pt idx="79105">
                  <c:v>21.074722000000001</c:v>
                </c:pt>
                <c:pt idx="79106">
                  <c:v>21.072232</c:v>
                </c:pt>
                <c:pt idx="79107">
                  <c:v>21.069203000000002</c:v>
                </c:pt>
                <c:pt idx="79108">
                  <c:v>21.073101000000001</c:v>
                </c:pt>
                <c:pt idx="79109">
                  <c:v>21.076042000000001</c:v>
                </c:pt>
                <c:pt idx="79110">
                  <c:v>21.075755000000001</c:v>
                </c:pt>
                <c:pt idx="79111">
                  <c:v>21.077379000000001</c:v>
                </c:pt>
                <c:pt idx="79112">
                  <c:v>21.080310999999998</c:v>
                </c:pt>
                <c:pt idx="79113">
                  <c:v>21.078838999999999</c:v>
                </c:pt>
                <c:pt idx="79114">
                  <c:v>21.073214</c:v>
                </c:pt>
                <c:pt idx="79115">
                  <c:v>21.075447</c:v>
                </c:pt>
                <c:pt idx="79116">
                  <c:v>21.083534</c:v>
                </c:pt>
                <c:pt idx="79117">
                  <c:v>21.080210000000001</c:v>
                </c:pt>
                <c:pt idx="79118">
                  <c:v>21.076343999999999</c:v>
                </c:pt>
                <c:pt idx="79119">
                  <c:v>21.080376999999999</c:v>
                </c:pt>
                <c:pt idx="79120">
                  <c:v>21.079339999999998</c:v>
                </c:pt>
                <c:pt idx="79121">
                  <c:v>21.07799</c:v>
                </c:pt>
                <c:pt idx="79122">
                  <c:v>21.082015999999999</c:v>
                </c:pt>
                <c:pt idx="79123">
                  <c:v>21.080338000000001</c:v>
                </c:pt>
                <c:pt idx="79124">
                  <c:v>21.076668999999999</c:v>
                </c:pt>
                <c:pt idx="79125">
                  <c:v>21.077618999999999</c:v>
                </c:pt>
                <c:pt idx="79126">
                  <c:v>21.078578</c:v>
                </c:pt>
                <c:pt idx="79127">
                  <c:v>21.078557</c:v>
                </c:pt>
                <c:pt idx="79128">
                  <c:v>21.080037999999998</c:v>
                </c:pt>
                <c:pt idx="79129">
                  <c:v>21.080648</c:v>
                </c:pt>
                <c:pt idx="79130">
                  <c:v>21.079370999999998</c:v>
                </c:pt>
                <c:pt idx="79131">
                  <c:v>21.077116</c:v>
                </c:pt>
                <c:pt idx="79132">
                  <c:v>21.073861000000001</c:v>
                </c:pt>
                <c:pt idx="79133">
                  <c:v>21.073734000000002</c:v>
                </c:pt>
                <c:pt idx="79134">
                  <c:v>21.076353000000001</c:v>
                </c:pt>
                <c:pt idx="79135">
                  <c:v>21.079699999999999</c:v>
                </c:pt>
                <c:pt idx="79136">
                  <c:v>21.084223000000001</c:v>
                </c:pt>
                <c:pt idx="79137">
                  <c:v>21.084955000000001</c:v>
                </c:pt>
                <c:pt idx="79138">
                  <c:v>21.079642</c:v>
                </c:pt>
                <c:pt idx="79139">
                  <c:v>21.075341999999999</c:v>
                </c:pt>
                <c:pt idx="79140">
                  <c:v>21.077511999999999</c:v>
                </c:pt>
                <c:pt idx="79141">
                  <c:v>21.078108</c:v>
                </c:pt>
                <c:pt idx="79142">
                  <c:v>21.076445</c:v>
                </c:pt>
                <c:pt idx="79143">
                  <c:v>21.078802</c:v>
                </c:pt>
                <c:pt idx="79144">
                  <c:v>21.082632</c:v>
                </c:pt>
                <c:pt idx="79145">
                  <c:v>21.081408</c:v>
                </c:pt>
                <c:pt idx="79146">
                  <c:v>21.080086999999999</c:v>
                </c:pt>
                <c:pt idx="79147">
                  <c:v>21.081057999999999</c:v>
                </c:pt>
                <c:pt idx="79148">
                  <c:v>21.081392000000001</c:v>
                </c:pt>
                <c:pt idx="79149">
                  <c:v>21.083670999999999</c:v>
                </c:pt>
                <c:pt idx="79150">
                  <c:v>21.087947</c:v>
                </c:pt>
                <c:pt idx="79151">
                  <c:v>21.087589999999999</c:v>
                </c:pt>
                <c:pt idx="79152">
                  <c:v>21.084294</c:v>
                </c:pt>
                <c:pt idx="79153">
                  <c:v>21.084720999999998</c:v>
                </c:pt>
                <c:pt idx="79154">
                  <c:v>21.086500999999998</c:v>
                </c:pt>
                <c:pt idx="79155">
                  <c:v>21.087709</c:v>
                </c:pt>
                <c:pt idx="79156">
                  <c:v>21.087938999999999</c:v>
                </c:pt>
                <c:pt idx="79157">
                  <c:v>21.086659999999998</c:v>
                </c:pt>
                <c:pt idx="79158">
                  <c:v>21.085989999999999</c:v>
                </c:pt>
                <c:pt idx="79159">
                  <c:v>21.086856000000001</c:v>
                </c:pt>
                <c:pt idx="79160">
                  <c:v>21.086904000000001</c:v>
                </c:pt>
                <c:pt idx="79161">
                  <c:v>21.083977999999998</c:v>
                </c:pt>
                <c:pt idx="79162">
                  <c:v>21.084627999999999</c:v>
                </c:pt>
                <c:pt idx="79163">
                  <c:v>21.090325</c:v>
                </c:pt>
                <c:pt idx="79164">
                  <c:v>21.09291</c:v>
                </c:pt>
                <c:pt idx="79165">
                  <c:v>21.094366000000001</c:v>
                </c:pt>
                <c:pt idx="79166">
                  <c:v>21.095392</c:v>
                </c:pt>
                <c:pt idx="79167">
                  <c:v>21.093843</c:v>
                </c:pt>
                <c:pt idx="79168">
                  <c:v>21.092870000000001</c:v>
                </c:pt>
                <c:pt idx="79169">
                  <c:v>21.090168999999999</c:v>
                </c:pt>
                <c:pt idx="79170">
                  <c:v>21.088253999999999</c:v>
                </c:pt>
                <c:pt idx="79171">
                  <c:v>21.089850999999999</c:v>
                </c:pt>
                <c:pt idx="79172">
                  <c:v>21.088251</c:v>
                </c:pt>
                <c:pt idx="79173">
                  <c:v>21.084699000000001</c:v>
                </c:pt>
                <c:pt idx="79174">
                  <c:v>21.084972</c:v>
                </c:pt>
                <c:pt idx="79175">
                  <c:v>21.085429999999999</c:v>
                </c:pt>
                <c:pt idx="79176">
                  <c:v>21.086144000000001</c:v>
                </c:pt>
                <c:pt idx="79177">
                  <c:v>21.088577999999998</c:v>
                </c:pt>
                <c:pt idx="79178">
                  <c:v>21.088403</c:v>
                </c:pt>
                <c:pt idx="79179">
                  <c:v>21.088535</c:v>
                </c:pt>
                <c:pt idx="79180">
                  <c:v>21.091705999999999</c:v>
                </c:pt>
                <c:pt idx="79181">
                  <c:v>21.088999999999999</c:v>
                </c:pt>
                <c:pt idx="79182">
                  <c:v>21.084195999999999</c:v>
                </c:pt>
                <c:pt idx="79183">
                  <c:v>21.085996000000002</c:v>
                </c:pt>
                <c:pt idx="79184">
                  <c:v>21.086355999999999</c:v>
                </c:pt>
                <c:pt idx="79185">
                  <c:v>21.082076000000001</c:v>
                </c:pt>
                <c:pt idx="79186">
                  <c:v>21.085417</c:v>
                </c:pt>
                <c:pt idx="79187">
                  <c:v>21.092775</c:v>
                </c:pt>
                <c:pt idx="79188">
                  <c:v>21.089511000000002</c:v>
                </c:pt>
                <c:pt idx="79189">
                  <c:v>21.083393000000001</c:v>
                </c:pt>
                <c:pt idx="79190">
                  <c:v>21.085041</c:v>
                </c:pt>
                <c:pt idx="79191">
                  <c:v>21.084503999999999</c:v>
                </c:pt>
                <c:pt idx="79192">
                  <c:v>21.083696</c:v>
                </c:pt>
                <c:pt idx="79193">
                  <c:v>21.085604</c:v>
                </c:pt>
                <c:pt idx="79194">
                  <c:v>21.084541000000002</c:v>
                </c:pt>
                <c:pt idx="79195">
                  <c:v>21.084564</c:v>
                </c:pt>
                <c:pt idx="79196">
                  <c:v>21.085054</c:v>
                </c:pt>
                <c:pt idx="79197">
                  <c:v>21.083774999999999</c:v>
                </c:pt>
                <c:pt idx="79198">
                  <c:v>21.085139999999999</c:v>
                </c:pt>
                <c:pt idx="79199">
                  <c:v>21.087983999999999</c:v>
                </c:pt>
                <c:pt idx="79200">
                  <c:v>21.091643999999999</c:v>
                </c:pt>
                <c:pt idx="79201">
                  <c:v>21.094370999999999</c:v>
                </c:pt>
                <c:pt idx="79202">
                  <c:v>21.090748999999999</c:v>
                </c:pt>
                <c:pt idx="79203">
                  <c:v>21.088925</c:v>
                </c:pt>
                <c:pt idx="79204">
                  <c:v>21.092231000000002</c:v>
                </c:pt>
                <c:pt idx="79205">
                  <c:v>21.089217999999999</c:v>
                </c:pt>
                <c:pt idx="79206">
                  <c:v>21.088287000000001</c:v>
                </c:pt>
                <c:pt idx="79207">
                  <c:v>21.090949999999999</c:v>
                </c:pt>
                <c:pt idx="79208">
                  <c:v>21.089148999999999</c:v>
                </c:pt>
                <c:pt idx="79209">
                  <c:v>21.090857</c:v>
                </c:pt>
                <c:pt idx="79210">
                  <c:v>21.094342000000001</c:v>
                </c:pt>
                <c:pt idx="79211">
                  <c:v>21.095186999999999</c:v>
                </c:pt>
                <c:pt idx="79212">
                  <c:v>21.096938999999999</c:v>
                </c:pt>
                <c:pt idx="79213">
                  <c:v>21.096142</c:v>
                </c:pt>
                <c:pt idx="79214">
                  <c:v>21.095282000000001</c:v>
                </c:pt>
                <c:pt idx="79215">
                  <c:v>21.095431000000001</c:v>
                </c:pt>
                <c:pt idx="79216">
                  <c:v>21.097218000000002</c:v>
                </c:pt>
                <c:pt idx="79217">
                  <c:v>21.101849999999999</c:v>
                </c:pt>
                <c:pt idx="79218">
                  <c:v>21.101575</c:v>
                </c:pt>
                <c:pt idx="79219">
                  <c:v>21.099435</c:v>
                </c:pt>
                <c:pt idx="79220">
                  <c:v>21.101302</c:v>
                </c:pt>
                <c:pt idx="79221">
                  <c:v>21.101005000000001</c:v>
                </c:pt>
                <c:pt idx="79222">
                  <c:v>21.10012</c:v>
                </c:pt>
                <c:pt idx="79223">
                  <c:v>21.101642999999999</c:v>
                </c:pt>
                <c:pt idx="79224">
                  <c:v>21.105373</c:v>
                </c:pt>
                <c:pt idx="79225">
                  <c:v>21.109764999999999</c:v>
                </c:pt>
                <c:pt idx="79226">
                  <c:v>21.112774000000002</c:v>
                </c:pt>
                <c:pt idx="79227">
                  <c:v>21.113621999999999</c:v>
                </c:pt>
                <c:pt idx="79228">
                  <c:v>21.108384999999998</c:v>
                </c:pt>
                <c:pt idx="79229">
                  <c:v>21.101783999999999</c:v>
                </c:pt>
                <c:pt idx="79230">
                  <c:v>21.101538000000001</c:v>
                </c:pt>
                <c:pt idx="79231">
                  <c:v>21.103663000000001</c:v>
                </c:pt>
                <c:pt idx="79232">
                  <c:v>21.104047000000001</c:v>
                </c:pt>
                <c:pt idx="79233">
                  <c:v>21.103442999999999</c:v>
                </c:pt>
                <c:pt idx="79234">
                  <c:v>21.102574000000001</c:v>
                </c:pt>
                <c:pt idx="79235">
                  <c:v>21.103833000000002</c:v>
                </c:pt>
                <c:pt idx="79236">
                  <c:v>21.104006999999999</c:v>
                </c:pt>
                <c:pt idx="79237">
                  <c:v>21.100266000000001</c:v>
                </c:pt>
                <c:pt idx="79238">
                  <c:v>21.099625</c:v>
                </c:pt>
                <c:pt idx="79239">
                  <c:v>21.101403000000001</c:v>
                </c:pt>
                <c:pt idx="79240">
                  <c:v>21.097505999999999</c:v>
                </c:pt>
                <c:pt idx="79241">
                  <c:v>21.095224000000002</c:v>
                </c:pt>
                <c:pt idx="79242">
                  <c:v>21.100925</c:v>
                </c:pt>
                <c:pt idx="79243">
                  <c:v>21.10341</c:v>
                </c:pt>
                <c:pt idx="79244">
                  <c:v>21.102543000000001</c:v>
                </c:pt>
                <c:pt idx="79245">
                  <c:v>21.102657000000001</c:v>
                </c:pt>
                <c:pt idx="79246">
                  <c:v>21.103035999999999</c:v>
                </c:pt>
                <c:pt idx="79247">
                  <c:v>21.102934999999999</c:v>
                </c:pt>
                <c:pt idx="79248">
                  <c:v>21.100666</c:v>
                </c:pt>
                <c:pt idx="79249">
                  <c:v>21.098815999999999</c:v>
                </c:pt>
                <c:pt idx="79250">
                  <c:v>21.102008000000001</c:v>
                </c:pt>
                <c:pt idx="79251">
                  <c:v>21.104658000000001</c:v>
                </c:pt>
                <c:pt idx="79252">
                  <c:v>21.102485000000001</c:v>
                </c:pt>
                <c:pt idx="79253">
                  <c:v>21.099803999999999</c:v>
                </c:pt>
                <c:pt idx="79254">
                  <c:v>21.097867999999998</c:v>
                </c:pt>
                <c:pt idx="79255">
                  <c:v>21.097106</c:v>
                </c:pt>
                <c:pt idx="79256">
                  <c:v>21.102609000000001</c:v>
                </c:pt>
                <c:pt idx="79257">
                  <c:v>21.104962</c:v>
                </c:pt>
                <c:pt idx="79258">
                  <c:v>21.096098000000001</c:v>
                </c:pt>
                <c:pt idx="79259">
                  <c:v>21.093171999999999</c:v>
                </c:pt>
                <c:pt idx="79260">
                  <c:v>21.099367000000001</c:v>
                </c:pt>
                <c:pt idx="79261">
                  <c:v>21.100161</c:v>
                </c:pt>
                <c:pt idx="79262">
                  <c:v>21.099477</c:v>
                </c:pt>
                <c:pt idx="79263">
                  <c:v>21.099625</c:v>
                </c:pt>
                <c:pt idx="79264">
                  <c:v>21.09816</c:v>
                </c:pt>
                <c:pt idx="79265">
                  <c:v>21.099626000000001</c:v>
                </c:pt>
                <c:pt idx="79266">
                  <c:v>21.099820999999999</c:v>
                </c:pt>
                <c:pt idx="79267">
                  <c:v>21.093530999999999</c:v>
                </c:pt>
                <c:pt idx="79268">
                  <c:v>21.095524999999999</c:v>
                </c:pt>
                <c:pt idx="79269">
                  <c:v>21.103283999999999</c:v>
                </c:pt>
                <c:pt idx="79270">
                  <c:v>21.104375999999998</c:v>
                </c:pt>
                <c:pt idx="79271">
                  <c:v>21.105694</c:v>
                </c:pt>
                <c:pt idx="79272">
                  <c:v>21.108841000000002</c:v>
                </c:pt>
                <c:pt idx="79273">
                  <c:v>21.113004</c:v>
                </c:pt>
                <c:pt idx="79274">
                  <c:v>21.117162</c:v>
                </c:pt>
                <c:pt idx="79275">
                  <c:v>21.113392999999999</c:v>
                </c:pt>
                <c:pt idx="79276">
                  <c:v>21.108829</c:v>
                </c:pt>
                <c:pt idx="79277">
                  <c:v>21.110690999999999</c:v>
                </c:pt>
                <c:pt idx="79278">
                  <c:v>21.111516000000002</c:v>
                </c:pt>
                <c:pt idx="79279">
                  <c:v>21.110451999999999</c:v>
                </c:pt>
                <c:pt idx="79280">
                  <c:v>21.110675000000001</c:v>
                </c:pt>
                <c:pt idx="79281">
                  <c:v>21.106915000000001</c:v>
                </c:pt>
                <c:pt idx="79282">
                  <c:v>21.102996999999998</c:v>
                </c:pt>
                <c:pt idx="79283">
                  <c:v>21.104914000000001</c:v>
                </c:pt>
                <c:pt idx="79284">
                  <c:v>21.107509</c:v>
                </c:pt>
                <c:pt idx="79285">
                  <c:v>21.107361000000001</c:v>
                </c:pt>
                <c:pt idx="79286">
                  <c:v>21.108695999999998</c:v>
                </c:pt>
                <c:pt idx="79287">
                  <c:v>21.107890999999999</c:v>
                </c:pt>
                <c:pt idx="79288">
                  <c:v>21.105114</c:v>
                </c:pt>
                <c:pt idx="79289">
                  <c:v>21.108374999999999</c:v>
                </c:pt>
                <c:pt idx="79290">
                  <c:v>21.115207999999999</c:v>
                </c:pt>
                <c:pt idx="79291">
                  <c:v>21.116688</c:v>
                </c:pt>
                <c:pt idx="79292">
                  <c:v>21.113823</c:v>
                </c:pt>
                <c:pt idx="79293">
                  <c:v>21.111218999999998</c:v>
                </c:pt>
                <c:pt idx="79294">
                  <c:v>21.112428000000001</c:v>
                </c:pt>
                <c:pt idx="79295">
                  <c:v>21.116655999999999</c:v>
                </c:pt>
                <c:pt idx="79296">
                  <c:v>21.119536</c:v>
                </c:pt>
                <c:pt idx="79297">
                  <c:v>21.120502999999999</c:v>
                </c:pt>
                <c:pt idx="79298">
                  <c:v>21.119948000000001</c:v>
                </c:pt>
                <c:pt idx="79299">
                  <c:v>21.121517000000001</c:v>
                </c:pt>
                <c:pt idx="79300">
                  <c:v>21.125194</c:v>
                </c:pt>
                <c:pt idx="79301">
                  <c:v>21.123626999999999</c:v>
                </c:pt>
                <c:pt idx="79302">
                  <c:v>21.120439000000001</c:v>
                </c:pt>
                <c:pt idx="79303">
                  <c:v>21.118307000000001</c:v>
                </c:pt>
                <c:pt idx="79304">
                  <c:v>21.115589</c:v>
                </c:pt>
                <c:pt idx="79305">
                  <c:v>21.116133000000001</c:v>
                </c:pt>
                <c:pt idx="79306">
                  <c:v>21.120522000000001</c:v>
                </c:pt>
                <c:pt idx="79307">
                  <c:v>21.121445999999999</c:v>
                </c:pt>
                <c:pt idx="79308">
                  <c:v>21.118869</c:v>
                </c:pt>
                <c:pt idx="79309">
                  <c:v>21.119558999999999</c:v>
                </c:pt>
                <c:pt idx="79310">
                  <c:v>21.122164000000001</c:v>
                </c:pt>
                <c:pt idx="79311">
                  <c:v>21.121403999999998</c:v>
                </c:pt>
                <c:pt idx="79312">
                  <c:v>21.119002999999999</c:v>
                </c:pt>
                <c:pt idx="79313">
                  <c:v>21.116978</c:v>
                </c:pt>
                <c:pt idx="79314">
                  <c:v>21.117070999999999</c:v>
                </c:pt>
                <c:pt idx="79315">
                  <c:v>21.118303000000001</c:v>
                </c:pt>
                <c:pt idx="79316">
                  <c:v>21.118168000000001</c:v>
                </c:pt>
                <c:pt idx="79317">
                  <c:v>21.117896000000002</c:v>
                </c:pt>
                <c:pt idx="79318">
                  <c:v>21.116087</c:v>
                </c:pt>
                <c:pt idx="79319">
                  <c:v>21.114083999999998</c:v>
                </c:pt>
                <c:pt idx="79320">
                  <c:v>21.114049000000001</c:v>
                </c:pt>
                <c:pt idx="79321">
                  <c:v>21.115907</c:v>
                </c:pt>
                <c:pt idx="79322">
                  <c:v>21.117156000000001</c:v>
                </c:pt>
                <c:pt idx="79323">
                  <c:v>21.117190000000001</c:v>
                </c:pt>
                <c:pt idx="79324">
                  <c:v>21.118727</c:v>
                </c:pt>
                <c:pt idx="79325">
                  <c:v>21.119888</c:v>
                </c:pt>
                <c:pt idx="79326">
                  <c:v>21.123681000000001</c:v>
                </c:pt>
                <c:pt idx="79327">
                  <c:v>21.124006999999999</c:v>
                </c:pt>
                <c:pt idx="79328">
                  <c:v>21.120661999999999</c:v>
                </c:pt>
                <c:pt idx="79329">
                  <c:v>21.122700999999999</c:v>
                </c:pt>
                <c:pt idx="79330">
                  <c:v>21.125001999999999</c:v>
                </c:pt>
                <c:pt idx="79331">
                  <c:v>21.126159000000001</c:v>
                </c:pt>
                <c:pt idx="79332">
                  <c:v>21.128145</c:v>
                </c:pt>
                <c:pt idx="79333">
                  <c:v>21.12415</c:v>
                </c:pt>
                <c:pt idx="79334">
                  <c:v>21.119917999999998</c:v>
                </c:pt>
                <c:pt idx="79335">
                  <c:v>21.122672999999999</c:v>
                </c:pt>
                <c:pt idx="79336">
                  <c:v>21.123522000000001</c:v>
                </c:pt>
                <c:pt idx="79337">
                  <c:v>21.123716999999999</c:v>
                </c:pt>
                <c:pt idx="79338">
                  <c:v>21.126923000000001</c:v>
                </c:pt>
                <c:pt idx="79339">
                  <c:v>21.125969999999999</c:v>
                </c:pt>
                <c:pt idx="79340">
                  <c:v>21.125162</c:v>
                </c:pt>
                <c:pt idx="79341">
                  <c:v>21.124181</c:v>
                </c:pt>
                <c:pt idx="79342">
                  <c:v>21.119396999999999</c:v>
                </c:pt>
                <c:pt idx="79343">
                  <c:v>21.119218</c:v>
                </c:pt>
                <c:pt idx="79344">
                  <c:v>21.123127</c:v>
                </c:pt>
                <c:pt idx="79345">
                  <c:v>21.122001000000001</c:v>
                </c:pt>
                <c:pt idx="79346">
                  <c:v>21.119759999999999</c:v>
                </c:pt>
                <c:pt idx="79347">
                  <c:v>21.121734</c:v>
                </c:pt>
                <c:pt idx="79348">
                  <c:v>21.121766999999998</c:v>
                </c:pt>
                <c:pt idx="79349">
                  <c:v>21.118936000000001</c:v>
                </c:pt>
                <c:pt idx="79350">
                  <c:v>21.117395999999999</c:v>
                </c:pt>
                <c:pt idx="79351">
                  <c:v>21.118894999999998</c:v>
                </c:pt>
                <c:pt idx="79352">
                  <c:v>21.120229999999999</c:v>
                </c:pt>
                <c:pt idx="79353">
                  <c:v>21.118223</c:v>
                </c:pt>
                <c:pt idx="79354">
                  <c:v>21.116240000000001</c:v>
                </c:pt>
                <c:pt idx="79355">
                  <c:v>21.117135999999999</c:v>
                </c:pt>
                <c:pt idx="79356">
                  <c:v>21.118413</c:v>
                </c:pt>
                <c:pt idx="79357">
                  <c:v>21.118769</c:v>
                </c:pt>
                <c:pt idx="79358">
                  <c:v>21.120659</c:v>
                </c:pt>
                <c:pt idx="79359">
                  <c:v>21.120618</c:v>
                </c:pt>
                <c:pt idx="79360">
                  <c:v>21.119738999999999</c:v>
                </c:pt>
                <c:pt idx="79361">
                  <c:v>21.120832</c:v>
                </c:pt>
                <c:pt idx="79362">
                  <c:v>21.121079000000002</c:v>
                </c:pt>
                <c:pt idx="79363">
                  <c:v>21.118223</c:v>
                </c:pt>
                <c:pt idx="79364">
                  <c:v>21.118908999999999</c:v>
                </c:pt>
                <c:pt idx="79365">
                  <c:v>21.125191999999998</c:v>
                </c:pt>
                <c:pt idx="79366">
                  <c:v>21.125548999999999</c:v>
                </c:pt>
                <c:pt idx="79367">
                  <c:v>21.124307999999999</c:v>
                </c:pt>
                <c:pt idx="79368">
                  <c:v>21.130057999999998</c:v>
                </c:pt>
                <c:pt idx="79369">
                  <c:v>21.126984</c:v>
                </c:pt>
                <c:pt idx="79370">
                  <c:v>21.121887000000001</c:v>
                </c:pt>
                <c:pt idx="79371">
                  <c:v>21.131021</c:v>
                </c:pt>
                <c:pt idx="79372">
                  <c:v>21.136008</c:v>
                </c:pt>
                <c:pt idx="79373">
                  <c:v>21.132657999999999</c:v>
                </c:pt>
                <c:pt idx="79374">
                  <c:v>21.133745000000001</c:v>
                </c:pt>
                <c:pt idx="79375">
                  <c:v>21.138055000000001</c:v>
                </c:pt>
                <c:pt idx="79376">
                  <c:v>21.138268</c:v>
                </c:pt>
                <c:pt idx="79377">
                  <c:v>21.139285000000001</c:v>
                </c:pt>
                <c:pt idx="79378">
                  <c:v>21.143132999999999</c:v>
                </c:pt>
                <c:pt idx="79379">
                  <c:v>21.141036</c:v>
                </c:pt>
                <c:pt idx="79380">
                  <c:v>21.139889</c:v>
                </c:pt>
                <c:pt idx="79381">
                  <c:v>21.143438</c:v>
                </c:pt>
                <c:pt idx="79382">
                  <c:v>21.141908999999998</c:v>
                </c:pt>
                <c:pt idx="79383">
                  <c:v>21.139399999999998</c:v>
                </c:pt>
                <c:pt idx="79384">
                  <c:v>21.143151</c:v>
                </c:pt>
                <c:pt idx="79385">
                  <c:v>21.143916000000001</c:v>
                </c:pt>
                <c:pt idx="79386">
                  <c:v>21.140903000000002</c:v>
                </c:pt>
                <c:pt idx="79387">
                  <c:v>21.141316</c:v>
                </c:pt>
                <c:pt idx="79388">
                  <c:v>21.138458</c:v>
                </c:pt>
                <c:pt idx="79389">
                  <c:v>21.131792000000001</c:v>
                </c:pt>
                <c:pt idx="79390">
                  <c:v>21.134212000000002</c:v>
                </c:pt>
                <c:pt idx="79391">
                  <c:v>21.136171000000001</c:v>
                </c:pt>
                <c:pt idx="79392">
                  <c:v>21.133092000000001</c:v>
                </c:pt>
                <c:pt idx="79393">
                  <c:v>21.134592000000001</c:v>
                </c:pt>
                <c:pt idx="79394">
                  <c:v>21.136399000000001</c:v>
                </c:pt>
                <c:pt idx="79395">
                  <c:v>21.132159000000001</c:v>
                </c:pt>
                <c:pt idx="79396">
                  <c:v>21.129460000000002</c:v>
                </c:pt>
                <c:pt idx="79397">
                  <c:v>21.131868000000001</c:v>
                </c:pt>
                <c:pt idx="79398">
                  <c:v>21.133699</c:v>
                </c:pt>
                <c:pt idx="79399">
                  <c:v>21.135318000000002</c:v>
                </c:pt>
                <c:pt idx="79400">
                  <c:v>21.135622999999999</c:v>
                </c:pt>
                <c:pt idx="79401">
                  <c:v>21.132757999999999</c:v>
                </c:pt>
                <c:pt idx="79402">
                  <c:v>21.132180000000002</c:v>
                </c:pt>
                <c:pt idx="79403">
                  <c:v>21.133931</c:v>
                </c:pt>
                <c:pt idx="79404">
                  <c:v>21.133230999999999</c:v>
                </c:pt>
                <c:pt idx="79405">
                  <c:v>21.132104999999999</c:v>
                </c:pt>
                <c:pt idx="79406">
                  <c:v>21.134357999999999</c:v>
                </c:pt>
                <c:pt idx="79407">
                  <c:v>21.134191999999999</c:v>
                </c:pt>
                <c:pt idx="79408">
                  <c:v>21.130434999999999</c:v>
                </c:pt>
                <c:pt idx="79409">
                  <c:v>21.131497</c:v>
                </c:pt>
                <c:pt idx="79410">
                  <c:v>21.134789999999999</c:v>
                </c:pt>
                <c:pt idx="79411">
                  <c:v>21.136835000000001</c:v>
                </c:pt>
                <c:pt idx="79412">
                  <c:v>21.136583999999999</c:v>
                </c:pt>
                <c:pt idx="79413">
                  <c:v>21.131079</c:v>
                </c:pt>
                <c:pt idx="79414">
                  <c:v>21.132203000000001</c:v>
                </c:pt>
                <c:pt idx="79415">
                  <c:v>21.135103000000001</c:v>
                </c:pt>
                <c:pt idx="79416">
                  <c:v>21.132377000000002</c:v>
                </c:pt>
                <c:pt idx="79417">
                  <c:v>21.135154</c:v>
                </c:pt>
                <c:pt idx="79418">
                  <c:v>21.139644000000001</c:v>
                </c:pt>
                <c:pt idx="79419">
                  <c:v>21.139934</c:v>
                </c:pt>
                <c:pt idx="79420">
                  <c:v>21.139375999999999</c:v>
                </c:pt>
                <c:pt idx="79421">
                  <c:v>21.139337000000001</c:v>
                </c:pt>
                <c:pt idx="79422">
                  <c:v>21.141936999999999</c:v>
                </c:pt>
                <c:pt idx="79423">
                  <c:v>21.141103000000001</c:v>
                </c:pt>
                <c:pt idx="79424">
                  <c:v>21.135422999999999</c:v>
                </c:pt>
                <c:pt idx="79425">
                  <c:v>21.136707000000001</c:v>
                </c:pt>
                <c:pt idx="79426">
                  <c:v>21.142942999999999</c:v>
                </c:pt>
                <c:pt idx="79427">
                  <c:v>21.143737999999999</c:v>
                </c:pt>
                <c:pt idx="79428">
                  <c:v>21.143001999999999</c:v>
                </c:pt>
                <c:pt idx="79429">
                  <c:v>21.146908</c:v>
                </c:pt>
                <c:pt idx="79430">
                  <c:v>21.149234</c:v>
                </c:pt>
                <c:pt idx="79431">
                  <c:v>21.148129000000001</c:v>
                </c:pt>
                <c:pt idx="79432">
                  <c:v>21.143875000000001</c:v>
                </c:pt>
                <c:pt idx="79433">
                  <c:v>21.138521999999998</c:v>
                </c:pt>
                <c:pt idx="79434">
                  <c:v>21.142674</c:v>
                </c:pt>
                <c:pt idx="79435">
                  <c:v>21.150024999999999</c:v>
                </c:pt>
                <c:pt idx="79436">
                  <c:v>21.149145000000001</c:v>
                </c:pt>
                <c:pt idx="79437">
                  <c:v>21.145914000000001</c:v>
                </c:pt>
                <c:pt idx="79438">
                  <c:v>21.146467000000001</c:v>
                </c:pt>
                <c:pt idx="79439">
                  <c:v>21.149252000000001</c:v>
                </c:pt>
                <c:pt idx="79440">
                  <c:v>21.150138999999999</c:v>
                </c:pt>
                <c:pt idx="79441">
                  <c:v>21.150320000000001</c:v>
                </c:pt>
                <c:pt idx="79442">
                  <c:v>21.150075999999999</c:v>
                </c:pt>
                <c:pt idx="79443">
                  <c:v>21.144856000000001</c:v>
                </c:pt>
                <c:pt idx="79444">
                  <c:v>21.145101</c:v>
                </c:pt>
                <c:pt idx="79445">
                  <c:v>21.150675</c:v>
                </c:pt>
                <c:pt idx="79446">
                  <c:v>21.148928999999999</c:v>
                </c:pt>
                <c:pt idx="79447">
                  <c:v>21.146972999999999</c:v>
                </c:pt>
                <c:pt idx="79448">
                  <c:v>21.150255000000001</c:v>
                </c:pt>
                <c:pt idx="79449">
                  <c:v>21.151426000000001</c:v>
                </c:pt>
                <c:pt idx="79450">
                  <c:v>21.148008000000001</c:v>
                </c:pt>
                <c:pt idx="79451">
                  <c:v>21.147344</c:v>
                </c:pt>
                <c:pt idx="79452">
                  <c:v>21.149674000000001</c:v>
                </c:pt>
                <c:pt idx="79453">
                  <c:v>21.147704000000001</c:v>
                </c:pt>
                <c:pt idx="79454">
                  <c:v>21.145899</c:v>
                </c:pt>
                <c:pt idx="79455">
                  <c:v>21.148412</c:v>
                </c:pt>
                <c:pt idx="79456">
                  <c:v>21.149619000000001</c:v>
                </c:pt>
                <c:pt idx="79457">
                  <c:v>21.147648</c:v>
                </c:pt>
                <c:pt idx="79458">
                  <c:v>21.148247999999999</c:v>
                </c:pt>
                <c:pt idx="79459">
                  <c:v>21.149930999999999</c:v>
                </c:pt>
                <c:pt idx="79460">
                  <c:v>21.149360000000001</c:v>
                </c:pt>
                <c:pt idx="79461">
                  <c:v>21.148220999999999</c:v>
                </c:pt>
                <c:pt idx="79462">
                  <c:v>21.148686999999999</c:v>
                </c:pt>
                <c:pt idx="79463">
                  <c:v>21.152298999999999</c:v>
                </c:pt>
                <c:pt idx="79464">
                  <c:v>21.150096000000001</c:v>
                </c:pt>
                <c:pt idx="79465">
                  <c:v>21.143328</c:v>
                </c:pt>
                <c:pt idx="79466">
                  <c:v>21.146827999999999</c:v>
                </c:pt>
                <c:pt idx="79467">
                  <c:v>21.151074000000001</c:v>
                </c:pt>
                <c:pt idx="79468">
                  <c:v>21.148516000000001</c:v>
                </c:pt>
                <c:pt idx="79469">
                  <c:v>21.147639999999999</c:v>
                </c:pt>
                <c:pt idx="79470">
                  <c:v>21.146744999999999</c:v>
                </c:pt>
                <c:pt idx="79471">
                  <c:v>21.143826000000001</c:v>
                </c:pt>
                <c:pt idx="79472">
                  <c:v>21.139005999999998</c:v>
                </c:pt>
                <c:pt idx="79473">
                  <c:v>21.137353000000001</c:v>
                </c:pt>
                <c:pt idx="79474">
                  <c:v>21.143021000000001</c:v>
                </c:pt>
                <c:pt idx="79475">
                  <c:v>21.146476</c:v>
                </c:pt>
                <c:pt idx="79476">
                  <c:v>21.143585000000002</c:v>
                </c:pt>
                <c:pt idx="79477">
                  <c:v>21.144141999999999</c:v>
                </c:pt>
                <c:pt idx="79478">
                  <c:v>21.146885999999999</c:v>
                </c:pt>
                <c:pt idx="79479">
                  <c:v>21.146621</c:v>
                </c:pt>
                <c:pt idx="79480">
                  <c:v>21.148803000000001</c:v>
                </c:pt>
                <c:pt idx="79481">
                  <c:v>21.148630000000001</c:v>
                </c:pt>
                <c:pt idx="79482">
                  <c:v>21.146044</c:v>
                </c:pt>
                <c:pt idx="79483">
                  <c:v>21.146763</c:v>
                </c:pt>
                <c:pt idx="79484">
                  <c:v>21.147327000000001</c:v>
                </c:pt>
                <c:pt idx="79485">
                  <c:v>21.146377000000001</c:v>
                </c:pt>
                <c:pt idx="79486">
                  <c:v>21.15053</c:v>
                </c:pt>
                <c:pt idx="79487">
                  <c:v>21.154537999999999</c:v>
                </c:pt>
                <c:pt idx="79488">
                  <c:v>21.148108000000001</c:v>
                </c:pt>
                <c:pt idx="79489">
                  <c:v>21.144068999999998</c:v>
                </c:pt>
                <c:pt idx="79490">
                  <c:v>21.146857000000001</c:v>
                </c:pt>
                <c:pt idx="79491">
                  <c:v>21.149545</c:v>
                </c:pt>
                <c:pt idx="79492">
                  <c:v>21.157391000000001</c:v>
                </c:pt>
                <c:pt idx="79493">
                  <c:v>21.158991</c:v>
                </c:pt>
                <c:pt idx="79494">
                  <c:v>21.155919000000001</c:v>
                </c:pt>
                <c:pt idx="79495">
                  <c:v>21.159576999999999</c:v>
                </c:pt>
                <c:pt idx="79496">
                  <c:v>21.157015999999999</c:v>
                </c:pt>
                <c:pt idx="79497">
                  <c:v>21.151095999999999</c:v>
                </c:pt>
                <c:pt idx="79498">
                  <c:v>21.155325999999999</c:v>
                </c:pt>
                <c:pt idx="79499">
                  <c:v>21.155819000000001</c:v>
                </c:pt>
                <c:pt idx="79500">
                  <c:v>21.151924999999999</c:v>
                </c:pt>
                <c:pt idx="79501">
                  <c:v>21.155481000000002</c:v>
                </c:pt>
                <c:pt idx="79502">
                  <c:v>21.157965000000001</c:v>
                </c:pt>
                <c:pt idx="79503">
                  <c:v>21.154278999999999</c:v>
                </c:pt>
                <c:pt idx="79504">
                  <c:v>21.153473999999999</c:v>
                </c:pt>
                <c:pt idx="79505">
                  <c:v>21.153663999999999</c:v>
                </c:pt>
                <c:pt idx="79506">
                  <c:v>21.151949999999999</c:v>
                </c:pt>
                <c:pt idx="79507">
                  <c:v>21.154086</c:v>
                </c:pt>
                <c:pt idx="79508">
                  <c:v>21.156936999999999</c:v>
                </c:pt>
                <c:pt idx="79509">
                  <c:v>21.155629000000001</c:v>
                </c:pt>
                <c:pt idx="79510">
                  <c:v>21.155909000000001</c:v>
                </c:pt>
                <c:pt idx="79511">
                  <c:v>21.159358000000001</c:v>
                </c:pt>
                <c:pt idx="79512">
                  <c:v>21.158014000000001</c:v>
                </c:pt>
                <c:pt idx="79513">
                  <c:v>21.155408000000001</c:v>
                </c:pt>
                <c:pt idx="79514">
                  <c:v>21.158867000000001</c:v>
                </c:pt>
                <c:pt idx="79515">
                  <c:v>21.161154</c:v>
                </c:pt>
                <c:pt idx="79516">
                  <c:v>21.158370000000001</c:v>
                </c:pt>
                <c:pt idx="79517">
                  <c:v>21.156448999999999</c:v>
                </c:pt>
                <c:pt idx="79518">
                  <c:v>21.156974999999999</c:v>
                </c:pt>
                <c:pt idx="79519">
                  <c:v>21.158118000000002</c:v>
                </c:pt>
                <c:pt idx="79520">
                  <c:v>21.158526999999999</c:v>
                </c:pt>
                <c:pt idx="79521">
                  <c:v>21.158142999999999</c:v>
                </c:pt>
                <c:pt idx="79522">
                  <c:v>21.160104</c:v>
                </c:pt>
                <c:pt idx="79523">
                  <c:v>21.161307000000001</c:v>
                </c:pt>
                <c:pt idx="79524">
                  <c:v>21.161940999999999</c:v>
                </c:pt>
                <c:pt idx="79525">
                  <c:v>21.163989999999998</c:v>
                </c:pt>
                <c:pt idx="79526">
                  <c:v>21.163848999999999</c:v>
                </c:pt>
                <c:pt idx="79527">
                  <c:v>21.163824999999999</c:v>
                </c:pt>
                <c:pt idx="79528">
                  <c:v>21.163784</c:v>
                </c:pt>
                <c:pt idx="79529">
                  <c:v>21.160143000000001</c:v>
                </c:pt>
                <c:pt idx="79530">
                  <c:v>21.158294999999999</c:v>
                </c:pt>
                <c:pt idx="79531">
                  <c:v>21.15926</c:v>
                </c:pt>
                <c:pt idx="79532">
                  <c:v>21.158028000000002</c:v>
                </c:pt>
                <c:pt idx="79533">
                  <c:v>21.156162999999999</c:v>
                </c:pt>
                <c:pt idx="79534">
                  <c:v>21.157492000000001</c:v>
                </c:pt>
                <c:pt idx="79535">
                  <c:v>21.159412</c:v>
                </c:pt>
                <c:pt idx="79536">
                  <c:v>21.161754999999999</c:v>
                </c:pt>
                <c:pt idx="79537">
                  <c:v>21.161847999999999</c:v>
                </c:pt>
                <c:pt idx="79538">
                  <c:v>21.159053</c:v>
                </c:pt>
                <c:pt idx="79539">
                  <c:v>21.160695</c:v>
                </c:pt>
                <c:pt idx="79540">
                  <c:v>21.161332000000002</c:v>
                </c:pt>
                <c:pt idx="79541">
                  <c:v>21.15944</c:v>
                </c:pt>
                <c:pt idx="79542">
                  <c:v>21.160848000000001</c:v>
                </c:pt>
                <c:pt idx="79543">
                  <c:v>21.159022</c:v>
                </c:pt>
                <c:pt idx="79544">
                  <c:v>21.154674</c:v>
                </c:pt>
                <c:pt idx="79545">
                  <c:v>21.156233</c:v>
                </c:pt>
                <c:pt idx="79546">
                  <c:v>21.158404999999998</c:v>
                </c:pt>
                <c:pt idx="79547">
                  <c:v>21.159541000000001</c:v>
                </c:pt>
                <c:pt idx="79548">
                  <c:v>21.165324999999999</c:v>
                </c:pt>
                <c:pt idx="79549">
                  <c:v>21.169267999999999</c:v>
                </c:pt>
                <c:pt idx="79550">
                  <c:v>21.167107000000001</c:v>
                </c:pt>
                <c:pt idx="79551">
                  <c:v>21.167200000000001</c:v>
                </c:pt>
                <c:pt idx="79552">
                  <c:v>21.169021999999998</c:v>
                </c:pt>
                <c:pt idx="79553">
                  <c:v>21.169526000000001</c:v>
                </c:pt>
                <c:pt idx="79554">
                  <c:v>21.168918000000001</c:v>
                </c:pt>
                <c:pt idx="79555">
                  <c:v>21.166405999999998</c:v>
                </c:pt>
                <c:pt idx="79556">
                  <c:v>21.16544</c:v>
                </c:pt>
                <c:pt idx="79557">
                  <c:v>21.168616</c:v>
                </c:pt>
                <c:pt idx="79558">
                  <c:v>21.169599000000002</c:v>
                </c:pt>
                <c:pt idx="79559">
                  <c:v>21.165755000000001</c:v>
                </c:pt>
                <c:pt idx="79560">
                  <c:v>21.165960999999999</c:v>
                </c:pt>
                <c:pt idx="79561">
                  <c:v>21.169098000000002</c:v>
                </c:pt>
                <c:pt idx="79562">
                  <c:v>21.167047</c:v>
                </c:pt>
                <c:pt idx="79563">
                  <c:v>21.165842000000001</c:v>
                </c:pt>
                <c:pt idx="79564">
                  <c:v>21.171085000000001</c:v>
                </c:pt>
                <c:pt idx="79565">
                  <c:v>21.174237000000002</c:v>
                </c:pt>
                <c:pt idx="79566">
                  <c:v>21.170403</c:v>
                </c:pt>
                <c:pt idx="79567">
                  <c:v>21.167560000000002</c:v>
                </c:pt>
                <c:pt idx="79568">
                  <c:v>21.168161999999999</c:v>
                </c:pt>
                <c:pt idx="79569">
                  <c:v>21.167670999999999</c:v>
                </c:pt>
                <c:pt idx="79570">
                  <c:v>21.168865</c:v>
                </c:pt>
                <c:pt idx="79571">
                  <c:v>21.168939999999999</c:v>
                </c:pt>
                <c:pt idx="79572">
                  <c:v>21.166032999999999</c:v>
                </c:pt>
                <c:pt idx="79573">
                  <c:v>21.16581</c:v>
                </c:pt>
                <c:pt idx="79574">
                  <c:v>21.168243</c:v>
                </c:pt>
                <c:pt idx="79575">
                  <c:v>21.168326</c:v>
                </c:pt>
                <c:pt idx="79576">
                  <c:v>21.164210000000001</c:v>
                </c:pt>
                <c:pt idx="79577">
                  <c:v>21.164691000000001</c:v>
                </c:pt>
                <c:pt idx="79578">
                  <c:v>21.169923000000001</c:v>
                </c:pt>
                <c:pt idx="79579">
                  <c:v>21.169318000000001</c:v>
                </c:pt>
                <c:pt idx="79580">
                  <c:v>21.167203000000001</c:v>
                </c:pt>
                <c:pt idx="79581">
                  <c:v>21.170725999999998</c:v>
                </c:pt>
                <c:pt idx="79582">
                  <c:v>21.169995</c:v>
                </c:pt>
                <c:pt idx="79583">
                  <c:v>21.172825</c:v>
                </c:pt>
                <c:pt idx="79584">
                  <c:v>21.178156000000001</c:v>
                </c:pt>
                <c:pt idx="79585">
                  <c:v>21.174854</c:v>
                </c:pt>
                <c:pt idx="79586">
                  <c:v>21.175124</c:v>
                </c:pt>
                <c:pt idx="79587">
                  <c:v>21.177765999999998</c:v>
                </c:pt>
                <c:pt idx="79588">
                  <c:v>21.177952000000001</c:v>
                </c:pt>
                <c:pt idx="79589">
                  <c:v>21.177724999999999</c:v>
                </c:pt>
                <c:pt idx="79590">
                  <c:v>21.176977999999998</c:v>
                </c:pt>
                <c:pt idx="79591">
                  <c:v>21.176819999999999</c:v>
                </c:pt>
                <c:pt idx="79592">
                  <c:v>21.178594</c:v>
                </c:pt>
                <c:pt idx="79593">
                  <c:v>21.176606</c:v>
                </c:pt>
                <c:pt idx="79594">
                  <c:v>21.170247</c:v>
                </c:pt>
                <c:pt idx="79595">
                  <c:v>21.170877999999998</c:v>
                </c:pt>
                <c:pt idx="79596">
                  <c:v>21.175471000000002</c:v>
                </c:pt>
                <c:pt idx="79597">
                  <c:v>21.175253000000001</c:v>
                </c:pt>
                <c:pt idx="79598">
                  <c:v>21.172039999999999</c:v>
                </c:pt>
                <c:pt idx="79599">
                  <c:v>21.172335</c:v>
                </c:pt>
                <c:pt idx="79600">
                  <c:v>21.1752</c:v>
                </c:pt>
                <c:pt idx="79601">
                  <c:v>21.172944999999999</c:v>
                </c:pt>
                <c:pt idx="79602">
                  <c:v>21.167082000000001</c:v>
                </c:pt>
                <c:pt idx="79603">
                  <c:v>21.166383</c:v>
                </c:pt>
                <c:pt idx="79604">
                  <c:v>21.171344000000001</c:v>
                </c:pt>
                <c:pt idx="79605">
                  <c:v>21.17473</c:v>
                </c:pt>
                <c:pt idx="79606">
                  <c:v>21.172255</c:v>
                </c:pt>
                <c:pt idx="79607">
                  <c:v>21.171703999999998</c:v>
                </c:pt>
                <c:pt idx="79608">
                  <c:v>21.174315</c:v>
                </c:pt>
                <c:pt idx="79609">
                  <c:v>21.176145999999999</c:v>
                </c:pt>
                <c:pt idx="79610">
                  <c:v>21.178452</c:v>
                </c:pt>
                <c:pt idx="79611">
                  <c:v>21.176110999999999</c:v>
                </c:pt>
                <c:pt idx="79612">
                  <c:v>21.171351000000001</c:v>
                </c:pt>
                <c:pt idx="79613">
                  <c:v>21.174365999999999</c:v>
                </c:pt>
                <c:pt idx="79614">
                  <c:v>21.179663999999999</c:v>
                </c:pt>
                <c:pt idx="79615">
                  <c:v>21.179711000000001</c:v>
                </c:pt>
                <c:pt idx="79616">
                  <c:v>21.176832999999998</c:v>
                </c:pt>
                <c:pt idx="79617">
                  <c:v>21.176129</c:v>
                </c:pt>
                <c:pt idx="79618">
                  <c:v>21.178778999999999</c:v>
                </c:pt>
                <c:pt idx="79619">
                  <c:v>21.179183999999999</c:v>
                </c:pt>
                <c:pt idx="79620">
                  <c:v>21.178352</c:v>
                </c:pt>
                <c:pt idx="79621">
                  <c:v>21.17934</c:v>
                </c:pt>
                <c:pt idx="79622">
                  <c:v>21.180831000000001</c:v>
                </c:pt>
                <c:pt idx="79623">
                  <c:v>21.180717000000001</c:v>
                </c:pt>
                <c:pt idx="79624">
                  <c:v>21.175932</c:v>
                </c:pt>
                <c:pt idx="79625">
                  <c:v>21.173887000000001</c:v>
                </c:pt>
                <c:pt idx="79626">
                  <c:v>21.176518999999999</c:v>
                </c:pt>
                <c:pt idx="79627">
                  <c:v>21.178467999999999</c:v>
                </c:pt>
                <c:pt idx="79628">
                  <c:v>21.181006</c:v>
                </c:pt>
                <c:pt idx="79629">
                  <c:v>21.178654999999999</c:v>
                </c:pt>
                <c:pt idx="79630">
                  <c:v>21.176454</c:v>
                </c:pt>
                <c:pt idx="79631">
                  <c:v>21.179867000000002</c:v>
                </c:pt>
                <c:pt idx="79632">
                  <c:v>21.179172999999999</c:v>
                </c:pt>
                <c:pt idx="79633">
                  <c:v>21.176978999999999</c:v>
                </c:pt>
                <c:pt idx="79634">
                  <c:v>21.175751999999999</c:v>
                </c:pt>
                <c:pt idx="79635">
                  <c:v>21.174367</c:v>
                </c:pt>
                <c:pt idx="79636">
                  <c:v>21.177789000000001</c:v>
                </c:pt>
                <c:pt idx="79637">
                  <c:v>21.176438999999998</c:v>
                </c:pt>
                <c:pt idx="79638">
                  <c:v>21.171042</c:v>
                </c:pt>
                <c:pt idx="79639">
                  <c:v>21.174977999999999</c:v>
                </c:pt>
                <c:pt idx="79640">
                  <c:v>21.179855</c:v>
                </c:pt>
                <c:pt idx="79641">
                  <c:v>21.179922999999999</c:v>
                </c:pt>
                <c:pt idx="79642">
                  <c:v>21.181079</c:v>
                </c:pt>
                <c:pt idx="79643">
                  <c:v>21.182400000000001</c:v>
                </c:pt>
                <c:pt idx="79644">
                  <c:v>21.181228000000001</c:v>
                </c:pt>
                <c:pt idx="79645">
                  <c:v>21.179946000000001</c:v>
                </c:pt>
                <c:pt idx="79646">
                  <c:v>21.180544000000001</c:v>
                </c:pt>
                <c:pt idx="79647">
                  <c:v>21.181878000000001</c:v>
                </c:pt>
                <c:pt idx="79648">
                  <c:v>21.184173999999999</c:v>
                </c:pt>
                <c:pt idx="79649">
                  <c:v>21.185179000000002</c:v>
                </c:pt>
                <c:pt idx="79650">
                  <c:v>21.180128</c:v>
                </c:pt>
                <c:pt idx="79651">
                  <c:v>21.176069999999999</c:v>
                </c:pt>
                <c:pt idx="79652">
                  <c:v>21.183198000000001</c:v>
                </c:pt>
                <c:pt idx="79653">
                  <c:v>21.187987</c:v>
                </c:pt>
                <c:pt idx="79654">
                  <c:v>21.185216</c:v>
                </c:pt>
                <c:pt idx="79655">
                  <c:v>21.185092000000001</c:v>
                </c:pt>
                <c:pt idx="79656">
                  <c:v>21.187239999999999</c:v>
                </c:pt>
                <c:pt idx="79657">
                  <c:v>21.189595000000001</c:v>
                </c:pt>
                <c:pt idx="79658">
                  <c:v>21.191538999999999</c:v>
                </c:pt>
                <c:pt idx="79659">
                  <c:v>21.189247999999999</c:v>
                </c:pt>
                <c:pt idx="79660">
                  <c:v>21.189630000000001</c:v>
                </c:pt>
                <c:pt idx="79661">
                  <c:v>21.193254</c:v>
                </c:pt>
                <c:pt idx="79662">
                  <c:v>21.191533</c:v>
                </c:pt>
                <c:pt idx="79663">
                  <c:v>21.190380999999999</c:v>
                </c:pt>
                <c:pt idx="79664">
                  <c:v>21.193707</c:v>
                </c:pt>
                <c:pt idx="79665">
                  <c:v>21.194883000000001</c:v>
                </c:pt>
                <c:pt idx="79666">
                  <c:v>21.191789</c:v>
                </c:pt>
                <c:pt idx="79667">
                  <c:v>21.191441999999999</c:v>
                </c:pt>
                <c:pt idx="79668">
                  <c:v>21.194120000000002</c:v>
                </c:pt>
                <c:pt idx="79669">
                  <c:v>21.191616</c:v>
                </c:pt>
                <c:pt idx="79670">
                  <c:v>21.190338000000001</c:v>
                </c:pt>
                <c:pt idx="79671">
                  <c:v>21.194624000000001</c:v>
                </c:pt>
                <c:pt idx="79672">
                  <c:v>21.196594999999999</c:v>
                </c:pt>
                <c:pt idx="79673">
                  <c:v>21.196337</c:v>
                </c:pt>
                <c:pt idx="79674">
                  <c:v>21.194046</c:v>
                </c:pt>
                <c:pt idx="79675">
                  <c:v>21.188752000000001</c:v>
                </c:pt>
                <c:pt idx="79676">
                  <c:v>21.187349000000001</c:v>
                </c:pt>
                <c:pt idx="79677">
                  <c:v>21.190390000000001</c:v>
                </c:pt>
                <c:pt idx="79678">
                  <c:v>21.192155</c:v>
                </c:pt>
                <c:pt idx="79679">
                  <c:v>21.190767000000001</c:v>
                </c:pt>
                <c:pt idx="79680">
                  <c:v>21.187156000000002</c:v>
                </c:pt>
                <c:pt idx="79681">
                  <c:v>21.184505999999999</c:v>
                </c:pt>
                <c:pt idx="79682">
                  <c:v>21.188562000000001</c:v>
                </c:pt>
                <c:pt idx="79683">
                  <c:v>21.192352</c:v>
                </c:pt>
                <c:pt idx="79684">
                  <c:v>21.189003</c:v>
                </c:pt>
                <c:pt idx="79685">
                  <c:v>21.187287000000001</c:v>
                </c:pt>
                <c:pt idx="79686">
                  <c:v>21.188752000000001</c:v>
                </c:pt>
                <c:pt idx="79687">
                  <c:v>21.188502</c:v>
                </c:pt>
                <c:pt idx="79688">
                  <c:v>21.188089000000002</c:v>
                </c:pt>
                <c:pt idx="79689">
                  <c:v>21.189786000000002</c:v>
                </c:pt>
                <c:pt idx="79690">
                  <c:v>21.192385000000002</c:v>
                </c:pt>
                <c:pt idx="79691">
                  <c:v>21.193293000000001</c:v>
                </c:pt>
                <c:pt idx="79692">
                  <c:v>21.190138999999999</c:v>
                </c:pt>
                <c:pt idx="79693">
                  <c:v>21.188212</c:v>
                </c:pt>
                <c:pt idx="79694">
                  <c:v>21.190460999999999</c:v>
                </c:pt>
                <c:pt idx="79695">
                  <c:v>21.194051000000002</c:v>
                </c:pt>
                <c:pt idx="79696">
                  <c:v>21.194904000000001</c:v>
                </c:pt>
                <c:pt idx="79697">
                  <c:v>21.192329000000001</c:v>
                </c:pt>
                <c:pt idx="79698">
                  <c:v>21.191967999999999</c:v>
                </c:pt>
                <c:pt idx="79699">
                  <c:v>21.194413000000001</c:v>
                </c:pt>
                <c:pt idx="79700">
                  <c:v>21.191139</c:v>
                </c:pt>
                <c:pt idx="79701">
                  <c:v>21.188872</c:v>
                </c:pt>
                <c:pt idx="79702">
                  <c:v>21.192744000000001</c:v>
                </c:pt>
                <c:pt idx="79703">
                  <c:v>21.192233000000002</c:v>
                </c:pt>
                <c:pt idx="79704">
                  <c:v>21.191506</c:v>
                </c:pt>
                <c:pt idx="79705">
                  <c:v>21.196173999999999</c:v>
                </c:pt>
                <c:pt idx="79706">
                  <c:v>21.195112999999999</c:v>
                </c:pt>
                <c:pt idx="79707">
                  <c:v>21.192437999999999</c:v>
                </c:pt>
                <c:pt idx="79708">
                  <c:v>21.196148000000001</c:v>
                </c:pt>
                <c:pt idx="79709">
                  <c:v>21.19482</c:v>
                </c:pt>
                <c:pt idx="79710">
                  <c:v>21.192118000000001</c:v>
                </c:pt>
                <c:pt idx="79711">
                  <c:v>21.196369000000001</c:v>
                </c:pt>
                <c:pt idx="79712">
                  <c:v>21.197222</c:v>
                </c:pt>
                <c:pt idx="79713">
                  <c:v>21.191942000000001</c:v>
                </c:pt>
                <c:pt idx="79714">
                  <c:v>21.189878</c:v>
                </c:pt>
                <c:pt idx="79715">
                  <c:v>21.194144999999999</c:v>
                </c:pt>
                <c:pt idx="79716">
                  <c:v>21.197368999999998</c:v>
                </c:pt>
                <c:pt idx="79717">
                  <c:v>21.199504000000001</c:v>
                </c:pt>
                <c:pt idx="79718">
                  <c:v>21.198844999999999</c:v>
                </c:pt>
                <c:pt idx="79719">
                  <c:v>21.196432000000001</c:v>
                </c:pt>
                <c:pt idx="79720">
                  <c:v>21.199565</c:v>
                </c:pt>
                <c:pt idx="79721">
                  <c:v>21.200946999999999</c:v>
                </c:pt>
                <c:pt idx="79722">
                  <c:v>21.195827000000001</c:v>
                </c:pt>
                <c:pt idx="79723">
                  <c:v>21.193235999999999</c:v>
                </c:pt>
                <c:pt idx="79724">
                  <c:v>21.192511</c:v>
                </c:pt>
                <c:pt idx="79725">
                  <c:v>21.192060000000001</c:v>
                </c:pt>
                <c:pt idx="79726">
                  <c:v>21.195903999999999</c:v>
                </c:pt>
                <c:pt idx="79727">
                  <c:v>21.197223000000001</c:v>
                </c:pt>
                <c:pt idx="79728">
                  <c:v>21.195322999999998</c:v>
                </c:pt>
                <c:pt idx="79729">
                  <c:v>21.195387</c:v>
                </c:pt>
                <c:pt idx="79730">
                  <c:v>21.193508999999999</c:v>
                </c:pt>
                <c:pt idx="79731">
                  <c:v>21.191849000000001</c:v>
                </c:pt>
                <c:pt idx="79732">
                  <c:v>21.194229</c:v>
                </c:pt>
                <c:pt idx="79733">
                  <c:v>21.196757999999999</c:v>
                </c:pt>
                <c:pt idx="79734">
                  <c:v>21.199394999999999</c:v>
                </c:pt>
                <c:pt idx="79735">
                  <c:v>21.202197999999999</c:v>
                </c:pt>
                <c:pt idx="79736">
                  <c:v>21.205031000000002</c:v>
                </c:pt>
                <c:pt idx="79737">
                  <c:v>21.209036999999999</c:v>
                </c:pt>
                <c:pt idx="79738">
                  <c:v>21.207485999999999</c:v>
                </c:pt>
                <c:pt idx="79739">
                  <c:v>21.203544999999998</c:v>
                </c:pt>
                <c:pt idx="79740">
                  <c:v>21.202618999999999</c:v>
                </c:pt>
                <c:pt idx="79741">
                  <c:v>21.202503</c:v>
                </c:pt>
                <c:pt idx="79742">
                  <c:v>21.200710999999998</c:v>
                </c:pt>
                <c:pt idx="79743">
                  <c:v>21.198509000000001</c:v>
                </c:pt>
                <c:pt idx="79744">
                  <c:v>21.201039000000002</c:v>
                </c:pt>
                <c:pt idx="79745">
                  <c:v>21.203866999999999</c:v>
                </c:pt>
                <c:pt idx="79746">
                  <c:v>21.198951000000001</c:v>
                </c:pt>
                <c:pt idx="79747">
                  <c:v>21.196278</c:v>
                </c:pt>
                <c:pt idx="79748">
                  <c:v>21.200744</c:v>
                </c:pt>
                <c:pt idx="79749">
                  <c:v>21.200821000000001</c:v>
                </c:pt>
                <c:pt idx="79750">
                  <c:v>21.197127999999999</c:v>
                </c:pt>
                <c:pt idx="79751">
                  <c:v>21.197765</c:v>
                </c:pt>
                <c:pt idx="79752">
                  <c:v>21.198891</c:v>
                </c:pt>
                <c:pt idx="79753">
                  <c:v>21.201122000000002</c:v>
                </c:pt>
                <c:pt idx="79754">
                  <c:v>21.206213999999999</c:v>
                </c:pt>
                <c:pt idx="79755">
                  <c:v>21.204203</c:v>
                </c:pt>
                <c:pt idx="79756">
                  <c:v>21.200724999999998</c:v>
                </c:pt>
                <c:pt idx="79757">
                  <c:v>21.205672</c:v>
                </c:pt>
                <c:pt idx="79758">
                  <c:v>21.208048999999999</c:v>
                </c:pt>
                <c:pt idx="79759">
                  <c:v>21.205245000000001</c:v>
                </c:pt>
                <c:pt idx="79760">
                  <c:v>21.206199999999999</c:v>
                </c:pt>
                <c:pt idx="79761">
                  <c:v>21.207121999999998</c:v>
                </c:pt>
                <c:pt idx="79762">
                  <c:v>21.206154000000002</c:v>
                </c:pt>
                <c:pt idx="79763">
                  <c:v>21.206627000000001</c:v>
                </c:pt>
                <c:pt idx="79764">
                  <c:v>21.205715999999999</c:v>
                </c:pt>
                <c:pt idx="79765">
                  <c:v>21.202437</c:v>
                </c:pt>
                <c:pt idx="79766">
                  <c:v>21.201643000000001</c:v>
                </c:pt>
                <c:pt idx="79767">
                  <c:v>21.204039000000002</c:v>
                </c:pt>
                <c:pt idx="79768">
                  <c:v>21.204746</c:v>
                </c:pt>
                <c:pt idx="79769">
                  <c:v>21.205209</c:v>
                </c:pt>
                <c:pt idx="79770">
                  <c:v>21.208742999999998</c:v>
                </c:pt>
                <c:pt idx="79771">
                  <c:v>21.209775</c:v>
                </c:pt>
                <c:pt idx="79772">
                  <c:v>21.205110000000001</c:v>
                </c:pt>
                <c:pt idx="79773">
                  <c:v>21.209195000000001</c:v>
                </c:pt>
                <c:pt idx="79774">
                  <c:v>21.217185000000001</c:v>
                </c:pt>
                <c:pt idx="79775">
                  <c:v>21.212308</c:v>
                </c:pt>
                <c:pt idx="79776">
                  <c:v>21.208197999999999</c:v>
                </c:pt>
                <c:pt idx="79777">
                  <c:v>21.210415999999999</c:v>
                </c:pt>
                <c:pt idx="79778">
                  <c:v>21.20946</c:v>
                </c:pt>
                <c:pt idx="79779">
                  <c:v>21.210374000000002</c:v>
                </c:pt>
                <c:pt idx="79780">
                  <c:v>21.210343000000002</c:v>
                </c:pt>
                <c:pt idx="79781">
                  <c:v>21.206804999999999</c:v>
                </c:pt>
                <c:pt idx="79782">
                  <c:v>21.209641000000001</c:v>
                </c:pt>
                <c:pt idx="79783">
                  <c:v>21.212402000000001</c:v>
                </c:pt>
                <c:pt idx="79784">
                  <c:v>21.207744999999999</c:v>
                </c:pt>
                <c:pt idx="79785">
                  <c:v>21.205309</c:v>
                </c:pt>
                <c:pt idx="79786">
                  <c:v>21.202991999999998</c:v>
                </c:pt>
                <c:pt idx="79787">
                  <c:v>21.201514</c:v>
                </c:pt>
                <c:pt idx="79788">
                  <c:v>21.206271999999998</c:v>
                </c:pt>
                <c:pt idx="79789">
                  <c:v>21.208062999999999</c:v>
                </c:pt>
                <c:pt idx="79790">
                  <c:v>21.204552</c:v>
                </c:pt>
                <c:pt idx="79791">
                  <c:v>21.202245999999999</c:v>
                </c:pt>
                <c:pt idx="79792">
                  <c:v>21.201167000000002</c:v>
                </c:pt>
                <c:pt idx="79793">
                  <c:v>21.204985000000001</c:v>
                </c:pt>
                <c:pt idx="79794">
                  <c:v>21.212257999999999</c:v>
                </c:pt>
                <c:pt idx="79795">
                  <c:v>21.213927000000002</c:v>
                </c:pt>
                <c:pt idx="79796">
                  <c:v>21.211428000000002</c:v>
                </c:pt>
                <c:pt idx="79797">
                  <c:v>21.212032000000001</c:v>
                </c:pt>
                <c:pt idx="79798">
                  <c:v>21.215461000000001</c:v>
                </c:pt>
                <c:pt idx="79799">
                  <c:v>21.215540000000001</c:v>
                </c:pt>
                <c:pt idx="79800">
                  <c:v>21.21519</c:v>
                </c:pt>
                <c:pt idx="79801">
                  <c:v>21.218245</c:v>
                </c:pt>
                <c:pt idx="79802">
                  <c:v>21.219676</c:v>
                </c:pt>
                <c:pt idx="79803">
                  <c:v>21.220347</c:v>
                </c:pt>
                <c:pt idx="79804">
                  <c:v>21.221309999999999</c:v>
                </c:pt>
                <c:pt idx="79805">
                  <c:v>21.222073000000002</c:v>
                </c:pt>
                <c:pt idx="79806">
                  <c:v>21.220714999999998</c:v>
                </c:pt>
                <c:pt idx="79807">
                  <c:v>21.213652</c:v>
                </c:pt>
                <c:pt idx="79808">
                  <c:v>21.210576</c:v>
                </c:pt>
                <c:pt idx="79809">
                  <c:v>21.215734999999999</c:v>
                </c:pt>
                <c:pt idx="79810">
                  <c:v>21.21659</c:v>
                </c:pt>
                <c:pt idx="79811">
                  <c:v>21.214905000000002</c:v>
                </c:pt>
                <c:pt idx="79812">
                  <c:v>21.218008000000001</c:v>
                </c:pt>
                <c:pt idx="79813">
                  <c:v>21.219494000000001</c:v>
                </c:pt>
                <c:pt idx="79814">
                  <c:v>21.219259000000001</c:v>
                </c:pt>
                <c:pt idx="79815">
                  <c:v>21.219978000000001</c:v>
                </c:pt>
                <c:pt idx="79816">
                  <c:v>21.214328999999999</c:v>
                </c:pt>
                <c:pt idx="79817">
                  <c:v>21.212630000000001</c:v>
                </c:pt>
                <c:pt idx="79818">
                  <c:v>21.218706999999998</c:v>
                </c:pt>
                <c:pt idx="79819">
                  <c:v>21.220386999999999</c:v>
                </c:pt>
                <c:pt idx="79820">
                  <c:v>21.219593</c:v>
                </c:pt>
                <c:pt idx="79821">
                  <c:v>21.219763</c:v>
                </c:pt>
                <c:pt idx="79822">
                  <c:v>21.218077999999998</c:v>
                </c:pt>
                <c:pt idx="79823">
                  <c:v>21.21866</c:v>
                </c:pt>
                <c:pt idx="79824">
                  <c:v>21.223443</c:v>
                </c:pt>
                <c:pt idx="79825">
                  <c:v>21.225163999999999</c:v>
                </c:pt>
                <c:pt idx="79826">
                  <c:v>21.22212</c:v>
                </c:pt>
                <c:pt idx="79827">
                  <c:v>21.219673</c:v>
                </c:pt>
                <c:pt idx="79828">
                  <c:v>21.218048</c:v>
                </c:pt>
                <c:pt idx="79829">
                  <c:v>21.217374</c:v>
                </c:pt>
                <c:pt idx="79830">
                  <c:v>21.218734000000001</c:v>
                </c:pt>
                <c:pt idx="79831">
                  <c:v>21.220839000000002</c:v>
                </c:pt>
                <c:pt idx="79832">
                  <c:v>21.221519000000001</c:v>
                </c:pt>
                <c:pt idx="79833">
                  <c:v>21.220637</c:v>
                </c:pt>
                <c:pt idx="79834">
                  <c:v>21.219792000000002</c:v>
                </c:pt>
                <c:pt idx="79835">
                  <c:v>21.220451000000001</c:v>
                </c:pt>
                <c:pt idx="79836">
                  <c:v>21.217934</c:v>
                </c:pt>
                <c:pt idx="79837">
                  <c:v>21.217690999999999</c:v>
                </c:pt>
                <c:pt idx="79838">
                  <c:v>21.219289</c:v>
                </c:pt>
                <c:pt idx="79839">
                  <c:v>21.217537</c:v>
                </c:pt>
                <c:pt idx="79840">
                  <c:v>21.216892000000001</c:v>
                </c:pt>
                <c:pt idx="79841">
                  <c:v>21.216391999999999</c:v>
                </c:pt>
                <c:pt idx="79842">
                  <c:v>21.214223</c:v>
                </c:pt>
                <c:pt idx="79843">
                  <c:v>21.214898999999999</c:v>
                </c:pt>
                <c:pt idx="79844">
                  <c:v>21.215264000000001</c:v>
                </c:pt>
                <c:pt idx="79845">
                  <c:v>21.214490000000001</c:v>
                </c:pt>
                <c:pt idx="79846">
                  <c:v>21.216729999999998</c:v>
                </c:pt>
                <c:pt idx="79847">
                  <c:v>21.219374999999999</c:v>
                </c:pt>
                <c:pt idx="79848">
                  <c:v>21.215312999999998</c:v>
                </c:pt>
                <c:pt idx="79849">
                  <c:v>21.213715000000001</c:v>
                </c:pt>
                <c:pt idx="79850">
                  <c:v>21.219342000000001</c:v>
                </c:pt>
                <c:pt idx="79851">
                  <c:v>21.221888</c:v>
                </c:pt>
                <c:pt idx="79852">
                  <c:v>21.219118999999999</c:v>
                </c:pt>
                <c:pt idx="79853">
                  <c:v>21.219432999999999</c:v>
                </c:pt>
                <c:pt idx="79854">
                  <c:v>21.218434999999999</c:v>
                </c:pt>
                <c:pt idx="79855">
                  <c:v>21.216065</c:v>
                </c:pt>
                <c:pt idx="79856">
                  <c:v>21.224219000000002</c:v>
                </c:pt>
                <c:pt idx="79857">
                  <c:v>21.229737</c:v>
                </c:pt>
                <c:pt idx="79858">
                  <c:v>21.226237000000001</c:v>
                </c:pt>
                <c:pt idx="79859">
                  <c:v>21.231459999999998</c:v>
                </c:pt>
                <c:pt idx="79860">
                  <c:v>21.233429999999998</c:v>
                </c:pt>
                <c:pt idx="79861">
                  <c:v>21.227107</c:v>
                </c:pt>
                <c:pt idx="79862">
                  <c:v>21.225883</c:v>
                </c:pt>
                <c:pt idx="79863">
                  <c:v>21.229063</c:v>
                </c:pt>
                <c:pt idx="79864">
                  <c:v>21.227209999999999</c:v>
                </c:pt>
                <c:pt idx="79865">
                  <c:v>21.222598999999999</c:v>
                </c:pt>
                <c:pt idx="79866">
                  <c:v>21.223996</c:v>
                </c:pt>
                <c:pt idx="79867">
                  <c:v>21.227034</c:v>
                </c:pt>
                <c:pt idx="79868">
                  <c:v>21.226351999999999</c:v>
                </c:pt>
                <c:pt idx="79869">
                  <c:v>21.225404999999999</c:v>
                </c:pt>
                <c:pt idx="79870">
                  <c:v>21.223711999999999</c:v>
                </c:pt>
                <c:pt idx="79871">
                  <c:v>21.224104000000001</c:v>
                </c:pt>
                <c:pt idx="79872">
                  <c:v>21.227491000000001</c:v>
                </c:pt>
                <c:pt idx="79873">
                  <c:v>21.224969999999999</c:v>
                </c:pt>
                <c:pt idx="79874">
                  <c:v>21.222792999999999</c:v>
                </c:pt>
                <c:pt idx="79875">
                  <c:v>21.227871</c:v>
                </c:pt>
                <c:pt idx="79876">
                  <c:v>21.23246</c:v>
                </c:pt>
                <c:pt idx="79877">
                  <c:v>21.228068</c:v>
                </c:pt>
                <c:pt idx="79878">
                  <c:v>21.220649999999999</c:v>
                </c:pt>
                <c:pt idx="79879">
                  <c:v>21.223901000000001</c:v>
                </c:pt>
                <c:pt idx="79880">
                  <c:v>21.229938000000001</c:v>
                </c:pt>
                <c:pt idx="79881">
                  <c:v>21.227395000000001</c:v>
                </c:pt>
                <c:pt idx="79882">
                  <c:v>21.225821</c:v>
                </c:pt>
                <c:pt idx="79883">
                  <c:v>21.230342</c:v>
                </c:pt>
                <c:pt idx="79884">
                  <c:v>21.232807000000001</c:v>
                </c:pt>
                <c:pt idx="79885">
                  <c:v>21.231681999999999</c:v>
                </c:pt>
                <c:pt idx="79886">
                  <c:v>21.228522999999999</c:v>
                </c:pt>
                <c:pt idx="79887">
                  <c:v>21.226153</c:v>
                </c:pt>
                <c:pt idx="79888">
                  <c:v>21.227716999999998</c:v>
                </c:pt>
                <c:pt idx="79889">
                  <c:v>21.231656000000001</c:v>
                </c:pt>
                <c:pt idx="79890">
                  <c:v>21.231259999999999</c:v>
                </c:pt>
                <c:pt idx="79891">
                  <c:v>21.226800000000001</c:v>
                </c:pt>
                <c:pt idx="79892">
                  <c:v>21.227499999999999</c:v>
                </c:pt>
                <c:pt idx="79893">
                  <c:v>21.231662</c:v>
                </c:pt>
                <c:pt idx="79894">
                  <c:v>21.230684</c:v>
                </c:pt>
                <c:pt idx="79895">
                  <c:v>21.229313000000001</c:v>
                </c:pt>
                <c:pt idx="79896">
                  <c:v>21.233218000000001</c:v>
                </c:pt>
                <c:pt idx="79897">
                  <c:v>21.234065000000001</c:v>
                </c:pt>
                <c:pt idx="79898">
                  <c:v>21.229973999999999</c:v>
                </c:pt>
                <c:pt idx="79899">
                  <c:v>21.230506999999999</c:v>
                </c:pt>
                <c:pt idx="79900">
                  <c:v>21.235536</c:v>
                </c:pt>
                <c:pt idx="79901">
                  <c:v>21.238686000000001</c:v>
                </c:pt>
                <c:pt idx="79902">
                  <c:v>21.23854</c:v>
                </c:pt>
                <c:pt idx="79903">
                  <c:v>21.23997</c:v>
                </c:pt>
                <c:pt idx="79904">
                  <c:v>21.240932999999998</c:v>
                </c:pt>
                <c:pt idx="79905">
                  <c:v>21.238047999999999</c:v>
                </c:pt>
                <c:pt idx="79906">
                  <c:v>21.236322999999999</c:v>
                </c:pt>
                <c:pt idx="79907">
                  <c:v>21.235968</c:v>
                </c:pt>
                <c:pt idx="79908">
                  <c:v>21.235068999999999</c:v>
                </c:pt>
                <c:pt idx="79909">
                  <c:v>21.236467999999999</c:v>
                </c:pt>
                <c:pt idx="79910">
                  <c:v>21.237304999999999</c:v>
                </c:pt>
                <c:pt idx="79911">
                  <c:v>21.237272999999998</c:v>
                </c:pt>
                <c:pt idx="79912">
                  <c:v>21.238077000000001</c:v>
                </c:pt>
                <c:pt idx="79913">
                  <c:v>21.240209</c:v>
                </c:pt>
                <c:pt idx="79914">
                  <c:v>21.238562000000002</c:v>
                </c:pt>
                <c:pt idx="79915">
                  <c:v>21.236611</c:v>
                </c:pt>
                <c:pt idx="79916">
                  <c:v>21.240310000000001</c:v>
                </c:pt>
                <c:pt idx="79917">
                  <c:v>21.243106000000001</c:v>
                </c:pt>
                <c:pt idx="79918">
                  <c:v>21.244368000000001</c:v>
                </c:pt>
                <c:pt idx="79919">
                  <c:v>21.247561000000001</c:v>
                </c:pt>
                <c:pt idx="79920">
                  <c:v>21.251823999999999</c:v>
                </c:pt>
                <c:pt idx="79921">
                  <c:v>21.253043000000002</c:v>
                </c:pt>
                <c:pt idx="79922">
                  <c:v>21.247934000000001</c:v>
                </c:pt>
                <c:pt idx="79923">
                  <c:v>21.248166999999999</c:v>
                </c:pt>
                <c:pt idx="79924">
                  <c:v>21.253779000000002</c:v>
                </c:pt>
                <c:pt idx="79925">
                  <c:v>21.244976000000001</c:v>
                </c:pt>
                <c:pt idx="79926">
                  <c:v>21.233772999999999</c:v>
                </c:pt>
                <c:pt idx="79927">
                  <c:v>21.240048999999999</c:v>
                </c:pt>
                <c:pt idx="79928">
                  <c:v>21.235102999999999</c:v>
                </c:pt>
                <c:pt idx="79929">
                  <c:v>21.227222000000001</c:v>
                </c:pt>
                <c:pt idx="79930">
                  <c:v>21.234772</c:v>
                </c:pt>
                <c:pt idx="79931">
                  <c:v>21.237273999999999</c:v>
                </c:pt>
                <c:pt idx="79932">
                  <c:v>21.235751</c:v>
                </c:pt>
                <c:pt idx="79933">
                  <c:v>21.238620000000001</c:v>
                </c:pt>
                <c:pt idx="79934">
                  <c:v>21.236301999999998</c:v>
                </c:pt>
                <c:pt idx="79935">
                  <c:v>21.231708999999999</c:v>
                </c:pt>
                <c:pt idx="79936">
                  <c:v>21.232986</c:v>
                </c:pt>
                <c:pt idx="79937">
                  <c:v>21.236864000000001</c:v>
                </c:pt>
                <c:pt idx="79938">
                  <c:v>21.236882000000001</c:v>
                </c:pt>
                <c:pt idx="79939">
                  <c:v>21.238700999999999</c:v>
                </c:pt>
                <c:pt idx="79940">
                  <c:v>21.246359999999999</c:v>
                </c:pt>
                <c:pt idx="79941">
                  <c:v>21.251187000000002</c:v>
                </c:pt>
                <c:pt idx="79942">
                  <c:v>21.251639000000001</c:v>
                </c:pt>
                <c:pt idx="79943">
                  <c:v>21.251930999999999</c:v>
                </c:pt>
                <c:pt idx="79944">
                  <c:v>21.249482</c:v>
                </c:pt>
                <c:pt idx="79945">
                  <c:v>21.247282999999999</c:v>
                </c:pt>
                <c:pt idx="79946">
                  <c:v>21.252087</c:v>
                </c:pt>
                <c:pt idx="79947">
                  <c:v>21.253741000000002</c:v>
                </c:pt>
                <c:pt idx="79948">
                  <c:v>21.248988000000001</c:v>
                </c:pt>
                <c:pt idx="79949">
                  <c:v>21.249856999999999</c:v>
                </c:pt>
                <c:pt idx="79950">
                  <c:v>21.250693999999999</c:v>
                </c:pt>
                <c:pt idx="79951">
                  <c:v>21.246524999999998</c:v>
                </c:pt>
                <c:pt idx="79952">
                  <c:v>21.24935</c:v>
                </c:pt>
                <c:pt idx="79953">
                  <c:v>21.257186999999998</c:v>
                </c:pt>
                <c:pt idx="79954">
                  <c:v>21.254009</c:v>
                </c:pt>
                <c:pt idx="79955">
                  <c:v>21.246767999999999</c:v>
                </c:pt>
                <c:pt idx="79956">
                  <c:v>21.246234000000001</c:v>
                </c:pt>
                <c:pt idx="79957">
                  <c:v>21.249006000000001</c:v>
                </c:pt>
                <c:pt idx="79958">
                  <c:v>21.253091000000001</c:v>
                </c:pt>
                <c:pt idx="79959">
                  <c:v>21.255458000000001</c:v>
                </c:pt>
                <c:pt idx="79960">
                  <c:v>21.253822</c:v>
                </c:pt>
                <c:pt idx="79961">
                  <c:v>21.252369000000002</c:v>
                </c:pt>
                <c:pt idx="79962">
                  <c:v>21.253782000000001</c:v>
                </c:pt>
                <c:pt idx="79963">
                  <c:v>21.253978</c:v>
                </c:pt>
                <c:pt idx="79964">
                  <c:v>21.248764000000001</c:v>
                </c:pt>
                <c:pt idx="79965">
                  <c:v>21.245159999999998</c:v>
                </c:pt>
                <c:pt idx="79966">
                  <c:v>21.247578000000001</c:v>
                </c:pt>
                <c:pt idx="79967">
                  <c:v>21.249589</c:v>
                </c:pt>
                <c:pt idx="79968">
                  <c:v>21.251358</c:v>
                </c:pt>
                <c:pt idx="79969">
                  <c:v>21.257605000000002</c:v>
                </c:pt>
                <c:pt idx="79970">
                  <c:v>21.259636</c:v>
                </c:pt>
                <c:pt idx="79971">
                  <c:v>21.257667999999999</c:v>
                </c:pt>
                <c:pt idx="79972">
                  <c:v>21.259139000000001</c:v>
                </c:pt>
                <c:pt idx="79973">
                  <c:v>21.260954000000002</c:v>
                </c:pt>
                <c:pt idx="79974">
                  <c:v>21.25985</c:v>
                </c:pt>
                <c:pt idx="79975">
                  <c:v>21.255133000000001</c:v>
                </c:pt>
                <c:pt idx="79976">
                  <c:v>21.250171000000002</c:v>
                </c:pt>
                <c:pt idx="79977">
                  <c:v>21.248953</c:v>
                </c:pt>
                <c:pt idx="79978">
                  <c:v>21.251791999999998</c:v>
                </c:pt>
                <c:pt idx="79979">
                  <c:v>21.256055</c:v>
                </c:pt>
                <c:pt idx="79980">
                  <c:v>21.256924000000001</c:v>
                </c:pt>
                <c:pt idx="79981">
                  <c:v>21.256174000000001</c:v>
                </c:pt>
                <c:pt idx="79982">
                  <c:v>21.256070000000001</c:v>
                </c:pt>
                <c:pt idx="79983">
                  <c:v>21.255078000000001</c:v>
                </c:pt>
                <c:pt idx="79984">
                  <c:v>21.254919999999998</c:v>
                </c:pt>
                <c:pt idx="79985">
                  <c:v>21.256008999999999</c:v>
                </c:pt>
                <c:pt idx="79986">
                  <c:v>21.256228</c:v>
                </c:pt>
                <c:pt idx="79987">
                  <c:v>21.258679000000001</c:v>
                </c:pt>
                <c:pt idx="79988">
                  <c:v>21.258925999999999</c:v>
                </c:pt>
                <c:pt idx="79989">
                  <c:v>21.255510999999998</c:v>
                </c:pt>
                <c:pt idx="79990">
                  <c:v>21.254422000000002</c:v>
                </c:pt>
                <c:pt idx="79991">
                  <c:v>21.256457999999999</c:v>
                </c:pt>
                <c:pt idx="79992">
                  <c:v>21.256426000000001</c:v>
                </c:pt>
                <c:pt idx="79993">
                  <c:v>21.254646000000001</c:v>
                </c:pt>
                <c:pt idx="79994">
                  <c:v>21.253602999999998</c:v>
                </c:pt>
                <c:pt idx="79995">
                  <c:v>21.254397000000001</c:v>
                </c:pt>
                <c:pt idx="79996">
                  <c:v>21.254625999999998</c:v>
                </c:pt>
                <c:pt idx="79997">
                  <c:v>21.250893999999999</c:v>
                </c:pt>
                <c:pt idx="79998">
                  <c:v>21.249993</c:v>
                </c:pt>
                <c:pt idx="79999">
                  <c:v>21.256463</c:v>
                </c:pt>
                <c:pt idx="80000">
                  <c:v>21.258223000000001</c:v>
                </c:pt>
                <c:pt idx="80001">
                  <c:v>21.255433</c:v>
                </c:pt>
                <c:pt idx="80002">
                  <c:v>21.252897000000001</c:v>
                </c:pt>
                <c:pt idx="80003">
                  <c:v>21.252755000000001</c:v>
                </c:pt>
                <c:pt idx="80004">
                  <c:v>21.255444000000001</c:v>
                </c:pt>
                <c:pt idx="80005">
                  <c:v>21.254107000000001</c:v>
                </c:pt>
                <c:pt idx="80006">
                  <c:v>21.251439000000001</c:v>
                </c:pt>
                <c:pt idx="80007">
                  <c:v>21.253782000000001</c:v>
                </c:pt>
                <c:pt idx="80008">
                  <c:v>21.255019999999998</c:v>
                </c:pt>
                <c:pt idx="80009">
                  <c:v>21.254670999999998</c:v>
                </c:pt>
                <c:pt idx="80010">
                  <c:v>21.255875</c:v>
                </c:pt>
                <c:pt idx="80011">
                  <c:v>21.254708000000001</c:v>
                </c:pt>
                <c:pt idx="80012">
                  <c:v>21.254574000000002</c:v>
                </c:pt>
                <c:pt idx="80013">
                  <c:v>21.25874</c:v>
                </c:pt>
                <c:pt idx="80014">
                  <c:v>21.259916</c:v>
                </c:pt>
                <c:pt idx="80015">
                  <c:v>21.258262999999999</c:v>
                </c:pt>
                <c:pt idx="80016">
                  <c:v>21.256050999999999</c:v>
                </c:pt>
                <c:pt idx="80017">
                  <c:v>21.255651</c:v>
                </c:pt>
                <c:pt idx="80018">
                  <c:v>21.258112000000001</c:v>
                </c:pt>
                <c:pt idx="80019">
                  <c:v>21.258973000000001</c:v>
                </c:pt>
                <c:pt idx="80020">
                  <c:v>21.258749999999999</c:v>
                </c:pt>
                <c:pt idx="80021">
                  <c:v>21.262274999999999</c:v>
                </c:pt>
                <c:pt idx="80022">
                  <c:v>21.26276</c:v>
                </c:pt>
                <c:pt idx="80023">
                  <c:v>21.256959999999999</c:v>
                </c:pt>
                <c:pt idx="80024">
                  <c:v>21.256422000000001</c:v>
                </c:pt>
                <c:pt idx="80025">
                  <c:v>21.262146999999999</c:v>
                </c:pt>
                <c:pt idx="80026">
                  <c:v>21.262532</c:v>
                </c:pt>
                <c:pt idx="80027">
                  <c:v>21.259475999999999</c:v>
                </c:pt>
                <c:pt idx="80028">
                  <c:v>21.257914</c:v>
                </c:pt>
                <c:pt idx="80029">
                  <c:v>21.257459999999998</c:v>
                </c:pt>
                <c:pt idx="80030">
                  <c:v>21.256855999999999</c:v>
                </c:pt>
                <c:pt idx="80031">
                  <c:v>21.257397999999998</c:v>
                </c:pt>
                <c:pt idx="80032">
                  <c:v>21.260045000000002</c:v>
                </c:pt>
                <c:pt idx="80033">
                  <c:v>21.261386999999999</c:v>
                </c:pt>
                <c:pt idx="80034">
                  <c:v>21.263100000000001</c:v>
                </c:pt>
                <c:pt idx="80035">
                  <c:v>21.266211999999999</c:v>
                </c:pt>
                <c:pt idx="80036">
                  <c:v>21.267047000000002</c:v>
                </c:pt>
                <c:pt idx="80037">
                  <c:v>21.263922000000001</c:v>
                </c:pt>
                <c:pt idx="80038">
                  <c:v>21.259519000000001</c:v>
                </c:pt>
                <c:pt idx="80039">
                  <c:v>21.258268999999999</c:v>
                </c:pt>
                <c:pt idx="80040">
                  <c:v>21.256198999999999</c:v>
                </c:pt>
                <c:pt idx="80041">
                  <c:v>21.258134999999999</c:v>
                </c:pt>
                <c:pt idx="80042">
                  <c:v>21.263659000000001</c:v>
                </c:pt>
                <c:pt idx="80043">
                  <c:v>21.260625000000001</c:v>
                </c:pt>
                <c:pt idx="80044">
                  <c:v>21.255870000000002</c:v>
                </c:pt>
                <c:pt idx="80045">
                  <c:v>21.261398</c:v>
                </c:pt>
                <c:pt idx="80046">
                  <c:v>21.266065000000001</c:v>
                </c:pt>
                <c:pt idx="80047">
                  <c:v>21.263798000000001</c:v>
                </c:pt>
                <c:pt idx="80048">
                  <c:v>21.262277000000001</c:v>
                </c:pt>
                <c:pt idx="80049">
                  <c:v>21.265459</c:v>
                </c:pt>
                <c:pt idx="80050">
                  <c:v>21.266684000000001</c:v>
                </c:pt>
                <c:pt idx="80051">
                  <c:v>21.265619000000001</c:v>
                </c:pt>
                <c:pt idx="80052">
                  <c:v>21.267648999999999</c:v>
                </c:pt>
                <c:pt idx="80053">
                  <c:v>21.268837999999999</c:v>
                </c:pt>
                <c:pt idx="80054">
                  <c:v>21.268567000000001</c:v>
                </c:pt>
                <c:pt idx="80055">
                  <c:v>21.267386999999999</c:v>
                </c:pt>
                <c:pt idx="80056">
                  <c:v>21.264911999999999</c:v>
                </c:pt>
                <c:pt idx="80057">
                  <c:v>21.266967999999999</c:v>
                </c:pt>
                <c:pt idx="80058">
                  <c:v>21.267952000000001</c:v>
                </c:pt>
                <c:pt idx="80059">
                  <c:v>21.265097000000001</c:v>
                </c:pt>
                <c:pt idx="80060">
                  <c:v>21.268152000000001</c:v>
                </c:pt>
                <c:pt idx="80061">
                  <c:v>21.274170000000002</c:v>
                </c:pt>
                <c:pt idx="80062">
                  <c:v>21.272549000000001</c:v>
                </c:pt>
                <c:pt idx="80063">
                  <c:v>21.269698000000002</c:v>
                </c:pt>
                <c:pt idx="80064">
                  <c:v>21.27176</c:v>
                </c:pt>
                <c:pt idx="80065">
                  <c:v>21.275468</c:v>
                </c:pt>
                <c:pt idx="80066">
                  <c:v>21.274933999999998</c:v>
                </c:pt>
                <c:pt idx="80067">
                  <c:v>21.272805000000002</c:v>
                </c:pt>
                <c:pt idx="80068">
                  <c:v>21.271819000000001</c:v>
                </c:pt>
                <c:pt idx="80069">
                  <c:v>21.269121999999999</c:v>
                </c:pt>
                <c:pt idx="80070">
                  <c:v>21.267719</c:v>
                </c:pt>
                <c:pt idx="80071">
                  <c:v>21.268937000000001</c:v>
                </c:pt>
                <c:pt idx="80072">
                  <c:v>21.266241999999998</c:v>
                </c:pt>
                <c:pt idx="80073">
                  <c:v>21.269742000000001</c:v>
                </c:pt>
                <c:pt idx="80074">
                  <c:v>21.273368999999999</c:v>
                </c:pt>
                <c:pt idx="80075">
                  <c:v>21.264778</c:v>
                </c:pt>
                <c:pt idx="80076">
                  <c:v>21.262841999999999</c:v>
                </c:pt>
                <c:pt idx="80077">
                  <c:v>21.269936000000001</c:v>
                </c:pt>
                <c:pt idx="80078">
                  <c:v>21.270130000000002</c:v>
                </c:pt>
                <c:pt idx="80079">
                  <c:v>21.267522</c:v>
                </c:pt>
                <c:pt idx="80080">
                  <c:v>21.271377999999999</c:v>
                </c:pt>
                <c:pt idx="80081">
                  <c:v>21.275780000000001</c:v>
                </c:pt>
                <c:pt idx="80082">
                  <c:v>21.272514999999999</c:v>
                </c:pt>
                <c:pt idx="80083">
                  <c:v>21.269075000000001</c:v>
                </c:pt>
                <c:pt idx="80084">
                  <c:v>21.271415999999999</c:v>
                </c:pt>
                <c:pt idx="80085">
                  <c:v>21.273040999999999</c:v>
                </c:pt>
                <c:pt idx="80086">
                  <c:v>21.273541999999999</c:v>
                </c:pt>
                <c:pt idx="80087">
                  <c:v>21.273616000000001</c:v>
                </c:pt>
                <c:pt idx="80088">
                  <c:v>21.271063000000002</c:v>
                </c:pt>
                <c:pt idx="80089">
                  <c:v>21.272392</c:v>
                </c:pt>
                <c:pt idx="80090">
                  <c:v>21.275787000000001</c:v>
                </c:pt>
                <c:pt idx="80091">
                  <c:v>21.274971000000001</c:v>
                </c:pt>
                <c:pt idx="80092">
                  <c:v>21.271585999999999</c:v>
                </c:pt>
                <c:pt idx="80093">
                  <c:v>21.272666999999998</c:v>
                </c:pt>
                <c:pt idx="80094">
                  <c:v>21.275523</c:v>
                </c:pt>
                <c:pt idx="80095">
                  <c:v>21.273073</c:v>
                </c:pt>
                <c:pt idx="80096">
                  <c:v>21.270626</c:v>
                </c:pt>
                <c:pt idx="80097">
                  <c:v>21.270910000000001</c:v>
                </c:pt>
                <c:pt idx="80098">
                  <c:v>21.270215</c:v>
                </c:pt>
                <c:pt idx="80099">
                  <c:v>21.270477</c:v>
                </c:pt>
                <c:pt idx="80100">
                  <c:v>21.269202</c:v>
                </c:pt>
                <c:pt idx="80101">
                  <c:v>21.266684000000001</c:v>
                </c:pt>
                <c:pt idx="80102">
                  <c:v>21.269071</c:v>
                </c:pt>
                <c:pt idx="80103">
                  <c:v>21.270529</c:v>
                </c:pt>
                <c:pt idx="80104">
                  <c:v>21.268954999999998</c:v>
                </c:pt>
                <c:pt idx="80105">
                  <c:v>21.272632000000002</c:v>
                </c:pt>
                <c:pt idx="80106">
                  <c:v>21.273952999999999</c:v>
                </c:pt>
                <c:pt idx="80107">
                  <c:v>21.269909999999999</c:v>
                </c:pt>
                <c:pt idx="80108">
                  <c:v>21.270344999999999</c:v>
                </c:pt>
                <c:pt idx="80109">
                  <c:v>21.270731999999999</c:v>
                </c:pt>
                <c:pt idx="80110">
                  <c:v>21.269879</c:v>
                </c:pt>
                <c:pt idx="80111">
                  <c:v>21.272625000000001</c:v>
                </c:pt>
                <c:pt idx="80112">
                  <c:v>21.273212999999998</c:v>
                </c:pt>
                <c:pt idx="80113">
                  <c:v>21.270858</c:v>
                </c:pt>
                <c:pt idx="80114">
                  <c:v>21.270700999999999</c:v>
                </c:pt>
                <c:pt idx="80115">
                  <c:v>21.273178999999999</c:v>
                </c:pt>
                <c:pt idx="80116">
                  <c:v>21.273506999999999</c:v>
                </c:pt>
                <c:pt idx="80117">
                  <c:v>21.273948000000001</c:v>
                </c:pt>
                <c:pt idx="80118">
                  <c:v>21.277591999999999</c:v>
                </c:pt>
                <c:pt idx="80119">
                  <c:v>21.278673000000001</c:v>
                </c:pt>
                <c:pt idx="80120">
                  <c:v>21.274560999999999</c:v>
                </c:pt>
                <c:pt idx="80121">
                  <c:v>21.275492</c:v>
                </c:pt>
                <c:pt idx="80122">
                  <c:v>21.282086</c:v>
                </c:pt>
                <c:pt idx="80123">
                  <c:v>21.283064</c:v>
                </c:pt>
                <c:pt idx="80124">
                  <c:v>21.281586999999998</c:v>
                </c:pt>
                <c:pt idx="80125">
                  <c:v>21.283770000000001</c:v>
                </c:pt>
                <c:pt idx="80126">
                  <c:v>21.279910999999998</c:v>
                </c:pt>
                <c:pt idx="80127">
                  <c:v>21.277826999999998</c:v>
                </c:pt>
                <c:pt idx="80128">
                  <c:v>21.282323999999999</c:v>
                </c:pt>
                <c:pt idx="80129">
                  <c:v>21.284642999999999</c:v>
                </c:pt>
                <c:pt idx="80130">
                  <c:v>21.286394000000001</c:v>
                </c:pt>
                <c:pt idx="80131">
                  <c:v>21.284403999999999</c:v>
                </c:pt>
                <c:pt idx="80132">
                  <c:v>21.283263000000002</c:v>
                </c:pt>
                <c:pt idx="80133">
                  <c:v>21.287602</c:v>
                </c:pt>
                <c:pt idx="80134">
                  <c:v>21.287821000000001</c:v>
                </c:pt>
                <c:pt idx="80135">
                  <c:v>21.282696000000001</c:v>
                </c:pt>
                <c:pt idx="80136">
                  <c:v>21.280833000000001</c:v>
                </c:pt>
                <c:pt idx="80137">
                  <c:v>21.281141999999999</c:v>
                </c:pt>
                <c:pt idx="80138">
                  <c:v>21.28171</c:v>
                </c:pt>
                <c:pt idx="80139">
                  <c:v>21.286078</c:v>
                </c:pt>
                <c:pt idx="80140">
                  <c:v>21.286009</c:v>
                </c:pt>
                <c:pt idx="80141">
                  <c:v>21.283498000000002</c:v>
                </c:pt>
                <c:pt idx="80142">
                  <c:v>21.287572000000001</c:v>
                </c:pt>
                <c:pt idx="80143">
                  <c:v>21.288222000000001</c:v>
                </c:pt>
                <c:pt idx="80144">
                  <c:v>21.282473</c:v>
                </c:pt>
                <c:pt idx="80145">
                  <c:v>21.281956999999998</c:v>
                </c:pt>
                <c:pt idx="80146">
                  <c:v>21.286819000000001</c:v>
                </c:pt>
                <c:pt idx="80147">
                  <c:v>21.286598000000001</c:v>
                </c:pt>
                <c:pt idx="80148">
                  <c:v>21.281036</c:v>
                </c:pt>
                <c:pt idx="80149">
                  <c:v>21.281310000000001</c:v>
                </c:pt>
                <c:pt idx="80150">
                  <c:v>21.284974999999999</c:v>
                </c:pt>
                <c:pt idx="80151">
                  <c:v>21.283080000000002</c:v>
                </c:pt>
                <c:pt idx="80152">
                  <c:v>21.282814999999999</c:v>
                </c:pt>
                <c:pt idx="80153">
                  <c:v>21.286344</c:v>
                </c:pt>
                <c:pt idx="80154">
                  <c:v>21.285679999999999</c:v>
                </c:pt>
                <c:pt idx="80155">
                  <c:v>21.284652000000001</c:v>
                </c:pt>
                <c:pt idx="80156">
                  <c:v>21.284272999999999</c:v>
                </c:pt>
                <c:pt idx="80157">
                  <c:v>21.282412999999998</c:v>
                </c:pt>
                <c:pt idx="80158">
                  <c:v>21.283709999999999</c:v>
                </c:pt>
                <c:pt idx="80159">
                  <c:v>21.284378</c:v>
                </c:pt>
                <c:pt idx="80160">
                  <c:v>21.281884999999999</c:v>
                </c:pt>
                <c:pt idx="80161">
                  <c:v>21.281949000000001</c:v>
                </c:pt>
                <c:pt idx="80162">
                  <c:v>21.283951999999999</c:v>
                </c:pt>
                <c:pt idx="80163">
                  <c:v>21.284890999999998</c:v>
                </c:pt>
                <c:pt idx="80164">
                  <c:v>21.286615999999999</c:v>
                </c:pt>
                <c:pt idx="80165">
                  <c:v>21.289549999999998</c:v>
                </c:pt>
                <c:pt idx="80166">
                  <c:v>21.289356000000002</c:v>
                </c:pt>
                <c:pt idx="80167">
                  <c:v>21.289425999999999</c:v>
                </c:pt>
                <c:pt idx="80168">
                  <c:v>21.291882000000001</c:v>
                </c:pt>
                <c:pt idx="80169">
                  <c:v>21.293025</c:v>
                </c:pt>
                <c:pt idx="80170">
                  <c:v>21.294764000000001</c:v>
                </c:pt>
                <c:pt idx="80171">
                  <c:v>21.295679</c:v>
                </c:pt>
                <c:pt idx="80172">
                  <c:v>21.289857999999999</c:v>
                </c:pt>
                <c:pt idx="80173">
                  <c:v>21.287213999999999</c:v>
                </c:pt>
                <c:pt idx="80174">
                  <c:v>21.290609</c:v>
                </c:pt>
                <c:pt idx="80175">
                  <c:v>21.292072000000001</c:v>
                </c:pt>
                <c:pt idx="80176">
                  <c:v>21.294236999999999</c:v>
                </c:pt>
                <c:pt idx="80177">
                  <c:v>21.294160999999999</c:v>
                </c:pt>
                <c:pt idx="80178">
                  <c:v>21.288644999999999</c:v>
                </c:pt>
                <c:pt idx="80179">
                  <c:v>21.290887000000001</c:v>
                </c:pt>
                <c:pt idx="80180">
                  <c:v>21.295802999999999</c:v>
                </c:pt>
                <c:pt idx="80181">
                  <c:v>21.289937999999999</c:v>
                </c:pt>
                <c:pt idx="80182">
                  <c:v>21.286563999999998</c:v>
                </c:pt>
                <c:pt idx="80183">
                  <c:v>21.290241999999999</c:v>
                </c:pt>
                <c:pt idx="80184">
                  <c:v>21.287690000000001</c:v>
                </c:pt>
                <c:pt idx="80185">
                  <c:v>21.284956000000001</c:v>
                </c:pt>
                <c:pt idx="80186">
                  <c:v>21.290654</c:v>
                </c:pt>
                <c:pt idx="80187">
                  <c:v>21.292501000000001</c:v>
                </c:pt>
                <c:pt idx="80188">
                  <c:v>21.285920000000001</c:v>
                </c:pt>
                <c:pt idx="80189">
                  <c:v>21.285059</c:v>
                </c:pt>
                <c:pt idx="80190">
                  <c:v>21.289774000000001</c:v>
                </c:pt>
                <c:pt idx="80191">
                  <c:v>21.290783000000001</c:v>
                </c:pt>
                <c:pt idx="80192">
                  <c:v>21.287561</c:v>
                </c:pt>
                <c:pt idx="80193">
                  <c:v>21.286013000000001</c:v>
                </c:pt>
                <c:pt idx="80194">
                  <c:v>21.287500000000001</c:v>
                </c:pt>
                <c:pt idx="80195">
                  <c:v>21.289697</c:v>
                </c:pt>
                <c:pt idx="80196">
                  <c:v>21.292119</c:v>
                </c:pt>
                <c:pt idx="80197">
                  <c:v>21.293624999999999</c:v>
                </c:pt>
                <c:pt idx="80198">
                  <c:v>21.293372999999999</c:v>
                </c:pt>
                <c:pt idx="80199">
                  <c:v>21.289688000000002</c:v>
                </c:pt>
                <c:pt idx="80200">
                  <c:v>21.286916000000002</c:v>
                </c:pt>
                <c:pt idx="80201">
                  <c:v>21.293934</c:v>
                </c:pt>
                <c:pt idx="80202">
                  <c:v>21.299755000000001</c:v>
                </c:pt>
                <c:pt idx="80203">
                  <c:v>21.302416999999998</c:v>
                </c:pt>
                <c:pt idx="80204">
                  <c:v>21.305223999999999</c:v>
                </c:pt>
                <c:pt idx="80205">
                  <c:v>21.303751999999999</c:v>
                </c:pt>
                <c:pt idx="80206">
                  <c:v>21.301776</c:v>
                </c:pt>
                <c:pt idx="80207">
                  <c:v>21.300913999999999</c:v>
                </c:pt>
                <c:pt idx="80208">
                  <c:v>21.295452000000001</c:v>
                </c:pt>
                <c:pt idx="80209">
                  <c:v>21.295062999999999</c:v>
                </c:pt>
                <c:pt idx="80210">
                  <c:v>21.302751000000001</c:v>
                </c:pt>
                <c:pt idx="80211">
                  <c:v>21.305416999999998</c:v>
                </c:pt>
                <c:pt idx="80212">
                  <c:v>21.300421</c:v>
                </c:pt>
                <c:pt idx="80213">
                  <c:v>21.300633999999999</c:v>
                </c:pt>
                <c:pt idx="80214">
                  <c:v>21.306206</c:v>
                </c:pt>
                <c:pt idx="80215">
                  <c:v>21.307931</c:v>
                </c:pt>
                <c:pt idx="80216">
                  <c:v>21.306329000000002</c:v>
                </c:pt>
                <c:pt idx="80217">
                  <c:v>21.307347</c:v>
                </c:pt>
                <c:pt idx="80218">
                  <c:v>21.308619</c:v>
                </c:pt>
                <c:pt idx="80219">
                  <c:v>21.306065</c:v>
                </c:pt>
                <c:pt idx="80220">
                  <c:v>21.302305</c:v>
                </c:pt>
                <c:pt idx="80221">
                  <c:v>21.300194000000001</c:v>
                </c:pt>
                <c:pt idx="80222">
                  <c:v>21.30133</c:v>
                </c:pt>
                <c:pt idx="80223">
                  <c:v>21.301563000000002</c:v>
                </c:pt>
                <c:pt idx="80224">
                  <c:v>21.298807</c:v>
                </c:pt>
                <c:pt idx="80225">
                  <c:v>21.300650000000001</c:v>
                </c:pt>
                <c:pt idx="80226">
                  <c:v>21.301646000000002</c:v>
                </c:pt>
                <c:pt idx="80227">
                  <c:v>21.299367</c:v>
                </c:pt>
                <c:pt idx="80228">
                  <c:v>21.299859000000001</c:v>
                </c:pt>
                <c:pt idx="80229">
                  <c:v>21.298711999999998</c:v>
                </c:pt>
                <c:pt idx="80230">
                  <c:v>21.295159999999999</c:v>
                </c:pt>
                <c:pt idx="80231">
                  <c:v>21.296564</c:v>
                </c:pt>
                <c:pt idx="80232">
                  <c:v>21.297895</c:v>
                </c:pt>
                <c:pt idx="80233">
                  <c:v>21.295622999999999</c:v>
                </c:pt>
                <c:pt idx="80234">
                  <c:v>21.297568999999999</c:v>
                </c:pt>
                <c:pt idx="80235">
                  <c:v>21.302054999999999</c:v>
                </c:pt>
                <c:pt idx="80236">
                  <c:v>21.298953999999998</c:v>
                </c:pt>
                <c:pt idx="80237">
                  <c:v>21.296817000000001</c:v>
                </c:pt>
                <c:pt idx="80238">
                  <c:v>21.301283999999999</c:v>
                </c:pt>
                <c:pt idx="80239">
                  <c:v>21.301103000000001</c:v>
                </c:pt>
                <c:pt idx="80240">
                  <c:v>21.296499000000001</c:v>
                </c:pt>
                <c:pt idx="80241">
                  <c:v>21.296631999999999</c:v>
                </c:pt>
                <c:pt idx="80242">
                  <c:v>21.300929</c:v>
                </c:pt>
                <c:pt idx="80243">
                  <c:v>21.299572000000001</c:v>
                </c:pt>
                <c:pt idx="80244">
                  <c:v>21.298196999999998</c:v>
                </c:pt>
                <c:pt idx="80245">
                  <c:v>21.302479999999999</c:v>
                </c:pt>
                <c:pt idx="80246">
                  <c:v>21.303529999999999</c:v>
                </c:pt>
                <c:pt idx="80247">
                  <c:v>21.303761999999999</c:v>
                </c:pt>
                <c:pt idx="80248">
                  <c:v>21.306953</c:v>
                </c:pt>
                <c:pt idx="80249">
                  <c:v>21.311814999999999</c:v>
                </c:pt>
                <c:pt idx="80250">
                  <c:v>21.314181999999999</c:v>
                </c:pt>
                <c:pt idx="80251">
                  <c:v>21.311142</c:v>
                </c:pt>
                <c:pt idx="80252">
                  <c:v>21.310392</c:v>
                </c:pt>
                <c:pt idx="80253">
                  <c:v>21.311328</c:v>
                </c:pt>
                <c:pt idx="80254">
                  <c:v>21.309701</c:v>
                </c:pt>
                <c:pt idx="80255">
                  <c:v>21.309011999999999</c:v>
                </c:pt>
                <c:pt idx="80256">
                  <c:v>21.309626999999999</c:v>
                </c:pt>
                <c:pt idx="80257">
                  <c:v>21.310269999999999</c:v>
                </c:pt>
                <c:pt idx="80258">
                  <c:v>21.308907999999999</c:v>
                </c:pt>
                <c:pt idx="80259">
                  <c:v>21.309619999999999</c:v>
                </c:pt>
                <c:pt idx="80260">
                  <c:v>21.310835000000001</c:v>
                </c:pt>
                <c:pt idx="80261">
                  <c:v>21.308274999999998</c:v>
                </c:pt>
                <c:pt idx="80262">
                  <c:v>21.308748000000001</c:v>
                </c:pt>
                <c:pt idx="80263">
                  <c:v>21.315432999999999</c:v>
                </c:pt>
                <c:pt idx="80264">
                  <c:v>21.315296</c:v>
                </c:pt>
                <c:pt idx="80265">
                  <c:v>21.308800000000002</c:v>
                </c:pt>
                <c:pt idx="80266">
                  <c:v>21.306166000000001</c:v>
                </c:pt>
                <c:pt idx="80267">
                  <c:v>21.306418000000001</c:v>
                </c:pt>
                <c:pt idx="80268">
                  <c:v>21.3064</c:v>
                </c:pt>
                <c:pt idx="80269">
                  <c:v>21.303975999999999</c:v>
                </c:pt>
                <c:pt idx="80270">
                  <c:v>21.300865999999999</c:v>
                </c:pt>
                <c:pt idx="80271">
                  <c:v>21.302059</c:v>
                </c:pt>
                <c:pt idx="80272">
                  <c:v>21.303453999999999</c:v>
                </c:pt>
                <c:pt idx="80273">
                  <c:v>21.304516</c:v>
                </c:pt>
                <c:pt idx="80274">
                  <c:v>21.308026000000002</c:v>
                </c:pt>
                <c:pt idx="80275">
                  <c:v>21.308906</c:v>
                </c:pt>
                <c:pt idx="80276">
                  <c:v>21.305862000000001</c:v>
                </c:pt>
                <c:pt idx="80277">
                  <c:v>21.303895000000001</c:v>
                </c:pt>
                <c:pt idx="80278">
                  <c:v>21.304683000000001</c:v>
                </c:pt>
                <c:pt idx="80279">
                  <c:v>21.305467</c:v>
                </c:pt>
                <c:pt idx="80280">
                  <c:v>21.304421999999999</c:v>
                </c:pt>
                <c:pt idx="80281">
                  <c:v>21.303307</c:v>
                </c:pt>
                <c:pt idx="80282">
                  <c:v>21.306646000000001</c:v>
                </c:pt>
                <c:pt idx="80283">
                  <c:v>21.311758000000001</c:v>
                </c:pt>
                <c:pt idx="80284">
                  <c:v>21.308623000000001</c:v>
                </c:pt>
                <c:pt idx="80285">
                  <c:v>21.304445999999999</c:v>
                </c:pt>
                <c:pt idx="80286">
                  <c:v>21.307182000000001</c:v>
                </c:pt>
                <c:pt idx="80287">
                  <c:v>21.308474</c:v>
                </c:pt>
                <c:pt idx="80288">
                  <c:v>21.306412999999999</c:v>
                </c:pt>
                <c:pt idx="80289">
                  <c:v>21.306560999999999</c:v>
                </c:pt>
                <c:pt idx="80290">
                  <c:v>21.309339000000001</c:v>
                </c:pt>
                <c:pt idx="80291">
                  <c:v>21.310517999999998</c:v>
                </c:pt>
                <c:pt idx="80292">
                  <c:v>21.309418999999998</c:v>
                </c:pt>
                <c:pt idx="80293">
                  <c:v>21.312536000000001</c:v>
                </c:pt>
                <c:pt idx="80294">
                  <c:v>21.313917</c:v>
                </c:pt>
                <c:pt idx="80295">
                  <c:v>21.309961000000001</c:v>
                </c:pt>
                <c:pt idx="80296">
                  <c:v>21.308539</c:v>
                </c:pt>
                <c:pt idx="80297">
                  <c:v>21.309645</c:v>
                </c:pt>
                <c:pt idx="80298">
                  <c:v>21.308937</c:v>
                </c:pt>
                <c:pt idx="80299">
                  <c:v>21.306522000000001</c:v>
                </c:pt>
                <c:pt idx="80300">
                  <c:v>21.307117000000002</c:v>
                </c:pt>
                <c:pt idx="80301">
                  <c:v>21.313312</c:v>
                </c:pt>
                <c:pt idx="80302">
                  <c:v>21.316022</c:v>
                </c:pt>
                <c:pt idx="80303">
                  <c:v>21.314609999999998</c:v>
                </c:pt>
                <c:pt idx="80304">
                  <c:v>21.317392000000002</c:v>
                </c:pt>
                <c:pt idx="80305">
                  <c:v>21.316617999999998</c:v>
                </c:pt>
                <c:pt idx="80306">
                  <c:v>21.311631999999999</c:v>
                </c:pt>
                <c:pt idx="80307">
                  <c:v>21.313338000000002</c:v>
                </c:pt>
                <c:pt idx="80308">
                  <c:v>21.315352000000001</c:v>
                </c:pt>
                <c:pt idx="80309">
                  <c:v>21.315605999999999</c:v>
                </c:pt>
                <c:pt idx="80310">
                  <c:v>21.316285000000001</c:v>
                </c:pt>
                <c:pt idx="80311">
                  <c:v>21.313390999999999</c:v>
                </c:pt>
                <c:pt idx="80312">
                  <c:v>21.314997000000002</c:v>
                </c:pt>
                <c:pt idx="80313">
                  <c:v>21.323360999999998</c:v>
                </c:pt>
                <c:pt idx="80314">
                  <c:v>21.324425999999999</c:v>
                </c:pt>
                <c:pt idx="80315">
                  <c:v>21.322282999999999</c:v>
                </c:pt>
                <c:pt idx="80316">
                  <c:v>21.321052999999999</c:v>
                </c:pt>
                <c:pt idx="80317">
                  <c:v>21.321701000000001</c:v>
                </c:pt>
                <c:pt idx="80318">
                  <c:v>21.324522999999999</c:v>
                </c:pt>
                <c:pt idx="80319">
                  <c:v>21.326792000000001</c:v>
                </c:pt>
                <c:pt idx="80320">
                  <c:v>21.328778</c:v>
                </c:pt>
                <c:pt idx="80321">
                  <c:v>21.328492000000001</c:v>
                </c:pt>
                <c:pt idx="80322">
                  <c:v>21.327392</c:v>
                </c:pt>
                <c:pt idx="80323">
                  <c:v>21.326516999999999</c:v>
                </c:pt>
                <c:pt idx="80324">
                  <c:v>21.324905000000001</c:v>
                </c:pt>
                <c:pt idx="80325">
                  <c:v>21.323015999999999</c:v>
                </c:pt>
                <c:pt idx="80326">
                  <c:v>21.324425000000002</c:v>
                </c:pt>
                <c:pt idx="80327">
                  <c:v>21.325596000000001</c:v>
                </c:pt>
                <c:pt idx="80328">
                  <c:v>21.322568</c:v>
                </c:pt>
                <c:pt idx="80329">
                  <c:v>21.322002999999999</c:v>
                </c:pt>
                <c:pt idx="80330">
                  <c:v>21.324285</c:v>
                </c:pt>
                <c:pt idx="80331">
                  <c:v>21.319752999999999</c:v>
                </c:pt>
                <c:pt idx="80332">
                  <c:v>21.317686999999999</c:v>
                </c:pt>
                <c:pt idx="80333">
                  <c:v>21.321300000000001</c:v>
                </c:pt>
                <c:pt idx="80334">
                  <c:v>21.320257999999999</c:v>
                </c:pt>
                <c:pt idx="80335">
                  <c:v>21.320837999999998</c:v>
                </c:pt>
                <c:pt idx="80336">
                  <c:v>21.318936000000001</c:v>
                </c:pt>
                <c:pt idx="80337">
                  <c:v>21.312539000000001</c:v>
                </c:pt>
                <c:pt idx="80338">
                  <c:v>21.313732999999999</c:v>
                </c:pt>
                <c:pt idx="80339">
                  <c:v>21.318825</c:v>
                </c:pt>
                <c:pt idx="80340">
                  <c:v>21.319445000000002</c:v>
                </c:pt>
                <c:pt idx="80341">
                  <c:v>21.319206000000001</c:v>
                </c:pt>
                <c:pt idx="80342">
                  <c:v>21.317017</c:v>
                </c:pt>
                <c:pt idx="80343">
                  <c:v>21.314356</c:v>
                </c:pt>
                <c:pt idx="80344">
                  <c:v>21.319599</c:v>
                </c:pt>
                <c:pt idx="80345">
                  <c:v>21.327068000000001</c:v>
                </c:pt>
                <c:pt idx="80346">
                  <c:v>21.325203999999999</c:v>
                </c:pt>
                <c:pt idx="80347">
                  <c:v>21.318529999999999</c:v>
                </c:pt>
                <c:pt idx="80348">
                  <c:v>21.31841</c:v>
                </c:pt>
                <c:pt idx="80349">
                  <c:v>21.323183</c:v>
                </c:pt>
                <c:pt idx="80350">
                  <c:v>21.323584</c:v>
                </c:pt>
                <c:pt idx="80351">
                  <c:v>21.322196000000002</c:v>
                </c:pt>
                <c:pt idx="80352">
                  <c:v>21.321179999999998</c:v>
                </c:pt>
                <c:pt idx="80353">
                  <c:v>21.314706999999999</c:v>
                </c:pt>
                <c:pt idx="80354">
                  <c:v>21.312949</c:v>
                </c:pt>
                <c:pt idx="80355">
                  <c:v>21.320426000000001</c:v>
                </c:pt>
                <c:pt idx="80356">
                  <c:v>21.322793999999998</c:v>
                </c:pt>
                <c:pt idx="80357">
                  <c:v>21.322523</c:v>
                </c:pt>
                <c:pt idx="80358">
                  <c:v>21.322662999999999</c:v>
                </c:pt>
                <c:pt idx="80359">
                  <c:v>21.323281000000001</c:v>
                </c:pt>
                <c:pt idx="80360">
                  <c:v>21.331032</c:v>
                </c:pt>
                <c:pt idx="80361">
                  <c:v>21.334188999999999</c:v>
                </c:pt>
                <c:pt idx="80362">
                  <c:v>21.330819000000002</c:v>
                </c:pt>
                <c:pt idx="80363">
                  <c:v>21.332243999999999</c:v>
                </c:pt>
                <c:pt idx="80364">
                  <c:v>21.332626999999999</c:v>
                </c:pt>
                <c:pt idx="80365">
                  <c:v>21.329822</c:v>
                </c:pt>
                <c:pt idx="80366">
                  <c:v>21.328006999999999</c:v>
                </c:pt>
                <c:pt idx="80367">
                  <c:v>21.327717</c:v>
                </c:pt>
                <c:pt idx="80368">
                  <c:v>21.326426999999999</c:v>
                </c:pt>
                <c:pt idx="80369">
                  <c:v>21.325887000000002</c:v>
                </c:pt>
                <c:pt idx="80370">
                  <c:v>21.327999999999999</c:v>
                </c:pt>
                <c:pt idx="80371">
                  <c:v>21.327725999999998</c:v>
                </c:pt>
                <c:pt idx="80372">
                  <c:v>21.324801999999998</c:v>
                </c:pt>
                <c:pt idx="80373">
                  <c:v>21.327051000000001</c:v>
                </c:pt>
                <c:pt idx="80374">
                  <c:v>21.331040999999999</c:v>
                </c:pt>
                <c:pt idx="80375">
                  <c:v>21.328941</c:v>
                </c:pt>
                <c:pt idx="80376">
                  <c:v>21.330361</c:v>
                </c:pt>
                <c:pt idx="80377">
                  <c:v>21.337202000000001</c:v>
                </c:pt>
                <c:pt idx="80378">
                  <c:v>21.335896000000002</c:v>
                </c:pt>
                <c:pt idx="80379">
                  <c:v>21.332257999999999</c:v>
                </c:pt>
                <c:pt idx="80380">
                  <c:v>21.335298999999999</c:v>
                </c:pt>
                <c:pt idx="80381">
                  <c:v>21.335892000000001</c:v>
                </c:pt>
                <c:pt idx="80382">
                  <c:v>21.334256</c:v>
                </c:pt>
                <c:pt idx="80383">
                  <c:v>21.337195999999999</c:v>
                </c:pt>
                <c:pt idx="80384">
                  <c:v>21.337194</c:v>
                </c:pt>
                <c:pt idx="80385">
                  <c:v>21.333099000000001</c:v>
                </c:pt>
                <c:pt idx="80386">
                  <c:v>21.332916999999998</c:v>
                </c:pt>
                <c:pt idx="80387">
                  <c:v>21.336845</c:v>
                </c:pt>
                <c:pt idx="80388">
                  <c:v>21.334859999999999</c:v>
                </c:pt>
                <c:pt idx="80389">
                  <c:v>21.327719999999999</c:v>
                </c:pt>
                <c:pt idx="80390">
                  <c:v>21.328422</c:v>
                </c:pt>
                <c:pt idx="80391">
                  <c:v>21.333331000000001</c:v>
                </c:pt>
                <c:pt idx="80392">
                  <c:v>21.331118</c:v>
                </c:pt>
                <c:pt idx="80393">
                  <c:v>21.332266000000001</c:v>
                </c:pt>
                <c:pt idx="80394">
                  <c:v>21.335388999999999</c:v>
                </c:pt>
                <c:pt idx="80395">
                  <c:v>21.332090999999998</c:v>
                </c:pt>
                <c:pt idx="80396">
                  <c:v>21.330760999999999</c:v>
                </c:pt>
                <c:pt idx="80397">
                  <c:v>21.331772999999998</c:v>
                </c:pt>
                <c:pt idx="80398">
                  <c:v>21.331113999999999</c:v>
                </c:pt>
                <c:pt idx="80399">
                  <c:v>21.332408999999998</c:v>
                </c:pt>
                <c:pt idx="80400">
                  <c:v>21.334910000000001</c:v>
                </c:pt>
                <c:pt idx="80401">
                  <c:v>21.333568</c:v>
                </c:pt>
                <c:pt idx="80402">
                  <c:v>21.33212</c:v>
                </c:pt>
                <c:pt idx="80403">
                  <c:v>21.335013</c:v>
                </c:pt>
                <c:pt idx="80404">
                  <c:v>21.334723</c:v>
                </c:pt>
                <c:pt idx="80405">
                  <c:v>21.331178000000001</c:v>
                </c:pt>
                <c:pt idx="80406">
                  <c:v>21.331396999999999</c:v>
                </c:pt>
                <c:pt idx="80407">
                  <c:v>21.333963000000001</c:v>
                </c:pt>
                <c:pt idx="80408">
                  <c:v>21.335218000000001</c:v>
                </c:pt>
                <c:pt idx="80409">
                  <c:v>21.335291999999999</c:v>
                </c:pt>
                <c:pt idx="80410">
                  <c:v>21.338522999999999</c:v>
                </c:pt>
                <c:pt idx="80411">
                  <c:v>21.338346999999999</c:v>
                </c:pt>
                <c:pt idx="80412">
                  <c:v>21.331927</c:v>
                </c:pt>
                <c:pt idx="80413">
                  <c:v>21.332799999999999</c:v>
                </c:pt>
                <c:pt idx="80414">
                  <c:v>21.334144999999999</c:v>
                </c:pt>
                <c:pt idx="80415">
                  <c:v>21.334122000000001</c:v>
                </c:pt>
                <c:pt idx="80416">
                  <c:v>21.339504000000002</c:v>
                </c:pt>
                <c:pt idx="80417">
                  <c:v>21.34055</c:v>
                </c:pt>
                <c:pt idx="80418">
                  <c:v>21.339566000000001</c:v>
                </c:pt>
                <c:pt idx="80419">
                  <c:v>21.342807000000001</c:v>
                </c:pt>
                <c:pt idx="80420">
                  <c:v>21.343378000000001</c:v>
                </c:pt>
                <c:pt idx="80421">
                  <c:v>21.341190000000001</c:v>
                </c:pt>
                <c:pt idx="80422">
                  <c:v>21.343715</c:v>
                </c:pt>
                <c:pt idx="80423">
                  <c:v>21.343806000000001</c:v>
                </c:pt>
                <c:pt idx="80424">
                  <c:v>21.340361999999999</c:v>
                </c:pt>
                <c:pt idx="80425">
                  <c:v>21.341248</c:v>
                </c:pt>
                <c:pt idx="80426">
                  <c:v>21.340024</c:v>
                </c:pt>
                <c:pt idx="80427">
                  <c:v>21.336988999999999</c:v>
                </c:pt>
                <c:pt idx="80428">
                  <c:v>21.341645</c:v>
                </c:pt>
                <c:pt idx="80429">
                  <c:v>21.345033999999998</c:v>
                </c:pt>
                <c:pt idx="80430">
                  <c:v>21.340465999999999</c:v>
                </c:pt>
                <c:pt idx="80431">
                  <c:v>21.340067999999999</c:v>
                </c:pt>
                <c:pt idx="80432">
                  <c:v>21.343904999999999</c:v>
                </c:pt>
                <c:pt idx="80433">
                  <c:v>21.343591</c:v>
                </c:pt>
                <c:pt idx="80434">
                  <c:v>21.341504</c:v>
                </c:pt>
                <c:pt idx="80435">
                  <c:v>21.339528000000001</c:v>
                </c:pt>
                <c:pt idx="80436">
                  <c:v>21.337378000000001</c:v>
                </c:pt>
                <c:pt idx="80437">
                  <c:v>21.340698</c:v>
                </c:pt>
                <c:pt idx="80438">
                  <c:v>21.342849999999999</c:v>
                </c:pt>
                <c:pt idx="80439">
                  <c:v>21.341002</c:v>
                </c:pt>
                <c:pt idx="80440">
                  <c:v>21.342023000000001</c:v>
                </c:pt>
                <c:pt idx="80441">
                  <c:v>21.341621</c:v>
                </c:pt>
                <c:pt idx="80442">
                  <c:v>21.338307</c:v>
                </c:pt>
                <c:pt idx="80443">
                  <c:v>21.340004</c:v>
                </c:pt>
                <c:pt idx="80444">
                  <c:v>21.348037000000001</c:v>
                </c:pt>
                <c:pt idx="80445">
                  <c:v>21.346575999999999</c:v>
                </c:pt>
                <c:pt idx="80446">
                  <c:v>21.340563</c:v>
                </c:pt>
                <c:pt idx="80447">
                  <c:v>21.345020000000002</c:v>
                </c:pt>
                <c:pt idx="80448">
                  <c:v>21.343104</c:v>
                </c:pt>
                <c:pt idx="80449">
                  <c:v>21.337012999999999</c:v>
                </c:pt>
                <c:pt idx="80450">
                  <c:v>21.342696</c:v>
                </c:pt>
                <c:pt idx="80451">
                  <c:v>21.348009000000001</c:v>
                </c:pt>
                <c:pt idx="80452">
                  <c:v>21.344405999999999</c:v>
                </c:pt>
                <c:pt idx="80453">
                  <c:v>21.342352999999999</c:v>
                </c:pt>
                <c:pt idx="80454">
                  <c:v>21.343443000000001</c:v>
                </c:pt>
                <c:pt idx="80455">
                  <c:v>21.342226</c:v>
                </c:pt>
                <c:pt idx="80456">
                  <c:v>21.344446999999999</c:v>
                </c:pt>
                <c:pt idx="80457">
                  <c:v>21.350474999999999</c:v>
                </c:pt>
                <c:pt idx="80458">
                  <c:v>21.35014</c:v>
                </c:pt>
                <c:pt idx="80459">
                  <c:v>21.347954000000001</c:v>
                </c:pt>
                <c:pt idx="80460">
                  <c:v>21.348186999999999</c:v>
                </c:pt>
                <c:pt idx="80461">
                  <c:v>21.347742</c:v>
                </c:pt>
                <c:pt idx="80462">
                  <c:v>21.348284</c:v>
                </c:pt>
                <c:pt idx="80463">
                  <c:v>21.351538000000001</c:v>
                </c:pt>
                <c:pt idx="80464">
                  <c:v>21.350221000000001</c:v>
                </c:pt>
                <c:pt idx="80465">
                  <c:v>21.343540000000001</c:v>
                </c:pt>
                <c:pt idx="80466">
                  <c:v>21.344359000000001</c:v>
                </c:pt>
                <c:pt idx="80467">
                  <c:v>21.347536000000002</c:v>
                </c:pt>
                <c:pt idx="80468">
                  <c:v>21.345972</c:v>
                </c:pt>
                <c:pt idx="80469">
                  <c:v>21.351029</c:v>
                </c:pt>
                <c:pt idx="80470">
                  <c:v>21.355606999999999</c:v>
                </c:pt>
                <c:pt idx="80471">
                  <c:v>21.352976000000002</c:v>
                </c:pt>
                <c:pt idx="80472">
                  <c:v>21.352481999999998</c:v>
                </c:pt>
                <c:pt idx="80473">
                  <c:v>21.355449</c:v>
                </c:pt>
                <c:pt idx="80474">
                  <c:v>21.354665000000001</c:v>
                </c:pt>
                <c:pt idx="80475">
                  <c:v>21.353831</c:v>
                </c:pt>
                <c:pt idx="80476">
                  <c:v>21.354547</c:v>
                </c:pt>
                <c:pt idx="80477">
                  <c:v>21.348725000000002</c:v>
                </c:pt>
                <c:pt idx="80478">
                  <c:v>21.349731999999999</c:v>
                </c:pt>
                <c:pt idx="80479">
                  <c:v>21.358084999999999</c:v>
                </c:pt>
                <c:pt idx="80480">
                  <c:v>21.354521999999999</c:v>
                </c:pt>
                <c:pt idx="80481">
                  <c:v>21.351068999999999</c:v>
                </c:pt>
                <c:pt idx="80482">
                  <c:v>21.356974999999998</c:v>
                </c:pt>
                <c:pt idx="80483">
                  <c:v>21.355722</c:v>
                </c:pt>
                <c:pt idx="80484">
                  <c:v>21.347746999999998</c:v>
                </c:pt>
                <c:pt idx="80485">
                  <c:v>21.349412000000001</c:v>
                </c:pt>
                <c:pt idx="80486">
                  <c:v>21.353262999999998</c:v>
                </c:pt>
                <c:pt idx="80487">
                  <c:v>21.352283</c:v>
                </c:pt>
                <c:pt idx="80488">
                  <c:v>21.354142</c:v>
                </c:pt>
                <c:pt idx="80489">
                  <c:v>21.356556000000001</c:v>
                </c:pt>
                <c:pt idx="80490">
                  <c:v>21.354955</c:v>
                </c:pt>
                <c:pt idx="80491">
                  <c:v>21.356622999999999</c:v>
                </c:pt>
                <c:pt idx="80492">
                  <c:v>21.362724</c:v>
                </c:pt>
                <c:pt idx="80493">
                  <c:v>21.363308</c:v>
                </c:pt>
                <c:pt idx="80494">
                  <c:v>21.361996000000001</c:v>
                </c:pt>
                <c:pt idx="80495">
                  <c:v>21.367331</c:v>
                </c:pt>
                <c:pt idx="80496">
                  <c:v>21.368846999999999</c:v>
                </c:pt>
                <c:pt idx="80497">
                  <c:v>21.364272</c:v>
                </c:pt>
                <c:pt idx="80498">
                  <c:v>21.359603</c:v>
                </c:pt>
                <c:pt idx="80499">
                  <c:v>21.355882000000001</c:v>
                </c:pt>
                <c:pt idx="80500">
                  <c:v>21.353345000000001</c:v>
                </c:pt>
                <c:pt idx="80501">
                  <c:v>21.354768</c:v>
                </c:pt>
                <c:pt idx="80502">
                  <c:v>21.356703</c:v>
                </c:pt>
                <c:pt idx="80503">
                  <c:v>21.354358000000001</c:v>
                </c:pt>
                <c:pt idx="80504">
                  <c:v>21.353444</c:v>
                </c:pt>
                <c:pt idx="80505">
                  <c:v>21.355972999999999</c:v>
                </c:pt>
                <c:pt idx="80506">
                  <c:v>21.353528000000001</c:v>
                </c:pt>
                <c:pt idx="80507">
                  <c:v>21.353382</c:v>
                </c:pt>
                <c:pt idx="80508">
                  <c:v>21.361146000000002</c:v>
                </c:pt>
                <c:pt idx="80509">
                  <c:v>21.361474999999999</c:v>
                </c:pt>
                <c:pt idx="80510">
                  <c:v>21.355701</c:v>
                </c:pt>
                <c:pt idx="80511">
                  <c:v>21.355996000000001</c:v>
                </c:pt>
                <c:pt idx="80512">
                  <c:v>21.354976000000001</c:v>
                </c:pt>
                <c:pt idx="80513">
                  <c:v>21.354959000000001</c:v>
                </c:pt>
                <c:pt idx="80514">
                  <c:v>21.359383999999999</c:v>
                </c:pt>
                <c:pt idx="80515">
                  <c:v>21.356653000000001</c:v>
                </c:pt>
                <c:pt idx="80516">
                  <c:v>21.351293999999999</c:v>
                </c:pt>
                <c:pt idx="80517">
                  <c:v>21.351562999999999</c:v>
                </c:pt>
                <c:pt idx="80518">
                  <c:v>21.350541</c:v>
                </c:pt>
                <c:pt idx="80519">
                  <c:v>21.350083999999999</c:v>
                </c:pt>
                <c:pt idx="80520">
                  <c:v>21.353228999999999</c:v>
                </c:pt>
                <c:pt idx="80521">
                  <c:v>21.351913</c:v>
                </c:pt>
                <c:pt idx="80522">
                  <c:v>21.350235000000001</c:v>
                </c:pt>
                <c:pt idx="80523">
                  <c:v>21.35406</c:v>
                </c:pt>
                <c:pt idx="80524">
                  <c:v>21.353987</c:v>
                </c:pt>
                <c:pt idx="80525">
                  <c:v>21.353280000000002</c:v>
                </c:pt>
                <c:pt idx="80526">
                  <c:v>21.357018</c:v>
                </c:pt>
                <c:pt idx="80527">
                  <c:v>21.356342000000001</c:v>
                </c:pt>
                <c:pt idx="80528">
                  <c:v>21.352304</c:v>
                </c:pt>
                <c:pt idx="80529">
                  <c:v>21.353546000000001</c:v>
                </c:pt>
                <c:pt idx="80530">
                  <c:v>21.355598000000001</c:v>
                </c:pt>
                <c:pt idx="80531">
                  <c:v>21.354838000000001</c:v>
                </c:pt>
                <c:pt idx="80532">
                  <c:v>21.357775</c:v>
                </c:pt>
                <c:pt idx="80533">
                  <c:v>21.357741999999998</c:v>
                </c:pt>
                <c:pt idx="80534">
                  <c:v>21.354863000000002</c:v>
                </c:pt>
                <c:pt idx="80535">
                  <c:v>21.356297000000001</c:v>
                </c:pt>
                <c:pt idx="80536">
                  <c:v>21.356618999999998</c:v>
                </c:pt>
                <c:pt idx="80537">
                  <c:v>21.358055</c:v>
                </c:pt>
                <c:pt idx="80538">
                  <c:v>21.360755999999999</c:v>
                </c:pt>
                <c:pt idx="80539">
                  <c:v>21.361165</c:v>
                </c:pt>
                <c:pt idx="80540">
                  <c:v>21.359445000000001</c:v>
                </c:pt>
                <c:pt idx="80541">
                  <c:v>21.358656</c:v>
                </c:pt>
                <c:pt idx="80542">
                  <c:v>21.363506999999998</c:v>
                </c:pt>
                <c:pt idx="80543">
                  <c:v>21.366308</c:v>
                </c:pt>
                <c:pt idx="80544">
                  <c:v>21.362717</c:v>
                </c:pt>
                <c:pt idx="80545">
                  <c:v>21.36543</c:v>
                </c:pt>
                <c:pt idx="80546">
                  <c:v>21.368708999999999</c:v>
                </c:pt>
                <c:pt idx="80547">
                  <c:v>21.368217999999999</c:v>
                </c:pt>
                <c:pt idx="80548">
                  <c:v>21.370597</c:v>
                </c:pt>
                <c:pt idx="80549">
                  <c:v>21.372502000000001</c:v>
                </c:pt>
                <c:pt idx="80550">
                  <c:v>21.372247999999999</c:v>
                </c:pt>
                <c:pt idx="80551">
                  <c:v>21.372845000000002</c:v>
                </c:pt>
                <c:pt idx="80552">
                  <c:v>21.376528</c:v>
                </c:pt>
                <c:pt idx="80553">
                  <c:v>21.375305999999998</c:v>
                </c:pt>
                <c:pt idx="80554">
                  <c:v>21.372546</c:v>
                </c:pt>
                <c:pt idx="80555">
                  <c:v>21.37546</c:v>
                </c:pt>
                <c:pt idx="80556">
                  <c:v>21.373684000000001</c:v>
                </c:pt>
                <c:pt idx="80557">
                  <c:v>21.367853</c:v>
                </c:pt>
                <c:pt idx="80558">
                  <c:v>21.370132000000002</c:v>
                </c:pt>
                <c:pt idx="80559">
                  <c:v>21.376753000000001</c:v>
                </c:pt>
                <c:pt idx="80560">
                  <c:v>21.375502999999998</c:v>
                </c:pt>
                <c:pt idx="80561">
                  <c:v>21.370781999999998</c:v>
                </c:pt>
                <c:pt idx="80562">
                  <c:v>21.369233999999999</c:v>
                </c:pt>
                <c:pt idx="80563">
                  <c:v>21.366101</c:v>
                </c:pt>
                <c:pt idx="80564">
                  <c:v>21.359974999999999</c:v>
                </c:pt>
                <c:pt idx="80565">
                  <c:v>21.359110999999999</c:v>
                </c:pt>
                <c:pt idx="80566">
                  <c:v>21.359615000000002</c:v>
                </c:pt>
                <c:pt idx="80567">
                  <c:v>21.359067</c:v>
                </c:pt>
                <c:pt idx="80568">
                  <c:v>21.362378</c:v>
                </c:pt>
                <c:pt idx="80569">
                  <c:v>21.367035999999999</c:v>
                </c:pt>
                <c:pt idx="80570">
                  <c:v>21.367255</c:v>
                </c:pt>
                <c:pt idx="80571">
                  <c:v>21.363395000000001</c:v>
                </c:pt>
                <c:pt idx="80572">
                  <c:v>21.363488</c:v>
                </c:pt>
                <c:pt idx="80573">
                  <c:v>21.369015000000001</c:v>
                </c:pt>
                <c:pt idx="80574">
                  <c:v>21.367478999999999</c:v>
                </c:pt>
                <c:pt idx="80575">
                  <c:v>21.363510999999999</c:v>
                </c:pt>
                <c:pt idx="80576">
                  <c:v>21.369342</c:v>
                </c:pt>
                <c:pt idx="80577">
                  <c:v>21.372484</c:v>
                </c:pt>
                <c:pt idx="80578">
                  <c:v>21.367457999999999</c:v>
                </c:pt>
                <c:pt idx="80579">
                  <c:v>21.364414</c:v>
                </c:pt>
                <c:pt idx="80580">
                  <c:v>21.364625</c:v>
                </c:pt>
                <c:pt idx="80581">
                  <c:v>21.365573000000001</c:v>
                </c:pt>
                <c:pt idx="80582">
                  <c:v>21.367666</c:v>
                </c:pt>
                <c:pt idx="80583">
                  <c:v>21.370048000000001</c:v>
                </c:pt>
                <c:pt idx="80584">
                  <c:v>21.367411000000001</c:v>
                </c:pt>
                <c:pt idx="80585">
                  <c:v>21.366012000000001</c:v>
                </c:pt>
                <c:pt idx="80586">
                  <c:v>21.373586</c:v>
                </c:pt>
                <c:pt idx="80587">
                  <c:v>21.378377</c:v>
                </c:pt>
                <c:pt idx="80588">
                  <c:v>21.374915000000001</c:v>
                </c:pt>
                <c:pt idx="80589">
                  <c:v>21.376446999999999</c:v>
                </c:pt>
                <c:pt idx="80590">
                  <c:v>21.38119</c:v>
                </c:pt>
                <c:pt idx="80591">
                  <c:v>21.386047999999999</c:v>
                </c:pt>
                <c:pt idx="80592">
                  <c:v>21.387183</c:v>
                </c:pt>
                <c:pt idx="80593">
                  <c:v>21.384466</c:v>
                </c:pt>
                <c:pt idx="80594">
                  <c:v>21.386869000000001</c:v>
                </c:pt>
                <c:pt idx="80595">
                  <c:v>21.386572000000001</c:v>
                </c:pt>
                <c:pt idx="80596">
                  <c:v>21.383496000000001</c:v>
                </c:pt>
                <c:pt idx="80597">
                  <c:v>21.382822999999998</c:v>
                </c:pt>
                <c:pt idx="80598">
                  <c:v>21.379443999999999</c:v>
                </c:pt>
                <c:pt idx="80599">
                  <c:v>21.376795000000001</c:v>
                </c:pt>
                <c:pt idx="80600">
                  <c:v>21.380061999999999</c:v>
                </c:pt>
                <c:pt idx="80601">
                  <c:v>21.380686000000001</c:v>
                </c:pt>
                <c:pt idx="80602">
                  <c:v>21.378564999999998</c:v>
                </c:pt>
                <c:pt idx="80603">
                  <c:v>21.383002999999999</c:v>
                </c:pt>
                <c:pt idx="80604">
                  <c:v>21.383061000000001</c:v>
                </c:pt>
                <c:pt idx="80605">
                  <c:v>21.377676000000001</c:v>
                </c:pt>
                <c:pt idx="80606">
                  <c:v>21.383175000000001</c:v>
                </c:pt>
                <c:pt idx="80607">
                  <c:v>21.389310999999999</c:v>
                </c:pt>
                <c:pt idx="80608">
                  <c:v>21.383182999999999</c:v>
                </c:pt>
                <c:pt idx="80609">
                  <c:v>21.379197000000001</c:v>
                </c:pt>
                <c:pt idx="80610">
                  <c:v>21.382536999999999</c:v>
                </c:pt>
                <c:pt idx="80611">
                  <c:v>21.383268000000001</c:v>
                </c:pt>
                <c:pt idx="80612">
                  <c:v>21.379805000000001</c:v>
                </c:pt>
                <c:pt idx="80613">
                  <c:v>21.37706</c:v>
                </c:pt>
                <c:pt idx="80614">
                  <c:v>21.376871000000001</c:v>
                </c:pt>
                <c:pt idx="80615">
                  <c:v>21.380285000000001</c:v>
                </c:pt>
                <c:pt idx="80616">
                  <c:v>21.380851</c:v>
                </c:pt>
                <c:pt idx="80617">
                  <c:v>21.376007000000001</c:v>
                </c:pt>
                <c:pt idx="80618">
                  <c:v>21.374345000000002</c:v>
                </c:pt>
                <c:pt idx="80619">
                  <c:v>21.376283999999998</c:v>
                </c:pt>
                <c:pt idx="80620">
                  <c:v>21.376628</c:v>
                </c:pt>
                <c:pt idx="80621">
                  <c:v>21.375965000000001</c:v>
                </c:pt>
                <c:pt idx="80622">
                  <c:v>21.373562</c:v>
                </c:pt>
                <c:pt idx="80623">
                  <c:v>21.375824000000001</c:v>
                </c:pt>
                <c:pt idx="80624">
                  <c:v>21.380219</c:v>
                </c:pt>
                <c:pt idx="80625">
                  <c:v>21.377490999999999</c:v>
                </c:pt>
                <c:pt idx="80626">
                  <c:v>21.372423999999999</c:v>
                </c:pt>
                <c:pt idx="80627">
                  <c:v>21.373567999999999</c:v>
                </c:pt>
                <c:pt idx="80628">
                  <c:v>21.378</c:v>
                </c:pt>
                <c:pt idx="80629">
                  <c:v>21.377433</c:v>
                </c:pt>
                <c:pt idx="80630">
                  <c:v>21.374642000000001</c:v>
                </c:pt>
                <c:pt idx="80631">
                  <c:v>21.375067999999999</c:v>
                </c:pt>
                <c:pt idx="80632">
                  <c:v>21.375599000000001</c:v>
                </c:pt>
                <c:pt idx="80633">
                  <c:v>21.373832</c:v>
                </c:pt>
                <c:pt idx="80634">
                  <c:v>21.375556</c:v>
                </c:pt>
                <c:pt idx="80635">
                  <c:v>21.380158999999999</c:v>
                </c:pt>
                <c:pt idx="80636">
                  <c:v>21.377766999999999</c:v>
                </c:pt>
                <c:pt idx="80637">
                  <c:v>21.375170000000001</c:v>
                </c:pt>
                <c:pt idx="80638">
                  <c:v>21.378675000000001</c:v>
                </c:pt>
                <c:pt idx="80639">
                  <c:v>21.378637999999999</c:v>
                </c:pt>
                <c:pt idx="80640">
                  <c:v>21.378302999999999</c:v>
                </c:pt>
                <c:pt idx="80641">
                  <c:v>21.380759000000001</c:v>
                </c:pt>
                <c:pt idx="80642">
                  <c:v>21.384471000000001</c:v>
                </c:pt>
                <c:pt idx="80643">
                  <c:v>21.38758</c:v>
                </c:pt>
                <c:pt idx="80644">
                  <c:v>21.385090000000002</c:v>
                </c:pt>
                <c:pt idx="80645">
                  <c:v>21.386402</c:v>
                </c:pt>
                <c:pt idx="80646">
                  <c:v>21.392658000000001</c:v>
                </c:pt>
                <c:pt idx="80647">
                  <c:v>21.392980000000001</c:v>
                </c:pt>
                <c:pt idx="80648">
                  <c:v>21.390861999999998</c:v>
                </c:pt>
                <c:pt idx="80649">
                  <c:v>21.394732000000001</c:v>
                </c:pt>
                <c:pt idx="80650">
                  <c:v>21.396754999999999</c:v>
                </c:pt>
                <c:pt idx="80651">
                  <c:v>21.393528</c:v>
                </c:pt>
                <c:pt idx="80652">
                  <c:v>21.392232</c:v>
                </c:pt>
                <c:pt idx="80653">
                  <c:v>21.395395000000001</c:v>
                </c:pt>
                <c:pt idx="80654">
                  <c:v>21.399204000000001</c:v>
                </c:pt>
                <c:pt idx="80655">
                  <c:v>21.401574</c:v>
                </c:pt>
                <c:pt idx="80656">
                  <c:v>21.399588999999999</c:v>
                </c:pt>
                <c:pt idx="80657">
                  <c:v>21.39742</c:v>
                </c:pt>
                <c:pt idx="80658">
                  <c:v>21.396170999999999</c:v>
                </c:pt>
                <c:pt idx="80659">
                  <c:v>21.393419000000002</c:v>
                </c:pt>
                <c:pt idx="80660">
                  <c:v>21.395237999999999</c:v>
                </c:pt>
                <c:pt idx="80661">
                  <c:v>21.398530999999998</c:v>
                </c:pt>
                <c:pt idx="80662">
                  <c:v>21.396159999999998</c:v>
                </c:pt>
                <c:pt idx="80663">
                  <c:v>21.392945000000001</c:v>
                </c:pt>
                <c:pt idx="80664">
                  <c:v>21.390398000000001</c:v>
                </c:pt>
                <c:pt idx="80665">
                  <c:v>21.387221</c:v>
                </c:pt>
                <c:pt idx="80666">
                  <c:v>21.387784</c:v>
                </c:pt>
                <c:pt idx="80667">
                  <c:v>21.390768999999999</c:v>
                </c:pt>
                <c:pt idx="80668">
                  <c:v>21.387484000000001</c:v>
                </c:pt>
                <c:pt idx="80669">
                  <c:v>21.382501000000001</c:v>
                </c:pt>
                <c:pt idx="80670">
                  <c:v>21.383317999999999</c:v>
                </c:pt>
                <c:pt idx="80671">
                  <c:v>21.385134000000001</c:v>
                </c:pt>
                <c:pt idx="80672">
                  <c:v>21.38428</c:v>
                </c:pt>
                <c:pt idx="80673">
                  <c:v>21.383755000000001</c:v>
                </c:pt>
                <c:pt idx="80674">
                  <c:v>21.386379999999999</c:v>
                </c:pt>
                <c:pt idx="80675">
                  <c:v>21.387360999999999</c:v>
                </c:pt>
                <c:pt idx="80676">
                  <c:v>21.383980999999999</c:v>
                </c:pt>
                <c:pt idx="80677">
                  <c:v>21.384198999999999</c:v>
                </c:pt>
                <c:pt idx="80678">
                  <c:v>21.388269999999999</c:v>
                </c:pt>
                <c:pt idx="80679">
                  <c:v>21.391171</c:v>
                </c:pt>
                <c:pt idx="80680">
                  <c:v>21.390428</c:v>
                </c:pt>
                <c:pt idx="80681">
                  <c:v>21.390498999999998</c:v>
                </c:pt>
                <c:pt idx="80682">
                  <c:v>21.393837000000001</c:v>
                </c:pt>
                <c:pt idx="80683">
                  <c:v>21.391556999999999</c:v>
                </c:pt>
                <c:pt idx="80684">
                  <c:v>21.386537000000001</c:v>
                </c:pt>
                <c:pt idx="80685">
                  <c:v>21.390402999999999</c:v>
                </c:pt>
                <c:pt idx="80686">
                  <c:v>21.393142000000001</c:v>
                </c:pt>
                <c:pt idx="80687">
                  <c:v>21.388155000000001</c:v>
                </c:pt>
                <c:pt idx="80688">
                  <c:v>21.386538000000002</c:v>
                </c:pt>
                <c:pt idx="80689">
                  <c:v>21.388617</c:v>
                </c:pt>
                <c:pt idx="80690">
                  <c:v>21.386907000000001</c:v>
                </c:pt>
                <c:pt idx="80691">
                  <c:v>21.384098999999999</c:v>
                </c:pt>
                <c:pt idx="80692">
                  <c:v>21.38646</c:v>
                </c:pt>
                <c:pt idx="80693">
                  <c:v>21.390080999999999</c:v>
                </c:pt>
                <c:pt idx="80694">
                  <c:v>21.388838</c:v>
                </c:pt>
                <c:pt idx="80695">
                  <c:v>21.389831000000001</c:v>
                </c:pt>
                <c:pt idx="80696">
                  <c:v>21.394760000000002</c:v>
                </c:pt>
                <c:pt idx="80697">
                  <c:v>21.397718999999999</c:v>
                </c:pt>
                <c:pt idx="80698">
                  <c:v>21.401022000000001</c:v>
                </c:pt>
                <c:pt idx="80699">
                  <c:v>21.403297999999999</c:v>
                </c:pt>
                <c:pt idx="80700">
                  <c:v>21.399204000000001</c:v>
                </c:pt>
                <c:pt idx="80701">
                  <c:v>21.398828000000002</c:v>
                </c:pt>
                <c:pt idx="80702">
                  <c:v>21.402415999999999</c:v>
                </c:pt>
                <c:pt idx="80703">
                  <c:v>21.398862999999999</c:v>
                </c:pt>
                <c:pt idx="80704">
                  <c:v>21.395890999999999</c:v>
                </c:pt>
                <c:pt idx="80705">
                  <c:v>21.396231</c:v>
                </c:pt>
                <c:pt idx="80706">
                  <c:v>21.395790000000002</c:v>
                </c:pt>
                <c:pt idx="80707">
                  <c:v>21.400334999999998</c:v>
                </c:pt>
                <c:pt idx="80708">
                  <c:v>21.402674999999999</c:v>
                </c:pt>
                <c:pt idx="80709">
                  <c:v>21.394486000000001</c:v>
                </c:pt>
                <c:pt idx="80710">
                  <c:v>21.390001999999999</c:v>
                </c:pt>
                <c:pt idx="80711">
                  <c:v>21.396032999999999</c:v>
                </c:pt>
                <c:pt idx="80712">
                  <c:v>21.399806000000002</c:v>
                </c:pt>
                <c:pt idx="80713">
                  <c:v>21.399080999999999</c:v>
                </c:pt>
                <c:pt idx="80714">
                  <c:v>21.397055999999999</c:v>
                </c:pt>
                <c:pt idx="80715">
                  <c:v>21.392168999999999</c:v>
                </c:pt>
                <c:pt idx="80716">
                  <c:v>21.392116000000001</c:v>
                </c:pt>
                <c:pt idx="80717">
                  <c:v>21.397824</c:v>
                </c:pt>
                <c:pt idx="80718">
                  <c:v>21.399547999999999</c:v>
                </c:pt>
                <c:pt idx="80719">
                  <c:v>21.398928999999999</c:v>
                </c:pt>
                <c:pt idx="80720">
                  <c:v>21.401209999999999</c:v>
                </c:pt>
                <c:pt idx="80721">
                  <c:v>21.402462</c:v>
                </c:pt>
                <c:pt idx="80722">
                  <c:v>21.400528999999999</c:v>
                </c:pt>
                <c:pt idx="80723">
                  <c:v>21.401281999999998</c:v>
                </c:pt>
                <c:pt idx="80724">
                  <c:v>21.402761999999999</c:v>
                </c:pt>
                <c:pt idx="80725">
                  <c:v>21.399951000000001</c:v>
                </c:pt>
                <c:pt idx="80726">
                  <c:v>21.398320999999999</c:v>
                </c:pt>
                <c:pt idx="80727">
                  <c:v>21.400348000000001</c:v>
                </c:pt>
                <c:pt idx="80728">
                  <c:v>21.399929</c:v>
                </c:pt>
                <c:pt idx="80729">
                  <c:v>21.399922</c:v>
                </c:pt>
                <c:pt idx="80730">
                  <c:v>21.400500000000001</c:v>
                </c:pt>
                <c:pt idx="80731">
                  <c:v>21.396799999999999</c:v>
                </c:pt>
                <c:pt idx="80732">
                  <c:v>21.393802999999998</c:v>
                </c:pt>
                <c:pt idx="80733">
                  <c:v>21.397948</c:v>
                </c:pt>
                <c:pt idx="80734">
                  <c:v>21.400789</c:v>
                </c:pt>
                <c:pt idx="80735">
                  <c:v>21.395548999999999</c:v>
                </c:pt>
                <c:pt idx="80736">
                  <c:v>21.396273000000001</c:v>
                </c:pt>
                <c:pt idx="80737">
                  <c:v>21.400725999999999</c:v>
                </c:pt>
                <c:pt idx="80738">
                  <c:v>21.399889000000002</c:v>
                </c:pt>
                <c:pt idx="80739">
                  <c:v>21.402391999999999</c:v>
                </c:pt>
                <c:pt idx="80740">
                  <c:v>21.407350000000001</c:v>
                </c:pt>
                <c:pt idx="80741">
                  <c:v>21.405947999999999</c:v>
                </c:pt>
                <c:pt idx="80742">
                  <c:v>21.405325999999999</c:v>
                </c:pt>
                <c:pt idx="80743">
                  <c:v>21.408752</c:v>
                </c:pt>
                <c:pt idx="80744">
                  <c:v>21.406957999999999</c:v>
                </c:pt>
                <c:pt idx="80745">
                  <c:v>21.40155</c:v>
                </c:pt>
                <c:pt idx="80746">
                  <c:v>21.402899000000001</c:v>
                </c:pt>
                <c:pt idx="80747">
                  <c:v>21.407095000000002</c:v>
                </c:pt>
                <c:pt idx="80748">
                  <c:v>21.407073</c:v>
                </c:pt>
                <c:pt idx="80749">
                  <c:v>21.407167999999999</c:v>
                </c:pt>
                <c:pt idx="80750">
                  <c:v>21.405504000000001</c:v>
                </c:pt>
                <c:pt idx="80751">
                  <c:v>21.400551</c:v>
                </c:pt>
                <c:pt idx="80752">
                  <c:v>21.403320000000001</c:v>
                </c:pt>
                <c:pt idx="80753">
                  <c:v>21.408253999999999</c:v>
                </c:pt>
                <c:pt idx="80754">
                  <c:v>21.406859000000001</c:v>
                </c:pt>
                <c:pt idx="80755">
                  <c:v>21.409116000000001</c:v>
                </c:pt>
                <c:pt idx="80756">
                  <c:v>21.412841</c:v>
                </c:pt>
                <c:pt idx="80757">
                  <c:v>21.408068</c:v>
                </c:pt>
                <c:pt idx="80758">
                  <c:v>21.402674999999999</c:v>
                </c:pt>
                <c:pt idx="80759">
                  <c:v>21.405252000000001</c:v>
                </c:pt>
                <c:pt idx="80760">
                  <c:v>21.411764000000002</c:v>
                </c:pt>
                <c:pt idx="80761">
                  <c:v>21.414667999999999</c:v>
                </c:pt>
                <c:pt idx="80762">
                  <c:v>21.412013999999999</c:v>
                </c:pt>
                <c:pt idx="80763">
                  <c:v>21.410533999999998</c:v>
                </c:pt>
                <c:pt idx="80764">
                  <c:v>21.413074999999999</c:v>
                </c:pt>
                <c:pt idx="80765">
                  <c:v>21.412265000000001</c:v>
                </c:pt>
                <c:pt idx="80766">
                  <c:v>21.408161</c:v>
                </c:pt>
                <c:pt idx="80767">
                  <c:v>21.406061999999999</c:v>
                </c:pt>
                <c:pt idx="80768">
                  <c:v>21.407485000000001</c:v>
                </c:pt>
                <c:pt idx="80769">
                  <c:v>21.410706000000001</c:v>
                </c:pt>
                <c:pt idx="80770">
                  <c:v>21.410799999999998</c:v>
                </c:pt>
                <c:pt idx="80771">
                  <c:v>21.411771999999999</c:v>
                </c:pt>
                <c:pt idx="80772">
                  <c:v>21.413646</c:v>
                </c:pt>
                <c:pt idx="80773">
                  <c:v>21.410598</c:v>
                </c:pt>
                <c:pt idx="80774">
                  <c:v>21.412039</c:v>
                </c:pt>
                <c:pt idx="80775">
                  <c:v>21.416671999999998</c:v>
                </c:pt>
                <c:pt idx="80776">
                  <c:v>21.415158999999999</c:v>
                </c:pt>
                <c:pt idx="80777">
                  <c:v>21.411362</c:v>
                </c:pt>
                <c:pt idx="80778">
                  <c:v>21.413073000000001</c:v>
                </c:pt>
                <c:pt idx="80779">
                  <c:v>21.419187000000001</c:v>
                </c:pt>
                <c:pt idx="80780">
                  <c:v>21.418478</c:v>
                </c:pt>
                <c:pt idx="80781">
                  <c:v>21.417553000000002</c:v>
                </c:pt>
                <c:pt idx="80782">
                  <c:v>21.421861</c:v>
                </c:pt>
                <c:pt idx="80783">
                  <c:v>21.418693000000001</c:v>
                </c:pt>
                <c:pt idx="80784">
                  <c:v>21.415687999999999</c:v>
                </c:pt>
                <c:pt idx="80785">
                  <c:v>21.419179</c:v>
                </c:pt>
                <c:pt idx="80786">
                  <c:v>21.419277000000001</c:v>
                </c:pt>
                <c:pt idx="80787">
                  <c:v>21.414325999999999</c:v>
                </c:pt>
                <c:pt idx="80788">
                  <c:v>21.411279</c:v>
                </c:pt>
                <c:pt idx="80789">
                  <c:v>21.4114</c:v>
                </c:pt>
                <c:pt idx="80790">
                  <c:v>21.412835999999999</c:v>
                </c:pt>
                <c:pt idx="80791">
                  <c:v>21.413381000000001</c:v>
                </c:pt>
                <c:pt idx="80792">
                  <c:v>21.411598999999999</c:v>
                </c:pt>
                <c:pt idx="80793">
                  <c:v>21.413415000000001</c:v>
                </c:pt>
                <c:pt idx="80794">
                  <c:v>21.415337000000001</c:v>
                </c:pt>
                <c:pt idx="80795">
                  <c:v>21.411078</c:v>
                </c:pt>
                <c:pt idx="80796">
                  <c:v>21.413634999999999</c:v>
                </c:pt>
                <c:pt idx="80797">
                  <c:v>21.417079999999999</c:v>
                </c:pt>
                <c:pt idx="80798">
                  <c:v>21.411657000000002</c:v>
                </c:pt>
                <c:pt idx="80799">
                  <c:v>21.411852</c:v>
                </c:pt>
                <c:pt idx="80800">
                  <c:v>21.418441999999999</c:v>
                </c:pt>
                <c:pt idx="80801">
                  <c:v>21.418579000000001</c:v>
                </c:pt>
                <c:pt idx="80802">
                  <c:v>21.413762999999999</c:v>
                </c:pt>
                <c:pt idx="80803">
                  <c:v>21.416495000000001</c:v>
                </c:pt>
                <c:pt idx="80804">
                  <c:v>21.420745</c:v>
                </c:pt>
                <c:pt idx="80805">
                  <c:v>21.415727</c:v>
                </c:pt>
                <c:pt idx="80806">
                  <c:v>21.416948000000001</c:v>
                </c:pt>
                <c:pt idx="80807">
                  <c:v>21.420787000000001</c:v>
                </c:pt>
                <c:pt idx="80808">
                  <c:v>21.416177000000001</c:v>
                </c:pt>
                <c:pt idx="80809">
                  <c:v>21.416747000000001</c:v>
                </c:pt>
                <c:pt idx="80810">
                  <c:v>21.418658000000001</c:v>
                </c:pt>
                <c:pt idx="80811">
                  <c:v>21.415336</c:v>
                </c:pt>
                <c:pt idx="80812">
                  <c:v>21.415762000000001</c:v>
                </c:pt>
                <c:pt idx="80813">
                  <c:v>21.416201000000001</c:v>
                </c:pt>
                <c:pt idx="80814">
                  <c:v>21.412642999999999</c:v>
                </c:pt>
                <c:pt idx="80815">
                  <c:v>21.412199999999999</c:v>
                </c:pt>
                <c:pt idx="80816">
                  <c:v>21.414387999999999</c:v>
                </c:pt>
                <c:pt idx="80817">
                  <c:v>21.414826000000001</c:v>
                </c:pt>
                <c:pt idx="80818">
                  <c:v>21.416262</c:v>
                </c:pt>
                <c:pt idx="80819">
                  <c:v>21.418844</c:v>
                </c:pt>
                <c:pt idx="80820">
                  <c:v>21.424728000000002</c:v>
                </c:pt>
                <c:pt idx="80821">
                  <c:v>21.432524999999998</c:v>
                </c:pt>
                <c:pt idx="80822">
                  <c:v>21.431656</c:v>
                </c:pt>
                <c:pt idx="80823">
                  <c:v>21.430667</c:v>
                </c:pt>
                <c:pt idx="80824">
                  <c:v>21.43544</c:v>
                </c:pt>
                <c:pt idx="80825">
                  <c:v>21.435434000000001</c:v>
                </c:pt>
                <c:pt idx="80826">
                  <c:v>21.434048000000001</c:v>
                </c:pt>
                <c:pt idx="80827">
                  <c:v>21.433785</c:v>
                </c:pt>
                <c:pt idx="80828">
                  <c:v>21.431372</c:v>
                </c:pt>
                <c:pt idx="80829">
                  <c:v>21.432839000000001</c:v>
                </c:pt>
                <c:pt idx="80830">
                  <c:v>21.435182000000001</c:v>
                </c:pt>
                <c:pt idx="80831">
                  <c:v>21.430975</c:v>
                </c:pt>
                <c:pt idx="80832">
                  <c:v>21.429902999999999</c:v>
                </c:pt>
                <c:pt idx="80833">
                  <c:v>21.432105</c:v>
                </c:pt>
                <c:pt idx="80834">
                  <c:v>21.429376999999999</c:v>
                </c:pt>
                <c:pt idx="80835">
                  <c:v>21.427046000000001</c:v>
                </c:pt>
                <c:pt idx="80836">
                  <c:v>21.429079999999999</c:v>
                </c:pt>
                <c:pt idx="80837">
                  <c:v>21.429414999999999</c:v>
                </c:pt>
                <c:pt idx="80838">
                  <c:v>21.426534</c:v>
                </c:pt>
                <c:pt idx="80839">
                  <c:v>21.427156</c:v>
                </c:pt>
                <c:pt idx="80840">
                  <c:v>21.431013</c:v>
                </c:pt>
                <c:pt idx="80841">
                  <c:v>21.431963</c:v>
                </c:pt>
                <c:pt idx="80842">
                  <c:v>21.431446000000001</c:v>
                </c:pt>
                <c:pt idx="80843">
                  <c:v>21.430084999999998</c:v>
                </c:pt>
                <c:pt idx="80844">
                  <c:v>21.426825000000001</c:v>
                </c:pt>
                <c:pt idx="80845">
                  <c:v>21.425857000000001</c:v>
                </c:pt>
                <c:pt idx="80846">
                  <c:v>21.425608</c:v>
                </c:pt>
                <c:pt idx="80847">
                  <c:v>21.425485999999999</c:v>
                </c:pt>
                <c:pt idx="80848">
                  <c:v>21.425709999999999</c:v>
                </c:pt>
                <c:pt idx="80849">
                  <c:v>21.422215000000001</c:v>
                </c:pt>
                <c:pt idx="80850">
                  <c:v>21.421109000000001</c:v>
                </c:pt>
                <c:pt idx="80851">
                  <c:v>21.427714999999999</c:v>
                </c:pt>
                <c:pt idx="80852">
                  <c:v>21.430153000000001</c:v>
                </c:pt>
                <c:pt idx="80853">
                  <c:v>21.424914000000001</c:v>
                </c:pt>
                <c:pt idx="80854">
                  <c:v>21.423169000000001</c:v>
                </c:pt>
                <c:pt idx="80855">
                  <c:v>21.430734000000001</c:v>
                </c:pt>
                <c:pt idx="80856">
                  <c:v>21.435555999999998</c:v>
                </c:pt>
                <c:pt idx="80857">
                  <c:v>21.431411000000001</c:v>
                </c:pt>
                <c:pt idx="80858">
                  <c:v>21.428099</c:v>
                </c:pt>
                <c:pt idx="80859">
                  <c:v>21.428374000000002</c:v>
                </c:pt>
                <c:pt idx="80860">
                  <c:v>21.426901000000001</c:v>
                </c:pt>
                <c:pt idx="80861">
                  <c:v>21.426361</c:v>
                </c:pt>
                <c:pt idx="80862">
                  <c:v>21.428867</c:v>
                </c:pt>
                <c:pt idx="80863">
                  <c:v>21.428149000000001</c:v>
                </c:pt>
                <c:pt idx="80864">
                  <c:v>21.431101000000002</c:v>
                </c:pt>
                <c:pt idx="80865">
                  <c:v>21.436567</c:v>
                </c:pt>
                <c:pt idx="80866">
                  <c:v>21.436125000000001</c:v>
                </c:pt>
                <c:pt idx="80867">
                  <c:v>21.438869</c:v>
                </c:pt>
                <c:pt idx="80868">
                  <c:v>21.444841</c:v>
                </c:pt>
                <c:pt idx="80869">
                  <c:v>21.440128000000001</c:v>
                </c:pt>
                <c:pt idx="80870">
                  <c:v>21.433147000000002</c:v>
                </c:pt>
                <c:pt idx="80871">
                  <c:v>21.435732999999999</c:v>
                </c:pt>
                <c:pt idx="80872">
                  <c:v>21.439485000000001</c:v>
                </c:pt>
                <c:pt idx="80873">
                  <c:v>21.441846000000002</c:v>
                </c:pt>
                <c:pt idx="80874">
                  <c:v>21.444901000000002</c:v>
                </c:pt>
                <c:pt idx="80875">
                  <c:v>21.440971000000001</c:v>
                </c:pt>
                <c:pt idx="80876">
                  <c:v>21.436536</c:v>
                </c:pt>
                <c:pt idx="80877">
                  <c:v>21.439997999999999</c:v>
                </c:pt>
                <c:pt idx="80878">
                  <c:v>21.441811000000001</c:v>
                </c:pt>
                <c:pt idx="80879">
                  <c:v>21.441039</c:v>
                </c:pt>
                <c:pt idx="80880">
                  <c:v>21.441782</c:v>
                </c:pt>
                <c:pt idx="80881">
                  <c:v>21.441015</c:v>
                </c:pt>
                <c:pt idx="80882">
                  <c:v>21.437664000000002</c:v>
                </c:pt>
                <c:pt idx="80883">
                  <c:v>21.433710999999999</c:v>
                </c:pt>
                <c:pt idx="80884">
                  <c:v>21.432183999999999</c:v>
                </c:pt>
                <c:pt idx="80885">
                  <c:v>21.434640000000002</c:v>
                </c:pt>
                <c:pt idx="80886">
                  <c:v>21.436753</c:v>
                </c:pt>
                <c:pt idx="80887">
                  <c:v>21.434124000000001</c:v>
                </c:pt>
                <c:pt idx="80888">
                  <c:v>21.432406</c:v>
                </c:pt>
                <c:pt idx="80889">
                  <c:v>21.435397999999999</c:v>
                </c:pt>
                <c:pt idx="80890">
                  <c:v>21.436914999999999</c:v>
                </c:pt>
                <c:pt idx="80891">
                  <c:v>21.433513000000001</c:v>
                </c:pt>
                <c:pt idx="80892">
                  <c:v>21.429193000000001</c:v>
                </c:pt>
                <c:pt idx="80893">
                  <c:v>21.431294000000001</c:v>
                </c:pt>
                <c:pt idx="80894">
                  <c:v>21.435500999999999</c:v>
                </c:pt>
                <c:pt idx="80895">
                  <c:v>21.433762999999999</c:v>
                </c:pt>
                <c:pt idx="80896">
                  <c:v>21.434056999999999</c:v>
                </c:pt>
                <c:pt idx="80897">
                  <c:v>21.436277</c:v>
                </c:pt>
                <c:pt idx="80898">
                  <c:v>21.435352000000002</c:v>
                </c:pt>
                <c:pt idx="80899">
                  <c:v>21.435465000000001</c:v>
                </c:pt>
                <c:pt idx="80900">
                  <c:v>21.438452000000002</c:v>
                </c:pt>
                <c:pt idx="80901">
                  <c:v>21.440037</c:v>
                </c:pt>
                <c:pt idx="80902">
                  <c:v>21.435959</c:v>
                </c:pt>
                <c:pt idx="80903">
                  <c:v>21.433388999999998</c:v>
                </c:pt>
                <c:pt idx="80904">
                  <c:v>21.435824</c:v>
                </c:pt>
                <c:pt idx="80905">
                  <c:v>21.433615</c:v>
                </c:pt>
                <c:pt idx="80906">
                  <c:v>21.433554000000001</c:v>
                </c:pt>
                <c:pt idx="80907">
                  <c:v>21.438928000000001</c:v>
                </c:pt>
                <c:pt idx="80908">
                  <c:v>21.438614000000001</c:v>
                </c:pt>
                <c:pt idx="80909">
                  <c:v>21.436015999999999</c:v>
                </c:pt>
                <c:pt idx="80910">
                  <c:v>21.437961999999999</c:v>
                </c:pt>
                <c:pt idx="80911">
                  <c:v>21.439402999999999</c:v>
                </c:pt>
                <c:pt idx="80912">
                  <c:v>21.435355000000001</c:v>
                </c:pt>
                <c:pt idx="80913">
                  <c:v>21.431318999999998</c:v>
                </c:pt>
                <c:pt idx="80914">
                  <c:v>21.434436000000002</c:v>
                </c:pt>
                <c:pt idx="80915">
                  <c:v>21.439914000000002</c:v>
                </c:pt>
                <c:pt idx="80916">
                  <c:v>21.439053999999999</c:v>
                </c:pt>
                <c:pt idx="80917">
                  <c:v>21.437197000000001</c:v>
                </c:pt>
                <c:pt idx="80918">
                  <c:v>21.439447000000001</c:v>
                </c:pt>
                <c:pt idx="80919">
                  <c:v>21.443193999999998</c:v>
                </c:pt>
                <c:pt idx="80920">
                  <c:v>21.446211999999999</c:v>
                </c:pt>
                <c:pt idx="80921">
                  <c:v>21.443898999999998</c:v>
                </c:pt>
                <c:pt idx="80922">
                  <c:v>21.443549000000001</c:v>
                </c:pt>
                <c:pt idx="80923">
                  <c:v>21.448917000000002</c:v>
                </c:pt>
                <c:pt idx="80924">
                  <c:v>21.447462999999999</c:v>
                </c:pt>
                <c:pt idx="80925">
                  <c:v>21.446164</c:v>
                </c:pt>
                <c:pt idx="80926">
                  <c:v>21.447537000000001</c:v>
                </c:pt>
                <c:pt idx="80927">
                  <c:v>21.442508</c:v>
                </c:pt>
                <c:pt idx="80928">
                  <c:v>21.439695</c:v>
                </c:pt>
                <c:pt idx="80929">
                  <c:v>21.442740000000001</c:v>
                </c:pt>
                <c:pt idx="80930">
                  <c:v>21.446462</c:v>
                </c:pt>
                <c:pt idx="80931">
                  <c:v>21.449128000000002</c:v>
                </c:pt>
                <c:pt idx="80932">
                  <c:v>21.449303</c:v>
                </c:pt>
                <c:pt idx="80933">
                  <c:v>21.446628</c:v>
                </c:pt>
                <c:pt idx="80934">
                  <c:v>21.446826999999999</c:v>
                </c:pt>
                <c:pt idx="80935">
                  <c:v>21.450388</c:v>
                </c:pt>
                <c:pt idx="80936">
                  <c:v>21.450254000000001</c:v>
                </c:pt>
                <c:pt idx="80937">
                  <c:v>21.448008999999999</c:v>
                </c:pt>
                <c:pt idx="80938">
                  <c:v>21.450990999999998</c:v>
                </c:pt>
                <c:pt idx="80939">
                  <c:v>21.452294999999999</c:v>
                </c:pt>
                <c:pt idx="80940">
                  <c:v>21.449052999999999</c:v>
                </c:pt>
                <c:pt idx="80941">
                  <c:v>21.451118999999998</c:v>
                </c:pt>
                <c:pt idx="80942">
                  <c:v>21.451082</c:v>
                </c:pt>
                <c:pt idx="80943">
                  <c:v>21.444697000000001</c:v>
                </c:pt>
                <c:pt idx="80944">
                  <c:v>21.445108000000001</c:v>
                </c:pt>
                <c:pt idx="80945">
                  <c:v>21.451675000000002</c:v>
                </c:pt>
                <c:pt idx="80946">
                  <c:v>21.453309000000001</c:v>
                </c:pt>
                <c:pt idx="80947">
                  <c:v>21.451879999999999</c:v>
                </c:pt>
                <c:pt idx="80948">
                  <c:v>21.453627000000001</c:v>
                </c:pt>
                <c:pt idx="80949">
                  <c:v>21.456225</c:v>
                </c:pt>
                <c:pt idx="80950">
                  <c:v>21.456282000000002</c:v>
                </c:pt>
                <c:pt idx="80951">
                  <c:v>21.454217</c:v>
                </c:pt>
                <c:pt idx="80952">
                  <c:v>21.454339000000001</c:v>
                </c:pt>
                <c:pt idx="80953">
                  <c:v>21.459007</c:v>
                </c:pt>
                <c:pt idx="80954">
                  <c:v>21.463799000000002</c:v>
                </c:pt>
                <c:pt idx="80955">
                  <c:v>21.464074</c:v>
                </c:pt>
                <c:pt idx="80956">
                  <c:v>21.462581</c:v>
                </c:pt>
                <c:pt idx="80957">
                  <c:v>21.464725999999999</c:v>
                </c:pt>
                <c:pt idx="80958">
                  <c:v>21.466055999999998</c:v>
                </c:pt>
                <c:pt idx="80959">
                  <c:v>21.46396</c:v>
                </c:pt>
                <c:pt idx="80960">
                  <c:v>21.462019000000002</c:v>
                </c:pt>
                <c:pt idx="80961">
                  <c:v>21.462285999999999</c:v>
                </c:pt>
                <c:pt idx="80962">
                  <c:v>21.465658000000001</c:v>
                </c:pt>
                <c:pt idx="80963">
                  <c:v>21.464752000000001</c:v>
                </c:pt>
                <c:pt idx="80964">
                  <c:v>21.459308</c:v>
                </c:pt>
                <c:pt idx="80965">
                  <c:v>21.456869999999999</c:v>
                </c:pt>
                <c:pt idx="80966">
                  <c:v>21.459064999999999</c:v>
                </c:pt>
                <c:pt idx="80967">
                  <c:v>21.460594</c:v>
                </c:pt>
                <c:pt idx="80968">
                  <c:v>21.461137999999998</c:v>
                </c:pt>
                <c:pt idx="80969">
                  <c:v>21.463788999999998</c:v>
                </c:pt>
                <c:pt idx="80970">
                  <c:v>21.462419000000001</c:v>
                </c:pt>
                <c:pt idx="80971">
                  <c:v>21.455998999999998</c:v>
                </c:pt>
                <c:pt idx="80972">
                  <c:v>21.455354</c:v>
                </c:pt>
                <c:pt idx="80973">
                  <c:v>21.459841000000001</c:v>
                </c:pt>
                <c:pt idx="80974">
                  <c:v>21.463422000000001</c:v>
                </c:pt>
                <c:pt idx="80975">
                  <c:v>21.462955999999998</c:v>
                </c:pt>
                <c:pt idx="80976">
                  <c:v>21.45814</c:v>
                </c:pt>
                <c:pt idx="80977">
                  <c:v>21.456149</c:v>
                </c:pt>
                <c:pt idx="80978">
                  <c:v>21.45992</c:v>
                </c:pt>
                <c:pt idx="80979">
                  <c:v>21.459365999999999</c:v>
                </c:pt>
                <c:pt idx="80980">
                  <c:v>21.457369</c:v>
                </c:pt>
                <c:pt idx="80981">
                  <c:v>21.457457000000002</c:v>
                </c:pt>
                <c:pt idx="80982">
                  <c:v>21.455065000000001</c:v>
                </c:pt>
                <c:pt idx="80983">
                  <c:v>21.455946999999998</c:v>
                </c:pt>
                <c:pt idx="80984">
                  <c:v>21.457992999999998</c:v>
                </c:pt>
                <c:pt idx="80985">
                  <c:v>21.454239000000001</c:v>
                </c:pt>
                <c:pt idx="80986">
                  <c:v>21.454315000000001</c:v>
                </c:pt>
                <c:pt idx="80987">
                  <c:v>21.458110999999999</c:v>
                </c:pt>
                <c:pt idx="80988">
                  <c:v>21.456005999999999</c:v>
                </c:pt>
                <c:pt idx="80989">
                  <c:v>21.454906000000001</c:v>
                </c:pt>
                <c:pt idx="80990">
                  <c:v>21.456399999999999</c:v>
                </c:pt>
                <c:pt idx="80991">
                  <c:v>21.457549</c:v>
                </c:pt>
                <c:pt idx="80992">
                  <c:v>21.461213999999998</c:v>
                </c:pt>
                <c:pt idx="80993">
                  <c:v>21.463623999999999</c:v>
                </c:pt>
                <c:pt idx="80994">
                  <c:v>21.460906000000001</c:v>
                </c:pt>
                <c:pt idx="80995">
                  <c:v>21.459358999999999</c:v>
                </c:pt>
                <c:pt idx="80996">
                  <c:v>21.460964000000001</c:v>
                </c:pt>
                <c:pt idx="80997">
                  <c:v>21.459565999999999</c:v>
                </c:pt>
                <c:pt idx="80998">
                  <c:v>21.460463000000001</c:v>
                </c:pt>
                <c:pt idx="80999">
                  <c:v>21.460833999999998</c:v>
                </c:pt>
                <c:pt idx="81000">
                  <c:v>21.455750999999999</c:v>
                </c:pt>
                <c:pt idx="81001">
                  <c:v>21.456906</c:v>
                </c:pt>
                <c:pt idx="81002">
                  <c:v>21.462230000000002</c:v>
                </c:pt>
                <c:pt idx="81003">
                  <c:v>21.463650999999999</c:v>
                </c:pt>
                <c:pt idx="81004">
                  <c:v>21.463069000000001</c:v>
                </c:pt>
                <c:pt idx="81005">
                  <c:v>21.459396999999999</c:v>
                </c:pt>
                <c:pt idx="81006">
                  <c:v>21.457138</c:v>
                </c:pt>
                <c:pt idx="81007">
                  <c:v>21.457039000000002</c:v>
                </c:pt>
                <c:pt idx="81008">
                  <c:v>21.454080999999999</c:v>
                </c:pt>
                <c:pt idx="81009">
                  <c:v>21.453963999999999</c:v>
                </c:pt>
                <c:pt idx="81010">
                  <c:v>21.459395000000001</c:v>
                </c:pt>
                <c:pt idx="81011">
                  <c:v>21.461637</c:v>
                </c:pt>
                <c:pt idx="81012">
                  <c:v>21.459326999999998</c:v>
                </c:pt>
                <c:pt idx="81013">
                  <c:v>21.458261</c:v>
                </c:pt>
                <c:pt idx="81014">
                  <c:v>21.459191000000001</c:v>
                </c:pt>
                <c:pt idx="81015">
                  <c:v>21.458169999999999</c:v>
                </c:pt>
                <c:pt idx="81016">
                  <c:v>21.458213000000001</c:v>
                </c:pt>
                <c:pt idx="81017">
                  <c:v>21.461368</c:v>
                </c:pt>
                <c:pt idx="81018">
                  <c:v>21.46313</c:v>
                </c:pt>
                <c:pt idx="81019">
                  <c:v>21.461921</c:v>
                </c:pt>
                <c:pt idx="81020">
                  <c:v>21.462465999999999</c:v>
                </c:pt>
                <c:pt idx="81021">
                  <c:v>21.462859000000002</c:v>
                </c:pt>
                <c:pt idx="81022">
                  <c:v>21.462115000000001</c:v>
                </c:pt>
                <c:pt idx="81023">
                  <c:v>21.464790000000001</c:v>
                </c:pt>
                <c:pt idx="81024">
                  <c:v>21.468526000000001</c:v>
                </c:pt>
                <c:pt idx="81025">
                  <c:v>21.468298000000001</c:v>
                </c:pt>
                <c:pt idx="81026">
                  <c:v>21.466235000000001</c:v>
                </c:pt>
                <c:pt idx="81027">
                  <c:v>21.465865999999998</c:v>
                </c:pt>
                <c:pt idx="81028">
                  <c:v>21.465696000000001</c:v>
                </c:pt>
                <c:pt idx="81029">
                  <c:v>21.464780000000001</c:v>
                </c:pt>
                <c:pt idx="81030">
                  <c:v>21.465209000000002</c:v>
                </c:pt>
                <c:pt idx="81031">
                  <c:v>21.464964999999999</c:v>
                </c:pt>
                <c:pt idx="81032">
                  <c:v>21.463795000000001</c:v>
                </c:pt>
                <c:pt idx="81033">
                  <c:v>21.467037999999999</c:v>
                </c:pt>
                <c:pt idx="81034">
                  <c:v>21.469643999999999</c:v>
                </c:pt>
                <c:pt idx="81035">
                  <c:v>21.469225000000002</c:v>
                </c:pt>
                <c:pt idx="81036">
                  <c:v>21.467927</c:v>
                </c:pt>
                <c:pt idx="81037">
                  <c:v>21.467178000000001</c:v>
                </c:pt>
                <c:pt idx="81038">
                  <c:v>21.468178000000002</c:v>
                </c:pt>
                <c:pt idx="81039">
                  <c:v>21.464745000000001</c:v>
                </c:pt>
                <c:pt idx="81040">
                  <c:v>21.461365000000001</c:v>
                </c:pt>
                <c:pt idx="81041">
                  <c:v>21.462952999999999</c:v>
                </c:pt>
                <c:pt idx="81042">
                  <c:v>21.464334000000001</c:v>
                </c:pt>
                <c:pt idx="81043">
                  <c:v>21.465485999999999</c:v>
                </c:pt>
                <c:pt idx="81044">
                  <c:v>21.464155999999999</c:v>
                </c:pt>
                <c:pt idx="81045">
                  <c:v>21.460618</c:v>
                </c:pt>
                <c:pt idx="81046">
                  <c:v>21.45853</c:v>
                </c:pt>
                <c:pt idx="81047">
                  <c:v>21.463049000000002</c:v>
                </c:pt>
                <c:pt idx="81048">
                  <c:v>21.467568</c:v>
                </c:pt>
                <c:pt idx="81049">
                  <c:v>21.462713999999998</c:v>
                </c:pt>
                <c:pt idx="81050">
                  <c:v>21.459761</c:v>
                </c:pt>
                <c:pt idx="81051">
                  <c:v>21.463248</c:v>
                </c:pt>
                <c:pt idx="81052">
                  <c:v>21.465691</c:v>
                </c:pt>
                <c:pt idx="81053">
                  <c:v>21.465975</c:v>
                </c:pt>
                <c:pt idx="81054">
                  <c:v>21.468042000000001</c:v>
                </c:pt>
                <c:pt idx="81055">
                  <c:v>21.468585999999998</c:v>
                </c:pt>
                <c:pt idx="81056">
                  <c:v>21.467465000000001</c:v>
                </c:pt>
                <c:pt idx="81057">
                  <c:v>21.470849999999999</c:v>
                </c:pt>
                <c:pt idx="81058">
                  <c:v>21.473033999999998</c:v>
                </c:pt>
                <c:pt idx="81059">
                  <c:v>21.467807000000001</c:v>
                </c:pt>
                <c:pt idx="81060">
                  <c:v>21.468377</c:v>
                </c:pt>
                <c:pt idx="81061">
                  <c:v>21.473099999999999</c:v>
                </c:pt>
                <c:pt idx="81062">
                  <c:v>21.471948000000001</c:v>
                </c:pt>
                <c:pt idx="81063">
                  <c:v>21.468375000000002</c:v>
                </c:pt>
                <c:pt idx="81064">
                  <c:v>21.468043000000002</c:v>
                </c:pt>
                <c:pt idx="81065">
                  <c:v>21.471810999999999</c:v>
                </c:pt>
                <c:pt idx="81066">
                  <c:v>21.473732999999999</c:v>
                </c:pt>
                <c:pt idx="81067">
                  <c:v>21.473562999999999</c:v>
                </c:pt>
                <c:pt idx="81068">
                  <c:v>21.475263000000002</c:v>
                </c:pt>
                <c:pt idx="81069">
                  <c:v>21.477129000000001</c:v>
                </c:pt>
                <c:pt idx="81070">
                  <c:v>21.478968999999999</c:v>
                </c:pt>
                <c:pt idx="81071">
                  <c:v>21.478791000000001</c:v>
                </c:pt>
                <c:pt idx="81072">
                  <c:v>21.476796</c:v>
                </c:pt>
                <c:pt idx="81073">
                  <c:v>21.478318000000002</c:v>
                </c:pt>
                <c:pt idx="81074">
                  <c:v>21.480157999999999</c:v>
                </c:pt>
                <c:pt idx="81075">
                  <c:v>21.476707999999999</c:v>
                </c:pt>
                <c:pt idx="81076">
                  <c:v>21.474778000000001</c:v>
                </c:pt>
                <c:pt idx="81077">
                  <c:v>21.478822999999998</c:v>
                </c:pt>
                <c:pt idx="81078">
                  <c:v>21.478857999999999</c:v>
                </c:pt>
                <c:pt idx="81079">
                  <c:v>21.477708</c:v>
                </c:pt>
                <c:pt idx="81080">
                  <c:v>21.481798999999999</c:v>
                </c:pt>
                <c:pt idx="81081">
                  <c:v>21.481863000000001</c:v>
                </c:pt>
                <c:pt idx="81082">
                  <c:v>21.481487000000001</c:v>
                </c:pt>
                <c:pt idx="81083">
                  <c:v>21.482918000000002</c:v>
                </c:pt>
                <c:pt idx="81084">
                  <c:v>21.479569999999999</c:v>
                </c:pt>
                <c:pt idx="81085">
                  <c:v>21.476673999999999</c:v>
                </c:pt>
                <c:pt idx="81086">
                  <c:v>21.478007999999999</c:v>
                </c:pt>
                <c:pt idx="81087">
                  <c:v>21.480226999999999</c:v>
                </c:pt>
                <c:pt idx="81088">
                  <c:v>21.483830999999999</c:v>
                </c:pt>
                <c:pt idx="81089">
                  <c:v>21.482906</c:v>
                </c:pt>
                <c:pt idx="81090">
                  <c:v>21.478586</c:v>
                </c:pt>
                <c:pt idx="81091">
                  <c:v>21.482583999999999</c:v>
                </c:pt>
                <c:pt idx="81092">
                  <c:v>21.487306</c:v>
                </c:pt>
                <c:pt idx="81093">
                  <c:v>21.484038000000002</c:v>
                </c:pt>
                <c:pt idx="81094">
                  <c:v>21.484133</c:v>
                </c:pt>
                <c:pt idx="81095">
                  <c:v>21.488954</c:v>
                </c:pt>
                <c:pt idx="81096">
                  <c:v>21.487997</c:v>
                </c:pt>
                <c:pt idx="81097">
                  <c:v>21.483837000000001</c:v>
                </c:pt>
                <c:pt idx="81098">
                  <c:v>21.481787000000001</c:v>
                </c:pt>
                <c:pt idx="81099">
                  <c:v>21.484273000000002</c:v>
                </c:pt>
                <c:pt idx="81100">
                  <c:v>21.485968</c:v>
                </c:pt>
                <c:pt idx="81101">
                  <c:v>21.482244999999999</c:v>
                </c:pt>
                <c:pt idx="81102">
                  <c:v>21.481974000000001</c:v>
                </c:pt>
                <c:pt idx="81103">
                  <c:v>21.483369</c:v>
                </c:pt>
                <c:pt idx="81104">
                  <c:v>21.483046999999999</c:v>
                </c:pt>
                <c:pt idx="81105">
                  <c:v>21.484328999999999</c:v>
                </c:pt>
                <c:pt idx="81106">
                  <c:v>21.487262999999999</c:v>
                </c:pt>
                <c:pt idx="81107">
                  <c:v>21.488434999999999</c:v>
                </c:pt>
                <c:pt idx="81108">
                  <c:v>21.486450000000001</c:v>
                </c:pt>
                <c:pt idx="81109">
                  <c:v>21.482264000000001</c:v>
                </c:pt>
                <c:pt idx="81110">
                  <c:v>21.479707000000001</c:v>
                </c:pt>
                <c:pt idx="81111">
                  <c:v>21.482704999999999</c:v>
                </c:pt>
                <c:pt idx="81112">
                  <c:v>21.486457000000001</c:v>
                </c:pt>
                <c:pt idx="81113">
                  <c:v>21.487434</c:v>
                </c:pt>
                <c:pt idx="81114">
                  <c:v>21.486308000000001</c:v>
                </c:pt>
                <c:pt idx="81115">
                  <c:v>21.484605999999999</c:v>
                </c:pt>
                <c:pt idx="81116">
                  <c:v>21.486222000000001</c:v>
                </c:pt>
                <c:pt idx="81117">
                  <c:v>21.485672999999998</c:v>
                </c:pt>
                <c:pt idx="81118">
                  <c:v>21.483393</c:v>
                </c:pt>
                <c:pt idx="81119">
                  <c:v>21.484686</c:v>
                </c:pt>
                <c:pt idx="81120">
                  <c:v>21.486083000000001</c:v>
                </c:pt>
                <c:pt idx="81121">
                  <c:v>21.486232999999999</c:v>
                </c:pt>
                <c:pt idx="81122">
                  <c:v>21.486083000000001</c:v>
                </c:pt>
                <c:pt idx="81123">
                  <c:v>21.482619</c:v>
                </c:pt>
                <c:pt idx="81124">
                  <c:v>21.479994999999999</c:v>
                </c:pt>
                <c:pt idx="81125">
                  <c:v>21.485713000000001</c:v>
                </c:pt>
                <c:pt idx="81126">
                  <c:v>21.49072</c:v>
                </c:pt>
                <c:pt idx="81127">
                  <c:v>21.487041000000001</c:v>
                </c:pt>
                <c:pt idx="81128">
                  <c:v>21.484334</c:v>
                </c:pt>
                <c:pt idx="81129">
                  <c:v>21.485889</c:v>
                </c:pt>
                <c:pt idx="81130">
                  <c:v>21.484192</c:v>
                </c:pt>
                <c:pt idx="81131">
                  <c:v>21.483253000000001</c:v>
                </c:pt>
                <c:pt idx="81132">
                  <c:v>21.485008000000001</c:v>
                </c:pt>
                <c:pt idx="81133">
                  <c:v>21.485016999999999</c:v>
                </c:pt>
                <c:pt idx="81134">
                  <c:v>21.486806000000001</c:v>
                </c:pt>
                <c:pt idx="81135">
                  <c:v>21.489778000000001</c:v>
                </c:pt>
                <c:pt idx="81136">
                  <c:v>21.489844999999999</c:v>
                </c:pt>
                <c:pt idx="81137">
                  <c:v>21.488028</c:v>
                </c:pt>
                <c:pt idx="81138">
                  <c:v>21.48902</c:v>
                </c:pt>
                <c:pt idx="81139">
                  <c:v>21.490824</c:v>
                </c:pt>
                <c:pt idx="81140">
                  <c:v>21.491883000000001</c:v>
                </c:pt>
                <c:pt idx="81141">
                  <c:v>21.492460000000001</c:v>
                </c:pt>
                <c:pt idx="81142">
                  <c:v>21.494385999999999</c:v>
                </c:pt>
                <c:pt idx="81143">
                  <c:v>21.495643999999999</c:v>
                </c:pt>
                <c:pt idx="81144">
                  <c:v>21.491917999999998</c:v>
                </c:pt>
                <c:pt idx="81145">
                  <c:v>21.493865</c:v>
                </c:pt>
                <c:pt idx="81146">
                  <c:v>21.495342000000001</c:v>
                </c:pt>
                <c:pt idx="81147">
                  <c:v>21.488247999999999</c:v>
                </c:pt>
                <c:pt idx="81148">
                  <c:v>21.490750999999999</c:v>
                </c:pt>
                <c:pt idx="81149">
                  <c:v>21.495542</c:v>
                </c:pt>
                <c:pt idx="81150">
                  <c:v>21.492066000000001</c:v>
                </c:pt>
                <c:pt idx="81151">
                  <c:v>21.492930999999999</c:v>
                </c:pt>
                <c:pt idx="81152">
                  <c:v>21.494942000000002</c:v>
                </c:pt>
                <c:pt idx="81153">
                  <c:v>21.491682000000001</c:v>
                </c:pt>
                <c:pt idx="81154">
                  <c:v>21.490438000000001</c:v>
                </c:pt>
                <c:pt idx="81155">
                  <c:v>21.493113999999998</c:v>
                </c:pt>
                <c:pt idx="81156">
                  <c:v>21.491629</c:v>
                </c:pt>
                <c:pt idx="81157">
                  <c:v>21.487791999999999</c:v>
                </c:pt>
                <c:pt idx="81158">
                  <c:v>21.493898999999999</c:v>
                </c:pt>
                <c:pt idx="81159">
                  <c:v>21.499313999999998</c:v>
                </c:pt>
                <c:pt idx="81160">
                  <c:v>21.496662000000001</c:v>
                </c:pt>
                <c:pt idx="81161">
                  <c:v>21.494320999999999</c:v>
                </c:pt>
                <c:pt idx="81162">
                  <c:v>21.493822999999999</c:v>
                </c:pt>
                <c:pt idx="81163">
                  <c:v>21.494240000000001</c:v>
                </c:pt>
                <c:pt idx="81164">
                  <c:v>21.495827999999999</c:v>
                </c:pt>
                <c:pt idx="81165">
                  <c:v>21.495552</c:v>
                </c:pt>
                <c:pt idx="81166">
                  <c:v>21.494757</c:v>
                </c:pt>
                <c:pt idx="81167">
                  <c:v>21.495253999999999</c:v>
                </c:pt>
                <c:pt idx="81168">
                  <c:v>21.494861</c:v>
                </c:pt>
                <c:pt idx="81169">
                  <c:v>21.494994999999999</c:v>
                </c:pt>
                <c:pt idx="81170">
                  <c:v>21.496635999999999</c:v>
                </c:pt>
                <c:pt idx="81171">
                  <c:v>21.498162000000001</c:v>
                </c:pt>
                <c:pt idx="81172">
                  <c:v>21.503287</c:v>
                </c:pt>
                <c:pt idx="81173">
                  <c:v>21.501933999999999</c:v>
                </c:pt>
                <c:pt idx="81174">
                  <c:v>21.493942000000001</c:v>
                </c:pt>
                <c:pt idx="81175">
                  <c:v>21.491524999999999</c:v>
                </c:pt>
                <c:pt idx="81176">
                  <c:v>21.49267</c:v>
                </c:pt>
                <c:pt idx="81177">
                  <c:v>21.493310000000001</c:v>
                </c:pt>
                <c:pt idx="81178">
                  <c:v>21.497696999999999</c:v>
                </c:pt>
                <c:pt idx="81179">
                  <c:v>21.499600999999998</c:v>
                </c:pt>
                <c:pt idx="81180">
                  <c:v>21.495802999999999</c:v>
                </c:pt>
                <c:pt idx="81181">
                  <c:v>21.495194000000001</c:v>
                </c:pt>
                <c:pt idx="81182">
                  <c:v>21.497076</c:v>
                </c:pt>
                <c:pt idx="81183">
                  <c:v>21.493077</c:v>
                </c:pt>
                <c:pt idx="81184">
                  <c:v>21.491582000000001</c:v>
                </c:pt>
                <c:pt idx="81185">
                  <c:v>21.498148</c:v>
                </c:pt>
                <c:pt idx="81186">
                  <c:v>21.499010999999999</c:v>
                </c:pt>
                <c:pt idx="81187">
                  <c:v>21.496192000000001</c:v>
                </c:pt>
                <c:pt idx="81188">
                  <c:v>21.497598</c:v>
                </c:pt>
                <c:pt idx="81189">
                  <c:v>21.496092000000001</c:v>
                </c:pt>
                <c:pt idx="81190">
                  <c:v>21.496036</c:v>
                </c:pt>
                <c:pt idx="81191">
                  <c:v>21.500812</c:v>
                </c:pt>
                <c:pt idx="81192">
                  <c:v>21.500197</c:v>
                </c:pt>
                <c:pt idx="81193">
                  <c:v>21.496746999999999</c:v>
                </c:pt>
                <c:pt idx="81194">
                  <c:v>21.498287000000001</c:v>
                </c:pt>
                <c:pt idx="81195">
                  <c:v>21.496013999999999</c:v>
                </c:pt>
                <c:pt idx="81196">
                  <c:v>21.493694000000001</c:v>
                </c:pt>
                <c:pt idx="81197">
                  <c:v>21.496496</c:v>
                </c:pt>
                <c:pt idx="81198">
                  <c:v>21.497076</c:v>
                </c:pt>
                <c:pt idx="81199">
                  <c:v>21.501017000000001</c:v>
                </c:pt>
                <c:pt idx="81200">
                  <c:v>21.504881999999998</c:v>
                </c:pt>
                <c:pt idx="81201">
                  <c:v>21.497731000000002</c:v>
                </c:pt>
                <c:pt idx="81202">
                  <c:v>21.492153999999999</c:v>
                </c:pt>
                <c:pt idx="81203">
                  <c:v>21.497176</c:v>
                </c:pt>
                <c:pt idx="81204">
                  <c:v>21.500938999999999</c:v>
                </c:pt>
                <c:pt idx="81205">
                  <c:v>21.500785</c:v>
                </c:pt>
                <c:pt idx="81206">
                  <c:v>21.502520000000001</c:v>
                </c:pt>
                <c:pt idx="81207">
                  <c:v>21.502077</c:v>
                </c:pt>
                <c:pt idx="81208">
                  <c:v>21.501016</c:v>
                </c:pt>
                <c:pt idx="81209">
                  <c:v>21.503074999999999</c:v>
                </c:pt>
                <c:pt idx="81210">
                  <c:v>21.506112999999999</c:v>
                </c:pt>
                <c:pt idx="81211">
                  <c:v>21.5091</c:v>
                </c:pt>
                <c:pt idx="81212">
                  <c:v>21.506201999999998</c:v>
                </c:pt>
                <c:pt idx="81213">
                  <c:v>21.502075999999999</c:v>
                </c:pt>
                <c:pt idx="81214">
                  <c:v>21.50705</c:v>
                </c:pt>
                <c:pt idx="81215">
                  <c:v>21.510838</c:v>
                </c:pt>
                <c:pt idx="81216">
                  <c:v>21.513013999999998</c:v>
                </c:pt>
                <c:pt idx="81217">
                  <c:v>21.515478999999999</c:v>
                </c:pt>
                <c:pt idx="81218">
                  <c:v>21.512219000000002</c:v>
                </c:pt>
                <c:pt idx="81219">
                  <c:v>21.513345000000001</c:v>
                </c:pt>
                <c:pt idx="81220">
                  <c:v>21.516445999999998</c:v>
                </c:pt>
                <c:pt idx="81221">
                  <c:v>21.512270000000001</c:v>
                </c:pt>
                <c:pt idx="81222">
                  <c:v>21.512765000000002</c:v>
                </c:pt>
                <c:pt idx="81223">
                  <c:v>21.512215999999999</c:v>
                </c:pt>
                <c:pt idx="81224">
                  <c:v>21.507023</c:v>
                </c:pt>
                <c:pt idx="81225">
                  <c:v>21.509861000000001</c:v>
                </c:pt>
                <c:pt idx="81226">
                  <c:v>21.514056</c:v>
                </c:pt>
                <c:pt idx="81227">
                  <c:v>21.510218999999999</c:v>
                </c:pt>
                <c:pt idx="81228">
                  <c:v>21.508115</c:v>
                </c:pt>
                <c:pt idx="81229">
                  <c:v>21.509532</c:v>
                </c:pt>
                <c:pt idx="81230">
                  <c:v>21.508914000000001</c:v>
                </c:pt>
                <c:pt idx="81231">
                  <c:v>21.508709</c:v>
                </c:pt>
                <c:pt idx="81232">
                  <c:v>21.510476000000001</c:v>
                </c:pt>
                <c:pt idx="81233">
                  <c:v>21.512329999999999</c:v>
                </c:pt>
                <c:pt idx="81234">
                  <c:v>21.510369000000001</c:v>
                </c:pt>
                <c:pt idx="81235">
                  <c:v>21.505718000000002</c:v>
                </c:pt>
                <c:pt idx="81236">
                  <c:v>21.504297000000001</c:v>
                </c:pt>
                <c:pt idx="81237">
                  <c:v>21.505351000000001</c:v>
                </c:pt>
                <c:pt idx="81238">
                  <c:v>21.506848999999999</c:v>
                </c:pt>
                <c:pt idx="81239">
                  <c:v>21.509053000000002</c:v>
                </c:pt>
                <c:pt idx="81240">
                  <c:v>21.512746</c:v>
                </c:pt>
                <c:pt idx="81241">
                  <c:v>21.515042000000001</c:v>
                </c:pt>
                <c:pt idx="81242">
                  <c:v>21.514116999999999</c:v>
                </c:pt>
                <c:pt idx="81243">
                  <c:v>21.511896</c:v>
                </c:pt>
                <c:pt idx="81244">
                  <c:v>21.509302999999999</c:v>
                </c:pt>
                <c:pt idx="81245">
                  <c:v>21.508832999999999</c:v>
                </c:pt>
                <c:pt idx="81246">
                  <c:v>21.511175999999999</c:v>
                </c:pt>
                <c:pt idx="81247">
                  <c:v>21.508143</c:v>
                </c:pt>
                <c:pt idx="81248">
                  <c:v>21.503723999999998</c:v>
                </c:pt>
                <c:pt idx="81249">
                  <c:v>21.506319000000001</c:v>
                </c:pt>
                <c:pt idx="81250">
                  <c:v>21.50854</c:v>
                </c:pt>
                <c:pt idx="81251">
                  <c:v>21.508897000000001</c:v>
                </c:pt>
                <c:pt idx="81252">
                  <c:v>21.51172</c:v>
                </c:pt>
                <c:pt idx="81253">
                  <c:v>21.510307999999998</c:v>
                </c:pt>
                <c:pt idx="81254">
                  <c:v>21.506542</c:v>
                </c:pt>
                <c:pt idx="81255">
                  <c:v>21.507210000000001</c:v>
                </c:pt>
                <c:pt idx="81256">
                  <c:v>21.507649000000001</c:v>
                </c:pt>
                <c:pt idx="81257">
                  <c:v>21.506091999999999</c:v>
                </c:pt>
                <c:pt idx="81258">
                  <c:v>21.504667999999999</c:v>
                </c:pt>
                <c:pt idx="81259">
                  <c:v>21.505125</c:v>
                </c:pt>
                <c:pt idx="81260">
                  <c:v>21.506930000000001</c:v>
                </c:pt>
                <c:pt idx="81261">
                  <c:v>21.508120999999999</c:v>
                </c:pt>
                <c:pt idx="81262">
                  <c:v>21.507463999999999</c:v>
                </c:pt>
                <c:pt idx="81263">
                  <c:v>21.506544999999999</c:v>
                </c:pt>
                <c:pt idx="81264">
                  <c:v>21.508929999999999</c:v>
                </c:pt>
                <c:pt idx="81265">
                  <c:v>21.511351999999999</c:v>
                </c:pt>
                <c:pt idx="81266">
                  <c:v>21.508534000000001</c:v>
                </c:pt>
                <c:pt idx="81267">
                  <c:v>21.505911999999999</c:v>
                </c:pt>
                <c:pt idx="81268">
                  <c:v>21.511018</c:v>
                </c:pt>
                <c:pt idx="81269">
                  <c:v>21.512402000000002</c:v>
                </c:pt>
                <c:pt idx="81270">
                  <c:v>21.509578999999999</c:v>
                </c:pt>
                <c:pt idx="81271">
                  <c:v>21.5122</c:v>
                </c:pt>
                <c:pt idx="81272">
                  <c:v>21.514554</c:v>
                </c:pt>
                <c:pt idx="81273">
                  <c:v>21.510266999999999</c:v>
                </c:pt>
                <c:pt idx="81274">
                  <c:v>21.509461999999999</c:v>
                </c:pt>
                <c:pt idx="81275">
                  <c:v>21.514332</c:v>
                </c:pt>
                <c:pt idx="81276">
                  <c:v>21.515723999999999</c:v>
                </c:pt>
                <c:pt idx="81277">
                  <c:v>21.515107</c:v>
                </c:pt>
                <c:pt idx="81278">
                  <c:v>21.514859999999999</c:v>
                </c:pt>
                <c:pt idx="81279">
                  <c:v>21.514175000000002</c:v>
                </c:pt>
                <c:pt idx="81280">
                  <c:v>21.513273000000002</c:v>
                </c:pt>
                <c:pt idx="81281">
                  <c:v>21.517951</c:v>
                </c:pt>
                <c:pt idx="81282">
                  <c:v>21.520897999999999</c:v>
                </c:pt>
                <c:pt idx="81283">
                  <c:v>21.514292000000001</c:v>
                </c:pt>
                <c:pt idx="81284">
                  <c:v>21.516705999999999</c:v>
                </c:pt>
                <c:pt idx="81285">
                  <c:v>21.525372999999998</c:v>
                </c:pt>
                <c:pt idx="81286">
                  <c:v>21.52176</c:v>
                </c:pt>
                <c:pt idx="81287">
                  <c:v>21.517954</c:v>
                </c:pt>
                <c:pt idx="81288">
                  <c:v>21.522456999999999</c:v>
                </c:pt>
                <c:pt idx="81289">
                  <c:v>21.522739000000001</c:v>
                </c:pt>
                <c:pt idx="81290">
                  <c:v>21.519794999999998</c:v>
                </c:pt>
                <c:pt idx="81291">
                  <c:v>21.521238</c:v>
                </c:pt>
                <c:pt idx="81292">
                  <c:v>21.521540000000002</c:v>
                </c:pt>
                <c:pt idx="81293">
                  <c:v>21.519269999999999</c:v>
                </c:pt>
                <c:pt idx="81294">
                  <c:v>21.520365000000002</c:v>
                </c:pt>
                <c:pt idx="81295">
                  <c:v>21.519361</c:v>
                </c:pt>
                <c:pt idx="81296">
                  <c:v>21.518329999999999</c:v>
                </c:pt>
                <c:pt idx="81297">
                  <c:v>21.519186999999999</c:v>
                </c:pt>
                <c:pt idx="81298">
                  <c:v>21.518664000000001</c:v>
                </c:pt>
                <c:pt idx="81299">
                  <c:v>21.523741000000001</c:v>
                </c:pt>
                <c:pt idx="81300">
                  <c:v>21.527737999999999</c:v>
                </c:pt>
                <c:pt idx="81301">
                  <c:v>21.522912000000002</c:v>
                </c:pt>
                <c:pt idx="81302">
                  <c:v>21.520949999999999</c:v>
                </c:pt>
                <c:pt idx="81303">
                  <c:v>21.522867999999999</c:v>
                </c:pt>
                <c:pt idx="81304">
                  <c:v>21.523657</c:v>
                </c:pt>
                <c:pt idx="81305">
                  <c:v>21.524325000000001</c:v>
                </c:pt>
                <c:pt idx="81306">
                  <c:v>21.524305999999999</c:v>
                </c:pt>
                <c:pt idx="81307">
                  <c:v>21.523855999999999</c:v>
                </c:pt>
                <c:pt idx="81308">
                  <c:v>21.526450000000001</c:v>
                </c:pt>
                <c:pt idx="81309">
                  <c:v>21.526861</c:v>
                </c:pt>
                <c:pt idx="81310">
                  <c:v>21.523387</c:v>
                </c:pt>
                <c:pt idx="81311">
                  <c:v>21.523308</c:v>
                </c:pt>
                <c:pt idx="81312">
                  <c:v>21.525154000000001</c:v>
                </c:pt>
                <c:pt idx="81313">
                  <c:v>21.525461</c:v>
                </c:pt>
                <c:pt idx="81314">
                  <c:v>21.524251</c:v>
                </c:pt>
                <c:pt idx="81315">
                  <c:v>21.522715999999999</c:v>
                </c:pt>
                <c:pt idx="81316">
                  <c:v>21.521273999999998</c:v>
                </c:pt>
                <c:pt idx="81317">
                  <c:v>21.518362</c:v>
                </c:pt>
                <c:pt idx="81318">
                  <c:v>21.51698</c:v>
                </c:pt>
                <c:pt idx="81319">
                  <c:v>21.51773</c:v>
                </c:pt>
                <c:pt idx="81320">
                  <c:v>21.521374000000002</c:v>
                </c:pt>
                <c:pt idx="81321">
                  <c:v>21.526260000000001</c:v>
                </c:pt>
                <c:pt idx="81322">
                  <c:v>21.527424</c:v>
                </c:pt>
                <c:pt idx="81323">
                  <c:v>21.527048000000001</c:v>
                </c:pt>
                <c:pt idx="81324">
                  <c:v>21.525252999999999</c:v>
                </c:pt>
                <c:pt idx="81325">
                  <c:v>21.524068</c:v>
                </c:pt>
                <c:pt idx="81326">
                  <c:v>21.524127</c:v>
                </c:pt>
                <c:pt idx="81327">
                  <c:v>21.522973</c:v>
                </c:pt>
                <c:pt idx="81328">
                  <c:v>21.522569000000001</c:v>
                </c:pt>
                <c:pt idx="81329">
                  <c:v>21.520274000000001</c:v>
                </c:pt>
                <c:pt idx="81330">
                  <c:v>21.519611999999999</c:v>
                </c:pt>
                <c:pt idx="81331">
                  <c:v>21.523461000000001</c:v>
                </c:pt>
                <c:pt idx="81332">
                  <c:v>21.524243999999999</c:v>
                </c:pt>
                <c:pt idx="81333">
                  <c:v>21.524464999999999</c:v>
                </c:pt>
                <c:pt idx="81334">
                  <c:v>21.524986999999999</c:v>
                </c:pt>
                <c:pt idx="81335">
                  <c:v>21.520629</c:v>
                </c:pt>
                <c:pt idx="81336">
                  <c:v>21.520395000000001</c:v>
                </c:pt>
                <c:pt idx="81337">
                  <c:v>21.523183</c:v>
                </c:pt>
                <c:pt idx="81338">
                  <c:v>21.521124</c:v>
                </c:pt>
                <c:pt idx="81339">
                  <c:v>21.519929000000001</c:v>
                </c:pt>
                <c:pt idx="81340">
                  <c:v>21.522821</c:v>
                </c:pt>
                <c:pt idx="81341">
                  <c:v>21.525106000000001</c:v>
                </c:pt>
                <c:pt idx="81342">
                  <c:v>21.523415</c:v>
                </c:pt>
                <c:pt idx="81343">
                  <c:v>21.519670999999999</c:v>
                </c:pt>
                <c:pt idx="81344">
                  <c:v>21.520778</c:v>
                </c:pt>
                <c:pt idx="81345">
                  <c:v>21.523992</c:v>
                </c:pt>
                <c:pt idx="81346">
                  <c:v>21.525328999999999</c:v>
                </c:pt>
                <c:pt idx="81347">
                  <c:v>21.527605999999999</c:v>
                </c:pt>
                <c:pt idx="81348">
                  <c:v>21.527664999999999</c:v>
                </c:pt>
                <c:pt idx="81349">
                  <c:v>21.522707</c:v>
                </c:pt>
                <c:pt idx="81350">
                  <c:v>21.52544</c:v>
                </c:pt>
                <c:pt idx="81351">
                  <c:v>21.528566000000001</c:v>
                </c:pt>
                <c:pt idx="81352">
                  <c:v>21.525596</c:v>
                </c:pt>
                <c:pt idx="81353">
                  <c:v>21.527349000000001</c:v>
                </c:pt>
                <c:pt idx="81354">
                  <c:v>21.528858</c:v>
                </c:pt>
                <c:pt idx="81355">
                  <c:v>21.527714</c:v>
                </c:pt>
                <c:pt idx="81356">
                  <c:v>21.528538000000001</c:v>
                </c:pt>
                <c:pt idx="81357">
                  <c:v>21.529674</c:v>
                </c:pt>
                <c:pt idx="81358">
                  <c:v>21.529959999999999</c:v>
                </c:pt>
                <c:pt idx="81359">
                  <c:v>21.533297999999998</c:v>
                </c:pt>
                <c:pt idx="81360">
                  <c:v>21.540192999999999</c:v>
                </c:pt>
                <c:pt idx="81361">
                  <c:v>21.540503000000001</c:v>
                </c:pt>
                <c:pt idx="81362">
                  <c:v>21.536183999999999</c:v>
                </c:pt>
                <c:pt idx="81363">
                  <c:v>21.534606</c:v>
                </c:pt>
                <c:pt idx="81364">
                  <c:v>21.534117999999999</c:v>
                </c:pt>
                <c:pt idx="81365">
                  <c:v>21.533722999999998</c:v>
                </c:pt>
                <c:pt idx="81366">
                  <c:v>21.534082999999999</c:v>
                </c:pt>
                <c:pt idx="81367">
                  <c:v>21.534852999999998</c:v>
                </c:pt>
                <c:pt idx="81368">
                  <c:v>21.535685999999998</c:v>
                </c:pt>
                <c:pt idx="81369">
                  <c:v>21.532647000000001</c:v>
                </c:pt>
                <c:pt idx="81370">
                  <c:v>21.529695</c:v>
                </c:pt>
                <c:pt idx="81371">
                  <c:v>21.530011999999999</c:v>
                </c:pt>
                <c:pt idx="81372">
                  <c:v>21.530358</c:v>
                </c:pt>
                <c:pt idx="81373">
                  <c:v>21.52994</c:v>
                </c:pt>
                <c:pt idx="81374">
                  <c:v>21.532786999999999</c:v>
                </c:pt>
                <c:pt idx="81375">
                  <c:v>21.536090999999999</c:v>
                </c:pt>
                <c:pt idx="81376">
                  <c:v>21.534317999999999</c:v>
                </c:pt>
                <c:pt idx="81377">
                  <c:v>21.533473999999998</c:v>
                </c:pt>
                <c:pt idx="81378">
                  <c:v>21.535153000000001</c:v>
                </c:pt>
                <c:pt idx="81379">
                  <c:v>21.533173000000001</c:v>
                </c:pt>
                <c:pt idx="81380">
                  <c:v>21.527577000000001</c:v>
                </c:pt>
                <c:pt idx="81381">
                  <c:v>21.525266999999999</c:v>
                </c:pt>
                <c:pt idx="81382">
                  <c:v>21.528832000000001</c:v>
                </c:pt>
                <c:pt idx="81383">
                  <c:v>21.529620000000001</c:v>
                </c:pt>
                <c:pt idx="81384">
                  <c:v>21.529135</c:v>
                </c:pt>
                <c:pt idx="81385">
                  <c:v>21.532041</c:v>
                </c:pt>
                <c:pt idx="81386">
                  <c:v>21.534718999999999</c:v>
                </c:pt>
                <c:pt idx="81387">
                  <c:v>21.536325000000001</c:v>
                </c:pt>
                <c:pt idx="81388">
                  <c:v>21.535948000000001</c:v>
                </c:pt>
                <c:pt idx="81389">
                  <c:v>21.534607999999999</c:v>
                </c:pt>
                <c:pt idx="81390">
                  <c:v>21.534658</c:v>
                </c:pt>
                <c:pt idx="81391">
                  <c:v>21.538145</c:v>
                </c:pt>
                <c:pt idx="81392">
                  <c:v>21.541485000000002</c:v>
                </c:pt>
                <c:pt idx="81393">
                  <c:v>21.538049000000001</c:v>
                </c:pt>
                <c:pt idx="81394">
                  <c:v>21.533763</c:v>
                </c:pt>
                <c:pt idx="81395">
                  <c:v>21.535204</c:v>
                </c:pt>
                <c:pt idx="81396">
                  <c:v>21.539193000000001</c:v>
                </c:pt>
                <c:pt idx="81397">
                  <c:v>21.539684000000001</c:v>
                </c:pt>
                <c:pt idx="81398">
                  <c:v>21.538612000000001</c:v>
                </c:pt>
                <c:pt idx="81399">
                  <c:v>21.539408000000002</c:v>
                </c:pt>
                <c:pt idx="81400">
                  <c:v>21.542345000000001</c:v>
                </c:pt>
                <c:pt idx="81401">
                  <c:v>21.544312999999999</c:v>
                </c:pt>
                <c:pt idx="81402">
                  <c:v>21.543799</c:v>
                </c:pt>
                <c:pt idx="81403">
                  <c:v>21.541606000000002</c:v>
                </c:pt>
                <c:pt idx="81404">
                  <c:v>21.541233999999999</c:v>
                </c:pt>
                <c:pt idx="81405">
                  <c:v>21.541568999999999</c:v>
                </c:pt>
                <c:pt idx="81406">
                  <c:v>21.539660000000001</c:v>
                </c:pt>
                <c:pt idx="81407">
                  <c:v>21.539048000000001</c:v>
                </c:pt>
                <c:pt idx="81408">
                  <c:v>21.541671999999998</c:v>
                </c:pt>
                <c:pt idx="81409">
                  <c:v>21.543256</c:v>
                </c:pt>
                <c:pt idx="81410">
                  <c:v>21.542846000000001</c:v>
                </c:pt>
                <c:pt idx="81411">
                  <c:v>21.541820999999999</c:v>
                </c:pt>
                <c:pt idx="81412">
                  <c:v>21.539921</c:v>
                </c:pt>
                <c:pt idx="81413">
                  <c:v>21.538824999999999</c:v>
                </c:pt>
                <c:pt idx="81414">
                  <c:v>21.540762000000001</c:v>
                </c:pt>
                <c:pt idx="81415">
                  <c:v>21.539617</c:v>
                </c:pt>
                <c:pt idx="81416">
                  <c:v>21.535699999999999</c:v>
                </c:pt>
                <c:pt idx="81417">
                  <c:v>21.536284999999999</c:v>
                </c:pt>
                <c:pt idx="81418">
                  <c:v>21.538723000000001</c:v>
                </c:pt>
                <c:pt idx="81419">
                  <c:v>21.536819999999999</c:v>
                </c:pt>
                <c:pt idx="81420">
                  <c:v>21.535896999999999</c:v>
                </c:pt>
                <c:pt idx="81421">
                  <c:v>21.539963</c:v>
                </c:pt>
                <c:pt idx="81422">
                  <c:v>21.543683999999999</c:v>
                </c:pt>
                <c:pt idx="81423">
                  <c:v>21.543527999999998</c:v>
                </c:pt>
                <c:pt idx="81424">
                  <c:v>21.540164999999998</c:v>
                </c:pt>
                <c:pt idx="81425">
                  <c:v>21.537859000000001</c:v>
                </c:pt>
                <c:pt idx="81426">
                  <c:v>21.539760000000001</c:v>
                </c:pt>
                <c:pt idx="81427">
                  <c:v>21.539528000000001</c:v>
                </c:pt>
                <c:pt idx="81428">
                  <c:v>21.536797</c:v>
                </c:pt>
                <c:pt idx="81429">
                  <c:v>21.538702000000001</c:v>
                </c:pt>
                <c:pt idx="81430">
                  <c:v>21.539691000000001</c:v>
                </c:pt>
                <c:pt idx="81431">
                  <c:v>21.536657000000002</c:v>
                </c:pt>
                <c:pt idx="81432">
                  <c:v>21.538245</c:v>
                </c:pt>
                <c:pt idx="81433">
                  <c:v>21.542729000000001</c:v>
                </c:pt>
                <c:pt idx="81434">
                  <c:v>21.541715</c:v>
                </c:pt>
                <c:pt idx="81435">
                  <c:v>21.541204</c:v>
                </c:pt>
                <c:pt idx="81436">
                  <c:v>21.546498</c:v>
                </c:pt>
                <c:pt idx="81437">
                  <c:v>21.546797000000002</c:v>
                </c:pt>
                <c:pt idx="81438">
                  <c:v>21.545915999999998</c:v>
                </c:pt>
                <c:pt idx="81439">
                  <c:v>21.548093000000001</c:v>
                </c:pt>
                <c:pt idx="81440">
                  <c:v>21.546645999999999</c:v>
                </c:pt>
                <c:pt idx="81441">
                  <c:v>21.544442</c:v>
                </c:pt>
                <c:pt idx="81442">
                  <c:v>21.546284</c:v>
                </c:pt>
                <c:pt idx="81443">
                  <c:v>21.545774999999999</c:v>
                </c:pt>
                <c:pt idx="81444">
                  <c:v>21.540700000000001</c:v>
                </c:pt>
                <c:pt idx="81445">
                  <c:v>21.544039999999999</c:v>
                </c:pt>
                <c:pt idx="81446">
                  <c:v>21.550958000000001</c:v>
                </c:pt>
                <c:pt idx="81447">
                  <c:v>21.547356000000001</c:v>
                </c:pt>
                <c:pt idx="81448">
                  <c:v>21.546337000000001</c:v>
                </c:pt>
                <c:pt idx="81449">
                  <c:v>21.547484000000001</c:v>
                </c:pt>
                <c:pt idx="81450">
                  <c:v>21.541243999999999</c:v>
                </c:pt>
                <c:pt idx="81451">
                  <c:v>21.541034</c:v>
                </c:pt>
                <c:pt idx="81452">
                  <c:v>21.545831</c:v>
                </c:pt>
                <c:pt idx="81453">
                  <c:v>21.547055</c:v>
                </c:pt>
                <c:pt idx="81454">
                  <c:v>21.547882999999999</c:v>
                </c:pt>
                <c:pt idx="81455">
                  <c:v>21.549873000000002</c:v>
                </c:pt>
                <c:pt idx="81456">
                  <c:v>21.546426</c:v>
                </c:pt>
                <c:pt idx="81457">
                  <c:v>21.539819999999999</c:v>
                </c:pt>
                <c:pt idx="81458">
                  <c:v>21.546354000000001</c:v>
                </c:pt>
                <c:pt idx="81459">
                  <c:v>21.553353000000001</c:v>
                </c:pt>
                <c:pt idx="81460">
                  <c:v>21.549569999999999</c:v>
                </c:pt>
                <c:pt idx="81461">
                  <c:v>21.549443</c:v>
                </c:pt>
                <c:pt idx="81462">
                  <c:v>21.552765999999998</c:v>
                </c:pt>
                <c:pt idx="81463">
                  <c:v>21.554466000000001</c:v>
                </c:pt>
                <c:pt idx="81464">
                  <c:v>21.556868000000001</c:v>
                </c:pt>
                <c:pt idx="81465">
                  <c:v>21.555288999999998</c:v>
                </c:pt>
                <c:pt idx="81466">
                  <c:v>21.551798000000002</c:v>
                </c:pt>
                <c:pt idx="81467">
                  <c:v>21.551601999999999</c:v>
                </c:pt>
                <c:pt idx="81468">
                  <c:v>21.554054000000001</c:v>
                </c:pt>
                <c:pt idx="81469">
                  <c:v>21.555118</c:v>
                </c:pt>
                <c:pt idx="81470">
                  <c:v>21.552195000000001</c:v>
                </c:pt>
                <c:pt idx="81471">
                  <c:v>21.54992</c:v>
                </c:pt>
                <c:pt idx="81472">
                  <c:v>21.553654000000002</c:v>
                </c:pt>
                <c:pt idx="81473">
                  <c:v>21.555247000000001</c:v>
                </c:pt>
                <c:pt idx="81474">
                  <c:v>21.550834999999999</c:v>
                </c:pt>
                <c:pt idx="81475">
                  <c:v>21.548707</c:v>
                </c:pt>
                <c:pt idx="81476">
                  <c:v>21.550467999999999</c:v>
                </c:pt>
                <c:pt idx="81477">
                  <c:v>21.550156000000001</c:v>
                </c:pt>
                <c:pt idx="81478">
                  <c:v>21.550359</c:v>
                </c:pt>
                <c:pt idx="81479">
                  <c:v>21.555772999999999</c:v>
                </c:pt>
                <c:pt idx="81480">
                  <c:v>21.558408</c:v>
                </c:pt>
                <c:pt idx="81481">
                  <c:v>21.555520000000001</c:v>
                </c:pt>
                <c:pt idx="81482">
                  <c:v>21.555260000000001</c:v>
                </c:pt>
                <c:pt idx="81483">
                  <c:v>21.559000000000001</c:v>
                </c:pt>
                <c:pt idx="81484">
                  <c:v>21.563419</c:v>
                </c:pt>
                <c:pt idx="81485">
                  <c:v>21.560155999999999</c:v>
                </c:pt>
                <c:pt idx="81486">
                  <c:v>21.556193</c:v>
                </c:pt>
                <c:pt idx="81487">
                  <c:v>21.559740000000001</c:v>
                </c:pt>
                <c:pt idx="81488">
                  <c:v>21.560359999999999</c:v>
                </c:pt>
                <c:pt idx="81489">
                  <c:v>21.556930999999999</c:v>
                </c:pt>
                <c:pt idx="81490">
                  <c:v>21.556871999999998</c:v>
                </c:pt>
                <c:pt idx="81491">
                  <c:v>21.560314999999999</c:v>
                </c:pt>
                <c:pt idx="81492">
                  <c:v>21.562341</c:v>
                </c:pt>
                <c:pt idx="81493">
                  <c:v>21.560089000000001</c:v>
                </c:pt>
                <c:pt idx="81494">
                  <c:v>21.561398000000001</c:v>
                </c:pt>
                <c:pt idx="81495">
                  <c:v>21.564959000000002</c:v>
                </c:pt>
                <c:pt idx="81496">
                  <c:v>21.56681</c:v>
                </c:pt>
                <c:pt idx="81497">
                  <c:v>21.569894000000001</c:v>
                </c:pt>
                <c:pt idx="81498">
                  <c:v>21.566524000000001</c:v>
                </c:pt>
                <c:pt idx="81499">
                  <c:v>21.562735</c:v>
                </c:pt>
                <c:pt idx="81500">
                  <c:v>21.563981999999999</c:v>
                </c:pt>
                <c:pt idx="81501">
                  <c:v>21.560818999999999</c:v>
                </c:pt>
                <c:pt idx="81502">
                  <c:v>21.557165000000001</c:v>
                </c:pt>
                <c:pt idx="81503">
                  <c:v>21.559079000000001</c:v>
                </c:pt>
                <c:pt idx="81504">
                  <c:v>21.561679000000002</c:v>
                </c:pt>
                <c:pt idx="81505">
                  <c:v>21.562367999999999</c:v>
                </c:pt>
                <c:pt idx="81506">
                  <c:v>21.560718000000001</c:v>
                </c:pt>
                <c:pt idx="81507">
                  <c:v>21.556124000000001</c:v>
                </c:pt>
                <c:pt idx="81508">
                  <c:v>21.555091000000001</c:v>
                </c:pt>
                <c:pt idx="81509">
                  <c:v>21.560589</c:v>
                </c:pt>
                <c:pt idx="81510">
                  <c:v>21.562861999999999</c:v>
                </c:pt>
                <c:pt idx="81511">
                  <c:v>21.558208</c:v>
                </c:pt>
                <c:pt idx="81512">
                  <c:v>21.556889999999999</c:v>
                </c:pt>
                <c:pt idx="81513">
                  <c:v>21.558703999999999</c:v>
                </c:pt>
                <c:pt idx="81514">
                  <c:v>21.559564999999999</c:v>
                </c:pt>
                <c:pt idx="81515">
                  <c:v>21.562125999999999</c:v>
                </c:pt>
                <c:pt idx="81516">
                  <c:v>21.565422999999999</c:v>
                </c:pt>
                <c:pt idx="81517">
                  <c:v>21.565277999999999</c:v>
                </c:pt>
                <c:pt idx="81518">
                  <c:v>21.564858999999998</c:v>
                </c:pt>
                <c:pt idx="81519">
                  <c:v>21.565731</c:v>
                </c:pt>
                <c:pt idx="81520">
                  <c:v>21.564716000000001</c:v>
                </c:pt>
                <c:pt idx="81521">
                  <c:v>21.563241999999999</c:v>
                </c:pt>
                <c:pt idx="81522">
                  <c:v>21.561454999999999</c:v>
                </c:pt>
                <c:pt idx="81523">
                  <c:v>21.561498</c:v>
                </c:pt>
                <c:pt idx="81524">
                  <c:v>21.563849000000001</c:v>
                </c:pt>
                <c:pt idx="81525">
                  <c:v>21.560911000000001</c:v>
                </c:pt>
                <c:pt idx="81526">
                  <c:v>21.556657999999999</c:v>
                </c:pt>
                <c:pt idx="81527">
                  <c:v>21.555582000000001</c:v>
                </c:pt>
                <c:pt idx="81528">
                  <c:v>21.556260999999999</c:v>
                </c:pt>
                <c:pt idx="81529">
                  <c:v>21.556771000000001</c:v>
                </c:pt>
                <c:pt idx="81530">
                  <c:v>21.560489</c:v>
                </c:pt>
                <c:pt idx="81531">
                  <c:v>21.566901999999999</c:v>
                </c:pt>
                <c:pt idx="81532">
                  <c:v>21.567613999999999</c:v>
                </c:pt>
                <c:pt idx="81533">
                  <c:v>21.564993000000001</c:v>
                </c:pt>
                <c:pt idx="81534">
                  <c:v>21.568987</c:v>
                </c:pt>
                <c:pt idx="81535">
                  <c:v>21.572839999999999</c:v>
                </c:pt>
                <c:pt idx="81536">
                  <c:v>21.570795</c:v>
                </c:pt>
                <c:pt idx="81537">
                  <c:v>21.570368999999999</c:v>
                </c:pt>
                <c:pt idx="81538">
                  <c:v>21.574798000000001</c:v>
                </c:pt>
                <c:pt idx="81539">
                  <c:v>21.576930000000001</c:v>
                </c:pt>
                <c:pt idx="81540">
                  <c:v>21.575870999999999</c:v>
                </c:pt>
                <c:pt idx="81541">
                  <c:v>21.579151</c:v>
                </c:pt>
                <c:pt idx="81542">
                  <c:v>21.581955000000001</c:v>
                </c:pt>
                <c:pt idx="81543">
                  <c:v>21.580857000000002</c:v>
                </c:pt>
                <c:pt idx="81544">
                  <c:v>21.582512999999999</c:v>
                </c:pt>
                <c:pt idx="81545">
                  <c:v>21.582795999999998</c:v>
                </c:pt>
                <c:pt idx="81546">
                  <c:v>21.581429</c:v>
                </c:pt>
                <c:pt idx="81547">
                  <c:v>21.577143</c:v>
                </c:pt>
                <c:pt idx="81548">
                  <c:v>21.572291</c:v>
                </c:pt>
                <c:pt idx="81549">
                  <c:v>21.568232999999999</c:v>
                </c:pt>
                <c:pt idx="81550">
                  <c:v>21.565024000000001</c:v>
                </c:pt>
                <c:pt idx="81551">
                  <c:v>21.568714</c:v>
                </c:pt>
                <c:pt idx="81552">
                  <c:v>21.571176000000001</c:v>
                </c:pt>
                <c:pt idx="81553">
                  <c:v>21.569942000000001</c:v>
                </c:pt>
                <c:pt idx="81554">
                  <c:v>21.572495</c:v>
                </c:pt>
                <c:pt idx="81555">
                  <c:v>21.572770999999999</c:v>
                </c:pt>
                <c:pt idx="81556">
                  <c:v>21.571131000000001</c:v>
                </c:pt>
                <c:pt idx="81557">
                  <c:v>21.569776999999998</c:v>
                </c:pt>
                <c:pt idx="81558">
                  <c:v>21.567008000000001</c:v>
                </c:pt>
                <c:pt idx="81559">
                  <c:v>21.567283</c:v>
                </c:pt>
                <c:pt idx="81560">
                  <c:v>21.572638000000001</c:v>
                </c:pt>
                <c:pt idx="81561">
                  <c:v>21.574627</c:v>
                </c:pt>
                <c:pt idx="81562">
                  <c:v>21.572835999999999</c:v>
                </c:pt>
                <c:pt idx="81563">
                  <c:v>21.574334</c:v>
                </c:pt>
                <c:pt idx="81564">
                  <c:v>21.577304999999999</c:v>
                </c:pt>
                <c:pt idx="81565">
                  <c:v>21.576478999999999</c:v>
                </c:pt>
                <c:pt idx="81566">
                  <c:v>21.575085999999999</c:v>
                </c:pt>
                <c:pt idx="81567">
                  <c:v>21.577397000000001</c:v>
                </c:pt>
                <c:pt idx="81568">
                  <c:v>21.579263999999998</c:v>
                </c:pt>
                <c:pt idx="81569">
                  <c:v>21.574753999999999</c:v>
                </c:pt>
                <c:pt idx="81570">
                  <c:v>21.572731999999998</c:v>
                </c:pt>
                <c:pt idx="81571">
                  <c:v>21.575403000000001</c:v>
                </c:pt>
                <c:pt idx="81572">
                  <c:v>21.575804000000002</c:v>
                </c:pt>
                <c:pt idx="81573">
                  <c:v>21.574821</c:v>
                </c:pt>
                <c:pt idx="81574">
                  <c:v>21.575097</c:v>
                </c:pt>
                <c:pt idx="81575">
                  <c:v>21.575102999999999</c:v>
                </c:pt>
                <c:pt idx="81576">
                  <c:v>21.571961999999999</c:v>
                </c:pt>
                <c:pt idx="81577">
                  <c:v>21.569189000000001</c:v>
                </c:pt>
                <c:pt idx="81578">
                  <c:v>21.571338999999998</c:v>
                </c:pt>
                <c:pt idx="81579">
                  <c:v>21.574114999999999</c:v>
                </c:pt>
                <c:pt idx="81580">
                  <c:v>21.573308000000001</c:v>
                </c:pt>
                <c:pt idx="81581">
                  <c:v>21.570782999999999</c:v>
                </c:pt>
                <c:pt idx="81582">
                  <c:v>21.571781000000001</c:v>
                </c:pt>
                <c:pt idx="81583">
                  <c:v>21.575925000000002</c:v>
                </c:pt>
                <c:pt idx="81584">
                  <c:v>21.578203999999999</c:v>
                </c:pt>
                <c:pt idx="81585">
                  <c:v>21.576343999999999</c:v>
                </c:pt>
                <c:pt idx="81586">
                  <c:v>21.574679</c:v>
                </c:pt>
                <c:pt idx="81587">
                  <c:v>21.572545000000002</c:v>
                </c:pt>
                <c:pt idx="81588">
                  <c:v>21.57</c:v>
                </c:pt>
                <c:pt idx="81589">
                  <c:v>21.572389000000001</c:v>
                </c:pt>
                <c:pt idx="81590">
                  <c:v>21.576706000000001</c:v>
                </c:pt>
                <c:pt idx="81591">
                  <c:v>21.574238000000001</c:v>
                </c:pt>
                <c:pt idx="81592">
                  <c:v>21.572129</c:v>
                </c:pt>
                <c:pt idx="81593">
                  <c:v>21.575499000000001</c:v>
                </c:pt>
                <c:pt idx="81594">
                  <c:v>21.577127000000001</c:v>
                </c:pt>
                <c:pt idx="81595">
                  <c:v>21.574707</c:v>
                </c:pt>
                <c:pt idx="81596">
                  <c:v>21.574216</c:v>
                </c:pt>
                <c:pt idx="81597">
                  <c:v>21.574842</c:v>
                </c:pt>
                <c:pt idx="81598">
                  <c:v>21.574909999999999</c:v>
                </c:pt>
                <c:pt idx="81599">
                  <c:v>21.577359000000001</c:v>
                </c:pt>
                <c:pt idx="81600">
                  <c:v>21.580276000000001</c:v>
                </c:pt>
                <c:pt idx="81601">
                  <c:v>21.577981000000001</c:v>
                </c:pt>
                <c:pt idx="81602">
                  <c:v>21.578198</c:v>
                </c:pt>
                <c:pt idx="81603">
                  <c:v>21.581620999999998</c:v>
                </c:pt>
                <c:pt idx="81604">
                  <c:v>21.579753</c:v>
                </c:pt>
                <c:pt idx="81605">
                  <c:v>21.576763</c:v>
                </c:pt>
                <c:pt idx="81606">
                  <c:v>21.577888000000002</c:v>
                </c:pt>
                <c:pt idx="81607">
                  <c:v>21.579939</c:v>
                </c:pt>
                <c:pt idx="81608">
                  <c:v>21.578675</c:v>
                </c:pt>
                <c:pt idx="81609">
                  <c:v>21.576128000000001</c:v>
                </c:pt>
                <c:pt idx="81610">
                  <c:v>21.576488999999999</c:v>
                </c:pt>
                <c:pt idx="81611">
                  <c:v>21.577228999999999</c:v>
                </c:pt>
                <c:pt idx="81612">
                  <c:v>21.578298</c:v>
                </c:pt>
                <c:pt idx="81613">
                  <c:v>21.580666000000001</c:v>
                </c:pt>
                <c:pt idx="81614">
                  <c:v>21.579408999999998</c:v>
                </c:pt>
                <c:pt idx="81615">
                  <c:v>21.579037</c:v>
                </c:pt>
                <c:pt idx="81616">
                  <c:v>21.583030000000001</c:v>
                </c:pt>
                <c:pt idx="81617">
                  <c:v>21.582896000000002</c:v>
                </c:pt>
                <c:pt idx="81618">
                  <c:v>21.579916999999998</c:v>
                </c:pt>
                <c:pt idx="81619">
                  <c:v>21.582270000000001</c:v>
                </c:pt>
                <c:pt idx="81620">
                  <c:v>21.583594000000002</c:v>
                </c:pt>
                <c:pt idx="81621">
                  <c:v>21.579796000000002</c:v>
                </c:pt>
                <c:pt idx="81622">
                  <c:v>21.581527000000001</c:v>
                </c:pt>
                <c:pt idx="81623">
                  <c:v>21.587161999999999</c:v>
                </c:pt>
                <c:pt idx="81624">
                  <c:v>21.585359</c:v>
                </c:pt>
                <c:pt idx="81625">
                  <c:v>21.57996</c:v>
                </c:pt>
                <c:pt idx="81626">
                  <c:v>21.580836000000001</c:v>
                </c:pt>
                <c:pt idx="81627">
                  <c:v>21.583621000000001</c:v>
                </c:pt>
                <c:pt idx="81628">
                  <c:v>21.585336999999999</c:v>
                </c:pt>
                <c:pt idx="81629">
                  <c:v>21.587513999999999</c:v>
                </c:pt>
                <c:pt idx="81630">
                  <c:v>21.590278999999999</c:v>
                </c:pt>
                <c:pt idx="81631">
                  <c:v>21.592148000000002</c:v>
                </c:pt>
                <c:pt idx="81632">
                  <c:v>21.588702000000001</c:v>
                </c:pt>
                <c:pt idx="81633">
                  <c:v>21.585975000000001</c:v>
                </c:pt>
                <c:pt idx="81634">
                  <c:v>21.588564999999999</c:v>
                </c:pt>
                <c:pt idx="81635">
                  <c:v>21.590871</c:v>
                </c:pt>
                <c:pt idx="81636">
                  <c:v>21.588352</c:v>
                </c:pt>
                <c:pt idx="81637">
                  <c:v>21.586706</c:v>
                </c:pt>
                <c:pt idx="81638">
                  <c:v>21.590698</c:v>
                </c:pt>
                <c:pt idx="81639">
                  <c:v>21.591460000000001</c:v>
                </c:pt>
                <c:pt idx="81640">
                  <c:v>21.588160999999999</c:v>
                </c:pt>
                <c:pt idx="81641">
                  <c:v>21.591570999999998</c:v>
                </c:pt>
                <c:pt idx="81642">
                  <c:v>21.597076999999999</c:v>
                </c:pt>
                <c:pt idx="81643">
                  <c:v>21.590748999999999</c:v>
                </c:pt>
                <c:pt idx="81644">
                  <c:v>21.585170000000002</c:v>
                </c:pt>
                <c:pt idx="81645">
                  <c:v>21.591481999999999</c:v>
                </c:pt>
                <c:pt idx="81646">
                  <c:v>21.594027000000001</c:v>
                </c:pt>
                <c:pt idx="81647">
                  <c:v>21.592407000000001</c:v>
                </c:pt>
                <c:pt idx="81648">
                  <c:v>21.597055000000001</c:v>
                </c:pt>
                <c:pt idx="81649">
                  <c:v>21.597332000000002</c:v>
                </c:pt>
                <c:pt idx="81650">
                  <c:v>21.596661999999998</c:v>
                </c:pt>
                <c:pt idx="81651">
                  <c:v>21.601146</c:v>
                </c:pt>
                <c:pt idx="81652">
                  <c:v>21.598379999999999</c:v>
                </c:pt>
                <c:pt idx="81653">
                  <c:v>21.595303000000001</c:v>
                </c:pt>
                <c:pt idx="81654">
                  <c:v>21.595573000000002</c:v>
                </c:pt>
                <c:pt idx="81655">
                  <c:v>21.592860999999999</c:v>
                </c:pt>
                <c:pt idx="81656">
                  <c:v>21.597245999999998</c:v>
                </c:pt>
                <c:pt idx="81657">
                  <c:v>21.604531999999999</c:v>
                </c:pt>
                <c:pt idx="81658">
                  <c:v>21.599625</c:v>
                </c:pt>
                <c:pt idx="81659">
                  <c:v>21.595338999999999</c:v>
                </c:pt>
                <c:pt idx="81660">
                  <c:v>21.597107000000001</c:v>
                </c:pt>
                <c:pt idx="81661">
                  <c:v>21.594583</c:v>
                </c:pt>
                <c:pt idx="81662">
                  <c:v>21.593886000000001</c:v>
                </c:pt>
                <c:pt idx="81663">
                  <c:v>21.597673</c:v>
                </c:pt>
                <c:pt idx="81664">
                  <c:v>21.597977</c:v>
                </c:pt>
                <c:pt idx="81665">
                  <c:v>21.594621</c:v>
                </c:pt>
                <c:pt idx="81666">
                  <c:v>21.593226000000001</c:v>
                </c:pt>
                <c:pt idx="81667">
                  <c:v>21.598002999999999</c:v>
                </c:pt>
                <c:pt idx="81668">
                  <c:v>21.601171000000001</c:v>
                </c:pt>
                <c:pt idx="81669">
                  <c:v>21.595616</c:v>
                </c:pt>
                <c:pt idx="81670">
                  <c:v>21.592768</c:v>
                </c:pt>
                <c:pt idx="81671">
                  <c:v>21.595637</c:v>
                </c:pt>
                <c:pt idx="81672">
                  <c:v>21.596646</c:v>
                </c:pt>
                <c:pt idx="81673">
                  <c:v>21.595569999999999</c:v>
                </c:pt>
                <c:pt idx="81674">
                  <c:v>21.598226</c:v>
                </c:pt>
                <c:pt idx="81675">
                  <c:v>21.598094</c:v>
                </c:pt>
                <c:pt idx="81676">
                  <c:v>21.595082000000001</c:v>
                </c:pt>
                <c:pt idx="81677">
                  <c:v>21.595936999999999</c:v>
                </c:pt>
                <c:pt idx="81678">
                  <c:v>21.596754000000001</c:v>
                </c:pt>
                <c:pt idx="81679">
                  <c:v>21.595431999999999</c:v>
                </c:pt>
                <c:pt idx="81680">
                  <c:v>21.595516</c:v>
                </c:pt>
                <c:pt idx="81681">
                  <c:v>21.594318000000001</c:v>
                </c:pt>
                <c:pt idx="81682">
                  <c:v>21.594508000000001</c:v>
                </c:pt>
                <c:pt idx="81683">
                  <c:v>21.596202000000002</c:v>
                </c:pt>
                <c:pt idx="81684">
                  <c:v>21.593571000000001</c:v>
                </c:pt>
                <c:pt idx="81685">
                  <c:v>21.591334</c:v>
                </c:pt>
                <c:pt idx="81686">
                  <c:v>21.594584000000001</c:v>
                </c:pt>
                <c:pt idx="81687">
                  <c:v>21.599018999999998</c:v>
                </c:pt>
                <c:pt idx="81688">
                  <c:v>21.599398999999998</c:v>
                </c:pt>
                <c:pt idx="81689">
                  <c:v>21.598400000000002</c:v>
                </c:pt>
                <c:pt idx="81690">
                  <c:v>21.603712000000002</c:v>
                </c:pt>
                <c:pt idx="81691">
                  <c:v>21.604904999999999</c:v>
                </c:pt>
                <c:pt idx="81692">
                  <c:v>21.602482999999999</c:v>
                </c:pt>
                <c:pt idx="81693">
                  <c:v>21.603898999999998</c:v>
                </c:pt>
                <c:pt idx="81694">
                  <c:v>21.605609999999999</c:v>
                </c:pt>
                <c:pt idx="81695">
                  <c:v>21.605519999999999</c:v>
                </c:pt>
                <c:pt idx="81696">
                  <c:v>21.603382</c:v>
                </c:pt>
                <c:pt idx="81697">
                  <c:v>21.602999000000001</c:v>
                </c:pt>
                <c:pt idx="81698">
                  <c:v>21.602937000000001</c:v>
                </c:pt>
                <c:pt idx="81699">
                  <c:v>21.600604000000001</c:v>
                </c:pt>
                <c:pt idx="81700">
                  <c:v>21.600992999999999</c:v>
                </c:pt>
                <c:pt idx="81701">
                  <c:v>21.604949000000001</c:v>
                </c:pt>
                <c:pt idx="81702">
                  <c:v>21.608250999999999</c:v>
                </c:pt>
                <c:pt idx="81703">
                  <c:v>21.608398000000001</c:v>
                </c:pt>
                <c:pt idx="81704">
                  <c:v>21.607330999999999</c:v>
                </c:pt>
                <c:pt idx="81705">
                  <c:v>21.608644000000002</c:v>
                </c:pt>
                <c:pt idx="81706">
                  <c:v>21.610254000000001</c:v>
                </c:pt>
                <c:pt idx="81707">
                  <c:v>21.608584</c:v>
                </c:pt>
                <c:pt idx="81708">
                  <c:v>21.605865999999999</c:v>
                </c:pt>
                <c:pt idx="81709">
                  <c:v>21.608429999999998</c:v>
                </c:pt>
                <c:pt idx="81710">
                  <c:v>21.609822999999999</c:v>
                </c:pt>
                <c:pt idx="81711">
                  <c:v>21.607146</c:v>
                </c:pt>
                <c:pt idx="81712">
                  <c:v>21.604351999999999</c:v>
                </c:pt>
                <c:pt idx="81713">
                  <c:v>21.599084000000001</c:v>
                </c:pt>
                <c:pt idx="81714">
                  <c:v>21.601165999999999</c:v>
                </c:pt>
                <c:pt idx="81715">
                  <c:v>21.608259</c:v>
                </c:pt>
                <c:pt idx="81716">
                  <c:v>21.604593999999999</c:v>
                </c:pt>
                <c:pt idx="81717">
                  <c:v>21.597113</c:v>
                </c:pt>
                <c:pt idx="81718">
                  <c:v>21.602041</c:v>
                </c:pt>
                <c:pt idx="81719">
                  <c:v>21.607174000000001</c:v>
                </c:pt>
                <c:pt idx="81720">
                  <c:v>21.600404999999999</c:v>
                </c:pt>
                <c:pt idx="81721">
                  <c:v>21.600538</c:v>
                </c:pt>
                <c:pt idx="81722">
                  <c:v>21.606705000000002</c:v>
                </c:pt>
                <c:pt idx="81723">
                  <c:v>21.606646000000001</c:v>
                </c:pt>
                <c:pt idx="81724">
                  <c:v>21.605713000000002</c:v>
                </c:pt>
                <c:pt idx="81725">
                  <c:v>21.603404999999999</c:v>
                </c:pt>
                <c:pt idx="81726">
                  <c:v>21.602664999999998</c:v>
                </c:pt>
                <c:pt idx="81727">
                  <c:v>21.607728000000002</c:v>
                </c:pt>
                <c:pt idx="81728">
                  <c:v>21.606798000000001</c:v>
                </c:pt>
                <c:pt idx="81729">
                  <c:v>21.604533</c:v>
                </c:pt>
                <c:pt idx="81730">
                  <c:v>21.610035</c:v>
                </c:pt>
                <c:pt idx="81731">
                  <c:v>21.614094999999999</c:v>
                </c:pt>
                <c:pt idx="81732">
                  <c:v>21.613606999999998</c:v>
                </c:pt>
                <c:pt idx="81733">
                  <c:v>21.610363</c:v>
                </c:pt>
                <c:pt idx="81734">
                  <c:v>21.604375999999998</c:v>
                </c:pt>
                <c:pt idx="81735">
                  <c:v>21.604030999999999</c:v>
                </c:pt>
                <c:pt idx="81736">
                  <c:v>21.609732999999999</c:v>
                </c:pt>
                <c:pt idx="81737">
                  <c:v>21.608447000000002</c:v>
                </c:pt>
                <c:pt idx="81738">
                  <c:v>21.602889000000001</c:v>
                </c:pt>
                <c:pt idx="81739">
                  <c:v>21.599124</c:v>
                </c:pt>
                <c:pt idx="81740">
                  <c:v>21.600451</c:v>
                </c:pt>
                <c:pt idx="81741">
                  <c:v>21.601928999999998</c:v>
                </c:pt>
                <c:pt idx="81742">
                  <c:v>21.598161000000001</c:v>
                </c:pt>
                <c:pt idx="81743">
                  <c:v>21.599730999999998</c:v>
                </c:pt>
                <c:pt idx="81744">
                  <c:v>21.603971999999999</c:v>
                </c:pt>
                <c:pt idx="81745">
                  <c:v>21.603888000000001</c:v>
                </c:pt>
                <c:pt idx="81746">
                  <c:v>21.608166000000001</c:v>
                </c:pt>
                <c:pt idx="81747">
                  <c:v>21.609252000000001</c:v>
                </c:pt>
                <c:pt idx="81748">
                  <c:v>21.605996000000001</c:v>
                </c:pt>
                <c:pt idx="81749">
                  <c:v>21.607137999999999</c:v>
                </c:pt>
                <c:pt idx="81750">
                  <c:v>21.607491</c:v>
                </c:pt>
                <c:pt idx="81751">
                  <c:v>21.607503000000001</c:v>
                </c:pt>
                <c:pt idx="81752">
                  <c:v>21.60857</c:v>
                </c:pt>
                <c:pt idx="81753">
                  <c:v>21.607845999999999</c:v>
                </c:pt>
                <c:pt idx="81754">
                  <c:v>21.608425</c:v>
                </c:pt>
                <c:pt idx="81755">
                  <c:v>21.610771</c:v>
                </c:pt>
                <c:pt idx="81756">
                  <c:v>21.612152999999999</c:v>
                </c:pt>
                <c:pt idx="81757">
                  <c:v>21.613202000000001</c:v>
                </c:pt>
                <c:pt idx="81758">
                  <c:v>21.616969999999998</c:v>
                </c:pt>
                <c:pt idx="81759">
                  <c:v>21.615373999999999</c:v>
                </c:pt>
                <c:pt idx="81760">
                  <c:v>21.611027</c:v>
                </c:pt>
                <c:pt idx="81761">
                  <c:v>21.615279999999998</c:v>
                </c:pt>
                <c:pt idx="81762">
                  <c:v>21.616492999999998</c:v>
                </c:pt>
                <c:pt idx="81763">
                  <c:v>21.610128</c:v>
                </c:pt>
                <c:pt idx="81764">
                  <c:v>21.609048000000001</c:v>
                </c:pt>
                <c:pt idx="81765">
                  <c:v>21.610503999999999</c:v>
                </c:pt>
                <c:pt idx="81766">
                  <c:v>21.609864999999999</c:v>
                </c:pt>
                <c:pt idx="81767">
                  <c:v>21.612559999999998</c:v>
                </c:pt>
                <c:pt idx="81768">
                  <c:v>21.615583000000001</c:v>
                </c:pt>
                <c:pt idx="81769">
                  <c:v>21.611260000000001</c:v>
                </c:pt>
                <c:pt idx="81770">
                  <c:v>21.609812000000002</c:v>
                </c:pt>
                <c:pt idx="81771">
                  <c:v>21.615435000000002</c:v>
                </c:pt>
                <c:pt idx="81772">
                  <c:v>21.618869</c:v>
                </c:pt>
                <c:pt idx="81773">
                  <c:v>21.619069</c:v>
                </c:pt>
                <c:pt idx="81774">
                  <c:v>21.618479000000001</c:v>
                </c:pt>
                <c:pt idx="81775">
                  <c:v>21.616357000000001</c:v>
                </c:pt>
                <c:pt idx="81776">
                  <c:v>21.614961000000001</c:v>
                </c:pt>
                <c:pt idx="81777">
                  <c:v>21.617049999999999</c:v>
                </c:pt>
                <c:pt idx="81778">
                  <c:v>21.616990999999999</c:v>
                </c:pt>
                <c:pt idx="81779">
                  <c:v>21.613747</c:v>
                </c:pt>
                <c:pt idx="81780">
                  <c:v>21.617459</c:v>
                </c:pt>
                <c:pt idx="81781">
                  <c:v>21.620850000000001</c:v>
                </c:pt>
                <c:pt idx="81782">
                  <c:v>21.615753999999999</c:v>
                </c:pt>
                <c:pt idx="81783">
                  <c:v>21.615124000000002</c:v>
                </c:pt>
                <c:pt idx="81784">
                  <c:v>21.621137000000001</c:v>
                </c:pt>
                <c:pt idx="81785">
                  <c:v>21.618407000000001</c:v>
                </c:pt>
                <c:pt idx="81786">
                  <c:v>21.609442000000001</c:v>
                </c:pt>
                <c:pt idx="81787">
                  <c:v>21.613852999999999</c:v>
                </c:pt>
                <c:pt idx="81788">
                  <c:v>21.621818000000001</c:v>
                </c:pt>
                <c:pt idx="81789">
                  <c:v>21.615808000000001</c:v>
                </c:pt>
                <c:pt idx="81790">
                  <c:v>21.609964999999999</c:v>
                </c:pt>
                <c:pt idx="81791">
                  <c:v>21.613254999999999</c:v>
                </c:pt>
                <c:pt idx="81792">
                  <c:v>21.614342000000001</c:v>
                </c:pt>
                <c:pt idx="81793">
                  <c:v>21.614982999999999</c:v>
                </c:pt>
                <c:pt idx="81794">
                  <c:v>21.618258000000001</c:v>
                </c:pt>
                <c:pt idx="81795">
                  <c:v>21.615127999999999</c:v>
                </c:pt>
                <c:pt idx="81796">
                  <c:v>21.612438999999998</c:v>
                </c:pt>
                <c:pt idx="81797">
                  <c:v>21.614287999999998</c:v>
                </c:pt>
                <c:pt idx="81798">
                  <c:v>21.612204999999999</c:v>
                </c:pt>
                <c:pt idx="81799">
                  <c:v>21.611357000000002</c:v>
                </c:pt>
                <c:pt idx="81800">
                  <c:v>21.617170000000002</c:v>
                </c:pt>
                <c:pt idx="81801">
                  <c:v>21.618494999999999</c:v>
                </c:pt>
                <c:pt idx="81802">
                  <c:v>21.616264000000001</c:v>
                </c:pt>
                <c:pt idx="81803">
                  <c:v>21.617094000000002</c:v>
                </c:pt>
                <c:pt idx="81804">
                  <c:v>21.616220999999999</c:v>
                </c:pt>
                <c:pt idx="81805">
                  <c:v>21.618355000000001</c:v>
                </c:pt>
                <c:pt idx="81806">
                  <c:v>21.621635999999999</c:v>
                </c:pt>
                <c:pt idx="81807">
                  <c:v>21.617197000000001</c:v>
                </c:pt>
                <c:pt idx="81808">
                  <c:v>21.614784</c:v>
                </c:pt>
                <c:pt idx="81809">
                  <c:v>21.617253999999999</c:v>
                </c:pt>
                <c:pt idx="81810">
                  <c:v>21.616230000000002</c:v>
                </c:pt>
                <c:pt idx="81811">
                  <c:v>21.614557000000001</c:v>
                </c:pt>
                <c:pt idx="81812">
                  <c:v>21.622039000000001</c:v>
                </c:pt>
                <c:pt idx="81813">
                  <c:v>21.626270999999999</c:v>
                </c:pt>
                <c:pt idx="81814">
                  <c:v>21.622223999999999</c:v>
                </c:pt>
                <c:pt idx="81815">
                  <c:v>21.625347000000001</c:v>
                </c:pt>
                <c:pt idx="81816">
                  <c:v>21.629942</c:v>
                </c:pt>
                <c:pt idx="81817">
                  <c:v>21.626678999999999</c:v>
                </c:pt>
                <c:pt idx="81818">
                  <c:v>21.625938000000001</c:v>
                </c:pt>
                <c:pt idx="81819">
                  <c:v>21.629708000000001</c:v>
                </c:pt>
                <c:pt idx="81820">
                  <c:v>21.626795000000001</c:v>
                </c:pt>
                <c:pt idx="81821">
                  <c:v>21.622281999999998</c:v>
                </c:pt>
                <c:pt idx="81822">
                  <c:v>21.624417999999999</c:v>
                </c:pt>
                <c:pt idx="81823">
                  <c:v>21.623169999999998</c:v>
                </c:pt>
                <c:pt idx="81824">
                  <c:v>21.617737999999999</c:v>
                </c:pt>
                <c:pt idx="81825">
                  <c:v>21.619793999999999</c:v>
                </c:pt>
                <c:pt idx="81826">
                  <c:v>21.624105</c:v>
                </c:pt>
                <c:pt idx="81827">
                  <c:v>21.622581</c:v>
                </c:pt>
                <c:pt idx="81828">
                  <c:v>21.623698000000001</c:v>
                </c:pt>
                <c:pt idx="81829">
                  <c:v>21.627967000000002</c:v>
                </c:pt>
                <c:pt idx="81830">
                  <c:v>21.625844000000001</c:v>
                </c:pt>
                <c:pt idx="81831">
                  <c:v>21.623750000000001</c:v>
                </c:pt>
                <c:pt idx="81832">
                  <c:v>21.625698</c:v>
                </c:pt>
                <c:pt idx="81833">
                  <c:v>21.623964000000001</c:v>
                </c:pt>
                <c:pt idx="81834">
                  <c:v>21.622453</c:v>
                </c:pt>
                <c:pt idx="81835">
                  <c:v>21.625095000000002</c:v>
                </c:pt>
                <c:pt idx="81836">
                  <c:v>21.625810000000001</c:v>
                </c:pt>
                <c:pt idx="81837">
                  <c:v>21.622532</c:v>
                </c:pt>
                <c:pt idx="81838">
                  <c:v>21.621098</c:v>
                </c:pt>
                <c:pt idx="81839">
                  <c:v>21.622995</c:v>
                </c:pt>
                <c:pt idx="81840">
                  <c:v>21.624887999999999</c:v>
                </c:pt>
                <c:pt idx="81841">
                  <c:v>21.627859000000001</c:v>
                </c:pt>
                <c:pt idx="81842">
                  <c:v>21.629162000000001</c:v>
                </c:pt>
                <c:pt idx="81843">
                  <c:v>21.626370000000001</c:v>
                </c:pt>
                <c:pt idx="81844">
                  <c:v>21.623273999999999</c:v>
                </c:pt>
                <c:pt idx="81845">
                  <c:v>21.623398999999999</c:v>
                </c:pt>
                <c:pt idx="81846">
                  <c:v>21.628814999999999</c:v>
                </c:pt>
                <c:pt idx="81847">
                  <c:v>21.630571</c:v>
                </c:pt>
                <c:pt idx="81848">
                  <c:v>21.625076</c:v>
                </c:pt>
                <c:pt idx="81849">
                  <c:v>21.624112</c:v>
                </c:pt>
                <c:pt idx="81850">
                  <c:v>21.628996999999998</c:v>
                </c:pt>
                <c:pt idx="81851">
                  <c:v>21.630483000000002</c:v>
                </c:pt>
                <c:pt idx="81852">
                  <c:v>21.629771999999999</c:v>
                </c:pt>
                <c:pt idx="81853">
                  <c:v>21.631412999999998</c:v>
                </c:pt>
                <c:pt idx="81854">
                  <c:v>21.639201</c:v>
                </c:pt>
                <c:pt idx="81855">
                  <c:v>21.643045999999998</c:v>
                </c:pt>
                <c:pt idx="81856">
                  <c:v>21.636738999999999</c:v>
                </c:pt>
                <c:pt idx="81857">
                  <c:v>21.633298</c:v>
                </c:pt>
                <c:pt idx="81858">
                  <c:v>21.633171000000001</c:v>
                </c:pt>
                <c:pt idx="81859">
                  <c:v>21.635209</c:v>
                </c:pt>
                <c:pt idx="81860">
                  <c:v>21.63851</c:v>
                </c:pt>
                <c:pt idx="81861">
                  <c:v>21.635435000000001</c:v>
                </c:pt>
                <c:pt idx="81862">
                  <c:v>21.633607999999999</c:v>
                </c:pt>
                <c:pt idx="81863">
                  <c:v>21.635342999999999</c:v>
                </c:pt>
                <c:pt idx="81864">
                  <c:v>21.631924000000001</c:v>
                </c:pt>
                <c:pt idx="81865">
                  <c:v>21.629504000000001</c:v>
                </c:pt>
                <c:pt idx="81866">
                  <c:v>21.634405000000001</c:v>
                </c:pt>
                <c:pt idx="81867">
                  <c:v>21.637815</c:v>
                </c:pt>
                <c:pt idx="81868">
                  <c:v>21.635641</c:v>
                </c:pt>
                <c:pt idx="81869">
                  <c:v>21.637298000000001</c:v>
                </c:pt>
                <c:pt idx="81870">
                  <c:v>21.638393000000001</c:v>
                </c:pt>
                <c:pt idx="81871">
                  <c:v>21.632693</c:v>
                </c:pt>
                <c:pt idx="81872">
                  <c:v>21.633092999999999</c:v>
                </c:pt>
                <c:pt idx="81873">
                  <c:v>21.63691</c:v>
                </c:pt>
                <c:pt idx="81874">
                  <c:v>21.633579999999998</c:v>
                </c:pt>
                <c:pt idx="81875">
                  <c:v>21.630134999999999</c:v>
                </c:pt>
                <c:pt idx="81876">
                  <c:v>21.631739</c:v>
                </c:pt>
                <c:pt idx="81877">
                  <c:v>21.631260999999999</c:v>
                </c:pt>
                <c:pt idx="81878">
                  <c:v>21.630306999999998</c:v>
                </c:pt>
                <c:pt idx="81879">
                  <c:v>21.635107999999999</c:v>
                </c:pt>
                <c:pt idx="81880">
                  <c:v>21.636779000000001</c:v>
                </c:pt>
                <c:pt idx="81881">
                  <c:v>21.632149999999999</c:v>
                </c:pt>
                <c:pt idx="81882">
                  <c:v>21.630856000000001</c:v>
                </c:pt>
                <c:pt idx="81883">
                  <c:v>21.633116999999999</c:v>
                </c:pt>
                <c:pt idx="81884">
                  <c:v>21.632633999999999</c:v>
                </c:pt>
                <c:pt idx="81885">
                  <c:v>21.633400000000002</c:v>
                </c:pt>
                <c:pt idx="81886">
                  <c:v>21.638545000000001</c:v>
                </c:pt>
                <c:pt idx="81887">
                  <c:v>21.639026000000001</c:v>
                </c:pt>
                <c:pt idx="81888">
                  <c:v>21.637585999999999</c:v>
                </c:pt>
                <c:pt idx="81889">
                  <c:v>21.640965000000001</c:v>
                </c:pt>
                <c:pt idx="81890">
                  <c:v>21.640809000000001</c:v>
                </c:pt>
                <c:pt idx="81891">
                  <c:v>21.634793999999999</c:v>
                </c:pt>
                <c:pt idx="81892">
                  <c:v>21.634395000000001</c:v>
                </c:pt>
                <c:pt idx="81893">
                  <c:v>21.639102000000001</c:v>
                </c:pt>
                <c:pt idx="81894">
                  <c:v>21.641016</c:v>
                </c:pt>
                <c:pt idx="81895">
                  <c:v>21.642571</c:v>
                </c:pt>
                <c:pt idx="81896">
                  <c:v>21.645405</c:v>
                </c:pt>
                <c:pt idx="81897">
                  <c:v>21.6463</c:v>
                </c:pt>
                <c:pt idx="81898">
                  <c:v>21.643098999999999</c:v>
                </c:pt>
                <c:pt idx="81899">
                  <c:v>21.640668000000002</c:v>
                </c:pt>
                <c:pt idx="81900">
                  <c:v>21.644017000000002</c:v>
                </c:pt>
                <c:pt idx="81901">
                  <c:v>21.646885999999999</c:v>
                </c:pt>
                <c:pt idx="81902">
                  <c:v>21.643529999999998</c:v>
                </c:pt>
                <c:pt idx="81903">
                  <c:v>21.639643</c:v>
                </c:pt>
                <c:pt idx="81904">
                  <c:v>21.639489000000001</c:v>
                </c:pt>
                <c:pt idx="81905">
                  <c:v>21.640566</c:v>
                </c:pt>
                <c:pt idx="81906">
                  <c:v>21.640750000000001</c:v>
                </c:pt>
                <c:pt idx="81907">
                  <c:v>21.641148000000001</c:v>
                </c:pt>
                <c:pt idx="81908">
                  <c:v>21.645330999999999</c:v>
                </c:pt>
                <c:pt idx="81909">
                  <c:v>21.649652</c:v>
                </c:pt>
                <c:pt idx="81910">
                  <c:v>21.648862000000001</c:v>
                </c:pt>
                <c:pt idx="81911">
                  <c:v>21.643060999999999</c:v>
                </c:pt>
                <c:pt idx="81912">
                  <c:v>21.637934999999999</c:v>
                </c:pt>
                <c:pt idx="81913">
                  <c:v>21.6416</c:v>
                </c:pt>
                <c:pt idx="81914">
                  <c:v>21.645645999999999</c:v>
                </c:pt>
                <c:pt idx="81915">
                  <c:v>21.640709000000001</c:v>
                </c:pt>
                <c:pt idx="81916">
                  <c:v>21.639001</c:v>
                </c:pt>
                <c:pt idx="81917">
                  <c:v>21.642429</c:v>
                </c:pt>
                <c:pt idx="81918">
                  <c:v>21.645485000000001</c:v>
                </c:pt>
                <c:pt idx="81919">
                  <c:v>21.647566000000001</c:v>
                </c:pt>
                <c:pt idx="81920">
                  <c:v>21.645907000000001</c:v>
                </c:pt>
                <c:pt idx="81921">
                  <c:v>21.645731999999999</c:v>
                </c:pt>
                <c:pt idx="81922">
                  <c:v>21.649191999999999</c:v>
                </c:pt>
                <c:pt idx="81923">
                  <c:v>21.648005000000001</c:v>
                </c:pt>
                <c:pt idx="81924">
                  <c:v>21.645826</c:v>
                </c:pt>
                <c:pt idx="81925">
                  <c:v>21.645873000000002</c:v>
                </c:pt>
                <c:pt idx="81926">
                  <c:v>21.646576</c:v>
                </c:pt>
                <c:pt idx="81927">
                  <c:v>21.644929000000001</c:v>
                </c:pt>
                <c:pt idx="81928">
                  <c:v>21.642119000000001</c:v>
                </c:pt>
                <c:pt idx="81929">
                  <c:v>21.644352000000001</c:v>
                </c:pt>
                <c:pt idx="81930">
                  <c:v>21.64404</c:v>
                </c:pt>
                <c:pt idx="81931">
                  <c:v>21.639561</c:v>
                </c:pt>
                <c:pt idx="81932">
                  <c:v>21.640079</c:v>
                </c:pt>
                <c:pt idx="81933">
                  <c:v>21.645439</c:v>
                </c:pt>
                <c:pt idx="81934">
                  <c:v>21.645969000000001</c:v>
                </c:pt>
                <c:pt idx="81935">
                  <c:v>21.641971999999999</c:v>
                </c:pt>
                <c:pt idx="81936">
                  <c:v>21.645320999999999</c:v>
                </c:pt>
                <c:pt idx="81937">
                  <c:v>21.649086</c:v>
                </c:pt>
                <c:pt idx="81938">
                  <c:v>21.646165</c:v>
                </c:pt>
                <c:pt idx="81939">
                  <c:v>21.649094000000002</c:v>
                </c:pt>
                <c:pt idx="81940">
                  <c:v>21.653451</c:v>
                </c:pt>
                <c:pt idx="81941">
                  <c:v>21.653386999999999</c:v>
                </c:pt>
                <c:pt idx="81942">
                  <c:v>21.657599000000001</c:v>
                </c:pt>
                <c:pt idx="81943">
                  <c:v>21.660029999999999</c:v>
                </c:pt>
                <c:pt idx="81944">
                  <c:v>21.657778</c:v>
                </c:pt>
                <c:pt idx="81945">
                  <c:v>21.657753</c:v>
                </c:pt>
                <c:pt idx="81946">
                  <c:v>21.655805999999998</c:v>
                </c:pt>
                <c:pt idx="81947">
                  <c:v>21.651382999999999</c:v>
                </c:pt>
                <c:pt idx="81948">
                  <c:v>21.652619000000001</c:v>
                </c:pt>
                <c:pt idx="81949">
                  <c:v>21.653452000000001</c:v>
                </c:pt>
                <c:pt idx="81950">
                  <c:v>21.650423</c:v>
                </c:pt>
                <c:pt idx="81951">
                  <c:v>21.651527999999999</c:v>
                </c:pt>
                <c:pt idx="81952">
                  <c:v>21.653288</c:v>
                </c:pt>
                <c:pt idx="81953">
                  <c:v>21.650141000000001</c:v>
                </c:pt>
                <c:pt idx="81954">
                  <c:v>21.647779</c:v>
                </c:pt>
                <c:pt idx="81955">
                  <c:v>21.650067</c:v>
                </c:pt>
                <c:pt idx="81956">
                  <c:v>21.650881999999999</c:v>
                </c:pt>
                <c:pt idx="81957">
                  <c:v>21.652493</c:v>
                </c:pt>
                <c:pt idx="81958">
                  <c:v>21.652118000000002</c:v>
                </c:pt>
                <c:pt idx="81959">
                  <c:v>21.648315</c:v>
                </c:pt>
                <c:pt idx="81960">
                  <c:v>21.651888</c:v>
                </c:pt>
                <c:pt idx="81961">
                  <c:v>21.656113000000001</c:v>
                </c:pt>
                <c:pt idx="81962">
                  <c:v>21.650310999999999</c:v>
                </c:pt>
                <c:pt idx="81963">
                  <c:v>21.646791</c:v>
                </c:pt>
                <c:pt idx="81964">
                  <c:v>21.650497999999999</c:v>
                </c:pt>
                <c:pt idx="81965">
                  <c:v>21.651530000000001</c:v>
                </c:pt>
                <c:pt idx="81966">
                  <c:v>21.650601000000002</c:v>
                </c:pt>
                <c:pt idx="81967">
                  <c:v>21.652432000000001</c:v>
                </c:pt>
                <c:pt idx="81968">
                  <c:v>21.654434999999999</c:v>
                </c:pt>
                <c:pt idx="81969">
                  <c:v>21.652685999999999</c:v>
                </c:pt>
                <c:pt idx="81970">
                  <c:v>21.651247999999999</c:v>
                </c:pt>
                <c:pt idx="81971">
                  <c:v>21.651541000000002</c:v>
                </c:pt>
                <c:pt idx="81972">
                  <c:v>21.650646999999999</c:v>
                </c:pt>
                <c:pt idx="81973">
                  <c:v>21.651533000000001</c:v>
                </c:pt>
                <c:pt idx="81974">
                  <c:v>21.652782999999999</c:v>
                </c:pt>
                <c:pt idx="81975">
                  <c:v>21.651799</c:v>
                </c:pt>
                <c:pt idx="81976">
                  <c:v>21.650683000000001</c:v>
                </c:pt>
                <c:pt idx="81977">
                  <c:v>21.649760000000001</c:v>
                </c:pt>
                <c:pt idx="81978">
                  <c:v>21.652563000000001</c:v>
                </c:pt>
                <c:pt idx="81979">
                  <c:v>21.659511999999999</c:v>
                </c:pt>
                <c:pt idx="81980">
                  <c:v>21.657247000000002</c:v>
                </c:pt>
                <c:pt idx="81981">
                  <c:v>21.653427000000001</c:v>
                </c:pt>
                <c:pt idx="81982">
                  <c:v>21.659226</c:v>
                </c:pt>
                <c:pt idx="81983">
                  <c:v>21.660247999999999</c:v>
                </c:pt>
                <c:pt idx="81984">
                  <c:v>21.657682000000001</c:v>
                </c:pt>
                <c:pt idx="81985">
                  <c:v>21.661411999999999</c:v>
                </c:pt>
                <c:pt idx="81986">
                  <c:v>21.662056</c:v>
                </c:pt>
                <c:pt idx="81987">
                  <c:v>21.66066</c:v>
                </c:pt>
                <c:pt idx="81988">
                  <c:v>21.660892</c:v>
                </c:pt>
                <c:pt idx="81989">
                  <c:v>21.659037000000001</c:v>
                </c:pt>
                <c:pt idx="81990">
                  <c:v>21.659464</c:v>
                </c:pt>
                <c:pt idx="81991">
                  <c:v>21.661725000000001</c:v>
                </c:pt>
                <c:pt idx="81992">
                  <c:v>21.659659000000001</c:v>
                </c:pt>
                <c:pt idx="81993">
                  <c:v>21.656492</c:v>
                </c:pt>
                <c:pt idx="81994">
                  <c:v>21.654501</c:v>
                </c:pt>
                <c:pt idx="81995">
                  <c:v>21.653433</c:v>
                </c:pt>
                <c:pt idx="81996">
                  <c:v>21.65652</c:v>
                </c:pt>
                <c:pt idx="81997">
                  <c:v>21.660955000000001</c:v>
                </c:pt>
                <c:pt idx="81998">
                  <c:v>21.658577000000001</c:v>
                </c:pt>
                <c:pt idx="81999">
                  <c:v>21.656313999999998</c:v>
                </c:pt>
                <c:pt idx="82000">
                  <c:v>21.662821000000001</c:v>
                </c:pt>
                <c:pt idx="82001">
                  <c:v>21.664634</c:v>
                </c:pt>
                <c:pt idx="82002">
                  <c:v>21.658750000000001</c:v>
                </c:pt>
                <c:pt idx="82003">
                  <c:v>21.659645000000001</c:v>
                </c:pt>
                <c:pt idx="82004">
                  <c:v>21.663678000000001</c:v>
                </c:pt>
                <c:pt idx="82005">
                  <c:v>21.661518000000001</c:v>
                </c:pt>
                <c:pt idx="82006">
                  <c:v>21.660436000000001</c:v>
                </c:pt>
                <c:pt idx="82007">
                  <c:v>21.662137999999999</c:v>
                </c:pt>
                <c:pt idx="82008">
                  <c:v>21.658256999999999</c:v>
                </c:pt>
                <c:pt idx="82009">
                  <c:v>21.656469999999999</c:v>
                </c:pt>
                <c:pt idx="82010">
                  <c:v>21.661686</c:v>
                </c:pt>
                <c:pt idx="82011">
                  <c:v>21.662272000000002</c:v>
                </c:pt>
                <c:pt idx="82012">
                  <c:v>21.660634999999999</c:v>
                </c:pt>
                <c:pt idx="82013">
                  <c:v>21.663688</c:v>
                </c:pt>
                <c:pt idx="82014">
                  <c:v>21.662579999999998</c:v>
                </c:pt>
                <c:pt idx="82015">
                  <c:v>21.660367000000001</c:v>
                </c:pt>
                <c:pt idx="82016">
                  <c:v>21.666774</c:v>
                </c:pt>
                <c:pt idx="82017">
                  <c:v>21.672245</c:v>
                </c:pt>
                <c:pt idx="82018">
                  <c:v>21.672374999999999</c:v>
                </c:pt>
                <c:pt idx="82019">
                  <c:v>21.674382000000001</c:v>
                </c:pt>
                <c:pt idx="82020">
                  <c:v>21.674444999999999</c:v>
                </c:pt>
                <c:pt idx="82021">
                  <c:v>21.669433000000001</c:v>
                </c:pt>
                <c:pt idx="82022">
                  <c:v>21.669837999999999</c:v>
                </c:pt>
                <c:pt idx="82023">
                  <c:v>21.672035000000001</c:v>
                </c:pt>
                <c:pt idx="82024">
                  <c:v>21.668685</c:v>
                </c:pt>
                <c:pt idx="82025">
                  <c:v>21.667052999999999</c:v>
                </c:pt>
                <c:pt idx="82026">
                  <c:v>21.668524000000001</c:v>
                </c:pt>
                <c:pt idx="82027">
                  <c:v>21.668579000000001</c:v>
                </c:pt>
                <c:pt idx="82028">
                  <c:v>21.668475999999998</c:v>
                </c:pt>
                <c:pt idx="82029">
                  <c:v>21.672587</c:v>
                </c:pt>
                <c:pt idx="82030">
                  <c:v>21.676808000000001</c:v>
                </c:pt>
                <c:pt idx="82031">
                  <c:v>21.671901999999999</c:v>
                </c:pt>
                <c:pt idx="82032">
                  <c:v>21.668445999999999</c:v>
                </c:pt>
                <c:pt idx="82033">
                  <c:v>21.675782000000002</c:v>
                </c:pt>
                <c:pt idx="82034">
                  <c:v>21.679507999999998</c:v>
                </c:pt>
                <c:pt idx="82035">
                  <c:v>21.672629000000001</c:v>
                </c:pt>
                <c:pt idx="82036">
                  <c:v>21.670027000000001</c:v>
                </c:pt>
                <c:pt idx="82037">
                  <c:v>21.672253000000001</c:v>
                </c:pt>
                <c:pt idx="82038">
                  <c:v>21.667422999999999</c:v>
                </c:pt>
                <c:pt idx="82039">
                  <c:v>21.665338999999999</c:v>
                </c:pt>
                <c:pt idx="82040">
                  <c:v>21.667677999999999</c:v>
                </c:pt>
                <c:pt idx="82041">
                  <c:v>21.668379999999999</c:v>
                </c:pt>
                <c:pt idx="82042">
                  <c:v>21.668068000000002</c:v>
                </c:pt>
                <c:pt idx="82043">
                  <c:v>21.668244000000001</c:v>
                </c:pt>
                <c:pt idx="82044">
                  <c:v>21.670660000000002</c:v>
                </c:pt>
                <c:pt idx="82045">
                  <c:v>21.672031</c:v>
                </c:pt>
                <c:pt idx="82046">
                  <c:v>21.672450000000001</c:v>
                </c:pt>
                <c:pt idx="82047">
                  <c:v>21.672051</c:v>
                </c:pt>
                <c:pt idx="82048">
                  <c:v>21.668538999999999</c:v>
                </c:pt>
                <c:pt idx="82049">
                  <c:v>21.669405999999999</c:v>
                </c:pt>
                <c:pt idx="82050">
                  <c:v>21.670069999999999</c:v>
                </c:pt>
                <c:pt idx="82051">
                  <c:v>21.666212000000002</c:v>
                </c:pt>
                <c:pt idx="82052">
                  <c:v>21.666447999999999</c:v>
                </c:pt>
                <c:pt idx="82053">
                  <c:v>21.669142999999998</c:v>
                </c:pt>
                <c:pt idx="82054">
                  <c:v>21.670915000000001</c:v>
                </c:pt>
                <c:pt idx="82055">
                  <c:v>21.672125999999999</c:v>
                </c:pt>
                <c:pt idx="82056">
                  <c:v>21.675035999999999</c:v>
                </c:pt>
                <c:pt idx="82057">
                  <c:v>21.677537000000001</c:v>
                </c:pt>
                <c:pt idx="82058">
                  <c:v>21.677671</c:v>
                </c:pt>
                <c:pt idx="82059">
                  <c:v>21.677613999999998</c:v>
                </c:pt>
                <c:pt idx="82060">
                  <c:v>21.6767</c:v>
                </c:pt>
                <c:pt idx="82061">
                  <c:v>21.677600000000002</c:v>
                </c:pt>
                <c:pt idx="82062">
                  <c:v>21.679919999999999</c:v>
                </c:pt>
                <c:pt idx="82063">
                  <c:v>21.678746</c:v>
                </c:pt>
                <c:pt idx="82064">
                  <c:v>21.678018999999999</c:v>
                </c:pt>
                <c:pt idx="82065">
                  <c:v>21.679265999999998</c:v>
                </c:pt>
                <c:pt idx="82066">
                  <c:v>21.676893</c:v>
                </c:pt>
                <c:pt idx="82067">
                  <c:v>21.677009999999999</c:v>
                </c:pt>
                <c:pt idx="82068">
                  <c:v>21.678585999999999</c:v>
                </c:pt>
                <c:pt idx="82069">
                  <c:v>21.676238000000001</c:v>
                </c:pt>
                <c:pt idx="82070">
                  <c:v>21.676358</c:v>
                </c:pt>
                <c:pt idx="82071">
                  <c:v>21.674284</c:v>
                </c:pt>
                <c:pt idx="82072">
                  <c:v>21.670304999999999</c:v>
                </c:pt>
                <c:pt idx="82073">
                  <c:v>21.671047999999999</c:v>
                </c:pt>
                <c:pt idx="82074">
                  <c:v>21.671491</c:v>
                </c:pt>
                <c:pt idx="82075">
                  <c:v>21.673582</c:v>
                </c:pt>
                <c:pt idx="82076">
                  <c:v>21.675823999999999</c:v>
                </c:pt>
                <c:pt idx="82077">
                  <c:v>21.674901999999999</c:v>
                </c:pt>
                <c:pt idx="82078">
                  <c:v>21.674213000000002</c:v>
                </c:pt>
                <c:pt idx="82079">
                  <c:v>21.672391000000001</c:v>
                </c:pt>
                <c:pt idx="82080">
                  <c:v>21.673297999999999</c:v>
                </c:pt>
                <c:pt idx="82081">
                  <c:v>21.680084999999998</c:v>
                </c:pt>
                <c:pt idx="82082">
                  <c:v>21.682663000000002</c:v>
                </c:pt>
                <c:pt idx="82083">
                  <c:v>21.679174</c:v>
                </c:pt>
                <c:pt idx="82084">
                  <c:v>21.677675000000001</c:v>
                </c:pt>
                <c:pt idx="82085">
                  <c:v>21.677786000000001</c:v>
                </c:pt>
                <c:pt idx="82086">
                  <c:v>21.676477999999999</c:v>
                </c:pt>
                <c:pt idx="82087">
                  <c:v>21.679742000000001</c:v>
                </c:pt>
                <c:pt idx="82088">
                  <c:v>21.684190000000001</c:v>
                </c:pt>
                <c:pt idx="82089">
                  <c:v>21.681726999999999</c:v>
                </c:pt>
                <c:pt idx="82090">
                  <c:v>21.681359</c:v>
                </c:pt>
                <c:pt idx="82091">
                  <c:v>21.683612</c:v>
                </c:pt>
                <c:pt idx="82092">
                  <c:v>21.682666000000001</c:v>
                </c:pt>
                <c:pt idx="82093">
                  <c:v>21.679383999999999</c:v>
                </c:pt>
                <c:pt idx="82094">
                  <c:v>21.675829</c:v>
                </c:pt>
                <c:pt idx="82095">
                  <c:v>21.677492999999998</c:v>
                </c:pt>
                <c:pt idx="82096">
                  <c:v>21.679960999999999</c:v>
                </c:pt>
                <c:pt idx="82097">
                  <c:v>21.674544999999998</c:v>
                </c:pt>
                <c:pt idx="82098">
                  <c:v>21.670974999999999</c:v>
                </c:pt>
                <c:pt idx="82099">
                  <c:v>21.675182</c:v>
                </c:pt>
                <c:pt idx="82100">
                  <c:v>21.676698999999999</c:v>
                </c:pt>
                <c:pt idx="82101">
                  <c:v>21.678263999999999</c:v>
                </c:pt>
                <c:pt idx="82102">
                  <c:v>21.68197</c:v>
                </c:pt>
                <c:pt idx="82103">
                  <c:v>21.679938</c:v>
                </c:pt>
                <c:pt idx="82104">
                  <c:v>21.679416</c:v>
                </c:pt>
                <c:pt idx="82105">
                  <c:v>21.683444000000001</c:v>
                </c:pt>
                <c:pt idx="82106">
                  <c:v>21.680541000000002</c:v>
                </c:pt>
                <c:pt idx="82107">
                  <c:v>21.673696</c:v>
                </c:pt>
                <c:pt idx="82108">
                  <c:v>21.674431999999999</c:v>
                </c:pt>
                <c:pt idx="82109">
                  <c:v>21.678977</c:v>
                </c:pt>
                <c:pt idx="82110">
                  <c:v>21.677679000000001</c:v>
                </c:pt>
                <c:pt idx="82111">
                  <c:v>21.673257</c:v>
                </c:pt>
                <c:pt idx="82112">
                  <c:v>21.676753000000001</c:v>
                </c:pt>
                <c:pt idx="82113">
                  <c:v>21.680221</c:v>
                </c:pt>
                <c:pt idx="82114">
                  <c:v>21.677714000000002</c:v>
                </c:pt>
                <c:pt idx="82115">
                  <c:v>21.679912000000002</c:v>
                </c:pt>
                <c:pt idx="82116">
                  <c:v>21.684483</c:v>
                </c:pt>
                <c:pt idx="82117">
                  <c:v>21.682642999999999</c:v>
                </c:pt>
                <c:pt idx="82118">
                  <c:v>21.680834999999998</c:v>
                </c:pt>
                <c:pt idx="82119">
                  <c:v>21.685742000000001</c:v>
                </c:pt>
                <c:pt idx="82120">
                  <c:v>21.685236</c:v>
                </c:pt>
                <c:pt idx="82121">
                  <c:v>21.681196</c:v>
                </c:pt>
                <c:pt idx="82122">
                  <c:v>21.681151</c:v>
                </c:pt>
                <c:pt idx="82123">
                  <c:v>21.681519000000002</c:v>
                </c:pt>
                <c:pt idx="82124">
                  <c:v>21.680472000000002</c:v>
                </c:pt>
                <c:pt idx="82125">
                  <c:v>21.680261000000002</c:v>
                </c:pt>
                <c:pt idx="82126">
                  <c:v>21.685603</c:v>
                </c:pt>
                <c:pt idx="82127">
                  <c:v>21.691096000000002</c:v>
                </c:pt>
                <c:pt idx="82128">
                  <c:v>21.693655</c:v>
                </c:pt>
                <c:pt idx="82129">
                  <c:v>21.699266000000001</c:v>
                </c:pt>
                <c:pt idx="82130">
                  <c:v>21.699947000000002</c:v>
                </c:pt>
                <c:pt idx="82131">
                  <c:v>21.698187999999998</c:v>
                </c:pt>
                <c:pt idx="82132">
                  <c:v>21.701146999999999</c:v>
                </c:pt>
                <c:pt idx="82133">
                  <c:v>21.700336</c:v>
                </c:pt>
                <c:pt idx="82134">
                  <c:v>21.701758000000002</c:v>
                </c:pt>
                <c:pt idx="82135">
                  <c:v>21.704362</c:v>
                </c:pt>
                <c:pt idx="82136">
                  <c:v>21.699715999999999</c:v>
                </c:pt>
                <c:pt idx="82137">
                  <c:v>21.697268000000001</c:v>
                </c:pt>
                <c:pt idx="82138">
                  <c:v>21.699819999999999</c:v>
                </c:pt>
                <c:pt idx="82139">
                  <c:v>21.697531000000001</c:v>
                </c:pt>
                <c:pt idx="82140">
                  <c:v>21.690449999999998</c:v>
                </c:pt>
                <c:pt idx="82141">
                  <c:v>21.689468000000002</c:v>
                </c:pt>
                <c:pt idx="82142">
                  <c:v>21.691383999999999</c:v>
                </c:pt>
                <c:pt idx="82143">
                  <c:v>21.689416000000001</c:v>
                </c:pt>
                <c:pt idx="82144">
                  <c:v>21.685558</c:v>
                </c:pt>
                <c:pt idx="82145">
                  <c:v>21.685521000000001</c:v>
                </c:pt>
                <c:pt idx="82146">
                  <c:v>21.688751</c:v>
                </c:pt>
                <c:pt idx="82147">
                  <c:v>21.692461999999999</c:v>
                </c:pt>
                <c:pt idx="82148">
                  <c:v>21.694527000000001</c:v>
                </c:pt>
                <c:pt idx="82149">
                  <c:v>21.692699999999999</c:v>
                </c:pt>
                <c:pt idx="82150">
                  <c:v>21.688845000000001</c:v>
                </c:pt>
                <c:pt idx="82151">
                  <c:v>21.687822000000001</c:v>
                </c:pt>
                <c:pt idx="82152">
                  <c:v>21.688873999999998</c:v>
                </c:pt>
                <c:pt idx="82153">
                  <c:v>21.688783000000001</c:v>
                </c:pt>
                <c:pt idx="82154">
                  <c:v>21.688555000000001</c:v>
                </c:pt>
                <c:pt idx="82155">
                  <c:v>21.691927</c:v>
                </c:pt>
                <c:pt idx="82156">
                  <c:v>21.695284000000001</c:v>
                </c:pt>
                <c:pt idx="82157">
                  <c:v>21.693192</c:v>
                </c:pt>
                <c:pt idx="82158">
                  <c:v>21.690816000000002</c:v>
                </c:pt>
                <c:pt idx="82159">
                  <c:v>21.691862</c:v>
                </c:pt>
                <c:pt idx="82160">
                  <c:v>21.691828000000001</c:v>
                </c:pt>
                <c:pt idx="82161">
                  <c:v>21.693553999999999</c:v>
                </c:pt>
                <c:pt idx="82162">
                  <c:v>21.695505000000001</c:v>
                </c:pt>
                <c:pt idx="82163">
                  <c:v>21.695478000000001</c:v>
                </c:pt>
                <c:pt idx="82164">
                  <c:v>21.694320999999999</c:v>
                </c:pt>
                <c:pt idx="82165">
                  <c:v>21.694068000000001</c:v>
                </c:pt>
                <c:pt idx="82166">
                  <c:v>21.698056999999999</c:v>
                </c:pt>
                <c:pt idx="82167">
                  <c:v>21.702069999999999</c:v>
                </c:pt>
                <c:pt idx="82168">
                  <c:v>21.703251000000002</c:v>
                </c:pt>
                <c:pt idx="82169">
                  <c:v>21.704405999999999</c:v>
                </c:pt>
                <c:pt idx="82170">
                  <c:v>21.703772000000001</c:v>
                </c:pt>
                <c:pt idx="82171">
                  <c:v>21.699925</c:v>
                </c:pt>
                <c:pt idx="82172">
                  <c:v>21.697752000000001</c:v>
                </c:pt>
                <c:pt idx="82173">
                  <c:v>21.698917999999999</c:v>
                </c:pt>
                <c:pt idx="82174">
                  <c:v>21.70027</c:v>
                </c:pt>
                <c:pt idx="82175">
                  <c:v>21.700695</c:v>
                </c:pt>
                <c:pt idx="82176">
                  <c:v>21.700365999999999</c:v>
                </c:pt>
                <c:pt idx="82177">
                  <c:v>21.699887</c:v>
                </c:pt>
                <c:pt idx="82178">
                  <c:v>21.696793</c:v>
                </c:pt>
                <c:pt idx="82179">
                  <c:v>21.695477</c:v>
                </c:pt>
                <c:pt idx="82180">
                  <c:v>21.700122</c:v>
                </c:pt>
                <c:pt idx="82181">
                  <c:v>21.701958999999999</c:v>
                </c:pt>
                <c:pt idx="82182">
                  <c:v>21.699614</c:v>
                </c:pt>
                <c:pt idx="82183">
                  <c:v>21.700140999999999</c:v>
                </c:pt>
                <c:pt idx="82184">
                  <c:v>21.699826000000002</c:v>
                </c:pt>
                <c:pt idx="82185">
                  <c:v>21.701232000000001</c:v>
                </c:pt>
                <c:pt idx="82186">
                  <c:v>21.702864999999999</c:v>
                </c:pt>
                <c:pt idx="82187">
                  <c:v>21.697599</c:v>
                </c:pt>
                <c:pt idx="82188">
                  <c:v>21.693933000000001</c:v>
                </c:pt>
                <c:pt idx="82189">
                  <c:v>21.697500999999999</c:v>
                </c:pt>
                <c:pt idx="82190">
                  <c:v>21.701142999999998</c:v>
                </c:pt>
                <c:pt idx="82191">
                  <c:v>21.700448999999999</c:v>
                </c:pt>
                <c:pt idx="82192">
                  <c:v>21.699476000000001</c:v>
                </c:pt>
                <c:pt idx="82193">
                  <c:v>21.699019</c:v>
                </c:pt>
                <c:pt idx="82194">
                  <c:v>21.696021000000002</c:v>
                </c:pt>
                <c:pt idx="82195">
                  <c:v>21.701675999999999</c:v>
                </c:pt>
                <c:pt idx="82196">
                  <c:v>21.708002</c:v>
                </c:pt>
                <c:pt idx="82197">
                  <c:v>21.703593000000001</c:v>
                </c:pt>
                <c:pt idx="82198">
                  <c:v>21.702304999999999</c:v>
                </c:pt>
                <c:pt idx="82199">
                  <c:v>21.705867000000001</c:v>
                </c:pt>
                <c:pt idx="82200">
                  <c:v>21.702812999999999</c:v>
                </c:pt>
                <c:pt idx="82201">
                  <c:v>21.699725000000001</c:v>
                </c:pt>
                <c:pt idx="82202">
                  <c:v>21.705658</c:v>
                </c:pt>
                <c:pt idx="82203">
                  <c:v>21.707595999999999</c:v>
                </c:pt>
                <c:pt idx="82204">
                  <c:v>21.702164</c:v>
                </c:pt>
                <c:pt idx="82205">
                  <c:v>21.698782999999999</c:v>
                </c:pt>
                <c:pt idx="82206">
                  <c:v>21.697989</c:v>
                </c:pt>
                <c:pt idx="82207">
                  <c:v>21.701988</c:v>
                </c:pt>
                <c:pt idx="82208">
                  <c:v>21.704737999999999</c:v>
                </c:pt>
                <c:pt idx="82209">
                  <c:v>21.698409000000002</c:v>
                </c:pt>
                <c:pt idx="82210">
                  <c:v>21.694635000000002</c:v>
                </c:pt>
                <c:pt idx="82211">
                  <c:v>21.698060999999999</c:v>
                </c:pt>
                <c:pt idx="82212">
                  <c:v>21.70288</c:v>
                </c:pt>
                <c:pt idx="82213">
                  <c:v>21.702922999999998</c:v>
                </c:pt>
                <c:pt idx="82214">
                  <c:v>21.699048000000001</c:v>
                </c:pt>
                <c:pt idx="82215">
                  <c:v>21.697769999999998</c:v>
                </c:pt>
                <c:pt idx="82216">
                  <c:v>21.693722999999999</c:v>
                </c:pt>
                <c:pt idx="82217">
                  <c:v>21.692648999999999</c:v>
                </c:pt>
                <c:pt idx="82218">
                  <c:v>21.700512</c:v>
                </c:pt>
                <c:pt idx="82219">
                  <c:v>21.703040000000001</c:v>
                </c:pt>
                <c:pt idx="82220">
                  <c:v>21.699793</c:v>
                </c:pt>
                <c:pt idx="82221">
                  <c:v>21.700364</c:v>
                </c:pt>
                <c:pt idx="82222">
                  <c:v>21.699493</c:v>
                </c:pt>
                <c:pt idx="82223">
                  <c:v>21.697286999999999</c:v>
                </c:pt>
                <c:pt idx="82224">
                  <c:v>21.698473</c:v>
                </c:pt>
                <c:pt idx="82225">
                  <c:v>21.697904999999999</c:v>
                </c:pt>
                <c:pt idx="82226">
                  <c:v>21.696812000000001</c:v>
                </c:pt>
                <c:pt idx="82227">
                  <c:v>21.700364</c:v>
                </c:pt>
                <c:pt idx="82228">
                  <c:v>21.702020999999998</c:v>
                </c:pt>
                <c:pt idx="82229">
                  <c:v>21.700904000000001</c:v>
                </c:pt>
                <c:pt idx="82230">
                  <c:v>21.701965999999999</c:v>
                </c:pt>
                <c:pt idx="82231">
                  <c:v>21.705278</c:v>
                </c:pt>
                <c:pt idx="82232">
                  <c:v>21.708867000000001</c:v>
                </c:pt>
                <c:pt idx="82233">
                  <c:v>21.709755999999999</c:v>
                </c:pt>
                <c:pt idx="82234">
                  <c:v>21.709288000000001</c:v>
                </c:pt>
                <c:pt idx="82235">
                  <c:v>21.707487</c:v>
                </c:pt>
                <c:pt idx="82236">
                  <c:v>21.706541999999999</c:v>
                </c:pt>
                <c:pt idx="82237">
                  <c:v>21.709123999999999</c:v>
                </c:pt>
                <c:pt idx="82238">
                  <c:v>21.710636000000001</c:v>
                </c:pt>
                <c:pt idx="82239">
                  <c:v>21.709237999999999</c:v>
                </c:pt>
                <c:pt idx="82240">
                  <c:v>21.708974999999999</c:v>
                </c:pt>
                <c:pt idx="82241">
                  <c:v>21.714237000000001</c:v>
                </c:pt>
                <c:pt idx="82242">
                  <c:v>21.71931</c:v>
                </c:pt>
                <c:pt idx="82243">
                  <c:v>21.71302</c:v>
                </c:pt>
                <c:pt idx="82244">
                  <c:v>21.704339000000001</c:v>
                </c:pt>
                <c:pt idx="82245">
                  <c:v>21.703671</c:v>
                </c:pt>
                <c:pt idx="82246">
                  <c:v>21.707196</c:v>
                </c:pt>
                <c:pt idx="82247">
                  <c:v>21.709537000000001</c:v>
                </c:pt>
                <c:pt idx="82248">
                  <c:v>21.707345</c:v>
                </c:pt>
                <c:pt idx="82249">
                  <c:v>21.702815000000001</c:v>
                </c:pt>
                <c:pt idx="82250">
                  <c:v>21.704561000000002</c:v>
                </c:pt>
                <c:pt idx="82251">
                  <c:v>21.709892</c:v>
                </c:pt>
                <c:pt idx="82252">
                  <c:v>21.709282000000002</c:v>
                </c:pt>
                <c:pt idx="82253">
                  <c:v>21.708075000000001</c:v>
                </c:pt>
                <c:pt idx="82254">
                  <c:v>21.708459000000001</c:v>
                </c:pt>
                <c:pt idx="82255">
                  <c:v>21.706896</c:v>
                </c:pt>
                <c:pt idx="82256">
                  <c:v>21.709167999999998</c:v>
                </c:pt>
                <c:pt idx="82257">
                  <c:v>21.714307000000002</c:v>
                </c:pt>
                <c:pt idx="82258">
                  <c:v>21.712216000000002</c:v>
                </c:pt>
                <c:pt idx="82259">
                  <c:v>21.708399</c:v>
                </c:pt>
                <c:pt idx="82260">
                  <c:v>21.710108000000002</c:v>
                </c:pt>
                <c:pt idx="82261">
                  <c:v>21.713398999999999</c:v>
                </c:pt>
                <c:pt idx="82262">
                  <c:v>21.710412999999999</c:v>
                </c:pt>
                <c:pt idx="82263">
                  <c:v>21.709056</c:v>
                </c:pt>
                <c:pt idx="82264">
                  <c:v>21.716161</c:v>
                </c:pt>
                <c:pt idx="82265">
                  <c:v>21.718686999999999</c:v>
                </c:pt>
                <c:pt idx="82266">
                  <c:v>21.714855</c:v>
                </c:pt>
                <c:pt idx="82267">
                  <c:v>21.718302000000001</c:v>
                </c:pt>
                <c:pt idx="82268">
                  <c:v>21.72054</c:v>
                </c:pt>
                <c:pt idx="82269">
                  <c:v>21.716989999999999</c:v>
                </c:pt>
                <c:pt idx="82270">
                  <c:v>21.717216000000001</c:v>
                </c:pt>
                <c:pt idx="82271">
                  <c:v>21.716386</c:v>
                </c:pt>
                <c:pt idx="82272">
                  <c:v>21.713324</c:v>
                </c:pt>
                <c:pt idx="82273">
                  <c:v>21.715064999999999</c:v>
                </c:pt>
                <c:pt idx="82274">
                  <c:v>21.716552</c:v>
                </c:pt>
                <c:pt idx="82275">
                  <c:v>21.714078000000001</c:v>
                </c:pt>
                <c:pt idx="82276">
                  <c:v>21.714672</c:v>
                </c:pt>
                <c:pt idx="82277">
                  <c:v>21.717555000000001</c:v>
                </c:pt>
                <c:pt idx="82278">
                  <c:v>21.719232000000002</c:v>
                </c:pt>
                <c:pt idx="82279">
                  <c:v>21.720863000000001</c:v>
                </c:pt>
                <c:pt idx="82280">
                  <c:v>21.718516000000001</c:v>
                </c:pt>
                <c:pt idx="82281">
                  <c:v>21.717632999999999</c:v>
                </c:pt>
                <c:pt idx="82282">
                  <c:v>21.721029000000001</c:v>
                </c:pt>
                <c:pt idx="82283">
                  <c:v>21.722144</c:v>
                </c:pt>
                <c:pt idx="82284">
                  <c:v>21.720676000000001</c:v>
                </c:pt>
                <c:pt idx="82285">
                  <c:v>21.723064000000001</c:v>
                </c:pt>
                <c:pt idx="82286">
                  <c:v>21.720794000000001</c:v>
                </c:pt>
                <c:pt idx="82287">
                  <c:v>21.71096</c:v>
                </c:pt>
                <c:pt idx="82288">
                  <c:v>21.707523999999999</c:v>
                </c:pt>
                <c:pt idx="82289">
                  <c:v>21.711320000000001</c:v>
                </c:pt>
                <c:pt idx="82290">
                  <c:v>21.715191999999998</c:v>
                </c:pt>
                <c:pt idx="82291">
                  <c:v>21.715208000000001</c:v>
                </c:pt>
                <c:pt idx="82292">
                  <c:v>21.713552</c:v>
                </c:pt>
                <c:pt idx="82293">
                  <c:v>21.714689</c:v>
                </c:pt>
                <c:pt idx="82294">
                  <c:v>21.720541999999998</c:v>
                </c:pt>
                <c:pt idx="82295">
                  <c:v>21.727309000000002</c:v>
                </c:pt>
                <c:pt idx="82296">
                  <c:v>21.723713</c:v>
                </c:pt>
                <c:pt idx="82297">
                  <c:v>21.720383000000002</c:v>
                </c:pt>
                <c:pt idx="82298">
                  <c:v>21.726198</c:v>
                </c:pt>
                <c:pt idx="82299">
                  <c:v>21.726327000000001</c:v>
                </c:pt>
                <c:pt idx="82300">
                  <c:v>21.723126000000001</c:v>
                </c:pt>
                <c:pt idx="82301">
                  <c:v>21.721654000000001</c:v>
                </c:pt>
                <c:pt idx="82302">
                  <c:v>21.719683</c:v>
                </c:pt>
                <c:pt idx="82303">
                  <c:v>21.723181</c:v>
                </c:pt>
                <c:pt idx="82304">
                  <c:v>21.726861</c:v>
                </c:pt>
                <c:pt idx="82305">
                  <c:v>21.726085000000001</c:v>
                </c:pt>
                <c:pt idx="82306">
                  <c:v>21.723877999999999</c:v>
                </c:pt>
                <c:pt idx="82307">
                  <c:v>21.723023999999999</c:v>
                </c:pt>
                <c:pt idx="82308">
                  <c:v>21.723945000000001</c:v>
                </c:pt>
                <c:pt idx="82309">
                  <c:v>21.723825999999999</c:v>
                </c:pt>
                <c:pt idx="82310">
                  <c:v>21.721309999999999</c:v>
                </c:pt>
                <c:pt idx="82311">
                  <c:v>21.720863000000001</c:v>
                </c:pt>
                <c:pt idx="82312">
                  <c:v>21.721623999999998</c:v>
                </c:pt>
                <c:pt idx="82313">
                  <c:v>21.720465000000001</c:v>
                </c:pt>
                <c:pt idx="82314">
                  <c:v>21.719532999999998</c:v>
                </c:pt>
                <c:pt idx="82315">
                  <c:v>21.720770999999999</c:v>
                </c:pt>
                <c:pt idx="82316">
                  <c:v>21.720386999999999</c:v>
                </c:pt>
                <c:pt idx="82317">
                  <c:v>21.717302</c:v>
                </c:pt>
                <c:pt idx="82318">
                  <c:v>21.718087000000001</c:v>
                </c:pt>
                <c:pt idx="82319">
                  <c:v>21.720692</c:v>
                </c:pt>
                <c:pt idx="82320">
                  <c:v>21.718999</c:v>
                </c:pt>
                <c:pt idx="82321">
                  <c:v>21.718741000000001</c:v>
                </c:pt>
                <c:pt idx="82322">
                  <c:v>21.721822</c:v>
                </c:pt>
                <c:pt idx="82323">
                  <c:v>21.719560000000001</c:v>
                </c:pt>
                <c:pt idx="82324">
                  <c:v>21.714986</c:v>
                </c:pt>
                <c:pt idx="82325">
                  <c:v>21.720414999999999</c:v>
                </c:pt>
                <c:pt idx="82326">
                  <c:v>21.724993999999999</c:v>
                </c:pt>
                <c:pt idx="82327">
                  <c:v>21.718904999999999</c:v>
                </c:pt>
                <c:pt idx="82328">
                  <c:v>21.714164</c:v>
                </c:pt>
                <c:pt idx="82329">
                  <c:v>21.717893</c:v>
                </c:pt>
                <c:pt idx="82330">
                  <c:v>21.720948</c:v>
                </c:pt>
                <c:pt idx="82331">
                  <c:v>21.719484000000001</c:v>
                </c:pt>
                <c:pt idx="82332">
                  <c:v>21.720769000000001</c:v>
                </c:pt>
                <c:pt idx="82333">
                  <c:v>21.722301999999999</c:v>
                </c:pt>
                <c:pt idx="82334">
                  <c:v>21.71987</c:v>
                </c:pt>
                <c:pt idx="82335">
                  <c:v>21.722566</c:v>
                </c:pt>
                <c:pt idx="82336">
                  <c:v>21.729165999999999</c:v>
                </c:pt>
                <c:pt idx="82337">
                  <c:v>21.730606999999999</c:v>
                </c:pt>
                <c:pt idx="82338">
                  <c:v>21.729177</c:v>
                </c:pt>
                <c:pt idx="82339">
                  <c:v>21.731152000000002</c:v>
                </c:pt>
                <c:pt idx="82340">
                  <c:v>21.730744999999999</c:v>
                </c:pt>
                <c:pt idx="82341">
                  <c:v>21.728764000000002</c:v>
                </c:pt>
                <c:pt idx="82342">
                  <c:v>21.731072000000001</c:v>
                </c:pt>
                <c:pt idx="82343">
                  <c:v>21.73113</c:v>
                </c:pt>
                <c:pt idx="82344">
                  <c:v>21.728563000000001</c:v>
                </c:pt>
                <c:pt idx="82345">
                  <c:v>21.727194999999998</c:v>
                </c:pt>
                <c:pt idx="82346">
                  <c:v>21.729215</c:v>
                </c:pt>
                <c:pt idx="82347">
                  <c:v>21.730402999999999</c:v>
                </c:pt>
                <c:pt idx="82348">
                  <c:v>21.727504</c:v>
                </c:pt>
                <c:pt idx="82349">
                  <c:v>21.72767</c:v>
                </c:pt>
                <c:pt idx="82350">
                  <c:v>21.728280999999999</c:v>
                </c:pt>
                <c:pt idx="82351">
                  <c:v>21.726991999999999</c:v>
                </c:pt>
                <c:pt idx="82352">
                  <c:v>21.729597999999999</c:v>
                </c:pt>
                <c:pt idx="82353">
                  <c:v>21.730733000000001</c:v>
                </c:pt>
                <c:pt idx="82354">
                  <c:v>21.728746999999998</c:v>
                </c:pt>
                <c:pt idx="82355">
                  <c:v>21.731403</c:v>
                </c:pt>
                <c:pt idx="82356">
                  <c:v>21.732837</c:v>
                </c:pt>
                <c:pt idx="82357">
                  <c:v>21.729675</c:v>
                </c:pt>
                <c:pt idx="82358">
                  <c:v>21.729702</c:v>
                </c:pt>
                <c:pt idx="82359">
                  <c:v>21.731082000000001</c:v>
                </c:pt>
                <c:pt idx="82360">
                  <c:v>21.730710999999999</c:v>
                </c:pt>
                <c:pt idx="82361">
                  <c:v>21.732033999999999</c:v>
                </c:pt>
                <c:pt idx="82362">
                  <c:v>21.732396999999999</c:v>
                </c:pt>
                <c:pt idx="82363">
                  <c:v>21.729901000000002</c:v>
                </c:pt>
                <c:pt idx="82364">
                  <c:v>21.730795000000001</c:v>
                </c:pt>
                <c:pt idx="82365">
                  <c:v>21.734317000000001</c:v>
                </c:pt>
                <c:pt idx="82366">
                  <c:v>21.731762</c:v>
                </c:pt>
                <c:pt idx="82367">
                  <c:v>21.727194000000001</c:v>
                </c:pt>
                <c:pt idx="82368">
                  <c:v>21.729241999999999</c:v>
                </c:pt>
                <c:pt idx="82369">
                  <c:v>21.730360999999998</c:v>
                </c:pt>
                <c:pt idx="82370">
                  <c:v>21.727174999999999</c:v>
                </c:pt>
                <c:pt idx="82371">
                  <c:v>21.731453999999999</c:v>
                </c:pt>
                <c:pt idx="82372">
                  <c:v>21.734611999999998</c:v>
                </c:pt>
                <c:pt idx="82373">
                  <c:v>21.730414</c:v>
                </c:pt>
                <c:pt idx="82374">
                  <c:v>21.732112999999998</c:v>
                </c:pt>
                <c:pt idx="82375">
                  <c:v>21.735821999999999</c:v>
                </c:pt>
                <c:pt idx="82376">
                  <c:v>21.735285000000001</c:v>
                </c:pt>
                <c:pt idx="82377">
                  <c:v>21.735053000000001</c:v>
                </c:pt>
                <c:pt idx="82378">
                  <c:v>21.736132999999999</c:v>
                </c:pt>
                <c:pt idx="82379">
                  <c:v>21.734555</c:v>
                </c:pt>
                <c:pt idx="82380">
                  <c:v>21.728339999999999</c:v>
                </c:pt>
                <c:pt idx="82381">
                  <c:v>21.730915</c:v>
                </c:pt>
                <c:pt idx="82382">
                  <c:v>21.736232000000001</c:v>
                </c:pt>
                <c:pt idx="82383">
                  <c:v>21.730983999999999</c:v>
                </c:pt>
                <c:pt idx="82384">
                  <c:v>21.729032</c:v>
                </c:pt>
                <c:pt idx="82385">
                  <c:v>21.733518</c:v>
                </c:pt>
                <c:pt idx="82386">
                  <c:v>21.734358</c:v>
                </c:pt>
                <c:pt idx="82387">
                  <c:v>21.734067</c:v>
                </c:pt>
                <c:pt idx="82388">
                  <c:v>21.735545999999999</c:v>
                </c:pt>
                <c:pt idx="82389">
                  <c:v>21.733363000000001</c:v>
                </c:pt>
                <c:pt idx="82390">
                  <c:v>21.729393000000002</c:v>
                </c:pt>
                <c:pt idx="82391">
                  <c:v>21.730501</c:v>
                </c:pt>
                <c:pt idx="82392">
                  <c:v>21.733926</c:v>
                </c:pt>
                <c:pt idx="82393">
                  <c:v>21.734508000000002</c:v>
                </c:pt>
                <c:pt idx="82394">
                  <c:v>21.731933999999999</c:v>
                </c:pt>
                <c:pt idx="82395">
                  <c:v>21.734427</c:v>
                </c:pt>
                <c:pt idx="82396">
                  <c:v>21.739630999999999</c:v>
                </c:pt>
                <c:pt idx="82397">
                  <c:v>21.741122000000001</c:v>
                </c:pt>
                <c:pt idx="82398">
                  <c:v>21.743957999999999</c:v>
                </c:pt>
                <c:pt idx="82399">
                  <c:v>21.743697000000001</c:v>
                </c:pt>
                <c:pt idx="82400">
                  <c:v>21.736784</c:v>
                </c:pt>
                <c:pt idx="82401">
                  <c:v>21.736180000000001</c:v>
                </c:pt>
                <c:pt idx="82402">
                  <c:v>21.738088999999999</c:v>
                </c:pt>
                <c:pt idx="82403">
                  <c:v>21.737297999999999</c:v>
                </c:pt>
                <c:pt idx="82404">
                  <c:v>21.73884</c:v>
                </c:pt>
                <c:pt idx="82405">
                  <c:v>21.740468</c:v>
                </c:pt>
                <c:pt idx="82406">
                  <c:v>21.741575000000001</c:v>
                </c:pt>
                <c:pt idx="82407">
                  <c:v>21.741305000000001</c:v>
                </c:pt>
                <c:pt idx="82408">
                  <c:v>21.737280999999999</c:v>
                </c:pt>
                <c:pt idx="82409">
                  <c:v>21.740331999999999</c:v>
                </c:pt>
                <c:pt idx="82410">
                  <c:v>21.746527</c:v>
                </c:pt>
                <c:pt idx="82411">
                  <c:v>21.742743000000001</c:v>
                </c:pt>
                <c:pt idx="82412">
                  <c:v>21.738484</c:v>
                </c:pt>
                <c:pt idx="82413">
                  <c:v>21.740964999999999</c:v>
                </c:pt>
                <c:pt idx="82414">
                  <c:v>21.740881999999999</c:v>
                </c:pt>
                <c:pt idx="82415">
                  <c:v>21.738994999999999</c:v>
                </c:pt>
                <c:pt idx="82416">
                  <c:v>21.741772000000001</c:v>
                </c:pt>
                <c:pt idx="82417">
                  <c:v>21.745018000000002</c:v>
                </c:pt>
                <c:pt idx="82418">
                  <c:v>21.741420000000002</c:v>
                </c:pt>
                <c:pt idx="82419">
                  <c:v>21.740926000000002</c:v>
                </c:pt>
                <c:pt idx="82420">
                  <c:v>21.751653999999998</c:v>
                </c:pt>
                <c:pt idx="82421">
                  <c:v>21.754200999999998</c:v>
                </c:pt>
                <c:pt idx="82422">
                  <c:v>21.746521000000001</c:v>
                </c:pt>
                <c:pt idx="82423">
                  <c:v>21.747157999999999</c:v>
                </c:pt>
                <c:pt idx="82424">
                  <c:v>21.752655000000001</c:v>
                </c:pt>
                <c:pt idx="82425">
                  <c:v>21.751076999999999</c:v>
                </c:pt>
                <c:pt idx="82426">
                  <c:v>21.746261000000001</c:v>
                </c:pt>
                <c:pt idx="82427">
                  <c:v>21.746746000000002</c:v>
                </c:pt>
                <c:pt idx="82428">
                  <c:v>21.748108999999999</c:v>
                </c:pt>
                <c:pt idx="82429">
                  <c:v>21.748501000000001</c:v>
                </c:pt>
                <c:pt idx="82430">
                  <c:v>21.748878999999999</c:v>
                </c:pt>
                <c:pt idx="82431">
                  <c:v>21.749452999999999</c:v>
                </c:pt>
                <c:pt idx="82432">
                  <c:v>21.751631</c:v>
                </c:pt>
                <c:pt idx="82433">
                  <c:v>21.751549000000001</c:v>
                </c:pt>
                <c:pt idx="82434">
                  <c:v>21.750878</c:v>
                </c:pt>
                <c:pt idx="82435">
                  <c:v>21.750993999999999</c:v>
                </c:pt>
                <c:pt idx="82436">
                  <c:v>21.747781</c:v>
                </c:pt>
                <c:pt idx="82437">
                  <c:v>21.747914999999999</c:v>
                </c:pt>
                <c:pt idx="82438">
                  <c:v>21.747767</c:v>
                </c:pt>
                <c:pt idx="82439">
                  <c:v>21.742912</c:v>
                </c:pt>
                <c:pt idx="82440">
                  <c:v>21.741177</c:v>
                </c:pt>
                <c:pt idx="82441">
                  <c:v>21.74484</c:v>
                </c:pt>
                <c:pt idx="82442">
                  <c:v>21.746476999999999</c:v>
                </c:pt>
                <c:pt idx="82443">
                  <c:v>21.744496999999999</c:v>
                </c:pt>
                <c:pt idx="82444">
                  <c:v>21.744873999999999</c:v>
                </c:pt>
                <c:pt idx="82445">
                  <c:v>21.751811</c:v>
                </c:pt>
                <c:pt idx="82446">
                  <c:v>21.755189999999999</c:v>
                </c:pt>
                <c:pt idx="82447">
                  <c:v>21.750668000000001</c:v>
                </c:pt>
                <c:pt idx="82448">
                  <c:v>21.749113999999999</c:v>
                </c:pt>
                <c:pt idx="82449">
                  <c:v>21.749822000000002</c:v>
                </c:pt>
                <c:pt idx="82450">
                  <c:v>21.750077000000001</c:v>
                </c:pt>
                <c:pt idx="82451">
                  <c:v>21.752310999999999</c:v>
                </c:pt>
                <c:pt idx="82452">
                  <c:v>21.748683</c:v>
                </c:pt>
                <c:pt idx="82453">
                  <c:v>21.746537</c:v>
                </c:pt>
                <c:pt idx="82454">
                  <c:v>21.753945000000002</c:v>
                </c:pt>
                <c:pt idx="82455">
                  <c:v>21.755752999999999</c:v>
                </c:pt>
                <c:pt idx="82456">
                  <c:v>21.753428</c:v>
                </c:pt>
                <c:pt idx="82457">
                  <c:v>21.758642999999999</c:v>
                </c:pt>
                <c:pt idx="82458">
                  <c:v>21.760200000000001</c:v>
                </c:pt>
                <c:pt idx="82459">
                  <c:v>21.754978999999999</c:v>
                </c:pt>
                <c:pt idx="82460">
                  <c:v>21.754449999999999</c:v>
                </c:pt>
                <c:pt idx="82461">
                  <c:v>21.760318999999999</c:v>
                </c:pt>
                <c:pt idx="82462">
                  <c:v>21.761588</c:v>
                </c:pt>
                <c:pt idx="82463">
                  <c:v>21.758804000000001</c:v>
                </c:pt>
                <c:pt idx="82464">
                  <c:v>21.757432000000001</c:v>
                </c:pt>
                <c:pt idx="82465">
                  <c:v>21.756215999999998</c:v>
                </c:pt>
                <c:pt idx="82466">
                  <c:v>21.759613000000002</c:v>
                </c:pt>
                <c:pt idx="82467">
                  <c:v>21.763622999999999</c:v>
                </c:pt>
                <c:pt idx="82468">
                  <c:v>21.758389999999999</c:v>
                </c:pt>
                <c:pt idx="82469">
                  <c:v>21.755241000000002</c:v>
                </c:pt>
                <c:pt idx="82470">
                  <c:v>21.759684</c:v>
                </c:pt>
                <c:pt idx="82471">
                  <c:v>21.760273000000002</c:v>
                </c:pt>
                <c:pt idx="82472">
                  <c:v>21.759256000000001</c:v>
                </c:pt>
                <c:pt idx="82473">
                  <c:v>21.761423000000001</c:v>
                </c:pt>
                <c:pt idx="82474">
                  <c:v>21.758675</c:v>
                </c:pt>
                <c:pt idx="82475">
                  <c:v>21.757593</c:v>
                </c:pt>
                <c:pt idx="82476">
                  <c:v>21.762339000000001</c:v>
                </c:pt>
                <c:pt idx="82477">
                  <c:v>21.76238</c:v>
                </c:pt>
                <c:pt idx="82478">
                  <c:v>21.757299</c:v>
                </c:pt>
                <c:pt idx="82479">
                  <c:v>21.757287000000002</c:v>
                </c:pt>
                <c:pt idx="82480">
                  <c:v>21.760859</c:v>
                </c:pt>
                <c:pt idx="82481">
                  <c:v>21.760041000000001</c:v>
                </c:pt>
                <c:pt idx="82482">
                  <c:v>21.758942000000001</c:v>
                </c:pt>
                <c:pt idx="82483">
                  <c:v>21.76277</c:v>
                </c:pt>
                <c:pt idx="82484">
                  <c:v>21.765245</c:v>
                </c:pt>
                <c:pt idx="82485">
                  <c:v>21.766345000000001</c:v>
                </c:pt>
                <c:pt idx="82486">
                  <c:v>21.769347</c:v>
                </c:pt>
                <c:pt idx="82487">
                  <c:v>21.767569999999999</c:v>
                </c:pt>
                <c:pt idx="82488">
                  <c:v>21.762530000000002</c:v>
                </c:pt>
                <c:pt idx="82489">
                  <c:v>21.767600000000002</c:v>
                </c:pt>
                <c:pt idx="82490">
                  <c:v>21.772774999999999</c:v>
                </c:pt>
                <c:pt idx="82491">
                  <c:v>21.764878</c:v>
                </c:pt>
                <c:pt idx="82492">
                  <c:v>21.76397</c:v>
                </c:pt>
                <c:pt idx="82493">
                  <c:v>21.773188000000001</c:v>
                </c:pt>
                <c:pt idx="82494">
                  <c:v>21.774688000000001</c:v>
                </c:pt>
                <c:pt idx="82495">
                  <c:v>21.773185000000002</c:v>
                </c:pt>
                <c:pt idx="82496">
                  <c:v>21.770050000000001</c:v>
                </c:pt>
                <c:pt idx="82497">
                  <c:v>21.768464999999999</c:v>
                </c:pt>
                <c:pt idx="82498">
                  <c:v>21.769791000000001</c:v>
                </c:pt>
                <c:pt idx="82499">
                  <c:v>21.767928999999999</c:v>
                </c:pt>
                <c:pt idx="82500">
                  <c:v>21.767163</c:v>
                </c:pt>
                <c:pt idx="82501">
                  <c:v>21.769797000000001</c:v>
                </c:pt>
                <c:pt idx="82502">
                  <c:v>21.770349</c:v>
                </c:pt>
                <c:pt idx="82503">
                  <c:v>21.768305000000002</c:v>
                </c:pt>
                <c:pt idx="82504">
                  <c:v>21.768552</c:v>
                </c:pt>
                <c:pt idx="82505">
                  <c:v>21.771622000000001</c:v>
                </c:pt>
                <c:pt idx="82506">
                  <c:v>21.768514</c:v>
                </c:pt>
                <c:pt idx="82507">
                  <c:v>21.762432</c:v>
                </c:pt>
                <c:pt idx="82508">
                  <c:v>21.764517000000001</c:v>
                </c:pt>
                <c:pt idx="82509">
                  <c:v>21.768830000000001</c:v>
                </c:pt>
                <c:pt idx="82510">
                  <c:v>21.764455000000002</c:v>
                </c:pt>
                <c:pt idx="82511">
                  <c:v>21.760304000000001</c:v>
                </c:pt>
                <c:pt idx="82512">
                  <c:v>21.764628999999999</c:v>
                </c:pt>
                <c:pt idx="82513">
                  <c:v>21.765699999999999</c:v>
                </c:pt>
                <c:pt idx="82514">
                  <c:v>21.761050999999998</c:v>
                </c:pt>
                <c:pt idx="82515">
                  <c:v>21.760528999999998</c:v>
                </c:pt>
                <c:pt idx="82516">
                  <c:v>21.761571</c:v>
                </c:pt>
                <c:pt idx="82517">
                  <c:v>21.764700999999999</c:v>
                </c:pt>
                <c:pt idx="82518">
                  <c:v>21.766933000000002</c:v>
                </c:pt>
                <c:pt idx="82519">
                  <c:v>21.762505999999998</c:v>
                </c:pt>
                <c:pt idx="82520">
                  <c:v>21.760598000000002</c:v>
                </c:pt>
                <c:pt idx="82521">
                  <c:v>21.762567000000001</c:v>
                </c:pt>
                <c:pt idx="82522">
                  <c:v>21.760784000000001</c:v>
                </c:pt>
                <c:pt idx="82523">
                  <c:v>21.760905000000001</c:v>
                </c:pt>
                <c:pt idx="82524">
                  <c:v>21.765889999999999</c:v>
                </c:pt>
                <c:pt idx="82525">
                  <c:v>21.766492</c:v>
                </c:pt>
                <c:pt idx="82526">
                  <c:v>21.765428</c:v>
                </c:pt>
                <c:pt idx="82527">
                  <c:v>21.768203</c:v>
                </c:pt>
                <c:pt idx="82528">
                  <c:v>21.765650000000001</c:v>
                </c:pt>
                <c:pt idx="82529">
                  <c:v>21.761434999999999</c:v>
                </c:pt>
                <c:pt idx="82530">
                  <c:v>21.763223</c:v>
                </c:pt>
                <c:pt idx="82531">
                  <c:v>21.769583000000001</c:v>
                </c:pt>
                <c:pt idx="82532">
                  <c:v>21.775303000000001</c:v>
                </c:pt>
                <c:pt idx="82533">
                  <c:v>21.775704999999999</c:v>
                </c:pt>
                <c:pt idx="82534">
                  <c:v>21.777248</c:v>
                </c:pt>
                <c:pt idx="82535">
                  <c:v>21.777179</c:v>
                </c:pt>
                <c:pt idx="82536">
                  <c:v>21.7712</c:v>
                </c:pt>
                <c:pt idx="82537">
                  <c:v>21.771462</c:v>
                </c:pt>
                <c:pt idx="82538">
                  <c:v>21.772949000000001</c:v>
                </c:pt>
                <c:pt idx="82539">
                  <c:v>21.769083999999999</c:v>
                </c:pt>
                <c:pt idx="82540">
                  <c:v>21.769763000000001</c:v>
                </c:pt>
                <c:pt idx="82541">
                  <c:v>21.774889999999999</c:v>
                </c:pt>
                <c:pt idx="82542">
                  <c:v>21.772386999999998</c:v>
                </c:pt>
                <c:pt idx="82543">
                  <c:v>21.766560999999999</c:v>
                </c:pt>
                <c:pt idx="82544">
                  <c:v>21.768294000000001</c:v>
                </c:pt>
                <c:pt idx="82545">
                  <c:v>21.768428</c:v>
                </c:pt>
                <c:pt idx="82546">
                  <c:v>21.767354000000001</c:v>
                </c:pt>
                <c:pt idx="82547">
                  <c:v>21.771637999999999</c:v>
                </c:pt>
                <c:pt idx="82548">
                  <c:v>21.772124000000002</c:v>
                </c:pt>
                <c:pt idx="82549">
                  <c:v>21.768439999999998</c:v>
                </c:pt>
                <c:pt idx="82550">
                  <c:v>21.771260999999999</c:v>
                </c:pt>
                <c:pt idx="82551">
                  <c:v>21.771733999999999</c:v>
                </c:pt>
                <c:pt idx="82552">
                  <c:v>21.763857999999999</c:v>
                </c:pt>
                <c:pt idx="82553">
                  <c:v>21.76285</c:v>
                </c:pt>
                <c:pt idx="82554">
                  <c:v>21.769234999999998</c:v>
                </c:pt>
                <c:pt idx="82555">
                  <c:v>21.771090000000001</c:v>
                </c:pt>
                <c:pt idx="82556">
                  <c:v>21.767900000000001</c:v>
                </c:pt>
                <c:pt idx="82557">
                  <c:v>21.766162999999999</c:v>
                </c:pt>
                <c:pt idx="82558">
                  <c:v>21.769356999999999</c:v>
                </c:pt>
                <c:pt idx="82559">
                  <c:v>21.771298000000002</c:v>
                </c:pt>
                <c:pt idx="82560">
                  <c:v>21.767406999999999</c:v>
                </c:pt>
                <c:pt idx="82561">
                  <c:v>21.766120000000001</c:v>
                </c:pt>
                <c:pt idx="82562">
                  <c:v>21.768143999999999</c:v>
                </c:pt>
                <c:pt idx="82563">
                  <c:v>21.768704</c:v>
                </c:pt>
                <c:pt idx="82564">
                  <c:v>21.767771</c:v>
                </c:pt>
                <c:pt idx="82565">
                  <c:v>21.768598999999998</c:v>
                </c:pt>
                <c:pt idx="82566">
                  <c:v>21.770541999999999</c:v>
                </c:pt>
                <c:pt idx="82567">
                  <c:v>21.768189</c:v>
                </c:pt>
                <c:pt idx="82568">
                  <c:v>21.766373999999999</c:v>
                </c:pt>
                <c:pt idx="82569">
                  <c:v>21.770454999999998</c:v>
                </c:pt>
                <c:pt idx="82570">
                  <c:v>21.770191000000001</c:v>
                </c:pt>
                <c:pt idx="82571">
                  <c:v>21.767263</c:v>
                </c:pt>
                <c:pt idx="82572">
                  <c:v>21.767386999999999</c:v>
                </c:pt>
                <c:pt idx="82573">
                  <c:v>21.767522</c:v>
                </c:pt>
                <c:pt idx="82574">
                  <c:v>21.768851000000002</c:v>
                </c:pt>
                <c:pt idx="82575">
                  <c:v>21.771681999999998</c:v>
                </c:pt>
                <c:pt idx="82576">
                  <c:v>21.772352000000001</c:v>
                </c:pt>
                <c:pt idx="82577">
                  <c:v>21.770339</c:v>
                </c:pt>
                <c:pt idx="82578">
                  <c:v>21.77093</c:v>
                </c:pt>
                <c:pt idx="82579">
                  <c:v>21.773916</c:v>
                </c:pt>
                <c:pt idx="82580">
                  <c:v>21.771397</c:v>
                </c:pt>
                <c:pt idx="82581">
                  <c:v>21.770572000000001</c:v>
                </c:pt>
                <c:pt idx="82582">
                  <c:v>21.774697</c:v>
                </c:pt>
                <c:pt idx="82583">
                  <c:v>21.777908</c:v>
                </c:pt>
                <c:pt idx="82584">
                  <c:v>21.77758</c:v>
                </c:pt>
                <c:pt idx="82585">
                  <c:v>21.773128</c:v>
                </c:pt>
                <c:pt idx="82586">
                  <c:v>21.770741000000001</c:v>
                </c:pt>
                <c:pt idx="82587">
                  <c:v>21.774512000000001</c:v>
                </c:pt>
                <c:pt idx="82588">
                  <c:v>21.775801999999999</c:v>
                </c:pt>
                <c:pt idx="82589">
                  <c:v>21.773779000000001</c:v>
                </c:pt>
                <c:pt idx="82590">
                  <c:v>21.771647000000002</c:v>
                </c:pt>
                <c:pt idx="82591">
                  <c:v>21.769929000000001</c:v>
                </c:pt>
                <c:pt idx="82592">
                  <c:v>21.772010999999999</c:v>
                </c:pt>
                <c:pt idx="82593">
                  <c:v>21.776468999999999</c:v>
                </c:pt>
                <c:pt idx="82594">
                  <c:v>21.777730999999999</c:v>
                </c:pt>
                <c:pt idx="82595">
                  <c:v>21.777493</c:v>
                </c:pt>
                <c:pt idx="82596">
                  <c:v>21.777117000000001</c:v>
                </c:pt>
                <c:pt idx="82597">
                  <c:v>21.776945999999999</c:v>
                </c:pt>
                <c:pt idx="82598">
                  <c:v>21.776658000000001</c:v>
                </c:pt>
                <c:pt idx="82599">
                  <c:v>21.775266999999999</c:v>
                </c:pt>
                <c:pt idx="82600">
                  <c:v>21.776426000000001</c:v>
                </c:pt>
                <c:pt idx="82601">
                  <c:v>21.776736</c:v>
                </c:pt>
                <c:pt idx="82602">
                  <c:v>21.773399999999999</c:v>
                </c:pt>
                <c:pt idx="82603">
                  <c:v>21.774436999999999</c:v>
                </c:pt>
                <c:pt idx="82604">
                  <c:v>21.779589999999999</c:v>
                </c:pt>
                <c:pt idx="82605">
                  <c:v>21.783484000000001</c:v>
                </c:pt>
                <c:pt idx="82606">
                  <c:v>21.783722999999998</c:v>
                </c:pt>
                <c:pt idx="82607">
                  <c:v>21.782209000000002</c:v>
                </c:pt>
                <c:pt idx="82608">
                  <c:v>21.782889000000001</c:v>
                </c:pt>
                <c:pt idx="82609">
                  <c:v>21.784869</c:v>
                </c:pt>
                <c:pt idx="82610">
                  <c:v>21.783273000000001</c:v>
                </c:pt>
                <c:pt idx="82611">
                  <c:v>21.781162999999999</c:v>
                </c:pt>
                <c:pt idx="82612">
                  <c:v>21.783142000000002</c:v>
                </c:pt>
                <c:pt idx="82613">
                  <c:v>21.785606999999999</c:v>
                </c:pt>
                <c:pt idx="82614">
                  <c:v>21.786985000000001</c:v>
                </c:pt>
                <c:pt idx="82615">
                  <c:v>21.788779000000002</c:v>
                </c:pt>
                <c:pt idx="82616">
                  <c:v>21.786615999999999</c:v>
                </c:pt>
                <c:pt idx="82617">
                  <c:v>21.782150000000001</c:v>
                </c:pt>
                <c:pt idx="82618">
                  <c:v>21.780722999999998</c:v>
                </c:pt>
                <c:pt idx="82619">
                  <c:v>21.781499</c:v>
                </c:pt>
                <c:pt idx="82620">
                  <c:v>21.7834</c:v>
                </c:pt>
                <c:pt idx="82621">
                  <c:v>21.784482000000001</c:v>
                </c:pt>
                <c:pt idx="82622">
                  <c:v>21.780999999999999</c:v>
                </c:pt>
                <c:pt idx="82623">
                  <c:v>21.779786000000001</c:v>
                </c:pt>
                <c:pt idx="82624">
                  <c:v>21.782457000000001</c:v>
                </c:pt>
                <c:pt idx="82625">
                  <c:v>21.783846</c:v>
                </c:pt>
                <c:pt idx="82626">
                  <c:v>21.782164999999999</c:v>
                </c:pt>
                <c:pt idx="82627">
                  <c:v>21.777895000000001</c:v>
                </c:pt>
                <c:pt idx="82628">
                  <c:v>21.775742000000001</c:v>
                </c:pt>
                <c:pt idx="82629">
                  <c:v>21.778328999999999</c:v>
                </c:pt>
                <c:pt idx="82630">
                  <c:v>21.779879000000001</c:v>
                </c:pt>
                <c:pt idx="82631">
                  <c:v>21.777788999999999</c:v>
                </c:pt>
                <c:pt idx="82632">
                  <c:v>21.780192</c:v>
                </c:pt>
                <c:pt idx="82633">
                  <c:v>21.786577999999999</c:v>
                </c:pt>
                <c:pt idx="82634">
                  <c:v>21.785796999999999</c:v>
                </c:pt>
                <c:pt idx="82635">
                  <c:v>21.782731999999999</c:v>
                </c:pt>
                <c:pt idx="82636">
                  <c:v>21.784749999999999</c:v>
                </c:pt>
                <c:pt idx="82637">
                  <c:v>21.785986000000001</c:v>
                </c:pt>
                <c:pt idx="82638">
                  <c:v>21.784345999999999</c:v>
                </c:pt>
                <c:pt idx="82639">
                  <c:v>21.785837999999998</c:v>
                </c:pt>
                <c:pt idx="82640">
                  <c:v>21.787610000000001</c:v>
                </c:pt>
                <c:pt idx="82641">
                  <c:v>21.786166999999999</c:v>
                </c:pt>
                <c:pt idx="82642">
                  <c:v>21.785221</c:v>
                </c:pt>
                <c:pt idx="82643">
                  <c:v>21.787061999999999</c:v>
                </c:pt>
                <c:pt idx="82644">
                  <c:v>21.788910000000001</c:v>
                </c:pt>
                <c:pt idx="82645">
                  <c:v>21.790136</c:v>
                </c:pt>
                <c:pt idx="82646">
                  <c:v>21.791636</c:v>
                </c:pt>
                <c:pt idx="82647">
                  <c:v>21.790980999999999</c:v>
                </c:pt>
                <c:pt idx="82648">
                  <c:v>21.789459000000001</c:v>
                </c:pt>
                <c:pt idx="82649">
                  <c:v>21.792981000000001</c:v>
                </c:pt>
                <c:pt idx="82650">
                  <c:v>21.793012000000001</c:v>
                </c:pt>
                <c:pt idx="82651">
                  <c:v>21.787984999999999</c:v>
                </c:pt>
                <c:pt idx="82652">
                  <c:v>21.788544000000002</c:v>
                </c:pt>
                <c:pt idx="82653">
                  <c:v>21.792414999999998</c:v>
                </c:pt>
                <c:pt idx="82654">
                  <c:v>21.794104000000001</c:v>
                </c:pt>
                <c:pt idx="82655">
                  <c:v>21.793683000000001</c:v>
                </c:pt>
                <c:pt idx="82656">
                  <c:v>21.791125000000001</c:v>
                </c:pt>
                <c:pt idx="82657">
                  <c:v>21.791132000000001</c:v>
                </c:pt>
                <c:pt idx="82658">
                  <c:v>21.789860000000001</c:v>
                </c:pt>
                <c:pt idx="82659">
                  <c:v>21.788602999999998</c:v>
                </c:pt>
                <c:pt idx="82660">
                  <c:v>21.791361999999999</c:v>
                </c:pt>
                <c:pt idx="82661">
                  <c:v>21.793285999999998</c:v>
                </c:pt>
                <c:pt idx="82662">
                  <c:v>21.791765000000002</c:v>
                </c:pt>
                <c:pt idx="82663">
                  <c:v>21.790918999999999</c:v>
                </c:pt>
                <c:pt idx="82664">
                  <c:v>21.791588999999998</c:v>
                </c:pt>
                <c:pt idx="82665">
                  <c:v>21.789020000000001</c:v>
                </c:pt>
                <c:pt idx="82666">
                  <c:v>21.787125</c:v>
                </c:pt>
                <c:pt idx="82667">
                  <c:v>21.788868000000001</c:v>
                </c:pt>
                <c:pt idx="82668">
                  <c:v>21.791131</c:v>
                </c:pt>
                <c:pt idx="82669">
                  <c:v>21.792113000000001</c:v>
                </c:pt>
                <c:pt idx="82670">
                  <c:v>21.792148999999998</c:v>
                </c:pt>
                <c:pt idx="82671">
                  <c:v>21.792020999999998</c:v>
                </c:pt>
                <c:pt idx="82672">
                  <c:v>21.788004999999998</c:v>
                </c:pt>
                <c:pt idx="82673">
                  <c:v>21.784969</c:v>
                </c:pt>
                <c:pt idx="82674">
                  <c:v>21.786165</c:v>
                </c:pt>
                <c:pt idx="82675">
                  <c:v>21.785125000000001</c:v>
                </c:pt>
                <c:pt idx="82676">
                  <c:v>21.786774999999999</c:v>
                </c:pt>
                <c:pt idx="82677">
                  <c:v>21.790058999999999</c:v>
                </c:pt>
                <c:pt idx="82678">
                  <c:v>21.788236999999999</c:v>
                </c:pt>
                <c:pt idx="82679">
                  <c:v>21.786498000000002</c:v>
                </c:pt>
                <c:pt idx="82680">
                  <c:v>21.790951</c:v>
                </c:pt>
                <c:pt idx="82681">
                  <c:v>21.793023999999999</c:v>
                </c:pt>
                <c:pt idx="82682">
                  <c:v>21.785430999999999</c:v>
                </c:pt>
                <c:pt idx="82683">
                  <c:v>21.781663999999999</c:v>
                </c:pt>
                <c:pt idx="82684">
                  <c:v>21.787344999999998</c:v>
                </c:pt>
                <c:pt idx="82685">
                  <c:v>21.789252000000001</c:v>
                </c:pt>
                <c:pt idx="82686">
                  <c:v>21.787132</c:v>
                </c:pt>
                <c:pt idx="82687">
                  <c:v>21.791274999999999</c:v>
                </c:pt>
                <c:pt idx="82688">
                  <c:v>21.798321000000001</c:v>
                </c:pt>
                <c:pt idx="82689">
                  <c:v>21.797854999999998</c:v>
                </c:pt>
                <c:pt idx="82690">
                  <c:v>21.796057000000001</c:v>
                </c:pt>
                <c:pt idx="82691">
                  <c:v>21.798718000000001</c:v>
                </c:pt>
                <c:pt idx="82692">
                  <c:v>21.797699999999999</c:v>
                </c:pt>
                <c:pt idx="82693">
                  <c:v>21.796271000000001</c:v>
                </c:pt>
                <c:pt idx="82694">
                  <c:v>21.795311000000002</c:v>
                </c:pt>
                <c:pt idx="82695">
                  <c:v>21.795009</c:v>
                </c:pt>
                <c:pt idx="82696">
                  <c:v>21.802503000000002</c:v>
                </c:pt>
                <c:pt idx="82697">
                  <c:v>21.805899</c:v>
                </c:pt>
                <c:pt idx="82698">
                  <c:v>21.798874999999999</c:v>
                </c:pt>
                <c:pt idx="82699">
                  <c:v>21.794962999999999</c:v>
                </c:pt>
                <c:pt idx="82700">
                  <c:v>21.799143000000001</c:v>
                </c:pt>
                <c:pt idx="82701">
                  <c:v>21.803359</c:v>
                </c:pt>
                <c:pt idx="82702">
                  <c:v>21.800573</c:v>
                </c:pt>
                <c:pt idx="82703">
                  <c:v>21.798940999999999</c:v>
                </c:pt>
                <c:pt idx="82704">
                  <c:v>21.800111000000001</c:v>
                </c:pt>
                <c:pt idx="82705">
                  <c:v>21.798459999999999</c:v>
                </c:pt>
                <c:pt idx="82706">
                  <c:v>21.798418999999999</c:v>
                </c:pt>
                <c:pt idx="82707">
                  <c:v>21.801576000000001</c:v>
                </c:pt>
                <c:pt idx="82708">
                  <c:v>21.801607000000001</c:v>
                </c:pt>
                <c:pt idx="82709">
                  <c:v>21.799755000000001</c:v>
                </c:pt>
                <c:pt idx="82710">
                  <c:v>21.799896</c:v>
                </c:pt>
                <c:pt idx="82711">
                  <c:v>21.796104</c:v>
                </c:pt>
                <c:pt idx="82712">
                  <c:v>21.793700000000001</c:v>
                </c:pt>
                <c:pt idx="82713">
                  <c:v>21.798280999999999</c:v>
                </c:pt>
                <c:pt idx="82714">
                  <c:v>21.801210000000001</c:v>
                </c:pt>
                <c:pt idx="82715">
                  <c:v>21.801029</c:v>
                </c:pt>
                <c:pt idx="82716">
                  <c:v>21.801642000000001</c:v>
                </c:pt>
                <c:pt idx="82717">
                  <c:v>21.802119999999999</c:v>
                </c:pt>
                <c:pt idx="82718">
                  <c:v>21.799768</c:v>
                </c:pt>
                <c:pt idx="82719">
                  <c:v>21.802340999999998</c:v>
                </c:pt>
                <c:pt idx="82720">
                  <c:v>21.810483999999999</c:v>
                </c:pt>
                <c:pt idx="82721">
                  <c:v>21.808816</c:v>
                </c:pt>
                <c:pt idx="82722">
                  <c:v>21.806808</c:v>
                </c:pt>
                <c:pt idx="82723">
                  <c:v>21.812172</c:v>
                </c:pt>
                <c:pt idx="82724">
                  <c:v>21.811060999999999</c:v>
                </c:pt>
                <c:pt idx="82725">
                  <c:v>21.806118999999999</c:v>
                </c:pt>
                <c:pt idx="82726">
                  <c:v>21.805712</c:v>
                </c:pt>
                <c:pt idx="82727">
                  <c:v>21.807763000000001</c:v>
                </c:pt>
                <c:pt idx="82728">
                  <c:v>21.807845</c:v>
                </c:pt>
                <c:pt idx="82729">
                  <c:v>21.805477</c:v>
                </c:pt>
                <c:pt idx="82730">
                  <c:v>21.805311</c:v>
                </c:pt>
                <c:pt idx="82731">
                  <c:v>21.808546</c:v>
                </c:pt>
                <c:pt idx="82732">
                  <c:v>21.806460000000001</c:v>
                </c:pt>
                <c:pt idx="82733">
                  <c:v>21.802987999999999</c:v>
                </c:pt>
                <c:pt idx="82734">
                  <c:v>21.8065</c:v>
                </c:pt>
                <c:pt idx="82735">
                  <c:v>21.808893000000001</c:v>
                </c:pt>
                <c:pt idx="82736">
                  <c:v>21.804444</c:v>
                </c:pt>
                <c:pt idx="82737">
                  <c:v>21.800919</c:v>
                </c:pt>
                <c:pt idx="82738">
                  <c:v>21.801157</c:v>
                </c:pt>
                <c:pt idx="82739">
                  <c:v>21.803048</c:v>
                </c:pt>
                <c:pt idx="82740">
                  <c:v>21.803477000000001</c:v>
                </c:pt>
                <c:pt idx="82741">
                  <c:v>21.802209999999999</c:v>
                </c:pt>
                <c:pt idx="82742">
                  <c:v>21.799488</c:v>
                </c:pt>
                <c:pt idx="82743">
                  <c:v>21.798366999999999</c:v>
                </c:pt>
                <c:pt idx="82744">
                  <c:v>21.800820999999999</c:v>
                </c:pt>
                <c:pt idx="82745">
                  <c:v>21.805244999999999</c:v>
                </c:pt>
                <c:pt idx="82746">
                  <c:v>21.805997999999999</c:v>
                </c:pt>
                <c:pt idx="82747">
                  <c:v>21.802035</c:v>
                </c:pt>
                <c:pt idx="82748">
                  <c:v>21.800357000000002</c:v>
                </c:pt>
                <c:pt idx="82749">
                  <c:v>21.802931000000001</c:v>
                </c:pt>
                <c:pt idx="82750">
                  <c:v>21.802067000000001</c:v>
                </c:pt>
                <c:pt idx="82751">
                  <c:v>21.799923</c:v>
                </c:pt>
                <c:pt idx="82752">
                  <c:v>21.800647999999999</c:v>
                </c:pt>
                <c:pt idx="82753">
                  <c:v>21.800819000000001</c:v>
                </c:pt>
                <c:pt idx="82754">
                  <c:v>21.801456000000002</c:v>
                </c:pt>
                <c:pt idx="82755">
                  <c:v>21.80228</c:v>
                </c:pt>
                <c:pt idx="82756">
                  <c:v>21.800179</c:v>
                </c:pt>
                <c:pt idx="82757">
                  <c:v>21.800511</c:v>
                </c:pt>
                <c:pt idx="82758">
                  <c:v>21.803380000000001</c:v>
                </c:pt>
                <c:pt idx="82759">
                  <c:v>21.801672</c:v>
                </c:pt>
                <c:pt idx="82760">
                  <c:v>21.800091999999999</c:v>
                </c:pt>
                <c:pt idx="82761">
                  <c:v>21.80528</c:v>
                </c:pt>
                <c:pt idx="82762">
                  <c:v>21.805987999999999</c:v>
                </c:pt>
                <c:pt idx="82763">
                  <c:v>21.800839</c:v>
                </c:pt>
                <c:pt idx="82764">
                  <c:v>21.802855000000001</c:v>
                </c:pt>
                <c:pt idx="82765">
                  <c:v>21.806087000000002</c:v>
                </c:pt>
                <c:pt idx="82766">
                  <c:v>21.802441999999999</c:v>
                </c:pt>
                <c:pt idx="82767">
                  <c:v>21.801642000000001</c:v>
                </c:pt>
                <c:pt idx="82768">
                  <c:v>21.804333</c:v>
                </c:pt>
                <c:pt idx="82769">
                  <c:v>21.804248000000001</c:v>
                </c:pt>
                <c:pt idx="82770">
                  <c:v>21.804463999999999</c:v>
                </c:pt>
                <c:pt idx="82771">
                  <c:v>21.810248999999999</c:v>
                </c:pt>
                <c:pt idx="82772">
                  <c:v>21.812543999999999</c:v>
                </c:pt>
                <c:pt idx="82773">
                  <c:v>21.810196000000001</c:v>
                </c:pt>
                <c:pt idx="82774">
                  <c:v>21.812463000000001</c:v>
                </c:pt>
                <c:pt idx="82775">
                  <c:v>21.815465</c:v>
                </c:pt>
                <c:pt idx="82776">
                  <c:v>21.813179999999999</c:v>
                </c:pt>
                <c:pt idx="82777">
                  <c:v>21.808371000000001</c:v>
                </c:pt>
                <c:pt idx="82778">
                  <c:v>21.808501</c:v>
                </c:pt>
                <c:pt idx="82779">
                  <c:v>21.814568999999999</c:v>
                </c:pt>
                <c:pt idx="82780">
                  <c:v>21.815099</c:v>
                </c:pt>
                <c:pt idx="82781">
                  <c:v>21.812068</c:v>
                </c:pt>
                <c:pt idx="82782">
                  <c:v>21.814620000000001</c:v>
                </c:pt>
                <c:pt idx="82783">
                  <c:v>21.817466</c:v>
                </c:pt>
                <c:pt idx="82784">
                  <c:v>21.814934000000001</c:v>
                </c:pt>
                <c:pt idx="82785">
                  <c:v>21.815602999999999</c:v>
                </c:pt>
                <c:pt idx="82786">
                  <c:v>21.821694000000001</c:v>
                </c:pt>
                <c:pt idx="82787">
                  <c:v>21.819586000000001</c:v>
                </c:pt>
                <c:pt idx="82788">
                  <c:v>21.813828000000001</c:v>
                </c:pt>
                <c:pt idx="82789">
                  <c:v>21.813082999999999</c:v>
                </c:pt>
                <c:pt idx="82790">
                  <c:v>21.813656000000002</c:v>
                </c:pt>
                <c:pt idx="82791">
                  <c:v>21.815588000000002</c:v>
                </c:pt>
                <c:pt idx="82792">
                  <c:v>21.815805999999998</c:v>
                </c:pt>
                <c:pt idx="82793">
                  <c:v>21.814143999999999</c:v>
                </c:pt>
                <c:pt idx="82794">
                  <c:v>21.815691000000001</c:v>
                </c:pt>
                <c:pt idx="82795">
                  <c:v>21.819780999999999</c:v>
                </c:pt>
                <c:pt idx="82796">
                  <c:v>21.822264000000001</c:v>
                </c:pt>
                <c:pt idx="82797">
                  <c:v>21.823246999999999</c:v>
                </c:pt>
                <c:pt idx="82798">
                  <c:v>21.823177000000001</c:v>
                </c:pt>
                <c:pt idx="82799">
                  <c:v>21.819706</c:v>
                </c:pt>
                <c:pt idx="82800">
                  <c:v>21.821104999999999</c:v>
                </c:pt>
                <c:pt idx="82801">
                  <c:v>21.827507000000001</c:v>
                </c:pt>
                <c:pt idx="82802">
                  <c:v>21.824793</c:v>
                </c:pt>
                <c:pt idx="82803">
                  <c:v>21.821290999999999</c:v>
                </c:pt>
                <c:pt idx="82804">
                  <c:v>21.823259</c:v>
                </c:pt>
                <c:pt idx="82805">
                  <c:v>21.824981999999999</c:v>
                </c:pt>
                <c:pt idx="82806">
                  <c:v>21.826304</c:v>
                </c:pt>
                <c:pt idx="82807">
                  <c:v>21.825825999999999</c:v>
                </c:pt>
                <c:pt idx="82808">
                  <c:v>21.821016</c:v>
                </c:pt>
                <c:pt idx="82809">
                  <c:v>21.816748</c:v>
                </c:pt>
                <c:pt idx="82810">
                  <c:v>21.818994</c:v>
                </c:pt>
                <c:pt idx="82811">
                  <c:v>21.820502999999999</c:v>
                </c:pt>
                <c:pt idx="82812">
                  <c:v>21.818591999999999</c:v>
                </c:pt>
                <c:pt idx="82813">
                  <c:v>21.819696</c:v>
                </c:pt>
                <c:pt idx="82814">
                  <c:v>21.819686999999998</c:v>
                </c:pt>
                <c:pt idx="82815">
                  <c:v>21.817592000000001</c:v>
                </c:pt>
                <c:pt idx="82816">
                  <c:v>21.816965</c:v>
                </c:pt>
                <c:pt idx="82817">
                  <c:v>21.816897999999998</c:v>
                </c:pt>
                <c:pt idx="82818">
                  <c:v>21.816886</c:v>
                </c:pt>
                <c:pt idx="82819">
                  <c:v>21.815525000000001</c:v>
                </c:pt>
                <c:pt idx="82820">
                  <c:v>21.811266</c:v>
                </c:pt>
                <c:pt idx="82821">
                  <c:v>21.811026999999999</c:v>
                </c:pt>
                <c:pt idx="82822">
                  <c:v>21.816596000000001</c:v>
                </c:pt>
                <c:pt idx="82823">
                  <c:v>21.819576999999999</c:v>
                </c:pt>
                <c:pt idx="82824">
                  <c:v>21.818446000000002</c:v>
                </c:pt>
                <c:pt idx="82825">
                  <c:v>21.819756999999999</c:v>
                </c:pt>
                <c:pt idx="82826">
                  <c:v>21.820430000000002</c:v>
                </c:pt>
                <c:pt idx="82827">
                  <c:v>21.816407000000002</c:v>
                </c:pt>
                <c:pt idx="82828">
                  <c:v>21.816082000000002</c:v>
                </c:pt>
                <c:pt idx="82829">
                  <c:v>21.819989</c:v>
                </c:pt>
                <c:pt idx="82830">
                  <c:v>21.817851000000001</c:v>
                </c:pt>
                <c:pt idx="82831">
                  <c:v>21.813220000000001</c:v>
                </c:pt>
                <c:pt idx="82832">
                  <c:v>21.815605000000001</c:v>
                </c:pt>
                <c:pt idx="82833">
                  <c:v>21.817133999999999</c:v>
                </c:pt>
                <c:pt idx="82834">
                  <c:v>21.815384999999999</c:v>
                </c:pt>
                <c:pt idx="82835">
                  <c:v>21.816604999999999</c:v>
                </c:pt>
                <c:pt idx="82836">
                  <c:v>21.814506999999999</c:v>
                </c:pt>
                <c:pt idx="82837">
                  <c:v>21.812317</c:v>
                </c:pt>
                <c:pt idx="82838">
                  <c:v>21.815742</c:v>
                </c:pt>
                <c:pt idx="82839">
                  <c:v>21.822303000000002</c:v>
                </c:pt>
                <c:pt idx="82840">
                  <c:v>21.827097999999999</c:v>
                </c:pt>
                <c:pt idx="82841">
                  <c:v>21.824753999999999</c:v>
                </c:pt>
                <c:pt idx="82842">
                  <c:v>21.824983</c:v>
                </c:pt>
                <c:pt idx="82843">
                  <c:v>21.828392000000001</c:v>
                </c:pt>
                <c:pt idx="82844">
                  <c:v>21.826706999999999</c:v>
                </c:pt>
                <c:pt idx="82845">
                  <c:v>21.825202999999998</c:v>
                </c:pt>
                <c:pt idx="82846">
                  <c:v>21.824627</c:v>
                </c:pt>
                <c:pt idx="82847">
                  <c:v>21.824262999999998</c:v>
                </c:pt>
                <c:pt idx="82848">
                  <c:v>21.829893999999999</c:v>
                </c:pt>
                <c:pt idx="82849">
                  <c:v>21.832280999999998</c:v>
                </c:pt>
                <c:pt idx="82850">
                  <c:v>21.825488</c:v>
                </c:pt>
                <c:pt idx="82851">
                  <c:v>21.823677</c:v>
                </c:pt>
                <c:pt idx="82852">
                  <c:v>21.827228999999999</c:v>
                </c:pt>
                <c:pt idx="82853">
                  <c:v>21.827919999999999</c:v>
                </c:pt>
                <c:pt idx="82854">
                  <c:v>21.82808</c:v>
                </c:pt>
                <c:pt idx="82855">
                  <c:v>21.826747999999998</c:v>
                </c:pt>
                <c:pt idx="82856">
                  <c:v>21.825185000000001</c:v>
                </c:pt>
                <c:pt idx="82857">
                  <c:v>21.826309999999999</c:v>
                </c:pt>
                <c:pt idx="82858">
                  <c:v>21.828970000000002</c:v>
                </c:pt>
                <c:pt idx="82859">
                  <c:v>21.834192000000002</c:v>
                </c:pt>
                <c:pt idx="82860">
                  <c:v>21.832384999999999</c:v>
                </c:pt>
                <c:pt idx="82861">
                  <c:v>21.833048000000002</c:v>
                </c:pt>
                <c:pt idx="82862">
                  <c:v>21.842379000000001</c:v>
                </c:pt>
                <c:pt idx="82863">
                  <c:v>21.842245999999999</c:v>
                </c:pt>
                <c:pt idx="82864">
                  <c:v>21.840551000000001</c:v>
                </c:pt>
                <c:pt idx="82865">
                  <c:v>21.843098000000001</c:v>
                </c:pt>
                <c:pt idx="82866">
                  <c:v>21.838882000000002</c:v>
                </c:pt>
                <c:pt idx="82867">
                  <c:v>21.835616999999999</c:v>
                </c:pt>
                <c:pt idx="82868">
                  <c:v>21.838256999999999</c:v>
                </c:pt>
                <c:pt idx="82869">
                  <c:v>21.838542</c:v>
                </c:pt>
                <c:pt idx="82870">
                  <c:v>21.833459999999999</c:v>
                </c:pt>
                <c:pt idx="82871">
                  <c:v>21.833593</c:v>
                </c:pt>
                <c:pt idx="82872">
                  <c:v>21.837734999999999</c:v>
                </c:pt>
                <c:pt idx="82873">
                  <c:v>21.837899</c:v>
                </c:pt>
                <c:pt idx="82874">
                  <c:v>21.835148</c:v>
                </c:pt>
                <c:pt idx="82875">
                  <c:v>21.833769</c:v>
                </c:pt>
                <c:pt idx="82876">
                  <c:v>21.835750999999998</c:v>
                </c:pt>
                <c:pt idx="82877">
                  <c:v>21.836607999999998</c:v>
                </c:pt>
                <c:pt idx="82878">
                  <c:v>21.830176999999999</c:v>
                </c:pt>
                <c:pt idx="82879">
                  <c:v>21.824456000000001</c:v>
                </c:pt>
                <c:pt idx="82880">
                  <c:v>21.829160999999999</c:v>
                </c:pt>
                <c:pt idx="82881">
                  <c:v>21.829584000000001</c:v>
                </c:pt>
                <c:pt idx="82882">
                  <c:v>21.822637</c:v>
                </c:pt>
                <c:pt idx="82883">
                  <c:v>21.822982</c:v>
                </c:pt>
                <c:pt idx="82884">
                  <c:v>21.825554</c:v>
                </c:pt>
                <c:pt idx="82885">
                  <c:v>21.825164000000001</c:v>
                </c:pt>
                <c:pt idx="82886">
                  <c:v>21.824905999999999</c:v>
                </c:pt>
                <c:pt idx="82887">
                  <c:v>21.821148999999998</c:v>
                </c:pt>
                <c:pt idx="82888">
                  <c:v>21.820461999999999</c:v>
                </c:pt>
                <c:pt idx="82889">
                  <c:v>21.822854</c:v>
                </c:pt>
                <c:pt idx="82890">
                  <c:v>21.821826999999999</c:v>
                </c:pt>
                <c:pt idx="82891">
                  <c:v>21.822364</c:v>
                </c:pt>
                <c:pt idx="82892">
                  <c:v>21.825047000000001</c:v>
                </c:pt>
                <c:pt idx="82893">
                  <c:v>21.828424999999999</c:v>
                </c:pt>
                <c:pt idx="82894">
                  <c:v>21.829111999999999</c:v>
                </c:pt>
                <c:pt idx="82895">
                  <c:v>21.827973</c:v>
                </c:pt>
                <c:pt idx="82896">
                  <c:v>21.823924000000002</c:v>
                </c:pt>
                <c:pt idx="82897">
                  <c:v>21.820177999999999</c:v>
                </c:pt>
                <c:pt idx="82898">
                  <c:v>21.827128999999999</c:v>
                </c:pt>
                <c:pt idx="82899">
                  <c:v>21.832673</c:v>
                </c:pt>
                <c:pt idx="82900">
                  <c:v>21.824324000000001</c:v>
                </c:pt>
                <c:pt idx="82901">
                  <c:v>21.822057999999998</c:v>
                </c:pt>
                <c:pt idx="82902">
                  <c:v>21.830272999999998</c:v>
                </c:pt>
                <c:pt idx="82903">
                  <c:v>21.831330000000001</c:v>
                </c:pt>
                <c:pt idx="82904">
                  <c:v>21.828690000000002</c:v>
                </c:pt>
                <c:pt idx="82905">
                  <c:v>21.835418000000001</c:v>
                </c:pt>
                <c:pt idx="82906">
                  <c:v>21.836352000000002</c:v>
                </c:pt>
                <c:pt idx="82907">
                  <c:v>21.833303999999998</c:v>
                </c:pt>
                <c:pt idx="82908">
                  <c:v>21.843890999999999</c:v>
                </c:pt>
                <c:pt idx="82909">
                  <c:v>21.848120999999999</c:v>
                </c:pt>
                <c:pt idx="82910">
                  <c:v>21.839976</c:v>
                </c:pt>
                <c:pt idx="82911">
                  <c:v>21.840786999999999</c:v>
                </c:pt>
                <c:pt idx="82912">
                  <c:v>21.846730999999998</c:v>
                </c:pt>
                <c:pt idx="82913">
                  <c:v>21.84186</c:v>
                </c:pt>
                <c:pt idx="82914">
                  <c:v>21.836362999999999</c:v>
                </c:pt>
                <c:pt idx="82915">
                  <c:v>21.838560000000001</c:v>
                </c:pt>
                <c:pt idx="82916">
                  <c:v>21.837057999999999</c:v>
                </c:pt>
                <c:pt idx="82917">
                  <c:v>21.833061000000001</c:v>
                </c:pt>
                <c:pt idx="82918">
                  <c:v>21.837813000000001</c:v>
                </c:pt>
                <c:pt idx="82919">
                  <c:v>21.840373</c:v>
                </c:pt>
                <c:pt idx="82920">
                  <c:v>21.837392999999999</c:v>
                </c:pt>
                <c:pt idx="82921">
                  <c:v>21.838813999999999</c:v>
                </c:pt>
                <c:pt idx="82922">
                  <c:v>21.839935000000001</c:v>
                </c:pt>
                <c:pt idx="82923">
                  <c:v>21.839994999999998</c:v>
                </c:pt>
                <c:pt idx="82924">
                  <c:v>21.842140000000001</c:v>
                </c:pt>
                <c:pt idx="82925">
                  <c:v>21.842454</c:v>
                </c:pt>
                <c:pt idx="82926">
                  <c:v>21.842853000000002</c:v>
                </c:pt>
                <c:pt idx="82927">
                  <c:v>21.843512</c:v>
                </c:pt>
                <c:pt idx="82928">
                  <c:v>21.842392</c:v>
                </c:pt>
                <c:pt idx="82929">
                  <c:v>21.840017</c:v>
                </c:pt>
                <c:pt idx="82930">
                  <c:v>21.840261000000002</c:v>
                </c:pt>
                <c:pt idx="82931">
                  <c:v>21.839860000000002</c:v>
                </c:pt>
                <c:pt idx="82932">
                  <c:v>21.840599999999998</c:v>
                </c:pt>
                <c:pt idx="82933">
                  <c:v>21.84534</c:v>
                </c:pt>
                <c:pt idx="82934">
                  <c:v>21.847293000000001</c:v>
                </c:pt>
                <c:pt idx="82935">
                  <c:v>21.847745</c:v>
                </c:pt>
                <c:pt idx="82936">
                  <c:v>21.846212999999999</c:v>
                </c:pt>
                <c:pt idx="82937">
                  <c:v>21.846347000000002</c:v>
                </c:pt>
                <c:pt idx="82938">
                  <c:v>21.849042000000001</c:v>
                </c:pt>
                <c:pt idx="82939">
                  <c:v>21.850200999999998</c:v>
                </c:pt>
                <c:pt idx="82940">
                  <c:v>21.849426999999999</c:v>
                </c:pt>
                <c:pt idx="82941">
                  <c:v>21.844760000000001</c:v>
                </c:pt>
                <c:pt idx="82942">
                  <c:v>21.841981000000001</c:v>
                </c:pt>
                <c:pt idx="82943">
                  <c:v>21.844850000000001</c:v>
                </c:pt>
                <c:pt idx="82944">
                  <c:v>21.84385</c:v>
                </c:pt>
                <c:pt idx="82945">
                  <c:v>21.842517000000001</c:v>
                </c:pt>
                <c:pt idx="82946">
                  <c:v>21.847352000000001</c:v>
                </c:pt>
                <c:pt idx="82947">
                  <c:v>21.847408999999999</c:v>
                </c:pt>
                <c:pt idx="82948">
                  <c:v>21.844206</c:v>
                </c:pt>
                <c:pt idx="82949">
                  <c:v>21.847332999999999</c:v>
                </c:pt>
                <c:pt idx="82950">
                  <c:v>21.847640999999999</c:v>
                </c:pt>
                <c:pt idx="82951">
                  <c:v>21.842303999999999</c:v>
                </c:pt>
                <c:pt idx="82952">
                  <c:v>21.842261000000001</c:v>
                </c:pt>
                <c:pt idx="82953">
                  <c:v>21.844733999999999</c:v>
                </c:pt>
                <c:pt idx="82954">
                  <c:v>21.843754000000001</c:v>
                </c:pt>
                <c:pt idx="82955">
                  <c:v>21.843993999999999</c:v>
                </c:pt>
                <c:pt idx="82956">
                  <c:v>21.843107</c:v>
                </c:pt>
                <c:pt idx="82957">
                  <c:v>21.841252000000001</c:v>
                </c:pt>
                <c:pt idx="82958">
                  <c:v>21.842880000000001</c:v>
                </c:pt>
                <c:pt idx="82959">
                  <c:v>21.845005</c:v>
                </c:pt>
                <c:pt idx="82960">
                  <c:v>21.845248000000002</c:v>
                </c:pt>
                <c:pt idx="82961">
                  <c:v>21.842680000000001</c:v>
                </c:pt>
                <c:pt idx="82962">
                  <c:v>21.840629</c:v>
                </c:pt>
                <c:pt idx="82963">
                  <c:v>21.841374999999999</c:v>
                </c:pt>
                <c:pt idx="82964">
                  <c:v>21.83914</c:v>
                </c:pt>
                <c:pt idx="82965">
                  <c:v>21.838332000000001</c:v>
                </c:pt>
                <c:pt idx="82966">
                  <c:v>21.841446000000001</c:v>
                </c:pt>
                <c:pt idx="82967">
                  <c:v>21.840409999999999</c:v>
                </c:pt>
                <c:pt idx="82968">
                  <c:v>21.839569000000001</c:v>
                </c:pt>
                <c:pt idx="82969">
                  <c:v>21.843387</c:v>
                </c:pt>
                <c:pt idx="82970">
                  <c:v>21.841906000000002</c:v>
                </c:pt>
                <c:pt idx="82971">
                  <c:v>21.842717</c:v>
                </c:pt>
                <c:pt idx="82972">
                  <c:v>21.851703000000001</c:v>
                </c:pt>
                <c:pt idx="82973">
                  <c:v>21.850019</c:v>
                </c:pt>
                <c:pt idx="82974">
                  <c:v>21.844223</c:v>
                </c:pt>
                <c:pt idx="82975">
                  <c:v>21.847835</c:v>
                </c:pt>
                <c:pt idx="82976">
                  <c:v>21.848531000000001</c:v>
                </c:pt>
                <c:pt idx="82977">
                  <c:v>21.845476999999999</c:v>
                </c:pt>
                <c:pt idx="82978">
                  <c:v>21.844950999999998</c:v>
                </c:pt>
                <c:pt idx="82979">
                  <c:v>21.846409999999999</c:v>
                </c:pt>
                <c:pt idx="82980">
                  <c:v>21.847346999999999</c:v>
                </c:pt>
                <c:pt idx="82981">
                  <c:v>21.845381</c:v>
                </c:pt>
                <c:pt idx="82982">
                  <c:v>21.846026999999999</c:v>
                </c:pt>
                <c:pt idx="82983">
                  <c:v>21.849934999999999</c:v>
                </c:pt>
                <c:pt idx="82984">
                  <c:v>21.850210000000001</c:v>
                </c:pt>
                <c:pt idx="82985">
                  <c:v>21.850835</c:v>
                </c:pt>
                <c:pt idx="82986">
                  <c:v>21.856325999999999</c:v>
                </c:pt>
                <c:pt idx="82987">
                  <c:v>21.858346999999998</c:v>
                </c:pt>
                <c:pt idx="82988">
                  <c:v>21.853149999999999</c:v>
                </c:pt>
                <c:pt idx="82989">
                  <c:v>21.852080999999998</c:v>
                </c:pt>
                <c:pt idx="82990">
                  <c:v>21.852497</c:v>
                </c:pt>
                <c:pt idx="82991">
                  <c:v>21.849464000000001</c:v>
                </c:pt>
                <c:pt idx="82992">
                  <c:v>21.847367999999999</c:v>
                </c:pt>
                <c:pt idx="82993">
                  <c:v>21.849475000000002</c:v>
                </c:pt>
                <c:pt idx="82994">
                  <c:v>21.853901</c:v>
                </c:pt>
                <c:pt idx="82995">
                  <c:v>21.851921000000001</c:v>
                </c:pt>
                <c:pt idx="82996">
                  <c:v>21.847639999999998</c:v>
                </c:pt>
                <c:pt idx="82997">
                  <c:v>21.847714</c:v>
                </c:pt>
                <c:pt idx="82998">
                  <c:v>21.847771999999999</c:v>
                </c:pt>
                <c:pt idx="82999">
                  <c:v>21.845701999999999</c:v>
                </c:pt>
                <c:pt idx="83000">
                  <c:v>21.845683000000001</c:v>
                </c:pt>
                <c:pt idx="83001">
                  <c:v>21.848125</c:v>
                </c:pt>
                <c:pt idx="83002">
                  <c:v>21.849157000000002</c:v>
                </c:pt>
                <c:pt idx="83003">
                  <c:v>21.847940000000001</c:v>
                </c:pt>
                <c:pt idx="83004">
                  <c:v>21.847141000000001</c:v>
                </c:pt>
                <c:pt idx="83005">
                  <c:v>21.848742000000001</c:v>
                </c:pt>
                <c:pt idx="83006">
                  <c:v>21.851986</c:v>
                </c:pt>
                <c:pt idx="83007">
                  <c:v>21.8551</c:v>
                </c:pt>
                <c:pt idx="83008">
                  <c:v>21.854641999999998</c:v>
                </c:pt>
                <c:pt idx="83009">
                  <c:v>21.852239999999998</c:v>
                </c:pt>
                <c:pt idx="83010">
                  <c:v>21.852755999999999</c:v>
                </c:pt>
                <c:pt idx="83011">
                  <c:v>21.851246</c:v>
                </c:pt>
                <c:pt idx="83012">
                  <c:v>21.849592000000001</c:v>
                </c:pt>
                <c:pt idx="83013">
                  <c:v>21.853905999999998</c:v>
                </c:pt>
                <c:pt idx="83014">
                  <c:v>21.854185999999999</c:v>
                </c:pt>
                <c:pt idx="83015">
                  <c:v>21.846999</c:v>
                </c:pt>
                <c:pt idx="83016">
                  <c:v>21.845672</c:v>
                </c:pt>
                <c:pt idx="83017">
                  <c:v>21.848534000000001</c:v>
                </c:pt>
                <c:pt idx="83018">
                  <c:v>21.848386000000001</c:v>
                </c:pt>
                <c:pt idx="83019">
                  <c:v>21.853808999999998</c:v>
                </c:pt>
                <c:pt idx="83020">
                  <c:v>21.857330000000001</c:v>
                </c:pt>
                <c:pt idx="83021">
                  <c:v>21.851606</c:v>
                </c:pt>
                <c:pt idx="83022">
                  <c:v>21.854648000000001</c:v>
                </c:pt>
                <c:pt idx="83023">
                  <c:v>21.864156000000001</c:v>
                </c:pt>
                <c:pt idx="83024">
                  <c:v>21.861058</c:v>
                </c:pt>
                <c:pt idx="83025">
                  <c:v>21.857047000000001</c:v>
                </c:pt>
                <c:pt idx="83026">
                  <c:v>21.858336999999999</c:v>
                </c:pt>
                <c:pt idx="83027">
                  <c:v>21.856923999999999</c:v>
                </c:pt>
                <c:pt idx="83028">
                  <c:v>21.856338999999998</c:v>
                </c:pt>
                <c:pt idx="83029">
                  <c:v>21.858274999999999</c:v>
                </c:pt>
                <c:pt idx="83030">
                  <c:v>21.861378999999999</c:v>
                </c:pt>
                <c:pt idx="83031">
                  <c:v>21.858132000000001</c:v>
                </c:pt>
                <c:pt idx="83032">
                  <c:v>21.851807999999998</c:v>
                </c:pt>
                <c:pt idx="83033">
                  <c:v>21.852992</c:v>
                </c:pt>
                <c:pt idx="83034">
                  <c:v>21.856375</c:v>
                </c:pt>
                <c:pt idx="83035">
                  <c:v>21.858688999999998</c:v>
                </c:pt>
                <c:pt idx="83036">
                  <c:v>21.85652</c:v>
                </c:pt>
                <c:pt idx="83037">
                  <c:v>21.854111</c:v>
                </c:pt>
                <c:pt idx="83038">
                  <c:v>21.853873</c:v>
                </c:pt>
                <c:pt idx="83039">
                  <c:v>21.851572999999998</c:v>
                </c:pt>
                <c:pt idx="83040">
                  <c:v>21.849249</c:v>
                </c:pt>
                <c:pt idx="83041">
                  <c:v>21.851877999999999</c:v>
                </c:pt>
                <c:pt idx="83042">
                  <c:v>21.854452999999999</c:v>
                </c:pt>
                <c:pt idx="83043">
                  <c:v>21.849912</c:v>
                </c:pt>
                <c:pt idx="83044">
                  <c:v>21.846019999999999</c:v>
                </c:pt>
                <c:pt idx="83045">
                  <c:v>21.851980999999999</c:v>
                </c:pt>
                <c:pt idx="83046">
                  <c:v>21.857082999999999</c:v>
                </c:pt>
                <c:pt idx="83047">
                  <c:v>21.856262000000001</c:v>
                </c:pt>
                <c:pt idx="83048">
                  <c:v>21.853679</c:v>
                </c:pt>
                <c:pt idx="83049">
                  <c:v>21.851165999999999</c:v>
                </c:pt>
                <c:pt idx="83050">
                  <c:v>21.85491</c:v>
                </c:pt>
                <c:pt idx="83051">
                  <c:v>21.861090000000001</c:v>
                </c:pt>
                <c:pt idx="83052">
                  <c:v>21.863705</c:v>
                </c:pt>
                <c:pt idx="83053">
                  <c:v>21.863703000000001</c:v>
                </c:pt>
                <c:pt idx="83054">
                  <c:v>21.865120999999998</c:v>
                </c:pt>
                <c:pt idx="83055">
                  <c:v>21.869029999999999</c:v>
                </c:pt>
                <c:pt idx="83056">
                  <c:v>21.873158</c:v>
                </c:pt>
                <c:pt idx="83057">
                  <c:v>21.876466000000001</c:v>
                </c:pt>
                <c:pt idx="83058">
                  <c:v>21.873982000000002</c:v>
                </c:pt>
                <c:pt idx="83059">
                  <c:v>21.872747</c:v>
                </c:pt>
                <c:pt idx="83060">
                  <c:v>21.875934000000001</c:v>
                </c:pt>
                <c:pt idx="83061">
                  <c:v>21.874907</c:v>
                </c:pt>
                <c:pt idx="83062">
                  <c:v>21.869924999999999</c:v>
                </c:pt>
                <c:pt idx="83063">
                  <c:v>21.867882000000002</c:v>
                </c:pt>
                <c:pt idx="83064">
                  <c:v>21.87013</c:v>
                </c:pt>
                <c:pt idx="83065">
                  <c:v>21.870439000000001</c:v>
                </c:pt>
                <c:pt idx="83066">
                  <c:v>21.870512999999999</c:v>
                </c:pt>
                <c:pt idx="83067">
                  <c:v>21.876360999999999</c:v>
                </c:pt>
                <c:pt idx="83068">
                  <c:v>21.875869000000002</c:v>
                </c:pt>
                <c:pt idx="83069">
                  <c:v>21.867899999999999</c:v>
                </c:pt>
                <c:pt idx="83070">
                  <c:v>21.867996999999999</c:v>
                </c:pt>
                <c:pt idx="83071">
                  <c:v>21.871599</c:v>
                </c:pt>
                <c:pt idx="83072">
                  <c:v>21.869091999999998</c:v>
                </c:pt>
                <c:pt idx="83073">
                  <c:v>21.869457000000001</c:v>
                </c:pt>
                <c:pt idx="83074">
                  <c:v>21.873190000000001</c:v>
                </c:pt>
                <c:pt idx="83075">
                  <c:v>21.873833999999999</c:v>
                </c:pt>
                <c:pt idx="83076">
                  <c:v>21.872494</c:v>
                </c:pt>
                <c:pt idx="83077">
                  <c:v>21.872872000000001</c:v>
                </c:pt>
                <c:pt idx="83078">
                  <c:v>21.872005000000001</c:v>
                </c:pt>
                <c:pt idx="83079">
                  <c:v>21.867473</c:v>
                </c:pt>
                <c:pt idx="83080">
                  <c:v>21.865508999999999</c:v>
                </c:pt>
                <c:pt idx="83081">
                  <c:v>21.865863999999998</c:v>
                </c:pt>
                <c:pt idx="83082">
                  <c:v>21.864927999999999</c:v>
                </c:pt>
                <c:pt idx="83083">
                  <c:v>21.866160000000001</c:v>
                </c:pt>
                <c:pt idx="83084">
                  <c:v>21.866240000000001</c:v>
                </c:pt>
                <c:pt idx="83085">
                  <c:v>21.863479000000002</c:v>
                </c:pt>
                <c:pt idx="83086">
                  <c:v>21.865043</c:v>
                </c:pt>
                <c:pt idx="83087">
                  <c:v>21.868863999999999</c:v>
                </c:pt>
                <c:pt idx="83088">
                  <c:v>21.869737000000001</c:v>
                </c:pt>
                <c:pt idx="83089">
                  <c:v>21.870159999999998</c:v>
                </c:pt>
                <c:pt idx="83090">
                  <c:v>21.870719000000001</c:v>
                </c:pt>
                <c:pt idx="83091">
                  <c:v>21.870280000000001</c:v>
                </c:pt>
                <c:pt idx="83092">
                  <c:v>21.869841999999998</c:v>
                </c:pt>
                <c:pt idx="83093">
                  <c:v>21.869917999999998</c:v>
                </c:pt>
                <c:pt idx="83094">
                  <c:v>21.869295000000001</c:v>
                </c:pt>
                <c:pt idx="83095">
                  <c:v>21.867868999999999</c:v>
                </c:pt>
                <c:pt idx="83096">
                  <c:v>21.869602</c:v>
                </c:pt>
                <c:pt idx="83097">
                  <c:v>21.869443</c:v>
                </c:pt>
                <c:pt idx="83098">
                  <c:v>21.866610999999999</c:v>
                </c:pt>
                <c:pt idx="83099">
                  <c:v>21.870639000000001</c:v>
                </c:pt>
                <c:pt idx="83100">
                  <c:v>21.876847000000001</c:v>
                </c:pt>
                <c:pt idx="83101">
                  <c:v>21.873384999999999</c:v>
                </c:pt>
                <c:pt idx="83102">
                  <c:v>21.867054</c:v>
                </c:pt>
                <c:pt idx="83103">
                  <c:v>21.873895000000001</c:v>
                </c:pt>
                <c:pt idx="83104">
                  <c:v>21.877234000000001</c:v>
                </c:pt>
                <c:pt idx="83105">
                  <c:v>21.870221000000001</c:v>
                </c:pt>
                <c:pt idx="83106">
                  <c:v>21.872744999999998</c:v>
                </c:pt>
                <c:pt idx="83107">
                  <c:v>21.876767999999998</c:v>
                </c:pt>
                <c:pt idx="83108">
                  <c:v>21.874171</c:v>
                </c:pt>
                <c:pt idx="83109">
                  <c:v>21.876138999999998</c:v>
                </c:pt>
                <c:pt idx="83110">
                  <c:v>21.878223999999999</c:v>
                </c:pt>
                <c:pt idx="83111">
                  <c:v>21.873982999999999</c:v>
                </c:pt>
                <c:pt idx="83112">
                  <c:v>21.872208000000001</c:v>
                </c:pt>
                <c:pt idx="83113">
                  <c:v>21.876376</c:v>
                </c:pt>
                <c:pt idx="83114">
                  <c:v>21.876825</c:v>
                </c:pt>
                <c:pt idx="83115">
                  <c:v>21.871724</c:v>
                </c:pt>
                <c:pt idx="83116">
                  <c:v>21.873258</c:v>
                </c:pt>
                <c:pt idx="83117">
                  <c:v>21.878558000000002</c:v>
                </c:pt>
                <c:pt idx="83118">
                  <c:v>21.881201000000001</c:v>
                </c:pt>
                <c:pt idx="83119">
                  <c:v>21.884022000000002</c:v>
                </c:pt>
                <c:pt idx="83120">
                  <c:v>21.882626999999999</c:v>
                </c:pt>
                <c:pt idx="83121">
                  <c:v>21.880853999999999</c:v>
                </c:pt>
                <c:pt idx="83122">
                  <c:v>21.884238</c:v>
                </c:pt>
                <c:pt idx="83123">
                  <c:v>21.883766000000001</c:v>
                </c:pt>
                <c:pt idx="83124">
                  <c:v>21.880398</c:v>
                </c:pt>
                <c:pt idx="83125">
                  <c:v>21.879277999999999</c:v>
                </c:pt>
                <c:pt idx="83126">
                  <c:v>21.877396000000001</c:v>
                </c:pt>
                <c:pt idx="83127">
                  <c:v>21.879937999999999</c:v>
                </c:pt>
                <c:pt idx="83128">
                  <c:v>21.885258</c:v>
                </c:pt>
                <c:pt idx="83129">
                  <c:v>21.883140999999998</c:v>
                </c:pt>
                <c:pt idx="83130">
                  <c:v>21.880191</c:v>
                </c:pt>
                <c:pt idx="83131">
                  <c:v>21.880922000000002</c:v>
                </c:pt>
                <c:pt idx="83132">
                  <c:v>21.878727000000001</c:v>
                </c:pt>
                <c:pt idx="83133">
                  <c:v>21.875416999999999</c:v>
                </c:pt>
                <c:pt idx="83134">
                  <c:v>21.878291000000001</c:v>
                </c:pt>
                <c:pt idx="83135">
                  <c:v>21.884720000000002</c:v>
                </c:pt>
                <c:pt idx="83136">
                  <c:v>21.88345</c:v>
                </c:pt>
                <c:pt idx="83137">
                  <c:v>21.879045999999999</c:v>
                </c:pt>
                <c:pt idx="83138">
                  <c:v>21.879798999999998</c:v>
                </c:pt>
                <c:pt idx="83139">
                  <c:v>21.882535000000001</c:v>
                </c:pt>
                <c:pt idx="83140">
                  <c:v>21.887571999999999</c:v>
                </c:pt>
                <c:pt idx="83141">
                  <c:v>21.892274</c:v>
                </c:pt>
                <c:pt idx="83142">
                  <c:v>21.894907</c:v>
                </c:pt>
                <c:pt idx="83143">
                  <c:v>21.897492</c:v>
                </c:pt>
                <c:pt idx="83144">
                  <c:v>21.898430999999999</c:v>
                </c:pt>
                <c:pt idx="83145">
                  <c:v>21.897036</c:v>
                </c:pt>
                <c:pt idx="83146">
                  <c:v>21.895945000000001</c:v>
                </c:pt>
                <c:pt idx="83147">
                  <c:v>21.897559000000001</c:v>
                </c:pt>
                <c:pt idx="83148">
                  <c:v>21.895828999999999</c:v>
                </c:pt>
                <c:pt idx="83149">
                  <c:v>21.892160000000001</c:v>
                </c:pt>
                <c:pt idx="83150">
                  <c:v>21.891743000000002</c:v>
                </c:pt>
                <c:pt idx="83151">
                  <c:v>21.890509000000002</c:v>
                </c:pt>
                <c:pt idx="83152">
                  <c:v>21.889870999999999</c:v>
                </c:pt>
                <c:pt idx="83153">
                  <c:v>21.893487</c:v>
                </c:pt>
                <c:pt idx="83154">
                  <c:v>21.897635999999999</c:v>
                </c:pt>
                <c:pt idx="83155">
                  <c:v>21.894438000000001</c:v>
                </c:pt>
                <c:pt idx="83156">
                  <c:v>21.888128999999999</c:v>
                </c:pt>
                <c:pt idx="83157">
                  <c:v>21.88664</c:v>
                </c:pt>
                <c:pt idx="83158">
                  <c:v>21.885598000000002</c:v>
                </c:pt>
                <c:pt idx="83159">
                  <c:v>21.883115</c:v>
                </c:pt>
                <c:pt idx="83160">
                  <c:v>21.882653999999999</c:v>
                </c:pt>
                <c:pt idx="83161">
                  <c:v>21.884858999999999</c:v>
                </c:pt>
                <c:pt idx="83162">
                  <c:v>21.887948000000002</c:v>
                </c:pt>
                <c:pt idx="83163">
                  <c:v>21.888175</c:v>
                </c:pt>
                <c:pt idx="83164">
                  <c:v>21.886887999999999</c:v>
                </c:pt>
                <c:pt idx="83165">
                  <c:v>21.887039999999999</c:v>
                </c:pt>
                <c:pt idx="83166">
                  <c:v>21.88626</c:v>
                </c:pt>
                <c:pt idx="83167">
                  <c:v>21.883876000000001</c:v>
                </c:pt>
                <c:pt idx="83168">
                  <c:v>21.885248000000001</c:v>
                </c:pt>
                <c:pt idx="83169">
                  <c:v>21.886659999999999</c:v>
                </c:pt>
                <c:pt idx="83170">
                  <c:v>21.886946999999999</c:v>
                </c:pt>
                <c:pt idx="83171">
                  <c:v>21.889533</c:v>
                </c:pt>
                <c:pt idx="83172">
                  <c:v>21.886505</c:v>
                </c:pt>
                <c:pt idx="83173">
                  <c:v>21.88091</c:v>
                </c:pt>
                <c:pt idx="83174">
                  <c:v>21.883512</c:v>
                </c:pt>
                <c:pt idx="83175">
                  <c:v>21.886001</c:v>
                </c:pt>
                <c:pt idx="83176">
                  <c:v>21.885487000000001</c:v>
                </c:pt>
                <c:pt idx="83177">
                  <c:v>21.885864999999999</c:v>
                </c:pt>
                <c:pt idx="83178">
                  <c:v>21.884623000000001</c:v>
                </c:pt>
                <c:pt idx="83179">
                  <c:v>21.883486999999999</c:v>
                </c:pt>
                <c:pt idx="83180">
                  <c:v>21.885259999999999</c:v>
                </c:pt>
                <c:pt idx="83181">
                  <c:v>21.886842999999999</c:v>
                </c:pt>
                <c:pt idx="83182">
                  <c:v>21.887668000000001</c:v>
                </c:pt>
                <c:pt idx="83183">
                  <c:v>21.888083000000002</c:v>
                </c:pt>
                <c:pt idx="83184">
                  <c:v>21.885867999999999</c:v>
                </c:pt>
                <c:pt idx="83185">
                  <c:v>21.883082000000002</c:v>
                </c:pt>
                <c:pt idx="83186">
                  <c:v>21.884869999999999</c:v>
                </c:pt>
                <c:pt idx="83187">
                  <c:v>21.888026</c:v>
                </c:pt>
                <c:pt idx="83188">
                  <c:v>21.888394999999999</c:v>
                </c:pt>
                <c:pt idx="83189">
                  <c:v>21.890778000000001</c:v>
                </c:pt>
                <c:pt idx="83190">
                  <c:v>21.894797000000001</c:v>
                </c:pt>
                <c:pt idx="83191">
                  <c:v>21.895728999999999</c:v>
                </c:pt>
                <c:pt idx="83192">
                  <c:v>21.895412</c:v>
                </c:pt>
                <c:pt idx="83193">
                  <c:v>21.897293999999999</c:v>
                </c:pt>
                <c:pt idx="83194">
                  <c:v>21.897579</c:v>
                </c:pt>
                <c:pt idx="83195">
                  <c:v>21.896612999999999</c:v>
                </c:pt>
                <c:pt idx="83196">
                  <c:v>21.900282000000001</c:v>
                </c:pt>
                <c:pt idx="83197">
                  <c:v>21.901698</c:v>
                </c:pt>
                <c:pt idx="83198">
                  <c:v>21.898477</c:v>
                </c:pt>
                <c:pt idx="83199">
                  <c:v>21.897687000000001</c:v>
                </c:pt>
                <c:pt idx="83200">
                  <c:v>21.895268999999999</c:v>
                </c:pt>
                <c:pt idx="83201">
                  <c:v>21.893829</c:v>
                </c:pt>
                <c:pt idx="83202">
                  <c:v>21.899332999999999</c:v>
                </c:pt>
                <c:pt idx="83203">
                  <c:v>21.898263</c:v>
                </c:pt>
                <c:pt idx="83204">
                  <c:v>21.892371000000001</c:v>
                </c:pt>
                <c:pt idx="83205">
                  <c:v>21.893205999999999</c:v>
                </c:pt>
                <c:pt idx="83206">
                  <c:v>21.895152</c:v>
                </c:pt>
                <c:pt idx="83207">
                  <c:v>21.892144999999999</c:v>
                </c:pt>
                <c:pt idx="83208">
                  <c:v>21.891143</c:v>
                </c:pt>
                <c:pt idx="83209">
                  <c:v>21.892472999999999</c:v>
                </c:pt>
                <c:pt idx="83210">
                  <c:v>21.891033</c:v>
                </c:pt>
                <c:pt idx="83211">
                  <c:v>21.888883</c:v>
                </c:pt>
                <c:pt idx="83212">
                  <c:v>21.888351</c:v>
                </c:pt>
                <c:pt idx="83213">
                  <c:v>21.893114000000001</c:v>
                </c:pt>
                <c:pt idx="83214">
                  <c:v>21.89527</c:v>
                </c:pt>
                <c:pt idx="83215">
                  <c:v>21.893557999999999</c:v>
                </c:pt>
                <c:pt idx="83216">
                  <c:v>21.896273999999998</c:v>
                </c:pt>
                <c:pt idx="83217">
                  <c:v>21.895941000000001</c:v>
                </c:pt>
                <c:pt idx="83218">
                  <c:v>21.892709</c:v>
                </c:pt>
                <c:pt idx="83219">
                  <c:v>21.893578999999999</c:v>
                </c:pt>
                <c:pt idx="83220">
                  <c:v>21.894428000000001</c:v>
                </c:pt>
                <c:pt idx="83221">
                  <c:v>21.895109999999999</c:v>
                </c:pt>
                <c:pt idx="83222">
                  <c:v>21.895288999999998</c:v>
                </c:pt>
                <c:pt idx="83223">
                  <c:v>21.896498999999999</c:v>
                </c:pt>
                <c:pt idx="83224">
                  <c:v>21.899702999999999</c:v>
                </c:pt>
                <c:pt idx="83225">
                  <c:v>21.899947999999998</c:v>
                </c:pt>
                <c:pt idx="83226">
                  <c:v>21.896083000000001</c:v>
                </c:pt>
                <c:pt idx="83227">
                  <c:v>21.892137000000002</c:v>
                </c:pt>
                <c:pt idx="83228">
                  <c:v>21.892354999999998</c:v>
                </c:pt>
                <c:pt idx="83229">
                  <c:v>21.894781999999999</c:v>
                </c:pt>
                <c:pt idx="83230">
                  <c:v>21.895274000000001</c:v>
                </c:pt>
                <c:pt idx="83231">
                  <c:v>21.893270000000001</c:v>
                </c:pt>
                <c:pt idx="83232">
                  <c:v>21.89404</c:v>
                </c:pt>
                <c:pt idx="83233">
                  <c:v>21.897698999999999</c:v>
                </c:pt>
                <c:pt idx="83234">
                  <c:v>21.898019999999999</c:v>
                </c:pt>
                <c:pt idx="83235">
                  <c:v>21.895368999999999</c:v>
                </c:pt>
                <c:pt idx="83236">
                  <c:v>21.893335</c:v>
                </c:pt>
                <c:pt idx="83237">
                  <c:v>21.894779</c:v>
                </c:pt>
                <c:pt idx="83238">
                  <c:v>21.898271000000001</c:v>
                </c:pt>
                <c:pt idx="83239">
                  <c:v>21.898838000000001</c:v>
                </c:pt>
                <c:pt idx="83240">
                  <c:v>21.899315000000001</c:v>
                </c:pt>
                <c:pt idx="83241">
                  <c:v>21.902728</c:v>
                </c:pt>
                <c:pt idx="83242">
                  <c:v>21.901636</c:v>
                </c:pt>
                <c:pt idx="83243">
                  <c:v>21.899258</c:v>
                </c:pt>
                <c:pt idx="83244">
                  <c:v>21.898484</c:v>
                </c:pt>
                <c:pt idx="83245">
                  <c:v>21.897435000000002</c:v>
                </c:pt>
                <c:pt idx="83246">
                  <c:v>21.900334999999998</c:v>
                </c:pt>
                <c:pt idx="83247">
                  <c:v>21.902702999999999</c:v>
                </c:pt>
                <c:pt idx="83248">
                  <c:v>21.896380000000001</c:v>
                </c:pt>
                <c:pt idx="83249">
                  <c:v>21.891095</c:v>
                </c:pt>
                <c:pt idx="83250">
                  <c:v>21.895907999999999</c:v>
                </c:pt>
                <c:pt idx="83251">
                  <c:v>21.898914000000001</c:v>
                </c:pt>
                <c:pt idx="83252">
                  <c:v>21.895824000000001</c:v>
                </c:pt>
                <c:pt idx="83253">
                  <c:v>21.897362000000001</c:v>
                </c:pt>
                <c:pt idx="83254">
                  <c:v>21.902343999999999</c:v>
                </c:pt>
                <c:pt idx="83255">
                  <c:v>21.903026000000001</c:v>
                </c:pt>
                <c:pt idx="83256">
                  <c:v>21.900807</c:v>
                </c:pt>
                <c:pt idx="83257">
                  <c:v>21.901907999999999</c:v>
                </c:pt>
                <c:pt idx="83258">
                  <c:v>21.90204</c:v>
                </c:pt>
                <c:pt idx="83259">
                  <c:v>21.898060999999998</c:v>
                </c:pt>
                <c:pt idx="83260">
                  <c:v>21.899028000000001</c:v>
                </c:pt>
                <c:pt idx="83261">
                  <c:v>21.900828000000001</c:v>
                </c:pt>
                <c:pt idx="83262">
                  <c:v>21.898710000000001</c:v>
                </c:pt>
                <c:pt idx="83263">
                  <c:v>21.896013</c:v>
                </c:pt>
                <c:pt idx="83264">
                  <c:v>21.898135</c:v>
                </c:pt>
                <c:pt idx="83265">
                  <c:v>21.903186000000002</c:v>
                </c:pt>
                <c:pt idx="83266">
                  <c:v>21.902871999999999</c:v>
                </c:pt>
                <c:pt idx="83267">
                  <c:v>21.90343</c:v>
                </c:pt>
                <c:pt idx="83268">
                  <c:v>21.905605999999999</c:v>
                </c:pt>
                <c:pt idx="83269">
                  <c:v>21.908359999999998</c:v>
                </c:pt>
                <c:pt idx="83270">
                  <c:v>21.913184000000001</c:v>
                </c:pt>
                <c:pt idx="83271">
                  <c:v>21.909278</c:v>
                </c:pt>
                <c:pt idx="83272">
                  <c:v>21.902100000000001</c:v>
                </c:pt>
                <c:pt idx="83273">
                  <c:v>21.906488</c:v>
                </c:pt>
                <c:pt idx="83274">
                  <c:v>21.910218</c:v>
                </c:pt>
                <c:pt idx="83275">
                  <c:v>21.906068000000001</c:v>
                </c:pt>
                <c:pt idx="83276">
                  <c:v>21.905875000000002</c:v>
                </c:pt>
                <c:pt idx="83277">
                  <c:v>21.908647999999999</c:v>
                </c:pt>
                <c:pt idx="83278">
                  <c:v>21.907247000000002</c:v>
                </c:pt>
                <c:pt idx="83279">
                  <c:v>21.903835999999998</c:v>
                </c:pt>
                <c:pt idx="83280">
                  <c:v>21.903856000000001</c:v>
                </c:pt>
                <c:pt idx="83281">
                  <c:v>21.904114</c:v>
                </c:pt>
                <c:pt idx="83282">
                  <c:v>21.904364999999999</c:v>
                </c:pt>
                <c:pt idx="83283">
                  <c:v>21.908234</c:v>
                </c:pt>
                <c:pt idx="83284">
                  <c:v>21.910253000000001</c:v>
                </c:pt>
                <c:pt idx="83285">
                  <c:v>21.907384</c:v>
                </c:pt>
                <c:pt idx="83286">
                  <c:v>21.905619000000002</c:v>
                </c:pt>
                <c:pt idx="83287">
                  <c:v>21.907692999999998</c:v>
                </c:pt>
                <c:pt idx="83288">
                  <c:v>21.907582000000001</c:v>
                </c:pt>
                <c:pt idx="83289">
                  <c:v>21.904385000000001</c:v>
                </c:pt>
                <c:pt idx="83290">
                  <c:v>21.905144</c:v>
                </c:pt>
                <c:pt idx="83291">
                  <c:v>21.904219999999999</c:v>
                </c:pt>
                <c:pt idx="83292">
                  <c:v>21.901147999999999</c:v>
                </c:pt>
                <c:pt idx="83293">
                  <c:v>21.905595000000002</c:v>
                </c:pt>
                <c:pt idx="83294">
                  <c:v>21.911854000000002</c:v>
                </c:pt>
                <c:pt idx="83295">
                  <c:v>21.911650999999999</c:v>
                </c:pt>
                <c:pt idx="83296">
                  <c:v>21.908213</c:v>
                </c:pt>
                <c:pt idx="83297">
                  <c:v>21.907374999999998</c:v>
                </c:pt>
                <c:pt idx="83298">
                  <c:v>21.907793999999999</c:v>
                </c:pt>
                <c:pt idx="83299">
                  <c:v>21.906119</c:v>
                </c:pt>
                <c:pt idx="83300">
                  <c:v>21.904572000000002</c:v>
                </c:pt>
                <c:pt idx="83301">
                  <c:v>21.907115000000001</c:v>
                </c:pt>
                <c:pt idx="83302">
                  <c:v>21.908798000000001</c:v>
                </c:pt>
                <c:pt idx="83303">
                  <c:v>21.90597</c:v>
                </c:pt>
                <c:pt idx="83304">
                  <c:v>21.904874</c:v>
                </c:pt>
                <c:pt idx="83305">
                  <c:v>21.90803</c:v>
                </c:pt>
                <c:pt idx="83306">
                  <c:v>21.908954999999999</c:v>
                </c:pt>
                <c:pt idx="83307">
                  <c:v>21.905463000000001</c:v>
                </c:pt>
                <c:pt idx="83308">
                  <c:v>21.904978</c:v>
                </c:pt>
                <c:pt idx="83309">
                  <c:v>21.909434999999998</c:v>
                </c:pt>
                <c:pt idx="83310">
                  <c:v>21.913112000000002</c:v>
                </c:pt>
                <c:pt idx="83311">
                  <c:v>21.915716</c:v>
                </c:pt>
                <c:pt idx="83312">
                  <c:v>21.915824000000001</c:v>
                </c:pt>
                <c:pt idx="83313">
                  <c:v>21.91572</c:v>
                </c:pt>
                <c:pt idx="83314">
                  <c:v>21.919675999999999</c:v>
                </c:pt>
                <c:pt idx="83315">
                  <c:v>21.919983999999999</c:v>
                </c:pt>
                <c:pt idx="83316">
                  <c:v>21.915379000000001</c:v>
                </c:pt>
                <c:pt idx="83317">
                  <c:v>21.912034999999999</c:v>
                </c:pt>
                <c:pt idx="83318">
                  <c:v>21.913716999999998</c:v>
                </c:pt>
                <c:pt idx="83319">
                  <c:v>21.919635</c:v>
                </c:pt>
                <c:pt idx="83320">
                  <c:v>21.919915</c:v>
                </c:pt>
                <c:pt idx="83321">
                  <c:v>21.914270999999999</c:v>
                </c:pt>
                <c:pt idx="83322">
                  <c:v>21.918389999999999</c:v>
                </c:pt>
                <c:pt idx="83323">
                  <c:v>21.923368</c:v>
                </c:pt>
                <c:pt idx="83324">
                  <c:v>21.91769</c:v>
                </c:pt>
                <c:pt idx="83325">
                  <c:v>21.915429</c:v>
                </c:pt>
                <c:pt idx="83326">
                  <c:v>21.919546</c:v>
                </c:pt>
                <c:pt idx="83327">
                  <c:v>21.919098999999999</c:v>
                </c:pt>
                <c:pt idx="83328">
                  <c:v>21.917878000000002</c:v>
                </c:pt>
                <c:pt idx="83329">
                  <c:v>21.920546000000002</c:v>
                </c:pt>
                <c:pt idx="83330">
                  <c:v>21.919934999999999</c:v>
                </c:pt>
                <c:pt idx="83331">
                  <c:v>21.920328999999999</c:v>
                </c:pt>
                <c:pt idx="83332">
                  <c:v>21.919277999999998</c:v>
                </c:pt>
                <c:pt idx="83333">
                  <c:v>21.914949</c:v>
                </c:pt>
                <c:pt idx="83334">
                  <c:v>21.915337000000001</c:v>
                </c:pt>
                <c:pt idx="83335">
                  <c:v>21.917679</c:v>
                </c:pt>
                <c:pt idx="83336">
                  <c:v>21.918856999999999</c:v>
                </c:pt>
                <c:pt idx="83337">
                  <c:v>21.917038000000002</c:v>
                </c:pt>
                <c:pt idx="83338">
                  <c:v>21.912305</c:v>
                </c:pt>
                <c:pt idx="83339">
                  <c:v>21.913007</c:v>
                </c:pt>
                <c:pt idx="83340">
                  <c:v>21.916723000000001</c:v>
                </c:pt>
                <c:pt idx="83341">
                  <c:v>21.913989999999998</c:v>
                </c:pt>
                <c:pt idx="83342">
                  <c:v>21.912739999999999</c:v>
                </c:pt>
                <c:pt idx="83343">
                  <c:v>21.916205999999999</c:v>
                </c:pt>
                <c:pt idx="83344">
                  <c:v>21.918514999999999</c:v>
                </c:pt>
                <c:pt idx="83345">
                  <c:v>21.918126000000001</c:v>
                </c:pt>
                <c:pt idx="83346">
                  <c:v>21.919913000000001</c:v>
                </c:pt>
                <c:pt idx="83347">
                  <c:v>21.923822999999999</c:v>
                </c:pt>
                <c:pt idx="83348">
                  <c:v>21.921189999999999</c:v>
                </c:pt>
                <c:pt idx="83349">
                  <c:v>21.918358000000001</c:v>
                </c:pt>
                <c:pt idx="83350">
                  <c:v>21.923075999999998</c:v>
                </c:pt>
                <c:pt idx="83351">
                  <c:v>21.924890999999999</c:v>
                </c:pt>
                <c:pt idx="83352">
                  <c:v>21.921900999999998</c:v>
                </c:pt>
                <c:pt idx="83353">
                  <c:v>21.919166000000001</c:v>
                </c:pt>
                <c:pt idx="83354">
                  <c:v>21.918969000000001</c:v>
                </c:pt>
                <c:pt idx="83355">
                  <c:v>21.917712999999999</c:v>
                </c:pt>
                <c:pt idx="83356">
                  <c:v>21.918265999999999</c:v>
                </c:pt>
                <c:pt idx="83357">
                  <c:v>21.923559000000001</c:v>
                </c:pt>
                <c:pt idx="83358">
                  <c:v>21.922788000000001</c:v>
                </c:pt>
                <c:pt idx="83359">
                  <c:v>21.917925</c:v>
                </c:pt>
                <c:pt idx="83360">
                  <c:v>21.920714</c:v>
                </c:pt>
                <c:pt idx="83361">
                  <c:v>21.92492</c:v>
                </c:pt>
                <c:pt idx="83362">
                  <c:v>21.927669000000002</c:v>
                </c:pt>
                <c:pt idx="83363">
                  <c:v>21.929736999999999</c:v>
                </c:pt>
                <c:pt idx="83364">
                  <c:v>21.931394999999998</c:v>
                </c:pt>
                <c:pt idx="83365">
                  <c:v>21.935704000000001</c:v>
                </c:pt>
                <c:pt idx="83366">
                  <c:v>21.936885</c:v>
                </c:pt>
                <c:pt idx="83367">
                  <c:v>21.934529999999999</c:v>
                </c:pt>
                <c:pt idx="83368">
                  <c:v>21.933695</c:v>
                </c:pt>
                <c:pt idx="83369">
                  <c:v>21.934612999999999</c:v>
                </c:pt>
                <c:pt idx="83370">
                  <c:v>21.933021</c:v>
                </c:pt>
                <c:pt idx="83371">
                  <c:v>21.930388000000001</c:v>
                </c:pt>
                <c:pt idx="83372">
                  <c:v>21.929072999999999</c:v>
                </c:pt>
                <c:pt idx="83373">
                  <c:v>21.927046000000001</c:v>
                </c:pt>
                <c:pt idx="83374">
                  <c:v>21.932981999999999</c:v>
                </c:pt>
                <c:pt idx="83375">
                  <c:v>21.938905999999999</c:v>
                </c:pt>
                <c:pt idx="83376">
                  <c:v>21.932383999999999</c:v>
                </c:pt>
                <c:pt idx="83377">
                  <c:v>21.928049999999999</c:v>
                </c:pt>
                <c:pt idx="83378">
                  <c:v>21.928457000000002</c:v>
                </c:pt>
                <c:pt idx="83379">
                  <c:v>21.927482000000001</c:v>
                </c:pt>
                <c:pt idx="83380">
                  <c:v>21.927232</c:v>
                </c:pt>
                <c:pt idx="83381">
                  <c:v>21.92549</c:v>
                </c:pt>
                <c:pt idx="83382">
                  <c:v>21.923079999999999</c:v>
                </c:pt>
                <c:pt idx="83383">
                  <c:v>21.92154</c:v>
                </c:pt>
                <c:pt idx="83384">
                  <c:v>21.923514999999998</c:v>
                </c:pt>
                <c:pt idx="83385">
                  <c:v>21.921735000000002</c:v>
                </c:pt>
                <c:pt idx="83386">
                  <c:v>21.918796</c:v>
                </c:pt>
                <c:pt idx="83387">
                  <c:v>21.920065999999998</c:v>
                </c:pt>
                <c:pt idx="83388">
                  <c:v>21.922473</c:v>
                </c:pt>
                <c:pt idx="83389">
                  <c:v>21.923442999999999</c:v>
                </c:pt>
                <c:pt idx="83390">
                  <c:v>21.924091000000001</c:v>
                </c:pt>
                <c:pt idx="83391">
                  <c:v>21.923454</c:v>
                </c:pt>
                <c:pt idx="83392">
                  <c:v>21.919519999999999</c:v>
                </c:pt>
                <c:pt idx="83393">
                  <c:v>21.920793</c:v>
                </c:pt>
                <c:pt idx="83394">
                  <c:v>21.924524999999999</c:v>
                </c:pt>
                <c:pt idx="83395">
                  <c:v>21.924467</c:v>
                </c:pt>
                <c:pt idx="83396">
                  <c:v>21.927007</c:v>
                </c:pt>
                <c:pt idx="83397">
                  <c:v>21.926078</c:v>
                </c:pt>
                <c:pt idx="83398">
                  <c:v>21.923689</c:v>
                </c:pt>
                <c:pt idx="83399">
                  <c:v>21.925286</c:v>
                </c:pt>
                <c:pt idx="83400">
                  <c:v>21.924488</c:v>
                </c:pt>
                <c:pt idx="83401">
                  <c:v>21.919895</c:v>
                </c:pt>
                <c:pt idx="83402">
                  <c:v>21.919367000000001</c:v>
                </c:pt>
                <c:pt idx="83403">
                  <c:v>21.928902000000001</c:v>
                </c:pt>
                <c:pt idx="83404">
                  <c:v>21.932939000000001</c:v>
                </c:pt>
                <c:pt idx="83405">
                  <c:v>21.926553999999999</c:v>
                </c:pt>
                <c:pt idx="83406">
                  <c:v>21.929624</c:v>
                </c:pt>
                <c:pt idx="83407">
                  <c:v>21.933914999999999</c:v>
                </c:pt>
                <c:pt idx="83408">
                  <c:v>21.931135000000001</c:v>
                </c:pt>
                <c:pt idx="83409">
                  <c:v>21.935006000000001</c:v>
                </c:pt>
                <c:pt idx="83410">
                  <c:v>21.940920999999999</c:v>
                </c:pt>
                <c:pt idx="83411">
                  <c:v>21.93712</c:v>
                </c:pt>
                <c:pt idx="83412">
                  <c:v>21.932455999999998</c:v>
                </c:pt>
                <c:pt idx="83413">
                  <c:v>21.936225</c:v>
                </c:pt>
                <c:pt idx="83414">
                  <c:v>21.938683000000001</c:v>
                </c:pt>
                <c:pt idx="83415">
                  <c:v>21.936571000000001</c:v>
                </c:pt>
                <c:pt idx="83416">
                  <c:v>21.939609999999998</c:v>
                </c:pt>
                <c:pt idx="83417">
                  <c:v>21.942157000000002</c:v>
                </c:pt>
                <c:pt idx="83418">
                  <c:v>21.939765000000001</c:v>
                </c:pt>
                <c:pt idx="83419">
                  <c:v>21.941056</c:v>
                </c:pt>
                <c:pt idx="83420">
                  <c:v>21.942786999999999</c:v>
                </c:pt>
                <c:pt idx="83421">
                  <c:v>21.941289999999999</c:v>
                </c:pt>
                <c:pt idx="83422">
                  <c:v>21.940788999999999</c:v>
                </c:pt>
                <c:pt idx="83423">
                  <c:v>21.939762999999999</c:v>
                </c:pt>
                <c:pt idx="83424">
                  <c:v>21.935290999999999</c:v>
                </c:pt>
                <c:pt idx="83425">
                  <c:v>21.934173999999999</c:v>
                </c:pt>
                <c:pt idx="83426">
                  <c:v>21.937138999999998</c:v>
                </c:pt>
                <c:pt idx="83427">
                  <c:v>21.937065</c:v>
                </c:pt>
                <c:pt idx="83428">
                  <c:v>21.936606000000001</c:v>
                </c:pt>
                <c:pt idx="83429">
                  <c:v>21.939511</c:v>
                </c:pt>
                <c:pt idx="83430">
                  <c:v>21.938521000000001</c:v>
                </c:pt>
                <c:pt idx="83431">
                  <c:v>21.934338</c:v>
                </c:pt>
                <c:pt idx="83432">
                  <c:v>21.937294000000001</c:v>
                </c:pt>
                <c:pt idx="83433">
                  <c:v>21.939312000000001</c:v>
                </c:pt>
                <c:pt idx="83434">
                  <c:v>21.93507</c:v>
                </c:pt>
                <c:pt idx="83435">
                  <c:v>21.935922999999999</c:v>
                </c:pt>
                <c:pt idx="83436">
                  <c:v>21.937930999999999</c:v>
                </c:pt>
                <c:pt idx="83437">
                  <c:v>21.935162999999999</c:v>
                </c:pt>
                <c:pt idx="83438">
                  <c:v>21.936762999999999</c:v>
                </c:pt>
                <c:pt idx="83439">
                  <c:v>21.940045000000001</c:v>
                </c:pt>
                <c:pt idx="83440">
                  <c:v>21.938026000000001</c:v>
                </c:pt>
                <c:pt idx="83441">
                  <c:v>21.934828</c:v>
                </c:pt>
                <c:pt idx="83442">
                  <c:v>21.93628</c:v>
                </c:pt>
                <c:pt idx="83443">
                  <c:v>21.937745</c:v>
                </c:pt>
                <c:pt idx="83444">
                  <c:v>21.937801</c:v>
                </c:pt>
                <c:pt idx="83445">
                  <c:v>21.942332</c:v>
                </c:pt>
                <c:pt idx="83446">
                  <c:v>21.942072</c:v>
                </c:pt>
                <c:pt idx="83447">
                  <c:v>21.938590000000001</c:v>
                </c:pt>
                <c:pt idx="83448">
                  <c:v>21.942793999999999</c:v>
                </c:pt>
                <c:pt idx="83449">
                  <c:v>21.944067</c:v>
                </c:pt>
                <c:pt idx="83450">
                  <c:v>21.939916</c:v>
                </c:pt>
                <c:pt idx="83451">
                  <c:v>21.940266999999999</c:v>
                </c:pt>
                <c:pt idx="83452">
                  <c:v>21.944782</c:v>
                </c:pt>
                <c:pt idx="83453">
                  <c:v>21.946514000000001</c:v>
                </c:pt>
                <c:pt idx="83454">
                  <c:v>21.948101999999999</c:v>
                </c:pt>
                <c:pt idx="83455">
                  <c:v>21.946521000000001</c:v>
                </c:pt>
                <c:pt idx="83456">
                  <c:v>21.942429000000001</c:v>
                </c:pt>
                <c:pt idx="83457">
                  <c:v>21.944043000000001</c:v>
                </c:pt>
                <c:pt idx="83458">
                  <c:v>21.943987</c:v>
                </c:pt>
                <c:pt idx="83459">
                  <c:v>21.939228</c:v>
                </c:pt>
                <c:pt idx="83460">
                  <c:v>21.942088999999999</c:v>
                </c:pt>
                <c:pt idx="83461">
                  <c:v>21.945844999999998</c:v>
                </c:pt>
                <c:pt idx="83462">
                  <c:v>21.942350999999999</c:v>
                </c:pt>
                <c:pt idx="83463">
                  <c:v>21.942072</c:v>
                </c:pt>
                <c:pt idx="83464">
                  <c:v>21.942844999999998</c:v>
                </c:pt>
                <c:pt idx="83465">
                  <c:v>21.941238999999999</c:v>
                </c:pt>
                <c:pt idx="83466">
                  <c:v>21.944101</c:v>
                </c:pt>
                <c:pt idx="83467">
                  <c:v>21.946081</c:v>
                </c:pt>
                <c:pt idx="83468">
                  <c:v>21.943474999999999</c:v>
                </c:pt>
                <c:pt idx="83469">
                  <c:v>21.946303</c:v>
                </c:pt>
                <c:pt idx="83470">
                  <c:v>21.951736</c:v>
                </c:pt>
                <c:pt idx="83471">
                  <c:v>21.952538000000001</c:v>
                </c:pt>
                <c:pt idx="83472">
                  <c:v>21.956530999999998</c:v>
                </c:pt>
                <c:pt idx="83473">
                  <c:v>21.960097000000001</c:v>
                </c:pt>
                <c:pt idx="83474">
                  <c:v>21.953381</c:v>
                </c:pt>
                <c:pt idx="83475">
                  <c:v>21.948536000000001</c:v>
                </c:pt>
                <c:pt idx="83476">
                  <c:v>21.952957000000001</c:v>
                </c:pt>
                <c:pt idx="83477">
                  <c:v>21.953590999999999</c:v>
                </c:pt>
                <c:pt idx="83478">
                  <c:v>21.950382000000001</c:v>
                </c:pt>
                <c:pt idx="83479">
                  <c:v>21.950136000000001</c:v>
                </c:pt>
                <c:pt idx="83480">
                  <c:v>21.950693000000001</c:v>
                </c:pt>
                <c:pt idx="83481">
                  <c:v>21.948830000000001</c:v>
                </c:pt>
                <c:pt idx="83482">
                  <c:v>21.945073000000001</c:v>
                </c:pt>
                <c:pt idx="83483">
                  <c:v>21.945133999999999</c:v>
                </c:pt>
                <c:pt idx="83484">
                  <c:v>21.946193999999998</c:v>
                </c:pt>
                <c:pt idx="83485">
                  <c:v>21.946180999999999</c:v>
                </c:pt>
                <c:pt idx="83486">
                  <c:v>21.948739</c:v>
                </c:pt>
                <c:pt idx="83487">
                  <c:v>21.948248</c:v>
                </c:pt>
                <c:pt idx="83488">
                  <c:v>21.947227000000002</c:v>
                </c:pt>
                <c:pt idx="83489">
                  <c:v>21.951758000000002</c:v>
                </c:pt>
                <c:pt idx="83490">
                  <c:v>21.951599999999999</c:v>
                </c:pt>
                <c:pt idx="83491">
                  <c:v>21.944604000000002</c:v>
                </c:pt>
                <c:pt idx="83492">
                  <c:v>21.944814999999998</c:v>
                </c:pt>
                <c:pt idx="83493">
                  <c:v>21.947261000000001</c:v>
                </c:pt>
                <c:pt idx="83494">
                  <c:v>21.946621</c:v>
                </c:pt>
                <c:pt idx="83495">
                  <c:v>21.947067000000001</c:v>
                </c:pt>
                <c:pt idx="83496">
                  <c:v>21.948672999999999</c:v>
                </c:pt>
                <c:pt idx="83497">
                  <c:v>21.951038</c:v>
                </c:pt>
                <c:pt idx="83498">
                  <c:v>21.949669</c:v>
                </c:pt>
                <c:pt idx="83499">
                  <c:v>21.948957</c:v>
                </c:pt>
                <c:pt idx="83500">
                  <c:v>21.953827</c:v>
                </c:pt>
                <c:pt idx="83501">
                  <c:v>21.953120999999999</c:v>
                </c:pt>
                <c:pt idx="83502">
                  <c:v>21.950877999999999</c:v>
                </c:pt>
                <c:pt idx="83503">
                  <c:v>21.954476</c:v>
                </c:pt>
                <c:pt idx="83504">
                  <c:v>21.955639000000001</c:v>
                </c:pt>
                <c:pt idx="83505">
                  <c:v>21.952582</c:v>
                </c:pt>
                <c:pt idx="83506">
                  <c:v>21.955418999999999</c:v>
                </c:pt>
                <c:pt idx="83507">
                  <c:v>21.957868999999999</c:v>
                </c:pt>
                <c:pt idx="83508">
                  <c:v>21.955863000000001</c:v>
                </c:pt>
                <c:pt idx="83509">
                  <c:v>21.956002999999999</c:v>
                </c:pt>
                <c:pt idx="83510">
                  <c:v>21.956524999999999</c:v>
                </c:pt>
                <c:pt idx="83511">
                  <c:v>21.956271999999998</c:v>
                </c:pt>
                <c:pt idx="83512">
                  <c:v>21.958480000000002</c:v>
                </c:pt>
                <c:pt idx="83513">
                  <c:v>21.959268999999999</c:v>
                </c:pt>
                <c:pt idx="83514">
                  <c:v>21.954705000000001</c:v>
                </c:pt>
                <c:pt idx="83515">
                  <c:v>21.951302999999999</c:v>
                </c:pt>
                <c:pt idx="83516">
                  <c:v>21.953548999999999</c:v>
                </c:pt>
                <c:pt idx="83517">
                  <c:v>21.955791000000001</c:v>
                </c:pt>
                <c:pt idx="83518">
                  <c:v>21.955131999999999</c:v>
                </c:pt>
                <c:pt idx="83519">
                  <c:v>21.952842</c:v>
                </c:pt>
                <c:pt idx="83520">
                  <c:v>21.949648</c:v>
                </c:pt>
                <c:pt idx="83521">
                  <c:v>21.951526999999999</c:v>
                </c:pt>
                <c:pt idx="83522">
                  <c:v>21.956648999999999</c:v>
                </c:pt>
                <c:pt idx="83523">
                  <c:v>21.955404999999999</c:v>
                </c:pt>
                <c:pt idx="83524">
                  <c:v>21.952940999999999</c:v>
                </c:pt>
                <c:pt idx="83525">
                  <c:v>21.959489999999999</c:v>
                </c:pt>
                <c:pt idx="83526">
                  <c:v>21.961784999999999</c:v>
                </c:pt>
                <c:pt idx="83527">
                  <c:v>21.955385</c:v>
                </c:pt>
                <c:pt idx="83528">
                  <c:v>21.95843</c:v>
                </c:pt>
                <c:pt idx="83529">
                  <c:v>21.962494</c:v>
                </c:pt>
                <c:pt idx="83530">
                  <c:v>21.956005000000001</c:v>
                </c:pt>
                <c:pt idx="83531">
                  <c:v>21.954806999999999</c:v>
                </c:pt>
                <c:pt idx="83532">
                  <c:v>21.962014</c:v>
                </c:pt>
                <c:pt idx="83533">
                  <c:v>21.961413</c:v>
                </c:pt>
                <c:pt idx="83534">
                  <c:v>21.960943</c:v>
                </c:pt>
                <c:pt idx="83535">
                  <c:v>21.964542999999999</c:v>
                </c:pt>
                <c:pt idx="83536">
                  <c:v>21.960583</c:v>
                </c:pt>
                <c:pt idx="83537">
                  <c:v>21.960581999999999</c:v>
                </c:pt>
                <c:pt idx="83538">
                  <c:v>21.965095000000002</c:v>
                </c:pt>
                <c:pt idx="83539">
                  <c:v>21.960511</c:v>
                </c:pt>
                <c:pt idx="83540">
                  <c:v>21.959797999999999</c:v>
                </c:pt>
                <c:pt idx="83541">
                  <c:v>21.963298000000002</c:v>
                </c:pt>
                <c:pt idx="83542">
                  <c:v>21.957861000000001</c:v>
                </c:pt>
                <c:pt idx="83543">
                  <c:v>21.95627</c:v>
                </c:pt>
                <c:pt idx="83544">
                  <c:v>21.962883000000001</c:v>
                </c:pt>
                <c:pt idx="83545">
                  <c:v>21.96519</c:v>
                </c:pt>
                <c:pt idx="83546">
                  <c:v>21.961226</c:v>
                </c:pt>
                <c:pt idx="83547">
                  <c:v>21.957156999999999</c:v>
                </c:pt>
                <c:pt idx="83548">
                  <c:v>21.958690000000001</c:v>
                </c:pt>
                <c:pt idx="83549">
                  <c:v>21.961138999999999</c:v>
                </c:pt>
                <c:pt idx="83550">
                  <c:v>21.959796999999998</c:v>
                </c:pt>
                <c:pt idx="83551">
                  <c:v>21.959267000000001</c:v>
                </c:pt>
                <c:pt idx="83552">
                  <c:v>21.959385999999999</c:v>
                </c:pt>
                <c:pt idx="83553">
                  <c:v>21.959098999999998</c:v>
                </c:pt>
                <c:pt idx="83554">
                  <c:v>21.963425000000001</c:v>
                </c:pt>
                <c:pt idx="83555">
                  <c:v>21.966992000000001</c:v>
                </c:pt>
                <c:pt idx="83556">
                  <c:v>21.965184000000001</c:v>
                </c:pt>
                <c:pt idx="83557">
                  <c:v>21.967054000000001</c:v>
                </c:pt>
                <c:pt idx="83558">
                  <c:v>21.969767000000001</c:v>
                </c:pt>
                <c:pt idx="83559">
                  <c:v>21.969971000000001</c:v>
                </c:pt>
                <c:pt idx="83560">
                  <c:v>21.972325000000001</c:v>
                </c:pt>
                <c:pt idx="83561">
                  <c:v>21.970610000000001</c:v>
                </c:pt>
                <c:pt idx="83562">
                  <c:v>21.966805999999998</c:v>
                </c:pt>
                <c:pt idx="83563">
                  <c:v>21.967348000000001</c:v>
                </c:pt>
                <c:pt idx="83564">
                  <c:v>21.969809000000001</c:v>
                </c:pt>
                <c:pt idx="83565">
                  <c:v>21.969795000000001</c:v>
                </c:pt>
                <c:pt idx="83566">
                  <c:v>21.967203999999999</c:v>
                </c:pt>
                <c:pt idx="83567">
                  <c:v>21.964748</c:v>
                </c:pt>
                <c:pt idx="83568">
                  <c:v>21.964428999999999</c:v>
                </c:pt>
                <c:pt idx="83569">
                  <c:v>21.96331</c:v>
                </c:pt>
                <c:pt idx="83570">
                  <c:v>21.964062999999999</c:v>
                </c:pt>
                <c:pt idx="83571">
                  <c:v>21.967158999999999</c:v>
                </c:pt>
                <c:pt idx="83572">
                  <c:v>21.964265000000001</c:v>
                </c:pt>
                <c:pt idx="83573">
                  <c:v>21.960698000000001</c:v>
                </c:pt>
                <c:pt idx="83574">
                  <c:v>21.963463999999998</c:v>
                </c:pt>
                <c:pt idx="83575">
                  <c:v>21.966175</c:v>
                </c:pt>
                <c:pt idx="83576">
                  <c:v>21.965716</c:v>
                </c:pt>
                <c:pt idx="83577">
                  <c:v>21.967358999999998</c:v>
                </c:pt>
                <c:pt idx="83578">
                  <c:v>21.969839</c:v>
                </c:pt>
                <c:pt idx="83579">
                  <c:v>21.970296000000001</c:v>
                </c:pt>
                <c:pt idx="83580">
                  <c:v>21.970737</c:v>
                </c:pt>
                <c:pt idx="83581">
                  <c:v>21.970264</c:v>
                </c:pt>
                <c:pt idx="83582">
                  <c:v>21.971398000000001</c:v>
                </c:pt>
                <c:pt idx="83583">
                  <c:v>21.973341999999999</c:v>
                </c:pt>
                <c:pt idx="83584">
                  <c:v>21.973199999999999</c:v>
                </c:pt>
                <c:pt idx="83585">
                  <c:v>21.970970000000001</c:v>
                </c:pt>
                <c:pt idx="83586">
                  <c:v>21.968616000000001</c:v>
                </c:pt>
                <c:pt idx="83587">
                  <c:v>21.970461</c:v>
                </c:pt>
                <c:pt idx="83588">
                  <c:v>21.972560000000001</c:v>
                </c:pt>
                <c:pt idx="83589">
                  <c:v>21.969237</c:v>
                </c:pt>
                <c:pt idx="83590">
                  <c:v>21.965489000000002</c:v>
                </c:pt>
                <c:pt idx="83591">
                  <c:v>21.964721999999998</c:v>
                </c:pt>
                <c:pt idx="83592">
                  <c:v>21.96482</c:v>
                </c:pt>
                <c:pt idx="83593">
                  <c:v>21.963949</c:v>
                </c:pt>
                <c:pt idx="83594">
                  <c:v>21.965799000000001</c:v>
                </c:pt>
                <c:pt idx="83595">
                  <c:v>21.969017999999998</c:v>
                </c:pt>
                <c:pt idx="83596">
                  <c:v>21.968796999999999</c:v>
                </c:pt>
                <c:pt idx="83597">
                  <c:v>21.970644</c:v>
                </c:pt>
                <c:pt idx="83598">
                  <c:v>21.972487000000001</c:v>
                </c:pt>
                <c:pt idx="83599">
                  <c:v>21.969125999999999</c:v>
                </c:pt>
                <c:pt idx="83600">
                  <c:v>21.968539</c:v>
                </c:pt>
                <c:pt idx="83601">
                  <c:v>21.971077999999999</c:v>
                </c:pt>
                <c:pt idx="83602">
                  <c:v>21.970116999999998</c:v>
                </c:pt>
                <c:pt idx="83603">
                  <c:v>21.970427000000001</c:v>
                </c:pt>
                <c:pt idx="83604">
                  <c:v>21.971178999999999</c:v>
                </c:pt>
                <c:pt idx="83605">
                  <c:v>21.969939</c:v>
                </c:pt>
                <c:pt idx="83606">
                  <c:v>21.971397</c:v>
                </c:pt>
                <c:pt idx="83607">
                  <c:v>21.972299</c:v>
                </c:pt>
                <c:pt idx="83608">
                  <c:v>21.972398999999999</c:v>
                </c:pt>
                <c:pt idx="83609">
                  <c:v>21.970472000000001</c:v>
                </c:pt>
                <c:pt idx="83610">
                  <c:v>21.970089000000002</c:v>
                </c:pt>
                <c:pt idx="83611">
                  <c:v>21.976042</c:v>
                </c:pt>
                <c:pt idx="83612">
                  <c:v>21.975417</c:v>
                </c:pt>
                <c:pt idx="83613">
                  <c:v>21.967554</c:v>
                </c:pt>
                <c:pt idx="83614">
                  <c:v>21.969954999999999</c:v>
                </c:pt>
                <c:pt idx="83615">
                  <c:v>21.975653000000001</c:v>
                </c:pt>
                <c:pt idx="83616">
                  <c:v>21.977366</c:v>
                </c:pt>
                <c:pt idx="83617">
                  <c:v>21.977349</c:v>
                </c:pt>
                <c:pt idx="83618">
                  <c:v>21.978469</c:v>
                </c:pt>
                <c:pt idx="83619">
                  <c:v>21.979416000000001</c:v>
                </c:pt>
                <c:pt idx="83620">
                  <c:v>21.976873999999999</c:v>
                </c:pt>
                <c:pt idx="83621">
                  <c:v>21.977762999999999</c:v>
                </c:pt>
                <c:pt idx="83622">
                  <c:v>21.980359</c:v>
                </c:pt>
                <c:pt idx="83623">
                  <c:v>21.980063000000001</c:v>
                </c:pt>
                <c:pt idx="83624">
                  <c:v>21.980843</c:v>
                </c:pt>
                <c:pt idx="83625">
                  <c:v>21.983419000000001</c:v>
                </c:pt>
                <c:pt idx="83626">
                  <c:v>21.98273</c:v>
                </c:pt>
                <c:pt idx="83627">
                  <c:v>21.978715999999999</c:v>
                </c:pt>
                <c:pt idx="83628">
                  <c:v>21.976474</c:v>
                </c:pt>
                <c:pt idx="83629">
                  <c:v>21.975470000000001</c:v>
                </c:pt>
                <c:pt idx="83630">
                  <c:v>21.974912</c:v>
                </c:pt>
                <c:pt idx="83631">
                  <c:v>21.979292999999998</c:v>
                </c:pt>
                <c:pt idx="83632">
                  <c:v>21.983094999999999</c:v>
                </c:pt>
                <c:pt idx="83633">
                  <c:v>21.980315000000001</c:v>
                </c:pt>
                <c:pt idx="83634">
                  <c:v>21.979475999999998</c:v>
                </c:pt>
                <c:pt idx="83635">
                  <c:v>21.979838999999998</c:v>
                </c:pt>
                <c:pt idx="83636">
                  <c:v>21.979872</c:v>
                </c:pt>
                <c:pt idx="83637">
                  <c:v>21.982669999999999</c:v>
                </c:pt>
                <c:pt idx="83638">
                  <c:v>21.982082999999999</c:v>
                </c:pt>
                <c:pt idx="83639">
                  <c:v>21.978777999999998</c:v>
                </c:pt>
                <c:pt idx="83640">
                  <c:v>21.979634000000001</c:v>
                </c:pt>
                <c:pt idx="83641">
                  <c:v>21.979638999999999</c:v>
                </c:pt>
                <c:pt idx="83642">
                  <c:v>21.979189999999999</c:v>
                </c:pt>
                <c:pt idx="83643">
                  <c:v>21.978106</c:v>
                </c:pt>
                <c:pt idx="83644">
                  <c:v>21.977105999999999</c:v>
                </c:pt>
                <c:pt idx="83645">
                  <c:v>21.977820000000001</c:v>
                </c:pt>
                <c:pt idx="83646">
                  <c:v>21.976451999999998</c:v>
                </c:pt>
                <c:pt idx="83647">
                  <c:v>21.977485000000001</c:v>
                </c:pt>
                <c:pt idx="83648">
                  <c:v>21.982033000000001</c:v>
                </c:pt>
                <c:pt idx="83649">
                  <c:v>21.979217999999999</c:v>
                </c:pt>
                <c:pt idx="83650">
                  <c:v>21.974793999999999</c:v>
                </c:pt>
                <c:pt idx="83651">
                  <c:v>21.977226000000002</c:v>
                </c:pt>
                <c:pt idx="83652">
                  <c:v>21.980599999999999</c:v>
                </c:pt>
                <c:pt idx="83653">
                  <c:v>21.976735999999999</c:v>
                </c:pt>
                <c:pt idx="83654">
                  <c:v>21.973755000000001</c:v>
                </c:pt>
                <c:pt idx="83655">
                  <c:v>21.975068</c:v>
                </c:pt>
                <c:pt idx="83656">
                  <c:v>21.974036000000002</c:v>
                </c:pt>
                <c:pt idx="83657">
                  <c:v>21.972435999999998</c:v>
                </c:pt>
                <c:pt idx="83658">
                  <c:v>21.972560999999999</c:v>
                </c:pt>
                <c:pt idx="83659">
                  <c:v>21.973126000000001</c:v>
                </c:pt>
                <c:pt idx="83660">
                  <c:v>21.973144999999999</c:v>
                </c:pt>
                <c:pt idx="83661">
                  <c:v>21.975066999999999</c:v>
                </c:pt>
                <c:pt idx="83662">
                  <c:v>21.980481999999999</c:v>
                </c:pt>
                <c:pt idx="83663">
                  <c:v>21.980233999999999</c:v>
                </c:pt>
                <c:pt idx="83664">
                  <c:v>21.979068999999999</c:v>
                </c:pt>
                <c:pt idx="83665">
                  <c:v>21.982924000000001</c:v>
                </c:pt>
                <c:pt idx="83666">
                  <c:v>21.982503000000001</c:v>
                </c:pt>
                <c:pt idx="83667">
                  <c:v>21.979796</c:v>
                </c:pt>
                <c:pt idx="83668">
                  <c:v>21.980848999999999</c:v>
                </c:pt>
                <c:pt idx="83669">
                  <c:v>21.980447000000002</c:v>
                </c:pt>
                <c:pt idx="83670">
                  <c:v>21.980951999999998</c:v>
                </c:pt>
                <c:pt idx="83671">
                  <c:v>21.985748999999998</c:v>
                </c:pt>
                <c:pt idx="83672">
                  <c:v>21.987894000000001</c:v>
                </c:pt>
                <c:pt idx="83673">
                  <c:v>21.985581</c:v>
                </c:pt>
                <c:pt idx="83674">
                  <c:v>21.982196999999999</c:v>
                </c:pt>
                <c:pt idx="83675">
                  <c:v>21.983274999999999</c:v>
                </c:pt>
                <c:pt idx="83676">
                  <c:v>21.986632</c:v>
                </c:pt>
                <c:pt idx="83677">
                  <c:v>21.988748000000001</c:v>
                </c:pt>
                <c:pt idx="83678">
                  <c:v>21.990939999999998</c:v>
                </c:pt>
                <c:pt idx="83679">
                  <c:v>21.989982999999999</c:v>
                </c:pt>
                <c:pt idx="83680">
                  <c:v>21.986727999999999</c:v>
                </c:pt>
                <c:pt idx="83681">
                  <c:v>21.987141999999999</c:v>
                </c:pt>
                <c:pt idx="83682">
                  <c:v>21.990960999999999</c:v>
                </c:pt>
                <c:pt idx="83683">
                  <c:v>21.991304</c:v>
                </c:pt>
                <c:pt idx="83684">
                  <c:v>21.990273999999999</c:v>
                </c:pt>
                <c:pt idx="83685">
                  <c:v>21.989709000000001</c:v>
                </c:pt>
                <c:pt idx="83686">
                  <c:v>21.986782000000002</c:v>
                </c:pt>
                <c:pt idx="83687">
                  <c:v>21.985849999999999</c:v>
                </c:pt>
                <c:pt idx="83688">
                  <c:v>21.988299999999999</c:v>
                </c:pt>
                <c:pt idx="83689">
                  <c:v>21.989148</c:v>
                </c:pt>
                <c:pt idx="83690">
                  <c:v>21.988292000000001</c:v>
                </c:pt>
                <c:pt idx="83691">
                  <c:v>21.988195000000001</c:v>
                </c:pt>
                <c:pt idx="83692">
                  <c:v>21.988644000000001</c:v>
                </c:pt>
                <c:pt idx="83693">
                  <c:v>21.98874</c:v>
                </c:pt>
                <c:pt idx="83694">
                  <c:v>21.991163</c:v>
                </c:pt>
                <c:pt idx="83695">
                  <c:v>21.990995999999999</c:v>
                </c:pt>
                <c:pt idx="83696">
                  <c:v>21.985942999999999</c:v>
                </c:pt>
                <c:pt idx="83697">
                  <c:v>21.986253999999999</c:v>
                </c:pt>
                <c:pt idx="83698">
                  <c:v>21.992152000000001</c:v>
                </c:pt>
                <c:pt idx="83699">
                  <c:v>21.992450000000002</c:v>
                </c:pt>
                <c:pt idx="83700">
                  <c:v>21.989727999999999</c:v>
                </c:pt>
                <c:pt idx="83701">
                  <c:v>21.988371000000001</c:v>
                </c:pt>
                <c:pt idx="83702">
                  <c:v>21.986453000000001</c:v>
                </c:pt>
                <c:pt idx="83703">
                  <c:v>21.988520999999999</c:v>
                </c:pt>
                <c:pt idx="83704">
                  <c:v>21.994292000000002</c:v>
                </c:pt>
                <c:pt idx="83705">
                  <c:v>21.9937</c:v>
                </c:pt>
                <c:pt idx="83706">
                  <c:v>21.994043999999999</c:v>
                </c:pt>
                <c:pt idx="83707">
                  <c:v>21.998514</c:v>
                </c:pt>
                <c:pt idx="83708">
                  <c:v>21.996718999999999</c:v>
                </c:pt>
                <c:pt idx="83709">
                  <c:v>21.995678000000002</c:v>
                </c:pt>
                <c:pt idx="83710">
                  <c:v>21.997755000000002</c:v>
                </c:pt>
                <c:pt idx="83711">
                  <c:v>21.994368000000001</c:v>
                </c:pt>
                <c:pt idx="83712">
                  <c:v>21.993338999999999</c:v>
                </c:pt>
                <c:pt idx="83713">
                  <c:v>21.995449000000001</c:v>
                </c:pt>
                <c:pt idx="83714">
                  <c:v>21.992370999999999</c:v>
                </c:pt>
                <c:pt idx="83715">
                  <c:v>21.992761000000002</c:v>
                </c:pt>
                <c:pt idx="83716">
                  <c:v>21.998272</c:v>
                </c:pt>
                <c:pt idx="83717">
                  <c:v>21.998642</c:v>
                </c:pt>
                <c:pt idx="83718">
                  <c:v>21.997374000000001</c:v>
                </c:pt>
                <c:pt idx="83719">
                  <c:v>21.997268999999999</c:v>
                </c:pt>
                <c:pt idx="83720">
                  <c:v>21.995615999999998</c:v>
                </c:pt>
                <c:pt idx="83721">
                  <c:v>21.995563000000001</c:v>
                </c:pt>
                <c:pt idx="83722">
                  <c:v>21.996708999999999</c:v>
                </c:pt>
                <c:pt idx="83723">
                  <c:v>21.996373999999999</c:v>
                </c:pt>
                <c:pt idx="83724">
                  <c:v>21.993459000000001</c:v>
                </c:pt>
                <c:pt idx="83725">
                  <c:v>21.992111999999999</c:v>
                </c:pt>
                <c:pt idx="83726">
                  <c:v>21.997949999999999</c:v>
                </c:pt>
                <c:pt idx="83727">
                  <c:v>22.001079000000001</c:v>
                </c:pt>
                <c:pt idx="83728">
                  <c:v>21.997226000000001</c:v>
                </c:pt>
                <c:pt idx="83729">
                  <c:v>21.996732999999999</c:v>
                </c:pt>
                <c:pt idx="83730">
                  <c:v>21.999997</c:v>
                </c:pt>
                <c:pt idx="83731">
                  <c:v>22.000122000000001</c:v>
                </c:pt>
                <c:pt idx="83732">
                  <c:v>21.998116</c:v>
                </c:pt>
                <c:pt idx="83733">
                  <c:v>21.999704999999999</c:v>
                </c:pt>
                <c:pt idx="83734">
                  <c:v>22.002682</c:v>
                </c:pt>
                <c:pt idx="83735">
                  <c:v>22.003081000000002</c:v>
                </c:pt>
                <c:pt idx="83736">
                  <c:v>22.004740999999999</c:v>
                </c:pt>
                <c:pt idx="83737">
                  <c:v>22.001031999999999</c:v>
                </c:pt>
                <c:pt idx="83738">
                  <c:v>21.996838</c:v>
                </c:pt>
                <c:pt idx="83739">
                  <c:v>21.999267</c:v>
                </c:pt>
                <c:pt idx="83740">
                  <c:v>21.996687000000001</c:v>
                </c:pt>
                <c:pt idx="83741">
                  <c:v>21.995342000000001</c:v>
                </c:pt>
                <c:pt idx="83742">
                  <c:v>22.000885</c:v>
                </c:pt>
                <c:pt idx="83743">
                  <c:v>21.998146999999999</c:v>
                </c:pt>
                <c:pt idx="83744">
                  <c:v>21.996642999999999</c:v>
                </c:pt>
                <c:pt idx="83745">
                  <c:v>22.003332</c:v>
                </c:pt>
                <c:pt idx="83746">
                  <c:v>22.000826</c:v>
                </c:pt>
                <c:pt idx="83747">
                  <c:v>21.994440999999998</c:v>
                </c:pt>
                <c:pt idx="83748">
                  <c:v>21.997322</c:v>
                </c:pt>
                <c:pt idx="83749">
                  <c:v>22.002621999999999</c:v>
                </c:pt>
                <c:pt idx="83750">
                  <c:v>22.003865000000001</c:v>
                </c:pt>
                <c:pt idx="83751">
                  <c:v>21.999898000000002</c:v>
                </c:pt>
                <c:pt idx="83752">
                  <c:v>21.996452999999999</c:v>
                </c:pt>
                <c:pt idx="83753">
                  <c:v>21.997157999999999</c:v>
                </c:pt>
                <c:pt idx="83754">
                  <c:v>22.000077000000001</c:v>
                </c:pt>
                <c:pt idx="83755">
                  <c:v>22.004249000000002</c:v>
                </c:pt>
                <c:pt idx="83756">
                  <c:v>22.003496999999999</c:v>
                </c:pt>
                <c:pt idx="83757">
                  <c:v>21.998887</c:v>
                </c:pt>
                <c:pt idx="83758">
                  <c:v>21.999692</c:v>
                </c:pt>
                <c:pt idx="83759">
                  <c:v>22.000456</c:v>
                </c:pt>
                <c:pt idx="83760">
                  <c:v>21.997675999999998</c:v>
                </c:pt>
                <c:pt idx="83761">
                  <c:v>21.996179000000001</c:v>
                </c:pt>
                <c:pt idx="83762">
                  <c:v>21.998958999999999</c:v>
                </c:pt>
                <c:pt idx="83763">
                  <c:v>22.001657000000002</c:v>
                </c:pt>
                <c:pt idx="83764">
                  <c:v>22.000886999999999</c:v>
                </c:pt>
                <c:pt idx="83765">
                  <c:v>22.003215999999998</c:v>
                </c:pt>
                <c:pt idx="83766">
                  <c:v>22.004594999999998</c:v>
                </c:pt>
                <c:pt idx="83767">
                  <c:v>22.002063</c:v>
                </c:pt>
                <c:pt idx="83768">
                  <c:v>22.001145000000001</c:v>
                </c:pt>
                <c:pt idx="83769">
                  <c:v>22.002141999999999</c:v>
                </c:pt>
                <c:pt idx="83770">
                  <c:v>22.008244000000001</c:v>
                </c:pt>
                <c:pt idx="83771">
                  <c:v>22.007961999999999</c:v>
                </c:pt>
                <c:pt idx="83772">
                  <c:v>22.001624</c:v>
                </c:pt>
                <c:pt idx="83773">
                  <c:v>22.000502999999998</c:v>
                </c:pt>
                <c:pt idx="83774">
                  <c:v>22.001308000000002</c:v>
                </c:pt>
                <c:pt idx="83775">
                  <c:v>22.002804000000001</c:v>
                </c:pt>
                <c:pt idx="83776">
                  <c:v>22.005216999999998</c:v>
                </c:pt>
                <c:pt idx="83777">
                  <c:v>22.004553999999999</c:v>
                </c:pt>
                <c:pt idx="83778">
                  <c:v>22.003924000000001</c:v>
                </c:pt>
                <c:pt idx="83779">
                  <c:v>22.005036</c:v>
                </c:pt>
                <c:pt idx="83780">
                  <c:v>22.001360999999999</c:v>
                </c:pt>
                <c:pt idx="83781">
                  <c:v>22.000254999999999</c:v>
                </c:pt>
                <c:pt idx="83782">
                  <c:v>22.005835000000001</c:v>
                </c:pt>
                <c:pt idx="83783">
                  <c:v>22.007442999999999</c:v>
                </c:pt>
                <c:pt idx="83784">
                  <c:v>22.005631000000001</c:v>
                </c:pt>
                <c:pt idx="83785">
                  <c:v>22.004155000000001</c:v>
                </c:pt>
                <c:pt idx="83786">
                  <c:v>22.002379000000001</c:v>
                </c:pt>
                <c:pt idx="83787">
                  <c:v>22.005586000000001</c:v>
                </c:pt>
                <c:pt idx="83788">
                  <c:v>22.008427000000001</c:v>
                </c:pt>
                <c:pt idx="83789">
                  <c:v>22.010981000000001</c:v>
                </c:pt>
                <c:pt idx="83790">
                  <c:v>22.01671</c:v>
                </c:pt>
                <c:pt idx="83791">
                  <c:v>22.017346</c:v>
                </c:pt>
                <c:pt idx="83792">
                  <c:v>22.018837000000001</c:v>
                </c:pt>
                <c:pt idx="83793">
                  <c:v>22.021795999999998</c:v>
                </c:pt>
                <c:pt idx="83794">
                  <c:v>22.020757</c:v>
                </c:pt>
                <c:pt idx="83795">
                  <c:v>22.020492000000001</c:v>
                </c:pt>
                <c:pt idx="83796">
                  <c:v>22.022838</c:v>
                </c:pt>
                <c:pt idx="83797">
                  <c:v>22.023917999999998</c:v>
                </c:pt>
                <c:pt idx="83798">
                  <c:v>22.022613</c:v>
                </c:pt>
                <c:pt idx="83799">
                  <c:v>22.021118000000001</c:v>
                </c:pt>
                <c:pt idx="83800">
                  <c:v>22.022635000000001</c:v>
                </c:pt>
                <c:pt idx="83801">
                  <c:v>22.023387</c:v>
                </c:pt>
                <c:pt idx="83802">
                  <c:v>22.017733</c:v>
                </c:pt>
                <c:pt idx="83803">
                  <c:v>22.015394000000001</c:v>
                </c:pt>
                <c:pt idx="83804">
                  <c:v>22.020699</c:v>
                </c:pt>
                <c:pt idx="83805">
                  <c:v>22.021228000000001</c:v>
                </c:pt>
                <c:pt idx="83806">
                  <c:v>22.019314999999999</c:v>
                </c:pt>
                <c:pt idx="83807">
                  <c:v>22.018447999999999</c:v>
                </c:pt>
                <c:pt idx="83808">
                  <c:v>22.015567999999998</c:v>
                </c:pt>
                <c:pt idx="83809">
                  <c:v>22.015003</c:v>
                </c:pt>
                <c:pt idx="83810">
                  <c:v>22.015419000000001</c:v>
                </c:pt>
                <c:pt idx="83811">
                  <c:v>22.013342000000002</c:v>
                </c:pt>
                <c:pt idx="83812">
                  <c:v>22.011585</c:v>
                </c:pt>
                <c:pt idx="83813">
                  <c:v>22.013679</c:v>
                </c:pt>
                <c:pt idx="83814">
                  <c:v>22.014807999999999</c:v>
                </c:pt>
                <c:pt idx="83815">
                  <c:v>22.014948</c:v>
                </c:pt>
                <c:pt idx="83816">
                  <c:v>22.016908999999998</c:v>
                </c:pt>
                <c:pt idx="83817">
                  <c:v>22.015225999999998</c:v>
                </c:pt>
                <c:pt idx="83818">
                  <c:v>22.010565</c:v>
                </c:pt>
                <c:pt idx="83819">
                  <c:v>22.010313</c:v>
                </c:pt>
                <c:pt idx="83820">
                  <c:v>22.014527999999999</c:v>
                </c:pt>
                <c:pt idx="83821">
                  <c:v>22.014443</c:v>
                </c:pt>
                <c:pt idx="83822">
                  <c:v>22.010206</c:v>
                </c:pt>
                <c:pt idx="83823">
                  <c:v>22.010714</c:v>
                </c:pt>
                <c:pt idx="83824">
                  <c:v>22.013204999999999</c:v>
                </c:pt>
                <c:pt idx="83825">
                  <c:v>22.011258999999999</c:v>
                </c:pt>
                <c:pt idx="83826">
                  <c:v>22.011272999999999</c:v>
                </c:pt>
                <c:pt idx="83827">
                  <c:v>22.013131999999999</c:v>
                </c:pt>
                <c:pt idx="83828">
                  <c:v>22.014212000000001</c:v>
                </c:pt>
                <c:pt idx="83829">
                  <c:v>22.015785000000001</c:v>
                </c:pt>
                <c:pt idx="83830">
                  <c:v>22.016083999999999</c:v>
                </c:pt>
                <c:pt idx="83831">
                  <c:v>22.014817000000001</c:v>
                </c:pt>
                <c:pt idx="83832">
                  <c:v>22.013427</c:v>
                </c:pt>
                <c:pt idx="83833">
                  <c:v>22.011081999999998</c:v>
                </c:pt>
                <c:pt idx="83834">
                  <c:v>22.012073000000001</c:v>
                </c:pt>
                <c:pt idx="83835">
                  <c:v>22.017035</c:v>
                </c:pt>
                <c:pt idx="83836">
                  <c:v>22.014184</c:v>
                </c:pt>
                <c:pt idx="83837">
                  <c:v>22.011619</c:v>
                </c:pt>
                <c:pt idx="83838">
                  <c:v>22.018476</c:v>
                </c:pt>
                <c:pt idx="83839">
                  <c:v>22.020374</c:v>
                </c:pt>
                <c:pt idx="83840">
                  <c:v>22.018272</c:v>
                </c:pt>
                <c:pt idx="83841">
                  <c:v>22.020163</c:v>
                </c:pt>
                <c:pt idx="83842">
                  <c:v>22.021795000000001</c:v>
                </c:pt>
                <c:pt idx="83843">
                  <c:v>22.020712</c:v>
                </c:pt>
                <c:pt idx="83844">
                  <c:v>22.018581000000001</c:v>
                </c:pt>
                <c:pt idx="83845">
                  <c:v>22.020130000000002</c:v>
                </c:pt>
                <c:pt idx="83846">
                  <c:v>22.02064</c:v>
                </c:pt>
                <c:pt idx="83847">
                  <c:v>22.014251000000002</c:v>
                </c:pt>
                <c:pt idx="83848">
                  <c:v>22.015191999999999</c:v>
                </c:pt>
                <c:pt idx="83849">
                  <c:v>22.022846999999999</c:v>
                </c:pt>
                <c:pt idx="83850">
                  <c:v>22.025734</c:v>
                </c:pt>
                <c:pt idx="83851">
                  <c:v>22.027073999999999</c:v>
                </c:pt>
                <c:pt idx="83852">
                  <c:v>22.031008</c:v>
                </c:pt>
                <c:pt idx="83853">
                  <c:v>22.035098000000001</c:v>
                </c:pt>
                <c:pt idx="83854">
                  <c:v>22.034026999999998</c:v>
                </c:pt>
                <c:pt idx="83855">
                  <c:v>22.033588000000002</c:v>
                </c:pt>
                <c:pt idx="83856">
                  <c:v>22.035615</c:v>
                </c:pt>
                <c:pt idx="83857">
                  <c:v>22.029671</c:v>
                </c:pt>
                <c:pt idx="83858">
                  <c:v>22.025880000000001</c:v>
                </c:pt>
                <c:pt idx="83859">
                  <c:v>22.030488999999999</c:v>
                </c:pt>
                <c:pt idx="83860">
                  <c:v>22.029619</c:v>
                </c:pt>
                <c:pt idx="83861">
                  <c:v>22.020589999999999</c:v>
                </c:pt>
                <c:pt idx="83862">
                  <c:v>22.019601999999999</c:v>
                </c:pt>
                <c:pt idx="83863">
                  <c:v>22.026681</c:v>
                </c:pt>
                <c:pt idx="83864">
                  <c:v>22.026921999999999</c:v>
                </c:pt>
                <c:pt idx="83865">
                  <c:v>22.025663000000002</c:v>
                </c:pt>
                <c:pt idx="83866">
                  <c:v>22.027871000000001</c:v>
                </c:pt>
                <c:pt idx="83867">
                  <c:v>22.026561000000001</c:v>
                </c:pt>
                <c:pt idx="83868">
                  <c:v>22.025649000000001</c:v>
                </c:pt>
                <c:pt idx="83869">
                  <c:v>22.027502999999999</c:v>
                </c:pt>
                <c:pt idx="83870">
                  <c:v>22.027189</c:v>
                </c:pt>
                <c:pt idx="83871">
                  <c:v>22.025843999999999</c:v>
                </c:pt>
                <c:pt idx="83872">
                  <c:v>22.024000999999998</c:v>
                </c:pt>
                <c:pt idx="83873">
                  <c:v>22.023229000000001</c:v>
                </c:pt>
                <c:pt idx="83874">
                  <c:v>22.022725999999999</c:v>
                </c:pt>
                <c:pt idx="83875">
                  <c:v>22.021083999999998</c:v>
                </c:pt>
                <c:pt idx="83876">
                  <c:v>22.022514999999999</c:v>
                </c:pt>
                <c:pt idx="83877">
                  <c:v>22.025493999999998</c:v>
                </c:pt>
                <c:pt idx="83878">
                  <c:v>22.024754999999999</c:v>
                </c:pt>
                <c:pt idx="83879">
                  <c:v>22.023121</c:v>
                </c:pt>
                <c:pt idx="83880">
                  <c:v>22.025269000000002</c:v>
                </c:pt>
                <c:pt idx="83881">
                  <c:v>22.027920000000002</c:v>
                </c:pt>
                <c:pt idx="83882">
                  <c:v>22.033116</c:v>
                </c:pt>
                <c:pt idx="83883">
                  <c:v>22.035019999999999</c:v>
                </c:pt>
                <c:pt idx="83884">
                  <c:v>22.032420999999999</c:v>
                </c:pt>
                <c:pt idx="83885">
                  <c:v>22.033269000000001</c:v>
                </c:pt>
                <c:pt idx="83886">
                  <c:v>22.031186999999999</c:v>
                </c:pt>
                <c:pt idx="83887">
                  <c:v>22.031110999999999</c:v>
                </c:pt>
                <c:pt idx="83888">
                  <c:v>22.035426000000001</c:v>
                </c:pt>
                <c:pt idx="83889">
                  <c:v>22.031628999999999</c:v>
                </c:pt>
                <c:pt idx="83890">
                  <c:v>22.026610999999999</c:v>
                </c:pt>
                <c:pt idx="83891">
                  <c:v>22.029661000000001</c:v>
                </c:pt>
                <c:pt idx="83892">
                  <c:v>22.033622999999999</c:v>
                </c:pt>
                <c:pt idx="83893">
                  <c:v>22.032979999999998</c:v>
                </c:pt>
                <c:pt idx="83894">
                  <c:v>22.032513999999999</c:v>
                </c:pt>
                <c:pt idx="83895">
                  <c:v>22.030598000000001</c:v>
                </c:pt>
                <c:pt idx="83896">
                  <c:v>22.031253</c:v>
                </c:pt>
                <c:pt idx="83897">
                  <c:v>22.037202000000001</c:v>
                </c:pt>
                <c:pt idx="83898">
                  <c:v>22.03763</c:v>
                </c:pt>
                <c:pt idx="83899">
                  <c:v>22.030179</c:v>
                </c:pt>
                <c:pt idx="83900">
                  <c:v>22.027712000000001</c:v>
                </c:pt>
                <c:pt idx="83901">
                  <c:v>22.033868999999999</c:v>
                </c:pt>
                <c:pt idx="83902">
                  <c:v>22.035692000000001</c:v>
                </c:pt>
                <c:pt idx="83903">
                  <c:v>22.033705999999999</c:v>
                </c:pt>
                <c:pt idx="83904">
                  <c:v>22.038796999999999</c:v>
                </c:pt>
                <c:pt idx="83905">
                  <c:v>22.041015000000002</c:v>
                </c:pt>
                <c:pt idx="83906">
                  <c:v>22.037592</c:v>
                </c:pt>
                <c:pt idx="83907">
                  <c:v>22.037806</c:v>
                </c:pt>
                <c:pt idx="83908">
                  <c:v>22.035852999999999</c:v>
                </c:pt>
                <c:pt idx="83909">
                  <c:v>22.032257000000001</c:v>
                </c:pt>
                <c:pt idx="83910">
                  <c:v>22.033936000000001</c:v>
                </c:pt>
                <c:pt idx="83911">
                  <c:v>22.034907</c:v>
                </c:pt>
                <c:pt idx="83912">
                  <c:v>22.035316999999999</c:v>
                </c:pt>
                <c:pt idx="83913">
                  <c:v>22.035432</c:v>
                </c:pt>
                <c:pt idx="83914">
                  <c:v>22.035920999999998</c:v>
                </c:pt>
                <c:pt idx="83915">
                  <c:v>22.038385999999999</c:v>
                </c:pt>
                <c:pt idx="83916">
                  <c:v>22.039231999999998</c:v>
                </c:pt>
                <c:pt idx="83917">
                  <c:v>22.038837999999998</c:v>
                </c:pt>
                <c:pt idx="83918">
                  <c:v>22.039617</c:v>
                </c:pt>
                <c:pt idx="83919">
                  <c:v>22.040033000000001</c:v>
                </c:pt>
                <c:pt idx="83920">
                  <c:v>22.040755999999998</c:v>
                </c:pt>
                <c:pt idx="83921">
                  <c:v>22.041618</c:v>
                </c:pt>
                <c:pt idx="83922">
                  <c:v>22.036957999999998</c:v>
                </c:pt>
                <c:pt idx="83923">
                  <c:v>22.029599000000001</c:v>
                </c:pt>
                <c:pt idx="83924">
                  <c:v>22.031680999999999</c:v>
                </c:pt>
                <c:pt idx="83925">
                  <c:v>22.036045999999999</c:v>
                </c:pt>
                <c:pt idx="83926">
                  <c:v>22.035830000000001</c:v>
                </c:pt>
                <c:pt idx="83927">
                  <c:v>22.035495999999998</c:v>
                </c:pt>
                <c:pt idx="83928">
                  <c:v>22.035919</c:v>
                </c:pt>
                <c:pt idx="83929">
                  <c:v>22.035312999999999</c:v>
                </c:pt>
                <c:pt idx="83930">
                  <c:v>22.036973</c:v>
                </c:pt>
                <c:pt idx="83931">
                  <c:v>22.038948999999999</c:v>
                </c:pt>
                <c:pt idx="83932">
                  <c:v>22.034092999999999</c:v>
                </c:pt>
                <c:pt idx="83933">
                  <c:v>22.030097000000001</c:v>
                </c:pt>
                <c:pt idx="83934">
                  <c:v>22.035302000000001</c:v>
                </c:pt>
                <c:pt idx="83935">
                  <c:v>22.039648</c:v>
                </c:pt>
                <c:pt idx="83936">
                  <c:v>22.041585000000001</c:v>
                </c:pt>
                <c:pt idx="83937">
                  <c:v>22.042473999999999</c:v>
                </c:pt>
                <c:pt idx="83938">
                  <c:v>22.040061999999999</c:v>
                </c:pt>
                <c:pt idx="83939">
                  <c:v>22.039145000000001</c:v>
                </c:pt>
                <c:pt idx="83940">
                  <c:v>22.039221000000001</c:v>
                </c:pt>
                <c:pt idx="83941">
                  <c:v>22.036534</c:v>
                </c:pt>
                <c:pt idx="83942">
                  <c:v>22.0364</c:v>
                </c:pt>
                <c:pt idx="83943">
                  <c:v>22.038322000000001</c:v>
                </c:pt>
                <c:pt idx="83944">
                  <c:v>22.039028999999999</c:v>
                </c:pt>
                <c:pt idx="83945">
                  <c:v>22.041170999999999</c:v>
                </c:pt>
                <c:pt idx="83946">
                  <c:v>22.045003000000001</c:v>
                </c:pt>
                <c:pt idx="83947">
                  <c:v>22.044250999999999</c:v>
                </c:pt>
                <c:pt idx="83948">
                  <c:v>22.040990000000001</c:v>
                </c:pt>
                <c:pt idx="83949">
                  <c:v>22.043554</c:v>
                </c:pt>
                <c:pt idx="83950">
                  <c:v>22.047698</c:v>
                </c:pt>
                <c:pt idx="83951">
                  <c:v>22.048870999999998</c:v>
                </c:pt>
                <c:pt idx="83952">
                  <c:v>22.051027000000001</c:v>
                </c:pt>
                <c:pt idx="83953">
                  <c:v>22.052205000000001</c:v>
                </c:pt>
                <c:pt idx="83954">
                  <c:v>22.046914000000001</c:v>
                </c:pt>
                <c:pt idx="83955">
                  <c:v>22.045981000000001</c:v>
                </c:pt>
                <c:pt idx="83956">
                  <c:v>22.051760000000002</c:v>
                </c:pt>
                <c:pt idx="83957">
                  <c:v>22.049213999999999</c:v>
                </c:pt>
                <c:pt idx="83958">
                  <c:v>22.048365</c:v>
                </c:pt>
                <c:pt idx="83959">
                  <c:v>22.053716999999999</c:v>
                </c:pt>
                <c:pt idx="83960">
                  <c:v>22.052030999999999</c:v>
                </c:pt>
                <c:pt idx="83961">
                  <c:v>22.050706999999999</c:v>
                </c:pt>
                <c:pt idx="83962">
                  <c:v>22.054478</c:v>
                </c:pt>
                <c:pt idx="83963">
                  <c:v>22.052499999999998</c:v>
                </c:pt>
                <c:pt idx="83964">
                  <c:v>22.046807999999999</c:v>
                </c:pt>
                <c:pt idx="83965">
                  <c:v>22.049652999999999</c:v>
                </c:pt>
                <c:pt idx="83966">
                  <c:v>22.050405000000001</c:v>
                </c:pt>
                <c:pt idx="83967">
                  <c:v>22.045269999999999</c:v>
                </c:pt>
                <c:pt idx="83968">
                  <c:v>22.045466999999999</c:v>
                </c:pt>
                <c:pt idx="83969">
                  <c:v>22.045828</c:v>
                </c:pt>
                <c:pt idx="83970">
                  <c:v>22.042323</c:v>
                </c:pt>
                <c:pt idx="83971">
                  <c:v>22.041872999999999</c:v>
                </c:pt>
                <c:pt idx="83972">
                  <c:v>22.048594999999999</c:v>
                </c:pt>
                <c:pt idx="83973">
                  <c:v>22.051338000000001</c:v>
                </c:pt>
                <c:pt idx="83974">
                  <c:v>22.043002000000001</c:v>
                </c:pt>
                <c:pt idx="83975">
                  <c:v>22.039055000000001</c:v>
                </c:pt>
                <c:pt idx="83976">
                  <c:v>22.043862000000001</c:v>
                </c:pt>
                <c:pt idx="83977">
                  <c:v>22.046004</c:v>
                </c:pt>
                <c:pt idx="83978">
                  <c:v>22.042470999999999</c:v>
                </c:pt>
                <c:pt idx="83979">
                  <c:v>22.041105999999999</c:v>
                </c:pt>
                <c:pt idx="83980">
                  <c:v>22.043706</c:v>
                </c:pt>
                <c:pt idx="83981">
                  <c:v>22.043147999999999</c:v>
                </c:pt>
                <c:pt idx="83982">
                  <c:v>22.042103000000001</c:v>
                </c:pt>
                <c:pt idx="83983">
                  <c:v>22.042486</c:v>
                </c:pt>
                <c:pt idx="83984">
                  <c:v>22.046173</c:v>
                </c:pt>
                <c:pt idx="83985">
                  <c:v>22.051296000000001</c:v>
                </c:pt>
                <c:pt idx="83986">
                  <c:v>22.050173999999998</c:v>
                </c:pt>
                <c:pt idx="83987">
                  <c:v>22.048138999999999</c:v>
                </c:pt>
                <c:pt idx="83988">
                  <c:v>22.053190000000001</c:v>
                </c:pt>
                <c:pt idx="83989">
                  <c:v>22.055485999999998</c:v>
                </c:pt>
                <c:pt idx="83990">
                  <c:v>22.050723999999999</c:v>
                </c:pt>
                <c:pt idx="83991">
                  <c:v>22.045760999999999</c:v>
                </c:pt>
                <c:pt idx="83992">
                  <c:v>22.045483000000001</c:v>
                </c:pt>
                <c:pt idx="83993">
                  <c:v>22.049035</c:v>
                </c:pt>
                <c:pt idx="83994">
                  <c:v>22.049479000000002</c:v>
                </c:pt>
                <c:pt idx="83995">
                  <c:v>22.045289</c:v>
                </c:pt>
                <c:pt idx="83996">
                  <c:v>22.046935000000001</c:v>
                </c:pt>
                <c:pt idx="83997">
                  <c:v>22.048642999999998</c:v>
                </c:pt>
                <c:pt idx="83998">
                  <c:v>22.044468999999999</c:v>
                </c:pt>
                <c:pt idx="83999">
                  <c:v>22.044784</c:v>
                </c:pt>
                <c:pt idx="84000">
                  <c:v>22.046972</c:v>
                </c:pt>
                <c:pt idx="84001">
                  <c:v>22.047025000000001</c:v>
                </c:pt>
                <c:pt idx="84002">
                  <c:v>22.050419999999999</c:v>
                </c:pt>
                <c:pt idx="84003">
                  <c:v>22.055205999999998</c:v>
                </c:pt>
                <c:pt idx="84004">
                  <c:v>22.060137000000001</c:v>
                </c:pt>
                <c:pt idx="84005">
                  <c:v>22.056802000000001</c:v>
                </c:pt>
                <c:pt idx="84006">
                  <c:v>22.051932999999998</c:v>
                </c:pt>
                <c:pt idx="84007">
                  <c:v>22.060390999999999</c:v>
                </c:pt>
                <c:pt idx="84008">
                  <c:v>22.062574999999999</c:v>
                </c:pt>
                <c:pt idx="84009">
                  <c:v>22.055537000000001</c:v>
                </c:pt>
                <c:pt idx="84010">
                  <c:v>22.057296000000001</c:v>
                </c:pt>
                <c:pt idx="84011">
                  <c:v>22.060528999999999</c:v>
                </c:pt>
                <c:pt idx="84012">
                  <c:v>22.055793000000001</c:v>
                </c:pt>
                <c:pt idx="84013">
                  <c:v>22.051984999999998</c:v>
                </c:pt>
                <c:pt idx="84014">
                  <c:v>22.054181</c:v>
                </c:pt>
                <c:pt idx="84015">
                  <c:v>22.056359</c:v>
                </c:pt>
                <c:pt idx="84016">
                  <c:v>22.056598000000001</c:v>
                </c:pt>
                <c:pt idx="84017">
                  <c:v>22.057670000000002</c:v>
                </c:pt>
                <c:pt idx="84018">
                  <c:v>22.056009</c:v>
                </c:pt>
                <c:pt idx="84019">
                  <c:v>22.053107000000001</c:v>
                </c:pt>
                <c:pt idx="84020">
                  <c:v>22.056253999999999</c:v>
                </c:pt>
                <c:pt idx="84021">
                  <c:v>22.058166</c:v>
                </c:pt>
                <c:pt idx="84022">
                  <c:v>22.053498000000001</c:v>
                </c:pt>
                <c:pt idx="84023">
                  <c:v>22.050546000000001</c:v>
                </c:pt>
                <c:pt idx="84024">
                  <c:v>22.050218000000001</c:v>
                </c:pt>
                <c:pt idx="84025">
                  <c:v>22.051582</c:v>
                </c:pt>
                <c:pt idx="84026">
                  <c:v>22.056342999999998</c:v>
                </c:pt>
                <c:pt idx="84027">
                  <c:v>22.059006</c:v>
                </c:pt>
                <c:pt idx="84028">
                  <c:v>22.058882000000001</c:v>
                </c:pt>
                <c:pt idx="84029">
                  <c:v>22.057606</c:v>
                </c:pt>
                <c:pt idx="84030">
                  <c:v>22.055844</c:v>
                </c:pt>
                <c:pt idx="84031">
                  <c:v>22.057635999999999</c:v>
                </c:pt>
                <c:pt idx="84032">
                  <c:v>22.061999</c:v>
                </c:pt>
                <c:pt idx="84033">
                  <c:v>22.063307999999999</c:v>
                </c:pt>
                <c:pt idx="84034">
                  <c:v>22.060022</c:v>
                </c:pt>
                <c:pt idx="84035">
                  <c:v>22.060219</c:v>
                </c:pt>
                <c:pt idx="84036">
                  <c:v>22.063979</c:v>
                </c:pt>
                <c:pt idx="84037">
                  <c:v>22.058895</c:v>
                </c:pt>
                <c:pt idx="84038">
                  <c:v>22.053191000000002</c:v>
                </c:pt>
                <c:pt idx="84039">
                  <c:v>22.058676999999999</c:v>
                </c:pt>
                <c:pt idx="84040">
                  <c:v>22.063421999999999</c:v>
                </c:pt>
                <c:pt idx="84041">
                  <c:v>22.062987</c:v>
                </c:pt>
                <c:pt idx="84042">
                  <c:v>22.062957000000001</c:v>
                </c:pt>
                <c:pt idx="84043">
                  <c:v>22.061525</c:v>
                </c:pt>
                <c:pt idx="84044">
                  <c:v>22.058197</c:v>
                </c:pt>
                <c:pt idx="84045">
                  <c:v>22.057531000000001</c:v>
                </c:pt>
                <c:pt idx="84046">
                  <c:v>22.057784000000002</c:v>
                </c:pt>
                <c:pt idx="84047">
                  <c:v>22.05603</c:v>
                </c:pt>
                <c:pt idx="84048">
                  <c:v>22.055609</c:v>
                </c:pt>
                <c:pt idx="84049">
                  <c:v>22.058616000000001</c:v>
                </c:pt>
                <c:pt idx="84050">
                  <c:v>22.057234000000001</c:v>
                </c:pt>
                <c:pt idx="84051">
                  <c:v>22.053318000000001</c:v>
                </c:pt>
                <c:pt idx="84052">
                  <c:v>22.059709999999999</c:v>
                </c:pt>
                <c:pt idx="84053">
                  <c:v>22.066333</c:v>
                </c:pt>
                <c:pt idx="84054">
                  <c:v>22.065833999999999</c:v>
                </c:pt>
                <c:pt idx="84055">
                  <c:v>22.067378000000001</c:v>
                </c:pt>
                <c:pt idx="84056">
                  <c:v>22.068832</c:v>
                </c:pt>
                <c:pt idx="84057">
                  <c:v>22.065577000000001</c:v>
                </c:pt>
                <c:pt idx="84058">
                  <c:v>22.065887</c:v>
                </c:pt>
                <c:pt idx="84059">
                  <c:v>22.067896000000001</c:v>
                </c:pt>
                <c:pt idx="84060">
                  <c:v>22.068210000000001</c:v>
                </c:pt>
                <c:pt idx="84061">
                  <c:v>22.069127999999999</c:v>
                </c:pt>
                <c:pt idx="84062">
                  <c:v>22.073298000000001</c:v>
                </c:pt>
                <c:pt idx="84063">
                  <c:v>22.072894000000002</c:v>
                </c:pt>
                <c:pt idx="84064">
                  <c:v>22.069891999999999</c:v>
                </c:pt>
                <c:pt idx="84065">
                  <c:v>22.072931000000001</c:v>
                </c:pt>
                <c:pt idx="84066">
                  <c:v>22.072087</c:v>
                </c:pt>
                <c:pt idx="84067">
                  <c:v>22.070529000000001</c:v>
                </c:pt>
                <c:pt idx="84068">
                  <c:v>22.070796000000001</c:v>
                </c:pt>
                <c:pt idx="84069">
                  <c:v>22.067913999999998</c:v>
                </c:pt>
                <c:pt idx="84070">
                  <c:v>22.066296999999999</c:v>
                </c:pt>
                <c:pt idx="84071">
                  <c:v>22.064505</c:v>
                </c:pt>
                <c:pt idx="84072">
                  <c:v>22.062622000000001</c:v>
                </c:pt>
                <c:pt idx="84073">
                  <c:v>22.063089000000002</c:v>
                </c:pt>
                <c:pt idx="84074">
                  <c:v>22.065750999999999</c:v>
                </c:pt>
                <c:pt idx="84075">
                  <c:v>22.068265</c:v>
                </c:pt>
                <c:pt idx="84076">
                  <c:v>22.065538</c:v>
                </c:pt>
                <c:pt idx="84077">
                  <c:v>22.065376000000001</c:v>
                </c:pt>
                <c:pt idx="84078">
                  <c:v>22.069869000000001</c:v>
                </c:pt>
                <c:pt idx="84079">
                  <c:v>22.064378999999999</c:v>
                </c:pt>
                <c:pt idx="84080">
                  <c:v>22.060898999999999</c:v>
                </c:pt>
                <c:pt idx="84081">
                  <c:v>22.067291999999998</c:v>
                </c:pt>
                <c:pt idx="84082">
                  <c:v>22.068038999999999</c:v>
                </c:pt>
                <c:pt idx="84083">
                  <c:v>22.065037</c:v>
                </c:pt>
                <c:pt idx="84084">
                  <c:v>22.066951</c:v>
                </c:pt>
                <c:pt idx="84085">
                  <c:v>22.067582000000002</c:v>
                </c:pt>
                <c:pt idx="84086">
                  <c:v>22.066192000000001</c:v>
                </c:pt>
                <c:pt idx="84087">
                  <c:v>22.067574</c:v>
                </c:pt>
                <c:pt idx="84088">
                  <c:v>22.064699999999998</c:v>
                </c:pt>
                <c:pt idx="84089">
                  <c:v>22.058026000000002</c:v>
                </c:pt>
                <c:pt idx="84090">
                  <c:v>22.060728999999998</c:v>
                </c:pt>
                <c:pt idx="84091">
                  <c:v>22.066569000000001</c:v>
                </c:pt>
                <c:pt idx="84092">
                  <c:v>22.064337999999999</c:v>
                </c:pt>
                <c:pt idx="84093">
                  <c:v>22.061834000000001</c:v>
                </c:pt>
                <c:pt idx="84094">
                  <c:v>22.064646</c:v>
                </c:pt>
                <c:pt idx="84095">
                  <c:v>22.066925999999999</c:v>
                </c:pt>
                <c:pt idx="84096">
                  <c:v>22.066942000000001</c:v>
                </c:pt>
                <c:pt idx="84097">
                  <c:v>22.06756</c:v>
                </c:pt>
                <c:pt idx="84098">
                  <c:v>22.068954000000002</c:v>
                </c:pt>
                <c:pt idx="84099">
                  <c:v>22.066189999999999</c:v>
                </c:pt>
                <c:pt idx="84100">
                  <c:v>22.067695000000001</c:v>
                </c:pt>
                <c:pt idx="84101">
                  <c:v>22.072683999999999</c:v>
                </c:pt>
                <c:pt idx="84102">
                  <c:v>22.073701</c:v>
                </c:pt>
                <c:pt idx="84103">
                  <c:v>22.07591</c:v>
                </c:pt>
                <c:pt idx="84104">
                  <c:v>22.076274000000002</c:v>
                </c:pt>
                <c:pt idx="84105">
                  <c:v>22.073637999999999</c:v>
                </c:pt>
                <c:pt idx="84106">
                  <c:v>22.071778999999999</c:v>
                </c:pt>
                <c:pt idx="84107">
                  <c:v>22.067936</c:v>
                </c:pt>
                <c:pt idx="84108">
                  <c:v>22.068035999999999</c:v>
                </c:pt>
                <c:pt idx="84109">
                  <c:v>22.072783999999999</c:v>
                </c:pt>
                <c:pt idx="84110">
                  <c:v>22.071314999999998</c:v>
                </c:pt>
                <c:pt idx="84111">
                  <c:v>22.071413</c:v>
                </c:pt>
                <c:pt idx="84112">
                  <c:v>22.075627999999998</c:v>
                </c:pt>
                <c:pt idx="84113">
                  <c:v>22.075247999999998</c:v>
                </c:pt>
                <c:pt idx="84114">
                  <c:v>22.073746</c:v>
                </c:pt>
                <c:pt idx="84115">
                  <c:v>22.077119</c:v>
                </c:pt>
                <c:pt idx="84116">
                  <c:v>22.077245000000001</c:v>
                </c:pt>
                <c:pt idx="84117">
                  <c:v>22.071283999999999</c:v>
                </c:pt>
                <c:pt idx="84118">
                  <c:v>22.070558999999999</c:v>
                </c:pt>
                <c:pt idx="84119">
                  <c:v>22.076720000000002</c:v>
                </c:pt>
                <c:pt idx="84120">
                  <c:v>22.078761</c:v>
                </c:pt>
                <c:pt idx="84121">
                  <c:v>22.079878000000001</c:v>
                </c:pt>
                <c:pt idx="84122">
                  <c:v>22.086507999999998</c:v>
                </c:pt>
                <c:pt idx="84123">
                  <c:v>22.083143</c:v>
                </c:pt>
                <c:pt idx="84124">
                  <c:v>22.078486999999999</c:v>
                </c:pt>
                <c:pt idx="84125">
                  <c:v>22.081430999999998</c:v>
                </c:pt>
                <c:pt idx="84126">
                  <c:v>22.078623</c:v>
                </c:pt>
                <c:pt idx="84127">
                  <c:v>22.075236</c:v>
                </c:pt>
                <c:pt idx="84128">
                  <c:v>22.079504</c:v>
                </c:pt>
                <c:pt idx="84129">
                  <c:v>22.081469999999999</c:v>
                </c:pt>
                <c:pt idx="84130">
                  <c:v>22.079599999999999</c:v>
                </c:pt>
                <c:pt idx="84131">
                  <c:v>22.080793</c:v>
                </c:pt>
                <c:pt idx="84132">
                  <c:v>22.080114999999999</c:v>
                </c:pt>
                <c:pt idx="84133">
                  <c:v>22.078578</c:v>
                </c:pt>
                <c:pt idx="84134">
                  <c:v>22.079184000000001</c:v>
                </c:pt>
                <c:pt idx="84135">
                  <c:v>22.076602999999999</c:v>
                </c:pt>
                <c:pt idx="84136">
                  <c:v>22.073177000000001</c:v>
                </c:pt>
                <c:pt idx="84137">
                  <c:v>22.073274000000001</c:v>
                </c:pt>
                <c:pt idx="84138">
                  <c:v>22.077445999999998</c:v>
                </c:pt>
                <c:pt idx="84139">
                  <c:v>22.078675</c:v>
                </c:pt>
                <c:pt idx="84140">
                  <c:v>22.076338</c:v>
                </c:pt>
                <c:pt idx="84141">
                  <c:v>22.074653000000001</c:v>
                </c:pt>
                <c:pt idx="84142">
                  <c:v>22.077117999999999</c:v>
                </c:pt>
                <c:pt idx="84143">
                  <c:v>22.079863</c:v>
                </c:pt>
                <c:pt idx="84144">
                  <c:v>22.078682000000001</c:v>
                </c:pt>
                <c:pt idx="84145">
                  <c:v>22.080099000000001</c:v>
                </c:pt>
                <c:pt idx="84146">
                  <c:v>22.086100999999999</c:v>
                </c:pt>
                <c:pt idx="84147">
                  <c:v>22.087385999999999</c:v>
                </c:pt>
                <c:pt idx="84148">
                  <c:v>22.084799</c:v>
                </c:pt>
                <c:pt idx="84149">
                  <c:v>22.081890999999999</c:v>
                </c:pt>
                <c:pt idx="84150">
                  <c:v>22.079488000000001</c:v>
                </c:pt>
                <c:pt idx="84151">
                  <c:v>22.081167000000001</c:v>
                </c:pt>
                <c:pt idx="84152">
                  <c:v>22.082543000000001</c:v>
                </c:pt>
                <c:pt idx="84153">
                  <c:v>22.081168999999999</c:v>
                </c:pt>
                <c:pt idx="84154">
                  <c:v>22.083313</c:v>
                </c:pt>
                <c:pt idx="84155">
                  <c:v>22.085584999999998</c:v>
                </c:pt>
                <c:pt idx="84156">
                  <c:v>22.083431000000001</c:v>
                </c:pt>
                <c:pt idx="84157">
                  <c:v>22.082981</c:v>
                </c:pt>
                <c:pt idx="84158">
                  <c:v>22.08427</c:v>
                </c:pt>
                <c:pt idx="84159">
                  <c:v>22.081199000000002</c:v>
                </c:pt>
                <c:pt idx="84160">
                  <c:v>22.081620999999998</c:v>
                </c:pt>
                <c:pt idx="84161">
                  <c:v>22.088837999999999</c:v>
                </c:pt>
                <c:pt idx="84162">
                  <c:v>22.090755999999999</c:v>
                </c:pt>
                <c:pt idx="84163">
                  <c:v>22.086317999999999</c:v>
                </c:pt>
                <c:pt idx="84164">
                  <c:v>22.085843000000001</c:v>
                </c:pt>
                <c:pt idx="84165">
                  <c:v>22.087406000000001</c:v>
                </c:pt>
                <c:pt idx="84166">
                  <c:v>22.085356000000001</c:v>
                </c:pt>
                <c:pt idx="84167">
                  <c:v>22.082971000000001</c:v>
                </c:pt>
                <c:pt idx="84168">
                  <c:v>22.085016</c:v>
                </c:pt>
                <c:pt idx="84169">
                  <c:v>22.087468999999999</c:v>
                </c:pt>
                <c:pt idx="84170">
                  <c:v>22.092036</c:v>
                </c:pt>
                <c:pt idx="84171">
                  <c:v>22.092518999999999</c:v>
                </c:pt>
                <c:pt idx="84172">
                  <c:v>22.086404000000002</c:v>
                </c:pt>
                <c:pt idx="84173">
                  <c:v>22.086362000000001</c:v>
                </c:pt>
                <c:pt idx="84174">
                  <c:v>22.088452</c:v>
                </c:pt>
                <c:pt idx="84175">
                  <c:v>22.085604</c:v>
                </c:pt>
                <c:pt idx="84176">
                  <c:v>22.085429000000001</c:v>
                </c:pt>
                <c:pt idx="84177">
                  <c:v>22.086514999999999</c:v>
                </c:pt>
                <c:pt idx="84178">
                  <c:v>22.085943</c:v>
                </c:pt>
                <c:pt idx="84179">
                  <c:v>22.086783</c:v>
                </c:pt>
                <c:pt idx="84180">
                  <c:v>22.089687999999999</c:v>
                </c:pt>
                <c:pt idx="84181">
                  <c:v>22.089262999999999</c:v>
                </c:pt>
                <c:pt idx="84182">
                  <c:v>22.088004000000002</c:v>
                </c:pt>
                <c:pt idx="84183">
                  <c:v>22.091487000000001</c:v>
                </c:pt>
                <c:pt idx="84184">
                  <c:v>22.093847</c:v>
                </c:pt>
                <c:pt idx="84185">
                  <c:v>22.092243</c:v>
                </c:pt>
                <c:pt idx="84186">
                  <c:v>22.089002000000001</c:v>
                </c:pt>
                <c:pt idx="84187">
                  <c:v>22.087592000000001</c:v>
                </c:pt>
                <c:pt idx="84188">
                  <c:v>22.089310000000001</c:v>
                </c:pt>
                <c:pt idx="84189">
                  <c:v>22.092493999999999</c:v>
                </c:pt>
                <c:pt idx="84190">
                  <c:v>22.092876</c:v>
                </c:pt>
                <c:pt idx="84191">
                  <c:v>22.088004999999999</c:v>
                </c:pt>
                <c:pt idx="84192">
                  <c:v>22.086172000000001</c:v>
                </c:pt>
                <c:pt idx="84193">
                  <c:v>22.088929</c:v>
                </c:pt>
                <c:pt idx="84194">
                  <c:v>22.090254999999999</c:v>
                </c:pt>
                <c:pt idx="84195">
                  <c:v>22.090219000000001</c:v>
                </c:pt>
                <c:pt idx="84196">
                  <c:v>22.088673</c:v>
                </c:pt>
                <c:pt idx="84197">
                  <c:v>22.087405</c:v>
                </c:pt>
                <c:pt idx="84198">
                  <c:v>22.090025000000001</c:v>
                </c:pt>
                <c:pt idx="84199">
                  <c:v>22.086780000000001</c:v>
                </c:pt>
                <c:pt idx="84200">
                  <c:v>22.083017000000002</c:v>
                </c:pt>
                <c:pt idx="84201">
                  <c:v>22.089970999999998</c:v>
                </c:pt>
                <c:pt idx="84202">
                  <c:v>22.096409000000001</c:v>
                </c:pt>
                <c:pt idx="84203">
                  <c:v>22.093651000000001</c:v>
                </c:pt>
                <c:pt idx="84204">
                  <c:v>22.091899000000002</c:v>
                </c:pt>
                <c:pt idx="84205">
                  <c:v>22.094995999999998</c:v>
                </c:pt>
                <c:pt idx="84206">
                  <c:v>22.096007</c:v>
                </c:pt>
                <c:pt idx="84207">
                  <c:v>22.092872</c:v>
                </c:pt>
                <c:pt idx="84208">
                  <c:v>22.091327</c:v>
                </c:pt>
                <c:pt idx="84209">
                  <c:v>22.093409000000001</c:v>
                </c:pt>
                <c:pt idx="84210">
                  <c:v>22.095213999999999</c:v>
                </c:pt>
                <c:pt idx="84211">
                  <c:v>22.094743999999999</c:v>
                </c:pt>
                <c:pt idx="84212">
                  <c:v>22.095098</c:v>
                </c:pt>
                <c:pt idx="84213">
                  <c:v>22.097110000000001</c:v>
                </c:pt>
                <c:pt idx="84214">
                  <c:v>22.096806000000001</c:v>
                </c:pt>
                <c:pt idx="84215">
                  <c:v>22.096392000000002</c:v>
                </c:pt>
                <c:pt idx="84216">
                  <c:v>22.100270999999999</c:v>
                </c:pt>
                <c:pt idx="84217">
                  <c:v>22.101047000000001</c:v>
                </c:pt>
                <c:pt idx="84218">
                  <c:v>22.098700999999998</c:v>
                </c:pt>
                <c:pt idx="84219">
                  <c:v>22.100617</c:v>
                </c:pt>
                <c:pt idx="84220">
                  <c:v>22.101255999999999</c:v>
                </c:pt>
                <c:pt idx="84221">
                  <c:v>22.098078999999998</c:v>
                </c:pt>
                <c:pt idx="84222">
                  <c:v>22.099945999999999</c:v>
                </c:pt>
                <c:pt idx="84223">
                  <c:v>22.102336000000001</c:v>
                </c:pt>
                <c:pt idx="84224">
                  <c:v>22.097570000000001</c:v>
                </c:pt>
                <c:pt idx="84225">
                  <c:v>22.092272000000001</c:v>
                </c:pt>
                <c:pt idx="84226">
                  <c:v>22.091443999999999</c:v>
                </c:pt>
                <c:pt idx="84227">
                  <c:v>22.096456</c:v>
                </c:pt>
                <c:pt idx="84228">
                  <c:v>22.106843000000001</c:v>
                </c:pt>
                <c:pt idx="84229">
                  <c:v>22.107624000000001</c:v>
                </c:pt>
                <c:pt idx="84230">
                  <c:v>22.100652</c:v>
                </c:pt>
                <c:pt idx="84231">
                  <c:v>22.102135000000001</c:v>
                </c:pt>
                <c:pt idx="84232">
                  <c:v>22.103722000000001</c:v>
                </c:pt>
                <c:pt idx="84233">
                  <c:v>22.103522999999999</c:v>
                </c:pt>
                <c:pt idx="84234">
                  <c:v>22.105021000000001</c:v>
                </c:pt>
                <c:pt idx="84235">
                  <c:v>22.102053000000002</c:v>
                </c:pt>
                <c:pt idx="84236">
                  <c:v>22.097819000000001</c:v>
                </c:pt>
                <c:pt idx="84237">
                  <c:v>22.099997999999999</c:v>
                </c:pt>
                <c:pt idx="84238">
                  <c:v>22.101956999999999</c:v>
                </c:pt>
                <c:pt idx="84239">
                  <c:v>22.099913000000001</c:v>
                </c:pt>
                <c:pt idx="84240">
                  <c:v>22.100902000000001</c:v>
                </c:pt>
                <c:pt idx="84241">
                  <c:v>22.101906</c:v>
                </c:pt>
                <c:pt idx="84242">
                  <c:v>22.100809999999999</c:v>
                </c:pt>
                <c:pt idx="84243">
                  <c:v>22.104088000000001</c:v>
                </c:pt>
                <c:pt idx="84244">
                  <c:v>22.107119999999998</c:v>
                </c:pt>
                <c:pt idx="84245">
                  <c:v>22.103273999999999</c:v>
                </c:pt>
                <c:pt idx="84246">
                  <c:v>22.097936000000001</c:v>
                </c:pt>
                <c:pt idx="84247">
                  <c:v>22.096700999999999</c:v>
                </c:pt>
                <c:pt idx="84248">
                  <c:v>22.101043000000001</c:v>
                </c:pt>
                <c:pt idx="84249">
                  <c:v>22.10379</c:v>
                </c:pt>
                <c:pt idx="84250">
                  <c:v>22.099978</c:v>
                </c:pt>
                <c:pt idx="84251">
                  <c:v>22.098561</c:v>
                </c:pt>
                <c:pt idx="84252">
                  <c:v>22.101893</c:v>
                </c:pt>
                <c:pt idx="84253">
                  <c:v>22.103926999999999</c:v>
                </c:pt>
                <c:pt idx="84254">
                  <c:v>22.105588999999998</c:v>
                </c:pt>
                <c:pt idx="84255">
                  <c:v>22.107123999999999</c:v>
                </c:pt>
                <c:pt idx="84256">
                  <c:v>22.110216000000001</c:v>
                </c:pt>
                <c:pt idx="84257">
                  <c:v>22.109981000000001</c:v>
                </c:pt>
                <c:pt idx="84258">
                  <c:v>22.105263999999998</c:v>
                </c:pt>
                <c:pt idx="84259">
                  <c:v>22.103213</c:v>
                </c:pt>
                <c:pt idx="84260">
                  <c:v>22.106231000000001</c:v>
                </c:pt>
                <c:pt idx="84261">
                  <c:v>22.106307000000001</c:v>
                </c:pt>
                <c:pt idx="84262">
                  <c:v>22.101907000000001</c:v>
                </c:pt>
                <c:pt idx="84263">
                  <c:v>22.101896</c:v>
                </c:pt>
                <c:pt idx="84264">
                  <c:v>22.104934</c:v>
                </c:pt>
                <c:pt idx="84265">
                  <c:v>22.105454000000002</c:v>
                </c:pt>
                <c:pt idx="84266">
                  <c:v>22.105875000000001</c:v>
                </c:pt>
                <c:pt idx="84267">
                  <c:v>22.106157</c:v>
                </c:pt>
                <c:pt idx="84268">
                  <c:v>22.104972</c:v>
                </c:pt>
                <c:pt idx="84269">
                  <c:v>22.103632000000001</c:v>
                </c:pt>
                <c:pt idx="84270">
                  <c:v>22.103095</c:v>
                </c:pt>
                <c:pt idx="84271">
                  <c:v>22.102913000000001</c:v>
                </c:pt>
                <c:pt idx="84272">
                  <c:v>22.103887</c:v>
                </c:pt>
                <c:pt idx="84273">
                  <c:v>22.102982000000001</c:v>
                </c:pt>
                <c:pt idx="84274">
                  <c:v>22.103152999999999</c:v>
                </c:pt>
                <c:pt idx="84275">
                  <c:v>22.104616</c:v>
                </c:pt>
                <c:pt idx="84276">
                  <c:v>22.104758</c:v>
                </c:pt>
                <c:pt idx="84277">
                  <c:v>22.103002</c:v>
                </c:pt>
                <c:pt idx="84278">
                  <c:v>22.101959000000001</c:v>
                </c:pt>
                <c:pt idx="84279">
                  <c:v>22.101496000000001</c:v>
                </c:pt>
                <c:pt idx="84280">
                  <c:v>22.102387</c:v>
                </c:pt>
                <c:pt idx="84281">
                  <c:v>22.106451</c:v>
                </c:pt>
                <c:pt idx="84282">
                  <c:v>22.110464</c:v>
                </c:pt>
                <c:pt idx="84283">
                  <c:v>22.106092</c:v>
                </c:pt>
                <c:pt idx="84284">
                  <c:v>22.098993</c:v>
                </c:pt>
                <c:pt idx="84285">
                  <c:v>22.099831999999999</c:v>
                </c:pt>
                <c:pt idx="84286">
                  <c:v>22.103444</c:v>
                </c:pt>
                <c:pt idx="84287">
                  <c:v>22.103753000000001</c:v>
                </c:pt>
                <c:pt idx="84288">
                  <c:v>22.105235</c:v>
                </c:pt>
                <c:pt idx="84289">
                  <c:v>22.108416999999999</c:v>
                </c:pt>
                <c:pt idx="84290">
                  <c:v>22.110507999999999</c:v>
                </c:pt>
                <c:pt idx="84291">
                  <c:v>22.111740999999999</c:v>
                </c:pt>
                <c:pt idx="84292">
                  <c:v>22.108810999999999</c:v>
                </c:pt>
                <c:pt idx="84293">
                  <c:v>22.10417</c:v>
                </c:pt>
                <c:pt idx="84294">
                  <c:v>22.105785999999998</c:v>
                </c:pt>
                <c:pt idx="84295">
                  <c:v>22.109888000000002</c:v>
                </c:pt>
                <c:pt idx="84296">
                  <c:v>22.108460999999998</c:v>
                </c:pt>
                <c:pt idx="84297">
                  <c:v>22.106976</c:v>
                </c:pt>
                <c:pt idx="84298">
                  <c:v>22.109939000000001</c:v>
                </c:pt>
                <c:pt idx="84299">
                  <c:v>22.109862</c:v>
                </c:pt>
                <c:pt idx="84300">
                  <c:v>22.105497</c:v>
                </c:pt>
                <c:pt idx="84301">
                  <c:v>22.107824999999998</c:v>
                </c:pt>
                <c:pt idx="84302">
                  <c:v>22.117573</c:v>
                </c:pt>
                <c:pt idx="84303">
                  <c:v>22.118333</c:v>
                </c:pt>
                <c:pt idx="84304">
                  <c:v>22.115252000000002</c:v>
                </c:pt>
                <c:pt idx="84305">
                  <c:v>22.119993000000001</c:v>
                </c:pt>
                <c:pt idx="84306">
                  <c:v>22.121898999999999</c:v>
                </c:pt>
                <c:pt idx="84307">
                  <c:v>22.122091999999999</c:v>
                </c:pt>
                <c:pt idx="84308">
                  <c:v>22.122405000000001</c:v>
                </c:pt>
                <c:pt idx="84309">
                  <c:v>22.120412999999999</c:v>
                </c:pt>
                <c:pt idx="84310">
                  <c:v>22.120151</c:v>
                </c:pt>
                <c:pt idx="84311">
                  <c:v>22.119532</c:v>
                </c:pt>
                <c:pt idx="84312">
                  <c:v>22.116399999999999</c:v>
                </c:pt>
                <c:pt idx="84313">
                  <c:v>22.115549999999999</c:v>
                </c:pt>
                <c:pt idx="84314">
                  <c:v>22.118822000000002</c:v>
                </c:pt>
                <c:pt idx="84315">
                  <c:v>22.119076</c:v>
                </c:pt>
                <c:pt idx="84316">
                  <c:v>22.118338999999999</c:v>
                </c:pt>
                <c:pt idx="84317">
                  <c:v>22.121092999999998</c:v>
                </c:pt>
                <c:pt idx="84318">
                  <c:v>22.116591</c:v>
                </c:pt>
                <c:pt idx="84319">
                  <c:v>22.112480000000001</c:v>
                </c:pt>
                <c:pt idx="84320">
                  <c:v>22.115064</c:v>
                </c:pt>
                <c:pt idx="84321">
                  <c:v>22.116952999999999</c:v>
                </c:pt>
                <c:pt idx="84322">
                  <c:v>22.11993</c:v>
                </c:pt>
                <c:pt idx="84323">
                  <c:v>22.119869999999999</c:v>
                </c:pt>
                <c:pt idx="84324">
                  <c:v>22.119591</c:v>
                </c:pt>
                <c:pt idx="84325">
                  <c:v>22.123767999999998</c:v>
                </c:pt>
                <c:pt idx="84326">
                  <c:v>22.12294</c:v>
                </c:pt>
                <c:pt idx="84327">
                  <c:v>22.118680999999999</c:v>
                </c:pt>
                <c:pt idx="84328">
                  <c:v>22.122561999999999</c:v>
                </c:pt>
                <c:pt idx="84329">
                  <c:v>22.129014000000002</c:v>
                </c:pt>
                <c:pt idx="84330">
                  <c:v>22.128147999999999</c:v>
                </c:pt>
                <c:pt idx="84331">
                  <c:v>22.122302000000001</c:v>
                </c:pt>
                <c:pt idx="84332">
                  <c:v>22.121186000000002</c:v>
                </c:pt>
                <c:pt idx="84333">
                  <c:v>22.12236</c:v>
                </c:pt>
                <c:pt idx="84334">
                  <c:v>22.120737999999999</c:v>
                </c:pt>
                <c:pt idx="84335">
                  <c:v>22.12087</c:v>
                </c:pt>
                <c:pt idx="84336">
                  <c:v>22.122523999999999</c:v>
                </c:pt>
                <c:pt idx="84337">
                  <c:v>22.122589000000001</c:v>
                </c:pt>
                <c:pt idx="84338">
                  <c:v>22.121448000000001</c:v>
                </c:pt>
                <c:pt idx="84339">
                  <c:v>22.120175</c:v>
                </c:pt>
                <c:pt idx="84340">
                  <c:v>22.119235</c:v>
                </c:pt>
                <c:pt idx="84341">
                  <c:v>22.119367</c:v>
                </c:pt>
                <c:pt idx="84342">
                  <c:v>22.124881999999999</c:v>
                </c:pt>
                <c:pt idx="84343">
                  <c:v>22.127212</c:v>
                </c:pt>
                <c:pt idx="84344">
                  <c:v>22.121659999999999</c:v>
                </c:pt>
                <c:pt idx="84345">
                  <c:v>22.121879</c:v>
                </c:pt>
                <c:pt idx="84346">
                  <c:v>22.125632</c:v>
                </c:pt>
                <c:pt idx="84347">
                  <c:v>22.119159</c:v>
                </c:pt>
                <c:pt idx="84348">
                  <c:v>22.115935</c:v>
                </c:pt>
                <c:pt idx="84349">
                  <c:v>22.121797999999998</c:v>
                </c:pt>
                <c:pt idx="84350">
                  <c:v>22.121327000000001</c:v>
                </c:pt>
                <c:pt idx="84351">
                  <c:v>22.118434000000001</c:v>
                </c:pt>
                <c:pt idx="84352">
                  <c:v>22.122834999999998</c:v>
                </c:pt>
                <c:pt idx="84353">
                  <c:v>22.126101999999999</c:v>
                </c:pt>
                <c:pt idx="84354">
                  <c:v>22.124504999999999</c:v>
                </c:pt>
                <c:pt idx="84355">
                  <c:v>22.124521999999999</c:v>
                </c:pt>
                <c:pt idx="84356">
                  <c:v>22.125015000000001</c:v>
                </c:pt>
                <c:pt idx="84357">
                  <c:v>22.119709</c:v>
                </c:pt>
                <c:pt idx="84358">
                  <c:v>22.115715000000002</c:v>
                </c:pt>
                <c:pt idx="84359">
                  <c:v>22.116766999999999</c:v>
                </c:pt>
                <c:pt idx="84360">
                  <c:v>22.124117999999999</c:v>
                </c:pt>
                <c:pt idx="84361">
                  <c:v>22.128095999999999</c:v>
                </c:pt>
                <c:pt idx="84362">
                  <c:v>22.127535000000002</c:v>
                </c:pt>
                <c:pt idx="84363">
                  <c:v>22.133559000000002</c:v>
                </c:pt>
                <c:pt idx="84364">
                  <c:v>22.134497</c:v>
                </c:pt>
                <c:pt idx="84365">
                  <c:v>22.130057999999998</c:v>
                </c:pt>
                <c:pt idx="84366">
                  <c:v>22.130400000000002</c:v>
                </c:pt>
                <c:pt idx="84367">
                  <c:v>22.129218999999999</c:v>
                </c:pt>
                <c:pt idx="84368">
                  <c:v>22.130662999999998</c:v>
                </c:pt>
                <c:pt idx="84369">
                  <c:v>22.136520999999998</c:v>
                </c:pt>
                <c:pt idx="84370">
                  <c:v>22.136104</c:v>
                </c:pt>
                <c:pt idx="84371">
                  <c:v>22.132843999999999</c:v>
                </c:pt>
                <c:pt idx="84372">
                  <c:v>22.131751000000001</c:v>
                </c:pt>
                <c:pt idx="84373">
                  <c:v>22.128281999999999</c:v>
                </c:pt>
                <c:pt idx="84374">
                  <c:v>22.125561000000001</c:v>
                </c:pt>
                <c:pt idx="84375">
                  <c:v>22.129024999999999</c:v>
                </c:pt>
                <c:pt idx="84376">
                  <c:v>22.131208999999998</c:v>
                </c:pt>
                <c:pt idx="84377">
                  <c:v>22.132156999999999</c:v>
                </c:pt>
                <c:pt idx="84378">
                  <c:v>22.137309999999999</c:v>
                </c:pt>
                <c:pt idx="84379">
                  <c:v>22.136142</c:v>
                </c:pt>
                <c:pt idx="84380">
                  <c:v>22.128350999999999</c:v>
                </c:pt>
                <c:pt idx="84381">
                  <c:v>22.128619</c:v>
                </c:pt>
                <c:pt idx="84382">
                  <c:v>22.132954999999999</c:v>
                </c:pt>
                <c:pt idx="84383">
                  <c:v>22.131478999999999</c:v>
                </c:pt>
                <c:pt idx="84384">
                  <c:v>22.128719</c:v>
                </c:pt>
                <c:pt idx="84385">
                  <c:v>22.128176</c:v>
                </c:pt>
                <c:pt idx="84386">
                  <c:v>22.130268000000001</c:v>
                </c:pt>
                <c:pt idx="84387">
                  <c:v>22.135957000000001</c:v>
                </c:pt>
                <c:pt idx="84388">
                  <c:v>22.140170999999999</c:v>
                </c:pt>
                <c:pt idx="84389">
                  <c:v>22.137605000000001</c:v>
                </c:pt>
                <c:pt idx="84390">
                  <c:v>22.136807000000001</c:v>
                </c:pt>
                <c:pt idx="84391">
                  <c:v>22.138445999999998</c:v>
                </c:pt>
                <c:pt idx="84392">
                  <c:v>22.137426999999999</c:v>
                </c:pt>
                <c:pt idx="84393">
                  <c:v>22.138176000000001</c:v>
                </c:pt>
                <c:pt idx="84394">
                  <c:v>22.139378000000001</c:v>
                </c:pt>
                <c:pt idx="84395">
                  <c:v>22.135297999999999</c:v>
                </c:pt>
                <c:pt idx="84396">
                  <c:v>22.132850000000001</c:v>
                </c:pt>
                <c:pt idx="84397">
                  <c:v>22.134298000000001</c:v>
                </c:pt>
                <c:pt idx="84398">
                  <c:v>22.132584000000001</c:v>
                </c:pt>
                <c:pt idx="84399">
                  <c:v>22.134933</c:v>
                </c:pt>
                <c:pt idx="84400">
                  <c:v>22.142289999999999</c:v>
                </c:pt>
                <c:pt idx="84401">
                  <c:v>22.141829000000001</c:v>
                </c:pt>
                <c:pt idx="84402">
                  <c:v>22.137346000000001</c:v>
                </c:pt>
                <c:pt idx="84403">
                  <c:v>22.136676999999999</c:v>
                </c:pt>
                <c:pt idx="84404">
                  <c:v>22.137702000000001</c:v>
                </c:pt>
                <c:pt idx="84405">
                  <c:v>22.138449999999999</c:v>
                </c:pt>
                <c:pt idx="84406">
                  <c:v>22.137993999999999</c:v>
                </c:pt>
                <c:pt idx="84407">
                  <c:v>22.137308000000001</c:v>
                </c:pt>
                <c:pt idx="84408">
                  <c:v>22.140778999999998</c:v>
                </c:pt>
                <c:pt idx="84409">
                  <c:v>22.140509999999999</c:v>
                </c:pt>
                <c:pt idx="84410">
                  <c:v>22.134924999999999</c:v>
                </c:pt>
                <c:pt idx="84411">
                  <c:v>22.137765000000002</c:v>
                </c:pt>
                <c:pt idx="84412">
                  <c:v>22.142574</c:v>
                </c:pt>
                <c:pt idx="84413">
                  <c:v>22.138321999999999</c:v>
                </c:pt>
                <c:pt idx="84414">
                  <c:v>22.140519000000001</c:v>
                </c:pt>
                <c:pt idx="84415">
                  <c:v>22.145654</c:v>
                </c:pt>
                <c:pt idx="84416">
                  <c:v>22.145114</c:v>
                </c:pt>
                <c:pt idx="84417">
                  <c:v>22.14573</c:v>
                </c:pt>
                <c:pt idx="84418">
                  <c:v>22.146205999999999</c:v>
                </c:pt>
                <c:pt idx="84419">
                  <c:v>22.146058</c:v>
                </c:pt>
                <c:pt idx="84420">
                  <c:v>22.146004999999999</c:v>
                </c:pt>
                <c:pt idx="84421">
                  <c:v>22.143868000000001</c:v>
                </c:pt>
                <c:pt idx="84422">
                  <c:v>22.142137000000002</c:v>
                </c:pt>
                <c:pt idx="84423">
                  <c:v>22.140046000000002</c:v>
                </c:pt>
                <c:pt idx="84424">
                  <c:v>22.142634000000001</c:v>
                </c:pt>
                <c:pt idx="84425">
                  <c:v>22.146823999999999</c:v>
                </c:pt>
                <c:pt idx="84426">
                  <c:v>22.143591000000001</c:v>
                </c:pt>
                <c:pt idx="84427">
                  <c:v>22.140972000000001</c:v>
                </c:pt>
                <c:pt idx="84428">
                  <c:v>22.144742000000001</c:v>
                </c:pt>
                <c:pt idx="84429">
                  <c:v>22.147473000000002</c:v>
                </c:pt>
                <c:pt idx="84430">
                  <c:v>22.142772000000001</c:v>
                </c:pt>
                <c:pt idx="84431">
                  <c:v>22.139700999999999</c:v>
                </c:pt>
                <c:pt idx="84432">
                  <c:v>22.142914999999999</c:v>
                </c:pt>
                <c:pt idx="84433">
                  <c:v>22.142958</c:v>
                </c:pt>
                <c:pt idx="84434">
                  <c:v>22.143979000000002</c:v>
                </c:pt>
                <c:pt idx="84435">
                  <c:v>22.150492</c:v>
                </c:pt>
                <c:pt idx="84436">
                  <c:v>22.148192999999999</c:v>
                </c:pt>
                <c:pt idx="84437">
                  <c:v>22.141083999999999</c:v>
                </c:pt>
                <c:pt idx="84438">
                  <c:v>22.145004</c:v>
                </c:pt>
                <c:pt idx="84439">
                  <c:v>22.147269000000001</c:v>
                </c:pt>
                <c:pt idx="84440">
                  <c:v>22.141477999999999</c:v>
                </c:pt>
                <c:pt idx="84441">
                  <c:v>22.140784</c:v>
                </c:pt>
                <c:pt idx="84442">
                  <c:v>22.141221000000002</c:v>
                </c:pt>
                <c:pt idx="84443">
                  <c:v>22.140357999999999</c:v>
                </c:pt>
                <c:pt idx="84444">
                  <c:v>22.144183000000002</c:v>
                </c:pt>
                <c:pt idx="84445">
                  <c:v>22.145585000000001</c:v>
                </c:pt>
                <c:pt idx="84446">
                  <c:v>22.142613000000001</c:v>
                </c:pt>
                <c:pt idx="84447">
                  <c:v>22.139491</c:v>
                </c:pt>
                <c:pt idx="84448">
                  <c:v>22.140474999999999</c:v>
                </c:pt>
                <c:pt idx="84449">
                  <c:v>22.142866000000001</c:v>
                </c:pt>
                <c:pt idx="84450">
                  <c:v>22.141770999999999</c:v>
                </c:pt>
                <c:pt idx="84451">
                  <c:v>22.141691999999999</c:v>
                </c:pt>
                <c:pt idx="84452">
                  <c:v>22.144386999999998</c:v>
                </c:pt>
                <c:pt idx="84453">
                  <c:v>22.144009</c:v>
                </c:pt>
                <c:pt idx="84454">
                  <c:v>22.143426999999999</c:v>
                </c:pt>
                <c:pt idx="84455">
                  <c:v>22.141956</c:v>
                </c:pt>
                <c:pt idx="84456">
                  <c:v>22.137404</c:v>
                </c:pt>
                <c:pt idx="84457">
                  <c:v>22.138915999999998</c:v>
                </c:pt>
                <c:pt idx="84458">
                  <c:v>22.144912999999999</c:v>
                </c:pt>
                <c:pt idx="84459">
                  <c:v>22.142489000000001</c:v>
                </c:pt>
                <c:pt idx="84460">
                  <c:v>22.139118</c:v>
                </c:pt>
                <c:pt idx="84461">
                  <c:v>22.14331</c:v>
                </c:pt>
                <c:pt idx="84462">
                  <c:v>22.143257999999999</c:v>
                </c:pt>
                <c:pt idx="84463">
                  <c:v>22.141375</c:v>
                </c:pt>
                <c:pt idx="84464">
                  <c:v>22.146816000000001</c:v>
                </c:pt>
                <c:pt idx="84465">
                  <c:v>22.146432000000001</c:v>
                </c:pt>
                <c:pt idx="84466">
                  <c:v>22.141033</c:v>
                </c:pt>
                <c:pt idx="84467">
                  <c:v>22.142448999999999</c:v>
                </c:pt>
                <c:pt idx="84468">
                  <c:v>22.145696999999998</c:v>
                </c:pt>
                <c:pt idx="84469">
                  <c:v>22.144876</c:v>
                </c:pt>
                <c:pt idx="84470">
                  <c:v>22.143894</c:v>
                </c:pt>
                <c:pt idx="84471">
                  <c:v>22.142125</c:v>
                </c:pt>
                <c:pt idx="84472">
                  <c:v>22.139949000000001</c:v>
                </c:pt>
                <c:pt idx="84473">
                  <c:v>22.141563000000001</c:v>
                </c:pt>
                <c:pt idx="84474">
                  <c:v>22.145209999999999</c:v>
                </c:pt>
                <c:pt idx="84475">
                  <c:v>22.143843</c:v>
                </c:pt>
                <c:pt idx="84476">
                  <c:v>22.140317</c:v>
                </c:pt>
                <c:pt idx="84477">
                  <c:v>22.140502000000001</c:v>
                </c:pt>
                <c:pt idx="84478">
                  <c:v>22.142454000000001</c:v>
                </c:pt>
                <c:pt idx="84479">
                  <c:v>22.140405000000001</c:v>
                </c:pt>
                <c:pt idx="84480">
                  <c:v>22.139465999999999</c:v>
                </c:pt>
                <c:pt idx="84481">
                  <c:v>22.141470000000002</c:v>
                </c:pt>
                <c:pt idx="84482">
                  <c:v>22.139130000000002</c:v>
                </c:pt>
                <c:pt idx="84483">
                  <c:v>22.141171</c:v>
                </c:pt>
                <c:pt idx="84484">
                  <c:v>22.146519000000001</c:v>
                </c:pt>
                <c:pt idx="84485">
                  <c:v>22.143941999999999</c:v>
                </c:pt>
                <c:pt idx="84486">
                  <c:v>22.142484</c:v>
                </c:pt>
                <c:pt idx="84487">
                  <c:v>22.147666999999998</c:v>
                </c:pt>
                <c:pt idx="84488">
                  <c:v>22.149481999999999</c:v>
                </c:pt>
                <c:pt idx="84489">
                  <c:v>22.147843000000002</c:v>
                </c:pt>
                <c:pt idx="84490">
                  <c:v>22.148012999999999</c:v>
                </c:pt>
                <c:pt idx="84491">
                  <c:v>22.147943000000001</c:v>
                </c:pt>
                <c:pt idx="84492">
                  <c:v>22.150345999999999</c:v>
                </c:pt>
                <c:pt idx="84493">
                  <c:v>22.151267000000001</c:v>
                </c:pt>
                <c:pt idx="84494">
                  <c:v>22.147925000000001</c:v>
                </c:pt>
                <c:pt idx="84495">
                  <c:v>22.150396000000001</c:v>
                </c:pt>
                <c:pt idx="84496">
                  <c:v>22.155552</c:v>
                </c:pt>
                <c:pt idx="84497">
                  <c:v>22.156725000000002</c:v>
                </c:pt>
                <c:pt idx="84498">
                  <c:v>22.157639</c:v>
                </c:pt>
                <c:pt idx="84499">
                  <c:v>22.157511</c:v>
                </c:pt>
                <c:pt idx="84500">
                  <c:v>22.156880000000001</c:v>
                </c:pt>
                <c:pt idx="84501">
                  <c:v>22.158349999999999</c:v>
                </c:pt>
                <c:pt idx="84502">
                  <c:v>22.160919</c:v>
                </c:pt>
                <c:pt idx="84503">
                  <c:v>22.162355000000002</c:v>
                </c:pt>
                <c:pt idx="84504">
                  <c:v>22.162158999999999</c:v>
                </c:pt>
                <c:pt idx="84505">
                  <c:v>22.157876999999999</c:v>
                </c:pt>
                <c:pt idx="84506">
                  <c:v>22.155909999999999</c:v>
                </c:pt>
                <c:pt idx="84507">
                  <c:v>22.158107000000001</c:v>
                </c:pt>
                <c:pt idx="84508">
                  <c:v>22.155282</c:v>
                </c:pt>
                <c:pt idx="84509">
                  <c:v>22.150248999999999</c:v>
                </c:pt>
                <c:pt idx="84510">
                  <c:v>22.151721999999999</c:v>
                </c:pt>
                <c:pt idx="84511">
                  <c:v>22.154323999999999</c:v>
                </c:pt>
                <c:pt idx="84512">
                  <c:v>22.156193999999999</c:v>
                </c:pt>
                <c:pt idx="84513">
                  <c:v>22.155719999999999</c:v>
                </c:pt>
                <c:pt idx="84514">
                  <c:v>22.151008000000001</c:v>
                </c:pt>
                <c:pt idx="84515">
                  <c:v>22.149609000000002</c:v>
                </c:pt>
                <c:pt idx="84516">
                  <c:v>22.153371</c:v>
                </c:pt>
                <c:pt idx="84517">
                  <c:v>22.154540999999998</c:v>
                </c:pt>
                <c:pt idx="84518">
                  <c:v>22.153936999999999</c:v>
                </c:pt>
                <c:pt idx="84519">
                  <c:v>22.156027999999999</c:v>
                </c:pt>
                <c:pt idx="84520">
                  <c:v>22.155850000000001</c:v>
                </c:pt>
                <c:pt idx="84521">
                  <c:v>22.153977999999999</c:v>
                </c:pt>
                <c:pt idx="84522">
                  <c:v>22.153625000000002</c:v>
                </c:pt>
                <c:pt idx="84523">
                  <c:v>22.153196999999999</c:v>
                </c:pt>
                <c:pt idx="84524">
                  <c:v>22.154095999999999</c:v>
                </c:pt>
                <c:pt idx="84525">
                  <c:v>22.156317000000001</c:v>
                </c:pt>
                <c:pt idx="84526">
                  <c:v>22.156656000000002</c:v>
                </c:pt>
                <c:pt idx="84527">
                  <c:v>22.155141</c:v>
                </c:pt>
                <c:pt idx="84528">
                  <c:v>22.153777999999999</c:v>
                </c:pt>
                <c:pt idx="84529">
                  <c:v>22.149789999999999</c:v>
                </c:pt>
                <c:pt idx="84530">
                  <c:v>22.149487000000001</c:v>
                </c:pt>
                <c:pt idx="84531">
                  <c:v>22.155615999999998</c:v>
                </c:pt>
                <c:pt idx="84532">
                  <c:v>22.157630000000001</c:v>
                </c:pt>
                <c:pt idx="84533">
                  <c:v>22.153302</c:v>
                </c:pt>
                <c:pt idx="84534">
                  <c:v>22.15157</c:v>
                </c:pt>
                <c:pt idx="84535">
                  <c:v>22.156153</c:v>
                </c:pt>
                <c:pt idx="84536">
                  <c:v>22.160142</c:v>
                </c:pt>
                <c:pt idx="84537">
                  <c:v>22.156306000000001</c:v>
                </c:pt>
                <c:pt idx="84538">
                  <c:v>22.153970999999999</c:v>
                </c:pt>
                <c:pt idx="84539">
                  <c:v>22.160951000000001</c:v>
                </c:pt>
                <c:pt idx="84540">
                  <c:v>22.162371</c:v>
                </c:pt>
                <c:pt idx="84541">
                  <c:v>22.159414000000002</c:v>
                </c:pt>
                <c:pt idx="84542">
                  <c:v>22.164012</c:v>
                </c:pt>
                <c:pt idx="84543">
                  <c:v>22.164921</c:v>
                </c:pt>
                <c:pt idx="84544">
                  <c:v>22.162431999999999</c:v>
                </c:pt>
                <c:pt idx="84545">
                  <c:v>22.163982000000001</c:v>
                </c:pt>
                <c:pt idx="84546">
                  <c:v>22.163250999999999</c:v>
                </c:pt>
                <c:pt idx="84547">
                  <c:v>22.161643999999999</c:v>
                </c:pt>
                <c:pt idx="84548">
                  <c:v>22.163671999999998</c:v>
                </c:pt>
                <c:pt idx="84549">
                  <c:v>22.163336999999999</c:v>
                </c:pt>
                <c:pt idx="84550">
                  <c:v>22.160890999999999</c:v>
                </c:pt>
                <c:pt idx="84551">
                  <c:v>22.163606999999999</c:v>
                </c:pt>
                <c:pt idx="84552">
                  <c:v>22.167638</c:v>
                </c:pt>
                <c:pt idx="84553">
                  <c:v>22.166779999999999</c:v>
                </c:pt>
                <c:pt idx="84554">
                  <c:v>22.162911000000001</c:v>
                </c:pt>
                <c:pt idx="84555">
                  <c:v>22.159711999999999</c:v>
                </c:pt>
                <c:pt idx="84556">
                  <c:v>22.159030000000001</c:v>
                </c:pt>
                <c:pt idx="84557">
                  <c:v>22.162428999999999</c:v>
                </c:pt>
                <c:pt idx="84558">
                  <c:v>22.167497999999998</c:v>
                </c:pt>
                <c:pt idx="84559">
                  <c:v>22.166466</c:v>
                </c:pt>
                <c:pt idx="84560">
                  <c:v>22.162799</c:v>
                </c:pt>
                <c:pt idx="84561">
                  <c:v>22.160409000000001</c:v>
                </c:pt>
                <c:pt idx="84562">
                  <c:v>22.158643999999999</c:v>
                </c:pt>
                <c:pt idx="84563">
                  <c:v>22.160211</c:v>
                </c:pt>
                <c:pt idx="84564">
                  <c:v>22.163198000000001</c:v>
                </c:pt>
                <c:pt idx="84565">
                  <c:v>22.161750999999999</c:v>
                </c:pt>
                <c:pt idx="84566">
                  <c:v>22.159282999999999</c:v>
                </c:pt>
                <c:pt idx="84567">
                  <c:v>22.161459000000001</c:v>
                </c:pt>
                <c:pt idx="84568">
                  <c:v>22.165531000000001</c:v>
                </c:pt>
                <c:pt idx="84569">
                  <c:v>22.163509999999999</c:v>
                </c:pt>
                <c:pt idx="84570">
                  <c:v>22.159852000000001</c:v>
                </c:pt>
                <c:pt idx="84571">
                  <c:v>22.159445000000002</c:v>
                </c:pt>
                <c:pt idx="84572">
                  <c:v>22.160311</c:v>
                </c:pt>
                <c:pt idx="84573">
                  <c:v>22.161843999999999</c:v>
                </c:pt>
                <c:pt idx="84574">
                  <c:v>22.161380999999999</c:v>
                </c:pt>
                <c:pt idx="84575">
                  <c:v>22.159962</c:v>
                </c:pt>
                <c:pt idx="84576">
                  <c:v>22.160032000000001</c:v>
                </c:pt>
                <c:pt idx="84577">
                  <c:v>22.159333</c:v>
                </c:pt>
                <c:pt idx="84578">
                  <c:v>22.157478999999999</c:v>
                </c:pt>
                <c:pt idx="84579">
                  <c:v>22.159651</c:v>
                </c:pt>
                <c:pt idx="84580">
                  <c:v>22.16452</c:v>
                </c:pt>
                <c:pt idx="84581">
                  <c:v>22.162849000000001</c:v>
                </c:pt>
                <c:pt idx="84582">
                  <c:v>22.158942</c:v>
                </c:pt>
                <c:pt idx="84583">
                  <c:v>22.162115</c:v>
                </c:pt>
                <c:pt idx="84584">
                  <c:v>22.165284</c:v>
                </c:pt>
                <c:pt idx="84585">
                  <c:v>22.163688</c:v>
                </c:pt>
                <c:pt idx="84586">
                  <c:v>22.164670999999998</c:v>
                </c:pt>
                <c:pt idx="84587">
                  <c:v>22.166371000000002</c:v>
                </c:pt>
                <c:pt idx="84588">
                  <c:v>22.166387</c:v>
                </c:pt>
                <c:pt idx="84589">
                  <c:v>22.166377000000001</c:v>
                </c:pt>
                <c:pt idx="84590">
                  <c:v>22.165458999999998</c:v>
                </c:pt>
                <c:pt idx="84591">
                  <c:v>22.167258</c:v>
                </c:pt>
                <c:pt idx="84592">
                  <c:v>22.168695</c:v>
                </c:pt>
                <c:pt idx="84593">
                  <c:v>22.165648000000001</c:v>
                </c:pt>
                <c:pt idx="84594">
                  <c:v>22.163247999999999</c:v>
                </c:pt>
                <c:pt idx="84595">
                  <c:v>22.164688999999999</c:v>
                </c:pt>
                <c:pt idx="84596">
                  <c:v>22.167422999999999</c:v>
                </c:pt>
                <c:pt idx="84597">
                  <c:v>22.169595000000001</c:v>
                </c:pt>
                <c:pt idx="84598">
                  <c:v>22.17043</c:v>
                </c:pt>
                <c:pt idx="84599">
                  <c:v>22.166740000000001</c:v>
                </c:pt>
                <c:pt idx="84600">
                  <c:v>22.162803</c:v>
                </c:pt>
                <c:pt idx="84601">
                  <c:v>22.165074000000001</c:v>
                </c:pt>
                <c:pt idx="84602">
                  <c:v>22.169127</c:v>
                </c:pt>
                <c:pt idx="84603">
                  <c:v>22.168096999999999</c:v>
                </c:pt>
                <c:pt idx="84604">
                  <c:v>22.165997000000001</c:v>
                </c:pt>
                <c:pt idx="84605">
                  <c:v>22.16835</c:v>
                </c:pt>
                <c:pt idx="84606">
                  <c:v>22.170166999999999</c:v>
                </c:pt>
                <c:pt idx="84607">
                  <c:v>22.167172999999998</c:v>
                </c:pt>
                <c:pt idx="84608">
                  <c:v>22.165959999999998</c:v>
                </c:pt>
                <c:pt idx="84609">
                  <c:v>22.169599000000002</c:v>
                </c:pt>
                <c:pt idx="84610">
                  <c:v>22.172438</c:v>
                </c:pt>
                <c:pt idx="84611">
                  <c:v>22.170494000000001</c:v>
                </c:pt>
                <c:pt idx="84612">
                  <c:v>22.170635000000001</c:v>
                </c:pt>
                <c:pt idx="84613">
                  <c:v>22.174762999999999</c:v>
                </c:pt>
                <c:pt idx="84614">
                  <c:v>22.173425000000002</c:v>
                </c:pt>
                <c:pt idx="84615">
                  <c:v>22.168906</c:v>
                </c:pt>
                <c:pt idx="84616">
                  <c:v>22.169599999999999</c:v>
                </c:pt>
                <c:pt idx="84617">
                  <c:v>22.171966000000001</c:v>
                </c:pt>
                <c:pt idx="84618">
                  <c:v>22.173888000000002</c:v>
                </c:pt>
                <c:pt idx="84619">
                  <c:v>22.173045999999999</c:v>
                </c:pt>
                <c:pt idx="84620">
                  <c:v>22.171797999999999</c:v>
                </c:pt>
                <c:pt idx="84621">
                  <c:v>22.170290000000001</c:v>
                </c:pt>
                <c:pt idx="84622">
                  <c:v>22.171135</c:v>
                </c:pt>
                <c:pt idx="84623">
                  <c:v>22.173186999999999</c:v>
                </c:pt>
                <c:pt idx="84624">
                  <c:v>22.174085000000002</c:v>
                </c:pt>
                <c:pt idx="84625">
                  <c:v>22.175659</c:v>
                </c:pt>
                <c:pt idx="84626">
                  <c:v>22.175235000000001</c:v>
                </c:pt>
                <c:pt idx="84627">
                  <c:v>22.173907</c:v>
                </c:pt>
                <c:pt idx="84628">
                  <c:v>22.173446999999999</c:v>
                </c:pt>
                <c:pt idx="84629">
                  <c:v>22.173303000000001</c:v>
                </c:pt>
                <c:pt idx="84630">
                  <c:v>22.175547000000002</c:v>
                </c:pt>
                <c:pt idx="84631">
                  <c:v>22.178856</c:v>
                </c:pt>
                <c:pt idx="84632">
                  <c:v>22.177788</c:v>
                </c:pt>
                <c:pt idx="84633">
                  <c:v>22.175768000000001</c:v>
                </c:pt>
                <c:pt idx="84634">
                  <c:v>22.177705</c:v>
                </c:pt>
                <c:pt idx="84635">
                  <c:v>22.178795000000001</c:v>
                </c:pt>
                <c:pt idx="84636">
                  <c:v>22.179102</c:v>
                </c:pt>
                <c:pt idx="84637">
                  <c:v>22.181049999999999</c:v>
                </c:pt>
                <c:pt idx="84638">
                  <c:v>22.175825</c:v>
                </c:pt>
                <c:pt idx="84639">
                  <c:v>22.171689000000001</c:v>
                </c:pt>
                <c:pt idx="84640">
                  <c:v>22.176134000000001</c:v>
                </c:pt>
                <c:pt idx="84641">
                  <c:v>22.178405000000001</c:v>
                </c:pt>
                <c:pt idx="84642">
                  <c:v>22.176839000000001</c:v>
                </c:pt>
                <c:pt idx="84643">
                  <c:v>22.175319999999999</c:v>
                </c:pt>
                <c:pt idx="84644">
                  <c:v>22.175808</c:v>
                </c:pt>
                <c:pt idx="84645">
                  <c:v>22.176283999999999</c:v>
                </c:pt>
                <c:pt idx="84646">
                  <c:v>22.176500999999998</c:v>
                </c:pt>
                <c:pt idx="84647">
                  <c:v>22.181842</c:v>
                </c:pt>
                <c:pt idx="84648">
                  <c:v>22.182807</c:v>
                </c:pt>
                <c:pt idx="84649">
                  <c:v>22.176794000000001</c:v>
                </c:pt>
                <c:pt idx="84650">
                  <c:v>22.177748000000001</c:v>
                </c:pt>
                <c:pt idx="84651">
                  <c:v>22.183477</c:v>
                </c:pt>
                <c:pt idx="84652">
                  <c:v>22.184331</c:v>
                </c:pt>
                <c:pt idx="84653">
                  <c:v>22.183318</c:v>
                </c:pt>
                <c:pt idx="84654">
                  <c:v>22.183488000000001</c:v>
                </c:pt>
                <c:pt idx="84655">
                  <c:v>22.184405999999999</c:v>
                </c:pt>
                <c:pt idx="84656">
                  <c:v>22.187051</c:v>
                </c:pt>
                <c:pt idx="84657">
                  <c:v>22.185887000000001</c:v>
                </c:pt>
                <c:pt idx="84658">
                  <c:v>22.184041000000001</c:v>
                </c:pt>
                <c:pt idx="84659">
                  <c:v>22.186202999999999</c:v>
                </c:pt>
                <c:pt idx="84660">
                  <c:v>22.184911</c:v>
                </c:pt>
                <c:pt idx="84661">
                  <c:v>22.182269999999999</c:v>
                </c:pt>
                <c:pt idx="84662">
                  <c:v>22.183081999999999</c:v>
                </c:pt>
                <c:pt idx="84663">
                  <c:v>22.182548000000001</c:v>
                </c:pt>
                <c:pt idx="84664">
                  <c:v>22.181830999999999</c:v>
                </c:pt>
                <c:pt idx="84665">
                  <c:v>22.181045000000001</c:v>
                </c:pt>
                <c:pt idx="84666">
                  <c:v>22.178768999999999</c:v>
                </c:pt>
                <c:pt idx="84667">
                  <c:v>22.179043</c:v>
                </c:pt>
                <c:pt idx="84668">
                  <c:v>22.181576</c:v>
                </c:pt>
                <c:pt idx="84669">
                  <c:v>22.180712</c:v>
                </c:pt>
                <c:pt idx="84670">
                  <c:v>22.181471999999999</c:v>
                </c:pt>
                <c:pt idx="84671">
                  <c:v>22.183444999999999</c:v>
                </c:pt>
                <c:pt idx="84672">
                  <c:v>22.183610999999999</c:v>
                </c:pt>
                <c:pt idx="84673">
                  <c:v>22.183392000000001</c:v>
                </c:pt>
                <c:pt idx="84674">
                  <c:v>22.183001000000001</c:v>
                </c:pt>
                <c:pt idx="84675">
                  <c:v>22.184369</c:v>
                </c:pt>
                <c:pt idx="84676">
                  <c:v>22.185331000000001</c:v>
                </c:pt>
                <c:pt idx="84677">
                  <c:v>22.184560000000001</c:v>
                </c:pt>
                <c:pt idx="84678">
                  <c:v>22.184875999999999</c:v>
                </c:pt>
                <c:pt idx="84679">
                  <c:v>22.183222000000001</c:v>
                </c:pt>
                <c:pt idx="84680">
                  <c:v>22.182072000000002</c:v>
                </c:pt>
                <c:pt idx="84681">
                  <c:v>22.185903</c:v>
                </c:pt>
                <c:pt idx="84682">
                  <c:v>22.186319999999998</c:v>
                </c:pt>
                <c:pt idx="84683">
                  <c:v>22.180800000000001</c:v>
                </c:pt>
                <c:pt idx="84684">
                  <c:v>22.179397000000002</c:v>
                </c:pt>
                <c:pt idx="84685">
                  <c:v>22.182711000000001</c:v>
                </c:pt>
                <c:pt idx="84686">
                  <c:v>22.181676</c:v>
                </c:pt>
                <c:pt idx="84687">
                  <c:v>22.181507</c:v>
                </c:pt>
                <c:pt idx="84688">
                  <c:v>22.183053000000001</c:v>
                </c:pt>
                <c:pt idx="84689">
                  <c:v>22.180011</c:v>
                </c:pt>
                <c:pt idx="84690">
                  <c:v>22.178308999999999</c:v>
                </c:pt>
                <c:pt idx="84691">
                  <c:v>22.181785000000001</c:v>
                </c:pt>
                <c:pt idx="84692">
                  <c:v>22.185179000000002</c:v>
                </c:pt>
                <c:pt idx="84693">
                  <c:v>22.185223000000001</c:v>
                </c:pt>
                <c:pt idx="84694">
                  <c:v>22.185967999999999</c:v>
                </c:pt>
                <c:pt idx="84695">
                  <c:v>22.190142000000002</c:v>
                </c:pt>
                <c:pt idx="84696">
                  <c:v>22.191638000000001</c:v>
                </c:pt>
                <c:pt idx="84697">
                  <c:v>22.190432999999999</c:v>
                </c:pt>
                <c:pt idx="84698">
                  <c:v>22.188694000000002</c:v>
                </c:pt>
                <c:pt idx="84699">
                  <c:v>22.186297</c:v>
                </c:pt>
                <c:pt idx="84700">
                  <c:v>22.189494</c:v>
                </c:pt>
                <c:pt idx="84701">
                  <c:v>22.191039</c:v>
                </c:pt>
                <c:pt idx="84702">
                  <c:v>22.184338</c:v>
                </c:pt>
                <c:pt idx="84703">
                  <c:v>22.185638999999998</c:v>
                </c:pt>
                <c:pt idx="84704">
                  <c:v>22.191306999999998</c:v>
                </c:pt>
                <c:pt idx="84705">
                  <c:v>22.187702999999999</c:v>
                </c:pt>
                <c:pt idx="84706">
                  <c:v>22.187837999999999</c:v>
                </c:pt>
                <c:pt idx="84707">
                  <c:v>22.194430000000001</c:v>
                </c:pt>
                <c:pt idx="84708">
                  <c:v>22.195633999999998</c:v>
                </c:pt>
                <c:pt idx="84709">
                  <c:v>22.195115999999999</c:v>
                </c:pt>
                <c:pt idx="84710">
                  <c:v>22.194012000000001</c:v>
                </c:pt>
                <c:pt idx="84711">
                  <c:v>22.191009000000001</c:v>
                </c:pt>
                <c:pt idx="84712">
                  <c:v>22.191403000000001</c:v>
                </c:pt>
                <c:pt idx="84713">
                  <c:v>22.193982999999999</c:v>
                </c:pt>
                <c:pt idx="84714">
                  <c:v>22.194099000000001</c:v>
                </c:pt>
                <c:pt idx="84715">
                  <c:v>22.194322</c:v>
                </c:pt>
                <c:pt idx="84716">
                  <c:v>22.193465</c:v>
                </c:pt>
                <c:pt idx="84717">
                  <c:v>22.19238</c:v>
                </c:pt>
                <c:pt idx="84718">
                  <c:v>22.192668000000001</c:v>
                </c:pt>
                <c:pt idx="84719">
                  <c:v>22.192943</c:v>
                </c:pt>
                <c:pt idx="84720">
                  <c:v>22.194946000000002</c:v>
                </c:pt>
                <c:pt idx="84721">
                  <c:v>22.197704999999999</c:v>
                </c:pt>
                <c:pt idx="84722">
                  <c:v>22.198132000000001</c:v>
                </c:pt>
                <c:pt idx="84723">
                  <c:v>22.195595000000001</c:v>
                </c:pt>
                <c:pt idx="84724">
                  <c:v>22.193802000000002</c:v>
                </c:pt>
                <c:pt idx="84725">
                  <c:v>22.192208000000001</c:v>
                </c:pt>
                <c:pt idx="84726">
                  <c:v>22.190944999999999</c:v>
                </c:pt>
                <c:pt idx="84727">
                  <c:v>22.190867999999998</c:v>
                </c:pt>
                <c:pt idx="84728">
                  <c:v>22.189495999999998</c:v>
                </c:pt>
                <c:pt idx="84729">
                  <c:v>22.189364000000001</c:v>
                </c:pt>
                <c:pt idx="84730">
                  <c:v>22.193349999999999</c:v>
                </c:pt>
                <c:pt idx="84731">
                  <c:v>22.195433999999999</c:v>
                </c:pt>
                <c:pt idx="84732">
                  <c:v>22.199703</c:v>
                </c:pt>
                <c:pt idx="84733">
                  <c:v>22.203728000000002</c:v>
                </c:pt>
                <c:pt idx="84734">
                  <c:v>22.199425999999999</c:v>
                </c:pt>
                <c:pt idx="84735">
                  <c:v>22.195699999999999</c:v>
                </c:pt>
                <c:pt idx="84736">
                  <c:v>22.198875000000001</c:v>
                </c:pt>
                <c:pt idx="84737">
                  <c:v>22.200925000000002</c:v>
                </c:pt>
                <c:pt idx="84738">
                  <c:v>22.198754000000001</c:v>
                </c:pt>
                <c:pt idx="84739">
                  <c:v>22.199611999999998</c:v>
                </c:pt>
                <c:pt idx="84740">
                  <c:v>22.199318999999999</c:v>
                </c:pt>
                <c:pt idx="84741">
                  <c:v>22.19585</c:v>
                </c:pt>
                <c:pt idx="84742">
                  <c:v>22.197970999999999</c:v>
                </c:pt>
                <c:pt idx="84743">
                  <c:v>22.19868</c:v>
                </c:pt>
                <c:pt idx="84744">
                  <c:v>22.195133999999999</c:v>
                </c:pt>
                <c:pt idx="84745">
                  <c:v>22.195353000000001</c:v>
                </c:pt>
                <c:pt idx="84746">
                  <c:v>22.199981999999999</c:v>
                </c:pt>
                <c:pt idx="84747">
                  <c:v>22.201280000000001</c:v>
                </c:pt>
                <c:pt idx="84748">
                  <c:v>22.198399999999999</c:v>
                </c:pt>
                <c:pt idx="84749">
                  <c:v>22.198205999999999</c:v>
                </c:pt>
                <c:pt idx="84750">
                  <c:v>22.199079999999999</c:v>
                </c:pt>
                <c:pt idx="84751">
                  <c:v>22.198733000000001</c:v>
                </c:pt>
                <c:pt idx="84752">
                  <c:v>22.199536999999999</c:v>
                </c:pt>
                <c:pt idx="84753">
                  <c:v>22.199852</c:v>
                </c:pt>
                <c:pt idx="84754">
                  <c:v>22.202269000000001</c:v>
                </c:pt>
                <c:pt idx="84755">
                  <c:v>22.206461999999998</c:v>
                </c:pt>
                <c:pt idx="84756">
                  <c:v>22.206541999999999</c:v>
                </c:pt>
                <c:pt idx="84757">
                  <c:v>22.206710000000001</c:v>
                </c:pt>
                <c:pt idx="84758">
                  <c:v>22.207764000000001</c:v>
                </c:pt>
                <c:pt idx="84759">
                  <c:v>22.203831999999998</c:v>
                </c:pt>
                <c:pt idx="84760">
                  <c:v>22.201706000000001</c:v>
                </c:pt>
                <c:pt idx="84761">
                  <c:v>22.206457</c:v>
                </c:pt>
                <c:pt idx="84762">
                  <c:v>22.205784000000001</c:v>
                </c:pt>
                <c:pt idx="84763">
                  <c:v>22.201801</c:v>
                </c:pt>
                <c:pt idx="84764">
                  <c:v>22.204377000000001</c:v>
                </c:pt>
                <c:pt idx="84765">
                  <c:v>22.206797999999999</c:v>
                </c:pt>
                <c:pt idx="84766">
                  <c:v>22.203558000000001</c:v>
                </c:pt>
                <c:pt idx="84767">
                  <c:v>22.202299</c:v>
                </c:pt>
                <c:pt idx="84768">
                  <c:v>22.208067</c:v>
                </c:pt>
                <c:pt idx="84769">
                  <c:v>22.21134</c:v>
                </c:pt>
                <c:pt idx="84770">
                  <c:v>22.20571</c:v>
                </c:pt>
                <c:pt idx="84771">
                  <c:v>22.204422000000001</c:v>
                </c:pt>
                <c:pt idx="84772">
                  <c:v>22.208245999999999</c:v>
                </c:pt>
                <c:pt idx="84773">
                  <c:v>22.210273999999998</c:v>
                </c:pt>
                <c:pt idx="84774">
                  <c:v>22.211447</c:v>
                </c:pt>
                <c:pt idx="84775">
                  <c:v>22.211212</c:v>
                </c:pt>
                <c:pt idx="84776">
                  <c:v>22.207546000000001</c:v>
                </c:pt>
                <c:pt idx="84777">
                  <c:v>22.207875999999999</c:v>
                </c:pt>
                <c:pt idx="84778">
                  <c:v>22.212713000000001</c:v>
                </c:pt>
                <c:pt idx="84779">
                  <c:v>22.211756000000001</c:v>
                </c:pt>
                <c:pt idx="84780">
                  <c:v>22.210715</c:v>
                </c:pt>
                <c:pt idx="84781">
                  <c:v>22.214722999999999</c:v>
                </c:pt>
                <c:pt idx="84782">
                  <c:v>22.213004999999999</c:v>
                </c:pt>
                <c:pt idx="84783">
                  <c:v>22.209472999999999</c:v>
                </c:pt>
                <c:pt idx="84784">
                  <c:v>22.210039999999999</c:v>
                </c:pt>
                <c:pt idx="84785">
                  <c:v>22.208759000000001</c:v>
                </c:pt>
                <c:pt idx="84786">
                  <c:v>22.206695</c:v>
                </c:pt>
                <c:pt idx="84787">
                  <c:v>22.204965000000001</c:v>
                </c:pt>
                <c:pt idx="84788">
                  <c:v>22.206109000000001</c:v>
                </c:pt>
                <c:pt idx="84789">
                  <c:v>22.209163</c:v>
                </c:pt>
                <c:pt idx="84790">
                  <c:v>22.209842999999999</c:v>
                </c:pt>
                <c:pt idx="84791">
                  <c:v>22.207149999999999</c:v>
                </c:pt>
                <c:pt idx="84792">
                  <c:v>22.207643999999998</c:v>
                </c:pt>
                <c:pt idx="84793">
                  <c:v>22.211634</c:v>
                </c:pt>
                <c:pt idx="84794">
                  <c:v>22.212047999999999</c:v>
                </c:pt>
                <c:pt idx="84795">
                  <c:v>22.210939</c:v>
                </c:pt>
                <c:pt idx="84796">
                  <c:v>22.210418000000001</c:v>
                </c:pt>
                <c:pt idx="84797">
                  <c:v>22.209385999999999</c:v>
                </c:pt>
                <c:pt idx="84798">
                  <c:v>22.209927</c:v>
                </c:pt>
                <c:pt idx="84799">
                  <c:v>22.210075</c:v>
                </c:pt>
                <c:pt idx="84800">
                  <c:v>22.206520000000001</c:v>
                </c:pt>
                <c:pt idx="84801">
                  <c:v>22.200652999999999</c:v>
                </c:pt>
                <c:pt idx="84802">
                  <c:v>22.201913999999999</c:v>
                </c:pt>
                <c:pt idx="84803">
                  <c:v>22.206143000000001</c:v>
                </c:pt>
                <c:pt idx="84804">
                  <c:v>22.205102</c:v>
                </c:pt>
                <c:pt idx="84805">
                  <c:v>22.204550000000001</c:v>
                </c:pt>
                <c:pt idx="84806">
                  <c:v>22.205919999999999</c:v>
                </c:pt>
                <c:pt idx="84807">
                  <c:v>22.205138000000002</c:v>
                </c:pt>
                <c:pt idx="84808">
                  <c:v>22.202227000000001</c:v>
                </c:pt>
                <c:pt idx="84809">
                  <c:v>22.203081000000001</c:v>
                </c:pt>
                <c:pt idx="84810">
                  <c:v>22.204899000000001</c:v>
                </c:pt>
                <c:pt idx="84811">
                  <c:v>22.204025000000001</c:v>
                </c:pt>
                <c:pt idx="84812">
                  <c:v>22.204073000000001</c:v>
                </c:pt>
                <c:pt idx="84813">
                  <c:v>22.207746</c:v>
                </c:pt>
                <c:pt idx="84814">
                  <c:v>22.212225</c:v>
                </c:pt>
                <c:pt idx="84815">
                  <c:v>22.211956000000001</c:v>
                </c:pt>
                <c:pt idx="84816">
                  <c:v>22.212530000000001</c:v>
                </c:pt>
                <c:pt idx="84817">
                  <c:v>22.216750999999999</c:v>
                </c:pt>
                <c:pt idx="84818">
                  <c:v>22.217269000000002</c:v>
                </c:pt>
                <c:pt idx="84819">
                  <c:v>22.215537000000001</c:v>
                </c:pt>
                <c:pt idx="84820">
                  <c:v>22.218537000000001</c:v>
                </c:pt>
                <c:pt idx="84821">
                  <c:v>22.219957999999998</c:v>
                </c:pt>
                <c:pt idx="84822">
                  <c:v>22.217959</c:v>
                </c:pt>
                <c:pt idx="84823">
                  <c:v>22.217252999999999</c:v>
                </c:pt>
                <c:pt idx="84824">
                  <c:v>22.217177</c:v>
                </c:pt>
                <c:pt idx="84825">
                  <c:v>22.217948</c:v>
                </c:pt>
                <c:pt idx="84826">
                  <c:v>22.219092</c:v>
                </c:pt>
                <c:pt idx="84827">
                  <c:v>22.214915000000001</c:v>
                </c:pt>
                <c:pt idx="84828">
                  <c:v>22.210763</c:v>
                </c:pt>
                <c:pt idx="84829">
                  <c:v>22.213671000000001</c:v>
                </c:pt>
                <c:pt idx="84830">
                  <c:v>22.212287</c:v>
                </c:pt>
                <c:pt idx="84831">
                  <c:v>22.210467000000001</c:v>
                </c:pt>
                <c:pt idx="84832">
                  <c:v>22.214607000000001</c:v>
                </c:pt>
                <c:pt idx="84833">
                  <c:v>22.213638</c:v>
                </c:pt>
                <c:pt idx="84834">
                  <c:v>22.212534000000002</c:v>
                </c:pt>
                <c:pt idx="84835">
                  <c:v>22.216987</c:v>
                </c:pt>
                <c:pt idx="84836">
                  <c:v>22.217320000000001</c:v>
                </c:pt>
                <c:pt idx="84837">
                  <c:v>22.217668</c:v>
                </c:pt>
                <c:pt idx="84838">
                  <c:v>22.219570000000001</c:v>
                </c:pt>
                <c:pt idx="84839">
                  <c:v>22.216314000000001</c:v>
                </c:pt>
                <c:pt idx="84840">
                  <c:v>22.212676999999999</c:v>
                </c:pt>
                <c:pt idx="84841">
                  <c:v>22.214918999999998</c:v>
                </c:pt>
                <c:pt idx="84842">
                  <c:v>22.217407999999999</c:v>
                </c:pt>
                <c:pt idx="84843">
                  <c:v>22.217414000000002</c:v>
                </c:pt>
                <c:pt idx="84844">
                  <c:v>22.216664999999999</c:v>
                </c:pt>
                <c:pt idx="84845">
                  <c:v>22.217687999999999</c:v>
                </c:pt>
                <c:pt idx="84846">
                  <c:v>22.218858999999998</c:v>
                </c:pt>
                <c:pt idx="84847">
                  <c:v>22.214805999999999</c:v>
                </c:pt>
                <c:pt idx="84848">
                  <c:v>22.213280000000001</c:v>
                </c:pt>
                <c:pt idx="84849">
                  <c:v>22.216805000000001</c:v>
                </c:pt>
                <c:pt idx="84850">
                  <c:v>22.215388000000001</c:v>
                </c:pt>
                <c:pt idx="84851">
                  <c:v>22.214535000000001</c:v>
                </c:pt>
                <c:pt idx="84852">
                  <c:v>22.218060000000001</c:v>
                </c:pt>
                <c:pt idx="84853">
                  <c:v>22.218073</c:v>
                </c:pt>
                <c:pt idx="84854">
                  <c:v>22.218447999999999</c:v>
                </c:pt>
                <c:pt idx="84855">
                  <c:v>22.222424</c:v>
                </c:pt>
                <c:pt idx="84856">
                  <c:v>22.222334</c:v>
                </c:pt>
                <c:pt idx="84857">
                  <c:v>22.220734</c:v>
                </c:pt>
                <c:pt idx="84858">
                  <c:v>22.221430999999999</c:v>
                </c:pt>
                <c:pt idx="84859">
                  <c:v>22.220336</c:v>
                </c:pt>
                <c:pt idx="84860">
                  <c:v>22.217427000000001</c:v>
                </c:pt>
                <c:pt idx="84861">
                  <c:v>22.216645</c:v>
                </c:pt>
                <c:pt idx="84862">
                  <c:v>22.216222999999999</c:v>
                </c:pt>
                <c:pt idx="84863">
                  <c:v>22.215458000000002</c:v>
                </c:pt>
                <c:pt idx="84864">
                  <c:v>22.216315999999999</c:v>
                </c:pt>
                <c:pt idx="84865">
                  <c:v>22.217390000000002</c:v>
                </c:pt>
                <c:pt idx="84866">
                  <c:v>22.219078</c:v>
                </c:pt>
                <c:pt idx="84867">
                  <c:v>22.219427</c:v>
                </c:pt>
                <c:pt idx="84868">
                  <c:v>22.214794000000001</c:v>
                </c:pt>
                <c:pt idx="84869">
                  <c:v>22.214046</c:v>
                </c:pt>
                <c:pt idx="84870">
                  <c:v>22.217607000000001</c:v>
                </c:pt>
                <c:pt idx="84871">
                  <c:v>22.21659</c:v>
                </c:pt>
                <c:pt idx="84872">
                  <c:v>22.213092</c:v>
                </c:pt>
                <c:pt idx="84873">
                  <c:v>22.213021999999999</c:v>
                </c:pt>
                <c:pt idx="84874">
                  <c:v>22.215095000000002</c:v>
                </c:pt>
                <c:pt idx="84875">
                  <c:v>22.214423</c:v>
                </c:pt>
                <c:pt idx="84876">
                  <c:v>22.214787000000001</c:v>
                </c:pt>
                <c:pt idx="84877">
                  <c:v>22.21931</c:v>
                </c:pt>
                <c:pt idx="84878">
                  <c:v>22.22156</c:v>
                </c:pt>
                <c:pt idx="84879">
                  <c:v>22.220051999999999</c:v>
                </c:pt>
                <c:pt idx="84880">
                  <c:v>22.220495</c:v>
                </c:pt>
                <c:pt idx="84881">
                  <c:v>22.220737</c:v>
                </c:pt>
                <c:pt idx="84882">
                  <c:v>22.22317</c:v>
                </c:pt>
                <c:pt idx="84883">
                  <c:v>22.22486</c:v>
                </c:pt>
                <c:pt idx="84884">
                  <c:v>22.221170999999998</c:v>
                </c:pt>
                <c:pt idx="84885">
                  <c:v>22.217106000000001</c:v>
                </c:pt>
                <c:pt idx="84886">
                  <c:v>22.217459999999999</c:v>
                </c:pt>
                <c:pt idx="84887">
                  <c:v>22.221733</c:v>
                </c:pt>
                <c:pt idx="84888">
                  <c:v>22.221024</c:v>
                </c:pt>
                <c:pt idx="84889">
                  <c:v>22.217333</c:v>
                </c:pt>
                <c:pt idx="84890">
                  <c:v>22.218596999999999</c:v>
                </c:pt>
                <c:pt idx="84891">
                  <c:v>22.220141000000002</c:v>
                </c:pt>
                <c:pt idx="84892">
                  <c:v>22.218239000000001</c:v>
                </c:pt>
                <c:pt idx="84893">
                  <c:v>22.217244999999998</c:v>
                </c:pt>
                <c:pt idx="84894">
                  <c:v>22.217074</c:v>
                </c:pt>
                <c:pt idx="84895">
                  <c:v>22.220914</c:v>
                </c:pt>
                <c:pt idx="84896">
                  <c:v>22.223693000000001</c:v>
                </c:pt>
                <c:pt idx="84897">
                  <c:v>22.219652</c:v>
                </c:pt>
                <c:pt idx="84898">
                  <c:v>22.216719000000001</c:v>
                </c:pt>
                <c:pt idx="84899">
                  <c:v>22.218426999999998</c:v>
                </c:pt>
                <c:pt idx="84900">
                  <c:v>22.221789000000001</c:v>
                </c:pt>
                <c:pt idx="84901">
                  <c:v>22.222123</c:v>
                </c:pt>
                <c:pt idx="84902">
                  <c:v>22.225268</c:v>
                </c:pt>
                <c:pt idx="84903">
                  <c:v>22.235679999999999</c:v>
                </c:pt>
                <c:pt idx="84904">
                  <c:v>22.235104</c:v>
                </c:pt>
                <c:pt idx="84905">
                  <c:v>22.227844999999999</c:v>
                </c:pt>
                <c:pt idx="84906">
                  <c:v>22.230820000000001</c:v>
                </c:pt>
                <c:pt idx="84907">
                  <c:v>22.232489999999999</c:v>
                </c:pt>
                <c:pt idx="84908">
                  <c:v>22.228876</c:v>
                </c:pt>
                <c:pt idx="84909">
                  <c:v>22.230246999999999</c:v>
                </c:pt>
                <c:pt idx="84910">
                  <c:v>22.232783000000001</c:v>
                </c:pt>
                <c:pt idx="84911">
                  <c:v>22.230644999999999</c:v>
                </c:pt>
                <c:pt idx="84912">
                  <c:v>22.227906000000001</c:v>
                </c:pt>
                <c:pt idx="84913">
                  <c:v>22.225961000000002</c:v>
                </c:pt>
                <c:pt idx="84914">
                  <c:v>22.226872</c:v>
                </c:pt>
                <c:pt idx="84915">
                  <c:v>22.230692999999999</c:v>
                </c:pt>
                <c:pt idx="84916">
                  <c:v>22.229492</c:v>
                </c:pt>
                <c:pt idx="84917">
                  <c:v>22.224875999999998</c:v>
                </c:pt>
                <c:pt idx="84918">
                  <c:v>22.224772000000002</c:v>
                </c:pt>
                <c:pt idx="84919">
                  <c:v>22.225973</c:v>
                </c:pt>
                <c:pt idx="84920">
                  <c:v>22.227864</c:v>
                </c:pt>
                <c:pt idx="84921">
                  <c:v>22.232520000000001</c:v>
                </c:pt>
                <c:pt idx="84922">
                  <c:v>22.232544999999998</c:v>
                </c:pt>
                <c:pt idx="84923">
                  <c:v>22.228538</c:v>
                </c:pt>
                <c:pt idx="84924">
                  <c:v>22.231090999999999</c:v>
                </c:pt>
                <c:pt idx="84925">
                  <c:v>22.232040000000001</c:v>
                </c:pt>
                <c:pt idx="84926">
                  <c:v>22.226119000000001</c:v>
                </c:pt>
                <c:pt idx="84927">
                  <c:v>22.225099</c:v>
                </c:pt>
                <c:pt idx="84928">
                  <c:v>22.229457</c:v>
                </c:pt>
                <c:pt idx="84929">
                  <c:v>22.232665999999998</c:v>
                </c:pt>
                <c:pt idx="84930">
                  <c:v>22.231808000000001</c:v>
                </c:pt>
                <c:pt idx="84931">
                  <c:v>22.228551</c:v>
                </c:pt>
                <c:pt idx="84932">
                  <c:v>22.230240999999999</c:v>
                </c:pt>
                <c:pt idx="84933">
                  <c:v>22.233549</c:v>
                </c:pt>
                <c:pt idx="84934">
                  <c:v>22.231597000000001</c:v>
                </c:pt>
                <c:pt idx="84935">
                  <c:v>22.228356999999999</c:v>
                </c:pt>
                <c:pt idx="84936">
                  <c:v>22.227107</c:v>
                </c:pt>
                <c:pt idx="84937">
                  <c:v>22.230743</c:v>
                </c:pt>
                <c:pt idx="84938">
                  <c:v>22.233637000000002</c:v>
                </c:pt>
                <c:pt idx="84939">
                  <c:v>22.232454000000001</c:v>
                </c:pt>
                <c:pt idx="84940">
                  <c:v>22.237760000000002</c:v>
                </c:pt>
                <c:pt idx="84941">
                  <c:v>22.244323000000001</c:v>
                </c:pt>
                <c:pt idx="84942">
                  <c:v>22.242822</c:v>
                </c:pt>
                <c:pt idx="84943">
                  <c:v>22.245048000000001</c:v>
                </c:pt>
                <c:pt idx="84944">
                  <c:v>22.251591999999999</c:v>
                </c:pt>
                <c:pt idx="84945">
                  <c:v>22.250958000000001</c:v>
                </c:pt>
                <c:pt idx="84946">
                  <c:v>22.247066</c:v>
                </c:pt>
                <c:pt idx="84947">
                  <c:v>22.245546999999998</c:v>
                </c:pt>
                <c:pt idx="84948">
                  <c:v>22.244233000000001</c:v>
                </c:pt>
                <c:pt idx="84949">
                  <c:v>22.243745000000001</c:v>
                </c:pt>
                <c:pt idx="84950">
                  <c:v>22.242170999999999</c:v>
                </c:pt>
                <c:pt idx="84951">
                  <c:v>22.238025</c:v>
                </c:pt>
                <c:pt idx="84952">
                  <c:v>22.238026000000001</c:v>
                </c:pt>
                <c:pt idx="84953">
                  <c:v>22.242194000000001</c:v>
                </c:pt>
                <c:pt idx="84954">
                  <c:v>22.244969999999999</c:v>
                </c:pt>
                <c:pt idx="84955">
                  <c:v>22.243981000000002</c:v>
                </c:pt>
                <c:pt idx="84956">
                  <c:v>22.238493999999999</c:v>
                </c:pt>
                <c:pt idx="84957">
                  <c:v>22.238181000000001</c:v>
                </c:pt>
                <c:pt idx="84958">
                  <c:v>22.240421000000001</c:v>
                </c:pt>
                <c:pt idx="84959">
                  <c:v>22.236618</c:v>
                </c:pt>
                <c:pt idx="84960">
                  <c:v>22.234041000000001</c:v>
                </c:pt>
                <c:pt idx="84961">
                  <c:v>22.235987000000002</c:v>
                </c:pt>
                <c:pt idx="84962">
                  <c:v>22.234891000000001</c:v>
                </c:pt>
                <c:pt idx="84963">
                  <c:v>22.234773000000001</c:v>
                </c:pt>
                <c:pt idx="84964">
                  <c:v>22.236802999999998</c:v>
                </c:pt>
                <c:pt idx="84965">
                  <c:v>22.235277</c:v>
                </c:pt>
                <c:pt idx="84966">
                  <c:v>22.235317999999999</c:v>
                </c:pt>
                <c:pt idx="84967">
                  <c:v>22.235900000000001</c:v>
                </c:pt>
                <c:pt idx="84968">
                  <c:v>22.233035999999998</c:v>
                </c:pt>
                <c:pt idx="84969">
                  <c:v>22.232298</c:v>
                </c:pt>
                <c:pt idx="84970">
                  <c:v>22.235195999999998</c:v>
                </c:pt>
                <c:pt idx="84971">
                  <c:v>22.236930999999998</c:v>
                </c:pt>
                <c:pt idx="84972">
                  <c:v>22.236573</c:v>
                </c:pt>
                <c:pt idx="84973">
                  <c:v>22.236426000000002</c:v>
                </c:pt>
                <c:pt idx="84974">
                  <c:v>22.234674999999999</c:v>
                </c:pt>
                <c:pt idx="84975">
                  <c:v>22.236252</c:v>
                </c:pt>
                <c:pt idx="84976">
                  <c:v>22.243648</c:v>
                </c:pt>
                <c:pt idx="84977">
                  <c:v>22.245743999999998</c:v>
                </c:pt>
                <c:pt idx="84978">
                  <c:v>22.244475999999999</c:v>
                </c:pt>
                <c:pt idx="84979">
                  <c:v>22.249946000000001</c:v>
                </c:pt>
                <c:pt idx="84980">
                  <c:v>22.253519000000001</c:v>
                </c:pt>
                <c:pt idx="84981">
                  <c:v>22.253809</c:v>
                </c:pt>
                <c:pt idx="84982">
                  <c:v>22.253610999999999</c:v>
                </c:pt>
                <c:pt idx="84983">
                  <c:v>22.252969</c:v>
                </c:pt>
                <c:pt idx="84984">
                  <c:v>22.251768999999999</c:v>
                </c:pt>
                <c:pt idx="84985">
                  <c:v>22.248961999999999</c:v>
                </c:pt>
                <c:pt idx="84986">
                  <c:v>22.248025999999999</c:v>
                </c:pt>
                <c:pt idx="84987">
                  <c:v>22.248640000000002</c:v>
                </c:pt>
                <c:pt idx="84988">
                  <c:v>22.247295000000001</c:v>
                </c:pt>
                <c:pt idx="84989">
                  <c:v>22.246064000000001</c:v>
                </c:pt>
                <c:pt idx="84990">
                  <c:v>22.248211999999999</c:v>
                </c:pt>
                <c:pt idx="84991">
                  <c:v>22.248027</c:v>
                </c:pt>
                <c:pt idx="84992">
                  <c:v>22.244713000000001</c:v>
                </c:pt>
                <c:pt idx="84993">
                  <c:v>22.248595000000002</c:v>
                </c:pt>
                <c:pt idx="84994">
                  <c:v>22.252274</c:v>
                </c:pt>
                <c:pt idx="84995">
                  <c:v>22.246587999999999</c:v>
                </c:pt>
                <c:pt idx="84996">
                  <c:v>22.240762</c:v>
                </c:pt>
                <c:pt idx="84997">
                  <c:v>22.239457999999999</c:v>
                </c:pt>
                <c:pt idx="84998">
                  <c:v>22.244119000000001</c:v>
                </c:pt>
                <c:pt idx="84999">
                  <c:v>22.251011999999999</c:v>
                </c:pt>
                <c:pt idx="85000">
                  <c:v>22.252262000000002</c:v>
                </c:pt>
                <c:pt idx="85001">
                  <c:v>22.251801</c:v>
                </c:pt>
                <c:pt idx="85002">
                  <c:v>22.252562000000001</c:v>
                </c:pt>
                <c:pt idx="85003">
                  <c:v>22.254048999999998</c:v>
                </c:pt>
                <c:pt idx="85004">
                  <c:v>22.254604</c:v>
                </c:pt>
                <c:pt idx="85005">
                  <c:v>22.250837000000001</c:v>
                </c:pt>
                <c:pt idx="85006">
                  <c:v>22.247373</c:v>
                </c:pt>
                <c:pt idx="85007">
                  <c:v>22.245863</c:v>
                </c:pt>
                <c:pt idx="85008">
                  <c:v>22.242889000000002</c:v>
                </c:pt>
                <c:pt idx="85009">
                  <c:v>22.242913999999999</c:v>
                </c:pt>
                <c:pt idx="85010">
                  <c:v>22.249645000000001</c:v>
                </c:pt>
                <c:pt idx="85011">
                  <c:v>22.254916999999999</c:v>
                </c:pt>
                <c:pt idx="85012">
                  <c:v>22.25619</c:v>
                </c:pt>
                <c:pt idx="85013">
                  <c:v>22.256312999999999</c:v>
                </c:pt>
                <c:pt idx="85014">
                  <c:v>22.250651000000001</c:v>
                </c:pt>
                <c:pt idx="85015">
                  <c:v>22.250077999999998</c:v>
                </c:pt>
                <c:pt idx="85016">
                  <c:v>22.256489999999999</c:v>
                </c:pt>
                <c:pt idx="85017">
                  <c:v>22.253423000000002</c:v>
                </c:pt>
                <c:pt idx="85018">
                  <c:v>22.249970999999999</c:v>
                </c:pt>
                <c:pt idx="85019">
                  <c:v>22.254286</c:v>
                </c:pt>
                <c:pt idx="85020">
                  <c:v>22.256374000000001</c:v>
                </c:pt>
                <c:pt idx="85021">
                  <c:v>22.255853999999999</c:v>
                </c:pt>
                <c:pt idx="85022">
                  <c:v>22.256830000000001</c:v>
                </c:pt>
                <c:pt idx="85023">
                  <c:v>22.256855999999999</c:v>
                </c:pt>
                <c:pt idx="85024">
                  <c:v>22.257928</c:v>
                </c:pt>
                <c:pt idx="85025">
                  <c:v>22.260572</c:v>
                </c:pt>
                <c:pt idx="85026">
                  <c:v>22.260199</c:v>
                </c:pt>
                <c:pt idx="85027">
                  <c:v>22.257482</c:v>
                </c:pt>
                <c:pt idx="85028">
                  <c:v>22.253733</c:v>
                </c:pt>
                <c:pt idx="85029">
                  <c:v>22.254266999999999</c:v>
                </c:pt>
                <c:pt idx="85030">
                  <c:v>22.258327000000001</c:v>
                </c:pt>
                <c:pt idx="85031">
                  <c:v>22.259118999999998</c:v>
                </c:pt>
                <c:pt idx="85032">
                  <c:v>22.257770000000001</c:v>
                </c:pt>
                <c:pt idx="85033">
                  <c:v>22.258908000000002</c:v>
                </c:pt>
                <c:pt idx="85034">
                  <c:v>22.257287999999999</c:v>
                </c:pt>
                <c:pt idx="85035">
                  <c:v>22.253526999999998</c:v>
                </c:pt>
                <c:pt idx="85036">
                  <c:v>22.258545000000002</c:v>
                </c:pt>
                <c:pt idx="85037">
                  <c:v>22.264322</c:v>
                </c:pt>
                <c:pt idx="85038">
                  <c:v>22.259191000000001</c:v>
                </c:pt>
                <c:pt idx="85039">
                  <c:v>22.256216999999999</c:v>
                </c:pt>
                <c:pt idx="85040">
                  <c:v>22.259923000000001</c:v>
                </c:pt>
                <c:pt idx="85041">
                  <c:v>22.259785999999998</c:v>
                </c:pt>
                <c:pt idx="85042">
                  <c:v>22.255769999999998</c:v>
                </c:pt>
                <c:pt idx="85043">
                  <c:v>22.251833999999999</c:v>
                </c:pt>
                <c:pt idx="85044">
                  <c:v>22.254722000000001</c:v>
                </c:pt>
                <c:pt idx="85045">
                  <c:v>22.258496999999998</c:v>
                </c:pt>
                <c:pt idx="85046">
                  <c:v>22.252752000000001</c:v>
                </c:pt>
                <c:pt idx="85047">
                  <c:v>22.251640999999999</c:v>
                </c:pt>
                <c:pt idx="85048">
                  <c:v>22.258628000000002</c:v>
                </c:pt>
                <c:pt idx="85049">
                  <c:v>22.260542999999998</c:v>
                </c:pt>
                <c:pt idx="85050">
                  <c:v>22.256111000000001</c:v>
                </c:pt>
                <c:pt idx="85051">
                  <c:v>22.25497</c:v>
                </c:pt>
                <c:pt idx="85052">
                  <c:v>22.256011999999998</c:v>
                </c:pt>
                <c:pt idx="85053">
                  <c:v>22.254265</c:v>
                </c:pt>
                <c:pt idx="85054">
                  <c:v>22.254023</c:v>
                </c:pt>
                <c:pt idx="85055">
                  <c:v>22.255267</c:v>
                </c:pt>
                <c:pt idx="85056">
                  <c:v>22.253314</c:v>
                </c:pt>
                <c:pt idx="85057">
                  <c:v>22.250354999999999</c:v>
                </c:pt>
                <c:pt idx="85058">
                  <c:v>22.252953000000002</c:v>
                </c:pt>
                <c:pt idx="85059">
                  <c:v>22.258642999999999</c:v>
                </c:pt>
                <c:pt idx="85060">
                  <c:v>22.257218999999999</c:v>
                </c:pt>
                <c:pt idx="85061">
                  <c:v>22.254397000000001</c:v>
                </c:pt>
                <c:pt idx="85062">
                  <c:v>22.256377000000001</c:v>
                </c:pt>
                <c:pt idx="85063">
                  <c:v>22.255109000000001</c:v>
                </c:pt>
                <c:pt idx="85064">
                  <c:v>22.255514999999999</c:v>
                </c:pt>
                <c:pt idx="85065">
                  <c:v>22.261657</c:v>
                </c:pt>
                <c:pt idx="85066">
                  <c:v>22.264787999999999</c:v>
                </c:pt>
                <c:pt idx="85067">
                  <c:v>22.262998</c:v>
                </c:pt>
                <c:pt idx="85068">
                  <c:v>22.262322000000001</c:v>
                </c:pt>
                <c:pt idx="85069">
                  <c:v>22.266494000000002</c:v>
                </c:pt>
                <c:pt idx="85070">
                  <c:v>22.266238999999999</c:v>
                </c:pt>
                <c:pt idx="85071">
                  <c:v>22.263290999999999</c:v>
                </c:pt>
                <c:pt idx="85072">
                  <c:v>22.262937000000001</c:v>
                </c:pt>
                <c:pt idx="85073">
                  <c:v>22.261921000000001</c:v>
                </c:pt>
                <c:pt idx="85074">
                  <c:v>22.261415</c:v>
                </c:pt>
                <c:pt idx="85075">
                  <c:v>22.262142999999998</c:v>
                </c:pt>
                <c:pt idx="85076">
                  <c:v>22.263175</c:v>
                </c:pt>
                <c:pt idx="85077">
                  <c:v>22.261700000000001</c:v>
                </c:pt>
                <c:pt idx="85078">
                  <c:v>22.258454</c:v>
                </c:pt>
                <c:pt idx="85079">
                  <c:v>22.257545</c:v>
                </c:pt>
                <c:pt idx="85080">
                  <c:v>22.260522000000002</c:v>
                </c:pt>
                <c:pt idx="85081">
                  <c:v>22.264265999999999</c:v>
                </c:pt>
                <c:pt idx="85082">
                  <c:v>22.264927</c:v>
                </c:pt>
                <c:pt idx="85083">
                  <c:v>22.264178000000001</c:v>
                </c:pt>
                <c:pt idx="85084">
                  <c:v>22.263922000000001</c:v>
                </c:pt>
                <c:pt idx="85085">
                  <c:v>22.263697000000001</c:v>
                </c:pt>
                <c:pt idx="85086">
                  <c:v>22.263434</c:v>
                </c:pt>
                <c:pt idx="85087">
                  <c:v>22.265498999999998</c:v>
                </c:pt>
                <c:pt idx="85088">
                  <c:v>22.26689</c:v>
                </c:pt>
                <c:pt idx="85089">
                  <c:v>22.264766000000002</c:v>
                </c:pt>
                <c:pt idx="85090">
                  <c:v>22.266871999999999</c:v>
                </c:pt>
                <c:pt idx="85091">
                  <c:v>22.269188</c:v>
                </c:pt>
                <c:pt idx="85092">
                  <c:v>22.26576</c:v>
                </c:pt>
                <c:pt idx="85093">
                  <c:v>22.262702000000001</c:v>
                </c:pt>
                <c:pt idx="85094">
                  <c:v>22.262298999999999</c:v>
                </c:pt>
                <c:pt idx="85095">
                  <c:v>22.264492000000001</c:v>
                </c:pt>
                <c:pt idx="85096">
                  <c:v>22.263373000000001</c:v>
                </c:pt>
                <c:pt idx="85097">
                  <c:v>22.259893000000002</c:v>
                </c:pt>
                <c:pt idx="85098">
                  <c:v>22.260076000000002</c:v>
                </c:pt>
                <c:pt idx="85099">
                  <c:v>22.260701000000001</c:v>
                </c:pt>
                <c:pt idx="85100">
                  <c:v>22.260833999999999</c:v>
                </c:pt>
                <c:pt idx="85101">
                  <c:v>22.262429999999998</c:v>
                </c:pt>
                <c:pt idx="85102">
                  <c:v>22.261505</c:v>
                </c:pt>
                <c:pt idx="85103">
                  <c:v>22.262211000000001</c:v>
                </c:pt>
                <c:pt idx="85104">
                  <c:v>22.267021</c:v>
                </c:pt>
                <c:pt idx="85105">
                  <c:v>22.269136</c:v>
                </c:pt>
                <c:pt idx="85106">
                  <c:v>22.269383999999999</c:v>
                </c:pt>
                <c:pt idx="85107">
                  <c:v>22.272179000000001</c:v>
                </c:pt>
                <c:pt idx="85108">
                  <c:v>22.271733999999999</c:v>
                </c:pt>
                <c:pt idx="85109">
                  <c:v>22.273022000000001</c:v>
                </c:pt>
                <c:pt idx="85110">
                  <c:v>22.278735000000001</c:v>
                </c:pt>
                <c:pt idx="85111">
                  <c:v>22.276347999999999</c:v>
                </c:pt>
                <c:pt idx="85112">
                  <c:v>22.271698000000001</c:v>
                </c:pt>
                <c:pt idx="85113">
                  <c:v>22.275466000000002</c:v>
                </c:pt>
                <c:pt idx="85114">
                  <c:v>22.277584000000001</c:v>
                </c:pt>
                <c:pt idx="85115">
                  <c:v>22.277183999999998</c:v>
                </c:pt>
                <c:pt idx="85116">
                  <c:v>22.278565</c:v>
                </c:pt>
                <c:pt idx="85117">
                  <c:v>22.278922000000001</c:v>
                </c:pt>
                <c:pt idx="85118">
                  <c:v>22.278227000000001</c:v>
                </c:pt>
                <c:pt idx="85119">
                  <c:v>22.27488</c:v>
                </c:pt>
                <c:pt idx="85120">
                  <c:v>22.273665999999999</c:v>
                </c:pt>
                <c:pt idx="85121">
                  <c:v>22.278853000000002</c:v>
                </c:pt>
                <c:pt idx="85122">
                  <c:v>22.278693000000001</c:v>
                </c:pt>
                <c:pt idx="85123">
                  <c:v>22.273848999999998</c:v>
                </c:pt>
                <c:pt idx="85124">
                  <c:v>22.274231</c:v>
                </c:pt>
                <c:pt idx="85125">
                  <c:v>22.277170000000002</c:v>
                </c:pt>
                <c:pt idx="85126">
                  <c:v>22.276517999999999</c:v>
                </c:pt>
                <c:pt idx="85127">
                  <c:v>22.271583</c:v>
                </c:pt>
                <c:pt idx="85128">
                  <c:v>22.268288999999999</c:v>
                </c:pt>
                <c:pt idx="85129">
                  <c:v>22.273689999999998</c:v>
                </c:pt>
                <c:pt idx="85130">
                  <c:v>22.277743999999998</c:v>
                </c:pt>
                <c:pt idx="85131">
                  <c:v>22.277597</c:v>
                </c:pt>
                <c:pt idx="85132">
                  <c:v>22.280857999999998</c:v>
                </c:pt>
                <c:pt idx="85133">
                  <c:v>22.278918999999998</c:v>
                </c:pt>
                <c:pt idx="85134">
                  <c:v>22.271512000000001</c:v>
                </c:pt>
                <c:pt idx="85135">
                  <c:v>22.269935</c:v>
                </c:pt>
                <c:pt idx="85136">
                  <c:v>22.269006000000001</c:v>
                </c:pt>
                <c:pt idx="85137">
                  <c:v>22.269067</c:v>
                </c:pt>
                <c:pt idx="85138">
                  <c:v>22.273516999999998</c:v>
                </c:pt>
                <c:pt idx="85139">
                  <c:v>22.273468999999999</c:v>
                </c:pt>
                <c:pt idx="85140">
                  <c:v>22.271145000000001</c:v>
                </c:pt>
                <c:pt idx="85141">
                  <c:v>22.270671</c:v>
                </c:pt>
                <c:pt idx="85142">
                  <c:v>22.271242000000001</c:v>
                </c:pt>
                <c:pt idx="85143">
                  <c:v>22.272513</c:v>
                </c:pt>
                <c:pt idx="85144">
                  <c:v>22.271899000000001</c:v>
                </c:pt>
                <c:pt idx="85145">
                  <c:v>22.270969000000001</c:v>
                </c:pt>
                <c:pt idx="85146">
                  <c:v>22.271381999999999</c:v>
                </c:pt>
                <c:pt idx="85147">
                  <c:v>22.273579000000002</c:v>
                </c:pt>
                <c:pt idx="85148">
                  <c:v>22.279648999999999</c:v>
                </c:pt>
                <c:pt idx="85149">
                  <c:v>22.281559000000001</c:v>
                </c:pt>
                <c:pt idx="85150">
                  <c:v>22.280290000000001</c:v>
                </c:pt>
                <c:pt idx="85151">
                  <c:v>22.279903000000001</c:v>
                </c:pt>
                <c:pt idx="85152">
                  <c:v>22.277954000000001</c:v>
                </c:pt>
                <c:pt idx="85153">
                  <c:v>22.276937</c:v>
                </c:pt>
                <c:pt idx="85154">
                  <c:v>22.278375</c:v>
                </c:pt>
                <c:pt idx="85155">
                  <c:v>22.279326000000001</c:v>
                </c:pt>
                <c:pt idx="85156">
                  <c:v>22.277225000000001</c:v>
                </c:pt>
                <c:pt idx="85157">
                  <c:v>22.279171999999999</c:v>
                </c:pt>
                <c:pt idx="85158">
                  <c:v>22.281796</c:v>
                </c:pt>
                <c:pt idx="85159">
                  <c:v>22.280875999999999</c:v>
                </c:pt>
                <c:pt idx="85160">
                  <c:v>22.280418000000001</c:v>
                </c:pt>
                <c:pt idx="85161">
                  <c:v>22.281600999999998</c:v>
                </c:pt>
                <c:pt idx="85162">
                  <c:v>22.279689999999999</c:v>
                </c:pt>
                <c:pt idx="85163">
                  <c:v>22.276539</c:v>
                </c:pt>
                <c:pt idx="85164">
                  <c:v>22.274474000000001</c:v>
                </c:pt>
                <c:pt idx="85165">
                  <c:v>22.270610999999999</c:v>
                </c:pt>
                <c:pt idx="85166">
                  <c:v>22.269915999999998</c:v>
                </c:pt>
                <c:pt idx="85167">
                  <c:v>22.274636999999998</c:v>
                </c:pt>
                <c:pt idx="85168">
                  <c:v>22.280211000000001</c:v>
                </c:pt>
                <c:pt idx="85169">
                  <c:v>22.281811000000001</c:v>
                </c:pt>
                <c:pt idx="85170">
                  <c:v>22.279109999999999</c:v>
                </c:pt>
                <c:pt idx="85171">
                  <c:v>22.278703</c:v>
                </c:pt>
                <c:pt idx="85172">
                  <c:v>22.279921000000002</c:v>
                </c:pt>
                <c:pt idx="85173">
                  <c:v>22.280638</c:v>
                </c:pt>
                <c:pt idx="85174">
                  <c:v>22.280662</c:v>
                </c:pt>
                <c:pt idx="85175">
                  <c:v>22.280629999999999</c:v>
                </c:pt>
                <c:pt idx="85176">
                  <c:v>22.281064000000001</c:v>
                </c:pt>
                <c:pt idx="85177">
                  <c:v>22.281063</c:v>
                </c:pt>
                <c:pt idx="85178">
                  <c:v>22.283263000000002</c:v>
                </c:pt>
                <c:pt idx="85179">
                  <c:v>22.286019</c:v>
                </c:pt>
                <c:pt idx="85180">
                  <c:v>22.287796</c:v>
                </c:pt>
                <c:pt idx="85181">
                  <c:v>22.289802999999999</c:v>
                </c:pt>
                <c:pt idx="85182">
                  <c:v>22.288105000000002</c:v>
                </c:pt>
                <c:pt idx="85183">
                  <c:v>22.290497999999999</c:v>
                </c:pt>
                <c:pt idx="85184">
                  <c:v>22.296906</c:v>
                </c:pt>
                <c:pt idx="85185">
                  <c:v>22.295185</c:v>
                </c:pt>
                <c:pt idx="85186">
                  <c:v>22.291858000000001</c:v>
                </c:pt>
                <c:pt idx="85187">
                  <c:v>22.295445999999998</c:v>
                </c:pt>
                <c:pt idx="85188">
                  <c:v>22.294286</c:v>
                </c:pt>
                <c:pt idx="85189">
                  <c:v>22.290544000000001</c:v>
                </c:pt>
                <c:pt idx="85190">
                  <c:v>22.292152999999999</c:v>
                </c:pt>
                <c:pt idx="85191">
                  <c:v>22.290310999999999</c:v>
                </c:pt>
                <c:pt idx="85192">
                  <c:v>22.287331999999999</c:v>
                </c:pt>
                <c:pt idx="85193">
                  <c:v>22.287914000000001</c:v>
                </c:pt>
                <c:pt idx="85194">
                  <c:v>22.285080000000001</c:v>
                </c:pt>
                <c:pt idx="85195">
                  <c:v>22.286375</c:v>
                </c:pt>
                <c:pt idx="85196">
                  <c:v>22.291318</c:v>
                </c:pt>
                <c:pt idx="85197">
                  <c:v>22.290223000000001</c:v>
                </c:pt>
                <c:pt idx="85198">
                  <c:v>22.285625</c:v>
                </c:pt>
                <c:pt idx="85199">
                  <c:v>22.284863000000001</c:v>
                </c:pt>
                <c:pt idx="85200">
                  <c:v>22.285661000000001</c:v>
                </c:pt>
                <c:pt idx="85201">
                  <c:v>22.285231</c:v>
                </c:pt>
                <c:pt idx="85202">
                  <c:v>22.286752</c:v>
                </c:pt>
                <c:pt idx="85203">
                  <c:v>22.289054</c:v>
                </c:pt>
                <c:pt idx="85204">
                  <c:v>22.288781</c:v>
                </c:pt>
                <c:pt idx="85205">
                  <c:v>22.288917000000001</c:v>
                </c:pt>
                <c:pt idx="85206">
                  <c:v>22.289380000000001</c:v>
                </c:pt>
                <c:pt idx="85207">
                  <c:v>22.288367999999998</c:v>
                </c:pt>
                <c:pt idx="85208">
                  <c:v>22.287085000000001</c:v>
                </c:pt>
                <c:pt idx="85209">
                  <c:v>22.288153000000001</c:v>
                </c:pt>
                <c:pt idx="85210">
                  <c:v>22.289168</c:v>
                </c:pt>
                <c:pt idx="85211">
                  <c:v>22.287844</c:v>
                </c:pt>
                <c:pt idx="85212">
                  <c:v>22.288180000000001</c:v>
                </c:pt>
                <c:pt idx="85213">
                  <c:v>22.288723000000001</c:v>
                </c:pt>
                <c:pt idx="85214">
                  <c:v>22.288212999999999</c:v>
                </c:pt>
                <c:pt idx="85215">
                  <c:v>22.289002</c:v>
                </c:pt>
                <c:pt idx="85216">
                  <c:v>22.288091999999999</c:v>
                </c:pt>
                <c:pt idx="85217">
                  <c:v>22.291103</c:v>
                </c:pt>
                <c:pt idx="85218">
                  <c:v>22.294612000000001</c:v>
                </c:pt>
                <c:pt idx="85219">
                  <c:v>22.289218999999999</c:v>
                </c:pt>
                <c:pt idx="85220">
                  <c:v>22.284914000000001</c:v>
                </c:pt>
                <c:pt idx="85221">
                  <c:v>22.289802999999999</c:v>
                </c:pt>
                <c:pt idx="85222">
                  <c:v>22.292835</c:v>
                </c:pt>
                <c:pt idx="85223">
                  <c:v>22.288381000000001</c:v>
                </c:pt>
                <c:pt idx="85224">
                  <c:v>22.285893000000002</c:v>
                </c:pt>
                <c:pt idx="85225">
                  <c:v>22.292905999999999</c:v>
                </c:pt>
                <c:pt idx="85226">
                  <c:v>22.299516000000001</c:v>
                </c:pt>
                <c:pt idx="85227">
                  <c:v>22.298031000000002</c:v>
                </c:pt>
                <c:pt idx="85228">
                  <c:v>22.299464</c:v>
                </c:pt>
                <c:pt idx="85229">
                  <c:v>22.302517999999999</c:v>
                </c:pt>
                <c:pt idx="85230">
                  <c:v>22.298378</c:v>
                </c:pt>
                <c:pt idx="85231">
                  <c:v>22.296607999999999</c:v>
                </c:pt>
                <c:pt idx="85232">
                  <c:v>22.301241999999998</c:v>
                </c:pt>
                <c:pt idx="85233">
                  <c:v>22.301252999999999</c:v>
                </c:pt>
                <c:pt idx="85234">
                  <c:v>22.299986000000001</c:v>
                </c:pt>
                <c:pt idx="85235">
                  <c:v>22.300958999999999</c:v>
                </c:pt>
                <c:pt idx="85236">
                  <c:v>22.295923999999999</c:v>
                </c:pt>
                <c:pt idx="85237">
                  <c:v>22.293392999999998</c:v>
                </c:pt>
                <c:pt idx="85238">
                  <c:v>22.297651999999999</c:v>
                </c:pt>
                <c:pt idx="85239">
                  <c:v>22.297153000000002</c:v>
                </c:pt>
                <c:pt idx="85240">
                  <c:v>22.29325</c:v>
                </c:pt>
                <c:pt idx="85241">
                  <c:v>22.292753999999999</c:v>
                </c:pt>
                <c:pt idx="85242">
                  <c:v>22.293886000000001</c:v>
                </c:pt>
                <c:pt idx="85243">
                  <c:v>22.293220999999999</c:v>
                </c:pt>
                <c:pt idx="85244">
                  <c:v>22.293171999999998</c:v>
                </c:pt>
                <c:pt idx="85245">
                  <c:v>22.294471000000001</c:v>
                </c:pt>
                <c:pt idx="85246">
                  <c:v>22.294395000000002</c:v>
                </c:pt>
                <c:pt idx="85247">
                  <c:v>22.292940000000002</c:v>
                </c:pt>
                <c:pt idx="85248">
                  <c:v>22.293576000000002</c:v>
                </c:pt>
                <c:pt idx="85249">
                  <c:v>22.293949999999999</c:v>
                </c:pt>
                <c:pt idx="85250">
                  <c:v>22.293977000000002</c:v>
                </c:pt>
                <c:pt idx="85251">
                  <c:v>22.296056</c:v>
                </c:pt>
                <c:pt idx="85252">
                  <c:v>22.293326</c:v>
                </c:pt>
                <c:pt idx="85253">
                  <c:v>22.295067</c:v>
                </c:pt>
                <c:pt idx="85254">
                  <c:v>22.30303</c:v>
                </c:pt>
                <c:pt idx="85255">
                  <c:v>22.299666999999999</c:v>
                </c:pt>
                <c:pt idx="85256">
                  <c:v>22.293263</c:v>
                </c:pt>
                <c:pt idx="85257">
                  <c:v>22.296392999999998</c:v>
                </c:pt>
                <c:pt idx="85258">
                  <c:v>22.298085</c:v>
                </c:pt>
                <c:pt idx="85259">
                  <c:v>22.297823000000001</c:v>
                </c:pt>
                <c:pt idx="85260">
                  <c:v>22.300806000000001</c:v>
                </c:pt>
                <c:pt idx="85261">
                  <c:v>22.302652999999999</c:v>
                </c:pt>
                <c:pt idx="85262">
                  <c:v>22.300495999999999</c:v>
                </c:pt>
                <c:pt idx="85263">
                  <c:v>22.298949</c:v>
                </c:pt>
                <c:pt idx="85264">
                  <c:v>22.30172</c:v>
                </c:pt>
                <c:pt idx="85265">
                  <c:v>22.301407999999999</c:v>
                </c:pt>
                <c:pt idx="85266">
                  <c:v>22.299668</c:v>
                </c:pt>
                <c:pt idx="85267">
                  <c:v>22.302710999999999</c:v>
                </c:pt>
                <c:pt idx="85268">
                  <c:v>22.303419999999999</c:v>
                </c:pt>
                <c:pt idx="85269">
                  <c:v>22.300249000000001</c:v>
                </c:pt>
                <c:pt idx="85270">
                  <c:v>22.297613999999999</c:v>
                </c:pt>
                <c:pt idx="85271">
                  <c:v>22.299022000000001</c:v>
                </c:pt>
                <c:pt idx="85272">
                  <c:v>22.302854</c:v>
                </c:pt>
                <c:pt idx="85273">
                  <c:v>22.304078000000001</c:v>
                </c:pt>
                <c:pt idx="85274">
                  <c:v>22.302975</c:v>
                </c:pt>
                <c:pt idx="85275">
                  <c:v>22.302596999999999</c:v>
                </c:pt>
                <c:pt idx="85276">
                  <c:v>22.301684000000002</c:v>
                </c:pt>
                <c:pt idx="85277">
                  <c:v>22.298411999999999</c:v>
                </c:pt>
                <c:pt idx="85278">
                  <c:v>22.296144000000002</c:v>
                </c:pt>
                <c:pt idx="85279">
                  <c:v>22.297367999999999</c:v>
                </c:pt>
                <c:pt idx="85280">
                  <c:v>22.297863</c:v>
                </c:pt>
                <c:pt idx="85281">
                  <c:v>22.299696000000001</c:v>
                </c:pt>
                <c:pt idx="85282">
                  <c:v>22.301262999999999</c:v>
                </c:pt>
                <c:pt idx="85283">
                  <c:v>22.302448999999999</c:v>
                </c:pt>
                <c:pt idx="85284">
                  <c:v>22.307628999999999</c:v>
                </c:pt>
                <c:pt idx="85285">
                  <c:v>22.304383999999999</c:v>
                </c:pt>
                <c:pt idx="85286">
                  <c:v>22.299516000000001</c:v>
                </c:pt>
                <c:pt idx="85287">
                  <c:v>22.304672</c:v>
                </c:pt>
                <c:pt idx="85288">
                  <c:v>22.306280999999998</c:v>
                </c:pt>
                <c:pt idx="85289">
                  <c:v>22.302244999999999</c:v>
                </c:pt>
                <c:pt idx="85290">
                  <c:v>22.301950000000001</c:v>
                </c:pt>
                <c:pt idx="85291">
                  <c:v>22.303618</c:v>
                </c:pt>
                <c:pt idx="85292">
                  <c:v>22.301687000000001</c:v>
                </c:pt>
                <c:pt idx="85293">
                  <c:v>22.302562999999999</c:v>
                </c:pt>
                <c:pt idx="85294">
                  <c:v>22.303196</c:v>
                </c:pt>
                <c:pt idx="85295">
                  <c:v>22.298746000000001</c:v>
                </c:pt>
                <c:pt idx="85296">
                  <c:v>22.295379000000001</c:v>
                </c:pt>
                <c:pt idx="85297">
                  <c:v>22.296171999999999</c:v>
                </c:pt>
                <c:pt idx="85298">
                  <c:v>22.297706999999999</c:v>
                </c:pt>
                <c:pt idx="85299">
                  <c:v>22.298954999999999</c:v>
                </c:pt>
                <c:pt idx="85300">
                  <c:v>22.300732</c:v>
                </c:pt>
                <c:pt idx="85301">
                  <c:v>22.303326999999999</c:v>
                </c:pt>
                <c:pt idx="85302">
                  <c:v>22.303750999999998</c:v>
                </c:pt>
                <c:pt idx="85303">
                  <c:v>22.301403000000001</c:v>
                </c:pt>
                <c:pt idx="85304">
                  <c:v>22.301380000000002</c:v>
                </c:pt>
                <c:pt idx="85305">
                  <c:v>22.303402999999999</c:v>
                </c:pt>
                <c:pt idx="85306">
                  <c:v>22.303546000000001</c:v>
                </c:pt>
                <c:pt idx="85307">
                  <c:v>22.303388999999999</c:v>
                </c:pt>
                <c:pt idx="85308">
                  <c:v>22.304797000000001</c:v>
                </c:pt>
                <c:pt idx="85309">
                  <c:v>22.305388000000001</c:v>
                </c:pt>
                <c:pt idx="85310">
                  <c:v>22.303957</c:v>
                </c:pt>
                <c:pt idx="85311">
                  <c:v>22.302585000000001</c:v>
                </c:pt>
                <c:pt idx="85312">
                  <c:v>22.304075000000001</c:v>
                </c:pt>
                <c:pt idx="85313">
                  <c:v>22.309771999999999</c:v>
                </c:pt>
                <c:pt idx="85314">
                  <c:v>22.308211</c:v>
                </c:pt>
                <c:pt idx="85315">
                  <c:v>22.299992</c:v>
                </c:pt>
                <c:pt idx="85316">
                  <c:v>22.296733</c:v>
                </c:pt>
                <c:pt idx="85317">
                  <c:v>22.301677999999999</c:v>
                </c:pt>
                <c:pt idx="85318">
                  <c:v>22.306858999999999</c:v>
                </c:pt>
                <c:pt idx="85319">
                  <c:v>22.307472000000001</c:v>
                </c:pt>
                <c:pt idx="85320">
                  <c:v>22.309937000000001</c:v>
                </c:pt>
                <c:pt idx="85321">
                  <c:v>22.310075000000001</c:v>
                </c:pt>
                <c:pt idx="85322">
                  <c:v>22.306415000000001</c:v>
                </c:pt>
                <c:pt idx="85323">
                  <c:v>22.308147999999999</c:v>
                </c:pt>
                <c:pt idx="85324">
                  <c:v>22.312573</c:v>
                </c:pt>
                <c:pt idx="85325">
                  <c:v>22.314057999999999</c:v>
                </c:pt>
                <c:pt idx="85326">
                  <c:v>22.315190999999999</c:v>
                </c:pt>
                <c:pt idx="85327">
                  <c:v>22.317343000000001</c:v>
                </c:pt>
                <c:pt idx="85328">
                  <c:v>22.315134</c:v>
                </c:pt>
                <c:pt idx="85329">
                  <c:v>22.307448000000001</c:v>
                </c:pt>
                <c:pt idx="85330">
                  <c:v>22.306356999999998</c:v>
                </c:pt>
                <c:pt idx="85331">
                  <c:v>22.311406999999999</c:v>
                </c:pt>
                <c:pt idx="85332">
                  <c:v>22.310199999999998</c:v>
                </c:pt>
                <c:pt idx="85333">
                  <c:v>22.308367000000001</c:v>
                </c:pt>
                <c:pt idx="85334">
                  <c:v>22.312063999999999</c:v>
                </c:pt>
                <c:pt idx="85335">
                  <c:v>22.314786999999999</c:v>
                </c:pt>
                <c:pt idx="85336">
                  <c:v>22.311973999999999</c:v>
                </c:pt>
                <c:pt idx="85337">
                  <c:v>22.310718999999999</c:v>
                </c:pt>
                <c:pt idx="85338">
                  <c:v>22.310993</c:v>
                </c:pt>
                <c:pt idx="85339">
                  <c:v>22.310569999999998</c:v>
                </c:pt>
                <c:pt idx="85340">
                  <c:v>22.311188999999999</c:v>
                </c:pt>
                <c:pt idx="85341">
                  <c:v>22.309546000000001</c:v>
                </c:pt>
                <c:pt idx="85342">
                  <c:v>22.309823999999999</c:v>
                </c:pt>
                <c:pt idx="85343">
                  <c:v>22.315548</c:v>
                </c:pt>
                <c:pt idx="85344">
                  <c:v>22.314592999999999</c:v>
                </c:pt>
                <c:pt idx="85345">
                  <c:v>22.308969000000001</c:v>
                </c:pt>
                <c:pt idx="85346">
                  <c:v>22.309111999999999</c:v>
                </c:pt>
                <c:pt idx="85347">
                  <c:v>22.311924000000001</c:v>
                </c:pt>
                <c:pt idx="85348">
                  <c:v>22.313793</c:v>
                </c:pt>
                <c:pt idx="85349">
                  <c:v>22.311816</c:v>
                </c:pt>
                <c:pt idx="85350">
                  <c:v>22.309221000000001</c:v>
                </c:pt>
                <c:pt idx="85351">
                  <c:v>22.31569</c:v>
                </c:pt>
                <c:pt idx="85352">
                  <c:v>22.321005</c:v>
                </c:pt>
                <c:pt idx="85353">
                  <c:v>22.317565999999999</c:v>
                </c:pt>
                <c:pt idx="85354">
                  <c:v>22.317102999999999</c:v>
                </c:pt>
                <c:pt idx="85355">
                  <c:v>22.316281</c:v>
                </c:pt>
                <c:pt idx="85356">
                  <c:v>22.313777999999999</c:v>
                </c:pt>
                <c:pt idx="85357">
                  <c:v>22.313642000000002</c:v>
                </c:pt>
                <c:pt idx="85358">
                  <c:v>22.31241</c:v>
                </c:pt>
                <c:pt idx="85359">
                  <c:v>22.311122999999998</c:v>
                </c:pt>
                <c:pt idx="85360">
                  <c:v>22.310570999999999</c:v>
                </c:pt>
                <c:pt idx="85361">
                  <c:v>22.310300000000002</c:v>
                </c:pt>
                <c:pt idx="85362">
                  <c:v>22.309944999999999</c:v>
                </c:pt>
                <c:pt idx="85363">
                  <c:v>22.311727000000001</c:v>
                </c:pt>
                <c:pt idx="85364">
                  <c:v>22.314983000000002</c:v>
                </c:pt>
                <c:pt idx="85365">
                  <c:v>22.317675999999999</c:v>
                </c:pt>
                <c:pt idx="85366">
                  <c:v>22.320302000000002</c:v>
                </c:pt>
                <c:pt idx="85367">
                  <c:v>22.321522000000002</c:v>
                </c:pt>
                <c:pt idx="85368">
                  <c:v>22.319457</c:v>
                </c:pt>
                <c:pt idx="85369">
                  <c:v>22.320070000000001</c:v>
                </c:pt>
                <c:pt idx="85370">
                  <c:v>22.325405</c:v>
                </c:pt>
                <c:pt idx="85371">
                  <c:v>22.328413999999999</c:v>
                </c:pt>
                <c:pt idx="85372">
                  <c:v>22.324534</c:v>
                </c:pt>
                <c:pt idx="85373">
                  <c:v>22.322248999999999</c:v>
                </c:pt>
                <c:pt idx="85374">
                  <c:v>22.327069999999999</c:v>
                </c:pt>
                <c:pt idx="85375">
                  <c:v>22.329218000000001</c:v>
                </c:pt>
                <c:pt idx="85376">
                  <c:v>22.327729999999999</c:v>
                </c:pt>
                <c:pt idx="85377">
                  <c:v>22.328323999999999</c:v>
                </c:pt>
                <c:pt idx="85378">
                  <c:v>22.328243000000001</c:v>
                </c:pt>
                <c:pt idx="85379">
                  <c:v>22.33277</c:v>
                </c:pt>
                <c:pt idx="85380">
                  <c:v>22.335619000000001</c:v>
                </c:pt>
                <c:pt idx="85381">
                  <c:v>22.329070999999999</c:v>
                </c:pt>
                <c:pt idx="85382">
                  <c:v>22.325631999999999</c:v>
                </c:pt>
                <c:pt idx="85383">
                  <c:v>22.327883</c:v>
                </c:pt>
                <c:pt idx="85384">
                  <c:v>22.326812</c:v>
                </c:pt>
                <c:pt idx="85385">
                  <c:v>22.324960999999998</c:v>
                </c:pt>
                <c:pt idx="85386">
                  <c:v>22.322257</c:v>
                </c:pt>
                <c:pt idx="85387">
                  <c:v>22.322652000000001</c:v>
                </c:pt>
                <c:pt idx="85388">
                  <c:v>22.328285999999999</c:v>
                </c:pt>
                <c:pt idx="85389">
                  <c:v>22.324795999999999</c:v>
                </c:pt>
                <c:pt idx="85390">
                  <c:v>22.319467</c:v>
                </c:pt>
                <c:pt idx="85391">
                  <c:v>22.324117000000001</c:v>
                </c:pt>
                <c:pt idx="85392">
                  <c:v>22.324093000000001</c:v>
                </c:pt>
                <c:pt idx="85393">
                  <c:v>22.323471000000001</c:v>
                </c:pt>
                <c:pt idx="85394">
                  <c:v>22.327679</c:v>
                </c:pt>
                <c:pt idx="85395">
                  <c:v>22.324255999999998</c:v>
                </c:pt>
                <c:pt idx="85396">
                  <c:v>22.322168000000001</c:v>
                </c:pt>
                <c:pt idx="85397">
                  <c:v>22.323478000000001</c:v>
                </c:pt>
                <c:pt idx="85398">
                  <c:v>22.323329999999999</c:v>
                </c:pt>
                <c:pt idx="85399">
                  <c:v>22.326363000000001</c:v>
                </c:pt>
                <c:pt idx="85400">
                  <c:v>22.326215000000001</c:v>
                </c:pt>
                <c:pt idx="85401">
                  <c:v>22.326671999999999</c:v>
                </c:pt>
                <c:pt idx="85402">
                  <c:v>22.331928999999999</c:v>
                </c:pt>
                <c:pt idx="85403">
                  <c:v>22.332841999999999</c:v>
                </c:pt>
                <c:pt idx="85404">
                  <c:v>22.329639</c:v>
                </c:pt>
                <c:pt idx="85405">
                  <c:v>22.329709999999999</c:v>
                </c:pt>
                <c:pt idx="85406">
                  <c:v>22.331202000000001</c:v>
                </c:pt>
                <c:pt idx="85407">
                  <c:v>22.331226999999998</c:v>
                </c:pt>
                <c:pt idx="85408">
                  <c:v>22.332374000000002</c:v>
                </c:pt>
                <c:pt idx="85409">
                  <c:v>22.333369000000001</c:v>
                </c:pt>
                <c:pt idx="85410">
                  <c:v>22.330728000000001</c:v>
                </c:pt>
                <c:pt idx="85411">
                  <c:v>22.322223999999999</c:v>
                </c:pt>
                <c:pt idx="85412">
                  <c:v>22.320215000000001</c:v>
                </c:pt>
                <c:pt idx="85413">
                  <c:v>22.327300000000001</c:v>
                </c:pt>
                <c:pt idx="85414">
                  <c:v>22.327093000000001</c:v>
                </c:pt>
                <c:pt idx="85415">
                  <c:v>22.320267999999999</c:v>
                </c:pt>
                <c:pt idx="85416">
                  <c:v>22.318549000000001</c:v>
                </c:pt>
                <c:pt idx="85417">
                  <c:v>22.322037000000002</c:v>
                </c:pt>
                <c:pt idx="85418">
                  <c:v>22.324269000000001</c:v>
                </c:pt>
                <c:pt idx="85419">
                  <c:v>22.324376999999998</c:v>
                </c:pt>
                <c:pt idx="85420">
                  <c:v>22.324649000000001</c:v>
                </c:pt>
                <c:pt idx="85421">
                  <c:v>22.325016999999999</c:v>
                </c:pt>
                <c:pt idx="85422">
                  <c:v>22.326069</c:v>
                </c:pt>
                <c:pt idx="85423">
                  <c:v>22.326618</c:v>
                </c:pt>
                <c:pt idx="85424">
                  <c:v>22.327746999999999</c:v>
                </c:pt>
                <c:pt idx="85425">
                  <c:v>22.329802000000001</c:v>
                </c:pt>
                <c:pt idx="85426">
                  <c:v>22.328201</c:v>
                </c:pt>
                <c:pt idx="85427">
                  <c:v>22.327918</c:v>
                </c:pt>
                <c:pt idx="85428">
                  <c:v>22.329722</c:v>
                </c:pt>
                <c:pt idx="85429">
                  <c:v>22.328491</c:v>
                </c:pt>
                <c:pt idx="85430">
                  <c:v>22.328619</c:v>
                </c:pt>
                <c:pt idx="85431">
                  <c:v>22.327296</c:v>
                </c:pt>
                <c:pt idx="85432">
                  <c:v>22.324548</c:v>
                </c:pt>
                <c:pt idx="85433">
                  <c:v>22.327083999999999</c:v>
                </c:pt>
                <c:pt idx="85434">
                  <c:v>22.329001000000002</c:v>
                </c:pt>
                <c:pt idx="85435">
                  <c:v>22.326167000000002</c:v>
                </c:pt>
                <c:pt idx="85436">
                  <c:v>22.326276</c:v>
                </c:pt>
                <c:pt idx="85437">
                  <c:v>22.332792999999999</c:v>
                </c:pt>
                <c:pt idx="85438">
                  <c:v>22.332768000000002</c:v>
                </c:pt>
                <c:pt idx="85439">
                  <c:v>22.327838</c:v>
                </c:pt>
                <c:pt idx="85440">
                  <c:v>22.330904</c:v>
                </c:pt>
                <c:pt idx="85441">
                  <c:v>22.338070999999999</c:v>
                </c:pt>
                <c:pt idx="85442">
                  <c:v>22.334164000000001</c:v>
                </c:pt>
                <c:pt idx="85443">
                  <c:v>22.328935000000001</c:v>
                </c:pt>
                <c:pt idx="85444">
                  <c:v>22.333437</c:v>
                </c:pt>
                <c:pt idx="85445">
                  <c:v>22.33409</c:v>
                </c:pt>
                <c:pt idx="85446">
                  <c:v>22.331674</c:v>
                </c:pt>
                <c:pt idx="85447">
                  <c:v>22.336797000000001</c:v>
                </c:pt>
                <c:pt idx="85448">
                  <c:v>22.339835999999998</c:v>
                </c:pt>
                <c:pt idx="85449">
                  <c:v>22.335225000000001</c:v>
                </c:pt>
                <c:pt idx="85450">
                  <c:v>22.337871</c:v>
                </c:pt>
                <c:pt idx="85451">
                  <c:v>22.342673999999999</c:v>
                </c:pt>
                <c:pt idx="85452">
                  <c:v>22.340976000000001</c:v>
                </c:pt>
                <c:pt idx="85453">
                  <c:v>22.342962</c:v>
                </c:pt>
                <c:pt idx="85454">
                  <c:v>22.343928999999999</c:v>
                </c:pt>
                <c:pt idx="85455">
                  <c:v>22.340565999999999</c:v>
                </c:pt>
                <c:pt idx="85456">
                  <c:v>22.339801000000001</c:v>
                </c:pt>
                <c:pt idx="85457">
                  <c:v>22.339364</c:v>
                </c:pt>
                <c:pt idx="85458">
                  <c:v>22.33297</c:v>
                </c:pt>
                <c:pt idx="85459">
                  <c:v>22.331823</c:v>
                </c:pt>
                <c:pt idx="85460">
                  <c:v>22.335878000000001</c:v>
                </c:pt>
                <c:pt idx="85461">
                  <c:v>22.337664</c:v>
                </c:pt>
                <c:pt idx="85462">
                  <c:v>22.335457999999999</c:v>
                </c:pt>
                <c:pt idx="85463">
                  <c:v>22.330969</c:v>
                </c:pt>
                <c:pt idx="85464">
                  <c:v>22.328562000000002</c:v>
                </c:pt>
                <c:pt idx="85465">
                  <c:v>22.330593</c:v>
                </c:pt>
                <c:pt idx="85466">
                  <c:v>22.333759000000001</c:v>
                </c:pt>
                <c:pt idx="85467">
                  <c:v>22.331914000000001</c:v>
                </c:pt>
                <c:pt idx="85468">
                  <c:v>22.329965999999999</c:v>
                </c:pt>
                <c:pt idx="85469">
                  <c:v>22.335315000000001</c:v>
                </c:pt>
                <c:pt idx="85470">
                  <c:v>22.335996999999999</c:v>
                </c:pt>
                <c:pt idx="85471">
                  <c:v>22.333106999999998</c:v>
                </c:pt>
                <c:pt idx="85472">
                  <c:v>22.336271</c:v>
                </c:pt>
                <c:pt idx="85473">
                  <c:v>22.338004000000002</c:v>
                </c:pt>
                <c:pt idx="85474">
                  <c:v>22.335536999999999</c:v>
                </c:pt>
                <c:pt idx="85475">
                  <c:v>22.334458000000001</c:v>
                </c:pt>
                <c:pt idx="85476">
                  <c:v>22.335118000000001</c:v>
                </c:pt>
                <c:pt idx="85477">
                  <c:v>22.340876000000002</c:v>
                </c:pt>
                <c:pt idx="85478">
                  <c:v>22.345701999999999</c:v>
                </c:pt>
                <c:pt idx="85479">
                  <c:v>22.341875999999999</c:v>
                </c:pt>
                <c:pt idx="85480">
                  <c:v>22.338577999999998</c:v>
                </c:pt>
                <c:pt idx="85481">
                  <c:v>22.343471000000001</c:v>
                </c:pt>
                <c:pt idx="85482">
                  <c:v>22.342321999999999</c:v>
                </c:pt>
                <c:pt idx="85483">
                  <c:v>22.336704999999998</c:v>
                </c:pt>
                <c:pt idx="85484">
                  <c:v>22.341519999999999</c:v>
                </c:pt>
                <c:pt idx="85485">
                  <c:v>22.345829999999999</c:v>
                </c:pt>
                <c:pt idx="85486">
                  <c:v>22.342449999999999</c:v>
                </c:pt>
                <c:pt idx="85487">
                  <c:v>22.342386999999999</c:v>
                </c:pt>
                <c:pt idx="85488">
                  <c:v>22.346281000000001</c:v>
                </c:pt>
                <c:pt idx="85489">
                  <c:v>22.347389</c:v>
                </c:pt>
                <c:pt idx="85490">
                  <c:v>22.342525999999999</c:v>
                </c:pt>
                <c:pt idx="85491">
                  <c:v>22.339483000000001</c:v>
                </c:pt>
                <c:pt idx="85492">
                  <c:v>22.340302999999999</c:v>
                </c:pt>
                <c:pt idx="85493">
                  <c:v>22.339303000000001</c:v>
                </c:pt>
                <c:pt idx="85494">
                  <c:v>22.338714</c:v>
                </c:pt>
                <c:pt idx="85495">
                  <c:v>22.34215</c:v>
                </c:pt>
                <c:pt idx="85496">
                  <c:v>22.341956</c:v>
                </c:pt>
                <c:pt idx="85497">
                  <c:v>22.338422999999999</c:v>
                </c:pt>
                <c:pt idx="85498">
                  <c:v>22.340789999999998</c:v>
                </c:pt>
                <c:pt idx="85499">
                  <c:v>22.345051000000002</c:v>
                </c:pt>
                <c:pt idx="85500">
                  <c:v>22.342748</c:v>
                </c:pt>
                <c:pt idx="85501">
                  <c:v>22.337374000000001</c:v>
                </c:pt>
                <c:pt idx="85502">
                  <c:v>22.336110000000001</c:v>
                </c:pt>
                <c:pt idx="85503">
                  <c:v>22.339621999999999</c:v>
                </c:pt>
                <c:pt idx="85504">
                  <c:v>22.342859000000001</c:v>
                </c:pt>
                <c:pt idx="85505">
                  <c:v>22.340781</c:v>
                </c:pt>
                <c:pt idx="85506">
                  <c:v>22.335775999999999</c:v>
                </c:pt>
                <c:pt idx="85507">
                  <c:v>22.340199999999999</c:v>
                </c:pt>
                <c:pt idx="85508">
                  <c:v>22.346029000000001</c:v>
                </c:pt>
                <c:pt idx="85509">
                  <c:v>22.344712000000001</c:v>
                </c:pt>
                <c:pt idx="85510">
                  <c:v>22.345414999999999</c:v>
                </c:pt>
                <c:pt idx="85511">
                  <c:v>22.34694</c:v>
                </c:pt>
                <c:pt idx="85512">
                  <c:v>22.343791</c:v>
                </c:pt>
                <c:pt idx="85513">
                  <c:v>22.346713999999999</c:v>
                </c:pt>
                <c:pt idx="85514">
                  <c:v>22.352509999999999</c:v>
                </c:pt>
                <c:pt idx="85515">
                  <c:v>22.351945000000001</c:v>
                </c:pt>
                <c:pt idx="85516">
                  <c:v>22.349101999999998</c:v>
                </c:pt>
                <c:pt idx="85517">
                  <c:v>22.349231</c:v>
                </c:pt>
                <c:pt idx="85518">
                  <c:v>22.353778999999999</c:v>
                </c:pt>
                <c:pt idx="85519">
                  <c:v>22.358048</c:v>
                </c:pt>
                <c:pt idx="85520">
                  <c:v>22.354675</c:v>
                </c:pt>
                <c:pt idx="85521">
                  <c:v>22.349975000000001</c:v>
                </c:pt>
                <c:pt idx="85522">
                  <c:v>22.353128000000002</c:v>
                </c:pt>
                <c:pt idx="85523">
                  <c:v>22.354216000000001</c:v>
                </c:pt>
                <c:pt idx="85524">
                  <c:v>22.347218999999999</c:v>
                </c:pt>
                <c:pt idx="85525">
                  <c:v>22.344906999999999</c:v>
                </c:pt>
                <c:pt idx="85526">
                  <c:v>22.346972000000001</c:v>
                </c:pt>
                <c:pt idx="85527">
                  <c:v>22.346620000000001</c:v>
                </c:pt>
                <c:pt idx="85528">
                  <c:v>22.349231</c:v>
                </c:pt>
                <c:pt idx="85529">
                  <c:v>22.354344000000001</c:v>
                </c:pt>
                <c:pt idx="85530">
                  <c:v>22.352295999999999</c:v>
                </c:pt>
                <c:pt idx="85531">
                  <c:v>22.348763000000002</c:v>
                </c:pt>
                <c:pt idx="85532">
                  <c:v>22.349927999999998</c:v>
                </c:pt>
                <c:pt idx="85533">
                  <c:v>22.352802000000001</c:v>
                </c:pt>
                <c:pt idx="85534">
                  <c:v>22.354296000000001</c:v>
                </c:pt>
                <c:pt idx="85535">
                  <c:v>22.348977999999999</c:v>
                </c:pt>
                <c:pt idx="85536">
                  <c:v>22.344899999999999</c:v>
                </c:pt>
                <c:pt idx="85537">
                  <c:v>22.350763000000001</c:v>
                </c:pt>
                <c:pt idx="85538">
                  <c:v>22.352772999999999</c:v>
                </c:pt>
                <c:pt idx="85539">
                  <c:v>22.351803</c:v>
                </c:pt>
                <c:pt idx="85540">
                  <c:v>22.355530999999999</c:v>
                </c:pt>
                <c:pt idx="85541">
                  <c:v>22.353991000000001</c:v>
                </c:pt>
                <c:pt idx="85542">
                  <c:v>22.350918</c:v>
                </c:pt>
                <c:pt idx="85543">
                  <c:v>22.352312999999999</c:v>
                </c:pt>
                <c:pt idx="85544">
                  <c:v>22.353857000000001</c:v>
                </c:pt>
                <c:pt idx="85545">
                  <c:v>22.357175000000002</c:v>
                </c:pt>
                <c:pt idx="85546">
                  <c:v>22.354738999999999</c:v>
                </c:pt>
                <c:pt idx="85547">
                  <c:v>22.353192</c:v>
                </c:pt>
                <c:pt idx="85548">
                  <c:v>22.358736</c:v>
                </c:pt>
                <c:pt idx="85549">
                  <c:v>22.361077000000002</c:v>
                </c:pt>
                <c:pt idx="85550">
                  <c:v>22.359190000000002</c:v>
                </c:pt>
                <c:pt idx="85551">
                  <c:v>22.358177000000001</c:v>
                </c:pt>
                <c:pt idx="85552">
                  <c:v>22.359148000000001</c:v>
                </c:pt>
                <c:pt idx="85553">
                  <c:v>22.358073999999998</c:v>
                </c:pt>
                <c:pt idx="85554">
                  <c:v>22.352284999999998</c:v>
                </c:pt>
                <c:pt idx="85555">
                  <c:v>22.353614</c:v>
                </c:pt>
                <c:pt idx="85556">
                  <c:v>22.360596000000001</c:v>
                </c:pt>
                <c:pt idx="85557">
                  <c:v>22.359622999999999</c:v>
                </c:pt>
                <c:pt idx="85558">
                  <c:v>22.354106000000002</c:v>
                </c:pt>
                <c:pt idx="85559">
                  <c:v>22.353943000000001</c:v>
                </c:pt>
                <c:pt idx="85560">
                  <c:v>22.35566</c:v>
                </c:pt>
                <c:pt idx="85561">
                  <c:v>22.353341</c:v>
                </c:pt>
                <c:pt idx="85562">
                  <c:v>22.353781000000001</c:v>
                </c:pt>
                <c:pt idx="85563">
                  <c:v>22.356359000000001</c:v>
                </c:pt>
                <c:pt idx="85564">
                  <c:v>22.355325000000001</c:v>
                </c:pt>
                <c:pt idx="85565">
                  <c:v>22.352401</c:v>
                </c:pt>
                <c:pt idx="85566">
                  <c:v>22.350909000000001</c:v>
                </c:pt>
                <c:pt idx="85567">
                  <c:v>22.350926000000001</c:v>
                </c:pt>
                <c:pt idx="85568">
                  <c:v>22.352888</c:v>
                </c:pt>
                <c:pt idx="85569">
                  <c:v>22.355702000000001</c:v>
                </c:pt>
                <c:pt idx="85570">
                  <c:v>22.352571000000001</c:v>
                </c:pt>
                <c:pt idx="85571">
                  <c:v>22.351913</c:v>
                </c:pt>
                <c:pt idx="85572">
                  <c:v>22.357621000000002</c:v>
                </c:pt>
                <c:pt idx="85573">
                  <c:v>22.355730999999999</c:v>
                </c:pt>
                <c:pt idx="85574">
                  <c:v>22.353802000000002</c:v>
                </c:pt>
                <c:pt idx="85575">
                  <c:v>22.359477999999999</c:v>
                </c:pt>
                <c:pt idx="85576">
                  <c:v>22.360568000000001</c:v>
                </c:pt>
                <c:pt idx="85577">
                  <c:v>22.359453999999999</c:v>
                </c:pt>
                <c:pt idx="85578">
                  <c:v>22.358673</c:v>
                </c:pt>
                <c:pt idx="85579">
                  <c:v>22.357040999999999</c:v>
                </c:pt>
                <c:pt idx="85580">
                  <c:v>22.357945000000001</c:v>
                </c:pt>
                <c:pt idx="85581">
                  <c:v>22.361203</c:v>
                </c:pt>
                <c:pt idx="85582">
                  <c:v>22.358232999999998</c:v>
                </c:pt>
                <c:pt idx="85583">
                  <c:v>22.353902000000001</c:v>
                </c:pt>
                <c:pt idx="85584">
                  <c:v>22.358971</c:v>
                </c:pt>
                <c:pt idx="85585">
                  <c:v>22.360220999999999</c:v>
                </c:pt>
                <c:pt idx="85586">
                  <c:v>22.353005</c:v>
                </c:pt>
                <c:pt idx="85587">
                  <c:v>22.352968000000001</c:v>
                </c:pt>
                <c:pt idx="85588">
                  <c:v>22.357251000000002</c:v>
                </c:pt>
                <c:pt idx="85589">
                  <c:v>22.358505000000001</c:v>
                </c:pt>
                <c:pt idx="85590">
                  <c:v>22.362169999999999</c:v>
                </c:pt>
                <c:pt idx="85591">
                  <c:v>22.361568999999999</c:v>
                </c:pt>
                <c:pt idx="85592">
                  <c:v>22.357848000000001</c:v>
                </c:pt>
                <c:pt idx="85593">
                  <c:v>22.363883000000001</c:v>
                </c:pt>
                <c:pt idx="85594">
                  <c:v>22.369410999999999</c:v>
                </c:pt>
                <c:pt idx="85595">
                  <c:v>22.36947</c:v>
                </c:pt>
                <c:pt idx="85596">
                  <c:v>22.369105999999999</c:v>
                </c:pt>
                <c:pt idx="85597">
                  <c:v>22.368110999999999</c:v>
                </c:pt>
                <c:pt idx="85598">
                  <c:v>22.370180999999999</c:v>
                </c:pt>
                <c:pt idx="85599">
                  <c:v>22.371967999999999</c:v>
                </c:pt>
                <c:pt idx="85600">
                  <c:v>22.370625</c:v>
                </c:pt>
                <c:pt idx="85601">
                  <c:v>22.373633000000002</c:v>
                </c:pt>
                <c:pt idx="85602">
                  <c:v>22.373615000000001</c:v>
                </c:pt>
                <c:pt idx="85603">
                  <c:v>22.367913999999999</c:v>
                </c:pt>
                <c:pt idx="85604">
                  <c:v>22.364767000000001</c:v>
                </c:pt>
                <c:pt idx="85605">
                  <c:v>22.371138999999999</c:v>
                </c:pt>
                <c:pt idx="85606">
                  <c:v>22.376629999999999</c:v>
                </c:pt>
                <c:pt idx="85607">
                  <c:v>22.369520000000001</c:v>
                </c:pt>
                <c:pt idx="85608">
                  <c:v>22.366372999999999</c:v>
                </c:pt>
                <c:pt idx="85609">
                  <c:v>22.373000000000001</c:v>
                </c:pt>
                <c:pt idx="85610">
                  <c:v>22.373259000000001</c:v>
                </c:pt>
                <c:pt idx="85611">
                  <c:v>22.367318000000001</c:v>
                </c:pt>
                <c:pt idx="85612">
                  <c:v>22.368286999999999</c:v>
                </c:pt>
                <c:pt idx="85613">
                  <c:v>22.372160000000001</c:v>
                </c:pt>
                <c:pt idx="85614">
                  <c:v>22.369129000000001</c:v>
                </c:pt>
                <c:pt idx="85615">
                  <c:v>22.367357999999999</c:v>
                </c:pt>
                <c:pt idx="85616">
                  <c:v>22.369702</c:v>
                </c:pt>
                <c:pt idx="85617">
                  <c:v>22.369724999999999</c:v>
                </c:pt>
                <c:pt idx="85618">
                  <c:v>22.372413000000002</c:v>
                </c:pt>
                <c:pt idx="85619">
                  <c:v>22.374635000000001</c:v>
                </c:pt>
                <c:pt idx="85620">
                  <c:v>22.367941999999999</c:v>
                </c:pt>
                <c:pt idx="85621">
                  <c:v>22.362383999999999</c:v>
                </c:pt>
                <c:pt idx="85622">
                  <c:v>22.365147</c:v>
                </c:pt>
                <c:pt idx="85623">
                  <c:v>22.371433</c:v>
                </c:pt>
                <c:pt idx="85624">
                  <c:v>22.371445000000001</c:v>
                </c:pt>
                <c:pt idx="85625">
                  <c:v>22.367086</c:v>
                </c:pt>
                <c:pt idx="85626">
                  <c:v>22.365672</c:v>
                </c:pt>
                <c:pt idx="85627">
                  <c:v>22.371265999999999</c:v>
                </c:pt>
                <c:pt idx="85628">
                  <c:v>22.374970000000001</c:v>
                </c:pt>
                <c:pt idx="85629">
                  <c:v>22.371326</c:v>
                </c:pt>
                <c:pt idx="85630">
                  <c:v>22.369543</c:v>
                </c:pt>
                <c:pt idx="85631">
                  <c:v>22.371908999999999</c:v>
                </c:pt>
                <c:pt idx="85632">
                  <c:v>22.371509</c:v>
                </c:pt>
                <c:pt idx="85633">
                  <c:v>22.371456999999999</c:v>
                </c:pt>
                <c:pt idx="85634">
                  <c:v>22.373021000000001</c:v>
                </c:pt>
                <c:pt idx="85635">
                  <c:v>22.372305999999998</c:v>
                </c:pt>
                <c:pt idx="85636">
                  <c:v>22.371656000000002</c:v>
                </c:pt>
                <c:pt idx="85637">
                  <c:v>22.372185999999999</c:v>
                </c:pt>
                <c:pt idx="85638">
                  <c:v>22.369287</c:v>
                </c:pt>
                <c:pt idx="85639">
                  <c:v>22.370453000000001</c:v>
                </c:pt>
                <c:pt idx="85640">
                  <c:v>22.37312</c:v>
                </c:pt>
                <c:pt idx="85641">
                  <c:v>22.370808</c:v>
                </c:pt>
                <c:pt idx="85642">
                  <c:v>22.371371</c:v>
                </c:pt>
                <c:pt idx="85643">
                  <c:v>22.372095000000002</c:v>
                </c:pt>
                <c:pt idx="85644">
                  <c:v>22.364924999999999</c:v>
                </c:pt>
                <c:pt idx="85645">
                  <c:v>22.363499000000001</c:v>
                </c:pt>
                <c:pt idx="85646">
                  <c:v>22.370977</c:v>
                </c:pt>
                <c:pt idx="85647">
                  <c:v>22.374122</c:v>
                </c:pt>
                <c:pt idx="85648">
                  <c:v>22.372</c:v>
                </c:pt>
                <c:pt idx="85649">
                  <c:v>22.374894000000001</c:v>
                </c:pt>
                <c:pt idx="85650">
                  <c:v>22.377986</c:v>
                </c:pt>
                <c:pt idx="85651">
                  <c:v>22.373381999999999</c:v>
                </c:pt>
                <c:pt idx="85652">
                  <c:v>22.375813000000001</c:v>
                </c:pt>
                <c:pt idx="85653">
                  <c:v>22.382797</c:v>
                </c:pt>
                <c:pt idx="85654">
                  <c:v>22.377682</c:v>
                </c:pt>
                <c:pt idx="85655">
                  <c:v>22.376920999999999</c:v>
                </c:pt>
                <c:pt idx="85656">
                  <c:v>22.38279</c:v>
                </c:pt>
                <c:pt idx="85657">
                  <c:v>22.382852</c:v>
                </c:pt>
                <c:pt idx="85658">
                  <c:v>22.379908</c:v>
                </c:pt>
                <c:pt idx="85659">
                  <c:v>22.381875000000001</c:v>
                </c:pt>
                <c:pt idx="85660">
                  <c:v>22.384709000000001</c:v>
                </c:pt>
                <c:pt idx="85661">
                  <c:v>22.383040999999999</c:v>
                </c:pt>
                <c:pt idx="85662">
                  <c:v>22.380458999999998</c:v>
                </c:pt>
                <c:pt idx="85663">
                  <c:v>22.378349</c:v>
                </c:pt>
                <c:pt idx="85664">
                  <c:v>22.376000999999999</c:v>
                </c:pt>
                <c:pt idx="85665">
                  <c:v>22.377216000000001</c:v>
                </c:pt>
                <c:pt idx="85666">
                  <c:v>22.379930999999999</c:v>
                </c:pt>
                <c:pt idx="85667">
                  <c:v>22.378508</c:v>
                </c:pt>
                <c:pt idx="85668">
                  <c:v>22.375133000000002</c:v>
                </c:pt>
                <c:pt idx="85669">
                  <c:v>22.375747</c:v>
                </c:pt>
                <c:pt idx="85670">
                  <c:v>22.377631999999998</c:v>
                </c:pt>
                <c:pt idx="85671">
                  <c:v>22.376529000000001</c:v>
                </c:pt>
                <c:pt idx="85672">
                  <c:v>22.378520999999999</c:v>
                </c:pt>
                <c:pt idx="85673">
                  <c:v>22.380519</c:v>
                </c:pt>
                <c:pt idx="85674">
                  <c:v>22.376055000000001</c:v>
                </c:pt>
                <c:pt idx="85675">
                  <c:v>22.374271</c:v>
                </c:pt>
                <c:pt idx="85676">
                  <c:v>22.377801000000002</c:v>
                </c:pt>
                <c:pt idx="85677">
                  <c:v>22.376080000000002</c:v>
                </c:pt>
                <c:pt idx="85678">
                  <c:v>22.373899000000002</c:v>
                </c:pt>
                <c:pt idx="85679">
                  <c:v>22.377661</c:v>
                </c:pt>
                <c:pt idx="85680">
                  <c:v>22.381952999999999</c:v>
                </c:pt>
                <c:pt idx="85681">
                  <c:v>22.383018</c:v>
                </c:pt>
                <c:pt idx="85682">
                  <c:v>22.382553000000001</c:v>
                </c:pt>
                <c:pt idx="85683">
                  <c:v>22.384464000000001</c:v>
                </c:pt>
                <c:pt idx="85684">
                  <c:v>22.386551000000001</c:v>
                </c:pt>
                <c:pt idx="85685">
                  <c:v>22.386303000000002</c:v>
                </c:pt>
                <c:pt idx="85686">
                  <c:v>22.386209999999998</c:v>
                </c:pt>
                <c:pt idx="85687">
                  <c:v>22.386469000000002</c:v>
                </c:pt>
                <c:pt idx="85688">
                  <c:v>22.38466</c:v>
                </c:pt>
                <c:pt idx="85689">
                  <c:v>22.386825999999999</c:v>
                </c:pt>
                <c:pt idx="85690">
                  <c:v>22.387882999999999</c:v>
                </c:pt>
                <c:pt idx="85691">
                  <c:v>22.384361999999999</c:v>
                </c:pt>
                <c:pt idx="85692">
                  <c:v>22.384429999999998</c:v>
                </c:pt>
                <c:pt idx="85693">
                  <c:v>22.386095999999998</c:v>
                </c:pt>
                <c:pt idx="85694">
                  <c:v>22.387543000000001</c:v>
                </c:pt>
                <c:pt idx="85695">
                  <c:v>22.389726</c:v>
                </c:pt>
                <c:pt idx="85696">
                  <c:v>22.391297999999999</c:v>
                </c:pt>
                <c:pt idx="85697">
                  <c:v>22.390934000000001</c:v>
                </c:pt>
                <c:pt idx="85698">
                  <c:v>22.390093</c:v>
                </c:pt>
                <c:pt idx="85699">
                  <c:v>22.389638000000001</c:v>
                </c:pt>
                <c:pt idx="85700">
                  <c:v>22.386870999999999</c:v>
                </c:pt>
                <c:pt idx="85701">
                  <c:v>22.386721000000001</c:v>
                </c:pt>
                <c:pt idx="85702">
                  <c:v>22.386890999999999</c:v>
                </c:pt>
                <c:pt idx="85703">
                  <c:v>22.384232000000001</c:v>
                </c:pt>
                <c:pt idx="85704">
                  <c:v>22.384912</c:v>
                </c:pt>
                <c:pt idx="85705">
                  <c:v>22.388601000000001</c:v>
                </c:pt>
                <c:pt idx="85706">
                  <c:v>22.387457000000001</c:v>
                </c:pt>
                <c:pt idx="85707">
                  <c:v>22.380967999999999</c:v>
                </c:pt>
                <c:pt idx="85708">
                  <c:v>22.379186000000001</c:v>
                </c:pt>
                <c:pt idx="85709">
                  <c:v>22.382531</c:v>
                </c:pt>
                <c:pt idx="85710">
                  <c:v>22.382928</c:v>
                </c:pt>
                <c:pt idx="85711">
                  <c:v>22.384197</c:v>
                </c:pt>
                <c:pt idx="85712">
                  <c:v>22.386465999999999</c:v>
                </c:pt>
                <c:pt idx="85713">
                  <c:v>22.386627000000001</c:v>
                </c:pt>
                <c:pt idx="85714">
                  <c:v>22.384568999999999</c:v>
                </c:pt>
                <c:pt idx="85715">
                  <c:v>22.383012000000001</c:v>
                </c:pt>
                <c:pt idx="85716">
                  <c:v>22.38504</c:v>
                </c:pt>
                <c:pt idx="85717">
                  <c:v>22.385387999999999</c:v>
                </c:pt>
                <c:pt idx="85718">
                  <c:v>22.386763999999999</c:v>
                </c:pt>
                <c:pt idx="85719">
                  <c:v>22.392053000000001</c:v>
                </c:pt>
                <c:pt idx="85720">
                  <c:v>22.393079</c:v>
                </c:pt>
                <c:pt idx="85721">
                  <c:v>22.392401</c:v>
                </c:pt>
                <c:pt idx="85722">
                  <c:v>22.391514000000001</c:v>
                </c:pt>
                <c:pt idx="85723">
                  <c:v>22.388093999999999</c:v>
                </c:pt>
                <c:pt idx="85724">
                  <c:v>22.386911000000001</c:v>
                </c:pt>
                <c:pt idx="85725">
                  <c:v>22.387725</c:v>
                </c:pt>
                <c:pt idx="85726">
                  <c:v>22.387568000000002</c:v>
                </c:pt>
                <c:pt idx="85727">
                  <c:v>22.389471</c:v>
                </c:pt>
                <c:pt idx="85728">
                  <c:v>22.391850000000002</c:v>
                </c:pt>
                <c:pt idx="85729">
                  <c:v>22.389963000000002</c:v>
                </c:pt>
                <c:pt idx="85730">
                  <c:v>22.390063000000001</c:v>
                </c:pt>
                <c:pt idx="85731">
                  <c:v>22.394674999999999</c:v>
                </c:pt>
                <c:pt idx="85732">
                  <c:v>22.395851</c:v>
                </c:pt>
                <c:pt idx="85733">
                  <c:v>22.394114999999999</c:v>
                </c:pt>
                <c:pt idx="85734">
                  <c:v>22.38965</c:v>
                </c:pt>
                <c:pt idx="85735">
                  <c:v>22.388918</c:v>
                </c:pt>
                <c:pt idx="85736">
                  <c:v>22.393322000000001</c:v>
                </c:pt>
                <c:pt idx="85737">
                  <c:v>22.391957999999999</c:v>
                </c:pt>
                <c:pt idx="85738">
                  <c:v>22.387993999999999</c:v>
                </c:pt>
                <c:pt idx="85739">
                  <c:v>22.388733999999999</c:v>
                </c:pt>
                <c:pt idx="85740">
                  <c:v>22.390176</c:v>
                </c:pt>
                <c:pt idx="85741">
                  <c:v>22.388432999999999</c:v>
                </c:pt>
                <c:pt idx="85742">
                  <c:v>22.389690000000002</c:v>
                </c:pt>
                <c:pt idx="85743">
                  <c:v>22.391176000000002</c:v>
                </c:pt>
                <c:pt idx="85744">
                  <c:v>22.385733999999999</c:v>
                </c:pt>
                <c:pt idx="85745">
                  <c:v>22.384526999999999</c:v>
                </c:pt>
                <c:pt idx="85746">
                  <c:v>22.391283000000001</c:v>
                </c:pt>
                <c:pt idx="85747">
                  <c:v>22.395821000000002</c:v>
                </c:pt>
                <c:pt idx="85748">
                  <c:v>22.395752000000002</c:v>
                </c:pt>
                <c:pt idx="85749">
                  <c:v>22.394525000000002</c:v>
                </c:pt>
                <c:pt idx="85750">
                  <c:v>22.390975999999998</c:v>
                </c:pt>
                <c:pt idx="85751">
                  <c:v>22.387633000000001</c:v>
                </c:pt>
                <c:pt idx="85752">
                  <c:v>22.390812</c:v>
                </c:pt>
                <c:pt idx="85753">
                  <c:v>22.394048000000002</c:v>
                </c:pt>
                <c:pt idx="85754">
                  <c:v>22.395970999999999</c:v>
                </c:pt>
                <c:pt idx="85755">
                  <c:v>22.398327999999999</c:v>
                </c:pt>
                <c:pt idx="85756">
                  <c:v>22.395634000000001</c:v>
                </c:pt>
                <c:pt idx="85757">
                  <c:v>22.395430000000001</c:v>
                </c:pt>
                <c:pt idx="85758">
                  <c:v>22.396991</c:v>
                </c:pt>
                <c:pt idx="85759">
                  <c:v>22.39716</c:v>
                </c:pt>
                <c:pt idx="85760">
                  <c:v>22.397404000000002</c:v>
                </c:pt>
                <c:pt idx="85761">
                  <c:v>22.393180999999998</c:v>
                </c:pt>
                <c:pt idx="85762">
                  <c:v>22.39002</c:v>
                </c:pt>
                <c:pt idx="85763">
                  <c:v>22.391227000000001</c:v>
                </c:pt>
                <c:pt idx="85764">
                  <c:v>22.392007</c:v>
                </c:pt>
                <c:pt idx="85765">
                  <c:v>22.394729000000002</c:v>
                </c:pt>
                <c:pt idx="85766">
                  <c:v>22.399571000000002</c:v>
                </c:pt>
                <c:pt idx="85767">
                  <c:v>22.402076999999998</c:v>
                </c:pt>
                <c:pt idx="85768">
                  <c:v>22.401530999999999</c:v>
                </c:pt>
                <c:pt idx="85769">
                  <c:v>22.403949000000001</c:v>
                </c:pt>
                <c:pt idx="85770">
                  <c:v>22.402712999999999</c:v>
                </c:pt>
                <c:pt idx="85771">
                  <c:v>22.395071000000002</c:v>
                </c:pt>
                <c:pt idx="85772">
                  <c:v>22.392793000000001</c:v>
                </c:pt>
                <c:pt idx="85773">
                  <c:v>22.393884</c:v>
                </c:pt>
                <c:pt idx="85774">
                  <c:v>22.394824</c:v>
                </c:pt>
                <c:pt idx="85775">
                  <c:v>22.399142999999999</c:v>
                </c:pt>
                <c:pt idx="85776">
                  <c:v>22.400272000000001</c:v>
                </c:pt>
                <c:pt idx="85777">
                  <c:v>22.398378999999998</c:v>
                </c:pt>
                <c:pt idx="85778">
                  <c:v>22.401638999999999</c:v>
                </c:pt>
                <c:pt idx="85779">
                  <c:v>22.405764000000001</c:v>
                </c:pt>
                <c:pt idx="85780">
                  <c:v>22.405028000000001</c:v>
                </c:pt>
                <c:pt idx="85781">
                  <c:v>22.408401999999999</c:v>
                </c:pt>
                <c:pt idx="85782">
                  <c:v>22.412302</c:v>
                </c:pt>
                <c:pt idx="85783">
                  <c:v>22.407986999999999</c:v>
                </c:pt>
                <c:pt idx="85784">
                  <c:v>22.406839999999999</c:v>
                </c:pt>
                <c:pt idx="85785">
                  <c:v>22.411591999999999</c:v>
                </c:pt>
                <c:pt idx="85786">
                  <c:v>22.410931000000001</c:v>
                </c:pt>
                <c:pt idx="85787">
                  <c:v>22.407958000000001</c:v>
                </c:pt>
                <c:pt idx="85788">
                  <c:v>22.407273</c:v>
                </c:pt>
                <c:pt idx="85789">
                  <c:v>22.407114</c:v>
                </c:pt>
                <c:pt idx="85790">
                  <c:v>22.405788999999999</c:v>
                </c:pt>
                <c:pt idx="85791">
                  <c:v>22.404454000000001</c:v>
                </c:pt>
                <c:pt idx="85792">
                  <c:v>22.404919</c:v>
                </c:pt>
                <c:pt idx="85793">
                  <c:v>22.406917</c:v>
                </c:pt>
                <c:pt idx="85794">
                  <c:v>22.407983999999999</c:v>
                </c:pt>
                <c:pt idx="85795">
                  <c:v>22.404363</c:v>
                </c:pt>
                <c:pt idx="85796">
                  <c:v>22.399757000000001</c:v>
                </c:pt>
                <c:pt idx="85797">
                  <c:v>22.403234000000001</c:v>
                </c:pt>
                <c:pt idx="85798">
                  <c:v>22.410906000000001</c:v>
                </c:pt>
                <c:pt idx="85799">
                  <c:v>22.406433</c:v>
                </c:pt>
                <c:pt idx="85800">
                  <c:v>22.395336</c:v>
                </c:pt>
                <c:pt idx="85801">
                  <c:v>22.396429999999999</c:v>
                </c:pt>
                <c:pt idx="85802">
                  <c:v>22.401406000000001</c:v>
                </c:pt>
                <c:pt idx="85803">
                  <c:v>22.402059999999999</c:v>
                </c:pt>
                <c:pt idx="85804">
                  <c:v>22.403748</c:v>
                </c:pt>
                <c:pt idx="85805">
                  <c:v>22.401803999999998</c:v>
                </c:pt>
                <c:pt idx="85806">
                  <c:v>22.399137</c:v>
                </c:pt>
                <c:pt idx="85807">
                  <c:v>22.401803000000001</c:v>
                </c:pt>
                <c:pt idx="85808">
                  <c:v>22.40371</c:v>
                </c:pt>
                <c:pt idx="85809">
                  <c:v>22.400597000000001</c:v>
                </c:pt>
                <c:pt idx="85810">
                  <c:v>22.397490000000001</c:v>
                </c:pt>
                <c:pt idx="85811">
                  <c:v>22.397881000000002</c:v>
                </c:pt>
                <c:pt idx="85812">
                  <c:v>22.393799000000001</c:v>
                </c:pt>
                <c:pt idx="85813">
                  <c:v>22.390763</c:v>
                </c:pt>
                <c:pt idx="85814">
                  <c:v>22.397801000000001</c:v>
                </c:pt>
                <c:pt idx="85815">
                  <c:v>22.402740999999999</c:v>
                </c:pt>
                <c:pt idx="85816">
                  <c:v>22.398337999999999</c:v>
                </c:pt>
                <c:pt idx="85817">
                  <c:v>22.395357000000001</c:v>
                </c:pt>
                <c:pt idx="85818">
                  <c:v>22.398053000000001</c:v>
                </c:pt>
                <c:pt idx="85819">
                  <c:v>22.399445</c:v>
                </c:pt>
                <c:pt idx="85820">
                  <c:v>22.399028999999999</c:v>
                </c:pt>
                <c:pt idx="85821">
                  <c:v>22.401568999999999</c:v>
                </c:pt>
                <c:pt idx="85822">
                  <c:v>22.403853999999999</c:v>
                </c:pt>
                <c:pt idx="85823">
                  <c:v>22.405639999999998</c:v>
                </c:pt>
                <c:pt idx="85824">
                  <c:v>22.410491</c:v>
                </c:pt>
                <c:pt idx="85825">
                  <c:v>22.41112</c:v>
                </c:pt>
                <c:pt idx="85826">
                  <c:v>22.410042000000001</c:v>
                </c:pt>
                <c:pt idx="85827">
                  <c:v>22.411438</c:v>
                </c:pt>
                <c:pt idx="85828">
                  <c:v>22.410155</c:v>
                </c:pt>
                <c:pt idx="85829">
                  <c:v>22.407834000000001</c:v>
                </c:pt>
                <c:pt idx="85830">
                  <c:v>22.407602000000001</c:v>
                </c:pt>
                <c:pt idx="85831">
                  <c:v>22.407730999999998</c:v>
                </c:pt>
                <c:pt idx="85832">
                  <c:v>22.406797000000001</c:v>
                </c:pt>
                <c:pt idx="85833">
                  <c:v>22.403264</c:v>
                </c:pt>
                <c:pt idx="85834">
                  <c:v>22.400297999999999</c:v>
                </c:pt>
                <c:pt idx="85835">
                  <c:v>22.404229999999998</c:v>
                </c:pt>
                <c:pt idx="85836">
                  <c:v>22.411701000000001</c:v>
                </c:pt>
                <c:pt idx="85837">
                  <c:v>22.409773999999999</c:v>
                </c:pt>
                <c:pt idx="85838">
                  <c:v>22.402730999999999</c:v>
                </c:pt>
                <c:pt idx="85839">
                  <c:v>22.402082</c:v>
                </c:pt>
                <c:pt idx="85840">
                  <c:v>22.407609999999998</c:v>
                </c:pt>
                <c:pt idx="85841">
                  <c:v>22.410305000000001</c:v>
                </c:pt>
                <c:pt idx="85842">
                  <c:v>22.408456000000001</c:v>
                </c:pt>
                <c:pt idx="85843">
                  <c:v>22.407782999999998</c:v>
                </c:pt>
                <c:pt idx="85844">
                  <c:v>22.407802</c:v>
                </c:pt>
                <c:pt idx="85845">
                  <c:v>22.407316000000002</c:v>
                </c:pt>
                <c:pt idx="85846">
                  <c:v>22.408961999999999</c:v>
                </c:pt>
                <c:pt idx="85847">
                  <c:v>22.409372999999999</c:v>
                </c:pt>
                <c:pt idx="85848">
                  <c:v>22.404717999999999</c:v>
                </c:pt>
                <c:pt idx="85849">
                  <c:v>22.405753000000001</c:v>
                </c:pt>
                <c:pt idx="85850">
                  <c:v>22.411331000000001</c:v>
                </c:pt>
                <c:pt idx="85851">
                  <c:v>22.412326</c:v>
                </c:pt>
                <c:pt idx="85852">
                  <c:v>22.412025</c:v>
                </c:pt>
                <c:pt idx="85853">
                  <c:v>22.414987</c:v>
                </c:pt>
                <c:pt idx="85854">
                  <c:v>22.414512999999999</c:v>
                </c:pt>
                <c:pt idx="85855">
                  <c:v>22.412489999999998</c:v>
                </c:pt>
                <c:pt idx="85856">
                  <c:v>22.413910999999999</c:v>
                </c:pt>
                <c:pt idx="85857">
                  <c:v>22.414079999999998</c:v>
                </c:pt>
                <c:pt idx="85858">
                  <c:v>22.412306999999998</c:v>
                </c:pt>
                <c:pt idx="85859">
                  <c:v>22.413508</c:v>
                </c:pt>
                <c:pt idx="85860">
                  <c:v>22.416315000000001</c:v>
                </c:pt>
                <c:pt idx="85861">
                  <c:v>22.416667</c:v>
                </c:pt>
                <c:pt idx="85862">
                  <c:v>22.416740999999998</c:v>
                </c:pt>
                <c:pt idx="85863">
                  <c:v>22.415838999999998</c:v>
                </c:pt>
                <c:pt idx="85864">
                  <c:v>22.413176</c:v>
                </c:pt>
                <c:pt idx="85865">
                  <c:v>22.413663</c:v>
                </c:pt>
                <c:pt idx="85866">
                  <c:v>22.416195999999999</c:v>
                </c:pt>
                <c:pt idx="85867">
                  <c:v>22.416588000000001</c:v>
                </c:pt>
                <c:pt idx="85868">
                  <c:v>22.417368</c:v>
                </c:pt>
                <c:pt idx="85869">
                  <c:v>22.416139999999999</c:v>
                </c:pt>
                <c:pt idx="85870">
                  <c:v>22.413060999999999</c:v>
                </c:pt>
                <c:pt idx="85871">
                  <c:v>22.416868000000001</c:v>
                </c:pt>
                <c:pt idx="85872">
                  <c:v>22.420446999999999</c:v>
                </c:pt>
                <c:pt idx="85873">
                  <c:v>22.418436</c:v>
                </c:pt>
                <c:pt idx="85874">
                  <c:v>22.418454000000001</c:v>
                </c:pt>
                <c:pt idx="85875">
                  <c:v>22.419142999999998</c:v>
                </c:pt>
                <c:pt idx="85876">
                  <c:v>22.417355000000001</c:v>
                </c:pt>
                <c:pt idx="85877">
                  <c:v>22.417192</c:v>
                </c:pt>
                <c:pt idx="85878">
                  <c:v>22.414929000000001</c:v>
                </c:pt>
                <c:pt idx="85879">
                  <c:v>22.413717999999999</c:v>
                </c:pt>
                <c:pt idx="85880">
                  <c:v>22.416049000000001</c:v>
                </c:pt>
                <c:pt idx="85881">
                  <c:v>22.416751000000001</c:v>
                </c:pt>
                <c:pt idx="85882">
                  <c:v>22.415251999999999</c:v>
                </c:pt>
                <c:pt idx="85883">
                  <c:v>22.413575000000002</c:v>
                </c:pt>
                <c:pt idx="85884">
                  <c:v>22.414269000000001</c:v>
                </c:pt>
                <c:pt idx="85885">
                  <c:v>22.415285000000001</c:v>
                </c:pt>
                <c:pt idx="85886">
                  <c:v>22.415156</c:v>
                </c:pt>
                <c:pt idx="85887">
                  <c:v>22.414107000000001</c:v>
                </c:pt>
                <c:pt idx="85888">
                  <c:v>22.413943</c:v>
                </c:pt>
                <c:pt idx="85889">
                  <c:v>22.414262000000001</c:v>
                </c:pt>
                <c:pt idx="85890">
                  <c:v>22.414408000000002</c:v>
                </c:pt>
                <c:pt idx="85891">
                  <c:v>22.415088999999998</c:v>
                </c:pt>
                <c:pt idx="85892">
                  <c:v>22.413588000000001</c:v>
                </c:pt>
                <c:pt idx="85893">
                  <c:v>22.413333999999999</c:v>
                </c:pt>
                <c:pt idx="85894">
                  <c:v>22.416445</c:v>
                </c:pt>
                <c:pt idx="85895">
                  <c:v>22.417301999999999</c:v>
                </c:pt>
                <c:pt idx="85896">
                  <c:v>22.415996</c:v>
                </c:pt>
                <c:pt idx="85897">
                  <c:v>22.415807000000001</c:v>
                </c:pt>
                <c:pt idx="85898">
                  <c:v>22.416550000000001</c:v>
                </c:pt>
                <c:pt idx="85899">
                  <c:v>22.417272000000001</c:v>
                </c:pt>
                <c:pt idx="85900">
                  <c:v>22.417919999999999</c:v>
                </c:pt>
                <c:pt idx="85901">
                  <c:v>22.422483</c:v>
                </c:pt>
                <c:pt idx="85902">
                  <c:v>22.424637000000001</c:v>
                </c:pt>
                <c:pt idx="85903">
                  <c:v>22.423435999999999</c:v>
                </c:pt>
                <c:pt idx="85904">
                  <c:v>22.427595</c:v>
                </c:pt>
                <c:pt idx="85905">
                  <c:v>22.428712000000001</c:v>
                </c:pt>
                <c:pt idx="85906">
                  <c:v>22.429067</c:v>
                </c:pt>
                <c:pt idx="85907">
                  <c:v>22.430032000000001</c:v>
                </c:pt>
                <c:pt idx="85908">
                  <c:v>22.426359999999999</c:v>
                </c:pt>
                <c:pt idx="85909">
                  <c:v>22.426003000000001</c:v>
                </c:pt>
                <c:pt idx="85910">
                  <c:v>22.430295999999998</c:v>
                </c:pt>
                <c:pt idx="85911">
                  <c:v>22.4298</c:v>
                </c:pt>
                <c:pt idx="85912">
                  <c:v>22.428782000000002</c:v>
                </c:pt>
                <c:pt idx="85913">
                  <c:v>22.429206000000001</c:v>
                </c:pt>
                <c:pt idx="85914">
                  <c:v>22.425031000000001</c:v>
                </c:pt>
                <c:pt idx="85915">
                  <c:v>22.425650999999998</c:v>
                </c:pt>
                <c:pt idx="85916">
                  <c:v>22.430526</c:v>
                </c:pt>
                <c:pt idx="85917">
                  <c:v>22.425498999999999</c:v>
                </c:pt>
                <c:pt idx="85918">
                  <c:v>22.420960999999998</c:v>
                </c:pt>
                <c:pt idx="85919">
                  <c:v>22.422858000000002</c:v>
                </c:pt>
                <c:pt idx="85920">
                  <c:v>22.423012</c:v>
                </c:pt>
                <c:pt idx="85921">
                  <c:v>22.424828999999999</c:v>
                </c:pt>
                <c:pt idx="85922">
                  <c:v>22.428249000000001</c:v>
                </c:pt>
                <c:pt idx="85923">
                  <c:v>22.426452000000001</c:v>
                </c:pt>
                <c:pt idx="85924">
                  <c:v>22.419675000000002</c:v>
                </c:pt>
                <c:pt idx="85925">
                  <c:v>22.418816</c:v>
                </c:pt>
                <c:pt idx="85926">
                  <c:v>22.424613000000001</c:v>
                </c:pt>
                <c:pt idx="85927">
                  <c:v>22.423791999999999</c:v>
                </c:pt>
                <c:pt idx="85928">
                  <c:v>22.419153999999999</c:v>
                </c:pt>
                <c:pt idx="85929">
                  <c:v>22.421285000000001</c:v>
                </c:pt>
                <c:pt idx="85930">
                  <c:v>22.425636999999998</c:v>
                </c:pt>
                <c:pt idx="85931">
                  <c:v>22.424804000000002</c:v>
                </c:pt>
                <c:pt idx="85932">
                  <c:v>22.424154999999999</c:v>
                </c:pt>
                <c:pt idx="85933">
                  <c:v>22.425577000000001</c:v>
                </c:pt>
                <c:pt idx="85934">
                  <c:v>22.422467999999999</c:v>
                </c:pt>
                <c:pt idx="85935">
                  <c:v>22.419996000000001</c:v>
                </c:pt>
                <c:pt idx="85936">
                  <c:v>22.423317000000001</c:v>
                </c:pt>
                <c:pt idx="85937">
                  <c:v>22.426304999999999</c:v>
                </c:pt>
                <c:pt idx="85938">
                  <c:v>22.426024000000002</c:v>
                </c:pt>
                <c:pt idx="85939">
                  <c:v>22.425867</c:v>
                </c:pt>
                <c:pt idx="85940">
                  <c:v>22.428941999999999</c:v>
                </c:pt>
                <c:pt idx="85941">
                  <c:v>22.43009</c:v>
                </c:pt>
                <c:pt idx="85942">
                  <c:v>22.425965000000001</c:v>
                </c:pt>
                <c:pt idx="85943">
                  <c:v>22.426542999999999</c:v>
                </c:pt>
                <c:pt idx="85944">
                  <c:v>22.428692000000002</c:v>
                </c:pt>
                <c:pt idx="85945">
                  <c:v>22.428540000000002</c:v>
                </c:pt>
                <c:pt idx="85946">
                  <c:v>22.427607999999999</c:v>
                </c:pt>
                <c:pt idx="85947">
                  <c:v>22.427807999999999</c:v>
                </c:pt>
                <c:pt idx="85948">
                  <c:v>22.430327999999999</c:v>
                </c:pt>
                <c:pt idx="85949">
                  <c:v>22.431676</c:v>
                </c:pt>
                <c:pt idx="85950">
                  <c:v>22.432994000000001</c:v>
                </c:pt>
                <c:pt idx="85951">
                  <c:v>22.434156999999999</c:v>
                </c:pt>
                <c:pt idx="85952">
                  <c:v>22.43253</c:v>
                </c:pt>
                <c:pt idx="85953">
                  <c:v>22.436230999999999</c:v>
                </c:pt>
                <c:pt idx="85954">
                  <c:v>22.439563</c:v>
                </c:pt>
                <c:pt idx="85955">
                  <c:v>22.435708999999999</c:v>
                </c:pt>
                <c:pt idx="85956">
                  <c:v>22.433578000000001</c:v>
                </c:pt>
                <c:pt idx="85957">
                  <c:v>22.434716999999999</c:v>
                </c:pt>
                <c:pt idx="85958">
                  <c:v>22.433263</c:v>
                </c:pt>
                <c:pt idx="85959">
                  <c:v>22.433133999999999</c:v>
                </c:pt>
                <c:pt idx="85960">
                  <c:v>22.433503999999999</c:v>
                </c:pt>
                <c:pt idx="85961">
                  <c:v>22.433291000000001</c:v>
                </c:pt>
                <c:pt idx="85962">
                  <c:v>22.435760999999999</c:v>
                </c:pt>
                <c:pt idx="85963">
                  <c:v>22.435818999999999</c:v>
                </c:pt>
                <c:pt idx="85964">
                  <c:v>22.434028000000001</c:v>
                </c:pt>
                <c:pt idx="85965">
                  <c:v>22.438012000000001</c:v>
                </c:pt>
                <c:pt idx="85966">
                  <c:v>22.439653</c:v>
                </c:pt>
                <c:pt idx="85967">
                  <c:v>22.437342999999998</c:v>
                </c:pt>
                <c:pt idx="85968">
                  <c:v>22.439910999999999</c:v>
                </c:pt>
                <c:pt idx="85969">
                  <c:v>22.439577</c:v>
                </c:pt>
                <c:pt idx="85970">
                  <c:v>22.438303999999999</c:v>
                </c:pt>
                <c:pt idx="85971">
                  <c:v>22.443110000000001</c:v>
                </c:pt>
                <c:pt idx="85972">
                  <c:v>22.445312999999999</c:v>
                </c:pt>
                <c:pt idx="85973">
                  <c:v>22.443815000000001</c:v>
                </c:pt>
                <c:pt idx="85974">
                  <c:v>22.445118999999998</c:v>
                </c:pt>
                <c:pt idx="85975">
                  <c:v>22.442637000000001</c:v>
                </c:pt>
                <c:pt idx="85976">
                  <c:v>22.438233</c:v>
                </c:pt>
                <c:pt idx="85977">
                  <c:v>22.441265999999999</c:v>
                </c:pt>
                <c:pt idx="85978">
                  <c:v>22.444763999999999</c:v>
                </c:pt>
                <c:pt idx="85979">
                  <c:v>22.440978999999999</c:v>
                </c:pt>
                <c:pt idx="85980">
                  <c:v>22.438174</c:v>
                </c:pt>
                <c:pt idx="85981">
                  <c:v>22.441623</c:v>
                </c:pt>
                <c:pt idx="85982">
                  <c:v>22.441989</c:v>
                </c:pt>
                <c:pt idx="85983">
                  <c:v>22.438797999999998</c:v>
                </c:pt>
                <c:pt idx="85984">
                  <c:v>22.439910999999999</c:v>
                </c:pt>
                <c:pt idx="85985">
                  <c:v>22.441701999999999</c:v>
                </c:pt>
                <c:pt idx="85986">
                  <c:v>22.440165</c:v>
                </c:pt>
                <c:pt idx="85987">
                  <c:v>22.437919000000001</c:v>
                </c:pt>
                <c:pt idx="85988">
                  <c:v>22.434266999999998</c:v>
                </c:pt>
                <c:pt idx="85989">
                  <c:v>22.433371999999999</c:v>
                </c:pt>
                <c:pt idx="85990">
                  <c:v>22.434826000000001</c:v>
                </c:pt>
                <c:pt idx="85991">
                  <c:v>22.435645999999998</c:v>
                </c:pt>
                <c:pt idx="85992">
                  <c:v>22.433741000000001</c:v>
                </c:pt>
                <c:pt idx="85993">
                  <c:v>22.432860999999999</c:v>
                </c:pt>
                <c:pt idx="85994">
                  <c:v>22.435168999999998</c:v>
                </c:pt>
                <c:pt idx="85995">
                  <c:v>22.433216999999999</c:v>
                </c:pt>
                <c:pt idx="85996">
                  <c:v>22.432133</c:v>
                </c:pt>
                <c:pt idx="85997">
                  <c:v>22.435110999999999</c:v>
                </c:pt>
                <c:pt idx="85998">
                  <c:v>22.434657999999999</c:v>
                </c:pt>
                <c:pt idx="85999">
                  <c:v>22.431750000000001</c:v>
                </c:pt>
                <c:pt idx="86000">
                  <c:v>22.430029999999999</c:v>
                </c:pt>
                <c:pt idx="86001">
                  <c:v>22.428542</c:v>
                </c:pt>
                <c:pt idx="86002">
                  <c:v>22.430537000000001</c:v>
                </c:pt>
                <c:pt idx="86003">
                  <c:v>22.434411000000001</c:v>
                </c:pt>
                <c:pt idx="86004">
                  <c:v>22.433107</c:v>
                </c:pt>
                <c:pt idx="86005">
                  <c:v>22.429508999999999</c:v>
                </c:pt>
                <c:pt idx="86006">
                  <c:v>22.428387000000001</c:v>
                </c:pt>
                <c:pt idx="86007">
                  <c:v>22.429015</c:v>
                </c:pt>
                <c:pt idx="86008">
                  <c:v>22.431654999999999</c:v>
                </c:pt>
                <c:pt idx="86009">
                  <c:v>22.438490999999999</c:v>
                </c:pt>
                <c:pt idx="86010">
                  <c:v>22.442525</c:v>
                </c:pt>
                <c:pt idx="86011">
                  <c:v>22.444108</c:v>
                </c:pt>
                <c:pt idx="86012">
                  <c:v>22.449604000000001</c:v>
                </c:pt>
                <c:pt idx="86013">
                  <c:v>22.450938000000001</c:v>
                </c:pt>
                <c:pt idx="86014">
                  <c:v>22.448753</c:v>
                </c:pt>
                <c:pt idx="86015">
                  <c:v>22.453066</c:v>
                </c:pt>
                <c:pt idx="86016">
                  <c:v>22.452534</c:v>
                </c:pt>
                <c:pt idx="86017">
                  <c:v>22.443245000000001</c:v>
                </c:pt>
                <c:pt idx="86018">
                  <c:v>22.443573000000001</c:v>
                </c:pt>
                <c:pt idx="86019">
                  <c:v>22.450364</c:v>
                </c:pt>
                <c:pt idx="86020">
                  <c:v>22.450921000000001</c:v>
                </c:pt>
                <c:pt idx="86021">
                  <c:v>22.448079</c:v>
                </c:pt>
                <c:pt idx="86022">
                  <c:v>22.448343000000001</c:v>
                </c:pt>
                <c:pt idx="86023">
                  <c:v>22.446106</c:v>
                </c:pt>
                <c:pt idx="86024">
                  <c:v>22.43975</c:v>
                </c:pt>
                <c:pt idx="86025">
                  <c:v>22.442838999999999</c:v>
                </c:pt>
                <c:pt idx="86026">
                  <c:v>22.449649000000001</c:v>
                </c:pt>
                <c:pt idx="86027">
                  <c:v>22.448871</c:v>
                </c:pt>
                <c:pt idx="86028">
                  <c:v>22.448288999999999</c:v>
                </c:pt>
                <c:pt idx="86029">
                  <c:v>22.448643000000001</c:v>
                </c:pt>
                <c:pt idx="86030">
                  <c:v>22.446628</c:v>
                </c:pt>
                <c:pt idx="86031">
                  <c:v>22.446728</c:v>
                </c:pt>
                <c:pt idx="86032">
                  <c:v>22.446096000000001</c:v>
                </c:pt>
                <c:pt idx="86033">
                  <c:v>22.442477</c:v>
                </c:pt>
                <c:pt idx="86034">
                  <c:v>22.443992000000001</c:v>
                </c:pt>
                <c:pt idx="86035">
                  <c:v>22.451274000000002</c:v>
                </c:pt>
                <c:pt idx="86036">
                  <c:v>22.449983</c:v>
                </c:pt>
                <c:pt idx="86037">
                  <c:v>22.447044000000002</c:v>
                </c:pt>
                <c:pt idx="86038">
                  <c:v>22.453831000000001</c:v>
                </c:pt>
                <c:pt idx="86039">
                  <c:v>22.454616000000001</c:v>
                </c:pt>
                <c:pt idx="86040">
                  <c:v>22.445482999999999</c:v>
                </c:pt>
                <c:pt idx="86041">
                  <c:v>22.446770999999998</c:v>
                </c:pt>
                <c:pt idx="86042">
                  <c:v>22.454726000000001</c:v>
                </c:pt>
                <c:pt idx="86043">
                  <c:v>22.451627999999999</c:v>
                </c:pt>
                <c:pt idx="86044">
                  <c:v>22.447184</c:v>
                </c:pt>
                <c:pt idx="86045">
                  <c:v>22.449818</c:v>
                </c:pt>
                <c:pt idx="86046">
                  <c:v>22.447682</c:v>
                </c:pt>
                <c:pt idx="86047">
                  <c:v>22.446891000000001</c:v>
                </c:pt>
                <c:pt idx="86048">
                  <c:v>22.453122</c:v>
                </c:pt>
                <c:pt idx="86049">
                  <c:v>22.455518000000001</c:v>
                </c:pt>
                <c:pt idx="86050">
                  <c:v>22.453878</c:v>
                </c:pt>
                <c:pt idx="86051">
                  <c:v>22.451578000000001</c:v>
                </c:pt>
                <c:pt idx="86052">
                  <c:v>22.450655000000001</c:v>
                </c:pt>
                <c:pt idx="86053">
                  <c:v>22.453655000000001</c:v>
                </c:pt>
                <c:pt idx="86054">
                  <c:v>22.453792</c:v>
                </c:pt>
                <c:pt idx="86055">
                  <c:v>22.449639000000001</c:v>
                </c:pt>
                <c:pt idx="86056">
                  <c:v>22.449653000000001</c:v>
                </c:pt>
                <c:pt idx="86057">
                  <c:v>22.452438999999998</c:v>
                </c:pt>
                <c:pt idx="86058">
                  <c:v>22.451839</c:v>
                </c:pt>
                <c:pt idx="86059">
                  <c:v>22.452193000000001</c:v>
                </c:pt>
                <c:pt idx="86060">
                  <c:v>22.454464999999999</c:v>
                </c:pt>
                <c:pt idx="86061">
                  <c:v>22.454847000000001</c:v>
                </c:pt>
                <c:pt idx="86062">
                  <c:v>22.455579</c:v>
                </c:pt>
                <c:pt idx="86063">
                  <c:v>22.454895</c:v>
                </c:pt>
                <c:pt idx="86064">
                  <c:v>22.454604</c:v>
                </c:pt>
                <c:pt idx="86065">
                  <c:v>22.456671</c:v>
                </c:pt>
                <c:pt idx="86066">
                  <c:v>22.453111</c:v>
                </c:pt>
                <c:pt idx="86067">
                  <c:v>22.451045000000001</c:v>
                </c:pt>
                <c:pt idx="86068">
                  <c:v>22.455290000000002</c:v>
                </c:pt>
                <c:pt idx="86069">
                  <c:v>22.455128999999999</c:v>
                </c:pt>
                <c:pt idx="86070">
                  <c:v>22.455653999999999</c:v>
                </c:pt>
                <c:pt idx="86071">
                  <c:v>22.456199999999999</c:v>
                </c:pt>
                <c:pt idx="86072">
                  <c:v>22.452753999999999</c:v>
                </c:pt>
                <c:pt idx="86073">
                  <c:v>22.454841999999999</c:v>
                </c:pt>
                <c:pt idx="86074">
                  <c:v>22.459828000000002</c:v>
                </c:pt>
                <c:pt idx="86075">
                  <c:v>22.457702000000001</c:v>
                </c:pt>
                <c:pt idx="86076">
                  <c:v>22.452375</c:v>
                </c:pt>
                <c:pt idx="86077">
                  <c:v>22.456842999999999</c:v>
                </c:pt>
                <c:pt idx="86078">
                  <c:v>22.461915999999999</c:v>
                </c:pt>
                <c:pt idx="86079">
                  <c:v>22.458645000000001</c:v>
                </c:pt>
                <c:pt idx="86080">
                  <c:v>22.459351999999999</c:v>
                </c:pt>
                <c:pt idx="86081">
                  <c:v>22.463576</c:v>
                </c:pt>
                <c:pt idx="86082">
                  <c:v>22.462347000000001</c:v>
                </c:pt>
                <c:pt idx="86083">
                  <c:v>22.461283999999999</c:v>
                </c:pt>
                <c:pt idx="86084">
                  <c:v>22.463533999999999</c:v>
                </c:pt>
                <c:pt idx="86085">
                  <c:v>22.462057000000001</c:v>
                </c:pt>
                <c:pt idx="86086">
                  <c:v>22.46021</c:v>
                </c:pt>
                <c:pt idx="86087">
                  <c:v>22.462395999999998</c:v>
                </c:pt>
                <c:pt idx="86088">
                  <c:v>22.465105000000001</c:v>
                </c:pt>
                <c:pt idx="86089">
                  <c:v>22.465212000000001</c:v>
                </c:pt>
                <c:pt idx="86090">
                  <c:v>22.463137</c:v>
                </c:pt>
                <c:pt idx="86091">
                  <c:v>22.463176000000001</c:v>
                </c:pt>
                <c:pt idx="86092">
                  <c:v>22.460518</c:v>
                </c:pt>
                <c:pt idx="86093">
                  <c:v>22.458178</c:v>
                </c:pt>
                <c:pt idx="86094">
                  <c:v>22.461486000000001</c:v>
                </c:pt>
                <c:pt idx="86095">
                  <c:v>22.459876999999999</c:v>
                </c:pt>
                <c:pt idx="86096">
                  <c:v>22.456643</c:v>
                </c:pt>
                <c:pt idx="86097">
                  <c:v>22.456374</c:v>
                </c:pt>
                <c:pt idx="86098">
                  <c:v>22.455368</c:v>
                </c:pt>
                <c:pt idx="86099">
                  <c:v>22.456291</c:v>
                </c:pt>
                <c:pt idx="86100">
                  <c:v>22.457234</c:v>
                </c:pt>
                <c:pt idx="86101">
                  <c:v>22.455566999999999</c:v>
                </c:pt>
                <c:pt idx="86102">
                  <c:v>22.453866999999999</c:v>
                </c:pt>
                <c:pt idx="86103">
                  <c:v>22.454450000000001</c:v>
                </c:pt>
                <c:pt idx="86104">
                  <c:v>22.454256000000001</c:v>
                </c:pt>
                <c:pt idx="86105">
                  <c:v>22.455290999999999</c:v>
                </c:pt>
                <c:pt idx="86106">
                  <c:v>22.459976000000001</c:v>
                </c:pt>
                <c:pt idx="86107">
                  <c:v>22.460725</c:v>
                </c:pt>
                <c:pt idx="86108">
                  <c:v>22.457011000000001</c:v>
                </c:pt>
                <c:pt idx="86109">
                  <c:v>22.460981</c:v>
                </c:pt>
                <c:pt idx="86110">
                  <c:v>22.466808</c:v>
                </c:pt>
                <c:pt idx="86111">
                  <c:v>22.465368999999999</c:v>
                </c:pt>
                <c:pt idx="86112">
                  <c:v>22.464585</c:v>
                </c:pt>
                <c:pt idx="86113">
                  <c:v>22.465738999999999</c:v>
                </c:pt>
                <c:pt idx="86114">
                  <c:v>22.465997000000002</c:v>
                </c:pt>
                <c:pt idx="86115">
                  <c:v>22.463827999999999</c:v>
                </c:pt>
                <c:pt idx="86116">
                  <c:v>22.464131999999999</c:v>
                </c:pt>
                <c:pt idx="86117">
                  <c:v>22.467389000000001</c:v>
                </c:pt>
                <c:pt idx="86118">
                  <c:v>22.469170999999999</c:v>
                </c:pt>
                <c:pt idx="86119">
                  <c:v>22.474184000000001</c:v>
                </c:pt>
                <c:pt idx="86120">
                  <c:v>22.471679999999999</c:v>
                </c:pt>
                <c:pt idx="86121">
                  <c:v>22.468913000000001</c:v>
                </c:pt>
                <c:pt idx="86122">
                  <c:v>22.477952999999999</c:v>
                </c:pt>
                <c:pt idx="86123">
                  <c:v>22.479807999999998</c:v>
                </c:pt>
                <c:pt idx="86124">
                  <c:v>22.473551</c:v>
                </c:pt>
                <c:pt idx="86125">
                  <c:v>22.473277</c:v>
                </c:pt>
                <c:pt idx="86126">
                  <c:v>22.478197000000002</c:v>
                </c:pt>
                <c:pt idx="86127">
                  <c:v>22.47561</c:v>
                </c:pt>
                <c:pt idx="86128">
                  <c:v>22.471418</c:v>
                </c:pt>
                <c:pt idx="86129">
                  <c:v>22.474578000000001</c:v>
                </c:pt>
                <c:pt idx="86130">
                  <c:v>22.474705</c:v>
                </c:pt>
                <c:pt idx="86131">
                  <c:v>22.47062</c:v>
                </c:pt>
                <c:pt idx="86132">
                  <c:v>22.471902</c:v>
                </c:pt>
                <c:pt idx="86133">
                  <c:v>22.474468999999999</c:v>
                </c:pt>
                <c:pt idx="86134">
                  <c:v>22.473072999999999</c:v>
                </c:pt>
                <c:pt idx="86135">
                  <c:v>22.467798999999999</c:v>
                </c:pt>
                <c:pt idx="86136">
                  <c:v>22.465871</c:v>
                </c:pt>
                <c:pt idx="86137">
                  <c:v>22.468916</c:v>
                </c:pt>
                <c:pt idx="86138">
                  <c:v>22.467445000000001</c:v>
                </c:pt>
                <c:pt idx="86139">
                  <c:v>22.467236</c:v>
                </c:pt>
                <c:pt idx="86140">
                  <c:v>22.469868000000002</c:v>
                </c:pt>
                <c:pt idx="86141">
                  <c:v>22.468233000000001</c:v>
                </c:pt>
                <c:pt idx="86142">
                  <c:v>22.468857</c:v>
                </c:pt>
                <c:pt idx="86143">
                  <c:v>22.473738000000001</c:v>
                </c:pt>
                <c:pt idx="86144">
                  <c:v>22.473769000000001</c:v>
                </c:pt>
                <c:pt idx="86145">
                  <c:v>22.473386999999999</c:v>
                </c:pt>
                <c:pt idx="86146">
                  <c:v>22.471824000000002</c:v>
                </c:pt>
                <c:pt idx="86147">
                  <c:v>22.468523999999999</c:v>
                </c:pt>
                <c:pt idx="86148">
                  <c:v>22.467579000000001</c:v>
                </c:pt>
                <c:pt idx="86149">
                  <c:v>22.461513</c:v>
                </c:pt>
                <c:pt idx="86150">
                  <c:v>22.456737</c:v>
                </c:pt>
                <c:pt idx="86151">
                  <c:v>22.459819</c:v>
                </c:pt>
                <c:pt idx="86152">
                  <c:v>22.461874000000002</c:v>
                </c:pt>
                <c:pt idx="86153">
                  <c:v>22.462291</c:v>
                </c:pt>
                <c:pt idx="86154">
                  <c:v>22.461079000000002</c:v>
                </c:pt>
                <c:pt idx="86155">
                  <c:v>22.456862999999998</c:v>
                </c:pt>
                <c:pt idx="86156">
                  <c:v>22.455828</c:v>
                </c:pt>
                <c:pt idx="86157">
                  <c:v>22.458326</c:v>
                </c:pt>
                <c:pt idx="86158">
                  <c:v>22.45945</c:v>
                </c:pt>
                <c:pt idx="86159">
                  <c:v>22.462783000000002</c:v>
                </c:pt>
                <c:pt idx="86160">
                  <c:v>22.466985000000001</c:v>
                </c:pt>
                <c:pt idx="86161">
                  <c:v>22.467419</c:v>
                </c:pt>
                <c:pt idx="86162">
                  <c:v>22.468413000000002</c:v>
                </c:pt>
                <c:pt idx="86163">
                  <c:v>22.466730999999999</c:v>
                </c:pt>
                <c:pt idx="86164">
                  <c:v>22.462804999999999</c:v>
                </c:pt>
                <c:pt idx="86165">
                  <c:v>22.460456000000001</c:v>
                </c:pt>
                <c:pt idx="86166">
                  <c:v>22.462547000000001</c:v>
                </c:pt>
                <c:pt idx="86167">
                  <c:v>22.470344000000001</c:v>
                </c:pt>
                <c:pt idx="86168">
                  <c:v>22.470457</c:v>
                </c:pt>
                <c:pt idx="86169">
                  <c:v>22.468468000000001</c:v>
                </c:pt>
                <c:pt idx="86170">
                  <c:v>22.47167</c:v>
                </c:pt>
                <c:pt idx="86171">
                  <c:v>22.469004000000002</c:v>
                </c:pt>
                <c:pt idx="86172">
                  <c:v>22.469749</c:v>
                </c:pt>
                <c:pt idx="86173">
                  <c:v>22.473921000000001</c:v>
                </c:pt>
                <c:pt idx="86174">
                  <c:v>22.472756</c:v>
                </c:pt>
                <c:pt idx="86175">
                  <c:v>22.474837999999998</c:v>
                </c:pt>
                <c:pt idx="86176">
                  <c:v>22.477416999999999</c:v>
                </c:pt>
                <c:pt idx="86177">
                  <c:v>22.475887</c:v>
                </c:pt>
                <c:pt idx="86178">
                  <c:v>22.474582999999999</c:v>
                </c:pt>
                <c:pt idx="86179">
                  <c:v>22.476426</c:v>
                </c:pt>
                <c:pt idx="86180">
                  <c:v>22.482115</c:v>
                </c:pt>
                <c:pt idx="86181">
                  <c:v>22.486006</c:v>
                </c:pt>
                <c:pt idx="86182">
                  <c:v>22.485040000000001</c:v>
                </c:pt>
                <c:pt idx="86183">
                  <c:v>22.477406999999999</c:v>
                </c:pt>
                <c:pt idx="86184">
                  <c:v>22.473185000000001</c:v>
                </c:pt>
                <c:pt idx="86185">
                  <c:v>22.479551000000001</c:v>
                </c:pt>
                <c:pt idx="86186">
                  <c:v>22.483533000000001</c:v>
                </c:pt>
                <c:pt idx="86187">
                  <c:v>22.477931999999999</c:v>
                </c:pt>
                <c:pt idx="86188">
                  <c:v>22.472594999999998</c:v>
                </c:pt>
                <c:pt idx="86189">
                  <c:v>22.476275000000001</c:v>
                </c:pt>
                <c:pt idx="86190">
                  <c:v>22.480824999999999</c:v>
                </c:pt>
                <c:pt idx="86191">
                  <c:v>22.477267999999999</c:v>
                </c:pt>
                <c:pt idx="86192">
                  <c:v>22.475739999999998</c:v>
                </c:pt>
                <c:pt idx="86193">
                  <c:v>22.478981999999998</c:v>
                </c:pt>
                <c:pt idx="86194">
                  <c:v>22.475798999999999</c:v>
                </c:pt>
                <c:pt idx="86195">
                  <c:v>22.472639999999998</c:v>
                </c:pt>
                <c:pt idx="86196">
                  <c:v>22.474412999999998</c:v>
                </c:pt>
                <c:pt idx="86197">
                  <c:v>22.474402999999999</c:v>
                </c:pt>
                <c:pt idx="86198">
                  <c:v>22.47383</c:v>
                </c:pt>
                <c:pt idx="86199">
                  <c:v>22.475162000000001</c:v>
                </c:pt>
                <c:pt idx="86200">
                  <c:v>22.474226999999999</c:v>
                </c:pt>
                <c:pt idx="86201">
                  <c:v>22.471284000000001</c:v>
                </c:pt>
                <c:pt idx="86202">
                  <c:v>22.469525000000001</c:v>
                </c:pt>
                <c:pt idx="86203">
                  <c:v>22.472003999999998</c:v>
                </c:pt>
                <c:pt idx="86204">
                  <c:v>22.472902000000001</c:v>
                </c:pt>
                <c:pt idx="86205">
                  <c:v>22.468781</c:v>
                </c:pt>
                <c:pt idx="86206">
                  <c:v>22.466221000000001</c:v>
                </c:pt>
                <c:pt idx="86207">
                  <c:v>22.469873</c:v>
                </c:pt>
                <c:pt idx="86208">
                  <c:v>22.475815999999998</c:v>
                </c:pt>
                <c:pt idx="86209">
                  <c:v>22.478224999999998</c:v>
                </c:pt>
                <c:pt idx="86210">
                  <c:v>22.478432000000002</c:v>
                </c:pt>
                <c:pt idx="86211">
                  <c:v>22.476814000000001</c:v>
                </c:pt>
                <c:pt idx="86212">
                  <c:v>22.471806000000001</c:v>
                </c:pt>
                <c:pt idx="86213">
                  <c:v>22.472522999999999</c:v>
                </c:pt>
                <c:pt idx="86214">
                  <c:v>22.479928000000001</c:v>
                </c:pt>
                <c:pt idx="86215">
                  <c:v>22.477267999999999</c:v>
                </c:pt>
                <c:pt idx="86216">
                  <c:v>22.473507000000001</c:v>
                </c:pt>
                <c:pt idx="86217">
                  <c:v>22.476379000000001</c:v>
                </c:pt>
                <c:pt idx="86218">
                  <c:v>22.479461000000001</c:v>
                </c:pt>
                <c:pt idx="86219">
                  <c:v>22.485415</c:v>
                </c:pt>
                <c:pt idx="86220">
                  <c:v>22.487565</c:v>
                </c:pt>
                <c:pt idx="86221">
                  <c:v>22.485230999999999</c:v>
                </c:pt>
                <c:pt idx="86222">
                  <c:v>22.485309000000001</c:v>
                </c:pt>
                <c:pt idx="86223">
                  <c:v>22.482593999999999</c:v>
                </c:pt>
                <c:pt idx="86224">
                  <c:v>22.477830000000001</c:v>
                </c:pt>
                <c:pt idx="86225">
                  <c:v>22.478605999999999</c:v>
                </c:pt>
                <c:pt idx="86226">
                  <c:v>22.481959</c:v>
                </c:pt>
                <c:pt idx="86227">
                  <c:v>22.482638000000001</c:v>
                </c:pt>
                <c:pt idx="86228">
                  <c:v>22.482685</c:v>
                </c:pt>
                <c:pt idx="86229">
                  <c:v>22.479099000000001</c:v>
                </c:pt>
                <c:pt idx="86230">
                  <c:v>22.476054999999999</c:v>
                </c:pt>
                <c:pt idx="86231">
                  <c:v>22.478472</c:v>
                </c:pt>
                <c:pt idx="86232">
                  <c:v>22.480367000000001</c:v>
                </c:pt>
                <c:pt idx="86233">
                  <c:v>22.480184999999999</c:v>
                </c:pt>
                <c:pt idx="86234">
                  <c:v>22.480806000000001</c:v>
                </c:pt>
                <c:pt idx="86235">
                  <c:v>22.481489</c:v>
                </c:pt>
                <c:pt idx="86236">
                  <c:v>22.479046</c:v>
                </c:pt>
                <c:pt idx="86237">
                  <c:v>22.477896999999999</c:v>
                </c:pt>
                <c:pt idx="86238">
                  <c:v>22.481956</c:v>
                </c:pt>
                <c:pt idx="86239">
                  <c:v>22.484141999999999</c:v>
                </c:pt>
                <c:pt idx="86240">
                  <c:v>22.481123</c:v>
                </c:pt>
                <c:pt idx="86241">
                  <c:v>22.479877999999999</c:v>
                </c:pt>
                <c:pt idx="86242">
                  <c:v>22.482033999999999</c:v>
                </c:pt>
                <c:pt idx="86243">
                  <c:v>22.483255</c:v>
                </c:pt>
                <c:pt idx="86244">
                  <c:v>22.484356999999999</c:v>
                </c:pt>
                <c:pt idx="86245">
                  <c:v>22.483312000000002</c:v>
                </c:pt>
                <c:pt idx="86246">
                  <c:v>22.482265999999999</c:v>
                </c:pt>
                <c:pt idx="86247">
                  <c:v>22.48292</c:v>
                </c:pt>
                <c:pt idx="86248">
                  <c:v>22.479596000000001</c:v>
                </c:pt>
                <c:pt idx="86249">
                  <c:v>22.479545000000002</c:v>
                </c:pt>
                <c:pt idx="86250">
                  <c:v>22.484781000000002</c:v>
                </c:pt>
                <c:pt idx="86251">
                  <c:v>22.481650999999999</c:v>
                </c:pt>
                <c:pt idx="86252">
                  <c:v>22.479410000000001</c:v>
                </c:pt>
                <c:pt idx="86253">
                  <c:v>22.484135999999999</c:v>
                </c:pt>
                <c:pt idx="86254">
                  <c:v>22.485264000000001</c:v>
                </c:pt>
                <c:pt idx="86255">
                  <c:v>22.490092000000001</c:v>
                </c:pt>
                <c:pt idx="86256">
                  <c:v>22.490563999999999</c:v>
                </c:pt>
                <c:pt idx="86257">
                  <c:v>22.484615999999999</c:v>
                </c:pt>
                <c:pt idx="86258">
                  <c:v>22.491644999999998</c:v>
                </c:pt>
                <c:pt idx="86259">
                  <c:v>22.499863999999999</c:v>
                </c:pt>
                <c:pt idx="86260">
                  <c:v>22.501059999999999</c:v>
                </c:pt>
                <c:pt idx="86261">
                  <c:v>22.501436000000002</c:v>
                </c:pt>
                <c:pt idx="86262">
                  <c:v>22.501753999999998</c:v>
                </c:pt>
                <c:pt idx="86263">
                  <c:v>22.501180000000002</c:v>
                </c:pt>
                <c:pt idx="86264">
                  <c:v>22.498605000000001</c:v>
                </c:pt>
                <c:pt idx="86265">
                  <c:v>22.495498999999999</c:v>
                </c:pt>
                <c:pt idx="86266">
                  <c:v>22.494904999999999</c:v>
                </c:pt>
                <c:pt idx="86267">
                  <c:v>22.497257000000001</c:v>
                </c:pt>
                <c:pt idx="86268">
                  <c:v>22.49483</c:v>
                </c:pt>
                <c:pt idx="86269">
                  <c:v>22.490856000000001</c:v>
                </c:pt>
                <c:pt idx="86270">
                  <c:v>22.491607999999999</c:v>
                </c:pt>
                <c:pt idx="86271">
                  <c:v>22.489961999999998</c:v>
                </c:pt>
                <c:pt idx="86272">
                  <c:v>22.488488</c:v>
                </c:pt>
                <c:pt idx="86273">
                  <c:v>22.489764999999998</c:v>
                </c:pt>
                <c:pt idx="86274">
                  <c:v>22.492063999999999</c:v>
                </c:pt>
                <c:pt idx="86275">
                  <c:v>22.493915000000001</c:v>
                </c:pt>
                <c:pt idx="86276">
                  <c:v>22.49128</c:v>
                </c:pt>
                <c:pt idx="86277">
                  <c:v>22.487328000000002</c:v>
                </c:pt>
                <c:pt idx="86278">
                  <c:v>22.485859999999999</c:v>
                </c:pt>
                <c:pt idx="86279">
                  <c:v>22.489909000000001</c:v>
                </c:pt>
                <c:pt idx="86280">
                  <c:v>22.494311</c:v>
                </c:pt>
                <c:pt idx="86281">
                  <c:v>22.492412000000002</c:v>
                </c:pt>
                <c:pt idx="86282">
                  <c:v>22.492027</c:v>
                </c:pt>
                <c:pt idx="86283">
                  <c:v>22.493026</c:v>
                </c:pt>
                <c:pt idx="86284">
                  <c:v>22.490500999999998</c:v>
                </c:pt>
                <c:pt idx="86285">
                  <c:v>22.488861</c:v>
                </c:pt>
                <c:pt idx="86286">
                  <c:v>22.493758</c:v>
                </c:pt>
                <c:pt idx="86287">
                  <c:v>22.49643</c:v>
                </c:pt>
                <c:pt idx="86288">
                  <c:v>22.491992</c:v>
                </c:pt>
                <c:pt idx="86289">
                  <c:v>22.489801</c:v>
                </c:pt>
                <c:pt idx="86290">
                  <c:v>22.493206000000001</c:v>
                </c:pt>
                <c:pt idx="86291">
                  <c:v>22.495958000000002</c:v>
                </c:pt>
                <c:pt idx="86292">
                  <c:v>22.495336000000002</c:v>
                </c:pt>
                <c:pt idx="86293">
                  <c:v>22.49109</c:v>
                </c:pt>
                <c:pt idx="86294">
                  <c:v>22.487746000000001</c:v>
                </c:pt>
                <c:pt idx="86295">
                  <c:v>22.488692</c:v>
                </c:pt>
                <c:pt idx="86296">
                  <c:v>22.491596000000001</c:v>
                </c:pt>
                <c:pt idx="86297">
                  <c:v>22.494795</c:v>
                </c:pt>
                <c:pt idx="86298">
                  <c:v>22.495158</c:v>
                </c:pt>
                <c:pt idx="86299">
                  <c:v>22.494225</c:v>
                </c:pt>
                <c:pt idx="86300">
                  <c:v>22.494506999999999</c:v>
                </c:pt>
                <c:pt idx="86301">
                  <c:v>22.49333</c:v>
                </c:pt>
                <c:pt idx="86302">
                  <c:v>22.495080999999999</c:v>
                </c:pt>
                <c:pt idx="86303">
                  <c:v>22.498348</c:v>
                </c:pt>
                <c:pt idx="86304">
                  <c:v>22.501200000000001</c:v>
                </c:pt>
                <c:pt idx="86305">
                  <c:v>22.502189999999999</c:v>
                </c:pt>
                <c:pt idx="86306">
                  <c:v>22.500726</c:v>
                </c:pt>
                <c:pt idx="86307">
                  <c:v>22.501715999999998</c:v>
                </c:pt>
                <c:pt idx="86308">
                  <c:v>22.50029</c:v>
                </c:pt>
                <c:pt idx="86309">
                  <c:v>22.497394</c:v>
                </c:pt>
                <c:pt idx="86310">
                  <c:v>22.499092999999998</c:v>
                </c:pt>
                <c:pt idx="86311">
                  <c:v>22.505189999999999</c:v>
                </c:pt>
                <c:pt idx="86312">
                  <c:v>22.507376000000001</c:v>
                </c:pt>
                <c:pt idx="86313">
                  <c:v>22.501059000000001</c:v>
                </c:pt>
                <c:pt idx="86314">
                  <c:v>22.496416</c:v>
                </c:pt>
                <c:pt idx="86315">
                  <c:v>22.495981</c:v>
                </c:pt>
                <c:pt idx="86316">
                  <c:v>22.495363999999999</c:v>
                </c:pt>
                <c:pt idx="86317">
                  <c:v>22.49661</c:v>
                </c:pt>
                <c:pt idx="86318">
                  <c:v>22.499223000000001</c:v>
                </c:pt>
                <c:pt idx="86319">
                  <c:v>22.500792000000001</c:v>
                </c:pt>
                <c:pt idx="86320">
                  <c:v>22.499141999999999</c:v>
                </c:pt>
                <c:pt idx="86321">
                  <c:v>22.496915000000001</c:v>
                </c:pt>
                <c:pt idx="86322">
                  <c:v>22.498709999999999</c:v>
                </c:pt>
                <c:pt idx="86323">
                  <c:v>22.504089</c:v>
                </c:pt>
                <c:pt idx="86324">
                  <c:v>22.508616</c:v>
                </c:pt>
                <c:pt idx="86325">
                  <c:v>22.507878000000002</c:v>
                </c:pt>
                <c:pt idx="86326">
                  <c:v>22.504514</c:v>
                </c:pt>
                <c:pt idx="86327">
                  <c:v>22.503584</c:v>
                </c:pt>
                <c:pt idx="86328">
                  <c:v>22.505074</c:v>
                </c:pt>
                <c:pt idx="86329">
                  <c:v>22.506402999999999</c:v>
                </c:pt>
                <c:pt idx="86330">
                  <c:v>22.505320999999999</c:v>
                </c:pt>
                <c:pt idx="86331">
                  <c:v>22.50609</c:v>
                </c:pt>
                <c:pt idx="86332">
                  <c:v>22.508122</c:v>
                </c:pt>
                <c:pt idx="86333">
                  <c:v>22.507211000000002</c:v>
                </c:pt>
                <c:pt idx="86334">
                  <c:v>22.508220000000001</c:v>
                </c:pt>
                <c:pt idx="86335">
                  <c:v>22.510542000000001</c:v>
                </c:pt>
                <c:pt idx="86336">
                  <c:v>22.507819000000001</c:v>
                </c:pt>
                <c:pt idx="86337">
                  <c:v>22.505265000000001</c:v>
                </c:pt>
                <c:pt idx="86338">
                  <c:v>22.506377000000001</c:v>
                </c:pt>
                <c:pt idx="86339">
                  <c:v>22.505731999999998</c:v>
                </c:pt>
                <c:pt idx="86340">
                  <c:v>22.504473000000001</c:v>
                </c:pt>
                <c:pt idx="86341">
                  <c:v>22.502065999999999</c:v>
                </c:pt>
                <c:pt idx="86342">
                  <c:v>22.503084999999999</c:v>
                </c:pt>
                <c:pt idx="86343">
                  <c:v>22.507470000000001</c:v>
                </c:pt>
                <c:pt idx="86344">
                  <c:v>22.507677000000001</c:v>
                </c:pt>
                <c:pt idx="86345">
                  <c:v>22.505312</c:v>
                </c:pt>
                <c:pt idx="86346">
                  <c:v>22.502551</c:v>
                </c:pt>
                <c:pt idx="86347">
                  <c:v>22.502354</c:v>
                </c:pt>
                <c:pt idx="86348">
                  <c:v>22.506656</c:v>
                </c:pt>
                <c:pt idx="86349">
                  <c:v>22.509948999999999</c:v>
                </c:pt>
                <c:pt idx="86350">
                  <c:v>22.509402000000001</c:v>
                </c:pt>
                <c:pt idx="86351">
                  <c:v>22.507854999999999</c:v>
                </c:pt>
                <c:pt idx="86352">
                  <c:v>22.507258</c:v>
                </c:pt>
                <c:pt idx="86353">
                  <c:v>22.508324999999999</c:v>
                </c:pt>
                <c:pt idx="86354">
                  <c:v>22.511682</c:v>
                </c:pt>
                <c:pt idx="86355">
                  <c:v>22.514764</c:v>
                </c:pt>
                <c:pt idx="86356">
                  <c:v>22.511274</c:v>
                </c:pt>
                <c:pt idx="86357">
                  <c:v>22.505535999999999</c:v>
                </c:pt>
                <c:pt idx="86358">
                  <c:v>22.505694999999999</c:v>
                </c:pt>
                <c:pt idx="86359">
                  <c:v>22.509378999999999</c:v>
                </c:pt>
                <c:pt idx="86360">
                  <c:v>22.508942000000001</c:v>
                </c:pt>
                <c:pt idx="86361">
                  <c:v>22.50433</c:v>
                </c:pt>
                <c:pt idx="86362">
                  <c:v>22.504425000000001</c:v>
                </c:pt>
                <c:pt idx="86363">
                  <c:v>22.506222000000001</c:v>
                </c:pt>
                <c:pt idx="86364">
                  <c:v>22.506374000000001</c:v>
                </c:pt>
                <c:pt idx="86365">
                  <c:v>22.504742</c:v>
                </c:pt>
                <c:pt idx="86366">
                  <c:v>22.502894999999999</c:v>
                </c:pt>
                <c:pt idx="86367">
                  <c:v>22.507549000000001</c:v>
                </c:pt>
                <c:pt idx="86368">
                  <c:v>22.510656999999998</c:v>
                </c:pt>
                <c:pt idx="86369">
                  <c:v>22.505845999999998</c:v>
                </c:pt>
                <c:pt idx="86370">
                  <c:v>22.504708000000001</c:v>
                </c:pt>
                <c:pt idx="86371">
                  <c:v>22.509177000000001</c:v>
                </c:pt>
                <c:pt idx="86372">
                  <c:v>22.509537999999999</c:v>
                </c:pt>
                <c:pt idx="86373">
                  <c:v>22.506969000000002</c:v>
                </c:pt>
                <c:pt idx="86374">
                  <c:v>22.511434999999999</c:v>
                </c:pt>
                <c:pt idx="86375">
                  <c:v>22.517686999999999</c:v>
                </c:pt>
                <c:pt idx="86376">
                  <c:v>22.512208999999999</c:v>
                </c:pt>
                <c:pt idx="86377">
                  <c:v>22.505278000000001</c:v>
                </c:pt>
                <c:pt idx="86378">
                  <c:v>22.505313999999998</c:v>
                </c:pt>
                <c:pt idx="86379">
                  <c:v>22.507753999999998</c:v>
                </c:pt>
                <c:pt idx="86380">
                  <c:v>22.514890999999999</c:v>
                </c:pt>
                <c:pt idx="86381">
                  <c:v>22.517712</c:v>
                </c:pt>
                <c:pt idx="86382">
                  <c:v>22.513100999999999</c:v>
                </c:pt>
                <c:pt idx="86383">
                  <c:v>22.5122</c:v>
                </c:pt>
                <c:pt idx="86384">
                  <c:v>22.516589</c:v>
                </c:pt>
                <c:pt idx="86385">
                  <c:v>22.516729999999999</c:v>
                </c:pt>
                <c:pt idx="86386">
                  <c:v>22.513897</c:v>
                </c:pt>
                <c:pt idx="86387">
                  <c:v>22.519005</c:v>
                </c:pt>
                <c:pt idx="86388">
                  <c:v>22.520533</c:v>
                </c:pt>
                <c:pt idx="86389">
                  <c:v>22.518550000000001</c:v>
                </c:pt>
                <c:pt idx="86390">
                  <c:v>22.524840999999999</c:v>
                </c:pt>
                <c:pt idx="86391">
                  <c:v>22.527058</c:v>
                </c:pt>
                <c:pt idx="86392">
                  <c:v>22.521716000000001</c:v>
                </c:pt>
                <c:pt idx="86393">
                  <c:v>22.519376000000001</c:v>
                </c:pt>
                <c:pt idx="86394">
                  <c:v>22.520171999999999</c:v>
                </c:pt>
                <c:pt idx="86395">
                  <c:v>22.519763999999999</c:v>
                </c:pt>
                <c:pt idx="86396">
                  <c:v>22.520406999999999</c:v>
                </c:pt>
                <c:pt idx="86397">
                  <c:v>22.520966000000001</c:v>
                </c:pt>
                <c:pt idx="86398">
                  <c:v>22.519397000000001</c:v>
                </c:pt>
                <c:pt idx="86399">
                  <c:v>22.520368000000001</c:v>
                </c:pt>
                <c:pt idx="86400">
                  <c:v>22.521263000000001</c:v>
                </c:pt>
                <c:pt idx="86401">
                  <c:v>22.518808</c:v>
                </c:pt>
                <c:pt idx="86402">
                  <c:v>22.518560000000001</c:v>
                </c:pt>
                <c:pt idx="86403">
                  <c:v>22.519088</c:v>
                </c:pt>
                <c:pt idx="86404">
                  <c:v>22.519368</c:v>
                </c:pt>
                <c:pt idx="86405">
                  <c:v>22.517351999999999</c:v>
                </c:pt>
                <c:pt idx="86406">
                  <c:v>22.516921</c:v>
                </c:pt>
                <c:pt idx="86407">
                  <c:v>22.519487999999999</c:v>
                </c:pt>
                <c:pt idx="86408">
                  <c:v>22.520793999999999</c:v>
                </c:pt>
                <c:pt idx="86409">
                  <c:v>22.520092999999999</c:v>
                </c:pt>
                <c:pt idx="86410">
                  <c:v>22.520168000000002</c:v>
                </c:pt>
                <c:pt idx="86411">
                  <c:v>22.52065</c:v>
                </c:pt>
                <c:pt idx="86412">
                  <c:v>22.522463999999999</c:v>
                </c:pt>
                <c:pt idx="86413">
                  <c:v>22.524215000000002</c:v>
                </c:pt>
                <c:pt idx="86414">
                  <c:v>22.522922000000001</c:v>
                </c:pt>
                <c:pt idx="86415">
                  <c:v>22.522055999999999</c:v>
                </c:pt>
                <c:pt idx="86416">
                  <c:v>22.524374000000002</c:v>
                </c:pt>
                <c:pt idx="86417">
                  <c:v>22.521673</c:v>
                </c:pt>
                <c:pt idx="86418">
                  <c:v>22.517050999999999</c:v>
                </c:pt>
                <c:pt idx="86419">
                  <c:v>22.520045</c:v>
                </c:pt>
                <c:pt idx="86420">
                  <c:v>22.521331</c:v>
                </c:pt>
                <c:pt idx="86421">
                  <c:v>22.518566</c:v>
                </c:pt>
                <c:pt idx="86422">
                  <c:v>22.523147999999999</c:v>
                </c:pt>
                <c:pt idx="86423">
                  <c:v>22.527405999999999</c:v>
                </c:pt>
                <c:pt idx="86424">
                  <c:v>22.524889999999999</c:v>
                </c:pt>
                <c:pt idx="86425">
                  <c:v>22.523800000000001</c:v>
                </c:pt>
                <c:pt idx="86426">
                  <c:v>22.527412999999999</c:v>
                </c:pt>
                <c:pt idx="86427">
                  <c:v>22.529057999999999</c:v>
                </c:pt>
                <c:pt idx="86428">
                  <c:v>22.526629</c:v>
                </c:pt>
                <c:pt idx="86429">
                  <c:v>22.523610000000001</c:v>
                </c:pt>
                <c:pt idx="86430">
                  <c:v>22.525675</c:v>
                </c:pt>
                <c:pt idx="86431">
                  <c:v>22.52936</c:v>
                </c:pt>
                <c:pt idx="86432">
                  <c:v>22.527857999999998</c:v>
                </c:pt>
                <c:pt idx="86433">
                  <c:v>22.527455</c:v>
                </c:pt>
                <c:pt idx="86434">
                  <c:v>22.528866000000001</c:v>
                </c:pt>
                <c:pt idx="86435">
                  <c:v>22.526119999999999</c:v>
                </c:pt>
                <c:pt idx="86436">
                  <c:v>22.523288999999998</c:v>
                </c:pt>
                <c:pt idx="86437">
                  <c:v>22.525380999999999</c:v>
                </c:pt>
                <c:pt idx="86438">
                  <c:v>22.526959999999999</c:v>
                </c:pt>
                <c:pt idx="86439">
                  <c:v>22.524277999999999</c:v>
                </c:pt>
                <c:pt idx="86440">
                  <c:v>22.522988999999999</c:v>
                </c:pt>
                <c:pt idx="86441">
                  <c:v>22.521674000000001</c:v>
                </c:pt>
                <c:pt idx="86442">
                  <c:v>22.520880999999999</c:v>
                </c:pt>
                <c:pt idx="86443">
                  <c:v>22.521166000000001</c:v>
                </c:pt>
                <c:pt idx="86444">
                  <c:v>22.520143999999998</c:v>
                </c:pt>
                <c:pt idx="86445">
                  <c:v>22.524747000000001</c:v>
                </c:pt>
                <c:pt idx="86446">
                  <c:v>22.529765000000001</c:v>
                </c:pt>
                <c:pt idx="86447">
                  <c:v>22.523232</c:v>
                </c:pt>
                <c:pt idx="86448">
                  <c:v>22.519337</c:v>
                </c:pt>
                <c:pt idx="86449">
                  <c:v>22.523394</c:v>
                </c:pt>
                <c:pt idx="86450">
                  <c:v>22.525929000000001</c:v>
                </c:pt>
                <c:pt idx="86451">
                  <c:v>22.525368</c:v>
                </c:pt>
                <c:pt idx="86452">
                  <c:v>22.522911000000001</c:v>
                </c:pt>
                <c:pt idx="86453">
                  <c:v>22.523596999999999</c:v>
                </c:pt>
                <c:pt idx="86454">
                  <c:v>22.523992</c:v>
                </c:pt>
                <c:pt idx="86455">
                  <c:v>22.522341000000001</c:v>
                </c:pt>
                <c:pt idx="86456">
                  <c:v>22.525698999999999</c:v>
                </c:pt>
                <c:pt idx="86457">
                  <c:v>22.527533999999999</c:v>
                </c:pt>
                <c:pt idx="86458">
                  <c:v>22.522462000000001</c:v>
                </c:pt>
                <c:pt idx="86459">
                  <c:v>22.521782999999999</c:v>
                </c:pt>
                <c:pt idx="86460">
                  <c:v>22.527750000000001</c:v>
                </c:pt>
                <c:pt idx="86461">
                  <c:v>22.532118000000001</c:v>
                </c:pt>
                <c:pt idx="86462">
                  <c:v>22.531559000000001</c:v>
                </c:pt>
                <c:pt idx="86463">
                  <c:v>22.532972999999998</c:v>
                </c:pt>
                <c:pt idx="86464">
                  <c:v>22.533799999999999</c:v>
                </c:pt>
                <c:pt idx="86465">
                  <c:v>22.529917000000001</c:v>
                </c:pt>
                <c:pt idx="86466">
                  <c:v>22.530850000000001</c:v>
                </c:pt>
                <c:pt idx="86467">
                  <c:v>22.530984</c:v>
                </c:pt>
                <c:pt idx="86468">
                  <c:v>22.527155</c:v>
                </c:pt>
                <c:pt idx="86469">
                  <c:v>22.526064000000002</c:v>
                </c:pt>
                <c:pt idx="86470">
                  <c:v>22.527560000000001</c:v>
                </c:pt>
                <c:pt idx="86471">
                  <c:v>22.529736</c:v>
                </c:pt>
                <c:pt idx="86472">
                  <c:v>22.532326000000001</c:v>
                </c:pt>
                <c:pt idx="86473">
                  <c:v>22.533356999999999</c:v>
                </c:pt>
                <c:pt idx="86474">
                  <c:v>22.529714999999999</c:v>
                </c:pt>
                <c:pt idx="86475">
                  <c:v>22.531559000000001</c:v>
                </c:pt>
                <c:pt idx="86476">
                  <c:v>22.533951999999999</c:v>
                </c:pt>
                <c:pt idx="86477">
                  <c:v>22.527881000000001</c:v>
                </c:pt>
                <c:pt idx="86478">
                  <c:v>22.528621999999999</c:v>
                </c:pt>
                <c:pt idx="86479">
                  <c:v>22.532063999999998</c:v>
                </c:pt>
                <c:pt idx="86480">
                  <c:v>22.529437000000001</c:v>
                </c:pt>
                <c:pt idx="86481">
                  <c:v>22.529900999999999</c:v>
                </c:pt>
                <c:pt idx="86482">
                  <c:v>22.52882</c:v>
                </c:pt>
                <c:pt idx="86483">
                  <c:v>22.523813000000001</c:v>
                </c:pt>
                <c:pt idx="86484">
                  <c:v>22.5274</c:v>
                </c:pt>
                <c:pt idx="86485">
                  <c:v>22.532800000000002</c:v>
                </c:pt>
                <c:pt idx="86486">
                  <c:v>22.528355999999999</c:v>
                </c:pt>
                <c:pt idx="86487">
                  <c:v>22.523607999999999</c:v>
                </c:pt>
                <c:pt idx="86488">
                  <c:v>22.525106000000001</c:v>
                </c:pt>
                <c:pt idx="86489">
                  <c:v>22.528493999999998</c:v>
                </c:pt>
                <c:pt idx="86490">
                  <c:v>22.531745999999998</c:v>
                </c:pt>
                <c:pt idx="86491">
                  <c:v>22.530975000000002</c:v>
                </c:pt>
                <c:pt idx="86492">
                  <c:v>22.528292</c:v>
                </c:pt>
                <c:pt idx="86493">
                  <c:v>22.528631000000001</c:v>
                </c:pt>
                <c:pt idx="86494">
                  <c:v>22.532397</c:v>
                </c:pt>
                <c:pt idx="86495">
                  <c:v>22.535454000000001</c:v>
                </c:pt>
                <c:pt idx="86496">
                  <c:v>22.537130999999999</c:v>
                </c:pt>
                <c:pt idx="86497">
                  <c:v>22.538964</c:v>
                </c:pt>
                <c:pt idx="86498">
                  <c:v>22.536812999999999</c:v>
                </c:pt>
                <c:pt idx="86499">
                  <c:v>22.537033000000001</c:v>
                </c:pt>
                <c:pt idx="86500">
                  <c:v>22.540264000000001</c:v>
                </c:pt>
                <c:pt idx="86501">
                  <c:v>22.538373</c:v>
                </c:pt>
                <c:pt idx="86502">
                  <c:v>22.537624999999998</c:v>
                </c:pt>
                <c:pt idx="86503">
                  <c:v>22.537628999999999</c:v>
                </c:pt>
                <c:pt idx="86504">
                  <c:v>22.537084</c:v>
                </c:pt>
                <c:pt idx="86505">
                  <c:v>22.537472000000001</c:v>
                </c:pt>
                <c:pt idx="86506">
                  <c:v>22.537064000000001</c:v>
                </c:pt>
                <c:pt idx="86507">
                  <c:v>22.536798999999998</c:v>
                </c:pt>
                <c:pt idx="86508">
                  <c:v>22.535114</c:v>
                </c:pt>
                <c:pt idx="86509">
                  <c:v>22.535312000000001</c:v>
                </c:pt>
                <c:pt idx="86510">
                  <c:v>22.536857999999999</c:v>
                </c:pt>
                <c:pt idx="86511">
                  <c:v>22.538909</c:v>
                </c:pt>
                <c:pt idx="86512">
                  <c:v>22.542031999999999</c:v>
                </c:pt>
                <c:pt idx="86513">
                  <c:v>22.542715999999999</c:v>
                </c:pt>
                <c:pt idx="86514">
                  <c:v>22.542448</c:v>
                </c:pt>
                <c:pt idx="86515">
                  <c:v>22.539162000000001</c:v>
                </c:pt>
                <c:pt idx="86516">
                  <c:v>22.539587000000001</c:v>
                </c:pt>
                <c:pt idx="86517">
                  <c:v>22.541988</c:v>
                </c:pt>
                <c:pt idx="86518">
                  <c:v>22.540315</c:v>
                </c:pt>
                <c:pt idx="86519">
                  <c:v>22.543671</c:v>
                </c:pt>
                <c:pt idx="86520">
                  <c:v>22.544044</c:v>
                </c:pt>
                <c:pt idx="86521">
                  <c:v>22.537614000000001</c:v>
                </c:pt>
                <c:pt idx="86522">
                  <c:v>22.540593000000001</c:v>
                </c:pt>
                <c:pt idx="86523">
                  <c:v>22.541388999999999</c:v>
                </c:pt>
                <c:pt idx="86524">
                  <c:v>22.537222</c:v>
                </c:pt>
                <c:pt idx="86525">
                  <c:v>22.542528999999998</c:v>
                </c:pt>
                <c:pt idx="86526">
                  <c:v>22.547115000000002</c:v>
                </c:pt>
                <c:pt idx="86527">
                  <c:v>22.543868</c:v>
                </c:pt>
                <c:pt idx="86528">
                  <c:v>22.541504</c:v>
                </c:pt>
                <c:pt idx="86529">
                  <c:v>22.543208</c:v>
                </c:pt>
                <c:pt idx="86530">
                  <c:v>22.546695</c:v>
                </c:pt>
                <c:pt idx="86531">
                  <c:v>22.545324000000001</c:v>
                </c:pt>
                <c:pt idx="86532">
                  <c:v>22.541723999999999</c:v>
                </c:pt>
                <c:pt idx="86533">
                  <c:v>22.539508999999999</c:v>
                </c:pt>
                <c:pt idx="86534">
                  <c:v>22.537579000000001</c:v>
                </c:pt>
                <c:pt idx="86535">
                  <c:v>22.537493999999999</c:v>
                </c:pt>
                <c:pt idx="86536">
                  <c:v>22.537220000000001</c:v>
                </c:pt>
                <c:pt idx="86537">
                  <c:v>22.535761000000001</c:v>
                </c:pt>
                <c:pt idx="86538">
                  <c:v>22.537941</c:v>
                </c:pt>
                <c:pt idx="86539">
                  <c:v>22.542681000000002</c:v>
                </c:pt>
                <c:pt idx="86540">
                  <c:v>22.539977</c:v>
                </c:pt>
                <c:pt idx="86541">
                  <c:v>22.536294000000002</c:v>
                </c:pt>
                <c:pt idx="86542">
                  <c:v>22.538546</c:v>
                </c:pt>
                <c:pt idx="86543">
                  <c:v>22.541658999999999</c:v>
                </c:pt>
                <c:pt idx="86544">
                  <c:v>22.540832999999999</c:v>
                </c:pt>
                <c:pt idx="86545">
                  <c:v>22.537220000000001</c:v>
                </c:pt>
                <c:pt idx="86546">
                  <c:v>22.537777999999999</c:v>
                </c:pt>
                <c:pt idx="86547">
                  <c:v>22.541025000000001</c:v>
                </c:pt>
                <c:pt idx="86548">
                  <c:v>22.539832000000001</c:v>
                </c:pt>
                <c:pt idx="86549">
                  <c:v>22.537483000000002</c:v>
                </c:pt>
                <c:pt idx="86550">
                  <c:v>22.538423999999999</c:v>
                </c:pt>
                <c:pt idx="86551">
                  <c:v>22.540797000000001</c:v>
                </c:pt>
                <c:pt idx="86552">
                  <c:v>22.541672999999999</c:v>
                </c:pt>
                <c:pt idx="86553">
                  <c:v>22.543284</c:v>
                </c:pt>
                <c:pt idx="86554">
                  <c:v>22.545171</c:v>
                </c:pt>
                <c:pt idx="86555">
                  <c:v>22.545434</c:v>
                </c:pt>
                <c:pt idx="86556">
                  <c:v>22.547218999999998</c:v>
                </c:pt>
                <c:pt idx="86557">
                  <c:v>22.549181999999998</c:v>
                </c:pt>
                <c:pt idx="86558">
                  <c:v>22.552223000000001</c:v>
                </c:pt>
                <c:pt idx="86559">
                  <c:v>22.554957000000002</c:v>
                </c:pt>
                <c:pt idx="86560">
                  <c:v>22.551727</c:v>
                </c:pt>
                <c:pt idx="86561">
                  <c:v>22.544778000000001</c:v>
                </c:pt>
                <c:pt idx="86562">
                  <c:v>22.544039999999999</c:v>
                </c:pt>
                <c:pt idx="86563">
                  <c:v>22.547764999999998</c:v>
                </c:pt>
                <c:pt idx="86564">
                  <c:v>22.548957999999999</c:v>
                </c:pt>
                <c:pt idx="86565">
                  <c:v>22.548245999999999</c:v>
                </c:pt>
                <c:pt idx="86566">
                  <c:v>22.547063000000001</c:v>
                </c:pt>
                <c:pt idx="86567">
                  <c:v>22.548302</c:v>
                </c:pt>
                <c:pt idx="86568">
                  <c:v>22.551473999999999</c:v>
                </c:pt>
                <c:pt idx="86569">
                  <c:v>22.549593000000002</c:v>
                </c:pt>
                <c:pt idx="86570">
                  <c:v>22.548938</c:v>
                </c:pt>
                <c:pt idx="86571">
                  <c:v>22.549513999999999</c:v>
                </c:pt>
                <c:pt idx="86572">
                  <c:v>22.548938</c:v>
                </c:pt>
                <c:pt idx="86573">
                  <c:v>22.55395</c:v>
                </c:pt>
                <c:pt idx="86574">
                  <c:v>22.556723999999999</c:v>
                </c:pt>
                <c:pt idx="86575">
                  <c:v>22.556236999999999</c:v>
                </c:pt>
                <c:pt idx="86576">
                  <c:v>22.557559000000001</c:v>
                </c:pt>
                <c:pt idx="86577">
                  <c:v>22.556892999999999</c:v>
                </c:pt>
                <c:pt idx="86578">
                  <c:v>22.555218</c:v>
                </c:pt>
                <c:pt idx="86579">
                  <c:v>22.557431999999999</c:v>
                </c:pt>
                <c:pt idx="86580">
                  <c:v>22.56061</c:v>
                </c:pt>
                <c:pt idx="86581">
                  <c:v>22.558857</c:v>
                </c:pt>
                <c:pt idx="86582">
                  <c:v>22.558667</c:v>
                </c:pt>
                <c:pt idx="86583">
                  <c:v>22.560829999999999</c:v>
                </c:pt>
                <c:pt idx="86584">
                  <c:v>22.560441000000001</c:v>
                </c:pt>
                <c:pt idx="86585">
                  <c:v>22.558249</c:v>
                </c:pt>
                <c:pt idx="86586">
                  <c:v>22.556215999999999</c:v>
                </c:pt>
                <c:pt idx="86587">
                  <c:v>22.555672999999999</c:v>
                </c:pt>
                <c:pt idx="86588">
                  <c:v>22.5579</c:v>
                </c:pt>
                <c:pt idx="86589">
                  <c:v>22.557736999999999</c:v>
                </c:pt>
                <c:pt idx="86590">
                  <c:v>22.553578000000002</c:v>
                </c:pt>
                <c:pt idx="86591">
                  <c:v>22.549537000000001</c:v>
                </c:pt>
                <c:pt idx="86592">
                  <c:v>22.552164000000001</c:v>
                </c:pt>
                <c:pt idx="86593">
                  <c:v>22.554842000000001</c:v>
                </c:pt>
                <c:pt idx="86594">
                  <c:v>22.552106999999999</c:v>
                </c:pt>
                <c:pt idx="86595">
                  <c:v>22.552820000000001</c:v>
                </c:pt>
                <c:pt idx="86596">
                  <c:v>22.554918000000001</c:v>
                </c:pt>
                <c:pt idx="86597">
                  <c:v>22.552719</c:v>
                </c:pt>
                <c:pt idx="86598">
                  <c:v>22.55208</c:v>
                </c:pt>
                <c:pt idx="86599">
                  <c:v>22.554663000000001</c:v>
                </c:pt>
                <c:pt idx="86600">
                  <c:v>22.555530000000001</c:v>
                </c:pt>
                <c:pt idx="86601">
                  <c:v>22.553449000000001</c:v>
                </c:pt>
                <c:pt idx="86602">
                  <c:v>22.552320999999999</c:v>
                </c:pt>
                <c:pt idx="86603">
                  <c:v>22.552441999999999</c:v>
                </c:pt>
                <c:pt idx="86604">
                  <c:v>22.553211000000001</c:v>
                </c:pt>
                <c:pt idx="86605">
                  <c:v>22.553816000000001</c:v>
                </c:pt>
                <c:pt idx="86606">
                  <c:v>22.554244000000001</c:v>
                </c:pt>
                <c:pt idx="86607">
                  <c:v>22.553252000000001</c:v>
                </c:pt>
                <c:pt idx="86608">
                  <c:v>22.552762999999999</c:v>
                </c:pt>
                <c:pt idx="86609">
                  <c:v>22.553674999999998</c:v>
                </c:pt>
                <c:pt idx="86610">
                  <c:v>22.551373000000002</c:v>
                </c:pt>
                <c:pt idx="86611">
                  <c:v>22.552847</c:v>
                </c:pt>
                <c:pt idx="86612">
                  <c:v>22.555501</c:v>
                </c:pt>
                <c:pt idx="86613">
                  <c:v>22.551414999999999</c:v>
                </c:pt>
                <c:pt idx="86614">
                  <c:v>22.552797999999999</c:v>
                </c:pt>
                <c:pt idx="86615">
                  <c:v>22.555993000000001</c:v>
                </c:pt>
                <c:pt idx="86616">
                  <c:v>22.552949000000002</c:v>
                </c:pt>
                <c:pt idx="86617">
                  <c:v>22.550219999999999</c:v>
                </c:pt>
                <c:pt idx="86618">
                  <c:v>22.554133</c:v>
                </c:pt>
                <c:pt idx="86619">
                  <c:v>22.558934000000001</c:v>
                </c:pt>
                <c:pt idx="86620">
                  <c:v>22.559884</c:v>
                </c:pt>
                <c:pt idx="86621">
                  <c:v>22.564702</c:v>
                </c:pt>
                <c:pt idx="86622">
                  <c:v>22.569362999999999</c:v>
                </c:pt>
                <c:pt idx="86623">
                  <c:v>22.565380999999999</c:v>
                </c:pt>
                <c:pt idx="86624">
                  <c:v>22.562688000000001</c:v>
                </c:pt>
                <c:pt idx="86625">
                  <c:v>22.561961</c:v>
                </c:pt>
                <c:pt idx="86626">
                  <c:v>22.560293999999999</c:v>
                </c:pt>
                <c:pt idx="86627">
                  <c:v>22.562062999999998</c:v>
                </c:pt>
                <c:pt idx="86628">
                  <c:v>22.563579000000001</c:v>
                </c:pt>
                <c:pt idx="86629">
                  <c:v>22.557155000000002</c:v>
                </c:pt>
                <c:pt idx="86630">
                  <c:v>22.554919000000002</c:v>
                </c:pt>
                <c:pt idx="86631">
                  <c:v>22.563231999999999</c:v>
                </c:pt>
                <c:pt idx="86632">
                  <c:v>22.567076</c:v>
                </c:pt>
                <c:pt idx="86633">
                  <c:v>22.562083000000001</c:v>
                </c:pt>
                <c:pt idx="86634">
                  <c:v>22.561644999999999</c:v>
                </c:pt>
                <c:pt idx="86635">
                  <c:v>22.565560000000001</c:v>
                </c:pt>
                <c:pt idx="86636">
                  <c:v>22.567140999999999</c:v>
                </c:pt>
                <c:pt idx="86637">
                  <c:v>22.563510000000001</c:v>
                </c:pt>
                <c:pt idx="86638">
                  <c:v>22.559056000000002</c:v>
                </c:pt>
                <c:pt idx="86639">
                  <c:v>22.558907000000001</c:v>
                </c:pt>
                <c:pt idx="86640">
                  <c:v>22.561166</c:v>
                </c:pt>
                <c:pt idx="86641">
                  <c:v>22.562919999999998</c:v>
                </c:pt>
                <c:pt idx="86642">
                  <c:v>22.564385000000001</c:v>
                </c:pt>
                <c:pt idx="86643">
                  <c:v>22.563271</c:v>
                </c:pt>
                <c:pt idx="86644">
                  <c:v>22.565102</c:v>
                </c:pt>
                <c:pt idx="86645">
                  <c:v>22.567076</c:v>
                </c:pt>
                <c:pt idx="86646">
                  <c:v>22.562186000000001</c:v>
                </c:pt>
                <c:pt idx="86647">
                  <c:v>22.557838</c:v>
                </c:pt>
                <c:pt idx="86648">
                  <c:v>22.558918999999999</c:v>
                </c:pt>
                <c:pt idx="86649">
                  <c:v>22.560162999999999</c:v>
                </c:pt>
                <c:pt idx="86650">
                  <c:v>22.560117999999999</c:v>
                </c:pt>
                <c:pt idx="86651">
                  <c:v>22.561626</c:v>
                </c:pt>
                <c:pt idx="86652">
                  <c:v>22.564133999999999</c:v>
                </c:pt>
                <c:pt idx="86653">
                  <c:v>22.564323000000002</c:v>
                </c:pt>
                <c:pt idx="86654">
                  <c:v>22.562722999999998</c:v>
                </c:pt>
                <c:pt idx="86655">
                  <c:v>22.563486000000001</c:v>
                </c:pt>
                <c:pt idx="86656">
                  <c:v>22.569163</c:v>
                </c:pt>
                <c:pt idx="86657">
                  <c:v>22.567919</c:v>
                </c:pt>
                <c:pt idx="86658">
                  <c:v>22.561426999999998</c:v>
                </c:pt>
                <c:pt idx="86659">
                  <c:v>22.563486999999999</c:v>
                </c:pt>
                <c:pt idx="86660">
                  <c:v>22.567055</c:v>
                </c:pt>
                <c:pt idx="86661">
                  <c:v>22.565943000000001</c:v>
                </c:pt>
                <c:pt idx="86662">
                  <c:v>22.567772999999999</c:v>
                </c:pt>
                <c:pt idx="86663">
                  <c:v>22.571117000000001</c:v>
                </c:pt>
                <c:pt idx="86664">
                  <c:v>22.568397000000001</c:v>
                </c:pt>
                <c:pt idx="86665">
                  <c:v>22.568076000000001</c:v>
                </c:pt>
                <c:pt idx="86666">
                  <c:v>22.575824000000001</c:v>
                </c:pt>
                <c:pt idx="86667">
                  <c:v>22.576791</c:v>
                </c:pt>
                <c:pt idx="86668">
                  <c:v>22.567798</c:v>
                </c:pt>
                <c:pt idx="86669">
                  <c:v>22.561961</c:v>
                </c:pt>
                <c:pt idx="86670">
                  <c:v>22.564743</c:v>
                </c:pt>
                <c:pt idx="86671">
                  <c:v>22.566472000000001</c:v>
                </c:pt>
                <c:pt idx="86672">
                  <c:v>22.563552000000001</c:v>
                </c:pt>
                <c:pt idx="86673">
                  <c:v>22.56521</c:v>
                </c:pt>
                <c:pt idx="86674">
                  <c:v>22.571332999999999</c:v>
                </c:pt>
                <c:pt idx="86675">
                  <c:v>22.57404</c:v>
                </c:pt>
                <c:pt idx="86676">
                  <c:v>22.572821000000001</c:v>
                </c:pt>
                <c:pt idx="86677">
                  <c:v>22.569765</c:v>
                </c:pt>
                <c:pt idx="86678">
                  <c:v>22.566742000000001</c:v>
                </c:pt>
                <c:pt idx="86679">
                  <c:v>22.566579000000001</c:v>
                </c:pt>
                <c:pt idx="86680">
                  <c:v>22.567852999999999</c:v>
                </c:pt>
                <c:pt idx="86681">
                  <c:v>22.56973</c:v>
                </c:pt>
                <c:pt idx="86682">
                  <c:v>22.569742000000002</c:v>
                </c:pt>
                <c:pt idx="86683">
                  <c:v>22.567333999999999</c:v>
                </c:pt>
                <c:pt idx="86684">
                  <c:v>22.566883000000001</c:v>
                </c:pt>
                <c:pt idx="86685">
                  <c:v>22.568864000000001</c:v>
                </c:pt>
                <c:pt idx="86686">
                  <c:v>22.568031000000001</c:v>
                </c:pt>
                <c:pt idx="86687">
                  <c:v>22.567029000000002</c:v>
                </c:pt>
                <c:pt idx="86688">
                  <c:v>22.57161</c:v>
                </c:pt>
                <c:pt idx="86689">
                  <c:v>22.571822999999998</c:v>
                </c:pt>
                <c:pt idx="86690">
                  <c:v>22.566331999999999</c:v>
                </c:pt>
                <c:pt idx="86691">
                  <c:v>22.567238</c:v>
                </c:pt>
                <c:pt idx="86692">
                  <c:v>22.570095999999999</c:v>
                </c:pt>
                <c:pt idx="86693">
                  <c:v>22.568504999999998</c:v>
                </c:pt>
                <c:pt idx="86694">
                  <c:v>22.566932999999999</c:v>
                </c:pt>
                <c:pt idx="86695">
                  <c:v>22.568297999999999</c:v>
                </c:pt>
                <c:pt idx="86696">
                  <c:v>22.57488</c:v>
                </c:pt>
                <c:pt idx="86697">
                  <c:v>22.578588</c:v>
                </c:pt>
                <c:pt idx="86698">
                  <c:v>22.575496999999999</c:v>
                </c:pt>
                <c:pt idx="86699">
                  <c:v>22.573922</c:v>
                </c:pt>
                <c:pt idx="86700">
                  <c:v>22.573008999999999</c:v>
                </c:pt>
                <c:pt idx="86701">
                  <c:v>22.573005999999999</c:v>
                </c:pt>
                <c:pt idx="86702">
                  <c:v>22.576678000000001</c:v>
                </c:pt>
                <c:pt idx="86703">
                  <c:v>22.576589999999999</c:v>
                </c:pt>
                <c:pt idx="86704">
                  <c:v>22.579957</c:v>
                </c:pt>
                <c:pt idx="86705">
                  <c:v>22.583297999999999</c:v>
                </c:pt>
                <c:pt idx="86706">
                  <c:v>22.578880999999999</c:v>
                </c:pt>
                <c:pt idx="86707">
                  <c:v>22.579509000000002</c:v>
                </c:pt>
                <c:pt idx="86708">
                  <c:v>22.582035000000001</c:v>
                </c:pt>
                <c:pt idx="86709">
                  <c:v>22.579615</c:v>
                </c:pt>
                <c:pt idx="86710">
                  <c:v>22.576086</c:v>
                </c:pt>
                <c:pt idx="86711">
                  <c:v>22.575209999999998</c:v>
                </c:pt>
                <c:pt idx="86712">
                  <c:v>22.574953000000001</c:v>
                </c:pt>
                <c:pt idx="86713">
                  <c:v>22.573264999999999</c:v>
                </c:pt>
                <c:pt idx="86714">
                  <c:v>22.573726000000001</c:v>
                </c:pt>
                <c:pt idx="86715">
                  <c:v>22.573219999999999</c:v>
                </c:pt>
                <c:pt idx="86716">
                  <c:v>22.572482000000001</c:v>
                </c:pt>
                <c:pt idx="86717">
                  <c:v>22.577634</c:v>
                </c:pt>
                <c:pt idx="86718">
                  <c:v>22.580579</c:v>
                </c:pt>
                <c:pt idx="86719">
                  <c:v>22.574269999999999</c:v>
                </c:pt>
                <c:pt idx="86720">
                  <c:v>22.568603</c:v>
                </c:pt>
                <c:pt idx="86721">
                  <c:v>22.570549</c:v>
                </c:pt>
                <c:pt idx="86722">
                  <c:v>22.574197999999999</c:v>
                </c:pt>
                <c:pt idx="86723">
                  <c:v>22.573554999999999</c:v>
                </c:pt>
                <c:pt idx="86724">
                  <c:v>22.575351000000001</c:v>
                </c:pt>
                <c:pt idx="86725">
                  <c:v>22.577831</c:v>
                </c:pt>
                <c:pt idx="86726">
                  <c:v>22.573239000000001</c:v>
                </c:pt>
                <c:pt idx="86727">
                  <c:v>22.571259000000001</c:v>
                </c:pt>
                <c:pt idx="86728">
                  <c:v>22.573815</c:v>
                </c:pt>
                <c:pt idx="86729">
                  <c:v>22.574456000000001</c:v>
                </c:pt>
                <c:pt idx="86730">
                  <c:v>22.574218999999999</c:v>
                </c:pt>
                <c:pt idx="86731">
                  <c:v>22.572780999999999</c:v>
                </c:pt>
                <c:pt idx="86732">
                  <c:v>22.574318999999999</c:v>
                </c:pt>
                <c:pt idx="86733">
                  <c:v>22.575787999999999</c:v>
                </c:pt>
                <c:pt idx="86734">
                  <c:v>22.575531999999999</c:v>
                </c:pt>
                <c:pt idx="86735">
                  <c:v>22.576623000000001</c:v>
                </c:pt>
                <c:pt idx="86736">
                  <c:v>22.576356000000001</c:v>
                </c:pt>
                <c:pt idx="86737">
                  <c:v>22.57236</c:v>
                </c:pt>
                <c:pt idx="86738">
                  <c:v>22.571822999999998</c:v>
                </c:pt>
                <c:pt idx="86739">
                  <c:v>22.577629000000002</c:v>
                </c:pt>
                <c:pt idx="86740">
                  <c:v>22.576388999999999</c:v>
                </c:pt>
                <c:pt idx="86741">
                  <c:v>22.569132</c:v>
                </c:pt>
                <c:pt idx="86742">
                  <c:v>22.574162999999999</c:v>
                </c:pt>
                <c:pt idx="86743">
                  <c:v>22.585560000000001</c:v>
                </c:pt>
                <c:pt idx="86744">
                  <c:v>22.581589000000001</c:v>
                </c:pt>
                <c:pt idx="86745">
                  <c:v>22.574766</c:v>
                </c:pt>
                <c:pt idx="86746">
                  <c:v>22.58006</c:v>
                </c:pt>
                <c:pt idx="86747">
                  <c:v>22.581515</c:v>
                </c:pt>
                <c:pt idx="86748">
                  <c:v>22.578016999999999</c:v>
                </c:pt>
                <c:pt idx="86749">
                  <c:v>22.578074999999998</c:v>
                </c:pt>
                <c:pt idx="86750">
                  <c:v>22.580545000000001</c:v>
                </c:pt>
                <c:pt idx="86751">
                  <c:v>22.578555000000001</c:v>
                </c:pt>
                <c:pt idx="86752">
                  <c:v>22.575741000000001</c:v>
                </c:pt>
                <c:pt idx="86753">
                  <c:v>22.575880999999999</c:v>
                </c:pt>
                <c:pt idx="86754">
                  <c:v>22.577583000000001</c:v>
                </c:pt>
                <c:pt idx="86755">
                  <c:v>22.578887999999999</c:v>
                </c:pt>
                <c:pt idx="86756">
                  <c:v>22.580807</c:v>
                </c:pt>
                <c:pt idx="86757">
                  <c:v>22.582743000000001</c:v>
                </c:pt>
                <c:pt idx="86758">
                  <c:v>22.582730000000002</c:v>
                </c:pt>
                <c:pt idx="86759">
                  <c:v>22.58372</c:v>
                </c:pt>
                <c:pt idx="86760">
                  <c:v>22.582272</c:v>
                </c:pt>
                <c:pt idx="86761">
                  <c:v>22.577988000000001</c:v>
                </c:pt>
                <c:pt idx="86762">
                  <c:v>22.580513</c:v>
                </c:pt>
                <c:pt idx="86763">
                  <c:v>22.585737000000002</c:v>
                </c:pt>
                <c:pt idx="86764">
                  <c:v>22.586682</c:v>
                </c:pt>
                <c:pt idx="86765">
                  <c:v>22.591449000000001</c:v>
                </c:pt>
                <c:pt idx="86766">
                  <c:v>22.596319999999999</c:v>
                </c:pt>
                <c:pt idx="86767">
                  <c:v>22.593720000000001</c:v>
                </c:pt>
                <c:pt idx="86768">
                  <c:v>22.594063999999999</c:v>
                </c:pt>
                <c:pt idx="86769">
                  <c:v>22.596806000000001</c:v>
                </c:pt>
                <c:pt idx="86770">
                  <c:v>22.593723000000001</c:v>
                </c:pt>
                <c:pt idx="86771">
                  <c:v>22.588664000000001</c:v>
                </c:pt>
                <c:pt idx="86772">
                  <c:v>22.590554999999998</c:v>
                </c:pt>
                <c:pt idx="86773">
                  <c:v>22.59366</c:v>
                </c:pt>
                <c:pt idx="86774">
                  <c:v>22.593453</c:v>
                </c:pt>
                <c:pt idx="86775">
                  <c:v>22.593803999999999</c:v>
                </c:pt>
                <c:pt idx="86776">
                  <c:v>22.589704999999999</c:v>
                </c:pt>
                <c:pt idx="86777">
                  <c:v>22.586987000000001</c:v>
                </c:pt>
                <c:pt idx="86778">
                  <c:v>22.589573000000001</c:v>
                </c:pt>
                <c:pt idx="86779">
                  <c:v>22.589587999999999</c:v>
                </c:pt>
                <c:pt idx="86780">
                  <c:v>22.591452</c:v>
                </c:pt>
                <c:pt idx="86781">
                  <c:v>22.592779</c:v>
                </c:pt>
                <c:pt idx="86782">
                  <c:v>22.588760000000001</c:v>
                </c:pt>
                <c:pt idx="86783">
                  <c:v>22.587205999999998</c:v>
                </c:pt>
                <c:pt idx="86784">
                  <c:v>22.589914</c:v>
                </c:pt>
                <c:pt idx="86785">
                  <c:v>22.590463</c:v>
                </c:pt>
                <c:pt idx="86786">
                  <c:v>22.589507999999999</c:v>
                </c:pt>
                <c:pt idx="86787">
                  <c:v>22.589513</c:v>
                </c:pt>
                <c:pt idx="86788">
                  <c:v>22.590357000000001</c:v>
                </c:pt>
                <c:pt idx="86789">
                  <c:v>22.592222</c:v>
                </c:pt>
                <c:pt idx="86790">
                  <c:v>22.591643999999999</c:v>
                </c:pt>
                <c:pt idx="86791">
                  <c:v>22.588721</c:v>
                </c:pt>
                <c:pt idx="86792">
                  <c:v>22.588173999999999</c:v>
                </c:pt>
                <c:pt idx="86793">
                  <c:v>22.588913000000002</c:v>
                </c:pt>
                <c:pt idx="86794">
                  <c:v>22.587620999999999</c:v>
                </c:pt>
                <c:pt idx="86795">
                  <c:v>22.58616</c:v>
                </c:pt>
                <c:pt idx="86796">
                  <c:v>22.588782999999999</c:v>
                </c:pt>
                <c:pt idx="86797">
                  <c:v>22.591134</c:v>
                </c:pt>
                <c:pt idx="86798">
                  <c:v>22.586918000000001</c:v>
                </c:pt>
                <c:pt idx="86799">
                  <c:v>22.584636</c:v>
                </c:pt>
                <c:pt idx="86800">
                  <c:v>22.586722999999999</c:v>
                </c:pt>
                <c:pt idx="86801">
                  <c:v>22.588232999999999</c:v>
                </c:pt>
                <c:pt idx="86802">
                  <c:v>22.590346</c:v>
                </c:pt>
                <c:pt idx="86803">
                  <c:v>22.591332999999999</c:v>
                </c:pt>
                <c:pt idx="86804">
                  <c:v>22.590765999999999</c:v>
                </c:pt>
                <c:pt idx="86805">
                  <c:v>22.589293999999999</c:v>
                </c:pt>
                <c:pt idx="86806">
                  <c:v>22.593474000000001</c:v>
                </c:pt>
                <c:pt idx="86807">
                  <c:v>22.598102999999998</c:v>
                </c:pt>
                <c:pt idx="86808">
                  <c:v>22.592601999999999</c:v>
                </c:pt>
                <c:pt idx="86809">
                  <c:v>22.589148000000002</c:v>
                </c:pt>
                <c:pt idx="86810">
                  <c:v>22.591193000000001</c:v>
                </c:pt>
                <c:pt idx="86811">
                  <c:v>22.591270000000002</c:v>
                </c:pt>
                <c:pt idx="86812">
                  <c:v>22.592922000000002</c:v>
                </c:pt>
                <c:pt idx="86813">
                  <c:v>22.591723000000002</c:v>
                </c:pt>
                <c:pt idx="86814">
                  <c:v>22.591473000000001</c:v>
                </c:pt>
                <c:pt idx="86815">
                  <c:v>22.595894999999999</c:v>
                </c:pt>
                <c:pt idx="86816">
                  <c:v>22.595276999999999</c:v>
                </c:pt>
                <c:pt idx="86817">
                  <c:v>22.595068000000001</c:v>
                </c:pt>
                <c:pt idx="86818">
                  <c:v>22.599433000000001</c:v>
                </c:pt>
                <c:pt idx="86819">
                  <c:v>22.595423</c:v>
                </c:pt>
                <c:pt idx="86820">
                  <c:v>22.588826999999998</c:v>
                </c:pt>
                <c:pt idx="86821">
                  <c:v>22.590834999999998</c:v>
                </c:pt>
                <c:pt idx="86822">
                  <c:v>22.594721</c:v>
                </c:pt>
                <c:pt idx="86823">
                  <c:v>22.590323000000001</c:v>
                </c:pt>
                <c:pt idx="86824">
                  <c:v>22.587365999999999</c:v>
                </c:pt>
                <c:pt idx="86825">
                  <c:v>22.593146999999998</c:v>
                </c:pt>
                <c:pt idx="86826">
                  <c:v>22.600465</c:v>
                </c:pt>
                <c:pt idx="86827">
                  <c:v>22.602437999999999</c:v>
                </c:pt>
                <c:pt idx="86828">
                  <c:v>22.603068</c:v>
                </c:pt>
                <c:pt idx="86829">
                  <c:v>22.604858</c:v>
                </c:pt>
                <c:pt idx="86830">
                  <c:v>22.601777999999999</c:v>
                </c:pt>
                <c:pt idx="86831">
                  <c:v>22.600072000000001</c:v>
                </c:pt>
                <c:pt idx="86832">
                  <c:v>22.602239999999998</c:v>
                </c:pt>
                <c:pt idx="86833">
                  <c:v>22.602070999999999</c:v>
                </c:pt>
                <c:pt idx="86834">
                  <c:v>22.599788</c:v>
                </c:pt>
                <c:pt idx="86835">
                  <c:v>22.596443000000001</c:v>
                </c:pt>
                <c:pt idx="86836">
                  <c:v>22.595199999999998</c:v>
                </c:pt>
                <c:pt idx="86837">
                  <c:v>22.599053000000001</c:v>
                </c:pt>
                <c:pt idx="86838">
                  <c:v>22.603624</c:v>
                </c:pt>
                <c:pt idx="86839">
                  <c:v>22.601137999999999</c:v>
                </c:pt>
                <c:pt idx="86840">
                  <c:v>22.595790999999998</c:v>
                </c:pt>
                <c:pt idx="86841">
                  <c:v>22.595939999999999</c:v>
                </c:pt>
                <c:pt idx="86842">
                  <c:v>22.601192999999999</c:v>
                </c:pt>
                <c:pt idx="86843">
                  <c:v>22.604814999999999</c:v>
                </c:pt>
                <c:pt idx="86844">
                  <c:v>22.604040000000001</c:v>
                </c:pt>
                <c:pt idx="86845">
                  <c:v>22.602819</c:v>
                </c:pt>
                <c:pt idx="86846">
                  <c:v>22.602240999999999</c:v>
                </c:pt>
                <c:pt idx="86847">
                  <c:v>22.600038999999999</c:v>
                </c:pt>
                <c:pt idx="86848">
                  <c:v>22.59986</c:v>
                </c:pt>
                <c:pt idx="86849">
                  <c:v>22.600033</c:v>
                </c:pt>
                <c:pt idx="86850">
                  <c:v>22.601658</c:v>
                </c:pt>
                <c:pt idx="86851">
                  <c:v>22.602640999999998</c:v>
                </c:pt>
                <c:pt idx="86852">
                  <c:v>22.598064999999998</c:v>
                </c:pt>
                <c:pt idx="86853">
                  <c:v>22.598465999999998</c:v>
                </c:pt>
                <c:pt idx="86854">
                  <c:v>22.602796000000001</c:v>
                </c:pt>
                <c:pt idx="86855">
                  <c:v>22.600598000000002</c:v>
                </c:pt>
                <c:pt idx="86856">
                  <c:v>22.598257</c:v>
                </c:pt>
                <c:pt idx="86857">
                  <c:v>22.598544</c:v>
                </c:pt>
                <c:pt idx="86858">
                  <c:v>22.59892</c:v>
                </c:pt>
                <c:pt idx="86859">
                  <c:v>22.598942999999998</c:v>
                </c:pt>
                <c:pt idx="86860">
                  <c:v>22.600428999999998</c:v>
                </c:pt>
                <c:pt idx="86861">
                  <c:v>22.605820000000001</c:v>
                </c:pt>
                <c:pt idx="86862">
                  <c:v>22.606743000000002</c:v>
                </c:pt>
                <c:pt idx="86863">
                  <c:v>22.604965</c:v>
                </c:pt>
                <c:pt idx="86864">
                  <c:v>22.60839</c:v>
                </c:pt>
                <c:pt idx="86865">
                  <c:v>22.609945</c:v>
                </c:pt>
                <c:pt idx="86866">
                  <c:v>22.610029999999998</c:v>
                </c:pt>
                <c:pt idx="86867">
                  <c:v>22.61158</c:v>
                </c:pt>
                <c:pt idx="86868">
                  <c:v>22.612539999999999</c:v>
                </c:pt>
                <c:pt idx="86869">
                  <c:v>22.609052999999999</c:v>
                </c:pt>
                <c:pt idx="86870">
                  <c:v>22.605225000000001</c:v>
                </c:pt>
                <c:pt idx="86871">
                  <c:v>22.606085</c:v>
                </c:pt>
                <c:pt idx="86872">
                  <c:v>22.606779</c:v>
                </c:pt>
                <c:pt idx="86873">
                  <c:v>22.603496</c:v>
                </c:pt>
                <c:pt idx="86874">
                  <c:v>22.603818</c:v>
                </c:pt>
                <c:pt idx="86875">
                  <c:v>22.605748999999999</c:v>
                </c:pt>
                <c:pt idx="86876">
                  <c:v>22.60239</c:v>
                </c:pt>
                <c:pt idx="86877">
                  <c:v>22.602647000000001</c:v>
                </c:pt>
                <c:pt idx="86878">
                  <c:v>22.603840000000002</c:v>
                </c:pt>
                <c:pt idx="86879">
                  <c:v>22.598780999999999</c:v>
                </c:pt>
                <c:pt idx="86880">
                  <c:v>22.600788000000001</c:v>
                </c:pt>
                <c:pt idx="86881">
                  <c:v>22.603370000000002</c:v>
                </c:pt>
                <c:pt idx="86882">
                  <c:v>22.602371999999999</c:v>
                </c:pt>
                <c:pt idx="86883">
                  <c:v>22.606126</c:v>
                </c:pt>
                <c:pt idx="86884">
                  <c:v>22.606209</c:v>
                </c:pt>
                <c:pt idx="86885">
                  <c:v>22.602377000000001</c:v>
                </c:pt>
                <c:pt idx="86886">
                  <c:v>22.603144</c:v>
                </c:pt>
                <c:pt idx="86887">
                  <c:v>22.604759000000001</c:v>
                </c:pt>
                <c:pt idx="86888">
                  <c:v>22.604153</c:v>
                </c:pt>
                <c:pt idx="86889">
                  <c:v>22.603864999999999</c:v>
                </c:pt>
                <c:pt idx="86890">
                  <c:v>22.606186999999998</c:v>
                </c:pt>
                <c:pt idx="86891">
                  <c:v>22.608556</c:v>
                </c:pt>
                <c:pt idx="86892">
                  <c:v>22.608747999999999</c:v>
                </c:pt>
                <c:pt idx="86893">
                  <c:v>22.607541000000001</c:v>
                </c:pt>
                <c:pt idx="86894">
                  <c:v>22.607634000000001</c:v>
                </c:pt>
                <c:pt idx="86895">
                  <c:v>22.610690999999999</c:v>
                </c:pt>
                <c:pt idx="86896">
                  <c:v>22.607984999999999</c:v>
                </c:pt>
                <c:pt idx="86897">
                  <c:v>22.604047000000001</c:v>
                </c:pt>
                <c:pt idx="86898">
                  <c:v>22.609842</c:v>
                </c:pt>
                <c:pt idx="86899">
                  <c:v>22.611810999999999</c:v>
                </c:pt>
                <c:pt idx="86900">
                  <c:v>22.604552999999999</c:v>
                </c:pt>
                <c:pt idx="86901">
                  <c:v>22.600795000000002</c:v>
                </c:pt>
                <c:pt idx="86902">
                  <c:v>22.604976000000001</c:v>
                </c:pt>
                <c:pt idx="86903">
                  <c:v>22.605848999999999</c:v>
                </c:pt>
                <c:pt idx="86904">
                  <c:v>22.603774000000001</c:v>
                </c:pt>
                <c:pt idx="86905">
                  <c:v>22.604122</c:v>
                </c:pt>
                <c:pt idx="86906">
                  <c:v>22.602830000000001</c:v>
                </c:pt>
                <c:pt idx="86907">
                  <c:v>22.600594000000001</c:v>
                </c:pt>
                <c:pt idx="86908">
                  <c:v>22.602732</c:v>
                </c:pt>
                <c:pt idx="86909">
                  <c:v>22.606556000000001</c:v>
                </c:pt>
                <c:pt idx="86910">
                  <c:v>22.609593</c:v>
                </c:pt>
                <c:pt idx="86911">
                  <c:v>22.612770000000001</c:v>
                </c:pt>
                <c:pt idx="86912">
                  <c:v>22.611843</c:v>
                </c:pt>
                <c:pt idx="86913">
                  <c:v>22.607216000000001</c:v>
                </c:pt>
                <c:pt idx="86914">
                  <c:v>22.605118000000001</c:v>
                </c:pt>
                <c:pt idx="86915">
                  <c:v>22.605799000000001</c:v>
                </c:pt>
                <c:pt idx="86916">
                  <c:v>22.607810000000001</c:v>
                </c:pt>
                <c:pt idx="86917">
                  <c:v>22.609376999999999</c:v>
                </c:pt>
                <c:pt idx="86918">
                  <c:v>22.607558999999998</c:v>
                </c:pt>
                <c:pt idx="86919">
                  <c:v>22.604448000000001</c:v>
                </c:pt>
                <c:pt idx="86920">
                  <c:v>22.604005000000001</c:v>
                </c:pt>
                <c:pt idx="86921">
                  <c:v>22.606983</c:v>
                </c:pt>
                <c:pt idx="86922">
                  <c:v>22.609154</c:v>
                </c:pt>
                <c:pt idx="86923">
                  <c:v>22.607115</c:v>
                </c:pt>
                <c:pt idx="86924">
                  <c:v>22.605740999999998</c:v>
                </c:pt>
                <c:pt idx="86925">
                  <c:v>22.607236</c:v>
                </c:pt>
                <c:pt idx="86926">
                  <c:v>22.608062</c:v>
                </c:pt>
                <c:pt idx="86927">
                  <c:v>22.609797</c:v>
                </c:pt>
                <c:pt idx="86928">
                  <c:v>22.611858000000002</c:v>
                </c:pt>
                <c:pt idx="86929">
                  <c:v>22.606938</c:v>
                </c:pt>
                <c:pt idx="86930">
                  <c:v>22.602139999999999</c:v>
                </c:pt>
                <c:pt idx="86931">
                  <c:v>22.606515000000002</c:v>
                </c:pt>
                <c:pt idx="86932">
                  <c:v>22.611843</c:v>
                </c:pt>
                <c:pt idx="86933">
                  <c:v>22.610019999999999</c:v>
                </c:pt>
                <c:pt idx="86934">
                  <c:v>22.608998</c:v>
                </c:pt>
                <c:pt idx="86935">
                  <c:v>22.615652000000001</c:v>
                </c:pt>
                <c:pt idx="86936">
                  <c:v>22.615938</c:v>
                </c:pt>
                <c:pt idx="86937">
                  <c:v>22.613562999999999</c:v>
                </c:pt>
                <c:pt idx="86938">
                  <c:v>22.620542</c:v>
                </c:pt>
                <c:pt idx="86939">
                  <c:v>22.624609</c:v>
                </c:pt>
                <c:pt idx="86940">
                  <c:v>22.622992</c:v>
                </c:pt>
                <c:pt idx="86941">
                  <c:v>22.619707999999999</c:v>
                </c:pt>
                <c:pt idx="86942">
                  <c:v>22.616949000000002</c:v>
                </c:pt>
                <c:pt idx="86943">
                  <c:v>22.618732999999999</c:v>
                </c:pt>
                <c:pt idx="86944">
                  <c:v>22.620476</c:v>
                </c:pt>
                <c:pt idx="86945">
                  <c:v>22.616467</c:v>
                </c:pt>
                <c:pt idx="86946">
                  <c:v>22.615552999999998</c:v>
                </c:pt>
                <c:pt idx="86947">
                  <c:v>22.619468000000001</c:v>
                </c:pt>
                <c:pt idx="86948">
                  <c:v>22.617905</c:v>
                </c:pt>
                <c:pt idx="86949">
                  <c:v>22.613125</c:v>
                </c:pt>
                <c:pt idx="86950">
                  <c:v>22.614069000000001</c:v>
                </c:pt>
                <c:pt idx="86951">
                  <c:v>22.616152</c:v>
                </c:pt>
                <c:pt idx="86952">
                  <c:v>22.614426999999999</c:v>
                </c:pt>
                <c:pt idx="86953">
                  <c:v>22.611736000000001</c:v>
                </c:pt>
                <c:pt idx="86954">
                  <c:v>22.612075000000001</c:v>
                </c:pt>
                <c:pt idx="86955">
                  <c:v>22.61373</c:v>
                </c:pt>
                <c:pt idx="86956">
                  <c:v>22.615735000000001</c:v>
                </c:pt>
                <c:pt idx="86957">
                  <c:v>22.618631000000001</c:v>
                </c:pt>
                <c:pt idx="86958">
                  <c:v>22.617979999999999</c:v>
                </c:pt>
                <c:pt idx="86959">
                  <c:v>22.618124999999999</c:v>
                </c:pt>
                <c:pt idx="86960">
                  <c:v>22.620388999999999</c:v>
                </c:pt>
                <c:pt idx="86961">
                  <c:v>22.615908999999998</c:v>
                </c:pt>
                <c:pt idx="86962">
                  <c:v>22.615303000000001</c:v>
                </c:pt>
                <c:pt idx="86963">
                  <c:v>22.622790999999999</c:v>
                </c:pt>
                <c:pt idx="86964">
                  <c:v>22.622724999999999</c:v>
                </c:pt>
                <c:pt idx="86965">
                  <c:v>22.618175000000001</c:v>
                </c:pt>
                <c:pt idx="86966">
                  <c:v>22.622125</c:v>
                </c:pt>
                <c:pt idx="86967">
                  <c:v>22.622145</c:v>
                </c:pt>
                <c:pt idx="86968">
                  <c:v>22.616050000000001</c:v>
                </c:pt>
                <c:pt idx="86969">
                  <c:v>22.615888999999999</c:v>
                </c:pt>
                <c:pt idx="86970">
                  <c:v>22.617146000000002</c:v>
                </c:pt>
                <c:pt idx="86971">
                  <c:v>22.616174999999998</c:v>
                </c:pt>
                <c:pt idx="86972">
                  <c:v>22.619489999999999</c:v>
                </c:pt>
                <c:pt idx="86973">
                  <c:v>22.623211999999999</c:v>
                </c:pt>
                <c:pt idx="86974">
                  <c:v>22.617193</c:v>
                </c:pt>
                <c:pt idx="86975">
                  <c:v>22.613249</c:v>
                </c:pt>
                <c:pt idx="86976">
                  <c:v>22.619129000000001</c:v>
                </c:pt>
                <c:pt idx="86977">
                  <c:v>22.624130000000001</c:v>
                </c:pt>
                <c:pt idx="86978">
                  <c:v>22.623685999999999</c:v>
                </c:pt>
                <c:pt idx="86979">
                  <c:v>22.621903</c:v>
                </c:pt>
                <c:pt idx="86980">
                  <c:v>22.622585999999998</c:v>
                </c:pt>
                <c:pt idx="86981">
                  <c:v>22.622126999999999</c:v>
                </c:pt>
                <c:pt idx="86982">
                  <c:v>22.620989999999999</c:v>
                </c:pt>
                <c:pt idx="86983">
                  <c:v>22.622423999999999</c:v>
                </c:pt>
                <c:pt idx="86984">
                  <c:v>22.623611</c:v>
                </c:pt>
                <c:pt idx="86985">
                  <c:v>22.618960999999999</c:v>
                </c:pt>
                <c:pt idx="86986">
                  <c:v>22.615089000000001</c:v>
                </c:pt>
                <c:pt idx="86987">
                  <c:v>22.617222999999999</c:v>
                </c:pt>
                <c:pt idx="86988">
                  <c:v>22.621493999999998</c:v>
                </c:pt>
                <c:pt idx="86989">
                  <c:v>22.624708999999999</c:v>
                </c:pt>
                <c:pt idx="86990">
                  <c:v>22.624058000000002</c:v>
                </c:pt>
                <c:pt idx="86991">
                  <c:v>22.619565000000001</c:v>
                </c:pt>
                <c:pt idx="86992">
                  <c:v>22.620740999999999</c:v>
                </c:pt>
                <c:pt idx="86993">
                  <c:v>22.622803999999999</c:v>
                </c:pt>
                <c:pt idx="86994">
                  <c:v>22.621352000000002</c:v>
                </c:pt>
                <c:pt idx="86995">
                  <c:v>22.621321999999999</c:v>
                </c:pt>
                <c:pt idx="86996">
                  <c:v>22.624417000000001</c:v>
                </c:pt>
                <c:pt idx="86997">
                  <c:v>22.626963</c:v>
                </c:pt>
                <c:pt idx="86998">
                  <c:v>22.622774</c:v>
                </c:pt>
                <c:pt idx="86999">
                  <c:v>22.621755</c:v>
                </c:pt>
                <c:pt idx="87000">
                  <c:v>22.628584</c:v>
                </c:pt>
                <c:pt idx="87001">
                  <c:v>22.628298000000001</c:v>
                </c:pt>
                <c:pt idx="87002">
                  <c:v>22.624206999999998</c:v>
                </c:pt>
                <c:pt idx="87003">
                  <c:v>22.627241999999999</c:v>
                </c:pt>
                <c:pt idx="87004">
                  <c:v>22.62961</c:v>
                </c:pt>
                <c:pt idx="87005">
                  <c:v>22.625491</c:v>
                </c:pt>
                <c:pt idx="87006">
                  <c:v>22.621313000000001</c:v>
                </c:pt>
                <c:pt idx="87007">
                  <c:v>22.623266000000001</c:v>
                </c:pt>
                <c:pt idx="87008">
                  <c:v>22.626006</c:v>
                </c:pt>
                <c:pt idx="87009">
                  <c:v>22.624631000000001</c:v>
                </c:pt>
                <c:pt idx="87010">
                  <c:v>22.621675</c:v>
                </c:pt>
                <c:pt idx="87011">
                  <c:v>22.624015</c:v>
                </c:pt>
                <c:pt idx="87012">
                  <c:v>22.628344999999999</c:v>
                </c:pt>
                <c:pt idx="87013">
                  <c:v>22.625243000000001</c:v>
                </c:pt>
                <c:pt idx="87014">
                  <c:v>22.621278</c:v>
                </c:pt>
                <c:pt idx="87015">
                  <c:v>22.624739999999999</c:v>
                </c:pt>
                <c:pt idx="87016">
                  <c:v>22.628537000000001</c:v>
                </c:pt>
                <c:pt idx="87017">
                  <c:v>22.626958999999999</c:v>
                </c:pt>
                <c:pt idx="87018">
                  <c:v>22.630398</c:v>
                </c:pt>
                <c:pt idx="87019">
                  <c:v>22.635954999999999</c:v>
                </c:pt>
                <c:pt idx="87020">
                  <c:v>22.634195999999999</c:v>
                </c:pt>
                <c:pt idx="87021">
                  <c:v>22.629750999999999</c:v>
                </c:pt>
                <c:pt idx="87022">
                  <c:v>22.626446999999999</c:v>
                </c:pt>
                <c:pt idx="87023">
                  <c:v>22.623882999999999</c:v>
                </c:pt>
                <c:pt idx="87024">
                  <c:v>22.626933999999999</c:v>
                </c:pt>
                <c:pt idx="87025">
                  <c:v>22.631367000000001</c:v>
                </c:pt>
                <c:pt idx="87026">
                  <c:v>22.630127000000002</c:v>
                </c:pt>
                <c:pt idx="87027">
                  <c:v>22.626301999999999</c:v>
                </c:pt>
                <c:pt idx="87028">
                  <c:v>22.629370999999999</c:v>
                </c:pt>
                <c:pt idx="87029">
                  <c:v>22.629812000000001</c:v>
                </c:pt>
                <c:pt idx="87030">
                  <c:v>22.621545999999999</c:v>
                </c:pt>
                <c:pt idx="87031">
                  <c:v>22.623182</c:v>
                </c:pt>
                <c:pt idx="87032">
                  <c:v>22.630201</c:v>
                </c:pt>
                <c:pt idx="87033">
                  <c:v>22.630935000000001</c:v>
                </c:pt>
                <c:pt idx="87034">
                  <c:v>22.629555</c:v>
                </c:pt>
                <c:pt idx="87035">
                  <c:v>22.627098</c:v>
                </c:pt>
                <c:pt idx="87036">
                  <c:v>22.626021999999999</c:v>
                </c:pt>
                <c:pt idx="87037">
                  <c:v>22.629037</c:v>
                </c:pt>
                <c:pt idx="87038">
                  <c:v>22.632372</c:v>
                </c:pt>
                <c:pt idx="87039">
                  <c:v>22.632192</c:v>
                </c:pt>
                <c:pt idx="87040">
                  <c:v>22.630548999999998</c:v>
                </c:pt>
                <c:pt idx="87041">
                  <c:v>22.629591999999999</c:v>
                </c:pt>
                <c:pt idx="87042">
                  <c:v>22.630103999999999</c:v>
                </c:pt>
                <c:pt idx="87043">
                  <c:v>22.63222</c:v>
                </c:pt>
                <c:pt idx="87044">
                  <c:v>22.630993</c:v>
                </c:pt>
                <c:pt idx="87045">
                  <c:v>22.631119000000002</c:v>
                </c:pt>
                <c:pt idx="87046">
                  <c:v>22.637298000000001</c:v>
                </c:pt>
                <c:pt idx="87047">
                  <c:v>22.637155</c:v>
                </c:pt>
                <c:pt idx="87048">
                  <c:v>22.632339000000002</c:v>
                </c:pt>
                <c:pt idx="87049">
                  <c:v>22.635293999999998</c:v>
                </c:pt>
                <c:pt idx="87050">
                  <c:v>22.636341000000002</c:v>
                </c:pt>
                <c:pt idx="87051">
                  <c:v>22.633115</c:v>
                </c:pt>
                <c:pt idx="87052">
                  <c:v>22.635195</c:v>
                </c:pt>
                <c:pt idx="87053">
                  <c:v>22.635107000000001</c:v>
                </c:pt>
                <c:pt idx="87054">
                  <c:v>22.632812000000001</c:v>
                </c:pt>
                <c:pt idx="87055">
                  <c:v>22.636210999999999</c:v>
                </c:pt>
                <c:pt idx="87056">
                  <c:v>22.634649</c:v>
                </c:pt>
                <c:pt idx="87057">
                  <c:v>22.627585</c:v>
                </c:pt>
                <c:pt idx="87058">
                  <c:v>22.628374999999998</c:v>
                </c:pt>
                <c:pt idx="87059">
                  <c:v>22.631561000000001</c:v>
                </c:pt>
                <c:pt idx="87060">
                  <c:v>22.631761999999998</c:v>
                </c:pt>
                <c:pt idx="87061">
                  <c:v>22.634217</c:v>
                </c:pt>
                <c:pt idx="87062">
                  <c:v>22.636046</c:v>
                </c:pt>
                <c:pt idx="87063">
                  <c:v>22.633600000000001</c:v>
                </c:pt>
                <c:pt idx="87064">
                  <c:v>22.634784</c:v>
                </c:pt>
                <c:pt idx="87065">
                  <c:v>22.637270000000001</c:v>
                </c:pt>
                <c:pt idx="87066">
                  <c:v>22.636361999999998</c:v>
                </c:pt>
                <c:pt idx="87067">
                  <c:v>22.635283999999999</c:v>
                </c:pt>
                <c:pt idx="87068">
                  <c:v>22.634473</c:v>
                </c:pt>
                <c:pt idx="87069">
                  <c:v>22.635318999999999</c:v>
                </c:pt>
                <c:pt idx="87070">
                  <c:v>22.636230999999999</c:v>
                </c:pt>
                <c:pt idx="87071">
                  <c:v>22.640318000000001</c:v>
                </c:pt>
                <c:pt idx="87072">
                  <c:v>22.644777000000001</c:v>
                </c:pt>
                <c:pt idx="87073">
                  <c:v>22.639019000000001</c:v>
                </c:pt>
                <c:pt idx="87074">
                  <c:v>22.635043</c:v>
                </c:pt>
                <c:pt idx="87075">
                  <c:v>22.642659999999999</c:v>
                </c:pt>
                <c:pt idx="87076">
                  <c:v>22.643723999999999</c:v>
                </c:pt>
                <c:pt idx="87077">
                  <c:v>22.642071999999999</c:v>
                </c:pt>
                <c:pt idx="87078">
                  <c:v>22.648107</c:v>
                </c:pt>
                <c:pt idx="87079">
                  <c:v>22.648311</c:v>
                </c:pt>
                <c:pt idx="87080">
                  <c:v>22.647956000000001</c:v>
                </c:pt>
                <c:pt idx="87081">
                  <c:v>22.648848999999998</c:v>
                </c:pt>
                <c:pt idx="87082">
                  <c:v>22.646263000000001</c:v>
                </c:pt>
                <c:pt idx="87083">
                  <c:v>22.647487999999999</c:v>
                </c:pt>
                <c:pt idx="87084">
                  <c:v>22.649754999999999</c:v>
                </c:pt>
                <c:pt idx="87085">
                  <c:v>22.64912</c:v>
                </c:pt>
                <c:pt idx="87086">
                  <c:v>22.649111999999999</c:v>
                </c:pt>
                <c:pt idx="87087">
                  <c:v>22.650179999999999</c:v>
                </c:pt>
                <c:pt idx="87088">
                  <c:v>22.651340000000001</c:v>
                </c:pt>
                <c:pt idx="87089">
                  <c:v>22.650811000000001</c:v>
                </c:pt>
                <c:pt idx="87090">
                  <c:v>22.646308999999999</c:v>
                </c:pt>
                <c:pt idx="87091">
                  <c:v>22.646397</c:v>
                </c:pt>
                <c:pt idx="87092">
                  <c:v>22.652937000000001</c:v>
                </c:pt>
                <c:pt idx="87093">
                  <c:v>22.649732</c:v>
                </c:pt>
                <c:pt idx="87094">
                  <c:v>22.644606</c:v>
                </c:pt>
                <c:pt idx="87095">
                  <c:v>22.650427000000001</c:v>
                </c:pt>
                <c:pt idx="87096">
                  <c:v>22.652429999999999</c:v>
                </c:pt>
                <c:pt idx="87097">
                  <c:v>22.648471000000001</c:v>
                </c:pt>
                <c:pt idx="87098">
                  <c:v>22.651902</c:v>
                </c:pt>
                <c:pt idx="87099">
                  <c:v>22.652327</c:v>
                </c:pt>
                <c:pt idx="87100">
                  <c:v>22.648050000000001</c:v>
                </c:pt>
                <c:pt idx="87101">
                  <c:v>22.651126000000001</c:v>
                </c:pt>
                <c:pt idx="87102">
                  <c:v>22.654456</c:v>
                </c:pt>
                <c:pt idx="87103">
                  <c:v>22.653938</c:v>
                </c:pt>
                <c:pt idx="87104">
                  <c:v>22.653390000000002</c:v>
                </c:pt>
                <c:pt idx="87105">
                  <c:v>22.650637</c:v>
                </c:pt>
                <c:pt idx="87106">
                  <c:v>22.646250999999999</c:v>
                </c:pt>
                <c:pt idx="87107">
                  <c:v>22.647455000000001</c:v>
                </c:pt>
                <c:pt idx="87108">
                  <c:v>22.650748</c:v>
                </c:pt>
                <c:pt idx="87109">
                  <c:v>22.646853</c:v>
                </c:pt>
                <c:pt idx="87110">
                  <c:v>22.648985</c:v>
                </c:pt>
                <c:pt idx="87111">
                  <c:v>22.654070999999998</c:v>
                </c:pt>
                <c:pt idx="87112">
                  <c:v>22.645962999999998</c:v>
                </c:pt>
                <c:pt idx="87113">
                  <c:v>22.641452999999998</c:v>
                </c:pt>
                <c:pt idx="87114">
                  <c:v>22.648107</c:v>
                </c:pt>
                <c:pt idx="87115">
                  <c:v>22.644707</c:v>
                </c:pt>
                <c:pt idx="87116">
                  <c:v>22.636143000000001</c:v>
                </c:pt>
                <c:pt idx="87117">
                  <c:v>22.640502000000001</c:v>
                </c:pt>
                <c:pt idx="87118">
                  <c:v>22.643474999999999</c:v>
                </c:pt>
                <c:pt idx="87119">
                  <c:v>22.642721000000002</c:v>
                </c:pt>
                <c:pt idx="87120">
                  <c:v>22.649961000000001</c:v>
                </c:pt>
                <c:pt idx="87121">
                  <c:v>22.650320000000001</c:v>
                </c:pt>
                <c:pt idx="87122">
                  <c:v>22.643922</c:v>
                </c:pt>
                <c:pt idx="87123">
                  <c:v>22.647164</c:v>
                </c:pt>
                <c:pt idx="87124">
                  <c:v>22.649425999999998</c:v>
                </c:pt>
                <c:pt idx="87125">
                  <c:v>22.640431</c:v>
                </c:pt>
                <c:pt idx="87126">
                  <c:v>22.639734000000001</c:v>
                </c:pt>
                <c:pt idx="87127">
                  <c:v>22.648035</c:v>
                </c:pt>
                <c:pt idx="87128">
                  <c:v>22.646595999999999</c:v>
                </c:pt>
                <c:pt idx="87129">
                  <c:v>22.640260000000001</c:v>
                </c:pt>
                <c:pt idx="87130">
                  <c:v>22.641763000000001</c:v>
                </c:pt>
                <c:pt idx="87131">
                  <c:v>22.642931000000001</c:v>
                </c:pt>
                <c:pt idx="87132">
                  <c:v>22.641323</c:v>
                </c:pt>
                <c:pt idx="87133">
                  <c:v>22.643692000000001</c:v>
                </c:pt>
                <c:pt idx="87134">
                  <c:v>22.648060000000001</c:v>
                </c:pt>
                <c:pt idx="87135">
                  <c:v>22.648658000000001</c:v>
                </c:pt>
                <c:pt idx="87136">
                  <c:v>22.650355999999999</c:v>
                </c:pt>
                <c:pt idx="87137">
                  <c:v>22.649659</c:v>
                </c:pt>
                <c:pt idx="87138">
                  <c:v>22.644444</c:v>
                </c:pt>
                <c:pt idx="87139">
                  <c:v>22.644517</c:v>
                </c:pt>
                <c:pt idx="87140">
                  <c:v>22.648911999999999</c:v>
                </c:pt>
                <c:pt idx="87141">
                  <c:v>22.650556999999999</c:v>
                </c:pt>
                <c:pt idx="87142">
                  <c:v>22.650136</c:v>
                </c:pt>
                <c:pt idx="87143">
                  <c:v>22.651187</c:v>
                </c:pt>
                <c:pt idx="87144">
                  <c:v>22.654046000000001</c:v>
                </c:pt>
                <c:pt idx="87145">
                  <c:v>22.654541999999999</c:v>
                </c:pt>
                <c:pt idx="87146">
                  <c:v>22.654668000000001</c:v>
                </c:pt>
                <c:pt idx="87147">
                  <c:v>22.655730999999999</c:v>
                </c:pt>
                <c:pt idx="87148">
                  <c:v>22.658811</c:v>
                </c:pt>
                <c:pt idx="87149">
                  <c:v>22.663027</c:v>
                </c:pt>
                <c:pt idx="87150">
                  <c:v>22.662754</c:v>
                </c:pt>
                <c:pt idx="87151">
                  <c:v>22.660675000000001</c:v>
                </c:pt>
                <c:pt idx="87152">
                  <c:v>22.661418000000001</c:v>
                </c:pt>
                <c:pt idx="87153">
                  <c:v>22.663802</c:v>
                </c:pt>
                <c:pt idx="87154">
                  <c:v>22.662224999999999</c:v>
                </c:pt>
                <c:pt idx="87155">
                  <c:v>22.659123999999998</c:v>
                </c:pt>
                <c:pt idx="87156">
                  <c:v>22.660751000000001</c:v>
                </c:pt>
                <c:pt idx="87157">
                  <c:v>22.660425</c:v>
                </c:pt>
                <c:pt idx="87158">
                  <c:v>22.660747000000001</c:v>
                </c:pt>
                <c:pt idx="87159">
                  <c:v>22.662545000000001</c:v>
                </c:pt>
                <c:pt idx="87160">
                  <c:v>22.658508999999999</c:v>
                </c:pt>
                <c:pt idx="87161">
                  <c:v>22.654294</c:v>
                </c:pt>
                <c:pt idx="87162">
                  <c:v>22.654187</c:v>
                </c:pt>
                <c:pt idx="87163">
                  <c:v>22.655871000000001</c:v>
                </c:pt>
                <c:pt idx="87164">
                  <c:v>22.657792000000001</c:v>
                </c:pt>
                <c:pt idx="87165">
                  <c:v>22.658315000000002</c:v>
                </c:pt>
                <c:pt idx="87166">
                  <c:v>22.657033999999999</c:v>
                </c:pt>
                <c:pt idx="87167">
                  <c:v>22.654577</c:v>
                </c:pt>
                <c:pt idx="87168">
                  <c:v>22.657442</c:v>
                </c:pt>
                <c:pt idx="87169">
                  <c:v>22.660599000000001</c:v>
                </c:pt>
                <c:pt idx="87170">
                  <c:v>22.656036</c:v>
                </c:pt>
                <c:pt idx="87171">
                  <c:v>22.653482</c:v>
                </c:pt>
                <c:pt idx="87172">
                  <c:v>22.657205000000001</c:v>
                </c:pt>
                <c:pt idx="87173">
                  <c:v>22.657285999999999</c:v>
                </c:pt>
                <c:pt idx="87174">
                  <c:v>22.655356999999999</c:v>
                </c:pt>
                <c:pt idx="87175">
                  <c:v>22.658806999999999</c:v>
                </c:pt>
                <c:pt idx="87176">
                  <c:v>22.662112</c:v>
                </c:pt>
                <c:pt idx="87177">
                  <c:v>22.660215000000001</c:v>
                </c:pt>
                <c:pt idx="87178">
                  <c:v>22.660305000000001</c:v>
                </c:pt>
                <c:pt idx="87179">
                  <c:v>22.662528999999999</c:v>
                </c:pt>
                <c:pt idx="87180">
                  <c:v>22.663057999999999</c:v>
                </c:pt>
                <c:pt idx="87181">
                  <c:v>22.663201999999998</c:v>
                </c:pt>
                <c:pt idx="87182">
                  <c:v>22.662548000000001</c:v>
                </c:pt>
                <c:pt idx="87183">
                  <c:v>22.664190000000001</c:v>
                </c:pt>
                <c:pt idx="87184">
                  <c:v>22.666865999999999</c:v>
                </c:pt>
                <c:pt idx="87185">
                  <c:v>22.666156000000001</c:v>
                </c:pt>
                <c:pt idx="87186">
                  <c:v>22.669857</c:v>
                </c:pt>
                <c:pt idx="87187">
                  <c:v>22.675283</c:v>
                </c:pt>
                <c:pt idx="87188">
                  <c:v>22.671925999999999</c:v>
                </c:pt>
                <c:pt idx="87189">
                  <c:v>22.666148</c:v>
                </c:pt>
                <c:pt idx="87190">
                  <c:v>22.665709</c:v>
                </c:pt>
                <c:pt idx="87191">
                  <c:v>22.666208999999998</c:v>
                </c:pt>
                <c:pt idx="87192">
                  <c:v>22.665838000000001</c:v>
                </c:pt>
                <c:pt idx="87193">
                  <c:v>22.666049000000001</c:v>
                </c:pt>
                <c:pt idx="87194">
                  <c:v>22.666809000000001</c:v>
                </c:pt>
                <c:pt idx="87195">
                  <c:v>22.669346000000001</c:v>
                </c:pt>
                <c:pt idx="87196">
                  <c:v>22.670584000000002</c:v>
                </c:pt>
                <c:pt idx="87197">
                  <c:v>22.668037999999999</c:v>
                </c:pt>
                <c:pt idx="87198">
                  <c:v>22.664745</c:v>
                </c:pt>
                <c:pt idx="87199">
                  <c:v>22.665679000000001</c:v>
                </c:pt>
                <c:pt idx="87200">
                  <c:v>22.670853000000001</c:v>
                </c:pt>
                <c:pt idx="87201">
                  <c:v>22.670688999999999</c:v>
                </c:pt>
                <c:pt idx="87202">
                  <c:v>22.667211000000002</c:v>
                </c:pt>
                <c:pt idx="87203">
                  <c:v>22.667041999999999</c:v>
                </c:pt>
                <c:pt idx="87204">
                  <c:v>22.67052</c:v>
                </c:pt>
                <c:pt idx="87205">
                  <c:v>22.670473999999999</c:v>
                </c:pt>
                <c:pt idx="87206">
                  <c:v>22.666803999999999</c:v>
                </c:pt>
                <c:pt idx="87207">
                  <c:v>22.668468000000001</c:v>
                </c:pt>
                <c:pt idx="87208">
                  <c:v>22.669135000000001</c:v>
                </c:pt>
                <c:pt idx="87209">
                  <c:v>22.666149000000001</c:v>
                </c:pt>
                <c:pt idx="87210">
                  <c:v>22.669118000000001</c:v>
                </c:pt>
                <c:pt idx="87211">
                  <c:v>22.669910000000002</c:v>
                </c:pt>
                <c:pt idx="87212">
                  <c:v>22.669295999999999</c:v>
                </c:pt>
                <c:pt idx="87213">
                  <c:v>22.674461999999998</c:v>
                </c:pt>
                <c:pt idx="87214">
                  <c:v>22.674495</c:v>
                </c:pt>
                <c:pt idx="87215">
                  <c:v>22.672232999999999</c:v>
                </c:pt>
                <c:pt idx="87216">
                  <c:v>22.677567</c:v>
                </c:pt>
                <c:pt idx="87217">
                  <c:v>22.678346999999999</c:v>
                </c:pt>
                <c:pt idx="87218">
                  <c:v>22.673400000000001</c:v>
                </c:pt>
                <c:pt idx="87219">
                  <c:v>22.675255</c:v>
                </c:pt>
                <c:pt idx="87220">
                  <c:v>22.678315999999999</c:v>
                </c:pt>
                <c:pt idx="87221">
                  <c:v>22.673306</c:v>
                </c:pt>
                <c:pt idx="87222">
                  <c:v>22.673235999999999</c:v>
                </c:pt>
                <c:pt idx="87223">
                  <c:v>22.678871000000001</c:v>
                </c:pt>
                <c:pt idx="87224">
                  <c:v>22.675526999999999</c:v>
                </c:pt>
                <c:pt idx="87225">
                  <c:v>22.672753</c:v>
                </c:pt>
                <c:pt idx="87226">
                  <c:v>22.679395</c:v>
                </c:pt>
                <c:pt idx="87227">
                  <c:v>22.679148000000001</c:v>
                </c:pt>
                <c:pt idx="87228">
                  <c:v>22.672628</c:v>
                </c:pt>
                <c:pt idx="87229">
                  <c:v>22.670334</c:v>
                </c:pt>
                <c:pt idx="87230">
                  <c:v>22.671023000000002</c:v>
                </c:pt>
                <c:pt idx="87231">
                  <c:v>22.673988999999999</c:v>
                </c:pt>
                <c:pt idx="87232">
                  <c:v>22.676708000000001</c:v>
                </c:pt>
                <c:pt idx="87233">
                  <c:v>22.674661</c:v>
                </c:pt>
                <c:pt idx="87234">
                  <c:v>22.671547</c:v>
                </c:pt>
                <c:pt idx="87235">
                  <c:v>22.672308999999998</c:v>
                </c:pt>
                <c:pt idx="87236">
                  <c:v>22.673314000000001</c:v>
                </c:pt>
                <c:pt idx="87237">
                  <c:v>22.669847000000001</c:v>
                </c:pt>
                <c:pt idx="87238">
                  <c:v>22.670190000000002</c:v>
                </c:pt>
                <c:pt idx="87239">
                  <c:v>22.674538999999999</c:v>
                </c:pt>
                <c:pt idx="87240">
                  <c:v>22.674205000000001</c:v>
                </c:pt>
                <c:pt idx="87241">
                  <c:v>22.672901</c:v>
                </c:pt>
                <c:pt idx="87242">
                  <c:v>22.673165000000001</c:v>
                </c:pt>
                <c:pt idx="87243">
                  <c:v>22.672184999999999</c:v>
                </c:pt>
                <c:pt idx="87244">
                  <c:v>22.676023000000001</c:v>
                </c:pt>
                <c:pt idx="87245">
                  <c:v>22.680515</c:v>
                </c:pt>
                <c:pt idx="87246">
                  <c:v>22.677194</c:v>
                </c:pt>
                <c:pt idx="87247">
                  <c:v>22.673849000000001</c:v>
                </c:pt>
                <c:pt idx="87248">
                  <c:v>22.677461000000001</c:v>
                </c:pt>
                <c:pt idx="87249">
                  <c:v>22.681605999999999</c:v>
                </c:pt>
                <c:pt idx="87250">
                  <c:v>22.677885</c:v>
                </c:pt>
                <c:pt idx="87251">
                  <c:v>22.676302</c:v>
                </c:pt>
                <c:pt idx="87252">
                  <c:v>22.680610000000001</c:v>
                </c:pt>
                <c:pt idx="87253">
                  <c:v>22.681933000000001</c:v>
                </c:pt>
                <c:pt idx="87254">
                  <c:v>22.680537999999999</c:v>
                </c:pt>
                <c:pt idx="87255">
                  <c:v>22.678211000000001</c:v>
                </c:pt>
                <c:pt idx="87256">
                  <c:v>22.678193</c:v>
                </c:pt>
                <c:pt idx="87257">
                  <c:v>22.678647999999999</c:v>
                </c:pt>
                <c:pt idx="87258">
                  <c:v>22.676506</c:v>
                </c:pt>
                <c:pt idx="87259">
                  <c:v>22.675234</c:v>
                </c:pt>
                <c:pt idx="87260">
                  <c:v>22.672732</c:v>
                </c:pt>
                <c:pt idx="87261">
                  <c:v>22.673614000000001</c:v>
                </c:pt>
                <c:pt idx="87262">
                  <c:v>22.677768</c:v>
                </c:pt>
                <c:pt idx="87263">
                  <c:v>22.675227</c:v>
                </c:pt>
                <c:pt idx="87264">
                  <c:v>22.671327999999999</c:v>
                </c:pt>
                <c:pt idx="87265">
                  <c:v>22.674056</c:v>
                </c:pt>
                <c:pt idx="87266">
                  <c:v>22.676911</c:v>
                </c:pt>
                <c:pt idx="87267">
                  <c:v>22.676103999999999</c:v>
                </c:pt>
                <c:pt idx="87268">
                  <c:v>22.678654999999999</c:v>
                </c:pt>
                <c:pt idx="87269">
                  <c:v>22.683426999999998</c:v>
                </c:pt>
                <c:pt idx="87270">
                  <c:v>22.680834999999998</c:v>
                </c:pt>
                <c:pt idx="87271">
                  <c:v>22.680731000000002</c:v>
                </c:pt>
                <c:pt idx="87272">
                  <c:v>22.683343000000001</c:v>
                </c:pt>
                <c:pt idx="87273">
                  <c:v>22.679359999999999</c:v>
                </c:pt>
                <c:pt idx="87274">
                  <c:v>22.681906999999999</c:v>
                </c:pt>
                <c:pt idx="87275">
                  <c:v>22.689250000000001</c:v>
                </c:pt>
                <c:pt idx="87276">
                  <c:v>22.686641000000002</c:v>
                </c:pt>
                <c:pt idx="87277">
                  <c:v>22.684723999999999</c:v>
                </c:pt>
                <c:pt idx="87278">
                  <c:v>22.685994000000001</c:v>
                </c:pt>
                <c:pt idx="87279">
                  <c:v>22.681032999999999</c:v>
                </c:pt>
                <c:pt idx="87280">
                  <c:v>22.679255000000001</c:v>
                </c:pt>
                <c:pt idx="87281">
                  <c:v>22.682006000000001</c:v>
                </c:pt>
                <c:pt idx="87282">
                  <c:v>22.681822</c:v>
                </c:pt>
                <c:pt idx="87283">
                  <c:v>22.682199000000001</c:v>
                </c:pt>
                <c:pt idx="87284">
                  <c:v>22.686408</c:v>
                </c:pt>
                <c:pt idx="87285">
                  <c:v>22.685511999999999</c:v>
                </c:pt>
                <c:pt idx="87286">
                  <c:v>22.678592999999999</c:v>
                </c:pt>
                <c:pt idx="87287">
                  <c:v>22.678373000000001</c:v>
                </c:pt>
                <c:pt idx="87288">
                  <c:v>22.681818</c:v>
                </c:pt>
                <c:pt idx="87289">
                  <c:v>22.678899999999999</c:v>
                </c:pt>
                <c:pt idx="87290">
                  <c:v>22.679542999999999</c:v>
                </c:pt>
                <c:pt idx="87291">
                  <c:v>22.6873</c:v>
                </c:pt>
                <c:pt idx="87292">
                  <c:v>22.687580000000001</c:v>
                </c:pt>
                <c:pt idx="87293">
                  <c:v>22.683385999999999</c:v>
                </c:pt>
                <c:pt idx="87294">
                  <c:v>22.683800999999999</c:v>
                </c:pt>
                <c:pt idx="87295">
                  <c:v>22.681747999999999</c:v>
                </c:pt>
                <c:pt idx="87296">
                  <c:v>22.679538999999998</c:v>
                </c:pt>
                <c:pt idx="87297">
                  <c:v>22.682421999999999</c:v>
                </c:pt>
                <c:pt idx="87298">
                  <c:v>22.681829</c:v>
                </c:pt>
                <c:pt idx="87299">
                  <c:v>22.678329999999999</c:v>
                </c:pt>
                <c:pt idx="87300">
                  <c:v>22.682075999999999</c:v>
                </c:pt>
                <c:pt idx="87301">
                  <c:v>22.684384000000001</c:v>
                </c:pt>
                <c:pt idx="87302">
                  <c:v>22.679143</c:v>
                </c:pt>
                <c:pt idx="87303">
                  <c:v>22.679506</c:v>
                </c:pt>
                <c:pt idx="87304">
                  <c:v>22.684204000000001</c:v>
                </c:pt>
                <c:pt idx="87305">
                  <c:v>22.685264</c:v>
                </c:pt>
                <c:pt idx="87306">
                  <c:v>22.686263</c:v>
                </c:pt>
                <c:pt idx="87307">
                  <c:v>22.684056999999999</c:v>
                </c:pt>
                <c:pt idx="87308">
                  <c:v>22.678498000000001</c:v>
                </c:pt>
                <c:pt idx="87309">
                  <c:v>22.67934</c:v>
                </c:pt>
                <c:pt idx="87310">
                  <c:v>22.685706</c:v>
                </c:pt>
                <c:pt idx="87311">
                  <c:v>22.687949</c:v>
                </c:pt>
                <c:pt idx="87312">
                  <c:v>22.686667</c:v>
                </c:pt>
                <c:pt idx="87313">
                  <c:v>22.689957</c:v>
                </c:pt>
                <c:pt idx="87314">
                  <c:v>22.693193000000001</c:v>
                </c:pt>
                <c:pt idx="87315">
                  <c:v>22.687560000000001</c:v>
                </c:pt>
                <c:pt idx="87316">
                  <c:v>22.685039</c:v>
                </c:pt>
                <c:pt idx="87317">
                  <c:v>22.690804</c:v>
                </c:pt>
                <c:pt idx="87318">
                  <c:v>22.694186999999999</c:v>
                </c:pt>
                <c:pt idx="87319">
                  <c:v>22.694237000000001</c:v>
                </c:pt>
                <c:pt idx="87320">
                  <c:v>22.691313999999998</c:v>
                </c:pt>
                <c:pt idx="87321">
                  <c:v>22.688291</c:v>
                </c:pt>
                <c:pt idx="87322">
                  <c:v>22.691193999999999</c:v>
                </c:pt>
                <c:pt idx="87323">
                  <c:v>22.689772999999999</c:v>
                </c:pt>
                <c:pt idx="87324">
                  <c:v>22.682483999999999</c:v>
                </c:pt>
                <c:pt idx="87325">
                  <c:v>22.684782999999999</c:v>
                </c:pt>
                <c:pt idx="87326">
                  <c:v>22.688811999999999</c:v>
                </c:pt>
                <c:pt idx="87327">
                  <c:v>22.686546</c:v>
                </c:pt>
                <c:pt idx="87328">
                  <c:v>22.686426000000001</c:v>
                </c:pt>
                <c:pt idx="87329">
                  <c:v>22.688438000000001</c:v>
                </c:pt>
                <c:pt idx="87330">
                  <c:v>22.688621999999999</c:v>
                </c:pt>
                <c:pt idx="87331">
                  <c:v>22.687231000000001</c:v>
                </c:pt>
                <c:pt idx="87332">
                  <c:v>22.686702</c:v>
                </c:pt>
                <c:pt idx="87333">
                  <c:v>22.688124999999999</c:v>
                </c:pt>
                <c:pt idx="87334">
                  <c:v>22.689239000000001</c:v>
                </c:pt>
                <c:pt idx="87335">
                  <c:v>22.685721999999998</c:v>
                </c:pt>
                <c:pt idx="87336">
                  <c:v>22.684132999999999</c:v>
                </c:pt>
                <c:pt idx="87337">
                  <c:v>22.687542000000001</c:v>
                </c:pt>
                <c:pt idx="87338">
                  <c:v>22.687498999999999</c:v>
                </c:pt>
                <c:pt idx="87339">
                  <c:v>22.686662999999999</c:v>
                </c:pt>
                <c:pt idx="87340">
                  <c:v>22.687418000000001</c:v>
                </c:pt>
                <c:pt idx="87341">
                  <c:v>22.684944000000002</c:v>
                </c:pt>
                <c:pt idx="87342">
                  <c:v>22.682687000000001</c:v>
                </c:pt>
                <c:pt idx="87343">
                  <c:v>22.686126000000002</c:v>
                </c:pt>
                <c:pt idx="87344">
                  <c:v>22.688229</c:v>
                </c:pt>
                <c:pt idx="87345">
                  <c:v>22.684856</c:v>
                </c:pt>
                <c:pt idx="87346">
                  <c:v>22.686989000000001</c:v>
                </c:pt>
                <c:pt idx="87347">
                  <c:v>22.68695</c:v>
                </c:pt>
                <c:pt idx="87348">
                  <c:v>22.682863000000001</c:v>
                </c:pt>
                <c:pt idx="87349">
                  <c:v>22.685822999999999</c:v>
                </c:pt>
                <c:pt idx="87350">
                  <c:v>22.687605999999999</c:v>
                </c:pt>
                <c:pt idx="87351">
                  <c:v>22.688559999999999</c:v>
                </c:pt>
                <c:pt idx="87352">
                  <c:v>22.695782999999999</c:v>
                </c:pt>
                <c:pt idx="87353">
                  <c:v>22.696278</c:v>
                </c:pt>
                <c:pt idx="87354">
                  <c:v>22.692890999999999</c:v>
                </c:pt>
                <c:pt idx="87355">
                  <c:v>22.698917999999999</c:v>
                </c:pt>
                <c:pt idx="87356">
                  <c:v>22.702313</c:v>
                </c:pt>
                <c:pt idx="87357">
                  <c:v>22.698633000000001</c:v>
                </c:pt>
                <c:pt idx="87358">
                  <c:v>22.700084</c:v>
                </c:pt>
                <c:pt idx="87359">
                  <c:v>22.701101999999999</c:v>
                </c:pt>
                <c:pt idx="87360">
                  <c:v>22.700444999999998</c:v>
                </c:pt>
                <c:pt idx="87361">
                  <c:v>22.703524999999999</c:v>
                </c:pt>
                <c:pt idx="87362">
                  <c:v>22.702573999999998</c:v>
                </c:pt>
                <c:pt idx="87363">
                  <c:v>22.698547999999999</c:v>
                </c:pt>
                <c:pt idx="87364">
                  <c:v>22.700863999999999</c:v>
                </c:pt>
                <c:pt idx="87365">
                  <c:v>22.702203000000001</c:v>
                </c:pt>
                <c:pt idx="87366">
                  <c:v>22.699470000000002</c:v>
                </c:pt>
                <c:pt idx="87367">
                  <c:v>22.700263</c:v>
                </c:pt>
                <c:pt idx="87368">
                  <c:v>22.700361999999998</c:v>
                </c:pt>
                <c:pt idx="87369">
                  <c:v>22.697790999999999</c:v>
                </c:pt>
                <c:pt idx="87370">
                  <c:v>22.697948</c:v>
                </c:pt>
                <c:pt idx="87371">
                  <c:v>22.698871</c:v>
                </c:pt>
                <c:pt idx="87372">
                  <c:v>22.698149000000001</c:v>
                </c:pt>
                <c:pt idx="87373">
                  <c:v>22.698114</c:v>
                </c:pt>
                <c:pt idx="87374">
                  <c:v>22.701350999999999</c:v>
                </c:pt>
                <c:pt idx="87375">
                  <c:v>22.705171</c:v>
                </c:pt>
                <c:pt idx="87376">
                  <c:v>22.701450000000001</c:v>
                </c:pt>
                <c:pt idx="87377">
                  <c:v>22.701049999999999</c:v>
                </c:pt>
                <c:pt idx="87378">
                  <c:v>22.709606999999998</c:v>
                </c:pt>
                <c:pt idx="87379">
                  <c:v>22.710383</c:v>
                </c:pt>
                <c:pt idx="87380">
                  <c:v>22.708535000000001</c:v>
                </c:pt>
                <c:pt idx="87381">
                  <c:v>22.707872999999999</c:v>
                </c:pt>
                <c:pt idx="87382">
                  <c:v>22.701345</c:v>
                </c:pt>
                <c:pt idx="87383">
                  <c:v>22.698951999999998</c:v>
                </c:pt>
                <c:pt idx="87384">
                  <c:v>22.700645000000002</c:v>
                </c:pt>
                <c:pt idx="87385">
                  <c:v>22.699269000000001</c:v>
                </c:pt>
                <c:pt idx="87386">
                  <c:v>22.702290000000001</c:v>
                </c:pt>
                <c:pt idx="87387">
                  <c:v>22.704986999999999</c:v>
                </c:pt>
                <c:pt idx="87388">
                  <c:v>22.699331000000001</c:v>
                </c:pt>
                <c:pt idx="87389">
                  <c:v>22.696197000000002</c:v>
                </c:pt>
                <c:pt idx="87390">
                  <c:v>22.700507999999999</c:v>
                </c:pt>
                <c:pt idx="87391">
                  <c:v>22.700655999999999</c:v>
                </c:pt>
                <c:pt idx="87392">
                  <c:v>22.697782</c:v>
                </c:pt>
                <c:pt idx="87393">
                  <c:v>22.699589</c:v>
                </c:pt>
                <c:pt idx="87394">
                  <c:v>22.701281999999999</c:v>
                </c:pt>
                <c:pt idx="87395">
                  <c:v>22.698739</c:v>
                </c:pt>
                <c:pt idx="87396">
                  <c:v>22.697617999999999</c:v>
                </c:pt>
                <c:pt idx="87397">
                  <c:v>22.701093</c:v>
                </c:pt>
                <c:pt idx="87398">
                  <c:v>22.702603</c:v>
                </c:pt>
                <c:pt idx="87399">
                  <c:v>22.701556</c:v>
                </c:pt>
                <c:pt idx="87400">
                  <c:v>22.703565999999999</c:v>
                </c:pt>
                <c:pt idx="87401">
                  <c:v>22.704822</c:v>
                </c:pt>
                <c:pt idx="87402">
                  <c:v>22.703071999999999</c:v>
                </c:pt>
                <c:pt idx="87403">
                  <c:v>22.702634</c:v>
                </c:pt>
                <c:pt idx="87404">
                  <c:v>22.704049000000001</c:v>
                </c:pt>
                <c:pt idx="87405">
                  <c:v>22.705264</c:v>
                </c:pt>
                <c:pt idx="87406">
                  <c:v>22.706054000000002</c:v>
                </c:pt>
                <c:pt idx="87407">
                  <c:v>22.705570000000002</c:v>
                </c:pt>
                <c:pt idx="87408">
                  <c:v>22.706263</c:v>
                </c:pt>
                <c:pt idx="87409">
                  <c:v>22.708365000000001</c:v>
                </c:pt>
                <c:pt idx="87410">
                  <c:v>22.707070000000002</c:v>
                </c:pt>
                <c:pt idx="87411">
                  <c:v>22.705894000000001</c:v>
                </c:pt>
                <c:pt idx="87412">
                  <c:v>22.707080000000001</c:v>
                </c:pt>
                <c:pt idx="87413">
                  <c:v>22.703790999999999</c:v>
                </c:pt>
                <c:pt idx="87414">
                  <c:v>22.70215</c:v>
                </c:pt>
                <c:pt idx="87415">
                  <c:v>22.707744000000002</c:v>
                </c:pt>
                <c:pt idx="87416">
                  <c:v>22.709455999999999</c:v>
                </c:pt>
                <c:pt idx="87417">
                  <c:v>22.705604000000001</c:v>
                </c:pt>
                <c:pt idx="87418">
                  <c:v>22.709313999999999</c:v>
                </c:pt>
                <c:pt idx="87419">
                  <c:v>22.717320000000001</c:v>
                </c:pt>
                <c:pt idx="87420">
                  <c:v>22.716785999999999</c:v>
                </c:pt>
                <c:pt idx="87421">
                  <c:v>22.708811000000001</c:v>
                </c:pt>
                <c:pt idx="87422">
                  <c:v>22.707958000000001</c:v>
                </c:pt>
                <c:pt idx="87423">
                  <c:v>22.713224</c:v>
                </c:pt>
                <c:pt idx="87424">
                  <c:v>22.713827999999999</c:v>
                </c:pt>
                <c:pt idx="87425">
                  <c:v>22.712558999999999</c:v>
                </c:pt>
                <c:pt idx="87426">
                  <c:v>22.714946999999999</c:v>
                </c:pt>
                <c:pt idx="87427">
                  <c:v>22.714853999999999</c:v>
                </c:pt>
                <c:pt idx="87428">
                  <c:v>22.711556999999999</c:v>
                </c:pt>
                <c:pt idx="87429">
                  <c:v>22.711034000000001</c:v>
                </c:pt>
                <c:pt idx="87430">
                  <c:v>22.710462</c:v>
                </c:pt>
                <c:pt idx="87431">
                  <c:v>22.70974</c:v>
                </c:pt>
                <c:pt idx="87432">
                  <c:v>22.711592</c:v>
                </c:pt>
                <c:pt idx="87433">
                  <c:v>22.711366999999999</c:v>
                </c:pt>
                <c:pt idx="87434">
                  <c:v>22.710725</c:v>
                </c:pt>
                <c:pt idx="87435">
                  <c:v>22.712983999999999</c:v>
                </c:pt>
                <c:pt idx="87436">
                  <c:v>22.710978999999998</c:v>
                </c:pt>
                <c:pt idx="87437">
                  <c:v>22.706714000000002</c:v>
                </c:pt>
                <c:pt idx="87438">
                  <c:v>22.706682000000001</c:v>
                </c:pt>
                <c:pt idx="87439">
                  <c:v>22.706067999999998</c:v>
                </c:pt>
                <c:pt idx="87440">
                  <c:v>22.704445</c:v>
                </c:pt>
                <c:pt idx="87441">
                  <c:v>22.707038000000001</c:v>
                </c:pt>
                <c:pt idx="87442">
                  <c:v>22.709766999999999</c:v>
                </c:pt>
                <c:pt idx="87443">
                  <c:v>22.708842000000001</c:v>
                </c:pt>
                <c:pt idx="87444">
                  <c:v>22.707013</c:v>
                </c:pt>
                <c:pt idx="87445">
                  <c:v>22.706714999999999</c:v>
                </c:pt>
                <c:pt idx="87446">
                  <c:v>22.707699999999999</c:v>
                </c:pt>
                <c:pt idx="87447">
                  <c:v>22.707567000000001</c:v>
                </c:pt>
                <c:pt idx="87448">
                  <c:v>22.708966</c:v>
                </c:pt>
                <c:pt idx="87449">
                  <c:v>22.710536000000001</c:v>
                </c:pt>
                <c:pt idx="87450">
                  <c:v>22.712187</c:v>
                </c:pt>
                <c:pt idx="87451">
                  <c:v>22.717220000000001</c:v>
                </c:pt>
                <c:pt idx="87452">
                  <c:v>22.718771</c:v>
                </c:pt>
                <c:pt idx="87453">
                  <c:v>22.717179000000002</c:v>
                </c:pt>
                <c:pt idx="87454">
                  <c:v>22.719245000000001</c:v>
                </c:pt>
                <c:pt idx="87455">
                  <c:v>22.717943000000002</c:v>
                </c:pt>
                <c:pt idx="87456">
                  <c:v>22.715561999999998</c:v>
                </c:pt>
                <c:pt idx="87457">
                  <c:v>22.720144999999999</c:v>
                </c:pt>
                <c:pt idx="87458">
                  <c:v>22.723589</c:v>
                </c:pt>
                <c:pt idx="87459">
                  <c:v>22.720185000000001</c:v>
                </c:pt>
                <c:pt idx="87460">
                  <c:v>22.717815999999999</c:v>
                </c:pt>
                <c:pt idx="87461">
                  <c:v>22.720182999999999</c:v>
                </c:pt>
                <c:pt idx="87462">
                  <c:v>22.721167000000001</c:v>
                </c:pt>
                <c:pt idx="87463">
                  <c:v>22.719051</c:v>
                </c:pt>
                <c:pt idx="87464">
                  <c:v>22.720866999999998</c:v>
                </c:pt>
                <c:pt idx="87465">
                  <c:v>22.722878999999999</c:v>
                </c:pt>
                <c:pt idx="87466">
                  <c:v>22.720365999999999</c:v>
                </c:pt>
                <c:pt idx="87467">
                  <c:v>22.719453000000001</c:v>
                </c:pt>
                <c:pt idx="87468">
                  <c:v>22.722681999999999</c:v>
                </c:pt>
                <c:pt idx="87469">
                  <c:v>22.726178999999998</c:v>
                </c:pt>
                <c:pt idx="87470">
                  <c:v>22.726777999999999</c:v>
                </c:pt>
                <c:pt idx="87471">
                  <c:v>22.72261</c:v>
                </c:pt>
                <c:pt idx="87472">
                  <c:v>22.719517</c:v>
                </c:pt>
                <c:pt idx="87473">
                  <c:v>22.721316999999999</c:v>
                </c:pt>
                <c:pt idx="87474">
                  <c:v>22.721283</c:v>
                </c:pt>
                <c:pt idx="87475">
                  <c:v>22.721328</c:v>
                </c:pt>
                <c:pt idx="87476">
                  <c:v>22.721554999999999</c:v>
                </c:pt>
                <c:pt idx="87477">
                  <c:v>22.720298</c:v>
                </c:pt>
                <c:pt idx="87478">
                  <c:v>22.724686999999999</c:v>
                </c:pt>
                <c:pt idx="87479">
                  <c:v>22.725750000000001</c:v>
                </c:pt>
                <c:pt idx="87480">
                  <c:v>22.717005</c:v>
                </c:pt>
                <c:pt idx="87481">
                  <c:v>22.716866</c:v>
                </c:pt>
                <c:pt idx="87482">
                  <c:v>22.727522</c:v>
                </c:pt>
                <c:pt idx="87483">
                  <c:v>22.728891999999998</c:v>
                </c:pt>
                <c:pt idx="87484">
                  <c:v>22.721746</c:v>
                </c:pt>
                <c:pt idx="87485">
                  <c:v>22.720103999999999</c:v>
                </c:pt>
                <c:pt idx="87486">
                  <c:v>22.723790999999999</c:v>
                </c:pt>
                <c:pt idx="87487">
                  <c:v>22.725172000000001</c:v>
                </c:pt>
                <c:pt idx="87488">
                  <c:v>22.72287</c:v>
                </c:pt>
                <c:pt idx="87489">
                  <c:v>22.722458</c:v>
                </c:pt>
                <c:pt idx="87490">
                  <c:v>22.723606</c:v>
                </c:pt>
                <c:pt idx="87491">
                  <c:v>22.726744</c:v>
                </c:pt>
                <c:pt idx="87492">
                  <c:v>22.725649000000001</c:v>
                </c:pt>
                <c:pt idx="87493">
                  <c:v>22.722348</c:v>
                </c:pt>
                <c:pt idx="87494">
                  <c:v>22.722401999999999</c:v>
                </c:pt>
                <c:pt idx="87495">
                  <c:v>22.723454</c:v>
                </c:pt>
                <c:pt idx="87496">
                  <c:v>22.724421</c:v>
                </c:pt>
                <c:pt idx="87497">
                  <c:v>22.725971999999999</c:v>
                </c:pt>
                <c:pt idx="87498">
                  <c:v>22.727271000000002</c:v>
                </c:pt>
                <c:pt idx="87499">
                  <c:v>22.728055999999999</c:v>
                </c:pt>
                <c:pt idx="87500">
                  <c:v>22.730512999999998</c:v>
                </c:pt>
                <c:pt idx="87501">
                  <c:v>22.729887999999999</c:v>
                </c:pt>
                <c:pt idx="87502">
                  <c:v>22.726624000000001</c:v>
                </c:pt>
                <c:pt idx="87503">
                  <c:v>22.726075000000002</c:v>
                </c:pt>
                <c:pt idx="87504">
                  <c:v>22.728587999999998</c:v>
                </c:pt>
                <c:pt idx="87505">
                  <c:v>22.733121000000001</c:v>
                </c:pt>
                <c:pt idx="87506">
                  <c:v>22.729213999999999</c:v>
                </c:pt>
                <c:pt idx="87507">
                  <c:v>22.723839999999999</c:v>
                </c:pt>
                <c:pt idx="87508">
                  <c:v>22.725674000000001</c:v>
                </c:pt>
                <c:pt idx="87509">
                  <c:v>22.724191000000001</c:v>
                </c:pt>
                <c:pt idx="87510">
                  <c:v>22.724972999999999</c:v>
                </c:pt>
                <c:pt idx="87511">
                  <c:v>22.727986000000001</c:v>
                </c:pt>
                <c:pt idx="87512">
                  <c:v>22.724765000000001</c:v>
                </c:pt>
                <c:pt idx="87513">
                  <c:v>22.722875999999999</c:v>
                </c:pt>
                <c:pt idx="87514">
                  <c:v>22.725328999999999</c:v>
                </c:pt>
                <c:pt idx="87515">
                  <c:v>22.724339000000001</c:v>
                </c:pt>
                <c:pt idx="87516">
                  <c:v>22.722857999999999</c:v>
                </c:pt>
                <c:pt idx="87517">
                  <c:v>22.724059</c:v>
                </c:pt>
                <c:pt idx="87518">
                  <c:v>22.721416000000001</c:v>
                </c:pt>
                <c:pt idx="87519">
                  <c:v>22.717814000000001</c:v>
                </c:pt>
                <c:pt idx="87520">
                  <c:v>22.720175000000001</c:v>
                </c:pt>
                <c:pt idx="87521">
                  <c:v>22.725245999999999</c:v>
                </c:pt>
                <c:pt idx="87522">
                  <c:v>22.727202999999999</c:v>
                </c:pt>
                <c:pt idx="87523">
                  <c:v>22.724798</c:v>
                </c:pt>
                <c:pt idx="87524">
                  <c:v>22.722733000000002</c:v>
                </c:pt>
                <c:pt idx="87525">
                  <c:v>22.723873000000001</c:v>
                </c:pt>
                <c:pt idx="87526">
                  <c:v>22.72542</c:v>
                </c:pt>
                <c:pt idx="87527">
                  <c:v>22.725977</c:v>
                </c:pt>
                <c:pt idx="87528">
                  <c:v>22.725058000000001</c:v>
                </c:pt>
                <c:pt idx="87529">
                  <c:v>22.724214</c:v>
                </c:pt>
                <c:pt idx="87530">
                  <c:v>22.725891000000001</c:v>
                </c:pt>
                <c:pt idx="87531">
                  <c:v>22.725719999999999</c:v>
                </c:pt>
                <c:pt idx="87532">
                  <c:v>22.725344</c:v>
                </c:pt>
                <c:pt idx="87533">
                  <c:v>22.728096000000001</c:v>
                </c:pt>
                <c:pt idx="87534">
                  <c:v>22.730058</c:v>
                </c:pt>
                <c:pt idx="87535">
                  <c:v>22.727093</c:v>
                </c:pt>
                <c:pt idx="87536">
                  <c:v>22.721594</c:v>
                </c:pt>
                <c:pt idx="87537">
                  <c:v>22.723549999999999</c:v>
                </c:pt>
                <c:pt idx="87538">
                  <c:v>22.727848999999999</c:v>
                </c:pt>
                <c:pt idx="87539">
                  <c:v>22.725968000000002</c:v>
                </c:pt>
                <c:pt idx="87540">
                  <c:v>22.72428</c:v>
                </c:pt>
                <c:pt idx="87541">
                  <c:v>22.723974999999999</c:v>
                </c:pt>
                <c:pt idx="87542">
                  <c:v>22.720359999999999</c:v>
                </c:pt>
                <c:pt idx="87543">
                  <c:v>22.716819999999998</c:v>
                </c:pt>
                <c:pt idx="87544">
                  <c:v>22.719771999999999</c:v>
                </c:pt>
                <c:pt idx="87545">
                  <c:v>22.725020000000001</c:v>
                </c:pt>
                <c:pt idx="87546">
                  <c:v>22.728805999999999</c:v>
                </c:pt>
                <c:pt idx="87547">
                  <c:v>22.733574999999998</c:v>
                </c:pt>
                <c:pt idx="87548">
                  <c:v>22.729032</c:v>
                </c:pt>
                <c:pt idx="87549">
                  <c:v>22.726158999999999</c:v>
                </c:pt>
                <c:pt idx="87550">
                  <c:v>22.736426999999999</c:v>
                </c:pt>
                <c:pt idx="87551">
                  <c:v>22.735458999999999</c:v>
                </c:pt>
                <c:pt idx="87552">
                  <c:v>22.727067999999999</c:v>
                </c:pt>
                <c:pt idx="87553">
                  <c:v>22.732455999999999</c:v>
                </c:pt>
                <c:pt idx="87554">
                  <c:v>22.736021000000001</c:v>
                </c:pt>
                <c:pt idx="87555">
                  <c:v>22.730027</c:v>
                </c:pt>
                <c:pt idx="87556">
                  <c:v>22.731522999999999</c:v>
                </c:pt>
                <c:pt idx="87557">
                  <c:v>22.734969</c:v>
                </c:pt>
                <c:pt idx="87558">
                  <c:v>22.732033999999999</c:v>
                </c:pt>
                <c:pt idx="87559">
                  <c:v>22.734337</c:v>
                </c:pt>
                <c:pt idx="87560">
                  <c:v>22.735814999999999</c:v>
                </c:pt>
                <c:pt idx="87561">
                  <c:v>22.731939000000001</c:v>
                </c:pt>
                <c:pt idx="87562">
                  <c:v>22.730089</c:v>
                </c:pt>
                <c:pt idx="87563">
                  <c:v>22.731332999999999</c:v>
                </c:pt>
                <c:pt idx="87564">
                  <c:v>22.734027999999999</c:v>
                </c:pt>
                <c:pt idx="87565">
                  <c:v>22.736535</c:v>
                </c:pt>
                <c:pt idx="87566">
                  <c:v>22.738268000000001</c:v>
                </c:pt>
                <c:pt idx="87567">
                  <c:v>22.739623999999999</c:v>
                </c:pt>
                <c:pt idx="87568">
                  <c:v>22.744427000000002</c:v>
                </c:pt>
                <c:pt idx="87569">
                  <c:v>22.747257999999999</c:v>
                </c:pt>
                <c:pt idx="87570">
                  <c:v>22.738880000000002</c:v>
                </c:pt>
                <c:pt idx="87571">
                  <c:v>22.732937</c:v>
                </c:pt>
                <c:pt idx="87572">
                  <c:v>22.739688999999998</c:v>
                </c:pt>
                <c:pt idx="87573">
                  <c:v>22.74381</c:v>
                </c:pt>
                <c:pt idx="87574">
                  <c:v>22.737811000000001</c:v>
                </c:pt>
                <c:pt idx="87575">
                  <c:v>22.736070999999999</c:v>
                </c:pt>
                <c:pt idx="87576">
                  <c:v>22.738046000000001</c:v>
                </c:pt>
                <c:pt idx="87577">
                  <c:v>22.735633</c:v>
                </c:pt>
                <c:pt idx="87578">
                  <c:v>22.735655000000001</c:v>
                </c:pt>
                <c:pt idx="87579">
                  <c:v>22.738240999999999</c:v>
                </c:pt>
                <c:pt idx="87580">
                  <c:v>22.736955999999999</c:v>
                </c:pt>
                <c:pt idx="87581">
                  <c:v>22.73912</c:v>
                </c:pt>
                <c:pt idx="87582">
                  <c:v>22.740169000000002</c:v>
                </c:pt>
                <c:pt idx="87583">
                  <c:v>22.734321000000001</c:v>
                </c:pt>
                <c:pt idx="87584">
                  <c:v>22.731703</c:v>
                </c:pt>
                <c:pt idx="87585">
                  <c:v>22.734805999999999</c:v>
                </c:pt>
                <c:pt idx="87586">
                  <c:v>22.735973000000001</c:v>
                </c:pt>
                <c:pt idx="87587">
                  <c:v>22.73394</c:v>
                </c:pt>
                <c:pt idx="87588">
                  <c:v>22.735811999999999</c:v>
                </c:pt>
                <c:pt idx="87589">
                  <c:v>22.737684000000002</c:v>
                </c:pt>
                <c:pt idx="87590">
                  <c:v>22.739063000000002</c:v>
                </c:pt>
                <c:pt idx="87591">
                  <c:v>22.738828000000002</c:v>
                </c:pt>
                <c:pt idx="87592">
                  <c:v>22.734441</c:v>
                </c:pt>
                <c:pt idx="87593">
                  <c:v>22.734114999999999</c:v>
                </c:pt>
                <c:pt idx="87594">
                  <c:v>22.737228000000002</c:v>
                </c:pt>
                <c:pt idx="87595">
                  <c:v>22.736194000000001</c:v>
                </c:pt>
                <c:pt idx="87596">
                  <c:v>22.733934000000001</c:v>
                </c:pt>
                <c:pt idx="87597">
                  <c:v>22.735453</c:v>
                </c:pt>
                <c:pt idx="87598">
                  <c:v>22.736643000000001</c:v>
                </c:pt>
                <c:pt idx="87599">
                  <c:v>22.734421999999999</c:v>
                </c:pt>
                <c:pt idx="87600">
                  <c:v>22.737459999999999</c:v>
                </c:pt>
                <c:pt idx="87601">
                  <c:v>22.743831</c:v>
                </c:pt>
                <c:pt idx="87602">
                  <c:v>22.743424999999998</c:v>
                </c:pt>
                <c:pt idx="87603">
                  <c:v>22.744278999999999</c:v>
                </c:pt>
                <c:pt idx="87604">
                  <c:v>22.747046999999998</c:v>
                </c:pt>
                <c:pt idx="87605">
                  <c:v>22.745308999999999</c:v>
                </c:pt>
                <c:pt idx="87606">
                  <c:v>22.744996</c:v>
                </c:pt>
                <c:pt idx="87607">
                  <c:v>22.743673000000001</c:v>
                </c:pt>
                <c:pt idx="87608">
                  <c:v>22.741112999999999</c:v>
                </c:pt>
                <c:pt idx="87609">
                  <c:v>22.740044999999999</c:v>
                </c:pt>
                <c:pt idx="87610">
                  <c:v>22.738503000000001</c:v>
                </c:pt>
                <c:pt idx="87611">
                  <c:v>22.740870000000001</c:v>
                </c:pt>
                <c:pt idx="87612">
                  <c:v>22.745539999999998</c:v>
                </c:pt>
                <c:pt idx="87613">
                  <c:v>22.74503</c:v>
                </c:pt>
                <c:pt idx="87614">
                  <c:v>22.741264000000001</c:v>
                </c:pt>
                <c:pt idx="87615">
                  <c:v>22.740995000000002</c:v>
                </c:pt>
                <c:pt idx="87616">
                  <c:v>22.743963000000001</c:v>
                </c:pt>
                <c:pt idx="87617">
                  <c:v>22.745214000000001</c:v>
                </c:pt>
                <c:pt idx="87618">
                  <c:v>22.743618000000001</c:v>
                </c:pt>
                <c:pt idx="87619">
                  <c:v>22.744267000000001</c:v>
                </c:pt>
                <c:pt idx="87620">
                  <c:v>22.746137999999998</c:v>
                </c:pt>
                <c:pt idx="87621">
                  <c:v>22.742611</c:v>
                </c:pt>
                <c:pt idx="87622">
                  <c:v>22.741622</c:v>
                </c:pt>
                <c:pt idx="87623">
                  <c:v>22.745874000000001</c:v>
                </c:pt>
                <c:pt idx="87624">
                  <c:v>22.746542000000002</c:v>
                </c:pt>
                <c:pt idx="87625">
                  <c:v>22.746686</c:v>
                </c:pt>
                <c:pt idx="87626">
                  <c:v>22.745649</c:v>
                </c:pt>
                <c:pt idx="87627">
                  <c:v>22.744602</c:v>
                </c:pt>
                <c:pt idx="87628">
                  <c:v>22.746528000000001</c:v>
                </c:pt>
                <c:pt idx="87629">
                  <c:v>22.747503999999999</c:v>
                </c:pt>
                <c:pt idx="87630">
                  <c:v>22.747133999999999</c:v>
                </c:pt>
                <c:pt idx="87631">
                  <c:v>22.747976999999999</c:v>
                </c:pt>
                <c:pt idx="87632">
                  <c:v>22.747108999999998</c:v>
                </c:pt>
                <c:pt idx="87633">
                  <c:v>22.743995999999999</c:v>
                </c:pt>
                <c:pt idx="87634">
                  <c:v>22.745170000000002</c:v>
                </c:pt>
                <c:pt idx="87635">
                  <c:v>22.747765000000001</c:v>
                </c:pt>
                <c:pt idx="87636">
                  <c:v>22.746091</c:v>
                </c:pt>
                <c:pt idx="87637">
                  <c:v>22.745521</c:v>
                </c:pt>
                <c:pt idx="87638">
                  <c:v>22.744489999999999</c:v>
                </c:pt>
                <c:pt idx="87639">
                  <c:v>22.741993999999998</c:v>
                </c:pt>
                <c:pt idx="87640">
                  <c:v>22.741092999999999</c:v>
                </c:pt>
                <c:pt idx="87641">
                  <c:v>22.741078000000002</c:v>
                </c:pt>
                <c:pt idx="87642">
                  <c:v>22.742930999999999</c:v>
                </c:pt>
                <c:pt idx="87643">
                  <c:v>22.746341000000001</c:v>
                </c:pt>
                <c:pt idx="87644">
                  <c:v>22.745536000000001</c:v>
                </c:pt>
                <c:pt idx="87645">
                  <c:v>22.743682</c:v>
                </c:pt>
                <c:pt idx="87646">
                  <c:v>22.744724999999999</c:v>
                </c:pt>
                <c:pt idx="87647">
                  <c:v>22.745073999999999</c:v>
                </c:pt>
                <c:pt idx="87648">
                  <c:v>22.743677000000002</c:v>
                </c:pt>
                <c:pt idx="87649">
                  <c:v>22.744937</c:v>
                </c:pt>
                <c:pt idx="87650">
                  <c:v>22.747747</c:v>
                </c:pt>
                <c:pt idx="87651">
                  <c:v>22.745899000000001</c:v>
                </c:pt>
                <c:pt idx="87652">
                  <c:v>22.738457</c:v>
                </c:pt>
                <c:pt idx="87653">
                  <c:v>22.737601999999999</c:v>
                </c:pt>
                <c:pt idx="87654">
                  <c:v>22.745940000000001</c:v>
                </c:pt>
                <c:pt idx="87655">
                  <c:v>22.745781999999998</c:v>
                </c:pt>
                <c:pt idx="87656">
                  <c:v>22.735886000000001</c:v>
                </c:pt>
                <c:pt idx="87657">
                  <c:v>22.739319999999999</c:v>
                </c:pt>
                <c:pt idx="87658">
                  <c:v>22.749886</c:v>
                </c:pt>
                <c:pt idx="87659">
                  <c:v>22.749441000000001</c:v>
                </c:pt>
                <c:pt idx="87660">
                  <c:v>22.745359000000001</c:v>
                </c:pt>
                <c:pt idx="87661">
                  <c:v>22.743245000000002</c:v>
                </c:pt>
                <c:pt idx="87662">
                  <c:v>22.741788</c:v>
                </c:pt>
                <c:pt idx="87663">
                  <c:v>22.745085</c:v>
                </c:pt>
                <c:pt idx="87664">
                  <c:v>22.751612000000002</c:v>
                </c:pt>
                <c:pt idx="87665">
                  <c:v>22.751263000000002</c:v>
                </c:pt>
                <c:pt idx="87666">
                  <c:v>22.750817000000001</c:v>
                </c:pt>
                <c:pt idx="87667">
                  <c:v>22.756945999999999</c:v>
                </c:pt>
                <c:pt idx="87668">
                  <c:v>22.757287000000002</c:v>
                </c:pt>
                <c:pt idx="87669">
                  <c:v>22.755527000000001</c:v>
                </c:pt>
                <c:pt idx="87670">
                  <c:v>22.756485000000001</c:v>
                </c:pt>
                <c:pt idx="87671">
                  <c:v>22.759119999999999</c:v>
                </c:pt>
                <c:pt idx="87672">
                  <c:v>22.763088</c:v>
                </c:pt>
                <c:pt idx="87673">
                  <c:v>22.759875999999998</c:v>
                </c:pt>
                <c:pt idx="87674">
                  <c:v>22.753326000000001</c:v>
                </c:pt>
                <c:pt idx="87675">
                  <c:v>22.755261000000001</c:v>
                </c:pt>
                <c:pt idx="87676">
                  <c:v>22.760489</c:v>
                </c:pt>
                <c:pt idx="87677">
                  <c:v>22.763598000000002</c:v>
                </c:pt>
                <c:pt idx="87678">
                  <c:v>22.761572999999999</c:v>
                </c:pt>
                <c:pt idx="87679">
                  <c:v>22.756791</c:v>
                </c:pt>
                <c:pt idx="87680">
                  <c:v>22.756992</c:v>
                </c:pt>
                <c:pt idx="87681">
                  <c:v>22.758634000000001</c:v>
                </c:pt>
                <c:pt idx="87682">
                  <c:v>22.757724</c:v>
                </c:pt>
                <c:pt idx="87683">
                  <c:v>22.760943000000001</c:v>
                </c:pt>
                <c:pt idx="87684">
                  <c:v>22.766407000000001</c:v>
                </c:pt>
                <c:pt idx="87685">
                  <c:v>22.763957000000001</c:v>
                </c:pt>
                <c:pt idx="87686">
                  <c:v>22.759974</c:v>
                </c:pt>
                <c:pt idx="87687">
                  <c:v>22.758386999999999</c:v>
                </c:pt>
                <c:pt idx="87688">
                  <c:v>22.753032000000001</c:v>
                </c:pt>
                <c:pt idx="87689">
                  <c:v>22.751477999999999</c:v>
                </c:pt>
                <c:pt idx="87690">
                  <c:v>22.754988999999998</c:v>
                </c:pt>
                <c:pt idx="87691">
                  <c:v>22.755793000000001</c:v>
                </c:pt>
                <c:pt idx="87692">
                  <c:v>22.754729000000001</c:v>
                </c:pt>
                <c:pt idx="87693">
                  <c:v>22.756834999999999</c:v>
                </c:pt>
                <c:pt idx="87694">
                  <c:v>22.760425000000001</c:v>
                </c:pt>
                <c:pt idx="87695">
                  <c:v>22.760743000000002</c:v>
                </c:pt>
                <c:pt idx="87696">
                  <c:v>22.759305999999999</c:v>
                </c:pt>
                <c:pt idx="87697">
                  <c:v>22.758057000000001</c:v>
                </c:pt>
                <c:pt idx="87698">
                  <c:v>22.760771999999999</c:v>
                </c:pt>
                <c:pt idx="87699">
                  <c:v>22.764752999999999</c:v>
                </c:pt>
                <c:pt idx="87700">
                  <c:v>22.760024999999999</c:v>
                </c:pt>
                <c:pt idx="87701">
                  <c:v>22.755611999999999</c:v>
                </c:pt>
                <c:pt idx="87702">
                  <c:v>22.758849999999999</c:v>
                </c:pt>
                <c:pt idx="87703">
                  <c:v>22.762107</c:v>
                </c:pt>
                <c:pt idx="87704">
                  <c:v>22.760983</c:v>
                </c:pt>
                <c:pt idx="87705">
                  <c:v>22.759007</c:v>
                </c:pt>
                <c:pt idx="87706">
                  <c:v>22.761534999999999</c:v>
                </c:pt>
                <c:pt idx="87707">
                  <c:v>22.765252</c:v>
                </c:pt>
                <c:pt idx="87708">
                  <c:v>22.765238</c:v>
                </c:pt>
                <c:pt idx="87709">
                  <c:v>22.767133000000001</c:v>
                </c:pt>
                <c:pt idx="87710">
                  <c:v>22.768104000000001</c:v>
                </c:pt>
                <c:pt idx="87711">
                  <c:v>22.759727000000002</c:v>
                </c:pt>
                <c:pt idx="87712">
                  <c:v>22.758702</c:v>
                </c:pt>
                <c:pt idx="87713">
                  <c:v>22.768654000000002</c:v>
                </c:pt>
                <c:pt idx="87714">
                  <c:v>22.767015000000001</c:v>
                </c:pt>
                <c:pt idx="87715">
                  <c:v>22.765764999999998</c:v>
                </c:pt>
                <c:pt idx="87716">
                  <c:v>22.773833</c:v>
                </c:pt>
                <c:pt idx="87717">
                  <c:v>22.771532000000001</c:v>
                </c:pt>
                <c:pt idx="87718">
                  <c:v>22.764505</c:v>
                </c:pt>
                <c:pt idx="87719">
                  <c:v>22.765153000000002</c:v>
                </c:pt>
                <c:pt idx="87720">
                  <c:v>22.765772999999999</c:v>
                </c:pt>
                <c:pt idx="87721">
                  <c:v>22.765369</c:v>
                </c:pt>
                <c:pt idx="87722">
                  <c:v>22.767972</c:v>
                </c:pt>
                <c:pt idx="87723">
                  <c:v>22.766829000000001</c:v>
                </c:pt>
                <c:pt idx="87724">
                  <c:v>22.764337000000001</c:v>
                </c:pt>
                <c:pt idx="87725">
                  <c:v>22.766165000000001</c:v>
                </c:pt>
                <c:pt idx="87726">
                  <c:v>22.76427</c:v>
                </c:pt>
                <c:pt idx="87727">
                  <c:v>22.764794999999999</c:v>
                </c:pt>
                <c:pt idx="87728">
                  <c:v>22.767049</c:v>
                </c:pt>
                <c:pt idx="87729">
                  <c:v>22.765785000000001</c:v>
                </c:pt>
                <c:pt idx="87730">
                  <c:v>22.768556</c:v>
                </c:pt>
                <c:pt idx="87731">
                  <c:v>22.769966</c:v>
                </c:pt>
                <c:pt idx="87732">
                  <c:v>22.764688</c:v>
                </c:pt>
                <c:pt idx="87733">
                  <c:v>22.765060999999999</c:v>
                </c:pt>
                <c:pt idx="87734">
                  <c:v>22.769096000000001</c:v>
                </c:pt>
                <c:pt idx="87735">
                  <c:v>22.76707</c:v>
                </c:pt>
                <c:pt idx="87736">
                  <c:v>22.767935000000001</c:v>
                </c:pt>
                <c:pt idx="87737">
                  <c:v>22.769729999999999</c:v>
                </c:pt>
                <c:pt idx="87738">
                  <c:v>22.766413</c:v>
                </c:pt>
                <c:pt idx="87739">
                  <c:v>22.767120999999999</c:v>
                </c:pt>
                <c:pt idx="87740">
                  <c:v>22.767216999999999</c:v>
                </c:pt>
                <c:pt idx="87741">
                  <c:v>22.765927000000001</c:v>
                </c:pt>
                <c:pt idx="87742">
                  <c:v>22.769867999999999</c:v>
                </c:pt>
                <c:pt idx="87743">
                  <c:v>22.769224000000001</c:v>
                </c:pt>
                <c:pt idx="87744">
                  <c:v>22.761738000000001</c:v>
                </c:pt>
                <c:pt idx="87745">
                  <c:v>22.763386000000001</c:v>
                </c:pt>
                <c:pt idx="87746">
                  <c:v>22.770327999999999</c:v>
                </c:pt>
                <c:pt idx="87747">
                  <c:v>22.770795</c:v>
                </c:pt>
                <c:pt idx="87748">
                  <c:v>22.768668000000002</c:v>
                </c:pt>
                <c:pt idx="87749">
                  <c:v>22.769894000000001</c:v>
                </c:pt>
                <c:pt idx="87750">
                  <c:v>22.772798000000002</c:v>
                </c:pt>
                <c:pt idx="87751">
                  <c:v>22.774578000000002</c:v>
                </c:pt>
                <c:pt idx="87752">
                  <c:v>22.772981000000001</c:v>
                </c:pt>
                <c:pt idx="87753">
                  <c:v>22.769005</c:v>
                </c:pt>
                <c:pt idx="87754">
                  <c:v>22.766773000000001</c:v>
                </c:pt>
                <c:pt idx="87755">
                  <c:v>22.768906999999999</c:v>
                </c:pt>
                <c:pt idx="87756">
                  <c:v>22.774777</c:v>
                </c:pt>
                <c:pt idx="87757">
                  <c:v>22.776861</c:v>
                </c:pt>
                <c:pt idx="87758">
                  <c:v>22.771766</c:v>
                </c:pt>
                <c:pt idx="87759">
                  <c:v>22.769528000000001</c:v>
                </c:pt>
                <c:pt idx="87760">
                  <c:v>22.772273999999999</c:v>
                </c:pt>
                <c:pt idx="87761">
                  <c:v>22.773783000000002</c:v>
                </c:pt>
                <c:pt idx="87762">
                  <c:v>22.772431999999998</c:v>
                </c:pt>
                <c:pt idx="87763">
                  <c:v>22.769755</c:v>
                </c:pt>
                <c:pt idx="87764">
                  <c:v>22.770842999999999</c:v>
                </c:pt>
                <c:pt idx="87765">
                  <c:v>22.775452000000001</c:v>
                </c:pt>
                <c:pt idx="87766">
                  <c:v>22.777982000000002</c:v>
                </c:pt>
                <c:pt idx="87767">
                  <c:v>22.77927</c:v>
                </c:pt>
                <c:pt idx="87768">
                  <c:v>22.774522000000001</c:v>
                </c:pt>
                <c:pt idx="87769">
                  <c:v>22.773698</c:v>
                </c:pt>
                <c:pt idx="87770">
                  <c:v>22.781309</c:v>
                </c:pt>
                <c:pt idx="87771">
                  <c:v>22.784198</c:v>
                </c:pt>
                <c:pt idx="87772">
                  <c:v>22.781492</c:v>
                </c:pt>
                <c:pt idx="87773">
                  <c:v>22.777335000000001</c:v>
                </c:pt>
                <c:pt idx="87774">
                  <c:v>22.775227000000001</c:v>
                </c:pt>
                <c:pt idx="87775">
                  <c:v>22.775981000000002</c:v>
                </c:pt>
                <c:pt idx="87776">
                  <c:v>22.776391</c:v>
                </c:pt>
                <c:pt idx="87777">
                  <c:v>22.778690999999998</c:v>
                </c:pt>
                <c:pt idx="87778">
                  <c:v>22.779411</c:v>
                </c:pt>
                <c:pt idx="87779">
                  <c:v>22.778879</c:v>
                </c:pt>
                <c:pt idx="87780">
                  <c:v>22.782043000000002</c:v>
                </c:pt>
                <c:pt idx="87781">
                  <c:v>22.785059</c:v>
                </c:pt>
                <c:pt idx="87782">
                  <c:v>22.780452</c:v>
                </c:pt>
                <c:pt idx="87783">
                  <c:v>22.776122000000001</c:v>
                </c:pt>
                <c:pt idx="87784">
                  <c:v>22.777895000000001</c:v>
                </c:pt>
                <c:pt idx="87785">
                  <c:v>22.780431</c:v>
                </c:pt>
                <c:pt idx="87786">
                  <c:v>22.780843999999998</c:v>
                </c:pt>
                <c:pt idx="87787">
                  <c:v>22.778213000000001</c:v>
                </c:pt>
                <c:pt idx="87788">
                  <c:v>22.777052999999999</c:v>
                </c:pt>
                <c:pt idx="87789">
                  <c:v>22.779585000000001</c:v>
                </c:pt>
                <c:pt idx="87790">
                  <c:v>22.778706</c:v>
                </c:pt>
                <c:pt idx="87791">
                  <c:v>22.775524999999998</c:v>
                </c:pt>
                <c:pt idx="87792">
                  <c:v>22.776544000000001</c:v>
                </c:pt>
                <c:pt idx="87793">
                  <c:v>22.775933999999999</c:v>
                </c:pt>
                <c:pt idx="87794">
                  <c:v>22.776083</c:v>
                </c:pt>
                <c:pt idx="87795">
                  <c:v>22.781523</c:v>
                </c:pt>
                <c:pt idx="87796">
                  <c:v>22.781756999999999</c:v>
                </c:pt>
                <c:pt idx="87797">
                  <c:v>22.778904000000001</c:v>
                </c:pt>
                <c:pt idx="87798">
                  <c:v>22.781139</c:v>
                </c:pt>
                <c:pt idx="87799">
                  <c:v>22.781841</c:v>
                </c:pt>
                <c:pt idx="87800">
                  <c:v>22.779985</c:v>
                </c:pt>
                <c:pt idx="87801">
                  <c:v>22.784465000000001</c:v>
                </c:pt>
                <c:pt idx="87802">
                  <c:v>22.786263000000002</c:v>
                </c:pt>
                <c:pt idx="87803">
                  <c:v>22.779311</c:v>
                </c:pt>
                <c:pt idx="87804">
                  <c:v>22.775943999999999</c:v>
                </c:pt>
                <c:pt idx="87805">
                  <c:v>22.780090000000001</c:v>
                </c:pt>
                <c:pt idx="87806">
                  <c:v>22.782409999999999</c:v>
                </c:pt>
                <c:pt idx="87807">
                  <c:v>22.779965000000001</c:v>
                </c:pt>
                <c:pt idx="87808">
                  <c:v>22.779841000000001</c:v>
                </c:pt>
                <c:pt idx="87809">
                  <c:v>22.782525</c:v>
                </c:pt>
                <c:pt idx="87810">
                  <c:v>22.782657</c:v>
                </c:pt>
                <c:pt idx="87811">
                  <c:v>22.780602999999999</c:v>
                </c:pt>
                <c:pt idx="87812">
                  <c:v>22.780512000000002</c:v>
                </c:pt>
                <c:pt idx="87813">
                  <c:v>22.782783999999999</c:v>
                </c:pt>
                <c:pt idx="87814">
                  <c:v>22.780701000000001</c:v>
                </c:pt>
                <c:pt idx="87815">
                  <c:v>22.779485000000001</c:v>
                </c:pt>
                <c:pt idx="87816">
                  <c:v>22.784797999999999</c:v>
                </c:pt>
                <c:pt idx="87817">
                  <c:v>22.787932999999999</c:v>
                </c:pt>
                <c:pt idx="87818">
                  <c:v>22.785951000000001</c:v>
                </c:pt>
                <c:pt idx="87819">
                  <c:v>22.783978000000001</c:v>
                </c:pt>
                <c:pt idx="87820">
                  <c:v>22.782558000000002</c:v>
                </c:pt>
                <c:pt idx="87821">
                  <c:v>22.780063999999999</c:v>
                </c:pt>
                <c:pt idx="87822">
                  <c:v>22.777795999999999</c:v>
                </c:pt>
                <c:pt idx="87823">
                  <c:v>22.776547000000001</c:v>
                </c:pt>
                <c:pt idx="87824">
                  <c:v>22.776976000000001</c:v>
                </c:pt>
                <c:pt idx="87825">
                  <c:v>22.780856</c:v>
                </c:pt>
                <c:pt idx="87826">
                  <c:v>22.779862999999999</c:v>
                </c:pt>
                <c:pt idx="87827">
                  <c:v>22.778120000000001</c:v>
                </c:pt>
                <c:pt idx="87828">
                  <c:v>22.782373</c:v>
                </c:pt>
                <c:pt idx="87829">
                  <c:v>22.783826000000001</c:v>
                </c:pt>
                <c:pt idx="87830">
                  <c:v>22.784459999999999</c:v>
                </c:pt>
                <c:pt idx="87831">
                  <c:v>22.789027999999998</c:v>
                </c:pt>
                <c:pt idx="87832">
                  <c:v>22.787758</c:v>
                </c:pt>
                <c:pt idx="87833">
                  <c:v>22.789169999999999</c:v>
                </c:pt>
                <c:pt idx="87834">
                  <c:v>22.793778</c:v>
                </c:pt>
                <c:pt idx="87835">
                  <c:v>22.790852999999998</c:v>
                </c:pt>
                <c:pt idx="87836">
                  <c:v>22.787305</c:v>
                </c:pt>
                <c:pt idx="87837">
                  <c:v>22.788732</c:v>
                </c:pt>
                <c:pt idx="87838">
                  <c:v>22.788958000000001</c:v>
                </c:pt>
                <c:pt idx="87839">
                  <c:v>22.788768999999998</c:v>
                </c:pt>
                <c:pt idx="87840">
                  <c:v>22.790785</c:v>
                </c:pt>
                <c:pt idx="87841">
                  <c:v>22.789277999999999</c:v>
                </c:pt>
                <c:pt idx="87842">
                  <c:v>22.785391000000001</c:v>
                </c:pt>
                <c:pt idx="87843">
                  <c:v>22.785295999999999</c:v>
                </c:pt>
                <c:pt idx="87844">
                  <c:v>22.788336000000001</c:v>
                </c:pt>
                <c:pt idx="87845">
                  <c:v>22.789777999999998</c:v>
                </c:pt>
                <c:pt idx="87846">
                  <c:v>22.788094999999998</c:v>
                </c:pt>
                <c:pt idx="87847">
                  <c:v>22.784443</c:v>
                </c:pt>
                <c:pt idx="87848">
                  <c:v>22.782253999999998</c:v>
                </c:pt>
                <c:pt idx="87849">
                  <c:v>22.786691999999999</c:v>
                </c:pt>
                <c:pt idx="87850">
                  <c:v>22.790628000000002</c:v>
                </c:pt>
                <c:pt idx="87851">
                  <c:v>22.788046999999999</c:v>
                </c:pt>
                <c:pt idx="87852">
                  <c:v>22.785630999999999</c:v>
                </c:pt>
                <c:pt idx="87853">
                  <c:v>22.785912</c:v>
                </c:pt>
                <c:pt idx="87854">
                  <c:v>22.788974</c:v>
                </c:pt>
                <c:pt idx="87855">
                  <c:v>22.791999000000001</c:v>
                </c:pt>
                <c:pt idx="87856">
                  <c:v>22.79186</c:v>
                </c:pt>
                <c:pt idx="87857">
                  <c:v>22.792099</c:v>
                </c:pt>
                <c:pt idx="87858">
                  <c:v>22.791150999999999</c:v>
                </c:pt>
                <c:pt idx="87859">
                  <c:v>22.793683999999999</c:v>
                </c:pt>
                <c:pt idx="87860">
                  <c:v>22.796303999999999</c:v>
                </c:pt>
                <c:pt idx="87861">
                  <c:v>22.793748000000001</c:v>
                </c:pt>
                <c:pt idx="87862">
                  <c:v>22.791926</c:v>
                </c:pt>
                <c:pt idx="87863">
                  <c:v>22.794637000000002</c:v>
                </c:pt>
                <c:pt idx="87864">
                  <c:v>22.797039999999999</c:v>
                </c:pt>
                <c:pt idx="87865">
                  <c:v>22.798335999999999</c:v>
                </c:pt>
                <c:pt idx="87866">
                  <c:v>22.799467</c:v>
                </c:pt>
                <c:pt idx="87867">
                  <c:v>22.799654</c:v>
                </c:pt>
                <c:pt idx="87868">
                  <c:v>22.798535999999999</c:v>
                </c:pt>
                <c:pt idx="87869">
                  <c:v>22.800898</c:v>
                </c:pt>
                <c:pt idx="87870">
                  <c:v>22.799676999999999</c:v>
                </c:pt>
                <c:pt idx="87871">
                  <c:v>22.795563999999999</c:v>
                </c:pt>
                <c:pt idx="87872">
                  <c:v>22.798718000000001</c:v>
                </c:pt>
                <c:pt idx="87873">
                  <c:v>22.803196</c:v>
                </c:pt>
                <c:pt idx="87874">
                  <c:v>22.801313</c:v>
                </c:pt>
                <c:pt idx="87875">
                  <c:v>22.796932000000002</c:v>
                </c:pt>
                <c:pt idx="87876">
                  <c:v>22.796885</c:v>
                </c:pt>
                <c:pt idx="87877">
                  <c:v>22.802866000000002</c:v>
                </c:pt>
                <c:pt idx="87878">
                  <c:v>22.801836999999999</c:v>
                </c:pt>
                <c:pt idx="87879">
                  <c:v>22.796164999999998</c:v>
                </c:pt>
                <c:pt idx="87880">
                  <c:v>22.795365</c:v>
                </c:pt>
                <c:pt idx="87881">
                  <c:v>22.795738</c:v>
                </c:pt>
                <c:pt idx="87882">
                  <c:v>22.792359000000001</c:v>
                </c:pt>
                <c:pt idx="87883">
                  <c:v>22.790765</c:v>
                </c:pt>
                <c:pt idx="87884">
                  <c:v>22.795559000000001</c:v>
                </c:pt>
                <c:pt idx="87885">
                  <c:v>22.796794999999999</c:v>
                </c:pt>
                <c:pt idx="87886">
                  <c:v>22.795211999999999</c:v>
                </c:pt>
                <c:pt idx="87887">
                  <c:v>22.797324</c:v>
                </c:pt>
                <c:pt idx="87888">
                  <c:v>22.794585000000001</c:v>
                </c:pt>
                <c:pt idx="87889">
                  <c:v>22.790762000000001</c:v>
                </c:pt>
                <c:pt idx="87890">
                  <c:v>22.789950999999999</c:v>
                </c:pt>
                <c:pt idx="87891">
                  <c:v>22.792718000000001</c:v>
                </c:pt>
                <c:pt idx="87892">
                  <c:v>22.796652000000002</c:v>
                </c:pt>
                <c:pt idx="87893">
                  <c:v>22.798639000000001</c:v>
                </c:pt>
                <c:pt idx="87894">
                  <c:v>22.798404000000001</c:v>
                </c:pt>
                <c:pt idx="87895">
                  <c:v>22.795165000000001</c:v>
                </c:pt>
                <c:pt idx="87896">
                  <c:v>22.794564999999999</c:v>
                </c:pt>
                <c:pt idx="87897">
                  <c:v>22.797321</c:v>
                </c:pt>
                <c:pt idx="87898">
                  <c:v>22.796208</c:v>
                </c:pt>
                <c:pt idx="87899">
                  <c:v>22.793054000000001</c:v>
                </c:pt>
                <c:pt idx="87900">
                  <c:v>22.791810999999999</c:v>
                </c:pt>
                <c:pt idx="87901">
                  <c:v>22.791654999999999</c:v>
                </c:pt>
                <c:pt idx="87902">
                  <c:v>22.790935000000001</c:v>
                </c:pt>
                <c:pt idx="87903">
                  <c:v>22.791823000000001</c:v>
                </c:pt>
                <c:pt idx="87904">
                  <c:v>22.789877000000001</c:v>
                </c:pt>
                <c:pt idx="87905">
                  <c:v>22.788035000000001</c:v>
                </c:pt>
                <c:pt idx="87906">
                  <c:v>22.788533000000001</c:v>
                </c:pt>
                <c:pt idx="87907">
                  <c:v>22.789895999999999</c:v>
                </c:pt>
                <c:pt idx="87908">
                  <c:v>22.792027000000001</c:v>
                </c:pt>
                <c:pt idx="87909">
                  <c:v>22.795023</c:v>
                </c:pt>
                <c:pt idx="87910">
                  <c:v>22.796541999999999</c:v>
                </c:pt>
                <c:pt idx="87911">
                  <c:v>22.794530999999999</c:v>
                </c:pt>
                <c:pt idx="87912">
                  <c:v>22.796026999999999</c:v>
                </c:pt>
                <c:pt idx="87913">
                  <c:v>22.799157000000001</c:v>
                </c:pt>
                <c:pt idx="87914">
                  <c:v>22.79674</c:v>
                </c:pt>
                <c:pt idx="87915">
                  <c:v>22.795611999999998</c:v>
                </c:pt>
                <c:pt idx="87916">
                  <c:v>22.799367</c:v>
                </c:pt>
                <c:pt idx="87917">
                  <c:v>22.801742999999998</c:v>
                </c:pt>
                <c:pt idx="87918">
                  <c:v>22.800469</c:v>
                </c:pt>
                <c:pt idx="87919">
                  <c:v>22.799225</c:v>
                </c:pt>
                <c:pt idx="87920">
                  <c:v>22.800836</c:v>
                </c:pt>
                <c:pt idx="87921">
                  <c:v>22.801584999999999</c:v>
                </c:pt>
                <c:pt idx="87922">
                  <c:v>22.802209000000001</c:v>
                </c:pt>
                <c:pt idx="87923">
                  <c:v>22.804269000000001</c:v>
                </c:pt>
                <c:pt idx="87924">
                  <c:v>22.803532000000001</c:v>
                </c:pt>
                <c:pt idx="87925">
                  <c:v>22.804877999999999</c:v>
                </c:pt>
                <c:pt idx="87926">
                  <c:v>22.808005999999999</c:v>
                </c:pt>
                <c:pt idx="87927">
                  <c:v>22.805409999999998</c:v>
                </c:pt>
                <c:pt idx="87928">
                  <c:v>22.800689999999999</c:v>
                </c:pt>
                <c:pt idx="87929">
                  <c:v>22.804214000000002</c:v>
                </c:pt>
                <c:pt idx="87930">
                  <c:v>22.808658000000001</c:v>
                </c:pt>
                <c:pt idx="87931">
                  <c:v>22.805430999999999</c:v>
                </c:pt>
                <c:pt idx="87932">
                  <c:v>22.802040000000002</c:v>
                </c:pt>
                <c:pt idx="87933">
                  <c:v>22.801136</c:v>
                </c:pt>
                <c:pt idx="87934">
                  <c:v>22.803339000000001</c:v>
                </c:pt>
                <c:pt idx="87935">
                  <c:v>22.809483</c:v>
                </c:pt>
                <c:pt idx="87936">
                  <c:v>22.810131999999999</c:v>
                </c:pt>
                <c:pt idx="87937">
                  <c:v>22.810939000000001</c:v>
                </c:pt>
                <c:pt idx="87938">
                  <c:v>22.817102999999999</c:v>
                </c:pt>
                <c:pt idx="87939">
                  <c:v>22.815249000000001</c:v>
                </c:pt>
                <c:pt idx="87940">
                  <c:v>22.808852000000002</c:v>
                </c:pt>
                <c:pt idx="87941">
                  <c:v>22.809729999999998</c:v>
                </c:pt>
                <c:pt idx="87942">
                  <c:v>22.814322000000001</c:v>
                </c:pt>
                <c:pt idx="87943">
                  <c:v>22.816013999999999</c:v>
                </c:pt>
                <c:pt idx="87944">
                  <c:v>22.817274000000001</c:v>
                </c:pt>
                <c:pt idx="87945">
                  <c:v>22.818358</c:v>
                </c:pt>
                <c:pt idx="87946">
                  <c:v>22.817990999999999</c:v>
                </c:pt>
                <c:pt idx="87947">
                  <c:v>22.817183</c:v>
                </c:pt>
                <c:pt idx="87948">
                  <c:v>22.815058000000001</c:v>
                </c:pt>
                <c:pt idx="87949">
                  <c:v>22.813313999999998</c:v>
                </c:pt>
                <c:pt idx="87950">
                  <c:v>22.811776999999999</c:v>
                </c:pt>
                <c:pt idx="87951">
                  <c:v>22.809943000000001</c:v>
                </c:pt>
                <c:pt idx="87952">
                  <c:v>22.811153999999998</c:v>
                </c:pt>
                <c:pt idx="87953">
                  <c:v>22.812505999999999</c:v>
                </c:pt>
                <c:pt idx="87954">
                  <c:v>22.811916</c:v>
                </c:pt>
                <c:pt idx="87955">
                  <c:v>22.811039000000001</c:v>
                </c:pt>
                <c:pt idx="87956">
                  <c:v>22.807153</c:v>
                </c:pt>
                <c:pt idx="87957">
                  <c:v>22.808292000000002</c:v>
                </c:pt>
                <c:pt idx="87958">
                  <c:v>22.811478999999999</c:v>
                </c:pt>
                <c:pt idx="87959">
                  <c:v>22.805244999999999</c:v>
                </c:pt>
                <c:pt idx="87960">
                  <c:v>22.802410999999999</c:v>
                </c:pt>
                <c:pt idx="87961">
                  <c:v>22.809072</c:v>
                </c:pt>
                <c:pt idx="87962">
                  <c:v>22.810372000000001</c:v>
                </c:pt>
                <c:pt idx="87963">
                  <c:v>22.804622999999999</c:v>
                </c:pt>
                <c:pt idx="87964">
                  <c:v>22.805008999999998</c:v>
                </c:pt>
                <c:pt idx="87965">
                  <c:v>22.810448000000001</c:v>
                </c:pt>
                <c:pt idx="87966">
                  <c:v>22.809507</c:v>
                </c:pt>
                <c:pt idx="87967">
                  <c:v>22.806625</c:v>
                </c:pt>
                <c:pt idx="87968">
                  <c:v>22.806716000000002</c:v>
                </c:pt>
                <c:pt idx="87969">
                  <c:v>22.805603000000001</c:v>
                </c:pt>
                <c:pt idx="87970">
                  <c:v>22.805802</c:v>
                </c:pt>
                <c:pt idx="87971">
                  <c:v>22.810091</c:v>
                </c:pt>
                <c:pt idx="87972">
                  <c:v>22.808717999999999</c:v>
                </c:pt>
                <c:pt idx="87973">
                  <c:v>22.804621000000001</c:v>
                </c:pt>
                <c:pt idx="87974">
                  <c:v>22.811042</c:v>
                </c:pt>
                <c:pt idx="87975">
                  <c:v>22.81317</c:v>
                </c:pt>
                <c:pt idx="87976">
                  <c:v>22.805878</c:v>
                </c:pt>
                <c:pt idx="87977">
                  <c:v>22.808451000000002</c:v>
                </c:pt>
                <c:pt idx="87978">
                  <c:v>22.813320999999998</c:v>
                </c:pt>
                <c:pt idx="87979">
                  <c:v>22.811143999999999</c:v>
                </c:pt>
                <c:pt idx="87980">
                  <c:v>22.810587999999999</c:v>
                </c:pt>
                <c:pt idx="87981">
                  <c:v>22.812158</c:v>
                </c:pt>
                <c:pt idx="87982">
                  <c:v>22.810476999999999</c:v>
                </c:pt>
                <c:pt idx="87983">
                  <c:v>22.809228999999998</c:v>
                </c:pt>
                <c:pt idx="87984">
                  <c:v>22.810624000000001</c:v>
                </c:pt>
                <c:pt idx="87985">
                  <c:v>22.811878</c:v>
                </c:pt>
                <c:pt idx="87986">
                  <c:v>22.817335</c:v>
                </c:pt>
                <c:pt idx="87987">
                  <c:v>22.820039999999999</c:v>
                </c:pt>
                <c:pt idx="87988">
                  <c:v>22.817444999999999</c:v>
                </c:pt>
                <c:pt idx="87989">
                  <c:v>22.818169999999999</c:v>
                </c:pt>
                <c:pt idx="87990">
                  <c:v>22.820518</c:v>
                </c:pt>
                <c:pt idx="87991">
                  <c:v>22.821355000000001</c:v>
                </c:pt>
                <c:pt idx="87992">
                  <c:v>22.818487999999999</c:v>
                </c:pt>
                <c:pt idx="87993">
                  <c:v>22.819693999999998</c:v>
                </c:pt>
                <c:pt idx="87994">
                  <c:v>22.824390999999999</c:v>
                </c:pt>
                <c:pt idx="87995">
                  <c:v>22.822666000000002</c:v>
                </c:pt>
                <c:pt idx="87996">
                  <c:v>22.821093000000001</c:v>
                </c:pt>
                <c:pt idx="87997">
                  <c:v>22.827020999999998</c:v>
                </c:pt>
                <c:pt idx="87998">
                  <c:v>22.824525000000001</c:v>
                </c:pt>
                <c:pt idx="87999">
                  <c:v>22.815722999999998</c:v>
                </c:pt>
                <c:pt idx="88000">
                  <c:v>22.817254999999999</c:v>
                </c:pt>
                <c:pt idx="88001">
                  <c:v>22.820163000000001</c:v>
                </c:pt>
                <c:pt idx="88002">
                  <c:v>22.818448</c:v>
                </c:pt>
                <c:pt idx="88003">
                  <c:v>22.821449000000001</c:v>
                </c:pt>
                <c:pt idx="88004">
                  <c:v>22.824666000000001</c:v>
                </c:pt>
                <c:pt idx="88005">
                  <c:v>22.824456999999999</c:v>
                </c:pt>
                <c:pt idx="88006">
                  <c:v>22.825852999999999</c:v>
                </c:pt>
                <c:pt idx="88007">
                  <c:v>22.825426</c:v>
                </c:pt>
                <c:pt idx="88008">
                  <c:v>22.824877000000001</c:v>
                </c:pt>
                <c:pt idx="88009">
                  <c:v>22.823131</c:v>
                </c:pt>
                <c:pt idx="88010">
                  <c:v>22.821162000000001</c:v>
                </c:pt>
                <c:pt idx="88011">
                  <c:v>22.823861000000001</c:v>
                </c:pt>
                <c:pt idx="88012">
                  <c:v>22.823861999999998</c:v>
                </c:pt>
                <c:pt idx="88013">
                  <c:v>22.824973</c:v>
                </c:pt>
                <c:pt idx="88014">
                  <c:v>22.826961000000001</c:v>
                </c:pt>
                <c:pt idx="88015">
                  <c:v>22.822399999999998</c:v>
                </c:pt>
                <c:pt idx="88016">
                  <c:v>22.819649999999999</c:v>
                </c:pt>
                <c:pt idx="88017">
                  <c:v>22.821777000000001</c:v>
                </c:pt>
                <c:pt idx="88018">
                  <c:v>22.823170000000001</c:v>
                </c:pt>
                <c:pt idx="88019">
                  <c:v>22.820215000000001</c:v>
                </c:pt>
                <c:pt idx="88020">
                  <c:v>22.816001</c:v>
                </c:pt>
                <c:pt idx="88021">
                  <c:v>22.818038000000001</c:v>
                </c:pt>
                <c:pt idx="88022">
                  <c:v>22.819161999999999</c:v>
                </c:pt>
                <c:pt idx="88023">
                  <c:v>22.816846999999999</c:v>
                </c:pt>
                <c:pt idx="88024">
                  <c:v>22.820277000000001</c:v>
                </c:pt>
                <c:pt idx="88025">
                  <c:v>22.820758000000001</c:v>
                </c:pt>
                <c:pt idx="88026">
                  <c:v>22.814546</c:v>
                </c:pt>
                <c:pt idx="88027">
                  <c:v>22.816189999999999</c:v>
                </c:pt>
                <c:pt idx="88028">
                  <c:v>22.818850000000001</c:v>
                </c:pt>
                <c:pt idx="88029">
                  <c:v>22.814395000000001</c:v>
                </c:pt>
                <c:pt idx="88030">
                  <c:v>22.814297</c:v>
                </c:pt>
                <c:pt idx="88031">
                  <c:v>22.815531</c:v>
                </c:pt>
                <c:pt idx="88032">
                  <c:v>22.815069999999999</c:v>
                </c:pt>
                <c:pt idx="88033">
                  <c:v>22.816641000000001</c:v>
                </c:pt>
                <c:pt idx="88034">
                  <c:v>22.815708999999998</c:v>
                </c:pt>
                <c:pt idx="88035">
                  <c:v>22.817102999999999</c:v>
                </c:pt>
                <c:pt idx="88036">
                  <c:v>22.820464000000001</c:v>
                </c:pt>
                <c:pt idx="88037">
                  <c:v>22.822057999999998</c:v>
                </c:pt>
                <c:pt idx="88038">
                  <c:v>22.825482999999998</c:v>
                </c:pt>
                <c:pt idx="88039">
                  <c:v>22.823218000000001</c:v>
                </c:pt>
                <c:pt idx="88040">
                  <c:v>22.819153</c:v>
                </c:pt>
                <c:pt idx="88041">
                  <c:v>22.826360999999999</c:v>
                </c:pt>
                <c:pt idx="88042">
                  <c:v>22.830176999999999</c:v>
                </c:pt>
                <c:pt idx="88043">
                  <c:v>22.826554000000002</c:v>
                </c:pt>
                <c:pt idx="88044">
                  <c:v>22.826141</c:v>
                </c:pt>
                <c:pt idx="88045">
                  <c:v>22.826353999999998</c:v>
                </c:pt>
                <c:pt idx="88046">
                  <c:v>22.825997000000001</c:v>
                </c:pt>
                <c:pt idx="88047">
                  <c:v>22.829691</c:v>
                </c:pt>
                <c:pt idx="88048">
                  <c:v>22.827912999999999</c:v>
                </c:pt>
                <c:pt idx="88049">
                  <c:v>22.826964</c:v>
                </c:pt>
                <c:pt idx="88050">
                  <c:v>22.834786000000001</c:v>
                </c:pt>
                <c:pt idx="88051">
                  <c:v>22.836134000000001</c:v>
                </c:pt>
                <c:pt idx="88052">
                  <c:v>22.830342000000002</c:v>
                </c:pt>
                <c:pt idx="88053">
                  <c:v>22.828236</c:v>
                </c:pt>
                <c:pt idx="88054">
                  <c:v>22.829301000000001</c:v>
                </c:pt>
                <c:pt idx="88055">
                  <c:v>22.832488999999999</c:v>
                </c:pt>
                <c:pt idx="88056">
                  <c:v>22.834519</c:v>
                </c:pt>
                <c:pt idx="88057">
                  <c:v>22.831388</c:v>
                </c:pt>
                <c:pt idx="88058">
                  <c:v>22.827256999999999</c:v>
                </c:pt>
                <c:pt idx="88059">
                  <c:v>22.828519</c:v>
                </c:pt>
                <c:pt idx="88060">
                  <c:v>22.828707999999999</c:v>
                </c:pt>
                <c:pt idx="88061">
                  <c:v>22.826846</c:v>
                </c:pt>
                <c:pt idx="88062">
                  <c:v>22.827290999999999</c:v>
                </c:pt>
                <c:pt idx="88063">
                  <c:v>22.826623000000001</c:v>
                </c:pt>
                <c:pt idx="88064">
                  <c:v>22.826946</c:v>
                </c:pt>
                <c:pt idx="88065">
                  <c:v>22.829784</c:v>
                </c:pt>
                <c:pt idx="88066">
                  <c:v>22.829654000000001</c:v>
                </c:pt>
                <c:pt idx="88067">
                  <c:v>22.825202000000001</c:v>
                </c:pt>
                <c:pt idx="88068">
                  <c:v>22.824121000000002</c:v>
                </c:pt>
                <c:pt idx="88069">
                  <c:v>22.827735000000001</c:v>
                </c:pt>
                <c:pt idx="88070">
                  <c:v>22.828917000000001</c:v>
                </c:pt>
                <c:pt idx="88071">
                  <c:v>22.828230000000001</c:v>
                </c:pt>
                <c:pt idx="88072">
                  <c:v>22.829547999999999</c:v>
                </c:pt>
                <c:pt idx="88073">
                  <c:v>22.831800999999999</c:v>
                </c:pt>
                <c:pt idx="88074">
                  <c:v>22.830022</c:v>
                </c:pt>
                <c:pt idx="88075">
                  <c:v>22.826882000000001</c:v>
                </c:pt>
                <c:pt idx="88076">
                  <c:v>22.826601</c:v>
                </c:pt>
                <c:pt idx="88077">
                  <c:v>22.830213000000001</c:v>
                </c:pt>
                <c:pt idx="88078">
                  <c:v>22.832134</c:v>
                </c:pt>
                <c:pt idx="88079">
                  <c:v>22.829194000000001</c:v>
                </c:pt>
                <c:pt idx="88080">
                  <c:v>22.827819999999999</c:v>
                </c:pt>
                <c:pt idx="88081">
                  <c:v>22.831506999999998</c:v>
                </c:pt>
                <c:pt idx="88082">
                  <c:v>22.835474999999999</c:v>
                </c:pt>
                <c:pt idx="88083">
                  <c:v>22.835657999999999</c:v>
                </c:pt>
                <c:pt idx="88084">
                  <c:v>22.834516000000001</c:v>
                </c:pt>
                <c:pt idx="88085">
                  <c:v>22.837568999999998</c:v>
                </c:pt>
                <c:pt idx="88086">
                  <c:v>22.840085999999999</c:v>
                </c:pt>
                <c:pt idx="88087">
                  <c:v>22.838443999999999</c:v>
                </c:pt>
                <c:pt idx="88088">
                  <c:v>22.83652</c:v>
                </c:pt>
                <c:pt idx="88089">
                  <c:v>22.837378000000001</c:v>
                </c:pt>
                <c:pt idx="88090">
                  <c:v>22.835329999999999</c:v>
                </c:pt>
                <c:pt idx="88091">
                  <c:v>22.835346999999999</c:v>
                </c:pt>
                <c:pt idx="88092">
                  <c:v>22.840219000000001</c:v>
                </c:pt>
                <c:pt idx="88093">
                  <c:v>22.838543000000001</c:v>
                </c:pt>
                <c:pt idx="88094">
                  <c:v>22.834257999999998</c:v>
                </c:pt>
                <c:pt idx="88095">
                  <c:v>22.834347000000001</c:v>
                </c:pt>
                <c:pt idx="88096">
                  <c:v>22.835249000000001</c:v>
                </c:pt>
                <c:pt idx="88097">
                  <c:v>22.835933000000001</c:v>
                </c:pt>
                <c:pt idx="88098">
                  <c:v>22.835774000000001</c:v>
                </c:pt>
                <c:pt idx="88099">
                  <c:v>22.833634</c:v>
                </c:pt>
                <c:pt idx="88100">
                  <c:v>22.830586</c:v>
                </c:pt>
                <c:pt idx="88101">
                  <c:v>22.831457</c:v>
                </c:pt>
                <c:pt idx="88102">
                  <c:v>22.831025</c:v>
                </c:pt>
                <c:pt idx="88103">
                  <c:v>22.828385000000001</c:v>
                </c:pt>
                <c:pt idx="88104">
                  <c:v>22.830404000000001</c:v>
                </c:pt>
                <c:pt idx="88105">
                  <c:v>22.836041000000002</c:v>
                </c:pt>
                <c:pt idx="88106">
                  <c:v>22.836774999999999</c:v>
                </c:pt>
                <c:pt idx="88107">
                  <c:v>22.834140999999999</c:v>
                </c:pt>
                <c:pt idx="88108">
                  <c:v>22.835531</c:v>
                </c:pt>
                <c:pt idx="88109">
                  <c:v>22.836953000000001</c:v>
                </c:pt>
                <c:pt idx="88110">
                  <c:v>22.836779</c:v>
                </c:pt>
                <c:pt idx="88111">
                  <c:v>22.836455000000001</c:v>
                </c:pt>
                <c:pt idx="88112">
                  <c:v>22.834696000000001</c:v>
                </c:pt>
                <c:pt idx="88113">
                  <c:v>22.836438000000001</c:v>
                </c:pt>
                <c:pt idx="88114">
                  <c:v>22.837879999999998</c:v>
                </c:pt>
                <c:pt idx="88115">
                  <c:v>22.833753999999999</c:v>
                </c:pt>
                <c:pt idx="88116">
                  <c:v>22.832166999999998</c:v>
                </c:pt>
                <c:pt idx="88117">
                  <c:v>22.836182999999998</c:v>
                </c:pt>
                <c:pt idx="88118">
                  <c:v>22.835819999999998</c:v>
                </c:pt>
                <c:pt idx="88119">
                  <c:v>22.833392</c:v>
                </c:pt>
                <c:pt idx="88120">
                  <c:v>22.835412000000002</c:v>
                </c:pt>
                <c:pt idx="88121">
                  <c:v>22.837285000000001</c:v>
                </c:pt>
                <c:pt idx="88122">
                  <c:v>22.837474</c:v>
                </c:pt>
                <c:pt idx="88123">
                  <c:v>22.838719000000001</c:v>
                </c:pt>
                <c:pt idx="88124">
                  <c:v>22.836845</c:v>
                </c:pt>
                <c:pt idx="88125">
                  <c:v>22.833703</c:v>
                </c:pt>
                <c:pt idx="88126">
                  <c:v>22.835542</c:v>
                </c:pt>
                <c:pt idx="88127">
                  <c:v>22.836148000000001</c:v>
                </c:pt>
                <c:pt idx="88128">
                  <c:v>22.832968999999999</c:v>
                </c:pt>
                <c:pt idx="88129">
                  <c:v>22.832550999999999</c:v>
                </c:pt>
                <c:pt idx="88130">
                  <c:v>22.836601000000002</c:v>
                </c:pt>
                <c:pt idx="88131">
                  <c:v>22.839849000000001</c:v>
                </c:pt>
                <c:pt idx="88132">
                  <c:v>22.838355</c:v>
                </c:pt>
                <c:pt idx="88133">
                  <c:v>22.837886999999998</c:v>
                </c:pt>
                <c:pt idx="88134">
                  <c:v>22.841528</c:v>
                </c:pt>
                <c:pt idx="88135">
                  <c:v>22.844937000000002</c:v>
                </c:pt>
                <c:pt idx="88136">
                  <c:v>22.844445</c:v>
                </c:pt>
                <c:pt idx="88137">
                  <c:v>22.845766000000001</c:v>
                </c:pt>
                <c:pt idx="88138">
                  <c:v>22.848208</c:v>
                </c:pt>
                <c:pt idx="88139">
                  <c:v>22.844943000000001</c:v>
                </c:pt>
                <c:pt idx="88140">
                  <c:v>22.842849999999999</c:v>
                </c:pt>
                <c:pt idx="88141">
                  <c:v>22.846029000000001</c:v>
                </c:pt>
                <c:pt idx="88142">
                  <c:v>22.848979</c:v>
                </c:pt>
                <c:pt idx="88143">
                  <c:v>22.847472</c:v>
                </c:pt>
                <c:pt idx="88144">
                  <c:v>22.843454999999999</c:v>
                </c:pt>
                <c:pt idx="88145">
                  <c:v>22.844066000000002</c:v>
                </c:pt>
                <c:pt idx="88146">
                  <c:v>22.847833999999999</c:v>
                </c:pt>
                <c:pt idx="88147">
                  <c:v>22.844597</c:v>
                </c:pt>
                <c:pt idx="88148">
                  <c:v>22.83963</c:v>
                </c:pt>
                <c:pt idx="88149">
                  <c:v>22.845389999999998</c:v>
                </c:pt>
                <c:pt idx="88150">
                  <c:v>22.850556999999998</c:v>
                </c:pt>
                <c:pt idx="88151">
                  <c:v>22.843816</c:v>
                </c:pt>
                <c:pt idx="88152">
                  <c:v>22.839907</c:v>
                </c:pt>
                <c:pt idx="88153">
                  <c:v>22.843969000000001</c:v>
                </c:pt>
                <c:pt idx="88154">
                  <c:v>22.845065000000002</c:v>
                </c:pt>
                <c:pt idx="88155">
                  <c:v>22.843779999999999</c:v>
                </c:pt>
                <c:pt idx="88156">
                  <c:v>22.847055000000001</c:v>
                </c:pt>
                <c:pt idx="88157">
                  <c:v>22.849758000000001</c:v>
                </c:pt>
                <c:pt idx="88158">
                  <c:v>22.848193999999999</c:v>
                </c:pt>
                <c:pt idx="88159">
                  <c:v>22.847290999999998</c:v>
                </c:pt>
                <c:pt idx="88160">
                  <c:v>22.847216</c:v>
                </c:pt>
                <c:pt idx="88161">
                  <c:v>22.848130999999999</c:v>
                </c:pt>
                <c:pt idx="88162">
                  <c:v>22.844929</c:v>
                </c:pt>
                <c:pt idx="88163">
                  <c:v>22.84</c:v>
                </c:pt>
                <c:pt idx="88164">
                  <c:v>22.839185000000001</c:v>
                </c:pt>
                <c:pt idx="88165">
                  <c:v>22.838660000000001</c:v>
                </c:pt>
                <c:pt idx="88166">
                  <c:v>22.840384</c:v>
                </c:pt>
                <c:pt idx="88167">
                  <c:v>22.844318000000001</c:v>
                </c:pt>
                <c:pt idx="88168">
                  <c:v>22.845901999999999</c:v>
                </c:pt>
                <c:pt idx="88169">
                  <c:v>22.845500000000001</c:v>
                </c:pt>
                <c:pt idx="88170">
                  <c:v>22.846655999999999</c:v>
                </c:pt>
                <c:pt idx="88171">
                  <c:v>22.847798999999998</c:v>
                </c:pt>
                <c:pt idx="88172">
                  <c:v>22.847981000000001</c:v>
                </c:pt>
                <c:pt idx="88173">
                  <c:v>22.848858</c:v>
                </c:pt>
                <c:pt idx="88174">
                  <c:v>22.851077</c:v>
                </c:pt>
                <c:pt idx="88175">
                  <c:v>22.850014000000002</c:v>
                </c:pt>
                <c:pt idx="88176">
                  <c:v>22.847127</c:v>
                </c:pt>
                <c:pt idx="88177">
                  <c:v>22.853607</c:v>
                </c:pt>
                <c:pt idx="88178">
                  <c:v>22.855653</c:v>
                </c:pt>
                <c:pt idx="88179">
                  <c:v>22.845389999999998</c:v>
                </c:pt>
                <c:pt idx="88180">
                  <c:v>22.843</c:v>
                </c:pt>
                <c:pt idx="88181">
                  <c:v>22.851628999999999</c:v>
                </c:pt>
                <c:pt idx="88182">
                  <c:v>22.85417</c:v>
                </c:pt>
                <c:pt idx="88183">
                  <c:v>22.851811000000001</c:v>
                </c:pt>
                <c:pt idx="88184">
                  <c:v>22.852712</c:v>
                </c:pt>
                <c:pt idx="88185">
                  <c:v>22.852522</c:v>
                </c:pt>
                <c:pt idx="88186">
                  <c:v>22.851752000000001</c:v>
                </c:pt>
                <c:pt idx="88187">
                  <c:v>22.851513000000001</c:v>
                </c:pt>
                <c:pt idx="88188">
                  <c:v>22.849401</c:v>
                </c:pt>
                <c:pt idx="88189">
                  <c:v>22.854329</c:v>
                </c:pt>
                <c:pt idx="88190">
                  <c:v>22.864571999999999</c:v>
                </c:pt>
                <c:pt idx="88191">
                  <c:v>22.87106</c:v>
                </c:pt>
                <c:pt idx="88192">
                  <c:v>22.864896999999999</c:v>
                </c:pt>
                <c:pt idx="88193">
                  <c:v>22.861087999999999</c:v>
                </c:pt>
                <c:pt idx="88194">
                  <c:v>22.871064000000001</c:v>
                </c:pt>
                <c:pt idx="88195">
                  <c:v>22.869181999999999</c:v>
                </c:pt>
                <c:pt idx="88196">
                  <c:v>22.860994999999999</c:v>
                </c:pt>
                <c:pt idx="88197">
                  <c:v>22.863886000000001</c:v>
                </c:pt>
                <c:pt idx="88198">
                  <c:v>22.865722999999999</c:v>
                </c:pt>
                <c:pt idx="88199">
                  <c:v>22.861740999999999</c:v>
                </c:pt>
                <c:pt idx="88200">
                  <c:v>22.861881</c:v>
                </c:pt>
                <c:pt idx="88201">
                  <c:v>22.864474999999999</c:v>
                </c:pt>
                <c:pt idx="88202">
                  <c:v>22.859323</c:v>
                </c:pt>
                <c:pt idx="88203">
                  <c:v>22.857802</c:v>
                </c:pt>
                <c:pt idx="88204">
                  <c:v>22.863168000000002</c:v>
                </c:pt>
                <c:pt idx="88205">
                  <c:v>22.862131999999999</c:v>
                </c:pt>
                <c:pt idx="88206">
                  <c:v>22.861497</c:v>
                </c:pt>
                <c:pt idx="88207">
                  <c:v>22.865172999999999</c:v>
                </c:pt>
                <c:pt idx="88208">
                  <c:v>22.863779000000001</c:v>
                </c:pt>
                <c:pt idx="88209">
                  <c:v>22.861477000000001</c:v>
                </c:pt>
                <c:pt idx="88210">
                  <c:v>22.862870000000001</c:v>
                </c:pt>
                <c:pt idx="88211">
                  <c:v>22.860513999999998</c:v>
                </c:pt>
                <c:pt idx="88212">
                  <c:v>22.860627999999998</c:v>
                </c:pt>
                <c:pt idx="88213">
                  <c:v>22.865299</c:v>
                </c:pt>
                <c:pt idx="88214">
                  <c:v>22.863056</c:v>
                </c:pt>
                <c:pt idx="88215">
                  <c:v>22.861623000000002</c:v>
                </c:pt>
                <c:pt idx="88216">
                  <c:v>22.862335999999999</c:v>
                </c:pt>
                <c:pt idx="88217">
                  <c:v>22.857882</c:v>
                </c:pt>
                <c:pt idx="88218">
                  <c:v>22.857824999999998</c:v>
                </c:pt>
                <c:pt idx="88219">
                  <c:v>22.861750000000001</c:v>
                </c:pt>
                <c:pt idx="88220">
                  <c:v>22.862207000000001</c:v>
                </c:pt>
                <c:pt idx="88221">
                  <c:v>22.865006999999999</c:v>
                </c:pt>
                <c:pt idx="88222">
                  <c:v>22.867749</c:v>
                </c:pt>
                <c:pt idx="88223">
                  <c:v>22.868316</c:v>
                </c:pt>
                <c:pt idx="88224">
                  <c:v>22.865784000000001</c:v>
                </c:pt>
                <c:pt idx="88225">
                  <c:v>22.863793999999999</c:v>
                </c:pt>
                <c:pt idx="88226">
                  <c:v>22.865442000000002</c:v>
                </c:pt>
                <c:pt idx="88227">
                  <c:v>22.865326</c:v>
                </c:pt>
                <c:pt idx="88228">
                  <c:v>22.863001000000001</c:v>
                </c:pt>
                <c:pt idx="88229">
                  <c:v>22.862221999999999</c:v>
                </c:pt>
                <c:pt idx="88230">
                  <c:v>22.863548000000002</c:v>
                </c:pt>
                <c:pt idx="88231">
                  <c:v>22.861954000000001</c:v>
                </c:pt>
                <c:pt idx="88232">
                  <c:v>22.861457999999999</c:v>
                </c:pt>
                <c:pt idx="88233">
                  <c:v>22.865197999999999</c:v>
                </c:pt>
                <c:pt idx="88234">
                  <c:v>22.863467</c:v>
                </c:pt>
                <c:pt idx="88235">
                  <c:v>22.861598000000001</c:v>
                </c:pt>
                <c:pt idx="88236">
                  <c:v>22.864155</c:v>
                </c:pt>
                <c:pt idx="88237">
                  <c:v>22.861767</c:v>
                </c:pt>
                <c:pt idx="88238">
                  <c:v>22.85962</c:v>
                </c:pt>
                <c:pt idx="88239">
                  <c:v>22.863143000000001</c:v>
                </c:pt>
                <c:pt idx="88240">
                  <c:v>22.864049999999999</c:v>
                </c:pt>
                <c:pt idx="88241">
                  <c:v>22.861609999999999</c:v>
                </c:pt>
                <c:pt idx="88242">
                  <c:v>22.859643999999999</c:v>
                </c:pt>
                <c:pt idx="88243">
                  <c:v>22.858535</c:v>
                </c:pt>
                <c:pt idx="88244">
                  <c:v>22.85876</c:v>
                </c:pt>
                <c:pt idx="88245">
                  <c:v>22.85821</c:v>
                </c:pt>
                <c:pt idx="88246">
                  <c:v>22.859850999999999</c:v>
                </c:pt>
                <c:pt idx="88247">
                  <c:v>22.862662</c:v>
                </c:pt>
                <c:pt idx="88248">
                  <c:v>22.863420999999999</c:v>
                </c:pt>
                <c:pt idx="88249">
                  <c:v>22.863837</c:v>
                </c:pt>
                <c:pt idx="88250">
                  <c:v>22.863654</c:v>
                </c:pt>
                <c:pt idx="88251">
                  <c:v>22.861281000000002</c:v>
                </c:pt>
                <c:pt idx="88252">
                  <c:v>22.860541000000001</c:v>
                </c:pt>
                <c:pt idx="88253">
                  <c:v>22.86205</c:v>
                </c:pt>
                <c:pt idx="88254">
                  <c:v>22.862386999999998</c:v>
                </c:pt>
                <c:pt idx="88255">
                  <c:v>22.862342000000002</c:v>
                </c:pt>
                <c:pt idx="88256">
                  <c:v>22.859983</c:v>
                </c:pt>
                <c:pt idx="88257">
                  <c:v>22.858457999999999</c:v>
                </c:pt>
                <c:pt idx="88258">
                  <c:v>22.860402000000001</c:v>
                </c:pt>
                <c:pt idx="88259">
                  <c:v>22.861142000000001</c:v>
                </c:pt>
                <c:pt idx="88260">
                  <c:v>22.860534999999999</c:v>
                </c:pt>
                <c:pt idx="88261">
                  <c:v>22.860347000000001</c:v>
                </c:pt>
                <c:pt idx="88262">
                  <c:v>22.859776</c:v>
                </c:pt>
                <c:pt idx="88263">
                  <c:v>22.861227</c:v>
                </c:pt>
                <c:pt idx="88264">
                  <c:v>22.864698000000001</c:v>
                </c:pt>
                <c:pt idx="88265">
                  <c:v>22.866033999999999</c:v>
                </c:pt>
                <c:pt idx="88266">
                  <c:v>22.866009999999999</c:v>
                </c:pt>
                <c:pt idx="88267">
                  <c:v>22.871604000000001</c:v>
                </c:pt>
                <c:pt idx="88268">
                  <c:v>22.873387000000001</c:v>
                </c:pt>
                <c:pt idx="88269">
                  <c:v>22.867766</c:v>
                </c:pt>
                <c:pt idx="88270">
                  <c:v>22.870213</c:v>
                </c:pt>
                <c:pt idx="88271">
                  <c:v>22.871777999999999</c:v>
                </c:pt>
                <c:pt idx="88272">
                  <c:v>22.867635</c:v>
                </c:pt>
                <c:pt idx="88273">
                  <c:v>22.866592000000001</c:v>
                </c:pt>
                <c:pt idx="88274">
                  <c:v>22.870235999999998</c:v>
                </c:pt>
                <c:pt idx="88275">
                  <c:v>22.871635999999999</c:v>
                </c:pt>
                <c:pt idx="88276">
                  <c:v>22.866371999999998</c:v>
                </c:pt>
                <c:pt idx="88277">
                  <c:v>22.864557999999999</c:v>
                </c:pt>
                <c:pt idx="88278">
                  <c:v>22.866864</c:v>
                </c:pt>
                <c:pt idx="88279">
                  <c:v>22.865843999999999</c:v>
                </c:pt>
                <c:pt idx="88280">
                  <c:v>22.865822000000001</c:v>
                </c:pt>
                <c:pt idx="88281">
                  <c:v>22.866122000000001</c:v>
                </c:pt>
                <c:pt idx="88282">
                  <c:v>22.868472000000001</c:v>
                </c:pt>
                <c:pt idx="88283">
                  <c:v>22.874713</c:v>
                </c:pt>
                <c:pt idx="88284">
                  <c:v>22.873965999999999</c:v>
                </c:pt>
                <c:pt idx="88285">
                  <c:v>22.870424</c:v>
                </c:pt>
                <c:pt idx="88286">
                  <c:v>22.871926999999999</c:v>
                </c:pt>
                <c:pt idx="88287">
                  <c:v>22.869430999999999</c:v>
                </c:pt>
                <c:pt idx="88288">
                  <c:v>22.865366999999999</c:v>
                </c:pt>
                <c:pt idx="88289">
                  <c:v>22.866519</c:v>
                </c:pt>
                <c:pt idx="88290">
                  <c:v>22.869441999999999</c:v>
                </c:pt>
                <c:pt idx="88291">
                  <c:v>22.872240999999999</c:v>
                </c:pt>
                <c:pt idx="88292">
                  <c:v>22.872806000000001</c:v>
                </c:pt>
                <c:pt idx="88293">
                  <c:v>22.870173000000001</c:v>
                </c:pt>
                <c:pt idx="88294">
                  <c:v>22.870436000000002</c:v>
                </c:pt>
                <c:pt idx="88295">
                  <c:v>22.872047999999999</c:v>
                </c:pt>
                <c:pt idx="88296">
                  <c:v>22.871193000000002</c:v>
                </c:pt>
                <c:pt idx="88297">
                  <c:v>22.871357</c:v>
                </c:pt>
                <c:pt idx="88298">
                  <c:v>22.869795</c:v>
                </c:pt>
                <c:pt idx="88299">
                  <c:v>22.868874000000002</c:v>
                </c:pt>
                <c:pt idx="88300">
                  <c:v>22.872743</c:v>
                </c:pt>
                <c:pt idx="88301">
                  <c:v>22.874120999999999</c:v>
                </c:pt>
                <c:pt idx="88302">
                  <c:v>22.873422000000001</c:v>
                </c:pt>
                <c:pt idx="88303">
                  <c:v>22.874911000000001</c:v>
                </c:pt>
                <c:pt idx="88304">
                  <c:v>22.875291000000001</c:v>
                </c:pt>
                <c:pt idx="88305">
                  <c:v>22.875174000000001</c:v>
                </c:pt>
                <c:pt idx="88306">
                  <c:v>22.876213</c:v>
                </c:pt>
                <c:pt idx="88307">
                  <c:v>22.877648000000001</c:v>
                </c:pt>
                <c:pt idx="88308">
                  <c:v>22.879155999999998</c:v>
                </c:pt>
                <c:pt idx="88309">
                  <c:v>22.881108000000001</c:v>
                </c:pt>
                <c:pt idx="88310">
                  <c:v>22.879172000000001</c:v>
                </c:pt>
                <c:pt idx="88311">
                  <c:v>22.875395000000001</c:v>
                </c:pt>
                <c:pt idx="88312">
                  <c:v>22.876183000000001</c:v>
                </c:pt>
                <c:pt idx="88313">
                  <c:v>22.875119000000002</c:v>
                </c:pt>
                <c:pt idx="88314">
                  <c:v>22.872022999999999</c:v>
                </c:pt>
                <c:pt idx="88315">
                  <c:v>22.873525999999998</c:v>
                </c:pt>
                <c:pt idx="88316">
                  <c:v>22.877976</c:v>
                </c:pt>
                <c:pt idx="88317">
                  <c:v>22.879256999999999</c:v>
                </c:pt>
                <c:pt idx="88318">
                  <c:v>22.876881000000001</c:v>
                </c:pt>
                <c:pt idx="88319">
                  <c:v>22.873313</c:v>
                </c:pt>
                <c:pt idx="88320">
                  <c:v>22.872537000000001</c:v>
                </c:pt>
                <c:pt idx="88321">
                  <c:v>22.873559</c:v>
                </c:pt>
                <c:pt idx="88322">
                  <c:v>22.870367999999999</c:v>
                </c:pt>
                <c:pt idx="88323">
                  <c:v>22.870920999999999</c:v>
                </c:pt>
                <c:pt idx="88324">
                  <c:v>22.878457000000001</c:v>
                </c:pt>
                <c:pt idx="88325">
                  <c:v>22.877783000000001</c:v>
                </c:pt>
                <c:pt idx="88326">
                  <c:v>22.873557999999999</c:v>
                </c:pt>
                <c:pt idx="88327">
                  <c:v>22.873908</c:v>
                </c:pt>
                <c:pt idx="88328">
                  <c:v>22.871169999999999</c:v>
                </c:pt>
                <c:pt idx="88329">
                  <c:v>22.870753000000001</c:v>
                </c:pt>
                <c:pt idx="88330">
                  <c:v>22.879086000000001</c:v>
                </c:pt>
                <c:pt idx="88331">
                  <c:v>22.883789</c:v>
                </c:pt>
                <c:pt idx="88332">
                  <c:v>22.880417999999999</c:v>
                </c:pt>
                <c:pt idx="88333">
                  <c:v>22.877669999999998</c:v>
                </c:pt>
                <c:pt idx="88334">
                  <c:v>22.876674000000001</c:v>
                </c:pt>
                <c:pt idx="88335">
                  <c:v>22.874689</c:v>
                </c:pt>
                <c:pt idx="88336">
                  <c:v>22.875177999999998</c:v>
                </c:pt>
                <c:pt idx="88337">
                  <c:v>22.877029</c:v>
                </c:pt>
                <c:pt idx="88338">
                  <c:v>22.874938</c:v>
                </c:pt>
                <c:pt idx="88339">
                  <c:v>22.874936999999999</c:v>
                </c:pt>
                <c:pt idx="88340">
                  <c:v>22.877454</c:v>
                </c:pt>
                <c:pt idx="88341">
                  <c:v>22.875779999999999</c:v>
                </c:pt>
                <c:pt idx="88342">
                  <c:v>22.874572000000001</c:v>
                </c:pt>
                <c:pt idx="88343">
                  <c:v>22.876176000000001</c:v>
                </c:pt>
                <c:pt idx="88344">
                  <c:v>22.877344999999998</c:v>
                </c:pt>
                <c:pt idx="88345">
                  <c:v>22.876629000000001</c:v>
                </c:pt>
                <c:pt idx="88346">
                  <c:v>22.875091000000001</c:v>
                </c:pt>
                <c:pt idx="88347">
                  <c:v>22.877019000000001</c:v>
                </c:pt>
                <c:pt idx="88348">
                  <c:v>22.878384</c:v>
                </c:pt>
                <c:pt idx="88349">
                  <c:v>22.876314000000001</c:v>
                </c:pt>
                <c:pt idx="88350">
                  <c:v>22.877209000000001</c:v>
                </c:pt>
                <c:pt idx="88351">
                  <c:v>22.883490999999999</c:v>
                </c:pt>
                <c:pt idx="88352">
                  <c:v>22.887053000000002</c:v>
                </c:pt>
                <c:pt idx="88353">
                  <c:v>22.884733000000001</c:v>
                </c:pt>
                <c:pt idx="88354">
                  <c:v>22.881257999999999</c:v>
                </c:pt>
                <c:pt idx="88355">
                  <c:v>22.879812000000001</c:v>
                </c:pt>
                <c:pt idx="88356">
                  <c:v>22.880804999999999</c:v>
                </c:pt>
                <c:pt idx="88357">
                  <c:v>22.880814999999998</c:v>
                </c:pt>
                <c:pt idx="88358">
                  <c:v>22.879000999999999</c:v>
                </c:pt>
                <c:pt idx="88359">
                  <c:v>22.875557000000001</c:v>
                </c:pt>
                <c:pt idx="88360">
                  <c:v>22.87276</c:v>
                </c:pt>
                <c:pt idx="88361">
                  <c:v>22.874997</c:v>
                </c:pt>
                <c:pt idx="88362">
                  <c:v>22.878572999999999</c:v>
                </c:pt>
                <c:pt idx="88363">
                  <c:v>22.882083000000002</c:v>
                </c:pt>
                <c:pt idx="88364">
                  <c:v>22.885394999999999</c:v>
                </c:pt>
                <c:pt idx="88365">
                  <c:v>22.883368000000001</c:v>
                </c:pt>
                <c:pt idx="88366">
                  <c:v>22.882435000000001</c:v>
                </c:pt>
                <c:pt idx="88367">
                  <c:v>22.886744</c:v>
                </c:pt>
                <c:pt idx="88368">
                  <c:v>22.887228</c:v>
                </c:pt>
                <c:pt idx="88369">
                  <c:v>22.886635999999999</c:v>
                </c:pt>
                <c:pt idx="88370">
                  <c:v>22.886434000000001</c:v>
                </c:pt>
                <c:pt idx="88371">
                  <c:v>22.885973</c:v>
                </c:pt>
                <c:pt idx="88372">
                  <c:v>22.889887000000002</c:v>
                </c:pt>
                <c:pt idx="88373">
                  <c:v>22.892717000000001</c:v>
                </c:pt>
                <c:pt idx="88374">
                  <c:v>22.892168999999999</c:v>
                </c:pt>
                <c:pt idx="88375">
                  <c:v>22.890719000000001</c:v>
                </c:pt>
                <c:pt idx="88376">
                  <c:v>22.889682000000001</c:v>
                </c:pt>
                <c:pt idx="88377">
                  <c:v>22.889254000000001</c:v>
                </c:pt>
                <c:pt idx="88378">
                  <c:v>22.887978</c:v>
                </c:pt>
                <c:pt idx="88379">
                  <c:v>22.886094</c:v>
                </c:pt>
                <c:pt idx="88380">
                  <c:v>22.885828</c:v>
                </c:pt>
                <c:pt idx="88381">
                  <c:v>22.888007999999999</c:v>
                </c:pt>
                <c:pt idx="88382">
                  <c:v>22.892274</c:v>
                </c:pt>
                <c:pt idx="88383">
                  <c:v>22.891190000000002</c:v>
                </c:pt>
                <c:pt idx="88384">
                  <c:v>22.885375</c:v>
                </c:pt>
                <c:pt idx="88385">
                  <c:v>22.885361</c:v>
                </c:pt>
                <c:pt idx="88386">
                  <c:v>22.887138</c:v>
                </c:pt>
                <c:pt idx="88387">
                  <c:v>22.882611000000001</c:v>
                </c:pt>
                <c:pt idx="88388">
                  <c:v>22.881848999999999</c:v>
                </c:pt>
                <c:pt idx="88389">
                  <c:v>22.886327999999999</c:v>
                </c:pt>
                <c:pt idx="88390">
                  <c:v>22.885605999999999</c:v>
                </c:pt>
                <c:pt idx="88391">
                  <c:v>22.883175000000001</c:v>
                </c:pt>
                <c:pt idx="88392">
                  <c:v>22.882731</c:v>
                </c:pt>
                <c:pt idx="88393">
                  <c:v>22.880825000000002</c:v>
                </c:pt>
                <c:pt idx="88394">
                  <c:v>22.881612000000001</c:v>
                </c:pt>
                <c:pt idx="88395">
                  <c:v>22.886247000000001</c:v>
                </c:pt>
                <c:pt idx="88396">
                  <c:v>22.886225</c:v>
                </c:pt>
                <c:pt idx="88397">
                  <c:v>22.881795</c:v>
                </c:pt>
                <c:pt idx="88398">
                  <c:v>22.883474</c:v>
                </c:pt>
                <c:pt idx="88399">
                  <c:v>22.887253000000001</c:v>
                </c:pt>
                <c:pt idx="88400">
                  <c:v>22.885838</c:v>
                </c:pt>
                <c:pt idx="88401">
                  <c:v>22.886248999999999</c:v>
                </c:pt>
                <c:pt idx="88402">
                  <c:v>22.887333000000002</c:v>
                </c:pt>
                <c:pt idx="88403">
                  <c:v>22.885487000000001</c:v>
                </c:pt>
                <c:pt idx="88404">
                  <c:v>22.889703000000001</c:v>
                </c:pt>
                <c:pt idx="88405">
                  <c:v>22.891504000000001</c:v>
                </c:pt>
                <c:pt idx="88406">
                  <c:v>22.887882000000001</c:v>
                </c:pt>
                <c:pt idx="88407">
                  <c:v>22.891680000000001</c:v>
                </c:pt>
                <c:pt idx="88408">
                  <c:v>22.896418000000001</c:v>
                </c:pt>
                <c:pt idx="88409">
                  <c:v>22.893218000000001</c:v>
                </c:pt>
                <c:pt idx="88410">
                  <c:v>22.890523999999999</c:v>
                </c:pt>
                <c:pt idx="88411">
                  <c:v>22.896353999999999</c:v>
                </c:pt>
                <c:pt idx="88412">
                  <c:v>22.898695</c:v>
                </c:pt>
                <c:pt idx="88413">
                  <c:v>22.894760000000002</c:v>
                </c:pt>
                <c:pt idx="88414">
                  <c:v>22.898686000000001</c:v>
                </c:pt>
                <c:pt idx="88415">
                  <c:v>22.904169</c:v>
                </c:pt>
                <c:pt idx="88416">
                  <c:v>22.897331999999999</c:v>
                </c:pt>
                <c:pt idx="88417">
                  <c:v>22.888256999999999</c:v>
                </c:pt>
                <c:pt idx="88418">
                  <c:v>22.890806999999999</c:v>
                </c:pt>
                <c:pt idx="88419">
                  <c:v>22.893808</c:v>
                </c:pt>
                <c:pt idx="88420">
                  <c:v>22.895098000000001</c:v>
                </c:pt>
                <c:pt idx="88421">
                  <c:v>22.893767</c:v>
                </c:pt>
                <c:pt idx="88422">
                  <c:v>22.889741999999998</c:v>
                </c:pt>
                <c:pt idx="88423">
                  <c:v>22.892516000000001</c:v>
                </c:pt>
                <c:pt idx="88424">
                  <c:v>22.89621</c:v>
                </c:pt>
                <c:pt idx="88425">
                  <c:v>22.894772</c:v>
                </c:pt>
                <c:pt idx="88426">
                  <c:v>22.892962000000001</c:v>
                </c:pt>
                <c:pt idx="88427">
                  <c:v>22.892921000000001</c:v>
                </c:pt>
                <c:pt idx="88428">
                  <c:v>22.894444</c:v>
                </c:pt>
                <c:pt idx="88429">
                  <c:v>22.897327000000001</c:v>
                </c:pt>
                <c:pt idx="88430">
                  <c:v>22.899524</c:v>
                </c:pt>
                <c:pt idx="88431">
                  <c:v>22.899321</c:v>
                </c:pt>
                <c:pt idx="88432">
                  <c:v>22.897762</c:v>
                </c:pt>
                <c:pt idx="88433">
                  <c:v>22.899743999999998</c:v>
                </c:pt>
                <c:pt idx="88434">
                  <c:v>22.90108</c:v>
                </c:pt>
                <c:pt idx="88435">
                  <c:v>22.900590000000001</c:v>
                </c:pt>
                <c:pt idx="88436">
                  <c:v>22.901323000000001</c:v>
                </c:pt>
                <c:pt idx="88437">
                  <c:v>22.901695</c:v>
                </c:pt>
                <c:pt idx="88438">
                  <c:v>22.906393000000001</c:v>
                </c:pt>
                <c:pt idx="88439">
                  <c:v>22.905156000000002</c:v>
                </c:pt>
                <c:pt idx="88440">
                  <c:v>22.901264000000001</c:v>
                </c:pt>
                <c:pt idx="88441">
                  <c:v>22.908190000000001</c:v>
                </c:pt>
                <c:pt idx="88442">
                  <c:v>22.909807000000001</c:v>
                </c:pt>
                <c:pt idx="88443">
                  <c:v>22.904798</c:v>
                </c:pt>
                <c:pt idx="88444">
                  <c:v>22.907056000000001</c:v>
                </c:pt>
                <c:pt idx="88445">
                  <c:v>22.906941</c:v>
                </c:pt>
                <c:pt idx="88446">
                  <c:v>22.902712999999999</c:v>
                </c:pt>
                <c:pt idx="88447">
                  <c:v>22.902811</c:v>
                </c:pt>
                <c:pt idx="88448">
                  <c:v>22.901057000000002</c:v>
                </c:pt>
                <c:pt idx="88449">
                  <c:v>22.901598</c:v>
                </c:pt>
                <c:pt idx="88450">
                  <c:v>22.902702000000001</c:v>
                </c:pt>
                <c:pt idx="88451">
                  <c:v>22.895572000000001</c:v>
                </c:pt>
                <c:pt idx="88452">
                  <c:v>22.894960999999999</c:v>
                </c:pt>
                <c:pt idx="88453">
                  <c:v>22.900479000000001</c:v>
                </c:pt>
                <c:pt idx="88454">
                  <c:v>22.896598999999998</c:v>
                </c:pt>
                <c:pt idx="88455">
                  <c:v>22.893042999999999</c:v>
                </c:pt>
                <c:pt idx="88456">
                  <c:v>22.897092000000001</c:v>
                </c:pt>
                <c:pt idx="88457">
                  <c:v>22.896276</c:v>
                </c:pt>
                <c:pt idx="88458">
                  <c:v>22.893709000000001</c:v>
                </c:pt>
                <c:pt idx="88459">
                  <c:v>22.893868999999999</c:v>
                </c:pt>
                <c:pt idx="88460">
                  <c:v>22.891124999999999</c:v>
                </c:pt>
                <c:pt idx="88461">
                  <c:v>22.892223000000001</c:v>
                </c:pt>
                <c:pt idx="88462">
                  <c:v>22.895712</c:v>
                </c:pt>
                <c:pt idx="88463">
                  <c:v>22.891976</c:v>
                </c:pt>
                <c:pt idx="88464">
                  <c:v>22.893170999999999</c:v>
                </c:pt>
                <c:pt idx="88465">
                  <c:v>22.901789999999998</c:v>
                </c:pt>
                <c:pt idx="88466">
                  <c:v>22.902159999999999</c:v>
                </c:pt>
                <c:pt idx="88467">
                  <c:v>22.898087</c:v>
                </c:pt>
                <c:pt idx="88468">
                  <c:v>22.901744999999998</c:v>
                </c:pt>
                <c:pt idx="88469">
                  <c:v>22.906555000000001</c:v>
                </c:pt>
                <c:pt idx="88470">
                  <c:v>22.903738000000001</c:v>
                </c:pt>
                <c:pt idx="88471">
                  <c:v>22.900227999999998</c:v>
                </c:pt>
                <c:pt idx="88472">
                  <c:v>22.901997000000001</c:v>
                </c:pt>
                <c:pt idx="88473">
                  <c:v>22.901368999999999</c:v>
                </c:pt>
                <c:pt idx="88474">
                  <c:v>22.901313999999999</c:v>
                </c:pt>
                <c:pt idx="88475">
                  <c:v>22.907142</c:v>
                </c:pt>
                <c:pt idx="88476">
                  <c:v>22.909338999999999</c:v>
                </c:pt>
                <c:pt idx="88477">
                  <c:v>22.906480999999999</c:v>
                </c:pt>
                <c:pt idx="88478">
                  <c:v>22.904907000000001</c:v>
                </c:pt>
                <c:pt idx="88479">
                  <c:v>22.902422000000001</c:v>
                </c:pt>
                <c:pt idx="88480">
                  <c:v>22.902293</c:v>
                </c:pt>
                <c:pt idx="88481">
                  <c:v>22.907437000000002</c:v>
                </c:pt>
                <c:pt idx="88482">
                  <c:v>22.909784999999999</c:v>
                </c:pt>
                <c:pt idx="88483">
                  <c:v>22.906521000000001</c:v>
                </c:pt>
                <c:pt idx="88484">
                  <c:v>22.907541999999999</c:v>
                </c:pt>
                <c:pt idx="88485">
                  <c:v>22.909953000000002</c:v>
                </c:pt>
                <c:pt idx="88486">
                  <c:v>22.905812999999998</c:v>
                </c:pt>
                <c:pt idx="88487">
                  <c:v>22.901325</c:v>
                </c:pt>
                <c:pt idx="88488">
                  <c:v>22.904367000000001</c:v>
                </c:pt>
                <c:pt idx="88489">
                  <c:v>22.911033</c:v>
                </c:pt>
                <c:pt idx="88490">
                  <c:v>22.915555999999999</c:v>
                </c:pt>
                <c:pt idx="88491">
                  <c:v>22.915652000000001</c:v>
                </c:pt>
                <c:pt idx="88492">
                  <c:v>22.912958</c:v>
                </c:pt>
                <c:pt idx="88493">
                  <c:v>22.913743</c:v>
                </c:pt>
                <c:pt idx="88494">
                  <c:v>22.911666</c:v>
                </c:pt>
                <c:pt idx="88495">
                  <c:v>22.908442000000001</c:v>
                </c:pt>
                <c:pt idx="88496">
                  <c:v>22.913879999999999</c:v>
                </c:pt>
                <c:pt idx="88497">
                  <c:v>22.915264000000001</c:v>
                </c:pt>
                <c:pt idx="88498">
                  <c:v>22.911466000000001</c:v>
                </c:pt>
                <c:pt idx="88499">
                  <c:v>22.906952</c:v>
                </c:pt>
                <c:pt idx="88500">
                  <c:v>22.901900999999999</c:v>
                </c:pt>
                <c:pt idx="88501">
                  <c:v>22.90232</c:v>
                </c:pt>
                <c:pt idx="88502">
                  <c:v>22.902242999999999</c:v>
                </c:pt>
                <c:pt idx="88503">
                  <c:v>22.898363</c:v>
                </c:pt>
                <c:pt idx="88504">
                  <c:v>22.899857999999998</c:v>
                </c:pt>
                <c:pt idx="88505">
                  <c:v>22.903309</c:v>
                </c:pt>
                <c:pt idx="88506">
                  <c:v>22.904783999999999</c:v>
                </c:pt>
                <c:pt idx="88507">
                  <c:v>22.906213000000001</c:v>
                </c:pt>
                <c:pt idx="88508">
                  <c:v>22.905555</c:v>
                </c:pt>
                <c:pt idx="88509">
                  <c:v>22.902991</c:v>
                </c:pt>
                <c:pt idx="88510">
                  <c:v>22.905601999999998</c:v>
                </c:pt>
                <c:pt idx="88511">
                  <c:v>22.910430999999999</c:v>
                </c:pt>
                <c:pt idx="88512">
                  <c:v>22.906471</c:v>
                </c:pt>
                <c:pt idx="88513">
                  <c:v>22.903438000000001</c:v>
                </c:pt>
                <c:pt idx="88514">
                  <c:v>22.912949999999999</c:v>
                </c:pt>
                <c:pt idx="88515">
                  <c:v>22.919125000000001</c:v>
                </c:pt>
                <c:pt idx="88516">
                  <c:v>22.916101000000001</c:v>
                </c:pt>
                <c:pt idx="88517">
                  <c:v>22.917617</c:v>
                </c:pt>
                <c:pt idx="88518">
                  <c:v>22.925008999999999</c:v>
                </c:pt>
                <c:pt idx="88519">
                  <c:v>22.923445000000001</c:v>
                </c:pt>
                <c:pt idx="88520">
                  <c:v>22.917725000000001</c:v>
                </c:pt>
                <c:pt idx="88521">
                  <c:v>22.921541000000001</c:v>
                </c:pt>
                <c:pt idx="88522">
                  <c:v>22.920846000000001</c:v>
                </c:pt>
                <c:pt idx="88523">
                  <c:v>22.915331999999999</c:v>
                </c:pt>
                <c:pt idx="88524">
                  <c:v>22.917064</c:v>
                </c:pt>
                <c:pt idx="88525">
                  <c:v>22.917034000000001</c:v>
                </c:pt>
                <c:pt idx="88526">
                  <c:v>22.910373</c:v>
                </c:pt>
                <c:pt idx="88527">
                  <c:v>22.904993000000001</c:v>
                </c:pt>
                <c:pt idx="88528">
                  <c:v>22.910454999999999</c:v>
                </c:pt>
                <c:pt idx="88529">
                  <c:v>22.915296000000001</c:v>
                </c:pt>
                <c:pt idx="88530">
                  <c:v>22.911121000000001</c:v>
                </c:pt>
                <c:pt idx="88531">
                  <c:v>22.909125</c:v>
                </c:pt>
                <c:pt idx="88532">
                  <c:v>22.912333</c:v>
                </c:pt>
                <c:pt idx="88533">
                  <c:v>22.911942</c:v>
                </c:pt>
                <c:pt idx="88534">
                  <c:v>22.909345999999999</c:v>
                </c:pt>
                <c:pt idx="88535">
                  <c:v>22.908474999999999</c:v>
                </c:pt>
                <c:pt idx="88536">
                  <c:v>22.910201000000001</c:v>
                </c:pt>
                <c:pt idx="88537">
                  <c:v>22.912686000000001</c:v>
                </c:pt>
                <c:pt idx="88538">
                  <c:v>22.913944999999998</c:v>
                </c:pt>
                <c:pt idx="88539">
                  <c:v>22.912409</c:v>
                </c:pt>
                <c:pt idx="88540">
                  <c:v>22.912693000000001</c:v>
                </c:pt>
                <c:pt idx="88541">
                  <c:v>22.913622</c:v>
                </c:pt>
                <c:pt idx="88542">
                  <c:v>22.914200999999998</c:v>
                </c:pt>
                <c:pt idx="88543">
                  <c:v>22.914877000000001</c:v>
                </c:pt>
                <c:pt idx="88544">
                  <c:v>22.910757</c:v>
                </c:pt>
                <c:pt idx="88545">
                  <c:v>22.910330999999999</c:v>
                </c:pt>
                <c:pt idx="88546">
                  <c:v>22.913941999999999</c:v>
                </c:pt>
                <c:pt idx="88547">
                  <c:v>22.912547</c:v>
                </c:pt>
                <c:pt idx="88548">
                  <c:v>22.914009</c:v>
                </c:pt>
                <c:pt idx="88549">
                  <c:v>22.916933</c:v>
                </c:pt>
                <c:pt idx="88550">
                  <c:v>22.913702000000001</c:v>
                </c:pt>
                <c:pt idx="88551">
                  <c:v>22.912265000000001</c:v>
                </c:pt>
                <c:pt idx="88552">
                  <c:v>22.915610999999998</c:v>
                </c:pt>
                <c:pt idx="88553">
                  <c:v>22.914173000000002</c:v>
                </c:pt>
                <c:pt idx="88554">
                  <c:v>22.912136</c:v>
                </c:pt>
                <c:pt idx="88555">
                  <c:v>22.912407000000002</c:v>
                </c:pt>
                <c:pt idx="88556">
                  <c:v>22.910117</c:v>
                </c:pt>
                <c:pt idx="88557">
                  <c:v>22.910540000000001</c:v>
                </c:pt>
                <c:pt idx="88558">
                  <c:v>22.914263999999999</c:v>
                </c:pt>
                <c:pt idx="88559">
                  <c:v>22.916720999999999</c:v>
                </c:pt>
                <c:pt idx="88560">
                  <c:v>22.912890999999998</c:v>
                </c:pt>
                <c:pt idx="88561">
                  <c:v>22.909994000000001</c:v>
                </c:pt>
                <c:pt idx="88562">
                  <c:v>22.916772999999999</c:v>
                </c:pt>
                <c:pt idx="88563">
                  <c:v>22.91743</c:v>
                </c:pt>
                <c:pt idx="88564">
                  <c:v>22.916363</c:v>
                </c:pt>
                <c:pt idx="88565">
                  <c:v>22.924804999999999</c:v>
                </c:pt>
                <c:pt idx="88566">
                  <c:v>22.926174</c:v>
                </c:pt>
                <c:pt idx="88567">
                  <c:v>22.918019000000001</c:v>
                </c:pt>
                <c:pt idx="88568">
                  <c:v>22.921797999999999</c:v>
                </c:pt>
                <c:pt idx="88569">
                  <c:v>22.930555999999999</c:v>
                </c:pt>
                <c:pt idx="88570">
                  <c:v>22.926804000000001</c:v>
                </c:pt>
                <c:pt idx="88571">
                  <c:v>22.924858</c:v>
                </c:pt>
                <c:pt idx="88572">
                  <c:v>22.931001999999999</c:v>
                </c:pt>
                <c:pt idx="88573">
                  <c:v>22.929269000000001</c:v>
                </c:pt>
                <c:pt idx="88574">
                  <c:v>22.925322999999999</c:v>
                </c:pt>
                <c:pt idx="88575">
                  <c:v>22.927295999999998</c:v>
                </c:pt>
                <c:pt idx="88576">
                  <c:v>22.929736999999999</c:v>
                </c:pt>
                <c:pt idx="88577">
                  <c:v>22.929410000000001</c:v>
                </c:pt>
                <c:pt idx="88578">
                  <c:v>22.93139</c:v>
                </c:pt>
                <c:pt idx="88579">
                  <c:v>22.934913999999999</c:v>
                </c:pt>
                <c:pt idx="88580">
                  <c:v>22.92972</c:v>
                </c:pt>
                <c:pt idx="88581">
                  <c:v>22.925919</c:v>
                </c:pt>
                <c:pt idx="88582">
                  <c:v>22.930219999999998</c:v>
                </c:pt>
                <c:pt idx="88583">
                  <c:v>22.930038</c:v>
                </c:pt>
                <c:pt idx="88584">
                  <c:v>22.928287999999998</c:v>
                </c:pt>
                <c:pt idx="88585">
                  <c:v>22.92914</c:v>
                </c:pt>
                <c:pt idx="88586">
                  <c:v>22.927914000000001</c:v>
                </c:pt>
                <c:pt idx="88587">
                  <c:v>22.925740000000001</c:v>
                </c:pt>
                <c:pt idx="88588">
                  <c:v>22.926863999999998</c:v>
                </c:pt>
                <c:pt idx="88589">
                  <c:v>22.927735999999999</c:v>
                </c:pt>
                <c:pt idx="88590">
                  <c:v>22.926618000000001</c:v>
                </c:pt>
                <c:pt idx="88591">
                  <c:v>22.927548000000002</c:v>
                </c:pt>
                <c:pt idx="88592">
                  <c:v>22.926987</c:v>
                </c:pt>
                <c:pt idx="88593">
                  <c:v>22.925350000000002</c:v>
                </c:pt>
                <c:pt idx="88594">
                  <c:v>22.926677000000002</c:v>
                </c:pt>
                <c:pt idx="88595">
                  <c:v>22.926082999999998</c:v>
                </c:pt>
                <c:pt idx="88596">
                  <c:v>22.925611</c:v>
                </c:pt>
                <c:pt idx="88597">
                  <c:v>22.929369999999999</c:v>
                </c:pt>
                <c:pt idx="88598">
                  <c:v>22.929718999999999</c:v>
                </c:pt>
                <c:pt idx="88599">
                  <c:v>22.930156</c:v>
                </c:pt>
                <c:pt idx="88600">
                  <c:v>22.932575</c:v>
                </c:pt>
                <c:pt idx="88601">
                  <c:v>22.932549999999999</c:v>
                </c:pt>
                <c:pt idx="88602">
                  <c:v>22.933229000000001</c:v>
                </c:pt>
                <c:pt idx="88603">
                  <c:v>22.93289</c:v>
                </c:pt>
                <c:pt idx="88604">
                  <c:v>22.930410999999999</c:v>
                </c:pt>
                <c:pt idx="88605">
                  <c:v>22.928820000000002</c:v>
                </c:pt>
                <c:pt idx="88606">
                  <c:v>22.926694999999999</c:v>
                </c:pt>
                <c:pt idx="88607">
                  <c:v>22.924841000000001</c:v>
                </c:pt>
                <c:pt idx="88608">
                  <c:v>22.926917</c:v>
                </c:pt>
                <c:pt idx="88609">
                  <c:v>22.930219000000001</c:v>
                </c:pt>
                <c:pt idx="88610">
                  <c:v>22.927896</c:v>
                </c:pt>
                <c:pt idx="88611">
                  <c:v>22.925249999999998</c:v>
                </c:pt>
                <c:pt idx="88612">
                  <c:v>22.929172999999999</c:v>
                </c:pt>
                <c:pt idx="88613">
                  <c:v>22.927598</c:v>
                </c:pt>
                <c:pt idx="88614">
                  <c:v>22.925055</c:v>
                </c:pt>
                <c:pt idx="88615">
                  <c:v>22.930496000000002</c:v>
                </c:pt>
                <c:pt idx="88616">
                  <c:v>22.933168999999999</c:v>
                </c:pt>
                <c:pt idx="88617">
                  <c:v>22.930078000000002</c:v>
                </c:pt>
                <c:pt idx="88618">
                  <c:v>22.929998000000001</c:v>
                </c:pt>
                <c:pt idx="88619">
                  <c:v>22.932307000000002</c:v>
                </c:pt>
                <c:pt idx="88620">
                  <c:v>22.931235999999998</c:v>
                </c:pt>
                <c:pt idx="88621">
                  <c:v>22.930024</c:v>
                </c:pt>
                <c:pt idx="88622">
                  <c:v>22.933724000000002</c:v>
                </c:pt>
                <c:pt idx="88623">
                  <c:v>22.936947</c:v>
                </c:pt>
                <c:pt idx="88624">
                  <c:v>22.936409999999999</c:v>
                </c:pt>
                <c:pt idx="88625">
                  <c:v>22.932494999999999</c:v>
                </c:pt>
                <c:pt idx="88626">
                  <c:v>22.930864</c:v>
                </c:pt>
                <c:pt idx="88627">
                  <c:v>22.932176999999999</c:v>
                </c:pt>
                <c:pt idx="88628">
                  <c:v>22.933261000000002</c:v>
                </c:pt>
                <c:pt idx="88629">
                  <c:v>22.934042000000002</c:v>
                </c:pt>
                <c:pt idx="88630">
                  <c:v>22.934784000000001</c:v>
                </c:pt>
                <c:pt idx="88631">
                  <c:v>22.937602999999999</c:v>
                </c:pt>
                <c:pt idx="88632">
                  <c:v>22.938141000000002</c:v>
                </c:pt>
                <c:pt idx="88633">
                  <c:v>22.935669999999998</c:v>
                </c:pt>
                <c:pt idx="88634">
                  <c:v>22.938417000000001</c:v>
                </c:pt>
                <c:pt idx="88635">
                  <c:v>22.939712</c:v>
                </c:pt>
                <c:pt idx="88636">
                  <c:v>22.938122</c:v>
                </c:pt>
                <c:pt idx="88637">
                  <c:v>22.939381000000001</c:v>
                </c:pt>
                <c:pt idx="88638">
                  <c:v>22.939708</c:v>
                </c:pt>
                <c:pt idx="88639">
                  <c:v>22.938590000000001</c:v>
                </c:pt>
                <c:pt idx="88640">
                  <c:v>22.937324</c:v>
                </c:pt>
                <c:pt idx="88641">
                  <c:v>22.932057</c:v>
                </c:pt>
                <c:pt idx="88642">
                  <c:v>22.931643000000001</c:v>
                </c:pt>
                <c:pt idx="88643">
                  <c:v>22.939281000000001</c:v>
                </c:pt>
                <c:pt idx="88644">
                  <c:v>22.940815000000001</c:v>
                </c:pt>
                <c:pt idx="88645">
                  <c:v>22.937501999999999</c:v>
                </c:pt>
                <c:pt idx="88646">
                  <c:v>22.93994</c:v>
                </c:pt>
                <c:pt idx="88647">
                  <c:v>22.940829000000001</c:v>
                </c:pt>
                <c:pt idx="88648">
                  <c:v>22.935752999999998</c:v>
                </c:pt>
                <c:pt idx="88649">
                  <c:v>22.933765999999999</c:v>
                </c:pt>
                <c:pt idx="88650">
                  <c:v>22.935355000000001</c:v>
                </c:pt>
                <c:pt idx="88651">
                  <c:v>22.936578999999998</c:v>
                </c:pt>
                <c:pt idx="88652">
                  <c:v>22.936077000000001</c:v>
                </c:pt>
                <c:pt idx="88653">
                  <c:v>22.935209</c:v>
                </c:pt>
                <c:pt idx="88654">
                  <c:v>22.937353000000002</c:v>
                </c:pt>
                <c:pt idx="88655">
                  <c:v>22.941257</c:v>
                </c:pt>
                <c:pt idx="88656">
                  <c:v>22.943210000000001</c:v>
                </c:pt>
                <c:pt idx="88657">
                  <c:v>22.943131999999999</c:v>
                </c:pt>
                <c:pt idx="88658">
                  <c:v>22.943570999999999</c:v>
                </c:pt>
                <c:pt idx="88659">
                  <c:v>22.942751000000001</c:v>
                </c:pt>
                <c:pt idx="88660">
                  <c:v>22.940636999999999</c:v>
                </c:pt>
                <c:pt idx="88661">
                  <c:v>22.941123999999999</c:v>
                </c:pt>
                <c:pt idx="88662">
                  <c:v>22.940290000000001</c:v>
                </c:pt>
                <c:pt idx="88663">
                  <c:v>22.937363999999999</c:v>
                </c:pt>
                <c:pt idx="88664">
                  <c:v>22.940721</c:v>
                </c:pt>
                <c:pt idx="88665">
                  <c:v>22.943883</c:v>
                </c:pt>
                <c:pt idx="88666">
                  <c:v>22.940608999999998</c:v>
                </c:pt>
                <c:pt idx="88667">
                  <c:v>22.938690999999999</c:v>
                </c:pt>
                <c:pt idx="88668">
                  <c:v>22.939585999999998</c:v>
                </c:pt>
                <c:pt idx="88669">
                  <c:v>22.941393999999999</c:v>
                </c:pt>
                <c:pt idx="88670">
                  <c:v>22.943055000000001</c:v>
                </c:pt>
                <c:pt idx="88671">
                  <c:v>22.943028999999999</c:v>
                </c:pt>
                <c:pt idx="88672">
                  <c:v>22.943097000000002</c:v>
                </c:pt>
                <c:pt idx="88673">
                  <c:v>22.942143999999999</c:v>
                </c:pt>
                <c:pt idx="88674">
                  <c:v>22.940954999999999</c:v>
                </c:pt>
                <c:pt idx="88675">
                  <c:v>22.942039999999999</c:v>
                </c:pt>
                <c:pt idx="88676">
                  <c:v>22.94341</c:v>
                </c:pt>
                <c:pt idx="88677">
                  <c:v>22.939838999999999</c:v>
                </c:pt>
                <c:pt idx="88678">
                  <c:v>22.940664000000002</c:v>
                </c:pt>
                <c:pt idx="88679">
                  <c:v>22.948689000000002</c:v>
                </c:pt>
                <c:pt idx="88680">
                  <c:v>22.949532000000001</c:v>
                </c:pt>
                <c:pt idx="88681">
                  <c:v>22.944671</c:v>
                </c:pt>
                <c:pt idx="88682">
                  <c:v>22.947915999999999</c:v>
                </c:pt>
                <c:pt idx="88683">
                  <c:v>22.954065</c:v>
                </c:pt>
                <c:pt idx="88684">
                  <c:v>22.958606</c:v>
                </c:pt>
                <c:pt idx="88685">
                  <c:v>22.957211999999998</c:v>
                </c:pt>
                <c:pt idx="88686">
                  <c:v>22.949435000000001</c:v>
                </c:pt>
                <c:pt idx="88687">
                  <c:v>22.948014000000001</c:v>
                </c:pt>
                <c:pt idx="88688">
                  <c:v>22.952683</c:v>
                </c:pt>
                <c:pt idx="88689">
                  <c:v>22.954370999999998</c:v>
                </c:pt>
                <c:pt idx="88690">
                  <c:v>22.949622000000002</c:v>
                </c:pt>
                <c:pt idx="88691">
                  <c:v>22.945872000000001</c:v>
                </c:pt>
                <c:pt idx="88692">
                  <c:v>22.949736999999999</c:v>
                </c:pt>
                <c:pt idx="88693">
                  <c:v>22.949141000000001</c:v>
                </c:pt>
                <c:pt idx="88694">
                  <c:v>22.947391</c:v>
                </c:pt>
                <c:pt idx="88695">
                  <c:v>22.950748000000001</c:v>
                </c:pt>
                <c:pt idx="88696">
                  <c:v>22.949525000000001</c:v>
                </c:pt>
                <c:pt idx="88697">
                  <c:v>22.946248000000001</c:v>
                </c:pt>
                <c:pt idx="88698">
                  <c:v>22.948464000000001</c:v>
                </c:pt>
                <c:pt idx="88699">
                  <c:v>22.947748000000001</c:v>
                </c:pt>
                <c:pt idx="88700">
                  <c:v>22.943777999999998</c:v>
                </c:pt>
                <c:pt idx="88701">
                  <c:v>22.942464000000001</c:v>
                </c:pt>
                <c:pt idx="88702">
                  <c:v>22.943999999999999</c:v>
                </c:pt>
                <c:pt idx="88703">
                  <c:v>22.948217</c:v>
                </c:pt>
                <c:pt idx="88704">
                  <c:v>22.948585000000001</c:v>
                </c:pt>
                <c:pt idx="88705">
                  <c:v>22.945972999999999</c:v>
                </c:pt>
                <c:pt idx="88706">
                  <c:v>22.949262000000001</c:v>
                </c:pt>
                <c:pt idx="88707">
                  <c:v>22.950603999999998</c:v>
                </c:pt>
                <c:pt idx="88708">
                  <c:v>22.944918000000001</c:v>
                </c:pt>
                <c:pt idx="88709">
                  <c:v>22.944433</c:v>
                </c:pt>
                <c:pt idx="88710">
                  <c:v>22.946702999999999</c:v>
                </c:pt>
                <c:pt idx="88711">
                  <c:v>22.943874999999998</c:v>
                </c:pt>
                <c:pt idx="88712">
                  <c:v>22.943752</c:v>
                </c:pt>
                <c:pt idx="88713">
                  <c:v>22.948349</c:v>
                </c:pt>
                <c:pt idx="88714">
                  <c:v>22.949477000000002</c:v>
                </c:pt>
                <c:pt idx="88715">
                  <c:v>22.948626000000001</c:v>
                </c:pt>
                <c:pt idx="88716">
                  <c:v>22.949794000000001</c:v>
                </c:pt>
                <c:pt idx="88717">
                  <c:v>22.949763000000001</c:v>
                </c:pt>
                <c:pt idx="88718">
                  <c:v>22.946653000000001</c:v>
                </c:pt>
                <c:pt idx="88719">
                  <c:v>22.944075000000002</c:v>
                </c:pt>
                <c:pt idx="88720">
                  <c:v>22.945785999999998</c:v>
                </c:pt>
                <c:pt idx="88721">
                  <c:v>22.948395999999999</c:v>
                </c:pt>
                <c:pt idx="88722">
                  <c:v>22.950168000000001</c:v>
                </c:pt>
                <c:pt idx="88723">
                  <c:v>22.949653000000001</c:v>
                </c:pt>
                <c:pt idx="88724">
                  <c:v>22.948868999999998</c:v>
                </c:pt>
                <c:pt idx="88725">
                  <c:v>22.949400000000001</c:v>
                </c:pt>
                <c:pt idx="88726">
                  <c:v>22.948879000000002</c:v>
                </c:pt>
                <c:pt idx="88727">
                  <c:v>22.947807000000001</c:v>
                </c:pt>
                <c:pt idx="88728">
                  <c:v>22.947454</c:v>
                </c:pt>
                <c:pt idx="88729">
                  <c:v>22.951877</c:v>
                </c:pt>
                <c:pt idx="88730">
                  <c:v>22.957388000000002</c:v>
                </c:pt>
                <c:pt idx="88731">
                  <c:v>22.954644999999999</c:v>
                </c:pt>
                <c:pt idx="88732">
                  <c:v>22.953562999999999</c:v>
                </c:pt>
                <c:pt idx="88733">
                  <c:v>22.958589</c:v>
                </c:pt>
                <c:pt idx="88734">
                  <c:v>22.957077000000002</c:v>
                </c:pt>
                <c:pt idx="88735">
                  <c:v>22.957001999999999</c:v>
                </c:pt>
                <c:pt idx="88736">
                  <c:v>22.964359999999999</c:v>
                </c:pt>
                <c:pt idx="88737">
                  <c:v>22.960332999999999</c:v>
                </c:pt>
                <c:pt idx="88738">
                  <c:v>22.953783999999999</c:v>
                </c:pt>
                <c:pt idx="88739">
                  <c:v>22.958964000000002</c:v>
                </c:pt>
                <c:pt idx="88740">
                  <c:v>22.961364</c:v>
                </c:pt>
                <c:pt idx="88741">
                  <c:v>22.956924999999998</c:v>
                </c:pt>
                <c:pt idx="88742">
                  <c:v>22.956741000000001</c:v>
                </c:pt>
                <c:pt idx="88743">
                  <c:v>22.959769999999999</c:v>
                </c:pt>
                <c:pt idx="88744">
                  <c:v>22.958051999999999</c:v>
                </c:pt>
                <c:pt idx="88745">
                  <c:v>22.953129000000001</c:v>
                </c:pt>
                <c:pt idx="88746">
                  <c:v>22.951004000000001</c:v>
                </c:pt>
                <c:pt idx="88747">
                  <c:v>22.950357</c:v>
                </c:pt>
                <c:pt idx="88748">
                  <c:v>22.953925000000002</c:v>
                </c:pt>
                <c:pt idx="88749">
                  <c:v>22.958186999999999</c:v>
                </c:pt>
                <c:pt idx="88750">
                  <c:v>22.956931000000001</c:v>
                </c:pt>
                <c:pt idx="88751">
                  <c:v>22.954509000000002</c:v>
                </c:pt>
                <c:pt idx="88752">
                  <c:v>22.956128</c:v>
                </c:pt>
                <c:pt idx="88753">
                  <c:v>22.958099000000001</c:v>
                </c:pt>
                <c:pt idx="88754">
                  <c:v>22.953972</c:v>
                </c:pt>
                <c:pt idx="88755">
                  <c:v>22.951142999999998</c:v>
                </c:pt>
                <c:pt idx="88756">
                  <c:v>22.953379999999999</c:v>
                </c:pt>
                <c:pt idx="88757">
                  <c:v>22.953316000000001</c:v>
                </c:pt>
                <c:pt idx="88758">
                  <c:v>22.952587000000001</c:v>
                </c:pt>
                <c:pt idx="88759">
                  <c:v>22.951692999999999</c:v>
                </c:pt>
                <c:pt idx="88760">
                  <c:v>22.950904999999999</c:v>
                </c:pt>
                <c:pt idx="88761">
                  <c:v>22.954469</c:v>
                </c:pt>
                <c:pt idx="88762">
                  <c:v>22.953987000000001</c:v>
                </c:pt>
                <c:pt idx="88763">
                  <c:v>22.951511</c:v>
                </c:pt>
                <c:pt idx="88764">
                  <c:v>22.958369000000001</c:v>
                </c:pt>
                <c:pt idx="88765">
                  <c:v>22.961687000000001</c:v>
                </c:pt>
                <c:pt idx="88766">
                  <c:v>22.956237999999999</c:v>
                </c:pt>
                <c:pt idx="88767">
                  <c:v>22.956040999999999</c:v>
                </c:pt>
                <c:pt idx="88768">
                  <c:v>22.964117000000002</c:v>
                </c:pt>
                <c:pt idx="88769">
                  <c:v>22.966042000000002</c:v>
                </c:pt>
                <c:pt idx="88770">
                  <c:v>22.961238000000002</c:v>
                </c:pt>
                <c:pt idx="88771">
                  <c:v>22.959879000000001</c:v>
                </c:pt>
                <c:pt idx="88772">
                  <c:v>22.961081</c:v>
                </c:pt>
                <c:pt idx="88773">
                  <c:v>22.960819999999998</c:v>
                </c:pt>
                <c:pt idx="88774">
                  <c:v>22.960032000000002</c:v>
                </c:pt>
                <c:pt idx="88775">
                  <c:v>22.957505000000001</c:v>
                </c:pt>
                <c:pt idx="88776">
                  <c:v>22.957162</c:v>
                </c:pt>
                <c:pt idx="88777">
                  <c:v>22.959900000000001</c:v>
                </c:pt>
                <c:pt idx="88778">
                  <c:v>22.959992</c:v>
                </c:pt>
                <c:pt idx="88779">
                  <c:v>22.958615999999999</c:v>
                </c:pt>
                <c:pt idx="88780">
                  <c:v>22.958834</c:v>
                </c:pt>
                <c:pt idx="88781">
                  <c:v>22.961030000000001</c:v>
                </c:pt>
                <c:pt idx="88782">
                  <c:v>22.962529</c:v>
                </c:pt>
                <c:pt idx="88783">
                  <c:v>22.963446000000001</c:v>
                </c:pt>
                <c:pt idx="88784">
                  <c:v>22.963481000000002</c:v>
                </c:pt>
                <c:pt idx="88785">
                  <c:v>22.958459999999999</c:v>
                </c:pt>
                <c:pt idx="88786">
                  <c:v>22.958662</c:v>
                </c:pt>
                <c:pt idx="88787">
                  <c:v>22.964395</c:v>
                </c:pt>
                <c:pt idx="88788">
                  <c:v>22.961680000000001</c:v>
                </c:pt>
                <c:pt idx="88789">
                  <c:v>22.959477</c:v>
                </c:pt>
                <c:pt idx="88790">
                  <c:v>22.963747999999999</c:v>
                </c:pt>
                <c:pt idx="88791">
                  <c:v>22.962685</c:v>
                </c:pt>
                <c:pt idx="88792">
                  <c:v>22.957722</c:v>
                </c:pt>
                <c:pt idx="88793">
                  <c:v>22.955964000000002</c:v>
                </c:pt>
                <c:pt idx="88794">
                  <c:v>22.957619000000001</c:v>
                </c:pt>
                <c:pt idx="88795">
                  <c:v>22.958839999999999</c:v>
                </c:pt>
                <c:pt idx="88796">
                  <c:v>22.958290000000002</c:v>
                </c:pt>
                <c:pt idx="88797">
                  <c:v>22.957875000000001</c:v>
                </c:pt>
                <c:pt idx="88798">
                  <c:v>22.961936000000001</c:v>
                </c:pt>
                <c:pt idx="88799">
                  <c:v>22.967517999999998</c:v>
                </c:pt>
                <c:pt idx="88800">
                  <c:v>22.968332</c:v>
                </c:pt>
                <c:pt idx="88801">
                  <c:v>22.969338</c:v>
                </c:pt>
                <c:pt idx="88802">
                  <c:v>22.969691000000001</c:v>
                </c:pt>
                <c:pt idx="88803">
                  <c:v>22.967316</c:v>
                </c:pt>
                <c:pt idx="88804">
                  <c:v>22.970907</c:v>
                </c:pt>
                <c:pt idx="88805">
                  <c:v>22.974565999999999</c:v>
                </c:pt>
                <c:pt idx="88806">
                  <c:v>22.973175000000001</c:v>
                </c:pt>
                <c:pt idx="88807">
                  <c:v>22.971066</c:v>
                </c:pt>
                <c:pt idx="88808">
                  <c:v>22.970347</c:v>
                </c:pt>
                <c:pt idx="88809">
                  <c:v>22.974454000000001</c:v>
                </c:pt>
                <c:pt idx="88810">
                  <c:v>22.974142000000001</c:v>
                </c:pt>
                <c:pt idx="88811">
                  <c:v>22.967670999999999</c:v>
                </c:pt>
                <c:pt idx="88812">
                  <c:v>22.969284999999999</c:v>
                </c:pt>
                <c:pt idx="88813">
                  <c:v>22.975521000000001</c:v>
                </c:pt>
                <c:pt idx="88814">
                  <c:v>22.974889000000001</c:v>
                </c:pt>
                <c:pt idx="88815">
                  <c:v>22.971382999999999</c:v>
                </c:pt>
                <c:pt idx="88816">
                  <c:v>22.971634000000002</c:v>
                </c:pt>
                <c:pt idx="88817">
                  <c:v>22.970139</c:v>
                </c:pt>
                <c:pt idx="88818">
                  <c:v>22.969242000000001</c:v>
                </c:pt>
                <c:pt idx="88819">
                  <c:v>22.970507000000001</c:v>
                </c:pt>
                <c:pt idx="88820">
                  <c:v>22.968767</c:v>
                </c:pt>
                <c:pt idx="88821">
                  <c:v>22.970303000000001</c:v>
                </c:pt>
                <c:pt idx="88822">
                  <c:v>22.972075</c:v>
                </c:pt>
                <c:pt idx="88823">
                  <c:v>22.969716999999999</c:v>
                </c:pt>
                <c:pt idx="88824">
                  <c:v>22.969176999999998</c:v>
                </c:pt>
                <c:pt idx="88825">
                  <c:v>22.971781</c:v>
                </c:pt>
                <c:pt idx="88826">
                  <c:v>22.967656999999999</c:v>
                </c:pt>
                <c:pt idx="88827">
                  <c:v>22.963902000000001</c:v>
                </c:pt>
                <c:pt idx="88828">
                  <c:v>22.970963000000001</c:v>
                </c:pt>
                <c:pt idx="88829">
                  <c:v>22.97345</c:v>
                </c:pt>
                <c:pt idx="88830">
                  <c:v>22.969035000000002</c:v>
                </c:pt>
                <c:pt idx="88831">
                  <c:v>22.971354000000002</c:v>
                </c:pt>
                <c:pt idx="88832">
                  <c:v>22.976537</c:v>
                </c:pt>
                <c:pt idx="88833">
                  <c:v>22.975819999999999</c:v>
                </c:pt>
                <c:pt idx="88834">
                  <c:v>22.973737</c:v>
                </c:pt>
                <c:pt idx="88835">
                  <c:v>22.974039000000001</c:v>
                </c:pt>
                <c:pt idx="88836">
                  <c:v>22.974575000000002</c:v>
                </c:pt>
                <c:pt idx="88837">
                  <c:v>22.974684</c:v>
                </c:pt>
                <c:pt idx="88838">
                  <c:v>22.974367999999998</c:v>
                </c:pt>
                <c:pt idx="88839">
                  <c:v>22.971769999999999</c:v>
                </c:pt>
                <c:pt idx="88840">
                  <c:v>22.970292000000001</c:v>
                </c:pt>
                <c:pt idx="88841">
                  <c:v>22.970934</c:v>
                </c:pt>
                <c:pt idx="88842">
                  <c:v>22.972888000000001</c:v>
                </c:pt>
                <c:pt idx="88843">
                  <c:v>22.975801000000001</c:v>
                </c:pt>
                <c:pt idx="88844">
                  <c:v>22.975563000000001</c:v>
                </c:pt>
                <c:pt idx="88845">
                  <c:v>22.977494</c:v>
                </c:pt>
                <c:pt idx="88846">
                  <c:v>22.983294000000001</c:v>
                </c:pt>
                <c:pt idx="88847">
                  <c:v>22.982447000000001</c:v>
                </c:pt>
                <c:pt idx="88848">
                  <c:v>22.980713000000002</c:v>
                </c:pt>
                <c:pt idx="88849">
                  <c:v>22.979001</c:v>
                </c:pt>
                <c:pt idx="88850">
                  <c:v>22.977561999999999</c:v>
                </c:pt>
                <c:pt idx="88851">
                  <c:v>22.978096000000001</c:v>
                </c:pt>
                <c:pt idx="88852">
                  <c:v>22.976880999999999</c:v>
                </c:pt>
                <c:pt idx="88853">
                  <c:v>22.978325999999999</c:v>
                </c:pt>
                <c:pt idx="88854">
                  <c:v>22.982226000000001</c:v>
                </c:pt>
                <c:pt idx="88855">
                  <c:v>22.982263</c:v>
                </c:pt>
                <c:pt idx="88856">
                  <c:v>22.978009</c:v>
                </c:pt>
                <c:pt idx="88857">
                  <c:v>22.976697999999999</c:v>
                </c:pt>
                <c:pt idx="88858">
                  <c:v>22.981207999999999</c:v>
                </c:pt>
                <c:pt idx="88859">
                  <c:v>22.981770999999998</c:v>
                </c:pt>
                <c:pt idx="88860">
                  <c:v>22.978401000000002</c:v>
                </c:pt>
                <c:pt idx="88861">
                  <c:v>22.977464000000001</c:v>
                </c:pt>
                <c:pt idx="88862">
                  <c:v>22.976367</c:v>
                </c:pt>
                <c:pt idx="88863">
                  <c:v>22.970521000000002</c:v>
                </c:pt>
                <c:pt idx="88864">
                  <c:v>22.968444000000002</c:v>
                </c:pt>
                <c:pt idx="88865">
                  <c:v>22.976099999999999</c:v>
                </c:pt>
                <c:pt idx="88866">
                  <c:v>22.977342</c:v>
                </c:pt>
                <c:pt idx="88867">
                  <c:v>22.972149000000002</c:v>
                </c:pt>
                <c:pt idx="88868">
                  <c:v>22.975238000000001</c:v>
                </c:pt>
                <c:pt idx="88869">
                  <c:v>22.978193999999998</c:v>
                </c:pt>
                <c:pt idx="88870">
                  <c:v>22.976158000000002</c:v>
                </c:pt>
                <c:pt idx="88871">
                  <c:v>22.976317999999999</c:v>
                </c:pt>
                <c:pt idx="88872">
                  <c:v>22.977625</c:v>
                </c:pt>
                <c:pt idx="88873">
                  <c:v>22.973126000000001</c:v>
                </c:pt>
                <c:pt idx="88874">
                  <c:v>22.969294999999999</c:v>
                </c:pt>
                <c:pt idx="88875">
                  <c:v>22.9742</c:v>
                </c:pt>
                <c:pt idx="88876">
                  <c:v>22.978442000000001</c:v>
                </c:pt>
                <c:pt idx="88877">
                  <c:v>22.974242</c:v>
                </c:pt>
                <c:pt idx="88878">
                  <c:v>22.971035000000001</c:v>
                </c:pt>
                <c:pt idx="88879">
                  <c:v>22.972787</c:v>
                </c:pt>
                <c:pt idx="88880">
                  <c:v>22.974775999999999</c:v>
                </c:pt>
                <c:pt idx="88881">
                  <c:v>22.975199</c:v>
                </c:pt>
                <c:pt idx="88882">
                  <c:v>22.974022999999999</c:v>
                </c:pt>
                <c:pt idx="88883">
                  <c:v>22.973692</c:v>
                </c:pt>
                <c:pt idx="88884">
                  <c:v>22.973962</c:v>
                </c:pt>
                <c:pt idx="88885">
                  <c:v>22.974216999999999</c:v>
                </c:pt>
                <c:pt idx="88886">
                  <c:v>22.974139000000001</c:v>
                </c:pt>
                <c:pt idx="88887">
                  <c:v>22.974523999999999</c:v>
                </c:pt>
                <c:pt idx="88888">
                  <c:v>22.977708</c:v>
                </c:pt>
                <c:pt idx="88889">
                  <c:v>22.977377000000001</c:v>
                </c:pt>
                <c:pt idx="88890">
                  <c:v>22.975819999999999</c:v>
                </c:pt>
                <c:pt idx="88891">
                  <c:v>22.978570000000001</c:v>
                </c:pt>
                <c:pt idx="88892">
                  <c:v>22.981960999999998</c:v>
                </c:pt>
                <c:pt idx="88893">
                  <c:v>22.977817000000002</c:v>
                </c:pt>
                <c:pt idx="88894">
                  <c:v>22.973230999999998</c:v>
                </c:pt>
                <c:pt idx="88895">
                  <c:v>22.975401999999999</c:v>
                </c:pt>
                <c:pt idx="88896">
                  <c:v>22.977910000000001</c:v>
                </c:pt>
                <c:pt idx="88897">
                  <c:v>22.982361000000001</c:v>
                </c:pt>
                <c:pt idx="88898">
                  <c:v>22.984781999999999</c:v>
                </c:pt>
                <c:pt idx="88899">
                  <c:v>22.978643000000002</c:v>
                </c:pt>
                <c:pt idx="88900">
                  <c:v>22.974450999999998</c:v>
                </c:pt>
                <c:pt idx="88901">
                  <c:v>22.976814999999998</c:v>
                </c:pt>
                <c:pt idx="88902">
                  <c:v>22.977063999999999</c:v>
                </c:pt>
                <c:pt idx="88903">
                  <c:v>22.976334999999999</c:v>
                </c:pt>
                <c:pt idx="88904">
                  <c:v>22.978567999999999</c:v>
                </c:pt>
                <c:pt idx="88905">
                  <c:v>22.978276999999999</c:v>
                </c:pt>
                <c:pt idx="88906">
                  <c:v>22.977819</c:v>
                </c:pt>
                <c:pt idx="88907">
                  <c:v>22.978522000000002</c:v>
                </c:pt>
                <c:pt idx="88908">
                  <c:v>22.978308999999999</c:v>
                </c:pt>
                <c:pt idx="88909">
                  <c:v>22.98122</c:v>
                </c:pt>
                <c:pt idx="88910">
                  <c:v>22.985661</c:v>
                </c:pt>
                <c:pt idx="88911">
                  <c:v>22.985431999999999</c:v>
                </c:pt>
                <c:pt idx="88912">
                  <c:v>22.983626999999998</c:v>
                </c:pt>
                <c:pt idx="88913">
                  <c:v>22.984116</c:v>
                </c:pt>
                <c:pt idx="88914">
                  <c:v>22.985673999999999</c:v>
                </c:pt>
                <c:pt idx="88915">
                  <c:v>22.983681000000001</c:v>
                </c:pt>
                <c:pt idx="88916">
                  <c:v>22.983582999999999</c:v>
                </c:pt>
                <c:pt idx="88917">
                  <c:v>22.988924999999998</c:v>
                </c:pt>
                <c:pt idx="88918">
                  <c:v>22.988441999999999</c:v>
                </c:pt>
                <c:pt idx="88919">
                  <c:v>22.985942999999999</c:v>
                </c:pt>
                <c:pt idx="88920">
                  <c:v>22.987566999999999</c:v>
                </c:pt>
                <c:pt idx="88921">
                  <c:v>22.987109</c:v>
                </c:pt>
                <c:pt idx="88922">
                  <c:v>22.986374000000001</c:v>
                </c:pt>
                <c:pt idx="88923">
                  <c:v>22.988071999999999</c:v>
                </c:pt>
                <c:pt idx="88924">
                  <c:v>22.986319999999999</c:v>
                </c:pt>
                <c:pt idx="88925">
                  <c:v>22.983112999999999</c:v>
                </c:pt>
                <c:pt idx="88926">
                  <c:v>22.984508000000002</c:v>
                </c:pt>
                <c:pt idx="88927">
                  <c:v>22.984646000000001</c:v>
                </c:pt>
                <c:pt idx="88928">
                  <c:v>22.984100000000002</c:v>
                </c:pt>
                <c:pt idx="88929">
                  <c:v>22.986353000000001</c:v>
                </c:pt>
                <c:pt idx="88930">
                  <c:v>22.987957000000002</c:v>
                </c:pt>
                <c:pt idx="88931">
                  <c:v>22.988416999999998</c:v>
                </c:pt>
                <c:pt idx="88932">
                  <c:v>22.990973</c:v>
                </c:pt>
                <c:pt idx="88933">
                  <c:v>22.991520999999999</c:v>
                </c:pt>
                <c:pt idx="88934">
                  <c:v>22.987317999999998</c:v>
                </c:pt>
                <c:pt idx="88935">
                  <c:v>22.989805</c:v>
                </c:pt>
                <c:pt idx="88936">
                  <c:v>22.994503999999999</c:v>
                </c:pt>
                <c:pt idx="88937">
                  <c:v>22.991422</c:v>
                </c:pt>
                <c:pt idx="88938">
                  <c:v>22.991104</c:v>
                </c:pt>
                <c:pt idx="88939">
                  <c:v>22.991209000000001</c:v>
                </c:pt>
                <c:pt idx="88940">
                  <c:v>22.989059999999998</c:v>
                </c:pt>
                <c:pt idx="88941">
                  <c:v>22.988935000000001</c:v>
                </c:pt>
                <c:pt idx="88942">
                  <c:v>22.988669000000002</c:v>
                </c:pt>
                <c:pt idx="88943">
                  <c:v>22.989003</c:v>
                </c:pt>
                <c:pt idx="88944">
                  <c:v>22.988434000000002</c:v>
                </c:pt>
                <c:pt idx="88945">
                  <c:v>22.984359000000001</c:v>
                </c:pt>
                <c:pt idx="88946">
                  <c:v>22.985522</c:v>
                </c:pt>
                <c:pt idx="88947">
                  <c:v>22.99109</c:v>
                </c:pt>
                <c:pt idx="88948">
                  <c:v>22.992374999999999</c:v>
                </c:pt>
                <c:pt idx="88949">
                  <c:v>22.990144999999998</c:v>
                </c:pt>
                <c:pt idx="88950">
                  <c:v>22.990662</c:v>
                </c:pt>
                <c:pt idx="88951">
                  <c:v>22.996047999999998</c:v>
                </c:pt>
                <c:pt idx="88952">
                  <c:v>22.999374</c:v>
                </c:pt>
                <c:pt idx="88953">
                  <c:v>22.995183999999998</c:v>
                </c:pt>
                <c:pt idx="88954">
                  <c:v>22.991167000000001</c:v>
                </c:pt>
                <c:pt idx="88955">
                  <c:v>22.992533999999999</c:v>
                </c:pt>
                <c:pt idx="88956">
                  <c:v>22.991498</c:v>
                </c:pt>
                <c:pt idx="88957">
                  <c:v>22.989498000000001</c:v>
                </c:pt>
                <c:pt idx="88958">
                  <c:v>22.991503000000002</c:v>
                </c:pt>
                <c:pt idx="88959">
                  <c:v>22.99353</c:v>
                </c:pt>
                <c:pt idx="88960">
                  <c:v>22.994651000000001</c:v>
                </c:pt>
                <c:pt idx="88961">
                  <c:v>22.992270000000001</c:v>
                </c:pt>
                <c:pt idx="88962">
                  <c:v>22.988721000000002</c:v>
                </c:pt>
                <c:pt idx="88963">
                  <c:v>22.989291999999999</c:v>
                </c:pt>
                <c:pt idx="88964">
                  <c:v>22.991986000000001</c:v>
                </c:pt>
                <c:pt idx="88965">
                  <c:v>22.992483</c:v>
                </c:pt>
                <c:pt idx="88966">
                  <c:v>22.992909000000001</c:v>
                </c:pt>
                <c:pt idx="88967">
                  <c:v>22.993687000000001</c:v>
                </c:pt>
                <c:pt idx="88968">
                  <c:v>22.991419</c:v>
                </c:pt>
                <c:pt idx="88969">
                  <c:v>22.990589</c:v>
                </c:pt>
                <c:pt idx="88970">
                  <c:v>22.994541000000002</c:v>
                </c:pt>
                <c:pt idx="88971">
                  <c:v>22.997816</c:v>
                </c:pt>
                <c:pt idx="88972">
                  <c:v>22.996763000000001</c:v>
                </c:pt>
                <c:pt idx="88973">
                  <c:v>22.996458000000001</c:v>
                </c:pt>
                <c:pt idx="88974">
                  <c:v>22.998964999999998</c:v>
                </c:pt>
                <c:pt idx="88975">
                  <c:v>23.001021999999999</c:v>
                </c:pt>
                <c:pt idx="88976">
                  <c:v>23.001809999999999</c:v>
                </c:pt>
                <c:pt idx="88977">
                  <c:v>23.001621</c:v>
                </c:pt>
                <c:pt idx="88978">
                  <c:v>23.002839000000002</c:v>
                </c:pt>
                <c:pt idx="88979">
                  <c:v>23.001767000000001</c:v>
                </c:pt>
                <c:pt idx="88980">
                  <c:v>23.001432999999999</c:v>
                </c:pt>
                <c:pt idx="88981">
                  <c:v>23.003523000000001</c:v>
                </c:pt>
                <c:pt idx="88982">
                  <c:v>23.002597000000002</c:v>
                </c:pt>
                <c:pt idx="88983">
                  <c:v>23.003879000000001</c:v>
                </c:pt>
                <c:pt idx="88984">
                  <c:v>23.005132</c:v>
                </c:pt>
                <c:pt idx="88985">
                  <c:v>23.000273</c:v>
                </c:pt>
                <c:pt idx="88986">
                  <c:v>22.997326999999999</c:v>
                </c:pt>
                <c:pt idx="88987">
                  <c:v>22.999739000000002</c:v>
                </c:pt>
                <c:pt idx="88988">
                  <c:v>23.002441000000001</c:v>
                </c:pt>
                <c:pt idx="88989">
                  <c:v>23.005938</c:v>
                </c:pt>
                <c:pt idx="88990">
                  <c:v>23.006602999999998</c:v>
                </c:pt>
                <c:pt idx="88991">
                  <c:v>23.004000999999999</c:v>
                </c:pt>
                <c:pt idx="88992">
                  <c:v>23.005008</c:v>
                </c:pt>
                <c:pt idx="88993">
                  <c:v>23.003895</c:v>
                </c:pt>
                <c:pt idx="88994">
                  <c:v>23.001027000000001</c:v>
                </c:pt>
                <c:pt idx="88995">
                  <c:v>23.004788000000001</c:v>
                </c:pt>
                <c:pt idx="88996">
                  <c:v>23.008399000000001</c:v>
                </c:pt>
                <c:pt idx="88997">
                  <c:v>23.004567000000002</c:v>
                </c:pt>
                <c:pt idx="88998">
                  <c:v>22.999015</c:v>
                </c:pt>
                <c:pt idx="88999">
                  <c:v>23.001259999999998</c:v>
                </c:pt>
                <c:pt idx="89000">
                  <c:v>23.002943999999999</c:v>
                </c:pt>
                <c:pt idx="89001">
                  <c:v>22.997304</c:v>
                </c:pt>
                <c:pt idx="89002">
                  <c:v>22.997722</c:v>
                </c:pt>
                <c:pt idx="89003">
                  <c:v>23.002628000000001</c:v>
                </c:pt>
                <c:pt idx="89004">
                  <c:v>22.998618</c:v>
                </c:pt>
                <c:pt idx="89005">
                  <c:v>22.994484</c:v>
                </c:pt>
                <c:pt idx="89006">
                  <c:v>22.999562000000001</c:v>
                </c:pt>
                <c:pt idx="89007">
                  <c:v>23.002058000000002</c:v>
                </c:pt>
                <c:pt idx="89008">
                  <c:v>22.998283000000001</c:v>
                </c:pt>
                <c:pt idx="89009">
                  <c:v>22.995564999999999</c:v>
                </c:pt>
                <c:pt idx="89010">
                  <c:v>22.994395000000001</c:v>
                </c:pt>
                <c:pt idx="89011">
                  <c:v>22.99606</c:v>
                </c:pt>
                <c:pt idx="89012">
                  <c:v>22.998685999999999</c:v>
                </c:pt>
                <c:pt idx="89013">
                  <c:v>22.996682</c:v>
                </c:pt>
                <c:pt idx="89014">
                  <c:v>22.995695000000001</c:v>
                </c:pt>
                <c:pt idx="89015">
                  <c:v>23.000086</c:v>
                </c:pt>
                <c:pt idx="89016">
                  <c:v>23.004401000000001</c:v>
                </c:pt>
                <c:pt idx="89017">
                  <c:v>22.999829999999999</c:v>
                </c:pt>
                <c:pt idx="89018">
                  <c:v>22.997259</c:v>
                </c:pt>
                <c:pt idx="89019">
                  <c:v>23.004822999999998</c:v>
                </c:pt>
                <c:pt idx="89020">
                  <c:v>23.006212000000001</c:v>
                </c:pt>
                <c:pt idx="89021">
                  <c:v>23.004752</c:v>
                </c:pt>
                <c:pt idx="89022">
                  <c:v>23.004028000000002</c:v>
                </c:pt>
                <c:pt idx="89023">
                  <c:v>23.002127999999999</c:v>
                </c:pt>
                <c:pt idx="89024">
                  <c:v>23.003069</c:v>
                </c:pt>
                <c:pt idx="89025">
                  <c:v>23.002345999999999</c:v>
                </c:pt>
                <c:pt idx="89026">
                  <c:v>23.001839</c:v>
                </c:pt>
                <c:pt idx="89027">
                  <c:v>23.003273</c:v>
                </c:pt>
                <c:pt idx="89028">
                  <c:v>23.003914999999999</c:v>
                </c:pt>
                <c:pt idx="89029">
                  <c:v>23.006399999999999</c:v>
                </c:pt>
                <c:pt idx="89030">
                  <c:v>23.004840000000002</c:v>
                </c:pt>
                <c:pt idx="89031">
                  <c:v>22.997858000000001</c:v>
                </c:pt>
                <c:pt idx="89032">
                  <c:v>23.000838000000002</c:v>
                </c:pt>
                <c:pt idx="89033">
                  <c:v>23.009713999999999</c:v>
                </c:pt>
                <c:pt idx="89034">
                  <c:v>23.007016</c:v>
                </c:pt>
                <c:pt idx="89035">
                  <c:v>23.000734000000001</c:v>
                </c:pt>
                <c:pt idx="89036">
                  <c:v>23.004795000000001</c:v>
                </c:pt>
                <c:pt idx="89037">
                  <c:v>23.007197999999999</c:v>
                </c:pt>
                <c:pt idx="89038">
                  <c:v>23.006399999999999</c:v>
                </c:pt>
                <c:pt idx="89039">
                  <c:v>23.009951000000001</c:v>
                </c:pt>
                <c:pt idx="89040">
                  <c:v>23.012152</c:v>
                </c:pt>
                <c:pt idx="89041">
                  <c:v>23.014127999999999</c:v>
                </c:pt>
                <c:pt idx="89042">
                  <c:v>23.016499</c:v>
                </c:pt>
                <c:pt idx="89043">
                  <c:v>23.016027000000001</c:v>
                </c:pt>
                <c:pt idx="89044">
                  <c:v>23.014471</c:v>
                </c:pt>
                <c:pt idx="89045">
                  <c:v>23.012505999999998</c:v>
                </c:pt>
                <c:pt idx="89046">
                  <c:v>23.012187000000001</c:v>
                </c:pt>
                <c:pt idx="89047">
                  <c:v>23.012412999999999</c:v>
                </c:pt>
                <c:pt idx="89048">
                  <c:v>23.010389</c:v>
                </c:pt>
                <c:pt idx="89049">
                  <c:v>23.012138</c:v>
                </c:pt>
                <c:pt idx="89050">
                  <c:v>23.014478</c:v>
                </c:pt>
                <c:pt idx="89051">
                  <c:v>23.012629</c:v>
                </c:pt>
                <c:pt idx="89052">
                  <c:v>23.014776999999999</c:v>
                </c:pt>
                <c:pt idx="89053">
                  <c:v>23.017719</c:v>
                </c:pt>
                <c:pt idx="89054">
                  <c:v>23.015778000000001</c:v>
                </c:pt>
                <c:pt idx="89055">
                  <c:v>23.017896</c:v>
                </c:pt>
                <c:pt idx="89056">
                  <c:v>23.019867000000001</c:v>
                </c:pt>
                <c:pt idx="89057">
                  <c:v>23.016936999999999</c:v>
                </c:pt>
                <c:pt idx="89058">
                  <c:v>23.015661999999999</c:v>
                </c:pt>
                <c:pt idx="89059">
                  <c:v>23.016459999999999</c:v>
                </c:pt>
                <c:pt idx="89060">
                  <c:v>23.015896000000001</c:v>
                </c:pt>
                <c:pt idx="89061">
                  <c:v>23.014921000000001</c:v>
                </c:pt>
                <c:pt idx="89062">
                  <c:v>23.012874</c:v>
                </c:pt>
                <c:pt idx="89063">
                  <c:v>23.011074000000001</c:v>
                </c:pt>
                <c:pt idx="89064">
                  <c:v>23.014175000000002</c:v>
                </c:pt>
                <c:pt idx="89065">
                  <c:v>23.016573000000001</c:v>
                </c:pt>
                <c:pt idx="89066">
                  <c:v>23.014607999999999</c:v>
                </c:pt>
                <c:pt idx="89067">
                  <c:v>23.012868999999998</c:v>
                </c:pt>
                <c:pt idx="89068">
                  <c:v>23.014005000000001</c:v>
                </c:pt>
                <c:pt idx="89069">
                  <c:v>23.016327</c:v>
                </c:pt>
                <c:pt idx="89070">
                  <c:v>23.017333000000001</c:v>
                </c:pt>
                <c:pt idx="89071">
                  <c:v>23.016767000000002</c:v>
                </c:pt>
                <c:pt idx="89072">
                  <c:v>23.016079999999999</c:v>
                </c:pt>
                <c:pt idx="89073">
                  <c:v>23.015346000000001</c:v>
                </c:pt>
                <c:pt idx="89074">
                  <c:v>23.013055999999999</c:v>
                </c:pt>
                <c:pt idx="89075">
                  <c:v>23.008125</c:v>
                </c:pt>
                <c:pt idx="89076">
                  <c:v>23.00807</c:v>
                </c:pt>
                <c:pt idx="89077">
                  <c:v>23.012528</c:v>
                </c:pt>
                <c:pt idx="89078">
                  <c:v>23.012142999999998</c:v>
                </c:pt>
                <c:pt idx="89079">
                  <c:v>23.011102000000001</c:v>
                </c:pt>
                <c:pt idx="89080">
                  <c:v>23.013998000000001</c:v>
                </c:pt>
                <c:pt idx="89081">
                  <c:v>23.017244999999999</c:v>
                </c:pt>
                <c:pt idx="89082">
                  <c:v>23.015367000000001</c:v>
                </c:pt>
                <c:pt idx="89083">
                  <c:v>23.013669</c:v>
                </c:pt>
                <c:pt idx="89084">
                  <c:v>23.017523000000001</c:v>
                </c:pt>
                <c:pt idx="89085">
                  <c:v>23.021723000000001</c:v>
                </c:pt>
                <c:pt idx="89086">
                  <c:v>23.020996</c:v>
                </c:pt>
                <c:pt idx="89087">
                  <c:v>23.018243999999999</c:v>
                </c:pt>
                <c:pt idx="89088">
                  <c:v>23.018523999999999</c:v>
                </c:pt>
                <c:pt idx="89089">
                  <c:v>23.017907000000001</c:v>
                </c:pt>
                <c:pt idx="89090">
                  <c:v>23.015179</c:v>
                </c:pt>
                <c:pt idx="89091">
                  <c:v>23.016397999999999</c:v>
                </c:pt>
                <c:pt idx="89092">
                  <c:v>23.019798999999999</c:v>
                </c:pt>
                <c:pt idx="89093">
                  <c:v>23.021370000000001</c:v>
                </c:pt>
                <c:pt idx="89094">
                  <c:v>23.024509999999999</c:v>
                </c:pt>
                <c:pt idx="89095">
                  <c:v>23.027501000000001</c:v>
                </c:pt>
                <c:pt idx="89096">
                  <c:v>23.025345999999999</c:v>
                </c:pt>
                <c:pt idx="89097">
                  <c:v>23.023237000000002</c:v>
                </c:pt>
                <c:pt idx="89098">
                  <c:v>23.025334999999998</c:v>
                </c:pt>
                <c:pt idx="89099">
                  <c:v>23.030256000000001</c:v>
                </c:pt>
                <c:pt idx="89100">
                  <c:v>23.030183999999998</c:v>
                </c:pt>
                <c:pt idx="89101">
                  <c:v>23.025459999999999</c:v>
                </c:pt>
                <c:pt idx="89102">
                  <c:v>23.021409999999999</c:v>
                </c:pt>
                <c:pt idx="89103">
                  <c:v>23.017140999999999</c:v>
                </c:pt>
                <c:pt idx="89104">
                  <c:v>23.017586000000001</c:v>
                </c:pt>
                <c:pt idx="89105">
                  <c:v>23.022628999999998</c:v>
                </c:pt>
                <c:pt idx="89106">
                  <c:v>23.02346</c:v>
                </c:pt>
                <c:pt idx="89107">
                  <c:v>23.018231</c:v>
                </c:pt>
                <c:pt idx="89108">
                  <c:v>23.012848000000002</c:v>
                </c:pt>
                <c:pt idx="89109">
                  <c:v>23.016850000000002</c:v>
                </c:pt>
                <c:pt idx="89110">
                  <c:v>23.021539000000001</c:v>
                </c:pt>
                <c:pt idx="89111">
                  <c:v>23.01859</c:v>
                </c:pt>
                <c:pt idx="89112">
                  <c:v>23.015422000000001</c:v>
                </c:pt>
                <c:pt idx="89113">
                  <c:v>23.015312000000002</c:v>
                </c:pt>
                <c:pt idx="89114">
                  <c:v>23.017448999999999</c:v>
                </c:pt>
                <c:pt idx="89115">
                  <c:v>23.019898999999999</c:v>
                </c:pt>
                <c:pt idx="89116">
                  <c:v>23.018615</c:v>
                </c:pt>
                <c:pt idx="89117">
                  <c:v>23.017223999999999</c:v>
                </c:pt>
                <c:pt idx="89118">
                  <c:v>23.019119</c:v>
                </c:pt>
                <c:pt idx="89119">
                  <c:v>23.018329000000001</c:v>
                </c:pt>
                <c:pt idx="89120">
                  <c:v>23.015463</c:v>
                </c:pt>
                <c:pt idx="89121">
                  <c:v>23.016914</c:v>
                </c:pt>
                <c:pt idx="89122">
                  <c:v>23.020757</c:v>
                </c:pt>
                <c:pt idx="89123">
                  <c:v>23.019245000000002</c:v>
                </c:pt>
                <c:pt idx="89124">
                  <c:v>23.016886</c:v>
                </c:pt>
                <c:pt idx="89125">
                  <c:v>23.019333</c:v>
                </c:pt>
                <c:pt idx="89126">
                  <c:v>23.017700999999999</c:v>
                </c:pt>
                <c:pt idx="89127">
                  <c:v>23.018522000000001</c:v>
                </c:pt>
                <c:pt idx="89128">
                  <c:v>23.026810000000001</c:v>
                </c:pt>
                <c:pt idx="89129">
                  <c:v>23.023793999999999</c:v>
                </c:pt>
                <c:pt idx="89130">
                  <c:v>23.016641</c:v>
                </c:pt>
                <c:pt idx="89131">
                  <c:v>23.019539999999999</c:v>
                </c:pt>
                <c:pt idx="89132">
                  <c:v>23.019183999999999</c:v>
                </c:pt>
                <c:pt idx="89133">
                  <c:v>23.019127000000001</c:v>
                </c:pt>
                <c:pt idx="89134">
                  <c:v>23.023731999999999</c:v>
                </c:pt>
                <c:pt idx="89135">
                  <c:v>23.022998000000001</c:v>
                </c:pt>
                <c:pt idx="89136">
                  <c:v>23.021947999999998</c:v>
                </c:pt>
                <c:pt idx="89137">
                  <c:v>23.023195999999999</c:v>
                </c:pt>
                <c:pt idx="89138">
                  <c:v>23.020941000000001</c:v>
                </c:pt>
                <c:pt idx="89139">
                  <c:v>23.020519</c:v>
                </c:pt>
                <c:pt idx="89140">
                  <c:v>23.021004999999999</c:v>
                </c:pt>
                <c:pt idx="89141">
                  <c:v>23.018421</c:v>
                </c:pt>
                <c:pt idx="89142">
                  <c:v>23.016674999999999</c:v>
                </c:pt>
                <c:pt idx="89143">
                  <c:v>23.017992</c:v>
                </c:pt>
                <c:pt idx="89144">
                  <c:v>23.018677</c:v>
                </c:pt>
                <c:pt idx="89145">
                  <c:v>23.022092000000001</c:v>
                </c:pt>
                <c:pt idx="89146">
                  <c:v>23.025199000000001</c:v>
                </c:pt>
                <c:pt idx="89147">
                  <c:v>23.024374999999999</c:v>
                </c:pt>
                <c:pt idx="89148">
                  <c:v>23.026789999999998</c:v>
                </c:pt>
                <c:pt idx="89149">
                  <c:v>23.027197999999999</c:v>
                </c:pt>
                <c:pt idx="89150">
                  <c:v>23.022898999999999</c:v>
                </c:pt>
                <c:pt idx="89151">
                  <c:v>23.021930999999999</c:v>
                </c:pt>
                <c:pt idx="89152">
                  <c:v>23.023703000000001</c:v>
                </c:pt>
                <c:pt idx="89153">
                  <c:v>23.024719999999999</c:v>
                </c:pt>
                <c:pt idx="89154">
                  <c:v>23.02253</c:v>
                </c:pt>
                <c:pt idx="89155">
                  <c:v>23.023001000000001</c:v>
                </c:pt>
                <c:pt idx="89156">
                  <c:v>23.026323999999999</c:v>
                </c:pt>
                <c:pt idx="89157">
                  <c:v>23.025061000000001</c:v>
                </c:pt>
                <c:pt idx="89158">
                  <c:v>23.023842999999999</c:v>
                </c:pt>
                <c:pt idx="89159">
                  <c:v>23.024802000000001</c:v>
                </c:pt>
                <c:pt idx="89160">
                  <c:v>23.024404000000001</c:v>
                </c:pt>
                <c:pt idx="89161">
                  <c:v>23.028528999999999</c:v>
                </c:pt>
                <c:pt idx="89162">
                  <c:v>23.031026000000001</c:v>
                </c:pt>
                <c:pt idx="89163">
                  <c:v>23.026436</c:v>
                </c:pt>
                <c:pt idx="89164">
                  <c:v>23.024863</c:v>
                </c:pt>
                <c:pt idx="89165">
                  <c:v>23.026734000000001</c:v>
                </c:pt>
                <c:pt idx="89166">
                  <c:v>23.025219</c:v>
                </c:pt>
                <c:pt idx="89167">
                  <c:v>23.02487</c:v>
                </c:pt>
                <c:pt idx="89168">
                  <c:v>23.025852</c:v>
                </c:pt>
                <c:pt idx="89169">
                  <c:v>23.026762000000002</c:v>
                </c:pt>
                <c:pt idx="89170">
                  <c:v>23.027255</c:v>
                </c:pt>
                <c:pt idx="89171">
                  <c:v>23.027588000000002</c:v>
                </c:pt>
                <c:pt idx="89172">
                  <c:v>23.030127</c:v>
                </c:pt>
                <c:pt idx="89173">
                  <c:v>23.033760999999998</c:v>
                </c:pt>
                <c:pt idx="89174">
                  <c:v>23.03134</c:v>
                </c:pt>
                <c:pt idx="89175">
                  <c:v>23.028148000000002</c:v>
                </c:pt>
                <c:pt idx="89176">
                  <c:v>23.033086999999998</c:v>
                </c:pt>
                <c:pt idx="89177">
                  <c:v>23.033463999999999</c:v>
                </c:pt>
                <c:pt idx="89178">
                  <c:v>23.025925000000001</c:v>
                </c:pt>
                <c:pt idx="89179">
                  <c:v>23.025994000000001</c:v>
                </c:pt>
                <c:pt idx="89180">
                  <c:v>23.030196</c:v>
                </c:pt>
                <c:pt idx="89181">
                  <c:v>23.027688000000001</c:v>
                </c:pt>
                <c:pt idx="89182">
                  <c:v>23.024920999999999</c:v>
                </c:pt>
                <c:pt idx="89183">
                  <c:v>23.025575</c:v>
                </c:pt>
                <c:pt idx="89184">
                  <c:v>23.025096999999999</c:v>
                </c:pt>
                <c:pt idx="89185">
                  <c:v>23.025621000000001</c:v>
                </c:pt>
                <c:pt idx="89186">
                  <c:v>23.026703000000001</c:v>
                </c:pt>
                <c:pt idx="89187">
                  <c:v>23.028956000000001</c:v>
                </c:pt>
                <c:pt idx="89188">
                  <c:v>23.032710000000002</c:v>
                </c:pt>
                <c:pt idx="89189">
                  <c:v>23.033574000000002</c:v>
                </c:pt>
                <c:pt idx="89190">
                  <c:v>23.034032</c:v>
                </c:pt>
                <c:pt idx="89191">
                  <c:v>23.034981999999999</c:v>
                </c:pt>
                <c:pt idx="89192">
                  <c:v>23.034517999999998</c:v>
                </c:pt>
                <c:pt idx="89193">
                  <c:v>23.037289000000001</c:v>
                </c:pt>
                <c:pt idx="89194">
                  <c:v>23.038588000000001</c:v>
                </c:pt>
                <c:pt idx="89195">
                  <c:v>23.035626000000001</c:v>
                </c:pt>
                <c:pt idx="89196">
                  <c:v>23.032157999999999</c:v>
                </c:pt>
                <c:pt idx="89197">
                  <c:v>23.027445</c:v>
                </c:pt>
                <c:pt idx="89198">
                  <c:v>23.024391999999999</c:v>
                </c:pt>
                <c:pt idx="89199">
                  <c:v>23.026295000000001</c:v>
                </c:pt>
                <c:pt idx="89200">
                  <c:v>23.030497</c:v>
                </c:pt>
                <c:pt idx="89201">
                  <c:v>23.032446</c:v>
                </c:pt>
                <c:pt idx="89202">
                  <c:v>23.034582</c:v>
                </c:pt>
                <c:pt idx="89203">
                  <c:v>23.038039000000001</c:v>
                </c:pt>
                <c:pt idx="89204">
                  <c:v>23.039297000000001</c:v>
                </c:pt>
                <c:pt idx="89205">
                  <c:v>23.034787999999999</c:v>
                </c:pt>
                <c:pt idx="89206">
                  <c:v>23.031033999999998</c:v>
                </c:pt>
                <c:pt idx="89207">
                  <c:v>23.035495000000001</c:v>
                </c:pt>
                <c:pt idx="89208">
                  <c:v>23.036491999999999</c:v>
                </c:pt>
                <c:pt idx="89209">
                  <c:v>23.035167999999999</c:v>
                </c:pt>
                <c:pt idx="89210">
                  <c:v>23.039342999999999</c:v>
                </c:pt>
                <c:pt idx="89211">
                  <c:v>23.038568000000001</c:v>
                </c:pt>
                <c:pt idx="89212">
                  <c:v>23.034708999999999</c:v>
                </c:pt>
                <c:pt idx="89213">
                  <c:v>23.038285999999999</c:v>
                </c:pt>
                <c:pt idx="89214">
                  <c:v>23.043417000000002</c:v>
                </c:pt>
                <c:pt idx="89215">
                  <c:v>23.04317</c:v>
                </c:pt>
                <c:pt idx="89216">
                  <c:v>23.039055000000001</c:v>
                </c:pt>
                <c:pt idx="89217">
                  <c:v>23.036912999999998</c:v>
                </c:pt>
                <c:pt idx="89218">
                  <c:v>23.037469999999999</c:v>
                </c:pt>
                <c:pt idx="89219">
                  <c:v>23.038414</c:v>
                </c:pt>
                <c:pt idx="89220">
                  <c:v>23.039442999999999</c:v>
                </c:pt>
                <c:pt idx="89221">
                  <c:v>23.043033000000001</c:v>
                </c:pt>
                <c:pt idx="89222">
                  <c:v>23.043202000000001</c:v>
                </c:pt>
                <c:pt idx="89223">
                  <c:v>23.040872</c:v>
                </c:pt>
                <c:pt idx="89224">
                  <c:v>23.043906</c:v>
                </c:pt>
                <c:pt idx="89225">
                  <c:v>23.045560999999999</c:v>
                </c:pt>
                <c:pt idx="89226">
                  <c:v>23.040941</c:v>
                </c:pt>
                <c:pt idx="89227">
                  <c:v>23.037438000000002</c:v>
                </c:pt>
                <c:pt idx="89228">
                  <c:v>23.040427999999999</c:v>
                </c:pt>
                <c:pt idx="89229">
                  <c:v>23.042746999999999</c:v>
                </c:pt>
                <c:pt idx="89230">
                  <c:v>23.040814999999998</c:v>
                </c:pt>
                <c:pt idx="89231">
                  <c:v>23.040877999999999</c:v>
                </c:pt>
                <c:pt idx="89232">
                  <c:v>23.037234999999999</c:v>
                </c:pt>
                <c:pt idx="89233">
                  <c:v>23.033491999999999</c:v>
                </c:pt>
                <c:pt idx="89234">
                  <c:v>23.037106999999999</c:v>
                </c:pt>
                <c:pt idx="89235">
                  <c:v>23.037832999999999</c:v>
                </c:pt>
                <c:pt idx="89236">
                  <c:v>23.034936999999999</c:v>
                </c:pt>
                <c:pt idx="89237">
                  <c:v>23.034327000000001</c:v>
                </c:pt>
                <c:pt idx="89238">
                  <c:v>23.031887999999999</c:v>
                </c:pt>
                <c:pt idx="89239">
                  <c:v>23.033455</c:v>
                </c:pt>
                <c:pt idx="89240">
                  <c:v>23.036569</c:v>
                </c:pt>
                <c:pt idx="89241">
                  <c:v>23.036352999999998</c:v>
                </c:pt>
                <c:pt idx="89242">
                  <c:v>23.034200999999999</c:v>
                </c:pt>
                <c:pt idx="89243">
                  <c:v>23.032565999999999</c:v>
                </c:pt>
                <c:pt idx="89244">
                  <c:v>23.036560000000001</c:v>
                </c:pt>
                <c:pt idx="89245">
                  <c:v>23.039065999999998</c:v>
                </c:pt>
                <c:pt idx="89246">
                  <c:v>23.036946</c:v>
                </c:pt>
                <c:pt idx="89247">
                  <c:v>23.038118000000001</c:v>
                </c:pt>
                <c:pt idx="89248">
                  <c:v>23.039323</c:v>
                </c:pt>
                <c:pt idx="89249">
                  <c:v>23.036795999999999</c:v>
                </c:pt>
                <c:pt idx="89250">
                  <c:v>23.038105999999999</c:v>
                </c:pt>
                <c:pt idx="89251">
                  <c:v>23.041063000000001</c:v>
                </c:pt>
                <c:pt idx="89252">
                  <c:v>23.040597000000002</c:v>
                </c:pt>
                <c:pt idx="89253">
                  <c:v>23.042325999999999</c:v>
                </c:pt>
                <c:pt idx="89254">
                  <c:v>23.042521000000001</c:v>
                </c:pt>
                <c:pt idx="89255">
                  <c:v>23.039151</c:v>
                </c:pt>
                <c:pt idx="89256">
                  <c:v>23.037607000000001</c:v>
                </c:pt>
                <c:pt idx="89257">
                  <c:v>23.040026000000001</c:v>
                </c:pt>
                <c:pt idx="89258">
                  <c:v>23.041737000000001</c:v>
                </c:pt>
                <c:pt idx="89259">
                  <c:v>23.042408000000002</c:v>
                </c:pt>
                <c:pt idx="89260">
                  <c:v>23.041653</c:v>
                </c:pt>
                <c:pt idx="89261">
                  <c:v>23.040794999999999</c:v>
                </c:pt>
                <c:pt idx="89262">
                  <c:v>23.042400000000001</c:v>
                </c:pt>
                <c:pt idx="89263">
                  <c:v>23.044616999999999</c:v>
                </c:pt>
                <c:pt idx="89264">
                  <c:v>23.047065</c:v>
                </c:pt>
                <c:pt idx="89265">
                  <c:v>23.050042000000001</c:v>
                </c:pt>
                <c:pt idx="89266">
                  <c:v>23.051138000000002</c:v>
                </c:pt>
                <c:pt idx="89267">
                  <c:v>23.052424999999999</c:v>
                </c:pt>
                <c:pt idx="89268">
                  <c:v>23.052433000000001</c:v>
                </c:pt>
                <c:pt idx="89269">
                  <c:v>23.049842000000002</c:v>
                </c:pt>
                <c:pt idx="89270">
                  <c:v>23.052268000000002</c:v>
                </c:pt>
                <c:pt idx="89271">
                  <c:v>23.053992999999998</c:v>
                </c:pt>
                <c:pt idx="89272">
                  <c:v>23.051551</c:v>
                </c:pt>
                <c:pt idx="89273">
                  <c:v>23.05264</c:v>
                </c:pt>
                <c:pt idx="89274">
                  <c:v>23.049182999999999</c:v>
                </c:pt>
                <c:pt idx="89275">
                  <c:v>23.043810000000001</c:v>
                </c:pt>
                <c:pt idx="89276">
                  <c:v>23.045663000000001</c:v>
                </c:pt>
                <c:pt idx="89277">
                  <c:v>23.048698000000002</c:v>
                </c:pt>
                <c:pt idx="89278">
                  <c:v>23.047304</c:v>
                </c:pt>
                <c:pt idx="89279">
                  <c:v>23.046482000000001</c:v>
                </c:pt>
                <c:pt idx="89280">
                  <c:v>23.047298000000001</c:v>
                </c:pt>
                <c:pt idx="89281">
                  <c:v>23.049662999999999</c:v>
                </c:pt>
                <c:pt idx="89282">
                  <c:v>23.052194</c:v>
                </c:pt>
                <c:pt idx="89283">
                  <c:v>23.050173000000001</c:v>
                </c:pt>
                <c:pt idx="89284">
                  <c:v>23.048518999999999</c:v>
                </c:pt>
                <c:pt idx="89285">
                  <c:v>23.050491999999998</c:v>
                </c:pt>
                <c:pt idx="89286">
                  <c:v>23.050156000000001</c:v>
                </c:pt>
                <c:pt idx="89287">
                  <c:v>23.049945999999998</c:v>
                </c:pt>
                <c:pt idx="89288">
                  <c:v>23.052917000000001</c:v>
                </c:pt>
                <c:pt idx="89289">
                  <c:v>23.055038</c:v>
                </c:pt>
                <c:pt idx="89290">
                  <c:v>23.054652999999998</c:v>
                </c:pt>
                <c:pt idx="89291">
                  <c:v>23.053184000000002</c:v>
                </c:pt>
                <c:pt idx="89292">
                  <c:v>23.053923999999999</c:v>
                </c:pt>
                <c:pt idx="89293">
                  <c:v>23.053792000000001</c:v>
                </c:pt>
                <c:pt idx="89294">
                  <c:v>23.048656000000001</c:v>
                </c:pt>
                <c:pt idx="89295">
                  <c:v>23.048020000000001</c:v>
                </c:pt>
                <c:pt idx="89296">
                  <c:v>23.05003</c:v>
                </c:pt>
                <c:pt idx="89297">
                  <c:v>23.049505</c:v>
                </c:pt>
                <c:pt idx="89298">
                  <c:v>23.048577000000002</c:v>
                </c:pt>
                <c:pt idx="89299">
                  <c:v>23.046256</c:v>
                </c:pt>
                <c:pt idx="89300">
                  <c:v>23.046327999999999</c:v>
                </c:pt>
                <c:pt idx="89301">
                  <c:v>23.050222999999999</c:v>
                </c:pt>
                <c:pt idx="89302">
                  <c:v>23.050367999999999</c:v>
                </c:pt>
                <c:pt idx="89303">
                  <c:v>23.048352000000001</c:v>
                </c:pt>
                <c:pt idx="89304">
                  <c:v>23.0504</c:v>
                </c:pt>
                <c:pt idx="89305">
                  <c:v>23.049378999999998</c:v>
                </c:pt>
                <c:pt idx="89306">
                  <c:v>23.046799</c:v>
                </c:pt>
                <c:pt idx="89307">
                  <c:v>23.050125999999999</c:v>
                </c:pt>
                <c:pt idx="89308">
                  <c:v>23.052900000000001</c:v>
                </c:pt>
                <c:pt idx="89309">
                  <c:v>23.054048999999999</c:v>
                </c:pt>
                <c:pt idx="89310">
                  <c:v>23.050457999999999</c:v>
                </c:pt>
                <c:pt idx="89311">
                  <c:v>23.047536999999998</c:v>
                </c:pt>
                <c:pt idx="89312">
                  <c:v>23.053338</c:v>
                </c:pt>
                <c:pt idx="89313">
                  <c:v>23.052886000000001</c:v>
                </c:pt>
                <c:pt idx="89314">
                  <c:v>23.047567999999998</c:v>
                </c:pt>
                <c:pt idx="89315">
                  <c:v>23.050035999999999</c:v>
                </c:pt>
                <c:pt idx="89316">
                  <c:v>23.050521</c:v>
                </c:pt>
                <c:pt idx="89317">
                  <c:v>23.049091000000001</c:v>
                </c:pt>
                <c:pt idx="89318">
                  <c:v>23.051335999999999</c:v>
                </c:pt>
                <c:pt idx="89319">
                  <c:v>23.052513999999999</c:v>
                </c:pt>
                <c:pt idx="89320">
                  <c:v>23.052084000000001</c:v>
                </c:pt>
                <c:pt idx="89321">
                  <c:v>23.051938</c:v>
                </c:pt>
                <c:pt idx="89322">
                  <c:v>23.050426000000002</c:v>
                </c:pt>
                <c:pt idx="89323">
                  <c:v>23.054645000000001</c:v>
                </c:pt>
                <c:pt idx="89324">
                  <c:v>23.064582999999999</c:v>
                </c:pt>
                <c:pt idx="89325">
                  <c:v>23.063039</c:v>
                </c:pt>
                <c:pt idx="89326">
                  <c:v>23.058101000000001</c:v>
                </c:pt>
                <c:pt idx="89327">
                  <c:v>23.064049000000001</c:v>
                </c:pt>
                <c:pt idx="89328">
                  <c:v>23.066362000000002</c:v>
                </c:pt>
                <c:pt idx="89329">
                  <c:v>23.066792</c:v>
                </c:pt>
                <c:pt idx="89330">
                  <c:v>23.070755999999999</c:v>
                </c:pt>
                <c:pt idx="89331">
                  <c:v>23.068716999999999</c:v>
                </c:pt>
                <c:pt idx="89332">
                  <c:v>23.065238000000001</c:v>
                </c:pt>
                <c:pt idx="89333">
                  <c:v>23.065749</c:v>
                </c:pt>
                <c:pt idx="89334">
                  <c:v>23.065135999999999</c:v>
                </c:pt>
                <c:pt idx="89335">
                  <c:v>23.065204000000001</c:v>
                </c:pt>
                <c:pt idx="89336">
                  <c:v>23.065391000000002</c:v>
                </c:pt>
                <c:pt idx="89337">
                  <c:v>23.064993000000001</c:v>
                </c:pt>
                <c:pt idx="89338">
                  <c:v>23.064955999999999</c:v>
                </c:pt>
                <c:pt idx="89339">
                  <c:v>23.065572</c:v>
                </c:pt>
                <c:pt idx="89340">
                  <c:v>23.065021999999999</c:v>
                </c:pt>
                <c:pt idx="89341">
                  <c:v>23.063569000000001</c:v>
                </c:pt>
                <c:pt idx="89342">
                  <c:v>23.065092</c:v>
                </c:pt>
                <c:pt idx="89343">
                  <c:v>23.063330000000001</c:v>
                </c:pt>
                <c:pt idx="89344">
                  <c:v>23.059393</c:v>
                </c:pt>
                <c:pt idx="89345">
                  <c:v>23.064340000000001</c:v>
                </c:pt>
                <c:pt idx="89346">
                  <c:v>23.069552999999999</c:v>
                </c:pt>
                <c:pt idx="89347">
                  <c:v>23.064253000000001</c:v>
                </c:pt>
                <c:pt idx="89348">
                  <c:v>23.059958000000002</c:v>
                </c:pt>
                <c:pt idx="89349">
                  <c:v>23.062183999999998</c:v>
                </c:pt>
                <c:pt idx="89350">
                  <c:v>23.060956000000001</c:v>
                </c:pt>
                <c:pt idx="89351">
                  <c:v>23.059324</c:v>
                </c:pt>
                <c:pt idx="89352">
                  <c:v>23.060148000000002</c:v>
                </c:pt>
                <c:pt idx="89353">
                  <c:v>23.058868</c:v>
                </c:pt>
                <c:pt idx="89354">
                  <c:v>23.059221999999998</c:v>
                </c:pt>
                <c:pt idx="89355">
                  <c:v>23.063313999999998</c:v>
                </c:pt>
                <c:pt idx="89356">
                  <c:v>23.065739000000001</c:v>
                </c:pt>
                <c:pt idx="89357">
                  <c:v>23.063130000000001</c:v>
                </c:pt>
                <c:pt idx="89358">
                  <c:v>23.061789999999998</c:v>
                </c:pt>
                <c:pt idx="89359">
                  <c:v>23.064533000000001</c:v>
                </c:pt>
                <c:pt idx="89360">
                  <c:v>23.062425999999999</c:v>
                </c:pt>
                <c:pt idx="89361">
                  <c:v>23.058848000000001</c:v>
                </c:pt>
                <c:pt idx="89362">
                  <c:v>23.057368</c:v>
                </c:pt>
                <c:pt idx="89363">
                  <c:v>23.057492</c:v>
                </c:pt>
                <c:pt idx="89364">
                  <c:v>23.060438000000001</c:v>
                </c:pt>
                <c:pt idx="89365">
                  <c:v>23.063351000000001</c:v>
                </c:pt>
                <c:pt idx="89366">
                  <c:v>23.060815000000002</c:v>
                </c:pt>
                <c:pt idx="89367">
                  <c:v>23.055301</c:v>
                </c:pt>
                <c:pt idx="89368">
                  <c:v>23.060782</c:v>
                </c:pt>
                <c:pt idx="89369">
                  <c:v>23.069932999999999</c:v>
                </c:pt>
                <c:pt idx="89370">
                  <c:v>23.068273999999999</c:v>
                </c:pt>
                <c:pt idx="89371">
                  <c:v>23.064661999999998</c:v>
                </c:pt>
                <c:pt idx="89372">
                  <c:v>23.067723999999998</c:v>
                </c:pt>
                <c:pt idx="89373">
                  <c:v>23.071943999999998</c:v>
                </c:pt>
                <c:pt idx="89374">
                  <c:v>23.071238000000001</c:v>
                </c:pt>
                <c:pt idx="89375">
                  <c:v>23.070913999999998</c:v>
                </c:pt>
                <c:pt idx="89376">
                  <c:v>23.069489000000001</c:v>
                </c:pt>
                <c:pt idx="89377">
                  <c:v>23.067637999999999</c:v>
                </c:pt>
                <c:pt idx="89378">
                  <c:v>23.070077999999999</c:v>
                </c:pt>
                <c:pt idx="89379">
                  <c:v>23.069831000000001</c:v>
                </c:pt>
                <c:pt idx="89380">
                  <c:v>23.066956000000001</c:v>
                </c:pt>
                <c:pt idx="89381">
                  <c:v>23.068221999999999</c:v>
                </c:pt>
                <c:pt idx="89382">
                  <c:v>23.067909</c:v>
                </c:pt>
                <c:pt idx="89383">
                  <c:v>23.065539000000001</c:v>
                </c:pt>
                <c:pt idx="89384">
                  <c:v>23.066994000000001</c:v>
                </c:pt>
                <c:pt idx="89385">
                  <c:v>23.068494000000001</c:v>
                </c:pt>
                <c:pt idx="89386">
                  <c:v>23.065514</c:v>
                </c:pt>
                <c:pt idx="89387">
                  <c:v>23.064859999999999</c:v>
                </c:pt>
                <c:pt idx="89388">
                  <c:v>23.068750999999999</c:v>
                </c:pt>
                <c:pt idx="89389">
                  <c:v>23.072406000000001</c:v>
                </c:pt>
                <c:pt idx="89390">
                  <c:v>23.073526999999999</c:v>
                </c:pt>
                <c:pt idx="89391">
                  <c:v>23.070360000000001</c:v>
                </c:pt>
                <c:pt idx="89392">
                  <c:v>23.068624</c:v>
                </c:pt>
                <c:pt idx="89393">
                  <c:v>23.070587</c:v>
                </c:pt>
                <c:pt idx="89394">
                  <c:v>23.072087</c:v>
                </c:pt>
                <c:pt idx="89395">
                  <c:v>23.073595999999998</c:v>
                </c:pt>
                <c:pt idx="89396">
                  <c:v>23.074546000000002</c:v>
                </c:pt>
                <c:pt idx="89397">
                  <c:v>23.076021000000001</c:v>
                </c:pt>
                <c:pt idx="89398">
                  <c:v>23.075471</c:v>
                </c:pt>
                <c:pt idx="89399">
                  <c:v>23.075104</c:v>
                </c:pt>
                <c:pt idx="89400">
                  <c:v>23.076038</c:v>
                </c:pt>
                <c:pt idx="89401">
                  <c:v>23.073373</c:v>
                </c:pt>
                <c:pt idx="89402">
                  <c:v>23.074422999999999</c:v>
                </c:pt>
                <c:pt idx="89403">
                  <c:v>23.077418000000002</c:v>
                </c:pt>
                <c:pt idx="89404">
                  <c:v>23.075171000000001</c:v>
                </c:pt>
                <c:pt idx="89405">
                  <c:v>23.076042000000001</c:v>
                </c:pt>
                <c:pt idx="89406">
                  <c:v>23.078610000000001</c:v>
                </c:pt>
                <c:pt idx="89407">
                  <c:v>23.078416000000001</c:v>
                </c:pt>
                <c:pt idx="89408">
                  <c:v>23.076637000000002</c:v>
                </c:pt>
                <c:pt idx="89409">
                  <c:v>23.075561</c:v>
                </c:pt>
                <c:pt idx="89410">
                  <c:v>23.076277000000001</c:v>
                </c:pt>
                <c:pt idx="89411">
                  <c:v>23.07649</c:v>
                </c:pt>
                <c:pt idx="89412">
                  <c:v>23.075109999999999</c:v>
                </c:pt>
                <c:pt idx="89413">
                  <c:v>23.074878999999999</c:v>
                </c:pt>
                <c:pt idx="89414">
                  <c:v>23.076281000000002</c:v>
                </c:pt>
                <c:pt idx="89415">
                  <c:v>23.073416000000002</c:v>
                </c:pt>
                <c:pt idx="89416">
                  <c:v>23.072254999999998</c:v>
                </c:pt>
                <c:pt idx="89417">
                  <c:v>23.07574</c:v>
                </c:pt>
                <c:pt idx="89418">
                  <c:v>23.073702999999998</c:v>
                </c:pt>
                <c:pt idx="89419">
                  <c:v>23.071289</c:v>
                </c:pt>
                <c:pt idx="89420">
                  <c:v>23.072526</c:v>
                </c:pt>
                <c:pt idx="89421">
                  <c:v>23.072189000000002</c:v>
                </c:pt>
                <c:pt idx="89422">
                  <c:v>23.069419</c:v>
                </c:pt>
                <c:pt idx="89423">
                  <c:v>23.068249999999999</c:v>
                </c:pt>
                <c:pt idx="89424">
                  <c:v>23.071843000000001</c:v>
                </c:pt>
                <c:pt idx="89425">
                  <c:v>23.072357</c:v>
                </c:pt>
                <c:pt idx="89426">
                  <c:v>23.070836</c:v>
                </c:pt>
                <c:pt idx="89427">
                  <c:v>23.072814000000001</c:v>
                </c:pt>
                <c:pt idx="89428">
                  <c:v>23.076888</c:v>
                </c:pt>
                <c:pt idx="89429">
                  <c:v>23.082609000000001</c:v>
                </c:pt>
                <c:pt idx="89430">
                  <c:v>23.080476999999998</c:v>
                </c:pt>
                <c:pt idx="89431">
                  <c:v>23.074065000000001</c:v>
                </c:pt>
                <c:pt idx="89432">
                  <c:v>23.074653999999999</c:v>
                </c:pt>
                <c:pt idx="89433">
                  <c:v>23.077836000000001</c:v>
                </c:pt>
                <c:pt idx="89434">
                  <c:v>23.079508000000001</c:v>
                </c:pt>
                <c:pt idx="89435">
                  <c:v>23.080940999999999</c:v>
                </c:pt>
                <c:pt idx="89436">
                  <c:v>23.0822</c:v>
                </c:pt>
                <c:pt idx="89437">
                  <c:v>23.081844</c:v>
                </c:pt>
                <c:pt idx="89438">
                  <c:v>23.078955000000001</c:v>
                </c:pt>
                <c:pt idx="89439">
                  <c:v>23.079131</c:v>
                </c:pt>
                <c:pt idx="89440">
                  <c:v>23.083891999999999</c:v>
                </c:pt>
                <c:pt idx="89441">
                  <c:v>23.085432999999998</c:v>
                </c:pt>
                <c:pt idx="89442">
                  <c:v>23.081197</c:v>
                </c:pt>
                <c:pt idx="89443">
                  <c:v>23.079615</c:v>
                </c:pt>
                <c:pt idx="89444">
                  <c:v>23.079863</c:v>
                </c:pt>
                <c:pt idx="89445">
                  <c:v>23.078406999999999</c:v>
                </c:pt>
                <c:pt idx="89446">
                  <c:v>23.080127000000001</c:v>
                </c:pt>
                <c:pt idx="89447">
                  <c:v>23.082823000000001</c:v>
                </c:pt>
                <c:pt idx="89448">
                  <c:v>23.085221000000001</c:v>
                </c:pt>
                <c:pt idx="89449">
                  <c:v>23.083915000000001</c:v>
                </c:pt>
                <c:pt idx="89450">
                  <c:v>23.076391000000001</c:v>
                </c:pt>
                <c:pt idx="89451">
                  <c:v>23.075313000000001</c:v>
                </c:pt>
                <c:pt idx="89452">
                  <c:v>23.077864000000002</c:v>
                </c:pt>
                <c:pt idx="89453">
                  <c:v>23.077325999999999</c:v>
                </c:pt>
                <c:pt idx="89454">
                  <c:v>23.075627999999998</c:v>
                </c:pt>
                <c:pt idx="89455">
                  <c:v>23.075081999999998</c:v>
                </c:pt>
                <c:pt idx="89456">
                  <c:v>23.076107</c:v>
                </c:pt>
                <c:pt idx="89457">
                  <c:v>23.076412999999999</c:v>
                </c:pt>
                <c:pt idx="89458">
                  <c:v>23.076392999999999</c:v>
                </c:pt>
                <c:pt idx="89459">
                  <c:v>23.076293</c:v>
                </c:pt>
                <c:pt idx="89460">
                  <c:v>23.076221</c:v>
                </c:pt>
                <c:pt idx="89461">
                  <c:v>23.078074000000001</c:v>
                </c:pt>
                <c:pt idx="89462">
                  <c:v>23.079657999999998</c:v>
                </c:pt>
                <c:pt idx="89463">
                  <c:v>23.081408</c:v>
                </c:pt>
                <c:pt idx="89464">
                  <c:v>23.083276999999999</c:v>
                </c:pt>
                <c:pt idx="89465">
                  <c:v>23.083273999999999</c:v>
                </c:pt>
                <c:pt idx="89466">
                  <c:v>23.081693999999999</c:v>
                </c:pt>
                <c:pt idx="89467">
                  <c:v>23.079585999999999</c:v>
                </c:pt>
                <c:pt idx="89468">
                  <c:v>23.077784000000001</c:v>
                </c:pt>
                <c:pt idx="89469">
                  <c:v>23.080400999999998</c:v>
                </c:pt>
                <c:pt idx="89470">
                  <c:v>23.085137</c:v>
                </c:pt>
                <c:pt idx="89471">
                  <c:v>23.082773</c:v>
                </c:pt>
                <c:pt idx="89472">
                  <c:v>23.078343</c:v>
                </c:pt>
                <c:pt idx="89473">
                  <c:v>23.082798</c:v>
                </c:pt>
                <c:pt idx="89474">
                  <c:v>23.085049000000001</c:v>
                </c:pt>
                <c:pt idx="89475">
                  <c:v>23.082277000000001</c:v>
                </c:pt>
                <c:pt idx="89476">
                  <c:v>23.084174000000001</c:v>
                </c:pt>
                <c:pt idx="89477">
                  <c:v>23.084098000000001</c:v>
                </c:pt>
                <c:pt idx="89478">
                  <c:v>23.081769999999999</c:v>
                </c:pt>
                <c:pt idx="89479">
                  <c:v>23.084334999999999</c:v>
                </c:pt>
                <c:pt idx="89480">
                  <c:v>23.087900000000001</c:v>
                </c:pt>
                <c:pt idx="89481">
                  <c:v>23.089669000000001</c:v>
                </c:pt>
                <c:pt idx="89482">
                  <c:v>23.089787000000001</c:v>
                </c:pt>
                <c:pt idx="89483">
                  <c:v>23.091616999999999</c:v>
                </c:pt>
                <c:pt idx="89484">
                  <c:v>23.093416999999999</c:v>
                </c:pt>
                <c:pt idx="89485">
                  <c:v>23.090892</c:v>
                </c:pt>
                <c:pt idx="89486">
                  <c:v>23.088535</c:v>
                </c:pt>
                <c:pt idx="89487">
                  <c:v>23.091942</c:v>
                </c:pt>
                <c:pt idx="89488">
                  <c:v>23.093154999999999</c:v>
                </c:pt>
                <c:pt idx="89489">
                  <c:v>23.088711</c:v>
                </c:pt>
                <c:pt idx="89490">
                  <c:v>23.090398</c:v>
                </c:pt>
                <c:pt idx="89491">
                  <c:v>23.094729999999998</c:v>
                </c:pt>
                <c:pt idx="89492">
                  <c:v>23.089352999999999</c:v>
                </c:pt>
                <c:pt idx="89493">
                  <c:v>23.084966000000001</c:v>
                </c:pt>
                <c:pt idx="89494">
                  <c:v>23.089221999999999</c:v>
                </c:pt>
                <c:pt idx="89495">
                  <c:v>23.091388999999999</c:v>
                </c:pt>
                <c:pt idx="89496">
                  <c:v>23.086141000000001</c:v>
                </c:pt>
                <c:pt idx="89497">
                  <c:v>23.082487</c:v>
                </c:pt>
                <c:pt idx="89498">
                  <c:v>23.086131999999999</c:v>
                </c:pt>
                <c:pt idx="89499">
                  <c:v>23.090426000000001</c:v>
                </c:pt>
                <c:pt idx="89500">
                  <c:v>23.091683</c:v>
                </c:pt>
                <c:pt idx="89501">
                  <c:v>23.092979</c:v>
                </c:pt>
                <c:pt idx="89502">
                  <c:v>23.097771000000002</c:v>
                </c:pt>
                <c:pt idx="89503">
                  <c:v>23.098710000000001</c:v>
                </c:pt>
                <c:pt idx="89504">
                  <c:v>23.095956000000001</c:v>
                </c:pt>
                <c:pt idx="89505">
                  <c:v>23.096819</c:v>
                </c:pt>
                <c:pt idx="89506">
                  <c:v>23.097047</c:v>
                </c:pt>
                <c:pt idx="89507">
                  <c:v>23.09667</c:v>
                </c:pt>
                <c:pt idx="89508">
                  <c:v>23.09901</c:v>
                </c:pt>
                <c:pt idx="89509">
                  <c:v>23.101115</c:v>
                </c:pt>
                <c:pt idx="89510">
                  <c:v>23.095728000000001</c:v>
                </c:pt>
                <c:pt idx="89511">
                  <c:v>23.091269</c:v>
                </c:pt>
                <c:pt idx="89512">
                  <c:v>23.094204999999999</c:v>
                </c:pt>
                <c:pt idx="89513">
                  <c:v>23.096947</c:v>
                </c:pt>
                <c:pt idx="89514">
                  <c:v>23.097822000000001</c:v>
                </c:pt>
                <c:pt idx="89515">
                  <c:v>23.098416</c:v>
                </c:pt>
                <c:pt idx="89516">
                  <c:v>23.095948</c:v>
                </c:pt>
                <c:pt idx="89517">
                  <c:v>23.094460999999999</c:v>
                </c:pt>
                <c:pt idx="89518">
                  <c:v>23.097218999999999</c:v>
                </c:pt>
                <c:pt idx="89519">
                  <c:v>23.095517000000001</c:v>
                </c:pt>
                <c:pt idx="89520">
                  <c:v>23.092994000000001</c:v>
                </c:pt>
                <c:pt idx="89521">
                  <c:v>23.092466000000002</c:v>
                </c:pt>
                <c:pt idx="89522">
                  <c:v>23.088864999999998</c:v>
                </c:pt>
                <c:pt idx="89523">
                  <c:v>23.092437</c:v>
                </c:pt>
                <c:pt idx="89524">
                  <c:v>23.098694999999999</c:v>
                </c:pt>
                <c:pt idx="89525">
                  <c:v>23.092798999999999</c:v>
                </c:pt>
                <c:pt idx="89526">
                  <c:v>23.08831</c:v>
                </c:pt>
                <c:pt idx="89527">
                  <c:v>23.091305999999999</c:v>
                </c:pt>
                <c:pt idx="89528">
                  <c:v>23.089205</c:v>
                </c:pt>
                <c:pt idx="89529">
                  <c:v>23.086549000000002</c:v>
                </c:pt>
                <c:pt idx="89530">
                  <c:v>23.08933</c:v>
                </c:pt>
                <c:pt idx="89531">
                  <c:v>23.092451000000001</c:v>
                </c:pt>
                <c:pt idx="89532">
                  <c:v>23.092395</c:v>
                </c:pt>
                <c:pt idx="89533">
                  <c:v>23.089003000000002</c:v>
                </c:pt>
                <c:pt idx="89534">
                  <c:v>23.086349999999999</c:v>
                </c:pt>
                <c:pt idx="89535">
                  <c:v>23.088308999999999</c:v>
                </c:pt>
                <c:pt idx="89536">
                  <c:v>23.091982000000002</c:v>
                </c:pt>
                <c:pt idx="89537">
                  <c:v>23.094525000000001</c:v>
                </c:pt>
                <c:pt idx="89538">
                  <c:v>23.093878</c:v>
                </c:pt>
                <c:pt idx="89539">
                  <c:v>23.091379</c:v>
                </c:pt>
                <c:pt idx="89540">
                  <c:v>23.095762000000001</c:v>
                </c:pt>
                <c:pt idx="89541">
                  <c:v>23.102412000000001</c:v>
                </c:pt>
                <c:pt idx="89542">
                  <c:v>23.099758999999999</c:v>
                </c:pt>
                <c:pt idx="89543">
                  <c:v>23.098921000000001</c:v>
                </c:pt>
                <c:pt idx="89544">
                  <c:v>23.103939</c:v>
                </c:pt>
                <c:pt idx="89545">
                  <c:v>23.102325</c:v>
                </c:pt>
                <c:pt idx="89546">
                  <c:v>23.099976000000002</c:v>
                </c:pt>
                <c:pt idx="89547">
                  <c:v>23.102371999999999</c:v>
                </c:pt>
                <c:pt idx="89548">
                  <c:v>23.103933999999999</c:v>
                </c:pt>
                <c:pt idx="89549">
                  <c:v>23.102146000000001</c:v>
                </c:pt>
                <c:pt idx="89550">
                  <c:v>23.099882000000001</c:v>
                </c:pt>
                <c:pt idx="89551">
                  <c:v>23.101718999999999</c:v>
                </c:pt>
                <c:pt idx="89552">
                  <c:v>23.102754000000001</c:v>
                </c:pt>
                <c:pt idx="89553">
                  <c:v>23.103293000000001</c:v>
                </c:pt>
                <c:pt idx="89554">
                  <c:v>23.099381000000001</c:v>
                </c:pt>
                <c:pt idx="89555">
                  <c:v>23.095158000000001</c:v>
                </c:pt>
                <c:pt idx="89556">
                  <c:v>23.101116000000001</c:v>
                </c:pt>
                <c:pt idx="89557">
                  <c:v>23.100797</c:v>
                </c:pt>
                <c:pt idx="89558">
                  <c:v>23.091916999999999</c:v>
                </c:pt>
                <c:pt idx="89559">
                  <c:v>23.097792999999999</c:v>
                </c:pt>
                <c:pt idx="89560">
                  <c:v>23.106552000000001</c:v>
                </c:pt>
                <c:pt idx="89561">
                  <c:v>23.106639999999999</c:v>
                </c:pt>
                <c:pt idx="89562">
                  <c:v>23.105808</c:v>
                </c:pt>
                <c:pt idx="89563">
                  <c:v>23.104036000000001</c:v>
                </c:pt>
                <c:pt idx="89564">
                  <c:v>23.104020999999999</c:v>
                </c:pt>
                <c:pt idx="89565">
                  <c:v>23.104441000000001</c:v>
                </c:pt>
                <c:pt idx="89566">
                  <c:v>23.102080000000001</c:v>
                </c:pt>
                <c:pt idx="89567">
                  <c:v>23.100566000000001</c:v>
                </c:pt>
                <c:pt idx="89568">
                  <c:v>23.102779999999999</c:v>
                </c:pt>
                <c:pt idx="89569">
                  <c:v>23.105637000000002</c:v>
                </c:pt>
                <c:pt idx="89570">
                  <c:v>23.106190000000002</c:v>
                </c:pt>
                <c:pt idx="89571">
                  <c:v>23.104987000000001</c:v>
                </c:pt>
                <c:pt idx="89572">
                  <c:v>23.103677000000001</c:v>
                </c:pt>
                <c:pt idx="89573">
                  <c:v>23.100649000000001</c:v>
                </c:pt>
                <c:pt idx="89574">
                  <c:v>23.099905</c:v>
                </c:pt>
                <c:pt idx="89575">
                  <c:v>23.105509000000001</c:v>
                </c:pt>
                <c:pt idx="89576">
                  <c:v>23.105581000000001</c:v>
                </c:pt>
                <c:pt idx="89577">
                  <c:v>23.098694999999999</c:v>
                </c:pt>
                <c:pt idx="89578">
                  <c:v>23.098956000000001</c:v>
                </c:pt>
                <c:pt idx="89579">
                  <c:v>23.103491999999999</c:v>
                </c:pt>
                <c:pt idx="89580">
                  <c:v>23.102411</c:v>
                </c:pt>
                <c:pt idx="89581">
                  <c:v>23.103496</c:v>
                </c:pt>
                <c:pt idx="89582">
                  <c:v>23.107029000000001</c:v>
                </c:pt>
                <c:pt idx="89583">
                  <c:v>23.104496000000001</c:v>
                </c:pt>
                <c:pt idx="89584">
                  <c:v>23.105915</c:v>
                </c:pt>
                <c:pt idx="89585">
                  <c:v>23.112075999999998</c:v>
                </c:pt>
                <c:pt idx="89586">
                  <c:v>23.107827</c:v>
                </c:pt>
                <c:pt idx="89587">
                  <c:v>23.101050999999998</c:v>
                </c:pt>
                <c:pt idx="89588">
                  <c:v>23.103470999999999</c:v>
                </c:pt>
                <c:pt idx="89589">
                  <c:v>23.108049999999999</c:v>
                </c:pt>
                <c:pt idx="89590">
                  <c:v>23.108516999999999</c:v>
                </c:pt>
                <c:pt idx="89591">
                  <c:v>23.105508</c:v>
                </c:pt>
                <c:pt idx="89592">
                  <c:v>23.100923000000002</c:v>
                </c:pt>
                <c:pt idx="89593">
                  <c:v>23.101022</c:v>
                </c:pt>
                <c:pt idx="89594">
                  <c:v>23.104028</c:v>
                </c:pt>
                <c:pt idx="89595">
                  <c:v>23.104028</c:v>
                </c:pt>
                <c:pt idx="89596">
                  <c:v>23.106173999999999</c:v>
                </c:pt>
                <c:pt idx="89597">
                  <c:v>23.111699999999999</c:v>
                </c:pt>
                <c:pt idx="89598">
                  <c:v>23.111135999999998</c:v>
                </c:pt>
                <c:pt idx="89599">
                  <c:v>23.105281000000002</c:v>
                </c:pt>
                <c:pt idx="89600">
                  <c:v>23.104590000000002</c:v>
                </c:pt>
                <c:pt idx="89601">
                  <c:v>23.107476999999999</c:v>
                </c:pt>
                <c:pt idx="89602">
                  <c:v>23.107454000000001</c:v>
                </c:pt>
                <c:pt idx="89603">
                  <c:v>23.106027000000001</c:v>
                </c:pt>
                <c:pt idx="89604">
                  <c:v>23.106698999999999</c:v>
                </c:pt>
                <c:pt idx="89605">
                  <c:v>23.108431</c:v>
                </c:pt>
                <c:pt idx="89606">
                  <c:v>23.109002</c:v>
                </c:pt>
                <c:pt idx="89607">
                  <c:v>23.109117000000001</c:v>
                </c:pt>
                <c:pt idx="89608">
                  <c:v>23.113582999999998</c:v>
                </c:pt>
                <c:pt idx="89609">
                  <c:v>23.117761999999999</c:v>
                </c:pt>
                <c:pt idx="89610">
                  <c:v>23.110710000000001</c:v>
                </c:pt>
                <c:pt idx="89611">
                  <c:v>23.106619999999999</c:v>
                </c:pt>
                <c:pt idx="89612">
                  <c:v>23.115607000000001</c:v>
                </c:pt>
                <c:pt idx="89613">
                  <c:v>23.112922999999999</c:v>
                </c:pt>
                <c:pt idx="89614">
                  <c:v>23.103669</c:v>
                </c:pt>
                <c:pt idx="89615">
                  <c:v>23.109321000000001</c:v>
                </c:pt>
                <c:pt idx="89616">
                  <c:v>23.112722000000002</c:v>
                </c:pt>
                <c:pt idx="89617">
                  <c:v>23.109335999999999</c:v>
                </c:pt>
                <c:pt idx="89618">
                  <c:v>23.106048000000001</c:v>
                </c:pt>
                <c:pt idx="89619">
                  <c:v>23.102929</c:v>
                </c:pt>
                <c:pt idx="89620">
                  <c:v>23.104023999999999</c:v>
                </c:pt>
                <c:pt idx="89621">
                  <c:v>23.107316999999998</c:v>
                </c:pt>
                <c:pt idx="89622">
                  <c:v>23.109731</c:v>
                </c:pt>
                <c:pt idx="89623">
                  <c:v>23.111795000000001</c:v>
                </c:pt>
                <c:pt idx="89624">
                  <c:v>23.112271</c:v>
                </c:pt>
                <c:pt idx="89625">
                  <c:v>23.110365000000002</c:v>
                </c:pt>
                <c:pt idx="89626">
                  <c:v>23.110151999999999</c:v>
                </c:pt>
                <c:pt idx="89627">
                  <c:v>23.111257999999999</c:v>
                </c:pt>
                <c:pt idx="89628">
                  <c:v>23.111671999999999</c:v>
                </c:pt>
                <c:pt idx="89629">
                  <c:v>23.113063</c:v>
                </c:pt>
                <c:pt idx="89630">
                  <c:v>23.111844000000001</c:v>
                </c:pt>
                <c:pt idx="89631">
                  <c:v>23.109870999999998</c:v>
                </c:pt>
                <c:pt idx="89632">
                  <c:v>23.109815000000001</c:v>
                </c:pt>
                <c:pt idx="89633">
                  <c:v>23.109994</c:v>
                </c:pt>
                <c:pt idx="89634">
                  <c:v>23.112603</c:v>
                </c:pt>
                <c:pt idx="89635">
                  <c:v>23.111369</c:v>
                </c:pt>
                <c:pt idx="89636">
                  <c:v>23.108243000000002</c:v>
                </c:pt>
                <c:pt idx="89637">
                  <c:v>23.108899999999998</c:v>
                </c:pt>
                <c:pt idx="89638">
                  <c:v>23.110865</c:v>
                </c:pt>
                <c:pt idx="89639">
                  <c:v>23.111249999999998</c:v>
                </c:pt>
                <c:pt idx="89640">
                  <c:v>23.109386000000001</c:v>
                </c:pt>
                <c:pt idx="89641">
                  <c:v>23.106335000000001</c:v>
                </c:pt>
                <c:pt idx="89642">
                  <c:v>23.105599000000002</c:v>
                </c:pt>
                <c:pt idx="89643">
                  <c:v>23.114723000000001</c:v>
                </c:pt>
                <c:pt idx="89644">
                  <c:v>23.120573</c:v>
                </c:pt>
                <c:pt idx="89645">
                  <c:v>23.113985</c:v>
                </c:pt>
                <c:pt idx="89646">
                  <c:v>23.114318999999998</c:v>
                </c:pt>
                <c:pt idx="89647">
                  <c:v>23.118853000000001</c:v>
                </c:pt>
                <c:pt idx="89648">
                  <c:v>23.115258000000001</c:v>
                </c:pt>
                <c:pt idx="89649">
                  <c:v>23.114166000000001</c:v>
                </c:pt>
                <c:pt idx="89650">
                  <c:v>23.117483</c:v>
                </c:pt>
                <c:pt idx="89651">
                  <c:v>23.117916999999998</c:v>
                </c:pt>
                <c:pt idx="89652">
                  <c:v>23.11665</c:v>
                </c:pt>
                <c:pt idx="89653">
                  <c:v>23.115055000000002</c:v>
                </c:pt>
                <c:pt idx="89654">
                  <c:v>23.112024000000002</c:v>
                </c:pt>
                <c:pt idx="89655">
                  <c:v>23.112618999999999</c:v>
                </c:pt>
                <c:pt idx="89656">
                  <c:v>23.114829</c:v>
                </c:pt>
                <c:pt idx="89657">
                  <c:v>23.111606999999999</c:v>
                </c:pt>
                <c:pt idx="89658">
                  <c:v>23.111689999999999</c:v>
                </c:pt>
                <c:pt idx="89659">
                  <c:v>23.117197999999998</c:v>
                </c:pt>
                <c:pt idx="89660">
                  <c:v>23.114204000000001</c:v>
                </c:pt>
                <c:pt idx="89661">
                  <c:v>23.111052000000001</c:v>
                </c:pt>
                <c:pt idx="89662">
                  <c:v>23.116897999999999</c:v>
                </c:pt>
                <c:pt idx="89663">
                  <c:v>23.114833000000001</c:v>
                </c:pt>
                <c:pt idx="89664">
                  <c:v>23.110761</c:v>
                </c:pt>
                <c:pt idx="89665">
                  <c:v>23.119098999999999</c:v>
                </c:pt>
                <c:pt idx="89666">
                  <c:v>23.123328999999998</c:v>
                </c:pt>
                <c:pt idx="89667">
                  <c:v>23.118807</c:v>
                </c:pt>
                <c:pt idx="89668">
                  <c:v>23.119219000000001</c:v>
                </c:pt>
                <c:pt idx="89669">
                  <c:v>23.120183999999998</c:v>
                </c:pt>
                <c:pt idx="89670">
                  <c:v>23.118582</c:v>
                </c:pt>
                <c:pt idx="89671">
                  <c:v>23.121206999999998</c:v>
                </c:pt>
                <c:pt idx="89672">
                  <c:v>23.121105</c:v>
                </c:pt>
                <c:pt idx="89673">
                  <c:v>23.118748</c:v>
                </c:pt>
                <c:pt idx="89674">
                  <c:v>23.121725000000001</c:v>
                </c:pt>
                <c:pt idx="89675">
                  <c:v>23.122422</c:v>
                </c:pt>
                <c:pt idx="89676">
                  <c:v>23.120197999999998</c:v>
                </c:pt>
                <c:pt idx="89677">
                  <c:v>23.121531000000001</c:v>
                </c:pt>
                <c:pt idx="89678">
                  <c:v>23.118870000000001</c:v>
                </c:pt>
                <c:pt idx="89679">
                  <c:v>23.114961999999998</c:v>
                </c:pt>
                <c:pt idx="89680">
                  <c:v>23.119278999999999</c:v>
                </c:pt>
                <c:pt idx="89681">
                  <c:v>23.121773999999998</c:v>
                </c:pt>
                <c:pt idx="89682">
                  <c:v>23.119126999999999</c:v>
                </c:pt>
                <c:pt idx="89683">
                  <c:v>23.120863</c:v>
                </c:pt>
                <c:pt idx="89684">
                  <c:v>23.124227999999999</c:v>
                </c:pt>
                <c:pt idx="89685">
                  <c:v>23.125595000000001</c:v>
                </c:pt>
                <c:pt idx="89686">
                  <c:v>23.126405999999999</c:v>
                </c:pt>
                <c:pt idx="89687">
                  <c:v>23.127928000000001</c:v>
                </c:pt>
                <c:pt idx="89688">
                  <c:v>23.128302000000001</c:v>
                </c:pt>
                <c:pt idx="89689">
                  <c:v>23.125066</c:v>
                </c:pt>
                <c:pt idx="89690">
                  <c:v>23.123698999999998</c:v>
                </c:pt>
                <c:pt idx="89691">
                  <c:v>23.125029999999999</c:v>
                </c:pt>
                <c:pt idx="89692">
                  <c:v>23.125920000000001</c:v>
                </c:pt>
                <c:pt idx="89693">
                  <c:v>23.125240000000002</c:v>
                </c:pt>
                <c:pt idx="89694">
                  <c:v>23.123358</c:v>
                </c:pt>
                <c:pt idx="89695">
                  <c:v>23.123180999999999</c:v>
                </c:pt>
                <c:pt idx="89696">
                  <c:v>23.127154999999998</c:v>
                </c:pt>
                <c:pt idx="89697">
                  <c:v>23.130213000000001</c:v>
                </c:pt>
                <c:pt idx="89698">
                  <c:v>23.12454</c:v>
                </c:pt>
                <c:pt idx="89699">
                  <c:v>23.119168999999999</c:v>
                </c:pt>
                <c:pt idx="89700">
                  <c:v>23.124625000000002</c:v>
                </c:pt>
                <c:pt idx="89701">
                  <c:v>23.130941</c:v>
                </c:pt>
                <c:pt idx="89702">
                  <c:v>23.129536999999999</c:v>
                </c:pt>
                <c:pt idx="89703">
                  <c:v>23.125942999999999</c:v>
                </c:pt>
                <c:pt idx="89704">
                  <c:v>23.126687</c:v>
                </c:pt>
                <c:pt idx="89705">
                  <c:v>23.129657999999999</c:v>
                </c:pt>
                <c:pt idx="89706">
                  <c:v>23.130426</c:v>
                </c:pt>
                <c:pt idx="89707">
                  <c:v>23.133742999999999</c:v>
                </c:pt>
                <c:pt idx="89708">
                  <c:v>23.135086000000001</c:v>
                </c:pt>
                <c:pt idx="89709">
                  <c:v>23.130548000000001</c:v>
                </c:pt>
                <c:pt idx="89710">
                  <c:v>23.132370000000002</c:v>
                </c:pt>
                <c:pt idx="89711">
                  <c:v>23.134944999999998</c:v>
                </c:pt>
                <c:pt idx="89712">
                  <c:v>23.129116</c:v>
                </c:pt>
                <c:pt idx="89713">
                  <c:v>23.124428000000002</c:v>
                </c:pt>
                <c:pt idx="89714">
                  <c:v>23.129246999999999</c:v>
                </c:pt>
                <c:pt idx="89715">
                  <c:v>23.131882000000001</c:v>
                </c:pt>
                <c:pt idx="89716">
                  <c:v>23.128064999999999</c:v>
                </c:pt>
                <c:pt idx="89717">
                  <c:v>23.129501000000001</c:v>
                </c:pt>
                <c:pt idx="89718">
                  <c:v>23.130611999999999</c:v>
                </c:pt>
                <c:pt idx="89719">
                  <c:v>23.130386000000001</c:v>
                </c:pt>
                <c:pt idx="89720">
                  <c:v>23.133444999999998</c:v>
                </c:pt>
                <c:pt idx="89721">
                  <c:v>23.13307</c:v>
                </c:pt>
                <c:pt idx="89722">
                  <c:v>23.129926000000001</c:v>
                </c:pt>
                <c:pt idx="89723">
                  <c:v>23.128532</c:v>
                </c:pt>
                <c:pt idx="89724">
                  <c:v>23.130662000000001</c:v>
                </c:pt>
                <c:pt idx="89725">
                  <c:v>23.132776</c:v>
                </c:pt>
                <c:pt idx="89726">
                  <c:v>23.129819000000001</c:v>
                </c:pt>
                <c:pt idx="89727">
                  <c:v>23.124109000000001</c:v>
                </c:pt>
                <c:pt idx="89728">
                  <c:v>23.121168999999998</c:v>
                </c:pt>
                <c:pt idx="89729">
                  <c:v>23.122996000000001</c:v>
                </c:pt>
                <c:pt idx="89730">
                  <c:v>23.124172999999999</c:v>
                </c:pt>
                <c:pt idx="89731">
                  <c:v>23.124412</c:v>
                </c:pt>
                <c:pt idx="89732">
                  <c:v>23.125491</c:v>
                </c:pt>
                <c:pt idx="89733">
                  <c:v>23.125389999999999</c:v>
                </c:pt>
                <c:pt idx="89734">
                  <c:v>23.126026</c:v>
                </c:pt>
                <c:pt idx="89735">
                  <c:v>23.127084</c:v>
                </c:pt>
                <c:pt idx="89736">
                  <c:v>23.128999</c:v>
                </c:pt>
                <c:pt idx="89737">
                  <c:v>23.130067</c:v>
                </c:pt>
                <c:pt idx="89738">
                  <c:v>23.124555000000001</c:v>
                </c:pt>
                <c:pt idx="89739">
                  <c:v>23.120462</c:v>
                </c:pt>
                <c:pt idx="89740">
                  <c:v>23.125029999999999</c:v>
                </c:pt>
                <c:pt idx="89741">
                  <c:v>23.128969000000001</c:v>
                </c:pt>
                <c:pt idx="89742">
                  <c:v>23.125768000000001</c:v>
                </c:pt>
                <c:pt idx="89743">
                  <c:v>23.123939</c:v>
                </c:pt>
                <c:pt idx="89744">
                  <c:v>23.126187000000002</c:v>
                </c:pt>
                <c:pt idx="89745">
                  <c:v>23.123439999999999</c:v>
                </c:pt>
                <c:pt idx="89746">
                  <c:v>23.120868000000002</c:v>
                </c:pt>
                <c:pt idx="89747">
                  <c:v>23.123754999999999</c:v>
                </c:pt>
                <c:pt idx="89748">
                  <c:v>23.124594999999999</c:v>
                </c:pt>
                <c:pt idx="89749">
                  <c:v>23.124669999999998</c:v>
                </c:pt>
                <c:pt idx="89750">
                  <c:v>23.124478</c:v>
                </c:pt>
                <c:pt idx="89751">
                  <c:v>23.123640999999999</c:v>
                </c:pt>
                <c:pt idx="89752">
                  <c:v>23.125578000000001</c:v>
                </c:pt>
                <c:pt idx="89753">
                  <c:v>23.124880999999998</c:v>
                </c:pt>
                <c:pt idx="89754">
                  <c:v>23.124746999999999</c:v>
                </c:pt>
                <c:pt idx="89755">
                  <c:v>23.126839</c:v>
                </c:pt>
                <c:pt idx="89756">
                  <c:v>23.131540999999999</c:v>
                </c:pt>
                <c:pt idx="89757">
                  <c:v>23.134212000000002</c:v>
                </c:pt>
                <c:pt idx="89758">
                  <c:v>23.129052000000001</c:v>
                </c:pt>
                <c:pt idx="89759">
                  <c:v>23.128250000000001</c:v>
                </c:pt>
                <c:pt idx="89760">
                  <c:v>23.130602</c:v>
                </c:pt>
                <c:pt idx="89761">
                  <c:v>23.127659999999999</c:v>
                </c:pt>
                <c:pt idx="89762">
                  <c:v>23.128391000000001</c:v>
                </c:pt>
                <c:pt idx="89763">
                  <c:v>23.133555999999999</c:v>
                </c:pt>
                <c:pt idx="89764">
                  <c:v>23.133786000000001</c:v>
                </c:pt>
                <c:pt idx="89765">
                  <c:v>23.130679000000001</c:v>
                </c:pt>
                <c:pt idx="89766">
                  <c:v>23.129584999999999</c:v>
                </c:pt>
                <c:pt idx="89767">
                  <c:v>23.129515999999999</c:v>
                </c:pt>
                <c:pt idx="89768">
                  <c:v>23.129176000000001</c:v>
                </c:pt>
                <c:pt idx="89769">
                  <c:v>23.128549</c:v>
                </c:pt>
                <c:pt idx="89770">
                  <c:v>23.130182999999999</c:v>
                </c:pt>
                <c:pt idx="89771">
                  <c:v>23.134117</c:v>
                </c:pt>
                <c:pt idx="89772">
                  <c:v>23.132622000000001</c:v>
                </c:pt>
                <c:pt idx="89773">
                  <c:v>23.129973</c:v>
                </c:pt>
                <c:pt idx="89774">
                  <c:v>23.133431000000002</c:v>
                </c:pt>
                <c:pt idx="89775">
                  <c:v>23.134018000000001</c:v>
                </c:pt>
                <c:pt idx="89776">
                  <c:v>23.129415999999999</c:v>
                </c:pt>
                <c:pt idx="89777">
                  <c:v>23.129384999999999</c:v>
                </c:pt>
                <c:pt idx="89778">
                  <c:v>23.132059999999999</c:v>
                </c:pt>
                <c:pt idx="89779">
                  <c:v>23.132791999999998</c:v>
                </c:pt>
                <c:pt idx="89780">
                  <c:v>23.136509</c:v>
                </c:pt>
                <c:pt idx="89781">
                  <c:v>23.139265000000002</c:v>
                </c:pt>
                <c:pt idx="89782">
                  <c:v>23.137730999999999</c:v>
                </c:pt>
                <c:pt idx="89783">
                  <c:v>23.137243999999999</c:v>
                </c:pt>
                <c:pt idx="89784">
                  <c:v>23.136763999999999</c:v>
                </c:pt>
                <c:pt idx="89785">
                  <c:v>23.140013</c:v>
                </c:pt>
                <c:pt idx="89786">
                  <c:v>23.142234999999999</c:v>
                </c:pt>
                <c:pt idx="89787">
                  <c:v>23.135895000000001</c:v>
                </c:pt>
                <c:pt idx="89788">
                  <c:v>23.136392000000001</c:v>
                </c:pt>
                <c:pt idx="89789">
                  <c:v>23.137907999999999</c:v>
                </c:pt>
                <c:pt idx="89790">
                  <c:v>23.132016</c:v>
                </c:pt>
                <c:pt idx="89791">
                  <c:v>23.131706000000001</c:v>
                </c:pt>
                <c:pt idx="89792">
                  <c:v>23.134626000000001</c:v>
                </c:pt>
                <c:pt idx="89793">
                  <c:v>23.135843000000001</c:v>
                </c:pt>
                <c:pt idx="89794">
                  <c:v>23.141614000000001</c:v>
                </c:pt>
                <c:pt idx="89795">
                  <c:v>23.143346000000001</c:v>
                </c:pt>
                <c:pt idx="89796">
                  <c:v>23.140803999999999</c:v>
                </c:pt>
                <c:pt idx="89797">
                  <c:v>23.143377999999998</c:v>
                </c:pt>
                <c:pt idx="89798">
                  <c:v>23.143657000000001</c:v>
                </c:pt>
                <c:pt idx="89799">
                  <c:v>23.140177999999999</c:v>
                </c:pt>
                <c:pt idx="89800">
                  <c:v>23.139792</c:v>
                </c:pt>
                <c:pt idx="89801">
                  <c:v>23.136773000000002</c:v>
                </c:pt>
                <c:pt idx="89802">
                  <c:v>23.133203000000002</c:v>
                </c:pt>
                <c:pt idx="89803">
                  <c:v>23.136426</c:v>
                </c:pt>
                <c:pt idx="89804">
                  <c:v>23.140830999999999</c:v>
                </c:pt>
                <c:pt idx="89805">
                  <c:v>23.139406999999999</c:v>
                </c:pt>
                <c:pt idx="89806">
                  <c:v>23.138227000000001</c:v>
                </c:pt>
                <c:pt idx="89807">
                  <c:v>23.138458</c:v>
                </c:pt>
                <c:pt idx="89808">
                  <c:v>23.139610000000001</c:v>
                </c:pt>
                <c:pt idx="89809">
                  <c:v>23.143825</c:v>
                </c:pt>
                <c:pt idx="89810">
                  <c:v>23.145845000000001</c:v>
                </c:pt>
                <c:pt idx="89811">
                  <c:v>23.142969999999998</c:v>
                </c:pt>
                <c:pt idx="89812">
                  <c:v>23.140775999999999</c:v>
                </c:pt>
                <c:pt idx="89813">
                  <c:v>23.141103000000001</c:v>
                </c:pt>
                <c:pt idx="89814">
                  <c:v>23.139192000000001</c:v>
                </c:pt>
                <c:pt idx="89815">
                  <c:v>23.138769</c:v>
                </c:pt>
                <c:pt idx="89816">
                  <c:v>23.140723000000001</c:v>
                </c:pt>
                <c:pt idx="89817">
                  <c:v>23.139368000000001</c:v>
                </c:pt>
                <c:pt idx="89818">
                  <c:v>23.139721000000002</c:v>
                </c:pt>
                <c:pt idx="89819">
                  <c:v>23.143604</c:v>
                </c:pt>
                <c:pt idx="89820">
                  <c:v>23.144452999999999</c:v>
                </c:pt>
                <c:pt idx="89821">
                  <c:v>23.142613000000001</c:v>
                </c:pt>
                <c:pt idx="89822">
                  <c:v>23.146101000000002</c:v>
                </c:pt>
                <c:pt idx="89823">
                  <c:v>23.150582</c:v>
                </c:pt>
                <c:pt idx="89824">
                  <c:v>23.147604999999999</c:v>
                </c:pt>
                <c:pt idx="89825">
                  <c:v>23.142932999999999</c:v>
                </c:pt>
                <c:pt idx="89826">
                  <c:v>23.141245000000001</c:v>
                </c:pt>
                <c:pt idx="89827">
                  <c:v>23.144908000000001</c:v>
                </c:pt>
                <c:pt idx="89828">
                  <c:v>23.149245000000001</c:v>
                </c:pt>
                <c:pt idx="89829">
                  <c:v>23.145854</c:v>
                </c:pt>
                <c:pt idx="89830">
                  <c:v>23.142426</c:v>
                </c:pt>
                <c:pt idx="89831">
                  <c:v>23.143539000000001</c:v>
                </c:pt>
                <c:pt idx="89832">
                  <c:v>23.144406</c:v>
                </c:pt>
                <c:pt idx="89833">
                  <c:v>23.145218</c:v>
                </c:pt>
                <c:pt idx="89834">
                  <c:v>23.149932</c:v>
                </c:pt>
                <c:pt idx="89835">
                  <c:v>23.152759</c:v>
                </c:pt>
                <c:pt idx="89836">
                  <c:v>23.152168</c:v>
                </c:pt>
                <c:pt idx="89837">
                  <c:v>23.152585999999999</c:v>
                </c:pt>
                <c:pt idx="89838">
                  <c:v>23.155110000000001</c:v>
                </c:pt>
                <c:pt idx="89839">
                  <c:v>23.156375000000001</c:v>
                </c:pt>
                <c:pt idx="89840">
                  <c:v>23.152418999999998</c:v>
                </c:pt>
                <c:pt idx="89841">
                  <c:v>23.153793</c:v>
                </c:pt>
                <c:pt idx="89842">
                  <c:v>23.154658000000001</c:v>
                </c:pt>
                <c:pt idx="89843">
                  <c:v>23.144867000000001</c:v>
                </c:pt>
                <c:pt idx="89844">
                  <c:v>23.144086999999999</c:v>
                </c:pt>
                <c:pt idx="89845">
                  <c:v>23.151132</c:v>
                </c:pt>
                <c:pt idx="89846">
                  <c:v>23.152208000000002</c:v>
                </c:pt>
                <c:pt idx="89847">
                  <c:v>23.151588</c:v>
                </c:pt>
                <c:pt idx="89848">
                  <c:v>23.153381</c:v>
                </c:pt>
                <c:pt idx="89849">
                  <c:v>23.154306999999999</c:v>
                </c:pt>
                <c:pt idx="89850">
                  <c:v>23.156068000000001</c:v>
                </c:pt>
                <c:pt idx="89851">
                  <c:v>23.156772</c:v>
                </c:pt>
                <c:pt idx="89852">
                  <c:v>23.152047</c:v>
                </c:pt>
                <c:pt idx="89853">
                  <c:v>23.148088999999999</c:v>
                </c:pt>
                <c:pt idx="89854">
                  <c:v>23.150364</c:v>
                </c:pt>
                <c:pt idx="89855">
                  <c:v>23.15053</c:v>
                </c:pt>
                <c:pt idx="89856">
                  <c:v>23.146616000000002</c:v>
                </c:pt>
                <c:pt idx="89857">
                  <c:v>23.147259999999999</c:v>
                </c:pt>
                <c:pt idx="89858">
                  <c:v>23.152812999999998</c:v>
                </c:pt>
                <c:pt idx="89859">
                  <c:v>23.151423999999999</c:v>
                </c:pt>
                <c:pt idx="89860">
                  <c:v>23.145392999999999</c:v>
                </c:pt>
                <c:pt idx="89861">
                  <c:v>23.149325999999999</c:v>
                </c:pt>
                <c:pt idx="89862">
                  <c:v>23.154146999999998</c:v>
                </c:pt>
                <c:pt idx="89863">
                  <c:v>23.149079</c:v>
                </c:pt>
                <c:pt idx="89864">
                  <c:v>23.149398000000001</c:v>
                </c:pt>
                <c:pt idx="89865">
                  <c:v>23.152549</c:v>
                </c:pt>
                <c:pt idx="89866">
                  <c:v>23.149135000000001</c:v>
                </c:pt>
                <c:pt idx="89867">
                  <c:v>23.148834999999998</c:v>
                </c:pt>
                <c:pt idx="89868">
                  <c:v>23.155825</c:v>
                </c:pt>
                <c:pt idx="89869">
                  <c:v>23.157254999999999</c:v>
                </c:pt>
                <c:pt idx="89870">
                  <c:v>23.151523000000001</c:v>
                </c:pt>
                <c:pt idx="89871">
                  <c:v>23.152484000000001</c:v>
                </c:pt>
                <c:pt idx="89872">
                  <c:v>23.157105000000001</c:v>
                </c:pt>
                <c:pt idx="89873">
                  <c:v>23.156089999999999</c:v>
                </c:pt>
                <c:pt idx="89874">
                  <c:v>23.155114000000001</c:v>
                </c:pt>
                <c:pt idx="89875">
                  <c:v>23.157467</c:v>
                </c:pt>
                <c:pt idx="89876">
                  <c:v>23.155985000000001</c:v>
                </c:pt>
                <c:pt idx="89877">
                  <c:v>23.15457</c:v>
                </c:pt>
                <c:pt idx="89878">
                  <c:v>23.158127</c:v>
                </c:pt>
                <c:pt idx="89879">
                  <c:v>23.158601000000001</c:v>
                </c:pt>
                <c:pt idx="89880">
                  <c:v>23.161792999999999</c:v>
                </c:pt>
                <c:pt idx="89881">
                  <c:v>23.165922999999999</c:v>
                </c:pt>
                <c:pt idx="89882">
                  <c:v>23.162906</c:v>
                </c:pt>
                <c:pt idx="89883">
                  <c:v>23.163957</c:v>
                </c:pt>
                <c:pt idx="89884">
                  <c:v>23.169363000000001</c:v>
                </c:pt>
                <c:pt idx="89885">
                  <c:v>23.164601000000001</c:v>
                </c:pt>
                <c:pt idx="89886">
                  <c:v>23.158458</c:v>
                </c:pt>
                <c:pt idx="89887">
                  <c:v>23.160508</c:v>
                </c:pt>
                <c:pt idx="89888">
                  <c:v>23.159528000000002</c:v>
                </c:pt>
                <c:pt idx="89889">
                  <c:v>23.156410999999999</c:v>
                </c:pt>
                <c:pt idx="89890">
                  <c:v>23.162436</c:v>
                </c:pt>
                <c:pt idx="89891">
                  <c:v>23.164712999999999</c:v>
                </c:pt>
                <c:pt idx="89892">
                  <c:v>23.161560000000001</c:v>
                </c:pt>
                <c:pt idx="89893">
                  <c:v>23.163011999999998</c:v>
                </c:pt>
                <c:pt idx="89894">
                  <c:v>23.163204</c:v>
                </c:pt>
                <c:pt idx="89895">
                  <c:v>23.160236999999999</c:v>
                </c:pt>
                <c:pt idx="89896">
                  <c:v>23.160297</c:v>
                </c:pt>
                <c:pt idx="89897">
                  <c:v>23.161625000000001</c:v>
                </c:pt>
                <c:pt idx="89898">
                  <c:v>23.161206</c:v>
                </c:pt>
                <c:pt idx="89899">
                  <c:v>23.158038000000001</c:v>
                </c:pt>
                <c:pt idx="89900">
                  <c:v>23.159624000000001</c:v>
                </c:pt>
                <c:pt idx="89901">
                  <c:v>23.161190000000001</c:v>
                </c:pt>
                <c:pt idx="89902">
                  <c:v>23.158052000000001</c:v>
                </c:pt>
                <c:pt idx="89903">
                  <c:v>23.159334000000001</c:v>
                </c:pt>
                <c:pt idx="89904">
                  <c:v>23.164925</c:v>
                </c:pt>
                <c:pt idx="89905">
                  <c:v>23.164906999999999</c:v>
                </c:pt>
                <c:pt idx="89906">
                  <c:v>23.162323000000001</c:v>
                </c:pt>
                <c:pt idx="89907">
                  <c:v>23.162158999999999</c:v>
                </c:pt>
                <c:pt idx="89908">
                  <c:v>23.159977000000001</c:v>
                </c:pt>
                <c:pt idx="89909">
                  <c:v>23.160132000000001</c:v>
                </c:pt>
                <c:pt idx="89910">
                  <c:v>23.163820999999999</c:v>
                </c:pt>
                <c:pt idx="89911">
                  <c:v>23.163401</c:v>
                </c:pt>
                <c:pt idx="89912">
                  <c:v>23.165040999999999</c:v>
                </c:pt>
                <c:pt idx="89913">
                  <c:v>23.167839000000001</c:v>
                </c:pt>
                <c:pt idx="89914">
                  <c:v>23.165167</c:v>
                </c:pt>
                <c:pt idx="89915">
                  <c:v>23.162610000000001</c:v>
                </c:pt>
                <c:pt idx="89916">
                  <c:v>23.164173999999999</c:v>
                </c:pt>
                <c:pt idx="89917">
                  <c:v>23.164073999999999</c:v>
                </c:pt>
                <c:pt idx="89918">
                  <c:v>23.160934999999998</c:v>
                </c:pt>
                <c:pt idx="89919">
                  <c:v>23.160927000000001</c:v>
                </c:pt>
                <c:pt idx="89920">
                  <c:v>23.164809000000002</c:v>
                </c:pt>
                <c:pt idx="89921">
                  <c:v>23.167300999999998</c:v>
                </c:pt>
                <c:pt idx="89922">
                  <c:v>23.166699999999999</c:v>
                </c:pt>
                <c:pt idx="89923">
                  <c:v>23.164299</c:v>
                </c:pt>
                <c:pt idx="89924">
                  <c:v>23.163540999999999</c:v>
                </c:pt>
                <c:pt idx="89925">
                  <c:v>23.165614999999999</c:v>
                </c:pt>
                <c:pt idx="89926">
                  <c:v>23.167096000000001</c:v>
                </c:pt>
                <c:pt idx="89927">
                  <c:v>23.164985000000001</c:v>
                </c:pt>
                <c:pt idx="89928">
                  <c:v>23.161363000000001</c:v>
                </c:pt>
                <c:pt idx="89929">
                  <c:v>23.161041000000001</c:v>
                </c:pt>
                <c:pt idx="89930">
                  <c:v>23.164154</c:v>
                </c:pt>
                <c:pt idx="89931">
                  <c:v>23.165464</c:v>
                </c:pt>
                <c:pt idx="89932">
                  <c:v>23.162731000000001</c:v>
                </c:pt>
                <c:pt idx="89933">
                  <c:v>23.161999000000002</c:v>
                </c:pt>
                <c:pt idx="89934">
                  <c:v>23.166364000000002</c:v>
                </c:pt>
                <c:pt idx="89935">
                  <c:v>23.167263999999999</c:v>
                </c:pt>
                <c:pt idx="89936">
                  <c:v>23.164597000000001</c:v>
                </c:pt>
                <c:pt idx="89937">
                  <c:v>23.163603999999999</c:v>
                </c:pt>
                <c:pt idx="89938">
                  <c:v>23.167649000000001</c:v>
                </c:pt>
                <c:pt idx="89939">
                  <c:v>23.173098</c:v>
                </c:pt>
                <c:pt idx="89940">
                  <c:v>23.172224</c:v>
                </c:pt>
                <c:pt idx="89941">
                  <c:v>23.171192999999999</c:v>
                </c:pt>
                <c:pt idx="89942">
                  <c:v>23.175751000000002</c:v>
                </c:pt>
                <c:pt idx="89943">
                  <c:v>23.177125</c:v>
                </c:pt>
                <c:pt idx="89944">
                  <c:v>23.175706999999999</c:v>
                </c:pt>
                <c:pt idx="89945">
                  <c:v>23.175802000000001</c:v>
                </c:pt>
                <c:pt idx="89946">
                  <c:v>23.176696</c:v>
                </c:pt>
                <c:pt idx="89947">
                  <c:v>23.171749999999999</c:v>
                </c:pt>
                <c:pt idx="89948">
                  <c:v>23.164389</c:v>
                </c:pt>
                <c:pt idx="89949">
                  <c:v>23.168621999999999</c:v>
                </c:pt>
                <c:pt idx="89950">
                  <c:v>23.173566999999998</c:v>
                </c:pt>
                <c:pt idx="89951">
                  <c:v>23.171078000000001</c:v>
                </c:pt>
                <c:pt idx="89952">
                  <c:v>23.166865999999999</c:v>
                </c:pt>
                <c:pt idx="89953">
                  <c:v>23.165528999999999</c:v>
                </c:pt>
                <c:pt idx="89954">
                  <c:v>23.168340000000001</c:v>
                </c:pt>
                <c:pt idx="89955">
                  <c:v>23.168171000000001</c:v>
                </c:pt>
                <c:pt idx="89956">
                  <c:v>23.164614</c:v>
                </c:pt>
                <c:pt idx="89957">
                  <c:v>23.164311000000001</c:v>
                </c:pt>
                <c:pt idx="89958">
                  <c:v>23.169326000000002</c:v>
                </c:pt>
                <c:pt idx="89959">
                  <c:v>23.169989999999999</c:v>
                </c:pt>
                <c:pt idx="89960">
                  <c:v>23.165503000000001</c:v>
                </c:pt>
                <c:pt idx="89961">
                  <c:v>23.167981000000001</c:v>
                </c:pt>
                <c:pt idx="89962">
                  <c:v>23.170923999999999</c:v>
                </c:pt>
                <c:pt idx="89963">
                  <c:v>23.166454000000002</c:v>
                </c:pt>
                <c:pt idx="89964">
                  <c:v>23.16489</c:v>
                </c:pt>
                <c:pt idx="89965">
                  <c:v>23.167228999999999</c:v>
                </c:pt>
                <c:pt idx="89966">
                  <c:v>23.168268000000001</c:v>
                </c:pt>
                <c:pt idx="89967">
                  <c:v>23.172077999999999</c:v>
                </c:pt>
                <c:pt idx="89968">
                  <c:v>23.177205000000001</c:v>
                </c:pt>
                <c:pt idx="89969">
                  <c:v>23.177924000000001</c:v>
                </c:pt>
                <c:pt idx="89970">
                  <c:v>23.174188000000001</c:v>
                </c:pt>
                <c:pt idx="89971">
                  <c:v>23.168807999999999</c:v>
                </c:pt>
                <c:pt idx="89972">
                  <c:v>23.16798</c:v>
                </c:pt>
                <c:pt idx="89973">
                  <c:v>23.173611999999999</c:v>
                </c:pt>
                <c:pt idx="89974">
                  <c:v>23.175471000000002</c:v>
                </c:pt>
                <c:pt idx="89975">
                  <c:v>23.172930999999998</c:v>
                </c:pt>
                <c:pt idx="89976">
                  <c:v>23.175785999999999</c:v>
                </c:pt>
                <c:pt idx="89977">
                  <c:v>23.177724999999999</c:v>
                </c:pt>
                <c:pt idx="89978">
                  <c:v>23.175308000000001</c:v>
                </c:pt>
                <c:pt idx="89979">
                  <c:v>23.176123</c:v>
                </c:pt>
                <c:pt idx="89980">
                  <c:v>23.180133999999999</c:v>
                </c:pt>
                <c:pt idx="89981">
                  <c:v>23.180340000000001</c:v>
                </c:pt>
                <c:pt idx="89982">
                  <c:v>23.179748</c:v>
                </c:pt>
                <c:pt idx="89983">
                  <c:v>23.182373999999999</c:v>
                </c:pt>
                <c:pt idx="89984">
                  <c:v>23.183375999999999</c:v>
                </c:pt>
                <c:pt idx="89985">
                  <c:v>23.180508</c:v>
                </c:pt>
                <c:pt idx="89986">
                  <c:v>23.179214999999999</c:v>
                </c:pt>
                <c:pt idx="89987">
                  <c:v>23.181994</c:v>
                </c:pt>
                <c:pt idx="89988">
                  <c:v>23.181965000000002</c:v>
                </c:pt>
                <c:pt idx="89989">
                  <c:v>23.181177999999999</c:v>
                </c:pt>
                <c:pt idx="89990">
                  <c:v>23.181197999999998</c:v>
                </c:pt>
                <c:pt idx="89991">
                  <c:v>23.179319</c:v>
                </c:pt>
                <c:pt idx="89992">
                  <c:v>23.178737999999999</c:v>
                </c:pt>
                <c:pt idx="89993">
                  <c:v>23.176743999999999</c:v>
                </c:pt>
                <c:pt idx="89994">
                  <c:v>23.175028000000001</c:v>
                </c:pt>
                <c:pt idx="89995">
                  <c:v>23.178965000000002</c:v>
                </c:pt>
                <c:pt idx="89996">
                  <c:v>23.179784999999999</c:v>
                </c:pt>
                <c:pt idx="89997">
                  <c:v>23.176024000000002</c:v>
                </c:pt>
                <c:pt idx="89998">
                  <c:v>23.175612000000001</c:v>
                </c:pt>
                <c:pt idx="89999">
                  <c:v>23.174983000000001</c:v>
                </c:pt>
                <c:pt idx="90000">
                  <c:v>23.172692000000001</c:v>
                </c:pt>
                <c:pt idx="90001">
                  <c:v>23.174579999999999</c:v>
                </c:pt>
                <c:pt idx="90002">
                  <c:v>23.179024999999999</c:v>
                </c:pt>
                <c:pt idx="90003">
                  <c:v>23.180966000000002</c:v>
                </c:pt>
                <c:pt idx="90004">
                  <c:v>23.179333</c:v>
                </c:pt>
                <c:pt idx="90005">
                  <c:v>23.177443</c:v>
                </c:pt>
                <c:pt idx="90006">
                  <c:v>23.177643</c:v>
                </c:pt>
                <c:pt idx="90007">
                  <c:v>23.177873000000002</c:v>
                </c:pt>
                <c:pt idx="90008">
                  <c:v>23.177392999999999</c:v>
                </c:pt>
                <c:pt idx="90009">
                  <c:v>23.176193000000001</c:v>
                </c:pt>
                <c:pt idx="90010">
                  <c:v>23.177491</c:v>
                </c:pt>
                <c:pt idx="90011">
                  <c:v>23.178450999999999</c:v>
                </c:pt>
                <c:pt idx="90012">
                  <c:v>23.176062999999999</c:v>
                </c:pt>
                <c:pt idx="90013">
                  <c:v>23.174505</c:v>
                </c:pt>
                <c:pt idx="90014">
                  <c:v>23.174862999999998</c:v>
                </c:pt>
                <c:pt idx="90015">
                  <c:v>23.172477000000001</c:v>
                </c:pt>
                <c:pt idx="90016">
                  <c:v>23.172529000000001</c:v>
                </c:pt>
                <c:pt idx="90017">
                  <c:v>23.176995999999999</c:v>
                </c:pt>
                <c:pt idx="90018">
                  <c:v>23.177665999999999</c:v>
                </c:pt>
                <c:pt idx="90019">
                  <c:v>23.176316</c:v>
                </c:pt>
                <c:pt idx="90020">
                  <c:v>23.175674000000001</c:v>
                </c:pt>
                <c:pt idx="90021">
                  <c:v>23.174530000000001</c:v>
                </c:pt>
                <c:pt idx="90022">
                  <c:v>23.17568</c:v>
                </c:pt>
                <c:pt idx="90023">
                  <c:v>23.176680999999999</c:v>
                </c:pt>
                <c:pt idx="90024">
                  <c:v>23.18102</c:v>
                </c:pt>
                <c:pt idx="90025">
                  <c:v>23.186813000000001</c:v>
                </c:pt>
                <c:pt idx="90026">
                  <c:v>23.183412000000001</c:v>
                </c:pt>
                <c:pt idx="90027">
                  <c:v>23.181076999999998</c:v>
                </c:pt>
                <c:pt idx="90028">
                  <c:v>23.185245999999999</c:v>
                </c:pt>
                <c:pt idx="90029">
                  <c:v>23.184092</c:v>
                </c:pt>
                <c:pt idx="90030">
                  <c:v>23.182448999999998</c:v>
                </c:pt>
                <c:pt idx="90031">
                  <c:v>23.185247</c:v>
                </c:pt>
                <c:pt idx="90032">
                  <c:v>23.187149000000002</c:v>
                </c:pt>
                <c:pt idx="90033">
                  <c:v>23.186727999999999</c:v>
                </c:pt>
                <c:pt idx="90034">
                  <c:v>23.187163999999999</c:v>
                </c:pt>
                <c:pt idx="90035">
                  <c:v>23.187788999999999</c:v>
                </c:pt>
                <c:pt idx="90036">
                  <c:v>23.186675999999999</c:v>
                </c:pt>
                <c:pt idx="90037">
                  <c:v>23.184715000000001</c:v>
                </c:pt>
                <c:pt idx="90038">
                  <c:v>23.183098000000001</c:v>
                </c:pt>
                <c:pt idx="90039">
                  <c:v>23.185870000000001</c:v>
                </c:pt>
                <c:pt idx="90040">
                  <c:v>23.190898000000001</c:v>
                </c:pt>
                <c:pt idx="90041">
                  <c:v>23.185535999999999</c:v>
                </c:pt>
                <c:pt idx="90042">
                  <c:v>23.179497999999999</c:v>
                </c:pt>
                <c:pt idx="90043">
                  <c:v>23.180902</c:v>
                </c:pt>
                <c:pt idx="90044">
                  <c:v>23.184052000000001</c:v>
                </c:pt>
                <c:pt idx="90045">
                  <c:v>23.185388</c:v>
                </c:pt>
                <c:pt idx="90046">
                  <c:v>23.183161999999999</c:v>
                </c:pt>
                <c:pt idx="90047">
                  <c:v>23.181939</c:v>
                </c:pt>
                <c:pt idx="90048">
                  <c:v>23.184767999999998</c:v>
                </c:pt>
                <c:pt idx="90049">
                  <c:v>23.188299000000001</c:v>
                </c:pt>
                <c:pt idx="90050">
                  <c:v>23.186993999999999</c:v>
                </c:pt>
                <c:pt idx="90051">
                  <c:v>23.183351999999999</c:v>
                </c:pt>
                <c:pt idx="90052">
                  <c:v>23.184251</c:v>
                </c:pt>
                <c:pt idx="90053">
                  <c:v>23.186461000000001</c:v>
                </c:pt>
                <c:pt idx="90054">
                  <c:v>23.186831000000002</c:v>
                </c:pt>
                <c:pt idx="90055">
                  <c:v>23.185013999999999</c:v>
                </c:pt>
                <c:pt idx="90056">
                  <c:v>23.183720999999998</c:v>
                </c:pt>
                <c:pt idx="90057">
                  <c:v>23.185834</c:v>
                </c:pt>
                <c:pt idx="90058">
                  <c:v>23.186593999999999</c:v>
                </c:pt>
                <c:pt idx="90059">
                  <c:v>23.183806000000001</c:v>
                </c:pt>
                <c:pt idx="90060">
                  <c:v>23.185942000000001</c:v>
                </c:pt>
                <c:pt idx="90061">
                  <c:v>23.190636000000001</c:v>
                </c:pt>
                <c:pt idx="90062">
                  <c:v>23.188030999999999</c:v>
                </c:pt>
                <c:pt idx="90063">
                  <c:v>23.186375999999999</c:v>
                </c:pt>
                <c:pt idx="90064">
                  <c:v>23.190147</c:v>
                </c:pt>
                <c:pt idx="90065">
                  <c:v>23.189731999999999</c:v>
                </c:pt>
                <c:pt idx="90066">
                  <c:v>23.187604</c:v>
                </c:pt>
                <c:pt idx="90067">
                  <c:v>23.189509999999999</c:v>
                </c:pt>
                <c:pt idx="90068">
                  <c:v>23.190777000000001</c:v>
                </c:pt>
                <c:pt idx="90069">
                  <c:v>23.190508000000001</c:v>
                </c:pt>
                <c:pt idx="90070">
                  <c:v>23.190711</c:v>
                </c:pt>
                <c:pt idx="90071">
                  <c:v>23.190476</c:v>
                </c:pt>
                <c:pt idx="90072">
                  <c:v>23.189287</c:v>
                </c:pt>
                <c:pt idx="90073">
                  <c:v>23.190560000000001</c:v>
                </c:pt>
                <c:pt idx="90074">
                  <c:v>23.195294000000001</c:v>
                </c:pt>
                <c:pt idx="90075">
                  <c:v>23.196045999999999</c:v>
                </c:pt>
                <c:pt idx="90076">
                  <c:v>23.193601000000001</c:v>
                </c:pt>
                <c:pt idx="90077">
                  <c:v>23.192572999999999</c:v>
                </c:pt>
                <c:pt idx="90078">
                  <c:v>23.192433999999999</c:v>
                </c:pt>
                <c:pt idx="90079">
                  <c:v>23.189665999999999</c:v>
                </c:pt>
                <c:pt idx="90080">
                  <c:v>23.189247000000002</c:v>
                </c:pt>
                <c:pt idx="90081">
                  <c:v>23.194120000000002</c:v>
                </c:pt>
                <c:pt idx="90082">
                  <c:v>23.195359</c:v>
                </c:pt>
                <c:pt idx="90083">
                  <c:v>23.189789000000001</c:v>
                </c:pt>
                <c:pt idx="90084">
                  <c:v>23.190280000000001</c:v>
                </c:pt>
                <c:pt idx="90085">
                  <c:v>23.196788000000002</c:v>
                </c:pt>
                <c:pt idx="90086">
                  <c:v>23.196534</c:v>
                </c:pt>
                <c:pt idx="90087">
                  <c:v>23.192996999999998</c:v>
                </c:pt>
                <c:pt idx="90088">
                  <c:v>23.191202000000001</c:v>
                </c:pt>
                <c:pt idx="90089">
                  <c:v>23.189775999999998</c:v>
                </c:pt>
                <c:pt idx="90090">
                  <c:v>23.193300000000001</c:v>
                </c:pt>
                <c:pt idx="90091">
                  <c:v>23.19745</c:v>
                </c:pt>
                <c:pt idx="90092">
                  <c:v>23.192195999999999</c:v>
                </c:pt>
                <c:pt idx="90093">
                  <c:v>23.190521</c:v>
                </c:pt>
                <c:pt idx="90094">
                  <c:v>23.194004</c:v>
                </c:pt>
                <c:pt idx="90095">
                  <c:v>23.194901999999999</c:v>
                </c:pt>
                <c:pt idx="90096">
                  <c:v>23.197379000000002</c:v>
                </c:pt>
                <c:pt idx="90097">
                  <c:v>23.196189</c:v>
                </c:pt>
                <c:pt idx="90098">
                  <c:v>23.193228000000001</c:v>
                </c:pt>
                <c:pt idx="90099">
                  <c:v>23.194462999999999</c:v>
                </c:pt>
                <c:pt idx="90100">
                  <c:v>23.197752000000001</c:v>
                </c:pt>
                <c:pt idx="90101">
                  <c:v>23.198885000000001</c:v>
                </c:pt>
                <c:pt idx="90102">
                  <c:v>23.199780000000001</c:v>
                </c:pt>
                <c:pt idx="90103">
                  <c:v>23.20129</c:v>
                </c:pt>
                <c:pt idx="90104">
                  <c:v>23.198063000000001</c:v>
                </c:pt>
                <c:pt idx="90105">
                  <c:v>23.199995999999999</c:v>
                </c:pt>
                <c:pt idx="90106">
                  <c:v>23.206251000000002</c:v>
                </c:pt>
                <c:pt idx="90107">
                  <c:v>23.203783999999999</c:v>
                </c:pt>
                <c:pt idx="90108">
                  <c:v>23.203624000000001</c:v>
                </c:pt>
                <c:pt idx="90109">
                  <c:v>23.206593999999999</c:v>
                </c:pt>
                <c:pt idx="90110">
                  <c:v>23.203056</c:v>
                </c:pt>
                <c:pt idx="90111">
                  <c:v>23.201445</c:v>
                </c:pt>
                <c:pt idx="90112">
                  <c:v>23.206447000000001</c:v>
                </c:pt>
                <c:pt idx="90113">
                  <c:v>23.206731000000001</c:v>
                </c:pt>
                <c:pt idx="90114">
                  <c:v>23.204076000000001</c:v>
                </c:pt>
                <c:pt idx="90115">
                  <c:v>23.205622999999999</c:v>
                </c:pt>
                <c:pt idx="90116">
                  <c:v>23.204575999999999</c:v>
                </c:pt>
                <c:pt idx="90117">
                  <c:v>23.202251</c:v>
                </c:pt>
                <c:pt idx="90118">
                  <c:v>23.201895</c:v>
                </c:pt>
                <c:pt idx="90119">
                  <c:v>23.199995000000001</c:v>
                </c:pt>
                <c:pt idx="90120">
                  <c:v>23.199725000000001</c:v>
                </c:pt>
                <c:pt idx="90121">
                  <c:v>23.201771000000001</c:v>
                </c:pt>
                <c:pt idx="90122">
                  <c:v>23.200551000000001</c:v>
                </c:pt>
                <c:pt idx="90123">
                  <c:v>23.19369</c:v>
                </c:pt>
                <c:pt idx="90124">
                  <c:v>23.191552999999999</c:v>
                </c:pt>
                <c:pt idx="90125">
                  <c:v>23.199075000000001</c:v>
                </c:pt>
                <c:pt idx="90126">
                  <c:v>23.20318</c:v>
                </c:pt>
                <c:pt idx="90127">
                  <c:v>23.200513999999998</c:v>
                </c:pt>
                <c:pt idx="90128">
                  <c:v>23.199739000000001</c:v>
                </c:pt>
                <c:pt idx="90129">
                  <c:v>23.200889</c:v>
                </c:pt>
                <c:pt idx="90130">
                  <c:v>23.202147</c:v>
                </c:pt>
                <c:pt idx="90131">
                  <c:v>23.200346</c:v>
                </c:pt>
                <c:pt idx="90132">
                  <c:v>23.199363999999999</c:v>
                </c:pt>
                <c:pt idx="90133">
                  <c:v>23.202867999999999</c:v>
                </c:pt>
                <c:pt idx="90134">
                  <c:v>23.201640999999999</c:v>
                </c:pt>
                <c:pt idx="90135">
                  <c:v>23.197944</c:v>
                </c:pt>
                <c:pt idx="90136">
                  <c:v>23.199686</c:v>
                </c:pt>
                <c:pt idx="90137">
                  <c:v>23.201381999999999</c:v>
                </c:pt>
                <c:pt idx="90138">
                  <c:v>23.198129000000002</c:v>
                </c:pt>
                <c:pt idx="90139">
                  <c:v>23.196923999999999</c:v>
                </c:pt>
                <c:pt idx="90140">
                  <c:v>23.198830000000001</c:v>
                </c:pt>
                <c:pt idx="90141">
                  <c:v>23.200119000000001</c:v>
                </c:pt>
                <c:pt idx="90142">
                  <c:v>23.204364999999999</c:v>
                </c:pt>
                <c:pt idx="90143">
                  <c:v>23.204386</c:v>
                </c:pt>
                <c:pt idx="90144">
                  <c:v>23.197680999999999</c:v>
                </c:pt>
                <c:pt idx="90145">
                  <c:v>23.198105000000002</c:v>
                </c:pt>
                <c:pt idx="90146">
                  <c:v>23.205141000000001</c:v>
                </c:pt>
                <c:pt idx="90147">
                  <c:v>23.206641999999999</c:v>
                </c:pt>
                <c:pt idx="90148">
                  <c:v>23.206738000000001</c:v>
                </c:pt>
                <c:pt idx="90149">
                  <c:v>23.209627999999999</c:v>
                </c:pt>
                <c:pt idx="90150">
                  <c:v>23.207834999999999</c:v>
                </c:pt>
                <c:pt idx="90151">
                  <c:v>23.205683000000001</c:v>
                </c:pt>
                <c:pt idx="90152">
                  <c:v>23.211402</c:v>
                </c:pt>
                <c:pt idx="90153">
                  <c:v>23.211321000000002</c:v>
                </c:pt>
                <c:pt idx="90154">
                  <c:v>23.207415999999998</c:v>
                </c:pt>
                <c:pt idx="90155">
                  <c:v>23.209821999999999</c:v>
                </c:pt>
                <c:pt idx="90156">
                  <c:v>23.210462</c:v>
                </c:pt>
                <c:pt idx="90157">
                  <c:v>23.208731</c:v>
                </c:pt>
                <c:pt idx="90158">
                  <c:v>23.210697</c:v>
                </c:pt>
                <c:pt idx="90159">
                  <c:v>23.209648999999999</c:v>
                </c:pt>
                <c:pt idx="90160">
                  <c:v>23.204357000000002</c:v>
                </c:pt>
                <c:pt idx="90161">
                  <c:v>23.205354</c:v>
                </c:pt>
                <c:pt idx="90162">
                  <c:v>23.209631999999999</c:v>
                </c:pt>
                <c:pt idx="90163">
                  <c:v>23.206662000000001</c:v>
                </c:pt>
                <c:pt idx="90164">
                  <c:v>23.201342</c:v>
                </c:pt>
                <c:pt idx="90165">
                  <c:v>23.201972000000001</c:v>
                </c:pt>
                <c:pt idx="90166">
                  <c:v>23.202105</c:v>
                </c:pt>
                <c:pt idx="90167">
                  <c:v>23.202938</c:v>
                </c:pt>
                <c:pt idx="90168">
                  <c:v>23.205704000000001</c:v>
                </c:pt>
                <c:pt idx="90169">
                  <c:v>23.205584000000002</c:v>
                </c:pt>
                <c:pt idx="90170">
                  <c:v>23.204236999999999</c:v>
                </c:pt>
                <c:pt idx="90171">
                  <c:v>23.202518999999999</c:v>
                </c:pt>
                <c:pt idx="90172">
                  <c:v>23.203195000000001</c:v>
                </c:pt>
                <c:pt idx="90173">
                  <c:v>23.204801</c:v>
                </c:pt>
                <c:pt idx="90174">
                  <c:v>23.202660000000002</c:v>
                </c:pt>
                <c:pt idx="90175">
                  <c:v>23.203927</c:v>
                </c:pt>
                <c:pt idx="90176">
                  <c:v>23.205963000000001</c:v>
                </c:pt>
                <c:pt idx="90177">
                  <c:v>23.202494000000002</c:v>
                </c:pt>
                <c:pt idx="90178">
                  <c:v>23.204264999999999</c:v>
                </c:pt>
                <c:pt idx="90179">
                  <c:v>23.207305999999999</c:v>
                </c:pt>
                <c:pt idx="90180">
                  <c:v>23.206948000000001</c:v>
                </c:pt>
                <c:pt idx="90181">
                  <c:v>23.208544</c:v>
                </c:pt>
                <c:pt idx="90182">
                  <c:v>23.205763000000001</c:v>
                </c:pt>
                <c:pt idx="90183">
                  <c:v>23.202418999999999</c:v>
                </c:pt>
                <c:pt idx="90184">
                  <c:v>23.204934999999999</c:v>
                </c:pt>
                <c:pt idx="90185">
                  <c:v>23.206821000000001</c:v>
                </c:pt>
                <c:pt idx="90186">
                  <c:v>23.210782999999999</c:v>
                </c:pt>
                <c:pt idx="90187">
                  <c:v>23.211751</c:v>
                </c:pt>
                <c:pt idx="90188">
                  <c:v>23.211639000000002</c:v>
                </c:pt>
                <c:pt idx="90189">
                  <c:v>23.216761999999999</c:v>
                </c:pt>
                <c:pt idx="90190">
                  <c:v>23.2164</c:v>
                </c:pt>
                <c:pt idx="90191">
                  <c:v>23.215202000000001</c:v>
                </c:pt>
                <c:pt idx="90192">
                  <c:v>23.219329999999999</c:v>
                </c:pt>
                <c:pt idx="90193">
                  <c:v>23.219297999999998</c:v>
                </c:pt>
                <c:pt idx="90194">
                  <c:v>23.217822999999999</c:v>
                </c:pt>
                <c:pt idx="90195">
                  <c:v>23.220367</c:v>
                </c:pt>
                <c:pt idx="90196">
                  <c:v>23.218813999999998</c:v>
                </c:pt>
                <c:pt idx="90197">
                  <c:v>23.212806</c:v>
                </c:pt>
                <c:pt idx="90198">
                  <c:v>23.212911999999999</c:v>
                </c:pt>
                <c:pt idx="90199">
                  <c:v>23.217524000000001</c:v>
                </c:pt>
                <c:pt idx="90200">
                  <c:v>23.219998</c:v>
                </c:pt>
                <c:pt idx="90201">
                  <c:v>23.218951000000001</c:v>
                </c:pt>
                <c:pt idx="90202">
                  <c:v>23.218890999999999</c:v>
                </c:pt>
                <c:pt idx="90203">
                  <c:v>23.219142999999999</c:v>
                </c:pt>
                <c:pt idx="90204">
                  <c:v>23.21603</c:v>
                </c:pt>
                <c:pt idx="90205">
                  <c:v>23.215935000000002</c:v>
                </c:pt>
                <c:pt idx="90206">
                  <c:v>23.220065000000002</c:v>
                </c:pt>
                <c:pt idx="90207">
                  <c:v>23.220407999999999</c:v>
                </c:pt>
                <c:pt idx="90208">
                  <c:v>23.217828000000001</c:v>
                </c:pt>
                <c:pt idx="90209">
                  <c:v>23.217856999999999</c:v>
                </c:pt>
                <c:pt idx="90210">
                  <c:v>23.218757</c:v>
                </c:pt>
                <c:pt idx="90211">
                  <c:v>23.213994</c:v>
                </c:pt>
                <c:pt idx="90212">
                  <c:v>23.210709999999999</c:v>
                </c:pt>
                <c:pt idx="90213">
                  <c:v>23.214703</c:v>
                </c:pt>
                <c:pt idx="90214">
                  <c:v>23.217855</c:v>
                </c:pt>
                <c:pt idx="90215">
                  <c:v>23.217455999999999</c:v>
                </c:pt>
                <c:pt idx="90216">
                  <c:v>23.213201999999999</c:v>
                </c:pt>
                <c:pt idx="90217">
                  <c:v>23.210075</c:v>
                </c:pt>
                <c:pt idx="90218">
                  <c:v>23.211136</c:v>
                </c:pt>
                <c:pt idx="90219">
                  <c:v>23.211887000000001</c:v>
                </c:pt>
                <c:pt idx="90220">
                  <c:v>23.207720999999999</c:v>
                </c:pt>
                <c:pt idx="90221">
                  <c:v>23.202103999999999</c:v>
                </c:pt>
                <c:pt idx="90222">
                  <c:v>23.206009999999999</c:v>
                </c:pt>
                <c:pt idx="90223">
                  <c:v>23.211812999999999</c:v>
                </c:pt>
                <c:pt idx="90224">
                  <c:v>23.213253000000002</c:v>
                </c:pt>
                <c:pt idx="90225">
                  <c:v>23.215388000000001</c:v>
                </c:pt>
                <c:pt idx="90226">
                  <c:v>23.215156</c:v>
                </c:pt>
                <c:pt idx="90227">
                  <c:v>23.216830000000002</c:v>
                </c:pt>
                <c:pt idx="90228">
                  <c:v>23.219486</c:v>
                </c:pt>
                <c:pt idx="90229">
                  <c:v>23.217234999999999</c:v>
                </c:pt>
                <c:pt idx="90230">
                  <c:v>23.215716</c:v>
                </c:pt>
                <c:pt idx="90231">
                  <c:v>23.216308999999999</c:v>
                </c:pt>
                <c:pt idx="90232">
                  <c:v>23.217521000000001</c:v>
                </c:pt>
                <c:pt idx="90233">
                  <c:v>23.218339</c:v>
                </c:pt>
                <c:pt idx="90234">
                  <c:v>23.218364999999999</c:v>
                </c:pt>
                <c:pt idx="90235">
                  <c:v>23.217745000000001</c:v>
                </c:pt>
                <c:pt idx="90236">
                  <c:v>23.216272</c:v>
                </c:pt>
                <c:pt idx="90237">
                  <c:v>23.220210999999999</c:v>
                </c:pt>
                <c:pt idx="90238">
                  <c:v>23.226776999999998</c:v>
                </c:pt>
                <c:pt idx="90239">
                  <c:v>23.226009000000001</c:v>
                </c:pt>
                <c:pt idx="90240">
                  <c:v>23.219975000000002</c:v>
                </c:pt>
                <c:pt idx="90241">
                  <c:v>23.218841000000001</c:v>
                </c:pt>
                <c:pt idx="90242">
                  <c:v>23.221744999999999</c:v>
                </c:pt>
                <c:pt idx="90243">
                  <c:v>23.219121000000001</c:v>
                </c:pt>
                <c:pt idx="90244">
                  <c:v>23.217020000000002</c:v>
                </c:pt>
                <c:pt idx="90245">
                  <c:v>23.219291999999999</c:v>
                </c:pt>
                <c:pt idx="90246">
                  <c:v>23.220573999999999</c:v>
                </c:pt>
                <c:pt idx="90247">
                  <c:v>23.220917</c:v>
                </c:pt>
                <c:pt idx="90248">
                  <c:v>23.221543</c:v>
                </c:pt>
                <c:pt idx="90249">
                  <c:v>23.223113000000001</c:v>
                </c:pt>
                <c:pt idx="90250">
                  <c:v>23.224067999999999</c:v>
                </c:pt>
                <c:pt idx="90251">
                  <c:v>23.221093</c:v>
                </c:pt>
                <c:pt idx="90252">
                  <c:v>23.219342999999999</c:v>
                </c:pt>
                <c:pt idx="90253">
                  <c:v>23.220013000000002</c:v>
                </c:pt>
                <c:pt idx="90254">
                  <c:v>23.220514000000001</c:v>
                </c:pt>
                <c:pt idx="90255">
                  <c:v>23.219493</c:v>
                </c:pt>
                <c:pt idx="90256">
                  <c:v>23.218674</c:v>
                </c:pt>
                <c:pt idx="90257">
                  <c:v>23.219650000000001</c:v>
                </c:pt>
                <c:pt idx="90258">
                  <c:v>23.220172000000002</c:v>
                </c:pt>
                <c:pt idx="90259">
                  <c:v>23.225237</c:v>
                </c:pt>
                <c:pt idx="90260">
                  <c:v>23.226713</c:v>
                </c:pt>
                <c:pt idx="90261">
                  <c:v>23.227232999999998</c:v>
                </c:pt>
                <c:pt idx="90262">
                  <c:v>23.233466</c:v>
                </c:pt>
                <c:pt idx="90263">
                  <c:v>23.229517000000001</c:v>
                </c:pt>
                <c:pt idx="90264">
                  <c:v>23.22334</c:v>
                </c:pt>
                <c:pt idx="90265">
                  <c:v>23.226146</c:v>
                </c:pt>
                <c:pt idx="90266">
                  <c:v>23.228465</c:v>
                </c:pt>
                <c:pt idx="90267">
                  <c:v>23.227775999999999</c:v>
                </c:pt>
                <c:pt idx="90268">
                  <c:v>23.229683000000001</c:v>
                </c:pt>
                <c:pt idx="90269">
                  <c:v>23.229614000000002</c:v>
                </c:pt>
                <c:pt idx="90270">
                  <c:v>23.22634</c:v>
                </c:pt>
                <c:pt idx="90271">
                  <c:v>23.228441</c:v>
                </c:pt>
                <c:pt idx="90272">
                  <c:v>23.230813000000001</c:v>
                </c:pt>
                <c:pt idx="90273">
                  <c:v>23.226447</c:v>
                </c:pt>
                <c:pt idx="90274">
                  <c:v>23.223497999999999</c:v>
                </c:pt>
                <c:pt idx="90275">
                  <c:v>23.225290999999999</c:v>
                </c:pt>
                <c:pt idx="90276">
                  <c:v>23.226499</c:v>
                </c:pt>
                <c:pt idx="90277">
                  <c:v>23.222553999999999</c:v>
                </c:pt>
                <c:pt idx="90278">
                  <c:v>23.221592000000001</c:v>
                </c:pt>
                <c:pt idx="90279">
                  <c:v>23.223531999999999</c:v>
                </c:pt>
                <c:pt idx="90280">
                  <c:v>23.222769</c:v>
                </c:pt>
                <c:pt idx="90281">
                  <c:v>23.225017000000001</c:v>
                </c:pt>
                <c:pt idx="90282">
                  <c:v>23.227005999999999</c:v>
                </c:pt>
                <c:pt idx="90283">
                  <c:v>23.222978999999999</c:v>
                </c:pt>
                <c:pt idx="90284">
                  <c:v>23.221025000000001</c:v>
                </c:pt>
                <c:pt idx="90285">
                  <c:v>23.22279</c:v>
                </c:pt>
                <c:pt idx="90286">
                  <c:v>23.227129999999999</c:v>
                </c:pt>
                <c:pt idx="90287">
                  <c:v>23.230062</c:v>
                </c:pt>
                <c:pt idx="90288">
                  <c:v>23.226085000000001</c:v>
                </c:pt>
                <c:pt idx="90289">
                  <c:v>23.223758</c:v>
                </c:pt>
                <c:pt idx="90290">
                  <c:v>23.228131999999999</c:v>
                </c:pt>
                <c:pt idx="90291">
                  <c:v>23.229317000000002</c:v>
                </c:pt>
                <c:pt idx="90292">
                  <c:v>23.226084</c:v>
                </c:pt>
                <c:pt idx="90293">
                  <c:v>23.228349000000001</c:v>
                </c:pt>
                <c:pt idx="90294">
                  <c:v>23.233782000000001</c:v>
                </c:pt>
                <c:pt idx="90295">
                  <c:v>23.23236</c:v>
                </c:pt>
                <c:pt idx="90296">
                  <c:v>23.231293000000001</c:v>
                </c:pt>
                <c:pt idx="90297">
                  <c:v>23.234707</c:v>
                </c:pt>
                <c:pt idx="90298">
                  <c:v>23.231808999999998</c:v>
                </c:pt>
                <c:pt idx="90299">
                  <c:v>23.228261</c:v>
                </c:pt>
                <c:pt idx="90300">
                  <c:v>23.232733</c:v>
                </c:pt>
                <c:pt idx="90301">
                  <c:v>23.235476999999999</c:v>
                </c:pt>
                <c:pt idx="90302">
                  <c:v>23.232092000000002</c:v>
                </c:pt>
                <c:pt idx="90303">
                  <c:v>23.230502999999999</c:v>
                </c:pt>
                <c:pt idx="90304">
                  <c:v>23.233163999999999</c:v>
                </c:pt>
                <c:pt idx="90305">
                  <c:v>23.234528999999998</c:v>
                </c:pt>
                <c:pt idx="90306">
                  <c:v>23.232132</c:v>
                </c:pt>
                <c:pt idx="90307">
                  <c:v>23.232431999999999</c:v>
                </c:pt>
                <c:pt idx="90308">
                  <c:v>23.235834000000001</c:v>
                </c:pt>
                <c:pt idx="90309">
                  <c:v>23.233404</c:v>
                </c:pt>
                <c:pt idx="90310">
                  <c:v>23.229544000000001</c:v>
                </c:pt>
                <c:pt idx="90311">
                  <c:v>23.232236</c:v>
                </c:pt>
                <c:pt idx="90312">
                  <c:v>23.235319</c:v>
                </c:pt>
                <c:pt idx="90313">
                  <c:v>23.235541999999999</c:v>
                </c:pt>
                <c:pt idx="90314">
                  <c:v>23.235171999999999</c:v>
                </c:pt>
                <c:pt idx="90315">
                  <c:v>23.234586</c:v>
                </c:pt>
                <c:pt idx="90316">
                  <c:v>23.234261</c:v>
                </c:pt>
                <c:pt idx="90317">
                  <c:v>23.237252999999999</c:v>
                </c:pt>
                <c:pt idx="90318">
                  <c:v>23.245536999999999</c:v>
                </c:pt>
                <c:pt idx="90319">
                  <c:v>23.245992000000001</c:v>
                </c:pt>
                <c:pt idx="90320">
                  <c:v>23.239464999999999</c:v>
                </c:pt>
                <c:pt idx="90321">
                  <c:v>23.241810999999998</c:v>
                </c:pt>
                <c:pt idx="90322">
                  <c:v>23.246411999999999</c:v>
                </c:pt>
                <c:pt idx="90323">
                  <c:v>23.244073</c:v>
                </c:pt>
                <c:pt idx="90324">
                  <c:v>23.242183000000001</c:v>
                </c:pt>
                <c:pt idx="90325">
                  <c:v>23.241811999999999</c:v>
                </c:pt>
                <c:pt idx="90326">
                  <c:v>23.239750000000001</c:v>
                </c:pt>
                <c:pt idx="90327">
                  <c:v>23.241492999999998</c:v>
                </c:pt>
                <c:pt idx="90328">
                  <c:v>23.243359000000002</c:v>
                </c:pt>
                <c:pt idx="90329">
                  <c:v>23.239270000000001</c:v>
                </c:pt>
                <c:pt idx="90330">
                  <c:v>23.237912999999999</c:v>
                </c:pt>
                <c:pt idx="90331">
                  <c:v>23.241681</c:v>
                </c:pt>
                <c:pt idx="90332">
                  <c:v>23.241233999999999</c:v>
                </c:pt>
                <c:pt idx="90333">
                  <c:v>23.241157000000001</c:v>
                </c:pt>
                <c:pt idx="90334">
                  <c:v>23.241347999999999</c:v>
                </c:pt>
                <c:pt idx="90335">
                  <c:v>23.241118</c:v>
                </c:pt>
                <c:pt idx="90336">
                  <c:v>23.243908000000001</c:v>
                </c:pt>
                <c:pt idx="90337">
                  <c:v>23.244471999999998</c:v>
                </c:pt>
                <c:pt idx="90338">
                  <c:v>23.240936999999999</c:v>
                </c:pt>
                <c:pt idx="90339">
                  <c:v>23.238654</c:v>
                </c:pt>
                <c:pt idx="90340">
                  <c:v>23.240835000000001</c:v>
                </c:pt>
                <c:pt idx="90341">
                  <c:v>23.242054</c:v>
                </c:pt>
                <c:pt idx="90342">
                  <c:v>23.240207999999999</c:v>
                </c:pt>
                <c:pt idx="90343">
                  <c:v>23.239412999999999</c:v>
                </c:pt>
                <c:pt idx="90344">
                  <c:v>23.236256999999998</c:v>
                </c:pt>
                <c:pt idx="90345">
                  <c:v>23.233291000000001</c:v>
                </c:pt>
                <c:pt idx="90346">
                  <c:v>23.232786999999998</c:v>
                </c:pt>
                <c:pt idx="90347">
                  <c:v>23.232367</c:v>
                </c:pt>
                <c:pt idx="90348">
                  <c:v>23.233478999999999</c:v>
                </c:pt>
                <c:pt idx="90349">
                  <c:v>23.235043999999998</c:v>
                </c:pt>
                <c:pt idx="90350">
                  <c:v>23.235522</c:v>
                </c:pt>
                <c:pt idx="90351">
                  <c:v>23.235059</c:v>
                </c:pt>
                <c:pt idx="90352">
                  <c:v>23.233463</c:v>
                </c:pt>
                <c:pt idx="90353">
                  <c:v>23.233923999999998</c:v>
                </c:pt>
                <c:pt idx="90354">
                  <c:v>23.237048999999999</c:v>
                </c:pt>
                <c:pt idx="90355">
                  <c:v>23.235344000000001</c:v>
                </c:pt>
                <c:pt idx="90356">
                  <c:v>23.235862999999998</c:v>
                </c:pt>
                <c:pt idx="90357">
                  <c:v>23.241866999999999</c:v>
                </c:pt>
                <c:pt idx="90358">
                  <c:v>23.242370999999999</c:v>
                </c:pt>
                <c:pt idx="90359">
                  <c:v>23.243096999999999</c:v>
                </c:pt>
                <c:pt idx="90360">
                  <c:v>23.244987999999999</c:v>
                </c:pt>
                <c:pt idx="90361">
                  <c:v>23.242909999999998</c:v>
                </c:pt>
                <c:pt idx="90362">
                  <c:v>23.244250000000001</c:v>
                </c:pt>
                <c:pt idx="90363">
                  <c:v>23.246469999999999</c:v>
                </c:pt>
                <c:pt idx="90364">
                  <c:v>23.247406999999999</c:v>
                </c:pt>
                <c:pt idx="90365">
                  <c:v>23.247752999999999</c:v>
                </c:pt>
                <c:pt idx="90366">
                  <c:v>23.245096</c:v>
                </c:pt>
                <c:pt idx="90367">
                  <c:v>23.240925000000001</c:v>
                </c:pt>
                <c:pt idx="90368">
                  <c:v>23.239453999999999</c:v>
                </c:pt>
                <c:pt idx="90369">
                  <c:v>23.244105999999999</c:v>
                </c:pt>
                <c:pt idx="90370">
                  <c:v>23.248078</c:v>
                </c:pt>
                <c:pt idx="90371">
                  <c:v>23.245422999999999</c:v>
                </c:pt>
                <c:pt idx="90372">
                  <c:v>23.244073</c:v>
                </c:pt>
                <c:pt idx="90373">
                  <c:v>23.247422</c:v>
                </c:pt>
                <c:pt idx="90374">
                  <c:v>23.244427000000002</c:v>
                </c:pt>
                <c:pt idx="90375">
                  <c:v>23.23949</c:v>
                </c:pt>
                <c:pt idx="90376">
                  <c:v>23.237601000000002</c:v>
                </c:pt>
                <c:pt idx="90377">
                  <c:v>23.237321999999999</c:v>
                </c:pt>
                <c:pt idx="90378">
                  <c:v>23.243143</c:v>
                </c:pt>
                <c:pt idx="90379">
                  <c:v>23.249361</c:v>
                </c:pt>
                <c:pt idx="90380">
                  <c:v>23.247817000000001</c:v>
                </c:pt>
                <c:pt idx="90381">
                  <c:v>23.246593000000001</c:v>
                </c:pt>
                <c:pt idx="90382">
                  <c:v>23.250391</c:v>
                </c:pt>
                <c:pt idx="90383">
                  <c:v>23.252504999999999</c:v>
                </c:pt>
                <c:pt idx="90384">
                  <c:v>23.254487000000001</c:v>
                </c:pt>
                <c:pt idx="90385">
                  <c:v>23.256029000000002</c:v>
                </c:pt>
                <c:pt idx="90386">
                  <c:v>23.255251999999999</c:v>
                </c:pt>
                <c:pt idx="90387">
                  <c:v>23.250993000000001</c:v>
                </c:pt>
                <c:pt idx="90388">
                  <c:v>23.248968999999999</c:v>
                </c:pt>
                <c:pt idx="90389">
                  <c:v>23.247841000000001</c:v>
                </c:pt>
                <c:pt idx="90390">
                  <c:v>23.242104999999999</c:v>
                </c:pt>
                <c:pt idx="90391">
                  <c:v>23.242813000000002</c:v>
                </c:pt>
                <c:pt idx="90392">
                  <c:v>23.247548999999999</c:v>
                </c:pt>
                <c:pt idx="90393">
                  <c:v>23.247837000000001</c:v>
                </c:pt>
                <c:pt idx="90394">
                  <c:v>23.247022999999999</c:v>
                </c:pt>
                <c:pt idx="90395">
                  <c:v>23.245747999999999</c:v>
                </c:pt>
                <c:pt idx="90396">
                  <c:v>23.245125000000002</c:v>
                </c:pt>
                <c:pt idx="90397">
                  <c:v>23.248895999999998</c:v>
                </c:pt>
                <c:pt idx="90398">
                  <c:v>23.248926999999998</c:v>
                </c:pt>
                <c:pt idx="90399">
                  <c:v>23.242484999999999</c:v>
                </c:pt>
                <c:pt idx="90400">
                  <c:v>23.24287</c:v>
                </c:pt>
                <c:pt idx="90401">
                  <c:v>23.248282</c:v>
                </c:pt>
                <c:pt idx="90402">
                  <c:v>23.247634000000001</c:v>
                </c:pt>
                <c:pt idx="90403">
                  <c:v>23.246746999999999</c:v>
                </c:pt>
                <c:pt idx="90404">
                  <c:v>23.249345999999999</c:v>
                </c:pt>
                <c:pt idx="90405">
                  <c:v>23.248654999999999</c:v>
                </c:pt>
                <c:pt idx="90406">
                  <c:v>23.244707999999999</c:v>
                </c:pt>
                <c:pt idx="90407">
                  <c:v>23.245059999999999</c:v>
                </c:pt>
                <c:pt idx="90408">
                  <c:v>23.247226000000001</c:v>
                </c:pt>
                <c:pt idx="90409">
                  <c:v>23.246343</c:v>
                </c:pt>
                <c:pt idx="90410">
                  <c:v>23.245816000000001</c:v>
                </c:pt>
                <c:pt idx="90411">
                  <c:v>23.247762999999999</c:v>
                </c:pt>
                <c:pt idx="90412">
                  <c:v>23.248442000000001</c:v>
                </c:pt>
                <c:pt idx="90413">
                  <c:v>23.247237999999999</c:v>
                </c:pt>
                <c:pt idx="90414">
                  <c:v>23.243767999999999</c:v>
                </c:pt>
                <c:pt idx="90415">
                  <c:v>23.246051999999999</c:v>
                </c:pt>
                <c:pt idx="90416">
                  <c:v>23.252061000000001</c:v>
                </c:pt>
                <c:pt idx="90417">
                  <c:v>23.253041</c:v>
                </c:pt>
                <c:pt idx="90418">
                  <c:v>23.254503</c:v>
                </c:pt>
                <c:pt idx="90419">
                  <c:v>23.254097999999999</c:v>
                </c:pt>
                <c:pt idx="90420">
                  <c:v>23.25592</c:v>
                </c:pt>
                <c:pt idx="90421">
                  <c:v>23.262157999999999</c:v>
                </c:pt>
                <c:pt idx="90422">
                  <c:v>23.262283</c:v>
                </c:pt>
                <c:pt idx="90423">
                  <c:v>23.259554000000001</c:v>
                </c:pt>
                <c:pt idx="90424">
                  <c:v>23.258298</c:v>
                </c:pt>
                <c:pt idx="90425">
                  <c:v>23.260133</c:v>
                </c:pt>
                <c:pt idx="90426">
                  <c:v>23.263013999999998</c:v>
                </c:pt>
                <c:pt idx="90427">
                  <c:v>23.264282000000001</c:v>
                </c:pt>
                <c:pt idx="90428">
                  <c:v>23.262032999999999</c:v>
                </c:pt>
                <c:pt idx="90429">
                  <c:v>23.256730999999998</c:v>
                </c:pt>
                <c:pt idx="90430">
                  <c:v>23.256847</c:v>
                </c:pt>
                <c:pt idx="90431">
                  <c:v>23.262477000000001</c:v>
                </c:pt>
                <c:pt idx="90432">
                  <c:v>23.263079000000001</c:v>
                </c:pt>
                <c:pt idx="90433">
                  <c:v>23.263781000000002</c:v>
                </c:pt>
                <c:pt idx="90434">
                  <c:v>23.266608000000002</c:v>
                </c:pt>
                <c:pt idx="90435">
                  <c:v>23.264934</c:v>
                </c:pt>
                <c:pt idx="90436">
                  <c:v>23.261043000000001</c:v>
                </c:pt>
                <c:pt idx="90437">
                  <c:v>23.260221000000001</c:v>
                </c:pt>
                <c:pt idx="90438">
                  <c:v>23.261828999999999</c:v>
                </c:pt>
                <c:pt idx="90439">
                  <c:v>23.264112999999998</c:v>
                </c:pt>
                <c:pt idx="90440">
                  <c:v>23.263366999999999</c:v>
                </c:pt>
                <c:pt idx="90441">
                  <c:v>23.261709</c:v>
                </c:pt>
                <c:pt idx="90442">
                  <c:v>23.265744999999999</c:v>
                </c:pt>
                <c:pt idx="90443">
                  <c:v>23.266444</c:v>
                </c:pt>
                <c:pt idx="90444">
                  <c:v>23.262228</c:v>
                </c:pt>
                <c:pt idx="90445">
                  <c:v>23.26399</c:v>
                </c:pt>
                <c:pt idx="90446">
                  <c:v>23.264405</c:v>
                </c:pt>
                <c:pt idx="90447">
                  <c:v>23.263971999999999</c:v>
                </c:pt>
                <c:pt idx="90448">
                  <c:v>23.268090999999998</c:v>
                </c:pt>
                <c:pt idx="90449">
                  <c:v>23.268128000000001</c:v>
                </c:pt>
                <c:pt idx="90450">
                  <c:v>23.263957000000001</c:v>
                </c:pt>
                <c:pt idx="90451">
                  <c:v>23.263694000000001</c:v>
                </c:pt>
                <c:pt idx="90452">
                  <c:v>23.262933</c:v>
                </c:pt>
                <c:pt idx="90453">
                  <c:v>23.260490000000001</c:v>
                </c:pt>
                <c:pt idx="90454">
                  <c:v>23.26369</c:v>
                </c:pt>
                <c:pt idx="90455">
                  <c:v>23.266504999999999</c:v>
                </c:pt>
                <c:pt idx="90456">
                  <c:v>23.266812000000002</c:v>
                </c:pt>
                <c:pt idx="90457">
                  <c:v>23.265595999999999</c:v>
                </c:pt>
                <c:pt idx="90458">
                  <c:v>23.261236</c:v>
                </c:pt>
                <c:pt idx="90459">
                  <c:v>23.261469000000002</c:v>
                </c:pt>
                <c:pt idx="90460">
                  <c:v>23.264486999999999</c:v>
                </c:pt>
                <c:pt idx="90461">
                  <c:v>23.266743000000002</c:v>
                </c:pt>
                <c:pt idx="90462">
                  <c:v>23.269822000000001</c:v>
                </c:pt>
                <c:pt idx="90463">
                  <c:v>23.267545999999999</c:v>
                </c:pt>
                <c:pt idx="90464">
                  <c:v>23.264406999999999</c:v>
                </c:pt>
                <c:pt idx="90465">
                  <c:v>23.268014000000001</c:v>
                </c:pt>
                <c:pt idx="90466">
                  <c:v>23.267520999999999</c:v>
                </c:pt>
                <c:pt idx="90467">
                  <c:v>23.264327000000002</c:v>
                </c:pt>
                <c:pt idx="90468">
                  <c:v>23.267032</c:v>
                </c:pt>
                <c:pt idx="90469">
                  <c:v>23.267678</c:v>
                </c:pt>
                <c:pt idx="90470">
                  <c:v>23.259134</c:v>
                </c:pt>
                <c:pt idx="90471">
                  <c:v>23.257348</c:v>
                </c:pt>
                <c:pt idx="90472">
                  <c:v>23.265066999999998</c:v>
                </c:pt>
                <c:pt idx="90473">
                  <c:v>23.264018</c:v>
                </c:pt>
                <c:pt idx="90474">
                  <c:v>23.260399</c:v>
                </c:pt>
                <c:pt idx="90475">
                  <c:v>23.266342999999999</c:v>
                </c:pt>
                <c:pt idx="90476">
                  <c:v>23.271581000000001</c:v>
                </c:pt>
                <c:pt idx="90477">
                  <c:v>23.271242000000001</c:v>
                </c:pt>
                <c:pt idx="90478">
                  <c:v>23.270814000000001</c:v>
                </c:pt>
                <c:pt idx="90479">
                  <c:v>23.2714</c:v>
                </c:pt>
                <c:pt idx="90480">
                  <c:v>23.273537000000001</c:v>
                </c:pt>
                <c:pt idx="90481">
                  <c:v>23.274034</c:v>
                </c:pt>
                <c:pt idx="90482">
                  <c:v>23.270019000000001</c:v>
                </c:pt>
                <c:pt idx="90483">
                  <c:v>23.270828000000002</c:v>
                </c:pt>
                <c:pt idx="90484">
                  <c:v>23.274975000000001</c:v>
                </c:pt>
                <c:pt idx="90485">
                  <c:v>23.275794999999999</c:v>
                </c:pt>
                <c:pt idx="90486">
                  <c:v>23.273451000000001</c:v>
                </c:pt>
                <c:pt idx="90487">
                  <c:v>23.271812000000001</c:v>
                </c:pt>
                <c:pt idx="90488">
                  <c:v>23.271325000000001</c:v>
                </c:pt>
                <c:pt idx="90489">
                  <c:v>23.268304000000001</c:v>
                </c:pt>
                <c:pt idx="90490">
                  <c:v>23.267205000000001</c:v>
                </c:pt>
                <c:pt idx="90491">
                  <c:v>23.270724999999999</c:v>
                </c:pt>
                <c:pt idx="90492">
                  <c:v>23.271854999999999</c:v>
                </c:pt>
                <c:pt idx="90493">
                  <c:v>23.272248999999999</c:v>
                </c:pt>
                <c:pt idx="90494">
                  <c:v>23.276952999999999</c:v>
                </c:pt>
                <c:pt idx="90495">
                  <c:v>23.274170999999999</c:v>
                </c:pt>
                <c:pt idx="90496">
                  <c:v>23.265946</c:v>
                </c:pt>
                <c:pt idx="90497">
                  <c:v>23.266459999999999</c:v>
                </c:pt>
                <c:pt idx="90498">
                  <c:v>23.268867</c:v>
                </c:pt>
                <c:pt idx="90499">
                  <c:v>23.265736</c:v>
                </c:pt>
                <c:pt idx="90500">
                  <c:v>23.264358999999999</c:v>
                </c:pt>
                <c:pt idx="90501">
                  <c:v>23.265533999999999</c:v>
                </c:pt>
                <c:pt idx="90502">
                  <c:v>23.265263000000001</c:v>
                </c:pt>
                <c:pt idx="90503">
                  <c:v>23.268014000000001</c:v>
                </c:pt>
                <c:pt idx="90504">
                  <c:v>23.269705999999999</c:v>
                </c:pt>
                <c:pt idx="90505">
                  <c:v>23.267339</c:v>
                </c:pt>
                <c:pt idx="90506">
                  <c:v>23.265494</c:v>
                </c:pt>
                <c:pt idx="90507">
                  <c:v>23.264132</c:v>
                </c:pt>
                <c:pt idx="90508">
                  <c:v>23.263180999999999</c:v>
                </c:pt>
                <c:pt idx="90509">
                  <c:v>23.266669</c:v>
                </c:pt>
                <c:pt idx="90510">
                  <c:v>23.265896000000001</c:v>
                </c:pt>
                <c:pt idx="90511">
                  <c:v>23.261825999999999</c:v>
                </c:pt>
                <c:pt idx="90512">
                  <c:v>23.266902000000002</c:v>
                </c:pt>
                <c:pt idx="90513">
                  <c:v>23.273513000000001</c:v>
                </c:pt>
                <c:pt idx="90514">
                  <c:v>23.273527000000001</c:v>
                </c:pt>
                <c:pt idx="90515">
                  <c:v>23.279036999999999</c:v>
                </c:pt>
                <c:pt idx="90516">
                  <c:v>23.284661</c:v>
                </c:pt>
                <c:pt idx="90517">
                  <c:v>23.282883999999999</c:v>
                </c:pt>
                <c:pt idx="90518">
                  <c:v>23.286076000000001</c:v>
                </c:pt>
                <c:pt idx="90519">
                  <c:v>23.284407999999999</c:v>
                </c:pt>
                <c:pt idx="90520">
                  <c:v>23.281623</c:v>
                </c:pt>
                <c:pt idx="90521">
                  <c:v>23.286697</c:v>
                </c:pt>
                <c:pt idx="90522">
                  <c:v>23.282793999999999</c:v>
                </c:pt>
                <c:pt idx="90523">
                  <c:v>23.275237000000001</c:v>
                </c:pt>
                <c:pt idx="90524">
                  <c:v>23.278953999999999</c:v>
                </c:pt>
                <c:pt idx="90525">
                  <c:v>23.282634999999999</c:v>
                </c:pt>
                <c:pt idx="90526">
                  <c:v>23.279263</c:v>
                </c:pt>
                <c:pt idx="90527">
                  <c:v>23.277573</c:v>
                </c:pt>
                <c:pt idx="90528">
                  <c:v>23.277964000000001</c:v>
                </c:pt>
                <c:pt idx="90529">
                  <c:v>23.277276000000001</c:v>
                </c:pt>
                <c:pt idx="90530">
                  <c:v>23.278784999999999</c:v>
                </c:pt>
                <c:pt idx="90531">
                  <c:v>23.283825</c:v>
                </c:pt>
                <c:pt idx="90532">
                  <c:v>23.283166000000001</c:v>
                </c:pt>
                <c:pt idx="90533">
                  <c:v>23.278410000000001</c:v>
                </c:pt>
                <c:pt idx="90534">
                  <c:v>23.283121999999999</c:v>
                </c:pt>
                <c:pt idx="90535">
                  <c:v>23.285737999999998</c:v>
                </c:pt>
                <c:pt idx="90536">
                  <c:v>23.278335999999999</c:v>
                </c:pt>
                <c:pt idx="90537">
                  <c:v>23.27854</c:v>
                </c:pt>
                <c:pt idx="90538">
                  <c:v>23.283950999999998</c:v>
                </c:pt>
                <c:pt idx="90539">
                  <c:v>23.284618999999999</c:v>
                </c:pt>
                <c:pt idx="90540">
                  <c:v>23.28265</c:v>
                </c:pt>
                <c:pt idx="90541">
                  <c:v>23.278724</c:v>
                </c:pt>
                <c:pt idx="90542">
                  <c:v>23.278191</c:v>
                </c:pt>
                <c:pt idx="90543">
                  <c:v>23.282029000000001</c:v>
                </c:pt>
                <c:pt idx="90544">
                  <c:v>23.278338999999999</c:v>
                </c:pt>
                <c:pt idx="90545">
                  <c:v>23.277757000000001</c:v>
                </c:pt>
                <c:pt idx="90546">
                  <c:v>23.285378999999999</c:v>
                </c:pt>
                <c:pt idx="90547">
                  <c:v>23.281040000000001</c:v>
                </c:pt>
                <c:pt idx="90548">
                  <c:v>23.271761999999999</c:v>
                </c:pt>
                <c:pt idx="90549">
                  <c:v>23.274836000000001</c:v>
                </c:pt>
                <c:pt idx="90550">
                  <c:v>23.277301999999999</c:v>
                </c:pt>
                <c:pt idx="90551">
                  <c:v>23.274464999999999</c:v>
                </c:pt>
                <c:pt idx="90552">
                  <c:v>23.276019000000002</c:v>
                </c:pt>
                <c:pt idx="90553">
                  <c:v>23.279710000000001</c:v>
                </c:pt>
                <c:pt idx="90554">
                  <c:v>23.280339000000001</c:v>
                </c:pt>
                <c:pt idx="90555">
                  <c:v>23.277569</c:v>
                </c:pt>
                <c:pt idx="90556">
                  <c:v>23.275666999999999</c:v>
                </c:pt>
                <c:pt idx="90557">
                  <c:v>23.27825</c:v>
                </c:pt>
                <c:pt idx="90558">
                  <c:v>23.280754999999999</c:v>
                </c:pt>
                <c:pt idx="90559">
                  <c:v>23.277101999999999</c:v>
                </c:pt>
                <c:pt idx="90560">
                  <c:v>23.27364</c:v>
                </c:pt>
                <c:pt idx="90561">
                  <c:v>23.277134</c:v>
                </c:pt>
                <c:pt idx="90562">
                  <c:v>23.278628000000001</c:v>
                </c:pt>
                <c:pt idx="90563">
                  <c:v>23.275784999999999</c:v>
                </c:pt>
                <c:pt idx="90564">
                  <c:v>23.276824000000001</c:v>
                </c:pt>
                <c:pt idx="90565">
                  <c:v>23.279661999999998</c:v>
                </c:pt>
                <c:pt idx="90566">
                  <c:v>23.280343999999999</c:v>
                </c:pt>
                <c:pt idx="90567">
                  <c:v>23.281849000000001</c:v>
                </c:pt>
                <c:pt idx="90568">
                  <c:v>23.283339999999999</c:v>
                </c:pt>
                <c:pt idx="90569">
                  <c:v>23.282615</c:v>
                </c:pt>
                <c:pt idx="90570">
                  <c:v>23.282772000000001</c:v>
                </c:pt>
                <c:pt idx="90571">
                  <c:v>23.285986999999999</c:v>
                </c:pt>
                <c:pt idx="90572">
                  <c:v>23.283607</c:v>
                </c:pt>
                <c:pt idx="90573">
                  <c:v>23.278383999999999</c:v>
                </c:pt>
                <c:pt idx="90574">
                  <c:v>23.280882999999999</c:v>
                </c:pt>
                <c:pt idx="90575">
                  <c:v>23.283939</c:v>
                </c:pt>
                <c:pt idx="90576">
                  <c:v>23.283622000000001</c:v>
                </c:pt>
                <c:pt idx="90577">
                  <c:v>23.282703999999999</c:v>
                </c:pt>
                <c:pt idx="90578">
                  <c:v>23.282221</c:v>
                </c:pt>
                <c:pt idx="90579">
                  <c:v>23.285658999999999</c:v>
                </c:pt>
                <c:pt idx="90580">
                  <c:v>23.286940999999999</c:v>
                </c:pt>
                <c:pt idx="90581">
                  <c:v>23.282734000000001</c:v>
                </c:pt>
                <c:pt idx="90582">
                  <c:v>23.282478000000001</c:v>
                </c:pt>
                <c:pt idx="90583">
                  <c:v>23.286244</c:v>
                </c:pt>
                <c:pt idx="90584">
                  <c:v>23.286752</c:v>
                </c:pt>
                <c:pt idx="90585">
                  <c:v>23.286892000000002</c:v>
                </c:pt>
                <c:pt idx="90586">
                  <c:v>23.288063999999999</c:v>
                </c:pt>
                <c:pt idx="90587">
                  <c:v>23.288732</c:v>
                </c:pt>
                <c:pt idx="90588">
                  <c:v>23.288352</c:v>
                </c:pt>
                <c:pt idx="90589">
                  <c:v>23.28969</c:v>
                </c:pt>
                <c:pt idx="90590">
                  <c:v>23.292629999999999</c:v>
                </c:pt>
                <c:pt idx="90591">
                  <c:v>23.294654999999999</c:v>
                </c:pt>
                <c:pt idx="90592">
                  <c:v>23.29185</c:v>
                </c:pt>
                <c:pt idx="90593">
                  <c:v>23.287659000000001</c:v>
                </c:pt>
                <c:pt idx="90594">
                  <c:v>23.287156</c:v>
                </c:pt>
                <c:pt idx="90595">
                  <c:v>23.287927</c:v>
                </c:pt>
                <c:pt idx="90596">
                  <c:v>23.286438</c:v>
                </c:pt>
                <c:pt idx="90597">
                  <c:v>23.287016999999999</c:v>
                </c:pt>
                <c:pt idx="90598">
                  <c:v>23.286384000000002</c:v>
                </c:pt>
                <c:pt idx="90599">
                  <c:v>23.28276</c:v>
                </c:pt>
                <c:pt idx="90600">
                  <c:v>23.283508999999999</c:v>
                </c:pt>
                <c:pt idx="90601">
                  <c:v>23.286721</c:v>
                </c:pt>
                <c:pt idx="90602">
                  <c:v>23.287002000000001</c:v>
                </c:pt>
                <c:pt idx="90603">
                  <c:v>23.286885000000002</c:v>
                </c:pt>
                <c:pt idx="90604">
                  <c:v>23.28716</c:v>
                </c:pt>
                <c:pt idx="90605">
                  <c:v>23.287858</c:v>
                </c:pt>
                <c:pt idx="90606">
                  <c:v>23.287789</c:v>
                </c:pt>
                <c:pt idx="90607">
                  <c:v>23.289695999999999</c:v>
                </c:pt>
                <c:pt idx="90608">
                  <c:v>23.294516000000002</c:v>
                </c:pt>
                <c:pt idx="90609">
                  <c:v>23.293339</c:v>
                </c:pt>
                <c:pt idx="90610">
                  <c:v>23.292154</c:v>
                </c:pt>
                <c:pt idx="90611">
                  <c:v>23.292819000000001</c:v>
                </c:pt>
                <c:pt idx="90612">
                  <c:v>23.292131999999999</c:v>
                </c:pt>
                <c:pt idx="90613">
                  <c:v>23.294930999999998</c:v>
                </c:pt>
                <c:pt idx="90614">
                  <c:v>23.291934000000001</c:v>
                </c:pt>
                <c:pt idx="90615">
                  <c:v>23.286622999999999</c:v>
                </c:pt>
                <c:pt idx="90616">
                  <c:v>23.287911999999999</c:v>
                </c:pt>
                <c:pt idx="90617">
                  <c:v>23.288948000000001</c:v>
                </c:pt>
                <c:pt idx="90618">
                  <c:v>23.289662</c:v>
                </c:pt>
                <c:pt idx="90619">
                  <c:v>23.290488</c:v>
                </c:pt>
                <c:pt idx="90620">
                  <c:v>23.289363000000002</c:v>
                </c:pt>
                <c:pt idx="90621">
                  <c:v>23.288691</c:v>
                </c:pt>
                <c:pt idx="90622">
                  <c:v>23.289873</c:v>
                </c:pt>
                <c:pt idx="90623">
                  <c:v>23.291395999999999</c:v>
                </c:pt>
                <c:pt idx="90624">
                  <c:v>23.291592000000001</c:v>
                </c:pt>
                <c:pt idx="90625">
                  <c:v>23.291401</c:v>
                </c:pt>
                <c:pt idx="90626">
                  <c:v>23.29363</c:v>
                </c:pt>
                <c:pt idx="90627">
                  <c:v>23.292819000000001</c:v>
                </c:pt>
                <c:pt idx="90628">
                  <c:v>23.290821999999999</c:v>
                </c:pt>
                <c:pt idx="90629">
                  <c:v>23.291346000000001</c:v>
                </c:pt>
                <c:pt idx="90630">
                  <c:v>23.291288999999999</c:v>
                </c:pt>
                <c:pt idx="90631">
                  <c:v>23.294166000000001</c:v>
                </c:pt>
                <c:pt idx="90632">
                  <c:v>23.294366</c:v>
                </c:pt>
                <c:pt idx="90633">
                  <c:v>23.291416000000002</c:v>
                </c:pt>
                <c:pt idx="90634">
                  <c:v>23.291709999999998</c:v>
                </c:pt>
                <c:pt idx="90635">
                  <c:v>23.293673999999999</c:v>
                </c:pt>
                <c:pt idx="90636">
                  <c:v>23.294017</c:v>
                </c:pt>
                <c:pt idx="90637">
                  <c:v>23.294350000000001</c:v>
                </c:pt>
                <c:pt idx="90638">
                  <c:v>23.294105999999999</c:v>
                </c:pt>
                <c:pt idx="90639">
                  <c:v>23.292739999999998</c:v>
                </c:pt>
                <c:pt idx="90640">
                  <c:v>23.294021999999998</c:v>
                </c:pt>
                <c:pt idx="90641">
                  <c:v>23.296585</c:v>
                </c:pt>
                <c:pt idx="90642">
                  <c:v>23.295375</c:v>
                </c:pt>
                <c:pt idx="90643">
                  <c:v>23.295490000000001</c:v>
                </c:pt>
                <c:pt idx="90644">
                  <c:v>23.296987999999999</c:v>
                </c:pt>
                <c:pt idx="90645">
                  <c:v>23.295949</c:v>
                </c:pt>
                <c:pt idx="90646">
                  <c:v>23.297267999999999</c:v>
                </c:pt>
                <c:pt idx="90647">
                  <c:v>23.297982000000001</c:v>
                </c:pt>
                <c:pt idx="90648">
                  <c:v>23.294616000000001</c:v>
                </c:pt>
                <c:pt idx="90649">
                  <c:v>23.295034999999999</c:v>
                </c:pt>
                <c:pt idx="90650">
                  <c:v>23.298839999999998</c:v>
                </c:pt>
                <c:pt idx="90651">
                  <c:v>23.301081</c:v>
                </c:pt>
                <c:pt idx="90652">
                  <c:v>23.301248999999999</c:v>
                </c:pt>
                <c:pt idx="90653">
                  <c:v>23.301507999999998</c:v>
                </c:pt>
                <c:pt idx="90654">
                  <c:v>23.304043</c:v>
                </c:pt>
                <c:pt idx="90655">
                  <c:v>23.305993999999998</c:v>
                </c:pt>
                <c:pt idx="90656">
                  <c:v>23.302651999999998</c:v>
                </c:pt>
                <c:pt idx="90657">
                  <c:v>23.300820999999999</c:v>
                </c:pt>
                <c:pt idx="90658">
                  <c:v>23.301247</c:v>
                </c:pt>
                <c:pt idx="90659">
                  <c:v>23.303315000000001</c:v>
                </c:pt>
                <c:pt idx="90660">
                  <c:v>23.308705</c:v>
                </c:pt>
                <c:pt idx="90661">
                  <c:v>23.312025999999999</c:v>
                </c:pt>
                <c:pt idx="90662">
                  <c:v>23.313268000000001</c:v>
                </c:pt>
                <c:pt idx="90663">
                  <c:v>23.308264999999999</c:v>
                </c:pt>
                <c:pt idx="90664">
                  <c:v>23.301577999999999</c:v>
                </c:pt>
                <c:pt idx="90665">
                  <c:v>23.305824000000001</c:v>
                </c:pt>
                <c:pt idx="90666">
                  <c:v>23.308243999999998</c:v>
                </c:pt>
                <c:pt idx="90667">
                  <c:v>23.304521999999999</c:v>
                </c:pt>
                <c:pt idx="90668">
                  <c:v>23.305340999999999</c:v>
                </c:pt>
                <c:pt idx="90669">
                  <c:v>23.308368999999999</c:v>
                </c:pt>
                <c:pt idx="90670">
                  <c:v>23.305979000000001</c:v>
                </c:pt>
                <c:pt idx="90671">
                  <c:v>23.304546999999999</c:v>
                </c:pt>
                <c:pt idx="90672">
                  <c:v>23.306152999999998</c:v>
                </c:pt>
                <c:pt idx="90673">
                  <c:v>23.305738000000002</c:v>
                </c:pt>
                <c:pt idx="90674">
                  <c:v>23.304200000000002</c:v>
                </c:pt>
                <c:pt idx="90675">
                  <c:v>23.303875999999999</c:v>
                </c:pt>
                <c:pt idx="90676">
                  <c:v>23.303957</c:v>
                </c:pt>
                <c:pt idx="90677">
                  <c:v>23.303108000000002</c:v>
                </c:pt>
                <c:pt idx="90678">
                  <c:v>23.302057000000001</c:v>
                </c:pt>
                <c:pt idx="90679">
                  <c:v>23.30097</c:v>
                </c:pt>
                <c:pt idx="90680">
                  <c:v>23.301428000000001</c:v>
                </c:pt>
                <c:pt idx="90681">
                  <c:v>23.302769000000001</c:v>
                </c:pt>
                <c:pt idx="90682">
                  <c:v>23.299529</c:v>
                </c:pt>
                <c:pt idx="90683">
                  <c:v>23.299696000000001</c:v>
                </c:pt>
                <c:pt idx="90684">
                  <c:v>23.303847000000001</c:v>
                </c:pt>
                <c:pt idx="90685">
                  <c:v>23.302426000000001</c:v>
                </c:pt>
                <c:pt idx="90686">
                  <c:v>23.300829</c:v>
                </c:pt>
                <c:pt idx="90687">
                  <c:v>23.300588000000001</c:v>
                </c:pt>
                <c:pt idx="90688">
                  <c:v>23.304691999999999</c:v>
                </c:pt>
                <c:pt idx="90689">
                  <c:v>23.311800000000002</c:v>
                </c:pt>
                <c:pt idx="90690">
                  <c:v>23.307614000000001</c:v>
                </c:pt>
                <c:pt idx="90691">
                  <c:v>23.3032</c:v>
                </c:pt>
                <c:pt idx="90692">
                  <c:v>23.307896</c:v>
                </c:pt>
                <c:pt idx="90693">
                  <c:v>23.307269999999999</c:v>
                </c:pt>
                <c:pt idx="90694">
                  <c:v>23.304421000000001</c:v>
                </c:pt>
                <c:pt idx="90695">
                  <c:v>23.307300999999999</c:v>
                </c:pt>
                <c:pt idx="90696">
                  <c:v>23.305235</c:v>
                </c:pt>
                <c:pt idx="90697">
                  <c:v>23.300832</c:v>
                </c:pt>
                <c:pt idx="90698">
                  <c:v>23.306173999999999</c:v>
                </c:pt>
                <c:pt idx="90699">
                  <c:v>23.309977</c:v>
                </c:pt>
                <c:pt idx="90700">
                  <c:v>23.301860000000001</c:v>
                </c:pt>
                <c:pt idx="90701">
                  <c:v>23.299294</c:v>
                </c:pt>
                <c:pt idx="90702">
                  <c:v>23.305615</c:v>
                </c:pt>
                <c:pt idx="90703">
                  <c:v>23.304739999999999</c:v>
                </c:pt>
                <c:pt idx="90704">
                  <c:v>23.299700000000001</c:v>
                </c:pt>
                <c:pt idx="90705">
                  <c:v>23.301205</c:v>
                </c:pt>
                <c:pt idx="90706">
                  <c:v>23.305616000000001</c:v>
                </c:pt>
                <c:pt idx="90707">
                  <c:v>23.303889000000002</c:v>
                </c:pt>
                <c:pt idx="90708">
                  <c:v>23.300315999999999</c:v>
                </c:pt>
                <c:pt idx="90709">
                  <c:v>23.303315000000001</c:v>
                </c:pt>
                <c:pt idx="90710">
                  <c:v>23.307241999999999</c:v>
                </c:pt>
                <c:pt idx="90711">
                  <c:v>23.307290999999999</c:v>
                </c:pt>
                <c:pt idx="90712">
                  <c:v>23.306882000000002</c:v>
                </c:pt>
                <c:pt idx="90713">
                  <c:v>23.308841000000001</c:v>
                </c:pt>
                <c:pt idx="90714">
                  <c:v>23.313787000000001</c:v>
                </c:pt>
                <c:pt idx="90715">
                  <c:v>23.316208</c:v>
                </c:pt>
                <c:pt idx="90716">
                  <c:v>23.306719999999999</c:v>
                </c:pt>
                <c:pt idx="90717">
                  <c:v>23.300666</c:v>
                </c:pt>
                <c:pt idx="90718">
                  <c:v>23.308990999999999</c:v>
                </c:pt>
                <c:pt idx="90719">
                  <c:v>23.313013999999999</c:v>
                </c:pt>
                <c:pt idx="90720">
                  <c:v>23.31127</c:v>
                </c:pt>
                <c:pt idx="90721">
                  <c:v>23.311402999999999</c:v>
                </c:pt>
                <c:pt idx="90722">
                  <c:v>23.309767000000001</c:v>
                </c:pt>
                <c:pt idx="90723">
                  <c:v>23.314471999999999</c:v>
                </c:pt>
                <c:pt idx="90724">
                  <c:v>23.317360000000001</c:v>
                </c:pt>
                <c:pt idx="90725">
                  <c:v>23.313345999999999</c:v>
                </c:pt>
                <c:pt idx="90726">
                  <c:v>23.314145</c:v>
                </c:pt>
                <c:pt idx="90727">
                  <c:v>23.316765</c:v>
                </c:pt>
                <c:pt idx="90728">
                  <c:v>23.312332999999999</c:v>
                </c:pt>
                <c:pt idx="90729">
                  <c:v>23.306007000000001</c:v>
                </c:pt>
                <c:pt idx="90730">
                  <c:v>23.304031999999999</c:v>
                </c:pt>
                <c:pt idx="90731">
                  <c:v>23.305099999999999</c:v>
                </c:pt>
                <c:pt idx="90732">
                  <c:v>23.307516</c:v>
                </c:pt>
                <c:pt idx="90733">
                  <c:v>23.308385000000001</c:v>
                </c:pt>
                <c:pt idx="90734">
                  <c:v>23.305108000000001</c:v>
                </c:pt>
                <c:pt idx="90735">
                  <c:v>23.304925000000001</c:v>
                </c:pt>
                <c:pt idx="90736">
                  <c:v>23.305600999999999</c:v>
                </c:pt>
                <c:pt idx="90737">
                  <c:v>23.304064</c:v>
                </c:pt>
                <c:pt idx="90738">
                  <c:v>23.304815999999999</c:v>
                </c:pt>
                <c:pt idx="90739">
                  <c:v>23.306027</c:v>
                </c:pt>
                <c:pt idx="90740">
                  <c:v>23.307265999999998</c:v>
                </c:pt>
                <c:pt idx="90741">
                  <c:v>23.309028000000001</c:v>
                </c:pt>
                <c:pt idx="90742">
                  <c:v>23.307252999999999</c:v>
                </c:pt>
                <c:pt idx="90743">
                  <c:v>23.305897999999999</c:v>
                </c:pt>
                <c:pt idx="90744">
                  <c:v>23.309016</c:v>
                </c:pt>
                <c:pt idx="90745">
                  <c:v>23.309989999999999</c:v>
                </c:pt>
                <c:pt idx="90746">
                  <c:v>23.306819000000001</c:v>
                </c:pt>
                <c:pt idx="90747">
                  <c:v>23.304487999999999</c:v>
                </c:pt>
                <c:pt idx="90748">
                  <c:v>23.308441999999999</c:v>
                </c:pt>
                <c:pt idx="90749">
                  <c:v>23.315621</c:v>
                </c:pt>
                <c:pt idx="90750">
                  <c:v>23.311233000000001</c:v>
                </c:pt>
                <c:pt idx="90751">
                  <c:v>23.305437000000001</c:v>
                </c:pt>
                <c:pt idx="90752">
                  <c:v>23.310945</c:v>
                </c:pt>
                <c:pt idx="90753">
                  <c:v>23.312864000000001</c:v>
                </c:pt>
                <c:pt idx="90754">
                  <c:v>23.311655999999999</c:v>
                </c:pt>
                <c:pt idx="90755">
                  <c:v>23.31495</c:v>
                </c:pt>
                <c:pt idx="90756">
                  <c:v>23.313296000000001</c:v>
                </c:pt>
                <c:pt idx="90757">
                  <c:v>23.309906999999999</c:v>
                </c:pt>
                <c:pt idx="90758">
                  <c:v>23.311813999999998</c:v>
                </c:pt>
                <c:pt idx="90759">
                  <c:v>23.312684000000001</c:v>
                </c:pt>
                <c:pt idx="90760">
                  <c:v>23.311391</c:v>
                </c:pt>
                <c:pt idx="90761">
                  <c:v>23.315726000000002</c:v>
                </c:pt>
                <c:pt idx="90762">
                  <c:v>23.317713999999999</c:v>
                </c:pt>
                <c:pt idx="90763">
                  <c:v>23.313797000000001</c:v>
                </c:pt>
                <c:pt idx="90764">
                  <c:v>23.316766000000001</c:v>
                </c:pt>
                <c:pt idx="90765">
                  <c:v>23.320233000000002</c:v>
                </c:pt>
                <c:pt idx="90766">
                  <c:v>23.318894</c:v>
                </c:pt>
                <c:pt idx="90767">
                  <c:v>23.322046</c:v>
                </c:pt>
                <c:pt idx="90768">
                  <c:v>23.323611</c:v>
                </c:pt>
                <c:pt idx="90769">
                  <c:v>23.318511999999998</c:v>
                </c:pt>
                <c:pt idx="90770">
                  <c:v>23.319345999999999</c:v>
                </c:pt>
                <c:pt idx="90771">
                  <c:v>23.325223000000001</c:v>
                </c:pt>
                <c:pt idx="90772">
                  <c:v>23.324895999999999</c:v>
                </c:pt>
                <c:pt idx="90773">
                  <c:v>23.323419000000001</c:v>
                </c:pt>
                <c:pt idx="90774">
                  <c:v>23.327071</c:v>
                </c:pt>
                <c:pt idx="90775">
                  <c:v>23.327667999999999</c:v>
                </c:pt>
                <c:pt idx="90776">
                  <c:v>23.322693999999998</c:v>
                </c:pt>
                <c:pt idx="90777">
                  <c:v>23.320753</c:v>
                </c:pt>
                <c:pt idx="90778">
                  <c:v>23.321204000000002</c:v>
                </c:pt>
                <c:pt idx="90779">
                  <c:v>23.319770999999999</c:v>
                </c:pt>
                <c:pt idx="90780">
                  <c:v>23.318843999999999</c:v>
                </c:pt>
                <c:pt idx="90781">
                  <c:v>23.321196</c:v>
                </c:pt>
                <c:pt idx="90782">
                  <c:v>23.324261</c:v>
                </c:pt>
                <c:pt idx="90783">
                  <c:v>23.321839000000001</c:v>
                </c:pt>
                <c:pt idx="90784">
                  <c:v>23.318097000000002</c:v>
                </c:pt>
                <c:pt idx="90785">
                  <c:v>23.320250999999999</c:v>
                </c:pt>
                <c:pt idx="90786">
                  <c:v>23.321971999999999</c:v>
                </c:pt>
                <c:pt idx="90787">
                  <c:v>23.319714000000001</c:v>
                </c:pt>
                <c:pt idx="90788">
                  <c:v>23.320656</c:v>
                </c:pt>
                <c:pt idx="90789">
                  <c:v>23.323758999999999</c:v>
                </c:pt>
                <c:pt idx="90790">
                  <c:v>23.324021999999999</c:v>
                </c:pt>
                <c:pt idx="90791">
                  <c:v>23.324968999999999</c:v>
                </c:pt>
                <c:pt idx="90792">
                  <c:v>23.327033</c:v>
                </c:pt>
                <c:pt idx="90793">
                  <c:v>23.32638</c:v>
                </c:pt>
                <c:pt idx="90794">
                  <c:v>23.324003000000001</c:v>
                </c:pt>
                <c:pt idx="90795">
                  <c:v>23.323706000000001</c:v>
                </c:pt>
                <c:pt idx="90796">
                  <c:v>23.325123000000001</c:v>
                </c:pt>
                <c:pt idx="90797">
                  <c:v>23.325310000000002</c:v>
                </c:pt>
                <c:pt idx="90798">
                  <c:v>23.322030999999999</c:v>
                </c:pt>
                <c:pt idx="90799">
                  <c:v>23.319789</c:v>
                </c:pt>
                <c:pt idx="90800">
                  <c:v>23.323519999999998</c:v>
                </c:pt>
                <c:pt idx="90801">
                  <c:v>23.326938999999999</c:v>
                </c:pt>
                <c:pt idx="90802">
                  <c:v>23.326225999999998</c:v>
                </c:pt>
                <c:pt idx="90803">
                  <c:v>23.326564999999999</c:v>
                </c:pt>
                <c:pt idx="90804">
                  <c:v>23.329771000000001</c:v>
                </c:pt>
                <c:pt idx="90805">
                  <c:v>23.331239</c:v>
                </c:pt>
                <c:pt idx="90806">
                  <c:v>23.326993999999999</c:v>
                </c:pt>
                <c:pt idx="90807">
                  <c:v>23.324619999999999</c:v>
                </c:pt>
                <c:pt idx="90808">
                  <c:v>23.325040999999999</c:v>
                </c:pt>
                <c:pt idx="90809">
                  <c:v>23.325472000000001</c:v>
                </c:pt>
                <c:pt idx="90810">
                  <c:v>23.325921999999998</c:v>
                </c:pt>
                <c:pt idx="90811">
                  <c:v>23.322931000000001</c:v>
                </c:pt>
                <c:pt idx="90812">
                  <c:v>23.321788999999999</c:v>
                </c:pt>
                <c:pt idx="90813">
                  <c:v>23.324273999999999</c:v>
                </c:pt>
                <c:pt idx="90814">
                  <c:v>23.323691</c:v>
                </c:pt>
                <c:pt idx="90815">
                  <c:v>23.322368000000001</c:v>
                </c:pt>
                <c:pt idx="90816">
                  <c:v>23.324200000000001</c:v>
                </c:pt>
                <c:pt idx="90817">
                  <c:v>23.325970999999999</c:v>
                </c:pt>
                <c:pt idx="90818">
                  <c:v>23.327325999999999</c:v>
                </c:pt>
                <c:pt idx="90819">
                  <c:v>23.32827</c:v>
                </c:pt>
                <c:pt idx="90820">
                  <c:v>23.326613999999999</c:v>
                </c:pt>
                <c:pt idx="90821">
                  <c:v>23.329263000000001</c:v>
                </c:pt>
                <c:pt idx="90822">
                  <c:v>23.334911999999999</c:v>
                </c:pt>
                <c:pt idx="90823">
                  <c:v>23.333839000000001</c:v>
                </c:pt>
                <c:pt idx="90824">
                  <c:v>23.331378999999998</c:v>
                </c:pt>
                <c:pt idx="90825">
                  <c:v>23.333148000000001</c:v>
                </c:pt>
                <c:pt idx="90826">
                  <c:v>23.333501999999999</c:v>
                </c:pt>
                <c:pt idx="90827">
                  <c:v>23.334247000000001</c:v>
                </c:pt>
                <c:pt idx="90828">
                  <c:v>23.335405000000002</c:v>
                </c:pt>
                <c:pt idx="90829">
                  <c:v>23.331731999999999</c:v>
                </c:pt>
                <c:pt idx="90830">
                  <c:v>23.329794</c:v>
                </c:pt>
                <c:pt idx="90831">
                  <c:v>23.333466999999999</c:v>
                </c:pt>
                <c:pt idx="90832">
                  <c:v>23.335162</c:v>
                </c:pt>
                <c:pt idx="90833">
                  <c:v>23.332716999999999</c:v>
                </c:pt>
                <c:pt idx="90834">
                  <c:v>23.329632</c:v>
                </c:pt>
                <c:pt idx="90835">
                  <c:v>23.33137</c:v>
                </c:pt>
                <c:pt idx="90836">
                  <c:v>23.331012000000001</c:v>
                </c:pt>
                <c:pt idx="90837">
                  <c:v>23.326429000000001</c:v>
                </c:pt>
                <c:pt idx="90838">
                  <c:v>23.330152999999999</c:v>
                </c:pt>
                <c:pt idx="90839">
                  <c:v>23.33222</c:v>
                </c:pt>
                <c:pt idx="90840">
                  <c:v>23.327055000000001</c:v>
                </c:pt>
                <c:pt idx="90841">
                  <c:v>23.326471999999999</c:v>
                </c:pt>
                <c:pt idx="90842">
                  <c:v>23.327795999999999</c:v>
                </c:pt>
                <c:pt idx="90843">
                  <c:v>23.327228999999999</c:v>
                </c:pt>
                <c:pt idx="90844">
                  <c:v>23.330549000000001</c:v>
                </c:pt>
                <c:pt idx="90845">
                  <c:v>23.333705999999999</c:v>
                </c:pt>
                <c:pt idx="90846">
                  <c:v>23.329844999999999</c:v>
                </c:pt>
                <c:pt idx="90847">
                  <c:v>23.328762000000001</c:v>
                </c:pt>
                <c:pt idx="90848">
                  <c:v>23.330808000000001</c:v>
                </c:pt>
                <c:pt idx="90849">
                  <c:v>23.326989000000001</c:v>
                </c:pt>
                <c:pt idx="90850">
                  <c:v>23.324918</c:v>
                </c:pt>
                <c:pt idx="90851">
                  <c:v>23.331175000000002</c:v>
                </c:pt>
                <c:pt idx="90852">
                  <c:v>23.335667999999998</c:v>
                </c:pt>
                <c:pt idx="90853">
                  <c:v>23.332688000000001</c:v>
                </c:pt>
                <c:pt idx="90854">
                  <c:v>23.331904999999999</c:v>
                </c:pt>
                <c:pt idx="90855">
                  <c:v>23.333012</c:v>
                </c:pt>
                <c:pt idx="90856">
                  <c:v>23.327938</c:v>
                </c:pt>
                <c:pt idx="90857">
                  <c:v>23.327921</c:v>
                </c:pt>
                <c:pt idx="90858">
                  <c:v>23.332702999999999</c:v>
                </c:pt>
                <c:pt idx="90859">
                  <c:v>23.329618</c:v>
                </c:pt>
                <c:pt idx="90860">
                  <c:v>23.329495000000001</c:v>
                </c:pt>
                <c:pt idx="90861">
                  <c:v>23.334381</c:v>
                </c:pt>
                <c:pt idx="90862">
                  <c:v>23.333594000000002</c:v>
                </c:pt>
                <c:pt idx="90863">
                  <c:v>23.332605000000001</c:v>
                </c:pt>
                <c:pt idx="90864">
                  <c:v>23.335722000000001</c:v>
                </c:pt>
                <c:pt idx="90865">
                  <c:v>23.337139000000001</c:v>
                </c:pt>
                <c:pt idx="90866">
                  <c:v>23.337047999999999</c:v>
                </c:pt>
                <c:pt idx="90867">
                  <c:v>23.335213</c:v>
                </c:pt>
                <c:pt idx="90868">
                  <c:v>23.332518</c:v>
                </c:pt>
                <c:pt idx="90869">
                  <c:v>23.33887</c:v>
                </c:pt>
                <c:pt idx="90870">
                  <c:v>23.344149000000002</c:v>
                </c:pt>
                <c:pt idx="90871">
                  <c:v>23.339017999999999</c:v>
                </c:pt>
                <c:pt idx="90872">
                  <c:v>23.334862000000001</c:v>
                </c:pt>
                <c:pt idx="90873">
                  <c:v>23.335170999999999</c:v>
                </c:pt>
                <c:pt idx="90874">
                  <c:v>23.33399</c:v>
                </c:pt>
                <c:pt idx="90875">
                  <c:v>23.331157000000001</c:v>
                </c:pt>
                <c:pt idx="90876">
                  <c:v>23.334619</c:v>
                </c:pt>
                <c:pt idx="90877">
                  <c:v>23.338837999999999</c:v>
                </c:pt>
                <c:pt idx="90878">
                  <c:v>23.333299</c:v>
                </c:pt>
                <c:pt idx="90879">
                  <c:v>23.328405</c:v>
                </c:pt>
                <c:pt idx="90880">
                  <c:v>23.331527000000001</c:v>
                </c:pt>
                <c:pt idx="90881">
                  <c:v>23.334564</c:v>
                </c:pt>
                <c:pt idx="90882">
                  <c:v>23.333048000000002</c:v>
                </c:pt>
                <c:pt idx="90883">
                  <c:v>23.331700000000001</c:v>
                </c:pt>
                <c:pt idx="90884">
                  <c:v>23.333402</c:v>
                </c:pt>
                <c:pt idx="90885">
                  <c:v>23.334824999999999</c:v>
                </c:pt>
                <c:pt idx="90886">
                  <c:v>23.333748</c:v>
                </c:pt>
                <c:pt idx="90887">
                  <c:v>23.333521000000001</c:v>
                </c:pt>
                <c:pt idx="90888">
                  <c:v>23.335059000000001</c:v>
                </c:pt>
                <c:pt idx="90889">
                  <c:v>23.335657000000001</c:v>
                </c:pt>
                <c:pt idx="90890">
                  <c:v>23.338418000000001</c:v>
                </c:pt>
                <c:pt idx="90891">
                  <c:v>23.344124000000001</c:v>
                </c:pt>
                <c:pt idx="90892">
                  <c:v>23.346668000000001</c:v>
                </c:pt>
                <c:pt idx="90893">
                  <c:v>23.342361</c:v>
                </c:pt>
                <c:pt idx="90894">
                  <c:v>23.338280000000001</c:v>
                </c:pt>
                <c:pt idx="90895">
                  <c:v>23.342403999999998</c:v>
                </c:pt>
                <c:pt idx="90896">
                  <c:v>23.345493000000001</c:v>
                </c:pt>
                <c:pt idx="90897">
                  <c:v>23.341659</c:v>
                </c:pt>
                <c:pt idx="90898">
                  <c:v>23.339801999999999</c:v>
                </c:pt>
                <c:pt idx="90899">
                  <c:v>23.342777999999999</c:v>
                </c:pt>
                <c:pt idx="90900">
                  <c:v>23.341632000000001</c:v>
                </c:pt>
                <c:pt idx="90901">
                  <c:v>23.342321999999999</c:v>
                </c:pt>
                <c:pt idx="90902">
                  <c:v>23.344483</c:v>
                </c:pt>
                <c:pt idx="90903">
                  <c:v>23.342974000000002</c:v>
                </c:pt>
                <c:pt idx="90904">
                  <c:v>23.344802000000001</c:v>
                </c:pt>
                <c:pt idx="90905">
                  <c:v>23.346381000000001</c:v>
                </c:pt>
                <c:pt idx="90906">
                  <c:v>23.340727000000001</c:v>
                </c:pt>
                <c:pt idx="90907">
                  <c:v>23.336072000000001</c:v>
                </c:pt>
                <c:pt idx="90908">
                  <c:v>23.338218999999999</c:v>
                </c:pt>
                <c:pt idx="90909">
                  <c:v>23.340014</c:v>
                </c:pt>
                <c:pt idx="90910">
                  <c:v>23.336175999999998</c:v>
                </c:pt>
                <c:pt idx="90911">
                  <c:v>23.334738000000002</c:v>
                </c:pt>
                <c:pt idx="90912">
                  <c:v>23.339105</c:v>
                </c:pt>
                <c:pt idx="90913">
                  <c:v>23.340164000000001</c:v>
                </c:pt>
                <c:pt idx="90914">
                  <c:v>23.340166</c:v>
                </c:pt>
                <c:pt idx="90915">
                  <c:v>23.344346000000002</c:v>
                </c:pt>
                <c:pt idx="90916">
                  <c:v>23.344121999999999</c:v>
                </c:pt>
                <c:pt idx="90917">
                  <c:v>23.342068999999999</c:v>
                </c:pt>
                <c:pt idx="90918">
                  <c:v>23.344207999999998</c:v>
                </c:pt>
                <c:pt idx="90919">
                  <c:v>23.344089</c:v>
                </c:pt>
                <c:pt idx="90920">
                  <c:v>23.342559000000001</c:v>
                </c:pt>
                <c:pt idx="90921">
                  <c:v>23.344594000000001</c:v>
                </c:pt>
                <c:pt idx="90922">
                  <c:v>23.344670000000001</c:v>
                </c:pt>
                <c:pt idx="90923">
                  <c:v>23.343917999999999</c:v>
                </c:pt>
                <c:pt idx="90924">
                  <c:v>23.346861000000001</c:v>
                </c:pt>
                <c:pt idx="90925">
                  <c:v>23.347648</c:v>
                </c:pt>
                <c:pt idx="90926">
                  <c:v>23.342919999999999</c:v>
                </c:pt>
                <c:pt idx="90927">
                  <c:v>23.345099000000001</c:v>
                </c:pt>
                <c:pt idx="90928">
                  <c:v>23.353663999999998</c:v>
                </c:pt>
                <c:pt idx="90929">
                  <c:v>23.350263999999999</c:v>
                </c:pt>
                <c:pt idx="90930">
                  <c:v>23.346869000000002</c:v>
                </c:pt>
                <c:pt idx="90931">
                  <c:v>23.354655999999999</c:v>
                </c:pt>
                <c:pt idx="90932">
                  <c:v>23.357690999999999</c:v>
                </c:pt>
                <c:pt idx="90933">
                  <c:v>23.353446000000002</c:v>
                </c:pt>
                <c:pt idx="90934">
                  <c:v>23.350280999999999</c:v>
                </c:pt>
                <c:pt idx="90935">
                  <c:v>23.3508</c:v>
                </c:pt>
                <c:pt idx="90936">
                  <c:v>23.349954</c:v>
                </c:pt>
                <c:pt idx="90937">
                  <c:v>23.345694000000002</c:v>
                </c:pt>
                <c:pt idx="90938">
                  <c:v>23.344749</c:v>
                </c:pt>
                <c:pt idx="90939">
                  <c:v>23.345068999999999</c:v>
                </c:pt>
                <c:pt idx="90940">
                  <c:v>23.346214</c:v>
                </c:pt>
                <c:pt idx="90941">
                  <c:v>23.348113000000001</c:v>
                </c:pt>
                <c:pt idx="90942">
                  <c:v>23.347403</c:v>
                </c:pt>
                <c:pt idx="90943">
                  <c:v>23.346796000000001</c:v>
                </c:pt>
                <c:pt idx="90944">
                  <c:v>23.347909000000001</c:v>
                </c:pt>
                <c:pt idx="90945">
                  <c:v>23.345942999999998</c:v>
                </c:pt>
                <c:pt idx="90946">
                  <c:v>23.341826999999999</c:v>
                </c:pt>
                <c:pt idx="90947">
                  <c:v>23.343889000000001</c:v>
                </c:pt>
                <c:pt idx="90948">
                  <c:v>23.346883999999999</c:v>
                </c:pt>
                <c:pt idx="90949">
                  <c:v>23.346102999999999</c:v>
                </c:pt>
                <c:pt idx="90950">
                  <c:v>23.346585000000001</c:v>
                </c:pt>
                <c:pt idx="90951">
                  <c:v>23.349314</c:v>
                </c:pt>
                <c:pt idx="90952">
                  <c:v>23.347740999999999</c:v>
                </c:pt>
                <c:pt idx="90953">
                  <c:v>23.344228000000001</c:v>
                </c:pt>
                <c:pt idx="90954">
                  <c:v>23.345348000000001</c:v>
                </c:pt>
                <c:pt idx="90955">
                  <c:v>23.346052</c:v>
                </c:pt>
                <c:pt idx="90956">
                  <c:v>23.346682000000001</c:v>
                </c:pt>
                <c:pt idx="90957">
                  <c:v>23.348980999999998</c:v>
                </c:pt>
                <c:pt idx="90958">
                  <c:v>23.348593999999999</c:v>
                </c:pt>
                <c:pt idx="90959">
                  <c:v>23.34778</c:v>
                </c:pt>
                <c:pt idx="90960">
                  <c:v>23.347356000000001</c:v>
                </c:pt>
                <c:pt idx="90961">
                  <c:v>23.348123000000001</c:v>
                </c:pt>
                <c:pt idx="90962">
                  <c:v>23.351500000000001</c:v>
                </c:pt>
                <c:pt idx="90963">
                  <c:v>23.351061999999999</c:v>
                </c:pt>
                <c:pt idx="90964">
                  <c:v>23.348994999999999</c:v>
                </c:pt>
                <c:pt idx="90965">
                  <c:v>23.350044</c:v>
                </c:pt>
                <c:pt idx="90966">
                  <c:v>23.348025</c:v>
                </c:pt>
                <c:pt idx="90967">
                  <c:v>23.348524999999999</c:v>
                </c:pt>
                <c:pt idx="90968">
                  <c:v>23.352267000000001</c:v>
                </c:pt>
                <c:pt idx="90969">
                  <c:v>23.351482000000001</c:v>
                </c:pt>
                <c:pt idx="90970">
                  <c:v>23.352876999999999</c:v>
                </c:pt>
                <c:pt idx="90971">
                  <c:v>23.357475000000001</c:v>
                </c:pt>
                <c:pt idx="90972">
                  <c:v>23.356826999999999</c:v>
                </c:pt>
                <c:pt idx="90973">
                  <c:v>23.352775000000001</c:v>
                </c:pt>
                <c:pt idx="90974">
                  <c:v>23.351441000000001</c:v>
                </c:pt>
                <c:pt idx="90975">
                  <c:v>23.352616000000001</c:v>
                </c:pt>
                <c:pt idx="90976">
                  <c:v>23.354379999999999</c:v>
                </c:pt>
                <c:pt idx="90977">
                  <c:v>23.358910999999999</c:v>
                </c:pt>
                <c:pt idx="90978">
                  <c:v>23.360893999999998</c:v>
                </c:pt>
                <c:pt idx="90979">
                  <c:v>23.358142999999998</c:v>
                </c:pt>
                <c:pt idx="90980">
                  <c:v>23.355504</c:v>
                </c:pt>
                <c:pt idx="90981">
                  <c:v>23.350918</c:v>
                </c:pt>
                <c:pt idx="90982">
                  <c:v>23.348227999999999</c:v>
                </c:pt>
                <c:pt idx="90983">
                  <c:v>23.351803</c:v>
                </c:pt>
                <c:pt idx="90984">
                  <c:v>23.355370000000001</c:v>
                </c:pt>
                <c:pt idx="90985">
                  <c:v>23.354313999999999</c:v>
                </c:pt>
                <c:pt idx="90986">
                  <c:v>23.352868999999998</c:v>
                </c:pt>
                <c:pt idx="90987">
                  <c:v>23.353425000000001</c:v>
                </c:pt>
                <c:pt idx="90988">
                  <c:v>23.354735000000002</c:v>
                </c:pt>
                <c:pt idx="90989">
                  <c:v>23.354019999999998</c:v>
                </c:pt>
                <c:pt idx="90990">
                  <c:v>23.354907000000001</c:v>
                </c:pt>
                <c:pt idx="90991">
                  <c:v>23.354547</c:v>
                </c:pt>
                <c:pt idx="90992">
                  <c:v>23.351399000000001</c:v>
                </c:pt>
                <c:pt idx="90993">
                  <c:v>23.353541</c:v>
                </c:pt>
                <c:pt idx="90994">
                  <c:v>23.355357000000001</c:v>
                </c:pt>
                <c:pt idx="90995">
                  <c:v>23.351564</c:v>
                </c:pt>
                <c:pt idx="90996">
                  <c:v>23.348922999999999</c:v>
                </c:pt>
                <c:pt idx="90997">
                  <c:v>23.349815</c:v>
                </c:pt>
                <c:pt idx="90998">
                  <c:v>23.351006999999999</c:v>
                </c:pt>
                <c:pt idx="90999">
                  <c:v>23.352982000000001</c:v>
                </c:pt>
                <c:pt idx="91000">
                  <c:v>23.352834000000001</c:v>
                </c:pt>
                <c:pt idx="91001">
                  <c:v>23.351082000000002</c:v>
                </c:pt>
                <c:pt idx="91002">
                  <c:v>23.350559000000001</c:v>
                </c:pt>
                <c:pt idx="91003">
                  <c:v>23.351168000000001</c:v>
                </c:pt>
                <c:pt idx="91004">
                  <c:v>23.353660000000001</c:v>
                </c:pt>
                <c:pt idx="91005">
                  <c:v>23.355512999999998</c:v>
                </c:pt>
                <c:pt idx="91006">
                  <c:v>23.357925999999999</c:v>
                </c:pt>
                <c:pt idx="91007">
                  <c:v>23.358263999999998</c:v>
                </c:pt>
                <c:pt idx="91008">
                  <c:v>23.359259000000002</c:v>
                </c:pt>
                <c:pt idx="91009">
                  <c:v>23.365475</c:v>
                </c:pt>
                <c:pt idx="91010">
                  <c:v>23.364622000000001</c:v>
                </c:pt>
                <c:pt idx="91011">
                  <c:v>23.361592000000002</c:v>
                </c:pt>
                <c:pt idx="91012">
                  <c:v>23.365096000000001</c:v>
                </c:pt>
                <c:pt idx="91013">
                  <c:v>23.364487</c:v>
                </c:pt>
                <c:pt idx="91014">
                  <c:v>23.362017000000002</c:v>
                </c:pt>
                <c:pt idx="91015">
                  <c:v>23.363987000000002</c:v>
                </c:pt>
                <c:pt idx="91016">
                  <c:v>23.366413000000001</c:v>
                </c:pt>
                <c:pt idx="91017">
                  <c:v>23.36806</c:v>
                </c:pt>
                <c:pt idx="91018">
                  <c:v>23.368001</c:v>
                </c:pt>
                <c:pt idx="91019">
                  <c:v>23.364169</c:v>
                </c:pt>
                <c:pt idx="91020">
                  <c:v>23.360921000000001</c:v>
                </c:pt>
                <c:pt idx="91021">
                  <c:v>23.360340999999998</c:v>
                </c:pt>
                <c:pt idx="91022">
                  <c:v>23.359542000000001</c:v>
                </c:pt>
                <c:pt idx="91023">
                  <c:v>23.358637999999999</c:v>
                </c:pt>
                <c:pt idx="91024">
                  <c:v>23.361688999999998</c:v>
                </c:pt>
                <c:pt idx="91025">
                  <c:v>23.364691000000001</c:v>
                </c:pt>
                <c:pt idx="91026">
                  <c:v>23.362069000000002</c:v>
                </c:pt>
                <c:pt idx="91027">
                  <c:v>23.361428</c:v>
                </c:pt>
                <c:pt idx="91028">
                  <c:v>23.364415999999999</c:v>
                </c:pt>
                <c:pt idx="91029">
                  <c:v>23.366864</c:v>
                </c:pt>
                <c:pt idx="91030">
                  <c:v>23.367528</c:v>
                </c:pt>
                <c:pt idx="91031">
                  <c:v>23.362950000000001</c:v>
                </c:pt>
                <c:pt idx="91032">
                  <c:v>23.362192</c:v>
                </c:pt>
                <c:pt idx="91033">
                  <c:v>23.367699999999999</c:v>
                </c:pt>
                <c:pt idx="91034">
                  <c:v>23.369094</c:v>
                </c:pt>
                <c:pt idx="91035">
                  <c:v>23.365409</c:v>
                </c:pt>
                <c:pt idx="91036">
                  <c:v>23.363441000000002</c:v>
                </c:pt>
                <c:pt idx="91037">
                  <c:v>23.364515000000001</c:v>
                </c:pt>
                <c:pt idx="91038">
                  <c:v>23.361903999999999</c:v>
                </c:pt>
                <c:pt idx="91039">
                  <c:v>23.356152000000002</c:v>
                </c:pt>
                <c:pt idx="91040">
                  <c:v>23.358419000000001</c:v>
                </c:pt>
                <c:pt idx="91041">
                  <c:v>23.363325</c:v>
                </c:pt>
                <c:pt idx="91042">
                  <c:v>23.362359000000001</c:v>
                </c:pt>
                <c:pt idx="91043">
                  <c:v>23.359529999999999</c:v>
                </c:pt>
                <c:pt idx="91044">
                  <c:v>23.359867999999999</c:v>
                </c:pt>
                <c:pt idx="91045">
                  <c:v>23.362345000000001</c:v>
                </c:pt>
                <c:pt idx="91046">
                  <c:v>23.365414000000001</c:v>
                </c:pt>
                <c:pt idx="91047">
                  <c:v>23.366413999999999</c:v>
                </c:pt>
                <c:pt idx="91048">
                  <c:v>23.362714</c:v>
                </c:pt>
                <c:pt idx="91049">
                  <c:v>23.361834999999999</c:v>
                </c:pt>
                <c:pt idx="91050">
                  <c:v>23.366526</c:v>
                </c:pt>
                <c:pt idx="91051">
                  <c:v>23.367525000000001</c:v>
                </c:pt>
                <c:pt idx="91052">
                  <c:v>23.369229000000001</c:v>
                </c:pt>
                <c:pt idx="91053">
                  <c:v>23.375458999999999</c:v>
                </c:pt>
                <c:pt idx="91054">
                  <c:v>23.375972000000001</c:v>
                </c:pt>
                <c:pt idx="91055">
                  <c:v>23.373477999999999</c:v>
                </c:pt>
                <c:pt idx="91056">
                  <c:v>23.371421000000002</c:v>
                </c:pt>
                <c:pt idx="91057">
                  <c:v>23.368317999999999</c:v>
                </c:pt>
                <c:pt idx="91058">
                  <c:v>23.364761999999999</c:v>
                </c:pt>
                <c:pt idx="91059">
                  <c:v>23.36748</c:v>
                </c:pt>
                <c:pt idx="91060">
                  <c:v>23.372786999999999</c:v>
                </c:pt>
                <c:pt idx="91061">
                  <c:v>23.369765999999998</c:v>
                </c:pt>
                <c:pt idx="91062">
                  <c:v>23.368587000000002</c:v>
                </c:pt>
                <c:pt idx="91063">
                  <c:v>23.371482</c:v>
                </c:pt>
                <c:pt idx="91064">
                  <c:v>23.367650000000001</c:v>
                </c:pt>
                <c:pt idx="91065">
                  <c:v>23.366368999999999</c:v>
                </c:pt>
                <c:pt idx="91066">
                  <c:v>23.369375999999999</c:v>
                </c:pt>
                <c:pt idx="91067">
                  <c:v>23.366803000000001</c:v>
                </c:pt>
                <c:pt idx="91068">
                  <c:v>23.365874999999999</c:v>
                </c:pt>
                <c:pt idx="91069">
                  <c:v>23.368243</c:v>
                </c:pt>
                <c:pt idx="91070">
                  <c:v>23.367075</c:v>
                </c:pt>
                <c:pt idx="91071">
                  <c:v>23.363714999999999</c:v>
                </c:pt>
                <c:pt idx="91072">
                  <c:v>23.364697</c:v>
                </c:pt>
                <c:pt idx="91073">
                  <c:v>23.366216999999999</c:v>
                </c:pt>
                <c:pt idx="91074">
                  <c:v>23.364242000000001</c:v>
                </c:pt>
                <c:pt idx="91075">
                  <c:v>23.365583999999998</c:v>
                </c:pt>
                <c:pt idx="91076">
                  <c:v>23.371209</c:v>
                </c:pt>
                <c:pt idx="91077">
                  <c:v>23.375093</c:v>
                </c:pt>
                <c:pt idx="91078">
                  <c:v>23.374130999999998</c:v>
                </c:pt>
                <c:pt idx="91079">
                  <c:v>23.369071999999999</c:v>
                </c:pt>
                <c:pt idx="91080">
                  <c:v>23.367478999999999</c:v>
                </c:pt>
                <c:pt idx="91081">
                  <c:v>23.370083000000001</c:v>
                </c:pt>
                <c:pt idx="91082">
                  <c:v>23.371369999999999</c:v>
                </c:pt>
                <c:pt idx="91083">
                  <c:v>23.370915</c:v>
                </c:pt>
                <c:pt idx="91084">
                  <c:v>23.371334999999998</c:v>
                </c:pt>
                <c:pt idx="91085">
                  <c:v>23.371635999999999</c:v>
                </c:pt>
                <c:pt idx="91086">
                  <c:v>23.371732000000002</c:v>
                </c:pt>
                <c:pt idx="91087">
                  <c:v>23.372805</c:v>
                </c:pt>
                <c:pt idx="91088">
                  <c:v>23.370819000000001</c:v>
                </c:pt>
                <c:pt idx="91089">
                  <c:v>23.370018000000002</c:v>
                </c:pt>
                <c:pt idx="91090">
                  <c:v>23.374389999999998</c:v>
                </c:pt>
                <c:pt idx="91091">
                  <c:v>23.372798</c:v>
                </c:pt>
                <c:pt idx="91092">
                  <c:v>23.368907</c:v>
                </c:pt>
                <c:pt idx="91093">
                  <c:v>23.371578</c:v>
                </c:pt>
                <c:pt idx="91094">
                  <c:v>23.373683</c:v>
                </c:pt>
                <c:pt idx="91095">
                  <c:v>23.373436999999999</c:v>
                </c:pt>
                <c:pt idx="91096">
                  <c:v>23.372378999999999</c:v>
                </c:pt>
                <c:pt idx="91097">
                  <c:v>23.369903000000001</c:v>
                </c:pt>
                <c:pt idx="91098">
                  <c:v>23.371373999999999</c:v>
                </c:pt>
                <c:pt idx="91099">
                  <c:v>23.374780000000001</c:v>
                </c:pt>
                <c:pt idx="91100">
                  <c:v>23.374766999999999</c:v>
                </c:pt>
                <c:pt idx="91101">
                  <c:v>23.373258</c:v>
                </c:pt>
                <c:pt idx="91102">
                  <c:v>23.372230999999999</c:v>
                </c:pt>
                <c:pt idx="91103">
                  <c:v>23.372136000000001</c:v>
                </c:pt>
                <c:pt idx="91104">
                  <c:v>23.374382000000001</c:v>
                </c:pt>
                <c:pt idx="91105">
                  <c:v>23.377503999999998</c:v>
                </c:pt>
                <c:pt idx="91106">
                  <c:v>23.379394999999999</c:v>
                </c:pt>
                <c:pt idx="91107">
                  <c:v>23.377351999999998</c:v>
                </c:pt>
                <c:pt idx="91108">
                  <c:v>23.373830000000002</c:v>
                </c:pt>
                <c:pt idx="91109">
                  <c:v>23.372612</c:v>
                </c:pt>
                <c:pt idx="91110">
                  <c:v>23.373394000000001</c:v>
                </c:pt>
                <c:pt idx="91111">
                  <c:v>23.374393999999999</c:v>
                </c:pt>
                <c:pt idx="91112">
                  <c:v>23.374803</c:v>
                </c:pt>
                <c:pt idx="91113">
                  <c:v>23.373702999999999</c:v>
                </c:pt>
                <c:pt idx="91114">
                  <c:v>23.372821999999999</c:v>
                </c:pt>
                <c:pt idx="91115">
                  <c:v>23.376688000000001</c:v>
                </c:pt>
                <c:pt idx="91116">
                  <c:v>23.382781000000001</c:v>
                </c:pt>
                <c:pt idx="91117">
                  <c:v>23.379718</c:v>
                </c:pt>
                <c:pt idx="91118">
                  <c:v>23.375257999999999</c:v>
                </c:pt>
                <c:pt idx="91119">
                  <c:v>23.380343</c:v>
                </c:pt>
                <c:pt idx="91120">
                  <c:v>23.382603</c:v>
                </c:pt>
                <c:pt idx="91121">
                  <c:v>23.379507</c:v>
                </c:pt>
                <c:pt idx="91122">
                  <c:v>23.380478</c:v>
                </c:pt>
                <c:pt idx="91123">
                  <c:v>23.384443999999998</c:v>
                </c:pt>
                <c:pt idx="91124">
                  <c:v>23.384370000000001</c:v>
                </c:pt>
                <c:pt idx="91125">
                  <c:v>23.384278999999999</c:v>
                </c:pt>
                <c:pt idx="91126">
                  <c:v>23.387642</c:v>
                </c:pt>
                <c:pt idx="91127">
                  <c:v>23.386790000000001</c:v>
                </c:pt>
                <c:pt idx="91128">
                  <c:v>23.384758999999999</c:v>
                </c:pt>
                <c:pt idx="91129">
                  <c:v>23.384803999999999</c:v>
                </c:pt>
                <c:pt idx="91130">
                  <c:v>23.382673</c:v>
                </c:pt>
                <c:pt idx="91131">
                  <c:v>23.383154000000001</c:v>
                </c:pt>
                <c:pt idx="91132">
                  <c:v>23.386209999999998</c:v>
                </c:pt>
                <c:pt idx="91133">
                  <c:v>23.384112999999999</c:v>
                </c:pt>
                <c:pt idx="91134">
                  <c:v>23.382148999999998</c:v>
                </c:pt>
                <c:pt idx="91135">
                  <c:v>23.388401000000002</c:v>
                </c:pt>
                <c:pt idx="91136">
                  <c:v>23.391162000000001</c:v>
                </c:pt>
                <c:pt idx="91137">
                  <c:v>23.384927000000001</c:v>
                </c:pt>
                <c:pt idx="91138">
                  <c:v>23.383982</c:v>
                </c:pt>
                <c:pt idx="91139">
                  <c:v>23.388964999999999</c:v>
                </c:pt>
                <c:pt idx="91140">
                  <c:v>23.388985999999999</c:v>
                </c:pt>
                <c:pt idx="91141">
                  <c:v>23.386291</c:v>
                </c:pt>
                <c:pt idx="91142">
                  <c:v>23.385308999999999</c:v>
                </c:pt>
                <c:pt idx="91143">
                  <c:v>23.387858000000001</c:v>
                </c:pt>
                <c:pt idx="91144">
                  <c:v>23.388134999999998</c:v>
                </c:pt>
                <c:pt idx="91145">
                  <c:v>23.383552000000002</c:v>
                </c:pt>
                <c:pt idx="91146">
                  <c:v>23.384620999999999</c:v>
                </c:pt>
                <c:pt idx="91147">
                  <c:v>23.388449000000001</c:v>
                </c:pt>
                <c:pt idx="91148">
                  <c:v>23.387875999999999</c:v>
                </c:pt>
                <c:pt idx="91149">
                  <c:v>23.386365000000001</c:v>
                </c:pt>
                <c:pt idx="91150">
                  <c:v>23.387737999999999</c:v>
                </c:pt>
                <c:pt idx="91151">
                  <c:v>23.387933</c:v>
                </c:pt>
                <c:pt idx="91152">
                  <c:v>23.389362999999999</c:v>
                </c:pt>
                <c:pt idx="91153">
                  <c:v>23.395022000000001</c:v>
                </c:pt>
                <c:pt idx="91154">
                  <c:v>23.394380999999999</c:v>
                </c:pt>
                <c:pt idx="91155">
                  <c:v>23.388607</c:v>
                </c:pt>
                <c:pt idx="91156">
                  <c:v>23.388569</c:v>
                </c:pt>
                <c:pt idx="91157">
                  <c:v>23.391573000000001</c:v>
                </c:pt>
                <c:pt idx="91158">
                  <c:v>23.391905000000001</c:v>
                </c:pt>
                <c:pt idx="91159">
                  <c:v>23.389977999999999</c:v>
                </c:pt>
                <c:pt idx="91160">
                  <c:v>23.387036999999999</c:v>
                </c:pt>
                <c:pt idx="91161">
                  <c:v>23.386443</c:v>
                </c:pt>
                <c:pt idx="91162">
                  <c:v>23.391210000000001</c:v>
                </c:pt>
                <c:pt idx="91163">
                  <c:v>23.393761999999999</c:v>
                </c:pt>
                <c:pt idx="91164">
                  <c:v>23.390015999999999</c:v>
                </c:pt>
                <c:pt idx="91165">
                  <c:v>23.387951000000001</c:v>
                </c:pt>
                <c:pt idx="91166">
                  <c:v>23.390858999999999</c:v>
                </c:pt>
                <c:pt idx="91167">
                  <c:v>23.390695000000001</c:v>
                </c:pt>
                <c:pt idx="91168">
                  <c:v>23.387143999999999</c:v>
                </c:pt>
                <c:pt idx="91169">
                  <c:v>23.389239</c:v>
                </c:pt>
                <c:pt idx="91170">
                  <c:v>23.393118999999999</c:v>
                </c:pt>
                <c:pt idx="91171">
                  <c:v>23.390021000000001</c:v>
                </c:pt>
                <c:pt idx="91172">
                  <c:v>23.386597999999999</c:v>
                </c:pt>
                <c:pt idx="91173">
                  <c:v>23.386818000000002</c:v>
                </c:pt>
                <c:pt idx="91174">
                  <c:v>23.387592999999999</c:v>
                </c:pt>
                <c:pt idx="91175">
                  <c:v>23.388662</c:v>
                </c:pt>
                <c:pt idx="91176">
                  <c:v>23.388456000000001</c:v>
                </c:pt>
                <c:pt idx="91177">
                  <c:v>23.387067999999999</c:v>
                </c:pt>
                <c:pt idx="91178">
                  <c:v>23.386707000000001</c:v>
                </c:pt>
                <c:pt idx="91179">
                  <c:v>23.387369</c:v>
                </c:pt>
                <c:pt idx="91180">
                  <c:v>23.391123</c:v>
                </c:pt>
                <c:pt idx="91181">
                  <c:v>23.396447999999999</c:v>
                </c:pt>
                <c:pt idx="91182">
                  <c:v>23.395137999999999</c:v>
                </c:pt>
                <c:pt idx="91183">
                  <c:v>23.389744</c:v>
                </c:pt>
                <c:pt idx="91184">
                  <c:v>23.390172</c:v>
                </c:pt>
                <c:pt idx="91185">
                  <c:v>23.390067999999999</c:v>
                </c:pt>
                <c:pt idx="91186">
                  <c:v>23.39029</c:v>
                </c:pt>
                <c:pt idx="91187">
                  <c:v>23.398126999999999</c:v>
                </c:pt>
                <c:pt idx="91188">
                  <c:v>23.400580000000001</c:v>
                </c:pt>
                <c:pt idx="91189">
                  <c:v>23.397487000000002</c:v>
                </c:pt>
                <c:pt idx="91190">
                  <c:v>23.401900000000001</c:v>
                </c:pt>
                <c:pt idx="91191">
                  <c:v>23.403513</c:v>
                </c:pt>
                <c:pt idx="91192">
                  <c:v>23.395271000000001</c:v>
                </c:pt>
                <c:pt idx="91193">
                  <c:v>23.393965999999999</c:v>
                </c:pt>
                <c:pt idx="91194">
                  <c:v>23.401537999999999</c:v>
                </c:pt>
                <c:pt idx="91195">
                  <c:v>23.400862</c:v>
                </c:pt>
                <c:pt idx="91196">
                  <c:v>23.396018000000002</c:v>
                </c:pt>
                <c:pt idx="91197">
                  <c:v>23.396917999999999</c:v>
                </c:pt>
                <c:pt idx="91198">
                  <c:v>23.400846999999999</c:v>
                </c:pt>
                <c:pt idx="91199">
                  <c:v>23.405277000000002</c:v>
                </c:pt>
                <c:pt idx="91200">
                  <c:v>23.406896</c:v>
                </c:pt>
                <c:pt idx="91201">
                  <c:v>23.404926</c:v>
                </c:pt>
                <c:pt idx="91202">
                  <c:v>23.403679</c:v>
                </c:pt>
                <c:pt idx="91203">
                  <c:v>23.404464000000001</c:v>
                </c:pt>
                <c:pt idx="91204">
                  <c:v>23.404456</c:v>
                </c:pt>
                <c:pt idx="91205">
                  <c:v>23.400829999999999</c:v>
                </c:pt>
                <c:pt idx="91206">
                  <c:v>23.400189000000001</c:v>
                </c:pt>
                <c:pt idx="91207">
                  <c:v>23.403829999999999</c:v>
                </c:pt>
                <c:pt idx="91208">
                  <c:v>23.405393</c:v>
                </c:pt>
                <c:pt idx="91209">
                  <c:v>23.403562999999998</c:v>
                </c:pt>
                <c:pt idx="91210">
                  <c:v>23.400894000000001</c:v>
                </c:pt>
                <c:pt idx="91211">
                  <c:v>23.397817</c:v>
                </c:pt>
                <c:pt idx="91212">
                  <c:v>23.398426000000001</c:v>
                </c:pt>
                <c:pt idx="91213">
                  <c:v>23.399840999999999</c:v>
                </c:pt>
                <c:pt idx="91214">
                  <c:v>23.396267999999999</c:v>
                </c:pt>
                <c:pt idx="91215">
                  <c:v>23.392576999999999</c:v>
                </c:pt>
                <c:pt idx="91216">
                  <c:v>23.394203000000001</c:v>
                </c:pt>
                <c:pt idx="91217">
                  <c:v>23.397158999999998</c:v>
                </c:pt>
                <c:pt idx="91218">
                  <c:v>23.397030000000001</c:v>
                </c:pt>
                <c:pt idx="91219">
                  <c:v>23.396443999999999</c:v>
                </c:pt>
                <c:pt idx="91220">
                  <c:v>23.398757</c:v>
                </c:pt>
                <c:pt idx="91221">
                  <c:v>23.398323999999999</c:v>
                </c:pt>
                <c:pt idx="91222">
                  <c:v>23.398347000000001</c:v>
                </c:pt>
                <c:pt idx="91223">
                  <c:v>23.402549</c:v>
                </c:pt>
                <c:pt idx="91224">
                  <c:v>23.40305</c:v>
                </c:pt>
                <c:pt idx="91225">
                  <c:v>23.400022</c:v>
                </c:pt>
                <c:pt idx="91226">
                  <c:v>23.398788</c:v>
                </c:pt>
                <c:pt idx="91227">
                  <c:v>23.397950000000002</c:v>
                </c:pt>
                <c:pt idx="91228">
                  <c:v>23.397023000000001</c:v>
                </c:pt>
                <c:pt idx="91229">
                  <c:v>23.398208</c:v>
                </c:pt>
                <c:pt idx="91230">
                  <c:v>23.399331</c:v>
                </c:pt>
                <c:pt idx="91231">
                  <c:v>23.394928</c:v>
                </c:pt>
                <c:pt idx="91232">
                  <c:v>23.393395999999999</c:v>
                </c:pt>
                <c:pt idx="91233">
                  <c:v>23.399076000000001</c:v>
                </c:pt>
                <c:pt idx="91234">
                  <c:v>23.399182</c:v>
                </c:pt>
                <c:pt idx="91235">
                  <c:v>23.394943000000001</c:v>
                </c:pt>
                <c:pt idx="91236">
                  <c:v>23.394711999999998</c:v>
                </c:pt>
                <c:pt idx="91237">
                  <c:v>23.400174</c:v>
                </c:pt>
                <c:pt idx="91238">
                  <c:v>23.40897</c:v>
                </c:pt>
                <c:pt idx="91239">
                  <c:v>23.406898000000002</c:v>
                </c:pt>
                <c:pt idx="91240">
                  <c:v>23.401408</c:v>
                </c:pt>
                <c:pt idx="91241">
                  <c:v>23.407041</c:v>
                </c:pt>
                <c:pt idx="91242">
                  <c:v>23.411532999999999</c:v>
                </c:pt>
                <c:pt idx="91243">
                  <c:v>23.409379000000001</c:v>
                </c:pt>
                <c:pt idx="91244">
                  <c:v>23.407586999999999</c:v>
                </c:pt>
                <c:pt idx="91245">
                  <c:v>23.408291999999999</c:v>
                </c:pt>
                <c:pt idx="91246">
                  <c:v>23.407667</c:v>
                </c:pt>
                <c:pt idx="91247">
                  <c:v>23.406739000000002</c:v>
                </c:pt>
                <c:pt idx="91248">
                  <c:v>23.409276999999999</c:v>
                </c:pt>
                <c:pt idx="91249">
                  <c:v>23.408383000000001</c:v>
                </c:pt>
                <c:pt idx="91250">
                  <c:v>23.405967</c:v>
                </c:pt>
                <c:pt idx="91251">
                  <c:v>23.407575000000001</c:v>
                </c:pt>
                <c:pt idx="91252">
                  <c:v>23.408583</c:v>
                </c:pt>
                <c:pt idx="91253">
                  <c:v>23.406687000000002</c:v>
                </c:pt>
                <c:pt idx="91254">
                  <c:v>23.405377999999999</c:v>
                </c:pt>
                <c:pt idx="91255">
                  <c:v>23.408337</c:v>
                </c:pt>
                <c:pt idx="91256">
                  <c:v>23.412671</c:v>
                </c:pt>
                <c:pt idx="91257">
                  <c:v>23.410893000000002</c:v>
                </c:pt>
                <c:pt idx="91258">
                  <c:v>23.404122999999998</c:v>
                </c:pt>
                <c:pt idx="91259">
                  <c:v>23.401603000000001</c:v>
                </c:pt>
                <c:pt idx="91260">
                  <c:v>23.402871000000001</c:v>
                </c:pt>
                <c:pt idx="91261">
                  <c:v>23.401837</c:v>
                </c:pt>
                <c:pt idx="91262">
                  <c:v>23.403117999999999</c:v>
                </c:pt>
                <c:pt idx="91263">
                  <c:v>23.407081999999999</c:v>
                </c:pt>
                <c:pt idx="91264">
                  <c:v>23.407983999999999</c:v>
                </c:pt>
                <c:pt idx="91265">
                  <c:v>23.405106</c:v>
                </c:pt>
                <c:pt idx="91266">
                  <c:v>23.405335999999998</c:v>
                </c:pt>
                <c:pt idx="91267">
                  <c:v>23.411358</c:v>
                </c:pt>
                <c:pt idx="91268">
                  <c:v>23.410511</c:v>
                </c:pt>
                <c:pt idx="91269">
                  <c:v>23.407548999999999</c:v>
                </c:pt>
                <c:pt idx="91270">
                  <c:v>23.411377999999999</c:v>
                </c:pt>
                <c:pt idx="91271">
                  <c:v>23.410048</c:v>
                </c:pt>
                <c:pt idx="91272">
                  <c:v>23.405398999999999</c:v>
                </c:pt>
                <c:pt idx="91273">
                  <c:v>23.405245000000001</c:v>
                </c:pt>
                <c:pt idx="91274">
                  <c:v>23.409587999999999</c:v>
                </c:pt>
                <c:pt idx="91275">
                  <c:v>23.410744000000001</c:v>
                </c:pt>
                <c:pt idx="91276">
                  <c:v>23.408206</c:v>
                </c:pt>
                <c:pt idx="91277">
                  <c:v>23.407399000000002</c:v>
                </c:pt>
                <c:pt idx="91278">
                  <c:v>23.407724000000002</c:v>
                </c:pt>
                <c:pt idx="91279">
                  <c:v>23.40718</c:v>
                </c:pt>
                <c:pt idx="91280">
                  <c:v>23.405179</c:v>
                </c:pt>
                <c:pt idx="91281">
                  <c:v>23.403575</c:v>
                </c:pt>
                <c:pt idx="91282">
                  <c:v>23.407319999999999</c:v>
                </c:pt>
                <c:pt idx="91283">
                  <c:v>23.41075</c:v>
                </c:pt>
                <c:pt idx="91284">
                  <c:v>23.406839000000002</c:v>
                </c:pt>
                <c:pt idx="91285">
                  <c:v>23.404347000000001</c:v>
                </c:pt>
                <c:pt idx="91286">
                  <c:v>23.410397</c:v>
                </c:pt>
                <c:pt idx="91287">
                  <c:v>23.409727</c:v>
                </c:pt>
                <c:pt idx="91288">
                  <c:v>23.403006999999999</c:v>
                </c:pt>
                <c:pt idx="91289">
                  <c:v>23.405538</c:v>
                </c:pt>
                <c:pt idx="91290">
                  <c:v>23.408297000000001</c:v>
                </c:pt>
                <c:pt idx="91291">
                  <c:v>23.403317000000001</c:v>
                </c:pt>
                <c:pt idx="91292">
                  <c:v>23.404662999999999</c:v>
                </c:pt>
                <c:pt idx="91293">
                  <c:v>23.408134</c:v>
                </c:pt>
                <c:pt idx="91294">
                  <c:v>23.404786000000001</c:v>
                </c:pt>
                <c:pt idx="91295">
                  <c:v>23.404050000000002</c:v>
                </c:pt>
                <c:pt idx="91296">
                  <c:v>23.407540999999998</c:v>
                </c:pt>
                <c:pt idx="91297">
                  <c:v>23.405279</c:v>
                </c:pt>
                <c:pt idx="91298">
                  <c:v>23.401437000000001</c:v>
                </c:pt>
                <c:pt idx="91299">
                  <c:v>23.405598999999999</c:v>
                </c:pt>
                <c:pt idx="91300">
                  <c:v>23.410263</c:v>
                </c:pt>
                <c:pt idx="91301">
                  <c:v>23.410475999999999</c:v>
                </c:pt>
                <c:pt idx="91302">
                  <c:v>23.414095</c:v>
                </c:pt>
                <c:pt idx="91303">
                  <c:v>23.414100999999999</c:v>
                </c:pt>
                <c:pt idx="91304">
                  <c:v>23.413459</c:v>
                </c:pt>
                <c:pt idx="91305">
                  <c:v>23.420024000000002</c:v>
                </c:pt>
                <c:pt idx="91306">
                  <c:v>23.418396999999999</c:v>
                </c:pt>
                <c:pt idx="91307">
                  <c:v>23.411249999999999</c:v>
                </c:pt>
                <c:pt idx="91308">
                  <c:v>23.414300000000001</c:v>
                </c:pt>
                <c:pt idx="91309">
                  <c:v>23.417134000000001</c:v>
                </c:pt>
                <c:pt idx="91310">
                  <c:v>23.415226000000001</c:v>
                </c:pt>
                <c:pt idx="91311">
                  <c:v>23.416478999999999</c:v>
                </c:pt>
                <c:pt idx="91312">
                  <c:v>23.415655000000001</c:v>
                </c:pt>
                <c:pt idx="91313">
                  <c:v>23.411729000000001</c:v>
                </c:pt>
                <c:pt idx="91314">
                  <c:v>23.412140000000001</c:v>
                </c:pt>
                <c:pt idx="91315">
                  <c:v>23.414607</c:v>
                </c:pt>
                <c:pt idx="91316">
                  <c:v>23.412541000000001</c:v>
                </c:pt>
                <c:pt idx="91317">
                  <c:v>23.408984</c:v>
                </c:pt>
                <c:pt idx="91318">
                  <c:v>23.411207000000001</c:v>
                </c:pt>
                <c:pt idx="91319">
                  <c:v>23.416467000000001</c:v>
                </c:pt>
                <c:pt idx="91320">
                  <c:v>23.41527</c:v>
                </c:pt>
                <c:pt idx="91321">
                  <c:v>23.412742000000001</c:v>
                </c:pt>
                <c:pt idx="91322">
                  <c:v>23.414888999999999</c:v>
                </c:pt>
                <c:pt idx="91323">
                  <c:v>23.414629999999999</c:v>
                </c:pt>
                <c:pt idx="91324">
                  <c:v>23.41358</c:v>
                </c:pt>
                <c:pt idx="91325">
                  <c:v>23.413758999999999</c:v>
                </c:pt>
                <c:pt idx="91326">
                  <c:v>23.412689</c:v>
                </c:pt>
                <c:pt idx="91327">
                  <c:v>23.412701999999999</c:v>
                </c:pt>
                <c:pt idx="91328">
                  <c:v>23.418181000000001</c:v>
                </c:pt>
                <c:pt idx="91329">
                  <c:v>23.419550000000001</c:v>
                </c:pt>
                <c:pt idx="91330">
                  <c:v>23.419975999999998</c:v>
                </c:pt>
                <c:pt idx="91331">
                  <c:v>23.428611</c:v>
                </c:pt>
                <c:pt idx="91332">
                  <c:v>23.425688000000001</c:v>
                </c:pt>
                <c:pt idx="91333">
                  <c:v>23.414814</c:v>
                </c:pt>
                <c:pt idx="91334">
                  <c:v>23.418216999999999</c:v>
                </c:pt>
                <c:pt idx="91335">
                  <c:v>23.422502999999999</c:v>
                </c:pt>
                <c:pt idx="91336">
                  <c:v>23.418116999999999</c:v>
                </c:pt>
                <c:pt idx="91337">
                  <c:v>23.416843</c:v>
                </c:pt>
                <c:pt idx="91338">
                  <c:v>23.419467000000001</c:v>
                </c:pt>
                <c:pt idx="91339">
                  <c:v>23.421188999999998</c:v>
                </c:pt>
                <c:pt idx="91340">
                  <c:v>23.422855999999999</c:v>
                </c:pt>
                <c:pt idx="91341">
                  <c:v>23.422443000000001</c:v>
                </c:pt>
                <c:pt idx="91342">
                  <c:v>23.422160000000002</c:v>
                </c:pt>
                <c:pt idx="91343">
                  <c:v>23.422115000000002</c:v>
                </c:pt>
                <c:pt idx="91344">
                  <c:v>23.422547000000002</c:v>
                </c:pt>
                <c:pt idx="91345">
                  <c:v>23.424942999999999</c:v>
                </c:pt>
                <c:pt idx="91346">
                  <c:v>23.425727999999999</c:v>
                </c:pt>
                <c:pt idx="91347">
                  <c:v>23.427050999999999</c:v>
                </c:pt>
                <c:pt idx="91348">
                  <c:v>23.428394999999998</c:v>
                </c:pt>
                <c:pt idx="91349">
                  <c:v>23.427053999999998</c:v>
                </c:pt>
                <c:pt idx="91350">
                  <c:v>23.425089</c:v>
                </c:pt>
                <c:pt idx="91351">
                  <c:v>23.424992</c:v>
                </c:pt>
                <c:pt idx="91352">
                  <c:v>23.424403000000002</c:v>
                </c:pt>
                <c:pt idx="91353">
                  <c:v>23.420266000000002</c:v>
                </c:pt>
                <c:pt idx="91354">
                  <c:v>23.419203</c:v>
                </c:pt>
                <c:pt idx="91355">
                  <c:v>23.420135999999999</c:v>
                </c:pt>
                <c:pt idx="91356">
                  <c:v>23.419305000000001</c:v>
                </c:pt>
                <c:pt idx="91357">
                  <c:v>23.420235000000002</c:v>
                </c:pt>
                <c:pt idx="91358">
                  <c:v>23.420404000000001</c:v>
                </c:pt>
                <c:pt idx="91359">
                  <c:v>23.419623000000001</c:v>
                </c:pt>
                <c:pt idx="91360">
                  <c:v>23.421599000000001</c:v>
                </c:pt>
                <c:pt idx="91361">
                  <c:v>23.421568000000001</c:v>
                </c:pt>
                <c:pt idx="91362">
                  <c:v>23.422125999999999</c:v>
                </c:pt>
                <c:pt idx="91363">
                  <c:v>23.422056000000001</c:v>
                </c:pt>
                <c:pt idx="91364">
                  <c:v>23.419274999999999</c:v>
                </c:pt>
                <c:pt idx="91365">
                  <c:v>23.421454000000001</c:v>
                </c:pt>
                <c:pt idx="91366">
                  <c:v>23.421849000000002</c:v>
                </c:pt>
                <c:pt idx="91367">
                  <c:v>23.419070000000001</c:v>
                </c:pt>
                <c:pt idx="91368">
                  <c:v>23.422270000000001</c:v>
                </c:pt>
                <c:pt idx="91369">
                  <c:v>23.423749000000001</c:v>
                </c:pt>
                <c:pt idx="91370">
                  <c:v>23.422032999999999</c:v>
                </c:pt>
                <c:pt idx="91371">
                  <c:v>23.423470999999999</c:v>
                </c:pt>
                <c:pt idx="91372">
                  <c:v>23.426425999999999</c:v>
                </c:pt>
                <c:pt idx="91373">
                  <c:v>23.427831999999999</c:v>
                </c:pt>
                <c:pt idx="91374">
                  <c:v>23.426410000000001</c:v>
                </c:pt>
                <c:pt idx="91375">
                  <c:v>23.420355000000001</c:v>
                </c:pt>
                <c:pt idx="91376">
                  <c:v>23.421527999999999</c:v>
                </c:pt>
                <c:pt idx="91377">
                  <c:v>23.430070000000001</c:v>
                </c:pt>
                <c:pt idx="91378">
                  <c:v>23.431813999999999</c:v>
                </c:pt>
                <c:pt idx="91379">
                  <c:v>23.428107000000001</c:v>
                </c:pt>
                <c:pt idx="91380">
                  <c:v>23.428723999999999</c:v>
                </c:pt>
                <c:pt idx="91381">
                  <c:v>23.426812000000002</c:v>
                </c:pt>
                <c:pt idx="91382">
                  <c:v>23.418420000000001</c:v>
                </c:pt>
                <c:pt idx="91383">
                  <c:v>23.417286000000001</c:v>
                </c:pt>
                <c:pt idx="91384">
                  <c:v>23.422878999999998</c:v>
                </c:pt>
                <c:pt idx="91385">
                  <c:v>23.423867999999999</c:v>
                </c:pt>
                <c:pt idx="91386">
                  <c:v>23.423245000000001</c:v>
                </c:pt>
                <c:pt idx="91387">
                  <c:v>23.423850999999999</c:v>
                </c:pt>
                <c:pt idx="91388">
                  <c:v>23.42109</c:v>
                </c:pt>
                <c:pt idx="91389">
                  <c:v>23.420922000000001</c:v>
                </c:pt>
                <c:pt idx="91390">
                  <c:v>23.426031999999999</c:v>
                </c:pt>
                <c:pt idx="91391">
                  <c:v>23.424507999999999</c:v>
                </c:pt>
                <c:pt idx="91392">
                  <c:v>23.417031000000001</c:v>
                </c:pt>
                <c:pt idx="91393">
                  <c:v>23.416291000000001</c:v>
                </c:pt>
                <c:pt idx="91394">
                  <c:v>23.421562999999999</c:v>
                </c:pt>
                <c:pt idx="91395">
                  <c:v>23.422816000000001</c:v>
                </c:pt>
                <c:pt idx="91396">
                  <c:v>23.421296000000002</c:v>
                </c:pt>
                <c:pt idx="91397">
                  <c:v>23.424081000000001</c:v>
                </c:pt>
                <c:pt idx="91398">
                  <c:v>23.423912000000001</c:v>
                </c:pt>
                <c:pt idx="91399">
                  <c:v>23.422013</c:v>
                </c:pt>
                <c:pt idx="91400">
                  <c:v>23.428932</c:v>
                </c:pt>
                <c:pt idx="91401">
                  <c:v>23.434597</c:v>
                </c:pt>
                <c:pt idx="91402">
                  <c:v>23.431597</c:v>
                </c:pt>
                <c:pt idx="91403">
                  <c:v>23.430091000000001</c:v>
                </c:pt>
                <c:pt idx="91404">
                  <c:v>23.432292</c:v>
                </c:pt>
                <c:pt idx="91405">
                  <c:v>23.430741000000001</c:v>
                </c:pt>
                <c:pt idx="91406">
                  <c:v>23.428622000000001</c:v>
                </c:pt>
                <c:pt idx="91407">
                  <c:v>23.428961999999999</c:v>
                </c:pt>
                <c:pt idx="91408">
                  <c:v>23.426822999999999</c:v>
                </c:pt>
                <c:pt idx="91409">
                  <c:v>23.427237000000002</c:v>
                </c:pt>
                <c:pt idx="91410">
                  <c:v>23.433150000000001</c:v>
                </c:pt>
                <c:pt idx="91411">
                  <c:v>23.431802000000001</c:v>
                </c:pt>
                <c:pt idx="91412">
                  <c:v>23.428076999999998</c:v>
                </c:pt>
                <c:pt idx="91413">
                  <c:v>23.429762</c:v>
                </c:pt>
                <c:pt idx="91414">
                  <c:v>23.431923999999999</c:v>
                </c:pt>
                <c:pt idx="91415">
                  <c:v>23.429953000000001</c:v>
                </c:pt>
                <c:pt idx="91416">
                  <c:v>23.430191000000001</c:v>
                </c:pt>
                <c:pt idx="91417">
                  <c:v>23.432131999999999</c:v>
                </c:pt>
                <c:pt idx="91418">
                  <c:v>23.430841000000001</c:v>
                </c:pt>
                <c:pt idx="91419">
                  <c:v>23.430755999999999</c:v>
                </c:pt>
                <c:pt idx="91420">
                  <c:v>23.43281</c:v>
                </c:pt>
                <c:pt idx="91421">
                  <c:v>23.43141</c:v>
                </c:pt>
                <c:pt idx="91422">
                  <c:v>23.426817</c:v>
                </c:pt>
                <c:pt idx="91423">
                  <c:v>23.42568</c:v>
                </c:pt>
                <c:pt idx="91424">
                  <c:v>23.426061000000001</c:v>
                </c:pt>
                <c:pt idx="91425">
                  <c:v>23.426373999999999</c:v>
                </c:pt>
                <c:pt idx="91426">
                  <c:v>23.432355999999999</c:v>
                </c:pt>
                <c:pt idx="91427">
                  <c:v>23.437622999999999</c:v>
                </c:pt>
                <c:pt idx="91428">
                  <c:v>23.436945999999999</c:v>
                </c:pt>
                <c:pt idx="91429">
                  <c:v>23.437086000000001</c:v>
                </c:pt>
                <c:pt idx="91430">
                  <c:v>23.437826999999999</c:v>
                </c:pt>
                <c:pt idx="91431">
                  <c:v>23.440759</c:v>
                </c:pt>
                <c:pt idx="91432">
                  <c:v>23.447474</c:v>
                </c:pt>
                <c:pt idx="91433">
                  <c:v>23.445166</c:v>
                </c:pt>
                <c:pt idx="91434">
                  <c:v>23.437936000000001</c:v>
                </c:pt>
                <c:pt idx="91435">
                  <c:v>23.437373000000001</c:v>
                </c:pt>
                <c:pt idx="91436">
                  <c:v>23.438641000000001</c:v>
                </c:pt>
                <c:pt idx="91437">
                  <c:v>23.436249</c:v>
                </c:pt>
                <c:pt idx="91438">
                  <c:v>23.436263</c:v>
                </c:pt>
                <c:pt idx="91439">
                  <c:v>23.440287999999999</c:v>
                </c:pt>
                <c:pt idx="91440">
                  <c:v>23.439036999999999</c:v>
                </c:pt>
                <c:pt idx="91441">
                  <c:v>23.433903999999998</c:v>
                </c:pt>
                <c:pt idx="91442">
                  <c:v>23.435296000000001</c:v>
                </c:pt>
                <c:pt idx="91443">
                  <c:v>23.437933000000001</c:v>
                </c:pt>
                <c:pt idx="91444">
                  <c:v>23.434736999999998</c:v>
                </c:pt>
                <c:pt idx="91445">
                  <c:v>23.431849</c:v>
                </c:pt>
                <c:pt idx="91446">
                  <c:v>23.433540000000001</c:v>
                </c:pt>
                <c:pt idx="91447">
                  <c:v>23.434345</c:v>
                </c:pt>
                <c:pt idx="91448">
                  <c:v>23.435106000000001</c:v>
                </c:pt>
                <c:pt idx="91449">
                  <c:v>23.433634999999999</c:v>
                </c:pt>
                <c:pt idx="91450">
                  <c:v>23.428771000000001</c:v>
                </c:pt>
                <c:pt idx="91451">
                  <c:v>23.430610999999999</c:v>
                </c:pt>
                <c:pt idx="91452">
                  <c:v>23.436489999999999</c:v>
                </c:pt>
                <c:pt idx="91453">
                  <c:v>23.435894999999999</c:v>
                </c:pt>
                <c:pt idx="91454">
                  <c:v>23.435264</c:v>
                </c:pt>
                <c:pt idx="91455">
                  <c:v>23.438821999999998</c:v>
                </c:pt>
                <c:pt idx="91456">
                  <c:v>23.437657999999999</c:v>
                </c:pt>
                <c:pt idx="91457">
                  <c:v>23.433527000000002</c:v>
                </c:pt>
                <c:pt idx="91458">
                  <c:v>23.433854</c:v>
                </c:pt>
                <c:pt idx="91459">
                  <c:v>23.433744999999998</c:v>
                </c:pt>
                <c:pt idx="91460">
                  <c:v>23.430572999999999</c:v>
                </c:pt>
                <c:pt idx="91461">
                  <c:v>23.429196000000001</c:v>
                </c:pt>
                <c:pt idx="91462">
                  <c:v>23.431218000000001</c:v>
                </c:pt>
                <c:pt idx="91463">
                  <c:v>23.43178</c:v>
                </c:pt>
                <c:pt idx="91464">
                  <c:v>23.432545999999999</c:v>
                </c:pt>
                <c:pt idx="91465">
                  <c:v>23.437049999999999</c:v>
                </c:pt>
                <c:pt idx="91466">
                  <c:v>23.439019999999999</c:v>
                </c:pt>
                <c:pt idx="91467">
                  <c:v>23.43721</c:v>
                </c:pt>
                <c:pt idx="91468">
                  <c:v>23.438925000000001</c:v>
                </c:pt>
                <c:pt idx="91469">
                  <c:v>23.441039</c:v>
                </c:pt>
                <c:pt idx="91470">
                  <c:v>23.439478999999999</c:v>
                </c:pt>
                <c:pt idx="91471">
                  <c:v>23.439406999999999</c:v>
                </c:pt>
                <c:pt idx="91472">
                  <c:v>23.445041</c:v>
                </c:pt>
                <c:pt idx="91473">
                  <c:v>23.449757000000002</c:v>
                </c:pt>
                <c:pt idx="91474">
                  <c:v>23.450320000000001</c:v>
                </c:pt>
                <c:pt idx="91475">
                  <c:v>23.450785</c:v>
                </c:pt>
                <c:pt idx="91476">
                  <c:v>23.451442</c:v>
                </c:pt>
                <c:pt idx="91477">
                  <c:v>23.451532</c:v>
                </c:pt>
                <c:pt idx="91478">
                  <c:v>23.448301000000001</c:v>
                </c:pt>
                <c:pt idx="91479">
                  <c:v>23.442437999999999</c:v>
                </c:pt>
                <c:pt idx="91480">
                  <c:v>23.443809000000002</c:v>
                </c:pt>
                <c:pt idx="91481">
                  <c:v>23.447749999999999</c:v>
                </c:pt>
                <c:pt idx="91482">
                  <c:v>23.445585999999999</c:v>
                </c:pt>
                <c:pt idx="91483">
                  <c:v>23.442644000000001</c:v>
                </c:pt>
                <c:pt idx="91484">
                  <c:v>23.442218</c:v>
                </c:pt>
                <c:pt idx="91485">
                  <c:v>23.443678999999999</c:v>
                </c:pt>
                <c:pt idx="91486">
                  <c:v>23.444863000000002</c:v>
                </c:pt>
                <c:pt idx="91487">
                  <c:v>23.446428999999998</c:v>
                </c:pt>
                <c:pt idx="91488">
                  <c:v>23.445979999999999</c:v>
                </c:pt>
                <c:pt idx="91489">
                  <c:v>23.444443</c:v>
                </c:pt>
                <c:pt idx="91490">
                  <c:v>23.448070999999999</c:v>
                </c:pt>
                <c:pt idx="91491">
                  <c:v>23.449850999999999</c:v>
                </c:pt>
                <c:pt idx="91492">
                  <c:v>23.445454999999999</c:v>
                </c:pt>
                <c:pt idx="91493">
                  <c:v>23.444037999999999</c:v>
                </c:pt>
                <c:pt idx="91494">
                  <c:v>23.446874999999999</c:v>
                </c:pt>
                <c:pt idx="91495">
                  <c:v>23.448558999999999</c:v>
                </c:pt>
                <c:pt idx="91496">
                  <c:v>23.449455</c:v>
                </c:pt>
                <c:pt idx="91497">
                  <c:v>23.446484000000002</c:v>
                </c:pt>
                <c:pt idx="91498">
                  <c:v>23.440670999999998</c:v>
                </c:pt>
                <c:pt idx="91499">
                  <c:v>23.442592999999999</c:v>
                </c:pt>
                <c:pt idx="91500">
                  <c:v>23.443888000000001</c:v>
                </c:pt>
                <c:pt idx="91501">
                  <c:v>23.441167</c:v>
                </c:pt>
                <c:pt idx="91502">
                  <c:v>23.442005999999999</c:v>
                </c:pt>
                <c:pt idx="91503">
                  <c:v>23.442554999999999</c:v>
                </c:pt>
                <c:pt idx="91504">
                  <c:v>23.443496</c:v>
                </c:pt>
                <c:pt idx="91505">
                  <c:v>23.445184999999999</c:v>
                </c:pt>
                <c:pt idx="91506">
                  <c:v>23.445958000000001</c:v>
                </c:pt>
                <c:pt idx="91507">
                  <c:v>23.447495</c:v>
                </c:pt>
                <c:pt idx="91508">
                  <c:v>23.445404</c:v>
                </c:pt>
                <c:pt idx="91509">
                  <c:v>23.441186999999999</c:v>
                </c:pt>
                <c:pt idx="91510">
                  <c:v>23.442485999999999</c:v>
                </c:pt>
                <c:pt idx="91511">
                  <c:v>23.444789</c:v>
                </c:pt>
                <c:pt idx="91512">
                  <c:v>23.443359000000001</c:v>
                </c:pt>
                <c:pt idx="91513">
                  <c:v>23.442471999999999</c:v>
                </c:pt>
                <c:pt idx="91514">
                  <c:v>23.444213000000001</c:v>
                </c:pt>
                <c:pt idx="91515">
                  <c:v>23.446556000000001</c:v>
                </c:pt>
                <c:pt idx="91516">
                  <c:v>23.447614999999999</c:v>
                </c:pt>
                <c:pt idx="91517">
                  <c:v>23.444165999999999</c:v>
                </c:pt>
                <c:pt idx="91518">
                  <c:v>23.439067000000001</c:v>
                </c:pt>
                <c:pt idx="91519">
                  <c:v>23.440947999999999</c:v>
                </c:pt>
                <c:pt idx="91520">
                  <c:v>23.446738</c:v>
                </c:pt>
                <c:pt idx="91521">
                  <c:v>23.447724999999998</c:v>
                </c:pt>
                <c:pt idx="91522">
                  <c:v>23.444624000000001</c:v>
                </c:pt>
                <c:pt idx="91523">
                  <c:v>23.445260999999999</c:v>
                </c:pt>
                <c:pt idx="91524">
                  <c:v>23.445781</c:v>
                </c:pt>
                <c:pt idx="91525">
                  <c:v>23.442830000000001</c:v>
                </c:pt>
                <c:pt idx="91526">
                  <c:v>23.445993999999999</c:v>
                </c:pt>
                <c:pt idx="91527">
                  <c:v>23.450320999999999</c:v>
                </c:pt>
                <c:pt idx="91528">
                  <c:v>23.448146000000001</c:v>
                </c:pt>
                <c:pt idx="91529">
                  <c:v>23.446722999999999</c:v>
                </c:pt>
                <c:pt idx="91530">
                  <c:v>23.450398</c:v>
                </c:pt>
                <c:pt idx="91531">
                  <c:v>23.452931</c:v>
                </c:pt>
                <c:pt idx="91532">
                  <c:v>23.450804999999999</c:v>
                </c:pt>
                <c:pt idx="91533">
                  <c:v>23.449577000000001</c:v>
                </c:pt>
                <c:pt idx="91534">
                  <c:v>23.451409000000002</c:v>
                </c:pt>
                <c:pt idx="91535">
                  <c:v>23.449617</c:v>
                </c:pt>
                <c:pt idx="91536">
                  <c:v>23.446145000000001</c:v>
                </c:pt>
                <c:pt idx="91537">
                  <c:v>23.445982000000001</c:v>
                </c:pt>
                <c:pt idx="91538">
                  <c:v>23.448233999999999</c:v>
                </c:pt>
                <c:pt idx="91539">
                  <c:v>23.451955999999999</c:v>
                </c:pt>
                <c:pt idx="91540">
                  <c:v>23.449991000000001</c:v>
                </c:pt>
                <c:pt idx="91541">
                  <c:v>23.447299000000001</c:v>
                </c:pt>
                <c:pt idx="91542">
                  <c:v>23.452748</c:v>
                </c:pt>
                <c:pt idx="91543">
                  <c:v>23.459026000000001</c:v>
                </c:pt>
                <c:pt idx="91544">
                  <c:v>23.458314000000001</c:v>
                </c:pt>
                <c:pt idx="91545">
                  <c:v>23.454851000000001</c:v>
                </c:pt>
                <c:pt idx="91546">
                  <c:v>23.456741999999998</c:v>
                </c:pt>
                <c:pt idx="91547">
                  <c:v>23.456558999999999</c:v>
                </c:pt>
                <c:pt idx="91548">
                  <c:v>23.453669000000001</c:v>
                </c:pt>
                <c:pt idx="91549">
                  <c:v>23.456379999999999</c:v>
                </c:pt>
                <c:pt idx="91550">
                  <c:v>23.458009000000001</c:v>
                </c:pt>
                <c:pt idx="91551">
                  <c:v>23.454733000000001</c:v>
                </c:pt>
                <c:pt idx="91552">
                  <c:v>23.456140000000001</c:v>
                </c:pt>
                <c:pt idx="91553">
                  <c:v>23.461274</c:v>
                </c:pt>
                <c:pt idx="91554">
                  <c:v>23.454599000000002</c:v>
                </c:pt>
                <c:pt idx="91555">
                  <c:v>23.450265999999999</c:v>
                </c:pt>
                <c:pt idx="91556">
                  <c:v>23.461406</c:v>
                </c:pt>
                <c:pt idx="91557">
                  <c:v>23.464065000000002</c:v>
                </c:pt>
                <c:pt idx="91558">
                  <c:v>23.458114999999999</c:v>
                </c:pt>
                <c:pt idx="91559">
                  <c:v>23.461852</c:v>
                </c:pt>
                <c:pt idx="91560">
                  <c:v>23.467157</c:v>
                </c:pt>
                <c:pt idx="91561">
                  <c:v>23.464691999999999</c:v>
                </c:pt>
                <c:pt idx="91562">
                  <c:v>23.465019000000002</c:v>
                </c:pt>
                <c:pt idx="91563">
                  <c:v>23.465025000000001</c:v>
                </c:pt>
                <c:pt idx="91564">
                  <c:v>23.458444</c:v>
                </c:pt>
                <c:pt idx="91565">
                  <c:v>23.456215</c:v>
                </c:pt>
                <c:pt idx="91566">
                  <c:v>23.456133999999999</c:v>
                </c:pt>
                <c:pt idx="91567">
                  <c:v>23.451509000000001</c:v>
                </c:pt>
                <c:pt idx="91568">
                  <c:v>23.454687</c:v>
                </c:pt>
                <c:pt idx="91569">
                  <c:v>23.458476999999998</c:v>
                </c:pt>
                <c:pt idx="91570">
                  <c:v>23.450689000000001</c:v>
                </c:pt>
                <c:pt idx="91571">
                  <c:v>23.444624999999998</c:v>
                </c:pt>
                <c:pt idx="91572">
                  <c:v>23.447558999999998</c:v>
                </c:pt>
                <c:pt idx="91573">
                  <c:v>23.453151999999999</c:v>
                </c:pt>
                <c:pt idx="91574">
                  <c:v>23.451466</c:v>
                </c:pt>
                <c:pt idx="91575">
                  <c:v>23.447969000000001</c:v>
                </c:pt>
                <c:pt idx="91576">
                  <c:v>23.451283</c:v>
                </c:pt>
                <c:pt idx="91577">
                  <c:v>23.456002000000002</c:v>
                </c:pt>
                <c:pt idx="91578">
                  <c:v>23.459240000000001</c:v>
                </c:pt>
                <c:pt idx="91579">
                  <c:v>23.459235</c:v>
                </c:pt>
                <c:pt idx="91580">
                  <c:v>23.455496</c:v>
                </c:pt>
                <c:pt idx="91581">
                  <c:v>23.456129000000001</c:v>
                </c:pt>
                <c:pt idx="91582">
                  <c:v>23.459536</c:v>
                </c:pt>
                <c:pt idx="91583">
                  <c:v>23.458521999999999</c:v>
                </c:pt>
                <c:pt idx="91584">
                  <c:v>23.456786000000001</c:v>
                </c:pt>
                <c:pt idx="91585">
                  <c:v>23.457179</c:v>
                </c:pt>
                <c:pt idx="91586">
                  <c:v>23.457265</c:v>
                </c:pt>
                <c:pt idx="91587">
                  <c:v>23.456561000000001</c:v>
                </c:pt>
                <c:pt idx="91588">
                  <c:v>23.459945999999999</c:v>
                </c:pt>
                <c:pt idx="91589">
                  <c:v>23.460394000000001</c:v>
                </c:pt>
                <c:pt idx="91590">
                  <c:v>23.458974999999999</c:v>
                </c:pt>
                <c:pt idx="91591">
                  <c:v>23.463721</c:v>
                </c:pt>
                <c:pt idx="91592">
                  <c:v>23.463965999999999</c:v>
                </c:pt>
                <c:pt idx="91593">
                  <c:v>23.462890999999999</c:v>
                </c:pt>
                <c:pt idx="91594">
                  <c:v>23.46612</c:v>
                </c:pt>
                <c:pt idx="91595">
                  <c:v>23.464234000000001</c:v>
                </c:pt>
                <c:pt idx="91596">
                  <c:v>23.462374000000001</c:v>
                </c:pt>
                <c:pt idx="91597">
                  <c:v>23.467881999999999</c:v>
                </c:pt>
                <c:pt idx="91598">
                  <c:v>23.469176000000001</c:v>
                </c:pt>
                <c:pt idx="91599">
                  <c:v>23.465004</c:v>
                </c:pt>
                <c:pt idx="91600">
                  <c:v>23.463756</c:v>
                </c:pt>
                <c:pt idx="91601">
                  <c:v>23.464974000000002</c:v>
                </c:pt>
                <c:pt idx="91602">
                  <c:v>23.468328</c:v>
                </c:pt>
                <c:pt idx="91603">
                  <c:v>23.468353</c:v>
                </c:pt>
                <c:pt idx="91604">
                  <c:v>23.464176999999999</c:v>
                </c:pt>
                <c:pt idx="91605">
                  <c:v>23.459724999999999</c:v>
                </c:pt>
                <c:pt idx="91606">
                  <c:v>23.458217999999999</c:v>
                </c:pt>
                <c:pt idx="91607">
                  <c:v>23.461258999999998</c:v>
                </c:pt>
                <c:pt idx="91608">
                  <c:v>23.465479999999999</c:v>
                </c:pt>
                <c:pt idx="91609">
                  <c:v>23.464271</c:v>
                </c:pt>
                <c:pt idx="91610">
                  <c:v>23.464565</c:v>
                </c:pt>
                <c:pt idx="91611">
                  <c:v>23.465219000000001</c:v>
                </c:pt>
                <c:pt idx="91612">
                  <c:v>23.460618</c:v>
                </c:pt>
                <c:pt idx="91613">
                  <c:v>23.462254000000001</c:v>
                </c:pt>
                <c:pt idx="91614">
                  <c:v>23.464504000000002</c:v>
                </c:pt>
                <c:pt idx="91615">
                  <c:v>23.459540000000001</c:v>
                </c:pt>
                <c:pt idx="91616">
                  <c:v>23.459714999999999</c:v>
                </c:pt>
                <c:pt idx="91617">
                  <c:v>23.463861000000001</c:v>
                </c:pt>
                <c:pt idx="91618">
                  <c:v>23.462865000000001</c:v>
                </c:pt>
                <c:pt idx="91619">
                  <c:v>23.461200000000002</c:v>
                </c:pt>
                <c:pt idx="91620">
                  <c:v>23.463705999999998</c:v>
                </c:pt>
                <c:pt idx="91621">
                  <c:v>23.466076000000001</c:v>
                </c:pt>
                <c:pt idx="91622">
                  <c:v>23.464897000000001</c:v>
                </c:pt>
                <c:pt idx="91623">
                  <c:v>23.466013</c:v>
                </c:pt>
                <c:pt idx="91624">
                  <c:v>23.469007999999999</c:v>
                </c:pt>
                <c:pt idx="91625">
                  <c:v>23.469065000000001</c:v>
                </c:pt>
                <c:pt idx="91626">
                  <c:v>23.469617</c:v>
                </c:pt>
                <c:pt idx="91627">
                  <c:v>23.469048000000001</c:v>
                </c:pt>
                <c:pt idx="91628">
                  <c:v>23.468748000000001</c:v>
                </c:pt>
                <c:pt idx="91629">
                  <c:v>23.471063999999998</c:v>
                </c:pt>
                <c:pt idx="91630">
                  <c:v>23.468029000000001</c:v>
                </c:pt>
                <c:pt idx="91631">
                  <c:v>23.465937</c:v>
                </c:pt>
                <c:pt idx="91632">
                  <c:v>23.471587</c:v>
                </c:pt>
                <c:pt idx="91633">
                  <c:v>23.472840999999999</c:v>
                </c:pt>
                <c:pt idx="91634">
                  <c:v>23.471526999999998</c:v>
                </c:pt>
                <c:pt idx="91635">
                  <c:v>23.473269999999999</c:v>
                </c:pt>
                <c:pt idx="91636">
                  <c:v>23.472795999999999</c:v>
                </c:pt>
                <c:pt idx="91637">
                  <c:v>23.471205000000001</c:v>
                </c:pt>
                <c:pt idx="91638">
                  <c:v>23.472276000000001</c:v>
                </c:pt>
                <c:pt idx="91639">
                  <c:v>23.474754999999998</c:v>
                </c:pt>
                <c:pt idx="91640">
                  <c:v>23.475203</c:v>
                </c:pt>
                <c:pt idx="91641">
                  <c:v>23.475845</c:v>
                </c:pt>
                <c:pt idx="91642">
                  <c:v>23.474688</c:v>
                </c:pt>
                <c:pt idx="91643">
                  <c:v>23.471553</c:v>
                </c:pt>
                <c:pt idx="91644">
                  <c:v>23.471709000000001</c:v>
                </c:pt>
                <c:pt idx="91645">
                  <c:v>23.473807000000001</c:v>
                </c:pt>
                <c:pt idx="91646">
                  <c:v>23.474516999999999</c:v>
                </c:pt>
                <c:pt idx="91647">
                  <c:v>23.474245</c:v>
                </c:pt>
                <c:pt idx="91648">
                  <c:v>23.478864000000002</c:v>
                </c:pt>
                <c:pt idx="91649">
                  <c:v>23.483574000000001</c:v>
                </c:pt>
                <c:pt idx="91650">
                  <c:v>23.483291000000001</c:v>
                </c:pt>
                <c:pt idx="91651">
                  <c:v>23.480886999999999</c:v>
                </c:pt>
                <c:pt idx="91652">
                  <c:v>23.482472999999999</c:v>
                </c:pt>
                <c:pt idx="91653">
                  <c:v>23.484891999999999</c:v>
                </c:pt>
                <c:pt idx="91654">
                  <c:v>23.479846999999999</c:v>
                </c:pt>
                <c:pt idx="91655">
                  <c:v>23.475332999999999</c:v>
                </c:pt>
                <c:pt idx="91656">
                  <c:v>23.474498000000001</c:v>
                </c:pt>
                <c:pt idx="91657">
                  <c:v>23.475850999999999</c:v>
                </c:pt>
                <c:pt idx="91658">
                  <c:v>23.477405000000001</c:v>
                </c:pt>
                <c:pt idx="91659">
                  <c:v>23.475095</c:v>
                </c:pt>
                <c:pt idx="91660">
                  <c:v>23.473922999999999</c:v>
                </c:pt>
                <c:pt idx="91661">
                  <c:v>23.477893999999999</c:v>
                </c:pt>
                <c:pt idx="91662">
                  <c:v>23.480425</c:v>
                </c:pt>
                <c:pt idx="91663">
                  <c:v>23.476838999999998</c:v>
                </c:pt>
                <c:pt idx="91664">
                  <c:v>23.473717000000001</c:v>
                </c:pt>
                <c:pt idx="91665">
                  <c:v>23.474222000000001</c:v>
                </c:pt>
                <c:pt idx="91666">
                  <c:v>23.473769999999998</c:v>
                </c:pt>
                <c:pt idx="91667">
                  <c:v>23.475932</c:v>
                </c:pt>
                <c:pt idx="91668">
                  <c:v>23.477975000000001</c:v>
                </c:pt>
                <c:pt idx="91669">
                  <c:v>23.474034</c:v>
                </c:pt>
                <c:pt idx="91670">
                  <c:v>23.473458000000001</c:v>
                </c:pt>
                <c:pt idx="91671">
                  <c:v>23.478857999999999</c:v>
                </c:pt>
                <c:pt idx="91672">
                  <c:v>23.481363999999999</c:v>
                </c:pt>
                <c:pt idx="91673">
                  <c:v>23.477820000000001</c:v>
                </c:pt>
                <c:pt idx="91674">
                  <c:v>23.475065000000001</c:v>
                </c:pt>
                <c:pt idx="91675">
                  <c:v>23.477191999999999</c:v>
                </c:pt>
                <c:pt idx="91676">
                  <c:v>23.477409999999999</c:v>
                </c:pt>
                <c:pt idx="91677">
                  <c:v>23.476555999999999</c:v>
                </c:pt>
                <c:pt idx="91678">
                  <c:v>23.475667000000001</c:v>
                </c:pt>
                <c:pt idx="91679">
                  <c:v>23.473185999999998</c:v>
                </c:pt>
                <c:pt idx="91680">
                  <c:v>23.475072000000001</c:v>
                </c:pt>
                <c:pt idx="91681">
                  <c:v>23.477160999999999</c:v>
                </c:pt>
                <c:pt idx="91682">
                  <c:v>23.477163000000001</c:v>
                </c:pt>
                <c:pt idx="91683">
                  <c:v>23.475552</c:v>
                </c:pt>
                <c:pt idx="91684">
                  <c:v>23.473803</c:v>
                </c:pt>
                <c:pt idx="91685">
                  <c:v>23.476583999999999</c:v>
                </c:pt>
                <c:pt idx="91686">
                  <c:v>23.477184000000001</c:v>
                </c:pt>
                <c:pt idx="91687">
                  <c:v>23.480039000000001</c:v>
                </c:pt>
                <c:pt idx="91688">
                  <c:v>23.485455999999999</c:v>
                </c:pt>
                <c:pt idx="91689">
                  <c:v>23.486692000000001</c:v>
                </c:pt>
                <c:pt idx="91690">
                  <c:v>23.484788999999999</c:v>
                </c:pt>
                <c:pt idx="91691">
                  <c:v>23.477802000000001</c:v>
                </c:pt>
                <c:pt idx="91692">
                  <c:v>23.475256000000002</c:v>
                </c:pt>
                <c:pt idx="91693">
                  <c:v>23.481570000000001</c:v>
                </c:pt>
                <c:pt idx="91694">
                  <c:v>23.484846000000001</c:v>
                </c:pt>
                <c:pt idx="91695">
                  <c:v>23.484183999999999</c:v>
                </c:pt>
                <c:pt idx="91696">
                  <c:v>23.483044</c:v>
                </c:pt>
                <c:pt idx="91697">
                  <c:v>23.483246999999999</c:v>
                </c:pt>
                <c:pt idx="91698">
                  <c:v>23.481829000000001</c:v>
                </c:pt>
                <c:pt idx="91699">
                  <c:v>23.481563999999999</c:v>
                </c:pt>
                <c:pt idx="91700">
                  <c:v>23.483747999999999</c:v>
                </c:pt>
                <c:pt idx="91701">
                  <c:v>23.481791000000001</c:v>
                </c:pt>
                <c:pt idx="91702">
                  <c:v>23.47953</c:v>
                </c:pt>
                <c:pt idx="91703">
                  <c:v>23.484615000000002</c:v>
                </c:pt>
                <c:pt idx="91704">
                  <c:v>23.488399999999999</c:v>
                </c:pt>
                <c:pt idx="91705">
                  <c:v>23.486215999999999</c:v>
                </c:pt>
                <c:pt idx="91706">
                  <c:v>23.486357000000002</c:v>
                </c:pt>
                <c:pt idx="91707">
                  <c:v>23.486087999999999</c:v>
                </c:pt>
                <c:pt idx="91708">
                  <c:v>23.485375000000001</c:v>
                </c:pt>
                <c:pt idx="91709">
                  <c:v>23.490499</c:v>
                </c:pt>
                <c:pt idx="91710">
                  <c:v>23.491706000000001</c:v>
                </c:pt>
                <c:pt idx="91711">
                  <c:v>23.489509999999999</c:v>
                </c:pt>
                <c:pt idx="91712">
                  <c:v>23.490563999999999</c:v>
                </c:pt>
                <c:pt idx="91713">
                  <c:v>23.490008</c:v>
                </c:pt>
                <c:pt idx="91714">
                  <c:v>23.486295999999999</c:v>
                </c:pt>
                <c:pt idx="91715">
                  <c:v>23.484734</c:v>
                </c:pt>
                <c:pt idx="91716">
                  <c:v>23.488309999999998</c:v>
                </c:pt>
                <c:pt idx="91717">
                  <c:v>23.488734999999998</c:v>
                </c:pt>
                <c:pt idx="91718">
                  <c:v>23.485624000000001</c:v>
                </c:pt>
                <c:pt idx="91719">
                  <c:v>23.485941</c:v>
                </c:pt>
                <c:pt idx="91720">
                  <c:v>23.487394999999999</c:v>
                </c:pt>
                <c:pt idx="91721">
                  <c:v>23.488782</c:v>
                </c:pt>
                <c:pt idx="91722">
                  <c:v>23.488710000000001</c:v>
                </c:pt>
                <c:pt idx="91723">
                  <c:v>23.488852000000001</c:v>
                </c:pt>
                <c:pt idx="91724">
                  <c:v>23.490393000000001</c:v>
                </c:pt>
                <c:pt idx="91725">
                  <c:v>23.489509000000002</c:v>
                </c:pt>
                <c:pt idx="91726">
                  <c:v>23.48826</c:v>
                </c:pt>
                <c:pt idx="91727">
                  <c:v>23.491579999999999</c:v>
                </c:pt>
                <c:pt idx="91728">
                  <c:v>23.493483999999999</c:v>
                </c:pt>
                <c:pt idx="91729">
                  <c:v>23.492279</c:v>
                </c:pt>
                <c:pt idx="91730">
                  <c:v>23.493445999999999</c:v>
                </c:pt>
                <c:pt idx="91731">
                  <c:v>23.493680000000001</c:v>
                </c:pt>
                <c:pt idx="91732">
                  <c:v>23.490731</c:v>
                </c:pt>
                <c:pt idx="91733">
                  <c:v>23.487138999999999</c:v>
                </c:pt>
                <c:pt idx="91734">
                  <c:v>23.483203</c:v>
                </c:pt>
                <c:pt idx="91735">
                  <c:v>23.482513999999998</c:v>
                </c:pt>
                <c:pt idx="91736">
                  <c:v>23.484175</c:v>
                </c:pt>
                <c:pt idx="91737">
                  <c:v>23.486840999999998</c:v>
                </c:pt>
                <c:pt idx="91738">
                  <c:v>23.488192000000002</c:v>
                </c:pt>
                <c:pt idx="91739">
                  <c:v>23.488021</c:v>
                </c:pt>
                <c:pt idx="91740">
                  <c:v>23.486657000000001</c:v>
                </c:pt>
                <c:pt idx="91741">
                  <c:v>23.487780000000001</c:v>
                </c:pt>
                <c:pt idx="91742">
                  <c:v>23.491057000000001</c:v>
                </c:pt>
                <c:pt idx="91743">
                  <c:v>23.488285000000001</c:v>
                </c:pt>
                <c:pt idx="91744">
                  <c:v>23.481408999999999</c:v>
                </c:pt>
                <c:pt idx="91745">
                  <c:v>23.485109999999999</c:v>
                </c:pt>
                <c:pt idx="91746">
                  <c:v>23.490511000000001</c:v>
                </c:pt>
                <c:pt idx="91747">
                  <c:v>23.486991</c:v>
                </c:pt>
                <c:pt idx="91748">
                  <c:v>23.487679</c:v>
                </c:pt>
                <c:pt idx="91749">
                  <c:v>23.489049999999999</c:v>
                </c:pt>
                <c:pt idx="91750">
                  <c:v>23.488949000000002</c:v>
                </c:pt>
                <c:pt idx="91751">
                  <c:v>23.495638</c:v>
                </c:pt>
                <c:pt idx="91752">
                  <c:v>23.496032</c:v>
                </c:pt>
                <c:pt idx="91753">
                  <c:v>23.492228000000001</c:v>
                </c:pt>
                <c:pt idx="91754">
                  <c:v>23.492972999999999</c:v>
                </c:pt>
                <c:pt idx="91755">
                  <c:v>23.491859000000002</c:v>
                </c:pt>
                <c:pt idx="91756">
                  <c:v>23.490803</c:v>
                </c:pt>
                <c:pt idx="91757">
                  <c:v>23.491575999999998</c:v>
                </c:pt>
                <c:pt idx="91758">
                  <c:v>23.493393000000001</c:v>
                </c:pt>
                <c:pt idx="91759">
                  <c:v>23.493335999999999</c:v>
                </c:pt>
                <c:pt idx="91760">
                  <c:v>23.490145999999999</c:v>
                </c:pt>
                <c:pt idx="91761">
                  <c:v>23.491112000000001</c:v>
                </c:pt>
                <c:pt idx="91762">
                  <c:v>23.493580999999999</c:v>
                </c:pt>
                <c:pt idx="91763">
                  <c:v>23.495049000000002</c:v>
                </c:pt>
                <c:pt idx="91764">
                  <c:v>23.497764</c:v>
                </c:pt>
                <c:pt idx="91765">
                  <c:v>23.499531000000001</c:v>
                </c:pt>
                <c:pt idx="91766">
                  <c:v>23.497336000000001</c:v>
                </c:pt>
                <c:pt idx="91767">
                  <c:v>23.494675999999998</c:v>
                </c:pt>
                <c:pt idx="91768">
                  <c:v>23.491710999999999</c:v>
                </c:pt>
                <c:pt idx="91769">
                  <c:v>23.489225999999999</c:v>
                </c:pt>
                <c:pt idx="91770">
                  <c:v>23.493338000000001</c:v>
                </c:pt>
                <c:pt idx="91771">
                  <c:v>23.497962000000001</c:v>
                </c:pt>
                <c:pt idx="91772">
                  <c:v>23.495494000000001</c:v>
                </c:pt>
                <c:pt idx="91773">
                  <c:v>23.496691999999999</c:v>
                </c:pt>
                <c:pt idx="91774">
                  <c:v>23.500478000000001</c:v>
                </c:pt>
                <c:pt idx="91775">
                  <c:v>23.498528</c:v>
                </c:pt>
                <c:pt idx="91776">
                  <c:v>23.497043000000001</c:v>
                </c:pt>
                <c:pt idx="91777">
                  <c:v>23.498266999999998</c:v>
                </c:pt>
                <c:pt idx="91778">
                  <c:v>23.494508</c:v>
                </c:pt>
                <c:pt idx="91779">
                  <c:v>23.492699999999999</c:v>
                </c:pt>
                <c:pt idx="91780">
                  <c:v>23.496963000000001</c:v>
                </c:pt>
                <c:pt idx="91781">
                  <c:v>23.497263</c:v>
                </c:pt>
                <c:pt idx="91782">
                  <c:v>23.499755</c:v>
                </c:pt>
                <c:pt idx="91783">
                  <c:v>23.505299999999998</c:v>
                </c:pt>
                <c:pt idx="91784">
                  <c:v>23.499611999999999</c:v>
                </c:pt>
                <c:pt idx="91785">
                  <c:v>23.494192999999999</c:v>
                </c:pt>
                <c:pt idx="91786">
                  <c:v>23.500599000000001</c:v>
                </c:pt>
                <c:pt idx="91787">
                  <c:v>23.505383999999999</c:v>
                </c:pt>
                <c:pt idx="91788">
                  <c:v>23.503876000000002</c:v>
                </c:pt>
                <c:pt idx="91789">
                  <c:v>23.500083</c:v>
                </c:pt>
                <c:pt idx="91790">
                  <c:v>23.497064000000002</c:v>
                </c:pt>
                <c:pt idx="91791">
                  <c:v>23.496375</c:v>
                </c:pt>
                <c:pt idx="91792">
                  <c:v>23.495225999999999</c:v>
                </c:pt>
                <c:pt idx="91793">
                  <c:v>23.494084000000001</c:v>
                </c:pt>
                <c:pt idx="91794">
                  <c:v>23.495324</c:v>
                </c:pt>
                <c:pt idx="91795">
                  <c:v>23.494315</c:v>
                </c:pt>
                <c:pt idx="91796">
                  <c:v>23.490976</c:v>
                </c:pt>
                <c:pt idx="91797">
                  <c:v>23.493068999999998</c:v>
                </c:pt>
                <c:pt idx="91798">
                  <c:v>23.496894999999999</c:v>
                </c:pt>
                <c:pt idx="91799">
                  <c:v>23.495115999999999</c:v>
                </c:pt>
                <c:pt idx="91800">
                  <c:v>23.492711</c:v>
                </c:pt>
                <c:pt idx="91801">
                  <c:v>23.492853</c:v>
                </c:pt>
                <c:pt idx="91802">
                  <c:v>23.492144</c:v>
                </c:pt>
                <c:pt idx="91803">
                  <c:v>23.495417</c:v>
                </c:pt>
                <c:pt idx="91804">
                  <c:v>23.498930000000001</c:v>
                </c:pt>
                <c:pt idx="91805">
                  <c:v>23.497250999999999</c:v>
                </c:pt>
                <c:pt idx="91806">
                  <c:v>23.497862000000001</c:v>
                </c:pt>
                <c:pt idx="91807">
                  <c:v>23.499185000000001</c:v>
                </c:pt>
                <c:pt idx="91808">
                  <c:v>23.496296000000001</c:v>
                </c:pt>
                <c:pt idx="91809">
                  <c:v>23.500979999999998</c:v>
                </c:pt>
                <c:pt idx="91810">
                  <c:v>23.506139999999998</c:v>
                </c:pt>
                <c:pt idx="91811">
                  <c:v>23.50432</c:v>
                </c:pt>
                <c:pt idx="91812">
                  <c:v>23.504539999999999</c:v>
                </c:pt>
                <c:pt idx="91813">
                  <c:v>23.50385</c:v>
                </c:pt>
                <c:pt idx="91814">
                  <c:v>23.504963</c:v>
                </c:pt>
                <c:pt idx="91815">
                  <c:v>23.508502</c:v>
                </c:pt>
                <c:pt idx="91816">
                  <c:v>23.505752000000001</c:v>
                </c:pt>
                <c:pt idx="91817">
                  <c:v>23.504553000000001</c:v>
                </c:pt>
                <c:pt idx="91818">
                  <c:v>23.504830999999999</c:v>
                </c:pt>
                <c:pt idx="91819">
                  <c:v>23.502198</c:v>
                </c:pt>
                <c:pt idx="91820">
                  <c:v>23.504490000000001</c:v>
                </c:pt>
                <c:pt idx="91821">
                  <c:v>23.510361</c:v>
                </c:pt>
                <c:pt idx="91822">
                  <c:v>23.511151000000002</c:v>
                </c:pt>
                <c:pt idx="91823">
                  <c:v>23.506813000000001</c:v>
                </c:pt>
                <c:pt idx="91824">
                  <c:v>23.503240999999999</c:v>
                </c:pt>
                <c:pt idx="91825">
                  <c:v>23.505220999999999</c:v>
                </c:pt>
                <c:pt idx="91826">
                  <c:v>23.505199999999999</c:v>
                </c:pt>
                <c:pt idx="91827">
                  <c:v>23.501961999999999</c:v>
                </c:pt>
                <c:pt idx="91828">
                  <c:v>23.503617999999999</c:v>
                </c:pt>
                <c:pt idx="91829">
                  <c:v>23.506837000000001</c:v>
                </c:pt>
                <c:pt idx="91830">
                  <c:v>23.505476000000002</c:v>
                </c:pt>
                <c:pt idx="91831">
                  <c:v>23.504335999999999</c:v>
                </c:pt>
                <c:pt idx="91832">
                  <c:v>23.504816000000002</c:v>
                </c:pt>
                <c:pt idx="91833">
                  <c:v>23.501588000000002</c:v>
                </c:pt>
                <c:pt idx="91834">
                  <c:v>23.497983000000001</c:v>
                </c:pt>
                <c:pt idx="91835">
                  <c:v>23.503094000000001</c:v>
                </c:pt>
                <c:pt idx="91836">
                  <c:v>23.507373999999999</c:v>
                </c:pt>
                <c:pt idx="91837">
                  <c:v>23.502918999999999</c:v>
                </c:pt>
                <c:pt idx="91838">
                  <c:v>23.502673999999999</c:v>
                </c:pt>
                <c:pt idx="91839">
                  <c:v>23.504826999999999</c:v>
                </c:pt>
                <c:pt idx="91840">
                  <c:v>23.502887999999999</c:v>
                </c:pt>
                <c:pt idx="91841">
                  <c:v>23.505707000000001</c:v>
                </c:pt>
                <c:pt idx="91842">
                  <c:v>23.506463</c:v>
                </c:pt>
                <c:pt idx="91843">
                  <c:v>23.506931999999999</c:v>
                </c:pt>
                <c:pt idx="91844">
                  <c:v>23.514199999999999</c:v>
                </c:pt>
                <c:pt idx="91845">
                  <c:v>23.516635999999998</c:v>
                </c:pt>
                <c:pt idx="91846">
                  <c:v>23.515025000000001</c:v>
                </c:pt>
                <c:pt idx="91847">
                  <c:v>23.517937</c:v>
                </c:pt>
                <c:pt idx="91848">
                  <c:v>23.520562000000002</c:v>
                </c:pt>
                <c:pt idx="91849">
                  <c:v>23.517230999999999</c:v>
                </c:pt>
                <c:pt idx="91850">
                  <c:v>23.515245</c:v>
                </c:pt>
                <c:pt idx="91851">
                  <c:v>23.518433000000002</c:v>
                </c:pt>
                <c:pt idx="91852">
                  <c:v>23.515108000000001</c:v>
                </c:pt>
                <c:pt idx="91853">
                  <c:v>23.510611000000001</c:v>
                </c:pt>
                <c:pt idx="91854">
                  <c:v>23.515398000000001</c:v>
                </c:pt>
                <c:pt idx="91855">
                  <c:v>23.521609000000002</c:v>
                </c:pt>
                <c:pt idx="91856">
                  <c:v>23.518829</c:v>
                </c:pt>
                <c:pt idx="91857">
                  <c:v>23.512143999999999</c:v>
                </c:pt>
                <c:pt idx="91858">
                  <c:v>23.511700000000001</c:v>
                </c:pt>
                <c:pt idx="91859">
                  <c:v>23.511301</c:v>
                </c:pt>
                <c:pt idx="91860">
                  <c:v>23.506571999999998</c:v>
                </c:pt>
                <c:pt idx="91861">
                  <c:v>23.505786000000001</c:v>
                </c:pt>
                <c:pt idx="91862">
                  <c:v>23.510824</c:v>
                </c:pt>
                <c:pt idx="91863">
                  <c:v>23.514035</c:v>
                </c:pt>
                <c:pt idx="91864">
                  <c:v>23.51276</c:v>
                </c:pt>
                <c:pt idx="91865">
                  <c:v>23.512758999999999</c:v>
                </c:pt>
                <c:pt idx="91866">
                  <c:v>23.512868000000001</c:v>
                </c:pt>
                <c:pt idx="91867">
                  <c:v>23.509250999999999</c:v>
                </c:pt>
                <c:pt idx="91868">
                  <c:v>23.507294000000002</c:v>
                </c:pt>
                <c:pt idx="91869">
                  <c:v>23.507850999999999</c:v>
                </c:pt>
                <c:pt idx="91870">
                  <c:v>23.508942999999999</c:v>
                </c:pt>
                <c:pt idx="91871">
                  <c:v>23.513928</c:v>
                </c:pt>
                <c:pt idx="91872">
                  <c:v>23.513915999999998</c:v>
                </c:pt>
                <c:pt idx="91873">
                  <c:v>23.508756000000002</c:v>
                </c:pt>
                <c:pt idx="91874">
                  <c:v>23.507352999999998</c:v>
                </c:pt>
                <c:pt idx="91875">
                  <c:v>23.504897</c:v>
                </c:pt>
                <c:pt idx="91876">
                  <c:v>23.499393000000001</c:v>
                </c:pt>
                <c:pt idx="91877">
                  <c:v>23.500416999999999</c:v>
                </c:pt>
                <c:pt idx="91878">
                  <c:v>23.506281999999999</c:v>
                </c:pt>
                <c:pt idx="91879">
                  <c:v>23.506118000000001</c:v>
                </c:pt>
                <c:pt idx="91880">
                  <c:v>23.503499000000001</c:v>
                </c:pt>
                <c:pt idx="91881">
                  <c:v>23.507636000000002</c:v>
                </c:pt>
                <c:pt idx="91882">
                  <c:v>23.511040999999999</c:v>
                </c:pt>
                <c:pt idx="91883">
                  <c:v>23.512497</c:v>
                </c:pt>
                <c:pt idx="91884">
                  <c:v>23.511285000000001</c:v>
                </c:pt>
                <c:pt idx="91885">
                  <c:v>23.507214000000001</c:v>
                </c:pt>
                <c:pt idx="91886">
                  <c:v>23.509491000000001</c:v>
                </c:pt>
                <c:pt idx="91887">
                  <c:v>23.512778000000001</c:v>
                </c:pt>
                <c:pt idx="91888">
                  <c:v>23.508396000000001</c:v>
                </c:pt>
                <c:pt idx="91889">
                  <c:v>23.510798000000001</c:v>
                </c:pt>
                <c:pt idx="91890">
                  <c:v>23.516095</c:v>
                </c:pt>
                <c:pt idx="91891">
                  <c:v>23.5122</c:v>
                </c:pt>
                <c:pt idx="91892">
                  <c:v>23.511054000000001</c:v>
                </c:pt>
                <c:pt idx="91893">
                  <c:v>23.513753999999999</c:v>
                </c:pt>
                <c:pt idx="91894">
                  <c:v>23.512708</c:v>
                </c:pt>
                <c:pt idx="91895">
                  <c:v>23.515324</c:v>
                </c:pt>
                <c:pt idx="91896">
                  <c:v>23.519268</c:v>
                </c:pt>
                <c:pt idx="91897">
                  <c:v>23.513694000000001</c:v>
                </c:pt>
                <c:pt idx="91898">
                  <c:v>23.509367999999998</c:v>
                </c:pt>
                <c:pt idx="91899">
                  <c:v>23.514392000000001</c:v>
                </c:pt>
                <c:pt idx="91900">
                  <c:v>23.515350000000002</c:v>
                </c:pt>
                <c:pt idx="91901">
                  <c:v>23.512257999999999</c:v>
                </c:pt>
                <c:pt idx="91902">
                  <c:v>23.515657000000001</c:v>
                </c:pt>
                <c:pt idx="91903">
                  <c:v>23.525489</c:v>
                </c:pt>
                <c:pt idx="91904">
                  <c:v>23.524951999999999</c:v>
                </c:pt>
                <c:pt idx="91905">
                  <c:v>23.518747999999999</c:v>
                </c:pt>
                <c:pt idx="91906">
                  <c:v>23.518284999999999</c:v>
                </c:pt>
                <c:pt idx="91907">
                  <c:v>23.516006000000001</c:v>
                </c:pt>
                <c:pt idx="91908">
                  <c:v>23.515934999999999</c:v>
                </c:pt>
                <c:pt idx="91909">
                  <c:v>23.521070999999999</c:v>
                </c:pt>
                <c:pt idx="91910">
                  <c:v>23.521398999999999</c:v>
                </c:pt>
                <c:pt idx="91911">
                  <c:v>23.517188999999998</c:v>
                </c:pt>
                <c:pt idx="91912">
                  <c:v>23.517527000000001</c:v>
                </c:pt>
                <c:pt idx="91913">
                  <c:v>23.519798000000002</c:v>
                </c:pt>
                <c:pt idx="91914">
                  <c:v>23.519019</c:v>
                </c:pt>
                <c:pt idx="91915">
                  <c:v>23.520126999999999</c:v>
                </c:pt>
                <c:pt idx="91916">
                  <c:v>23.518761999999999</c:v>
                </c:pt>
                <c:pt idx="91917">
                  <c:v>23.513715999999999</c:v>
                </c:pt>
                <c:pt idx="91918">
                  <c:v>23.514309000000001</c:v>
                </c:pt>
                <c:pt idx="91919">
                  <c:v>23.517126999999999</c:v>
                </c:pt>
                <c:pt idx="91920">
                  <c:v>23.515544999999999</c:v>
                </c:pt>
                <c:pt idx="91921">
                  <c:v>23.516392</c:v>
                </c:pt>
                <c:pt idx="91922">
                  <c:v>23.520685</c:v>
                </c:pt>
                <c:pt idx="91923">
                  <c:v>23.517461999999998</c:v>
                </c:pt>
                <c:pt idx="91924">
                  <c:v>23.514091000000001</c:v>
                </c:pt>
                <c:pt idx="91925">
                  <c:v>23.514548000000001</c:v>
                </c:pt>
                <c:pt idx="91926">
                  <c:v>23.514123999999999</c:v>
                </c:pt>
                <c:pt idx="91927">
                  <c:v>23.515642</c:v>
                </c:pt>
                <c:pt idx="91928">
                  <c:v>23.517914999999999</c:v>
                </c:pt>
                <c:pt idx="91929">
                  <c:v>23.519784000000001</c:v>
                </c:pt>
                <c:pt idx="91930">
                  <c:v>23.516169000000001</c:v>
                </c:pt>
                <c:pt idx="91931">
                  <c:v>23.516297000000002</c:v>
                </c:pt>
                <c:pt idx="91932">
                  <c:v>23.527888000000001</c:v>
                </c:pt>
                <c:pt idx="91933">
                  <c:v>23.528435000000002</c:v>
                </c:pt>
                <c:pt idx="91934">
                  <c:v>23.523686000000001</c:v>
                </c:pt>
                <c:pt idx="91935">
                  <c:v>23.528397999999999</c:v>
                </c:pt>
                <c:pt idx="91936">
                  <c:v>23.528106000000001</c:v>
                </c:pt>
                <c:pt idx="91937">
                  <c:v>23.523800999999999</c:v>
                </c:pt>
                <c:pt idx="91938">
                  <c:v>23.5229</c:v>
                </c:pt>
                <c:pt idx="91939">
                  <c:v>23.525293000000001</c:v>
                </c:pt>
                <c:pt idx="91940">
                  <c:v>23.528680999999999</c:v>
                </c:pt>
                <c:pt idx="91941">
                  <c:v>23.528347</c:v>
                </c:pt>
                <c:pt idx="91942">
                  <c:v>23.526368999999999</c:v>
                </c:pt>
                <c:pt idx="91943">
                  <c:v>23.525295</c:v>
                </c:pt>
                <c:pt idx="91944">
                  <c:v>23.524840999999999</c:v>
                </c:pt>
                <c:pt idx="91945">
                  <c:v>23.526015999999998</c:v>
                </c:pt>
                <c:pt idx="91946">
                  <c:v>23.529157999999999</c:v>
                </c:pt>
                <c:pt idx="91947">
                  <c:v>23.530467999999999</c:v>
                </c:pt>
                <c:pt idx="91948">
                  <c:v>23.526264999999999</c:v>
                </c:pt>
                <c:pt idx="91949">
                  <c:v>23.525137000000001</c:v>
                </c:pt>
                <c:pt idx="91950">
                  <c:v>23.527878000000001</c:v>
                </c:pt>
                <c:pt idx="91951">
                  <c:v>23.525137999999998</c:v>
                </c:pt>
                <c:pt idx="91952">
                  <c:v>23.521927000000002</c:v>
                </c:pt>
                <c:pt idx="91953">
                  <c:v>23.524107000000001</c:v>
                </c:pt>
                <c:pt idx="91954">
                  <c:v>23.524629999999998</c:v>
                </c:pt>
                <c:pt idx="91955">
                  <c:v>23.520688</c:v>
                </c:pt>
                <c:pt idx="91956">
                  <c:v>23.519055999999999</c:v>
                </c:pt>
                <c:pt idx="91957">
                  <c:v>23.522235999999999</c:v>
                </c:pt>
                <c:pt idx="91958">
                  <c:v>23.521148</c:v>
                </c:pt>
                <c:pt idx="91959">
                  <c:v>23.518438</c:v>
                </c:pt>
                <c:pt idx="91960">
                  <c:v>23.523416999999998</c:v>
                </c:pt>
                <c:pt idx="91961">
                  <c:v>23.523599999999998</c:v>
                </c:pt>
                <c:pt idx="91962">
                  <c:v>23.518114000000001</c:v>
                </c:pt>
                <c:pt idx="91963">
                  <c:v>23.517388</c:v>
                </c:pt>
                <c:pt idx="91964">
                  <c:v>23.518066999999999</c:v>
                </c:pt>
                <c:pt idx="91965">
                  <c:v>23.516563000000001</c:v>
                </c:pt>
                <c:pt idx="91966">
                  <c:v>23.515971</c:v>
                </c:pt>
                <c:pt idx="91967">
                  <c:v>23.520409000000001</c:v>
                </c:pt>
                <c:pt idx="91968">
                  <c:v>23.525590000000001</c:v>
                </c:pt>
                <c:pt idx="91969">
                  <c:v>23.523695</c:v>
                </c:pt>
                <c:pt idx="91970">
                  <c:v>23.518256000000001</c:v>
                </c:pt>
                <c:pt idx="91971">
                  <c:v>23.519932000000001</c:v>
                </c:pt>
                <c:pt idx="91972">
                  <c:v>23.526486999999999</c:v>
                </c:pt>
                <c:pt idx="91973">
                  <c:v>23.526986999999998</c:v>
                </c:pt>
                <c:pt idx="91974">
                  <c:v>23.521979000000002</c:v>
                </c:pt>
                <c:pt idx="91975">
                  <c:v>23.519876</c:v>
                </c:pt>
                <c:pt idx="91976">
                  <c:v>23.521816000000001</c:v>
                </c:pt>
                <c:pt idx="91977">
                  <c:v>23.522606</c:v>
                </c:pt>
                <c:pt idx="91978">
                  <c:v>23.520135</c:v>
                </c:pt>
                <c:pt idx="91979">
                  <c:v>23.519337</c:v>
                </c:pt>
                <c:pt idx="91980">
                  <c:v>23.525653999999999</c:v>
                </c:pt>
                <c:pt idx="91981">
                  <c:v>23.528044000000001</c:v>
                </c:pt>
                <c:pt idx="91982">
                  <c:v>23.52355</c:v>
                </c:pt>
                <c:pt idx="91983">
                  <c:v>23.525451</c:v>
                </c:pt>
                <c:pt idx="91984">
                  <c:v>23.527988000000001</c:v>
                </c:pt>
                <c:pt idx="91985">
                  <c:v>23.52591</c:v>
                </c:pt>
                <c:pt idx="91986">
                  <c:v>23.524314</c:v>
                </c:pt>
                <c:pt idx="91987">
                  <c:v>23.525085000000001</c:v>
                </c:pt>
                <c:pt idx="91988">
                  <c:v>23.523232</c:v>
                </c:pt>
                <c:pt idx="91989">
                  <c:v>23.521747000000001</c:v>
                </c:pt>
                <c:pt idx="91990">
                  <c:v>23.526484</c:v>
                </c:pt>
                <c:pt idx="91991">
                  <c:v>23.527808</c:v>
                </c:pt>
                <c:pt idx="91992">
                  <c:v>23.529495000000001</c:v>
                </c:pt>
                <c:pt idx="91993">
                  <c:v>23.535491</c:v>
                </c:pt>
                <c:pt idx="91994">
                  <c:v>23.534545000000001</c:v>
                </c:pt>
                <c:pt idx="91995">
                  <c:v>23.536145999999999</c:v>
                </c:pt>
                <c:pt idx="91996">
                  <c:v>23.541049000000001</c:v>
                </c:pt>
                <c:pt idx="91997">
                  <c:v>23.537755000000001</c:v>
                </c:pt>
                <c:pt idx="91998">
                  <c:v>23.533038000000001</c:v>
                </c:pt>
                <c:pt idx="91999">
                  <c:v>23.531645999999999</c:v>
                </c:pt>
                <c:pt idx="92000">
                  <c:v>23.529088000000002</c:v>
                </c:pt>
                <c:pt idx="92001">
                  <c:v>23.529354999999999</c:v>
                </c:pt>
                <c:pt idx="92002">
                  <c:v>23.531334999999999</c:v>
                </c:pt>
                <c:pt idx="92003">
                  <c:v>23.530989000000002</c:v>
                </c:pt>
                <c:pt idx="92004">
                  <c:v>23.531088</c:v>
                </c:pt>
                <c:pt idx="92005">
                  <c:v>23.534426</c:v>
                </c:pt>
                <c:pt idx="92006">
                  <c:v>23.534965</c:v>
                </c:pt>
                <c:pt idx="92007">
                  <c:v>23.533594999999998</c:v>
                </c:pt>
                <c:pt idx="92008">
                  <c:v>23.535979999999999</c:v>
                </c:pt>
                <c:pt idx="92009">
                  <c:v>23.534561</c:v>
                </c:pt>
                <c:pt idx="92010">
                  <c:v>23.527916999999999</c:v>
                </c:pt>
                <c:pt idx="92011">
                  <c:v>23.52938</c:v>
                </c:pt>
                <c:pt idx="92012">
                  <c:v>23.533265</c:v>
                </c:pt>
                <c:pt idx="92013">
                  <c:v>23.53388</c:v>
                </c:pt>
                <c:pt idx="92014">
                  <c:v>23.537358999999999</c:v>
                </c:pt>
                <c:pt idx="92015">
                  <c:v>23.541695000000001</c:v>
                </c:pt>
                <c:pt idx="92016">
                  <c:v>23.542992000000002</c:v>
                </c:pt>
                <c:pt idx="92017">
                  <c:v>23.542943999999999</c:v>
                </c:pt>
                <c:pt idx="92018">
                  <c:v>23.543510000000001</c:v>
                </c:pt>
                <c:pt idx="92019">
                  <c:v>23.543209000000001</c:v>
                </c:pt>
                <c:pt idx="92020">
                  <c:v>23.542874999999999</c:v>
                </c:pt>
                <c:pt idx="92021">
                  <c:v>23.546409000000001</c:v>
                </c:pt>
                <c:pt idx="92022">
                  <c:v>23.547751000000002</c:v>
                </c:pt>
                <c:pt idx="92023">
                  <c:v>23.542846999999998</c:v>
                </c:pt>
                <c:pt idx="92024">
                  <c:v>23.541356</c:v>
                </c:pt>
                <c:pt idx="92025">
                  <c:v>23.541753</c:v>
                </c:pt>
                <c:pt idx="92026">
                  <c:v>23.53905</c:v>
                </c:pt>
                <c:pt idx="92027">
                  <c:v>23.538087000000001</c:v>
                </c:pt>
                <c:pt idx="92028">
                  <c:v>23.539971999999999</c:v>
                </c:pt>
                <c:pt idx="92029">
                  <c:v>23.541407</c:v>
                </c:pt>
                <c:pt idx="92030">
                  <c:v>23.536384000000002</c:v>
                </c:pt>
                <c:pt idx="92031">
                  <c:v>23.530405999999999</c:v>
                </c:pt>
                <c:pt idx="92032">
                  <c:v>23.532923</c:v>
                </c:pt>
                <c:pt idx="92033">
                  <c:v>23.537942000000001</c:v>
                </c:pt>
                <c:pt idx="92034">
                  <c:v>23.534799</c:v>
                </c:pt>
                <c:pt idx="92035">
                  <c:v>23.531521000000001</c:v>
                </c:pt>
                <c:pt idx="92036">
                  <c:v>23.537364</c:v>
                </c:pt>
                <c:pt idx="92037">
                  <c:v>23.542085</c:v>
                </c:pt>
                <c:pt idx="92038">
                  <c:v>23.541592000000001</c:v>
                </c:pt>
                <c:pt idx="92039">
                  <c:v>23.538215000000001</c:v>
                </c:pt>
                <c:pt idx="92040">
                  <c:v>23.534744</c:v>
                </c:pt>
                <c:pt idx="92041">
                  <c:v>23.538571999999998</c:v>
                </c:pt>
                <c:pt idx="92042">
                  <c:v>23.540944</c:v>
                </c:pt>
                <c:pt idx="92043">
                  <c:v>23.537837</c:v>
                </c:pt>
                <c:pt idx="92044">
                  <c:v>23.538412000000001</c:v>
                </c:pt>
                <c:pt idx="92045">
                  <c:v>23.540623</c:v>
                </c:pt>
                <c:pt idx="92046">
                  <c:v>23.53755</c:v>
                </c:pt>
                <c:pt idx="92047">
                  <c:v>23.537008</c:v>
                </c:pt>
                <c:pt idx="92048">
                  <c:v>23.53772</c:v>
                </c:pt>
                <c:pt idx="92049">
                  <c:v>23.532219000000001</c:v>
                </c:pt>
                <c:pt idx="92050">
                  <c:v>23.530494999999998</c:v>
                </c:pt>
                <c:pt idx="92051">
                  <c:v>23.536359000000001</c:v>
                </c:pt>
                <c:pt idx="92052">
                  <c:v>23.536373999999999</c:v>
                </c:pt>
                <c:pt idx="92053">
                  <c:v>23.532620999999999</c:v>
                </c:pt>
                <c:pt idx="92054">
                  <c:v>23.537147000000001</c:v>
                </c:pt>
                <c:pt idx="92055">
                  <c:v>23.542480000000001</c:v>
                </c:pt>
                <c:pt idx="92056">
                  <c:v>23.539339999999999</c:v>
                </c:pt>
                <c:pt idx="92057">
                  <c:v>23.537386999999999</c:v>
                </c:pt>
                <c:pt idx="92058">
                  <c:v>23.542197999999999</c:v>
                </c:pt>
                <c:pt idx="92059">
                  <c:v>23.545425999999999</c:v>
                </c:pt>
                <c:pt idx="92060">
                  <c:v>23.543223000000001</c:v>
                </c:pt>
                <c:pt idx="92061">
                  <c:v>23.546085000000001</c:v>
                </c:pt>
                <c:pt idx="92062">
                  <c:v>23.549178000000001</c:v>
                </c:pt>
                <c:pt idx="92063">
                  <c:v>23.543327999999999</c:v>
                </c:pt>
                <c:pt idx="92064">
                  <c:v>23.540118</c:v>
                </c:pt>
                <c:pt idx="92065">
                  <c:v>23.543627000000001</c:v>
                </c:pt>
                <c:pt idx="92066">
                  <c:v>23.544588999999998</c:v>
                </c:pt>
                <c:pt idx="92067">
                  <c:v>23.545877999999998</c:v>
                </c:pt>
                <c:pt idx="92068">
                  <c:v>23.547585000000002</c:v>
                </c:pt>
                <c:pt idx="92069">
                  <c:v>23.544201000000001</c:v>
                </c:pt>
                <c:pt idx="92070">
                  <c:v>23.542161</c:v>
                </c:pt>
                <c:pt idx="92071">
                  <c:v>23.544423999999999</c:v>
                </c:pt>
                <c:pt idx="92072">
                  <c:v>23.543911999999999</c:v>
                </c:pt>
                <c:pt idx="92073">
                  <c:v>23.540554</c:v>
                </c:pt>
                <c:pt idx="92074">
                  <c:v>23.540966999999998</c:v>
                </c:pt>
                <c:pt idx="92075">
                  <c:v>23.544530999999999</c:v>
                </c:pt>
                <c:pt idx="92076">
                  <c:v>23.544788</c:v>
                </c:pt>
                <c:pt idx="92077">
                  <c:v>23.543661</c:v>
                </c:pt>
                <c:pt idx="92078">
                  <c:v>23.540621000000002</c:v>
                </c:pt>
                <c:pt idx="92079">
                  <c:v>23.539190999999999</c:v>
                </c:pt>
                <c:pt idx="92080">
                  <c:v>23.539473000000001</c:v>
                </c:pt>
                <c:pt idx="92081">
                  <c:v>23.539985000000001</c:v>
                </c:pt>
                <c:pt idx="92082">
                  <c:v>23.540074000000001</c:v>
                </c:pt>
                <c:pt idx="92083">
                  <c:v>23.538492999999999</c:v>
                </c:pt>
                <c:pt idx="92084">
                  <c:v>23.537707999999999</c:v>
                </c:pt>
                <c:pt idx="92085">
                  <c:v>23.539749</c:v>
                </c:pt>
                <c:pt idx="92086">
                  <c:v>23.542449999999999</c:v>
                </c:pt>
                <c:pt idx="92087">
                  <c:v>23.541957</c:v>
                </c:pt>
                <c:pt idx="92088">
                  <c:v>23.540189999999999</c:v>
                </c:pt>
                <c:pt idx="92089">
                  <c:v>23.541419000000001</c:v>
                </c:pt>
                <c:pt idx="92090">
                  <c:v>23.540357</c:v>
                </c:pt>
                <c:pt idx="92091">
                  <c:v>23.538084000000001</c:v>
                </c:pt>
                <c:pt idx="92092">
                  <c:v>23.538564000000001</c:v>
                </c:pt>
                <c:pt idx="92093">
                  <c:v>23.5428</c:v>
                </c:pt>
                <c:pt idx="92094">
                  <c:v>23.545960000000001</c:v>
                </c:pt>
                <c:pt idx="92095">
                  <c:v>23.542825000000001</c:v>
                </c:pt>
                <c:pt idx="92096">
                  <c:v>23.539857999999999</c:v>
                </c:pt>
                <c:pt idx="92097">
                  <c:v>23.542621</c:v>
                </c:pt>
                <c:pt idx="92098">
                  <c:v>23.543192000000001</c:v>
                </c:pt>
                <c:pt idx="92099">
                  <c:v>23.539747999999999</c:v>
                </c:pt>
                <c:pt idx="92100">
                  <c:v>23.539273000000001</c:v>
                </c:pt>
                <c:pt idx="92101">
                  <c:v>23.541371999999999</c:v>
                </c:pt>
                <c:pt idx="92102">
                  <c:v>23.546081000000001</c:v>
                </c:pt>
                <c:pt idx="92103">
                  <c:v>23.548528999999998</c:v>
                </c:pt>
                <c:pt idx="92104">
                  <c:v>23.548677999999999</c:v>
                </c:pt>
                <c:pt idx="92105">
                  <c:v>23.554034000000001</c:v>
                </c:pt>
                <c:pt idx="92106">
                  <c:v>23.557700000000001</c:v>
                </c:pt>
                <c:pt idx="92107">
                  <c:v>23.556740000000001</c:v>
                </c:pt>
                <c:pt idx="92108">
                  <c:v>23.555309000000001</c:v>
                </c:pt>
                <c:pt idx="92109">
                  <c:v>23.552619</c:v>
                </c:pt>
                <c:pt idx="92110">
                  <c:v>23.550892000000001</c:v>
                </c:pt>
                <c:pt idx="92111">
                  <c:v>23.551189000000001</c:v>
                </c:pt>
                <c:pt idx="92112">
                  <c:v>23.549769000000001</c:v>
                </c:pt>
                <c:pt idx="92113">
                  <c:v>23.550756</c:v>
                </c:pt>
                <c:pt idx="92114">
                  <c:v>23.554549999999999</c:v>
                </c:pt>
                <c:pt idx="92115">
                  <c:v>23.554003000000002</c:v>
                </c:pt>
                <c:pt idx="92116">
                  <c:v>23.551044000000001</c:v>
                </c:pt>
                <c:pt idx="92117">
                  <c:v>23.551088</c:v>
                </c:pt>
                <c:pt idx="92118">
                  <c:v>23.552790999999999</c:v>
                </c:pt>
                <c:pt idx="92119">
                  <c:v>23.554583999999998</c:v>
                </c:pt>
                <c:pt idx="92120">
                  <c:v>23.554921</c:v>
                </c:pt>
                <c:pt idx="92121">
                  <c:v>23.552733</c:v>
                </c:pt>
                <c:pt idx="92122">
                  <c:v>23.549612</c:v>
                </c:pt>
                <c:pt idx="92123">
                  <c:v>23.549388</c:v>
                </c:pt>
                <c:pt idx="92124">
                  <c:v>23.550794</c:v>
                </c:pt>
                <c:pt idx="92125">
                  <c:v>23.550464999999999</c:v>
                </c:pt>
                <c:pt idx="92126">
                  <c:v>23.551804000000001</c:v>
                </c:pt>
                <c:pt idx="92127">
                  <c:v>23.557212</c:v>
                </c:pt>
                <c:pt idx="92128">
                  <c:v>23.556598999999999</c:v>
                </c:pt>
                <c:pt idx="92129">
                  <c:v>23.552371000000001</c:v>
                </c:pt>
                <c:pt idx="92130">
                  <c:v>23.555129999999998</c:v>
                </c:pt>
                <c:pt idx="92131">
                  <c:v>23.557873000000001</c:v>
                </c:pt>
                <c:pt idx="92132">
                  <c:v>23.558719</c:v>
                </c:pt>
                <c:pt idx="92133">
                  <c:v>23.560686</c:v>
                </c:pt>
                <c:pt idx="92134">
                  <c:v>23.558897999999999</c:v>
                </c:pt>
                <c:pt idx="92135">
                  <c:v>23.555354999999999</c:v>
                </c:pt>
                <c:pt idx="92136">
                  <c:v>23.557898999999999</c:v>
                </c:pt>
                <c:pt idx="92137">
                  <c:v>23.561136999999999</c:v>
                </c:pt>
                <c:pt idx="92138">
                  <c:v>23.556979999999999</c:v>
                </c:pt>
                <c:pt idx="92139">
                  <c:v>23.556975000000001</c:v>
                </c:pt>
                <c:pt idx="92140">
                  <c:v>23.561450000000001</c:v>
                </c:pt>
                <c:pt idx="92141">
                  <c:v>23.557500000000001</c:v>
                </c:pt>
                <c:pt idx="92142">
                  <c:v>23.555727000000001</c:v>
                </c:pt>
                <c:pt idx="92143">
                  <c:v>23.561730000000001</c:v>
                </c:pt>
                <c:pt idx="92144">
                  <c:v>23.563372000000001</c:v>
                </c:pt>
                <c:pt idx="92145">
                  <c:v>23.560528999999999</c:v>
                </c:pt>
                <c:pt idx="92146">
                  <c:v>23.560587999999999</c:v>
                </c:pt>
                <c:pt idx="92147">
                  <c:v>23.559577999999998</c:v>
                </c:pt>
                <c:pt idx="92148">
                  <c:v>23.556791</c:v>
                </c:pt>
                <c:pt idx="92149">
                  <c:v>23.556615000000001</c:v>
                </c:pt>
                <c:pt idx="92150">
                  <c:v>23.557262999999999</c:v>
                </c:pt>
                <c:pt idx="92151">
                  <c:v>23.556712000000001</c:v>
                </c:pt>
                <c:pt idx="92152">
                  <c:v>23.554732999999999</c:v>
                </c:pt>
                <c:pt idx="92153">
                  <c:v>23.554608999999999</c:v>
                </c:pt>
                <c:pt idx="92154">
                  <c:v>23.557410999999998</c:v>
                </c:pt>
                <c:pt idx="92155">
                  <c:v>23.557251000000001</c:v>
                </c:pt>
                <c:pt idx="92156">
                  <c:v>23.553592999999999</c:v>
                </c:pt>
                <c:pt idx="92157">
                  <c:v>23.551418999999999</c:v>
                </c:pt>
                <c:pt idx="92158">
                  <c:v>23.555036999999999</c:v>
                </c:pt>
                <c:pt idx="92159">
                  <c:v>23.561807000000002</c:v>
                </c:pt>
                <c:pt idx="92160">
                  <c:v>23.560510000000001</c:v>
                </c:pt>
                <c:pt idx="92161">
                  <c:v>23.554406</c:v>
                </c:pt>
                <c:pt idx="92162">
                  <c:v>23.553923999999999</c:v>
                </c:pt>
                <c:pt idx="92163">
                  <c:v>23.552769000000001</c:v>
                </c:pt>
                <c:pt idx="92164">
                  <c:v>23.550858000000002</c:v>
                </c:pt>
                <c:pt idx="92165">
                  <c:v>23.554997</c:v>
                </c:pt>
                <c:pt idx="92166">
                  <c:v>23.556508000000001</c:v>
                </c:pt>
                <c:pt idx="92167">
                  <c:v>23.553968000000001</c:v>
                </c:pt>
                <c:pt idx="92168">
                  <c:v>23.555</c:v>
                </c:pt>
                <c:pt idx="92169">
                  <c:v>23.556635</c:v>
                </c:pt>
                <c:pt idx="92170">
                  <c:v>23.554255999999999</c:v>
                </c:pt>
                <c:pt idx="92171">
                  <c:v>23.552786000000001</c:v>
                </c:pt>
                <c:pt idx="92172">
                  <c:v>23.553716999999999</c:v>
                </c:pt>
                <c:pt idx="92173">
                  <c:v>23.553145000000001</c:v>
                </c:pt>
                <c:pt idx="92174">
                  <c:v>23.553628</c:v>
                </c:pt>
                <c:pt idx="92175">
                  <c:v>23.554354</c:v>
                </c:pt>
                <c:pt idx="92176">
                  <c:v>23.551793</c:v>
                </c:pt>
                <c:pt idx="92177">
                  <c:v>23.549054000000002</c:v>
                </c:pt>
                <c:pt idx="92178">
                  <c:v>23.55442</c:v>
                </c:pt>
                <c:pt idx="92179">
                  <c:v>23.560811000000001</c:v>
                </c:pt>
                <c:pt idx="92180">
                  <c:v>23.558399000000001</c:v>
                </c:pt>
                <c:pt idx="92181">
                  <c:v>23.558176</c:v>
                </c:pt>
                <c:pt idx="92182">
                  <c:v>23.561053999999999</c:v>
                </c:pt>
                <c:pt idx="92183">
                  <c:v>23.561671</c:v>
                </c:pt>
                <c:pt idx="92184">
                  <c:v>23.561717999999999</c:v>
                </c:pt>
                <c:pt idx="92185">
                  <c:v>23.559173999999999</c:v>
                </c:pt>
                <c:pt idx="92186">
                  <c:v>23.55574</c:v>
                </c:pt>
                <c:pt idx="92187">
                  <c:v>23.558153000000001</c:v>
                </c:pt>
                <c:pt idx="92188">
                  <c:v>23.562184999999999</c:v>
                </c:pt>
                <c:pt idx="92189">
                  <c:v>23.561706000000001</c:v>
                </c:pt>
                <c:pt idx="92190">
                  <c:v>23.566054000000001</c:v>
                </c:pt>
                <c:pt idx="92191">
                  <c:v>23.568389</c:v>
                </c:pt>
                <c:pt idx="92192">
                  <c:v>23.561357000000001</c:v>
                </c:pt>
                <c:pt idx="92193">
                  <c:v>23.560071000000001</c:v>
                </c:pt>
                <c:pt idx="92194">
                  <c:v>23.565802000000001</c:v>
                </c:pt>
                <c:pt idx="92195">
                  <c:v>23.569212</c:v>
                </c:pt>
                <c:pt idx="92196">
                  <c:v>23.566133000000001</c:v>
                </c:pt>
                <c:pt idx="92197">
                  <c:v>23.561671</c:v>
                </c:pt>
                <c:pt idx="92198">
                  <c:v>23.565915</c:v>
                </c:pt>
                <c:pt idx="92199">
                  <c:v>23.571221000000001</c:v>
                </c:pt>
                <c:pt idx="92200">
                  <c:v>23.569915000000002</c:v>
                </c:pt>
                <c:pt idx="92201">
                  <c:v>23.567605</c:v>
                </c:pt>
                <c:pt idx="92202">
                  <c:v>23.567371000000001</c:v>
                </c:pt>
                <c:pt idx="92203">
                  <c:v>23.565290999999998</c:v>
                </c:pt>
                <c:pt idx="92204">
                  <c:v>23.564495999999998</c:v>
                </c:pt>
                <c:pt idx="92205">
                  <c:v>23.569737</c:v>
                </c:pt>
                <c:pt idx="92206">
                  <c:v>23.570436000000001</c:v>
                </c:pt>
                <c:pt idx="92207">
                  <c:v>23.567041</c:v>
                </c:pt>
                <c:pt idx="92208">
                  <c:v>23.567561999999999</c:v>
                </c:pt>
                <c:pt idx="92209">
                  <c:v>23.568663000000001</c:v>
                </c:pt>
                <c:pt idx="92210">
                  <c:v>23.565987</c:v>
                </c:pt>
                <c:pt idx="92211">
                  <c:v>23.565801</c:v>
                </c:pt>
                <c:pt idx="92212">
                  <c:v>23.569486999999999</c:v>
                </c:pt>
                <c:pt idx="92213">
                  <c:v>23.567658000000002</c:v>
                </c:pt>
                <c:pt idx="92214">
                  <c:v>23.562681999999999</c:v>
                </c:pt>
                <c:pt idx="92215">
                  <c:v>23.563727</c:v>
                </c:pt>
                <c:pt idx="92216">
                  <c:v>23.568574999999999</c:v>
                </c:pt>
                <c:pt idx="92217">
                  <c:v>23.568344</c:v>
                </c:pt>
                <c:pt idx="92218">
                  <c:v>23.563382000000001</c:v>
                </c:pt>
                <c:pt idx="92219">
                  <c:v>23.563033000000001</c:v>
                </c:pt>
                <c:pt idx="92220">
                  <c:v>23.565255000000001</c:v>
                </c:pt>
                <c:pt idx="92221">
                  <c:v>23.566237000000001</c:v>
                </c:pt>
                <c:pt idx="92222">
                  <c:v>23.568670999999998</c:v>
                </c:pt>
                <c:pt idx="92223">
                  <c:v>23.570574000000001</c:v>
                </c:pt>
                <c:pt idx="92224">
                  <c:v>23.573263000000001</c:v>
                </c:pt>
                <c:pt idx="92225">
                  <c:v>23.574462</c:v>
                </c:pt>
                <c:pt idx="92226">
                  <c:v>23.569707000000001</c:v>
                </c:pt>
                <c:pt idx="92227">
                  <c:v>23.569853999999999</c:v>
                </c:pt>
                <c:pt idx="92228">
                  <c:v>23.575617999999999</c:v>
                </c:pt>
                <c:pt idx="92229">
                  <c:v>23.574842</c:v>
                </c:pt>
                <c:pt idx="92230">
                  <c:v>23.570132999999998</c:v>
                </c:pt>
                <c:pt idx="92231">
                  <c:v>23.571311999999999</c:v>
                </c:pt>
                <c:pt idx="92232">
                  <c:v>23.571909999999999</c:v>
                </c:pt>
                <c:pt idx="92233">
                  <c:v>23.564786000000002</c:v>
                </c:pt>
                <c:pt idx="92234">
                  <c:v>23.564855000000001</c:v>
                </c:pt>
                <c:pt idx="92235">
                  <c:v>23.570737000000001</c:v>
                </c:pt>
                <c:pt idx="92236">
                  <c:v>23.571434</c:v>
                </c:pt>
                <c:pt idx="92237">
                  <c:v>23.572248999999999</c:v>
                </c:pt>
                <c:pt idx="92238">
                  <c:v>23.571583</c:v>
                </c:pt>
                <c:pt idx="92239">
                  <c:v>23.569240000000001</c:v>
                </c:pt>
                <c:pt idx="92240">
                  <c:v>23.568995999999999</c:v>
                </c:pt>
                <c:pt idx="92241">
                  <c:v>23.571010000000001</c:v>
                </c:pt>
                <c:pt idx="92242">
                  <c:v>23.571473000000001</c:v>
                </c:pt>
                <c:pt idx="92243">
                  <c:v>23.570264000000002</c:v>
                </c:pt>
                <c:pt idx="92244">
                  <c:v>23.571838</c:v>
                </c:pt>
                <c:pt idx="92245">
                  <c:v>23.572296000000001</c:v>
                </c:pt>
                <c:pt idx="92246">
                  <c:v>23.569972</c:v>
                </c:pt>
                <c:pt idx="92247">
                  <c:v>23.569251999999999</c:v>
                </c:pt>
                <c:pt idx="92248">
                  <c:v>23.571238999999998</c:v>
                </c:pt>
                <c:pt idx="92249">
                  <c:v>23.574304999999999</c:v>
                </c:pt>
                <c:pt idx="92250">
                  <c:v>23.571915000000001</c:v>
                </c:pt>
                <c:pt idx="92251">
                  <c:v>23.571508999999999</c:v>
                </c:pt>
                <c:pt idx="92252">
                  <c:v>23.576423999999999</c:v>
                </c:pt>
                <c:pt idx="92253">
                  <c:v>23.575721999999999</c:v>
                </c:pt>
                <c:pt idx="92254">
                  <c:v>23.577119</c:v>
                </c:pt>
                <c:pt idx="92255">
                  <c:v>23.582695000000001</c:v>
                </c:pt>
                <c:pt idx="92256">
                  <c:v>23.580231999999999</c:v>
                </c:pt>
                <c:pt idx="92257">
                  <c:v>23.576336999999999</c:v>
                </c:pt>
                <c:pt idx="92258">
                  <c:v>23.576232000000001</c:v>
                </c:pt>
                <c:pt idx="92259">
                  <c:v>23.573324</c:v>
                </c:pt>
                <c:pt idx="92260">
                  <c:v>23.57319</c:v>
                </c:pt>
                <c:pt idx="92261">
                  <c:v>23.576803999999999</c:v>
                </c:pt>
                <c:pt idx="92262">
                  <c:v>23.576105999999999</c:v>
                </c:pt>
                <c:pt idx="92263">
                  <c:v>23.575521999999999</c:v>
                </c:pt>
                <c:pt idx="92264">
                  <c:v>23.577112</c:v>
                </c:pt>
                <c:pt idx="92265">
                  <c:v>23.576402000000002</c:v>
                </c:pt>
                <c:pt idx="92266">
                  <c:v>23.5746</c:v>
                </c:pt>
                <c:pt idx="92267">
                  <c:v>23.575455999999999</c:v>
                </c:pt>
                <c:pt idx="92268">
                  <c:v>23.577335999999999</c:v>
                </c:pt>
                <c:pt idx="92269">
                  <c:v>23.575092000000001</c:v>
                </c:pt>
                <c:pt idx="92270">
                  <c:v>23.57142</c:v>
                </c:pt>
                <c:pt idx="92271">
                  <c:v>23.570692000000001</c:v>
                </c:pt>
                <c:pt idx="92272">
                  <c:v>23.573066000000001</c:v>
                </c:pt>
                <c:pt idx="92273">
                  <c:v>23.575229</c:v>
                </c:pt>
                <c:pt idx="92274">
                  <c:v>23.573528</c:v>
                </c:pt>
                <c:pt idx="92275">
                  <c:v>23.572811999999999</c:v>
                </c:pt>
                <c:pt idx="92276">
                  <c:v>23.575751</c:v>
                </c:pt>
                <c:pt idx="92277">
                  <c:v>23.576592000000002</c:v>
                </c:pt>
                <c:pt idx="92278">
                  <c:v>23.573281000000001</c:v>
                </c:pt>
                <c:pt idx="92279">
                  <c:v>23.573798</c:v>
                </c:pt>
                <c:pt idx="92280">
                  <c:v>23.576414</c:v>
                </c:pt>
                <c:pt idx="92281">
                  <c:v>23.575538999999999</c:v>
                </c:pt>
                <c:pt idx="92282">
                  <c:v>23.575847</c:v>
                </c:pt>
                <c:pt idx="92283">
                  <c:v>23.579504</c:v>
                </c:pt>
                <c:pt idx="92284">
                  <c:v>23.578638999999999</c:v>
                </c:pt>
                <c:pt idx="92285">
                  <c:v>23.576218000000001</c:v>
                </c:pt>
                <c:pt idx="92286">
                  <c:v>23.580397000000001</c:v>
                </c:pt>
                <c:pt idx="92287">
                  <c:v>23.580065999999999</c:v>
                </c:pt>
                <c:pt idx="92288">
                  <c:v>23.578657</c:v>
                </c:pt>
                <c:pt idx="92289">
                  <c:v>23.583086000000002</c:v>
                </c:pt>
                <c:pt idx="92290">
                  <c:v>23.580777999999999</c:v>
                </c:pt>
                <c:pt idx="92291">
                  <c:v>23.579916999999998</c:v>
                </c:pt>
                <c:pt idx="92292">
                  <c:v>23.584994999999999</c:v>
                </c:pt>
                <c:pt idx="92293">
                  <c:v>23.585245</c:v>
                </c:pt>
                <c:pt idx="92294">
                  <c:v>23.584185999999999</c:v>
                </c:pt>
                <c:pt idx="92295">
                  <c:v>23.585778999999999</c:v>
                </c:pt>
                <c:pt idx="92296">
                  <c:v>23.585827999999999</c:v>
                </c:pt>
                <c:pt idx="92297">
                  <c:v>23.583365000000001</c:v>
                </c:pt>
                <c:pt idx="92298">
                  <c:v>23.583258000000001</c:v>
                </c:pt>
                <c:pt idx="92299">
                  <c:v>23.585802000000001</c:v>
                </c:pt>
                <c:pt idx="92300">
                  <c:v>23.587498</c:v>
                </c:pt>
                <c:pt idx="92301">
                  <c:v>23.586069999999999</c:v>
                </c:pt>
                <c:pt idx="92302">
                  <c:v>23.583732000000001</c:v>
                </c:pt>
                <c:pt idx="92303">
                  <c:v>23.587022999999999</c:v>
                </c:pt>
                <c:pt idx="92304">
                  <c:v>23.589784999999999</c:v>
                </c:pt>
                <c:pt idx="92305">
                  <c:v>23.586590000000001</c:v>
                </c:pt>
                <c:pt idx="92306">
                  <c:v>23.584223000000001</c:v>
                </c:pt>
                <c:pt idx="92307">
                  <c:v>23.586991999999999</c:v>
                </c:pt>
                <c:pt idx="92308">
                  <c:v>23.587700000000002</c:v>
                </c:pt>
                <c:pt idx="92309">
                  <c:v>23.585899000000001</c:v>
                </c:pt>
                <c:pt idx="92310">
                  <c:v>23.582581999999999</c:v>
                </c:pt>
                <c:pt idx="92311">
                  <c:v>23.581375999999999</c:v>
                </c:pt>
                <c:pt idx="92312">
                  <c:v>23.586120999999999</c:v>
                </c:pt>
                <c:pt idx="92313">
                  <c:v>23.585514</c:v>
                </c:pt>
                <c:pt idx="92314">
                  <c:v>23.580680999999998</c:v>
                </c:pt>
                <c:pt idx="92315">
                  <c:v>23.581644000000001</c:v>
                </c:pt>
                <c:pt idx="92316">
                  <c:v>23.581308</c:v>
                </c:pt>
                <c:pt idx="92317">
                  <c:v>23.579822</c:v>
                </c:pt>
                <c:pt idx="92318">
                  <c:v>23.584012000000001</c:v>
                </c:pt>
                <c:pt idx="92319">
                  <c:v>23.583022</c:v>
                </c:pt>
                <c:pt idx="92320">
                  <c:v>23.577632999999999</c:v>
                </c:pt>
                <c:pt idx="92321">
                  <c:v>23.578543</c:v>
                </c:pt>
                <c:pt idx="92322">
                  <c:v>23.580538000000001</c:v>
                </c:pt>
                <c:pt idx="92323">
                  <c:v>23.580311999999999</c:v>
                </c:pt>
                <c:pt idx="92324">
                  <c:v>23.583652000000001</c:v>
                </c:pt>
                <c:pt idx="92325">
                  <c:v>23.585964000000001</c:v>
                </c:pt>
                <c:pt idx="92326">
                  <c:v>23.585609000000002</c:v>
                </c:pt>
                <c:pt idx="92327">
                  <c:v>23.585477000000001</c:v>
                </c:pt>
                <c:pt idx="92328">
                  <c:v>23.584741999999999</c:v>
                </c:pt>
                <c:pt idx="92329">
                  <c:v>23.586808000000001</c:v>
                </c:pt>
                <c:pt idx="92330">
                  <c:v>23.584223000000001</c:v>
                </c:pt>
                <c:pt idx="92331">
                  <c:v>23.580397000000001</c:v>
                </c:pt>
                <c:pt idx="92332">
                  <c:v>23.588532000000001</c:v>
                </c:pt>
                <c:pt idx="92333">
                  <c:v>23.593149</c:v>
                </c:pt>
                <c:pt idx="92334">
                  <c:v>23.589092999999998</c:v>
                </c:pt>
                <c:pt idx="92335">
                  <c:v>23.588756</c:v>
                </c:pt>
                <c:pt idx="92336">
                  <c:v>23.589596</c:v>
                </c:pt>
                <c:pt idx="92337">
                  <c:v>23.590509999999998</c:v>
                </c:pt>
                <c:pt idx="92338">
                  <c:v>23.590672000000001</c:v>
                </c:pt>
                <c:pt idx="92339">
                  <c:v>23.589036</c:v>
                </c:pt>
                <c:pt idx="92340">
                  <c:v>23.587933</c:v>
                </c:pt>
                <c:pt idx="92341">
                  <c:v>23.584028</c:v>
                </c:pt>
                <c:pt idx="92342">
                  <c:v>23.579578999999999</c:v>
                </c:pt>
                <c:pt idx="92343">
                  <c:v>23.584821000000002</c:v>
                </c:pt>
                <c:pt idx="92344">
                  <c:v>23.590478999999998</c:v>
                </c:pt>
                <c:pt idx="92345">
                  <c:v>23.587202000000001</c:v>
                </c:pt>
                <c:pt idx="92346">
                  <c:v>23.584002999999999</c:v>
                </c:pt>
                <c:pt idx="92347">
                  <c:v>23.587831999999999</c:v>
                </c:pt>
                <c:pt idx="92348">
                  <c:v>23.593789000000001</c:v>
                </c:pt>
                <c:pt idx="92349">
                  <c:v>23.593437999999999</c:v>
                </c:pt>
                <c:pt idx="92350">
                  <c:v>23.590516999999998</c:v>
                </c:pt>
                <c:pt idx="92351">
                  <c:v>23.591795000000001</c:v>
                </c:pt>
                <c:pt idx="92352">
                  <c:v>23.593070999999998</c:v>
                </c:pt>
                <c:pt idx="92353">
                  <c:v>23.594218999999999</c:v>
                </c:pt>
                <c:pt idx="92354">
                  <c:v>23.597404000000001</c:v>
                </c:pt>
                <c:pt idx="92355">
                  <c:v>23.596264000000001</c:v>
                </c:pt>
                <c:pt idx="92356">
                  <c:v>23.595825000000001</c:v>
                </c:pt>
                <c:pt idx="92357">
                  <c:v>23.598745000000001</c:v>
                </c:pt>
                <c:pt idx="92358">
                  <c:v>23.597235000000001</c:v>
                </c:pt>
                <c:pt idx="92359">
                  <c:v>23.595327999999999</c:v>
                </c:pt>
                <c:pt idx="92360">
                  <c:v>23.596001000000001</c:v>
                </c:pt>
                <c:pt idx="92361">
                  <c:v>23.597182</c:v>
                </c:pt>
                <c:pt idx="92362">
                  <c:v>23.597335000000001</c:v>
                </c:pt>
                <c:pt idx="92363">
                  <c:v>23.593783999999999</c:v>
                </c:pt>
                <c:pt idx="92364">
                  <c:v>23.592046</c:v>
                </c:pt>
                <c:pt idx="92365">
                  <c:v>23.596550000000001</c:v>
                </c:pt>
                <c:pt idx="92366">
                  <c:v>23.597560999999999</c:v>
                </c:pt>
                <c:pt idx="92367">
                  <c:v>23.591017000000001</c:v>
                </c:pt>
                <c:pt idx="92368">
                  <c:v>23.590713000000001</c:v>
                </c:pt>
                <c:pt idx="92369">
                  <c:v>23.595749000000001</c:v>
                </c:pt>
                <c:pt idx="92370">
                  <c:v>23.593668000000001</c:v>
                </c:pt>
                <c:pt idx="92371">
                  <c:v>23.589217999999999</c:v>
                </c:pt>
                <c:pt idx="92372">
                  <c:v>23.590464000000001</c:v>
                </c:pt>
                <c:pt idx="92373">
                  <c:v>23.594304999999999</c:v>
                </c:pt>
                <c:pt idx="92374">
                  <c:v>23.594715999999998</c:v>
                </c:pt>
                <c:pt idx="92375">
                  <c:v>23.593753</c:v>
                </c:pt>
                <c:pt idx="92376">
                  <c:v>23.592272000000001</c:v>
                </c:pt>
                <c:pt idx="92377">
                  <c:v>23.590125</c:v>
                </c:pt>
                <c:pt idx="92378">
                  <c:v>23.592783000000001</c:v>
                </c:pt>
                <c:pt idx="92379">
                  <c:v>23.594104999999999</c:v>
                </c:pt>
                <c:pt idx="92380">
                  <c:v>23.59074</c:v>
                </c:pt>
                <c:pt idx="92381">
                  <c:v>23.590876000000002</c:v>
                </c:pt>
                <c:pt idx="92382">
                  <c:v>23.594556000000001</c:v>
                </c:pt>
                <c:pt idx="92383">
                  <c:v>23.59422</c:v>
                </c:pt>
                <c:pt idx="92384">
                  <c:v>23.592780000000001</c:v>
                </c:pt>
                <c:pt idx="92385">
                  <c:v>23.595593999999998</c:v>
                </c:pt>
                <c:pt idx="92386">
                  <c:v>23.594217</c:v>
                </c:pt>
                <c:pt idx="92387">
                  <c:v>23.589103000000001</c:v>
                </c:pt>
                <c:pt idx="92388">
                  <c:v>23.593392000000001</c:v>
                </c:pt>
                <c:pt idx="92389">
                  <c:v>23.598395</c:v>
                </c:pt>
                <c:pt idx="92390">
                  <c:v>23.593281999999999</c:v>
                </c:pt>
                <c:pt idx="92391">
                  <c:v>23.590828999999999</c:v>
                </c:pt>
                <c:pt idx="92392">
                  <c:v>23.595399</c:v>
                </c:pt>
                <c:pt idx="92393">
                  <c:v>23.59572</c:v>
                </c:pt>
                <c:pt idx="92394">
                  <c:v>23.593499999999999</c:v>
                </c:pt>
                <c:pt idx="92395">
                  <c:v>23.596779000000002</c:v>
                </c:pt>
                <c:pt idx="92396">
                  <c:v>23.598500000000001</c:v>
                </c:pt>
                <c:pt idx="92397">
                  <c:v>23.597094999999999</c:v>
                </c:pt>
                <c:pt idx="92398">
                  <c:v>23.599132000000001</c:v>
                </c:pt>
                <c:pt idx="92399">
                  <c:v>23.600681999999999</c:v>
                </c:pt>
                <c:pt idx="92400">
                  <c:v>23.599578000000001</c:v>
                </c:pt>
                <c:pt idx="92401">
                  <c:v>23.598282999999999</c:v>
                </c:pt>
                <c:pt idx="92402">
                  <c:v>23.596654999999998</c:v>
                </c:pt>
                <c:pt idx="92403">
                  <c:v>23.594987</c:v>
                </c:pt>
                <c:pt idx="92404">
                  <c:v>23.597035000000002</c:v>
                </c:pt>
                <c:pt idx="92405">
                  <c:v>23.600286000000001</c:v>
                </c:pt>
                <c:pt idx="92406">
                  <c:v>23.599616999999999</c:v>
                </c:pt>
                <c:pt idx="92407">
                  <c:v>23.598759000000001</c:v>
                </c:pt>
                <c:pt idx="92408">
                  <c:v>23.599765000000001</c:v>
                </c:pt>
                <c:pt idx="92409">
                  <c:v>23.601967999999999</c:v>
                </c:pt>
                <c:pt idx="92410">
                  <c:v>23.602335</c:v>
                </c:pt>
                <c:pt idx="92411">
                  <c:v>23.599378000000002</c:v>
                </c:pt>
                <c:pt idx="92412">
                  <c:v>23.602663</c:v>
                </c:pt>
                <c:pt idx="92413">
                  <c:v>23.608207</c:v>
                </c:pt>
                <c:pt idx="92414">
                  <c:v>23.609456000000002</c:v>
                </c:pt>
                <c:pt idx="92415">
                  <c:v>23.608798</c:v>
                </c:pt>
                <c:pt idx="92416">
                  <c:v>23.606627</c:v>
                </c:pt>
                <c:pt idx="92417">
                  <c:v>23.606021999999999</c:v>
                </c:pt>
                <c:pt idx="92418">
                  <c:v>23.605853</c:v>
                </c:pt>
                <c:pt idx="92419">
                  <c:v>23.604536</c:v>
                </c:pt>
                <c:pt idx="92420">
                  <c:v>23.602989999999998</c:v>
                </c:pt>
                <c:pt idx="92421">
                  <c:v>23.603093999999999</c:v>
                </c:pt>
                <c:pt idx="92422">
                  <c:v>23.603878999999999</c:v>
                </c:pt>
                <c:pt idx="92423">
                  <c:v>23.600749</c:v>
                </c:pt>
                <c:pt idx="92424">
                  <c:v>23.602464000000001</c:v>
                </c:pt>
                <c:pt idx="92425">
                  <c:v>23.608996999999999</c:v>
                </c:pt>
                <c:pt idx="92426">
                  <c:v>23.608055</c:v>
                </c:pt>
                <c:pt idx="92427">
                  <c:v>23.607232</c:v>
                </c:pt>
                <c:pt idx="92428">
                  <c:v>23.607890000000001</c:v>
                </c:pt>
                <c:pt idx="92429">
                  <c:v>23.605349</c:v>
                </c:pt>
                <c:pt idx="92430">
                  <c:v>23.603476000000001</c:v>
                </c:pt>
                <c:pt idx="92431">
                  <c:v>23.601537</c:v>
                </c:pt>
                <c:pt idx="92432">
                  <c:v>23.600989999999999</c:v>
                </c:pt>
                <c:pt idx="92433">
                  <c:v>23.60201</c:v>
                </c:pt>
                <c:pt idx="92434">
                  <c:v>23.605194999999998</c:v>
                </c:pt>
                <c:pt idx="92435">
                  <c:v>23.607392000000001</c:v>
                </c:pt>
                <c:pt idx="92436">
                  <c:v>23.607700999999999</c:v>
                </c:pt>
                <c:pt idx="92437">
                  <c:v>23.609245000000001</c:v>
                </c:pt>
                <c:pt idx="92438">
                  <c:v>23.606565</c:v>
                </c:pt>
                <c:pt idx="92439">
                  <c:v>23.602744000000001</c:v>
                </c:pt>
                <c:pt idx="92440">
                  <c:v>23.603325999999999</c:v>
                </c:pt>
                <c:pt idx="92441">
                  <c:v>23.604614000000002</c:v>
                </c:pt>
                <c:pt idx="92442">
                  <c:v>23.605117</c:v>
                </c:pt>
                <c:pt idx="92443">
                  <c:v>23.60332</c:v>
                </c:pt>
                <c:pt idx="92444">
                  <c:v>23.603852</c:v>
                </c:pt>
                <c:pt idx="92445">
                  <c:v>23.604724999999998</c:v>
                </c:pt>
                <c:pt idx="92446">
                  <c:v>23.602823000000001</c:v>
                </c:pt>
                <c:pt idx="92447">
                  <c:v>23.603850000000001</c:v>
                </c:pt>
                <c:pt idx="92448">
                  <c:v>23.604452999999999</c:v>
                </c:pt>
                <c:pt idx="92449">
                  <c:v>23.604225</c:v>
                </c:pt>
                <c:pt idx="92450">
                  <c:v>23.604745000000001</c:v>
                </c:pt>
                <c:pt idx="92451">
                  <c:v>23.603701000000001</c:v>
                </c:pt>
                <c:pt idx="92452">
                  <c:v>23.607125</c:v>
                </c:pt>
                <c:pt idx="92453">
                  <c:v>23.609954999999999</c:v>
                </c:pt>
                <c:pt idx="92454">
                  <c:v>23.607507999999999</c:v>
                </c:pt>
                <c:pt idx="92455">
                  <c:v>23.605433999999999</c:v>
                </c:pt>
                <c:pt idx="92456">
                  <c:v>23.608938999999999</c:v>
                </c:pt>
                <c:pt idx="92457">
                  <c:v>23.609915999999998</c:v>
                </c:pt>
                <c:pt idx="92458">
                  <c:v>23.605024</c:v>
                </c:pt>
                <c:pt idx="92459">
                  <c:v>23.607227000000002</c:v>
                </c:pt>
                <c:pt idx="92460">
                  <c:v>23.612632999999999</c:v>
                </c:pt>
                <c:pt idx="92461">
                  <c:v>23.608874</c:v>
                </c:pt>
                <c:pt idx="92462">
                  <c:v>23.607486999999999</c:v>
                </c:pt>
                <c:pt idx="92463">
                  <c:v>23.612456000000002</c:v>
                </c:pt>
                <c:pt idx="92464">
                  <c:v>23.611447999999999</c:v>
                </c:pt>
                <c:pt idx="92465">
                  <c:v>23.607574</c:v>
                </c:pt>
                <c:pt idx="92466">
                  <c:v>23.607942999999999</c:v>
                </c:pt>
                <c:pt idx="92467">
                  <c:v>23.609864999999999</c:v>
                </c:pt>
                <c:pt idx="92468">
                  <c:v>23.610914999999999</c:v>
                </c:pt>
                <c:pt idx="92469">
                  <c:v>23.608338</c:v>
                </c:pt>
                <c:pt idx="92470">
                  <c:v>23.609155000000001</c:v>
                </c:pt>
                <c:pt idx="92471">
                  <c:v>23.611706999999999</c:v>
                </c:pt>
                <c:pt idx="92472">
                  <c:v>23.605877</c:v>
                </c:pt>
                <c:pt idx="92473">
                  <c:v>23.603515000000002</c:v>
                </c:pt>
                <c:pt idx="92474">
                  <c:v>23.610078000000001</c:v>
                </c:pt>
                <c:pt idx="92475">
                  <c:v>23.610292000000001</c:v>
                </c:pt>
                <c:pt idx="92476">
                  <c:v>23.608366</c:v>
                </c:pt>
                <c:pt idx="92477">
                  <c:v>23.611262</c:v>
                </c:pt>
                <c:pt idx="92478">
                  <c:v>23.611585000000002</c:v>
                </c:pt>
                <c:pt idx="92479">
                  <c:v>23.607337000000001</c:v>
                </c:pt>
                <c:pt idx="92480">
                  <c:v>23.605744000000001</c:v>
                </c:pt>
                <c:pt idx="92481">
                  <c:v>23.607286999999999</c:v>
                </c:pt>
                <c:pt idx="92482">
                  <c:v>23.608225999999998</c:v>
                </c:pt>
                <c:pt idx="92483">
                  <c:v>23.612490999999999</c:v>
                </c:pt>
                <c:pt idx="92484">
                  <c:v>23.617968000000001</c:v>
                </c:pt>
                <c:pt idx="92485">
                  <c:v>23.613907000000001</c:v>
                </c:pt>
                <c:pt idx="92486">
                  <c:v>23.610833</c:v>
                </c:pt>
                <c:pt idx="92487">
                  <c:v>23.612693</c:v>
                </c:pt>
                <c:pt idx="92488">
                  <c:v>23.60933</c:v>
                </c:pt>
                <c:pt idx="92489">
                  <c:v>23.606223</c:v>
                </c:pt>
                <c:pt idx="92490">
                  <c:v>23.610315</c:v>
                </c:pt>
                <c:pt idx="92491">
                  <c:v>23.611834000000002</c:v>
                </c:pt>
                <c:pt idx="92492">
                  <c:v>23.610313000000001</c:v>
                </c:pt>
                <c:pt idx="92493">
                  <c:v>23.608356000000001</c:v>
                </c:pt>
                <c:pt idx="92494">
                  <c:v>23.605463</c:v>
                </c:pt>
                <c:pt idx="92495">
                  <c:v>23.605422000000001</c:v>
                </c:pt>
                <c:pt idx="92496">
                  <c:v>23.607240000000001</c:v>
                </c:pt>
                <c:pt idx="92497">
                  <c:v>23.608426000000001</c:v>
                </c:pt>
                <c:pt idx="92498">
                  <c:v>23.612086000000001</c:v>
                </c:pt>
                <c:pt idx="92499">
                  <c:v>23.612783</c:v>
                </c:pt>
                <c:pt idx="92500">
                  <c:v>23.610050999999999</c:v>
                </c:pt>
                <c:pt idx="92501">
                  <c:v>23.609728</c:v>
                </c:pt>
                <c:pt idx="92502">
                  <c:v>23.609667999999999</c:v>
                </c:pt>
                <c:pt idx="92503">
                  <c:v>23.610661</c:v>
                </c:pt>
                <c:pt idx="92504">
                  <c:v>23.613885</c:v>
                </c:pt>
                <c:pt idx="92505">
                  <c:v>23.614332999999998</c:v>
                </c:pt>
                <c:pt idx="92506">
                  <c:v>23.611816999999999</c:v>
                </c:pt>
                <c:pt idx="92507">
                  <c:v>23.610989</c:v>
                </c:pt>
                <c:pt idx="92508">
                  <c:v>23.612445000000001</c:v>
                </c:pt>
                <c:pt idx="92509">
                  <c:v>23.612645000000001</c:v>
                </c:pt>
                <c:pt idx="92510">
                  <c:v>23.611232000000001</c:v>
                </c:pt>
                <c:pt idx="92511">
                  <c:v>23.609514000000001</c:v>
                </c:pt>
                <c:pt idx="92512">
                  <c:v>23.611039000000002</c:v>
                </c:pt>
                <c:pt idx="92513">
                  <c:v>23.615444</c:v>
                </c:pt>
                <c:pt idx="92514">
                  <c:v>23.617190999999998</c:v>
                </c:pt>
                <c:pt idx="92515">
                  <c:v>23.613358000000002</c:v>
                </c:pt>
                <c:pt idx="92516">
                  <c:v>23.610813</c:v>
                </c:pt>
                <c:pt idx="92517">
                  <c:v>23.621448000000001</c:v>
                </c:pt>
                <c:pt idx="92518">
                  <c:v>23.627791999999999</c:v>
                </c:pt>
                <c:pt idx="92519">
                  <c:v>23.621285</c:v>
                </c:pt>
                <c:pt idx="92520">
                  <c:v>23.6234</c:v>
                </c:pt>
                <c:pt idx="92521">
                  <c:v>23.624635999999999</c:v>
                </c:pt>
                <c:pt idx="92522">
                  <c:v>23.623179</c:v>
                </c:pt>
                <c:pt idx="92523">
                  <c:v>23.628634000000002</c:v>
                </c:pt>
                <c:pt idx="92524">
                  <c:v>23.630891999999999</c:v>
                </c:pt>
                <c:pt idx="92525">
                  <c:v>23.627838000000001</c:v>
                </c:pt>
                <c:pt idx="92526">
                  <c:v>23.623045999999999</c:v>
                </c:pt>
                <c:pt idx="92527">
                  <c:v>23.620286</c:v>
                </c:pt>
                <c:pt idx="92528">
                  <c:v>23.621182999999998</c:v>
                </c:pt>
                <c:pt idx="92529">
                  <c:v>23.621051000000001</c:v>
                </c:pt>
                <c:pt idx="92530">
                  <c:v>23.618444</c:v>
                </c:pt>
                <c:pt idx="92531">
                  <c:v>23.618431000000001</c:v>
                </c:pt>
                <c:pt idx="92532">
                  <c:v>23.619444000000001</c:v>
                </c:pt>
                <c:pt idx="92533">
                  <c:v>23.618458</c:v>
                </c:pt>
                <c:pt idx="92534">
                  <c:v>23.620991</c:v>
                </c:pt>
                <c:pt idx="92535">
                  <c:v>23.623360999999999</c:v>
                </c:pt>
                <c:pt idx="92536">
                  <c:v>23.619935000000002</c:v>
                </c:pt>
                <c:pt idx="92537">
                  <c:v>23.616408</c:v>
                </c:pt>
                <c:pt idx="92538">
                  <c:v>23.616593000000002</c:v>
                </c:pt>
                <c:pt idx="92539">
                  <c:v>23.618012</c:v>
                </c:pt>
                <c:pt idx="92540">
                  <c:v>23.616220999999999</c:v>
                </c:pt>
                <c:pt idx="92541">
                  <c:v>23.616236000000001</c:v>
                </c:pt>
                <c:pt idx="92542">
                  <c:v>23.618905999999999</c:v>
                </c:pt>
                <c:pt idx="92543">
                  <c:v>23.616972000000001</c:v>
                </c:pt>
                <c:pt idx="92544">
                  <c:v>23.618549000000002</c:v>
                </c:pt>
                <c:pt idx="92545">
                  <c:v>23.62415</c:v>
                </c:pt>
                <c:pt idx="92546">
                  <c:v>23.624338000000002</c:v>
                </c:pt>
                <c:pt idx="92547">
                  <c:v>23.621200000000002</c:v>
                </c:pt>
                <c:pt idx="92548">
                  <c:v>23.619268000000002</c:v>
                </c:pt>
                <c:pt idx="92549">
                  <c:v>23.620799999999999</c:v>
                </c:pt>
                <c:pt idx="92550">
                  <c:v>23.622496000000002</c:v>
                </c:pt>
                <c:pt idx="92551">
                  <c:v>23.621870000000001</c:v>
                </c:pt>
                <c:pt idx="92552">
                  <c:v>23.622959999999999</c:v>
                </c:pt>
                <c:pt idx="92553">
                  <c:v>23.623218999999999</c:v>
                </c:pt>
                <c:pt idx="92554">
                  <c:v>23.619826</c:v>
                </c:pt>
                <c:pt idx="92555">
                  <c:v>23.619121</c:v>
                </c:pt>
                <c:pt idx="92556">
                  <c:v>23.621572</c:v>
                </c:pt>
                <c:pt idx="92557">
                  <c:v>23.621009000000001</c:v>
                </c:pt>
                <c:pt idx="92558">
                  <c:v>23.622544000000001</c:v>
                </c:pt>
                <c:pt idx="92559">
                  <c:v>23.62351</c:v>
                </c:pt>
                <c:pt idx="92560">
                  <c:v>23.618048999999999</c:v>
                </c:pt>
                <c:pt idx="92561">
                  <c:v>23.618245999999999</c:v>
                </c:pt>
                <c:pt idx="92562">
                  <c:v>23.625170000000001</c:v>
                </c:pt>
                <c:pt idx="92563">
                  <c:v>23.624807000000001</c:v>
                </c:pt>
                <c:pt idx="92564">
                  <c:v>23.620079</c:v>
                </c:pt>
                <c:pt idx="92565">
                  <c:v>23.619361000000001</c:v>
                </c:pt>
                <c:pt idx="92566">
                  <c:v>23.624941</c:v>
                </c:pt>
                <c:pt idx="92567">
                  <c:v>23.630306000000001</c:v>
                </c:pt>
                <c:pt idx="92568">
                  <c:v>23.630216000000001</c:v>
                </c:pt>
                <c:pt idx="92569">
                  <c:v>23.629691999999999</c:v>
                </c:pt>
                <c:pt idx="92570">
                  <c:v>23.627949000000001</c:v>
                </c:pt>
                <c:pt idx="92571">
                  <c:v>23.625917000000001</c:v>
                </c:pt>
                <c:pt idx="92572">
                  <c:v>23.630044000000002</c:v>
                </c:pt>
                <c:pt idx="92573">
                  <c:v>23.632249999999999</c:v>
                </c:pt>
                <c:pt idx="92574">
                  <c:v>23.625042000000001</c:v>
                </c:pt>
                <c:pt idx="92575">
                  <c:v>23.621438000000001</c:v>
                </c:pt>
                <c:pt idx="92576">
                  <c:v>23.623652</c:v>
                </c:pt>
                <c:pt idx="92577">
                  <c:v>23.622748999999999</c:v>
                </c:pt>
                <c:pt idx="92578">
                  <c:v>23.622084000000001</c:v>
                </c:pt>
                <c:pt idx="92579">
                  <c:v>23.624582</c:v>
                </c:pt>
                <c:pt idx="92580">
                  <c:v>23.627472999999998</c:v>
                </c:pt>
                <c:pt idx="92581">
                  <c:v>23.626486</c:v>
                </c:pt>
                <c:pt idx="92582">
                  <c:v>23.624656000000002</c:v>
                </c:pt>
                <c:pt idx="92583">
                  <c:v>23.623192</c:v>
                </c:pt>
                <c:pt idx="92584">
                  <c:v>23.620004000000002</c:v>
                </c:pt>
                <c:pt idx="92585">
                  <c:v>23.621072000000002</c:v>
                </c:pt>
                <c:pt idx="92586">
                  <c:v>23.628508</c:v>
                </c:pt>
                <c:pt idx="92587">
                  <c:v>23.630172999999999</c:v>
                </c:pt>
                <c:pt idx="92588">
                  <c:v>23.626850000000001</c:v>
                </c:pt>
                <c:pt idx="92589">
                  <c:v>23.627037999999999</c:v>
                </c:pt>
                <c:pt idx="92590">
                  <c:v>23.627845000000001</c:v>
                </c:pt>
                <c:pt idx="92591">
                  <c:v>23.630002000000001</c:v>
                </c:pt>
                <c:pt idx="92592">
                  <c:v>23.633035</c:v>
                </c:pt>
                <c:pt idx="92593">
                  <c:v>23.630597999999999</c:v>
                </c:pt>
                <c:pt idx="92594">
                  <c:v>23.629090999999999</c:v>
                </c:pt>
                <c:pt idx="92595">
                  <c:v>23.632204999999999</c:v>
                </c:pt>
                <c:pt idx="92596">
                  <c:v>23.631851000000001</c:v>
                </c:pt>
                <c:pt idx="92597">
                  <c:v>23.630825000000002</c:v>
                </c:pt>
                <c:pt idx="92598">
                  <c:v>23.633821000000001</c:v>
                </c:pt>
                <c:pt idx="92599">
                  <c:v>23.634181999999999</c:v>
                </c:pt>
                <c:pt idx="92600">
                  <c:v>23.633185000000001</c:v>
                </c:pt>
                <c:pt idx="92601">
                  <c:v>23.633336</c:v>
                </c:pt>
                <c:pt idx="92602">
                  <c:v>23.637159</c:v>
                </c:pt>
                <c:pt idx="92603">
                  <c:v>23.640601</c:v>
                </c:pt>
                <c:pt idx="92604">
                  <c:v>23.636258000000002</c:v>
                </c:pt>
                <c:pt idx="92605">
                  <c:v>23.635694000000001</c:v>
                </c:pt>
                <c:pt idx="92606">
                  <c:v>23.643325000000001</c:v>
                </c:pt>
                <c:pt idx="92607">
                  <c:v>23.643459</c:v>
                </c:pt>
                <c:pt idx="92608">
                  <c:v>23.637523000000002</c:v>
                </c:pt>
                <c:pt idx="92609">
                  <c:v>23.638531</c:v>
                </c:pt>
                <c:pt idx="92610">
                  <c:v>23.640552</c:v>
                </c:pt>
                <c:pt idx="92611">
                  <c:v>23.638009</c:v>
                </c:pt>
                <c:pt idx="92612">
                  <c:v>23.638784000000001</c:v>
                </c:pt>
                <c:pt idx="92613">
                  <c:v>23.640246000000001</c:v>
                </c:pt>
                <c:pt idx="92614">
                  <c:v>23.638421000000001</c:v>
                </c:pt>
                <c:pt idx="92615">
                  <c:v>23.635531</c:v>
                </c:pt>
                <c:pt idx="92616">
                  <c:v>23.633346</c:v>
                </c:pt>
                <c:pt idx="92617">
                  <c:v>23.632021000000002</c:v>
                </c:pt>
                <c:pt idx="92618">
                  <c:v>23.633503999999999</c:v>
                </c:pt>
                <c:pt idx="92619">
                  <c:v>23.633694999999999</c:v>
                </c:pt>
                <c:pt idx="92620">
                  <c:v>23.633322</c:v>
                </c:pt>
                <c:pt idx="92621">
                  <c:v>23.635857999999999</c:v>
                </c:pt>
                <c:pt idx="92622">
                  <c:v>23.636247000000001</c:v>
                </c:pt>
                <c:pt idx="92623">
                  <c:v>23.635653999999999</c:v>
                </c:pt>
                <c:pt idx="92624">
                  <c:v>23.637160999999999</c:v>
                </c:pt>
                <c:pt idx="92625">
                  <c:v>23.636133999999998</c:v>
                </c:pt>
                <c:pt idx="92626">
                  <c:v>23.633213999999999</c:v>
                </c:pt>
                <c:pt idx="92627">
                  <c:v>23.633096999999999</c:v>
                </c:pt>
                <c:pt idx="92628">
                  <c:v>23.633344000000001</c:v>
                </c:pt>
                <c:pt idx="92629">
                  <c:v>23.637115999999999</c:v>
                </c:pt>
                <c:pt idx="92630">
                  <c:v>23.642524000000002</c:v>
                </c:pt>
                <c:pt idx="92631">
                  <c:v>23.639309999999998</c:v>
                </c:pt>
                <c:pt idx="92632">
                  <c:v>23.638862</c:v>
                </c:pt>
                <c:pt idx="92633">
                  <c:v>23.642659999999999</c:v>
                </c:pt>
                <c:pt idx="92634">
                  <c:v>23.641572</c:v>
                </c:pt>
                <c:pt idx="92635">
                  <c:v>23.639782</c:v>
                </c:pt>
                <c:pt idx="92636">
                  <c:v>23.640844000000001</c:v>
                </c:pt>
                <c:pt idx="92637">
                  <c:v>23.641763000000001</c:v>
                </c:pt>
                <c:pt idx="92638">
                  <c:v>23.642854</c:v>
                </c:pt>
                <c:pt idx="92639">
                  <c:v>23.645631000000002</c:v>
                </c:pt>
                <c:pt idx="92640">
                  <c:v>23.645555000000002</c:v>
                </c:pt>
                <c:pt idx="92641">
                  <c:v>23.639813</c:v>
                </c:pt>
                <c:pt idx="92642">
                  <c:v>23.640291000000001</c:v>
                </c:pt>
                <c:pt idx="92643">
                  <c:v>23.645893000000001</c:v>
                </c:pt>
                <c:pt idx="92644">
                  <c:v>23.641946999999998</c:v>
                </c:pt>
                <c:pt idx="92645">
                  <c:v>23.639529</c:v>
                </c:pt>
                <c:pt idx="92646">
                  <c:v>23.646128000000001</c:v>
                </c:pt>
                <c:pt idx="92647">
                  <c:v>23.643184999999999</c:v>
                </c:pt>
                <c:pt idx="92648">
                  <c:v>23.636447</c:v>
                </c:pt>
                <c:pt idx="92649">
                  <c:v>23.639697000000002</c:v>
                </c:pt>
                <c:pt idx="92650">
                  <c:v>23.642057000000001</c:v>
                </c:pt>
                <c:pt idx="92651">
                  <c:v>23.638428000000001</c:v>
                </c:pt>
                <c:pt idx="92652">
                  <c:v>23.636043999999998</c:v>
                </c:pt>
                <c:pt idx="92653">
                  <c:v>23.634173000000001</c:v>
                </c:pt>
                <c:pt idx="92654">
                  <c:v>23.634668000000001</c:v>
                </c:pt>
                <c:pt idx="92655">
                  <c:v>23.640882000000001</c:v>
                </c:pt>
                <c:pt idx="92656">
                  <c:v>23.641801000000001</c:v>
                </c:pt>
                <c:pt idx="92657">
                  <c:v>23.635318999999999</c:v>
                </c:pt>
                <c:pt idx="92658">
                  <c:v>23.634986999999999</c:v>
                </c:pt>
                <c:pt idx="92659">
                  <c:v>23.639461000000001</c:v>
                </c:pt>
                <c:pt idx="92660">
                  <c:v>23.640422999999998</c:v>
                </c:pt>
                <c:pt idx="92661">
                  <c:v>23.638511999999999</c:v>
                </c:pt>
                <c:pt idx="92662">
                  <c:v>23.637298000000001</c:v>
                </c:pt>
                <c:pt idx="92663">
                  <c:v>23.638428999999999</c:v>
                </c:pt>
                <c:pt idx="92664">
                  <c:v>23.641355999999998</c:v>
                </c:pt>
                <c:pt idx="92665">
                  <c:v>23.641624</c:v>
                </c:pt>
                <c:pt idx="92666">
                  <c:v>23.642538999999999</c:v>
                </c:pt>
                <c:pt idx="92667">
                  <c:v>23.644689</c:v>
                </c:pt>
                <c:pt idx="92668">
                  <c:v>23.642862000000001</c:v>
                </c:pt>
                <c:pt idx="92669">
                  <c:v>23.638728</c:v>
                </c:pt>
                <c:pt idx="92670">
                  <c:v>23.641235000000002</c:v>
                </c:pt>
                <c:pt idx="92671">
                  <c:v>23.647130000000001</c:v>
                </c:pt>
                <c:pt idx="92672">
                  <c:v>23.645350000000001</c:v>
                </c:pt>
                <c:pt idx="92673">
                  <c:v>23.64086</c:v>
                </c:pt>
                <c:pt idx="92674">
                  <c:v>23.644929000000001</c:v>
                </c:pt>
                <c:pt idx="92675">
                  <c:v>23.648430000000001</c:v>
                </c:pt>
                <c:pt idx="92676">
                  <c:v>23.644386999999998</c:v>
                </c:pt>
                <c:pt idx="92677">
                  <c:v>23.64038</c:v>
                </c:pt>
                <c:pt idx="92678">
                  <c:v>23.638822000000001</c:v>
                </c:pt>
                <c:pt idx="92679">
                  <c:v>23.637702000000001</c:v>
                </c:pt>
                <c:pt idx="92680">
                  <c:v>23.639718999999999</c:v>
                </c:pt>
                <c:pt idx="92681">
                  <c:v>23.641590999999998</c:v>
                </c:pt>
                <c:pt idx="92682">
                  <c:v>23.640283</c:v>
                </c:pt>
                <c:pt idx="92683">
                  <c:v>23.641649000000001</c:v>
                </c:pt>
                <c:pt idx="92684">
                  <c:v>23.644286999999998</c:v>
                </c:pt>
                <c:pt idx="92685">
                  <c:v>23.644983</c:v>
                </c:pt>
                <c:pt idx="92686">
                  <c:v>23.644131999999999</c:v>
                </c:pt>
                <c:pt idx="92687">
                  <c:v>23.640104999999998</c:v>
                </c:pt>
                <c:pt idx="92688">
                  <c:v>23.641017000000002</c:v>
                </c:pt>
                <c:pt idx="92689">
                  <c:v>23.646941000000002</c:v>
                </c:pt>
                <c:pt idx="92690">
                  <c:v>23.649059000000001</c:v>
                </c:pt>
                <c:pt idx="92691">
                  <c:v>23.648285000000001</c:v>
                </c:pt>
                <c:pt idx="92692">
                  <c:v>23.650485</c:v>
                </c:pt>
                <c:pt idx="92693">
                  <c:v>23.648489000000001</c:v>
                </c:pt>
                <c:pt idx="92694">
                  <c:v>23.647763000000001</c:v>
                </c:pt>
                <c:pt idx="92695">
                  <c:v>23.653784000000002</c:v>
                </c:pt>
                <c:pt idx="92696">
                  <c:v>23.654717999999999</c:v>
                </c:pt>
                <c:pt idx="92697">
                  <c:v>23.650084</c:v>
                </c:pt>
                <c:pt idx="92698">
                  <c:v>23.646408999999998</c:v>
                </c:pt>
                <c:pt idx="92699">
                  <c:v>23.644621000000001</c:v>
                </c:pt>
                <c:pt idx="92700">
                  <c:v>23.648627999999999</c:v>
                </c:pt>
                <c:pt idx="92701">
                  <c:v>23.65108</c:v>
                </c:pt>
                <c:pt idx="92702">
                  <c:v>23.646713999999999</c:v>
                </c:pt>
                <c:pt idx="92703">
                  <c:v>23.643968999999998</c:v>
                </c:pt>
                <c:pt idx="92704">
                  <c:v>23.647079999999999</c:v>
                </c:pt>
                <c:pt idx="92705">
                  <c:v>23.648654000000001</c:v>
                </c:pt>
                <c:pt idx="92706">
                  <c:v>23.648503000000002</c:v>
                </c:pt>
                <c:pt idx="92707">
                  <c:v>23.649629999999998</c:v>
                </c:pt>
                <c:pt idx="92708">
                  <c:v>23.649730999999999</c:v>
                </c:pt>
                <c:pt idx="92709">
                  <c:v>23.647963000000001</c:v>
                </c:pt>
                <c:pt idx="92710">
                  <c:v>23.648492999999998</c:v>
                </c:pt>
                <c:pt idx="92711">
                  <c:v>23.650079999999999</c:v>
                </c:pt>
                <c:pt idx="92712">
                  <c:v>23.647247</c:v>
                </c:pt>
                <c:pt idx="92713">
                  <c:v>23.643087000000001</c:v>
                </c:pt>
                <c:pt idx="92714">
                  <c:v>23.642294</c:v>
                </c:pt>
                <c:pt idx="92715">
                  <c:v>23.642689000000001</c:v>
                </c:pt>
                <c:pt idx="92716">
                  <c:v>23.645690999999999</c:v>
                </c:pt>
                <c:pt idx="92717">
                  <c:v>23.646311000000001</c:v>
                </c:pt>
                <c:pt idx="92718">
                  <c:v>23.645351000000002</c:v>
                </c:pt>
                <c:pt idx="92719">
                  <c:v>23.646367999999999</c:v>
                </c:pt>
                <c:pt idx="92720">
                  <c:v>23.646086</c:v>
                </c:pt>
                <c:pt idx="92721">
                  <c:v>23.645105999999998</c:v>
                </c:pt>
                <c:pt idx="92722">
                  <c:v>23.646298999999999</c:v>
                </c:pt>
                <c:pt idx="92723">
                  <c:v>23.644998000000001</c:v>
                </c:pt>
                <c:pt idx="92724">
                  <c:v>23.643255</c:v>
                </c:pt>
                <c:pt idx="92725">
                  <c:v>23.646234</c:v>
                </c:pt>
                <c:pt idx="92726">
                  <c:v>23.647563999999999</c:v>
                </c:pt>
                <c:pt idx="92727">
                  <c:v>23.647099000000001</c:v>
                </c:pt>
                <c:pt idx="92728">
                  <c:v>23.647614000000001</c:v>
                </c:pt>
                <c:pt idx="92729">
                  <c:v>23.645389000000002</c:v>
                </c:pt>
                <c:pt idx="92730">
                  <c:v>23.647397000000002</c:v>
                </c:pt>
                <c:pt idx="92731">
                  <c:v>23.651233999999999</c:v>
                </c:pt>
                <c:pt idx="92732">
                  <c:v>23.65024</c:v>
                </c:pt>
                <c:pt idx="92733">
                  <c:v>23.649415000000001</c:v>
                </c:pt>
                <c:pt idx="92734">
                  <c:v>23.651024</c:v>
                </c:pt>
                <c:pt idx="92735">
                  <c:v>23.649353999999999</c:v>
                </c:pt>
                <c:pt idx="92736">
                  <c:v>23.643384999999999</c:v>
                </c:pt>
                <c:pt idx="92737">
                  <c:v>23.642336</c:v>
                </c:pt>
                <c:pt idx="92738">
                  <c:v>23.64892</c:v>
                </c:pt>
                <c:pt idx="92739">
                  <c:v>23.651782000000001</c:v>
                </c:pt>
                <c:pt idx="92740">
                  <c:v>23.652629000000001</c:v>
                </c:pt>
                <c:pt idx="92741">
                  <c:v>23.653749999999999</c:v>
                </c:pt>
                <c:pt idx="92742">
                  <c:v>23.652702999999999</c:v>
                </c:pt>
                <c:pt idx="92743">
                  <c:v>23.651311</c:v>
                </c:pt>
                <c:pt idx="92744">
                  <c:v>23.654615</c:v>
                </c:pt>
                <c:pt idx="92745">
                  <c:v>23.656751</c:v>
                </c:pt>
                <c:pt idx="92746">
                  <c:v>23.654316999999999</c:v>
                </c:pt>
                <c:pt idx="92747">
                  <c:v>23.655984</c:v>
                </c:pt>
                <c:pt idx="92748">
                  <c:v>23.658857000000001</c:v>
                </c:pt>
                <c:pt idx="92749">
                  <c:v>23.660367999999998</c:v>
                </c:pt>
                <c:pt idx="92750">
                  <c:v>23.660654000000001</c:v>
                </c:pt>
                <c:pt idx="92751">
                  <c:v>23.660188000000002</c:v>
                </c:pt>
                <c:pt idx="92752">
                  <c:v>23.664068</c:v>
                </c:pt>
                <c:pt idx="92753">
                  <c:v>23.665361999999998</c:v>
                </c:pt>
                <c:pt idx="92754">
                  <c:v>23.663191999999999</c:v>
                </c:pt>
                <c:pt idx="92755">
                  <c:v>23.663848000000002</c:v>
                </c:pt>
                <c:pt idx="92756">
                  <c:v>23.662058999999999</c:v>
                </c:pt>
                <c:pt idx="92757">
                  <c:v>23.657796999999999</c:v>
                </c:pt>
                <c:pt idx="92758">
                  <c:v>23.661874999999998</c:v>
                </c:pt>
                <c:pt idx="92759">
                  <c:v>23.660693999999999</c:v>
                </c:pt>
                <c:pt idx="92760">
                  <c:v>23.650099999999998</c:v>
                </c:pt>
                <c:pt idx="92761">
                  <c:v>23.652903999999999</c:v>
                </c:pt>
                <c:pt idx="92762">
                  <c:v>23.659134999999999</c:v>
                </c:pt>
                <c:pt idx="92763">
                  <c:v>23.652132999999999</c:v>
                </c:pt>
                <c:pt idx="92764">
                  <c:v>23.649388999999999</c:v>
                </c:pt>
                <c:pt idx="92765">
                  <c:v>23.657</c:v>
                </c:pt>
                <c:pt idx="92766">
                  <c:v>23.660854</c:v>
                </c:pt>
                <c:pt idx="92767">
                  <c:v>23.658950999999998</c:v>
                </c:pt>
                <c:pt idx="92768">
                  <c:v>23.657826</c:v>
                </c:pt>
                <c:pt idx="92769">
                  <c:v>23.658103000000001</c:v>
                </c:pt>
                <c:pt idx="92770">
                  <c:v>23.658488999999999</c:v>
                </c:pt>
                <c:pt idx="92771">
                  <c:v>23.657700999999999</c:v>
                </c:pt>
                <c:pt idx="92772">
                  <c:v>23.657174000000001</c:v>
                </c:pt>
                <c:pt idx="92773">
                  <c:v>23.656813</c:v>
                </c:pt>
                <c:pt idx="92774">
                  <c:v>23.656518999999999</c:v>
                </c:pt>
                <c:pt idx="92775">
                  <c:v>23.657489999999999</c:v>
                </c:pt>
                <c:pt idx="92776">
                  <c:v>23.657693999999999</c:v>
                </c:pt>
                <c:pt idx="92777">
                  <c:v>23.657467</c:v>
                </c:pt>
                <c:pt idx="92778">
                  <c:v>23.657077000000001</c:v>
                </c:pt>
                <c:pt idx="92779">
                  <c:v>23.655643000000001</c:v>
                </c:pt>
                <c:pt idx="92780">
                  <c:v>23.655408999999999</c:v>
                </c:pt>
                <c:pt idx="92781">
                  <c:v>23.654043999999999</c:v>
                </c:pt>
                <c:pt idx="92782">
                  <c:v>23.650438000000001</c:v>
                </c:pt>
                <c:pt idx="92783">
                  <c:v>23.650641</c:v>
                </c:pt>
                <c:pt idx="92784">
                  <c:v>23.658553999999999</c:v>
                </c:pt>
                <c:pt idx="92785">
                  <c:v>23.659724000000001</c:v>
                </c:pt>
                <c:pt idx="92786">
                  <c:v>23.652964999999998</c:v>
                </c:pt>
                <c:pt idx="92787">
                  <c:v>23.653561</c:v>
                </c:pt>
                <c:pt idx="92788">
                  <c:v>23.657111</c:v>
                </c:pt>
                <c:pt idx="92789">
                  <c:v>23.658660999999999</c:v>
                </c:pt>
                <c:pt idx="92790">
                  <c:v>23.663340000000002</c:v>
                </c:pt>
                <c:pt idx="92791">
                  <c:v>23.666274999999999</c:v>
                </c:pt>
                <c:pt idx="92792">
                  <c:v>23.661545</c:v>
                </c:pt>
                <c:pt idx="92793">
                  <c:v>23.656324999999999</c:v>
                </c:pt>
                <c:pt idx="92794">
                  <c:v>23.658542000000001</c:v>
                </c:pt>
                <c:pt idx="92795">
                  <c:v>23.664797</c:v>
                </c:pt>
                <c:pt idx="92796">
                  <c:v>23.667622999999999</c:v>
                </c:pt>
                <c:pt idx="92797">
                  <c:v>23.668113000000002</c:v>
                </c:pt>
                <c:pt idx="92798">
                  <c:v>23.669336999999999</c:v>
                </c:pt>
                <c:pt idx="92799">
                  <c:v>23.667593</c:v>
                </c:pt>
                <c:pt idx="92800">
                  <c:v>23.664372</c:v>
                </c:pt>
                <c:pt idx="92801">
                  <c:v>23.661584999999999</c:v>
                </c:pt>
                <c:pt idx="92802">
                  <c:v>23.661370999999999</c:v>
                </c:pt>
                <c:pt idx="92803">
                  <c:v>23.662880999999999</c:v>
                </c:pt>
                <c:pt idx="92804">
                  <c:v>23.66103</c:v>
                </c:pt>
                <c:pt idx="92805">
                  <c:v>23.658232000000002</c:v>
                </c:pt>
                <c:pt idx="92806">
                  <c:v>23.658193000000001</c:v>
                </c:pt>
                <c:pt idx="92807">
                  <c:v>23.659832000000002</c:v>
                </c:pt>
                <c:pt idx="92808">
                  <c:v>23.662154999999998</c:v>
                </c:pt>
                <c:pt idx="92809">
                  <c:v>23.661688999999999</c:v>
                </c:pt>
                <c:pt idx="92810">
                  <c:v>23.661396</c:v>
                </c:pt>
                <c:pt idx="92811">
                  <c:v>23.661895999999999</c:v>
                </c:pt>
                <c:pt idx="92812">
                  <c:v>23.662852000000001</c:v>
                </c:pt>
                <c:pt idx="92813">
                  <c:v>23.663819</c:v>
                </c:pt>
                <c:pt idx="92814">
                  <c:v>23.665354000000001</c:v>
                </c:pt>
                <c:pt idx="92815">
                  <c:v>23.668172999999999</c:v>
                </c:pt>
                <c:pt idx="92816">
                  <c:v>23.668816</c:v>
                </c:pt>
                <c:pt idx="92817">
                  <c:v>23.666578999999999</c:v>
                </c:pt>
                <c:pt idx="92818">
                  <c:v>23.668222</c:v>
                </c:pt>
                <c:pt idx="92819">
                  <c:v>23.672889999999999</c:v>
                </c:pt>
                <c:pt idx="92820">
                  <c:v>23.673967000000001</c:v>
                </c:pt>
                <c:pt idx="92821">
                  <c:v>23.671958</c:v>
                </c:pt>
                <c:pt idx="92822">
                  <c:v>23.669895</c:v>
                </c:pt>
                <c:pt idx="92823">
                  <c:v>23.667411999999999</c:v>
                </c:pt>
                <c:pt idx="92824">
                  <c:v>23.664052999999999</c:v>
                </c:pt>
                <c:pt idx="92825">
                  <c:v>23.661763000000001</c:v>
                </c:pt>
                <c:pt idx="92826">
                  <c:v>23.663800999999999</c:v>
                </c:pt>
                <c:pt idx="92827">
                  <c:v>23.669112999999999</c:v>
                </c:pt>
                <c:pt idx="92828">
                  <c:v>23.672264999999999</c:v>
                </c:pt>
                <c:pt idx="92829">
                  <c:v>23.668147000000001</c:v>
                </c:pt>
                <c:pt idx="92830">
                  <c:v>23.66497</c:v>
                </c:pt>
                <c:pt idx="92831">
                  <c:v>23.668412</c:v>
                </c:pt>
                <c:pt idx="92832">
                  <c:v>23.669262</c:v>
                </c:pt>
                <c:pt idx="92833">
                  <c:v>23.667173999999999</c:v>
                </c:pt>
                <c:pt idx="92834">
                  <c:v>23.671493999999999</c:v>
                </c:pt>
                <c:pt idx="92835">
                  <c:v>23.674800999999999</c:v>
                </c:pt>
                <c:pt idx="92836">
                  <c:v>23.671140000000001</c:v>
                </c:pt>
                <c:pt idx="92837">
                  <c:v>23.671502</c:v>
                </c:pt>
                <c:pt idx="92838">
                  <c:v>23.672674000000001</c:v>
                </c:pt>
                <c:pt idx="92839">
                  <c:v>23.666716999999998</c:v>
                </c:pt>
                <c:pt idx="92840">
                  <c:v>23.668358000000001</c:v>
                </c:pt>
                <c:pt idx="92841">
                  <c:v>23.671765000000001</c:v>
                </c:pt>
                <c:pt idx="92842">
                  <c:v>23.666829</c:v>
                </c:pt>
                <c:pt idx="92843">
                  <c:v>23.667715000000001</c:v>
                </c:pt>
                <c:pt idx="92844">
                  <c:v>23.673839000000001</c:v>
                </c:pt>
                <c:pt idx="92845">
                  <c:v>23.676770999999999</c:v>
                </c:pt>
                <c:pt idx="92846">
                  <c:v>23.676618000000001</c:v>
                </c:pt>
                <c:pt idx="92847">
                  <c:v>23.677026000000001</c:v>
                </c:pt>
                <c:pt idx="92848">
                  <c:v>23.676748</c:v>
                </c:pt>
                <c:pt idx="92849">
                  <c:v>23.675954999999998</c:v>
                </c:pt>
                <c:pt idx="92850">
                  <c:v>23.677724000000001</c:v>
                </c:pt>
                <c:pt idx="92851">
                  <c:v>23.677572000000001</c:v>
                </c:pt>
                <c:pt idx="92852">
                  <c:v>23.674303999999999</c:v>
                </c:pt>
                <c:pt idx="92853">
                  <c:v>23.673835</c:v>
                </c:pt>
                <c:pt idx="92854">
                  <c:v>23.675248</c:v>
                </c:pt>
                <c:pt idx="92855">
                  <c:v>23.673601000000001</c:v>
                </c:pt>
                <c:pt idx="92856">
                  <c:v>23.675481999999999</c:v>
                </c:pt>
                <c:pt idx="92857">
                  <c:v>23.677026000000001</c:v>
                </c:pt>
                <c:pt idx="92858">
                  <c:v>23.674081000000001</c:v>
                </c:pt>
                <c:pt idx="92859">
                  <c:v>23.675225999999999</c:v>
                </c:pt>
                <c:pt idx="92860">
                  <c:v>23.677823</c:v>
                </c:pt>
                <c:pt idx="92861">
                  <c:v>23.678539000000001</c:v>
                </c:pt>
                <c:pt idx="92862">
                  <c:v>23.676829000000001</c:v>
                </c:pt>
                <c:pt idx="92863">
                  <c:v>23.671903</c:v>
                </c:pt>
                <c:pt idx="92864">
                  <c:v>23.669938999999999</c:v>
                </c:pt>
                <c:pt idx="92865">
                  <c:v>23.669677</c:v>
                </c:pt>
                <c:pt idx="92866">
                  <c:v>23.668130999999999</c:v>
                </c:pt>
                <c:pt idx="92867">
                  <c:v>23.668506000000001</c:v>
                </c:pt>
                <c:pt idx="92868">
                  <c:v>23.672249999999998</c:v>
                </c:pt>
                <c:pt idx="92869">
                  <c:v>23.673946000000001</c:v>
                </c:pt>
                <c:pt idx="92870">
                  <c:v>23.671724000000001</c:v>
                </c:pt>
                <c:pt idx="92871">
                  <c:v>23.668641000000001</c:v>
                </c:pt>
                <c:pt idx="92872">
                  <c:v>23.668158999999999</c:v>
                </c:pt>
                <c:pt idx="92873">
                  <c:v>23.670366000000001</c:v>
                </c:pt>
                <c:pt idx="92874">
                  <c:v>23.66994</c:v>
                </c:pt>
                <c:pt idx="92875">
                  <c:v>23.66949</c:v>
                </c:pt>
                <c:pt idx="92876">
                  <c:v>23.670183999999999</c:v>
                </c:pt>
                <c:pt idx="92877">
                  <c:v>23.670048000000001</c:v>
                </c:pt>
                <c:pt idx="92878">
                  <c:v>23.672917999999999</c:v>
                </c:pt>
                <c:pt idx="92879">
                  <c:v>23.674959000000001</c:v>
                </c:pt>
                <c:pt idx="92880">
                  <c:v>23.674724000000001</c:v>
                </c:pt>
                <c:pt idx="92881">
                  <c:v>23.674164999999999</c:v>
                </c:pt>
                <c:pt idx="92882">
                  <c:v>23.672630000000002</c:v>
                </c:pt>
                <c:pt idx="92883">
                  <c:v>23.670808000000001</c:v>
                </c:pt>
                <c:pt idx="92884">
                  <c:v>23.671230000000001</c:v>
                </c:pt>
                <c:pt idx="92885">
                  <c:v>23.673791999999999</c:v>
                </c:pt>
                <c:pt idx="92886">
                  <c:v>23.674918999999999</c:v>
                </c:pt>
                <c:pt idx="92887">
                  <c:v>23.672246000000001</c:v>
                </c:pt>
                <c:pt idx="92888">
                  <c:v>23.670622000000002</c:v>
                </c:pt>
                <c:pt idx="92889">
                  <c:v>23.669532</c:v>
                </c:pt>
                <c:pt idx="92890">
                  <c:v>23.667204000000002</c:v>
                </c:pt>
                <c:pt idx="92891">
                  <c:v>23.666962000000002</c:v>
                </c:pt>
                <c:pt idx="92892">
                  <c:v>23.668182999999999</c:v>
                </c:pt>
                <c:pt idx="92893">
                  <c:v>23.669163000000001</c:v>
                </c:pt>
                <c:pt idx="92894">
                  <c:v>23.668845999999998</c:v>
                </c:pt>
                <c:pt idx="92895">
                  <c:v>23.670304000000002</c:v>
                </c:pt>
                <c:pt idx="92896">
                  <c:v>23.674852000000001</c:v>
                </c:pt>
                <c:pt idx="92897">
                  <c:v>23.674605</c:v>
                </c:pt>
                <c:pt idx="92898">
                  <c:v>23.672314</c:v>
                </c:pt>
                <c:pt idx="92899">
                  <c:v>23.672501</c:v>
                </c:pt>
                <c:pt idx="92900">
                  <c:v>23.675211999999998</c:v>
                </c:pt>
                <c:pt idx="92901">
                  <c:v>23.680361000000001</c:v>
                </c:pt>
                <c:pt idx="92902">
                  <c:v>23.684933000000001</c:v>
                </c:pt>
                <c:pt idx="92903">
                  <c:v>23.686747</c:v>
                </c:pt>
                <c:pt idx="92904">
                  <c:v>23.684172</c:v>
                </c:pt>
                <c:pt idx="92905">
                  <c:v>23.680492999999998</c:v>
                </c:pt>
                <c:pt idx="92906">
                  <c:v>23.680223000000002</c:v>
                </c:pt>
                <c:pt idx="92907">
                  <c:v>23.683097</c:v>
                </c:pt>
                <c:pt idx="92908">
                  <c:v>23.681673</c:v>
                </c:pt>
                <c:pt idx="92909">
                  <c:v>23.679697999999998</c:v>
                </c:pt>
                <c:pt idx="92910">
                  <c:v>23.681349000000001</c:v>
                </c:pt>
                <c:pt idx="92911">
                  <c:v>23.67784</c:v>
                </c:pt>
                <c:pt idx="92912">
                  <c:v>23.675374999999999</c:v>
                </c:pt>
                <c:pt idx="92913">
                  <c:v>23.677330000000001</c:v>
                </c:pt>
                <c:pt idx="92914">
                  <c:v>23.676919000000002</c:v>
                </c:pt>
                <c:pt idx="92915">
                  <c:v>23.677515</c:v>
                </c:pt>
                <c:pt idx="92916">
                  <c:v>23.677917999999998</c:v>
                </c:pt>
                <c:pt idx="92917">
                  <c:v>23.676461</c:v>
                </c:pt>
                <c:pt idx="92918">
                  <c:v>23.677965</c:v>
                </c:pt>
                <c:pt idx="92919">
                  <c:v>23.680676999999999</c:v>
                </c:pt>
                <c:pt idx="92920">
                  <c:v>23.677983999999999</c:v>
                </c:pt>
                <c:pt idx="92921">
                  <c:v>23.674543</c:v>
                </c:pt>
                <c:pt idx="92922">
                  <c:v>23.673127000000001</c:v>
                </c:pt>
                <c:pt idx="92923">
                  <c:v>23.669074999999999</c:v>
                </c:pt>
                <c:pt idx="92924">
                  <c:v>23.667128999999999</c:v>
                </c:pt>
                <c:pt idx="92925">
                  <c:v>23.671023000000002</c:v>
                </c:pt>
                <c:pt idx="92926">
                  <c:v>23.675312999999999</c:v>
                </c:pt>
                <c:pt idx="92927">
                  <c:v>23.676455000000001</c:v>
                </c:pt>
                <c:pt idx="92928">
                  <c:v>23.675915</c:v>
                </c:pt>
                <c:pt idx="92929">
                  <c:v>23.671827</c:v>
                </c:pt>
                <c:pt idx="92930">
                  <c:v>23.670128999999999</c:v>
                </c:pt>
                <c:pt idx="92931">
                  <c:v>23.672129000000002</c:v>
                </c:pt>
                <c:pt idx="92932">
                  <c:v>23.674607999999999</c:v>
                </c:pt>
                <c:pt idx="92933">
                  <c:v>23.677893999999998</c:v>
                </c:pt>
                <c:pt idx="92934">
                  <c:v>23.679234000000001</c:v>
                </c:pt>
                <c:pt idx="92935">
                  <c:v>23.677741000000001</c:v>
                </c:pt>
                <c:pt idx="92936">
                  <c:v>23.680050999999999</c:v>
                </c:pt>
                <c:pt idx="92937">
                  <c:v>23.684078</c:v>
                </c:pt>
                <c:pt idx="92938">
                  <c:v>23.681726999999999</c:v>
                </c:pt>
                <c:pt idx="92939">
                  <c:v>23.676846000000001</c:v>
                </c:pt>
                <c:pt idx="92940">
                  <c:v>23.677745999999999</c:v>
                </c:pt>
                <c:pt idx="92941">
                  <c:v>23.682849999999998</c:v>
                </c:pt>
                <c:pt idx="92942">
                  <c:v>23.683758999999998</c:v>
                </c:pt>
                <c:pt idx="92943">
                  <c:v>23.681573</c:v>
                </c:pt>
                <c:pt idx="92944">
                  <c:v>23.684305999999999</c:v>
                </c:pt>
                <c:pt idx="92945">
                  <c:v>23.684239000000002</c:v>
                </c:pt>
                <c:pt idx="92946">
                  <c:v>23.683806000000001</c:v>
                </c:pt>
                <c:pt idx="92947">
                  <c:v>23.685468</c:v>
                </c:pt>
                <c:pt idx="92948">
                  <c:v>23.681398000000002</c:v>
                </c:pt>
                <c:pt idx="92949">
                  <c:v>23.680019000000001</c:v>
                </c:pt>
                <c:pt idx="92950">
                  <c:v>23.684428</c:v>
                </c:pt>
                <c:pt idx="92951">
                  <c:v>23.684429999999999</c:v>
                </c:pt>
                <c:pt idx="92952">
                  <c:v>23.683467</c:v>
                </c:pt>
                <c:pt idx="92953">
                  <c:v>23.683893000000001</c:v>
                </c:pt>
                <c:pt idx="92954">
                  <c:v>23.685604999999999</c:v>
                </c:pt>
                <c:pt idx="92955">
                  <c:v>23.689800000000002</c:v>
                </c:pt>
                <c:pt idx="92956">
                  <c:v>23.685773000000001</c:v>
                </c:pt>
                <c:pt idx="92957">
                  <c:v>23.68487</c:v>
                </c:pt>
                <c:pt idx="92958">
                  <c:v>23.692466</c:v>
                </c:pt>
                <c:pt idx="92959">
                  <c:v>23.689215999999998</c:v>
                </c:pt>
                <c:pt idx="92960">
                  <c:v>23.684667000000001</c:v>
                </c:pt>
                <c:pt idx="92961">
                  <c:v>23.688132</c:v>
                </c:pt>
                <c:pt idx="92962">
                  <c:v>23.687656</c:v>
                </c:pt>
                <c:pt idx="92963">
                  <c:v>23.684857999999998</c:v>
                </c:pt>
                <c:pt idx="92964">
                  <c:v>23.686356</c:v>
                </c:pt>
                <c:pt idx="92965">
                  <c:v>23.685313000000001</c:v>
                </c:pt>
                <c:pt idx="92966">
                  <c:v>23.68403</c:v>
                </c:pt>
                <c:pt idx="92967">
                  <c:v>23.685891999999999</c:v>
                </c:pt>
                <c:pt idx="92968">
                  <c:v>23.684493</c:v>
                </c:pt>
                <c:pt idx="92969">
                  <c:v>23.679492</c:v>
                </c:pt>
                <c:pt idx="92970">
                  <c:v>23.677959999999999</c:v>
                </c:pt>
                <c:pt idx="92971">
                  <c:v>23.681709999999999</c:v>
                </c:pt>
                <c:pt idx="92972">
                  <c:v>23.681927000000002</c:v>
                </c:pt>
                <c:pt idx="92973">
                  <c:v>23.678459</c:v>
                </c:pt>
                <c:pt idx="92974">
                  <c:v>23.679904000000001</c:v>
                </c:pt>
                <c:pt idx="92975">
                  <c:v>23.680183</c:v>
                </c:pt>
                <c:pt idx="92976">
                  <c:v>23.676963000000001</c:v>
                </c:pt>
                <c:pt idx="92977">
                  <c:v>23.674624999999999</c:v>
                </c:pt>
                <c:pt idx="92978">
                  <c:v>23.677287</c:v>
                </c:pt>
                <c:pt idx="92979">
                  <c:v>23.681868000000001</c:v>
                </c:pt>
                <c:pt idx="92980">
                  <c:v>23.680903000000001</c:v>
                </c:pt>
                <c:pt idx="92981">
                  <c:v>23.678609999999999</c:v>
                </c:pt>
                <c:pt idx="92982">
                  <c:v>23.680800000000001</c:v>
                </c:pt>
                <c:pt idx="92983">
                  <c:v>23.681539000000001</c:v>
                </c:pt>
                <c:pt idx="92984">
                  <c:v>23.678882999999999</c:v>
                </c:pt>
                <c:pt idx="92985">
                  <c:v>23.680876999999999</c:v>
                </c:pt>
                <c:pt idx="92986">
                  <c:v>23.684809999999999</c:v>
                </c:pt>
                <c:pt idx="92987">
                  <c:v>23.681926000000001</c:v>
                </c:pt>
                <c:pt idx="92988">
                  <c:v>23.681170999999999</c:v>
                </c:pt>
                <c:pt idx="92989">
                  <c:v>23.687992999999999</c:v>
                </c:pt>
                <c:pt idx="92990">
                  <c:v>23.686629</c:v>
                </c:pt>
                <c:pt idx="92991">
                  <c:v>23.681812000000001</c:v>
                </c:pt>
                <c:pt idx="92992">
                  <c:v>23.684781999999998</c:v>
                </c:pt>
                <c:pt idx="92993">
                  <c:v>23.682950000000002</c:v>
                </c:pt>
                <c:pt idx="92994">
                  <c:v>23.681359</c:v>
                </c:pt>
                <c:pt idx="92995">
                  <c:v>23.685603</c:v>
                </c:pt>
                <c:pt idx="92996">
                  <c:v>23.684669</c:v>
                </c:pt>
                <c:pt idx="92997">
                  <c:v>23.684003000000001</c:v>
                </c:pt>
                <c:pt idx="92998">
                  <c:v>23.689807999999999</c:v>
                </c:pt>
                <c:pt idx="92999">
                  <c:v>23.691175000000001</c:v>
                </c:pt>
                <c:pt idx="93000">
                  <c:v>23.691179999999999</c:v>
                </c:pt>
                <c:pt idx="93001">
                  <c:v>23.693209</c:v>
                </c:pt>
                <c:pt idx="93002">
                  <c:v>23.689990999999999</c:v>
                </c:pt>
                <c:pt idx="93003">
                  <c:v>23.687899000000002</c:v>
                </c:pt>
                <c:pt idx="93004">
                  <c:v>23.689067000000001</c:v>
                </c:pt>
                <c:pt idx="93005">
                  <c:v>23.688590000000001</c:v>
                </c:pt>
                <c:pt idx="93006">
                  <c:v>23.693683</c:v>
                </c:pt>
                <c:pt idx="93007">
                  <c:v>23.696701999999998</c:v>
                </c:pt>
                <c:pt idx="93008">
                  <c:v>23.691313999999998</c:v>
                </c:pt>
                <c:pt idx="93009">
                  <c:v>23.689831999999999</c:v>
                </c:pt>
                <c:pt idx="93010">
                  <c:v>23.692838999999999</c:v>
                </c:pt>
                <c:pt idx="93011">
                  <c:v>23.692858000000001</c:v>
                </c:pt>
                <c:pt idx="93012">
                  <c:v>23.688675</c:v>
                </c:pt>
                <c:pt idx="93013">
                  <c:v>23.685285</c:v>
                </c:pt>
                <c:pt idx="93014">
                  <c:v>23.687184999999999</c:v>
                </c:pt>
                <c:pt idx="93015">
                  <c:v>23.690767999999998</c:v>
                </c:pt>
                <c:pt idx="93016">
                  <c:v>23.690626999999999</c:v>
                </c:pt>
                <c:pt idx="93017">
                  <c:v>23.686997999999999</c:v>
                </c:pt>
                <c:pt idx="93018">
                  <c:v>23.687671999999999</c:v>
                </c:pt>
                <c:pt idx="93019">
                  <c:v>23.690588999999999</c:v>
                </c:pt>
                <c:pt idx="93020">
                  <c:v>23.688904000000001</c:v>
                </c:pt>
                <c:pt idx="93021">
                  <c:v>23.687387000000001</c:v>
                </c:pt>
                <c:pt idx="93022">
                  <c:v>23.691122</c:v>
                </c:pt>
                <c:pt idx="93023">
                  <c:v>23.694445999999999</c:v>
                </c:pt>
                <c:pt idx="93024">
                  <c:v>23.693704</c:v>
                </c:pt>
                <c:pt idx="93025">
                  <c:v>23.693204000000001</c:v>
                </c:pt>
                <c:pt idx="93026">
                  <c:v>23.692377</c:v>
                </c:pt>
                <c:pt idx="93027">
                  <c:v>23.690850999999999</c:v>
                </c:pt>
                <c:pt idx="93028">
                  <c:v>23.690947000000001</c:v>
                </c:pt>
                <c:pt idx="93029">
                  <c:v>23.689435</c:v>
                </c:pt>
                <c:pt idx="93030">
                  <c:v>23.686170000000001</c:v>
                </c:pt>
                <c:pt idx="93031">
                  <c:v>23.689052</c:v>
                </c:pt>
                <c:pt idx="93032">
                  <c:v>23.691099000000001</c:v>
                </c:pt>
                <c:pt idx="93033">
                  <c:v>23.690038999999999</c:v>
                </c:pt>
                <c:pt idx="93034">
                  <c:v>23.691029</c:v>
                </c:pt>
                <c:pt idx="93035">
                  <c:v>23.689098999999999</c:v>
                </c:pt>
                <c:pt idx="93036">
                  <c:v>23.685614000000001</c:v>
                </c:pt>
                <c:pt idx="93037">
                  <c:v>23.684100000000001</c:v>
                </c:pt>
                <c:pt idx="93038">
                  <c:v>23.684176000000001</c:v>
                </c:pt>
                <c:pt idx="93039">
                  <c:v>23.688967999999999</c:v>
                </c:pt>
                <c:pt idx="93040">
                  <c:v>23.690830999999999</c:v>
                </c:pt>
                <c:pt idx="93041">
                  <c:v>23.687728</c:v>
                </c:pt>
                <c:pt idx="93042">
                  <c:v>23.690372</c:v>
                </c:pt>
                <c:pt idx="93043">
                  <c:v>23.693404999999998</c:v>
                </c:pt>
                <c:pt idx="93044">
                  <c:v>23.692582999999999</c:v>
                </c:pt>
                <c:pt idx="93045">
                  <c:v>23.690875999999999</c:v>
                </c:pt>
                <c:pt idx="93046">
                  <c:v>23.690407</c:v>
                </c:pt>
                <c:pt idx="93047">
                  <c:v>23.694718999999999</c:v>
                </c:pt>
                <c:pt idx="93048">
                  <c:v>23.695903999999999</c:v>
                </c:pt>
                <c:pt idx="93049">
                  <c:v>23.691555999999999</c:v>
                </c:pt>
                <c:pt idx="93050">
                  <c:v>23.695595999999998</c:v>
                </c:pt>
                <c:pt idx="93051">
                  <c:v>23.700987000000001</c:v>
                </c:pt>
                <c:pt idx="93052">
                  <c:v>23.697112000000001</c:v>
                </c:pt>
                <c:pt idx="93053">
                  <c:v>23.693819999999999</c:v>
                </c:pt>
                <c:pt idx="93054">
                  <c:v>23.698795</c:v>
                </c:pt>
                <c:pt idx="93055">
                  <c:v>23.701944000000001</c:v>
                </c:pt>
                <c:pt idx="93056">
                  <c:v>23.701695999999998</c:v>
                </c:pt>
                <c:pt idx="93057">
                  <c:v>23.702663999999999</c:v>
                </c:pt>
                <c:pt idx="93058">
                  <c:v>23.702280999999999</c:v>
                </c:pt>
                <c:pt idx="93059">
                  <c:v>23.704756</c:v>
                </c:pt>
                <c:pt idx="93060">
                  <c:v>23.706399000000001</c:v>
                </c:pt>
                <c:pt idx="93061">
                  <c:v>23.699869</c:v>
                </c:pt>
                <c:pt idx="93062">
                  <c:v>23.697171000000001</c:v>
                </c:pt>
                <c:pt idx="93063">
                  <c:v>23.704484000000001</c:v>
                </c:pt>
                <c:pt idx="93064">
                  <c:v>23.705344</c:v>
                </c:pt>
                <c:pt idx="93065">
                  <c:v>23.699849</c:v>
                </c:pt>
                <c:pt idx="93066">
                  <c:v>23.701684</c:v>
                </c:pt>
                <c:pt idx="93067">
                  <c:v>23.703627000000001</c:v>
                </c:pt>
                <c:pt idx="93068">
                  <c:v>23.701858000000001</c:v>
                </c:pt>
                <c:pt idx="93069">
                  <c:v>23.699922999999998</c:v>
                </c:pt>
                <c:pt idx="93070">
                  <c:v>23.695999</c:v>
                </c:pt>
                <c:pt idx="93071">
                  <c:v>23.697413000000001</c:v>
                </c:pt>
                <c:pt idx="93072">
                  <c:v>23.701450000000001</c:v>
                </c:pt>
                <c:pt idx="93073">
                  <c:v>23.701404</c:v>
                </c:pt>
                <c:pt idx="93074">
                  <c:v>23.704415999999998</c:v>
                </c:pt>
                <c:pt idx="93075">
                  <c:v>23.706752000000002</c:v>
                </c:pt>
                <c:pt idx="93076">
                  <c:v>23.701089</c:v>
                </c:pt>
                <c:pt idx="93077">
                  <c:v>23.698969000000002</c:v>
                </c:pt>
                <c:pt idx="93078">
                  <c:v>23.701315999999998</c:v>
                </c:pt>
                <c:pt idx="93079">
                  <c:v>23.699514000000001</c:v>
                </c:pt>
                <c:pt idx="93080">
                  <c:v>23.699755</c:v>
                </c:pt>
                <c:pt idx="93081">
                  <c:v>23.701974</c:v>
                </c:pt>
                <c:pt idx="93082">
                  <c:v>23.700265000000002</c:v>
                </c:pt>
                <c:pt idx="93083">
                  <c:v>23.701146000000001</c:v>
                </c:pt>
                <c:pt idx="93084">
                  <c:v>23.705831</c:v>
                </c:pt>
                <c:pt idx="93085">
                  <c:v>23.706199000000002</c:v>
                </c:pt>
                <c:pt idx="93086">
                  <c:v>23.706572000000001</c:v>
                </c:pt>
                <c:pt idx="93087">
                  <c:v>23.711780999999998</c:v>
                </c:pt>
                <c:pt idx="93088">
                  <c:v>23.713168</c:v>
                </c:pt>
                <c:pt idx="93089">
                  <c:v>23.710844000000002</c:v>
                </c:pt>
                <c:pt idx="93090">
                  <c:v>23.70834</c:v>
                </c:pt>
                <c:pt idx="93091">
                  <c:v>23.705836999999999</c:v>
                </c:pt>
                <c:pt idx="93092">
                  <c:v>23.707533999999999</c:v>
                </c:pt>
                <c:pt idx="93093">
                  <c:v>23.709481</c:v>
                </c:pt>
                <c:pt idx="93094">
                  <c:v>23.704954000000001</c:v>
                </c:pt>
                <c:pt idx="93095">
                  <c:v>23.70308</c:v>
                </c:pt>
                <c:pt idx="93096">
                  <c:v>23.708402</c:v>
                </c:pt>
                <c:pt idx="93097">
                  <c:v>23.710402999999999</c:v>
                </c:pt>
                <c:pt idx="93098">
                  <c:v>23.708454</c:v>
                </c:pt>
                <c:pt idx="93099">
                  <c:v>23.706336</c:v>
                </c:pt>
                <c:pt idx="93100">
                  <c:v>23.703848000000001</c:v>
                </c:pt>
                <c:pt idx="93101">
                  <c:v>23.704696999999999</c:v>
                </c:pt>
                <c:pt idx="93102">
                  <c:v>23.704255</c:v>
                </c:pt>
                <c:pt idx="93103">
                  <c:v>23.700465000000001</c:v>
                </c:pt>
                <c:pt idx="93104">
                  <c:v>23.701308999999998</c:v>
                </c:pt>
                <c:pt idx="93105">
                  <c:v>23.705399</c:v>
                </c:pt>
                <c:pt idx="93106">
                  <c:v>23.704398999999999</c:v>
                </c:pt>
                <c:pt idx="93107">
                  <c:v>23.703522</c:v>
                </c:pt>
                <c:pt idx="93108">
                  <c:v>23.706527999999999</c:v>
                </c:pt>
                <c:pt idx="93109">
                  <c:v>23.70485</c:v>
                </c:pt>
                <c:pt idx="93110">
                  <c:v>23.704457000000001</c:v>
                </c:pt>
                <c:pt idx="93111">
                  <c:v>23.707432000000001</c:v>
                </c:pt>
                <c:pt idx="93112">
                  <c:v>23.704609000000001</c:v>
                </c:pt>
                <c:pt idx="93113">
                  <c:v>23.702696</c:v>
                </c:pt>
                <c:pt idx="93114">
                  <c:v>23.706619</c:v>
                </c:pt>
                <c:pt idx="93115">
                  <c:v>23.707981</c:v>
                </c:pt>
                <c:pt idx="93116">
                  <c:v>23.705988999999999</c:v>
                </c:pt>
                <c:pt idx="93117">
                  <c:v>23.706901999999999</c:v>
                </c:pt>
                <c:pt idx="93118">
                  <c:v>23.706897999999999</c:v>
                </c:pt>
                <c:pt idx="93119">
                  <c:v>23.699694999999998</c:v>
                </c:pt>
                <c:pt idx="93120">
                  <c:v>23.700091</c:v>
                </c:pt>
                <c:pt idx="93121">
                  <c:v>23.70975</c:v>
                </c:pt>
                <c:pt idx="93122">
                  <c:v>23.706882</c:v>
                </c:pt>
                <c:pt idx="93123">
                  <c:v>23.698843</c:v>
                </c:pt>
                <c:pt idx="93124">
                  <c:v>23.703696999999998</c:v>
                </c:pt>
                <c:pt idx="93125">
                  <c:v>23.709202000000001</c:v>
                </c:pt>
                <c:pt idx="93126">
                  <c:v>23.708635000000001</c:v>
                </c:pt>
                <c:pt idx="93127">
                  <c:v>23.712267000000001</c:v>
                </c:pt>
                <c:pt idx="93128">
                  <c:v>23.714921</c:v>
                </c:pt>
                <c:pt idx="93129">
                  <c:v>23.713640000000002</c:v>
                </c:pt>
                <c:pt idx="93130">
                  <c:v>23.718292999999999</c:v>
                </c:pt>
                <c:pt idx="93131">
                  <c:v>23.719728</c:v>
                </c:pt>
                <c:pt idx="93132">
                  <c:v>23.715620999999999</c:v>
                </c:pt>
                <c:pt idx="93133">
                  <c:v>23.715467</c:v>
                </c:pt>
                <c:pt idx="93134">
                  <c:v>23.717127999999999</c:v>
                </c:pt>
                <c:pt idx="93135">
                  <c:v>23.715600999999999</c:v>
                </c:pt>
                <c:pt idx="93136">
                  <c:v>23.710042999999999</c:v>
                </c:pt>
                <c:pt idx="93137">
                  <c:v>23.709157999999999</c:v>
                </c:pt>
                <c:pt idx="93138">
                  <c:v>23.713616999999999</c:v>
                </c:pt>
                <c:pt idx="93139">
                  <c:v>23.710190000000001</c:v>
                </c:pt>
                <c:pt idx="93140">
                  <c:v>23.705487000000002</c:v>
                </c:pt>
                <c:pt idx="93141">
                  <c:v>23.706720000000001</c:v>
                </c:pt>
                <c:pt idx="93142">
                  <c:v>23.709053999999998</c:v>
                </c:pt>
                <c:pt idx="93143">
                  <c:v>23.710083999999998</c:v>
                </c:pt>
                <c:pt idx="93144">
                  <c:v>23.706098999999998</c:v>
                </c:pt>
                <c:pt idx="93145">
                  <c:v>23.702763999999998</c:v>
                </c:pt>
                <c:pt idx="93146">
                  <c:v>23.704647000000001</c:v>
                </c:pt>
                <c:pt idx="93147">
                  <c:v>23.705451</c:v>
                </c:pt>
                <c:pt idx="93148">
                  <c:v>23.703724000000001</c:v>
                </c:pt>
                <c:pt idx="93149">
                  <c:v>23.706372999999999</c:v>
                </c:pt>
                <c:pt idx="93150">
                  <c:v>23.711217999999999</c:v>
                </c:pt>
                <c:pt idx="93151">
                  <c:v>23.708089999999999</c:v>
                </c:pt>
                <c:pt idx="93152">
                  <c:v>23.705642999999998</c:v>
                </c:pt>
                <c:pt idx="93153">
                  <c:v>23.710367999999999</c:v>
                </c:pt>
                <c:pt idx="93154">
                  <c:v>23.708718999999999</c:v>
                </c:pt>
                <c:pt idx="93155">
                  <c:v>23.703448000000002</c:v>
                </c:pt>
                <c:pt idx="93156">
                  <c:v>23.707187999999999</c:v>
                </c:pt>
                <c:pt idx="93157">
                  <c:v>23.711653999999999</c:v>
                </c:pt>
                <c:pt idx="93158">
                  <c:v>23.708307000000001</c:v>
                </c:pt>
                <c:pt idx="93159">
                  <c:v>23.70495</c:v>
                </c:pt>
                <c:pt idx="93160">
                  <c:v>23.706866999999999</c:v>
                </c:pt>
                <c:pt idx="93161">
                  <c:v>23.706524000000002</c:v>
                </c:pt>
                <c:pt idx="93162">
                  <c:v>23.706226999999998</c:v>
                </c:pt>
                <c:pt idx="93163">
                  <c:v>23.707567999999998</c:v>
                </c:pt>
                <c:pt idx="93164">
                  <c:v>23.707332000000001</c:v>
                </c:pt>
                <c:pt idx="93165">
                  <c:v>23.711044000000001</c:v>
                </c:pt>
                <c:pt idx="93166">
                  <c:v>23.713975999999999</c:v>
                </c:pt>
                <c:pt idx="93167">
                  <c:v>23.714390000000002</c:v>
                </c:pt>
                <c:pt idx="93168">
                  <c:v>23.718686999999999</c:v>
                </c:pt>
                <c:pt idx="93169">
                  <c:v>23.718871</c:v>
                </c:pt>
                <c:pt idx="93170">
                  <c:v>23.718520000000002</c:v>
                </c:pt>
                <c:pt idx="93171">
                  <c:v>23.721895</c:v>
                </c:pt>
                <c:pt idx="93172">
                  <c:v>23.721444999999999</c:v>
                </c:pt>
                <c:pt idx="93173">
                  <c:v>23.718246000000001</c:v>
                </c:pt>
                <c:pt idx="93174">
                  <c:v>23.716512999999999</c:v>
                </c:pt>
                <c:pt idx="93175">
                  <c:v>23.715610000000002</c:v>
                </c:pt>
                <c:pt idx="93176">
                  <c:v>23.713425999999998</c:v>
                </c:pt>
                <c:pt idx="93177">
                  <c:v>23.713830999999999</c:v>
                </c:pt>
                <c:pt idx="93178">
                  <c:v>23.718461000000001</c:v>
                </c:pt>
                <c:pt idx="93179">
                  <c:v>23.717877999999999</c:v>
                </c:pt>
                <c:pt idx="93180">
                  <c:v>23.716156000000002</c:v>
                </c:pt>
                <c:pt idx="93181">
                  <c:v>23.71781</c:v>
                </c:pt>
                <c:pt idx="93182">
                  <c:v>23.717186000000002</c:v>
                </c:pt>
                <c:pt idx="93183">
                  <c:v>23.714461</c:v>
                </c:pt>
                <c:pt idx="93184">
                  <c:v>23.714839999999999</c:v>
                </c:pt>
                <c:pt idx="93185">
                  <c:v>23.717438000000001</c:v>
                </c:pt>
                <c:pt idx="93186">
                  <c:v>23.716799999999999</c:v>
                </c:pt>
                <c:pt idx="93187">
                  <c:v>23.717642999999999</c:v>
                </c:pt>
                <c:pt idx="93188">
                  <c:v>23.720604999999999</c:v>
                </c:pt>
                <c:pt idx="93189">
                  <c:v>23.718093</c:v>
                </c:pt>
                <c:pt idx="93190">
                  <c:v>23.716327</c:v>
                </c:pt>
                <c:pt idx="93191">
                  <c:v>23.718772000000001</c:v>
                </c:pt>
                <c:pt idx="93192">
                  <c:v>23.717030000000001</c:v>
                </c:pt>
                <c:pt idx="93193">
                  <c:v>23.715714999999999</c:v>
                </c:pt>
                <c:pt idx="93194">
                  <c:v>23.719082</c:v>
                </c:pt>
                <c:pt idx="93195">
                  <c:v>23.716370999999999</c:v>
                </c:pt>
                <c:pt idx="93196">
                  <c:v>23.711597000000001</c:v>
                </c:pt>
                <c:pt idx="93197">
                  <c:v>23.714234999999999</c:v>
                </c:pt>
                <c:pt idx="93198">
                  <c:v>23.716187000000001</c:v>
                </c:pt>
                <c:pt idx="93199">
                  <c:v>23.715935000000002</c:v>
                </c:pt>
                <c:pt idx="93200">
                  <c:v>23.716877</c:v>
                </c:pt>
                <c:pt idx="93201">
                  <c:v>23.718997999999999</c:v>
                </c:pt>
                <c:pt idx="93202">
                  <c:v>23.721069</c:v>
                </c:pt>
                <c:pt idx="93203">
                  <c:v>23.722448</c:v>
                </c:pt>
                <c:pt idx="93204">
                  <c:v>23.723977000000001</c:v>
                </c:pt>
                <c:pt idx="93205">
                  <c:v>23.722943000000001</c:v>
                </c:pt>
                <c:pt idx="93206">
                  <c:v>23.721029999999999</c:v>
                </c:pt>
                <c:pt idx="93207">
                  <c:v>23.720852000000001</c:v>
                </c:pt>
                <c:pt idx="93208">
                  <c:v>23.725753999999998</c:v>
                </c:pt>
                <c:pt idx="93209">
                  <c:v>23.729725999999999</c:v>
                </c:pt>
                <c:pt idx="93210">
                  <c:v>23.724056999999998</c:v>
                </c:pt>
                <c:pt idx="93211">
                  <c:v>23.718914000000002</c:v>
                </c:pt>
                <c:pt idx="93212">
                  <c:v>23.722009</c:v>
                </c:pt>
                <c:pt idx="93213">
                  <c:v>23.728415999999999</c:v>
                </c:pt>
                <c:pt idx="93214">
                  <c:v>23.728128999999999</c:v>
                </c:pt>
                <c:pt idx="93215">
                  <c:v>23.722366999999998</c:v>
                </c:pt>
                <c:pt idx="93216">
                  <c:v>23.724419999999999</c:v>
                </c:pt>
                <c:pt idx="93217">
                  <c:v>23.728724</c:v>
                </c:pt>
                <c:pt idx="93218">
                  <c:v>23.723955</c:v>
                </c:pt>
                <c:pt idx="93219">
                  <c:v>23.717469000000001</c:v>
                </c:pt>
                <c:pt idx="93220">
                  <c:v>23.719757000000001</c:v>
                </c:pt>
                <c:pt idx="93221">
                  <c:v>23.721675000000001</c:v>
                </c:pt>
                <c:pt idx="93222">
                  <c:v>23.716835</c:v>
                </c:pt>
                <c:pt idx="93223">
                  <c:v>23.714735999999998</c:v>
                </c:pt>
                <c:pt idx="93224">
                  <c:v>23.717209</c:v>
                </c:pt>
                <c:pt idx="93225">
                  <c:v>23.717813</c:v>
                </c:pt>
                <c:pt idx="93226">
                  <c:v>23.714812999999999</c:v>
                </c:pt>
                <c:pt idx="93227">
                  <c:v>23.716578999999999</c:v>
                </c:pt>
                <c:pt idx="93228">
                  <c:v>23.723144999999999</c:v>
                </c:pt>
                <c:pt idx="93229">
                  <c:v>23.721191000000001</c:v>
                </c:pt>
                <c:pt idx="93230">
                  <c:v>23.716791000000001</c:v>
                </c:pt>
                <c:pt idx="93231">
                  <c:v>23.718318</c:v>
                </c:pt>
                <c:pt idx="93232">
                  <c:v>23.719010999999998</c:v>
                </c:pt>
                <c:pt idx="93233">
                  <c:v>23.713377999999999</c:v>
                </c:pt>
                <c:pt idx="93234">
                  <c:v>23.712804999999999</c:v>
                </c:pt>
                <c:pt idx="93235">
                  <c:v>23.721568000000001</c:v>
                </c:pt>
                <c:pt idx="93236">
                  <c:v>23.722512999999999</c:v>
                </c:pt>
                <c:pt idx="93237">
                  <c:v>23.717832000000001</c:v>
                </c:pt>
                <c:pt idx="93238">
                  <c:v>23.720206000000001</c:v>
                </c:pt>
                <c:pt idx="93239">
                  <c:v>23.724163999999998</c:v>
                </c:pt>
                <c:pt idx="93240">
                  <c:v>23.721952999999999</c:v>
                </c:pt>
                <c:pt idx="93241">
                  <c:v>23.718715</c:v>
                </c:pt>
                <c:pt idx="93242">
                  <c:v>23.722503</c:v>
                </c:pt>
                <c:pt idx="93243">
                  <c:v>23.725003999999998</c:v>
                </c:pt>
                <c:pt idx="93244">
                  <c:v>23.721066</c:v>
                </c:pt>
                <c:pt idx="93245">
                  <c:v>23.720289999999999</c:v>
                </c:pt>
                <c:pt idx="93246">
                  <c:v>23.722767000000001</c:v>
                </c:pt>
                <c:pt idx="93247">
                  <c:v>23.723617999999998</c:v>
                </c:pt>
                <c:pt idx="93248">
                  <c:v>23.724854000000001</c:v>
                </c:pt>
                <c:pt idx="93249">
                  <c:v>23.727260999999999</c:v>
                </c:pt>
                <c:pt idx="93250">
                  <c:v>23.728334</c:v>
                </c:pt>
                <c:pt idx="93251">
                  <c:v>23.729462000000002</c:v>
                </c:pt>
                <c:pt idx="93252">
                  <c:v>23.729679000000001</c:v>
                </c:pt>
                <c:pt idx="93253">
                  <c:v>23.727851999999999</c:v>
                </c:pt>
                <c:pt idx="93254">
                  <c:v>23.730352</c:v>
                </c:pt>
                <c:pt idx="93255">
                  <c:v>23.732789</c:v>
                </c:pt>
                <c:pt idx="93256">
                  <c:v>23.728082000000001</c:v>
                </c:pt>
                <c:pt idx="93257">
                  <c:v>23.724751000000001</c:v>
                </c:pt>
                <c:pt idx="93258">
                  <c:v>23.727733000000001</c:v>
                </c:pt>
                <c:pt idx="93259">
                  <c:v>23.729751</c:v>
                </c:pt>
                <c:pt idx="93260">
                  <c:v>23.726196999999999</c:v>
                </c:pt>
                <c:pt idx="93261">
                  <c:v>23.721605</c:v>
                </c:pt>
                <c:pt idx="93262">
                  <c:v>23.721975</c:v>
                </c:pt>
                <c:pt idx="93263">
                  <c:v>23.727118999999998</c:v>
                </c:pt>
                <c:pt idx="93264">
                  <c:v>23.728262000000001</c:v>
                </c:pt>
                <c:pt idx="93265">
                  <c:v>23.726037000000002</c:v>
                </c:pt>
                <c:pt idx="93266">
                  <c:v>23.726721999999999</c:v>
                </c:pt>
                <c:pt idx="93267">
                  <c:v>23.727862999999999</c:v>
                </c:pt>
                <c:pt idx="93268">
                  <c:v>23.728570999999999</c:v>
                </c:pt>
                <c:pt idx="93269">
                  <c:v>23.725898000000001</c:v>
                </c:pt>
                <c:pt idx="93270">
                  <c:v>23.723165999999999</c:v>
                </c:pt>
                <c:pt idx="93271">
                  <c:v>23.725522000000002</c:v>
                </c:pt>
                <c:pt idx="93272">
                  <c:v>23.726282000000001</c:v>
                </c:pt>
                <c:pt idx="93273">
                  <c:v>23.726611999999999</c:v>
                </c:pt>
                <c:pt idx="93274">
                  <c:v>23.731541</c:v>
                </c:pt>
                <c:pt idx="93275">
                  <c:v>23.734109</c:v>
                </c:pt>
                <c:pt idx="93276">
                  <c:v>23.732275000000001</c:v>
                </c:pt>
                <c:pt idx="93277">
                  <c:v>23.729313000000001</c:v>
                </c:pt>
                <c:pt idx="93278">
                  <c:v>23.728594999999999</c:v>
                </c:pt>
                <c:pt idx="93279">
                  <c:v>23.731183999999999</c:v>
                </c:pt>
                <c:pt idx="93280">
                  <c:v>23.730922</c:v>
                </c:pt>
                <c:pt idx="93281">
                  <c:v>23.728560999999999</c:v>
                </c:pt>
                <c:pt idx="93282">
                  <c:v>23.727246000000001</c:v>
                </c:pt>
                <c:pt idx="93283">
                  <c:v>23.727703000000002</c:v>
                </c:pt>
                <c:pt idx="93284">
                  <c:v>23.728428000000001</c:v>
                </c:pt>
                <c:pt idx="93285">
                  <c:v>23.727965999999999</c:v>
                </c:pt>
                <c:pt idx="93286">
                  <c:v>23.730637999999999</c:v>
                </c:pt>
                <c:pt idx="93287">
                  <c:v>23.733733000000001</c:v>
                </c:pt>
                <c:pt idx="93288">
                  <c:v>23.730841000000002</c:v>
                </c:pt>
                <c:pt idx="93289">
                  <c:v>23.728159000000002</c:v>
                </c:pt>
                <c:pt idx="93290">
                  <c:v>23.727119999999999</c:v>
                </c:pt>
                <c:pt idx="93291">
                  <c:v>23.724668999999999</c:v>
                </c:pt>
                <c:pt idx="93292">
                  <c:v>23.725857000000001</c:v>
                </c:pt>
                <c:pt idx="93293">
                  <c:v>23.727743</c:v>
                </c:pt>
                <c:pt idx="93294">
                  <c:v>23.726049</c:v>
                </c:pt>
                <c:pt idx="93295">
                  <c:v>23.724478999999999</c:v>
                </c:pt>
                <c:pt idx="93296">
                  <c:v>23.725929000000001</c:v>
                </c:pt>
                <c:pt idx="93297">
                  <c:v>23.729028</c:v>
                </c:pt>
                <c:pt idx="93298">
                  <c:v>23.728721</c:v>
                </c:pt>
                <c:pt idx="93299">
                  <c:v>23.726464</c:v>
                </c:pt>
                <c:pt idx="93300">
                  <c:v>23.725670000000001</c:v>
                </c:pt>
                <c:pt idx="93301">
                  <c:v>23.726676999999999</c:v>
                </c:pt>
                <c:pt idx="93302">
                  <c:v>23.728670999999999</c:v>
                </c:pt>
                <c:pt idx="93303">
                  <c:v>23.727406999999999</c:v>
                </c:pt>
                <c:pt idx="93304">
                  <c:v>23.724879999999999</c:v>
                </c:pt>
                <c:pt idx="93305">
                  <c:v>23.726790999999999</c:v>
                </c:pt>
                <c:pt idx="93306">
                  <c:v>23.731560999999999</c:v>
                </c:pt>
                <c:pt idx="93307">
                  <c:v>23.733228</c:v>
                </c:pt>
                <c:pt idx="93308">
                  <c:v>23.735500999999999</c:v>
                </c:pt>
                <c:pt idx="93309">
                  <c:v>23.736909000000001</c:v>
                </c:pt>
                <c:pt idx="93310">
                  <c:v>23.736113</c:v>
                </c:pt>
                <c:pt idx="93311">
                  <c:v>23.739418000000001</c:v>
                </c:pt>
                <c:pt idx="93312">
                  <c:v>23.741119999999999</c:v>
                </c:pt>
                <c:pt idx="93313">
                  <c:v>23.738568999999998</c:v>
                </c:pt>
                <c:pt idx="93314">
                  <c:v>23.738899</c:v>
                </c:pt>
                <c:pt idx="93315">
                  <c:v>23.740036</c:v>
                </c:pt>
                <c:pt idx="93316">
                  <c:v>23.736526999999999</c:v>
                </c:pt>
                <c:pt idx="93317">
                  <c:v>23.733440000000002</c:v>
                </c:pt>
                <c:pt idx="93318">
                  <c:v>23.735026999999999</c:v>
                </c:pt>
                <c:pt idx="93319">
                  <c:v>23.736473</c:v>
                </c:pt>
                <c:pt idx="93320">
                  <c:v>23.737276000000001</c:v>
                </c:pt>
                <c:pt idx="93321">
                  <c:v>23.734190999999999</c:v>
                </c:pt>
                <c:pt idx="93322">
                  <c:v>23.734418000000002</c:v>
                </c:pt>
                <c:pt idx="93323">
                  <c:v>23.739635</c:v>
                </c:pt>
                <c:pt idx="93324">
                  <c:v>23.736806000000001</c:v>
                </c:pt>
                <c:pt idx="93325">
                  <c:v>23.731414999999998</c:v>
                </c:pt>
                <c:pt idx="93326">
                  <c:v>23.733619999999998</c:v>
                </c:pt>
                <c:pt idx="93327">
                  <c:v>23.737127999999998</c:v>
                </c:pt>
                <c:pt idx="93328">
                  <c:v>23.734003999999999</c:v>
                </c:pt>
                <c:pt idx="93329">
                  <c:v>23.730969999999999</c:v>
                </c:pt>
                <c:pt idx="93330">
                  <c:v>23.733574999999998</c:v>
                </c:pt>
                <c:pt idx="93331">
                  <c:v>23.735453</c:v>
                </c:pt>
                <c:pt idx="93332">
                  <c:v>23.733947000000001</c:v>
                </c:pt>
                <c:pt idx="93333">
                  <c:v>23.734093000000001</c:v>
                </c:pt>
                <c:pt idx="93334">
                  <c:v>23.732146</c:v>
                </c:pt>
                <c:pt idx="93335">
                  <c:v>23.730699999999999</c:v>
                </c:pt>
                <c:pt idx="93336">
                  <c:v>23.734794999999998</c:v>
                </c:pt>
                <c:pt idx="93337">
                  <c:v>23.73518</c:v>
                </c:pt>
                <c:pt idx="93338">
                  <c:v>23.734959</c:v>
                </c:pt>
                <c:pt idx="93339">
                  <c:v>23.737514999999998</c:v>
                </c:pt>
                <c:pt idx="93340">
                  <c:v>23.738191</c:v>
                </c:pt>
                <c:pt idx="93341">
                  <c:v>23.737860000000001</c:v>
                </c:pt>
                <c:pt idx="93342">
                  <c:v>23.738012000000001</c:v>
                </c:pt>
                <c:pt idx="93343">
                  <c:v>23.736893999999999</c:v>
                </c:pt>
                <c:pt idx="93344">
                  <c:v>23.733888</c:v>
                </c:pt>
                <c:pt idx="93345">
                  <c:v>23.731477000000002</c:v>
                </c:pt>
                <c:pt idx="93346">
                  <c:v>23.731614</c:v>
                </c:pt>
                <c:pt idx="93347">
                  <c:v>23.732413000000001</c:v>
                </c:pt>
                <c:pt idx="93348">
                  <c:v>23.732212000000001</c:v>
                </c:pt>
                <c:pt idx="93349">
                  <c:v>23.734748</c:v>
                </c:pt>
                <c:pt idx="93350">
                  <c:v>23.739811</c:v>
                </c:pt>
                <c:pt idx="93351">
                  <c:v>23.738969999999998</c:v>
                </c:pt>
                <c:pt idx="93352">
                  <c:v>23.732571</c:v>
                </c:pt>
                <c:pt idx="93353">
                  <c:v>23.732203999999999</c:v>
                </c:pt>
                <c:pt idx="93354">
                  <c:v>23.739276</c:v>
                </c:pt>
                <c:pt idx="93355">
                  <c:v>23.739535</c:v>
                </c:pt>
                <c:pt idx="93356">
                  <c:v>23.736317</c:v>
                </c:pt>
                <c:pt idx="93357">
                  <c:v>23.741154999999999</c:v>
                </c:pt>
                <c:pt idx="93358">
                  <c:v>23.742757000000001</c:v>
                </c:pt>
                <c:pt idx="93359">
                  <c:v>23.740503</c:v>
                </c:pt>
                <c:pt idx="93360">
                  <c:v>23.744734999999999</c:v>
                </c:pt>
                <c:pt idx="93361">
                  <c:v>23.747565000000002</c:v>
                </c:pt>
                <c:pt idx="93362">
                  <c:v>23.746956999999998</c:v>
                </c:pt>
                <c:pt idx="93363">
                  <c:v>23.746901000000001</c:v>
                </c:pt>
                <c:pt idx="93364">
                  <c:v>23.74822</c:v>
                </c:pt>
                <c:pt idx="93365">
                  <c:v>23.747862000000001</c:v>
                </c:pt>
                <c:pt idx="93366">
                  <c:v>23.746406</c:v>
                </c:pt>
                <c:pt idx="93367">
                  <c:v>23.746352000000002</c:v>
                </c:pt>
                <c:pt idx="93368">
                  <c:v>23.744983000000001</c:v>
                </c:pt>
                <c:pt idx="93369">
                  <c:v>23.745721</c:v>
                </c:pt>
                <c:pt idx="93370">
                  <c:v>23.748529000000001</c:v>
                </c:pt>
                <c:pt idx="93371">
                  <c:v>23.747188000000001</c:v>
                </c:pt>
                <c:pt idx="93372">
                  <c:v>23.746072999999999</c:v>
                </c:pt>
                <c:pt idx="93373">
                  <c:v>23.747971</c:v>
                </c:pt>
                <c:pt idx="93374">
                  <c:v>23.747325</c:v>
                </c:pt>
                <c:pt idx="93375">
                  <c:v>23.743023000000001</c:v>
                </c:pt>
                <c:pt idx="93376">
                  <c:v>23.740767000000002</c:v>
                </c:pt>
                <c:pt idx="93377">
                  <c:v>23.739557999999999</c:v>
                </c:pt>
                <c:pt idx="93378">
                  <c:v>23.739111999999999</c:v>
                </c:pt>
                <c:pt idx="93379">
                  <c:v>23.741935999999999</c:v>
                </c:pt>
                <c:pt idx="93380">
                  <c:v>23.740735000000001</c:v>
                </c:pt>
                <c:pt idx="93381">
                  <c:v>23.738887999999999</c:v>
                </c:pt>
                <c:pt idx="93382">
                  <c:v>23.741517000000002</c:v>
                </c:pt>
                <c:pt idx="93383">
                  <c:v>23.740679</c:v>
                </c:pt>
                <c:pt idx="93384">
                  <c:v>23.737959</c:v>
                </c:pt>
                <c:pt idx="93385">
                  <c:v>23.737307000000001</c:v>
                </c:pt>
                <c:pt idx="93386">
                  <c:v>23.739487</c:v>
                </c:pt>
                <c:pt idx="93387">
                  <c:v>23.74146</c:v>
                </c:pt>
                <c:pt idx="93388">
                  <c:v>23.737597999999998</c:v>
                </c:pt>
                <c:pt idx="93389">
                  <c:v>23.736357999999999</c:v>
                </c:pt>
                <c:pt idx="93390">
                  <c:v>23.738619</c:v>
                </c:pt>
                <c:pt idx="93391">
                  <c:v>23.736743000000001</c:v>
                </c:pt>
                <c:pt idx="93392">
                  <c:v>23.736422999999998</c:v>
                </c:pt>
                <c:pt idx="93393">
                  <c:v>23.737832999999998</c:v>
                </c:pt>
                <c:pt idx="93394">
                  <c:v>23.735793999999999</c:v>
                </c:pt>
                <c:pt idx="93395">
                  <c:v>23.736466</c:v>
                </c:pt>
                <c:pt idx="93396">
                  <c:v>23.744457000000001</c:v>
                </c:pt>
                <c:pt idx="93397">
                  <c:v>23.749172000000002</c:v>
                </c:pt>
                <c:pt idx="93398">
                  <c:v>23.745524</c:v>
                </c:pt>
                <c:pt idx="93399">
                  <c:v>23.747965000000001</c:v>
                </c:pt>
                <c:pt idx="93400">
                  <c:v>23.753097</c:v>
                </c:pt>
                <c:pt idx="93401">
                  <c:v>23.750167000000001</c:v>
                </c:pt>
                <c:pt idx="93402">
                  <c:v>23.745622999999998</c:v>
                </c:pt>
                <c:pt idx="93403">
                  <c:v>23.747434999999999</c:v>
                </c:pt>
                <c:pt idx="93404">
                  <c:v>23.747406999999999</c:v>
                </c:pt>
                <c:pt idx="93405">
                  <c:v>23.743507999999999</c:v>
                </c:pt>
                <c:pt idx="93406">
                  <c:v>23.747035</c:v>
                </c:pt>
                <c:pt idx="93407">
                  <c:v>23.749154000000001</c:v>
                </c:pt>
                <c:pt idx="93408">
                  <c:v>23.743974000000001</c:v>
                </c:pt>
                <c:pt idx="93409">
                  <c:v>23.745443999999999</c:v>
                </c:pt>
                <c:pt idx="93410">
                  <c:v>23.751566</c:v>
                </c:pt>
                <c:pt idx="93411">
                  <c:v>23.751066999999999</c:v>
                </c:pt>
                <c:pt idx="93412">
                  <c:v>23.746676999999998</c:v>
                </c:pt>
                <c:pt idx="93413">
                  <c:v>23.747430000000001</c:v>
                </c:pt>
                <c:pt idx="93414">
                  <c:v>23.749065000000002</c:v>
                </c:pt>
                <c:pt idx="93415">
                  <c:v>23.745750999999998</c:v>
                </c:pt>
                <c:pt idx="93416">
                  <c:v>23.7468</c:v>
                </c:pt>
                <c:pt idx="93417">
                  <c:v>23.748904</c:v>
                </c:pt>
                <c:pt idx="93418">
                  <c:v>23.749341000000001</c:v>
                </c:pt>
                <c:pt idx="93419">
                  <c:v>23.750906000000001</c:v>
                </c:pt>
                <c:pt idx="93420">
                  <c:v>23.747736</c:v>
                </c:pt>
                <c:pt idx="93421">
                  <c:v>23.745069000000001</c:v>
                </c:pt>
                <c:pt idx="93422">
                  <c:v>23.74662</c:v>
                </c:pt>
                <c:pt idx="93423">
                  <c:v>23.746672</c:v>
                </c:pt>
                <c:pt idx="93424">
                  <c:v>23.748038000000001</c:v>
                </c:pt>
                <c:pt idx="93425">
                  <c:v>23.751365</c:v>
                </c:pt>
                <c:pt idx="93426">
                  <c:v>23.750240999999999</c:v>
                </c:pt>
                <c:pt idx="93427">
                  <c:v>23.75104</c:v>
                </c:pt>
                <c:pt idx="93428">
                  <c:v>23.753696999999999</c:v>
                </c:pt>
                <c:pt idx="93429">
                  <c:v>23.749223000000001</c:v>
                </c:pt>
                <c:pt idx="93430">
                  <c:v>23.746825999999999</c:v>
                </c:pt>
                <c:pt idx="93431">
                  <c:v>23.752179999999999</c:v>
                </c:pt>
                <c:pt idx="93432">
                  <c:v>23.754059000000002</c:v>
                </c:pt>
                <c:pt idx="93433">
                  <c:v>23.751002</c:v>
                </c:pt>
                <c:pt idx="93434">
                  <c:v>23.753805</c:v>
                </c:pt>
                <c:pt idx="93435">
                  <c:v>23.756896999999999</c:v>
                </c:pt>
                <c:pt idx="93436">
                  <c:v>23.751283999999998</c:v>
                </c:pt>
                <c:pt idx="93437">
                  <c:v>23.750727000000001</c:v>
                </c:pt>
                <c:pt idx="93438">
                  <c:v>23.758050999999998</c:v>
                </c:pt>
                <c:pt idx="93439">
                  <c:v>23.758302</c:v>
                </c:pt>
                <c:pt idx="93440">
                  <c:v>23.751607</c:v>
                </c:pt>
                <c:pt idx="93441">
                  <c:v>23.749690000000001</c:v>
                </c:pt>
                <c:pt idx="93442">
                  <c:v>23.752213999999999</c:v>
                </c:pt>
                <c:pt idx="93443">
                  <c:v>23.751480000000001</c:v>
                </c:pt>
                <c:pt idx="93444">
                  <c:v>23.751427</c:v>
                </c:pt>
                <c:pt idx="93445">
                  <c:v>23.754338000000001</c:v>
                </c:pt>
                <c:pt idx="93446">
                  <c:v>23.755490999999999</c:v>
                </c:pt>
                <c:pt idx="93447">
                  <c:v>23.756682000000001</c:v>
                </c:pt>
                <c:pt idx="93448">
                  <c:v>23.75656</c:v>
                </c:pt>
                <c:pt idx="93449">
                  <c:v>23.75292</c:v>
                </c:pt>
                <c:pt idx="93450">
                  <c:v>23.754152000000001</c:v>
                </c:pt>
                <c:pt idx="93451">
                  <c:v>23.755278000000001</c:v>
                </c:pt>
                <c:pt idx="93452">
                  <c:v>23.751329999999999</c:v>
                </c:pt>
                <c:pt idx="93453">
                  <c:v>23.749264</c:v>
                </c:pt>
                <c:pt idx="93454">
                  <c:v>23.750610000000002</c:v>
                </c:pt>
                <c:pt idx="93455">
                  <c:v>23.756741999999999</c:v>
                </c:pt>
                <c:pt idx="93456">
                  <c:v>23.760224000000001</c:v>
                </c:pt>
                <c:pt idx="93457">
                  <c:v>23.754642</c:v>
                </c:pt>
                <c:pt idx="93458">
                  <c:v>23.751325999999999</c:v>
                </c:pt>
                <c:pt idx="93459">
                  <c:v>23.754614</c:v>
                </c:pt>
                <c:pt idx="93460">
                  <c:v>23.753367000000001</c:v>
                </c:pt>
                <c:pt idx="93461">
                  <c:v>23.747776000000002</c:v>
                </c:pt>
                <c:pt idx="93462">
                  <c:v>23.748977</c:v>
                </c:pt>
                <c:pt idx="93463">
                  <c:v>23.751798999999998</c:v>
                </c:pt>
                <c:pt idx="93464">
                  <c:v>23.751270000000002</c:v>
                </c:pt>
                <c:pt idx="93465">
                  <c:v>23.753990000000002</c:v>
                </c:pt>
                <c:pt idx="93466">
                  <c:v>23.758724999999998</c:v>
                </c:pt>
                <c:pt idx="93467">
                  <c:v>23.759502999999999</c:v>
                </c:pt>
                <c:pt idx="93468">
                  <c:v>23.756128</c:v>
                </c:pt>
                <c:pt idx="93469">
                  <c:v>23.754505000000002</c:v>
                </c:pt>
                <c:pt idx="93470">
                  <c:v>23.755186999999999</c:v>
                </c:pt>
                <c:pt idx="93471">
                  <c:v>23.754306</c:v>
                </c:pt>
                <c:pt idx="93472">
                  <c:v>23.756392000000002</c:v>
                </c:pt>
                <c:pt idx="93473">
                  <c:v>23.760439000000002</c:v>
                </c:pt>
                <c:pt idx="93474">
                  <c:v>23.757636999999999</c:v>
                </c:pt>
                <c:pt idx="93475">
                  <c:v>23.753074999999999</c:v>
                </c:pt>
                <c:pt idx="93476">
                  <c:v>23.75478</c:v>
                </c:pt>
                <c:pt idx="93477">
                  <c:v>23.757874999999999</c:v>
                </c:pt>
                <c:pt idx="93478">
                  <c:v>23.756270000000001</c:v>
                </c:pt>
                <c:pt idx="93479">
                  <c:v>23.755064999999998</c:v>
                </c:pt>
                <c:pt idx="93480">
                  <c:v>23.755844</c:v>
                </c:pt>
                <c:pt idx="93481">
                  <c:v>23.756589999999999</c:v>
                </c:pt>
                <c:pt idx="93482">
                  <c:v>23.75385</c:v>
                </c:pt>
                <c:pt idx="93483">
                  <c:v>23.750392999999999</c:v>
                </c:pt>
                <c:pt idx="93484">
                  <c:v>23.750036000000001</c:v>
                </c:pt>
                <c:pt idx="93485">
                  <c:v>23.750834999999999</c:v>
                </c:pt>
                <c:pt idx="93486">
                  <c:v>23.752749000000001</c:v>
                </c:pt>
                <c:pt idx="93487">
                  <c:v>23.755011</c:v>
                </c:pt>
                <c:pt idx="93488">
                  <c:v>23.758697999999999</c:v>
                </c:pt>
                <c:pt idx="93489">
                  <c:v>23.762295999999999</c:v>
                </c:pt>
                <c:pt idx="93490">
                  <c:v>23.75891</c:v>
                </c:pt>
                <c:pt idx="93491">
                  <c:v>23.756142000000001</c:v>
                </c:pt>
                <c:pt idx="93492">
                  <c:v>23.758441000000001</c:v>
                </c:pt>
                <c:pt idx="93493">
                  <c:v>23.758123000000001</c:v>
                </c:pt>
                <c:pt idx="93494">
                  <c:v>23.760185</c:v>
                </c:pt>
                <c:pt idx="93495">
                  <c:v>23.764247999999998</c:v>
                </c:pt>
                <c:pt idx="93496">
                  <c:v>23.762896999999999</c:v>
                </c:pt>
                <c:pt idx="93497">
                  <c:v>23.764655000000001</c:v>
                </c:pt>
                <c:pt idx="93498">
                  <c:v>23.767194</c:v>
                </c:pt>
                <c:pt idx="93499">
                  <c:v>23.761862000000001</c:v>
                </c:pt>
                <c:pt idx="93500">
                  <c:v>23.757214000000001</c:v>
                </c:pt>
                <c:pt idx="93501">
                  <c:v>23.758406999999998</c:v>
                </c:pt>
                <c:pt idx="93502">
                  <c:v>23.762008999999999</c:v>
                </c:pt>
                <c:pt idx="93503">
                  <c:v>23.764087</c:v>
                </c:pt>
                <c:pt idx="93504">
                  <c:v>23.762167999999999</c:v>
                </c:pt>
                <c:pt idx="93505">
                  <c:v>23.760740999999999</c:v>
                </c:pt>
                <c:pt idx="93506">
                  <c:v>23.764444000000001</c:v>
                </c:pt>
                <c:pt idx="93507">
                  <c:v>23.767969999999998</c:v>
                </c:pt>
                <c:pt idx="93508">
                  <c:v>23.767768</c:v>
                </c:pt>
                <c:pt idx="93509">
                  <c:v>23.768561999999999</c:v>
                </c:pt>
                <c:pt idx="93510">
                  <c:v>23.770313000000002</c:v>
                </c:pt>
                <c:pt idx="93511">
                  <c:v>23.768588000000001</c:v>
                </c:pt>
                <c:pt idx="93512">
                  <c:v>23.766206</c:v>
                </c:pt>
                <c:pt idx="93513">
                  <c:v>23.765685000000001</c:v>
                </c:pt>
                <c:pt idx="93514">
                  <c:v>23.76474</c:v>
                </c:pt>
                <c:pt idx="93515">
                  <c:v>23.763100999999999</c:v>
                </c:pt>
                <c:pt idx="93516">
                  <c:v>23.763141000000001</c:v>
                </c:pt>
                <c:pt idx="93517">
                  <c:v>23.764118</c:v>
                </c:pt>
                <c:pt idx="93518">
                  <c:v>23.764695</c:v>
                </c:pt>
                <c:pt idx="93519">
                  <c:v>23.763425999999999</c:v>
                </c:pt>
                <c:pt idx="93520">
                  <c:v>23.760085</c:v>
                </c:pt>
                <c:pt idx="93521">
                  <c:v>23.759008000000001</c:v>
                </c:pt>
                <c:pt idx="93522">
                  <c:v>23.760432999999999</c:v>
                </c:pt>
                <c:pt idx="93523">
                  <c:v>23.761407999999999</c:v>
                </c:pt>
                <c:pt idx="93524">
                  <c:v>23.762709999999998</c:v>
                </c:pt>
                <c:pt idx="93525">
                  <c:v>23.765889000000001</c:v>
                </c:pt>
                <c:pt idx="93526">
                  <c:v>23.765698</c:v>
                </c:pt>
                <c:pt idx="93527">
                  <c:v>23.763639000000001</c:v>
                </c:pt>
                <c:pt idx="93528">
                  <c:v>23.764084</c:v>
                </c:pt>
                <c:pt idx="93529">
                  <c:v>23.763193999999999</c:v>
                </c:pt>
                <c:pt idx="93530">
                  <c:v>23.762844999999999</c:v>
                </c:pt>
                <c:pt idx="93531">
                  <c:v>23.768142999999998</c:v>
                </c:pt>
                <c:pt idx="93532">
                  <c:v>23.770692</c:v>
                </c:pt>
                <c:pt idx="93533">
                  <c:v>23.765350000000002</c:v>
                </c:pt>
                <c:pt idx="93534">
                  <c:v>23.759495000000001</c:v>
                </c:pt>
                <c:pt idx="93535">
                  <c:v>23.761382000000001</c:v>
                </c:pt>
                <c:pt idx="93536">
                  <c:v>23.764281</c:v>
                </c:pt>
                <c:pt idx="93537">
                  <c:v>23.762440000000002</c:v>
                </c:pt>
                <c:pt idx="93538">
                  <c:v>23.759740000000001</c:v>
                </c:pt>
                <c:pt idx="93539">
                  <c:v>23.758703000000001</c:v>
                </c:pt>
                <c:pt idx="93540">
                  <c:v>23.760064</c:v>
                </c:pt>
                <c:pt idx="93541">
                  <c:v>23.761514999999999</c:v>
                </c:pt>
                <c:pt idx="93542">
                  <c:v>23.760684999999999</c:v>
                </c:pt>
                <c:pt idx="93543">
                  <c:v>23.758379000000001</c:v>
                </c:pt>
                <c:pt idx="93544">
                  <c:v>23.756675999999999</c:v>
                </c:pt>
                <c:pt idx="93545">
                  <c:v>23.757946</c:v>
                </c:pt>
                <c:pt idx="93546">
                  <c:v>23.760344</c:v>
                </c:pt>
                <c:pt idx="93547">
                  <c:v>23.760045000000002</c:v>
                </c:pt>
                <c:pt idx="93548">
                  <c:v>23.761303000000002</c:v>
                </c:pt>
                <c:pt idx="93549">
                  <c:v>23.764427999999999</c:v>
                </c:pt>
                <c:pt idx="93550">
                  <c:v>23.765492999999999</c:v>
                </c:pt>
                <c:pt idx="93551">
                  <c:v>23.765146000000001</c:v>
                </c:pt>
                <c:pt idx="93552">
                  <c:v>23.766843000000001</c:v>
                </c:pt>
                <c:pt idx="93553">
                  <c:v>23.769604999999999</c:v>
                </c:pt>
                <c:pt idx="93554">
                  <c:v>23.770432</c:v>
                </c:pt>
                <c:pt idx="93555">
                  <c:v>23.770458999999999</c:v>
                </c:pt>
                <c:pt idx="93556">
                  <c:v>23.766929000000001</c:v>
                </c:pt>
                <c:pt idx="93557">
                  <c:v>23.767734000000001</c:v>
                </c:pt>
                <c:pt idx="93558">
                  <c:v>23.772978999999999</c:v>
                </c:pt>
                <c:pt idx="93559">
                  <c:v>23.769286999999998</c:v>
                </c:pt>
                <c:pt idx="93560">
                  <c:v>23.763674000000002</c:v>
                </c:pt>
                <c:pt idx="93561">
                  <c:v>23.764202999999998</c:v>
                </c:pt>
                <c:pt idx="93562">
                  <c:v>23.766618000000001</c:v>
                </c:pt>
                <c:pt idx="93563">
                  <c:v>23.767855999999998</c:v>
                </c:pt>
                <c:pt idx="93564">
                  <c:v>23.769888999999999</c:v>
                </c:pt>
                <c:pt idx="93565">
                  <c:v>23.772386000000001</c:v>
                </c:pt>
                <c:pt idx="93566">
                  <c:v>23.769373999999999</c:v>
                </c:pt>
                <c:pt idx="93567">
                  <c:v>23.771737999999999</c:v>
                </c:pt>
                <c:pt idx="93568">
                  <c:v>23.777660999999998</c:v>
                </c:pt>
                <c:pt idx="93569">
                  <c:v>23.774327</c:v>
                </c:pt>
                <c:pt idx="93570">
                  <c:v>23.773199000000002</c:v>
                </c:pt>
                <c:pt idx="93571">
                  <c:v>23.776561999999998</c:v>
                </c:pt>
                <c:pt idx="93572">
                  <c:v>23.775812999999999</c:v>
                </c:pt>
                <c:pt idx="93573">
                  <c:v>23.773568000000001</c:v>
                </c:pt>
                <c:pt idx="93574">
                  <c:v>23.775395</c:v>
                </c:pt>
                <c:pt idx="93575">
                  <c:v>23.779752999999999</c:v>
                </c:pt>
                <c:pt idx="93576">
                  <c:v>23.779713000000001</c:v>
                </c:pt>
                <c:pt idx="93577">
                  <c:v>23.777031999999998</c:v>
                </c:pt>
                <c:pt idx="93578">
                  <c:v>23.777712000000001</c:v>
                </c:pt>
                <c:pt idx="93579">
                  <c:v>23.779230999999999</c:v>
                </c:pt>
                <c:pt idx="93580">
                  <c:v>23.778984000000001</c:v>
                </c:pt>
                <c:pt idx="93581">
                  <c:v>23.775559999999999</c:v>
                </c:pt>
                <c:pt idx="93582">
                  <c:v>23.772362000000001</c:v>
                </c:pt>
                <c:pt idx="93583">
                  <c:v>23.774616999999999</c:v>
                </c:pt>
                <c:pt idx="93584">
                  <c:v>23.776292000000002</c:v>
                </c:pt>
                <c:pt idx="93585">
                  <c:v>23.771056000000002</c:v>
                </c:pt>
                <c:pt idx="93586">
                  <c:v>23.770665999999999</c:v>
                </c:pt>
                <c:pt idx="93587">
                  <c:v>23.774664999999999</c:v>
                </c:pt>
                <c:pt idx="93588">
                  <c:v>23.772983</c:v>
                </c:pt>
                <c:pt idx="93589">
                  <c:v>23.771090999999998</c:v>
                </c:pt>
                <c:pt idx="93590">
                  <c:v>23.772532000000002</c:v>
                </c:pt>
                <c:pt idx="93591">
                  <c:v>23.773420999999999</c:v>
                </c:pt>
                <c:pt idx="93592">
                  <c:v>23.773844</c:v>
                </c:pt>
                <c:pt idx="93593">
                  <c:v>23.773420999999999</c:v>
                </c:pt>
                <c:pt idx="93594">
                  <c:v>23.774301000000001</c:v>
                </c:pt>
                <c:pt idx="93595">
                  <c:v>23.773900000000001</c:v>
                </c:pt>
                <c:pt idx="93596">
                  <c:v>23.770112999999998</c:v>
                </c:pt>
                <c:pt idx="93597">
                  <c:v>23.769475</c:v>
                </c:pt>
                <c:pt idx="93598">
                  <c:v>23.770762999999999</c:v>
                </c:pt>
                <c:pt idx="93599">
                  <c:v>23.772504000000001</c:v>
                </c:pt>
                <c:pt idx="93600">
                  <c:v>23.774570000000001</c:v>
                </c:pt>
                <c:pt idx="93601">
                  <c:v>23.773544999999999</c:v>
                </c:pt>
                <c:pt idx="93602">
                  <c:v>23.770349</c:v>
                </c:pt>
                <c:pt idx="93603">
                  <c:v>23.769859</c:v>
                </c:pt>
                <c:pt idx="93604">
                  <c:v>23.771322000000001</c:v>
                </c:pt>
                <c:pt idx="93605">
                  <c:v>23.773052</c:v>
                </c:pt>
                <c:pt idx="93606">
                  <c:v>23.772183999999999</c:v>
                </c:pt>
                <c:pt idx="93607">
                  <c:v>23.768701</c:v>
                </c:pt>
                <c:pt idx="93608">
                  <c:v>23.770365999999999</c:v>
                </c:pt>
                <c:pt idx="93609">
                  <c:v>23.772518000000002</c:v>
                </c:pt>
                <c:pt idx="93610">
                  <c:v>23.768332999999998</c:v>
                </c:pt>
                <c:pt idx="93611">
                  <c:v>23.768446000000001</c:v>
                </c:pt>
                <c:pt idx="93612">
                  <c:v>23.772606</c:v>
                </c:pt>
                <c:pt idx="93613">
                  <c:v>23.775044000000001</c:v>
                </c:pt>
                <c:pt idx="93614">
                  <c:v>23.777072</c:v>
                </c:pt>
                <c:pt idx="93615">
                  <c:v>23.77675</c:v>
                </c:pt>
                <c:pt idx="93616">
                  <c:v>23.778556999999999</c:v>
                </c:pt>
                <c:pt idx="93617">
                  <c:v>23.782022000000001</c:v>
                </c:pt>
                <c:pt idx="93618">
                  <c:v>23.779316999999999</c:v>
                </c:pt>
                <c:pt idx="93619">
                  <c:v>23.776772000000001</c:v>
                </c:pt>
                <c:pt idx="93620">
                  <c:v>23.774657000000001</c:v>
                </c:pt>
                <c:pt idx="93621">
                  <c:v>23.777858999999999</c:v>
                </c:pt>
                <c:pt idx="93622">
                  <c:v>23.785906000000001</c:v>
                </c:pt>
                <c:pt idx="93623">
                  <c:v>23.786062000000001</c:v>
                </c:pt>
                <c:pt idx="93624">
                  <c:v>23.782689999999999</c:v>
                </c:pt>
                <c:pt idx="93625">
                  <c:v>23.781787999999999</c:v>
                </c:pt>
                <c:pt idx="93626">
                  <c:v>23.781431999999999</c:v>
                </c:pt>
                <c:pt idx="93627">
                  <c:v>23.783318999999999</c:v>
                </c:pt>
                <c:pt idx="93628">
                  <c:v>23.78351</c:v>
                </c:pt>
                <c:pt idx="93629">
                  <c:v>23.781762000000001</c:v>
                </c:pt>
                <c:pt idx="93630">
                  <c:v>23.780899000000002</c:v>
                </c:pt>
                <c:pt idx="93631">
                  <c:v>23.779284000000001</c:v>
                </c:pt>
                <c:pt idx="93632">
                  <c:v>23.779136000000001</c:v>
                </c:pt>
                <c:pt idx="93633">
                  <c:v>23.781158999999999</c:v>
                </c:pt>
                <c:pt idx="93634">
                  <c:v>23.779686000000002</c:v>
                </c:pt>
                <c:pt idx="93635">
                  <c:v>23.776993000000001</c:v>
                </c:pt>
                <c:pt idx="93636">
                  <c:v>23.778849000000001</c:v>
                </c:pt>
                <c:pt idx="93637">
                  <c:v>23.780293</c:v>
                </c:pt>
                <c:pt idx="93638">
                  <c:v>23.779761000000001</c:v>
                </c:pt>
                <c:pt idx="93639">
                  <c:v>23.779026000000002</c:v>
                </c:pt>
                <c:pt idx="93640">
                  <c:v>23.780992000000001</c:v>
                </c:pt>
                <c:pt idx="93641">
                  <c:v>23.784972</c:v>
                </c:pt>
                <c:pt idx="93642">
                  <c:v>23.781815999999999</c:v>
                </c:pt>
                <c:pt idx="93643">
                  <c:v>23.776752999999999</c:v>
                </c:pt>
                <c:pt idx="93644">
                  <c:v>23.778988999999999</c:v>
                </c:pt>
                <c:pt idx="93645">
                  <c:v>23.784503999999998</c:v>
                </c:pt>
                <c:pt idx="93646">
                  <c:v>23.785909</c:v>
                </c:pt>
                <c:pt idx="93647">
                  <c:v>23.787316000000001</c:v>
                </c:pt>
                <c:pt idx="93648">
                  <c:v>23.788188000000002</c:v>
                </c:pt>
                <c:pt idx="93649">
                  <c:v>23.781943999999999</c:v>
                </c:pt>
                <c:pt idx="93650">
                  <c:v>23.778607000000001</c:v>
                </c:pt>
                <c:pt idx="93651">
                  <c:v>23.782928999999999</c:v>
                </c:pt>
                <c:pt idx="93652">
                  <c:v>23.783299</c:v>
                </c:pt>
                <c:pt idx="93653">
                  <c:v>23.782119000000002</c:v>
                </c:pt>
                <c:pt idx="93654">
                  <c:v>23.783631</c:v>
                </c:pt>
                <c:pt idx="93655">
                  <c:v>23.784721999999999</c:v>
                </c:pt>
                <c:pt idx="93656">
                  <c:v>23.784728000000001</c:v>
                </c:pt>
                <c:pt idx="93657">
                  <c:v>23.784022</c:v>
                </c:pt>
                <c:pt idx="93658">
                  <c:v>23.781925000000001</c:v>
                </c:pt>
                <c:pt idx="93659">
                  <c:v>23.781801999999999</c:v>
                </c:pt>
                <c:pt idx="93660">
                  <c:v>23.783999999999999</c:v>
                </c:pt>
                <c:pt idx="93661">
                  <c:v>23.785067000000002</c:v>
                </c:pt>
                <c:pt idx="93662">
                  <c:v>23.784894000000001</c:v>
                </c:pt>
                <c:pt idx="93663">
                  <c:v>23.782679999999999</c:v>
                </c:pt>
                <c:pt idx="93664">
                  <c:v>23.779828999999999</c:v>
                </c:pt>
                <c:pt idx="93665">
                  <c:v>23.781158000000001</c:v>
                </c:pt>
                <c:pt idx="93666">
                  <c:v>23.78565</c:v>
                </c:pt>
                <c:pt idx="93667">
                  <c:v>23.785606000000001</c:v>
                </c:pt>
                <c:pt idx="93668">
                  <c:v>23.782095000000002</c:v>
                </c:pt>
                <c:pt idx="93669">
                  <c:v>23.782844000000001</c:v>
                </c:pt>
                <c:pt idx="93670">
                  <c:v>23.783894</c:v>
                </c:pt>
                <c:pt idx="93671">
                  <c:v>23.780767999999998</c:v>
                </c:pt>
                <c:pt idx="93672">
                  <c:v>23.781403999999998</c:v>
                </c:pt>
                <c:pt idx="93673">
                  <c:v>23.784662999999998</c:v>
                </c:pt>
                <c:pt idx="93674">
                  <c:v>23.783937999999999</c:v>
                </c:pt>
                <c:pt idx="93675">
                  <c:v>23.786771999999999</c:v>
                </c:pt>
                <c:pt idx="93676">
                  <c:v>23.791675000000001</c:v>
                </c:pt>
                <c:pt idx="93677">
                  <c:v>23.791575000000002</c:v>
                </c:pt>
                <c:pt idx="93678">
                  <c:v>23.788944999999998</c:v>
                </c:pt>
                <c:pt idx="93679">
                  <c:v>23.788132000000001</c:v>
                </c:pt>
                <c:pt idx="93680">
                  <c:v>23.790465000000001</c:v>
                </c:pt>
                <c:pt idx="93681">
                  <c:v>23.791035999999998</c:v>
                </c:pt>
                <c:pt idx="93682">
                  <c:v>23.789231000000001</c:v>
                </c:pt>
                <c:pt idx="93683">
                  <c:v>23.789876</c:v>
                </c:pt>
                <c:pt idx="93684">
                  <c:v>23.791477</c:v>
                </c:pt>
                <c:pt idx="93685">
                  <c:v>23.789210000000001</c:v>
                </c:pt>
                <c:pt idx="93686">
                  <c:v>23.788889999999999</c:v>
                </c:pt>
                <c:pt idx="93687">
                  <c:v>23.790534999999998</c:v>
                </c:pt>
                <c:pt idx="93688">
                  <c:v>23.789062999999999</c:v>
                </c:pt>
                <c:pt idx="93689">
                  <c:v>23.790365999999999</c:v>
                </c:pt>
                <c:pt idx="93690">
                  <c:v>23.793809</c:v>
                </c:pt>
                <c:pt idx="93691">
                  <c:v>23.791888</c:v>
                </c:pt>
                <c:pt idx="93692">
                  <c:v>23.792978999999999</c:v>
                </c:pt>
                <c:pt idx="93693">
                  <c:v>23.796385000000001</c:v>
                </c:pt>
                <c:pt idx="93694">
                  <c:v>23.794291999999999</c:v>
                </c:pt>
                <c:pt idx="93695">
                  <c:v>23.792096000000001</c:v>
                </c:pt>
                <c:pt idx="93696">
                  <c:v>23.794274000000001</c:v>
                </c:pt>
                <c:pt idx="93697">
                  <c:v>23.794595000000001</c:v>
                </c:pt>
                <c:pt idx="93698">
                  <c:v>23.787817</c:v>
                </c:pt>
                <c:pt idx="93699">
                  <c:v>23.785506999999999</c:v>
                </c:pt>
                <c:pt idx="93700">
                  <c:v>23.791685000000001</c:v>
                </c:pt>
                <c:pt idx="93701">
                  <c:v>23.792234000000001</c:v>
                </c:pt>
                <c:pt idx="93702">
                  <c:v>23.789303</c:v>
                </c:pt>
                <c:pt idx="93703">
                  <c:v>23.793372999999999</c:v>
                </c:pt>
                <c:pt idx="93704">
                  <c:v>23.795365</c:v>
                </c:pt>
                <c:pt idx="93705">
                  <c:v>23.794526999999999</c:v>
                </c:pt>
                <c:pt idx="93706">
                  <c:v>23.796554</c:v>
                </c:pt>
                <c:pt idx="93707">
                  <c:v>23.797107</c:v>
                </c:pt>
                <c:pt idx="93708">
                  <c:v>23.795966</c:v>
                </c:pt>
                <c:pt idx="93709">
                  <c:v>23.795539999999999</c:v>
                </c:pt>
                <c:pt idx="93710">
                  <c:v>23.793327999999999</c:v>
                </c:pt>
                <c:pt idx="93711">
                  <c:v>23.791961000000001</c:v>
                </c:pt>
                <c:pt idx="93712">
                  <c:v>23.798071</c:v>
                </c:pt>
                <c:pt idx="93713">
                  <c:v>23.799862000000001</c:v>
                </c:pt>
                <c:pt idx="93714">
                  <c:v>23.796299999999999</c:v>
                </c:pt>
                <c:pt idx="93715">
                  <c:v>23.797460000000001</c:v>
                </c:pt>
                <c:pt idx="93716">
                  <c:v>23.801147</c:v>
                </c:pt>
                <c:pt idx="93717">
                  <c:v>23.803018000000002</c:v>
                </c:pt>
                <c:pt idx="93718">
                  <c:v>23.802500999999999</c:v>
                </c:pt>
                <c:pt idx="93719">
                  <c:v>23.802824000000001</c:v>
                </c:pt>
                <c:pt idx="93720">
                  <c:v>23.801162999999999</c:v>
                </c:pt>
                <c:pt idx="93721">
                  <c:v>23.798439999999999</c:v>
                </c:pt>
                <c:pt idx="93722">
                  <c:v>23.797868000000001</c:v>
                </c:pt>
                <c:pt idx="93723">
                  <c:v>23.796883999999999</c:v>
                </c:pt>
                <c:pt idx="93724">
                  <c:v>23.796894000000002</c:v>
                </c:pt>
                <c:pt idx="93725">
                  <c:v>23.796852000000001</c:v>
                </c:pt>
                <c:pt idx="93726">
                  <c:v>23.794559</c:v>
                </c:pt>
                <c:pt idx="93727">
                  <c:v>23.795639000000001</c:v>
                </c:pt>
                <c:pt idx="93728">
                  <c:v>23.798666999999998</c:v>
                </c:pt>
                <c:pt idx="93729">
                  <c:v>23.799045</c:v>
                </c:pt>
                <c:pt idx="93730">
                  <c:v>23.798019</c:v>
                </c:pt>
                <c:pt idx="93731">
                  <c:v>23.798083999999999</c:v>
                </c:pt>
                <c:pt idx="93732">
                  <c:v>23.795102</c:v>
                </c:pt>
                <c:pt idx="93733">
                  <c:v>23.795621000000001</c:v>
                </c:pt>
                <c:pt idx="93734">
                  <c:v>23.799016999999999</c:v>
                </c:pt>
                <c:pt idx="93735">
                  <c:v>23.795311999999999</c:v>
                </c:pt>
                <c:pt idx="93736">
                  <c:v>23.794343999999999</c:v>
                </c:pt>
                <c:pt idx="93737">
                  <c:v>23.799453</c:v>
                </c:pt>
                <c:pt idx="93738">
                  <c:v>23.799672000000001</c:v>
                </c:pt>
                <c:pt idx="93739">
                  <c:v>23.796823</c:v>
                </c:pt>
                <c:pt idx="93740">
                  <c:v>23.802287</c:v>
                </c:pt>
                <c:pt idx="93741">
                  <c:v>23.805948999999998</c:v>
                </c:pt>
                <c:pt idx="93742">
                  <c:v>23.799816</c:v>
                </c:pt>
                <c:pt idx="93743">
                  <c:v>23.798704000000001</c:v>
                </c:pt>
                <c:pt idx="93744">
                  <c:v>23.802820000000001</c:v>
                </c:pt>
                <c:pt idx="93745">
                  <c:v>23.801345999999999</c:v>
                </c:pt>
                <c:pt idx="93746">
                  <c:v>23.800982000000001</c:v>
                </c:pt>
                <c:pt idx="93747">
                  <c:v>23.806322000000002</c:v>
                </c:pt>
                <c:pt idx="93748">
                  <c:v>23.803965000000002</c:v>
                </c:pt>
                <c:pt idx="93749">
                  <c:v>23.800851999999999</c:v>
                </c:pt>
                <c:pt idx="93750">
                  <c:v>23.806201000000001</c:v>
                </c:pt>
                <c:pt idx="93751">
                  <c:v>23.807615999999999</c:v>
                </c:pt>
                <c:pt idx="93752">
                  <c:v>23.804689</c:v>
                </c:pt>
                <c:pt idx="93753">
                  <c:v>23.805653</c:v>
                </c:pt>
                <c:pt idx="93754">
                  <c:v>23.806484999999999</c:v>
                </c:pt>
                <c:pt idx="93755">
                  <c:v>23.804915999999999</c:v>
                </c:pt>
                <c:pt idx="93756">
                  <c:v>23.803374999999999</c:v>
                </c:pt>
                <c:pt idx="93757">
                  <c:v>23.804694999999999</c:v>
                </c:pt>
                <c:pt idx="93758">
                  <c:v>23.805927000000001</c:v>
                </c:pt>
                <c:pt idx="93759">
                  <c:v>23.804010999999999</c:v>
                </c:pt>
                <c:pt idx="93760">
                  <c:v>23.804805999999999</c:v>
                </c:pt>
                <c:pt idx="93761">
                  <c:v>23.809234</c:v>
                </c:pt>
                <c:pt idx="93762">
                  <c:v>23.809089</c:v>
                </c:pt>
                <c:pt idx="93763">
                  <c:v>23.804275000000001</c:v>
                </c:pt>
                <c:pt idx="93764">
                  <c:v>23.801662</c:v>
                </c:pt>
                <c:pt idx="93765">
                  <c:v>23.804863000000001</c:v>
                </c:pt>
                <c:pt idx="93766">
                  <c:v>23.806791</c:v>
                </c:pt>
                <c:pt idx="93767">
                  <c:v>23.802859000000002</c:v>
                </c:pt>
                <c:pt idx="93768">
                  <c:v>23.799707999999999</c:v>
                </c:pt>
                <c:pt idx="93769">
                  <c:v>23.802865000000001</c:v>
                </c:pt>
                <c:pt idx="93770">
                  <c:v>23.808063000000001</c:v>
                </c:pt>
                <c:pt idx="93771">
                  <c:v>23.807897000000001</c:v>
                </c:pt>
                <c:pt idx="93772">
                  <c:v>23.804874000000002</c:v>
                </c:pt>
                <c:pt idx="93773">
                  <c:v>23.803984</c:v>
                </c:pt>
                <c:pt idx="93774">
                  <c:v>23.804971999999999</c:v>
                </c:pt>
                <c:pt idx="93775">
                  <c:v>23.803916999999998</c:v>
                </c:pt>
                <c:pt idx="93776">
                  <c:v>23.802700000000002</c:v>
                </c:pt>
                <c:pt idx="93777">
                  <c:v>23.805897999999999</c:v>
                </c:pt>
                <c:pt idx="93778">
                  <c:v>23.804784000000001</c:v>
                </c:pt>
                <c:pt idx="93779">
                  <c:v>23.800861000000001</c:v>
                </c:pt>
                <c:pt idx="93780">
                  <c:v>23.802295000000001</c:v>
                </c:pt>
                <c:pt idx="93781">
                  <c:v>23.803798</c:v>
                </c:pt>
                <c:pt idx="93782">
                  <c:v>23.802458999999999</c:v>
                </c:pt>
                <c:pt idx="93783">
                  <c:v>23.802858000000001</c:v>
                </c:pt>
                <c:pt idx="93784">
                  <c:v>23.802264000000001</c:v>
                </c:pt>
                <c:pt idx="93785">
                  <c:v>23.800144</c:v>
                </c:pt>
                <c:pt idx="93786">
                  <c:v>23.801207999999999</c:v>
                </c:pt>
                <c:pt idx="93787">
                  <c:v>23.803958999999999</c:v>
                </c:pt>
                <c:pt idx="93788">
                  <c:v>23.804190999999999</c:v>
                </c:pt>
                <c:pt idx="93789">
                  <c:v>23.803104999999999</c:v>
                </c:pt>
                <c:pt idx="93790">
                  <c:v>23.801901000000001</c:v>
                </c:pt>
                <c:pt idx="93791">
                  <c:v>23.802326999999998</c:v>
                </c:pt>
                <c:pt idx="93792">
                  <c:v>23.802630000000001</c:v>
                </c:pt>
                <c:pt idx="93793">
                  <c:v>23.800450999999999</c:v>
                </c:pt>
                <c:pt idx="93794">
                  <c:v>23.804238999999999</c:v>
                </c:pt>
                <c:pt idx="93795">
                  <c:v>23.810746000000002</c:v>
                </c:pt>
                <c:pt idx="93796">
                  <c:v>23.808691</c:v>
                </c:pt>
                <c:pt idx="93797">
                  <c:v>23.805468999999999</c:v>
                </c:pt>
                <c:pt idx="93798">
                  <c:v>23.809203</c:v>
                </c:pt>
                <c:pt idx="93799">
                  <c:v>23.814585000000001</c:v>
                </c:pt>
                <c:pt idx="93800">
                  <c:v>23.812042000000002</c:v>
                </c:pt>
                <c:pt idx="93801">
                  <c:v>23.812432000000001</c:v>
                </c:pt>
                <c:pt idx="93802">
                  <c:v>23.816837</c:v>
                </c:pt>
                <c:pt idx="93803">
                  <c:v>23.817948999999999</c:v>
                </c:pt>
                <c:pt idx="93804">
                  <c:v>23.815541</c:v>
                </c:pt>
                <c:pt idx="93805">
                  <c:v>23.810644</c:v>
                </c:pt>
                <c:pt idx="93806">
                  <c:v>23.810592</c:v>
                </c:pt>
                <c:pt idx="93807">
                  <c:v>23.815358</c:v>
                </c:pt>
                <c:pt idx="93808">
                  <c:v>23.815677999999998</c:v>
                </c:pt>
                <c:pt idx="93809">
                  <c:v>23.814937</c:v>
                </c:pt>
                <c:pt idx="93810">
                  <c:v>23.816469000000001</c:v>
                </c:pt>
                <c:pt idx="93811">
                  <c:v>23.814451999999999</c:v>
                </c:pt>
                <c:pt idx="93812">
                  <c:v>23.809650000000001</c:v>
                </c:pt>
                <c:pt idx="93813">
                  <c:v>23.810483999999999</c:v>
                </c:pt>
                <c:pt idx="93814">
                  <c:v>23.812695000000001</c:v>
                </c:pt>
                <c:pt idx="93815">
                  <c:v>23.810036</c:v>
                </c:pt>
                <c:pt idx="93816">
                  <c:v>23.807088</c:v>
                </c:pt>
                <c:pt idx="93817">
                  <c:v>23.809028000000001</c:v>
                </c:pt>
                <c:pt idx="93818">
                  <c:v>23.812996999999999</c:v>
                </c:pt>
                <c:pt idx="93819">
                  <c:v>23.812532999999998</c:v>
                </c:pt>
                <c:pt idx="93820">
                  <c:v>23.809221000000001</c:v>
                </c:pt>
                <c:pt idx="93821">
                  <c:v>23.807784999999999</c:v>
                </c:pt>
                <c:pt idx="93822">
                  <c:v>23.808526000000001</c:v>
                </c:pt>
                <c:pt idx="93823">
                  <c:v>23.809259000000001</c:v>
                </c:pt>
                <c:pt idx="93824">
                  <c:v>23.807521999999999</c:v>
                </c:pt>
                <c:pt idx="93825">
                  <c:v>23.808720999999998</c:v>
                </c:pt>
                <c:pt idx="93826">
                  <c:v>23.809609999999999</c:v>
                </c:pt>
                <c:pt idx="93827">
                  <c:v>23.804437</c:v>
                </c:pt>
                <c:pt idx="93828">
                  <c:v>23.803668999999999</c:v>
                </c:pt>
                <c:pt idx="93829">
                  <c:v>23.807932000000001</c:v>
                </c:pt>
                <c:pt idx="93830">
                  <c:v>23.808468000000001</c:v>
                </c:pt>
                <c:pt idx="93831">
                  <c:v>23.807506</c:v>
                </c:pt>
                <c:pt idx="93832">
                  <c:v>23.809774999999998</c:v>
                </c:pt>
                <c:pt idx="93833">
                  <c:v>23.811769999999999</c:v>
                </c:pt>
                <c:pt idx="93834">
                  <c:v>23.809805999999998</c:v>
                </c:pt>
                <c:pt idx="93835">
                  <c:v>23.809677000000001</c:v>
                </c:pt>
                <c:pt idx="93836">
                  <c:v>23.811942999999999</c:v>
                </c:pt>
                <c:pt idx="93837">
                  <c:v>23.809163000000002</c:v>
                </c:pt>
                <c:pt idx="93838">
                  <c:v>23.810140000000001</c:v>
                </c:pt>
                <c:pt idx="93839">
                  <c:v>23.815238999999998</c:v>
                </c:pt>
                <c:pt idx="93840">
                  <c:v>23.814702</c:v>
                </c:pt>
                <c:pt idx="93841">
                  <c:v>23.815999000000001</c:v>
                </c:pt>
                <c:pt idx="93842">
                  <c:v>23.820948999999999</c:v>
                </c:pt>
                <c:pt idx="93843">
                  <c:v>23.821197000000002</c:v>
                </c:pt>
                <c:pt idx="93844">
                  <c:v>23.816414999999999</c:v>
                </c:pt>
                <c:pt idx="93845">
                  <c:v>23.818020000000001</c:v>
                </c:pt>
                <c:pt idx="93846">
                  <c:v>23.819880000000001</c:v>
                </c:pt>
                <c:pt idx="93847">
                  <c:v>23.815674999999999</c:v>
                </c:pt>
                <c:pt idx="93848">
                  <c:v>23.817312000000001</c:v>
                </c:pt>
                <c:pt idx="93849">
                  <c:v>23.822749000000002</c:v>
                </c:pt>
                <c:pt idx="93850">
                  <c:v>23.820644000000001</c:v>
                </c:pt>
                <c:pt idx="93851">
                  <c:v>23.816382999999998</c:v>
                </c:pt>
                <c:pt idx="93852">
                  <c:v>23.814471999999999</c:v>
                </c:pt>
                <c:pt idx="93853">
                  <c:v>23.814762000000002</c:v>
                </c:pt>
                <c:pt idx="93854">
                  <c:v>23.813929000000002</c:v>
                </c:pt>
                <c:pt idx="93855">
                  <c:v>23.813884000000002</c:v>
                </c:pt>
                <c:pt idx="93856">
                  <c:v>23.816652000000001</c:v>
                </c:pt>
                <c:pt idx="93857">
                  <c:v>23.819091</c:v>
                </c:pt>
                <c:pt idx="93858">
                  <c:v>23.818853000000001</c:v>
                </c:pt>
                <c:pt idx="93859">
                  <c:v>23.820003</c:v>
                </c:pt>
                <c:pt idx="93860">
                  <c:v>23.827059999999999</c:v>
                </c:pt>
                <c:pt idx="93861">
                  <c:v>23.829381000000001</c:v>
                </c:pt>
                <c:pt idx="93862">
                  <c:v>23.823288999999999</c:v>
                </c:pt>
                <c:pt idx="93863">
                  <c:v>23.822793999999998</c:v>
                </c:pt>
                <c:pt idx="93864">
                  <c:v>23.825081000000001</c:v>
                </c:pt>
                <c:pt idx="93865">
                  <c:v>23.826167999999999</c:v>
                </c:pt>
                <c:pt idx="93866">
                  <c:v>23.824567999999999</c:v>
                </c:pt>
                <c:pt idx="93867">
                  <c:v>23.822669999999999</c:v>
                </c:pt>
                <c:pt idx="93868">
                  <c:v>23.826419000000001</c:v>
                </c:pt>
                <c:pt idx="93869">
                  <c:v>23.826834999999999</c:v>
                </c:pt>
                <c:pt idx="93870">
                  <c:v>23.822486000000001</c:v>
                </c:pt>
                <c:pt idx="93871">
                  <c:v>23.821576</c:v>
                </c:pt>
                <c:pt idx="93872">
                  <c:v>23.825889</c:v>
                </c:pt>
                <c:pt idx="93873">
                  <c:v>23.828236</c:v>
                </c:pt>
                <c:pt idx="93874">
                  <c:v>23.823452</c:v>
                </c:pt>
                <c:pt idx="93875">
                  <c:v>23.816247000000001</c:v>
                </c:pt>
                <c:pt idx="93876">
                  <c:v>23.81822</c:v>
                </c:pt>
                <c:pt idx="93877">
                  <c:v>23.824892999999999</c:v>
                </c:pt>
                <c:pt idx="93878">
                  <c:v>23.820618</c:v>
                </c:pt>
                <c:pt idx="93879">
                  <c:v>23.817509999999999</c:v>
                </c:pt>
                <c:pt idx="93880">
                  <c:v>23.824083999999999</c:v>
                </c:pt>
                <c:pt idx="93881">
                  <c:v>23.825210999999999</c:v>
                </c:pt>
                <c:pt idx="93882">
                  <c:v>23.818726000000002</c:v>
                </c:pt>
                <c:pt idx="93883">
                  <c:v>23.814702</c:v>
                </c:pt>
                <c:pt idx="93884">
                  <c:v>23.813904999999998</c:v>
                </c:pt>
                <c:pt idx="93885">
                  <c:v>23.817789999999999</c:v>
                </c:pt>
                <c:pt idx="93886">
                  <c:v>23.819894000000001</c:v>
                </c:pt>
                <c:pt idx="93887">
                  <c:v>23.815252999999998</c:v>
                </c:pt>
                <c:pt idx="93888">
                  <c:v>23.812331</c:v>
                </c:pt>
                <c:pt idx="93889">
                  <c:v>23.818642000000001</c:v>
                </c:pt>
                <c:pt idx="93890">
                  <c:v>23.822904000000001</c:v>
                </c:pt>
                <c:pt idx="93891">
                  <c:v>23.815123</c:v>
                </c:pt>
                <c:pt idx="93892">
                  <c:v>23.810379000000001</c:v>
                </c:pt>
                <c:pt idx="93893">
                  <c:v>23.815812000000001</c:v>
                </c:pt>
                <c:pt idx="93894">
                  <c:v>23.814467</c:v>
                </c:pt>
                <c:pt idx="93895">
                  <c:v>23.808862000000001</c:v>
                </c:pt>
                <c:pt idx="93896">
                  <c:v>23.810948</c:v>
                </c:pt>
                <c:pt idx="93897">
                  <c:v>23.809567999999999</c:v>
                </c:pt>
                <c:pt idx="93898">
                  <c:v>23.803253999999999</c:v>
                </c:pt>
                <c:pt idx="93899">
                  <c:v>23.806660999999998</c:v>
                </c:pt>
                <c:pt idx="93900">
                  <c:v>23.812885000000001</c:v>
                </c:pt>
                <c:pt idx="93901">
                  <c:v>23.811015000000001</c:v>
                </c:pt>
                <c:pt idx="93902">
                  <c:v>23.808603000000002</c:v>
                </c:pt>
                <c:pt idx="93903">
                  <c:v>23.810721000000001</c:v>
                </c:pt>
                <c:pt idx="93904">
                  <c:v>23.811530000000001</c:v>
                </c:pt>
                <c:pt idx="93905">
                  <c:v>23.813808000000002</c:v>
                </c:pt>
                <c:pt idx="93906">
                  <c:v>23.818256999999999</c:v>
                </c:pt>
                <c:pt idx="93907">
                  <c:v>23.816320999999999</c:v>
                </c:pt>
                <c:pt idx="93908">
                  <c:v>23.815283000000001</c:v>
                </c:pt>
                <c:pt idx="93909">
                  <c:v>23.822485</c:v>
                </c:pt>
                <c:pt idx="93910">
                  <c:v>23.823378000000002</c:v>
                </c:pt>
                <c:pt idx="93911">
                  <c:v>23.820367000000001</c:v>
                </c:pt>
                <c:pt idx="93912">
                  <c:v>23.825538000000002</c:v>
                </c:pt>
                <c:pt idx="93913">
                  <c:v>23.825386000000002</c:v>
                </c:pt>
                <c:pt idx="93914">
                  <c:v>23.820022000000002</c:v>
                </c:pt>
                <c:pt idx="93915">
                  <c:v>23.820063999999999</c:v>
                </c:pt>
                <c:pt idx="93916">
                  <c:v>23.821981999999998</c:v>
                </c:pt>
                <c:pt idx="93917">
                  <c:v>23.821069000000001</c:v>
                </c:pt>
                <c:pt idx="93918">
                  <c:v>23.818905000000001</c:v>
                </c:pt>
                <c:pt idx="93919">
                  <c:v>23.817181000000001</c:v>
                </c:pt>
                <c:pt idx="93920">
                  <c:v>23.818873</c:v>
                </c:pt>
                <c:pt idx="93921">
                  <c:v>23.823957</c:v>
                </c:pt>
                <c:pt idx="93922">
                  <c:v>23.825271000000001</c:v>
                </c:pt>
                <c:pt idx="93923">
                  <c:v>23.823924000000002</c:v>
                </c:pt>
                <c:pt idx="93924">
                  <c:v>23.826339000000001</c:v>
                </c:pt>
                <c:pt idx="93925">
                  <c:v>23.828585</c:v>
                </c:pt>
                <c:pt idx="93926">
                  <c:v>23.825203999999999</c:v>
                </c:pt>
                <c:pt idx="93927">
                  <c:v>23.823263000000001</c:v>
                </c:pt>
                <c:pt idx="93928">
                  <c:v>23.827815000000001</c:v>
                </c:pt>
                <c:pt idx="93929">
                  <c:v>23.832877</c:v>
                </c:pt>
                <c:pt idx="93930">
                  <c:v>23.831672000000001</c:v>
                </c:pt>
                <c:pt idx="93931">
                  <c:v>23.830047</c:v>
                </c:pt>
                <c:pt idx="93932">
                  <c:v>23.834391</c:v>
                </c:pt>
                <c:pt idx="93933">
                  <c:v>23.835778999999999</c:v>
                </c:pt>
                <c:pt idx="93934">
                  <c:v>23.830639999999999</c:v>
                </c:pt>
                <c:pt idx="93935">
                  <c:v>23.831671</c:v>
                </c:pt>
                <c:pt idx="93936">
                  <c:v>23.834596000000001</c:v>
                </c:pt>
                <c:pt idx="93937">
                  <c:v>23.833819999999999</c:v>
                </c:pt>
                <c:pt idx="93938">
                  <c:v>23.837762999999999</c:v>
                </c:pt>
                <c:pt idx="93939">
                  <c:v>23.83671</c:v>
                </c:pt>
                <c:pt idx="93940">
                  <c:v>23.828686999999999</c:v>
                </c:pt>
                <c:pt idx="93941">
                  <c:v>23.832294000000001</c:v>
                </c:pt>
                <c:pt idx="93942">
                  <c:v>23.838117</c:v>
                </c:pt>
                <c:pt idx="93943">
                  <c:v>23.835349999999998</c:v>
                </c:pt>
                <c:pt idx="93944">
                  <c:v>23.836331999999999</c:v>
                </c:pt>
                <c:pt idx="93945">
                  <c:v>23.837339</c:v>
                </c:pt>
                <c:pt idx="93946">
                  <c:v>23.831091000000001</c:v>
                </c:pt>
                <c:pt idx="93947">
                  <c:v>23.832272</c:v>
                </c:pt>
                <c:pt idx="93948">
                  <c:v>23.839693</c:v>
                </c:pt>
                <c:pt idx="93949">
                  <c:v>23.839203000000001</c:v>
                </c:pt>
                <c:pt idx="93950">
                  <c:v>23.836002000000001</c:v>
                </c:pt>
                <c:pt idx="93951">
                  <c:v>23.835312999999999</c:v>
                </c:pt>
                <c:pt idx="93952">
                  <c:v>23.833753999999999</c:v>
                </c:pt>
                <c:pt idx="93953">
                  <c:v>23.833756000000001</c:v>
                </c:pt>
                <c:pt idx="93954">
                  <c:v>23.834779000000001</c:v>
                </c:pt>
                <c:pt idx="93955">
                  <c:v>23.835601</c:v>
                </c:pt>
                <c:pt idx="93956">
                  <c:v>23.835554999999999</c:v>
                </c:pt>
                <c:pt idx="93957">
                  <c:v>23.833562000000001</c:v>
                </c:pt>
                <c:pt idx="93958">
                  <c:v>23.832291000000001</c:v>
                </c:pt>
                <c:pt idx="93959">
                  <c:v>23.832058</c:v>
                </c:pt>
                <c:pt idx="93960">
                  <c:v>23.834733</c:v>
                </c:pt>
                <c:pt idx="93961">
                  <c:v>23.839117000000002</c:v>
                </c:pt>
                <c:pt idx="93962">
                  <c:v>23.837886999999998</c:v>
                </c:pt>
                <c:pt idx="93963">
                  <c:v>23.829384000000001</c:v>
                </c:pt>
                <c:pt idx="93964">
                  <c:v>23.823974</c:v>
                </c:pt>
                <c:pt idx="93965">
                  <c:v>23.835317</c:v>
                </c:pt>
                <c:pt idx="93966">
                  <c:v>23.843326000000001</c:v>
                </c:pt>
                <c:pt idx="93967">
                  <c:v>23.839189000000001</c:v>
                </c:pt>
                <c:pt idx="93968">
                  <c:v>23.841915</c:v>
                </c:pt>
                <c:pt idx="93969">
                  <c:v>23.845877999999999</c:v>
                </c:pt>
                <c:pt idx="93970">
                  <c:v>23.844556999999998</c:v>
                </c:pt>
                <c:pt idx="93971">
                  <c:v>23.845511999999999</c:v>
                </c:pt>
                <c:pt idx="93972">
                  <c:v>23.847221999999999</c:v>
                </c:pt>
                <c:pt idx="93973">
                  <c:v>23.844241</c:v>
                </c:pt>
                <c:pt idx="93974">
                  <c:v>23.839247</c:v>
                </c:pt>
                <c:pt idx="93975">
                  <c:v>23.838441</c:v>
                </c:pt>
                <c:pt idx="93976">
                  <c:v>23.842120000000001</c:v>
                </c:pt>
                <c:pt idx="93977">
                  <c:v>23.845524999999999</c:v>
                </c:pt>
                <c:pt idx="93978">
                  <c:v>23.841625000000001</c:v>
                </c:pt>
                <c:pt idx="93979">
                  <c:v>23.840223999999999</c:v>
                </c:pt>
                <c:pt idx="93980">
                  <c:v>23.846156000000001</c:v>
                </c:pt>
                <c:pt idx="93981">
                  <c:v>23.845079999999999</c:v>
                </c:pt>
                <c:pt idx="93982">
                  <c:v>23.840012999999999</c:v>
                </c:pt>
                <c:pt idx="93983">
                  <c:v>23.845018</c:v>
                </c:pt>
                <c:pt idx="93984">
                  <c:v>23.850836999999999</c:v>
                </c:pt>
                <c:pt idx="93985">
                  <c:v>23.844795999999999</c:v>
                </c:pt>
                <c:pt idx="93986">
                  <c:v>23.840387</c:v>
                </c:pt>
                <c:pt idx="93987">
                  <c:v>23.846620000000001</c:v>
                </c:pt>
                <c:pt idx="93988">
                  <c:v>23.847746000000001</c:v>
                </c:pt>
                <c:pt idx="93989">
                  <c:v>23.843547000000001</c:v>
                </c:pt>
                <c:pt idx="93990">
                  <c:v>23.8444</c:v>
                </c:pt>
                <c:pt idx="93991">
                  <c:v>23.843482999999999</c:v>
                </c:pt>
                <c:pt idx="93992">
                  <c:v>23.841241</c:v>
                </c:pt>
                <c:pt idx="93993">
                  <c:v>23.843330999999999</c:v>
                </c:pt>
                <c:pt idx="93994">
                  <c:v>23.843275999999999</c:v>
                </c:pt>
                <c:pt idx="93995">
                  <c:v>23.841042999999999</c:v>
                </c:pt>
                <c:pt idx="93996">
                  <c:v>23.841462</c:v>
                </c:pt>
                <c:pt idx="93997">
                  <c:v>23.842237000000001</c:v>
                </c:pt>
                <c:pt idx="93998">
                  <c:v>23.839638999999998</c:v>
                </c:pt>
                <c:pt idx="93999">
                  <c:v>23.837333000000001</c:v>
                </c:pt>
                <c:pt idx="94000">
                  <c:v>23.838642</c:v>
                </c:pt>
                <c:pt idx="94001">
                  <c:v>23.839462000000001</c:v>
                </c:pt>
                <c:pt idx="94002">
                  <c:v>23.838238</c:v>
                </c:pt>
                <c:pt idx="94003">
                  <c:v>23.835884</c:v>
                </c:pt>
                <c:pt idx="94004">
                  <c:v>23.833742999999998</c:v>
                </c:pt>
                <c:pt idx="94005">
                  <c:v>23.837437000000001</c:v>
                </c:pt>
                <c:pt idx="94006">
                  <c:v>23.840344000000002</c:v>
                </c:pt>
                <c:pt idx="94007">
                  <c:v>23.838023</c:v>
                </c:pt>
                <c:pt idx="94008">
                  <c:v>23.835498999999999</c:v>
                </c:pt>
                <c:pt idx="94009">
                  <c:v>23.83456</c:v>
                </c:pt>
                <c:pt idx="94010">
                  <c:v>23.836141000000001</c:v>
                </c:pt>
                <c:pt idx="94011">
                  <c:v>23.83699</c:v>
                </c:pt>
                <c:pt idx="94012">
                  <c:v>23.836926999999999</c:v>
                </c:pt>
                <c:pt idx="94013">
                  <c:v>23.837444999999999</c:v>
                </c:pt>
                <c:pt idx="94014">
                  <c:v>23.837260000000001</c:v>
                </c:pt>
                <c:pt idx="94015">
                  <c:v>23.838039999999999</c:v>
                </c:pt>
                <c:pt idx="94016">
                  <c:v>23.840752999999999</c:v>
                </c:pt>
                <c:pt idx="94017">
                  <c:v>23.844607</c:v>
                </c:pt>
                <c:pt idx="94018">
                  <c:v>23.843889999999998</c:v>
                </c:pt>
                <c:pt idx="94019">
                  <c:v>23.84065</c:v>
                </c:pt>
                <c:pt idx="94020">
                  <c:v>23.842666000000001</c:v>
                </c:pt>
                <c:pt idx="94021">
                  <c:v>23.844329999999999</c:v>
                </c:pt>
                <c:pt idx="94022">
                  <c:v>23.844204999999999</c:v>
                </c:pt>
                <c:pt idx="94023">
                  <c:v>23.844472</c:v>
                </c:pt>
                <c:pt idx="94024">
                  <c:v>23.842462999999999</c:v>
                </c:pt>
                <c:pt idx="94025">
                  <c:v>23.844629000000001</c:v>
                </c:pt>
                <c:pt idx="94026">
                  <c:v>23.848984000000002</c:v>
                </c:pt>
                <c:pt idx="94027">
                  <c:v>23.845063</c:v>
                </c:pt>
                <c:pt idx="94028">
                  <c:v>23.840316000000001</c:v>
                </c:pt>
                <c:pt idx="94029">
                  <c:v>23.842088</c:v>
                </c:pt>
                <c:pt idx="94030">
                  <c:v>23.842185000000001</c:v>
                </c:pt>
                <c:pt idx="94031">
                  <c:v>23.84478</c:v>
                </c:pt>
                <c:pt idx="94032">
                  <c:v>23.846108999999998</c:v>
                </c:pt>
                <c:pt idx="94033">
                  <c:v>23.843032999999998</c:v>
                </c:pt>
                <c:pt idx="94034">
                  <c:v>23.844273999999999</c:v>
                </c:pt>
                <c:pt idx="94035">
                  <c:v>23.848590000000002</c:v>
                </c:pt>
                <c:pt idx="94036">
                  <c:v>23.849195999999999</c:v>
                </c:pt>
                <c:pt idx="94037">
                  <c:v>23.846170999999998</c:v>
                </c:pt>
                <c:pt idx="94038">
                  <c:v>23.842666000000001</c:v>
                </c:pt>
                <c:pt idx="94039">
                  <c:v>23.843834000000001</c:v>
                </c:pt>
                <c:pt idx="94040">
                  <c:v>23.846011000000001</c:v>
                </c:pt>
                <c:pt idx="94041">
                  <c:v>23.843019000000002</c:v>
                </c:pt>
                <c:pt idx="94042">
                  <c:v>23.839665</c:v>
                </c:pt>
                <c:pt idx="94043">
                  <c:v>23.842231000000002</c:v>
                </c:pt>
                <c:pt idx="94044">
                  <c:v>23.843758999999999</c:v>
                </c:pt>
                <c:pt idx="94045">
                  <c:v>23.845037000000001</c:v>
                </c:pt>
                <c:pt idx="94046">
                  <c:v>23.845320000000001</c:v>
                </c:pt>
                <c:pt idx="94047">
                  <c:v>23.844450999999999</c:v>
                </c:pt>
                <c:pt idx="94048">
                  <c:v>23.847958999999999</c:v>
                </c:pt>
                <c:pt idx="94049">
                  <c:v>23.849074000000002</c:v>
                </c:pt>
                <c:pt idx="94050">
                  <c:v>23.844605999999999</c:v>
                </c:pt>
                <c:pt idx="94051">
                  <c:v>23.84459</c:v>
                </c:pt>
                <c:pt idx="94052">
                  <c:v>23.846986999999999</c:v>
                </c:pt>
                <c:pt idx="94053">
                  <c:v>23.846436000000001</c:v>
                </c:pt>
                <c:pt idx="94054">
                  <c:v>23.848029</c:v>
                </c:pt>
                <c:pt idx="94055">
                  <c:v>23.850674000000001</c:v>
                </c:pt>
                <c:pt idx="94056">
                  <c:v>23.848112</c:v>
                </c:pt>
                <c:pt idx="94057">
                  <c:v>23.845410000000001</c:v>
                </c:pt>
                <c:pt idx="94058">
                  <c:v>23.848234000000001</c:v>
                </c:pt>
                <c:pt idx="94059">
                  <c:v>23.851735999999999</c:v>
                </c:pt>
                <c:pt idx="94060">
                  <c:v>23.852450000000001</c:v>
                </c:pt>
                <c:pt idx="94061">
                  <c:v>23.851510000000001</c:v>
                </c:pt>
                <c:pt idx="94062">
                  <c:v>23.849899000000001</c:v>
                </c:pt>
                <c:pt idx="94063">
                  <c:v>23.851707999999999</c:v>
                </c:pt>
                <c:pt idx="94064">
                  <c:v>23.853428000000001</c:v>
                </c:pt>
                <c:pt idx="94065">
                  <c:v>23.852201999999998</c:v>
                </c:pt>
                <c:pt idx="94066">
                  <c:v>23.850998000000001</c:v>
                </c:pt>
                <c:pt idx="94067">
                  <c:v>23.848856000000001</c:v>
                </c:pt>
                <c:pt idx="94068">
                  <c:v>23.846117</c:v>
                </c:pt>
                <c:pt idx="94069">
                  <c:v>23.847601999999998</c:v>
                </c:pt>
                <c:pt idx="94070">
                  <c:v>23.849333000000001</c:v>
                </c:pt>
                <c:pt idx="94071">
                  <c:v>23.845517000000001</c:v>
                </c:pt>
                <c:pt idx="94072">
                  <c:v>23.845932000000001</c:v>
                </c:pt>
                <c:pt idx="94073">
                  <c:v>23.849686999999999</c:v>
                </c:pt>
                <c:pt idx="94074">
                  <c:v>23.848251999999999</c:v>
                </c:pt>
                <c:pt idx="94075">
                  <c:v>23.848201</c:v>
                </c:pt>
                <c:pt idx="94076">
                  <c:v>23.852525</c:v>
                </c:pt>
                <c:pt idx="94077">
                  <c:v>23.854558999999998</c:v>
                </c:pt>
                <c:pt idx="94078">
                  <c:v>23.851229</c:v>
                </c:pt>
                <c:pt idx="94079">
                  <c:v>23.849962000000001</c:v>
                </c:pt>
                <c:pt idx="94080">
                  <c:v>23.854011</c:v>
                </c:pt>
                <c:pt idx="94081">
                  <c:v>23.853292</c:v>
                </c:pt>
                <c:pt idx="94082">
                  <c:v>23.847635</c:v>
                </c:pt>
                <c:pt idx="94083">
                  <c:v>23.848398</c:v>
                </c:pt>
                <c:pt idx="94084">
                  <c:v>23.853525999999999</c:v>
                </c:pt>
                <c:pt idx="94085">
                  <c:v>23.854104</c:v>
                </c:pt>
                <c:pt idx="94086">
                  <c:v>23.851557</c:v>
                </c:pt>
                <c:pt idx="94087">
                  <c:v>23.850189</c:v>
                </c:pt>
                <c:pt idx="94088">
                  <c:v>23.850186999999998</c:v>
                </c:pt>
                <c:pt idx="94089">
                  <c:v>23.851347000000001</c:v>
                </c:pt>
                <c:pt idx="94090">
                  <c:v>23.854025</c:v>
                </c:pt>
                <c:pt idx="94091">
                  <c:v>23.855217</c:v>
                </c:pt>
                <c:pt idx="94092">
                  <c:v>23.853943999999998</c:v>
                </c:pt>
                <c:pt idx="94093">
                  <c:v>23.854890000000001</c:v>
                </c:pt>
                <c:pt idx="94094">
                  <c:v>23.857771</c:v>
                </c:pt>
                <c:pt idx="94095">
                  <c:v>23.857185000000001</c:v>
                </c:pt>
                <c:pt idx="94096">
                  <c:v>23.852830000000001</c:v>
                </c:pt>
                <c:pt idx="94097">
                  <c:v>23.854367</c:v>
                </c:pt>
                <c:pt idx="94098">
                  <c:v>23.859300999999999</c:v>
                </c:pt>
                <c:pt idx="94099">
                  <c:v>23.860389000000001</c:v>
                </c:pt>
                <c:pt idx="94100">
                  <c:v>23.861280000000001</c:v>
                </c:pt>
                <c:pt idx="94101">
                  <c:v>23.861571999999999</c:v>
                </c:pt>
                <c:pt idx="94102">
                  <c:v>23.858709000000001</c:v>
                </c:pt>
                <c:pt idx="94103">
                  <c:v>23.853641</c:v>
                </c:pt>
                <c:pt idx="94104">
                  <c:v>23.853835</c:v>
                </c:pt>
                <c:pt idx="94105">
                  <c:v>23.859036</c:v>
                </c:pt>
                <c:pt idx="94106">
                  <c:v>23.858003</c:v>
                </c:pt>
                <c:pt idx="94107">
                  <c:v>23.854686000000001</c:v>
                </c:pt>
                <c:pt idx="94108">
                  <c:v>23.858060999999999</c:v>
                </c:pt>
                <c:pt idx="94109">
                  <c:v>23.860365000000002</c:v>
                </c:pt>
                <c:pt idx="94110">
                  <c:v>23.853907</c:v>
                </c:pt>
                <c:pt idx="94111">
                  <c:v>23.852452</c:v>
                </c:pt>
                <c:pt idx="94112">
                  <c:v>23.859719999999999</c:v>
                </c:pt>
                <c:pt idx="94113">
                  <c:v>23.860944</c:v>
                </c:pt>
                <c:pt idx="94114">
                  <c:v>23.855357000000001</c:v>
                </c:pt>
                <c:pt idx="94115">
                  <c:v>23.852135000000001</c:v>
                </c:pt>
                <c:pt idx="94116">
                  <c:v>23.853918</c:v>
                </c:pt>
                <c:pt idx="94117">
                  <c:v>23.857323000000001</c:v>
                </c:pt>
                <c:pt idx="94118">
                  <c:v>23.858000000000001</c:v>
                </c:pt>
                <c:pt idx="94119">
                  <c:v>23.855675999999999</c:v>
                </c:pt>
                <c:pt idx="94120">
                  <c:v>23.851538000000001</c:v>
                </c:pt>
                <c:pt idx="94121">
                  <c:v>23.852578000000001</c:v>
                </c:pt>
                <c:pt idx="94122">
                  <c:v>23.857441000000001</c:v>
                </c:pt>
                <c:pt idx="94123">
                  <c:v>23.858566</c:v>
                </c:pt>
                <c:pt idx="94124">
                  <c:v>23.85887</c:v>
                </c:pt>
                <c:pt idx="94125">
                  <c:v>23.859960999999998</c:v>
                </c:pt>
                <c:pt idx="94126">
                  <c:v>23.858352</c:v>
                </c:pt>
                <c:pt idx="94127">
                  <c:v>23.857447000000001</c:v>
                </c:pt>
                <c:pt idx="94128">
                  <c:v>23.858229999999999</c:v>
                </c:pt>
                <c:pt idx="94129">
                  <c:v>23.857675</c:v>
                </c:pt>
                <c:pt idx="94130">
                  <c:v>23.857054000000002</c:v>
                </c:pt>
                <c:pt idx="94131">
                  <c:v>23.856909999999999</c:v>
                </c:pt>
                <c:pt idx="94132">
                  <c:v>23.853928</c:v>
                </c:pt>
                <c:pt idx="94133">
                  <c:v>23.851023999999999</c:v>
                </c:pt>
                <c:pt idx="94134">
                  <c:v>23.854274</c:v>
                </c:pt>
                <c:pt idx="94135">
                  <c:v>23.859324999999998</c:v>
                </c:pt>
                <c:pt idx="94136">
                  <c:v>23.865175000000001</c:v>
                </c:pt>
                <c:pt idx="94137">
                  <c:v>23.867927999999999</c:v>
                </c:pt>
                <c:pt idx="94138">
                  <c:v>23.866187</c:v>
                </c:pt>
                <c:pt idx="94139">
                  <c:v>23.872081999999999</c:v>
                </c:pt>
                <c:pt idx="94140">
                  <c:v>23.876429999999999</c:v>
                </c:pt>
                <c:pt idx="94141">
                  <c:v>23.872595</c:v>
                </c:pt>
                <c:pt idx="94142">
                  <c:v>23.870386</c:v>
                </c:pt>
                <c:pt idx="94143">
                  <c:v>23.869975</c:v>
                </c:pt>
                <c:pt idx="94144">
                  <c:v>23.867992999999998</c:v>
                </c:pt>
                <c:pt idx="94145">
                  <c:v>23.869315</c:v>
                </c:pt>
                <c:pt idx="94146">
                  <c:v>23.868351000000001</c:v>
                </c:pt>
                <c:pt idx="94147">
                  <c:v>23.859406</c:v>
                </c:pt>
                <c:pt idx="94148">
                  <c:v>23.858362</c:v>
                </c:pt>
                <c:pt idx="94149">
                  <c:v>23.863415</c:v>
                </c:pt>
                <c:pt idx="94150">
                  <c:v>23.863229</c:v>
                </c:pt>
                <c:pt idx="94151">
                  <c:v>23.863612</c:v>
                </c:pt>
                <c:pt idx="94152">
                  <c:v>23.863510999999999</c:v>
                </c:pt>
                <c:pt idx="94153">
                  <c:v>23.862228000000002</c:v>
                </c:pt>
                <c:pt idx="94154">
                  <c:v>23.861277999999999</c:v>
                </c:pt>
                <c:pt idx="94155">
                  <c:v>23.856945</c:v>
                </c:pt>
                <c:pt idx="94156">
                  <c:v>23.854371</c:v>
                </c:pt>
                <c:pt idx="94157">
                  <c:v>23.860921000000001</c:v>
                </c:pt>
                <c:pt idx="94158">
                  <c:v>23.8642</c:v>
                </c:pt>
                <c:pt idx="94159">
                  <c:v>23.862680999999998</c:v>
                </c:pt>
                <c:pt idx="94160">
                  <c:v>23.862186000000001</c:v>
                </c:pt>
                <c:pt idx="94161">
                  <c:v>23.862181</c:v>
                </c:pt>
                <c:pt idx="94162">
                  <c:v>23.866069</c:v>
                </c:pt>
                <c:pt idx="94163">
                  <c:v>23.870180999999999</c:v>
                </c:pt>
                <c:pt idx="94164">
                  <c:v>23.866085000000002</c:v>
                </c:pt>
                <c:pt idx="94165">
                  <c:v>23.865586</c:v>
                </c:pt>
                <c:pt idx="94166">
                  <c:v>23.87011</c:v>
                </c:pt>
                <c:pt idx="94167">
                  <c:v>23.866564</c:v>
                </c:pt>
                <c:pt idx="94168">
                  <c:v>23.865812999999999</c:v>
                </c:pt>
                <c:pt idx="94169">
                  <c:v>23.87049</c:v>
                </c:pt>
                <c:pt idx="94170">
                  <c:v>23.865984000000001</c:v>
                </c:pt>
                <c:pt idx="94171">
                  <c:v>23.860415</c:v>
                </c:pt>
                <c:pt idx="94172">
                  <c:v>23.863906</c:v>
                </c:pt>
                <c:pt idx="94173">
                  <c:v>23.864059999999998</c:v>
                </c:pt>
                <c:pt idx="94174">
                  <c:v>23.862492</c:v>
                </c:pt>
                <c:pt idx="94175">
                  <c:v>23.865544</c:v>
                </c:pt>
                <c:pt idx="94176">
                  <c:v>23.864331</c:v>
                </c:pt>
                <c:pt idx="94177">
                  <c:v>23.861839</c:v>
                </c:pt>
                <c:pt idx="94178">
                  <c:v>23.863751000000001</c:v>
                </c:pt>
                <c:pt idx="94179">
                  <c:v>23.866592000000001</c:v>
                </c:pt>
                <c:pt idx="94180">
                  <c:v>23.867721</c:v>
                </c:pt>
                <c:pt idx="94181">
                  <c:v>23.868296000000001</c:v>
                </c:pt>
                <c:pt idx="94182">
                  <c:v>23.869039999999998</c:v>
                </c:pt>
                <c:pt idx="94183">
                  <c:v>23.869634999999999</c:v>
                </c:pt>
                <c:pt idx="94184">
                  <c:v>23.868338999999999</c:v>
                </c:pt>
                <c:pt idx="94185">
                  <c:v>23.869228</c:v>
                </c:pt>
                <c:pt idx="94186">
                  <c:v>23.871110999999999</c:v>
                </c:pt>
                <c:pt idx="94187">
                  <c:v>23.870835</c:v>
                </c:pt>
                <c:pt idx="94188">
                  <c:v>23.869446</c:v>
                </c:pt>
                <c:pt idx="94189">
                  <c:v>23.868220000000001</c:v>
                </c:pt>
                <c:pt idx="94190">
                  <c:v>23.869257999999999</c:v>
                </c:pt>
                <c:pt idx="94191">
                  <c:v>23.873211999999999</c:v>
                </c:pt>
                <c:pt idx="94192">
                  <c:v>23.877039</c:v>
                </c:pt>
                <c:pt idx="94193">
                  <c:v>23.874269999999999</c:v>
                </c:pt>
                <c:pt idx="94194">
                  <c:v>23.872605</c:v>
                </c:pt>
                <c:pt idx="94195">
                  <c:v>23.879190999999999</c:v>
                </c:pt>
                <c:pt idx="94196">
                  <c:v>23.878347000000002</c:v>
                </c:pt>
                <c:pt idx="94197">
                  <c:v>23.872259</c:v>
                </c:pt>
                <c:pt idx="94198">
                  <c:v>23.873871999999999</c:v>
                </c:pt>
                <c:pt idx="94199">
                  <c:v>23.876840999999999</c:v>
                </c:pt>
                <c:pt idx="94200">
                  <c:v>23.873728</c:v>
                </c:pt>
                <c:pt idx="94201">
                  <c:v>23.869778</c:v>
                </c:pt>
                <c:pt idx="94202">
                  <c:v>23.869304</c:v>
                </c:pt>
                <c:pt idx="94203">
                  <c:v>23.870553000000001</c:v>
                </c:pt>
                <c:pt idx="94204">
                  <c:v>23.874510000000001</c:v>
                </c:pt>
                <c:pt idx="94205">
                  <c:v>23.879939</c:v>
                </c:pt>
                <c:pt idx="94206">
                  <c:v>23.876529999999999</c:v>
                </c:pt>
                <c:pt idx="94207">
                  <c:v>23.870000999999998</c:v>
                </c:pt>
                <c:pt idx="94208">
                  <c:v>23.874476999999999</c:v>
                </c:pt>
                <c:pt idx="94209">
                  <c:v>23.879242000000001</c:v>
                </c:pt>
                <c:pt idx="94210">
                  <c:v>23.877108</c:v>
                </c:pt>
                <c:pt idx="94211">
                  <c:v>23.874718999999999</c:v>
                </c:pt>
                <c:pt idx="94212">
                  <c:v>23.874210999999999</c:v>
                </c:pt>
                <c:pt idx="94213">
                  <c:v>23.874186000000002</c:v>
                </c:pt>
                <c:pt idx="94214">
                  <c:v>23.872063000000001</c:v>
                </c:pt>
                <c:pt idx="94215">
                  <c:v>23.872547000000001</c:v>
                </c:pt>
                <c:pt idx="94216">
                  <c:v>23.876145999999999</c:v>
                </c:pt>
                <c:pt idx="94217">
                  <c:v>23.876065000000001</c:v>
                </c:pt>
                <c:pt idx="94218">
                  <c:v>23.871269999999999</c:v>
                </c:pt>
                <c:pt idx="94219">
                  <c:v>23.868956000000001</c:v>
                </c:pt>
                <c:pt idx="94220">
                  <c:v>23.870567000000001</c:v>
                </c:pt>
                <c:pt idx="94221">
                  <c:v>23.872948000000001</c:v>
                </c:pt>
                <c:pt idx="94222">
                  <c:v>23.870393</c:v>
                </c:pt>
                <c:pt idx="94223">
                  <c:v>23.867159999999998</c:v>
                </c:pt>
                <c:pt idx="94224">
                  <c:v>23.870429999999999</c:v>
                </c:pt>
                <c:pt idx="94225">
                  <c:v>23.87397</c:v>
                </c:pt>
                <c:pt idx="94226">
                  <c:v>23.874670999999999</c:v>
                </c:pt>
                <c:pt idx="94227">
                  <c:v>23.876533999999999</c:v>
                </c:pt>
                <c:pt idx="94228">
                  <c:v>23.872917000000001</c:v>
                </c:pt>
                <c:pt idx="94229">
                  <c:v>23.872388000000001</c:v>
                </c:pt>
                <c:pt idx="94230">
                  <c:v>23.880807999999998</c:v>
                </c:pt>
                <c:pt idx="94231">
                  <c:v>23.880488</c:v>
                </c:pt>
                <c:pt idx="94232">
                  <c:v>23.875427999999999</c:v>
                </c:pt>
                <c:pt idx="94233">
                  <c:v>23.876218000000001</c:v>
                </c:pt>
                <c:pt idx="94234">
                  <c:v>23.879612999999999</c:v>
                </c:pt>
                <c:pt idx="94235">
                  <c:v>23.881485000000001</c:v>
                </c:pt>
                <c:pt idx="94236">
                  <c:v>23.878882000000001</c:v>
                </c:pt>
                <c:pt idx="94237">
                  <c:v>23.877828000000001</c:v>
                </c:pt>
                <c:pt idx="94238">
                  <c:v>23.880102000000001</c:v>
                </c:pt>
                <c:pt idx="94239">
                  <c:v>23.877582</c:v>
                </c:pt>
                <c:pt idx="94240">
                  <c:v>23.874378</c:v>
                </c:pt>
                <c:pt idx="94241">
                  <c:v>23.877053</c:v>
                </c:pt>
                <c:pt idx="94242">
                  <c:v>23.877766000000001</c:v>
                </c:pt>
                <c:pt idx="94243">
                  <c:v>23.872751000000001</c:v>
                </c:pt>
                <c:pt idx="94244">
                  <c:v>23.869928999999999</c:v>
                </c:pt>
                <c:pt idx="94245">
                  <c:v>23.874780000000001</c:v>
                </c:pt>
                <c:pt idx="94246">
                  <c:v>23.879348</c:v>
                </c:pt>
                <c:pt idx="94247">
                  <c:v>23.879128999999999</c:v>
                </c:pt>
                <c:pt idx="94248">
                  <c:v>23.879766</c:v>
                </c:pt>
                <c:pt idx="94249">
                  <c:v>23.879705000000001</c:v>
                </c:pt>
                <c:pt idx="94250">
                  <c:v>23.87649</c:v>
                </c:pt>
                <c:pt idx="94251">
                  <c:v>23.873732</c:v>
                </c:pt>
                <c:pt idx="94252">
                  <c:v>23.873415999999999</c:v>
                </c:pt>
                <c:pt idx="94253">
                  <c:v>23.874661</c:v>
                </c:pt>
                <c:pt idx="94254">
                  <c:v>23.875067999999999</c:v>
                </c:pt>
                <c:pt idx="94255">
                  <c:v>23.875910000000001</c:v>
                </c:pt>
                <c:pt idx="94256">
                  <c:v>23.878131</c:v>
                </c:pt>
                <c:pt idx="94257">
                  <c:v>23.876470999999999</c:v>
                </c:pt>
                <c:pt idx="94258">
                  <c:v>23.873795999999999</c:v>
                </c:pt>
                <c:pt idx="94259">
                  <c:v>23.874839999999999</c:v>
                </c:pt>
                <c:pt idx="94260">
                  <c:v>23.874855</c:v>
                </c:pt>
                <c:pt idx="94261">
                  <c:v>23.873493</c:v>
                </c:pt>
                <c:pt idx="94262">
                  <c:v>23.871762</c:v>
                </c:pt>
                <c:pt idx="94263">
                  <c:v>23.871138999999999</c:v>
                </c:pt>
                <c:pt idx="94264">
                  <c:v>23.875064999999999</c:v>
                </c:pt>
                <c:pt idx="94265">
                  <c:v>23.879757999999999</c:v>
                </c:pt>
                <c:pt idx="94266">
                  <c:v>23.877362999999999</c:v>
                </c:pt>
                <c:pt idx="94267">
                  <c:v>23.877001</c:v>
                </c:pt>
                <c:pt idx="94268">
                  <c:v>23.882812999999999</c:v>
                </c:pt>
                <c:pt idx="94269">
                  <c:v>23.885182</c:v>
                </c:pt>
                <c:pt idx="94270">
                  <c:v>23.884623999999999</c:v>
                </c:pt>
                <c:pt idx="94271">
                  <c:v>23.882480999999999</c:v>
                </c:pt>
                <c:pt idx="94272">
                  <c:v>23.877279999999999</c:v>
                </c:pt>
                <c:pt idx="94273">
                  <c:v>23.878297</c:v>
                </c:pt>
                <c:pt idx="94274">
                  <c:v>23.877972</c:v>
                </c:pt>
                <c:pt idx="94275">
                  <c:v>23.872890000000002</c:v>
                </c:pt>
                <c:pt idx="94276">
                  <c:v>23.875696999999999</c:v>
                </c:pt>
                <c:pt idx="94277">
                  <c:v>23.879541</c:v>
                </c:pt>
                <c:pt idx="94278">
                  <c:v>23.879594000000001</c:v>
                </c:pt>
                <c:pt idx="94279">
                  <c:v>23.881041</c:v>
                </c:pt>
                <c:pt idx="94280">
                  <c:v>23.881143000000002</c:v>
                </c:pt>
                <c:pt idx="94281">
                  <c:v>23.880393999999999</c:v>
                </c:pt>
                <c:pt idx="94282">
                  <c:v>23.881822</c:v>
                </c:pt>
                <c:pt idx="94283">
                  <c:v>23.882515000000001</c:v>
                </c:pt>
                <c:pt idx="94284">
                  <c:v>23.882128999999999</c:v>
                </c:pt>
                <c:pt idx="94285">
                  <c:v>23.884219999999999</c:v>
                </c:pt>
                <c:pt idx="94286">
                  <c:v>23.884530000000002</c:v>
                </c:pt>
                <c:pt idx="94287">
                  <c:v>23.886088999999998</c:v>
                </c:pt>
                <c:pt idx="94288">
                  <c:v>23.887734999999999</c:v>
                </c:pt>
                <c:pt idx="94289">
                  <c:v>23.886053</c:v>
                </c:pt>
                <c:pt idx="94290">
                  <c:v>23.888517</c:v>
                </c:pt>
                <c:pt idx="94291">
                  <c:v>23.891815999999999</c:v>
                </c:pt>
                <c:pt idx="94292">
                  <c:v>23.892085000000002</c:v>
                </c:pt>
                <c:pt idx="94293">
                  <c:v>23.890515000000001</c:v>
                </c:pt>
                <c:pt idx="94294">
                  <c:v>23.884554999999999</c:v>
                </c:pt>
                <c:pt idx="94295">
                  <c:v>23.883403999999999</c:v>
                </c:pt>
                <c:pt idx="94296">
                  <c:v>23.889771</c:v>
                </c:pt>
                <c:pt idx="94297">
                  <c:v>23.891034999999999</c:v>
                </c:pt>
                <c:pt idx="94298">
                  <c:v>23.887384999999998</c:v>
                </c:pt>
                <c:pt idx="94299">
                  <c:v>23.889467</c:v>
                </c:pt>
                <c:pt idx="94300">
                  <c:v>23.892123999999999</c:v>
                </c:pt>
                <c:pt idx="94301">
                  <c:v>23.889354000000001</c:v>
                </c:pt>
                <c:pt idx="94302">
                  <c:v>23.887846</c:v>
                </c:pt>
                <c:pt idx="94303">
                  <c:v>23.890187000000001</c:v>
                </c:pt>
                <c:pt idx="94304">
                  <c:v>23.888437</c:v>
                </c:pt>
                <c:pt idx="94305">
                  <c:v>23.883659999999999</c:v>
                </c:pt>
                <c:pt idx="94306">
                  <c:v>23.883537</c:v>
                </c:pt>
                <c:pt idx="94307">
                  <c:v>23.881699000000001</c:v>
                </c:pt>
                <c:pt idx="94308">
                  <c:v>23.879479</c:v>
                </c:pt>
                <c:pt idx="94309">
                  <c:v>23.886379000000002</c:v>
                </c:pt>
                <c:pt idx="94310">
                  <c:v>23.888681999999999</c:v>
                </c:pt>
                <c:pt idx="94311">
                  <c:v>23.882224999999998</c:v>
                </c:pt>
                <c:pt idx="94312">
                  <c:v>23.883420000000001</c:v>
                </c:pt>
                <c:pt idx="94313">
                  <c:v>23.886053</c:v>
                </c:pt>
                <c:pt idx="94314">
                  <c:v>23.883851</c:v>
                </c:pt>
                <c:pt idx="94315">
                  <c:v>23.886699</c:v>
                </c:pt>
                <c:pt idx="94316">
                  <c:v>23.891231000000001</c:v>
                </c:pt>
                <c:pt idx="94317">
                  <c:v>23.889250000000001</c:v>
                </c:pt>
                <c:pt idx="94318">
                  <c:v>23.883427999999999</c:v>
                </c:pt>
                <c:pt idx="94319">
                  <c:v>23.883524000000001</c:v>
                </c:pt>
                <c:pt idx="94320">
                  <c:v>23.886661</c:v>
                </c:pt>
                <c:pt idx="94321">
                  <c:v>23.888017000000001</c:v>
                </c:pt>
                <c:pt idx="94322">
                  <c:v>23.889261000000001</c:v>
                </c:pt>
                <c:pt idx="94323">
                  <c:v>23.888261</c:v>
                </c:pt>
                <c:pt idx="94324">
                  <c:v>23.888086000000001</c:v>
                </c:pt>
                <c:pt idx="94325">
                  <c:v>23.890725</c:v>
                </c:pt>
                <c:pt idx="94326">
                  <c:v>23.893017</c:v>
                </c:pt>
                <c:pt idx="94327">
                  <c:v>23.892789</c:v>
                </c:pt>
                <c:pt idx="94328">
                  <c:v>23.89012</c:v>
                </c:pt>
                <c:pt idx="94329">
                  <c:v>23.891622000000002</c:v>
                </c:pt>
                <c:pt idx="94330">
                  <c:v>23.892430999999998</c:v>
                </c:pt>
                <c:pt idx="94331">
                  <c:v>23.892064000000001</c:v>
                </c:pt>
                <c:pt idx="94332">
                  <c:v>23.893768000000001</c:v>
                </c:pt>
                <c:pt idx="94333">
                  <c:v>23.892219000000001</c:v>
                </c:pt>
                <c:pt idx="94334">
                  <c:v>23.892807999999999</c:v>
                </c:pt>
                <c:pt idx="94335">
                  <c:v>23.891658</c:v>
                </c:pt>
                <c:pt idx="94336">
                  <c:v>23.886513999999998</c:v>
                </c:pt>
                <c:pt idx="94337">
                  <c:v>23.889247000000001</c:v>
                </c:pt>
                <c:pt idx="94338">
                  <c:v>23.897051999999999</c:v>
                </c:pt>
                <c:pt idx="94339">
                  <c:v>23.896637999999999</c:v>
                </c:pt>
                <c:pt idx="94340">
                  <c:v>23.889529</c:v>
                </c:pt>
                <c:pt idx="94341">
                  <c:v>23.888691999999999</c:v>
                </c:pt>
                <c:pt idx="94342">
                  <c:v>23.891828</c:v>
                </c:pt>
                <c:pt idx="94343">
                  <c:v>23.891407999999998</c:v>
                </c:pt>
                <c:pt idx="94344">
                  <c:v>23.889987999999999</c:v>
                </c:pt>
                <c:pt idx="94345">
                  <c:v>23.892115</c:v>
                </c:pt>
                <c:pt idx="94346">
                  <c:v>23.892363</c:v>
                </c:pt>
                <c:pt idx="94347">
                  <c:v>23.889863999999999</c:v>
                </c:pt>
                <c:pt idx="94348">
                  <c:v>23.889676999999999</c:v>
                </c:pt>
                <c:pt idx="94349">
                  <c:v>23.892485000000001</c:v>
                </c:pt>
                <c:pt idx="94350">
                  <c:v>23.893932</c:v>
                </c:pt>
                <c:pt idx="94351">
                  <c:v>23.893101999999999</c:v>
                </c:pt>
                <c:pt idx="94352">
                  <c:v>23.89284</c:v>
                </c:pt>
                <c:pt idx="94353">
                  <c:v>23.893998</c:v>
                </c:pt>
                <c:pt idx="94354">
                  <c:v>23.892544999999998</c:v>
                </c:pt>
                <c:pt idx="94355">
                  <c:v>23.891012</c:v>
                </c:pt>
                <c:pt idx="94356">
                  <c:v>23.892420999999999</c:v>
                </c:pt>
                <c:pt idx="94357">
                  <c:v>23.890079</c:v>
                </c:pt>
                <c:pt idx="94358">
                  <c:v>23.891891000000001</c:v>
                </c:pt>
                <c:pt idx="94359">
                  <c:v>23.898209999999999</c:v>
                </c:pt>
                <c:pt idx="94360">
                  <c:v>23.895873999999999</c:v>
                </c:pt>
                <c:pt idx="94361">
                  <c:v>23.895973000000001</c:v>
                </c:pt>
                <c:pt idx="94362">
                  <c:v>23.899996999999999</c:v>
                </c:pt>
                <c:pt idx="94363">
                  <c:v>23.899311000000001</c:v>
                </c:pt>
                <c:pt idx="94364">
                  <c:v>23.901364000000001</c:v>
                </c:pt>
                <c:pt idx="94365">
                  <c:v>23.903002000000001</c:v>
                </c:pt>
                <c:pt idx="94366">
                  <c:v>23.901318</c:v>
                </c:pt>
                <c:pt idx="94367">
                  <c:v>23.902674999999999</c:v>
                </c:pt>
                <c:pt idx="94368">
                  <c:v>23.904354999999999</c:v>
                </c:pt>
                <c:pt idx="94369">
                  <c:v>23.902547999999999</c:v>
                </c:pt>
                <c:pt idx="94370">
                  <c:v>23.898658000000001</c:v>
                </c:pt>
                <c:pt idx="94371">
                  <c:v>23.899307</c:v>
                </c:pt>
                <c:pt idx="94372">
                  <c:v>23.901729</c:v>
                </c:pt>
                <c:pt idx="94373">
                  <c:v>23.903642999999999</c:v>
                </c:pt>
                <c:pt idx="94374">
                  <c:v>23.906345000000002</c:v>
                </c:pt>
                <c:pt idx="94375">
                  <c:v>23.903510000000001</c:v>
                </c:pt>
                <c:pt idx="94376">
                  <c:v>23.898921000000001</c:v>
                </c:pt>
                <c:pt idx="94377">
                  <c:v>23.899688999999999</c:v>
                </c:pt>
                <c:pt idx="94378">
                  <c:v>23.901128</c:v>
                </c:pt>
                <c:pt idx="94379">
                  <c:v>23.898444000000001</c:v>
                </c:pt>
                <c:pt idx="94380">
                  <c:v>23.895938000000001</c:v>
                </c:pt>
                <c:pt idx="94381">
                  <c:v>23.899844999999999</c:v>
                </c:pt>
                <c:pt idx="94382">
                  <c:v>23.899156999999999</c:v>
                </c:pt>
                <c:pt idx="94383">
                  <c:v>23.895285999999999</c:v>
                </c:pt>
                <c:pt idx="94384">
                  <c:v>23.896474000000001</c:v>
                </c:pt>
                <c:pt idx="94385">
                  <c:v>23.897352999999999</c:v>
                </c:pt>
                <c:pt idx="94386">
                  <c:v>23.895797000000002</c:v>
                </c:pt>
                <c:pt idx="94387">
                  <c:v>23.900438999999999</c:v>
                </c:pt>
                <c:pt idx="94388">
                  <c:v>23.907641999999999</c:v>
                </c:pt>
                <c:pt idx="94389">
                  <c:v>23.908066999999999</c:v>
                </c:pt>
                <c:pt idx="94390">
                  <c:v>23.905294999999999</c:v>
                </c:pt>
                <c:pt idx="94391">
                  <c:v>23.899552</c:v>
                </c:pt>
                <c:pt idx="94392">
                  <c:v>23.898164999999999</c:v>
                </c:pt>
                <c:pt idx="94393">
                  <c:v>23.906119</c:v>
                </c:pt>
                <c:pt idx="94394">
                  <c:v>23.907489999999999</c:v>
                </c:pt>
                <c:pt idx="94395">
                  <c:v>23.902819999999998</c:v>
                </c:pt>
                <c:pt idx="94396">
                  <c:v>23.904492999999999</c:v>
                </c:pt>
                <c:pt idx="94397">
                  <c:v>23.906217000000002</c:v>
                </c:pt>
                <c:pt idx="94398">
                  <c:v>23.902443999999999</c:v>
                </c:pt>
                <c:pt idx="94399">
                  <c:v>23.901147000000002</c:v>
                </c:pt>
                <c:pt idx="94400">
                  <c:v>23.901332</c:v>
                </c:pt>
                <c:pt idx="94401">
                  <c:v>23.901598</c:v>
                </c:pt>
                <c:pt idx="94402">
                  <c:v>23.905512000000002</c:v>
                </c:pt>
                <c:pt idx="94403">
                  <c:v>23.906737</c:v>
                </c:pt>
                <c:pt idx="94404">
                  <c:v>23.901281000000001</c:v>
                </c:pt>
                <c:pt idx="94405">
                  <c:v>23.896981</c:v>
                </c:pt>
                <c:pt idx="94406">
                  <c:v>23.897188</c:v>
                </c:pt>
                <c:pt idx="94407">
                  <c:v>23.899965999999999</c:v>
                </c:pt>
                <c:pt idx="94408">
                  <c:v>23.901793999999999</c:v>
                </c:pt>
                <c:pt idx="94409">
                  <c:v>23.901792</c:v>
                </c:pt>
                <c:pt idx="94410">
                  <c:v>23.900738</c:v>
                </c:pt>
                <c:pt idx="94411">
                  <c:v>23.900364</c:v>
                </c:pt>
                <c:pt idx="94412">
                  <c:v>23.90748</c:v>
                </c:pt>
                <c:pt idx="94413">
                  <c:v>23.912566999999999</c:v>
                </c:pt>
                <c:pt idx="94414">
                  <c:v>23.908895000000001</c:v>
                </c:pt>
                <c:pt idx="94415">
                  <c:v>23.907243000000001</c:v>
                </c:pt>
                <c:pt idx="94416">
                  <c:v>23.907637999999999</c:v>
                </c:pt>
                <c:pt idx="94417">
                  <c:v>23.908332999999999</c:v>
                </c:pt>
                <c:pt idx="94418">
                  <c:v>23.910900000000002</c:v>
                </c:pt>
                <c:pt idx="94419">
                  <c:v>23.910917000000001</c:v>
                </c:pt>
                <c:pt idx="94420">
                  <c:v>23.906621000000001</c:v>
                </c:pt>
                <c:pt idx="94421">
                  <c:v>23.905427</c:v>
                </c:pt>
                <c:pt idx="94422">
                  <c:v>23.906912999999999</c:v>
                </c:pt>
                <c:pt idx="94423">
                  <c:v>23.908096</c:v>
                </c:pt>
                <c:pt idx="94424">
                  <c:v>23.907691</c:v>
                </c:pt>
                <c:pt idx="94425">
                  <c:v>23.906068000000001</c:v>
                </c:pt>
                <c:pt idx="94426">
                  <c:v>23.908066000000002</c:v>
                </c:pt>
                <c:pt idx="94427">
                  <c:v>23.910008999999999</c:v>
                </c:pt>
                <c:pt idx="94428">
                  <c:v>23.906068000000001</c:v>
                </c:pt>
                <c:pt idx="94429">
                  <c:v>23.904237999999999</c:v>
                </c:pt>
                <c:pt idx="94430">
                  <c:v>23.905007000000001</c:v>
                </c:pt>
                <c:pt idx="94431">
                  <c:v>23.901647000000001</c:v>
                </c:pt>
                <c:pt idx="94432">
                  <c:v>23.899954999999999</c:v>
                </c:pt>
                <c:pt idx="94433">
                  <c:v>23.903089000000001</c:v>
                </c:pt>
                <c:pt idx="94434">
                  <c:v>23.904198000000001</c:v>
                </c:pt>
                <c:pt idx="94435">
                  <c:v>23.904433000000001</c:v>
                </c:pt>
                <c:pt idx="94436">
                  <c:v>23.904623999999998</c:v>
                </c:pt>
                <c:pt idx="94437">
                  <c:v>23.902515999999999</c:v>
                </c:pt>
                <c:pt idx="94438">
                  <c:v>23.902009</c:v>
                </c:pt>
                <c:pt idx="94439">
                  <c:v>23.902462</c:v>
                </c:pt>
                <c:pt idx="94440">
                  <c:v>23.900113999999999</c:v>
                </c:pt>
                <c:pt idx="94441">
                  <c:v>23.900380999999999</c:v>
                </c:pt>
                <c:pt idx="94442">
                  <c:v>23.900995000000002</c:v>
                </c:pt>
                <c:pt idx="94443">
                  <c:v>23.898904999999999</c:v>
                </c:pt>
                <c:pt idx="94444">
                  <c:v>23.899844000000002</c:v>
                </c:pt>
                <c:pt idx="94445">
                  <c:v>23.898966000000001</c:v>
                </c:pt>
                <c:pt idx="94446">
                  <c:v>23.897565</c:v>
                </c:pt>
                <c:pt idx="94447">
                  <c:v>23.902456999999998</c:v>
                </c:pt>
                <c:pt idx="94448">
                  <c:v>23.903834</c:v>
                </c:pt>
                <c:pt idx="94449">
                  <c:v>23.900352000000002</c:v>
                </c:pt>
                <c:pt idx="94450">
                  <c:v>23.902878999999999</c:v>
                </c:pt>
                <c:pt idx="94451">
                  <c:v>23.909699</c:v>
                </c:pt>
                <c:pt idx="94452">
                  <c:v>23.909134000000002</c:v>
                </c:pt>
                <c:pt idx="94453">
                  <c:v>23.907696000000001</c:v>
                </c:pt>
                <c:pt idx="94454">
                  <c:v>23.907827000000001</c:v>
                </c:pt>
                <c:pt idx="94455">
                  <c:v>23.905289</c:v>
                </c:pt>
                <c:pt idx="94456">
                  <c:v>23.905362</c:v>
                </c:pt>
                <c:pt idx="94457">
                  <c:v>23.909296000000001</c:v>
                </c:pt>
                <c:pt idx="94458">
                  <c:v>23.912652000000001</c:v>
                </c:pt>
                <c:pt idx="94459">
                  <c:v>23.910608</c:v>
                </c:pt>
                <c:pt idx="94460">
                  <c:v>23.906693000000001</c:v>
                </c:pt>
                <c:pt idx="94461">
                  <c:v>23.908774000000001</c:v>
                </c:pt>
                <c:pt idx="94462">
                  <c:v>23.909475</c:v>
                </c:pt>
                <c:pt idx="94463">
                  <c:v>23.907157999999999</c:v>
                </c:pt>
                <c:pt idx="94464">
                  <c:v>23.908042999999999</c:v>
                </c:pt>
                <c:pt idx="94465">
                  <c:v>23.906310999999999</c:v>
                </c:pt>
                <c:pt idx="94466">
                  <c:v>23.90221</c:v>
                </c:pt>
                <c:pt idx="94467">
                  <c:v>23.904530999999999</c:v>
                </c:pt>
                <c:pt idx="94468">
                  <c:v>23.906718999999999</c:v>
                </c:pt>
                <c:pt idx="94469">
                  <c:v>23.907677</c:v>
                </c:pt>
                <c:pt idx="94470">
                  <c:v>23.911021999999999</c:v>
                </c:pt>
                <c:pt idx="94471">
                  <c:v>23.908102</c:v>
                </c:pt>
                <c:pt idx="94472">
                  <c:v>23.903286000000001</c:v>
                </c:pt>
                <c:pt idx="94473">
                  <c:v>23.909562999999999</c:v>
                </c:pt>
                <c:pt idx="94474">
                  <c:v>23.913138</c:v>
                </c:pt>
                <c:pt idx="94475">
                  <c:v>23.909061999999999</c:v>
                </c:pt>
                <c:pt idx="94476">
                  <c:v>23.911698999999999</c:v>
                </c:pt>
                <c:pt idx="94477">
                  <c:v>23.916266</c:v>
                </c:pt>
                <c:pt idx="94478">
                  <c:v>23.913276</c:v>
                </c:pt>
                <c:pt idx="94479">
                  <c:v>23.913173</c:v>
                </c:pt>
                <c:pt idx="94480">
                  <c:v>23.915651</c:v>
                </c:pt>
                <c:pt idx="94481">
                  <c:v>23.912497999999999</c:v>
                </c:pt>
                <c:pt idx="94482">
                  <c:v>23.913209999999999</c:v>
                </c:pt>
                <c:pt idx="94483">
                  <c:v>23.917961999999999</c:v>
                </c:pt>
                <c:pt idx="94484">
                  <c:v>23.917916000000002</c:v>
                </c:pt>
                <c:pt idx="94485">
                  <c:v>23.91798</c:v>
                </c:pt>
                <c:pt idx="94486">
                  <c:v>23.919506999999999</c:v>
                </c:pt>
                <c:pt idx="94487">
                  <c:v>23.917618999999998</c:v>
                </c:pt>
                <c:pt idx="94488">
                  <c:v>23.916256000000001</c:v>
                </c:pt>
                <c:pt idx="94489">
                  <c:v>23.912306000000001</c:v>
                </c:pt>
                <c:pt idx="94490">
                  <c:v>23.907838999999999</c:v>
                </c:pt>
                <c:pt idx="94491">
                  <c:v>23.910654000000001</c:v>
                </c:pt>
                <c:pt idx="94492">
                  <c:v>23.909372000000001</c:v>
                </c:pt>
                <c:pt idx="94493">
                  <c:v>23.904979999999998</c:v>
                </c:pt>
                <c:pt idx="94494">
                  <c:v>23.909603000000001</c:v>
                </c:pt>
                <c:pt idx="94495">
                  <c:v>23.914292</c:v>
                </c:pt>
                <c:pt idx="94496">
                  <c:v>23.911161</c:v>
                </c:pt>
                <c:pt idx="94497">
                  <c:v>23.909220999999999</c:v>
                </c:pt>
                <c:pt idx="94498">
                  <c:v>23.910340000000001</c:v>
                </c:pt>
                <c:pt idx="94499">
                  <c:v>23.909372999999999</c:v>
                </c:pt>
                <c:pt idx="94500">
                  <c:v>23.910492999999999</c:v>
                </c:pt>
                <c:pt idx="94501">
                  <c:v>23.913335</c:v>
                </c:pt>
                <c:pt idx="94502">
                  <c:v>23.91066</c:v>
                </c:pt>
                <c:pt idx="94503">
                  <c:v>23.908802000000001</c:v>
                </c:pt>
                <c:pt idx="94504">
                  <c:v>23.912202000000001</c:v>
                </c:pt>
                <c:pt idx="94505">
                  <c:v>23.911733999999999</c:v>
                </c:pt>
                <c:pt idx="94506">
                  <c:v>23.909569999999999</c:v>
                </c:pt>
                <c:pt idx="94507">
                  <c:v>23.912227000000001</c:v>
                </c:pt>
                <c:pt idx="94508">
                  <c:v>23.911536999999999</c:v>
                </c:pt>
                <c:pt idx="94509">
                  <c:v>23.908238999999998</c:v>
                </c:pt>
                <c:pt idx="94510">
                  <c:v>23.914034999999998</c:v>
                </c:pt>
                <c:pt idx="94511">
                  <c:v>23.921128</c:v>
                </c:pt>
                <c:pt idx="94512">
                  <c:v>23.919708</c:v>
                </c:pt>
                <c:pt idx="94513">
                  <c:v>23.918984999999999</c:v>
                </c:pt>
                <c:pt idx="94514">
                  <c:v>23.920458</c:v>
                </c:pt>
                <c:pt idx="94515">
                  <c:v>23.919004000000001</c:v>
                </c:pt>
                <c:pt idx="94516">
                  <c:v>23.920176999999999</c:v>
                </c:pt>
                <c:pt idx="94517">
                  <c:v>23.922132000000001</c:v>
                </c:pt>
                <c:pt idx="94518">
                  <c:v>23.917964999999999</c:v>
                </c:pt>
                <c:pt idx="94519">
                  <c:v>23.915351999999999</c:v>
                </c:pt>
                <c:pt idx="94520">
                  <c:v>23.920286000000001</c:v>
                </c:pt>
                <c:pt idx="94521">
                  <c:v>23.925287999999998</c:v>
                </c:pt>
                <c:pt idx="94522">
                  <c:v>23.92136</c:v>
                </c:pt>
                <c:pt idx="94523">
                  <c:v>23.916608</c:v>
                </c:pt>
                <c:pt idx="94524">
                  <c:v>23.920202</c:v>
                </c:pt>
                <c:pt idx="94525">
                  <c:v>23.923300000000001</c:v>
                </c:pt>
                <c:pt idx="94526">
                  <c:v>23.920739999999999</c:v>
                </c:pt>
                <c:pt idx="94527">
                  <c:v>23.920791999999999</c:v>
                </c:pt>
                <c:pt idx="94528">
                  <c:v>23.919758000000002</c:v>
                </c:pt>
                <c:pt idx="94529">
                  <c:v>23.915103999999999</c:v>
                </c:pt>
                <c:pt idx="94530">
                  <c:v>23.914919000000001</c:v>
                </c:pt>
                <c:pt idx="94531">
                  <c:v>23.920466000000001</c:v>
                </c:pt>
                <c:pt idx="94532">
                  <c:v>23.924583999999999</c:v>
                </c:pt>
                <c:pt idx="94533">
                  <c:v>23.922052000000001</c:v>
                </c:pt>
                <c:pt idx="94534">
                  <c:v>23.920203999999998</c:v>
                </c:pt>
                <c:pt idx="94535">
                  <c:v>23.923686</c:v>
                </c:pt>
                <c:pt idx="94536">
                  <c:v>23.920390999999999</c:v>
                </c:pt>
                <c:pt idx="94537">
                  <c:v>23.915206999999999</c:v>
                </c:pt>
                <c:pt idx="94538">
                  <c:v>23.918187</c:v>
                </c:pt>
                <c:pt idx="94539">
                  <c:v>23.918569999999999</c:v>
                </c:pt>
                <c:pt idx="94540">
                  <c:v>23.913691</c:v>
                </c:pt>
                <c:pt idx="94541">
                  <c:v>23.915642999999999</c:v>
                </c:pt>
                <c:pt idx="94542">
                  <c:v>23.921150000000001</c:v>
                </c:pt>
                <c:pt idx="94543">
                  <c:v>23.920524</c:v>
                </c:pt>
                <c:pt idx="94544">
                  <c:v>23.918986</c:v>
                </c:pt>
                <c:pt idx="94545">
                  <c:v>23.918977999999999</c:v>
                </c:pt>
                <c:pt idx="94546">
                  <c:v>23.915348000000002</c:v>
                </c:pt>
                <c:pt idx="94547">
                  <c:v>23.916567000000001</c:v>
                </c:pt>
                <c:pt idx="94548">
                  <c:v>23.920804</c:v>
                </c:pt>
                <c:pt idx="94549">
                  <c:v>23.919794</c:v>
                </c:pt>
                <c:pt idx="94550">
                  <c:v>23.916737999999999</c:v>
                </c:pt>
                <c:pt idx="94551">
                  <c:v>23.914694999999998</c:v>
                </c:pt>
                <c:pt idx="94552">
                  <c:v>23.914553999999999</c:v>
                </c:pt>
                <c:pt idx="94553">
                  <c:v>23.916036999999999</c:v>
                </c:pt>
                <c:pt idx="94554">
                  <c:v>23.915068000000002</c:v>
                </c:pt>
                <c:pt idx="94555">
                  <c:v>23.911235999999999</c:v>
                </c:pt>
                <c:pt idx="94556">
                  <c:v>23.913101000000001</c:v>
                </c:pt>
                <c:pt idx="94557">
                  <c:v>23.913774</c:v>
                </c:pt>
                <c:pt idx="94558">
                  <c:v>23.910534999999999</c:v>
                </c:pt>
                <c:pt idx="94559">
                  <c:v>23.919827000000002</c:v>
                </c:pt>
                <c:pt idx="94560">
                  <c:v>23.926888000000002</c:v>
                </c:pt>
                <c:pt idx="94561">
                  <c:v>23.921101</c:v>
                </c:pt>
                <c:pt idx="94562">
                  <c:v>23.922184000000001</c:v>
                </c:pt>
                <c:pt idx="94563">
                  <c:v>23.929803</c:v>
                </c:pt>
                <c:pt idx="94564">
                  <c:v>23.926406</c:v>
                </c:pt>
                <c:pt idx="94565">
                  <c:v>23.922948999999999</c:v>
                </c:pt>
                <c:pt idx="94566">
                  <c:v>23.929721000000001</c:v>
                </c:pt>
                <c:pt idx="94567">
                  <c:v>23.927641000000001</c:v>
                </c:pt>
                <c:pt idx="94568">
                  <c:v>23.921832999999999</c:v>
                </c:pt>
                <c:pt idx="94569">
                  <c:v>23.925979999999999</c:v>
                </c:pt>
                <c:pt idx="94570">
                  <c:v>23.928046999999999</c:v>
                </c:pt>
                <c:pt idx="94571">
                  <c:v>23.923784000000001</c:v>
                </c:pt>
                <c:pt idx="94572">
                  <c:v>23.923233</c:v>
                </c:pt>
                <c:pt idx="94573">
                  <c:v>23.926483000000001</c:v>
                </c:pt>
                <c:pt idx="94574">
                  <c:v>23.924054000000002</c:v>
                </c:pt>
                <c:pt idx="94575">
                  <c:v>23.919256000000001</c:v>
                </c:pt>
                <c:pt idx="94576">
                  <c:v>23.923031999999999</c:v>
                </c:pt>
                <c:pt idx="94577">
                  <c:v>23.928643999999998</c:v>
                </c:pt>
                <c:pt idx="94578">
                  <c:v>23.928796999999999</c:v>
                </c:pt>
                <c:pt idx="94579">
                  <c:v>23.928265</c:v>
                </c:pt>
                <c:pt idx="94580">
                  <c:v>23.927731000000001</c:v>
                </c:pt>
                <c:pt idx="94581">
                  <c:v>23.925813999999999</c:v>
                </c:pt>
                <c:pt idx="94582">
                  <c:v>23.923964999999999</c:v>
                </c:pt>
                <c:pt idx="94583">
                  <c:v>23.926079000000001</c:v>
                </c:pt>
                <c:pt idx="94584">
                  <c:v>23.929563999999999</c:v>
                </c:pt>
                <c:pt idx="94585">
                  <c:v>23.928536000000001</c:v>
                </c:pt>
                <c:pt idx="94586">
                  <c:v>23.923967999999999</c:v>
                </c:pt>
                <c:pt idx="94587">
                  <c:v>23.923936999999999</c:v>
                </c:pt>
                <c:pt idx="94588">
                  <c:v>23.926794999999998</c:v>
                </c:pt>
                <c:pt idx="94589">
                  <c:v>23.922315999999999</c:v>
                </c:pt>
                <c:pt idx="94590">
                  <c:v>23.919595000000001</c:v>
                </c:pt>
                <c:pt idx="94591">
                  <c:v>23.927720000000001</c:v>
                </c:pt>
                <c:pt idx="94592">
                  <c:v>23.936102000000002</c:v>
                </c:pt>
                <c:pt idx="94593">
                  <c:v>23.936533000000001</c:v>
                </c:pt>
                <c:pt idx="94594">
                  <c:v>23.933681</c:v>
                </c:pt>
                <c:pt idx="94595">
                  <c:v>23.934201000000002</c:v>
                </c:pt>
                <c:pt idx="94596">
                  <c:v>23.932354</c:v>
                </c:pt>
                <c:pt idx="94597">
                  <c:v>23.931094999999999</c:v>
                </c:pt>
                <c:pt idx="94598">
                  <c:v>23.936423000000001</c:v>
                </c:pt>
                <c:pt idx="94599">
                  <c:v>23.938196000000001</c:v>
                </c:pt>
                <c:pt idx="94600">
                  <c:v>23.934695000000001</c:v>
                </c:pt>
                <c:pt idx="94601">
                  <c:v>23.933745999999999</c:v>
                </c:pt>
                <c:pt idx="94602">
                  <c:v>23.934543000000001</c:v>
                </c:pt>
                <c:pt idx="94603">
                  <c:v>23.934767000000001</c:v>
                </c:pt>
                <c:pt idx="94604">
                  <c:v>23.936669999999999</c:v>
                </c:pt>
                <c:pt idx="94605">
                  <c:v>23.939764</c:v>
                </c:pt>
                <c:pt idx="94606">
                  <c:v>23.941193999999999</c:v>
                </c:pt>
                <c:pt idx="94607">
                  <c:v>23.938358999999998</c:v>
                </c:pt>
                <c:pt idx="94608">
                  <c:v>23.935068999999999</c:v>
                </c:pt>
                <c:pt idx="94609">
                  <c:v>23.936748999999999</c:v>
                </c:pt>
                <c:pt idx="94610">
                  <c:v>23.934650000000001</c:v>
                </c:pt>
                <c:pt idx="94611">
                  <c:v>23.929635000000001</c:v>
                </c:pt>
                <c:pt idx="94612">
                  <c:v>23.930035</c:v>
                </c:pt>
                <c:pt idx="94613">
                  <c:v>23.930084999999998</c:v>
                </c:pt>
                <c:pt idx="94614">
                  <c:v>23.928846</c:v>
                </c:pt>
                <c:pt idx="94615">
                  <c:v>23.929743999999999</c:v>
                </c:pt>
                <c:pt idx="94616">
                  <c:v>23.93045</c:v>
                </c:pt>
                <c:pt idx="94617">
                  <c:v>23.932414000000001</c:v>
                </c:pt>
                <c:pt idx="94618">
                  <c:v>23.933616000000001</c:v>
                </c:pt>
                <c:pt idx="94619">
                  <c:v>23.931070999999999</c:v>
                </c:pt>
                <c:pt idx="94620">
                  <c:v>23.929784999999999</c:v>
                </c:pt>
                <c:pt idx="94621">
                  <c:v>23.931488000000002</c:v>
                </c:pt>
                <c:pt idx="94622">
                  <c:v>23.932196000000001</c:v>
                </c:pt>
                <c:pt idx="94623">
                  <c:v>23.934768999999999</c:v>
                </c:pt>
                <c:pt idx="94624">
                  <c:v>23.933993999999998</c:v>
                </c:pt>
                <c:pt idx="94625">
                  <c:v>23.927389000000002</c:v>
                </c:pt>
                <c:pt idx="94626">
                  <c:v>23.925854999999999</c:v>
                </c:pt>
                <c:pt idx="94627">
                  <c:v>23.933164000000001</c:v>
                </c:pt>
                <c:pt idx="94628">
                  <c:v>23.938744</c:v>
                </c:pt>
                <c:pt idx="94629">
                  <c:v>23.938112</c:v>
                </c:pt>
                <c:pt idx="94630">
                  <c:v>23.938974000000002</c:v>
                </c:pt>
                <c:pt idx="94631">
                  <c:v>23.938706</c:v>
                </c:pt>
                <c:pt idx="94632">
                  <c:v>23.936169</c:v>
                </c:pt>
                <c:pt idx="94633">
                  <c:v>23.935009999999998</c:v>
                </c:pt>
                <c:pt idx="94634">
                  <c:v>23.934391000000002</c:v>
                </c:pt>
                <c:pt idx="94635">
                  <c:v>23.935386000000001</c:v>
                </c:pt>
                <c:pt idx="94636">
                  <c:v>23.939782999999998</c:v>
                </c:pt>
                <c:pt idx="94637">
                  <c:v>23.941877999999999</c:v>
                </c:pt>
                <c:pt idx="94638">
                  <c:v>23.937314000000001</c:v>
                </c:pt>
                <c:pt idx="94639">
                  <c:v>23.936682999999999</c:v>
                </c:pt>
                <c:pt idx="94640">
                  <c:v>23.940767000000001</c:v>
                </c:pt>
                <c:pt idx="94641">
                  <c:v>23.939056000000001</c:v>
                </c:pt>
                <c:pt idx="94642">
                  <c:v>23.938130999999998</c:v>
                </c:pt>
                <c:pt idx="94643">
                  <c:v>23.940812000000001</c:v>
                </c:pt>
                <c:pt idx="94644">
                  <c:v>23.940852</c:v>
                </c:pt>
                <c:pt idx="94645">
                  <c:v>23.939098000000001</c:v>
                </c:pt>
                <c:pt idx="94646">
                  <c:v>23.938043</c:v>
                </c:pt>
                <c:pt idx="94647">
                  <c:v>23.93721</c:v>
                </c:pt>
                <c:pt idx="94648">
                  <c:v>23.939145</c:v>
                </c:pt>
                <c:pt idx="94649">
                  <c:v>23.938148000000002</c:v>
                </c:pt>
                <c:pt idx="94650">
                  <c:v>23.93404</c:v>
                </c:pt>
                <c:pt idx="94651">
                  <c:v>23.938496000000001</c:v>
                </c:pt>
                <c:pt idx="94652">
                  <c:v>23.944789</c:v>
                </c:pt>
                <c:pt idx="94653">
                  <c:v>23.942035000000001</c:v>
                </c:pt>
                <c:pt idx="94654">
                  <c:v>23.941756999999999</c:v>
                </c:pt>
                <c:pt idx="94655">
                  <c:v>23.946550999999999</c:v>
                </c:pt>
                <c:pt idx="94656">
                  <c:v>23.946733999999999</c:v>
                </c:pt>
                <c:pt idx="94657">
                  <c:v>23.944500000000001</c:v>
                </c:pt>
                <c:pt idx="94658">
                  <c:v>23.947599</c:v>
                </c:pt>
                <c:pt idx="94659">
                  <c:v>23.951032000000001</c:v>
                </c:pt>
                <c:pt idx="94660">
                  <c:v>23.947732999999999</c:v>
                </c:pt>
                <c:pt idx="94661">
                  <c:v>23.945744000000001</c:v>
                </c:pt>
                <c:pt idx="94662">
                  <c:v>23.947201</c:v>
                </c:pt>
                <c:pt idx="94663">
                  <c:v>23.946109</c:v>
                </c:pt>
                <c:pt idx="94664">
                  <c:v>23.945789999999999</c:v>
                </c:pt>
                <c:pt idx="94665">
                  <c:v>23.949757999999999</c:v>
                </c:pt>
                <c:pt idx="94666">
                  <c:v>23.951091999999999</c:v>
                </c:pt>
                <c:pt idx="94667">
                  <c:v>23.948985</c:v>
                </c:pt>
                <c:pt idx="94668">
                  <c:v>23.950596999999998</c:v>
                </c:pt>
                <c:pt idx="94669">
                  <c:v>23.952075000000001</c:v>
                </c:pt>
                <c:pt idx="94670">
                  <c:v>23.950156</c:v>
                </c:pt>
                <c:pt idx="94671">
                  <c:v>23.951357999999999</c:v>
                </c:pt>
                <c:pt idx="94672">
                  <c:v>23.953507999999999</c:v>
                </c:pt>
                <c:pt idx="94673">
                  <c:v>23.951329000000001</c:v>
                </c:pt>
                <c:pt idx="94674">
                  <c:v>23.949292</c:v>
                </c:pt>
                <c:pt idx="94675">
                  <c:v>23.950305</c:v>
                </c:pt>
                <c:pt idx="94676">
                  <c:v>23.953279999999999</c:v>
                </c:pt>
                <c:pt idx="94677">
                  <c:v>23.956095999999999</c:v>
                </c:pt>
                <c:pt idx="94678">
                  <c:v>23.953112999999998</c:v>
                </c:pt>
                <c:pt idx="94679">
                  <c:v>23.950322</c:v>
                </c:pt>
                <c:pt idx="94680">
                  <c:v>23.953413999999999</c:v>
                </c:pt>
                <c:pt idx="94681">
                  <c:v>23.952818000000001</c:v>
                </c:pt>
                <c:pt idx="94682">
                  <c:v>23.946881999999999</c:v>
                </c:pt>
                <c:pt idx="94683">
                  <c:v>23.946300999999998</c:v>
                </c:pt>
                <c:pt idx="94684">
                  <c:v>23.947695</c:v>
                </c:pt>
                <c:pt idx="94685">
                  <c:v>23.946194999999999</c:v>
                </c:pt>
                <c:pt idx="94686">
                  <c:v>23.946587000000001</c:v>
                </c:pt>
                <c:pt idx="94687">
                  <c:v>23.948101999999999</c:v>
                </c:pt>
                <c:pt idx="94688">
                  <c:v>23.946218999999999</c:v>
                </c:pt>
                <c:pt idx="94689">
                  <c:v>23.943946</c:v>
                </c:pt>
                <c:pt idx="94690">
                  <c:v>23.943624</c:v>
                </c:pt>
                <c:pt idx="94691">
                  <c:v>23.943518000000001</c:v>
                </c:pt>
                <c:pt idx="94692">
                  <c:v>23.948467999999998</c:v>
                </c:pt>
                <c:pt idx="94693">
                  <c:v>23.955725000000001</c:v>
                </c:pt>
                <c:pt idx="94694">
                  <c:v>23.95364</c:v>
                </c:pt>
                <c:pt idx="94695">
                  <c:v>23.948070999999999</c:v>
                </c:pt>
                <c:pt idx="94696">
                  <c:v>23.948599000000002</c:v>
                </c:pt>
                <c:pt idx="94697">
                  <c:v>23.951709999999999</c:v>
                </c:pt>
                <c:pt idx="94698">
                  <c:v>23.951129999999999</c:v>
                </c:pt>
                <c:pt idx="94699">
                  <c:v>23.948884</c:v>
                </c:pt>
                <c:pt idx="94700">
                  <c:v>23.950628999999999</c:v>
                </c:pt>
                <c:pt idx="94701">
                  <c:v>23.951167000000002</c:v>
                </c:pt>
                <c:pt idx="94702">
                  <c:v>23.948003</c:v>
                </c:pt>
                <c:pt idx="94703">
                  <c:v>23.948623999999999</c:v>
                </c:pt>
                <c:pt idx="94704">
                  <c:v>23.946825</c:v>
                </c:pt>
                <c:pt idx="94705">
                  <c:v>23.944921999999998</c:v>
                </c:pt>
                <c:pt idx="94706">
                  <c:v>23.952141000000001</c:v>
                </c:pt>
                <c:pt idx="94707">
                  <c:v>23.957111000000001</c:v>
                </c:pt>
                <c:pt idx="94708">
                  <c:v>23.954604</c:v>
                </c:pt>
                <c:pt idx="94709">
                  <c:v>23.953627999999998</c:v>
                </c:pt>
                <c:pt idx="94710">
                  <c:v>23.951601</c:v>
                </c:pt>
                <c:pt idx="94711">
                  <c:v>23.946442000000001</c:v>
                </c:pt>
                <c:pt idx="94712">
                  <c:v>23.946159999999999</c:v>
                </c:pt>
                <c:pt idx="94713">
                  <c:v>23.951840000000001</c:v>
                </c:pt>
                <c:pt idx="94714">
                  <c:v>23.954096</c:v>
                </c:pt>
                <c:pt idx="94715">
                  <c:v>23.952832999999998</c:v>
                </c:pt>
                <c:pt idx="94716">
                  <c:v>23.953233999999998</c:v>
                </c:pt>
                <c:pt idx="94717">
                  <c:v>23.955465</c:v>
                </c:pt>
                <c:pt idx="94718">
                  <c:v>23.954581000000001</c:v>
                </c:pt>
                <c:pt idx="94719">
                  <c:v>23.952228999999999</c:v>
                </c:pt>
                <c:pt idx="94720">
                  <c:v>23.954736</c:v>
                </c:pt>
                <c:pt idx="94721">
                  <c:v>23.958791000000002</c:v>
                </c:pt>
                <c:pt idx="94722">
                  <c:v>23.961742000000001</c:v>
                </c:pt>
                <c:pt idx="94723">
                  <c:v>23.961480999999999</c:v>
                </c:pt>
                <c:pt idx="94724">
                  <c:v>23.957207</c:v>
                </c:pt>
                <c:pt idx="94725">
                  <c:v>23.953969000000001</c:v>
                </c:pt>
                <c:pt idx="94726">
                  <c:v>23.952175</c:v>
                </c:pt>
                <c:pt idx="94727">
                  <c:v>23.954412000000001</c:v>
                </c:pt>
                <c:pt idx="94728">
                  <c:v>23.957750000000001</c:v>
                </c:pt>
                <c:pt idx="94729">
                  <c:v>23.957861999999999</c:v>
                </c:pt>
                <c:pt idx="94730">
                  <c:v>23.958935</c:v>
                </c:pt>
                <c:pt idx="94731">
                  <c:v>23.959648999999999</c:v>
                </c:pt>
                <c:pt idx="94732">
                  <c:v>23.957576</c:v>
                </c:pt>
                <c:pt idx="94733">
                  <c:v>23.956261999999999</c:v>
                </c:pt>
                <c:pt idx="94734">
                  <c:v>23.956567</c:v>
                </c:pt>
                <c:pt idx="94735">
                  <c:v>23.956272999999999</c:v>
                </c:pt>
                <c:pt idx="94736">
                  <c:v>23.950806</c:v>
                </c:pt>
                <c:pt idx="94737">
                  <c:v>23.947738999999999</c:v>
                </c:pt>
                <c:pt idx="94738">
                  <c:v>23.952380000000002</c:v>
                </c:pt>
                <c:pt idx="94739">
                  <c:v>23.9543</c:v>
                </c:pt>
                <c:pt idx="94740">
                  <c:v>23.950899</c:v>
                </c:pt>
                <c:pt idx="94741">
                  <c:v>23.950102999999999</c:v>
                </c:pt>
                <c:pt idx="94742">
                  <c:v>23.951756</c:v>
                </c:pt>
                <c:pt idx="94743">
                  <c:v>23.950536</c:v>
                </c:pt>
                <c:pt idx="94744">
                  <c:v>23.949691999999999</c:v>
                </c:pt>
                <c:pt idx="94745">
                  <c:v>23.949082000000001</c:v>
                </c:pt>
                <c:pt idx="94746">
                  <c:v>23.948801</c:v>
                </c:pt>
                <c:pt idx="94747">
                  <c:v>23.951301999999998</c:v>
                </c:pt>
                <c:pt idx="94748">
                  <c:v>23.948702999999998</c:v>
                </c:pt>
                <c:pt idx="94749">
                  <c:v>23.944828999999999</c:v>
                </c:pt>
                <c:pt idx="94750">
                  <c:v>23.950054000000002</c:v>
                </c:pt>
                <c:pt idx="94751">
                  <c:v>23.954332999999998</c:v>
                </c:pt>
                <c:pt idx="94752">
                  <c:v>23.948896999999999</c:v>
                </c:pt>
                <c:pt idx="94753">
                  <c:v>23.945990999999999</c:v>
                </c:pt>
                <c:pt idx="94754">
                  <c:v>23.949953000000001</c:v>
                </c:pt>
                <c:pt idx="94755">
                  <c:v>23.950965</c:v>
                </c:pt>
                <c:pt idx="94756">
                  <c:v>23.947025</c:v>
                </c:pt>
                <c:pt idx="94757">
                  <c:v>23.945408</c:v>
                </c:pt>
                <c:pt idx="94758">
                  <c:v>23.947552000000002</c:v>
                </c:pt>
                <c:pt idx="94759">
                  <c:v>23.94868</c:v>
                </c:pt>
                <c:pt idx="94760">
                  <c:v>23.948522000000001</c:v>
                </c:pt>
                <c:pt idx="94761">
                  <c:v>23.950039</c:v>
                </c:pt>
                <c:pt idx="94762">
                  <c:v>23.950030999999999</c:v>
                </c:pt>
                <c:pt idx="94763">
                  <c:v>23.954146999999999</c:v>
                </c:pt>
                <c:pt idx="94764">
                  <c:v>23.961071</c:v>
                </c:pt>
                <c:pt idx="94765">
                  <c:v>23.959612</c:v>
                </c:pt>
                <c:pt idx="94766">
                  <c:v>23.955069999999999</c:v>
                </c:pt>
                <c:pt idx="94767">
                  <c:v>23.953779000000001</c:v>
                </c:pt>
                <c:pt idx="94768">
                  <c:v>23.957003</c:v>
                </c:pt>
                <c:pt idx="94769">
                  <c:v>23.959586000000002</c:v>
                </c:pt>
                <c:pt idx="94770">
                  <c:v>23.961064</c:v>
                </c:pt>
                <c:pt idx="94771">
                  <c:v>23.964490000000001</c:v>
                </c:pt>
                <c:pt idx="94772">
                  <c:v>23.963618</c:v>
                </c:pt>
                <c:pt idx="94773">
                  <c:v>23.958826999999999</c:v>
                </c:pt>
                <c:pt idx="94774">
                  <c:v>23.956371000000001</c:v>
                </c:pt>
                <c:pt idx="94775">
                  <c:v>23.956150000000001</c:v>
                </c:pt>
                <c:pt idx="94776">
                  <c:v>23.957246000000001</c:v>
                </c:pt>
                <c:pt idx="94777">
                  <c:v>23.961126</c:v>
                </c:pt>
                <c:pt idx="94778">
                  <c:v>23.962119999999999</c:v>
                </c:pt>
                <c:pt idx="94779">
                  <c:v>23.958145999999999</c:v>
                </c:pt>
                <c:pt idx="94780">
                  <c:v>23.958183999999999</c:v>
                </c:pt>
                <c:pt idx="94781">
                  <c:v>23.958690000000001</c:v>
                </c:pt>
                <c:pt idx="94782">
                  <c:v>23.954439000000001</c:v>
                </c:pt>
                <c:pt idx="94783">
                  <c:v>23.954386</c:v>
                </c:pt>
                <c:pt idx="94784">
                  <c:v>23.957277999999999</c:v>
                </c:pt>
                <c:pt idx="94785">
                  <c:v>23.957937000000001</c:v>
                </c:pt>
                <c:pt idx="94786">
                  <c:v>23.960518</c:v>
                </c:pt>
                <c:pt idx="94787">
                  <c:v>23.964345000000002</c:v>
                </c:pt>
                <c:pt idx="94788">
                  <c:v>23.964881999999999</c:v>
                </c:pt>
                <c:pt idx="94789">
                  <c:v>23.962541000000002</c:v>
                </c:pt>
                <c:pt idx="94790">
                  <c:v>23.962395000000001</c:v>
                </c:pt>
                <c:pt idx="94791">
                  <c:v>23.964703</c:v>
                </c:pt>
                <c:pt idx="94792">
                  <c:v>23.963221000000001</c:v>
                </c:pt>
                <c:pt idx="94793">
                  <c:v>23.961002000000001</c:v>
                </c:pt>
                <c:pt idx="94794">
                  <c:v>23.960768999999999</c:v>
                </c:pt>
                <c:pt idx="94795">
                  <c:v>23.963443999999999</c:v>
                </c:pt>
                <c:pt idx="94796">
                  <c:v>23.967243</c:v>
                </c:pt>
                <c:pt idx="94797">
                  <c:v>23.967562000000001</c:v>
                </c:pt>
                <c:pt idx="94798">
                  <c:v>23.965088000000002</c:v>
                </c:pt>
                <c:pt idx="94799">
                  <c:v>23.962754</c:v>
                </c:pt>
                <c:pt idx="94800">
                  <c:v>23.962592999999998</c:v>
                </c:pt>
                <c:pt idx="94801">
                  <c:v>23.965827999999998</c:v>
                </c:pt>
                <c:pt idx="94802">
                  <c:v>23.967838</c:v>
                </c:pt>
                <c:pt idx="94803">
                  <c:v>23.966522000000001</c:v>
                </c:pt>
                <c:pt idx="94804">
                  <c:v>23.962644000000001</c:v>
                </c:pt>
                <c:pt idx="94805">
                  <c:v>23.965548999999999</c:v>
                </c:pt>
                <c:pt idx="94806">
                  <c:v>23.975359000000001</c:v>
                </c:pt>
                <c:pt idx="94807">
                  <c:v>23.975263000000002</c:v>
                </c:pt>
                <c:pt idx="94808">
                  <c:v>23.970365999999999</c:v>
                </c:pt>
                <c:pt idx="94809">
                  <c:v>23.972912999999998</c:v>
                </c:pt>
                <c:pt idx="94810">
                  <c:v>23.974381999999999</c:v>
                </c:pt>
                <c:pt idx="94811">
                  <c:v>23.972722000000001</c:v>
                </c:pt>
                <c:pt idx="94812">
                  <c:v>23.973897000000001</c:v>
                </c:pt>
                <c:pt idx="94813">
                  <c:v>23.974256</c:v>
                </c:pt>
                <c:pt idx="94814">
                  <c:v>23.969891000000001</c:v>
                </c:pt>
                <c:pt idx="94815">
                  <c:v>23.968674</c:v>
                </c:pt>
                <c:pt idx="94816">
                  <c:v>23.969501999999999</c:v>
                </c:pt>
                <c:pt idx="94817">
                  <c:v>23.965226000000001</c:v>
                </c:pt>
                <c:pt idx="94818">
                  <c:v>23.962509000000001</c:v>
                </c:pt>
                <c:pt idx="94819">
                  <c:v>23.963619000000001</c:v>
                </c:pt>
                <c:pt idx="94820">
                  <c:v>23.963633999999999</c:v>
                </c:pt>
                <c:pt idx="94821">
                  <c:v>23.963629999999998</c:v>
                </c:pt>
                <c:pt idx="94822">
                  <c:v>23.964034000000002</c:v>
                </c:pt>
                <c:pt idx="94823">
                  <c:v>23.963232999999999</c:v>
                </c:pt>
                <c:pt idx="94824">
                  <c:v>23.962015000000001</c:v>
                </c:pt>
                <c:pt idx="94825">
                  <c:v>23.963550000000001</c:v>
                </c:pt>
                <c:pt idx="94826">
                  <c:v>23.967918000000001</c:v>
                </c:pt>
                <c:pt idx="94827">
                  <c:v>23.971112999999999</c:v>
                </c:pt>
                <c:pt idx="94828">
                  <c:v>23.967465000000001</c:v>
                </c:pt>
                <c:pt idx="94829">
                  <c:v>23.965904999999999</c:v>
                </c:pt>
                <c:pt idx="94830">
                  <c:v>23.972024000000001</c:v>
                </c:pt>
                <c:pt idx="94831">
                  <c:v>23.974394</c:v>
                </c:pt>
                <c:pt idx="94832">
                  <c:v>23.972062999999999</c:v>
                </c:pt>
                <c:pt idx="94833">
                  <c:v>23.972580000000001</c:v>
                </c:pt>
                <c:pt idx="94834">
                  <c:v>23.976790999999999</c:v>
                </c:pt>
                <c:pt idx="94835">
                  <c:v>23.979892</c:v>
                </c:pt>
                <c:pt idx="94836">
                  <c:v>23.979189999999999</c:v>
                </c:pt>
                <c:pt idx="94837">
                  <c:v>23.979019999999998</c:v>
                </c:pt>
                <c:pt idx="94838">
                  <c:v>23.977309000000002</c:v>
                </c:pt>
                <c:pt idx="94839">
                  <c:v>23.976858</c:v>
                </c:pt>
                <c:pt idx="94840">
                  <c:v>23.980602999999999</c:v>
                </c:pt>
                <c:pt idx="94841">
                  <c:v>23.979968</c:v>
                </c:pt>
                <c:pt idx="94842">
                  <c:v>23.975059999999999</c:v>
                </c:pt>
                <c:pt idx="94843">
                  <c:v>23.975695000000002</c:v>
                </c:pt>
                <c:pt idx="94844">
                  <c:v>23.979319</c:v>
                </c:pt>
                <c:pt idx="94845">
                  <c:v>23.977492000000002</c:v>
                </c:pt>
                <c:pt idx="94846">
                  <c:v>23.976652000000001</c:v>
                </c:pt>
                <c:pt idx="94847">
                  <c:v>23.979376999999999</c:v>
                </c:pt>
                <c:pt idx="94848">
                  <c:v>23.975712999999999</c:v>
                </c:pt>
                <c:pt idx="94849">
                  <c:v>23.969909000000001</c:v>
                </c:pt>
                <c:pt idx="94850">
                  <c:v>23.972826999999999</c:v>
                </c:pt>
                <c:pt idx="94851">
                  <c:v>23.976537</c:v>
                </c:pt>
                <c:pt idx="94852">
                  <c:v>23.974492999999999</c:v>
                </c:pt>
                <c:pt idx="94853">
                  <c:v>23.974432</c:v>
                </c:pt>
                <c:pt idx="94854">
                  <c:v>23.977602000000001</c:v>
                </c:pt>
                <c:pt idx="94855">
                  <c:v>23.981204000000002</c:v>
                </c:pt>
                <c:pt idx="94856">
                  <c:v>23.981967999999998</c:v>
                </c:pt>
                <c:pt idx="94857">
                  <c:v>23.975792999999999</c:v>
                </c:pt>
                <c:pt idx="94858">
                  <c:v>23.969750999999999</c:v>
                </c:pt>
                <c:pt idx="94859">
                  <c:v>23.972947000000001</c:v>
                </c:pt>
                <c:pt idx="94860">
                  <c:v>23.977312999999999</c:v>
                </c:pt>
                <c:pt idx="94861">
                  <c:v>23.975279</c:v>
                </c:pt>
                <c:pt idx="94862">
                  <c:v>23.972913999999999</c:v>
                </c:pt>
                <c:pt idx="94863">
                  <c:v>23.973998999999999</c:v>
                </c:pt>
                <c:pt idx="94864">
                  <c:v>23.976008</c:v>
                </c:pt>
                <c:pt idx="94865">
                  <c:v>23.975038000000001</c:v>
                </c:pt>
                <c:pt idx="94866">
                  <c:v>23.973942000000001</c:v>
                </c:pt>
                <c:pt idx="94867">
                  <c:v>23.972667000000001</c:v>
                </c:pt>
                <c:pt idx="94868">
                  <c:v>23.972104999999999</c:v>
                </c:pt>
                <c:pt idx="94869">
                  <c:v>23.973547</c:v>
                </c:pt>
                <c:pt idx="94870">
                  <c:v>23.973531000000001</c:v>
                </c:pt>
                <c:pt idx="94871">
                  <c:v>23.971805</c:v>
                </c:pt>
                <c:pt idx="94872">
                  <c:v>23.969933999999999</c:v>
                </c:pt>
                <c:pt idx="94873">
                  <c:v>23.967727</c:v>
                </c:pt>
                <c:pt idx="94874">
                  <c:v>23.970065000000002</c:v>
                </c:pt>
                <c:pt idx="94875">
                  <c:v>23.976758</c:v>
                </c:pt>
                <c:pt idx="94876">
                  <c:v>23.97466</c:v>
                </c:pt>
                <c:pt idx="94877">
                  <c:v>23.967876</c:v>
                </c:pt>
                <c:pt idx="94878">
                  <c:v>23.967662000000001</c:v>
                </c:pt>
                <c:pt idx="94879">
                  <c:v>23.968781</c:v>
                </c:pt>
                <c:pt idx="94880">
                  <c:v>23.970206000000001</c:v>
                </c:pt>
                <c:pt idx="94881">
                  <c:v>23.973796</c:v>
                </c:pt>
                <c:pt idx="94882">
                  <c:v>23.970907</c:v>
                </c:pt>
                <c:pt idx="94883">
                  <c:v>23.966639000000001</c:v>
                </c:pt>
                <c:pt idx="94884">
                  <c:v>23.968872999999999</c:v>
                </c:pt>
                <c:pt idx="94885">
                  <c:v>23.971177000000001</c:v>
                </c:pt>
                <c:pt idx="94886">
                  <c:v>23.969135999999999</c:v>
                </c:pt>
                <c:pt idx="94887">
                  <c:v>23.968192999999999</c:v>
                </c:pt>
                <c:pt idx="94888">
                  <c:v>23.969538</c:v>
                </c:pt>
                <c:pt idx="94889">
                  <c:v>23.970537</c:v>
                </c:pt>
                <c:pt idx="94890">
                  <c:v>23.974395999999999</c:v>
                </c:pt>
                <c:pt idx="94891">
                  <c:v>23.977084999999999</c:v>
                </c:pt>
                <c:pt idx="94892">
                  <c:v>23.972615000000001</c:v>
                </c:pt>
                <c:pt idx="94893">
                  <c:v>23.970324999999999</c:v>
                </c:pt>
                <c:pt idx="94894">
                  <c:v>23.976548999999999</c:v>
                </c:pt>
                <c:pt idx="94895">
                  <c:v>23.98132</c:v>
                </c:pt>
                <c:pt idx="94896">
                  <c:v>23.978559000000001</c:v>
                </c:pt>
                <c:pt idx="94897">
                  <c:v>23.977360999999998</c:v>
                </c:pt>
                <c:pt idx="94898">
                  <c:v>23.982209999999998</c:v>
                </c:pt>
                <c:pt idx="94899">
                  <c:v>23.982889</c:v>
                </c:pt>
                <c:pt idx="94900">
                  <c:v>23.981687999999998</c:v>
                </c:pt>
                <c:pt idx="94901">
                  <c:v>23.983419000000001</c:v>
                </c:pt>
                <c:pt idx="94902">
                  <c:v>23.982839999999999</c:v>
                </c:pt>
                <c:pt idx="94903">
                  <c:v>23.982265999999999</c:v>
                </c:pt>
                <c:pt idx="94904">
                  <c:v>23.983332000000001</c:v>
                </c:pt>
                <c:pt idx="94905">
                  <c:v>23.981665</c:v>
                </c:pt>
                <c:pt idx="94906">
                  <c:v>23.981973</c:v>
                </c:pt>
                <c:pt idx="94907">
                  <c:v>23.983367000000001</c:v>
                </c:pt>
                <c:pt idx="94908">
                  <c:v>23.979391</c:v>
                </c:pt>
                <c:pt idx="94909">
                  <c:v>23.981013000000001</c:v>
                </c:pt>
                <c:pt idx="94910">
                  <c:v>23.987022</c:v>
                </c:pt>
                <c:pt idx="94911">
                  <c:v>23.983053999999999</c:v>
                </c:pt>
                <c:pt idx="94912">
                  <c:v>23.976818000000002</c:v>
                </c:pt>
                <c:pt idx="94913">
                  <c:v>23.979274</c:v>
                </c:pt>
                <c:pt idx="94914">
                  <c:v>23.984086999999999</c:v>
                </c:pt>
                <c:pt idx="94915">
                  <c:v>23.982327999999999</c:v>
                </c:pt>
                <c:pt idx="94916">
                  <c:v>23.977553</c:v>
                </c:pt>
                <c:pt idx="94917">
                  <c:v>23.977729</c:v>
                </c:pt>
                <c:pt idx="94918">
                  <c:v>23.979061999999999</c:v>
                </c:pt>
                <c:pt idx="94919">
                  <c:v>23.979980999999999</c:v>
                </c:pt>
                <c:pt idx="94920">
                  <c:v>23.981280000000002</c:v>
                </c:pt>
                <c:pt idx="94921">
                  <c:v>23.982481</c:v>
                </c:pt>
                <c:pt idx="94922">
                  <c:v>23.986967</c:v>
                </c:pt>
                <c:pt idx="94923">
                  <c:v>23.992073999999999</c:v>
                </c:pt>
                <c:pt idx="94924">
                  <c:v>23.989212999999999</c:v>
                </c:pt>
                <c:pt idx="94925">
                  <c:v>23.983060999999999</c:v>
                </c:pt>
                <c:pt idx="94926">
                  <c:v>23.985424999999999</c:v>
                </c:pt>
                <c:pt idx="94927">
                  <c:v>23.989046999999999</c:v>
                </c:pt>
                <c:pt idx="94928">
                  <c:v>23.987069000000002</c:v>
                </c:pt>
                <c:pt idx="94929">
                  <c:v>23.985434000000001</c:v>
                </c:pt>
                <c:pt idx="94930">
                  <c:v>23.986466</c:v>
                </c:pt>
                <c:pt idx="94931">
                  <c:v>23.989923999999998</c:v>
                </c:pt>
                <c:pt idx="94932">
                  <c:v>23.991125</c:v>
                </c:pt>
                <c:pt idx="94933">
                  <c:v>23.989573</c:v>
                </c:pt>
                <c:pt idx="94934">
                  <c:v>23.987242999999999</c:v>
                </c:pt>
                <c:pt idx="94935">
                  <c:v>23.986148</c:v>
                </c:pt>
                <c:pt idx="94936">
                  <c:v>23.986037</c:v>
                </c:pt>
                <c:pt idx="94937">
                  <c:v>23.985029999999998</c:v>
                </c:pt>
                <c:pt idx="94938">
                  <c:v>23.985405</c:v>
                </c:pt>
                <c:pt idx="94939">
                  <c:v>23.988313999999999</c:v>
                </c:pt>
                <c:pt idx="94940">
                  <c:v>23.988976000000001</c:v>
                </c:pt>
                <c:pt idx="94941">
                  <c:v>23.987553999999999</c:v>
                </c:pt>
                <c:pt idx="94942">
                  <c:v>23.98678</c:v>
                </c:pt>
                <c:pt idx="94943">
                  <c:v>23.985125</c:v>
                </c:pt>
                <c:pt idx="94944">
                  <c:v>23.984317999999998</c:v>
                </c:pt>
                <c:pt idx="94945">
                  <c:v>23.986219999999999</c:v>
                </c:pt>
                <c:pt idx="94946">
                  <c:v>23.988123000000002</c:v>
                </c:pt>
                <c:pt idx="94947">
                  <c:v>23.987487999999999</c:v>
                </c:pt>
                <c:pt idx="94948">
                  <c:v>23.985306999999999</c:v>
                </c:pt>
                <c:pt idx="94949">
                  <c:v>23.983855999999999</c:v>
                </c:pt>
                <c:pt idx="94950">
                  <c:v>23.986601</c:v>
                </c:pt>
                <c:pt idx="94951">
                  <c:v>23.992498000000001</c:v>
                </c:pt>
                <c:pt idx="94952">
                  <c:v>23.990241999999999</c:v>
                </c:pt>
                <c:pt idx="94953">
                  <c:v>23.984368</c:v>
                </c:pt>
                <c:pt idx="94954">
                  <c:v>23.983552</c:v>
                </c:pt>
                <c:pt idx="94955">
                  <c:v>23.985102000000001</c:v>
                </c:pt>
                <c:pt idx="94956">
                  <c:v>23.985588</c:v>
                </c:pt>
                <c:pt idx="94957">
                  <c:v>23.984660000000002</c:v>
                </c:pt>
                <c:pt idx="94958">
                  <c:v>23.985368000000001</c:v>
                </c:pt>
                <c:pt idx="94959">
                  <c:v>23.987143</c:v>
                </c:pt>
                <c:pt idx="94960">
                  <c:v>23.985410000000002</c:v>
                </c:pt>
                <c:pt idx="94961">
                  <c:v>23.988913</c:v>
                </c:pt>
                <c:pt idx="94962">
                  <c:v>23.99729</c:v>
                </c:pt>
                <c:pt idx="94963">
                  <c:v>23.992491999999999</c:v>
                </c:pt>
                <c:pt idx="94964">
                  <c:v>23.985509</c:v>
                </c:pt>
                <c:pt idx="94965">
                  <c:v>23.991250999999998</c:v>
                </c:pt>
                <c:pt idx="94966">
                  <c:v>23.994620000000001</c:v>
                </c:pt>
                <c:pt idx="94967">
                  <c:v>23.989411</c:v>
                </c:pt>
                <c:pt idx="94968">
                  <c:v>23.989958000000001</c:v>
                </c:pt>
                <c:pt idx="94969">
                  <c:v>23.993694999999999</c:v>
                </c:pt>
                <c:pt idx="94970">
                  <c:v>23.995372</c:v>
                </c:pt>
                <c:pt idx="94971">
                  <c:v>23.997903999999998</c:v>
                </c:pt>
                <c:pt idx="94972">
                  <c:v>23.9941</c:v>
                </c:pt>
                <c:pt idx="94973">
                  <c:v>23.987777000000001</c:v>
                </c:pt>
                <c:pt idx="94974">
                  <c:v>23.989283</c:v>
                </c:pt>
                <c:pt idx="94975">
                  <c:v>23.994895</c:v>
                </c:pt>
                <c:pt idx="94976">
                  <c:v>23.993290999999999</c:v>
                </c:pt>
                <c:pt idx="94977">
                  <c:v>23.989122999999999</c:v>
                </c:pt>
                <c:pt idx="94978">
                  <c:v>23.990684000000002</c:v>
                </c:pt>
                <c:pt idx="94979">
                  <c:v>23.989726999999998</c:v>
                </c:pt>
                <c:pt idx="94980">
                  <c:v>23.988645000000002</c:v>
                </c:pt>
                <c:pt idx="94981">
                  <c:v>23.993946999999999</c:v>
                </c:pt>
                <c:pt idx="94982">
                  <c:v>23.996516</c:v>
                </c:pt>
                <c:pt idx="94983">
                  <c:v>23.994837</c:v>
                </c:pt>
                <c:pt idx="94984">
                  <c:v>23.992443999999999</c:v>
                </c:pt>
                <c:pt idx="94985">
                  <c:v>23.992235999999998</c:v>
                </c:pt>
                <c:pt idx="94986">
                  <c:v>23.998633000000002</c:v>
                </c:pt>
                <c:pt idx="94987">
                  <c:v>24.002772</c:v>
                </c:pt>
                <c:pt idx="94988">
                  <c:v>23.998258</c:v>
                </c:pt>
                <c:pt idx="94989">
                  <c:v>23.995750000000001</c:v>
                </c:pt>
                <c:pt idx="94990">
                  <c:v>23.996988000000002</c:v>
                </c:pt>
                <c:pt idx="94991">
                  <c:v>23.998003000000001</c:v>
                </c:pt>
                <c:pt idx="94992">
                  <c:v>23.999592</c:v>
                </c:pt>
                <c:pt idx="94993">
                  <c:v>24.000896999999998</c:v>
                </c:pt>
                <c:pt idx="94994">
                  <c:v>24.000482000000002</c:v>
                </c:pt>
                <c:pt idx="94995">
                  <c:v>23.999551</c:v>
                </c:pt>
                <c:pt idx="94996">
                  <c:v>23.998809999999999</c:v>
                </c:pt>
                <c:pt idx="94997">
                  <c:v>23.994926</c:v>
                </c:pt>
                <c:pt idx="94998">
                  <c:v>23.991627000000001</c:v>
                </c:pt>
                <c:pt idx="94999">
                  <c:v>23.993686</c:v>
                </c:pt>
                <c:pt idx="95000">
                  <c:v>23.994067000000001</c:v>
                </c:pt>
                <c:pt idx="95001">
                  <c:v>23.991869000000001</c:v>
                </c:pt>
                <c:pt idx="95002">
                  <c:v>23.995757999999999</c:v>
                </c:pt>
                <c:pt idx="95003">
                  <c:v>24.001728</c:v>
                </c:pt>
                <c:pt idx="95004">
                  <c:v>24.001199</c:v>
                </c:pt>
                <c:pt idx="95005">
                  <c:v>23.995754999999999</c:v>
                </c:pt>
                <c:pt idx="95006">
                  <c:v>23.996131999999999</c:v>
                </c:pt>
                <c:pt idx="95007">
                  <c:v>23.999364</c:v>
                </c:pt>
                <c:pt idx="95008">
                  <c:v>23.997247000000002</c:v>
                </c:pt>
                <c:pt idx="95009">
                  <c:v>23.994713999999998</c:v>
                </c:pt>
                <c:pt idx="95010">
                  <c:v>23.997063000000001</c:v>
                </c:pt>
                <c:pt idx="95011">
                  <c:v>23.996531999999998</c:v>
                </c:pt>
                <c:pt idx="95012">
                  <c:v>23.992667000000001</c:v>
                </c:pt>
                <c:pt idx="95013">
                  <c:v>23.996741</c:v>
                </c:pt>
                <c:pt idx="95014">
                  <c:v>24.003136000000001</c:v>
                </c:pt>
                <c:pt idx="95015">
                  <c:v>24.001576</c:v>
                </c:pt>
                <c:pt idx="95016">
                  <c:v>24.001138999999998</c:v>
                </c:pt>
                <c:pt idx="95017">
                  <c:v>24.004766</c:v>
                </c:pt>
                <c:pt idx="95018">
                  <c:v>24.003377</c:v>
                </c:pt>
                <c:pt idx="95019">
                  <c:v>24.001356000000001</c:v>
                </c:pt>
                <c:pt idx="95020">
                  <c:v>24.003996999999998</c:v>
                </c:pt>
                <c:pt idx="95021">
                  <c:v>24.003926</c:v>
                </c:pt>
                <c:pt idx="95022">
                  <c:v>23.998341</c:v>
                </c:pt>
                <c:pt idx="95023">
                  <c:v>23.996448000000001</c:v>
                </c:pt>
                <c:pt idx="95024">
                  <c:v>24.002025</c:v>
                </c:pt>
                <c:pt idx="95025">
                  <c:v>24.003540999999998</c:v>
                </c:pt>
                <c:pt idx="95026">
                  <c:v>24.000154999999999</c:v>
                </c:pt>
                <c:pt idx="95027">
                  <c:v>24.002213999999999</c:v>
                </c:pt>
                <c:pt idx="95028">
                  <c:v>24.004749</c:v>
                </c:pt>
                <c:pt idx="95029">
                  <c:v>24.001276000000001</c:v>
                </c:pt>
                <c:pt idx="95030">
                  <c:v>23.996662000000001</c:v>
                </c:pt>
                <c:pt idx="95031">
                  <c:v>24.000411</c:v>
                </c:pt>
                <c:pt idx="95032">
                  <c:v>24.004311999999999</c:v>
                </c:pt>
                <c:pt idx="95033">
                  <c:v>24.002738000000001</c:v>
                </c:pt>
                <c:pt idx="95034">
                  <c:v>24.004995999999998</c:v>
                </c:pt>
                <c:pt idx="95035">
                  <c:v>24.003955000000001</c:v>
                </c:pt>
                <c:pt idx="95036">
                  <c:v>23.999462999999999</c:v>
                </c:pt>
                <c:pt idx="95037">
                  <c:v>24.005856999999999</c:v>
                </c:pt>
                <c:pt idx="95038">
                  <c:v>24.008268000000001</c:v>
                </c:pt>
                <c:pt idx="95039">
                  <c:v>24.000793000000002</c:v>
                </c:pt>
                <c:pt idx="95040">
                  <c:v>24.002344000000001</c:v>
                </c:pt>
                <c:pt idx="95041">
                  <c:v>24.005023000000001</c:v>
                </c:pt>
                <c:pt idx="95042">
                  <c:v>24.002162999999999</c:v>
                </c:pt>
                <c:pt idx="95043">
                  <c:v>24.001542000000001</c:v>
                </c:pt>
                <c:pt idx="95044">
                  <c:v>24.000762000000002</c:v>
                </c:pt>
                <c:pt idx="95045">
                  <c:v>24.000444999999999</c:v>
                </c:pt>
                <c:pt idx="95046">
                  <c:v>24.001242999999999</c:v>
                </c:pt>
                <c:pt idx="95047">
                  <c:v>24.000432</c:v>
                </c:pt>
                <c:pt idx="95048">
                  <c:v>23.998092</c:v>
                </c:pt>
                <c:pt idx="95049">
                  <c:v>23.996341000000001</c:v>
                </c:pt>
                <c:pt idx="95050">
                  <c:v>23.998989000000002</c:v>
                </c:pt>
                <c:pt idx="95051">
                  <c:v>24.000904999999999</c:v>
                </c:pt>
                <c:pt idx="95052">
                  <c:v>23.998564999999999</c:v>
                </c:pt>
                <c:pt idx="95053">
                  <c:v>23.997615</c:v>
                </c:pt>
                <c:pt idx="95054">
                  <c:v>23.998405000000002</c:v>
                </c:pt>
                <c:pt idx="95055">
                  <c:v>23.997926</c:v>
                </c:pt>
                <c:pt idx="95056">
                  <c:v>23.999314999999999</c:v>
                </c:pt>
                <c:pt idx="95057">
                  <c:v>24.002887999999999</c:v>
                </c:pt>
                <c:pt idx="95058">
                  <c:v>24.003672000000002</c:v>
                </c:pt>
                <c:pt idx="95059">
                  <c:v>24.000170000000001</c:v>
                </c:pt>
                <c:pt idx="95060">
                  <c:v>24.001429999999999</c:v>
                </c:pt>
                <c:pt idx="95061">
                  <c:v>24.005607000000001</c:v>
                </c:pt>
                <c:pt idx="95062">
                  <c:v>24.004366999999998</c:v>
                </c:pt>
                <c:pt idx="95063">
                  <c:v>24.000845000000002</c:v>
                </c:pt>
                <c:pt idx="95064">
                  <c:v>23.997843</c:v>
                </c:pt>
                <c:pt idx="95065">
                  <c:v>24.000838000000002</c:v>
                </c:pt>
                <c:pt idx="95066">
                  <c:v>24.007966</c:v>
                </c:pt>
                <c:pt idx="95067">
                  <c:v>24.007771999999999</c:v>
                </c:pt>
                <c:pt idx="95068">
                  <c:v>24.003167999999999</c:v>
                </c:pt>
                <c:pt idx="95069">
                  <c:v>24.004660000000001</c:v>
                </c:pt>
                <c:pt idx="95070">
                  <c:v>24.007733000000002</c:v>
                </c:pt>
                <c:pt idx="95071">
                  <c:v>24.005396999999999</c:v>
                </c:pt>
                <c:pt idx="95072">
                  <c:v>24.001816999999999</c:v>
                </c:pt>
                <c:pt idx="95073">
                  <c:v>24.005535999999999</c:v>
                </c:pt>
                <c:pt idx="95074">
                  <c:v>24.008991999999999</c:v>
                </c:pt>
                <c:pt idx="95075">
                  <c:v>24.006788</c:v>
                </c:pt>
                <c:pt idx="95076">
                  <c:v>24.007936999999998</c:v>
                </c:pt>
                <c:pt idx="95077">
                  <c:v>24.011545000000002</c:v>
                </c:pt>
                <c:pt idx="95078">
                  <c:v>24.015105999999999</c:v>
                </c:pt>
                <c:pt idx="95079">
                  <c:v>24.013764999999999</c:v>
                </c:pt>
                <c:pt idx="95080">
                  <c:v>24.011759000000001</c:v>
                </c:pt>
                <c:pt idx="95081">
                  <c:v>24.013836000000001</c:v>
                </c:pt>
                <c:pt idx="95082">
                  <c:v>24.011538999999999</c:v>
                </c:pt>
                <c:pt idx="95083">
                  <c:v>24.008703000000001</c:v>
                </c:pt>
                <c:pt idx="95084">
                  <c:v>24.01155</c:v>
                </c:pt>
                <c:pt idx="95085">
                  <c:v>24.014762999999999</c:v>
                </c:pt>
                <c:pt idx="95086">
                  <c:v>24.015388999999999</c:v>
                </c:pt>
                <c:pt idx="95087">
                  <c:v>24.017752999999999</c:v>
                </c:pt>
                <c:pt idx="95088">
                  <c:v>24.018487</c:v>
                </c:pt>
                <c:pt idx="95089">
                  <c:v>24.012685999999999</c:v>
                </c:pt>
                <c:pt idx="95090">
                  <c:v>24.012882999999999</c:v>
                </c:pt>
                <c:pt idx="95091">
                  <c:v>24.018891</c:v>
                </c:pt>
                <c:pt idx="95092">
                  <c:v>24.015284000000001</c:v>
                </c:pt>
                <c:pt idx="95093">
                  <c:v>24.007939</c:v>
                </c:pt>
                <c:pt idx="95094">
                  <c:v>24.006862999999999</c:v>
                </c:pt>
                <c:pt idx="95095">
                  <c:v>24.008220000000001</c:v>
                </c:pt>
                <c:pt idx="95096">
                  <c:v>24.010345999999998</c:v>
                </c:pt>
                <c:pt idx="95097">
                  <c:v>24.010104999999999</c:v>
                </c:pt>
                <c:pt idx="95098">
                  <c:v>24.011391</c:v>
                </c:pt>
                <c:pt idx="95099">
                  <c:v>24.014216999999999</c:v>
                </c:pt>
                <c:pt idx="95100">
                  <c:v>24.014419</c:v>
                </c:pt>
                <c:pt idx="95101">
                  <c:v>24.01595</c:v>
                </c:pt>
                <c:pt idx="95102">
                  <c:v>24.016836000000001</c:v>
                </c:pt>
                <c:pt idx="95103">
                  <c:v>24.014828999999999</c:v>
                </c:pt>
                <c:pt idx="95104">
                  <c:v>24.013822999999999</c:v>
                </c:pt>
                <c:pt idx="95105">
                  <c:v>24.012656</c:v>
                </c:pt>
                <c:pt idx="95106">
                  <c:v>24.014956000000002</c:v>
                </c:pt>
                <c:pt idx="95107">
                  <c:v>24.019072000000001</c:v>
                </c:pt>
                <c:pt idx="95108">
                  <c:v>24.019362000000001</c:v>
                </c:pt>
                <c:pt idx="95109">
                  <c:v>24.016697000000001</c:v>
                </c:pt>
                <c:pt idx="95110">
                  <c:v>24.018982999999999</c:v>
                </c:pt>
                <c:pt idx="95111">
                  <c:v>24.021908</c:v>
                </c:pt>
                <c:pt idx="95112">
                  <c:v>24.014082999999999</c:v>
                </c:pt>
                <c:pt idx="95113">
                  <c:v>24.009198000000001</c:v>
                </c:pt>
                <c:pt idx="95114">
                  <c:v>24.015478000000002</c:v>
                </c:pt>
                <c:pt idx="95115">
                  <c:v>24.018052000000001</c:v>
                </c:pt>
                <c:pt idx="95116">
                  <c:v>24.010656999999998</c:v>
                </c:pt>
                <c:pt idx="95117">
                  <c:v>24.010553000000002</c:v>
                </c:pt>
                <c:pt idx="95118">
                  <c:v>24.018483</c:v>
                </c:pt>
                <c:pt idx="95119">
                  <c:v>24.019293999999999</c:v>
                </c:pt>
                <c:pt idx="95120">
                  <c:v>24.018118000000001</c:v>
                </c:pt>
                <c:pt idx="95121">
                  <c:v>24.017838000000001</c:v>
                </c:pt>
                <c:pt idx="95122">
                  <c:v>24.013528999999998</c:v>
                </c:pt>
                <c:pt idx="95123">
                  <c:v>24.012367000000001</c:v>
                </c:pt>
                <c:pt idx="95124">
                  <c:v>24.017295000000001</c:v>
                </c:pt>
                <c:pt idx="95125">
                  <c:v>24.019784999999999</c:v>
                </c:pt>
                <c:pt idx="95126">
                  <c:v>24.018006</c:v>
                </c:pt>
                <c:pt idx="95127">
                  <c:v>24.019399</c:v>
                </c:pt>
                <c:pt idx="95128">
                  <c:v>24.021885000000001</c:v>
                </c:pt>
                <c:pt idx="95129">
                  <c:v>24.016020999999999</c:v>
                </c:pt>
                <c:pt idx="95130">
                  <c:v>24.011454000000001</c:v>
                </c:pt>
                <c:pt idx="95131">
                  <c:v>24.011177</c:v>
                </c:pt>
                <c:pt idx="95132">
                  <c:v>24.009367000000001</c:v>
                </c:pt>
                <c:pt idx="95133">
                  <c:v>24.011686999999998</c:v>
                </c:pt>
                <c:pt idx="95134">
                  <c:v>24.014897000000001</c:v>
                </c:pt>
                <c:pt idx="95135">
                  <c:v>24.015623000000001</c:v>
                </c:pt>
                <c:pt idx="95136">
                  <c:v>24.013793</c:v>
                </c:pt>
                <c:pt idx="95137">
                  <c:v>24.012228</c:v>
                </c:pt>
                <c:pt idx="95138">
                  <c:v>24.014333000000001</c:v>
                </c:pt>
                <c:pt idx="95139">
                  <c:v>24.011835999999999</c:v>
                </c:pt>
                <c:pt idx="95140">
                  <c:v>24.007393</c:v>
                </c:pt>
                <c:pt idx="95141">
                  <c:v>24.012551999999999</c:v>
                </c:pt>
                <c:pt idx="95142">
                  <c:v>24.019185</c:v>
                </c:pt>
                <c:pt idx="95143">
                  <c:v>24.015799999999999</c:v>
                </c:pt>
                <c:pt idx="95144">
                  <c:v>24.011122</c:v>
                </c:pt>
                <c:pt idx="95145">
                  <c:v>24.015367000000001</c:v>
                </c:pt>
                <c:pt idx="95146">
                  <c:v>24.021726000000001</c:v>
                </c:pt>
                <c:pt idx="95147">
                  <c:v>24.020132</c:v>
                </c:pt>
                <c:pt idx="95148">
                  <c:v>24.018252</c:v>
                </c:pt>
                <c:pt idx="95149">
                  <c:v>24.022069999999999</c:v>
                </c:pt>
                <c:pt idx="95150">
                  <c:v>24.022392</c:v>
                </c:pt>
                <c:pt idx="95151">
                  <c:v>24.020921000000001</c:v>
                </c:pt>
                <c:pt idx="95152">
                  <c:v>24.022380999999999</c:v>
                </c:pt>
                <c:pt idx="95153">
                  <c:v>24.024571999999999</c:v>
                </c:pt>
                <c:pt idx="95154">
                  <c:v>24.023125</c:v>
                </c:pt>
                <c:pt idx="95155">
                  <c:v>24.018416999999999</c:v>
                </c:pt>
                <c:pt idx="95156">
                  <c:v>24.018084999999999</c:v>
                </c:pt>
                <c:pt idx="95157">
                  <c:v>24.020686000000001</c:v>
                </c:pt>
                <c:pt idx="95158">
                  <c:v>24.020970999999999</c:v>
                </c:pt>
                <c:pt idx="95159">
                  <c:v>24.019855</c:v>
                </c:pt>
                <c:pt idx="95160">
                  <c:v>24.021788999999998</c:v>
                </c:pt>
                <c:pt idx="95161">
                  <c:v>24.022583000000001</c:v>
                </c:pt>
                <c:pt idx="95162">
                  <c:v>24.020333999999998</c:v>
                </c:pt>
                <c:pt idx="95163">
                  <c:v>24.02411</c:v>
                </c:pt>
                <c:pt idx="95164">
                  <c:v>24.029291000000001</c:v>
                </c:pt>
                <c:pt idx="95165">
                  <c:v>24.028874999999999</c:v>
                </c:pt>
                <c:pt idx="95166">
                  <c:v>24.032671000000001</c:v>
                </c:pt>
                <c:pt idx="95167">
                  <c:v>24.035205000000001</c:v>
                </c:pt>
                <c:pt idx="95168">
                  <c:v>24.031089999999999</c:v>
                </c:pt>
                <c:pt idx="95169">
                  <c:v>24.032332</c:v>
                </c:pt>
                <c:pt idx="95170">
                  <c:v>24.034725999999999</c:v>
                </c:pt>
                <c:pt idx="95171">
                  <c:v>24.029807999999999</c:v>
                </c:pt>
                <c:pt idx="95172">
                  <c:v>24.029519000000001</c:v>
                </c:pt>
                <c:pt idx="95173">
                  <c:v>24.032492999999999</c:v>
                </c:pt>
                <c:pt idx="95174">
                  <c:v>24.027726000000001</c:v>
                </c:pt>
                <c:pt idx="95175">
                  <c:v>24.025209</c:v>
                </c:pt>
                <c:pt idx="95176">
                  <c:v>24.031127999999999</c:v>
                </c:pt>
                <c:pt idx="95177">
                  <c:v>24.029350999999998</c:v>
                </c:pt>
                <c:pt idx="95178">
                  <c:v>24.022061999999998</c:v>
                </c:pt>
                <c:pt idx="95179">
                  <c:v>24.024426999999999</c:v>
                </c:pt>
                <c:pt idx="95180">
                  <c:v>24.026662000000002</c:v>
                </c:pt>
                <c:pt idx="95181">
                  <c:v>24.026623000000001</c:v>
                </c:pt>
                <c:pt idx="95182">
                  <c:v>24.029408</c:v>
                </c:pt>
                <c:pt idx="95183">
                  <c:v>24.027964000000001</c:v>
                </c:pt>
                <c:pt idx="95184">
                  <c:v>24.027529999999999</c:v>
                </c:pt>
                <c:pt idx="95185">
                  <c:v>24.030947999999999</c:v>
                </c:pt>
                <c:pt idx="95186">
                  <c:v>24.029330999999999</c:v>
                </c:pt>
                <c:pt idx="95187">
                  <c:v>24.025203000000001</c:v>
                </c:pt>
                <c:pt idx="95188">
                  <c:v>24.024547999999999</c:v>
                </c:pt>
                <c:pt idx="95189">
                  <c:v>24.022697999999998</c:v>
                </c:pt>
                <c:pt idx="95190">
                  <c:v>24.024245000000001</c:v>
                </c:pt>
                <c:pt idx="95191">
                  <c:v>24.029508</c:v>
                </c:pt>
                <c:pt idx="95192">
                  <c:v>24.030259999999998</c:v>
                </c:pt>
                <c:pt idx="95193">
                  <c:v>24.028002999999998</c:v>
                </c:pt>
                <c:pt idx="95194">
                  <c:v>24.026681</c:v>
                </c:pt>
                <c:pt idx="95195">
                  <c:v>24.026357999999998</c:v>
                </c:pt>
                <c:pt idx="95196">
                  <c:v>24.026225</c:v>
                </c:pt>
                <c:pt idx="95197">
                  <c:v>24.028227999999999</c:v>
                </c:pt>
                <c:pt idx="95198">
                  <c:v>24.029323000000002</c:v>
                </c:pt>
                <c:pt idx="95199">
                  <c:v>24.02319</c:v>
                </c:pt>
                <c:pt idx="95200">
                  <c:v>24.020961</c:v>
                </c:pt>
                <c:pt idx="95201">
                  <c:v>24.027132999999999</c:v>
                </c:pt>
                <c:pt idx="95202">
                  <c:v>24.027692999999999</c:v>
                </c:pt>
                <c:pt idx="95203">
                  <c:v>24.027812000000001</c:v>
                </c:pt>
                <c:pt idx="95204">
                  <c:v>24.032295000000001</c:v>
                </c:pt>
                <c:pt idx="95205">
                  <c:v>24.033304999999999</c:v>
                </c:pt>
                <c:pt idx="95206">
                  <c:v>24.030318000000001</c:v>
                </c:pt>
                <c:pt idx="95207">
                  <c:v>24.028296999999998</c:v>
                </c:pt>
                <c:pt idx="95208">
                  <c:v>24.032069</c:v>
                </c:pt>
                <c:pt idx="95209">
                  <c:v>24.033913999999999</c:v>
                </c:pt>
                <c:pt idx="95210">
                  <c:v>24.032686999999999</c:v>
                </c:pt>
                <c:pt idx="95211">
                  <c:v>24.034435999999999</c:v>
                </c:pt>
                <c:pt idx="95212">
                  <c:v>24.035923</c:v>
                </c:pt>
                <c:pt idx="95213">
                  <c:v>24.033570000000001</c:v>
                </c:pt>
                <c:pt idx="95214">
                  <c:v>24.033086999999998</c:v>
                </c:pt>
                <c:pt idx="95215">
                  <c:v>24.034382999999998</c:v>
                </c:pt>
                <c:pt idx="95216">
                  <c:v>24.034845000000001</c:v>
                </c:pt>
                <c:pt idx="95217">
                  <c:v>24.036588999999999</c:v>
                </c:pt>
                <c:pt idx="95218">
                  <c:v>24.035895</c:v>
                </c:pt>
                <c:pt idx="95219">
                  <c:v>24.032972000000001</c:v>
                </c:pt>
                <c:pt idx="95220">
                  <c:v>24.033728</c:v>
                </c:pt>
                <c:pt idx="95221">
                  <c:v>24.035440000000001</c:v>
                </c:pt>
                <c:pt idx="95222">
                  <c:v>24.036359999999998</c:v>
                </c:pt>
                <c:pt idx="95223">
                  <c:v>24.037609</c:v>
                </c:pt>
                <c:pt idx="95224">
                  <c:v>24.037457</c:v>
                </c:pt>
                <c:pt idx="95225">
                  <c:v>24.036472</c:v>
                </c:pt>
                <c:pt idx="95226">
                  <c:v>24.038589000000002</c:v>
                </c:pt>
                <c:pt idx="95227">
                  <c:v>24.042148000000001</c:v>
                </c:pt>
                <c:pt idx="95228">
                  <c:v>24.040735000000002</c:v>
                </c:pt>
                <c:pt idx="95229">
                  <c:v>24.038153999999999</c:v>
                </c:pt>
                <c:pt idx="95230">
                  <c:v>24.043375999999999</c:v>
                </c:pt>
                <c:pt idx="95231">
                  <c:v>24.046289000000002</c:v>
                </c:pt>
                <c:pt idx="95232">
                  <c:v>24.03952</c:v>
                </c:pt>
                <c:pt idx="95233">
                  <c:v>24.039396</c:v>
                </c:pt>
                <c:pt idx="95234">
                  <c:v>24.045190999999999</c:v>
                </c:pt>
                <c:pt idx="95235">
                  <c:v>24.042248000000001</c:v>
                </c:pt>
                <c:pt idx="95236">
                  <c:v>24.035547000000001</c:v>
                </c:pt>
                <c:pt idx="95237">
                  <c:v>24.035081999999999</c:v>
                </c:pt>
                <c:pt idx="95238">
                  <c:v>24.035789000000001</c:v>
                </c:pt>
                <c:pt idx="95239">
                  <c:v>24.038277000000001</c:v>
                </c:pt>
                <c:pt idx="95240">
                  <c:v>24.042286000000001</c:v>
                </c:pt>
                <c:pt idx="95241">
                  <c:v>24.04177</c:v>
                </c:pt>
                <c:pt idx="95242">
                  <c:v>24.04</c:v>
                </c:pt>
                <c:pt idx="95243">
                  <c:v>24.038430000000002</c:v>
                </c:pt>
                <c:pt idx="95244">
                  <c:v>24.037604999999999</c:v>
                </c:pt>
                <c:pt idx="95245">
                  <c:v>24.039224999999998</c:v>
                </c:pt>
                <c:pt idx="95246">
                  <c:v>24.037613</c:v>
                </c:pt>
                <c:pt idx="95247">
                  <c:v>24.034438999999999</c:v>
                </c:pt>
                <c:pt idx="95248">
                  <c:v>24.037452999999999</c:v>
                </c:pt>
                <c:pt idx="95249">
                  <c:v>24.040248999999999</c:v>
                </c:pt>
                <c:pt idx="95250">
                  <c:v>24.039444</c:v>
                </c:pt>
                <c:pt idx="95251">
                  <c:v>24.037322</c:v>
                </c:pt>
                <c:pt idx="95252">
                  <c:v>24.034050000000001</c:v>
                </c:pt>
                <c:pt idx="95253">
                  <c:v>24.032719</c:v>
                </c:pt>
                <c:pt idx="95254">
                  <c:v>24.035055</c:v>
                </c:pt>
                <c:pt idx="95255">
                  <c:v>24.037047999999999</c:v>
                </c:pt>
                <c:pt idx="95256">
                  <c:v>24.037244000000001</c:v>
                </c:pt>
                <c:pt idx="95257">
                  <c:v>24.036176000000001</c:v>
                </c:pt>
                <c:pt idx="95258">
                  <c:v>24.037503000000001</c:v>
                </c:pt>
                <c:pt idx="95259">
                  <c:v>24.037754</c:v>
                </c:pt>
                <c:pt idx="95260">
                  <c:v>24.033566</c:v>
                </c:pt>
                <c:pt idx="95261">
                  <c:v>24.036674999999999</c:v>
                </c:pt>
                <c:pt idx="95262">
                  <c:v>24.043189000000002</c:v>
                </c:pt>
                <c:pt idx="95263">
                  <c:v>24.039473999999998</c:v>
                </c:pt>
                <c:pt idx="95264">
                  <c:v>24.034998000000002</c:v>
                </c:pt>
                <c:pt idx="95265">
                  <c:v>24.038734999999999</c:v>
                </c:pt>
                <c:pt idx="95266">
                  <c:v>24.040884999999999</c:v>
                </c:pt>
                <c:pt idx="95267">
                  <c:v>24.036369000000001</c:v>
                </c:pt>
                <c:pt idx="95268">
                  <c:v>24.036000000000001</c:v>
                </c:pt>
                <c:pt idx="95269">
                  <c:v>24.040558999999998</c:v>
                </c:pt>
                <c:pt idx="95270">
                  <c:v>24.040244000000001</c:v>
                </c:pt>
                <c:pt idx="95271">
                  <c:v>24.041919</c:v>
                </c:pt>
                <c:pt idx="95272">
                  <c:v>24.045114000000002</c:v>
                </c:pt>
                <c:pt idx="95273">
                  <c:v>24.043237999999999</c:v>
                </c:pt>
                <c:pt idx="95274">
                  <c:v>24.047077000000002</c:v>
                </c:pt>
                <c:pt idx="95275">
                  <c:v>24.049008000000001</c:v>
                </c:pt>
                <c:pt idx="95276">
                  <c:v>24.043523</c:v>
                </c:pt>
                <c:pt idx="95277">
                  <c:v>24.041567000000001</c:v>
                </c:pt>
                <c:pt idx="95278">
                  <c:v>24.044910000000002</c:v>
                </c:pt>
                <c:pt idx="95279">
                  <c:v>24.046158999999999</c:v>
                </c:pt>
                <c:pt idx="95280">
                  <c:v>24.047625</c:v>
                </c:pt>
                <c:pt idx="95281">
                  <c:v>24.048805999999999</c:v>
                </c:pt>
                <c:pt idx="95282">
                  <c:v>24.043019999999999</c:v>
                </c:pt>
                <c:pt idx="95283">
                  <c:v>24.038277000000001</c:v>
                </c:pt>
                <c:pt idx="95284">
                  <c:v>24.038461999999999</c:v>
                </c:pt>
                <c:pt idx="95285">
                  <c:v>24.035523999999999</c:v>
                </c:pt>
                <c:pt idx="95286">
                  <c:v>24.036152999999999</c:v>
                </c:pt>
                <c:pt idx="95287">
                  <c:v>24.041087999999998</c:v>
                </c:pt>
                <c:pt idx="95288">
                  <c:v>24.041781</c:v>
                </c:pt>
                <c:pt idx="95289">
                  <c:v>24.041467999999998</c:v>
                </c:pt>
                <c:pt idx="95290">
                  <c:v>24.044656</c:v>
                </c:pt>
                <c:pt idx="95291">
                  <c:v>24.050307</c:v>
                </c:pt>
                <c:pt idx="95292">
                  <c:v>24.053007000000001</c:v>
                </c:pt>
                <c:pt idx="95293">
                  <c:v>24.052986000000001</c:v>
                </c:pt>
                <c:pt idx="95294">
                  <c:v>24.053889999999999</c:v>
                </c:pt>
                <c:pt idx="95295">
                  <c:v>24.053404</c:v>
                </c:pt>
                <c:pt idx="95296">
                  <c:v>24.051624</c:v>
                </c:pt>
                <c:pt idx="95297">
                  <c:v>24.048271</c:v>
                </c:pt>
                <c:pt idx="95298">
                  <c:v>24.048542999999999</c:v>
                </c:pt>
                <c:pt idx="95299">
                  <c:v>24.050874</c:v>
                </c:pt>
                <c:pt idx="95300">
                  <c:v>24.047965999999999</c:v>
                </c:pt>
                <c:pt idx="95301">
                  <c:v>24.04712</c:v>
                </c:pt>
                <c:pt idx="95302">
                  <c:v>24.050581999999999</c:v>
                </c:pt>
                <c:pt idx="95303">
                  <c:v>24.052122000000001</c:v>
                </c:pt>
                <c:pt idx="95304">
                  <c:v>24.050488000000001</c:v>
                </c:pt>
                <c:pt idx="95305">
                  <c:v>24.047791</c:v>
                </c:pt>
                <c:pt idx="95306">
                  <c:v>24.047941999999999</c:v>
                </c:pt>
                <c:pt idx="95307">
                  <c:v>24.048589</c:v>
                </c:pt>
                <c:pt idx="95308">
                  <c:v>24.048352000000001</c:v>
                </c:pt>
                <c:pt idx="95309">
                  <c:v>24.047927000000001</c:v>
                </c:pt>
                <c:pt idx="95310">
                  <c:v>24.045517</c:v>
                </c:pt>
                <c:pt idx="95311">
                  <c:v>24.041274999999999</c:v>
                </c:pt>
                <c:pt idx="95312">
                  <c:v>24.040939000000002</c:v>
                </c:pt>
                <c:pt idx="95313">
                  <c:v>24.044853</c:v>
                </c:pt>
                <c:pt idx="95314">
                  <c:v>24.046408</c:v>
                </c:pt>
                <c:pt idx="95315">
                  <c:v>24.046033999999999</c:v>
                </c:pt>
                <c:pt idx="95316">
                  <c:v>24.048739000000001</c:v>
                </c:pt>
                <c:pt idx="95317">
                  <c:v>24.049098999999998</c:v>
                </c:pt>
                <c:pt idx="95318">
                  <c:v>24.047138</c:v>
                </c:pt>
                <c:pt idx="95319">
                  <c:v>24.049059</c:v>
                </c:pt>
                <c:pt idx="95320">
                  <c:v>24.048891000000001</c:v>
                </c:pt>
                <c:pt idx="95321">
                  <c:v>24.042697</c:v>
                </c:pt>
                <c:pt idx="95322">
                  <c:v>24.044893999999999</c:v>
                </c:pt>
                <c:pt idx="95323">
                  <c:v>24.052772000000001</c:v>
                </c:pt>
                <c:pt idx="95324">
                  <c:v>24.053363000000001</c:v>
                </c:pt>
                <c:pt idx="95325">
                  <c:v>24.053321</c:v>
                </c:pt>
                <c:pt idx="95326">
                  <c:v>24.055361000000001</c:v>
                </c:pt>
                <c:pt idx="95327">
                  <c:v>24.053661000000002</c:v>
                </c:pt>
                <c:pt idx="95328">
                  <c:v>24.054416</c:v>
                </c:pt>
                <c:pt idx="95329">
                  <c:v>24.056052000000001</c:v>
                </c:pt>
                <c:pt idx="95330">
                  <c:v>24.051307000000001</c:v>
                </c:pt>
                <c:pt idx="95331">
                  <c:v>24.047241</c:v>
                </c:pt>
                <c:pt idx="95332">
                  <c:v>24.046507999999999</c:v>
                </c:pt>
                <c:pt idx="95333">
                  <c:v>24.046506000000001</c:v>
                </c:pt>
                <c:pt idx="95334">
                  <c:v>24.050350000000002</c:v>
                </c:pt>
                <c:pt idx="95335">
                  <c:v>24.052835999999999</c:v>
                </c:pt>
                <c:pt idx="95336">
                  <c:v>24.051499</c:v>
                </c:pt>
                <c:pt idx="95337">
                  <c:v>24.051393999999998</c:v>
                </c:pt>
                <c:pt idx="95338">
                  <c:v>24.051787000000001</c:v>
                </c:pt>
                <c:pt idx="95339">
                  <c:v>24.050948999999999</c:v>
                </c:pt>
                <c:pt idx="95340">
                  <c:v>24.050972000000002</c:v>
                </c:pt>
                <c:pt idx="95341">
                  <c:v>24.051673999999998</c:v>
                </c:pt>
                <c:pt idx="95342">
                  <c:v>24.053117</c:v>
                </c:pt>
                <c:pt idx="95343">
                  <c:v>24.053000000000001</c:v>
                </c:pt>
                <c:pt idx="95344">
                  <c:v>24.050104000000001</c:v>
                </c:pt>
                <c:pt idx="95345">
                  <c:v>24.04748</c:v>
                </c:pt>
                <c:pt idx="95346">
                  <c:v>24.045923999999999</c:v>
                </c:pt>
                <c:pt idx="95347">
                  <c:v>24.046067000000001</c:v>
                </c:pt>
                <c:pt idx="95348">
                  <c:v>24.048062999999999</c:v>
                </c:pt>
                <c:pt idx="95349">
                  <c:v>24.046230999999999</c:v>
                </c:pt>
                <c:pt idx="95350">
                  <c:v>24.043794999999999</c:v>
                </c:pt>
                <c:pt idx="95351">
                  <c:v>24.047160000000002</c:v>
                </c:pt>
                <c:pt idx="95352">
                  <c:v>24.050847999999998</c:v>
                </c:pt>
                <c:pt idx="95353">
                  <c:v>24.049372000000002</c:v>
                </c:pt>
                <c:pt idx="95354">
                  <c:v>24.050719000000001</c:v>
                </c:pt>
                <c:pt idx="95355">
                  <c:v>24.055409000000001</c:v>
                </c:pt>
                <c:pt idx="95356">
                  <c:v>24.055713999999998</c:v>
                </c:pt>
                <c:pt idx="95357">
                  <c:v>24.054569999999998</c:v>
                </c:pt>
                <c:pt idx="95358">
                  <c:v>24.053031000000001</c:v>
                </c:pt>
                <c:pt idx="95359">
                  <c:v>24.050847999999998</c:v>
                </c:pt>
                <c:pt idx="95360">
                  <c:v>24.053758999999999</c:v>
                </c:pt>
                <c:pt idx="95361">
                  <c:v>24.059457999999999</c:v>
                </c:pt>
                <c:pt idx="95362">
                  <c:v>24.059794</c:v>
                </c:pt>
                <c:pt idx="95363">
                  <c:v>24.057946000000001</c:v>
                </c:pt>
                <c:pt idx="95364">
                  <c:v>24.060364</c:v>
                </c:pt>
                <c:pt idx="95365">
                  <c:v>24.062235999999999</c:v>
                </c:pt>
                <c:pt idx="95366">
                  <c:v>24.063555000000001</c:v>
                </c:pt>
                <c:pt idx="95367">
                  <c:v>24.067129999999999</c:v>
                </c:pt>
                <c:pt idx="95368">
                  <c:v>24.066504999999999</c:v>
                </c:pt>
                <c:pt idx="95369">
                  <c:v>24.062626999999999</c:v>
                </c:pt>
                <c:pt idx="95370">
                  <c:v>24.06157</c:v>
                </c:pt>
                <c:pt idx="95371">
                  <c:v>24.061717000000002</c:v>
                </c:pt>
                <c:pt idx="95372">
                  <c:v>24.062892000000002</c:v>
                </c:pt>
                <c:pt idx="95373">
                  <c:v>24.062808</c:v>
                </c:pt>
                <c:pt idx="95374">
                  <c:v>24.059156000000002</c:v>
                </c:pt>
                <c:pt idx="95375">
                  <c:v>24.058667</c:v>
                </c:pt>
                <c:pt idx="95376">
                  <c:v>24.058727999999999</c:v>
                </c:pt>
                <c:pt idx="95377">
                  <c:v>24.056951000000002</c:v>
                </c:pt>
                <c:pt idx="95378">
                  <c:v>24.057964999999999</c:v>
                </c:pt>
                <c:pt idx="95379">
                  <c:v>24.059542</c:v>
                </c:pt>
                <c:pt idx="95380">
                  <c:v>24.058215000000001</c:v>
                </c:pt>
                <c:pt idx="95381">
                  <c:v>24.055237000000002</c:v>
                </c:pt>
                <c:pt idx="95382">
                  <c:v>24.055966999999999</c:v>
                </c:pt>
                <c:pt idx="95383">
                  <c:v>24.057243</c:v>
                </c:pt>
                <c:pt idx="95384">
                  <c:v>24.057786</c:v>
                </c:pt>
                <c:pt idx="95385">
                  <c:v>24.057259999999999</c:v>
                </c:pt>
                <c:pt idx="95386">
                  <c:v>24.055188000000001</c:v>
                </c:pt>
                <c:pt idx="95387">
                  <c:v>24.053408999999998</c:v>
                </c:pt>
                <c:pt idx="95388">
                  <c:v>24.057613</c:v>
                </c:pt>
                <c:pt idx="95389">
                  <c:v>24.059269</c:v>
                </c:pt>
                <c:pt idx="95390">
                  <c:v>24.055340999999999</c:v>
                </c:pt>
                <c:pt idx="95391">
                  <c:v>24.05762</c:v>
                </c:pt>
                <c:pt idx="95392">
                  <c:v>24.060352999999999</c:v>
                </c:pt>
                <c:pt idx="95393">
                  <c:v>24.05772</c:v>
                </c:pt>
                <c:pt idx="95394">
                  <c:v>24.058813000000001</c:v>
                </c:pt>
                <c:pt idx="95395">
                  <c:v>24.064160999999999</c:v>
                </c:pt>
                <c:pt idx="95396">
                  <c:v>24.065086000000001</c:v>
                </c:pt>
                <c:pt idx="95397">
                  <c:v>24.059899999999999</c:v>
                </c:pt>
                <c:pt idx="95398">
                  <c:v>24.060849000000001</c:v>
                </c:pt>
                <c:pt idx="95399">
                  <c:v>24.065676</c:v>
                </c:pt>
                <c:pt idx="95400">
                  <c:v>24.067108999999999</c:v>
                </c:pt>
                <c:pt idx="95401">
                  <c:v>24.066921000000001</c:v>
                </c:pt>
                <c:pt idx="95402">
                  <c:v>24.066993</c:v>
                </c:pt>
                <c:pt idx="95403">
                  <c:v>24.069008</c:v>
                </c:pt>
                <c:pt idx="95404">
                  <c:v>24.069074000000001</c:v>
                </c:pt>
                <c:pt idx="95405">
                  <c:v>24.064579999999999</c:v>
                </c:pt>
                <c:pt idx="95406">
                  <c:v>24.060780000000001</c:v>
                </c:pt>
                <c:pt idx="95407">
                  <c:v>24.060966000000001</c:v>
                </c:pt>
                <c:pt idx="95408">
                  <c:v>24.063786</c:v>
                </c:pt>
                <c:pt idx="95409">
                  <c:v>24.064418</c:v>
                </c:pt>
                <c:pt idx="95410">
                  <c:v>24.062325000000001</c:v>
                </c:pt>
                <c:pt idx="95411">
                  <c:v>24.060725999999999</c:v>
                </c:pt>
                <c:pt idx="95412">
                  <c:v>24.061917000000001</c:v>
                </c:pt>
                <c:pt idx="95413">
                  <c:v>24.063562000000001</c:v>
                </c:pt>
                <c:pt idx="95414">
                  <c:v>24.063117999999999</c:v>
                </c:pt>
                <c:pt idx="95415">
                  <c:v>24.064195000000002</c:v>
                </c:pt>
                <c:pt idx="95416">
                  <c:v>24.064277000000001</c:v>
                </c:pt>
                <c:pt idx="95417">
                  <c:v>24.059889999999999</c:v>
                </c:pt>
                <c:pt idx="95418">
                  <c:v>24.057369999999999</c:v>
                </c:pt>
                <c:pt idx="95419">
                  <c:v>24.059032999999999</c:v>
                </c:pt>
                <c:pt idx="95420">
                  <c:v>24.061218</c:v>
                </c:pt>
                <c:pt idx="95421">
                  <c:v>24.061256</c:v>
                </c:pt>
                <c:pt idx="95422">
                  <c:v>24.061623000000001</c:v>
                </c:pt>
                <c:pt idx="95423">
                  <c:v>24.061167999999999</c:v>
                </c:pt>
                <c:pt idx="95424">
                  <c:v>24.062128999999999</c:v>
                </c:pt>
                <c:pt idx="95425">
                  <c:v>24.064354000000002</c:v>
                </c:pt>
                <c:pt idx="95426">
                  <c:v>24.062508999999999</c:v>
                </c:pt>
                <c:pt idx="95427">
                  <c:v>24.059384000000001</c:v>
                </c:pt>
                <c:pt idx="95428">
                  <c:v>24.062232000000002</c:v>
                </c:pt>
                <c:pt idx="95429">
                  <c:v>24.063763999999999</c:v>
                </c:pt>
                <c:pt idx="95430">
                  <c:v>24.061237999999999</c:v>
                </c:pt>
                <c:pt idx="95431">
                  <c:v>24.061859999999999</c:v>
                </c:pt>
                <c:pt idx="95432">
                  <c:v>24.065179000000001</c:v>
                </c:pt>
                <c:pt idx="95433">
                  <c:v>24.067156000000001</c:v>
                </c:pt>
                <c:pt idx="95434">
                  <c:v>24.069548000000001</c:v>
                </c:pt>
                <c:pt idx="95435">
                  <c:v>24.072327999999999</c:v>
                </c:pt>
                <c:pt idx="95436">
                  <c:v>24.071187999999999</c:v>
                </c:pt>
                <c:pt idx="95437">
                  <c:v>24.069490999999999</c:v>
                </c:pt>
                <c:pt idx="95438">
                  <c:v>24.069835000000001</c:v>
                </c:pt>
                <c:pt idx="95439">
                  <c:v>24.070468999999999</c:v>
                </c:pt>
                <c:pt idx="95440">
                  <c:v>24.070843</c:v>
                </c:pt>
                <c:pt idx="95441">
                  <c:v>24.066614000000001</c:v>
                </c:pt>
                <c:pt idx="95442">
                  <c:v>24.062339000000001</c:v>
                </c:pt>
                <c:pt idx="95443">
                  <c:v>24.065801</c:v>
                </c:pt>
                <c:pt idx="95444">
                  <c:v>24.067557000000001</c:v>
                </c:pt>
                <c:pt idx="95445">
                  <c:v>24.065148000000001</c:v>
                </c:pt>
                <c:pt idx="95446">
                  <c:v>24.065808000000001</c:v>
                </c:pt>
                <c:pt idx="95447">
                  <c:v>24.066711999999999</c:v>
                </c:pt>
                <c:pt idx="95448">
                  <c:v>24.066711000000002</c:v>
                </c:pt>
                <c:pt idx="95449">
                  <c:v>24.067705</c:v>
                </c:pt>
                <c:pt idx="95450">
                  <c:v>24.066835999999999</c:v>
                </c:pt>
                <c:pt idx="95451">
                  <c:v>24.067063999999998</c:v>
                </c:pt>
                <c:pt idx="95452">
                  <c:v>24.071673000000001</c:v>
                </c:pt>
                <c:pt idx="95453">
                  <c:v>24.072326</c:v>
                </c:pt>
                <c:pt idx="95454">
                  <c:v>24.065995000000001</c:v>
                </c:pt>
                <c:pt idx="95455">
                  <c:v>24.064325</c:v>
                </c:pt>
                <c:pt idx="95456">
                  <c:v>24.072067000000001</c:v>
                </c:pt>
                <c:pt idx="95457">
                  <c:v>24.073077999999999</c:v>
                </c:pt>
                <c:pt idx="95458">
                  <c:v>24.069143</c:v>
                </c:pt>
                <c:pt idx="95459">
                  <c:v>24.074617</c:v>
                </c:pt>
                <c:pt idx="95460">
                  <c:v>24.074731</c:v>
                </c:pt>
                <c:pt idx="95461">
                  <c:v>24.068556999999998</c:v>
                </c:pt>
                <c:pt idx="95462">
                  <c:v>24.077162000000001</c:v>
                </c:pt>
                <c:pt idx="95463">
                  <c:v>24.083355000000001</c:v>
                </c:pt>
                <c:pt idx="95464">
                  <c:v>24.074034000000001</c:v>
                </c:pt>
                <c:pt idx="95465">
                  <c:v>24.072011</c:v>
                </c:pt>
                <c:pt idx="95466">
                  <c:v>24.077967000000001</c:v>
                </c:pt>
                <c:pt idx="95467">
                  <c:v>24.076715</c:v>
                </c:pt>
                <c:pt idx="95468">
                  <c:v>24.077411999999999</c:v>
                </c:pt>
                <c:pt idx="95469">
                  <c:v>24.079277999999999</c:v>
                </c:pt>
                <c:pt idx="95470">
                  <c:v>24.075837</c:v>
                </c:pt>
                <c:pt idx="95471">
                  <c:v>24.074795000000002</c:v>
                </c:pt>
                <c:pt idx="95472">
                  <c:v>24.076215000000001</c:v>
                </c:pt>
                <c:pt idx="95473">
                  <c:v>24.074542999999998</c:v>
                </c:pt>
                <c:pt idx="95474">
                  <c:v>24.074217000000001</c:v>
                </c:pt>
                <c:pt idx="95475">
                  <c:v>24.077494000000002</c:v>
                </c:pt>
                <c:pt idx="95476">
                  <c:v>24.078892</c:v>
                </c:pt>
                <c:pt idx="95477">
                  <c:v>24.077829999999999</c:v>
                </c:pt>
                <c:pt idx="95478">
                  <c:v>24.076014000000001</c:v>
                </c:pt>
                <c:pt idx="95479">
                  <c:v>24.075291</c:v>
                </c:pt>
                <c:pt idx="95480">
                  <c:v>24.074249999999999</c:v>
                </c:pt>
                <c:pt idx="95481">
                  <c:v>24.074545000000001</c:v>
                </c:pt>
                <c:pt idx="95482">
                  <c:v>24.076063000000001</c:v>
                </c:pt>
                <c:pt idx="95483">
                  <c:v>24.073969000000002</c:v>
                </c:pt>
                <c:pt idx="95484">
                  <c:v>24.072025</c:v>
                </c:pt>
                <c:pt idx="95485">
                  <c:v>24.075118</c:v>
                </c:pt>
                <c:pt idx="95486">
                  <c:v>24.076211000000001</c:v>
                </c:pt>
                <c:pt idx="95487">
                  <c:v>24.072921999999998</c:v>
                </c:pt>
                <c:pt idx="95488">
                  <c:v>24.075737</c:v>
                </c:pt>
                <c:pt idx="95489">
                  <c:v>24.077195</c:v>
                </c:pt>
                <c:pt idx="95490">
                  <c:v>24.074300999999998</c:v>
                </c:pt>
                <c:pt idx="95491">
                  <c:v>24.078685</c:v>
                </c:pt>
                <c:pt idx="95492">
                  <c:v>24.080427</c:v>
                </c:pt>
                <c:pt idx="95493">
                  <c:v>24.075700000000001</c:v>
                </c:pt>
                <c:pt idx="95494">
                  <c:v>24.077435000000001</c:v>
                </c:pt>
                <c:pt idx="95495">
                  <c:v>24.079477000000001</c:v>
                </c:pt>
                <c:pt idx="95496">
                  <c:v>24.077491999999999</c:v>
                </c:pt>
                <c:pt idx="95497">
                  <c:v>24.079114000000001</c:v>
                </c:pt>
                <c:pt idx="95498">
                  <c:v>24.082322999999999</c:v>
                </c:pt>
                <c:pt idx="95499">
                  <c:v>24.083044999999998</c:v>
                </c:pt>
                <c:pt idx="95500">
                  <c:v>24.082359</c:v>
                </c:pt>
                <c:pt idx="95501">
                  <c:v>24.080597000000001</c:v>
                </c:pt>
                <c:pt idx="95502">
                  <c:v>24.077763999999998</c:v>
                </c:pt>
                <c:pt idx="95503">
                  <c:v>24.074549999999999</c:v>
                </c:pt>
                <c:pt idx="95504">
                  <c:v>24.072492</c:v>
                </c:pt>
                <c:pt idx="95505">
                  <c:v>24.072861</c:v>
                </c:pt>
                <c:pt idx="95506">
                  <c:v>24.075013999999999</c:v>
                </c:pt>
                <c:pt idx="95507">
                  <c:v>24.076186</c:v>
                </c:pt>
                <c:pt idx="95508">
                  <c:v>24.074567999999999</c:v>
                </c:pt>
                <c:pt idx="95509">
                  <c:v>24.072856999999999</c:v>
                </c:pt>
                <c:pt idx="95510">
                  <c:v>24.076308000000001</c:v>
                </c:pt>
                <c:pt idx="95511">
                  <c:v>24.079816000000001</c:v>
                </c:pt>
                <c:pt idx="95512">
                  <c:v>24.077809999999999</c:v>
                </c:pt>
                <c:pt idx="95513">
                  <c:v>24.076791</c:v>
                </c:pt>
                <c:pt idx="95514">
                  <c:v>24.074121000000002</c:v>
                </c:pt>
                <c:pt idx="95515">
                  <c:v>24.069925000000001</c:v>
                </c:pt>
                <c:pt idx="95516">
                  <c:v>24.072545999999999</c:v>
                </c:pt>
                <c:pt idx="95517">
                  <c:v>24.075413000000001</c:v>
                </c:pt>
                <c:pt idx="95518">
                  <c:v>24.075351999999999</c:v>
                </c:pt>
                <c:pt idx="95519">
                  <c:v>24.078755999999998</c:v>
                </c:pt>
                <c:pt idx="95520">
                  <c:v>24.082098999999999</c:v>
                </c:pt>
                <c:pt idx="95521">
                  <c:v>24.079650000000001</c:v>
                </c:pt>
                <c:pt idx="95522">
                  <c:v>24.080978000000002</c:v>
                </c:pt>
                <c:pt idx="95523">
                  <c:v>24.087926</c:v>
                </c:pt>
                <c:pt idx="95524">
                  <c:v>24.08727</c:v>
                </c:pt>
                <c:pt idx="95525">
                  <c:v>24.086728000000001</c:v>
                </c:pt>
                <c:pt idx="95526">
                  <c:v>24.091259999999998</c:v>
                </c:pt>
                <c:pt idx="95527">
                  <c:v>24.090168999999999</c:v>
                </c:pt>
                <c:pt idx="95528">
                  <c:v>24.087212999999998</c:v>
                </c:pt>
                <c:pt idx="95529">
                  <c:v>24.088407</c:v>
                </c:pt>
                <c:pt idx="95530">
                  <c:v>24.089314999999999</c:v>
                </c:pt>
                <c:pt idx="95531">
                  <c:v>24.084987000000002</c:v>
                </c:pt>
                <c:pt idx="95532">
                  <c:v>24.081603999999999</c:v>
                </c:pt>
                <c:pt idx="95533">
                  <c:v>24.082996999999999</c:v>
                </c:pt>
                <c:pt idx="95534">
                  <c:v>24.082771999999999</c:v>
                </c:pt>
                <c:pt idx="95535">
                  <c:v>24.081523000000001</c:v>
                </c:pt>
                <c:pt idx="95536">
                  <c:v>24.082152000000001</c:v>
                </c:pt>
                <c:pt idx="95537">
                  <c:v>24.080745</c:v>
                </c:pt>
                <c:pt idx="95538">
                  <c:v>24.077939000000001</c:v>
                </c:pt>
                <c:pt idx="95539">
                  <c:v>24.080034999999999</c:v>
                </c:pt>
                <c:pt idx="95540">
                  <c:v>24.084284</c:v>
                </c:pt>
                <c:pt idx="95541">
                  <c:v>24.081226000000001</c:v>
                </c:pt>
                <c:pt idx="95542">
                  <c:v>24.079113</c:v>
                </c:pt>
                <c:pt idx="95543">
                  <c:v>24.080582</c:v>
                </c:pt>
                <c:pt idx="95544">
                  <c:v>24.07921</c:v>
                </c:pt>
                <c:pt idx="95545">
                  <c:v>24.080884999999999</c:v>
                </c:pt>
                <c:pt idx="95546">
                  <c:v>24.084403999999999</c:v>
                </c:pt>
                <c:pt idx="95547">
                  <c:v>24.081455999999999</c:v>
                </c:pt>
                <c:pt idx="95548">
                  <c:v>24.079294999999998</c:v>
                </c:pt>
                <c:pt idx="95549">
                  <c:v>24.080380000000002</c:v>
                </c:pt>
                <c:pt idx="95550">
                  <c:v>24.081316000000001</c:v>
                </c:pt>
                <c:pt idx="95551">
                  <c:v>24.081533</c:v>
                </c:pt>
                <c:pt idx="95552">
                  <c:v>24.081679999999999</c:v>
                </c:pt>
                <c:pt idx="95553">
                  <c:v>24.080793</c:v>
                </c:pt>
                <c:pt idx="95554">
                  <c:v>24.082205999999999</c:v>
                </c:pt>
                <c:pt idx="95555">
                  <c:v>24.083812000000002</c:v>
                </c:pt>
                <c:pt idx="95556">
                  <c:v>24.083288</c:v>
                </c:pt>
                <c:pt idx="95557">
                  <c:v>24.082685000000001</c:v>
                </c:pt>
                <c:pt idx="95558">
                  <c:v>24.083831</c:v>
                </c:pt>
                <c:pt idx="95559">
                  <c:v>24.086832999999999</c:v>
                </c:pt>
                <c:pt idx="95560">
                  <c:v>24.083805000000002</c:v>
                </c:pt>
                <c:pt idx="95561">
                  <c:v>24.080826999999999</c:v>
                </c:pt>
                <c:pt idx="95562">
                  <c:v>24.089244000000001</c:v>
                </c:pt>
                <c:pt idx="95563">
                  <c:v>24.093509000000001</c:v>
                </c:pt>
                <c:pt idx="95564">
                  <c:v>24.089896</c:v>
                </c:pt>
                <c:pt idx="95565">
                  <c:v>24.088701</c:v>
                </c:pt>
                <c:pt idx="95566">
                  <c:v>24.088801</c:v>
                </c:pt>
                <c:pt idx="95567">
                  <c:v>24.089262000000002</c:v>
                </c:pt>
                <c:pt idx="95568">
                  <c:v>24.091191999999999</c:v>
                </c:pt>
                <c:pt idx="95569">
                  <c:v>24.091594000000001</c:v>
                </c:pt>
                <c:pt idx="95570">
                  <c:v>24.090917999999999</c:v>
                </c:pt>
                <c:pt idx="95571">
                  <c:v>24.091708000000001</c:v>
                </c:pt>
                <c:pt idx="95572">
                  <c:v>24.092815999999999</c:v>
                </c:pt>
                <c:pt idx="95573">
                  <c:v>24.091486</c:v>
                </c:pt>
                <c:pt idx="95574">
                  <c:v>24.088304000000001</c:v>
                </c:pt>
                <c:pt idx="95575">
                  <c:v>24.087475999999999</c:v>
                </c:pt>
                <c:pt idx="95576">
                  <c:v>24.088645</c:v>
                </c:pt>
                <c:pt idx="95577">
                  <c:v>24.090467</c:v>
                </c:pt>
                <c:pt idx="95578">
                  <c:v>24.093533999999998</c:v>
                </c:pt>
                <c:pt idx="95579">
                  <c:v>24.089638000000001</c:v>
                </c:pt>
                <c:pt idx="95580">
                  <c:v>24.084458999999999</c:v>
                </c:pt>
                <c:pt idx="95581">
                  <c:v>24.085564999999999</c:v>
                </c:pt>
                <c:pt idx="95582">
                  <c:v>24.084990999999999</c:v>
                </c:pt>
                <c:pt idx="95583">
                  <c:v>24.085778999999999</c:v>
                </c:pt>
                <c:pt idx="95584">
                  <c:v>24.094669</c:v>
                </c:pt>
                <c:pt idx="95585">
                  <c:v>24.094434</c:v>
                </c:pt>
                <c:pt idx="95586">
                  <c:v>24.08943</c:v>
                </c:pt>
                <c:pt idx="95587">
                  <c:v>24.096537999999999</c:v>
                </c:pt>
                <c:pt idx="95588">
                  <c:v>24.097397000000001</c:v>
                </c:pt>
                <c:pt idx="95589">
                  <c:v>24.092562000000001</c:v>
                </c:pt>
                <c:pt idx="95590">
                  <c:v>24.097128000000001</c:v>
                </c:pt>
                <c:pt idx="95591">
                  <c:v>24.100549999999998</c:v>
                </c:pt>
                <c:pt idx="95592">
                  <c:v>24.098566999999999</c:v>
                </c:pt>
                <c:pt idx="95593">
                  <c:v>24.096914999999999</c:v>
                </c:pt>
                <c:pt idx="95594">
                  <c:v>24.09515</c:v>
                </c:pt>
                <c:pt idx="95595">
                  <c:v>24.093467</c:v>
                </c:pt>
                <c:pt idx="95596">
                  <c:v>24.093630000000001</c:v>
                </c:pt>
                <c:pt idx="95597">
                  <c:v>24.095099000000001</c:v>
                </c:pt>
                <c:pt idx="95598">
                  <c:v>24.096278000000002</c:v>
                </c:pt>
                <c:pt idx="95599">
                  <c:v>24.094598000000001</c:v>
                </c:pt>
                <c:pt idx="95600">
                  <c:v>24.093336999999998</c:v>
                </c:pt>
                <c:pt idx="95601">
                  <c:v>24.092074</c:v>
                </c:pt>
                <c:pt idx="95602">
                  <c:v>24.091612999999999</c:v>
                </c:pt>
                <c:pt idx="95603">
                  <c:v>24.093938999999999</c:v>
                </c:pt>
                <c:pt idx="95604">
                  <c:v>24.094145999999999</c:v>
                </c:pt>
                <c:pt idx="95605">
                  <c:v>24.093948999999999</c:v>
                </c:pt>
                <c:pt idx="95606">
                  <c:v>24.096094000000001</c:v>
                </c:pt>
                <c:pt idx="95607">
                  <c:v>24.095905999999999</c:v>
                </c:pt>
                <c:pt idx="95608">
                  <c:v>24.093070000000001</c:v>
                </c:pt>
                <c:pt idx="95609">
                  <c:v>24.088849</c:v>
                </c:pt>
                <c:pt idx="95610">
                  <c:v>24.087385999999999</c:v>
                </c:pt>
                <c:pt idx="95611">
                  <c:v>24.090318</c:v>
                </c:pt>
                <c:pt idx="95612">
                  <c:v>24.090962999999999</c:v>
                </c:pt>
                <c:pt idx="95613">
                  <c:v>24.091332000000001</c:v>
                </c:pt>
                <c:pt idx="95614">
                  <c:v>24.094916999999999</c:v>
                </c:pt>
                <c:pt idx="95615">
                  <c:v>24.094021000000001</c:v>
                </c:pt>
                <c:pt idx="95616">
                  <c:v>24.092458000000001</c:v>
                </c:pt>
                <c:pt idx="95617">
                  <c:v>24.092948</c:v>
                </c:pt>
                <c:pt idx="95618">
                  <c:v>24.090971</c:v>
                </c:pt>
                <c:pt idx="95619">
                  <c:v>24.091152999999998</c:v>
                </c:pt>
                <c:pt idx="95620">
                  <c:v>24.095255999999999</c:v>
                </c:pt>
                <c:pt idx="95621">
                  <c:v>24.095607000000001</c:v>
                </c:pt>
                <c:pt idx="95622">
                  <c:v>24.093681</c:v>
                </c:pt>
                <c:pt idx="95623">
                  <c:v>24.095341000000001</c:v>
                </c:pt>
                <c:pt idx="95624">
                  <c:v>24.096854</c:v>
                </c:pt>
                <c:pt idx="95625">
                  <c:v>24.094190000000001</c:v>
                </c:pt>
                <c:pt idx="95626">
                  <c:v>24.092618000000002</c:v>
                </c:pt>
                <c:pt idx="95627">
                  <c:v>24.095233</c:v>
                </c:pt>
                <c:pt idx="95628">
                  <c:v>24.097003999999998</c:v>
                </c:pt>
                <c:pt idx="95629">
                  <c:v>24.095441999999998</c:v>
                </c:pt>
                <c:pt idx="95630">
                  <c:v>24.095727</c:v>
                </c:pt>
                <c:pt idx="95631">
                  <c:v>24.096854</c:v>
                </c:pt>
                <c:pt idx="95632">
                  <c:v>24.095904000000001</c:v>
                </c:pt>
                <c:pt idx="95633">
                  <c:v>24.093523999999999</c:v>
                </c:pt>
                <c:pt idx="95634">
                  <c:v>24.097023</c:v>
                </c:pt>
                <c:pt idx="95635">
                  <c:v>24.101966999999998</c:v>
                </c:pt>
                <c:pt idx="95636">
                  <c:v>24.097155000000001</c:v>
                </c:pt>
                <c:pt idx="95637">
                  <c:v>24.092255999999999</c:v>
                </c:pt>
                <c:pt idx="95638">
                  <c:v>24.091674000000001</c:v>
                </c:pt>
                <c:pt idx="95639">
                  <c:v>24.091985999999999</c:v>
                </c:pt>
                <c:pt idx="95640">
                  <c:v>24.094013</c:v>
                </c:pt>
                <c:pt idx="95641">
                  <c:v>24.095164</c:v>
                </c:pt>
                <c:pt idx="95642">
                  <c:v>24.101119000000001</c:v>
                </c:pt>
                <c:pt idx="95643">
                  <c:v>24.103002</c:v>
                </c:pt>
                <c:pt idx="95644">
                  <c:v>24.101496999999998</c:v>
                </c:pt>
                <c:pt idx="95645">
                  <c:v>24.110693999999999</c:v>
                </c:pt>
                <c:pt idx="95646">
                  <c:v>24.112431999999998</c:v>
                </c:pt>
                <c:pt idx="95647">
                  <c:v>24.106076999999999</c:v>
                </c:pt>
                <c:pt idx="95648">
                  <c:v>24.109703</c:v>
                </c:pt>
                <c:pt idx="95649">
                  <c:v>24.114635</c:v>
                </c:pt>
                <c:pt idx="95650">
                  <c:v>24.112787000000001</c:v>
                </c:pt>
                <c:pt idx="95651">
                  <c:v>24.108139999999999</c:v>
                </c:pt>
                <c:pt idx="95652">
                  <c:v>24.108208999999999</c:v>
                </c:pt>
                <c:pt idx="95653">
                  <c:v>24.111871000000001</c:v>
                </c:pt>
                <c:pt idx="95654">
                  <c:v>24.110120999999999</c:v>
                </c:pt>
                <c:pt idx="95655">
                  <c:v>24.107388</c:v>
                </c:pt>
                <c:pt idx="95656">
                  <c:v>24.109090999999999</c:v>
                </c:pt>
                <c:pt idx="95657">
                  <c:v>24.107602</c:v>
                </c:pt>
                <c:pt idx="95658">
                  <c:v>24.102817000000002</c:v>
                </c:pt>
                <c:pt idx="95659">
                  <c:v>24.102063999999999</c:v>
                </c:pt>
                <c:pt idx="95660">
                  <c:v>24.102494</c:v>
                </c:pt>
                <c:pt idx="95661">
                  <c:v>24.100729999999999</c:v>
                </c:pt>
                <c:pt idx="95662">
                  <c:v>24.101309000000001</c:v>
                </c:pt>
                <c:pt idx="95663">
                  <c:v>24.102520999999999</c:v>
                </c:pt>
                <c:pt idx="95664">
                  <c:v>24.103829999999999</c:v>
                </c:pt>
                <c:pt idx="95665">
                  <c:v>24.105035999999998</c:v>
                </c:pt>
                <c:pt idx="95666">
                  <c:v>24.100764999999999</c:v>
                </c:pt>
                <c:pt idx="95667">
                  <c:v>24.102073000000001</c:v>
                </c:pt>
                <c:pt idx="95668">
                  <c:v>24.109546000000002</c:v>
                </c:pt>
                <c:pt idx="95669">
                  <c:v>24.107531999999999</c:v>
                </c:pt>
                <c:pt idx="95670">
                  <c:v>24.108519999999999</c:v>
                </c:pt>
                <c:pt idx="95671">
                  <c:v>24.114530999999999</c:v>
                </c:pt>
                <c:pt idx="95672">
                  <c:v>24.112314000000001</c:v>
                </c:pt>
                <c:pt idx="95673">
                  <c:v>24.108764000000001</c:v>
                </c:pt>
                <c:pt idx="95674">
                  <c:v>24.111623000000002</c:v>
                </c:pt>
                <c:pt idx="95675">
                  <c:v>24.110164000000001</c:v>
                </c:pt>
                <c:pt idx="95676">
                  <c:v>24.106321000000001</c:v>
                </c:pt>
                <c:pt idx="95677">
                  <c:v>24.110924000000001</c:v>
                </c:pt>
                <c:pt idx="95678">
                  <c:v>24.113852999999999</c:v>
                </c:pt>
                <c:pt idx="95679">
                  <c:v>24.108381999999999</c:v>
                </c:pt>
                <c:pt idx="95680">
                  <c:v>24.104296000000001</c:v>
                </c:pt>
                <c:pt idx="95681">
                  <c:v>24.105505999999998</c:v>
                </c:pt>
                <c:pt idx="95682">
                  <c:v>24.110004</c:v>
                </c:pt>
                <c:pt idx="95683">
                  <c:v>24.113064999999999</c:v>
                </c:pt>
                <c:pt idx="95684">
                  <c:v>24.111525</c:v>
                </c:pt>
                <c:pt idx="95685">
                  <c:v>24.107001</c:v>
                </c:pt>
                <c:pt idx="95686">
                  <c:v>24.105551999999999</c:v>
                </c:pt>
                <c:pt idx="95687">
                  <c:v>24.108706000000002</c:v>
                </c:pt>
                <c:pt idx="95688">
                  <c:v>24.109382</c:v>
                </c:pt>
                <c:pt idx="95689">
                  <c:v>24.104310000000002</c:v>
                </c:pt>
                <c:pt idx="95690">
                  <c:v>24.102001999999999</c:v>
                </c:pt>
                <c:pt idx="95691">
                  <c:v>24.104914000000001</c:v>
                </c:pt>
                <c:pt idx="95692">
                  <c:v>24.105328</c:v>
                </c:pt>
                <c:pt idx="95693">
                  <c:v>24.103490000000001</c:v>
                </c:pt>
                <c:pt idx="95694">
                  <c:v>24.105336000000001</c:v>
                </c:pt>
                <c:pt idx="95695">
                  <c:v>24.104883000000001</c:v>
                </c:pt>
                <c:pt idx="95696">
                  <c:v>24.103193999999998</c:v>
                </c:pt>
                <c:pt idx="95697">
                  <c:v>24.103622999999999</c:v>
                </c:pt>
                <c:pt idx="95698">
                  <c:v>24.101009999999999</c:v>
                </c:pt>
                <c:pt idx="95699">
                  <c:v>24.098822999999999</c:v>
                </c:pt>
                <c:pt idx="95700">
                  <c:v>24.102316999999999</c:v>
                </c:pt>
                <c:pt idx="95701">
                  <c:v>24.106051999999998</c:v>
                </c:pt>
                <c:pt idx="95702">
                  <c:v>24.105238</c:v>
                </c:pt>
                <c:pt idx="95703">
                  <c:v>24.104828999999999</c:v>
                </c:pt>
                <c:pt idx="95704">
                  <c:v>24.110472999999999</c:v>
                </c:pt>
                <c:pt idx="95705">
                  <c:v>24.112714</c:v>
                </c:pt>
                <c:pt idx="95706">
                  <c:v>24.108321</c:v>
                </c:pt>
                <c:pt idx="95707">
                  <c:v>24.110457</c:v>
                </c:pt>
                <c:pt idx="95708">
                  <c:v>24.114179</c:v>
                </c:pt>
                <c:pt idx="95709">
                  <c:v>24.112068000000001</c:v>
                </c:pt>
                <c:pt idx="95710">
                  <c:v>24.113523000000001</c:v>
                </c:pt>
                <c:pt idx="95711">
                  <c:v>24.115266999999999</c:v>
                </c:pt>
                <c:pt idx="95712">
                  <c:v>24.113409999999998</c:v>
                </c:pt>
                <c:pt idx="95713">
                  <c:v>24.11206</c:v>
                </c:pt>
                <c:pt idx="95714">
                  <c:v>24.110731999999999</c:v>
                </c:pt>
                <c:pt idx="95715">
                  <c:v>24.112458</c:v>
                </c:pt>
                <c:pt idx="95716">
                  <c:v>24.115894000000001</c:v>
                </c:pt>
                <c:pt idx="95717">
                  <c:v>24.114995</c:v>
                </c:pt>
                <c:pt idx="95718">
                  <c:v>24.112822000000001</c:v>
                </c:pt>
                <c:pt idx="95719">
                  <c:v>24.11185</c:v>
                </c:pt>
                <c:pt idx="95720">
                  <c:v>24.111677</c:v>
                </c:pt>
                <c:pt idx="95721">
                  <c:v>24.109656999999999</c:v>
                </c:pt>
                <c:pt idx="95722">
                  <c:v>24.108084000000002</c:v>
                </c:pt>
                <c:pt idx="95723">
                  <c:v>24.109818000000001</c:v>
                </c:pt>
                <c:pt idx="95724">
                  <c:v>24.113976000000001</c:v>
                </c:pt>
                <c:pt idx="95725">
                  <c:v>24.115227999999998</c:v>
                </c:pt>
                <c:pt idx="95726">
                  <c:v>24.112766000000001</c:v>
                </c:pt>
                <c:pt idx="95727">
                  <c:v>24.110358000000002</c:v>
                </c:pt>
                <c:pt idx="95728">
                  <c:v>24.110600999999999</c:v>
                </c:pt>
                <c:pt idx="95729">
                  <c:v>24.110816</c:v>
                </c:pt>
                <c:pt idx="95730">
                  <c:v>24.112369000000001</c:v>
                </c:pt>
                <c:pt idx="95731">
                  <c:v>24.1144</c:v>
                </c:pt>
                <c:pt idx="95732">
                  <c:v>24.112797</c:v>
                </c:pt>
                <c:pt idx="95733">
                  <c:v>24.110334000000002</c:v>
                </c:pt>
                <c:pt idx="95734">
                  <c:v>24.111616999999999</c:v>
                </c:pt>
                <c:pt idx="95735">
                  <c:v>24.114522000000001</c:v>
                </c:pt>
                <c:pt idx="95736">
                  <c:v>24.116634999999999</c:v>
                </c:pt>
                <c:pt idx="95737">
                  <c:v>24.118210000000001</c:v>
                </c:pt>
                <c:pt idx="95738">
                  <c:v>24.118030999999998</c:v>
                </c:pt>
                <c:pt idx="95739">
                  <c:v>24.116544000000001</c:v>
                </c:pt>
                <c:pt idx="95740">
                  <c:v>24.116631999999999</c:v>
                </c:pt>
                <c:pt idx="95741">
                  <c:v>24.114128000000001</c:v>
                </c:pt>
                <c:pt idx="95742">
                  <c:v>24.111791</c:v>
                </c:pt>
                <c:pt idx="95743">
                  <c:v>24.111799000000001</c:v>
                </c:pt>
                <c:pt idx="95744">
                  <c:v>24.109041999999999</c:v>
                </c:pt>
                <c:pt idx="95745">
                  <c:v>24.110278000000001</c:v>
                </c:pt>
                <c:pt idx="95746">
                  <c:v>24.115786</c:v>
                </c:pt>
                <c:pt idx="95747">
                  <c:v>24.117052999999999</c:v>
                </c:pt>
                <c:pt idx="95748">
                  <c:v>24.115582</c:v>
                </c:pt>
                <c:pt idx="95749">
                  <c:v>24.114263000000001</c:v>
                </c:pt>
                <c:pt idx="95750">
                  <c:v>24.112385</c:v>
                </c:pt>
                <c:pt idx="95751">
                  <c:v>24.110547</c:v>
                </c:pt>
                <c:pt idx="95752">
                  <c:v>24.111044</c:v>
                </c:pt>
                <c:pt idx="95753">
                  <c:v>24.111222999999999</c:v>
                </c:pt>
                <c:pt idx="95754">
                  <c:v>24.109925</c:v>
                </c:pt>
                <c:pt idx="95755">
                  <c:v>24.109030000000001</c:v>
                </c:pt>
                <c:pt idx="95756">
                  <c:v>24.108978</c:v>
                </c:pt>
                <c:pt idx="95757">
                  <c:v>24.109985000000002</c:v>
                </c:pt>
                <c:pt idx="95758">
                  <c:v>24.112131999999999</c:v>
                </c:pt>
                <c:pt idx="95759">
                  <c:v>24.114545</c:v>
                </c:pt>
                <c:pt idx="95760">
                  <c:v>24.116652999999999</c:v>
                </c:pt>
                <c:pt idx="95761">
                  <c:v>24.119873999999999</c:v>
                </c:pt>
                <c:pt idx="95762">
                  <c:v>24.122191000000001</c:v>
                </c:pt>
                <c:pt idx="95763">
                  <c:v>24.120643999999999</c:v>
                </c:pt>
                <c:pt idx="95764">
                  <c:v>24.119479999999999</c:v>
                </c:pt>
                <c:pt idx="95765">
                  <c:v>24.119980999999999</c:v>
                </c:pt>
                <c:pt idx="95766">
                  <c:v>24.124051999999999</c:v>
                </c:pt>
                <c:pt idx="95767">
                  <c:v>24.126083000000001</c:v>
                </c:pt>
                <c:pt idx="95768">
                  <c:v>24.122078999999999</c:v>
                </c:pt>
                <c:pt idx="95769">
                  <c:v>24.120001999999999</c:v>
                </c:pt>
                <c:pt idx="95770">
                  <c:v>24.122577</c:v>
                </c:pt>
                <c:pt idx="95771">
                  <c:v>24.121096999999999</c:v>
                </c:pt>
                <c:pt idx="95772">
                  <c:v>24.117723999999999</c:v>
                </c:pt>
                <c:pt idx="95773">
                  <c:v>24.119928999999999</c:v>
                </c:pt>
                <c:pt idx="95774">
                  <c:v>24.125482999999999</c:v>
                </c:pt>
                <c:pt idx="95775">
                  <c:v>24.125264999999999</c:v>
                </c:pt>
                <c:pt idx="95776">
                  <c:v>24.122788</c:v>
                </c:pt>
                <c:pt idx="95777">
                  <c:v>24.125523999999999</c:v>
                </c:pt>
                <c:pt idx="95778">
                  <c:v>24.126156999999999</c:v>
                </c:pt>
                <c:pt idx="95779">
                  <c:v>24.125463</c:v>
                </c:pt>
                <c:pt idx="95780">
                  <c:v>24.124366999999999</c:v>
                </c:pt>
                <c:pt idx="95781">
                  <c:v>24.122026999999999</c:v>
                </c:pt>
                <c:pt idx="95782">
                  <c:v>24.122496000000002</c:v>
                </c:pt>
                <c:pt idx="95783">
                  <c:v>24.123389</c:v>
                </c:pt>
                <c:pt idx="95784">
                  <c:v>24.120844000000002</c:v>
                </c:pt>
                <c:pt idx="95785">
                  <c:v>24.119575999999999</c:v>
                </c:pt>
                <c:pt idx="95786">
                  <c:v>24.122699000000001</c:v>
                </c:pt>
                <c:pt idx="95787">
                  <c:v>24.123701000000001</c:v>
                </c:pt>
                <c:pt idx="95788">
                  <c:v>24.123495999999999</c:v>
                </c:pt>
                <c:pt idx="95789">
                  <c:v>24.125449</c:v>
                </c:pt>
                <c:pt idx="95790">
                  <c:v>24.122900000000001</c:v>
                </c:pt>
                <c:pt idx="95791">
                  <c:v>24.120215000000002</c:v>
                </c:pt>
                <c:pt idx="95792">
                  <c:v>24.124310999999999</c:v>
                </c:pt>
                <c:pt idx="95793">
                  <c:v>24.125366</c:v>
                </c:pt>
                <c:pt idx="95794">
                  <c:v>24.120263999999999</c:v>
                </c:pt>
                <c:pt idx="95795">
                  <c:v>24.119423000000001</c:v>
                </c:pt>
                <c:pt idx="95796">
                  <c:v>24.123957000000001</c:v>
                </c:pt>
                <c:pt idx="95797">
                  <c:v>24.123533999999999</c:v>
                </c:pt>
                <c:pt idx="95798">
                  <c:v>24.120291999999999</c:v>
                </c:pt>
                <c:pt idx="95799">
                  <c:v>24.119603000000001</c:v>
                </c:pt>
                <c:pt idx="95800">
                  <c:v>24.118780000000001</c:v>
                </c:pt>
                <c:pt idx="95801">
                  <c:v>24.116879000000001</c:v>
                </c:pt>
                <c:pt idx="95802">
                  <c:v>24.115570999999999</c:v>
                </c:pt>
                <c:pt idx="95803">
                  <c:v>24.115864999999999</c:v>
                </c:pt>
                <c:pt idx="95804">
                  <c:v>24.120267999999999</c:v>
                </c:pt>
                <c:pt idx="95805">
                  <c:v>24.123873</c:v>
                </c:pt>
                <c:pt idx="95806">
                  <c:v>24.123066999999999</c:v>
                </c:pt>
                <c:pt idx="95807">
                  <c:v>24.122612</c:v>
                </c:pt>
                <c:pt idx="95808">
                  <c:v>24.124205</c:v>
                </c:pt>
                <c:pt idx="95809">
                  <c:v>24.122813000000001</c:v>
                </c:pt>
                <c:pt idx="95810">
                  <c:v>24.118870000000001</c:v>
                </c:pt>
                <c:pt idx="95811">
                  <c:v>24.118607000000001</c:v>
                </c:pt>
                <c:pt idx="95812">
                  <c:v>24.121445999999999</c:v>
                </c:pt>
                <c:pt idx="95813">
                  <c:v>24.122686999999999</c:v>
                </c:pt>
                <c:pt idx="95814">
                  <c:v>24.124703</c:v>
                </c:pt>
                <c:pt idx="95815">
                  <c:v>24.128336999999998</c:v>
                </c:pt>
                <c:pt idx="95816">
                  <c:v>24.130193999999999</c:v>
                </c:pt>
                <c:pt idx="95817">
                  <c:v>24.128589999999999</c:v>
                </c:pt>
                <c:pt idx="95818">
                  <c:v>24.128412000000001</c:v>
                </c:pt>
                <c:pt idx="95819">
                  <c:v>24.128198000000001</c:v>
                </c:pt>
                <c:pt idx="95820">
                  <c:v>24.127151999999999</c:v>
                </c:pt>
                <c:pt idx="95821">
                  <c:v>24.129206</c:v>
                </c:pt>
                <c:pt idx="95822">
                  <c:v>24.134444999999999</c:v>
                </c:pt>
                <c:pt idx="95823">
                  <c:v>24.134937000000001</c:v>
                </c:pt>
                <c:pt idx="95824">
                  <c:v>24.132245999999999</c:v>
                </c:pt>
                <c:pt idx="95825">
                  <c:v>24.134788</c:v>
                </c:pt>
                <c:pt idx="95826">
                  <c:v>24.136683000000001</c:v>
                </c:pt>
                <c:pt idx="95827">
                  <c:v>24.133877999999999</c:v>
                </c:pt>
                <c:pt idx="95828">
                  <c:v>24.132989999999999</c:v>
                </c:pt>
                <c:pt idx="95829">
                  <c:v>24.132876</c:v>
                </c:pt>
                <c:pt idx="95830">
                  <c:v>24.132297000000001</c:v>
                </c:pt>
                <c:pt idx="95831">
                  <c:v>24.132988999999998</c:v>
                </c:pt>
                <c:pt idx="95832">
                  <c:v>24.130414999999999</c:v>
                </c:pt>
                <c:pt idx="95833">
                  <c:v>24.130776000000001</c:v>
                </c:pt>
                <c:pt idx="95834">
                  <c:v>24.135624</c:v>
                </c:pt>
                <c:pt idx="95835">
                  <c:v>24.135000999999999</c:v>
                </c:pt>
                <c:pt idx="95836">
                  <c:v>24.134319000000001</c:v>
                </c:pt>
                <c:pt idx="95837">
                  <c:v>24.133664</c:v>
                </c:pt>
                <c:pt idx="95838">
                  <c:v>24.129743999999999</c:v>
                </c:pt>
                <c:pt idx="95839">
                  <c:v>24.129360999999999</c:v>
                </c:pt>
                <c:pt idx="95840">
                  <c:v>24.132923999999999</c:v>
                </c:pt>
                <c:pt idx="95841">
                  <c:v>24.129943000000001</c:v>
                </c:pt>
                <c:pt idx="95842">
                  <c:v>24.124396000000001</c:v>
                </c:pt>
                <c:pt idx="95843">
                  <c:v>24.127057000000001</c:v>
                </c:pt>
                <c:pt idx="95844">
                  <c:v>24.132674000000002</c:v>
                </c:pt>
                <c:pt idx="95845">
                  <c:v>24.131167000000001</c:v>
                </c:pt>
                <c:pt idx="95846">
                  <c:v>24.126035999999999</c:v>
                </c:pt>
                <c:pt idx="95847">
                  <c:v>24.126494000000001</c:v>
                </c:pt>
                <c:pt idx="95848">
                  <c:v>24.128613999999999</c:v>
                </c:pt>
                <c:pt idx="95849">
                  <c:v>24.126902999999999</c:v>
                </c:pt>
                <c:pt idx="95850">
                  <c:v>24.128630999999999</c:v>
                </c:pt>
                <c:pt idx="95851">
                  <c:v>24.131440000000001</c:v>
                </c:pt>
                <c:pt idx="95852">
                  <c:v>24.128995</c:v>
                </c:pt>
                <c:pt idx="95853">
                  <c:v>24.125126000000002</c:v>
                </c:pt>
                <c:pt idx="95854">
                  <c:v>24.126366000000001</c:v>
                </c:pt>
                <c:pt idx="95855">
                  <c:v>24.129113</c:v>
                </c:pt>
                <c:pt idx="95856">
                  <c:v>24.129653999999999</c:v>
                </c:pt>
                <c:pt idx="95857">
                  <c:v>24.129356000000001</c:v>
                </c:pt>
                <c:pt idx="95858">
                  <c:v>24.130389000000001</c:v>
                </c:pt>
                <c:pt idx="95859">
                  <c:v>24.132950000000001</c:v>
                </c:pt>
                <c:pt idx="95860">
                  <c:v>24.135587000000001</c:v>
                </c:pt>
                <c:pt idx="95861">
                  <c:v>24.13372</c:v>
                </c:pt>
                <c:pt idx="95862">
                  <c:v>24.133728999999999</c:v>
                </c:pt>
                <c:pt idx="95863">
                  <c:v>24.136098</c:v>
                </c:pt>
                <c:pt idx="95864">
                  <c:v>24.135045999999999</c:v>
                </c:pt>
                <c:pt idx="95865">
                  <c:v>24.132906999999999</c:v>
                </c:pt>
                <c:pt idx="95866">
                  <c:v>24.133884999999999</c:v>
                </c:pt>
                <c:pt idx="95867">
                  <c:v>24.134734999999999</c:v>
                </c:pt>
                <c:pt idx="95868">
                  <c:v>24.131606000000001</c:v>
                </c:pt>
                <c:pt idx="95869">
                  <c:v>24.130065999999999</c:v>
                </c:pt>
                <c:pt idx="95870">
                  <c:v>24.134111999999998</c:v>
                </c:pt>
                <c:pt idx="95871">
                  <c:v>24.136558000000001</c:v>
                </c:pt>
                <c:pt idx="95872">
                  <c:v>24.136727</c:v>
                </c:pt>
                <c:pt idx="95873">
                  <c:v>24.13758</c:v>
                </c:pt>
                <c:pt idx="95874">
                  <c:v>24.137349</c:v>
                </c:pt>
                <c:pt idx="95875">
                  <c:v>24.135574999999999</c:v>
                </c:pt>
                <c:pt idx="95876">
                  <c:v>24.138463000000002</c:v>
                </c:pt>
                <c:pt idx="95877">
                  <c:v>24.141742000000001</c:v>
                </c:pt>
                <c:pt idx="95878">
                  <c:v>24.138888000000001</c:v>
                </c:pt>
                <c:pt idx="95879">
                  <c:v>24.139901999999999</c:v>
                </c:pt>
                <c:pt idx="95880">
                  <c:v>24.141414999999999</c:v>
                </c:pt>
                <c:pt idx="95881">
                  <c:v>24.139009000000001</c:v>
                </c:pt>
                <c:pt idx="95882">
                  <c:v>24.137623000000001</c:v>
                </c:pt>
                <c:pt idx="95883">
                  <c:v>24.135605999999999</c:v>
                </c:pt>
                <c:pt idx="95884">
                  <c:v>24.139014</c:v>
                </c:pt>
                <c:pt idx="95885">
                  <c:v>24.143591000000001</c:v>
                </c:pt>
                <c:pt idx="95886">
                  <c:v>24.139071999999999</c:v>
                </c:pt>
                <c:pt idx="95887">
                  <c:v>24.134052000000001</c:v>
                </c:pt>
                <c:pt idx="95888">
                  <c:v>24.135794000000001</c:v>
                </c:pt>
                <c:pt idx="95889">
                  <c:v>24.134748999999999</c:v>
                </c:pt>
                <c:pt idx="95890">
                  <c:v>24.133047000000001</c:v>
                </c:pt>
                <c:pt idx="95891">
                  <c:v>24.136876999999998</c:v>
                </c:pt>
                <c:pt idx="95892">
                  <c:v>24.138134000000001</c:v>
                </c:pt>
                <c:pt idx="95893">
                  <c:v>24.13392</c:v>
                </c:pt>
                <c:pt idx="95894">
                  <c:v>24.132107000000001</c:v>
                </c:pt>
                <c:pt idx="95895">
                  <c:v>24.134615</c:v>
                </c:pt>
                <c:pt idx="95896">
                  <c:v>24.138750000000002</c:v>
                </c:pt>
                <c:pt idx="95897">
                  <c:v>24.13964</c:v>
                </c:pt>
                <c:pt idx="95898">
                  <c:v>24.138439000000002</c:v>
                </c:pt>
                <c:pt idx="95899">
                  <c:v>24.137886000000002</c:v>
                </c:pt>
                <c:pt idx="95900">
                  <c:v>24.135422999999999</c:v>
                </c:pt>
                <c:pt idx="95901">
                  <c:v>24.134164999999999</c:v>
                </c:pt>
                <c:pt idx="95902">
                  <c:v>24.138714</c:v>
                </c:pt>
                <c:pt idx="95903">
                  <c:v>24.140398000000001</c:v>
                </c:pt>
                <c:pt idx="95904">
                  <c:v>24.138441</c:v>
                </c:pt>
                <c:pt idx="95905">
                  <c:v>24.136589000000001</c:v>
                </c:pt>
                <c:pt idx="95906">
                  <c:v>24.136565000000001</c:v>
                </c:pt>
                <c:pt idx="95907">
                  <c:v>24.134941000000001</c:v>
                </c:pt>
                <c:pt idx="95908">
                  <c:v>24.134129999999999</c:v>
                </c:pt>
                <c:pt idx="95909">
                  <c:v>24.136296999999999</c:v>
                </c:pt>
                <c:pt idx="95910">
                  <c:v>24.137751000000002</c:v>
                </c:pt>
                <c:pt idx="95911">
                  <c:v>24.138904</c:v>
                </c:pt>
                <c:pt idx="95912">
                  <c:v>24.135781999999999</c:v>
                </c:pt>
                <c:pt idx="95913">
                  <c:v>24.131909</c:v>
                </c:pt>
                <c:pt idx="95914">
                  <c:v>24.133641000000001</c:v>
                </c:pt>
                <c:pt idx="95915">
                  <c:v>24.136109999999999</c:v>
                </c:pt>
                <c:pt idx="95916">
                  <c:v>24.136664</c:v>
                </c:pt>
                <c:pt idx="95917">
                  <c:v>24.135946000000001</c:v>
                </c:pt>
                <c:pt idx="95918">
                  <c:v>24.134986000000001</c:v>
                </c:pt>
                <c:pt idx="95919">
                  <c:v>24.132031999999999</c:v>
                </c:pt>
                <c:pt idx="95920">
                  <c:v>24.133168999999999</c:v>
                </c:pt>
                <c:pt idx="95921">
                  <c:v>24.135313</c:v>
                </c:pt>
                <c:pt idx="95922">
                  <c:v>24.132988999999998</c:v>
                </c:pt>
                <c:pt idx="95923">
                  <c:v>24.133824000000001</c:v>
                </c:pt>
                <c:pt idx="95924">
                  <c:v>24.135864000000002</c:v>
                </c:pt>
                <c:pt idx="95925">
                  <c:v>24.135384999999999</c:v>
                </c:pt>
                <c:pt idx="95926">
                  <c:v>24.135359999999999</c:v>
                </c:pt>
                <c:pt idx="95927">
                  <c:v>24.136382999999999</c:v>
                </c:pt>
                <c:pt idx="95928">
                  <c:v>24.1403</c:v>
                </c:pt>
                <c:pt idx="95929">
                  <c:v>24.140385999999999</c:v>
                </c:pt>
                <c:pt idx="95930">
                  <c:v>24.13749</c:v>
                </c:pt>
                <c:pt idx="95931">
                  <c:v>24.141162999999999</c:v>
                </c:pt>
                <c:pt idx="95932">
                  <c:v>24.142081999999998</c:v>
                </c:pt>
                <c:pt idx="95933">
                  <c:v>24.139669999999999</c:v>
                </c:pt>
                <c:pt idx="95934">
                  <c:v>24.141414000000001</c:v>
                </c:pt>
                <c:pt idx="95935">
                  <c:v>24.142234999999999</c:v>
                </c:pt>
                <c:pt idx="95936">
                  <c:v>24.142083</c:v>
                </c:pt>
                <c:pt idx="95937">
                  <c:v>24.142150000000001</c:v>
                </c:pt>
                <c:pt idx="95938">
                  <c:v>24.144409</c:v>
                </c:pt>
                <c:pt idx="95939">
                  <c:v>24.147051999999999</c:v>
                </c:pt>
                <c:pt idx="95940">
                  <c:v>24.146932</c:v>
                </c:pt>
                <c:pt idx="95941">
                  <c:v>24.146477000000001</c:v>
                </c:pt>
                <c:pt idx="95942">
                  <c:v>24.147275</c:v>
                </c:pt>
                <c:pt idx="95943">
                  <c:v>24.144290000000002</c:v>
                </c:pt>
                <c:pt idx="95944">
                  <c:v>24.142524999999999</c:v>
                </c:pt>
                <c:pt idx="95945">
                  <c:v>24.146356999999998</c:v>
                </c:pt>
                <c:pt idx="95946">
                  <c:v>24.144635999999998</c:v>
                </c:pt>
                <c:pt idx="95947">
                  <c:v>24.142437999999999</c:v>
                </c:pt>
                <c:pt idx="95948">
                  <c:v>24.144776</c:v>
                </c:pt>
                <c:pt idx="95949">
                  <c:v>24.143294000000001</c:v>
                </c:pt>
                <c:pt idx="95950">
                  <c:v>24.139693000000001</c:v>
                </c:pt>
                <c:pt idx="95951">
                  <c:v>24.137239000000001</c:v>
                </c:pt>
                <c:pt idx="95952">
                  <c:v>24.138707</c:v>
                </c:pt>
                <c:pt idx="95953">
                  <c:v>24.142537999999998</c:v>
                </c:pt>
                <c:pt idx="95954">
                  <c:v>24.142576999999999</c:v>
                </c:pt>
                <c:pt idx="95955">
                  <c:v>24.140191999999999</c:v>
                </c:pt>
                <c:pt idx="95956">
                  <c:v>24.143409999999999</c:v>
                </c:pt>
                <c:pt idx="95957">
                  <c:v>24.145357000000001</c:v>
                </c:pt>
                <c:pt idx="95958">
                  <c:v>24.143305999999999</c:v>
                </c:pt>
                <c:pt idx="95959">
                  <c:v>24.144955</c:v>
                </c:pt>
                <c:pt idx="95960">
                  <c:v>24.144656000000001</c:v>
                </c:pt>
                <c:pt idx="95961">
                  <c:v>24.139816</c:v>
                </c:pt>
                <c:pt idx="95962">
                  <c:v>24.142741999999998</c:v>
                </c:pt>
                <c:pt idx="95963">
                  <c:v>24.149576</c:v>
                </c:pt>
                <c:pt idx="95964">
                  <c:v>24.149519000000002</c:v>
                </c:pt>
                <c:pt idx="95965">
                  <c:v>24.148637999999998</c:v>
                </c:pt>
                <c:pt idx="95966">
                  <c:v>24.147949000000001</c:v>
                </c:pt>
                <c:pt idx="95967">
                  <c:v>24.144600000000001</c:v>
                </c:pt>
                <c:pt idx="95968">
                  <c:v>24.145215</c:v>
                </c:pt>
                <c:pt idx="95969">
                  <c:v>24.148122000000001</c:v>
                </c:pt>
                <c:pt idx="95970">
                  <c:v>24.147834</c:v>
                </c:pt>
                <c:pt idx="95971">
                  <c:v>24.144639999999999</c:v>
                </c:pt>
                <c:pt idx="95972">
                  <c:v>24.144127000000001</c:v>
                </c:pt>
                <c:pt idx="95973">
                  <c:v>24.146170000000001</c:v>
                </c:pt>
                <c:pt idx="95974">
                  <c:v>24.146384000000001</c:v>
                </c:pt>
                <c:pt idx="95975">
                  <c:v>24.146550999999999</c:v>
                </c:pt>
                <c:pt idx="95976">
                  <c:v>24.149744999999999</c:v>
                </c:pt>
                <c:pt idx="95977">
                  <c:v>24.151021</c:v>
                </c:pt>
                <c:pt idx="95978">
                  <c:v>24.148035</c:v>
                </c:pt>
                <c:pt idx="95979">
                  <c:v>24.148043999999999</c:v>
                </c:pt>
                <c:pt idx="95980">
                  <c:v>24.147572</c:v>
                </c:pt>
                <c:pt idx="95981">
                  <c:v>24.145354999999999</c:v>
                </c:pt>
                <c:pt idx="95982">
                  <c:v>24.150110999999999</c:v>
                </c:pt>
                <c:pt idx="95983">
                  <c:v>24.157563</c:v>
                </c:pt>
                <c:pt idx="95984">
                  <c:v>24.156119</c:v>
                </c:pt>
                <c:pt idx="95985">
                  <c:v>24.151143000000001</c:v>
                </c:pt>
                <c:pt idx="95986">
                  <c:v>24.153217000000001</c:v>
                </c:pt>
                <c:pt idx="95987">
                  <c:v>24.158619000000002</c:v>
                </c:pt>
                <c:pt idx="95988">
                  <c:v>24.159426</c:v>
                </c:pt>
                <c:pt idx="95989">
                  <c:v>24.152228999999998</c:v>
                </c:pt>
                <c:pt idx="95990">
                  <c:v>24.146718</c:v>
                </c:pt>
                <c:pt idx="95991">
                  <c:v>24.149853</c:v>
                </c:pt>
                <c:pt idx="95992">
                  <c:v>24.151249</c:v>
                </c:pt>
                <c:pt idx="95993">
                  <c:v>24.151365999999999</c:v>
                </c:pt>
                <c:pt idx="95994">
                  <c:v>24.156466999999999</c:v>
                </c:pt>
                <c:pt idx="95995">
                  <c:v>24.154568000000001</c:v>
                </c:pt>
                <c:pt idx="95996">
                  <c:v>24.151054999999999</c:v>
                </c:pt>
                <c:pt idx="95997">
                  <c:v>24.154626</c:v>
                </c:pt>
                <c:pt idx="95998">
                  <c:v>24.148828000000002</c:v>
                </c:pt>
                <c:pt idx="95999">
                  <c:v>24.143467000000001</c:v>
                </c:pt>
                <c:pt idx="96000">
                  <c:v>24.148159</c:v>
                </c:pt>
                <c:pt idx="96001">
                  <c:v>24.150124999999999</c:v>
                </c:pt>
                <c:pt idx="96002">
                  <c:v>24.147514999999999</c:v>
                </c:pt>
                <c:pt idx="96003">
                  <c:v>24.147369999999999</c:v>
                </c:pt>
                <c:pt idx="96004">
                  <c:v>24.148893000000001</c:v>
                </c:pt>
                <c:pt idx="96005">
                  <c:v>24.148232</c:v>
                </c:pt>
                <c:pt idx="96006">
                  <c:v>24.149163999999999</c:v>
                </c:pt>
                <c:pt idx="96007">
                  <c:v>24.152083999999999</c:v>
                </c:pt>
                <c:pt idx="96008">
                  <c:v>24.155635</c:v>
                </c:pt>
                <c:pt idx="96009">
                  <c:v>24.160315000000001</c:v>
                </c:pt>
                <c:pt idx="96010">
                  <c:v>24.160912</c:v>
                </c:pt>
                <c:pt idx="96011">
                  <c:v>24.155574000000001</c:v>
                </c:pt>
                <c:pt idx="96012">
                  <c:v>24.152663</c:v>
                </c:pt>
                <c:pt idx="96013">
                  <c:v>24.154256</c:v>
                </c:pt>
                <c:pt idx="96014">
                  <c:v>24.155961999999999</c:v>
                </c:pt>
                <c:pt idx="96015">
                  <c:v>24.157045</c:v>
                </c:pt>
                <c:pt idx="96016">
                  <c:v>24.155107999999998</c:v>
                </c:pt>
                <c:pt idx="96017">
                  <c:v>24.151976999999999</c:v>
                </c:pt>
                <c:pt idx="96018">
                  <c:v>24.15185</c:v>
                </c:pt>
                <c:pt idx="96019">
                  <c:v>24.152225000000001</c:v>
                </c:pt>
                <c:pt idx="96020">
                  <c:v>24.153873000000001</c:v>
                </c:pt>
                <c:pt idx="96021">
                  <c:v>24.154848000000001</c:v>
                </c:pt>
                <c:pt idx="96022">
                  <c:v>24.156057000000001</c:v>
                </c:pt>
                <c:pt idx="96023">
                  <c:v>24.156827</c:v>
                </c:pt>
                <c:pt idx="96024">
                  <c:v>24.152342999999998</c:v>
                </c:pt>
                <c:pt idx="96025">
                  <c:v>24.151610000000002</c:v>
                </c:pt>
                <c:pt idx="96026">
                  <c:v>24.154885</c:v>
                </c:pt>
                <c:pt idx="96027">
                  <c:v>24.153199999999998</c:v>
                </c:pt>
                <c:pt idx="96028">
                  <c:v>24.152425000000001</c:v>
                </c:pt>
                <c:pt idx="96029">
                  <c:v>24.154803000000001</c:v>
                </c:pt>
                <c:pt idx="96030">
                  <c:v>24.153310000000001</c:v>
                </c:pt>
                <c:pt idx="96031">
                  <c:v>24.150061999999998</c:v>
                </c:pt>
                <c:pt idx="96032">
                  <c:v>24.150848</c:v>
                </c:pt>
                <c:pt idx="96033">
                  <c:v>24.15202</c:v>
                </c:pt>
                <c:pt idx="96034">
                  <c:v>24.154765000000001</c:v>
                </c:pt>
                <c:pt idx="96035">
                  <c:v>24.159572000000001</c:v>
                </c:pt>
                <c:pt idx="96036">
                  <c:v>24.157109999999999</c:v>
                </c:pt>
                <c:pt idx="96037">
                  <c:v>24.157876000000002</c:v>
                </c:pt>
                <c:pt idx="96038">
                  <c:v>24.164446999999999</c:v>
                </c:pt>
                <c:pt idx="96039">
                  <c:v>24.159278</c:v>
                </c:pt>
                <c:pt idx="96040">
                  <c:v>24.155161</c:v>
                </c:pt>
                <c:pt idx="96041">
                  <c:v>24.161183999999999</c:v>
                </c:pt>
                <c:pt idx="96042">
                  <c:v>24.161695999999999</c:v>
                </c:pt>
                <c:pt idx="96043">
                  <c:v>24.158117000000001</c:v>
                </c:pt>
                <c:pt idx="96044">
                  <c:v>24.159490999999999</c:v>
                </c:pt>
                <c:pt idx="96045">
                  <c:v>24.160160000000001</c:v>
                </c:pt>
                <c:pt idx="96046">
                  <c:v>24.157696999999999</c:v>
                </c:pt>
                <c:pt idx="96047">
                  <c:v>24.160698</c:v>
                </c:pt>
                <c:pt idx="96048">
                  <c:v>24.166494</c:v>
                </c:pt>
                <c:pt idx="96049">
                  <c:v>24.163181000000002</c:v>
                </c:pt>
                <c:pt idx="96050">
                  <c:v>24.158815000000001</c:v>
                </c:pt>
                <c:pt idx="96051">
                  <c:v>24.162025</c:v>
                </c:pt>
                <c:pt idx="96052">
                  <c:v>24.168785</c:v>
                </c:pt>
                <c:pt idx="96053">
                  <c:v>24.168593999999999</c:v>
                </c:pt>
                <c:pt idx="96054">
                  <c:v>24.162977000000001</c:v>
                </c:pt>
                <c:pt idx="96055">
                  <c:v>24.158797</c:v>
                </c:pt>
                <c:pt idx="96056">
                  <c:v>24.154468999999999</c:v>
                </c:pt>
                <c:pt idx="96057">
                  <c:v>24.156528999999999</c:v>
                </c:pt>
                <c:pt idx="96058">
                  <c:v>24.162272000000002</c:v>
                </c:pt>
                <c:pt idx="96059">
                  <c:v>24.157252</c:v>
                </c:pt>
                <c:pt idx="96060">
                  <c:v>24.154361000000002</c:v>
                </c:pt>
                <c:pt idx="96061">
                  <c:v>24.159058000000002</c:v>
                </c:pt>
                <c:pt idx="96062">
                  <c:v>24.159473999999999</c:v>
                </c:pt>
                <c:pt idx="96063">
                  <c:v>24.156244999999998</c:v>
                </c:pt>
                <c:pt idx="96064">
                  <c:v>24.157966999999999</c:v>
                </c:pt>
                <c:pt idx="96065">
                  <c:v>24.159614999999999</c:v>
                </c:pt>
                <c:pt idx="96066">
                  <c:v>24.153748</c:v>
                </c:pt>
                <c:pt idx="96067">
                  <c:v>24.152887</c:v>
                </c:pt>
                <c:pt idx="96068">
                  <c:v>24.162125</c:v>
                </c:pt>
                <c:pt idx="96069">
                  <c:v>24.161311000000001</c:v>
                </c:pt>
                <c:pt idx="96070">
                  <c:v>24.154218</c:v>
                </c:pt>
                <c:pt idx="96071">
                  <c:v>24.157032999999998</c:v>
                </c:pt>
                <c:pt idx="96072">
                  <c:v>24.159291</c:v>
                </c:pt>
                <c:pt idx="96073">
                  <c:v>24.159285000000001</c:v>
                </c:pt>
                <c:pt idx="96074">
                  <c:v>24.162783000000001</c:v>
                </c:pt>
                <c:pt idx="96075">
                  <c:v>24.159565000000001</c:v>
                </c:pt>
                <c:pt idx="96076">
                  <c:v>24.159337000000001</c:v>
                </c:pt>
                <c:pt idx="96077">
                  <c:v>24.166322000000001</c:v>
                </c:pt>
                <c:pt idx="96078">
                  <c:v>24.164023</c:v>
                </c:pt>
                <c:pt idx="96079">
                  <c:v>24.160717999999999</c:v>
                </c:pt>
                <c:pt idx="96080">
                  <c:v>24.163459</c:v>
                </c:pt>
                <c:pt idx="96081">
                  <c:v>24.163627999999999</c:v>
                </c:pt>
                <c:pt idx="96082">
                  <c:v>24.161777000000001</c:v>
                </c:pt>
                <c:pt idx="96083">
                  <c:v>24.162382000000001</c:v>
                </c:pt>
                <c:pt idx="96084">
                  <c:v>24.164892999999999</c:v>
                </c:pt>
                <c:pt idx="96085">
                  <c:v>24.165102000000001</c:v>
                </c:pt>
                <c:pt idx="96086">
                  <c:v>24.162209000000001</c:v>
                </c:pt>
                <c:pt idx="96087">
                  <c:v>24.164867000000001</c:v>
                </c:pt>
                <c:pt idx="96088">
                  <c:v>24.168804000000002</c:v>
                </c:pt>
                <c:pt idx="96089">
                  <c:v>24.165859000000001</c:v>
                </c:pt>
                <c:pt idx="96090">
                  <c:v>24.16657</c:v>
                </c:pt>
                <c:pt idx="96091">
                  <c:v>24.170161</c:v>
                </c:pt>
                <c:pt idx="96092">
                  <c:v>24.167608999999999</c:v>
                </c:pt>
                <c:pt idx="96093">
                  <c:v>24.167138999999999</c:v>
                </c:pt>
                <c:pt idx="96094">
                  <c:v>24.168303000000002</c:v>
                </c:pt>
                <c:pt idx="96095">
                  <c:v>24.164988000000001</c:v>
                </c:pt>
                <c:pt idx="96096">
                  <c:v>24.166059000000001</c:v>
                </c:pt>
                <c:pt idx="96097">
                  <c:v>24.171047999999999</c:v>
                </c:pt>
                <c:pt idx="96098">
                  <c:v>24.170642999999998</c:v>
                </c:pt>
                <c:pt idx="96099">
                  <c:v>24.168776000000001</c:v>
                </c:pt>
                <c:pt idx="96100">
                  <c:v>24.169878000000001</c:v>
                </c:pt>
                <c:pt idx="96101">
                  <c:v>24.168258999999999</c:v>
                </c:pt>
                <c:pt idx="96102">
                  <c:v>24.165286999999999</c:v>
                </c:pt>
                <c:pt idx="96103">
                  <c:v>24.166886000000002</c:v>
                </c:pt>
                <c:pt idx="96104">
                  <c:v>24.167632999999999</c:v>
                </c:pt>
                <c:pt idx="96105">
                  <c:v>24.165566999999999</c:v>
                </c:pt>
                <c:pt idx="96106">
                  <c:v>24.167051000000001</c:v>
                </c:pt>
                <c:pt idx="96107">
                  <c:v>24.171478</c:v>
                </c:pt>
                <c:pt idx="96108">
                  <c:v>24.172495999999999</c:v>
                </c:pt>
                <c:pt idx="96109">
                  <c:v>24.170897</c:v>
                </c:pt>
                <c:pt idx="96110">
                  <c:v>24.172494</c:v>
                </c:pt>
                <c:pt idx="96111">
                  <c:v>24.171769000000001</c:v>
                </c:pt>
                <c:pt idx="96112">
                  <c:v>24.166757</c:v>
                </c:pt>
                <c:pt idx="96113">
                  <c:v>24.167389</c:v>
                </c:pt>
                <c:pt idx="96114">
                  <c:v>24.172388999999999</c:v>
                </c:pt>
                <c:pt idx="96115">
                  <c:v>24.17323</c:v>
                </c:pt>
                <c:pt idx="96116">
                  <c:v>24.17061</c:v>
                </c:pt>
                <c:pt idx="96117">
                  <c:v>24.168890999999999</c:v>
                </c:pt>
                <c:pt idx="96118">
                  <c:v>24.166599999999999</c:v>
                </c:pt>
                <c:pt idx="96119">
                  <c:v>24.165178999999998</c:v>
                </c:pt>
                <c:pt idx="96120">
                  <c:v>24.165626</c:v>
                </c:pt>
                <c:pt idx="96121">
                  <c:v>24.166573</c:v>
                </c:pt>
                <c:pt idx="96122">
                  <c:v>24.170894000000001</c:v>
                </c:pt>
                <c:pt idx="96123">
                  <c:v>24.173635999999998</c:v>
                </c:pt>
                <c:pt idx="96124">
                  <c:v>24.169543000000001</c:v>
                </c:pt>
                <c:pt idx="96125">
                  <c:v>24.165400000000002</c:v>
                </c:pt>
                <c:pt idx="96126">
                  <c:v>24.168391</c:v>
                </c:pt>
                <c:pt idx="96127">
                  <c:v>24.171316000000001</c:v>
                </c:pt>
                <c:pt idx="96128">
                  <c:v>24.169927000000001</c:v>
                </c:pt>
                <c:pt idx="96129">
                  <c:v>24.168747</c:v>
                </c:pt>
                <c:pt idx="96130">
                  <c:v>24.173967999999999</c:v>
                </c:pt>
                <c:pt idx="96131">
                  <c:v>24.179399</c:v>
                </c:pt>
                <c:pt idx="96132">
                  <c:v>24.173613</c:v>
                </c:pt>
                <c:pt idx="96133">
                  <c:v>24.169643000000001</c:v>
                </c:pt>
                <c:pt idx="96134">
                  <c:v>24.17418</c:v>
                </c:pt>
                <c:pt idx="96135">
                  <c:v>24.168724000000001</c:v>
                </c:pt>
                <c:pt idx="96136">
                  <c:v>24.165768</c:v>
                </c:pt>
                <c:pt idx="96137">
                  <c:v>24.174040999999999</c:v>
                </c:pt>
                <c:pt idx="96138">
                  <c:v>24.173831</c:v>
                </c:pt>
                <c:pt idx="96139">
                  <c:v>24.167781000000002</c:v>
                </c:pt>
                <c:pt idx="96140">
                  <c:v>24.170503</c:v>
                </c:pt>
                <c:pt idx="96141">
                  <c:v>24.175488999999999</c:v>
                </c:pt>
                <c:pt idx="96142">
                  <c:v>24.175144</c:v>
                </c:pt>
                <c:pt idx="96143">
                  <c:v>24.174422</c:v>
                </c:pt>
                <c:pt idx="96144">
                  <c:v>24.174764</c:v>
                </c:pt>
                <c:pt idx="96145">
                  <c:v>24.175975000000001</c:v>
                </c:pt>
                <c:pt idx="96146">
                  <c:v>24.176673999999998</c:v>
                </c:pt>
                <c:pt idx="96147">
                  <c:v>24.173024999999999</c:v>
                </c:pt>
                <c:pt idx="96148">
                  <c:v>24.171206999999999</c:v>
                </c:pt>
                <c:pt idx="96149">
                  <c:v>24.174956000000002</c:v>
                </c:pt>
                <c:pt idx="96150">
                  <c:v>24.174666999999999</c:v>
                </c:pt>
                <c:pt idx="96151">
                  <c:v>24.172557999999999</c:v>
                </c:pt>
                <c:pt idx="96152">
                  <c:v>24.177099999999999</c:v>
                </c:pt>
                <c:pt idx="96153">
                  <c:v>24.179651</c:v>
                </c:pt>
                <c:pt idx="96154">
                  <c:v>24.177655000000001</c:v>
                </c:pt>
                <c:pt idx="96155">
                  <c:v>24.176729000000002</c:v>
                </c:pt>
                <c:pt idx="96156">
                  <c:v>24.176704999999998</c:v>
                </c:pt>
                <c:pt idx="96157">
                  <c:v>24.174645000000002</c:v>
                </c:pt>
                <c:pt idx="96158">
                  <c:v>24.175574000000001</c:v>
                </c:pt>
                <c:pt idx="96159">
                  <c:v>24.176871999999999</c:v>
                </c:pt>
                <c:pt idx="96160">
                  <c:v>24.176193000000001</c:v>
                </c:pt>
                <c:pt idx="96161">
                  <c:v>24.174267</c:v>
                </c:pt>
                <c:pt idx="96162">
                  <c:v>24.174284</c:v>
                </c:pt>
                <c:pt idx="96163">
                  <c:v>24.177893999999998</c:v>
                </c:pt>
                <c:pt idx="96164">
                  <c:v>24.181722000000001</c:v>
                </c:pt>
                <c:pt idx="96165">
                  <c:v>24.182601999999999</c:v>
                </c:pt>
                <c:pt idx="96166">
                  <c:v>24.178062000000001</c:v>
                </c:pt>
                <c:pt idx="96167">
                  <c:v>24.172744999999999</c:v>
                </c:pt>
                <c:pt idx="96168">
                  <c:v>24.174344999999999</c:v>
                </c:pt>
                <c:pt idx="96169">
                  <c:v>24.178372</c:v>
                </c:pt>
                <c:pt idx="96170">
                  <c:v>24.176707</c:v>
                </c:pt>
                <c:pt idx="96171">
                  <c:v>24.174787999999999</c:v>
                </c:pt>
                <c:pt idx="96172">
                  <c:v>24.177616</c:v>
                </c:pt>
                <c:pt idx="96173">
                  <c:v>24.179696</c:v>
                </c:pt>
                <c:pt idx="96174">
                  <c:v>24.179777999999999</c:v>
                </c:pt>
                <c:pt idx="96175">
                  <c:v>24.179110000000001</c:v>
                </c:pt>
                <c:pt idx="96176">
                  <c:v>24.179352999999999</c:v>
                </c:pt>
                <c:pt idx="96177">
                  <c:v>24.180420000000002</c:v>
                </c:pt>
                <c:pt idx="96178">
                  <c:v>24.178899000000001</c:v>
                </c:pt>
                <c:pt idx="96179">
                  <c:v>24.178070999999999</c:v>
                </c:pt>
                <c:pt idx="96180">
                  <c:v>24.181787</c:v>
                </c:pt>
                <c:pt idx="96181">
                  <c:v>24.182827</c:v>
                </c:pt>
                <c:pt idx="96182">
                  <c:v>24.179462999999998</c:v>
                </c:pt>
                <c:pt idx="96183">
                  <c:v>24.180547000000001</c:v>
                </c:pt>
                <c:pt idx="96184">
                  <c:v>24.184761000000002</c:v>
                </c:pt>
                <c:pt idx="96185">
                  <c:v>24.185293999999999</c:v>
                </c:pt>
                <c:pt idx="96186">
                  <c:v>24.184913000000002</c:v>
                </c:pt>
                <c:pt idx="96187">
                  <c:v>24.183335</c:v>
                </c:pt>
                <c:pt idx="96188">
                  <c:v>24.182576000000001</c:v>
                </c:pt>
                <c:pt idx="96189">
                  <c:v>24.185879</c:v>
                </c:pt>
                <c:pt idx="96190">
                  <c:v>24.187256999999999</c:v>
                </c:pt>
                <c:pt idx="96191">
                  <c:v>24.184716999999999</c:v>
                </c:pt>
                <c:pt idx="96192">
                  <c:v>24.183085999999999</c:v>
                </c:pt>
                <c:pt idx="96193">
                  <c:v>24.181403</c:v>
                </c:pt>
                <c:pt idx="96194">
                  <c:v>24.183865999999998</c:v>
                </c:pt>
                <c:pt idx="96195">
                  <c:v>24.186395999999998</c:v>
                </c:pt>
                <c:pt idx="96196">
                  <c:v>24.18375</c:v>
                </c:pt>
                <c:pt idx="96197">
                  <c:v>24.181218999999999</c:v>
                </c:pt>
                <c:pt idx="96198">
                  <c:v>24.183769999999999</c:v>
                </c:pt>
                <c:pt idx="96199">
                  <c:v>24.186796000000001</c:v>
                </c:pt>
                <c:pt idx="96200">
                  <c:v>24.187055999999998</c:v>
                </c:pt>
                <c:pt idx="96201">
                  <c:v>24.189962999999999</c:v>
                </c:pt>
                <c:pt idx="96202">
                  <c:v>24.193850000000001</c:v>
                </c:pt>
                <c:pt idx="96203">
                  <c:v>24.191818999999999</c:v>
                </c:pt>
                <c:pt idx="96204">
                  <c:v>24.191714999999999</c:v>
                </c:pt>
                <c:pt idx="96205">
                  <c:v>24.191455000000001</c:v>
                </c:pt>
                <c:pt idx="96206">
                  <c:v>24.184773</c:v>
                </c:pt>
                <c:pt idx="96207">
                  <c:v>24.183588</c:v>
                </c:pt>
                <c:pt idx="96208">
                  <c:v>24.185943000000002</c:v>
                </c:pt>
                <c:pt idx="96209">
                  <c:v>24.184398999999999</c:v>
                </c:pt>
                <c:pt idx="96210">
                  <c:v>24.186574</c:v>
                </c:pt>
                <c:pt idx="96211">
                  <c:v>24.189661999999998</c:v>
                </c:pt>
                <c:pt idx="96212">
                  <c:v>24.187859</c:v>
                </c:pt>
                <c:pt idx="96213">
                  <c:v>24.187235999999999</c:v>
                </c:pt>
                <c:pt idx="96214">
                  <c:v>24.18749</c:v>
                </c:pt>
                <c:pt idx="96215">
                  <c:v>24.189634000000002</c:v>
                </c:pt>
                <c:pt idx="96216">
                  <c:v>24.191827</c:v>
                </c:pt>
                <c:pt idx="96217">
                  <c:v>24.189938999999999</c:v>
                </c:pt>
                <c:pt idx="96218">
                  <c:v>24.18946</c:v>
                </c:pt>
                <c:pt idx="96219">
                  <c:v>24.192005999999999</c:v>
                </c:pt>
                <c:pt idx="96220">
                  <c:v>24.192003</c:v>
                </c:pt>
                <c:pt idx="96221">
                  <c:v>24.187339000000001</c:v>
                </c:pt>
                <c:pt idx="96222">
                  <c:v>24.185434000000001</c:v>
                </c:pt>
                <c:pt idx="96223">
                  <c:v>24.189285999999999</c:v>
                </c:pt>
                <c:pt idx="96224">
                  <c:v>24.187653999999998</c:v>
                </c:pt>
                <c:pt idx="96225">
                  <c:v>24.181868999999999</c:v>
                </c:pt>
                <c:pt idx="96226">
                  <c:v>24.183221</c:v>
                </c:pt>
                <c:pt idx="96227">
                  <c:v>24.184155000000001</c:v>
                </c:pt>
                <c:pt idx="96228">
                  <c:v>24.180678</c:v>
                </c:pt>
                <c:pt idx="96229">
                  <c:v>24.181042000000001</c:v>
                </c:pt>
                <c:pt idx="96230">
                  <c:v>24.182144999999998</c:v>
                </c:pt>
                <c:pt idx="96231">
                  <c:v>24.182382</c:v>
                </c:pt>
                <c:pt idx="96232">
                  <c:v>24.183643</c:v>
                </c:pt>
                <c:pt idx="96233">
                  <c:v>24.181452</c:v>
                </c:pt>
                <c:pt idx="96234">
                  <c:v>24.181222999999999</c:v>
                </c:pt>
                <c:pt idx="96235">
                  <c:v>24.186657</c:v>
                </c:pt>
                <c:pt idx="96236">
                  <c:v>24.19117</c:v>
                </c:pt>
                <c:pt idx="96237">
                  <c:v>24.193124999999998</c:v>
                </c:pt>
                <c:pt idx="96238">
                  <c:v>24.195952999999999</c:v>
                </c:pt>
                <c:pt idx="96239">
                  <c:v>24.194206999999999</c:v>
                </c:pt>
                <c:pt idx="96240">
                  <c:v>24.191808999999999</c:v>
                </c:pt>
                <c:pt idx="96241">
                  <c:v>24.195046000000001</c:v>
                </c:pt>
                <c:pt idx="96242">
                  <c:v>24.195730999999999</c:v>
                </c:pt>
                <c:pt idx="96243">
                  <c:v>24.192644000000001</c:v>
                </c:pt>
                <c:pt idx="96244">
                  <c:v>24.191648000000001</c:v>
                </c:pt>
                <c:pt idx="96245">
                  <c:v>24.190583</c:v>
                </c:pt>
                <c:pt idx="96246">
                  <c:v>24.188262000000002</c:v>
                </c:pt>
                <c:pt idx="96247">
                  <c:v>24.190884</c:v>
                </c:pt>
                <c:pt idx="96248">
                  <c:v>24.195672999999999</c:v>
                </c:pt>
                <c:pt idx="96249">
                  <c:v>24.195564000000001</c:v>
                </c:pt>
                <c:pt idx="96250">
                  <c:v>24.194030999999999</c:v>
                </c:pt>
                <c:pt idx="96251">
                  <c:v>24.191597000000002</c:v>
                </c:pt>
                <c:pt idx="96252">
                  <c:v>24.192537999999999</c:v>
                </c:pt>
                <c:pt idx="96253">
                  <c:v>24.198450000000001</c:v>
                </c:pt>
                <c:pt idx="96254">
                  <c:v>24.199065000000001</c:v>
                </c:pt>
                <c:pt idx="96255">
                  <c:v>24.194091</c:v>
                </c:pt>
                <c:pt idx="96256">
                  <c:v>24.192993999999999</c:v>
                </c:pt>
                <c:pt idx="96257">
                  <c:v>24.193117999999998</c:v>
                </c:pt>
                <c:pt idx="96258">
                  <c:v>24.189160999999999</c:v>
                </c:pt>
                <c:pt idx="96259">
                  <c:v>24.185216</c:v>
                </c:pt>
                <c:pt idx="96260">
                  <c:v>24.188410999999999</c:v>
                </c:pt>
                <c:pt idx="96261">
                  <c:v>24.192731999999999</c:v>
                </c:pt>
                <c:pt idx="96262">
                  <c:v>24.190277999999999</c:v>
                </c:pt>
                <c:pt idx="96263">
                  <c:v>24.188386000000001</c:v>
                </c:pt>
                <c:pt idx="96264">
                  <c:v>24.190196</c:v>
                </c:pt>
                <c:pt idx="96265">
                  <c:v>24.187729000000001</c:v>
                </c:pt>
                <c:pt idx="96266">
                  <c:v>24.186121</c:v>
                </c:pt>
                <c:pt idx="96267">
                  <c:v>24.188139</c:v>
                </c:pt>
                <c:pt idx="96268">
                  <c:v>24.186854</c:v>
                </c:pt>
                <c:pt idx="96269">
                  <c:v>24.187971999999998</c:v>
                </c:pt>
                <c:pt idx="96270">
                  <c:v>24.189499000000001</c:v>
                </c:pt>
                <c:pt idx="96271">
                  <c:v>24.18599</c:v>
                </c:pt>
                <c:pt idx="96272">
                  <c:v>24.190268</c:v>
                </c:pt>
                <c:pt idx="96273">
                  <c:v>24.197009000000001</c:v>
                </c:pt>
                <c:pt idx="96274">
                  <c:v>24.193366000000001</c:v>
                </c:pt>
                <c:pt idx="96275">
                  <c:v>24.1938</c:v>
                </c:pt>
                <c:pt idx="96276">
                  <c:v>24.19942</c:v>
                </c:pt>
                <c:pt idx="96277">
                  <c:v>24.196292</c:v>
                </c:pt>
                <c:pt idx="96278">
                  <c:v>24.192347000000002</c:v>
                </c:pt>
                <c:pt idx="96279">
                  <c:v>24.194599</c:v>
                </c:pt>
                <c:pt idx="96280">
                  <c:v>24.195309999999999</c:v>
                </c:pt>
                <c:pt idx="96281">
                  <c:v>24.191704000000001</c:v>
                </c:pt>
                <c:pt idx="96282">
                  <c:v>24.193480000000001</c:v>
                </c:pt>
                <c:pt idx="96283">
                  <c:v>24.198343000000001</c:v>
                </c:pt>
                <c:pt idx="96284">
                  <c:v>24.198573</c:v>
                </c:pt>
                <c:pt idx="96285">
                  <c:v>24.196404999999999</c:v>
                </c:pt>
                <c:pt idx="96286">
                  <c:v>24.194234999999999</c:v>
                </c:pt>
                <c:pt idx="96287">
                  <c:v>24.192186</c:v>
                </c:pt>
                <c:pt idx="96288">
                  <c:v>24.18993</c:v>
                </c:pt>
                <c:pt idx="96289">
                  <c:v>24.190321999999998</c:v>
                </c:pt>
                <c:pt idx="96290">
                  <c:v>24.192957</c:v>
                </c:pt>
                <c:pt idx="96291">
                  <c:v>24.192150999999999</c:v>
                </c:pt>
                <c:pt idx="96292">
                  <c:v>24.191807000000001</c:v>
                </c:pt>
                <c:pt idx="96293">
                  <c:v>24.191938</c:v>
                </c:pt>
                <c:pt idx="96294">
                  <c:v>24.189830000000001</c:v>
                </c:pt>
                <c:pt idx="96295">
                  <c:v>24.19051</c:v>
                </c:pt>
                <c:pt idx="96296">
                  <c:v>24.193798000000001</c:v>
                </c:pt>
                <c:pt idx="96297">
                  <c:v>24.193736000000001</c:v>
                </c:pt>
                <c:pt idx="96298">
                  <c:v>24.195405999999998</c:v>
                </c:pt>
                <c:pt idx="96299">
                  <c:v>24.198215999999999</c:v>
                </c:pt>
                <c:pt idx="96300">
                  <c:v>24.196168</c:v>
                </c:pt>
                <c:pt idx="96301">
                  <c:v>24.195671999999998</c:v>
                </c:pt>
                <c:pt idx="96302">
                  <c:v>24.199718000000001</c:v>
                </c:pt>
                <c:pt idx="96303">
                  <c:v>24.205525999999999</c:v>
                </c:pt>
                <c:pt idx="96304">
                  <c:v>24.206531999999999</c:v>
                </c:pt>
                <c:pt idx="96305">
                  <c:v>24.201899000000001</c:v>
                </c:pt>
                <c:pt idx="96306">
                  <c:v>24.202669</c:v>
                </c:pt>
                <c:pt idx="96307">
                  <c:v>24.205929000000001</c:v>
                </c:pt>
                <c:pt idx="96308">
                  <c:v>24.203783000000001</c:v>
                </c:pt>
                <c:pt idx="96309">
                  <c:v>24.202188</c:v>
                </c:pt>
                <c:pt idx="96310">
                  <c:v>24.202919999999999</c:v>
                </c:pt>
                <c:pt idx="96311">
                  <c:v>24.202107999999999</c:v>
                </c:pt>
                <c:pt idx="96312">
                  <c:v>24.201540999999999</c:v>
                </c:pt>
                <c:pt idx="96313">
                  <c:v>24.204013</c:v>
                </c:pt>
                <c:pt idx="96314">
                  <c:v>24.205417000000001</c:v>
                </c:pt>
                <c:pt idx="96315">
                  <c:v>24.201592999999999</c:v>
                </c:pt>
                <c:pt idx="96316">
                  <c:v>24.20064</c:v>
                </c:pt>
                <c:pt idx="96317">
                  <c:v>24.200759000000001</c:v>
                </c:pt>
                <c:pt idx="96318">
                  <c:v>24.199929999999998</c:v>
                </c:pt>
                <c:pt idx="96319">
                  <c:v>24.203372000000002</c:v>
                </c:pt>
                <c:pt idx="96320">
                  <c:v>24.205924</c:v>
                </c:pt>
                <c:pt idx="96321">
                  <c:v>24.204826000000001</c:v>
                </c:pt>
                <c:pt idx="96322">
                  <c:v>24.201250000000002</c:v>
                </c:pt>
                <c:pt idx="96323">
                  <c:v>24.197272000000002</c:v>
                </c:pt>
                <c:pt idx="96324">
                  <c:v>24.198474000000001</c:v>
                </c:pt>
                <c:pt idx="96325">
                  <c:v>24.200921999999998</c:v>
                </c:pt>
                <c:pt idx="96326">
                  <c:v>24.200057000000001</c:v>
                </c:pt>
                <c:pt idx="96327">
                  <c:v>24.201022999999999</c:v>
                </c:pt>
                <c:pt idx="96328">
                  <c:v>24.204844999999999</c:v>
                </c:pt>
                <c:pt idx="96329">
                  <c:v>24.202752</c:v>
                </c:pt>
                <c:pt idx="96330">
                  <c:v>24.197956000000001</c:v>
                </c:pt>
                <c:pt idx="96331">
                  <c:v>24.199964999999999</c:v>
                </c:pt>
                <c:pt idx="96332">
                  <c:v>24.202404000000001</c:v>
                </c:pt>
                <c:pt idx="96333">
                  <c:v>24.198875000000001</c:v>
                </c:pt>
                <c:pt idx="96334">
                  <c:v>24.195591</c:v>
                </c:pt>
                <c:pt idx="96335">
                  <c:v>24.199137</c:v>
                </c:pt>
                <c:pt idx="96336">
                  <c:v>24.201295999999999</c:v>
                </c:pt>
                <c:pt idx="96337">
                  <c:v>24.197879</c:v>
                </c:pt>
                <c:pt idx="96338">
                  <c:v>24.198452</c:v>
                </c:pt>
                <c:pt idx="96339">
                  <c:v>24.201701</c:v>
                </c:pt>
                <c:pt idx="96340">
                  <c:v>24.202649999999998</c:v>
                </c:pt>
                <c:pt idx="96341">
                  <c:v>24.200541999999999</c:v>
                </c:pt>
                <c:pt idx="96342">
                  <c:v>24.196182</c:v>
                </c:pt>
                <c:pt idx="96343">
                  <c:v>24.194144000000001</c:v>
                </c:pt>
                <c:pt idx="96344">
                  <c:v>24.197644</c:v>
                </c:pt>
                <c:pt idx="96345">
                  <c:v>24.201224</c:v>
                </c:pt>
                <c:pt idx="96346">
                  <c:v>24.200294</c:v>
                </c:pt>
                <c:pt idx="96347">
                  <c:v>24.198736</c:v>
                </c:pt>
                <c:pt idx="96348">
                  <c:v>24.199983</c:v>
                </c:pt>
                <c:pt idx="96349">
                  <c:v>24.199555</c:v>
                </c:pt>
                <c:pt idx="96350">
                  <c:v>24.199760999999999</c:v>
                </c:pt>
                <c:pt idx="96351">
                  <c:v>24.200447</c:v>
                </c:pt>
                <c:pt idx="96352">
                  <c:v>24.201066000000001</c:v>
                </c:pt>
                <c:pt idx="96353">
                  <c:v>24.205596</c:v>
                </c:pt>
                <c:pt idx="96354">
                  <c:v>24.210114000000001</c:v>
                </c:pt>
                <c:pt idx="96355">
                  <c:v>24.210049000000001</c:v>
                </c:pt>
                <c:pt idx="96356">
                  <c:v>24.206800000000001</c:v>
                </c:pt>
                <c:pt idx="96357">
                  <c:v>24.204727999999999</c:v>
                </c:pt>
                <c:pt idx="96358">
                  <c:v>24.207898</c:v>
                </c:pt>
                <c:pt idx="96359">
                  <c:v>24.213657999999999</c:v>
                </c:pt>
                <c:pt idx="96360">
                  <c:v>24.213673</c:v>
                </c:pt>
                <c:pt idx="96361">
                  <c:v>24.209327999999999</c:v>
                </c:pt>
                <c:pt idx="96362">
                  <c:v>24.209942000000002</c:v>
                </c:pt>
                <c:pt idx="96363">
                  <c:v>24.209612</c:v>
                </c:pt>
                <c:pt idx="96364">
                  <c:v>24.205663999999999</c:v>
                </c:pt>
                <c:pt idx="96365">
                  <c:v>24.208051000000001</c:v>
                </c:pt>
                <c:pt idx="96366">
                  <c:v>24.208834</c:v>
                </c:pt>
                <c:pt idx="96367">
                  <c:v>24.20411</c:v>
                </c:pt>
                <c:pt idx="96368">
                  <c:v>24.20581</c:v>
                </c:pt>
                <c:pt idx="96369">
                  <c:v>24.207533000000002</c:v>
                </c:pt>
                <c:pt idx="96370">
                  <c:v>24.203486999999999</c:v>
                </c:pt>
                <c:pt idx="96371">
                  <c:v>24.20166</c:v>
                </c:pt>
                <c:pt idx="96372">
                  <c:v>24.202397000000001</c:v>
                </c:pt>
                <c:pt idx="96373">
                  <c:v>24.201084000000002</c:v>
                </c:pt>
                <c:pt idx="96374">
                  <c:v>24.20148</c:v>
                </c:pt>
                <c:pt idx="96375">
                  <c:v>24.203108</c:v>
                </c:pt>
                <c:pt idx="96376">
                  <c:v>24.204481999999999</c:v>
                </c:pt>
                <c:pt idx="96377">
                  <c:v>24.208694999999999</c:v>
                </c:pt>
                <c:pt idx="96378">
                  <c:v>24.211559000000001</c:v>
                </c:pt>
                <c:pt idx="96379">
                  <c:v>24.206461999999998</c:v>
                </c:pt>
                <c:pt idx="96380">
                  <c:v>24.203285000000001</c:v>
                </c:pt>
                <c:pt idx="96381">
                  <c:v>24.208324999999999</c:v>
                </c:pt>
                <c:pt idx="96382">
                  <c:v>24.210740000000001</c:v>
                </c:pt>
                <c:pt idx="96383">
                  <c:v>24.207649</c:v>
                </c:pt>
                <c:pt idx="96384">
                  <c:v>24.204699999999999</c:v>
                </c:pt>
                <c:pt idx="96385">
                  <c:v>24.204336999999999</c:v>
                </c:pt>
                <c:pt idx="96386">
                  <c:v>24.203406000000001</c:v>
                </c:pt>
                <c:pt idx="96387">
                  <c:v>24.203430999999998</c:v>
                </c:pt>
                <c:pt idx="96388">
                  <c:v>24.207543999999999</c:v>
                </c:pt>
                <c:pt idx="96389">
                  <c:v>24.211769</c:v>
                </c:pt>
                <c:pt idx="96390">
                  <c:v>24.211929000000001</c:v>
                </c:pt>
                <c:pt idx="96391">
                  <c:v>24.2117</c:v>
                </c:pt>
                <c:pt idx="96392">
                  <c:v>24.211929000000001</c:v>
                </c:pt>
                <c:pt idx="96393">
                  <c:v>24.207242999999998</c:v>
                </c:pt>
                <c:pt idx="96394">
                  <c:v>24.206537000000001</c:v>
                </c:pt>
                <c:pt idx="96395">
                  <c:v>24.211462000000001</c:v>
                </c:pt>
                <c:pt idx="96396">
                  <c:v>24.213992000000001</c:v>
                </c:pt>
                <c:pt idx="96397">
                  <c:v>24.21396</c:v>
                </c:pt>
                <c:pt idx="96398">
                  <c:v>24.212719</c:v>
                </c:pt>
                <c:pt idx="96399">
                  <c:v>24.212729</c:v>
                </c:pt>
                <c:pt idx="96400">
                  <c:v>24.214586000000001</c:v>
                </c:pt>
                <c:pt idx="96401">
                  <c:v>24.217759999999998</c:v>
                </c:pt>
                <c:pt idx="96402">
                  <c:v>24.220400000000001</c:v>
                </c:pt>
                <c:pt idx="96403">
                  <c:v>24.218646</c:v>
                </c:pt>
                <c:pt idx="96404">
                  <c:v>24.219631</c:v>
                </c:pt>
                <c:pt idx="96405">
                  <c:v>24.220602</c:v>
                </c:pt>
                <c:pt idx="96406">
                  <c:v>24.22175</c:v>
                </c:pt>
                <c:pt idx="96407">
                  <c:v>24.223500000000001</c:v>
                </c:pt>
                <c:pt idx="96408">
                  <c:v>24.219950999999998</c:v>
                </c:pt>
                <c:pt idx="96409">
                  <c:v>24.21895</c:v>
                </c:pt>
                <c:pt idx="96410">
                  <c:v>24.215344000000002</c:v>
                </c:pt>
                <c:pt idx="96411">
                  <c:v>24.213056000000002</c:v>
                </c:pt>
                <c:pt idx="96412">
                  <c:v>24.219446000000001</c:v>
                </c:pt>
                <c:pt idx="96413">
                  <c:v>24.219953</c:v>
                </c:pt>
                <c:pt idx="96414">
                  <c:v>24.216118000000002</c:v>
                </c:pt>
                <c:pt idx="96415">
                  <c:v>24.215785</c:v>
                </c:pt>
                <c:pt idx="96416">
                  <c:v>24.217580999999999</c:v>
                </c:pt>
                <c:pt idx="96417">
                  <c:v>24.218057999999999</c:v>
                </c:pt>
                <c:pt idx="96418">
                  <c:v>24.213847999999999</c:v>
                </c:pt>
                <c:pt idx="96419">
                  <c:v>24.212757</c:v>
                </c:pt>
                <c:pt idx="96420">
                  <c:v>24.216208000000002</c:v>
                </c:pt>
                <c:pt idx="96421">
                  <c:v>24.214849999999998</c:v>
                </c:pt>
                <c:pt idx="96422">
                  <c:v>24.214126</c:v>
                </c:pt>
                <c:pt idx="96423">
                  <c:v>24.215845000000002</c:v>
                </c:pt>
                <c:pt idx="96424">
                  <c:v>24.214438999999999</c:v>
                </c:pt>
                <c:pt idx="96425">
                  <c:v>24.211531000000001</c:v>
                </c:pt>
                <c:pt idx="96426">
                  <c:v>24.211998000000001</c:v>
                </c:pt>
                <c:pt idx="96427">
                  <c:v>24.216930999999999</c:v>
                </c:pt>
                <c:pt idx="96428">
                  <c:v>24.217278</c:v>
                </c:pt>
                <c:pt idx="96429">
                  <c:v>24.212948999999998</c:v>
                </c:pt>
                <c:pt idx="96430">
                  <c:v>24.212683999999999</c:v>
                </c:pt>
                <c:pt idx="96431">
                  <c:v>24.214259999999999</c:v>
                </c:pt>
                <c:pt idx="96432">
                  <c:v>24.214963000000001</c:v>
                </c:pt>
                <c:pt idx="96433">
                  <c:v>24.216685999999999</c:v>
                </c:pt>
                <c:pt idx="96434">
                  <c:v>24.219508000000001</c:v>
                </c:pt>
                <c:pt idx="96435">
                  <c:v>24.218786999999999</c:v>
                </c:pt>
                <c:pt idx="96436">
                  <c:v>24.216618</c:v>
                </c:pt>
                <c:pt idx="96437">
                  <c:v>24.216251</c:v>
                </c:pt>
                <c:pt idx="96438">
                  <c:v>24.216191999999999</c:v>
                </c:pt>
                <c:pt idx="96439">
                  <c:v>24.218122999999999</c:v>
                </c:pt>
                <c:pt idx="96440">
                  <c:v>24.218675000000001</c:v>
                </c:pt>
                <c:pt idx="96441">
                  <c:v>24.216598999999999</c:v>
                </c:pt>
                <c:pt idx="96442">
                  <c:v>24.216238000000001</c:v>
                </c:pt>
                <c:pt idx="96443">
                  <c:v>24.220224000000002</c:v>
                </c:pt>
                <c:pt idx="96444">
                  <c:v>24.220618999999999</c:v>
                </c:pt>
                <c:pt idx="96445">
                  <c:v>24.217573999999999</c:v>
                </c:pt>
                <c:pt idx="96446">
                  <c:v>24.222147</c:v>
                </c:pt>
                <c:pt idx="96447">
                  <c:v>24.224274000000001</c:v>
                </c:pt>
                <c:pt idx="96448">
                  <c:v>24.222228999999999</c:v>
                </c:pt>
                <c:pt idx="96449">
                  <c:v>24.223951</c:v>
                </c:pt>
                <c:pt idx="96450">
                  <c:v>24.224682000000001</c:v>
                </c:pt>
                <c:pt idx="96451">
                  <c:v>24.220912999999999</c:v>
                </c:pt>
                <c:pt idx="96452">
                  <c:v>24.221240000000002</c:v>
                </c:pt>
                <c:pt idx="96453">
                  <c:v>24.222131999999998</c:v>
                </c:pt>
                <c:pt idx="96454">
                  <c:v>24.217963000000001</c:v>
                </c:pt>
                <c:pt idx="96455">
                  <c:v>24.219376</c:v>
                </c:pt>
                <c:pt idx="96456">
                  <c:v>24.225270999999999</c:v>
                </c:pt>
                <c:pt idx="96457">
                  <c:v>24.224634000000002</c:v>
                </c:pt>
                <c:pt idx="96458">
                  <c:v>24.220994999999998</c:v>
                </c:pt>
                <c:pt idx="96459">
                  <c:v>24.217839999999999</c:v>
                </c:pt>
                <c:pt idx="96460">
                  <c:v>24.214717</c:v>
                </c:pt>
                <c:pt idx="96461">
                  <c:v>24.216729000000001</c:v>
                </c:pt>
                <c:pt idx="96462">
                  <c:v>24.220479999999998</c:v>
                </c:pt>
                <c:pt idx="96463">
                  <c:v>24.219021999999999</c:v>
                </c:pt>
                <c:pt idx="96464">
                  <c:v>24.219021000000001</c:v>
                </c:pt>
                <c:pt idx="96465">
                  <c:v>24.220749000000001</c:v>
                </c:pt>
                <c:pt idx="96466">
                  <c:v>24.219114000000001</c:v>
                </c:pt>
                <c:pt idx="96467">
                  <c:v>24.218592000000001</c:v>
                </c:pt>
                <c:pt idx="96468">
                  <c:v>24.222794</c:v>
                </c:pt>
                <c:pt idx="96469">
                  <c:v>24.220963999999999</c:v>
                </c:pt>
                <c:pt idx="96470">
                  <c:v>24.216850000000001</c:v>
                </c:pt>
                <c:pt idx="96471">
                  <c:v>24.220461</c:v>
                </c:pt>
                <c:pt idx="96472">
                  <c:v>24.223596000000001</c:v>
                </c:pt>
                <c:pt idx="96473">
                  <c:v>24.225152999999999</c:v>
                </c:pt>
                <c:pt idx="96474">
                  <c:v>24.227799000000001</c:v>
                </c:pt>
                <c:pt idx="96475">
                  <c:v>24.225532000000001</c:v>
                </c:pt>
                <c:pt idx="96476">
                  <c:v>24.223420999999998</c:v>
                </c:pt>
                <c:pt idx="96477">
                  <c:v>24.224098999999999</c:v>
                </c:pt>
                <c:pt idx="96478">
                  <c:v>24.219673</c:v>
                </c:pt>
                <c:pt idx="96479">
                  <c:v>24.220129</c:v>
                </c:pt>
                <c:pt idx="96480">
                  <c:v>24.228947999999999</c:v>
                </c:pt>
                <c:pt idx="96481">
                  <c:v>24.228066999999999</c:v>
                </c:pt>
                <c:pt idx="96482">
                  <c:v>24.225176000000001</c:v>
                </c:pt>
                <c:pt idx="96483">
                  <c:v>24.229526</c:v>
                </c:pt>
                <c:pt idx="96484">
                  <c:v>24.228881000000001</c:v>
                </c:pt>
                <c:pt idx="96485">
                  <c:v>24.222225000000002</c:v>
                </c:pt>
                <c:pt idx="96486">
                  <c:v>24.221442</c:v>
                </c:pt>
                <c:pt idx="96487">
                  <c:v>24.227069</c:v>
                </c:pt>
                <c:pt idx="96488">
                  <c:v>24.229040999999999</c:v>
                </c:pt>
                <c:pt idx="96489">
                  <c:v>24.225383999999998</c:v>
                </c:pt>
                <c:pt idx="96490">
                  <c:v>24.227371000000002</c:v>
                </c:pt>
                <c:pt idx="96491">
                  <c:v>24.230948000000001</c:v>
                </c:pt>
                <c:pt idx="96492">
                  <c:v>24.227011000000001</c:v>
                </c:pt>
                <c:pt idx="96493">
                  <c:v>24.227094999999998</c:v>
                </c:pt>
                <c:pt idx="96494">
                  <c:v>24.233039000000002</c:v>
                </c:pt>
                <c:pt idx="96495">
                  <c:v>24.231674000000002</c:v>
                </c:pt>
                <c:pt idx="96496">
                  <c:v>24.228884000000001</c:v>
                </c:pt>
                <c:pt idx="96497">
                  <c:v>24.231310000000001</c:v>
                </c:pt>
                <c:pt idx="96498">
                  <c:v>24.230525</c:v>
                </c:pt>
                <c:pt idx="96499">
                  <c:v>24.226203000000002</c:v>
                </c:pt>
                <c:pt idx="96500">
                  <c:v>24.222776</c:v>
                </c:pt>
                <c:pt idx="96501">
                  <c:v>24.224447999999999</c:v>
                </c:pt>
                <c:pt idx="96502">
                  <c:v>24.228065000000001</c:v>
                </c:pt>
                <c:pt idx="96503">
                  <c:v>24.228041999999999</c:v>
                </c:pt>
                <c:pt idx="96504">
                  <c:v>24.227034</c:v>
                </c:pt>
                <c:pt idx="96505">
                  <c:v>24.227305999999999</c:v>
                </c:pt>
                <c:pt idx="96506">
                  <c:v>24.227315999999998</c:v>
                </c:pt>
                <c:pt idx="96507">
                  <c:v>24.226557</c:v>
                </c:pt>
                <c:pt idx="96508">
                  <c:v>24.224125000000001</c:v>
                </c:pt>
                <c:pt idx="96509">
                  <c:v>24.22447</c:v>
                </c:pt>
                <c:pt idx="96510">
                  <c:v>24.228100999999999</c:v>
                </c:pt>
                <c:pt idx="96511">
                  <c:v>24.228825000000001</c:v>
                </c:pt>
                <c:pt idx="96512">
                  <c:v>24.227273</c:v>
                </c:pt>
                <c:pt idx="96513">
                  <c:v>24.224864</c:v>
                </c:pt>
                <c:pt idx="96514">
                  <c:v>24.222404000000001</c:v>
                </c:pt>
                <c:pt idx="96515">
                  <c:v>24.223517999999999</c:v>
                </c:pt>
                <c:pt idx="96516">
                  <c:v>24.227817000000002</c:v>
                </c:pt>
                <c:pt idx="96517">
                  <c:v>24.227278999999999</c:v>
                </c:pt>
                <c:pt idx="96518">
                  <c:v>24.222135999999999</c:v>
                </c:pt>
                <c:pt idx="96519">
                  <c:v>24.222887</c:v>
                </c:pt>
                <c:pt idx="96520">
                  <c:v>24.226747</c:v>
                </c:pt>
                <c:pt idx="96521">
                  <c:v>24.226308</c:v>
                </c:pt>
                <c:pt idx="96522">
                  <c:v>24.228531</c:v>
                </c:pt>
                <c:pt idx="96523">
                  <c:v>24.232284</c:v>
                </c:pt>
                <c:pt idx="96524">
                  <c:v>24.227930000000001</c:v>
                </c:pt>
                <c:pt idx="96525">
                  <c:v>24.229099000000001</c:v>
                </c:pt>
                <c:pt idx="96526">
                  <c:v>24.236592999999999</c:v>
                </c:pt>
                <c:pt idx="96527">
                  <c:v>24.235229</c:v>
                </c:pt>
                <c:pt idx="96528">
                  <c:v>24.231801999999998</c:v>
                </c:pt>
                <c:pt idx="96529">
                  <c:v>24.231684999999999</c:v>
                </c:pt>
                <c:pt idx="96530">
                  <c:v>24.230388999999999</c:v>
                </c:pt>
                <c:pt idx="96531">
                  <c:v>24.230028000000001</c:v>
                </c:pt>
                <c:pt idx="96532">
                  <c:v>24.231365</c:v>
                </c:pt>
                <c:pt idx="96533">
                  <c:v>24.230435</c:v>
                </c:pt>
                <c:pt idx="96534">
                  <c:v>24.229735000000002</c:v>
                </c:pt>
                <c:pt idx="96535">
                  <c:v>24.231607</c:v>
                </c:pt>
                <c:pt idx="96536">
                  <c:v>24.233515000000001</c:v>
                </c:pt>
                <c:pt idx="96537">
                  <c:v>24.234914</c:v>
                </c:pt>
                <c:pt idx="96538">
                  <c:v>24.235842000000002</c:v>
                </c:pt>
                <c:pt idx="96539">
                  <c:v>24.236647000000001</c:v>
                </c:pt>
                <c:pt idx="96540">
                  <c:v>24.235119999999998</c:v>
                </c:pt>
                <c:pt idx="96541">
                  <c:v>24.231431000000001</c:v>
                </c:pt>
                <c:pt idx="96542">
                  <c:v>24.231093000000001</c:v>
                </c:pt>
                <c:pt idx="96543">
                  <c:v>24.235555000000002</c:v>
                </c:pt>
                <c:pt idx="96544">
                  <c:v>24.239635</c:v>
                </c:pt>
                <c:pt idx="96545">
                  <c:v>24.240915000000001</c:v>
                </c:pt>
                <c:pt idx="96546">
                  <c:v>24.238008000000001</c:v>
                </c:pt>
                <c:pt idx="96547">
                  <c:v>24.231655</c:v>
                </c:pt>
                <c:pt idx="96548">
                  <c:v>24.230543999999998</c:v>
                </c:pt>
                <c:pt idx="96549">
                  <c:v>24.233650999999998</c:v>
                </c:pt>
                <c:pt idx="96550">
                  <c:v>24.232828999999999</c:v>
                </c:pt>
                <c:pt idx="96551">
                  <c:v>24.233675000000002</c:v>
                </c:pt>
                <c:pt idx="96552">
                  <c:v>24.237293000000001</c:v>
                </c:pt>
                <c:pt idx="96553">
                  <c:v>24.238849999999999</c:v>
                </c:pt>
                <c:pt idx="96554">
                  <c:v>24.239526000000001</c:v>
                </c:pt>
                <c:pt idx="96555">
                  <c:v>24.241287</c:v>
                </c:pt>
                <c:pt idx="96556">
                  <c:v>24.237157</c:v>
                </c:pt>
                <c:pt idx="96557">
                  <c:v>24.230893999999999</c:v>
                </c:pt>
                <c:pt idx="96558">
                  <c:v>24.235707000000001</c:v>
                </c:pt>
                <c:pt idx="96559">
                  <c:v>24.240950999999999</c:v>
                </c:pt>
                <c:pt idx="96560">
                  <c:v>24.24183</c:v>
                </c:pt>
                <c:pt idx="96561">
                  <c:v>24.244368000000001</c:v>
                </c:pt>
                <c:pt idx="96562">
                  <c:v>24.242587</c:v>
                </c:pt>
                <c:pt idx="96563">
                  <c:v>24.239844999999999</c:v>
                </c:pt>
                <c:pt idx="96564">
                  <c:v>24.241012999999999</c:v>
                </c:pt>
                <c:pt idx="96565">
                  <c:v>24.242383</c:v>
                </c:pt>
                <c:pt idx="96566">
                  <c:v>24.241783000000002</c:v>
                </c:pt>
                <c:pt idx="96567">
                  <c:v>24.240596</c:v>
                </c:pt>
                <c:pt idx="96568">
                  <c:v>24.241271999999999</c:v>
                </c:pt>
                <c:pt idx="96569">
                  <c:v>24.244156</c:v>
                </c:pt>
                <c:pt idx="96570">
                  <c:v>24.243649999999999</c:v>
                </c:pt>
                <c:pt idx="96571">
                  <c:v>24.236225999999998</c:v>
                </c:pt>
                <c:pt idx="96572">
                  <c:v>24.23592</c:v>
                </c:pt>
                <c:pt idx="96573">
                  <c:v>24.244520000000001</c:v>
                </c:pt>
                <c:pt idx="96574">
                  <c:v>24.243482</c:v>
                </c:pt>
                <c:pt idx="96575">
                  <c:v>24.239747000000001</c:v>
                </c:pt>
                <c:pt idx="96576">
                  <c:v>24.243994000000001</c:v>
                </c:pt>
                <c:pt idx="96577">
                  <c:v>24.247458000000002</c:v>
                </c:pt>
                <c:pt idx="96578">
                  <c:v>24.247019000000002</c:v>
                </c:pt>
                <c:pt idx="96579">
                  <c:v>24.245003000000001</c:v>
                </c:pt>
                <c:pt idx="96580">
                  <c:v>24.243165000000001</c:v>
                </c:pt>
                <c:pt idx="96581">
                  <c:v>24.243387999999999</c:v>
                </c:pt>
                <c:pt idx="96582">
                  <c:v>24.246631000000001</c:v>
                </c:pt>
                <c:pt idx="96583">
                  <c:v>24.248248</c:v>
                </c:pt>
                <c:pt idx="96584">
                  <c:v>24.245170999999999</c:v>
                </c:pt>
                <c:pt idx="96585">
                  <c:v>24.243251999999998</c:v>
                </c:pt>
                <c:pt idx="96586">
                  <c:v>24.245528</c:v>
                </c:pt>
                <c:pt idx="96587">
                  <c:v>24.246932999999999</c:v>
                </c:pt>
                <c:pt idx="96588">
                  <c:v>24.244491</c:v>
                </c:pt>
                <c:pt idx="96589">
                  <c:v>24.243421999999999</c:v>
                </c:pt>
                <c:pt idx="96590">
                  <c:v>24.246862</c:v>
                </c:pt>
                <c:pt idx="96591">
                  <c:v>24.245134</c:v>
                </c:pt>
                <c:pt idx="96592">
                  <c:v>24.242284000000001</c:v>
                </c:pt>
                <c:pt idx="96593">
                  <c:v>24.245961000000001</c:v>
                </c:pt>
                <c:pt idx="96594">
                  <c:v>24.250132000000001</c:v>
                </c:pt>
                <c:pt idx="96595">
                  <c:v>24.250910000000001</c:v>
                </c:pt>
                <c:pt idx="96596">
                  <c:v>24.250437000000002</c:v>
                </c:pt>
                <c:pt idx="96597">
                  <c:v>24.250447000000001</c:v>
                </c:pt>
                <c:pt idx="96598">
                  <c:v>24.250793000000002</c:v>
                </c:pt>
                <c:pt idx="96599">
                  <c:v>24.249333</c:v>
                </c:pt>
                <c:pt idx="96600">
                  <c:v>24.246352999999999</c:v>
                </c:pt>
                <c:pt idx="96601">
                  <c:v>24.244973000000002</c:v>
                </c:pt>
                <c:pt idx="96602">
                  <c:v>24.244229000000001</c:v>
                </c:pt>
                <c:pt idx="96603">
                  <c:v>24.242806000000002</c:v>
                </c:pt>
                <c:pt idx="96604">
                  <c:v>24.243337</c:v>
                </c:pt>
                <c:pt idx="96605">
                  <c:v>24.245239000000002</c:v>
                </c:pt>
                <c:pt idx="96606">
                  <c:v>24.246918000000001</c:v>
                </c:pt>
                <c:pt idx="96607">
                  <c:v>24.246701999999999</c:v>
                </c:pt>
                <c:pt idx="96608">
                  <c:v>24.244274000000001</c:v>
                </c:pt>
                <c:pt idx="96609">
                  <c:v>24.244271999999999</c:v>
                </c:pt>
                <c:pt idx="96610">
                  <c:v>24.245982999999999</c:v>
                </c:pt>
                <c:pt idx="96611">
                  <c:v>24.244111</c:v>
                </c:pt>
                <c:pt idx="96612">
                  <c:v>24.240962</c:v>
                </c:pt>
                <c:pt idx="96613">
                  <c:v>24.244834999999998</c:v>
                </c:pt>
                <c:pt idx="96614">
                  <c:v>24.248169999999998</c:v>
                </c:pt>
                <c:pt idx="96615">
                  <c:v>24.242789999999999</c:v>
                </c:pt>
                <c:pt idx="96616">
                  <c:v>24.241018</c:v>
                </c:pt>
                <c:pt idx="96617">
                  <c:v>24.245906999999999</c:v>
                </c:pt>
                <c:pt idx="96618">
                  <c:v>24.245477999999999</c:v>
                </c:pt>
                <c:pt idx="96619">
                  <c:v>24.243040000000001</c:v>
                </c:pt>
                <c:pt idx="96620">
                  <c:v>24.245177000000002</c:v>
                </c:pt>
                <c:pt idx="96621">
                  <c:v>24.246155999999999</c:v>
                </c:pt>
                <c:pt idx="96622">
                  <c:v>24.244311</c:v>
                </c:pt>
                <c:pt idx="96623">
                  <c:v>24.242141</c:v>
                </c:pt>
                <c:pt idx="96624">
                  <c:v>24.237621000000001</c:v>
                </c:pt>
                <c:pt idx="96625">
                  <c:v>24.237701999999999</c:v>
                </c:pt>
                <c:pt idx="96626">
                  <c:v>24.245456999999998</c:v>
                </c:pt>
                <c:pt idx="96627">
                  <c:v>24.246227999999999</c:v>
                </c:pt>
                <c:pt idx="96628">
                  <c:v>24.240667999999999</c:v>
                </c:pt>
                <c:pt idx="96629">
                  <c:v>24.241108000000001</c:v>
                </c:pt>
                <c:pt idx="96630">
                  <c:v>24.242892999999999</c:v>
                </c:pt>
                <c:pt idx="96631">
                  <c:v>24.239089</c:v>
                </c:pt>
                <c:pt idx="96632">
                  <c:v>24.236446000000001</c:v>
                </c:pt>
                <c:pt idx="96633">
                  <c:v>24.237801999999999</c:v>
                </c:pt>
                <c:pt idx="96634">
                  <c:v>24.238474</c:v>
                </c:pt>
                <c:pt idx="96635">
                  <c:v>24.238755000000001</c:v>
                </c:pt>
                <c:pt idx="96636">
                  <c:v>24.240379000000001</c:v>
                </c:pt>
                <c:pt idx="96637">
                  <c:v>24.240732999999999</c:v>
                </c:pt>
                <c:pt idx="96638">
                  <c:v>24.241758999999998</c:v>
                </c:pt>
                <c:pt idx="96639">
                  <c:v>24.245336000000002</c:v>
                </c:pt>
                <c:pt idx="96640">
                  <c:v>24.244942000000002</c:v>
                </c:pt>
                <c:pt idx="96641">
                  <c:v>24.244903999999998</c:v>
                </c:pt>
                <c:pt idx="96642">
                  <c:v>24.244088000000001</c:v>
                </c:pt>
                <c:pt idx="96643">
                  <c:v>24.239809000000001</c:v>
                </c:pt>
                <c:pt idx="96644">
                  <c:v>24.239139000000002</c:v>
                </c:pt>
                <c:pt idx="96645">
                  <c:v>24.241893000000001</c:v>
                </c:pt>
                <c:pt idx="96646">
                  <c:v>24.244194</c:v>
                </c:pt>
                <c:pt idx="96647">
                  <c:v>24.245346000000001</c:v>
                </c:pt>
                <c:pt idx="96648">
                  <c:v>24.246755</c:v>
                </c:pt>
                <c:pt idx="96649">
                  <c:v>24.248811</c:v>
                </c:pt>
                <c:pt idx="96650">
                  <c:v>24.250596000000002</c:v>
                </c:pt>
                <c:pt idx="96651">
                  <c:v>24.25272</c:v>
                </c:pt>
                <c:pt idx="96652">
                  <c:v>24.254275</c:v>
                </c:pt>
                <c:pt idx="96653">
                  <c:v>24.254639000000001</c:v>
                </c:pt>
                <c:pt idx="96654">
                  <c:v>24.249521000000001</c:v>
                </c:pt>
                <c:pt idx="96655">
                  <c:v>24.246507000000001</c:v>
                </c:pt>
                <c:pt idx="96656">
                  <c:v>24.251245999999998</c:v>
                </c:pt>
                <c:pt idx="96657">
                  <c:v>24.251147</c:v>
                </c:pt>
                <c:pt idx="96658">
                  <c:v>24.250267000000001</c:v>
                </c:pt>
                <c:pt idx="96659">
                  <c:v>24.255269999999999</c:v>
                </c:pt>
                <c:pt idx="96660">
                  <c:v>24.256363</c:v>
                </c:pt>
                <c:pt idx="96661">
                  <c:v>24.254127</c:v>
                </c:pt>
                <c:pt idx="96662">
                  <c:v>24.253661000000001</c:v>
                </c:pt>
                <c:pt idx="96663">
                  <c:v>24.255125</c:v>
                </c:pt>
                <c:pt idx="96664">
                  <c:v>24.257840000000002</c:v>
                </c:pt>
                <c:pt idx="96665">
                  <c:v>24.257285</c:v>
                </c:pt>
                <c:pt idx="96666">
                  <c:v>24.254356999999999</c:v>
                </c:pt>
                <c:pt idx="96667">
                  <c:v>24.254221999999999</c:v>
                </c:pt>
                <c:pt idx="96668">
                  <c:v>24.256682000000001</c:v>
                </c:pt>
                <c:pt idx="96669">
                  <c:v>24.258209999999998</c:v>
                </c:pt>
                <c:pt idx="96670">
                  <c:v>24.256195999999999</c:v>
                </c:pt>
                <c:pt idx="96671">
                  <c:v>24.253359</c:v>
                </c:pt>
                <c:pt idx="96672">
                  <c:v>24.253291000000001</c:v>
                </c:pt>
                <c:pt idx="96673">
                  <c:v>24.252586999999998</c:v>
                </c:pt>
                <c:pt idx="96674">
                  <c:v>24.253736</c:v>
                </c:pt>
                <c:pt idx="96675">
                  <c:v>24.258976000000001</c:v>
                </c:pt>
                <c:pt idx="96676">
                  <c:v>24.256838999999999</c:v>
                </c:pt>
                <c:pt idx="96677">
                  <c:v>24.252609</c:v>
                </c:pt>
                <c:pt idx="96678">
                  <c:v>24.256233999999999</c:v>
                </c:pt>
                <c:pt idx="96679">
                  <c:v>24.256164999999999</c:v>
                </c:pt>
                <c:pt idx="96680">
                  <c:v>24.251977</c:v>
                </c:pt>
                <c:pt idx="96681">
                  <c:v>24.253326000000001</c:v>
                </c:pt>
                <c:pt idx="96682">
                  <c:v>24.254021000000002</c:v>
                </c:pt>
                <c:pt idx="96683">
                  <c:v>24.252624000000001</c:v>
                </c:pt>
                <c:pt idx="96684">
                  <c:v>24.253551000000002</c:v>
                </c:pt>
                <c:pt idx="96685">
                  <c:v>24.252614999999999</c:v>
                </c:pt>
                <c:pt idx="96686">
                  <c:v>24.250933</c:v>
                </c:pt>
                <c:pt idx="96687">
                  <c:v>24.251505999999999</c:v>
                </c:pt>
                <c:pt idx="96688">
                  <c:v>24.251155000000001</c:v>
                </c:pt>
                <c:pt idx="96689">
                  <c:v>24.24962</c:v>
                </c:pt>
                <c:pt idx="96690">
                  <c:v>24.247416000000001</c:v>
                </c:pt>
                <c:pt idx="96691">
                  <c:v>24.245909000000001</c:v>
                </c:pt>
                <c:pt idx="96692">
                  <c:v>24.24991</c:v>
                </c:pt>
                <c:pt idx="96693">
                  <c:v>24.254541</c:v>
                </c:pt>
                <c:pt idx="96694">
                  <c:v>24.253464000000001</c:v>
                </c:pt>
                <c:pt idx="96695">
                  <c:v>24.251200000000001</c:v>
                </c:pt>
                <c:pt idx="96696">
                  <c:v>24.252144999999999</c:v>
                </c:pt>
                <c:pt idx="96697">
                  <c:v>24.253741000000002</c:v>
                </c:pt>
                <c:pt idx="96698">
                  <c:v>24.254784000000001</c:v>
                </c:pt>
                <c:pt idx="96699">
                  <c:v>24.253834000000001</c:v>
                </c:pt>
                <c:pt idx="96700">
                  <c:v>24.252832999999999</c:v>
                </c:pt>
                <c:pt idx="96701">
                  <c:v>24.257390000000001</c:v>
                </c:pt>
                <c:pt idx="96702">
                  <c:v>24.259768000000001</c:v>
                </c:pt>
                <c:pt idx="96703">
                  <c:v>24.255424000000001</c:v>
                </c:pt>
                <c:pt idx="96704">
                  <c:v>24.256454000000002</c:v>
                </c:pt>
                <c:pt idx="96705">
                  <c:v>24.262101999999999</c:v>
                </c:pt>
                <c:pt idx="96706">
                  <c:v>24.260358</c:v>
                </c:pt>
                <c:pt idx="96707">
                  <c:v>24.257401999999999</c:v>
                </c:pt>
                <c:pt idx="96708">
                  <c:v>24.261399000000001</c:v>
                </c:pt>
                <c:pt idx="96709">
                  <c:v>24.261841</c:v>
                </c:pt>
                <c:pt idx="96710">
                  <c:v>24.259373</c:v>
                </c:pt>
                <c:pt idx="96711">
                  <c:v>24.260328999999999</c:v>
                </c:pt>
                <c:pt idx="96712">
                  <c:v>24.259522</c:v>
                </c:pt>
                <c:pt idx="96713">
                  <c:v>24.258828999999999</c:v>
                </c:pt>
                <c:pt idx="96714">
                  <c:v>24.262170000000001</c:v>
                </c:pt>
                <c:pt idx="96715">
                  <c:v>24.261541999999999</c:v>
                </c:pt>
                <c:pt idx="96716">
                  <c:v>24.258751</c:v>
                </c:pt>
                <c:pt idx="96717">
                  <c:v>24.263197000000002</c:v>
                </c:pt>
                <c:pt idx="96718">
                  <c:v>24.264358000000001</c:v>
                </c:pt>
                <c:pt idx="96719">
                  <c:v>24.258668</c:v>
                </c:pt>
                <c:pt idx="96720">
                  <c:v>24.259271999999999</c:v>
                </c:pt>
                <c:pt idx="96721">
                  <c:v>24.261695</c:v>
                </c:pt>
                <c:pt idx="96722">
                  <c:v>24.259343999999999</c:v>
                </c:pt>
                <c:pt idx="96723">
                  <c:v>24.262203</c:v>
                </c:pt>
                <c:pt idx="96724">
                  <c:v>24.265830999999999</c:v>
                </c:pt>
                <c:pt idx="96725">
                  <c:v>24.264005999999998</c:v>
                </c:pt>
                <c:pt idx="96726">
                  <c:v>24.262833000000001</c:v>
                </c:pt>
                <c:pt idx="96727">
                  <c:v>24.262730999999999</c:v>
                </c:pt>
                <c:pt idx="96728">
                  <c:v>24.263677000000001</c:v>
                </c:pt>
                <c:pt idx="96729">
                  <c:v>24.263292</c:v>
                </c:pt>
                <c:pt idx="96730">
                  <c:v>24.260926999999999</c:v>
                </c:pt>
                <c:pt idx="96731">
                  <c:v>24.263933000000002</c:v>
                </c:pt>
                <c:pt idx="96732">
                  <c:v>24.267513999999998</c:v>
                </c:pt>
                <c:pt idx="96733">
                  <c:v>24.264261999999999</c:v>
                </c:pt>
                <c:pt idx="96734">
                  <c:v>24.258600999999999</c:v>
                </c:pt>
                <c:pt idx="96735">
                  <c:v>24.259035999999998</c:v>
                </c:pt>
                <c:pt idx="96736">
                  <c:v>24.26313</c:v>
                </c:pt>
                <c:pt idx="96737">
                  <c:v>24.266327</c:v>
                </c:pt>
                <c:pt idx="96738">
                  <c:v>24.269596</c:v>
                </c:pt>
                <c:pt idx="96739">
                  <c:v>24.270827000000001</c:v>
                </c:pt>
                <c:pt idx="96740">
                  <c:v>24.267009000000002</c:v>
                </c:pt>
                <c:pt idx="96741">
                  <c:v>24.265943</c:v>
                </c:pt>
                <c:pt idx="96742">
                  <c:v>24.269565</c:v>
                </c:pt>
                <c:pt idx="96743">
                  <c:v>24.272269000000001</c:v>
                </c:pt>
                <c:pt idx="96744">
                  <c:v>24.274331</c:v>
                </c:pt>
                <c:pt idx="96745">
                  <c:v>24.271695999999999</c:v>
                </c:pt>
                <c:pt idx="96746">
                  <c:v>24.269876</c:v>
                </c:pt>
                <c:pt idx="96747">
                  <c:v>24.274329000000002</c:v>
                </c:pt>
                <c:pt idx="96748">
                  <c:v>24.274453999999999</c:v>
                </c:pt>
                <c:pt idx="96749">
                  <c:v>24.271587</c:v>
                </c:pt>
                <c:pt idx="96750">
                  <c:v>24.275147</c:v>
                </c:pt>
                <c:pt idx="96751">
                  <c:v>24.275895999999999</c:v>
                </c:pt>
                <c:pt idx="96752">
                  <c:v>24.270809</c:v>
                </c:pt>
                <c:pt idx="96753">
                  <c:v>24.268958999999999</c:v>
                </c:pt>
                <c:pt idx="96754">
                  <c:v>24.270054999999999</c:v>
                </c:pt>
                <c:pt idx="96755">
                  <c:v>24.270239</c:v>
                </c:pt>
                <c:pt idx="96756">
                  <c:v>24.270728999999999</c:v>
                </c:pt>
                <c:pt idx="96757">
                  <c:v>24.268197000000001</c:v>
                </c:pt>
                <c:pt idx="96758">
                  <c:v>24.266203999999998</c:v>
                </c:pt>
                <c:pt idx="96759">
                  <c:v>24.268436000000001</c:v>
                </c:pt>
                <c:pt idx="96760">
                  <c:v>24.270705</c:v>
                </c:pt>
                <c:pt idx="96761">
                  <c:v>24.270059</c:v>
                </c:pt>
                <c:pt idx="96762">
                  <c:v>24.264112000000001</c:v>
                </c:pt>
                <c:pt idx="96763">
                  <c:v>24.266085</c:v>
                </c:pt>
                <c:pt idx="96764">
                  <c:v>24.277469</c:v>
                </c:pt>
                <c:pt idx="96765">
                  <c:v>24.278943000000002</c:v>
                </c:pt>
                <c:pt idx="96766">
                  <c:v>24.274678000000002</c:v>
                </c:pt>
                <c:pt idx="96767">
                  <c:v>24.275137999999998</c:v>
                </c:pt>
                <c:pt idx="96768">
                  <c:v>24.274771000000001</c:v>
                </c:pt>
                <c:pt idx="96769">
                  <c:v>24.273971</c:v>
                </c:pt>
                <c:pt idx="96770">
                  <c:v>24.276982</c:v>
                </c:pt>
                <c:pt idx="96771">
                  <c:v>24.273229000000001</c:v>
                </c:pt>
                <c:pt idx="96772">
                  <c:v>24.263480000000001</c:v>
                </c:pt>
                <c:pt idx="96773">
                  <c:v>24.264118</c:v>
                </c:pt>
                <c:pt idx="96774">
                  <c:v>24.269413</c:v>
                </c:pt>
                <c:pt idx="96775">
                  <c:v>24.266345000000001</c:v>
                </c:pt>
                <c:pt idx="96776">
                  <c:v>24.263736999999999</c:v>
                </c:pt>
                <c:pt idx="96777">
                  <c:v>24.270157999999999</c:v>
                </c:pt>
                <c:pt idx="96778">
                  <c:v>24.271305000000002</c:v>
                </c:pt>
                <c:pt idx="96779">
                  <c:v>24.267741999999998</c:v>
                </c:pt>
                <c:pt idx="96780">
                  <c:v>24.269705999999999</c:v>
                </c:pt>
                <c:pt idx="96781">
                  <c:v>24.271436999999999</c:v>
                </c:pt>
                <c:pt idx="96782">
                  <c:v>24.271312000000002</c:v>
                </c:pt>
                <c:pt idx="96783">
                  <c:v>24.269994000000001</c:v>
                </c:pt>
                <c:pt idx="96784">
                  <c:v>24.267575999999998</c:v>
                </c:pt>
                <c:pt idx="96785">
                  <c:v>24.268922</c:v>
                </c:pt>
                <c:pt idx="96786">
                  <c:v>24.270824000000001</c:v>
                </c:pt>
                <c:pt idx="96787">
                  <c:v>24.269120999999998</c:v>
                </c:pt>
                <c:pt idx="96788">
                  <c:v>24.268432000000001</c:v>
                </c:pt>
                <c:pt idx="96789">
                  <c:v>24.269880000000001</c:v>
                </c:pt>
                <c:pt idx="96790">
                  <c:v>24.271447999999999</c:v>
                </c:pt>
                <c:pt idx="96791">
                  <c:v>24.273105000000001</c:v>
                </c:pt>
                <c:pt idx="96792">
                  <c:v>24.272469999999998</c:v>
                </c:pt>
                <c:pt idx="96793">
                  <c:v>24.274688000000001</c:v>
                </c:pt>
                <c:pt idx="96794">
                  <c:v>24.274884</c:v>
                </c:pt>
                <c:pt idx="96795">
                  <c:v>24.273682000000001</c:v>
                </c:pt>
                <c:pt idx="96796">
                  <c:v>24.275822999999999</c:v>
                </c:pt>
                <c:pt idx="96797">
                  <c:v>24.274802999999999</c:v>
                </c:pt>
                <c:pt idx="96798">
                  <c:v>24.273011</c:v>
                </c:pt>
                <c:pt idx="96799">
                  <c:v>24.272919999999999</c:v>
                </c:pt>
                <c:pt idx="96800">
                  <c:v>24.270140999999999</c:v>
                </c:pt>
                <c:pt idx="96801">
                  <c:v>24.271867</c:v>
                </c:pt>
                <c:pt idx="96802">
                  <c:v>24.278310999999999</c:v>
                </c:pt>
                <c:pt idx="96803">
                  <c:v>24.276040999999999</c:v>
                </c:pt>
                <c:pt idx="96804">
                  <c:v>24.271229000000002</c:v>
                </c:pt>
                <c:pt idx="96805">
                  <c:v>24.272762</c:v>
                </c:pt>
                <c:pt idx="96806">
                  <c:v>24.274149999999999</c:v>
                </c:pt>
                <c:pt idx="96807">
                  <c:v>24.273501</c:v>
                </c:pt>
                <c:pt idx="96808">
                  <c:v>24.272487000000002</c:v>
                </c:pt>
                <c:pt idx="96809">
                  <c:v>24.271291000000002</c:v>
                </c:pt>
                <c:pt idx="96810">
                  <c:v>24.271087999999999</c:v>
                </c:pt>
                <c:pt idx="96811">
                  <c:v>24.274228000000001</c:v>
                </c:pt>
                <c:pt idx="96812">
                  <c:v>24.280805999999998</c:v>
                </c:pt>
                <c:pt idx="96813">
                  <c:v>24.283266999999999</c:v>
                </c:pt>
                <c:pt idx="96814">
                  <c:v>24.283626000000002</c:v>
                </c:pt>
                <c:pt idx="96815">
                  <c:v>24.28434</c:v>
                </c:pt>
                <c:pt idx="96816">
                  <c:v>24.286252999999999</c:v>
                </c:pt>
                <c:pt idx="96817">
                  <c:v>24.290696000000001</c:v>
                </c:pt>
                <c:pt idx="96818">
                  <c:v>24.291229999999999</c:v>
                </c:pt>
                <c:pt idx="96819">
                  <c:v>24.287887000000001</c:v>
                </c:pt>
                <c:pt idx="96820">
                  <c:v>24.282416999999999</c:v>
                </c:pt>
                <c:pt idx="96821">
                  <c:v>24.282188000000001</c:v>
                </c:pt>
                <c:pt idx="96822">
                  <c:v>24.288363</c:v>
                </c:pt>
                <c:pt idx="96823">
                  <c:v>24.289973</c:v>
                </c:pt>
                <c:pt idx="96824">
                  <c:v>24.286235999999999</c:v>
                </c:pt>
                <c:pt idx="96825">
                  <c:v>24.283213</c:v>
                </c:pt>
                <c:pt idx="96826">
                  <c:v>24.284241999999999</c:v>
                </c:pt>
                <c:pt idx="96827">
                  <c:v>24.283462</c:v>
                </c:pt>
                <c:pt idx="96828">
                  <c:v>24.278865</c:v>
                </c:pt>
                <c:pt idx="96829">
                  <c:v>24.279398</c:v>
                </c:pt>
                <c:pt idx="96830">
                  <c:v>24.280576</c:v>
                </c:pt>
                <c:pt idx="96831">
                  <c:v>24.278946000000001</c:v>
                </c:pt>
                <c:pt idx="96832">
                  <c:v>24.275244000000001</c:v>
                </c:pt>
                <c:pt idx="96833">
                  <c:v>24.270634999999999</c:v>
                </c:pt>
                <c:pt idx="96834">
                  <c:v>24.271771000000001</c:v>
                </c:pt>
                <c:pt idx="96835">
                  <c:v>24.270790999999999</c:v>
                </c:pt>
                <c:pt idx="96836">
                  <c:v>24.268249999999998</c:v>
                </c:pt>
                <c:pt idx="96837">
                  <c:v>24.269393999999998</c:v>
                </c:pt>
                <c:pt idx="96838">
                  <c:v>24.269638</c:v>
                </c:pt>
                <c:pt idx="96839">
                  <c:v>24.270434999999999</c:v>
                </c:pt>
                <c:pt idx="96840">
                  <c:v>24.268726000000001</c:v>
                </c:pt>
                <c:pt idx="96841">
                  <c:v>24.266480999999999</c:v>
                </c:pt>
                <c:pt idx="96842">
                  <c:v>24.270842999999999</c:v>
                </c:pt>
                <c:pt idx="96843">
                  <c:v>24.274384999999999</c:v>
                </c:pt>
                <c:pt idx="96844">
                  <c:v>24.271874</c:v>
                </c:pt>
                <c:pt idx="96845">
                  <c:v>24.272776</c:v>
                </c:pt>
                <c:pt idx="96846">
                  <c:v>24.277987</c:v>
                </c:pt>
                <c:pt idx="96847">
                  <c:v>24.280985999999999</c:v>
                </c:pt>
                <c:pt idx="96848">
                  <c:v>24.282063999999998</c:v>
                </c:pt>
                <c:pt idx="96849">
                  <c:v>24.284922000000002</c:v>
                </c:pt>
                <c:pt idx="96850">
                  <c:v>24.285895</c:v>
                </c:pt>
                <c:pt idx="96851">
                  <c:v>24.282810000000001</c:v>
                </c:pt>
                <c:pt idx="96852">
                  <c:v>24.283874999999998</c:v>
                </c:pt>
                <c:pt idx="96853">
                  <c:v>24.286871000000001</c:v>
                </c:pt>
                <c:pt idx="96854">
                  <c:v>24.282496999999999</c:v>
                </c:pt>
                <c:pt idx="96855">
                  <c:v>24.277858999999999</c:v>
                </c:pt>
                <c:pt idx="96856">
                  <c:v>24.280134</c:v>
                </c:pt>
                <c:pt idx="96857">
                  <c:v>24.278817</c:v>
                </c:pt>
                <c:pt idx="96858">
                  <c:v>24.276883999999999</c:v>
                </c:pt>
                <c:pt idx="96859">
                  <c:v>24.280099</c:v>
                </c:pt>
                <c:pt idx="96860">
                  <c:v>24.282305999999998</c:v>
                </c:pt>
                <c:pt idx="96861">
                  <c:v>24.281707000000001</c:v>
                </c:pt>
                <c:pt idx="96862">
                  <c:v>24.280553999999999</c:v>
                </c:pt>
                <c:pt idx="96863">
                  <c:v>24.285730999999998</c:v>
                </c:pt>
                <c:pt idx="96864">
                  <c:v>24.291087000000001</c:v>
                </c:pt>
                <c:pt idx="96865">
                  <c:v>24.287793000000001</c:v>
                </c:pt>
                <c:pt idx="96866">
                  <c:v>24.286187000000002</c:v>
                </c:pt>
                <c:pt idx="96867">
                  <c:v>24.285961</c:v>
                </c:pt>
                <c:pt idx="96868">
                  <c:v>24.282004000000001</c:v>
                </c:pt>
                <c:pt idx="96869">
                  <c:v>24.281068999999999</c:v>
                </c:pt>
                <c:pt idx="96870">
                  <c:v>24.283344</c:v>
                </c:pt>
                <c:pt idx="96871">
                  <c:v>24.284400999999999</c:v>
                </c:pt>
                <c:pt idx="96872">
                  <c:v>24.289480999999999</c:v>
                </c:pt>
                <c:pt idx="96873">
                  <c:v>24.296168999999999</c:v>
                </c:pt>
                <c:pt idx="96874">
                  <c:v>24.295088</c:v>
                </c:pt>
                <c:pt idx="96875">
                  <c:v>24.293894999999999</c:v>
                </c:pt>
                <c:pt idx="96876">
                  <c:v>24.296602</c:v>
                </c:pt>
                <c:pt idx="96877">
                  <c:v>24.297823999999999</c:v>
                </c:pt>
                <c:pt idx="96878">
                  <c:v>24.295847999999999</c:v>
                </c:pt>
                <c:pt idx="96879">
                  <c:v>24.293136000000001</c:v>
                </c:pt>
                <c:pt idx="96880">
                  <c:v>24.291487</c:v>
                </c:pt>
                <c:pt idx="96881">
                  <c:v>24.291003</c:v>
                </c:pt>
                <c:pt idx="96882">
                  <c:v>24.292766</c:v>
                </c:pt>
                <c:pt idx="96883">
                  <c:v>24.295629999999999</c:v>
                </c:pt>
                <c:pt idx="96884">
                  <c:v>24.293911999999999</c:v>
                </c:pt>
                <c:pt idx="96885">
                  <c:v>24.291685999999999</c:v>
                </c:pt>
                <c:pt idx="96886">
                  <c:v>24.297288000000002</c:v>
                </c:pt>
                <c:pt idx="96887">
                  <c:v>24.300062</c:v>
                </c:pt>
                <c:pt idx="96888">
                  <c:v>24.293185999999999</c:v>
                </c:pt>
                <c:pt idx="96889">
                  <c:v>24.291443000000001</c:v>
                </c:pt>
                <c:pt idx="96890">
                  <c:v>24.296265999999999</c:v>
                </c:pt>
                <c:pt idx="96891">
                  <c:v>24.299105999999998</c:v>
                </c:pt>
                <c:pt idx="96892">
                  <c:v>24.294775999999999</c:v>
                </c:pt>
                <c:pt idx="96893">
                  <c:v>24.293181000000001</c:v>
                </c:pt>
                <c:pt idx="96894">
                  <c:v>24.297321</c:v>
                </c:pt>
                <c:pt idx="96895">
                  <c:v>24.296036999999998</c:v>
                </c:pt>
                <c:pt idx="96896">
                  <c:v>24.293109000000001</c:v>
                </c:pt>
                <c:pt idx="96897">
                  <c:v>24.294045000000001</c:v>
                </c:pt>
                <c:pt idx="96898">
                  <c:v>24.295231999999999</c:v>
                </c:pt>
                <c:pt idx="96899">
                  <c:v>24.296576000000002</c:v>
                </c:pt>
                <c:pt idx="96900">
                  <c:v>24.296157999999998</c:v>
                </c:pt>
                <c:pt idx="96901">
                  <c:v>24.293927</c:v>
                </c:pt>
                <c:pt idx="96902">
                  <c:v>24.29457</c:v>
                </c:pt>
                <c:pt idx="96903">
                  <c:v>24.295701999999999</c:v>
                </c:pt>
                <c:pt idx="96904">
                  <c:v>24.293341999999999</c:v>
                </c:pt>
                <c:pt idx="96905">
                  <c:v>24.292596</c:v>
                </c:pt>
                <c:pt idx="96906">
                  <c:v>24.292787000000001</c:v>
                </c:pt>
                <c:pt idx="96907">
                  <c:v>24.292200999999999</c:v>
                </c:pt>
                <c:pt idx="96908">
                  <c:v>24.291926</c:v>
                </c:pt>
                <c:pt idx="96909">
                  <c:v>24.292314999999999</c:v>
                </c:pt>
                <c:pt idx="96910">
                  <c:v>24.293175999999999</c:v>
                </c:pt>
                <c:pt idx="96911">
                  <c:v>24.295372</c:v>
                </c:pt>
                <c:pt idx="96912">
                  <c:v>24.296153</c:v>
                </c:pt>
                <c:pt idx="96913">
                  <c:v>24.293289000000001</c:v>
                </c:pt>
                <c:pt idx="96914">
                  <c:v>24.292677999999999</c:v>
                </c:pt>
                <c:pt idx="96915">
                  <c:v>24.291509000000001</c:v>
                </c:pt>
                <c:pt idx="96916">
                  <c:v>24.286977</c:v>
                </c:pt>
                <c:pt idx="96917">
                  <c:v>24.282826</c:v>
                </c:pt>
                <c:pt idx="96918">
                  <c:v>24.284300999999999</c:v>
                </c:pt>
                <c:pt idx="96919">
                  <c:v>24.290268000000001</c:v>
                </c:pt>
                <c:pt idx="96920">
                  <c:v>24.290275000000001</c:v>
                </c:pt>
                <c:pt idx="96921">
                  <c:v>24.289463000000001</c:v>
                </c:pt>
                <c:pt idx="96922">
                  <c:v>24.291080000000001</c:v>
                </c:pt>
                <c:pt idx="96923">
                  <c:v>24.287709</c:v>
                </c:pt>
                <c:pt idx="96924">
                  <c:v>24.286196</c:v>
                </c:pt>
                <c:pt idx="96925">
                  <c:v>24.289626999999999</c:v>
                </c:pt>
                <c:pt idx="96926">
                  <c:v>24.293187</c:v>
                </c:pt>
                <c:pt idx="96927">
                  <c:v>24.297333999999999</c:v>
                </c:pt>
                <c:pt idx="96928">
                  <c:v>24.296288000000001</c:v>
                </c:pt>
                <c:pt idx="96929">
                  <c:v>24.29467</c:v>
                </c:pt>
                <c:pt idx="96930">
                  <c:v>24.296488</c:v>
                </c:pt>
                <c:pt idx="96931">
                  <c:v>24.298942</c:v>
                </c:pt>
                <c:pt idx="96932">
                  <c:v>24.299955000000001</c:v>
                </c:pt>
                <c:pt idx="96933">
                  <c:v>24.299071999999999</c:v>
                </c:pt>
                <c:pt idx="96934">
                  <c:v>24.299835999999999</c:v>
                </c:pt>
                <c:pt idx="96935">
                  <c:v>24.302902</c:v>
                </c:pt>
                <c:pt idx="96936">
                  <c:v>24.303968000000001</c:v>
                </c:pt>
                <c:pt idx="96937">
                  <c:v>24.299748999999998</c:v>
                </c:pt>
                <c:pt idx="96938">
                  <c:v>24.296306999999999</c:v>
                </c:pt>
                <c:pt idx="96939">
                  <c:v>24.296562999999999</c:v>
                </c:pt>
                <c:pt idx="96940">
                  <c:v>24.296786000000001</c:v>
                </c:pt>
                <c:pt idx="96941">
                  <c:v>24.296437000000001</c:v>
                </c:pt>
                <c:pt idx="96942">
                  <c:v>24.296054000000002</c:v>
                </c:pt>
                <c:pt idx="96943">
                  <c:v>24.294962999999999</c:v>
                </c:pt>
                <c:pt idx="96944">
                  <c:v>24.296037999999999</c:v>
                </c:pt>
                <c:pt idx="96945">
                  <c:v>24.297768999999999</c:v>
                </c:pt>
                <c:pt idx="96946">
                  <c:v>24.294695000000001</c:v>
                </c:pt>
                <c:pt idx="96947">
                  <c:v>24.293195000000001</c:v>
                </c:pt>
                <c:pt idx="96948">
                  <c:v>24.295926999999999</c:v>
                </c:pt>
                <c:pt idx="96949">
                  <c:v>24.299408</c:v>
                </c:pt>
                <c:pt idx="96950">
                  <c:v>24.302523000000001</c:v>
                </c:pt>
                <c:pt idx="96951">
                  <c:v>24.302468999999999</c:v>
                </c:pt>
                <c:pt idx="96952">
                  <c:v>24.299548999999999</c:v>
                </c:pt>
                <c:pt idx="96953">
                  <c:v>24.301611000000001</c:v>
                </c:pt>
                <c:pt idx="96954">
                  <c:v>24.301473000000001</c:v>
                </c:pt>
                <c:pt idx="96955">
                  <c:v>24.29505</c:v>
                </c:pt>
                <c:pt idx="96956">
                  <c:v>24.294204000000001</c:v>
                </c:pt>
                <c:pt idx="96957">
                  <c:v>24.295925</c:v>
                </c:pt>
                <c:pt idx="96958">
                  <c:v>24.296057000000001</c:v>
                </c:pt>
                <c:pt idx="96959">
                  <c:v>24.297764999999998</c:v>
                </c:pt>
                <c:pt idx="96960">
                  <c:v>24.296987999999999</c:v>
                </c:pt>
                <c:pt idx="96961">
                  <c:v>24.293989</c:v>
                </c:pt>
                <c:pt idx="96962">
                  <c:v>24.293164000000001</c:v>
                </c:pt>
                <c:pt idx="96963">
                  <c:v>24.294644000000002</c:v>
                </c:pt>
                <c:pt idx="96964">
                  <c:v>24.296641999999999</c:v>
                </c:pt>
                <c:pt idx="96965">
                  <c:v>24.296793000000001</c:v>
                </c:pt>
                <c:pt idx="96966">
                  <c:v>24.298100000000002</c:v>
                </c:pt>
                <c:pt idx="96967">
                  <c:v>24.299600000000002</c:v>
                </c:pt>
                <c:pt idx="96968">
                  <c:v>24.29749</c:v>
                </c:pt>
                <c:pt idx="96969">
                  <c:v>24.298984999999998</c:v>
                </c:pt>
                <c:pt idx="96970">
                  <c:v>24.303405999999999</c:v>
                </c:pt>
                <c:pt idx="96971">
                  <c:v>24.306242000000001</c:v>
                </c:pt>
                <c:pt idx="96972">
                  <c:v>24.307938</c:v>
                </c:pt>
                <c:pt idx="96973">
                  <c:v>24.305344000000002</c:v>
                </c:pt>
                <c:pt idx="96974">
                  <c:v>24.302954</c:v>
                </c:pt>
                <c:pt idx="96975">
                  <c:v>24.306597</c:v>
                </c:pt>
                <c:pt idx="96976">
                  <c:v>24.308980999999999</c:v>
                </c:pt>
                <c:pt idx="96977">
                  <c:v>24.304456999999999</c:v>
                </c:pt>
                <c:pt idx="96978">
                  <c:v>24.302023999999999</c:v>
                </c:pt>
                <c:pt idx="96979">
                  <c:v>24.305485000000001</c:v>
                </c:pt>
                <c:pt idx="96980">
                  <c:v>24.304848</c:v>
                </c:pt>
                <c:pt idx="96981">
                  <c:v>24.304803</c:v>
                </c:pt>
                <c:pt idx="96982">
                  <c:v>24.308933</c:v>
                </c:pt>
                <c:pt idx="96983">
                  <c:v>24.305917999999998</c:v>
                </c:pt>
                <c:pt idx="96984">
                  <c:v>24.302185999999999</c:v>
                </c:pt>
                <c:pt idx="96985">
                  <c:v>24.305638999999999</c:v>
                </c:pt>
                <c:pt idx="96986">
                  <c:v>24.306632</c:v>
                </c:pt>
                <c:pt idx="96987">
                  <c:v>24.303041</c:v>
                </c:pt>
                <c:pt idx="96988">
                  <c:v>24.303630999999999</c:v>
                </c:pt>
                <c:pt idx="96989">
                  <c:v>24.304608000000002</c:v>
                </c:pt>
                <c:pt idx="96990">
                  <c:v>24.301165999999998</c:v>
                </c:pt>
                <c:pt idx="96991">
                  <c:v>24.300754000000001</c:v>
                </c:pt>
                <c:pt idx="96992">
                  <c:v>24.301635000000001</c:v>
                </c:pt>
                <c:pt idx="96993">
                  <c:v>24.300041</c:v>
                </c:pt>
                <c:pt idx="96994">
                  <c:v>24.298613</c:v>
                </c:pt>
                <c:pt idx="96995">
                  <c:v>24.299288000000001</c:v>
                </c:pt>
                <c:pt idx="96996">
                  <c:v>24.301978999999999</c:v>
                </c:pt>
                <c:pt idx="96997">
                  <c:v>24.303815</c:v>
                </c:pt>
                <c:pt idx="96998">
                  <c:v>24.302078999999999</c:v>
                </c:pt>
                <c:pt idx="96999">
                  <c:v>24.298888000000002</c:v>
                </c:pt>
                <c:pt idx="97000">
                  <c:v>24.296002999999999</c:v>
                </c:pt>
                <c:pt idx="97001">
                  <c:v>24.299085999999999</c:v>
                </c:pt>
                <c:pt idx="97002">
                  <c:v>24.302931000000001</c:v>
                </c:pt>
                <c:pt idx="97003">
                  <c:v>24.29946</c:v>
                </c:pt>
                <c:pt idx="97004">
                  <c:v>24.297888</c:v>
                </c:pt>
                <c:pt idx="97005">
                  <c:v>24.299492999999998</c:v>
                </c:pt>
                <c:pt idx="97006">
                  <c:v>24.299071999999999</c:v>
                </c:pt>
                <c:pt idx="97007">
                  <c:v>24.300098999999999</c:v>
                </c:pt>
                <c:pt idx="97008">
                  <c:v>24.299054999999999</c:v>
                </c:pt>
                <c:pt idx="97009">
                  <c:v>24.297034</c:v>
                </c:pt>
                <c:pt idx="97010">
                  <c:v>24.298898000000001</c:v>
                </c:pt>
                <c:pt idx="97011">
                  <c:v>24.301352000000001</c:v>
                </c:pt>
                <c:pt idx="97012">
                  <c:v>24.30378</c:v>
                </c:pt>
                <c:pt idx="97013">
                  <c:v>24.303951000000001</c:v>
                </c:pt>
                <c:pt idx="97014">
                  <c:v>24.300846</c:v>
                </c:pt>
                <c:pt idx="97015">
                  <c:v>24.300968000000001</c:v>
                </c:pt>
                <c:pt idx="97016">
                  <c:v>24.300279</c:v>
                </c:pt>
                <c:pt idx="97017">
                  <c:v>24.295231999999999</c:v>
                </c:pt>
                <c:pt idx="97018">
                  <c:v>24.296188999999998</c:v>
                </c:pt>
                <c:pt idx="97019">
                  <c:v>24.302121</c:v>
                </c:pt>
                <c:pt idx="97020">
                  <c:v>24.301673999999998</c:v>
                </c:pt>
                <c:pt idx="97021">
                  <c:v>24.299295000000001</c:v>
                </c:pt>
                <c:pt idx="97022">
                  <c:v>24.302199000000002</c:v>
                </c:pt>
                <c:pt idx="97023">
                  <c:v>24.308350999999998</c:v>
                </c:pt>
                <c:pt idx="97024">
                  <c:v>24.310358999999998</c:v>
                </c:pt>
                <c:pt idx="97025">
                  <c:v>24.308899</c:v>
                </c:pt>
                <c:pt idx="97026">
                  <c:v>24.306992999999999</c:v>
                </c:pt>
                <c:pt idx="97027">
                  <c:v>24.30275</c:v>
                </c:pt>
                <c:pt idx="97028">
                  <c:v>24.300270999999999</c:v>
                </c:pt>
                <c:pt idx="97029">
                  <c:v>24.303605000000001</c:v>
                </c:pt>
                <c:pt idx="97030">
                  <c:v>24.306470999999998</c:v>
                </c:pt>
                <c:pt idx="97031">
                  <c:v>24.307283000000002</c:v>
                </c:pt>
                <c:pt idx="97032">
                  <c:v>24.308534999999999</c:v>
                </c:pt>
                <c:pt idx="97033">
                  <c:v>24.310157</c:v>
                </c:pt>
                <c:pt idx="97034">
                  <c:v>24.31016</c:v>
                </c:pt>
                <c:pt idx="97035">
                  <c:v>24.309932</c:v>
                </c:pt>
                <c:pt idx="97036">
                  <c:v>24.313310000000001</c:v>
                </c:pt>
                <c:pt idx="97037">
                  <c:v>24.313690999999999</c:v>
                </c:pt>
                <c:pt idx="97038">
                  <c:v>24.312533999999999</c:v>
                </c:pt>
                <c:pt idx="97039">
                  <c:v>24.311665000000001</c:v>
                </c:pt>
                <c:pt idx="97040">
                  <c:v>24.309508000000001</c:v>
                </c:pt>
                <c:pt idx="97041">
                  <c:v>24.309339000000001</c:v>
                </c:pt>
                <c:pt idx="97042">
                  <c:v>24.310167</c:v>
                </c:pt>
                <c:pt idx="97043">
                  <c:v>24.308734999999999</c:v>
                </c:pt>
                <c:pt idx="97044">
                  <c:v>24.307849999999998</c:v>
                </c:pt>
                <c:pt idx="97045">
                  <c:v>24.311014</c:v>
                </c:pt>
                <c:pt idx="97046">
                  <c:v>24.312532000000001</c:v>
                </c:pt>
                <c:pt idx="97047">
                  <c:v>24.310079999999999</c:v>
                </c:pt>
                <c:pt idx="97048">
                  <c:v>24.309149999999999</c:v>
                </c:pt>
                <c:pt idx="97049">
                  <c:v>24.309038000000001</c:v>
                </c:pt>
                <c:pt idx="97050">
                  <c:v>24.308052</c:v>
                </c:pt>
                <c:pt idx="97051">
                  <c:v>24.310154000000001</c:v>
                </c:pt>
                <c:pt idx="97052">
                  <c:v>24.313984999999999</c:v>
                </c:pt>
                <c:pt idx="97053">
                  <c:v>24.308964</c:v>
                </c:pt>
                <c:pt idx="97054">
                  <c:v>24.303511</c:v>
                </c:pt>
                <c:pt idx="97055">
                  <c:v>24.310500000000001</c:v>
                </c:pt>
                <c:pt idx="97056">
                  <c:v>24.313756000000001</c:v>
                </c:pt>
                <c:pt idx="97057">
                  <c:v>24.308795</c:v>
                </c:pt>
                <c:pt idx="97058">
                  <c:v>24.310676000000001</c:v>
                </c:pt>
                <c:pt idx="97059">
                  <c:v>24.31354</c:v>
                </c:pt>
                <c:pt idx="97060">
                  <c:v>24.309239999999999</c:v>
                </c:pt>
                <c:pt idx="97061">
                  <c:v>24.307568</c:v>
                </c:pt>
                <c:pt idx="97062">
                  <c:v>24.309722000000001</c:v>
                </c:pt>
                <c:pt idx="97063">
                  <c:v>24.308422</c:v>
                </c:pt>
                <c:pt idx="97064">
                  <c:v>24.306083999999998</c:v>
                </c:pt>
                <c:pt idx="97065">
                  <c:v>24.306058</c:v>
                </c:pt>
                <c:pt idx="97066">
                  <c:v>24.305517999999999</c:v>
                </c:pt>
                <c:pt idx="97067">
                  <c:v>24.306718</c:v>
                </c:pt>
                <c:pt idx="97068">
                  <c:v>24.310614999999999</c:v>
                </c:pt>
                <c:pt idx="97069">
                  <c:v>24.311381999999998</c:v>
                </c:pt>
                <c:pt idx="97070">
                  <c:v>24.308817999999999</c:v>
                </c:pt>
                <c:pt idx="97071">
                  <c:v>24.307797000000001</c:v>
                </c:pt>
                <c:pt idx="97072">
                  <c:v>24.308284</c:v>
                </c:pt>
                <c:pt idx="97073">
                  <c:v>24.306327</c:v>
                </c:pt>
                <c:pt idx="97074">
                  <c:v>24.303922</c:v>
                </c:pt>
                <c:pt idx="97075">
                  <c:v>24.312097000000001</c:v>
                </c:pt>
                <c:pt idx="97076">
                  <c:v>24.318798000000001</c:v>
                </c:pt>
                <c:pt idx="97077">
                  <c:v>24.316199000000001</c:v>
                </c:pt>
                <c:pt idx="97078">
                  <c:v>24.319938</c:v>
                </c:pt>
                <c:pt idx="97079">
                  <c:v>24.322181</c:v>
                </c:pt>
                <c:pt idx="97080">
                  <c:v>24.315508999999999</c:v>
                </c:pt>
                <c:pt idx="97081">
                  <c:v>24.313849999999999</c:v>
                </c:pt>
                <c:pt idx="97082">
                  <c:v>24.318351</c:v>
                </c:pt>
                <c:pt idx="97083">
                  <c:v>24.317889000000001</c:v>
                </c:pt>
                <c:pt idx="97084">
                  <c:v>24.313403999999998</c:v>
                </c:pt>
                <c:pt idx="97085">
                  <c:v>24.313334999999999</c:v>
                </c:pt>
                <c:pt idx="97086">
                  <c:v>24.313721999999999</c:v>
                </c:pt>
                <c:pt idx="97087">
                  <c:v>24.313934</c:v>
                </c:pt>
                <c:pt idx="97088">
                  <c:v>24.315065000000001</c:v>
                </c:pt>
                <c:pt idx="97089">
                  <c:v>24.312370000000001</c:v>
                </c:pt>
                <c:pt idx="97090">
                  <c:v>24.309383</c:v>
                </c:pt>
                <c:pt idx="97091">
                  <c:v>24.308187</c:v>
                </c:pt>
                <c:pt idx="97092">
                  <c:v>24.306812000000001</c:v>
                </c:pt>
                <c:pt idx="97093">
                  <c:v>24.305447999999998</c:v>
                </c:pt>
                <c:pt idx="97094">
                  <c:v>24.306376</c:v>
                </c:pt>
                <c:pt idx="97095">
                  <c:v>24.310987999999998</c:v>
                </c:pt>
                <c:pt idx="97096">
                  <c:v>24.313918000000001</c:v>
                </c:pt>
                <c:pt idx="97097">
                  <c:v>24.314115000000001</c:v>
                </c:pt>
                <c:pt idx="97098">
                  <c:v>24.315725</c:v>
                </c:pt>
                <c:pt idx="97099">
                  <c:v>24.317542</c:v>
                </c:pt>
                <c:pt idx="97100">
                  <c:v>24.318939</c:v>
                </c:pt>
                <c:pt idx="97101">
                  <c:v>24.317758999999999</c:v>
                </c:pt>
                <c:pt idx="97102">
                  <c:v>24.313010999999999</c:v>
                </c:pt>
                <c:pt idx="97103">
                  <c:v>24.314240000000002</c:v>
                </c:pt>
                <c:pt idx="97104">
                  <c:v>24.320067000000002</c:v>
                </c:pt>
                <c:pt idx="97105">
                  <c:v>24.319464</c:v>
                </c:pt>
                <c:pt idx="97106">
                  <c:v>24.317739</c:v>
                </c:pt>
                <c:pt idx="97107">
                  <c:v>24.321399</c:v>
                </c:pt>
                <c:pt idx="97108">
                  <c:v>24.321581999999999</c:v>
                </c:pt>
                <c:pt idx="97109">
                  <c:v>24.318200000000001</c:v>
                </c:pt>
                <c:pt idx="97110">
                  <c:v>24.316928999999998</c:v>
                </c:pt>
                <c:pt idx="97111">
                  <c:v>24.316127999999999</c:v>
                </c:pt>
                <c:pt idx="97112">
                  <c:v>24.317491</c:v>
                </c:pt>
                <c:pt idx="97113">
                  <c:v>24.317563</c:v>
                </c:pt>
                <c:pt idx="97114">
                  <c:v>24.313489000000001</c:v>
                </c:pt>
                <c:pt idx="97115">
                  <c:v>24.312470999999999</c:v>
                </c:pt>
                <c:pt idx="97116">
                  <c:v>24.313953000000001</c:v>
                </c:pt>
                <c:pt idx="97117">
                  <c:v>24.319110999999999</c:v>
                </c:pt>
                <c:pt idx="97118">
                  <c:v>24.321435999999999</c:v>
                </c:pt>
                <c:pt idx="97119">
                  <c:v>24.315246999999999</c:v>
                </c:pt>
                <c:pt idx="97120">
                  <c:v>24.313818999999999</c:v>
                </c:pt>
                <c:pt idx="97121">
                  <c:v>24.319177</c:v>
                </c:pt>
                <c:pt idx="97122">
                  <c:v>24.319447</c:v>
                </c:pt>
                <c:pt idx="97123">
                  <c:v>24.317527999999999</c:v>
                </c:pt>
                <c:pt idx="97124">
                  <c:v>24.319858</c:v>
                </c:pt>
                <c:pt idx="97125">
                  <c:v>24.321114999999999</c:v>
                </c:pt>
                <c:pt idx="97126">
                  <c:v>24.317640000000001</c:v>
                </c:pt>
                <c:pt idx="97127">
                  <c:v>24.316649000000002</c:v>
                </c:pt>
                <c:pt idx="97128">
                  <c:v>24.318764999999999</c:v>
                </c:pt>
                <c:pt idx="97129">
                  <c:v>24.316870999999999</c:v>
                </c:pt>
                <c:pt idx="97130">
                  <c:v>24.312957999999998</c:v>
                </c:pt>
                <c:pt idx="97131">
                  <c:v>24.312093000000001</c:v>
                </c:pt>
                <c:pt idx="97132">
                  <c:v>24.310943000000002</c:v>
                </c:pt>
                <c:pt idx="97133">
                  <c:v>24.3126</c:v>
                </c:pt>
                <c:pt idx="97134">
                  <c:v>24.317398000000001</c:v>
                </c:pt>
                <c:pt idx="97135">
                  <c:v>24.316495</c:v>
                </c:pt>
                <c:pt idx="97136">
                  <c:v>24.314395999999999</c:v>
                </c:pt>
                <c:pt idx="97137">
                  <c:v>24.315954000000001</c:v>
                </c:pt>
                <c:pt idx="97138">
                  <c:v>24.315702999999999</c:v>
                </c:pt>
                <c:pt idx="97139">
                  <c:v>24.318211000000002</c:v>
                </c:pt>
                <c:pt idx="97140">
                  <c:v>24.318632000000001</c:v>
                </c:pt>
                <c:pt idx="97141">
                  <c:v>24.315301000000002</c:v>
                </c:pt>
                <c:pt idx="97142">
                  <c:v>24.318545</c:v>
                </c:pt>
                <c:pt idx="97143">
                  <c:v>24.319666999999999</c:v>
                </c:pt>
                <c:pt idx="97144">
                  <c:v>24.317547000000001</c:v>
                </c:pt>
                <c:pt idx="97145">
                  <c:v>24.319348999999999</c:v>
                </c:pt>
                <c:pt idx="97146">
                  <c:v>24.322503999999999</c:v>
                </c:pt>
                <c:pt idx="97147">
                  <c:v>24.325171999999998</c:v>
                </c:pt>
                <c:pt idx="97148">
                  <c:v>24.323273</c:v>
                </c:pt>
                <c:pt idx="97149">
                  <c:v>24.320571999999999</c:v>
                </c:pt>
                <c:pt idx="97150">
                  <c:v>24.324964000000001</c:v>
                </c:pt>
                <c:pt idx="97151">
                  <c:v>24.327866</c:v>
                </c:pt>
                <c:pt idx="97152">
                  <c:v>24.323971</c:v>
                </c:pt>
                <c:pt idx="97153">
                  <c:v>24.322975</c:v>
                </c:pt>
                <c:pt idx="97154">
                  <c:v>24.326108000000001</c:v>
                </c:pt>
                <c:pt idx="97155">
                  <c:v>24.325899</c:v>
                </c:pt>
                <c:pt idx="97156">
                  <c:v>24.322711999999999</c:v>
                </c:pt>
                <c:pt idx="97157">
                  <c:v>24.322108</c:v>
                </c:pt>
                <c:pt idx="97158">
                  <c:v>24.324261</c:v>
                </c:pt>
                <c:pt idx="97159">
                  <c:v>24.325130000000001</c:v>
                </c:pt>
                <c:pt idx="97160">
                  <c:v>24.325510999999999</c:v>
                </c:pt>
                <c:pt idx="97161">
                  <c:v>24.323398999999998</c:v>
                </c:pt>
                <c:pt idx="97162">
                  <c:v>24.321000999999999</c:v>
                </c:pt>
                <c:pt idx="97163">
                  <c:v>24.324383000000001</c:v>
                </c:pt>
                <c:pt idx="97164">
                  <c:v>24.326478000000002</c:v>
                </c:pt>
                <c:pt idx="97165">
                  <c:v>24.328855999999998</c:v>
                </c:pt>
                <c:pt idx="97166">
                  <c:v>24.327546000000002</c:v>
                </c:pt>
                <c:pt idx="97167">
                  <c:v>24.321646999999999</c:v>
                </c:pt>
                <c:pt idx="97168">
                  <c:v>24.324551</c:v>
                </c:pt>
                <c:pt idx="97169">
                  <c:v>24.328168000000002</c:v>
                </c:pt>
                <c:pt idx="97170">
                  <c:v>24.321984</c:v>
                </c:pt>
                <c:pt idx="97171">
                  <c:v>24.318922000000001</c:v>
                </c:pt>
                <c:pt idx="97172">
                  <c:v>24.323270000000001</c:v>
                </c:pt>
                <c:pt idx="97173">
                  <c:v>24.324154</c:v>
                </c:pt>
                <c:pt idx="97174">
                  <c:v>24.323979999999999</c:v>
                </c:pt>
                <c:pt idx="97175">
                  <c:v>24.327805999999999</c:v>
                </c:pt>
                <c:pt idx="97176">
                  <c:v>24.326362</c:v>
                </c:pt>
                <c:pt idx="97177">
                  <c:v>24.325334999999999</c:v>
                </c:pt>
                <c:pt idx="97178">
                  <c:v>24.330946999999998</c:v>
                </c:pt>
                <c:pt idx="97179">
                  <c:v>24.333755</c:v>
                </c:pt>
                <c:pt idx="97180">
                  <c:v>24.331797999999999</c:v>
                </c:pt>
                <c:pt idx="97181">
                  <c:v>24.331029999999998</c:v>
                </c:pt>
                <c:pt idx="97182">
                  <c:v>24.331935000000001</c:v>
                </c:pt>
                <c:pt idx="97183">
                  <c:v>24.333167</c:v>
                </c:pt>
                <c:pt idx="97184">
                  <c:v>24.328032</c:v>
                </c:pt>
                <c:pt idx="97185">
                  <c:v>24.324919000000001</c:v>
                </c:pt>
                <c:pt idx="97186">
                  <c:v>24.328472999999999</c:v>
                </c:pt>
                <c:pt idx="97187">
                  <c:v>24.329194000000001</c:v>
                </c:pt>
                <c:pt idx="97188">
                  <c:v>24.329867</c:v>
                </c:pt>
                <c:pt idx="97189">
                  <c:v>24.332795000000001</c:v>
                </c:pt>
                <c:pt idx="97190">
                  <c:v>24.332795000000001</c:v>
                </c:pt>
                <c:pt idx="97191">
                  <c:v>24.327926999999999</c:v>
                </c:pt>
                <c:pt idx="97192">
                  <c:v>24.326098000000002</c:v>
                </c:pt>
                <c:pt idx="97193">
                  <c:v>24.329336999999999</c:v>
                </c:pt>
                <c:pt idx="97194">
                  <c:v>24.330076999999999</c:v>
                </c:pt>
                <c:pt idx="97195">
                  <c:v>24.328012999999999</c:v>
                </c:pt>
                <c:pt idx="97196">
                  <c:v>24.327055000000001</c:v>
                </c:pt>
                <c:pt idx="97197">
                  <c:v>24.323508</c:v>
                </c:pt>
                <c:pt idx="97198">
                  <c:v>24.322496999999998</c:v>
                </c:pt>
                <c:pt idx="97199">
                  <c:v>24.331613999999998</c:v>
                </c:pt>
                <c:pt idx="97200">
                  <c:v>24.335936</c:v>
                </c:pt>
                <c:pt idx="97201">
                  <c:v>24.327812000000002</c:v>
                </c:pt>
                <c:pt idx="97202">
                  <c:v>24.324757999999999</c:v>
                </c:pt>
                <c:pt idx="97203">
                  <c:v>24.33295</c:v>
                </c:pt>
                <c:pt idx="97204">
                  <c:v>24.333480000000002</c:v>
                </c:pt>
                <c:pt idx="97205">
                  <c:v>24.329063999999999</c:v>
                </c:pt>
                <c:pt idx="97206">
                  <c:v>24.327658</c:v>
                </c:pt>
                <c:pt idx="97207">
                  <c:v>24.326778999999998</c:v>
                </c:pt>
                <c:pt idx="97208">
                  <c:v>24.328088999999999</c:v>
                </c:pt>
                <c:pt idx="97209">
                  <c:v>24.328783999999999</c:v>
                </c:pt>
                <c:pt idx="97210">
                  <c:v>24.329149000000001</c:v>
                </c:pt>
                <c:pt idx="97211">
                  <c:v>24.331493999999999</c:v>
                </c:pt>
                <c:pt idx="97212">
                  <c:v>24.329650999999998</c:v>
                </c:pt>
                <c:pt idx="97213">
                  <c:v>24.329104999999998</c:v>
                </c:pt>
                <c:pt idx="97214">
                  <c:v>24.331343</c:v>
                </c:pt>
                <c:pt idx="97215">
                  <c:v>24.327445999999998</c:v>
                </c:pt>
                <c:pt idx="97216">
                  <c:v>24.324528999999998</c:v>
                </c:pt>
                <c:pt idx="97217">
                  <c:v>24.328046000000001</c:v>
                </c:pt>
                <c:pt idx="97218">
                  <c:v>24.326181999999999</c:v>
                </c:pt>
                <c:pt idx="97219">
                  <c:v>24.327276000000001</c:v>
                </c:pt>
                <c:pt idx="97220">
                  <c:v>24.332315999999999</c:v>
                </c:pt>
                <c:pt idx="97221">
                  <c:v>24.332356999999998</c:v>
                </c:pt>
                <c:pt idx="97222">
                  <c:v>24.334029999999998</c:v>
                </c:pt>
                <c:pt idx="97223">
                  <c:v>24.337941000000001</c:v>
                </c:pt>
                <c:pt idx="97224">
                  <c:v>24.3385</c:v>
                </c:pt>
                <c:pt idx="97225">
                  <c:v>24.339006000000001</c:v>
                </c:pt>
                <c:pt idx="97226">
                  <c:v>24.338549</c:v>
                </c:pt>
                <c:pt idx="97227">
                  <c:v>24.335908</c:v>
                </c:pt>
                <c:pt idx="97228">
                  <c:v>24.336694999999999</c:v>
                </c:pt>
                <c:pt idx="97229">
                  <c:v>24.340577</c:v>
                </c:pt>
                <c:pt idx="97230">
                  <c:v>24.338101000000002</c:v>
                </c:pt>
                <c:pt idx="97231">
                  <c:v>24.335414</c:v>
                </c:pt>
                <c:pt idx="97232">
                  <c:v>24.338753000000001</c:v>
                </c:pt>
                <c:pt idx="97233">
                  <c:v>24.338189</c:v>
                </c:pt>
                <c:pt idx="97234">
                  <c:v>24.336984999999999</c:v>
                </c:pt>
                <c:pt idx="97235">
                  <c:v>24.337688</c:v>
                </c:pt>
                <c:pt idx="97236">
                  <c:v>24.335208000000002</c:v>
                </c:pt>
                <c:pt idx="97237">
                  <c:v>24.334772000000001</c:v>
                </c:pt>
                <c:pt idx="97238">
                  <c:v>24.334347999999999</c:v>
                </c:pt>
                <c:pt idx="97239">
                  <c:v>24.334125</c:v>
                </c:pt>
                <c:pt idx="97240">
                  <c:v>24.335542</c:v>
                </c:pt>
                <c:pt idx="97241">
                  <c:v>24.333905000000001</c:v>
                </c:pt>
                <c:pt idx="97242">
                  <c:v>24.331256</c:v>
                </c:pt>
                <c:pt idx="97243">
                  <c:v>24.336379999999998</c:v>
                </c:pt>
                <c:pt idx="97244">
                  <c:v>24.339476000000001</c:v>
                </c:pt>
                <c:pt idx="97245">
                  <c:v>24.335307</c:v>
                </c:pt>
                <c:pt idx="97246">
                  <c:v>24.337479999999999</c:v>
                </c:pt>
                <c:pt idx="97247">
                  <c:v>24.339229</c:v>
                </c:pt>
                <c:pt idx="97248">
                  <c:v>24.332795000000001</c:v>
                </c:pt>
                <c:pt idx="97249">
                  <c:v>24.332377999999999</c:v>
                </c:pt>
                <c:pt idx="97250">
                  <c:v>24.335761000000002</c:v>
                </c:pt>
                <c:pt idx="97251">
                  <c:v>24.333915000000001</c:v>
                </c:pt>
                <c:pt idx="97252">
                  <c:v>24.335761000000002</c:v>
                </c:pt>
                <c:pt idx="97253">
                  <c:v>24.338583</c:v>
                </c:pt>
                <c:pt idx="97254">
                  <c:v>24.335642</c:v>
                </c:pt>
                <c:pt idx="97255">
                  <c:v>24.335450000000002</c:v>
                </c:pt>
                <c:pt idx="97256">
                  <c:v>24.337323000000001</c:v>
                </c:pt>
                <c:pt idx="97257">
                  <c:v>24.332197000000001</c:v>
                </c:pt>
                <c:pt idx="97258">
                  <c:v>24.328012000000001</c:v>
                </c:pt>
                <c:pt idx="97259">
                  <c:v>24.331703000000001</c:v>
                </c:pt>
                <c:pt idx="97260">
                  <c:v>24.335352</c:v>
                </c:pt>
                <c:pt idx="97261">
                  <c:v>24.337014</c:v>
                </c:pt>
                <c:pt idx="97262">
                  <c:v>24.336036</c:v>
                </c:pt>
                <c:pt idx="97263">
                  <c:v>24.334503000000002</c:v>
                </c:pt>
                <c:pt idx="97264">
                  <c:v>24.334876000000001</c:v>
                </c:pt>
                <c:pt idx="97265">
                  <c:v>24.334261999999999</c:v>
                </c:pt>
                <c:pt idx="97266">
                  <c:v>24.336112</c:v>
                </c:pt>
                <c:pt idx="97267">
                  <c:v>24.338284000000002</c:v>
                </c:pt>
                <c:pt idx="97268">
                  <c:v>24.336290999999999</c:v>
                </c:pt>
                <c:pt idx="97269">
                  <c:v>24.337063000000001</c:v>
                </c:pt>
                <c:pt idx="97270">
                  <c:v>24.340858999999998</c:v>
                </c:pt>
                <c:pt idx="97271">
                  <c:v>24.340111</c:v>
                </c:pt>
                <c:pt idx="97272">
                  <c:v>24.337755000000001</c:v>
                </c:pt>
                <c:pt idx="97273">
                  <c:v>24.340948000000001</c:v>
                </c:pt>
                <c:pt idx="97274">
                  <c:v>24.342362000000001</c:v>
                </c:pt>
                <c:pt idx="97275">
                  <c:v>24.340176</c:v>
                </c:pt>
                <c:pt idx="97276">
                  <c:v>24.341614</c:v>
                </c:pt>
                <c:pt idx="97277">
                  <c:v>24.342144000000001</c:v>
                </c:pt>
                <c:pt idx="97278">
                  <c:v>24.342078000000001</c:v>
                </c:pt>
                <c:pt idx="97279">
                  <c:v>24.346971</c:v>
                </c:pt>
                <c:pt idx="97280">
                  <c:v>24.352789999999999</c:v>
                </c:pt>
                <c:pt idx="97281">
                  <c:v>24.352805</c:v>
                </c:pt>
                <c:pt idx="97282">
                  <c:v>24.349264999999999</c:v>
                </c:pt>
                <c:pt idx="97283">
                  <c:v>24.348811999999999</c:v>
                </c:pt>
                <c:pt idx="97284">
                  <c:v>24.348663999999999</c:v>
                </c:pt>
                <c:pt idx="97285">
                  <c:v>24.348393999999999</c:v>
                </c:pt>
                <c:pt idx="97286">
                  <c:v>24.349136000000001</c:v>
                </c:pt>
                <c:pt idx="97287">
                  <c:v>24.346784</c:v>
                </c:pt>
                <c:pt idx="97288">
                  <c:v>24.344495999999999</c:v>
                </c:pt>
                <c:pt idx="97289">
                  <c:v>24.347971000000001</c:v>
                </c:pt>
                <c:pt idx="97290">
                  <c:v>24.352512999999998</c:v>
                </c:pt>
                <c:pt idx="97291">
                  <c:v>24.351769000000001</c:v>
                </c:pt>
                <c:pt idx="97292">
                  <c:v>24.344466000000001</c:v>
                </c:pt>
                <c:pt idx="97293">
                  <c:v>24.341999000000001</c:v>
                </c:pt>
                <c:pt idx="97294">
                  <c:v>24.342752000000001</c:v>
                </c:pt>
                <c:pt idx="97295">
                  <c:v>24.341507</c:v>
                </c:pt>
                <c:pt idx="97296">
                  <c:v>24.339095</c:v>
                </c:pt>
                <c:pt idx="97297">
                  <c:v>24.335326999999999</c:v>
                </c:pt>
                <c:pt idx="97298">
                  <c:v>24.334143999999998</c:v>
                </c:pt>
                <c:pt idx="97299">
                  <c:v>24.338683</c:v>
                </c:pt>
                <c:pt idx="97300">
                  <c:v>24.342141000000002</c:v>
                </c:pt>
                <c:pt idx="97301">
                  <c:v>24.340495000000001</c:v>
                </c:pt>
                <c:pt idx="97302">
                  <c:v>24.339694000000001</c:v>
                </c:pt>
                <c:pt idx="97303">
                  <c:v>24.340401</c:v>
                </c:pt>
                <c:pt idx="97304">
                  <c:v>24.339627</c:v>
                </c:pt>
                <c:pt idx="97305">
                  <c:v>24.343239000000001</c:v>
                </c:pt>
                <c:pt idx="97306">
                  <c:v>24.344897</c:v>
                </c:pt>
                <c:pt idx="97307">
                  <c:v>24.341336999999999</c:v>
                </c:pt>
                <c:pt idx="97308">
                  <c:v>24.340449</c:v>
                </c:pt>
                <c:pt idx="97309">
                  <c:v>24.340762999999999</c:v>
                </c:pt>
                <c:pt idx="97310">
                  <c:v>24.342078999999998</c:v>
                </c:pt>
                <c:pt idx="97311">
                  <c:v>24.345071999999998</c:v>
                </c:pt>
                <c:pt idx="97312">
                  <c:v>24.342214999999999</c:v>
                </c:pt>
                <c:pt idx="97313">
                  <c:v>24.337910000000001</c:v>
                </c:pt>
                <c:pt idx="97314">
                  <c:v>24.338636000000001</c:v>
                </c:pt>
                <c:pt idx="97315">
                  <c:v>24.341739</c:v>
                </c:pt>
                <c:pt idx="97316">
                  <c:v>24.341733999999999</c:v>
                </c:pt>
                <c:pt idx="97317">
                  <c:v>24.338460999999999</c:v>
                </c:pt>
                <c:pt idx="97318">
                  <c:v>24.338781000000001</c:v>
                </c:pt>
                <c:pt idx="97319">
                  <c:v>24.341401000000001</c:v>
                </c:pt>
                <c:pt idx="97320">
                  <c:v>24.340354999999999</c:v>
                </c:pt>
                <c:pt idx="97321">
                  <c:v>24.343332</c:v>
                </c:pt>
                <c:pt idx="97322">
                  <c:v>24.351236</c:v>
                </c:pt>
                <c:pt idx="97323">
                  <c:v>24.349412999999998</c:v>
                </c:pt>
                <c:pt idx="97324">
                  <c:v>24.34674</c:v>
                </c:pt>
                <c:pt idx="97325">
                  <c:v>24.350877000000001</c:v>
                </c:pt>
                <c:pt idx="97326">
                  <c:v>24.348271</c:v>
                </c:pt>
                <c:pt idx="97327">
                  <c:v>24.347169000000001</c:v>
                </c:pt>
                <c:pt idx="97328">
                  <c:v>24.350542999999998</c:v>
                </c:pt>
                <c:pt idx="97329">
                  <c:v>24.346138</c:v>
                </c:pt>
                <c:pt idx="97330">
                  <c:v>24.344328999999998</c:v>
                </c:pt>
                <c:pt idx="97331">
                  <c:v>24.347905999999998</c:v>
                </c:pt>
                <c:pt idx="97332">
                  <c:v>24.346838999999999</c:v>
                </c:pt>
                <c:pt idx="97333">
                  <c:v>24.347193999999998</c:v>
                </c:pt>
                <c:pt idx="97334">
                  <c:v>24.348794999999999</c:v>
                </c:pt>
                <c:pt idx="97335">
                  <c:v>24.347166000000001</c:v>
                </c:pt>
                <c:pt idx="97336">
                  <c:v>24.347628</c:v>
                </c:pt>
                <c:pt idx="97337">
                  <c:v>24.350843000000001</c:v>
                </c:pt>
                <c:pt idx="97338">
                  <c:v>24.349264000000002</c:v>
                </c:pt>
                <c:pt idx="97339">
                  <c:v>24.345590999999999</c:v>
                </c:pt>
                <c:pt idx="97340">
                  <c:v>24.346461999999999</c:v>
                </c:pt>
                <c:pt idx="97341">
                  <c:v>24.348110999999999</c:v>
                </c:pt>
                <c:pt idx="97342">
                  <c:v>24.347674999999999</c:v>
                </c:pt>
                <c:pt idx="97343">
                  <c:v>24.347496</c:v>
                </c:pt>
                <c:pt idx="97344">
                  <c:v>24.346356</c:v>
                </c:pt>
                <c:pt idx="97345">
                  <c:v>24.344033</c:v>
                </c:pt>
                <c:pt idx="97346">
                  <c:v>24.345943999999999</c:v>
                </c:pt>
                <c:pt idx="97347">
                  <c:v>24.349249</c:v>
                </c:pt>
                <c:pt idx="97348">
                  <c:v>24.344484000000001</c:v>
                </c:pt>
                <c:pt idx="97349">
                  <c:v>24.342503000000001</c:v>
                </c:pt>
                <c:pt idx="97350">
                  <c:v>24.347138000000001</c:v>
                </c:pt>
                <c:pt idx="97351">
                  <c:v>24.349084000000001</c:v>
                </c:pt>
                <c:pt idx="97352">
                  <c:v>24.349184999999999</c:v>
                </c:pt>
                <c:pt idx="97353">
                  <c:v>24.351186999999999</c:v>
                </c:pt>
                <c:pt idx="97354">
                  <c:v>24.353206</c:v>
                </c:pt>
                <c:pt idx="97355">
                  <c:v>24.354769999999998</c:v>
                </c:pt>
                <c:pt idx="97356">
                  <c:v>24.353082000000001</c:v>
                </c:pt>
                <c:pt idx="97357">
                  <c:v>24.345013999999999</c:v>
                </c:pt>
                <c:pt idx="97358">
                  <c:v>24.341740000000001</c:v>
                </c:pt>
                <c:pt idx="97359">
                  <c:v>24.347573000000001</c:v>
                </c:pt>
                <c:pt idx="97360">
                  <c:v>24.348721999999999</c:v>
                </c:pt>
                <c:pt idx="97361">
                  <c:v>24.346076</c:v>
                </c:pt>
                <c:pt idx="97362">
                  <c:v>24.346820999999998</c:v>
                </c:pt>
                <c:pt idx="97363">
                  <c:v>24.346667</c:v>
                </c:pt>
                <c:pt idx="97364">
                  <c:v>24.347521</c:v>
                </c:pt>
                <c:pt idx="97365">
                  <c:v>24.352077999999999</c:v>
                </c:pt>
                <c:pt idx="97366">
                  <c:v>24.351253</c:v>
                </c:pt>
                <c:pt idx="97367">
                  <c:v>24.348590000000002</c:v>
                </c:pt>
                <c:pt idx="97368">
                  <c:v>24.348053</c:v>
                </c:pt>
                <c:pt idx="97369">
                  <c:v>24.345800000000001</c:v>
                </c:pt>
                <c:pt idx="97370">
                  <c:v>24.346239000000001</c:v>
                </c:pt>
                <c:pt idx="97371">
                  <c:v>24.34986</c:v>
                </c:pt>
                <c:pt idx="97372">
                  <c:v>24.350325000000002</c:v>
                </c:pt>
                <c:pt idx="97373">
                  <c:v>24.350436999999999</c:v>
                </c:pt>
                <c:pt idx="97374">
                  <c:v>24.351040999999999</c:v>
                </c:pt>
                <c:pt idx="97375">
                  <c:v>24.353379</c:v>
                </c:pt>
                <c:pt idx="97376">
                  <c:v>24.354944</c:v>
                </c:pt>
                <c:pt idx="97377">
                  <c:v>24.351959999999998</c:v>
                </c:pt>
                <c:pt idx="97378">
                  <c:v>24.350909000000001</c:v>
                </c:pt>
                <c:pt idx="97379">
                  <c:v>24.350300000000001</c:v>
                </c:pt>
                <c:pt idx="97380">
                  <c:v>24.350209</c:v>
                </c:pt>
                <c:pt idx="97381">
                  <c:v>24.353439999999999</c:v>
                </c:pt>
                <c:pt idx="97382">
                  <c:v>24.354647</c:v>
                </c:pt>
                <c:pt idx="97383">
                  <c:v>24.352692999999999</c:v>
                </c:pt>
                <c:pt idx="97384">
                  <c:v>24.349387</c:v>
                </c:pt>
                <c:pt idx="97385">
                  <c:v>24.349530000000001</c:v>
                </c:pt>
                <c:pt idx="97386">
                  <c:v>24.350145999999999</c:v>
                </c:pt>
                <c:pt idx="97387">
                  <c:v>24.349851999999998</c:v>
                </c:pt>
                <c:pt idx="97388">
                  <c:v>24.355018000000001</c:v>
                </c:pt>
                <c:pt idx="97389">
                  <c:v>24.357185000000001</c:v>
                </c:pt>
                <c:pt idx="97390">
                  <c:v>24.351980999999999</c:v>
                </c:pt>
                <c:pt idx="97391">
                  <c:v>24.353041999999999</c:v>
                </c:pt>
                <c:pt idx="97392">
                  <c:v>24.356359999999999</c:v>
                </c:pt>
                <c:pt idx="97393">
                  <c:v>24.354761</c:v>
                </c:pt>
                <c:pt idx="97394">
                  <c:v>24.356608999999999</c:v>
                </c:pt>
                <c:pt idx="97395">
                  <c:v>24.358920000000001</c:v>
                </c:pt>
                <c:pt idx="97396">
                  <c:v>24.353857000000001</c:v>
                </c:pt>
                <c:pt idx="97397">
                  <c:v>24.349751000000001</c:v>
                </c:pt>
                <c:pt idx="97398">
                  <c:v>24.351837</c:v>
                </c:pt>
                <c:pt idx="97399">
                  <c:v>24.355723999999999</c:v>
                </c:pt>
                <c:pt idx="97400">
                  <c:v>24.354904999999999</c:v>
                </c:pt>
                <c:pt idx="97401">
                  <c:v>24.352933</c:v>
                </c:pt>
                <c:pt idx="97402">
                  <c:v>24.352008000000001</c:v>
                </c:pt>
                <c:pt idx="97403">
                  <c:v>24.350152999999999</c:v>
                </c:pt>
                <c:pt idx="97404">
                  <c:v>24.350449000000001</c:v>
                </c:pt>
                <c:pt idx="97405">
                  <c:v>24.352414</c:v>
                </c:pt>
                <c:pt idx="97406">
                  <c:v>24.352812</c:v>
                </c:pt>
                <c:pt idx="97407">
                  <c:v>24.352270000000001</c:v>
                </c:pt>
                <c:pt idx="97408">
                  <c:v>24.351248999999999</c:v>
                </c:pt>
                <c:pt idx="97409">
                  <c:v>24.354348000000002</c:v>
                </c:pt>
                <c:pt idx="97410">
                  <c:v>24.363681</c:v>
                </c:pt>
                <c:pt idx="97411">
                  <c:v>24.365860000000001</c:v>
                </c:pt>
                <c:pt idx="97412">
                  <c:v>24.360317999999999</c:v>
                </c:pt>
                <c:pt idx="97413">
                  <c:v>24.360067000000001</c:v>
                </c:pt>
                <c:pt idx="97414">
                  <c:v>24.361556</c:v>
                </c:pt>
                <c:pt idx="97415">
                  <c:v>24.361467000000001</c:v>
                </c:pt>
                <c:pt idx="97416">
                  <c:v>24.359762</c:v>
                </c:pt>
                <c:pt idx="97417">
                  <c:v>24.358713000000002</c:v>
                </c:pt>
                <c:pt idx="97418">
                  <c:v>24.357790999999999</c:v>
                </c:pt>
                <c:pt idx="97419">
                  <c:v>24.356444</c:v>
                </c:pt>
                <c:pt idx="97420">
                  <c:v>24.356636000000002</c:v>
                </c:pt>
                <c:pt idx="97421">
                  <c:v>24.356859</c:v>
                </c:pt>
                <c:pt idx="97422">
                  <c:v>24.355938999999999</c:v>
                </c:pt>
                <c:pt idx="97423">
                  <c:v>24.356826000000002</c:v>
                </c:pt>
                <c:pt idx="97424">
                  <c:v>24.357144000000002</c:v>
                </c:pt>
                <c:pt idx="97425">
                  <c:v>24.355778999999998</c:v>
                </c:pt>
                <c:pt idx="97426">
                  <c:v>24.358027</c:v>
                </c:pt>
                <c:pt idx="97427">
                  <c:v>24.361435</c:v>
                </c:pt>
                <c:pt idx="97428">
                  <c:v>24.358239000000001</c:v>
                </c:pt>
                <c:pt idx="97429">
                  <c:v>24.355094999999999</c:v>
                </c:pt>
                <c:pt idx="97430">
                  <c:v>24.357695</c:v>
                </c:pt>
                <c:pt idx="97431">
                  <c:v>24.357759999999999</c:v>
                </c:pt>
                <c:pt idx="97432">
                  <c:v>24.357607000000002</c:v>
                </c:pt>
                <c:pt idx="97433">
                  <c:v>24.356847999999999</c:v>
                </c:pt>
                <c:pt idx="97434">
                  <c:v>24.352319000000001</c:v>
                </c:pt>
                <c:pt idx="97435">
                  <c:v>24.354700000000001</c:v>
                </c:pt>
                <c:pt idx="97436">
                  <c:v>24.359169999999999</c:v>
                </c:pt>
                <c:pt idx="97437">
                  <c:v>24.356718999999998</c:v>
                </c:pt>
                <c:pt idx="97438">
                  <c:v>24.355573</c:v>
                </c:pt>
                <c:pt idx="97439">
                  <c:v>24.361916999999998</c:v>
                </c:pt>
                <c:pt idx="97440">
                  <c:v>24.365106000000001</c:v>
                </c:pt>
                <c:pt idx="97441">
                  <c:v>24.361642</c:v>
                </c:pt>
                <c:pt idx="97442">
                  <c:v>24.356598000000002</c:v>
                </c:pt>
                <c:pt idx="97443">
                  <c:v>24.355976999999999</c:v>
                </c:pt>
                <c:pt idx="97444">
                  <c:v>24.357203999999999</c:v>
                </c:pt>
                <c:pt idx="97445">
                  <c:v>24.35566</c:v>
                </c:pt>
                <c:pt idx="97446">
                  <c:v>24.355418</c:v>
                </c:pt>
                <c:pt idx="97447">
                  <c:v>24.357731999999999</c:v>
                </c:pt>
                <c:pt idx="97448">
                  <c:v>24.357983000000001</c:v>
                </c:pt>
                <c:pt idx="97449">
                  <c:v>24.358101000000001</c:v>
                </c:pt>
                <c:pt idx="97450">
                  <c:v>24.356750999999999</c:v>
                </c:pt>
                <c:pt idx="97451">
                  <c:v>24.355087999999999</c:v>
                </c:pt>
                <c:pt idx="97452">
                  <c:v>24.359203999999998</c:v>
                </c:pt>
                <c:pt idx="97453">
                  <c:v>24.361155</c:v>
                </c:pt>
                <c:pt idx="97454">
                  <c:v>24.358269</c:v>
                </c:pt>
                <c:pt idx="97455">
                  <c:v>24.359905000000001</c:v>
                </c:pt>
                <c:pt idx="97456">
                  <c:v>24.365582</c:v>
                </c:pt>
                <c:pt idx="97457">
                  <c:v>24.366</c:v>
                </c:pt>
                <c:pt idx="97458">
                  <c:v>24.361892999999998</c:v>
                </c:pt>
                <c:pt idx="97459">
                  <c:v>24.361917999999999</c:v>
                </c:pt>
                <c:pt idx="97460">
                  <c:v>24.362442000000001</c:v>
                </c:pt>
                <c:pt idx="97461">
                  <c:v>24.362577999999999</c:v>
                </c:pt>
                <c:pt idx="97462">
                  <c:v>24.366073</c:v>
                </c:pt>
                <c:pt idx="97463">
                  <c:v>24.364733000000001</c:v>
                </c:pt>
                <c:pt idx="97464">
                  <c:v>24.362738</c:v>
                </c:pt>
                <c:pt idx="97465">
                  <c:v>24.367213</c:v>
                </c:pt>
                <c:pt idx="97466">
                  <c:v>24.369657</c:v>
                </c:pt>
                <c:pt idx="97467">
                  <c:v>24.366199999999999</c:v>
                </c:pt>
                <c:pt idx="97468">
                  <c:v>24.364895000000001</c:v>
                </c:pt>
                <c:pt idx="97469">
                  <c:v>24.367082</c:v>
                </c:pt>
                <c:pt idx="97470">
                  <c:v>24.364065</c:v>
                </c:pt>
                <c:pt idx="97471">
                  <c:v>24.360823</c:v>
                </c:pt>
                <c:pt idx="97472">
                  <c:v>24.363731000000001</c:v>
                </c:pt>
                <c:pt idx="97473">
                  <c:v>24.365834</c:v>
                </c:pt>
                <c:pt idx="97474">
                  <c:v>24.363261000000001</c:v>
                </c:pt>
                <c:pt idx="97475">
                  <c:v>24.362072999999999</c:v>
                </c:pt>
                <c:pt idx="97476">
                  <c:v>24.361977</c:v>
                </c:pt>
                <c:pt idx="97477">
                  <c:v>24.361522000000001</c:v>
                </c:pt>
                <c:pt idx="97478">
                  <c:v>24.363892</c:v>
                </c:pt>
                <c:pt idx="97479">
                  <c:v>24.366983999999999</c:v>
                </c:pt>
                <c:pt idx="97480">
                  <c:v>24.366698</c:v>
                </c:pt>
                <c:pt idx="97481">
                  <c:v>24.361433000000002</c:v>
                </c:pt>
                <c:pt idx="97482">
                  <c:v>24.361346000000001</c:v>
                </c:pt>
                <c:pt idx="97483">
                  <c:v>24.367826000000001</c:v>
                </c:pt>
                <c:pt idx="97484">
                  <c:v>24.367056000000002</c:v>
                </c:pt>
                <c:pt idx="97485">
                  <c:v>24.365669</c:v>
                </c:pt>
                <c:pt idx="97486">
                  <c:v>24.371569999999998</c:v>
                </c:pt>
                <c:pt idx="97487">
                  <c:v>24.372302000000001</c:v>
                </c:pt>
                <c:pt idx="97488">
                  <c:v>24.366430000000001</c:v>
                </c:pt>
                <c:pt idx="97489">
                  <c:v>24.366849999999999</c:v>
                </c:pt>
                <c:pt idx="97490">
                  <c:v>24.369785</c:v>
                </c:pt>
                <c:pt idx="97491">
                  <c:v>24.370562</c:v>
                </c:pt>
                <c:pt idx="97492">
                  <c:v>24.369584</c:v>
                </c:pt>
                <c:pt idx="97493">
                  <c:v>24.365853000000001</c:v>
                </c:pt>
                <c:pt idx="97494">
                  <c:v>24.365355000000001</c:v>
                </c:pt>
                <c:pt idx="97495">
                  <c:v>24.370654999999999</c:v>
                </c:pt>
                <c:pt idx="97496">
                  <c:v>24.374141999999999</c:v>
                </c:pt>
                <c:pt idx="97497">
                  <c:v>24.372292000000002</c:v>
                </c:pt>
                <c:pt idx="97498">
                  <c:v>24.372194</c:v>
                </c:pt>
                <c:pt idx="97499">
                  <c:v>24.375330000000002</c:v>
                </c:pt>
                <c:pt idx="97500">
                  <c:v>24.375491</c:v>
                </c:pt>
                <c:pt idx="97501">
                  <c:v>24.372523000000001</c:v>
                </c:pt>
                <c:pt idx="97502">
                  <c:v>24.371327999999998</c:v>
                </c:pt>
                <c:pt idx="97503">
                  <c:v>24.376532000000001</c:v>
                </c:pt>
                <c:pt idx="97504">
                  <c:v>24.380731999999998</c:v>
                </c:pt>
                <c:pt idx="97505">
                  <c:v>24.373204000000001</c:v>
                </c:pt>
                <c:pt idx="97506">
                  <c:v>24.363374</c:v>
                </c:pt>
                <c:pt idx="97507">
                  <c:v>24.367350999999999</c:v>
                </c:pt>
                <c:pt idx="97508">
                  <c:v>24.375031</c:v>
                </c:pt>
                <c:pt idx="97509">
                  <c:v>24.373263000000001</c:v>
                </c:pt>
                <c:pt idx="97510">
                  <c:v>24.370570000000001</c:v>
                </c:pt>
                <c:pt idx="97511">
                  <c:v>24.369060999999999</c:v>
                </c:pt>
                <c:pt idx="97512">
                  <c:v>24.368805999999999</c:v>
                </c:pt>
                <c:pt idx="97513">
                  <c:v>24.371715999999999</c:v>
                </c:pt>
                <c:pt idx="97514">
                  <c:v>24.371791999999999</c:v>
                </c:pt>
                <c:pt idx="97515">
                  <c:v>24.368818000000001</c:v>
                </c:pt>
                <c:pt idx="97516">
                  <c:v>24.370228999999998</c:v>
                </c:pt>
                <c:pt idx="97517">
                  <c:v>24.375295999999999</c:v>
                </c:pt>
                <c:pt idx="97518">
                  <c:v>24.374911000000001</c:v>
                </c:pt>
                <c:pt idx="97519">
                  <c:v>24.371827</c:v>
                </c:pt>
                <c:pt idx="97520">
                  <c:v>24.370284999999999</c:v>
                </c:pt>
                <c:pt idx="97521">
                  <c:v>24.367281999999999</c:v>
                </c:pt>
                <c:pt idx="97522">
                  <c:v>24.367612999999999</c:v>
                </c:pt>
                <c:pt idx="97523">
                  <c:v>24.369720000000001</c:v>
                </c:pt>
                <c:pt idx="97524">
                  <c:v>24.368680000000001</c:v>
                </c:pt>
                <c:pt idx="97525">
                  <c:v>24.367972999999999</c:v>
                </c:pt>
                <c:pt idx="97526">
                  <c:v>24.368655</c:v>
                </c:pt>
                <c:pt idx="97527">
                  <c:v>24.368234999999999</c:v>
                </c:pt>
                <c:pt idx="97528">
                  <c:v>24.367583</c:v>
                </c:pt>
                <c:pt idx="97529">
                  <c:v>24.370052000000001</c:v>
                </c:pt>
                <c:pt idx="97530">
                  <c:v>24.373207000000001</c:v>
                </c:pt>
                <c:pt idx="97531">
                  <c:v>24.372543</c:v>
                </c:pt>
                <c:pt idx="97532">
                  <c:v>24.367688999999999</c:v>
                </c:pt>
                <c:pt idx="97533">
                  <c:v>24.365563999999999</c:v>
                </c:pt>
                <c:pt idx="97534">
                  <c:v>24.366531999999999</c:v>
                </c:pt>
                <c:pt idx="97535">
                  <c:v>24.365556999999999</c:v>
                </c:pt>
                <c:pt idx="97536">
                  <c:v>24.366983999999999</c:v>
                </c:pt>
                <c:pt idx="97537">
                  <c:v>24.372662999999999</c:v>
                </c:pt>
                <c:pt idx="97538">
                  <c:v>24.375423000000001</c:v>
                </c:pt>
                <c:pt idx="97539">
                  <c:v>24.373456000000001</c:v>
                </c:pt>
                <c:pt idx="97540">
                  <c:v>24.370439999999999</c:v>
                </c:pt>
                <c:pt idx="97541">
                  <c:v>24.369197</c:v>
                </c:pt>
                <c:pt idx="97542">
                  <c:v>24.371480999999999</c:v>
                </c:pt>
                <c:pt idx="97543">
                  <c:v>24.374673999999999</c:v>
                </c:pt>
                <c:pt idx="97544">
                  <c:v>24.376664999999999</c:v>
                </c:pt>
                <c:pt idx="97545">
                  <c:v>24.377915000000002</c:v>
                </c:pt>
                <c:pt idx="97546">
                  <c:v>24.378623000000001</c:v>
                </c:pt>
                <c:pt idx="97547">
                  <c:v>24.377412</c:v>
                </c:pt>
                <c:pt idx="97548">
                  <c:v>24.377269999999999</c:v>
                </c:pt>
                <c:pt idx="97549">
                  <c:v>24.382529999999999</c:v>
                </c:pt>
                <c:pt idx="97550">
                  <c:v>24.383697999999999</c:v>
                </c:pt>
                <c:pt idx="97551">
                  <c:v>24.378349</c:v>
                </c:pt>
                <c:pt idx="97552">
                  <c:v>24.378457999999998</c:v>
                </c:pt>
                <c:pt idx="97553">
                  <c:v>24.38223</c:v>
                </c:pt>
                <c:pt idx="97554">
                  <c:v>24.381015999999999</c:v>
                </c:pt>
                <c:pt idx="97555">
                  <c:v>24.378661999999998</c:v>
                </c:pt>
                <c:pt idx="97556">
                  <c:v>24.379678999999999</c:v>
                </c:pt>
                <c:pt idx="97557">
                  <c:v>24.381052</c:v>
                </c:pt>
                <c:pt idx="97558">
                  <c:v>24.380666000000002</c:v>
                </c:pt>
                <c:pt idx="97559">
                  <c:v>24.378643</c:v>
                </c:pt>
                <c:pt idx="97560">
                  <c:v>24.379472</c:v>
                </c:pt>
                <c:pt idx="97561">
                  <c:v>24.38214</c:v>
                </c:pt>
                <c:pt idx="97562">
                  <c:v>24.381575000000002</c:v>
                </c:pt>
                <c:pt idx="97563">
                  <c:v>24.380821999999998</c:v>
                </c:pt>
                <c:pt idx="97564">
                  <c:v>24.379992999999999</c:v>
                </c:pt>
                <c:pt idx="97565">
                  <c:v>24.379436999999999</c:v>
                </c:pt>
                <c:pt idx="97566">
                  <c:v>24.382156999999999</c:v>
                </c:pt>
                <c:pt idx="97567">
                  <c:v>24.382463999999999</c:v>
                </c:pt>
                <c:pt idx="97568">
                  <c:v>24.380538000000001</c:v>
                </c:pt>
                <c:pt idx="97569">
                  <c:v>24.381929</c:v>
                </c:pt>
                <c:pt idx="97570">
                  <c:v>24.379963</c:v>
                </c:pt>
                <c:pt idx="97571">
                  <c:v>24.380296999999999</c:v>
                </c:pt>
                <c:pt idx="97572">
                  <c:v>24.383745000000001</c:v>
                </c:pt>
                <c:pt idx="97573">
                  <c:v>24.380044999999999</c:v>
                </c:pt>
                <c:pt idx="97574">
                  <c:v>24.374334999999999</c:v>
                </c:pt>
                <c:pt idx="97575">
                  <c:v>24.373497</c:v>
                </c:pt>
                <c:pt idx="97576">
                  <c:v>24.374839999999999</c:v>
                </c:pt>
                <c:pt idx="97577">
                  <c:v>24.378385999999999</c:v>
                </c:pt>
                <c:pt idx="97578">
                  <c:v>24.379671999999999</c:v>
                </c:pt>
                <c:pt idx="97579">
                  <c:v>24.377575</c:v>
                </c:pt>
                <c:pt idx="97580">
                  <c:v>24.377879</c:v>
                </c:pt>
                <c:pt idx="97581">
                  <c:v>24.383016000000001</c:v>
                </c:pt>
                <c:pt idx="97582">
                  <c:v>24.385095</c:v>
                </c:pt>
                <c:pt idx="97583">
                  <c:v>24.382594999999998</c:v>
                </c:pt>
                <c:pt idx="97584">
                  <c:v>24.382946</c:v>
                </c:pt>
                <c:pt idx="97585">
                  <c:v>24.384905</c:v>
                </c:pt>
                <c:pt idx="97586">
                  <c:v>24.38448</c:v>
                </c:pt>
                <c:pt idx="97587">
                  <c:v>24.385717</c:v>
                </c:pt>
                <c:pt idx="97588">
                  <c:v>24.384853</c:v>
                </c:pt>
                <c:pt idx="97589">
                  <c:v>24.379231999999998</c:v>
                </c:pt>
                <c:pt idx="97590">
                  <c:v>24.378868000000001</c:v>
                </c:pt>
                <c:pt idx="97591">
                  <c:v>24.382342000000001</c:v>
                </c:pt>
                <c:pt idx="97592">
                  <c:v>24.380286999999999</c:v>
                </c:pt>
                <c:pt idx="97593">
                  <c:v>24.378537999999999</c:v>
                </c:pt>
                <c:pt idx="97594">
                  <c:v>24.381067000000002</c:v>
                </c:pt>
                <c:pt idx="97595">
                  <c:v>24.382111999999999</c:v>
                </c:pt>
                <c:pt idx="97596">
                  <c:v>24.384194999999998</c:v>
                </c:pt>
                <c:pt idx="97597">
                  <c:v>24.387001999999999</c:v>
                </c:pt>
                <c:pt idx="97598">
                  <c:v>24.385894</c:v>
                </c:pt>
                <c:pt idx="97599">
                  <c:v>24.38043</c:v>
                </c:pt>
                <c:pt idx="97600">
                  <c:v>24.379100999999999</c:v>
                </c:pt>
                <c:pt idx="97601">
                  <c:v>24.384582999999999</c:v>
                </c:pt>
                <c:pt idx="97602">
                  <c:v>24.387478000000002</c:v>
                </c:pt>
                <c:pt idx="97603">
                  <c:v>24.386113000000002</c:v>
                </c:pt>
                <c:pt idx="97604">
                  <c:v>24.384070999999999</c:v>
                </c:pt>
                <c:pt idx="97605">
                  <c:v>24.382152999999999</c:v>
                </c:pt>
                <c:pt idx="97606">
                  <c:v>24.380374</c:v>
                </c:pt>
                <c:pt idx="97607">
                  <c:v>24.382169000000001</c:v>
                </c:pt>
                <c:pt idx="97608">
                  <c:v>24.383444999999998</c:v>
                </c:pt>
                <c:pt idx="97609">
                  <c:v>24.379873</c:v>
                </c:pt>
                <c:pt idx="97610">
                  <c:v>24.379801</c:v>
                </c:pt>
                <c:pt idx="97611">
                  <c:v>24.382928</c:v>
                </c:pt>
                <c:pt idx="97612">
                  <c:v>24.382508000000001</c:v>
                </c:pt>
                <c:pt idx="97613">
                  <c:v>24.381698</c:v>
                </c:pt>
                <c:pt idx="97614">
                  <c:v>24.380972</c:v>
                </c:pt>
                <c:pt idx="97615">
                  <c:v>24.380527000000001</c:v>
                </c:pt>
                <c:pt idx="97616">
                  <c:v>24.380248999999999</c:v>
                </c:pt>
                <c:pt idx="97617">
                  <c:v>24.378070000000001</c:v>
                </c:pt>
                <c:pt idx="97618">
                  <c:v>24.37828</c:v>
                </c:pt>
                <c:pt idx="97619">
                  <c:v>24.378496999999999</c:v>
                </c:pt>
                <c:pt idx="97620">
                  <c:v>24.376380000000001</c:v>
                </c:pt>
                <c:pt idx="97621">
                  <c:v>24.377725999999999</c:v>
                </c:pt>
                <c:pt idx="97622">
                  <c:v>24.378782000000001</c:v>
                </c:pt>
                <c:pt idx="97623">
                  <c:v>24.380662000000001</c:v>
                </c:pt>
                <c:pt idx="97624">
                  <c:v>24.384737000000001</c:v>
                </c:pt>
                <c:pt idx="97625">
                  <c:v>24.387136000000002</c:v>
                </c:pt>
                <c:pt idx="97626">
                  <c:v>24.385964999999999</c:v>
                </c:pt>
                <c:pt idx="97627">
                  <c:v>24.383430000000001</c:v>
                </c:pt>
                <c:pt idx="97628">
                  <c:v>24.383306000000001</c:v>
                </c:pt>
                <c:pt idx="97629">
                  <c:v>24.385467999999999</c:v>
                </c:pt>
                <c:pt idx="97630">
                  <c:v>24.389230000000001</c:v>
                </c:pt>
                <c:pt idx="97631">
                  <c:v>24.392049</c:v>
                </c:pt>
                <c:pt idx="97632">
                  <c:v>24.395482999999999</c:v>
                </c:pt>
                <c:pt idx="97633">
                  <c:v>24.394804000000001</c:v>
                </c:pt>
                <c:pt idx="97634">
                  <c:v>24.390325000000001</c:v>
                </c:pt>
                <c:pt idx="97635">
                  <c:v>24.391444</c:v>
                </c:pt>
                <c:pt idx="97636">
                  <c:v>24.392713000000001</c:v>
                </c:pt>
                <c:pt idx="97637">
                  <c:v>24.391966</c:v>
                </c:pt>
                <c:pt idx="97638">
                  <c:v>24.392937</c:v>
                </c:pt>
                <c:pt idx="97639">
                  <c:v>24.393743000000001</c:v>
                </c:pt>
                <c:pt idx="97640">
                  <c:v>24.391846999999999</c:v>
                </c:pt>
                <c:pt idx="97641">
                  <c:v>24.390567999999998</c:v>
                </c:pt>
                <c:pt idx="97642">
                  <c:v>24.389500999999999</c:v>
                </c:pt>
                <c:pt idx="97643">
                  <c:v>24.389437999999998</c:v>
                </c:pt>
                <c:pt idx="97644">
                  <c:v>24.392071999999999</c:v>
                </c:pt>
                <c:pt idx="97645">
                  <c:v>24.39132</c:v>
                </c:pt>
                <c:pt idx="97646">
                  <c:v>24.387097000000001</c:v>
                </c:pt>
                <c:pt idx="97647">
                  <c:v>24.388950000000001</c:v>
                </c:pt>
                <c:pt idx="97648">
                  <c:v>24.392728999999999</c:v>
                </c:pt>
                <c:pt idx="97649">
                  <c:v>24.390740000000001</c:v>
                </c:pt>
                <c:pt idx="97650">
                  <c:v>24.385925</c:v>
                </c:pt>
                <c:pt idx="97651">
                  <c:v>24.384250999999999</c:v>
                </c:pt>
                <c:pt idx="97652">
                  <c:v>24.385508999999999</c:v>
                </c:pt>
                <c:pt idx="97653">
                  <c:v>24.383972</c:v>
                </c:pt>
                <c:pt idx="97654">
                  <c:v>24.38344</c:v>
                </c:pt>
                <c:pt idx="97655">
                  <c:v>24.384326000000001</c:v>
                </c:pt>
                <c:pt idx="97656">
                  <c:v>24.383188000000001</c:v>
                </c:pt>
                <c:pt idx="97657">
                  <c:v>24.386561</c:v>
                </c:pt>
                <c:pt idx="97658">
                  <c:v>24.39087</c:v>
                </c:pt>
                <c:pt idx="97659">
                  <c:v>24.390283</c:v>
                </c:pt>
                <c:pt idx="97660">
                  <c:v>24.392959000000001</c:v>
                </c:pt>
                <c:pt idx="97661">
                  <c:v>24.397558</c:v>
                </c:pt>
                <c:pt idx="97662">
                  <c:v>24.390148</c:v>
                </c:pt>
                <c:pt idx="97663">
                  <c:v>24.385684000000001</c:v>
                </c:pt>
                <c:pt idx="97664">
                  <c:v>24.395060999999998</c:v>
                </c:pt>
                <c:pt idx="97665">
                  <c:v>24.396473</c:v>
                </c:pt>
                <c:pt idx="97666">
                  <c:v>24.391380000000002</c:v>
                </c:pt>
                <c:pt idx="97667">
                  <c:v>24.395689000000001</c:v>
                </c:pt>
                <c:pt idx="97668">
                  <c:v>24.395686000000001</c:v>
                </c:pt>
                <c:pt idx="97669">
                  <c:v>24.389199999999999</c:v>
                </c:pt>
                <c:pt idx="97670">
                  <c:v>24.393875000000001</c:v>
                </c:pt>
                <c:pt idx="97671">
                  <c:v>24.397227000000001</c:v>
                </c:pt>
                <c:pt idx="97672">
                  <c:v>24.394573000000001</c:v>
                </c:pt>
                <c:pt idx="97673">
                  <c:v>24.399367000000002</c:v>
                </c:pt>
                <c:pt idx="97674">
                  <c:v>24.401243000000001</c:v>
                </c:pt>
                <c:pt idx="97675">
                  <c:v>24.397113000000001</c:v>
                </c:pt>
                <c:pt idx="97676">
                  <c:v>24.396493</c:v>
                </c:pt>
                <c:pt idx="97677">
                  <c:v>24.397842000000001</c:v>
                </c:pt>
                <c:pt idx="97678">
                  <c:v>24.397894999999998</c:v>
                </c:pt>
                <c:pt idx="97679">
                  <c:v>24.395422</c:v>
                </c:pt>
                <c:pt idx="97680">
                  <c:v>24.39292</c:v>
                </c:pt>
                <c:pt idx="97681">
                  <c:v>24.39208</c:v>
                </c:pt>
                <c:pt idx="97682">
                  <c:v>24.3931</c:v>
                </c:pt>
                <c:pt idx="97683">
                  <c:v>24.394843999999999</c:v>
                </c:pt>
                <c:pt idx="97684">
                  <c:v>24.392610000000001</c:v>
                </c:pt>
                <c:pt idx="97685">
                  <c:v>24.387978</c:v>
                </c:pt>
                <c:pt idx="97686">
                  <c:v>24.391006999999998</c:v>
                </c:pt>
                <c:pt idx="97687">
                  <c:v>24.39752</c:v>
                </c:pt>
                <c:pt idx="97688">
                  <c:v>24.398567</c:v>
                </c:pt>
                <c:pt idx="97689">
                  <c:v>24.395914999999999</c:v>
                </c:pt>
                <c:pt idx="97690">
                  <c:v>24.394283999999999</c:v>
                </c:pt>
                <c:pt idx="97691">
                  <c:v>24.393985000000001</c:v>
                </c:pt>
                <c:pt idx="97692">
                  <c:v>24.395524999999999</c:v>
                </c:pt>
                <c:pt idx="97693">
                  <c:v>24.399374000000002</c:v>
                </c:pt>
                <c:pt idx="97694">
                  <c:v>24.398454999999998</c:v>
                </c:pt>
                <c:pt idx="97695">
                  <c:v>24.393484999999998</c:v>
                </c:pt>
                <c:pt idx="97696">
                  <c:v>24.394310000000001</c:v>
                </c:pt>
                <c:pt idx="97697">
                  <c:v>24.396259000000001</c:v>
                </c:pt>
                <c:pt idx="97698">
                  <c:v>24.394728000000001</c:v>
                </c:pt>
                <c:pt idx="97699">
                  <c:v>24.396431</c:v>
                </c:pt>
                <c:pt idx="97700">
                  <c:v>24.396287000000001</c:v>
                </c:pt>
                <c:pt idx="97701">
                  <c:v>24.394311999999999</c:v>
                </c:pt>
                <c:pt idx="97702">
                  <c:v>24.393025999999999</c:v>
                </c:pt>
                <c:pt idx="97703">
                  <c:v>24.392803000000001</c:v>
                </c:pt>
                <c:pt idx="97704">
                  <c:v>24.394226</c:v>
                </c:pt>
                <c:pt idx="97705">
                  <c:v>24.395679000000001</c:v>
                </c:pt>
                <c:pt idx="97706">
                  <c:v>24.397933999999999</c:v>
                </c:pt>
                <c:pt idx="97707">
                  <c:v>24.399137</c:v>
                </c:pt>
                <c:pt idx="97708">
                  <c:v>24.399564000000002</c:v>
                </c:pt>
                <c:pt idx="97709">
                  <c:v>24.400400000000001</c:v>
                </c:pt>
                <c:pt idx="97710">
                  <c:v>24.398778</c:v>
                </c:pt>
                <c:pt idx="97711">
                  <c:v>24.396903999999999</c:v>
                </c:pt>
                <c:pt idx="97712">
                  <c:v>24.40016</c:v>
                </c:pt>
                <c:pt idx="97713">
                  <c:v>24.403725000000001</c:v>
                </c:pt>
                <c:pt idx="97714">
                  <c:v>24.405639000000001</c:v>
                </c:pt>
                <c:pt idx="97715">
                  <c:v>24.404629</c:v>
                </c:pt>
                <c:pt idx="97716">
                  <c:v>24.397703</c:v>
                </c:pt>
                <c:pt idx="97717">
                  <c:v>24.396183000000001</c:v>
                </c:pt>
                <c:pt idx="97718">
                  <c:v>24.401973000000002</c:v>
                </c:pt>
                <c:pt idx="97719">
                  <c:v>24.401368000000002</c:v>
                </c:pt>
                <c:pt idx="97720">
                  <c:v>24.399097999999999</c:v>
                </c:pt>
                <c:pt idx="97721">
                  <c:v>24.399846</c:v>
                </c:pt>
                <c:pt idx="97722">
                  <c:v>24.399923000000001</c:v>
                </c:pt>
                <c:pt idx="97723">
                  <c:v>24.397359000000002</c:v>
                </c:pt>
                <c:pt idx="97724">
                  <c:v>24.396017000000001</c:v>
                </c:pt>
                <c:pt idx="97725">
                  <c:v>24.401588</c:v>
                </c:pt>
                <c:pt idx="97726">
                  <c:v>24.402989000000002</c:v>
                </c:pt>
                <c:pt idx="97727">
                  <c:v>24.400220999999998</c:v>
                </c:pt>
                <c:pt idx="97728">
                  <c:v>24.405861999999999</c:v>
                </c:pt>
                <c:pt idx="97729">
                  <c:v>24.406742999999999</c:v>
                </c:pt>
                <c:pt idx="97730">
                  <c:v>24.400203999999999</c:v>
                </c:pt>
                <c:pt idx="97731">
                  <c:v>24.401139000000001</c:v>
                </c:pt>
                <c:pt idx="97732">
                  <c:v>24.402608000000001</c:v>
                </c:pt>
                <c:pt idx="97733">
                  <c:v>24.397715000000002</c:v>
                </c:pt>
                <c:pt idx="97734">
                  <c:v>24.400604000000001</c:v>
                </c:pt>
                <c:pt idx="97735">
                  <c:v>24.406289999999998</c:v>
                </c:pt>
                <c:pt idx="97736">
                  <c:v>24.402944000000002</c:v>
                </c:pt>
                <c:pt idx="97737">
                  <c:v>24.399297000000001</c:v>
                </c:pt>
                <c:pt idx="97738">
                  <c:v>24.401239</c:v>
                </c:pt>
                <c:pt idx="97739">
                  <c:v>24.403981000000002</c:v>
                </c:pt>
                <c:pt idx="97740">
                  <c:v>24.402522000000001</c:v>
                </c:pt>
                <c:pt idx="97741">
                  <c:v>24.398871</c:v>
                </c:pt>
                <c:pt idx="97742">
                  <c:v>24.395424999999999</c:v>
                </c:pt>
                <c:pt idx="97743">
                  <c:v>24.395029000000001</c:v>
                </c:pt>
                <c:pt idx="97744">
                  <c:v>24.399424</c:v>
                </c:pt>
                <c:pt idx="97745">
                  <c:v>24.401368000000002</c:v>
                </c:pt>
                <c:pt idx="97746">
                  <c:v>24.399501999999998</c:v>
                </c:pt>
                <c:pt idx="97747">
                  <c:v>24.400157</c:v>
                </c:pt>
                <c:pt idx="97748">
                  <c:v>24.401575999999999</c:v>
                </c:pt>
                <c:pt idx="97749">
                  <c:v>24.398568000000001</c:v>
                </c:pt>
                <c:pt idx="97750">
                  <c:v>24.399014999999999</c:v>
                </c:pt>
                <c:pt idx="97751">
                  <c:v>24.406448999999999</c:v>
                </c:pt>
                <c:pt idx="97752">
                  <c:v>24.409034999999999</c:v>
                </c:pt>
                <c:pt idx="97753">
                  <c:v>24.409666999999999</c:v>
                </c:pt>
                <c:pt idx="97754">
                  <c:v>24.408653000000001</c:v>
                </c:pt>
                <c:pt idx="97755">
                  <c:v>24.405246000000002</c:v>
                </c:pt>
                <c:pt idx="97756">
                  <c:v>24.402595000000002</c:v>
                </c:pt>
                <c:pt idx="97757">
                  <c:v>24.399059999999999</c:v>
                </c:pt>
                <c:pt idx="97758">
                  <c:v>24.397870000000001</c:v>
                </c:pt>
                <c:pt idx="97759">
                  <c:v>24.399121999999998</c:v>
                </c:pt>
                <c:pt idx="97760">
                  <c:v>24.400193999999999</c:v>
                </c:pt>
                <c:pt idx="97761">
                  <c:v>24.402795000000001</c:v>
                </c:pt>
                <c:pt idx="97762">
                  <c:v>24.404378999999999</c:v>
                </c:pt>
                <c:pt idx="97763">
                  <c:v>24.404163</c:v>
                </c:pt>
                <c:pt idx="97764">
                  <c:v>24.404108999999998</c:v>
                </c:pt>
                <c:pt idx="97765">
                  <c:v>24.403396999999998</c:v>
                </c:pt>
                <c:pt idx="97766">
                  <c:v>24.402846</c:v>
                </c:pt>
                <c:pt idx="97767">
                  <c:v>24.403617000000001</c:v>
                </c:pt>
                <c:pt idx="97768">
                  <c:v>24.405830999999999</c:v>
                </c:pt>
                <c:pt idx="97769">
                  <c:v>24.408265</c:v>
                </c:pt>
                <c:pt idx="97770">
                  <c:v>24.406706</c:v>
                </c:pt>
                <c:pt idx="97771">
                  <c:v>24.404664</c:v>
                </c:pt>
                <c:pt idx="97772">
                  <c:v>24.406366999999999</c:v>
                </c:pt>
                <c:pt idx="97773">
                  <c:v>24.409634</c:v>
                </c:pt>
                <c:pt idx="97774">
                  <c:v>24.410233000000002</c:v>
                </c:pt>
                <c:pt idx="97775">
                  <c:v>24.403856000000001</c:v>
                </c:pt>
                <c:pt idx="97776">
                  <c:v>24.401593999999999</c:v>
                </c:pt>
                <c:pt idx="97777">
                  <c:v>24.406844</c:v>
                </c:pt>
                <c:pt idx="97778">
                  <c:v>24.406181</c:v>
                </c:pt>
                <c:pt idx="97779">
                  <c:v>24.401747</c:v>
                </c:pt>
                <c:pt idx="97780">
                  <c:v>24.404242</c:v>
                </c:pt>
                <c:pt idx="97781">
                  <c:v>24.407333000000001</c:v>
                </c:pt>
                <c:pt idx="97782">
                  <c:v>24.407326999999999</c:v>
                </c:pt>
                <c:pt idx="97783">
                  <c:v>24.41018</c:v>
                </c:pt>
                <c:pt idx="97784">
                  <c:v>24.412420999999998</c:v>
                </c:pt>
                <c:pt idx="97785">
                  <c:v>24.409777999999999</c:v>
                </c:pt>
                <c:pt idx="97786">
                  <c:v>24.406942999999998</c:v>
                </c:pt>
                <c:pt idx="97787">
                  <c:v>24.40476</c:v>
                </c:pt>
                <c:pt idx="97788">
                  <c:v>24.409013000000002</c:v>
                </c:pt>
                <c:pt idx="97789">
                  <c:v>24.416640999999998</c:v>
                </c:pt>
                <c:pt idx="97790">
                  <c:v>24.416909</c:v>
                </c:pt>
                <c:pt idx="97791">
                  <c:v>24.416319000000001</c:v>
                </c:pt>
                <c:pt idx="97792">
                  <c:v>24.415564</c:v>
                </c:pt>
                <c:pt idx="97793">
                  <c:v>24.413778000000001</c:v>
                </c:pt>
                <c:pt idx="97794">
                  <c:v>24.418016999999999</c:v>
                </c:pt>
                <c:pt idx="97795">
                  <c:v>24.421994999999999</c:v>
                </c:pt>
                <c:pt idx="97796">
                  <c:v>24.417342999999999</c:v>
                </c:pt>
                <c:pt idx="97797">
                  <c:v>24.411313</c:v>
                </c:pt>
                <c:pt idx="97798">
                  <c:v>24.410889000000001</c:v>
                </c:pt>
                <c:pt idx="97799">
                  <c:v>24.412952000000001</c:v>
                </c:pt>
                <c:pt idx="97800">
                  <c:v>24.412652999999999</c:v>
                </c:pt>
                <c:pt idx="97801">
                  <c:v>24.412483000000002</c:v>
                </c:pt>
                <c:pt idx="97802">
                  <c:v>24.413981</c:v>
                </c:pt>
                <c:pt idx="97803">
                  <c:v>24.410267999999999</c:v>
                </c:pt>
                <c:pt idx="97804">
                  <c:v>24.406507999999999</c:v>
                </c:pt>
                <c:pt idx="97805">
                  <c:v>24.408968000000002</c:v>
                </c:pt>
                <c:pt idx="97806">
                  <c:v>24.410945000000002</c:v>
                </c:pt>
                <c:pt idx="97807">
                  <c:v>24.411512999999999</c:v>
                </c:pt>
                <c:pt idx="97808">
                  <c:v>24.416011999999998</c:v>
                </c:pt>
                <c:pt idx="97809">
                  <c:v>24.421444999999999</c:v>
                </c:pt>
                <c:pt idx="97810">
                  <c:v>24.420701999999999</c:v>
                </c:pt>
                <c:pt idx="97811">
                  <c:v>24.417708000000001</c:v>
                </c:pt>
                <c:pt idx="97812">
                  <c:v>24.419556</c:v>
                </c:pt>
                <c:pt idx="97813">
                  <c:v>24.417314999999999</c:v>
                </c:pt>
                <c:pt idx="97814">
                  <c:v>24.413708</c:v>
                </c:pt>
                <c:pt idx="97815">
                  <c:v>24.415331999999999</c:v>
                </c:pt>
                <c:pt idx="97816">
                  <c:v>24.414821</c:v>
                </c:pt>
                <c:pt idx="97817">
                  <c:v>24.414487999999999</c:v>
                </c:pt>
                <c:pt idx="97818">
                  <c:v>24.415438000000002</c:v>
                </c:pt>
                <c:pt idx="97819">
                  <c:v>24.409966000000001</c:v>
                </c:pt>
                <c:pt idx="97820">
                  <c:v>24.408759</c:v>
                </c:pt>
                <c:pt idx="97821">
                  <c:v>24.412706</c:v>
                </c:pt>
                <c:pt idx="97822">
                  <c:v>24.414489</c:v>
                </c:pt>
                <c:pt idx="97823">
                  <c:v>24.418101</c:v>
                </c:pt>
                <c:pt idx="97824">
                  <c:v>24.418220999999999</c:v>
                </c:pt>
                <c:pt idx="97825">
                  <c:v>24.413993000000001</c:v>
                </c:pt>
                <c:pt idx="97826">
                  <c:v>24.414821</c:v>
                </c:pt>
                <c:pt idx="97827">
                  <c:v>24.418019999999999</c:v>
                </c:pt>
                <c:pt idx="97828">
                  <c:v>24.415327000000001</c:v>
                </c:pt>
                <c:pt idx="97829">
                  <c:v>24.410356</c:v>
                </c:pt>
                <c:pt idx="97830">
                  <c:v>24.412051000000002</c:v>
                </c:pt>
                <c:pt idx="97831">
                  <c:v>24.415702</c:v>
                </c:pt>
                <c:pt idx="97832">
                  <c:v>24.415136</c:v>
                </c:pt>
                <c:pt idx="97833">
                  <c:v>24.414380999999999</c:v>
                </c:pt>
                <c:pt idx="97834">
                  <c:v>24.416370000000001</c:v>
                </c:pt>
                <c:pt idx="97835">
                  <c:v>24.414370000000002</c:v>
                </c:pt>
                <c:pt idx="97836">
                  <c:v>24.410871</c:v>
                </c:pt>
                <c:pt idx="97837">
                  <c:v>24.412770999999999</c:v>
                </c:pt>
                <c:pt idx="97838">
                  <c:v>24.413307</c:v>
                </c:pt>
                <c:pt idx="97839">
                  <c:v>24.413917999999999</c:v>
                </c:pt>
                <c:pt idx="97840">
                  <c:v>24.414452000000001</c:v>
                </c:pt>
                <c:pt idx="97841">
                  <c:v>24.410643</c:v>
                </c:pt>
                <c:pt idx="97842">
                  <c:v>24.410982000000001</c:v>
                </c:pt>
                <c:pt idx="97843">
                  <c:v>24.413183</c:v>
                </c:pt>
                <c:pt idx="97844">
                  <c:v>24.414825</c:v>
                </c:pt>
                <c:pt idx="97845">
                  <c:v>24.415485</c:v>
                </c:pt>
                <c:pt idx="97846">
                  <c:v>24.409405</c:v>
                </c:pt>
                <c:pt idx="97847">
                  <c:v>24.407530999999999</c:v>
                </c:pt>
                <c:pt idx="97848">
                  <c:v>24.412163</c:v>
                </c:pt>
                <c:pt idx="97849">
                  <c:v>24.413747999999998</c:v>
                </c:pt>
                <c:pt idx="97850">
                  <c:v>24.414172000000001</c:v>
                </c:pt>
                <c:pt idx="97851">
                  <c:v>24.414118999999999</c:v>
                </c:pt>
                <c:pt idx="97852">
                  <c:v>24.412606</c:v>
                </c:pt>
                <c:pt idx="97853">
                  <c:v>24.411296</c:v>
                </c:pt>
                <c:pt idx="97854">
                  <c:v>24.413118999999998</c:v>
                </c:pt>
                <c:pt idx="97855">
                  <c:v>24.414707</c:v>
                </c:pt>
                <c:pt idx="97856">
                  <c:v>24.414045999999999</c:v>
                </c:pt>
                <c:pt idx="97857">
                  <c:v>24.415025</c:v>
                </c:pt>
                <c:pt idx="97858">
                  <c:v>24.417646000000001</c:v>
                </c:pt>
                <c:pt idx="97859">
                  <c:v>24.418182999999999</c:v>
                </c:pt>
                <c:pt idx="97860">
                  <c:v>24.415513000000001</c:v>
                </c:pt>
                <c:pt idx="97861">
                  <c:v>24.413392999999999</c:v>
                </c:pt>
                <c:pt idx="97862">
                  <c:v>24.412818999999999</c:v>
                </c:pt>
                <c:pt idx="97863">
                  <c:v>24.411034999999998</c:v>
                </c:pt>
                <c:pt idx="97864">
                  <c:v>24.412538000000001</c:v>
                </c:pt>
                <c:pt idx="97865">
                  <c:v>24.42117</c:v>
                </c:pt>
                <c:pt idx="97866">
                  <c:v>24.422153000000002</c:v>
                </c:pt>
                <c:pt idx="97867">
                  <c:v>24.41412</c:v>
                </c:pt>
                <c:pt idx="97868">
                  <c:v>24.415945000000001</c:v>
                </c:pt>
                <c:pt idx="97869">
                  <c:v>24.423096000000001</c:v>
                </c:pt>
                <c:pt idx="97870">
                  <c:v>24.42042</c:v>
                </c:pt>
                <c:pt idx="97871">
                  <c:v>24.418151999999999</c:v>
                </c:pt>
                <c:pt idx="97872">
                  <c:v>24.424022999999998</c:v>
                </c:pt>
                <c:pt idx="97873">
                  <c:v>24.426846999999999</c:v>
                </c:pt>
                <c:pt idx="97874">
                  <c:v>24.426667999999999</c:v>
                </c:pt>
                <c:pt idx="97875">
                  <c:v>24.425136999999999</c:v>
                </c:pt>
                <c:pt idx="97876">
                  <c:v>24.422256999999998</c:v>
                </c:pt>
                <c:pt idx="97877">
                  <c:v>24.425056999999999</c:v>
                </c:pt>
                <c:pt idx="97878">
                  <c:v>24.426952</c:v>
                </c:pt>
                <c:pt idx="97879">
                  <c:v>24.424620000000001</c:v>
                </c:pt>
                <c:pt idx="97880">
                  <c:v>24.427519</c:v>
                </c:pt>
                <c:pt idx="97881">
                  <c:v>24.426933999999999</c:v>
                </c:pt>
                <c:pt idx="97882">
                  <c:v>24.421962000000001</c:v>
                </c:pt>
                <c:pt idx="97883">
                  <c:v>24.421582999999998</c:v>
                </c:pt>
                <c:pt idx="97884">
                  <c:v>24.422469</c:v>
                </c:pt>
                <c:pt idx="97885">
                  <c:v>24.419889000000001</c:v>
                </c:pt>
                <c:pt idx="97886">
                  <c:v>24.422105999999999</c:v>
                </c:pt>
                <c:pt idx="97887">
                  <c:v>24.423952</c:v>
                </c:pt>
                <c:pt idx="97888">
                  <c:v>24.420086000000001</c:v>
                </c:pt>
                <c:pt idx="97889">
                  <c:v>24.419982000000001</c:v>
                </c:pt>
                <c:pt idx="97890">
                  <c:v>24.421030999999999</c:v>
                </c:pt>
                <c:pt idx="97891">
                  <c:v>24.418908999999999</c:v>
                </c:pt>
                <c:pt idx="97892">
                  <c:v>24.419640999999999</c:v>
                </c:pt>
                <c:pt idx="97893">
                  <c:v>24.421323999999998</c:v>
                </c:pt>
                <c:pt idx="97894">
                  <c:v>24.418506000000001</c:v>
                </c:pt>
                <c:pt idx="97895">
                  <c:v>24.420860999999999</c:v>
                </c:pt>
                <c:pt idx="97896">
                  <c:v>24.425295999999999</c:v>
                </c:pt>
                <c:pt idx="97897">
                  <c:v>24.420658</c:v>
                </c:pt>
                <c:pt idx="97898">
                  <c:v>24.420166999999999</c:v>
                </c:pt>
                <c:pt idx="97899">
                  <c:v>24.428072</c:v>
                </c:pt>
                <c:pt idx="97900">
                  <c:v>24.428090999999998</c:v>
                </c:pt>
                <c:pt idx="97901">
                  <c:v>24.422350999999999</c:v>
                </c:pt>
                <c:pt idx="97902">
                  <c:v>24.422903999999999</c:v>
                </c:pt>
                <c:pt idx="97903">
                  <c:v>24.421593999999999</c:v>
                </c:pt>
                <c:pt idx="97904">
                  <c:v>24.416824999999999</c:v>
                </c:pt>
                <c:pt idx="97905">
                  <c:v>24.416893999999999</c:v>
                </c:pt>
                <c:pt idx="97906">
                  <c:v>24.416851000000001</c:v>
                </c:pt>
                <c:pt idx="97907">
                  <c:v>24.416070000000001</c:v>
                </c:pt>
                <c:pt idx="97908">
                  <c:v>24.421206999999999</c:v>
                </c:pt>
                <c:pt idx="97909">
                  <c:v>24.419726000000001</c:v>
                </c:pt>
                <c:pt idx="97910">
                  <c:v>24.412191</c:v>
                </c:pt>
                <c:pt idx="97911">
                  <c:v>24.414822000000001</c:v>
                </c:pt>
                <c:pt idx="97912">
                  <c:v>24.419823999999998</c:v>
                </c:pt>
                <c:pt idx="97913">
                  <c:v>24.419620999999999</c:v>
                </c:pt>
                <c:pt idx="97914">
                  <c:v>24.422768000000001</c:v>
                </c:pt>
                <c:pt idx="97915">
                  <c:v>24.424367</c:v>
                </c:pt>
                <c:pt idx="97916">
                  <c:v>24.422626999999999</c:v>
                </c:pt>
                <c:pt idx="97917">
                  <c:v>24.424364000000001</c:v>
                </c:pt>
                <c:pt idx="97918">
                  <c:v>24.426682</c:v>
                </c:pt>
                <c:pt idx="97919">
                  <c:v>24.423151000000001</c:v>
                </c:pt>
                <c:pt idx="97920">
                  <c:v>24.421066</c:v>
                </c:pt>
                <c:pt idx="97921">
                  <c:v>24.422972000000001</c:v>
                </c:pt>
                <c:pt idx="97922">
                  <c:v>24.425927999999999</c:v>
                </c:pt>
                <c:pt idx="97923">
                  <c:v>24.428138000000001</c:v>
                </c:pt>
                <c:pt idx="97924">
                  <c:v>24.422421</c:v>
                </c:pt>
                <c:pt idx="97925">
                  <c:v>24.419936</c:v>
                </c:pt>
                <c:pt idx="97926">
                  <c:v>24.426037000000001</c:v>
                </c:pt>
                <c:pt idx="97927">
                  <c:v>24.428014000000001</c:v>
                </c:pt>
                <c:pt idx="97928">
                  <c:v>24.43017</c:v>
                </c:pt>
                <c:pt idx="97929">
                  <c:v>24.432745000000001</c:v>
                </c:pt>
                <c:pt idx="97930">
                  <c:v>24.42953</c:v>
                </c:pt>
                <c:pt idx="97931">
                  <c:v>24.424118</c:v>
                </c:pt>
                <c:pt idx="97932">
                  <c:v>24.424942999999999</c:v>
                </c:pt>
                <c:pt idx="97933">
                  <c:v>24.429317000000001</c:v>
                </c:pt>
                <c:pt idx="97934">
                  <c:v>24.428473</c:v>
                </c:pt>
                <c:pt idx="97935">
                  <c:v>24.425308000000001</c:v>
                </c:pt>
                <c:pt idx="97936">
                  <c:v>24.428391999999999</c:v>
                </c:pt>
                <c:pt idx="97937">
                  <c:v>24.431799999999999</c:v>
                </c:pt>
                <c:pt idx="97938">
                  <c:v>24.430463</c:v>
                </c:pt>
                <c:pt idx="97939">
                  <c:v>24.430592999999998</c:v>
                </c:pt>
                <c:pt idx="97940">
                  <c:v>24.430154000000002</c:v>
                </c:pt>
                <c:pt idx="97941">
                  <c:v>24.426814</c:v>
                </c:pt>
                <c:pt idx="97942">
                  <c:v>24.429832000000001</c:v>
                </c:pt>
                <c:pt idx="97943">
                  <c:v>24.432075000000001</c:v>
                </c:pt>
                <c:pt idx="97944">
                  <c:v>24.430458000000002</c:v>
                </c:pt>
                <c:pt idx="97945">
                  <c:v>24.433049</c:v>
                </c:pt>
                <c:pt idx="97946">
                  <c:v>24.433049</c:v>
                </c:pt>
                <c:pt idx="97947">
                  <c:v>24.428991</c:v>
                </c:pt>
                <c:pt idx="97948">
                  <c:v>24.429559999999999</c:v>
                </c:pt>
                <c:pt idx="97949">
                  <c:v>24.432095</c:v>
                </c:pt>
                <c:pt idx="97950">
                  <c:v>24.431940999999998</c:v>
                </c:pt>
                <c:pt idx="97951">
                  <c:v>24.433648000000002</c:v>
                </c:pt>
                <c:pt idx="97952">
                  <c:v>24.43721</c:v>
                </c:pt>
                <c:pt idx="97953">
                  <c:v>24.437062000000001</c:v>
                </c:pt>
                <c:pt idx="97954">
                  <c:v>24.435186000000002</c:v>
                </c:pt>
                <c:pt idx="97955">
                  <c:v>24.433903000000001</c:v>
                </c:pt>
                <c:pt idx="97956">
                  <c:v>24.432632999999999</c:v>
                </c:pt>
                <c:pt idx="97957">
                  <c:v>24.431740000000001</c:v>
                </c:pt>
                <c:pt idx="97958">
                  <c:v>24.431027</c:v>
                </c:pt>
                <c:pt idx="97959">
                  <c:v>24.429914</c:v>
                </c:pt>
                <c:pt idx="97960">
                  <c:v>24.429805999999999</c:v>
                </c:pt>
                <c:pt idx="97961">
                  <c:v>24.433192999999999</c:v>
                </c:pt>
                <c:pt idx="97962">
                  <c:v>24.436872999999999</c:v>
                </c:pt>
                <c:pt idx="97963">
                  <c:v>24.432359999999999</c:v>
                </c:pt>
                <c:pt idx="97964">
                  <c:v>24.428509999999999</c:v>
                </c:pt>
                <c:pt idx="97965">
                  <c:v>24.431794</c:v>
                </c:pt>
                <c:pt idx="97966">
                  <c:v>24.434536000000001</c:v>
                </c:pt>
                <c:pt idx="97967">
                  <c:v>24.435566000000001</c:v>
                </c:pt>
                <c:pt idx="97968">
                  <c:v>24.435196000000001</c:v>
                </c:pt>
                <c:pt idx="97969">
                  <c:v>24.432202</c:v>
                </c:pt>
                <c:pt idx="97970">
                  <c:v>24.43329</c:v>
                </c:pt>
                <c:pt idx="97971">
                  <c:v>24.434799000000002</c:v>
                </c:pt>
                <c:pt idx="97972">
                  <c:v>24.432179999999999</c:v>
                </c:pt>
                <c:pt idx="97973">
                  <c:v>24.428729000000001</c:v>
                </c:pt>
                <c:pt idx="97974">
                  <c:v>24.429601000000002</c:v>
                </c:pt>
                <c:pt idx="97975">
                  <c:v>24.433862999999999</c:v>
                </c:pt>
                <c:pt idx="97976">
                  <c:v>24.437778999999999</c:v>
                </c:pt>
                <c:pt idx="97977">
                  <c:v>24.438500000000001</c:v>
                </c:pt>
                <c:pt idx="97978">
                  <c:v>24.434564000000002</c:v>
                </c:pt>
                <c:pt idx="97979">
                  <c:v>24.431339000000001</c:v>
                </c:pt>
                <c:pt idx="97980">
                  <c:v>24.430548999999999</c:v>
                </c:pt>
                <c:pt idx="97981">
                  <c:v>24.432766000000001</c:v>
                </c:pt>
                <c:pt idx="97982">
                  <c:v>24.437854000000002</c:v>
                </c:pt>
                <c:pt idx="97983">
                  <c:v>24.439087000000001</c:v>
                </c:pt>
                <c:pt idx="97984">
                  <c:v>24.435689</c:v>
                </c:pt>
                <c:pt idx="97985">
                  <c:v>24.436399000000002</c:v>
                </c:pt>
                <c:pt idx="97986">
                  <c:v>24.437379</c:v>
                </c:pt>
                <c:pt idx="97987">
                  <c:v>24.435123000000001</c:v>
                </c:pt>
                <c:pt idx="97988">
                  <c:v>24.440591000000001</c:v>
                </c:pt>
                <c:pt idx="97989">
                  <c:v>24.442492000000001</c:v>
                </c:pt>
                <c:pt idx="97990">
                  <c:v>24.433440000000001</c:v>
                </c:pt>
                <c:pt idx="97991">
                  <c:v>24.432006000000001</c:v>
                </c:pt>
                <c:pt idx="97992">
                  <c:v>24.437961000000001</c:v>
                </c:pt>
                <c:pt idx="97993">
                  <c:v>24.438115</c:v>
                </c:pt>
                <c:pt idx="97994">
                  <c:v>24.437365</c:v>
                </c:pt>
                <c:pt idx="97995">
                  <c:v>24.440999999999999</c:v>
                </c:pt>
                <c:pt idx="97996">
                  <c:v>24.442889000000001</c:v>
                </c:pt>
                <c:pt idx="97997">
                  <c:v>24.438113000000001</c:v>
                </c:pt>
                <c:pt idx="97998">
                  <c:v>24.434560999999999</c:v>
                </c:pt>
                <c:pt idx="97999">
                  <c:v>24.435869</c:v>
                </c:pt>
                <c:pt idx="98000">
                  <c:v>24.440811</c:v>
                </c:pt>
                <c:pt idx="98001">
                  <c:v>24.440373000000001</c:v>
                </c:pt>
                <c:pt idx="98002">
                  <c:v>24.434242999999999</c:v>
                </c:pt>
                <c:pt idx="98003">
                  <c:v>24.435728000000001</c:v>
                </c:pt>
                <c:pt idx="98004">
                  <c:v>24.438210000000002</c:v>
                </c:pt>
                <c:pt idx="98005">
                  <c:v>24.436015999999999</c:v>
                </c:pt>
                <c:pt idx="98006">
                  <c:v>24.437161</c:v>
                </c:pt>
                <c:pt idx="98007">
                  <c:v>24.438307999999999</c:v>
                </c:pt>
                <c:pt idx="98008">
                  <c:v>24.438275999999998</c:v>
                </c:pt>
                <c:pt idx="98009">
                  <c:v>24.436422</c:v>
                </c:pt>
                <c:pt idx="98010">
                  <c:v>24.432787999999999</c:v>
                </c:pt>
                <c:pt idx="98011">
                  <c:v>24.434428</c:v>
                </c:pt>
                <c:pt idx="98012">
                  <c:v>24.436104</c:v>
                </c:pt>
                <c:pt idx="98013">
                  <c:v>24.432061999999998</c:v>
                </c:pt>
                <c:pt idx="98014">
                  <c:v>24.433177000000001</c:v>
                </c:pt>
                <c:pt idx="98015">
                  <c:v>24.439948000000001</c:v>
                </c:pt>
                <c:pt idx="98016">
                  <c:v>24.441700000000001</c:v>
                </c:pt>
                <c:pt idx="98017">
                  <c:v>24.440861000000002</c:v>
                </c:pt>
                <c:pt idx="98018">
                  <c:v>24.442567</c:v>
                </c:pt>
                <c:pt idx="98019">
                  <c:v>24.444275000000001</c:v>
                </c:pt>
                <c:pt idx="98020">
                  <c:v>24.443178</c:v>
                </c:pt>
                <c:pt idx="98021">
                  <c:v>24.440708000000001</c:v>
                </c:pt>
                <c:pt idx="98022">
                  <c:v>24.441928000000001</c:v>
                </c:pt>
                <c:pt idx="98023">
                  <c:v>24.445219999999999</c:v>
                </c:pt>
                <c:pt idx="98024">
                  <c:v>24.443802999999999</c:v>
                </c:pt>
                <c:pt idx="98025">
                  <c:v>24.440633999999999</c:v>
                </c:pt>
                <c:pt idx="98026">
                  <c:v>24.441921000000001</c:v>
                </c:pt>
                <c:pt idx="98027">
                  <c:v>24.442112000000002</c:v>
                </c:pt>
                <c:pt idx="98028">
                  <c:v>24.440345000000001</c:v>
                </c:pt>
                <c:pt idx="98029">
                  <c:v>24.443370999999999</c:v>
                </c:pt>
                <c:pt idx="98030">
                  <c:v>24.445494</c:v>
                </c:pt>
                <c:pt idx="98031">
                  <c:v>24.441917</c:v>
                </c:pt>
                <c:pt idx="98032">
                  <c:v>24.440051</c:v>
                </c:pt>
                <c:pt idx="98033">
                  <c:v>24.442150000000002</c:v>
                </c:pt>
                <c:pt idx="98034">
                  <c:v>24.442603999999999</c:v>
                </c:pt>
                <c:pt idx="98035">
                  <c:v>24.439532</c:v>
                </c:pt>
                <c:pt idx="98036">
                  <c:v>24.439696000000001</c:v>
                </c:pt>
                <c:pt idx="98037">
                  <c:v>24.442654999999998</c:v>
                </c:pt>
                <c:pt idx="98038">
                  <c:v>24.441649999999999</c:v>
                </c:pt>
                <c:pt idx="98039">
                  <c:v>24.438749000000001</c:v>
                </c:pt>
                <c:pt idx="98040">
                  <c:v>24.438078000000001</c:v>
                </c:pt>
                <c:pt idx="98041">
                  <c:v>24.441755000000001</c:v>
                </c:pt>
                <c:pt idx="98042">
                  <c:v>24.448246999999999</c:v>
                </c:pt>
                <c:pt idx="98043">
                  <c:v>24.446553000000002</c:v>
                </c:pt>
                <c:pt idx="98044">
                  <c:v>24.446750000000002</c:v>
                </c:pt>
                <c:pt idx="98045">
                  <c:v>24.451543999999998</c:v>
                </c:pt>
                <c:pt idx="98046">
                  <c:v>24.446881000000001</c:v>
                </c:pt>
                <c:pt idx="98047">
                  <c:v>24.444020999999999</c:v>
                </c:pt>
                <c:pt idx="98048">
                  <c:v>24.443943999999998</c:v>
                </c:pt>
                <c:pt idx="98049">
                  <c:v>24.442340000000002</c:v>
                </c:pt>
                <c:pt idx="98050">
                  <c:v>24.445746</c:v>
                </c:pt>
                <c:pt idx="98051">
                  <c:v>24.447514999999999</c:v>
                </c:pt>
                <c:pt idx="98052">
                  <c:v>24.446778999999999</c:v>
                </c:pt>
                <c:pt idx="98053">
                  <c:v>24.445893000000002</c:v>
                </c:pt>
                <c:pt idx="98054">
                  <c:v>24.445551999999999</c:v>
                </c:pt>
                <c:pt idx="98055">
                  <c:v>24.446902000000001</c:v>
                </c:pt>
                <c:pt idx="98056">
                  <c:v>24.448879000000002</c:v>
                </c:pt>
                <c:pt idx="98057">
                  <c:v>24.445741000000002</c:v>
                </c:pt>
                <c:pt idx="98058">
                  <c:v>24.441072999999999</c:v>
                </c:pt>
                <c:pt idx="98059">
                  <c:v>24.445558999999999</c:v>
                </c:pt>
                <c:pt idx="98060">
                  <c:v>24.449667000000002</c:v>
                </c:pt>
                <c:pt idx="98061">
                  <c:v>24.446437</c:v>
                </c:pt>
                <c:pt idx="98062">
                  <c:v>24.447274</c:v>
                </c:pt>
                <c:pt idx="98063">
                  <c:v>24.448474000000001</c:v>
                </c:pt>
                <c:pt idx="98064">
                  <c:v>24.445802</c:v>
                </c:pt>
                <c:pt idx="98065">
                  <c:v>24.441369999999999</c:v>
                </c:pt>
                <c:pt idx="98066">
                  <c:v>24.440028999999999</c:v>
                </c:pt>
                <c:pt idx="98067">
                  <c:v>24.443674000000001</c:v>
                </c:pt>
                <c:pt idx="98068">
                  <c:v>24.444165999999999</c:v>
                </c:pt>
                <c:pt idx="98069">
                  <c:v>24.442712</c:v>
                </c:pt>
                <c:pt idx="98070">
                  <c:v>24.444879</c:v>
                </c:pt>
                <c:pt idx="98071">
                  <c:v>24.446438000000001</c:v>
                </c:pt>
                <c:pt idx="98072">
                  <c:v>24.447001</c:v>
                </c:pt>
                <c:pt idx="98073">
                  <c:v>24.447627000000001</c:v>
                </c:pt>
                <c:pt idx="98074">
                  <c:v>24.449121000000002</c:v>
                </c:pt>
                <c:pt idx="98075">
                  <c:v>24.445764</c:v>
                </c:pt>
                <c:pt idx="98076">
                  <c:v>24.442941000000001</c:v>
                </c:pt>
                <c:pt idx="98077">
                  <c:v>24.449207000000001</c:v>
                </c:pt>
                <c:pt idx="98078">
                  <c:v>24.450506000000001</c:v>
                </c:pt>
                <c:pt idx="98079">
                  <c:v>24.443954000000002</c:v>
                </c:pt>
                <c:pt idx="98080">
                  <c:v>24.443000999999999</c:v>
                </c:pt>
                <c:pt idx="98081">
                  <c:v>24.444291</c:v>
                </c:pt>
                <c:pt idx="98082">
                  <c:v>24.442741000000002</c:v>
                </c:pt>
                <c:pt idx="98083">
                  <c:v>24.441475000000001</c:v>
                </c:pt>
                <c:pt idx="98084">
                  <c:v>24.443981000000001</c:v>
                </c:pt>
                <c:pt idx="98085">
                  <c:v>24.447588</c:v>
                </c:pt>
                <c:pt idx="98086">
                  <c:v>24.447015</c:v>
                </c:pt>
                <c:pt idx="98087">
                  <c:v>24.445519000000001</c:v>
                </c:pt>
                <c:pt idx="98088">
                  <c:v>24.447215</c:v>
                </c:pt>
                <c:pt idx="98089">
                  <c:v>24.449590000000001</c:v>
                </c:pt>
                <c:pt idx="98090">
                  <c:v>24.446384999999999</c:v>
                </c:pt>
                <c:pt idx="98091">
                  <c:v>24.443781999999999</c:v>
                </c:pt>
                <c:pt idx="98092">
                  <c:v>24.447738000000001</c:v>
                </c:pt>
                <c:pt idx="98093">
                  <c:v>24.448084999999999</c:v>
                </c:pt>
                <c:pt idx="98094">
                  <c:v>24.445052</c:v>
                </c:pt>
                <c:pt idx="98095">
                  <c:v>24.445858000000001</c:v>
                </c:pt>
                <c:pt idx="98096">
                  <c:v>24.447669999999999</c:v>
                </c:pt>
                <c:pt idx="98097">
                  <c:v>24.448421</c:v>
                </c:pt>
                <c:pt idx="98098">
                  <c:v>24.449743999999999</c:v>
                </c:pt>
                <c:pt idx="98099">
                  <c:v>24.447972</c:v>
                </c:pt>
                <c:pt idx="98100">
                  <c:v>24.446171</c:v>
                </c:pt>
                <c:pt idx="98101">
                  <c:v>24.448706000000001</c:v>
                </c:pt>
                <c:pt idx="98102">
                  <c:v>24.449551</c:v>
                </c:pt>
                <c:pt idx="98103">
                  <c:v>24.448806000000001</c:v>
                </c:pt>
                <c:pt idx="98104">
                  <c:v>24.448533000000001</c:v>
                </c:pt>
                <c:pt idx="98105">
                  <c:v>24.447367</c:v>
                </c:pt>
                <c:pt idx="98106">
                  <c:v>24.449473999999999</c:v>
                </c:pt>
                <c:pt idx="98107">
                  <c:v>24.453499000000001</c:v>
                </c:pt>
                <c:pt idx="98108">
                  <c:v>24.452763999999998</c:v>
                </c:pt>
                <c:pt idx="98109">
                  <c:v>24.448878000000001</c:v>
                </c:pt>
                <c:pt idx="98110">
                  <c:v>24.449732999999998</c:v>
                </c:pt>
                <c:pt idx="98111">
                  <c:v>24.453140000000001</c:v>
                </c:pt>
                <c:pt idx="98112">
                  <c:v>24.451101000000001</c:v>
                </c:pt>
                <c:pt idx="98113">
                  <c:v>24.447837</c:v>
                </c:pt>
                <c:pt idx="98114">
                  <c:v>24.448281999999999</c:v>
                </c:pt>
                <c:pt idx="98115">
                  <c:v>24.451097000000001</c:v>
                </c:pt>
                <c:pt idx="98116">
                  <c:v>24.451848999999999</c:v>
                </c:pt>
                <c:pt idx="98117">
                  <c:v>24.448957</c:v>
                </c:pt>
                <c:pt idx="98118">
                  <c:v>24.451862999999999</c:v>
                </c:pt>
                <c:pt idx="98119">
                  <c:v>24.455812999999999</c:v>
                </c:pt>
                <c:pt idx="98120">
                  <c:v>24.453279999999999</c:v>
                </c:pt>
                <c:pt idx="98121">
                  <c:v>24.455376999999999</c:v>
                </c:pt>
                <c:pt idx="98122">
                  <c:v>24.460004000000001</c:v>
                </c:pt>
                <c:pt idx="98123">
                  <c:v>24.456879000000001</c:v>
                </c:pt>
                <c:pt idx="98124">
                  <c:v>24.451153999999999</c:v>
                </c:pt>
                <c:pt idx="98125">
                  <c:v>24.450510000000001</c:v>
                </c:pt>
                <c:pt idx="98126">
                  <c:v>24.453461999999998</c:v>
                </c:pt>
                <c:pt idx="98127">
                  <c:v>24.455973</c:v>
                </c:pt>
                <c:pt idx="98128">
                  <c:v>24.455151000000001</c:v>
                </c:pt>
                <c:pt idx="98129">
                  <c:v>24.450697000000002</c:v>
                </c:pt>
                <c:pt idx="98130">
                  <c:v>24.449963</c:v>
                </c:pt>
                <c:pt idx="98131">
                  <c:v>24.449462</c:v>
                </c:pt>
                <c:pt idx="98132">
                  <c:v>24.449057</c:v>
                </c:pt>
                <c:pt idx="98133">
                  <c:v>24.451696999999999</c:v>
                </c:pt>
                <c:pt idx="98134">
                  <c:v>24.454160999999999</c:v>
                </c:pt>
                <c:pt idx="98135">
                  <c:v>24.455106000000001</c:v>
                </c:pt>
                <c:pt idx="98136">
                  <c:v>24.455763000000001</c:v>
                </c:pt>
                <c:pt idx="98137">
                  <c:v>24.455732999999999</c:v>
                </c:pt>
                <c:pt idx="98138">
                  <c:v>24.453188999999998</c:v>
                </c:pt>
                <c:pt idx="98139">
                  <c:v>24.452556000000001</c:v>
                </c:pt>
                <c:pt idx="98140">
                  <c:v>24.455773000000001</c:v>
                </c:pt>
                <c:pt idx="98141">
                  <c:v>24.454992000000001</c:v>
                </c:pt>
                <c:pt idx="98142">
                  <c:v>24.450821999999999</c:v>
                </c:pt>
                <c:pt idx="98143">
                  <c:v>24.451915</c:v>
                </c:pt>
                <c:pt idx="98144">
                  <c:v>24.454125000000001</c:v>
                </c:pt>
                <c:pt idx="98145">
                  <c:v>24.454630000000002</c:v>
                </c:pt>
                <c:pt idx="98146">
                  <c:v>24.45551</c:v>
                </c:pt>
                <c:pt idx="98147">
                  <c:v>24.453416000000001</c:v>
                </c:pt>
                <c:pt idx="98148">
                  <c:v>24.452601000000001</c:v>
                </c:pt>
                <c:pt idx="98149">
                  <c:v>24.454660000000001</c:v>
                </c:pt>
                <c:pt idx="98150">
                  <c:v>24.459173</c:v>
                </c:pt>
                <c:pt idx="98151">
                  <c:v>24.460052000000001</c:v>
                </c:pt>
                <c:pt idx="98152">
                  <c:v>24.456140000000001</c:v>
                </c:pt>
                <c:pt idx="98153">
                  <c:v>24.454699999999999</c:v>
                </c:pt>
                <c:pt idx="98154">
                  <c:v>24.456327999999999</c:v>
                </c:pt>
                <c:pt idx="98155">
                  <c:v>24.457453000000001</c:v>
                </c:pt>
                <c:pt idx="98156">
                  <c:v>24.459683999999999</c:v>
                </c:pt>
                <c:pt idx="98157">
                  <c:v>24.458293000000001</c:v>
                </c:pt>
                <c:pt idx="98158">
                  <c:v>24.452525999999999</c:v>
                </c:pt>
                <c:pt idx="98159">
                  <c:v>24.451544999999999</c:v>
                </c:pt>
                <c:pt idx="98160">
                  <c:v>24.454892000000001</c:v>
                </c:pt>
                <c:pt idx="98161">
                  <c:v>24.454591000000001</c:v>
                </c:pt>
                <c:pt idx="98162">
                  <c:v>24.452393000000001</c:v>
                </c:pt>
                <c:pt idx="98163">
                  <c:v>24.453081000000001</c:v>
                </c:pt>
                <c:pt idx="98164">
                  <c:v>24.453440000000001</c:v>
                </c:pt>
                <c:pt idx="98165">
                  <c:v>24.449083999999999</c:v>
                </c:pt>
                <c:pt idx="98166">
                  <c:v>24.449553999999999</c:v>
                </c:pt>
                <c:pt idx="98167">
                  <c:v>24.456515</c:v>
                </c:pt>
                <c:pt idx="98168">
                  <c:v>24.455020999999999</c:v>
                </c:pt>
                <c:pt idx="98169">
                  <c:v>24.453627999999998</c:v>
                </c:pt>
                <c:pt idx="98170">
                  <c:v>24.461706</c:v>
                </c:pt>
                <c:pt idx="98171">
                  <c:v>24.462531999999999</c:v>
                </c:pt>
                <c:pt idx="98172">
                  <c:v>24.459619</c:v>
                </c:pt>
                <c:pt idx="98173">
                  <c:v>24.460519000000001</c:v>
                </c:pt>
                <c:pt idx="98174">
                  <c:v>24.461316</c:v>
                </c:pt>
                <c:pt idx="98175">
                  <c:v>24.460749</c:v>
                </c:pt>
                <c:pt idx="98176">
                  <c:v>24.459287</c:v>
                </c:pt>
                <c:pt idx="98177">
                  <c:v>24.457387000000001</c:v>
                </c:pt>
                <c:pt idx="98178">
                  <c:v>24.45579</c:v>
                </c:pt>
                <c:pt idx="98179">
                  <c:v>24.457740999999999</c:v>
                </c:pt>
                <c:pt idx="98180">
                  <c:v>24.458497999999999</c:v>
                </c:pt>
                <c:pt idx="98181">
                  <c:v>24.458127000000001</c:v>
                </c:pt>
                <c:pt idx="98182">
                  <c:v>24.459796000000001</c:v>
                </c:pt>
                <c:pt idx="98183">
                  <c:v>24.4575</c:v>
                </c:pt>
                <c:pt idx="98184">
                  <c:v>24.454478999999999</c:v>
                </c:pt>
                <c:pt idx="98185">
                  <c:v>24.455852</c:v>
                </c:pt>
                <c:pt idx="98186">
                  <c:v>24.457063999999999</c:v>
                </c:pt>
                <c:pt idx="98187">
                  <c:v>24.458525000000002</c:v>
                </c:pt>
                <c:pt idx="98188">
                  <c:v>24.460985999999998</c:v>
                </c:pt>
                <c:pt idx="98189">
                  <c:v>24.461694000000001</c:v>
                </c:pt>
                <c:pt idx="98190">
                  <c:v>24.460592999999999</c:v>
                </c:pt>
                <c:pt idx="98191">
                  <c:v>24.462137999999999</c:v>
                </c:pt>
                <c:pt idx="98192">
                  <c:v>24.462544999999999</c:v>
                </c:pt>
                <c:pt idx="98193">
                  <c:v>24.457305000000002</c:v>
                </c:pt>
                <c:pt idx="98194">
                  <c:v>24.455549000000001</c:v>
                </c:pt>
                <c:pt idx="98195">
                  <c:v>24.45983</c:v>
                </c:pt>
                <c:pt idx="98196">
                  <c:v>24.463439999999999</c:v>
                </c:pt>
                <c:pt idx="98197">
                  <c:v>24.466142000000001</c:v>
                </c:pt>
                <c:pt idx="98198">
                  <c:v>24.467099999999999</c:v>
                </c:pt>
                <c:pt idx="98199">
                  <c:v>24.464237000000001</c:v>
                </c:pt>
                <c:pt idx="98200">
                  <c:v>24.463305999999999</c:v>
                </c:pt>
                <c:pt idx="98201">
                  <c:v>24.464223</c:v>
                </c:pt>
                <c:pt idx="98202">
                  <c:v>24.461603</c:v>
                </c:pt>
                <c:pt idx="98203">
                  <c:v>24.460754999999999</c:v>
                </c:pt>
                <c:pt idx="98204">
                  <c:v>24.464143</c:v>
                </c:pt>
                <c:pt idx="98205">
                  <c:v>24.462793000000001</c:v>
                </c:pt>
                <c:pt idx="98206">
                  <c:v>24.461320000000001</c:v>
                </c:pt>
                <c:pt idx="98207">
                  <c:v>24.461417999999998</c:v>
                </c:pt>
                <c:pt idx="98208">
                  <c:v>24.461824</c:v>
                </c:pt>
                <c:pt idx="98209">
                  <c:v>24.462463</c:v>
                </c:pt>
                <c:pt idx="98210">
                  <c:v>24.460806999999999</c:v>
                </c:pt>
                <c:pt idx="98211">
                  <c:v>24.461200999999999</c:v>
                </c:pt>
                <c:pt idx="98212">
                  <c:v>24.462869999999999</c:v>
                </c:pt>
                <c:pt idx="98213">
                  <c:v>24.461190999999999</c:v>
                </c:pt>
                <c:pt idx="98214">
                  <c:v>24.458753999999999</c:v>
                </c:pt>
                <c:pt idx="98215">
                  <c:v>24.459070000000001</c:v>
                </c:pt>
                <c:pt idx="98216">
                  <c:v>24.461290999999999</c:v>
                </c:pt>
                <c:pt idx="98217">
                  <c:v>24.461354</c:v>
                </c:pt>
                <c:pt idx="98218">
                  <c:v>24.461943000000002</c:v>
                </c:pt>
                <c:pt idx="98219">
                  <c:v>24.462322</c:v>
                </c:pt>
                <c:pt idx="98220">
                  <c:v>24.464974999999999</c:v>
                </c:pt>
                <c:pt idx="98221">
                  <c:v>24.468557000000001</c:v>
                </c:pt>
                <c:pt idx="98222">
                  <c:v>24.466339000000001</c:v>
                </c:pt>
                <c:pt idx="98223">
                  <c:v>24.466339999999999</c:v>
                </c:pt>
                <c:pt idx="98224">
                  <c:v>24.466269</c:v>
                </c:pt>
                <c:pt idx="98225">
                  <c:v>24.465478999999998</c:v>
                </c:pt>
                <c:pt idx="98226">
                  <c:v>24.470813</c:v>
                </c:pt>
                <c:pt idx="98227">
                  <c:v>24.471655999999999</c:v>
                </c:pt>
                <c:pt idx="98228">
                  <c:v>24.467645000000001</c:v>
                </c:pt>
                <c:pt idx="98229">
                  <c:v>24.469187000000002</c:v>
                </c:pt>
                <c:pt idx="98230">
                  <c:v>24.471575000000001</c:v>
                </c:pt>
                <c:pt idx="98231">
                  <c:v>24.469235000000001</c:v>
                </c:pt>
                <c:pt idx="98232">
                  <c:v>24.467918999999998</c:v>
                </c:pt>
                <c:pt idx="98233">
                  <c:v>24.469010000000001</c:v>
                </c:pt>
                <c:pt idx="98234">
                  <c:v>24.466462</c:v>
                </c:pt>
                <c:pt idx="98235">
                  <c:v>24.465012000000002</c:v>
                </c:pt>
                <c:pt idx="98236">
                  <c:v>24.46688</c:v>
                </c:pt>
                <c:pt idx="98237">
                  <c:v>24.466982999999999</c:v>
                </c:pt>
                <c:pt idx="98238">
                  <c:v>24.466566</c:v>
                </c:pt>
                <c:pt idx="98239">
                  <c:v>24.468007</c:v>
                </c:pt>
                <c:pt idx="98240">
                  <c:v>24.468707999999999</c:v>
                </c:pt>
                <c:pt idx="98241">
                  <c:v>24.468506000000001</c:v>
                </c:pt>
                <c:pt idx="98242">
                  <c:v>24.473704000000001</c:v>
                </c:pt>
                <c:pt idx="98243">
                  <c:v>24.473972</c:v>
                </c:pt>
                <c:pt idx="98244">
                  <c:v>24.466180999999999</c:v>
                </c:pt>
                <c:pt idx="98245">
                  <c:v>24.467571</c:v>
                </c:pt>
                <c:pt idx="98246">
                  <c:v>24.472391999999999</c:v>
                </c:pt>
                <c:pt idx="98247">
                  <c:v>24.466756</c:v>
                </c:pt>
                <c:pt idx="98248">
                  <c:v>24.461286999999999</c:v>
                </c:pt>
                <c:pt idx="98249">
                  <c:v>24.465859999999999</c:v>
                </c:pt>
                <c:pt idx="98250">
                  <c:v>24.468146000000001</c:v>
                </c:pt>
                <c:pt idx="98251">
                  <c:v>24.465357000000001</c:v>
                </c:pt>
                <c:pt idx="98252">
                  <c:v>24.469740999999999</c:v>
                </c:pt>
                <c:pt idx="98253">
                  <c:v>24.474039000000001</c:v>
                </c:pt>
                <c:pt idx="98254">
                  <c:v>24.472559</c:v>
                </c:pt>
                <c:pt idx="98255">
                  <c:v>24.474311</c:v>
                </c:pt>
                <c:pt idx="98256">
                  <c:v>24.473545000000001</c:v>
                </c:pt>
                <c:pt idx="98257">
                  <c:v>24.470102000000001</c:v>
                </c:pt>
                <c:pt idx="98258">
                  <c:v>24.475594000000001</c:v>
                </c:pt>
                <c:pt idx="98259">
                  <c:v>24.478850999999999</c:v>
                </c:pt>
                <c:pt idx="98260">
                  <c:v>24.476827</c:v>
                </c:pt>
                <c:pt idx="98261">
                  <c:v>24.478204999999999</c:v>
                </c:pt>
                <c:pt idx="98262">
                  <c:v>24.476751</c:v>
                </c:pt>
                <c:pt idx="98263">
                  <c:v>24.474613000000002</c:v>
                </c:pt>
                <c:pt idx="98264">
                  <c:v>24.475957999999999</c:v>
                </c:pt>
                <c:pt idx="98265">
                  <c:v>24.473595</c:v>
                </c:pt>
                <c:pt idx="98266">
                  <c:v>24.473119000000001</c:v>
                </c:pt>
                <c:pt idx="98267">
                  <c:v>24.478601000000001</c:v>
                </c:pt>
                <c:pt idx="98268">
                  <c:v>24.479171000000001</c:v>
                </c:pt>
                <c:pt idx="98269">
                  <c:v>24.476683999999999</c:v>
                </c:pt>
                <c:pt idx="98270">
                  <c:v>24.47804</c:v>
                </c:pt>
                <c:pt idx="98271">
                  <c:v>24.477065</c:v>
                </c:pt>
                <c:pt idx="98272">
                  <c:v>24.474262</c:v>
                </c:pt>
                <c:pt idx="98273">
                  <c:v>24.475795000000002</c:v>
                </c:pt>
                <c:pt idx="98274">
                  <c:v>24.475621</c:v>
                </c:pt>
                <c:pt idx="98275">
                  <c:v>24.473378</c:v>
                </c:pt>
                <c:pt idx="98276">
                  <c:v>24.474284000000001</c:v>
                </c:pt>
                <c:pt idx="98277">
                  <c:v>24.474183</c:v>
                </c:pt>
                <c:pt idx="98278">
                  <c:v>24.475881000000001</c:v>
                </c:pt>
                <c:pt idx="98279">
                  <c:v>24.480381999999999</c:v>
                </c:pt>
                <c:pt idx="98280">
                  <c:v>24.476102999999998</c:v>
                </c:pt>
                <c:pt idx="98281">
                  <c:v>24.472754999999999</c:v>
                </c:pt>
                <c:pt idx="98282">
                  <c:v>24.479237999999999</c:v>
                </c:pt>
                <c:pt idx="98283">
                  <c:v>24.478891000000001</c:v>
                </c:pt>
                <c:pt idx="98284">
                  <c:v>24.475455</c:v>
                </c:pt>
                <c:pt idx="98285">
                  <c:v>24.476811999999999</c:v>
                </c:pt>
                <c:pt idx="98286">
                  <c:v>24.477630999999999</c:v>
                </c:pt>
                <c:pt idx="98287">
                  <c:v>24.477146000000001</c:v>
                </c:pt>
                <c:pt idx="98288">
                  <c:v>24.478024000000001</c:v>
                </c:pt>
                <c:pt idx="98289">
                  <c:v>24.479621999999999</c:v>
                </c:pt>
                <c:pt idx="98290">
                  <c:v>24.476842000000001</c:v>
                </c:pt>
                <c:pt idx="98291">
                  <c:v>24.475567000000002</c:v>
                </c:pt>
                <c:pt idx="98292">
                  <c:v>24.481085</c:v>
                </c:pt>
                <c:pt idx="98293">
                  <c:v>24.483618</c:v>
                </c:pt>
                <c:pt idx="98294">
                  <c:v>24.484131999999999</c:v>
                </c:pt>
                <c:pt idx="98295">
                  <c:v>24.483854000000001</c:v>
                </c:pt>
                <c:pt idx="98296">
                  <c:v>24.480734999999999</c:v>
                </c:pt>
                <c:pt idx="98297">
                  <c:v>24.480993000000002</c:v>
                </c:pt>
                <c:pt idx="98298">
                  <c:v>24.480613000000002</c:v>
                </c:pt>
                <c:pt idx="98299">
                  <c:v>24.475491999999999</c:v>
                </c:pt>
                <c:pt idx="98300">
                  <c:v>24.478280999999999</c:v>
                </c:pt>
                <c:pt idx="98301">
                  <c:v>24.483283</c:v>
                </c:pt>
                <c:pt idx="98302">
                  <c:v>24.478107000000001</c:v>
                </c:pt>
                <c:pt idx="98303">
                  <c:v>24.477295999999999</c:v>
                </c:pt>
                <c:pt idx="98304">
                  <c:v>24.485917000000001</c:v>
                </c:pt>
                <c:pt idx="98305">
                  <c:v>24.482633</c:v>
                </c:pt>
                <c:pt idx="98306">
                  <c:v>24.474847</c:v>
                </c:pt>
                <c:pt idx="98307">
                  <c:v>24.478193999999998</c:v>
                </c:pt>
                <c:pt idx="98308">
                  <c:v>24.476299000000001</c:v>
                </c:pt>
                <c:pt idx="98309">
                  <c:v>24.47147</c:v>
                </c:pt>
                <c:pt idx="98310">
                  <c:v>24.475373000000001</c:v>
                </c:pt>
                <c:pt idx="98311">
                  <c:v>24.477288000000001</c:v>
                </c:pt>
                <c:pt idx="98312">
                  <c:v>24.477385999999999</c:v>
                </c:pt>
                <c:pt idx="98313">
                  <c:v>24.478871999999999</c:v>
                </c:pt>
                <c:pt idx="98314">
                  <c:v>24.477201999999998</c:v>
                </c:pt>
                <c:pt idx="98315">
                  <c:v>24.476725999999999</c:v>
                </c:pt>
                <c:pt idx="98316">
                  <c:v>24.480338</c:v>
                </c:pt>
                <c:pt idx="98317">
                  <c:v>24.479088000000001</c:v>
                </c:pt>
                <c:pt idx="98318">
                  <c:v>24.479703000000001</c:v>
                </c:pt>
                <c:pt idx="98319">
                  <c:v>24.486885000000001</c:v>
                </c:pt>
                <c:pt idx="98320">
                  <c:v>24.486592000000002</c:v>
                </c:pt>
                <c:pt idx="98321">
                  <c:v>24.479966999999998</c:v>
                </c:pt>
                <c:pt idx="98322">
                  <c:v>24.483242000000001</c:v>
                </c:pt>
                <c:pt idx="98323">
                  <c:v>24.490577999999999</c:v>
                </c:pt>
                <c:pt idx="98324">
                  <c:v>24.488157999999999</c:v>
                </c:pt>
                <c:pt idx="98325">
                  <c:v>24.483160999999999</c:v>
                </c:pt>
                <c:pt idx="98326">
                  <c:v>24.482251000000002</c:v>
                </c:pt>
                <c:pt idx="98327">
                  <c:v>24.482468000000001</c:v>
                </c:pt>
                <c:pt idx="98328">
                  <c:v>24.486747000000001</c:v>
                </c:pt>
                <c:pt idx="98329">
                  <c:v>24.491371000000001</c:v>
                </c:pt>
                <c:pt idx="98330">
                  <c:v>24.489084999999999</c:v>
                </c:pt>
                <c:pt idx="98331">
                  <c:v>24.483972999999999</c:v>
                </c:pt>
                <c:pt idx="98332">
                  <c:v>24.484922999999998</c:v>
                </c:pt>
                <c:pt idx="98333">
                  <c:v>24.484586</c:v>
                </c:pt>
                <c:pt idx="98334">
                  <c:v>24.480409000000002</c:v>
                </c:pt>
                <c:pt idx="98335">
                  <c:v>24.481525999999999</c:v>
                </c:pt>
                <c:pt idx="98336">
                  <c:v>24.483795000000001</c:v>
                </c:pt>
                <c:pt idx="98337">
                  <c:v>24.484867000000001</c:v>
                </c:pt>
                <c:pt idx="98338">
                  <c:v>24.483782000000001</c:v>
                </c:pt>
                <c:pt idx="98339">
                  <c:v>24.478603</c:v>
                </c:pt>
                <c:pt idx="98340">
                  <c:v>24.478445000000001</c:v>
                </c:pt>
                <c:pt idx="98341">
                  <c:v>24.478701999999998</c:v>
                </c:pt>
                <c:pt idx="98342">
                  <c:v>24.477723999999998</c:v>
                </c:pt>
                <c:pt idx="98343">
                  <c:v>24.483155</c:v>
                </c:pt>
                <c:pt idx="98344">
                  <c:v>24.486621</c:v>
                </c:pt>
                <c:pt idx="98345">
                  <c:v>24.486794</c:v>
                </c:pt>
                <c:pt idx="98346">
                  <c:v>24.487493000000001</c:v>
                </c:pt>
                <c:pt idx="98347">
                  <c:v>24.487158999999998</c:v>
                </c:pt>
                <c:pt idx="98348">
                  <c:v>24.485814999999999</c:v>
                </c:pt>
                <c:pt idx="98349">
                  <c:v>24.484314000000001</c:v>
                </c:pt>
                <c:pt idx="98350">
                  <c:v>24.484812000000002</c:v>
                </c:pt>
                <c:pt idx="98351">
                  <c:v>24.485082999999999</c:v>
                </c:pt>
                <c:pt idx="98352">
                  <c:v>24.486699000000002</c:v>
                </c:pt>
                <c:pt idx="98353">
                  <c:v>24.486744000000002</c:v>
                </c:pt>
                <c:pt idx="98354">
                  <c:v>24.48404</c:v>
                </c:pt>
                <c:pt idx="98355">
                  <c:v>24.482246</c:v>
                </c:pt>
                <c:pt idx="98356">
                  <c:v>24.479797000000001</c:v>
                </c:pt>
                <c:pt idx="98357">
                  <c:v>24.477758999999999</c:v>
                </c:pt>
                <c:pt idx="98358">
                  <c:v>24.478798000000001</c:v>
                </c:pt>
                <c:pt idx="98359">
                  <c:v>24.482264000000001</c:v>
                </c:pt>
                <c:pt idx="98360">
                  <c:v>24.482424000000002</c:v>
                </c:pt>
                <c:pt idx="98361">
                  <c:v>24.479452999999999</c:v>
                </c:pt>
                <c:pt idx="98362">
                  <c:v>24.479474</c:v>
                </c:pt>
                <c:pt idx="98363">
                  <c:v>24.479876000000001</c:v>
                </c:pt>
                <c:pt idx="98364">
                  <c:v>24.481335000000001</c:v>
                </c:pt>
                <c:pt idx="98365">
                  <c:v>24.481822999999999</c:v>
                </c:pt>
                <c:pt idx="98366">
                  <c:v>24.478930999999999</c:v>
                </c:pt>
                <c:pt idx="98367">
                  <c:v>24.476893</c:v>
                </c:pt>
                <c:pt idx="98368">
                  <c:v>24.480416000000002</c:v>
                </c:pt>
                <c:pt idx="98369">
                  <c:v>24.484572</c:v>
                </c:pt>
                <c:pt idx="98370">
                  <c:v>24.484106000000001</c:v>
                </c:pt>
                <c:pt idx="98371">
                  <c:v>24.480521</c:v>
                </c:pt>
                <c:pt idx="98372">
                  <c:v>24.481638</c:v>
                </c:pt>
                <c:pt idx="98373">
                  <c:v>24.484891000000001</c:v>
                </c:pt>
                <c:pt idx="98374">
                  <c:v>24.488112000000001</c:v>
                </c:pt>
                <c:pt idx="98375">
                  <c:v>24.489418000000001</c:v>
                </c:pt>
                <c:pt idx="98376">
                  <c:v>24.487715000000001</c:v>
                </c:pt>
                <c:pt idx="98377">
                  <c:v>24.489675999999999</c:v>
                </c:pt>
                <c:pt idx="98378">
                  <c:v>24.492771000000001</c:v>
                </c:pt>
                <c:pt idx="98379">
                  <c:v>24.494125</c:v>
                </c:pt>
                <c:pt idx="98380">
                  <c:v>24.494683999999999</c:v>
                </c:pt>
                <c:pt idx="98381">
                  <c:v>24.495678000000002</c:v>
                </c:pt>
                <c:pt idx="98382">
                  <c:v>24.494914999999999</c:v>
                </c:pt>
                <c:pt idx="98383">
                  <c:v>24.492449000000001</c:v>
                </c:pt>
                <c:pt idx="98384">
                  <c:v>24.492856</c:v>
                </c:pt>
                <c:pt idx="98385">
                  <c:v>24.493192000000001</c:v>
                </c:pt>
                <c:pt idx="98386">
                  <c:v>24.492491000000001</c:v>
                </c:pt>
                <c:pt idx="98387">
                  <c:v>24.495649</c:v>
                </c:pt>
                <c:pt idx="98388">
                  <c:v>24.495704</c:v>
                </c:pt>
                <c:pt idx="98389">
                  <c:v>24.489053999999999</c:v>
                </c:pt>
                <c:pt idx="98390">
                  <c:v>24.490278</c:v>
                </c:pt>
                <c:pt idx="98391">
                  <c:v>24.496355000000001</c:v>
                </c:pt>
                <c:pt idx="98392">
                  <c:v>24.494375999999999</c:v>
                </c:pt>
                <c:pt idx="98393">
                  <c:v>24.489191999999999</c:v>
                </c:pt>
                <c:pt idx="98394">
                  <c:v>24.488274000000001</c:v>
                </c:pt>
                <c:pt idx="98395">
                  <c:v>24.488392999999999</c:v>
                </c:pt>
                <c:pt idx="98396">
                  <c:v>24.493009000000001</c:v>
                </c:pt>
                <c:pt idx="98397">
                  <c:v>24.495827999999999</c:v>
                </c:pt>
                <c:pt idx="98398">
                  <c:v>24.492151</c:v>
                </c:pt>
                <c:pt idx="98399">
                  <c:v>24.490973</c:v>
                </c:pt>
                <c:pt idx="98400">
                  <c:v>24.490693</c:v>
                </c:pt>
                <c:pt idx="98401">
                  <c:v>24.489487</c:v>
                </c:pt>
                <c:pt idx="98402">
                  <c:v>24.490348000000001</c:v>
                </c:pt>
                <c:pt idx="98403">
                  <c:v>24.493887999999998</c:v>
                </c:pt>
                <c:pt idx="98404">
                  <c:v>24.494365999999999</c:v>
                </c:pt>
                <c:pt idx="98405">
                  <c:v>24.490414000000001</c:v>
                </c:pt>
                <c:pt idx="98406">
                  <c:v>24.488052</c:v>
                </c:pt>
                <c:pt idx="98407">
                  <c:v>24.487216</c:v>
                </c:pt>
                <c:pt idx="98408">
                  <c:v>24.489568999999999</c:v>
                </c:pt>
                <c:pt idx="98409">
                  <c:v>24.492794</c:v>
                </c:pt>
                <c:pt idx="98410">
                  <c:v>24.492661999999999</c:v>
                </c:pt>
                <c:pt idx="98411">
                  <c:v>24.495083000000001</c:v>
                </c:pt>
                <c:pt idx="98412">
                  <c:v>24.498709000000002</c:v>
                </c:pt>
                <c:pt idx="98413">
                  <c:v>24.497434999999999</c:v>
                </c:pt>
                <c:pt idx="98414">
                  <c:v>24.496998999999999</c:v>
                </c:pt>
                <c:pt idx="98415">
                  <c:v>24.49457</c:v>
                </c:pt>
                <c:pt idx="98416">
                  <c:v>24.490264</c:v>
                </c:pt>
                <c:pt idx="98417">
                  <c:v>24.492732</c:v>
                </c:pt>
                <c:pt idx="98418">
                  <c:v>24.497606999999999</c:v>
                </c:pt>
                <c:pt idx="98419">
                  <c:v>24.495059000000001</c:v>
                </c:pt>
                <c:pt idx="98420">
                  <c:v>24.490838</c:v>
                </c:pt>
                <c:pt idx="98421">
                  <c:v>24.492721</c:v>
                </c:pt>
                <c:pt idx="98422">
                  <c:v>24.494592999999998</c:v>
                </c:pt>
                <c:pt idx="98423">
                  <c:v>24.491378000000001</c:v>
                </c:pt>
                <c:pt idx="98424">
                  <c:v>24.487607000000001</c:v>
                </c:pt>
                <c:pt idx="98425">
                  <c:v>24.488029000000001</c:v>
                </c:pt>
                <c:pt idx="98426">
                  <c:v>24.490475</c:v>
                </c:pt>
                <c:pt idx="98427">
                  <c:v>24.490852</c:v>
                </c:pt>
                <c:pt idx="98428">
                  <c:v>24.491168999999999</c:v>
                </c:pt>
                <c:pt idx="98429">
                  <c:v>24.495439000000001</c:v>
                </c:pt>
                <c:pt idx="98430">
                  <c:v>24.496511000000002</c:v>
                </c:pt>
                <c:pt idx="98431">
                  <c:v>24.494156</c:v>
                </c:pt>
                <c:pt idx="98432">
                  <c:v>24.493348000000001</c:v>
                </c:pt>
                <c:pt idx="98433">
                  <c:v>24.491561999999998</c:v>
                </c:pt>
                <c:pt idx="98434">
                  <c:v>24.489598999999998</c:v>
                </c:pt>
                <c:pt idx="98435">
                  <c:v>24.490085000000001</c:v>
                </c:pt>
                <c:pt idx="98436">
                  <c:v>24.493888999999999</c:v>
                </c:pt>
                <c:pt idx="98437">
                  <c:v>24.498951000000002</c:v>
                </c:pt>
                <c:pt idx="98438">
                  <c:v>24.499549999999999</c:v>
                </c:pt>
                <c:pt idx="98439">
                  <c:v>24.497688</c:v>
                </c:pt>
                <c:pt idx="98440">
                  <c:v>24.502431000000001</c:v>
                </c:pt>
                <c:pt idx="98441">
                  <c:v>24.506694</c:v>
                </c:pt>
                <c:pt idx="98442">
                  <c:v>24.505441000000001</c:v>
                </c:pt>
                <c:pt idx="98443">
                  <c:v>24.503765000000001</c:v>
                </c:pt>
                <c:pt idx="98444">
                  <c:v>24.503243000000001</c:v>
                </c:pt>
                <c:pt idx="98445">
                  <c:v>24.505186999999999</c:v>
                </c:pt>
                <c:pt idx="98446">
                  <c:v>24.507231999999998</c:v>
                </c:pt>
                <c:pt idx="98447">
                  <c:v>24.504612999999999</c:v>
                </c:pt>
                <c:pt idx="98448">
                  <c:v>24.505762000000001</c:v>
                </c:pt>
                <c:pt idx="98449">
                  <c:v>24.508934</c:v>
                </c:pt>
                <c:pt idx="98450">
                  <c:v>24.505993</c:v>
                </c:pt>
                <c:pt idx="98451">
                  <c:v>24.502141999999999</c:v>
                </c:pt>
                <c:pt idx="98452">
                  <c:v>24.502963999999999</c:v>
                </c:pt>
                <c:pt idx="98453">
                  <c:v>24.505585</c:v>
                </c:pt>
                <c:pt idx="98454">
                  <c:v>24.507251</c:v>
                </c:pt>
                <c:pt idx="98455">
                  <c:v>24.506895</c:v>
                </c:pt>
                <c:pt idx="98456">
                  <c:v>24.505747</c:v>
                </c:pt>
                <c:pt idx="98457">
                  <c:v>24.507611000000001</c:v>
                </c:pt>
                <c:pt idx="98458">
                  <c:v>24.504822000000001</c:v>
                </c:pt>
                <c:pt idx="98459">
                  <c:v>24.498920999999999</c:v>
                </c:pt>
                <c:pt idx="98460">
                  <c:v>24.502811000000001</c:v>
                </c:pt>
                <c:pt idx="98461">
                  <c:v>24.508620000000001</c:v>
                </c:pt>
                <c:pt idx="98462">
                  <c:v>24.506622</c:v>
                </c:pt>
                <c:pt idx="98463">
                  <c:v>24.505571</c:v>
                </c:pt>
                <c:pt idx="98464">
                  <c:v>24.507185</c:v>
                </c:pt>
                <c:pt idx="98465">
                  <c:v>24.505212</c:v>
                </c:pt>
                <c:pt idx="98466">
                  <c:v>24.503312000000001</c:v>
                </c:pt>
                <c:pt idx="98467">
                  <c:v>24.502974999999999</c:v>
                </c:pt>
                <c:pt idx="98468">
                  <c:v>24.503026999999999</c:v>
                </c:pt>
                <c:pt idx="98469">
                  <c:v>24.504505000000002</c:v>
                </c:pt>
                <c:pt idx="98470">
                  <c:v>24.506325</c:v>
                </c:pt>
                <c:pt idx="98471">
                  <c:v>24.506336999999998</c:v>
                </c:pt>
                <c:pt idx="98472">
                  <c:v>24.505201</c:v>
                </c:pt>
                <c:pt idx="98473">
                  <c:v>24.505324999999999</c:v>
                </c:pt>
                <c:pt idx="98474">
                  <c:v>24.508510000000001</c:v>
                </c:pt>
                <c:pt idx="98475">
                  <c:v>24.509443999999998</c:v>
                </c:pt>
                <c:pt idx="98476">
                  <c:v>24.505587999999999</c:v>
                </c:pt>
                <c:pt idx="98477">
                  <c:v>24.501332999999999</c:v>
                </c:pt>
                <c:pt idx="98478">
                  <c:v>24.504158</c:v>
                </c:pt>
                <c:pt idx="98479">
                  <c:v>24.506454000000002</c:v>
                </c:pt>
                <c:pt idx="98480">
                  <c:v>24.503043000000002</c:v>
                </c:pt>
                <c:pt idx="98481">
                  <c:v>24.503833</c:v>
                </c:pt>
                <c:pt idx="98482">
                  <c:v>24.506710999999999</c:v>
                </c:pt>
                <c:pt idx="98483">
                  <c:v>24.503311</c:v>
                </c:pt>
                <c:pt idx="98484">
                  <c:v>24.499911000000001</c:v>
                </c:pt>
                <c:pt idx="98485">
                  <c:v>24.502476000000001</c:v>
                </c:pt>
                <c:pt idx="98486">
                  <c:v>24.503105000000001</c:v>
                </c:pt>
                <c:pt idx="98487">
                  <c:v>24.500588</c:v>
                </c:pt>
                <c:pt idx="98488">
                  <c:v>24.498916999999999</c:v>
                </c:pt>
                <c:pt idx="98489">
                  <c:v>24.500202000000002</c:v>
                </c:pt>
                <c:pt idx="98490">
                  <c:v>24.504231999999998</c:v>
                </c:pt>
                <c:pt idx="98491">
                  <c:v>24.503309999999999</c:v>
                </c:pt>
                <c:pt idx="98492">
                  <c:v>24.499918999999998</c:v>
                </c:pt>
                <c:pt idx="98493">
                  <c:v>24.501047</c:v>
                </c:pt>
                <c:pt idx="98494">
                  <c:v>24.502330000000001</c:v>
                </c:pt>
                <c:pt idx="98495">
                  <c:v>24.501839</c:v>
                </c:pt>
                <c:pt idx="98496">
                  <c:v>24.503920999999998</c:v>
                </c:pt>
                <c:pt idx="98497">
                  <c:v>24.503050999999999</c:v>
                </c:pt>
                <c:pt idx="98498">
                  <c:v>24.503892</c:v>
                </c:pt>
                <c:pt idx="98499">
                  <c:v>24.510546999999999</c:v>
                </c:pt>
                <c:pt idx="98500">
                  <c:v>24.50891</c:v>
                </c:pt>
                <c:pt idx="98501">
                  <c:v>24.504483</c:v>
                </c:pt>
                <c:pt idx="98502">
                  <c:v>24.51088</c:v>
                </c:pt>
                <c:pt idx="98503">
                  <c:v>24.51275</c:v>
                </c:pt>
                <c:pt idx="98504">
                  <c:v>24.505192000000001</c:v>
                </c:pt>
                <c:pt idx="98505">
                  <c:v>24.506226999999999</c:v>
                </c:pt>
                <c:pt idx="98506">
                  <c:v>24.510840999999999</c:v>
                </c:pt>
                <c:pt idx="98507">
                  <c:v>24.507556999999998</c:v>
                </c:pt>
                <c:pt idx="98508">
                  <c:v>24.508786000000001</c:v>
                </c:pt>
                <c:pt idx="98509">
                  <c:v>24.514714999999999</c:v>
                </c:pt>
                <c:pt idx="98510">
                  <c:v>24.511263</c:v>
                </c:pt>
                <c:pt idx="98511">
                  <c:v>24.508531000000001</c:v>
                </c:pt>
                <c:pt idx="98512">
                  <c:v>24.514385000000001</c:v>
                </c:pt>
                <c:pt idx="98513">
                  <c:v>24.515744999999999</c:v>
                </c:pt>
                <c:pt idx="98514">
                  <c:v>24.511537000000001</c:v>
                </c:pt>
                <c:pt idx="98515">
                  <c:v>24.51024</c:v>
                </c:pt>
                <c:pt idx="98516">
                  <c:v>24.511531999999999</c:v>
                </c:pt>
                <c:pt idx="98517">
                  <c:v>24.512205000000002</c:v>
                </c:pt>
                <c:pt idx="98518">
                  <c:v>24.510383000000001</c:v>
                </c:pt>
                <c:pt idx="98519">
                  <c:v>24.507666</c:v>
                </c:pt>
                <c:pt idx="98520">
                  <c:v>24.508497999999999</c:v>
                </c:pt>
                <c:pt idx="98521">
                  <c:v>24.509384000000001</c:v>
                </c:pt>
                <c:pt idx="98522">
                  <c:v>24.505621000000001</c:v>
                </c:pt>
                <c:pt idx="98523">
                  <c:v>24.505444000000001</c:v>
                </c:pt>
                <c:pt idx="98524">
                  <c:v>24.508044999999999</c:v>
                </c:pt>
                <c:pt idx="98525">
                  <c:v>24.504674000000001</c:v>
                </c:pt>
                <c:pt idx="98526">
                  <c:v>24.503457999999998</c:v>
                </c:pt>
                <c:pt idx="98527">
                  <c:v>24.507805999999999</c:v>
                </c:pt>
                <c:pt idx="98528">
                  <c:v>24.507175</c:v>
                </c:pt>
                <c:pt idx="98529">
                  <c:v>24.503060999999999</c:v>
                </c:pt>
                <c:pt idx="98530">
                  <c:v>24.504546999999999</c:v>
                </c:pt>
                <c:pt idx="98531">
                  <c:v>24.506366</c:v>
                </c:pt>
                <c:pt idx="98532">
                  <c:v>24.505424999999999</c:v>
                </c:pt>
                <c:pt idx="98533">
                  <c:v>24.506665999999999</c:v>
                </c:pt>
                <c:pt idx="98534">
                  <c:v>24.509163000000001</c:v>
                </c:pt>
                <c:pt idx="98535">
                  <c:v>24.509706000000001</c:v>
                </c:pt>
                <c:pt idx="98536">
                  <c:v>24.507000999999999</c:v>
                </c:pt>
                <c:pt idx="98537">
                  <c:v>24.501704</c:v>
                </c:pt>
                <c:pt idx="98538">
                  <c:v>24.501370000000001</c:v>
                </c:pt>
                <c:pt idx="98539">
                  <c:v>24.505054000000001</c:v>
                </c:pt>
                <c:pt idx="98540">
                  <c:v>24.504425000000001</c:v>
                </c:pt>
                <c:pt idx="98541">
                  <c:v>24.503722</c:v>
                </c:pt>
                <c:pt idx="98542">
                  <c:v>24.505019000000001</c:v>
                </c:pt>
                <c:pt idx="98543">
                  <c:v>24.504366999999998</c:v>
                </c:pt>
                <c:pt idx="98544">
                  <c:v>24.504238999999998</c:v>
                </c:pt>
                <c:pt idx="98545">
                  <c:v>24.504345000000001</c:v>
                </c:pt>
                <c:pt idx="98546">
                  <c:v>24.504956</c:v>
                </c:pt>
                <c:pt idx="98547">
                  <c:v>24.508880999999999</c:v>
                </c:pt>
                <c:pt idx="98548">
                  <c:v>24.512791</c:v>
                </c:pt>
                <c:pt idx="98549">
                  <c:v>24.512286</c:v>
                </c:pt>
                <c:pt idx="98550">
                  <c:v>24.509985</c:v>
                </c:pt>
                <c:pt idx="98551">
                  <c:v>24.506584</c:v>
                </c:pt>
                <c:pt idx="98552">
                  <c:v>24.507489</c:v>
                </c:pt>
                <c:pt idx="98553">
                  <c:v>24.511880000000001</c:v>
                </c:pt>
                <c:pt idx="98554">
                  <c:v>24.509934999999999</c:v>
                </c:pt>
                <c:pt idx="98555">
                  <c:v>24.504443999999999</c:v>
                </c:pt>
                <c:pt idx="98556">
                  <c:v>24.503170999999998</c:v>
                </c:pt>
                <c:pt idx="98557">
                  <c:v>24.504822000000001</c:v>
                </c:pt>
                <c:pt idx="98558">
                  <c:v>24.510467999999999</c:v>
                </c:pt>
                <c:pt idx="98559">
                  <c:v>24.514765000000001</c:v>
                </c:pt>
                <c:pt idx="98560">
                  <c:v>24.512367000000001</c:v>
                </c:pt>
                <c:pt idx="98561">
                  <c:v>24.511851</c:v>
                </c:pt>
                <c:pt idx="98562">
                  <c:v>24.515294999999998</c:v>
                </c:pt>
                <c:pt idx="98563">
                  <c:v>24.512982999999998</c:v>
                </c:pt>
                <c:pt idx="98564">
                  <c:v>24.508417000000001</c:v>
                </c:pt>
                <c:pt idx="98565">
                  <c:v>24.510967999999998</c:v>
                </c:pt>
                <c:pt idx="98566">
                  <c:v>24.510299</c:v>
                </c:pt>
                <c:pt idx="98567">
                  <c:v>24.506281000000001</c:v>
                </c:pt>
                <c:pt idx="98568">
                  <c:v>24.512142000000001</c:v>
                </c:pt>
                <c:pt idx="98569">
                  <c:v>24.516947999999999</c:v>
                </c:pt>
                <c:pt idx="98570">
                  <c:v>24.512744000000001</c:v>
                </c:pt>
                <c:pt idx="98571">
                  <c:v>24.516280999999999</c:v>
                </c:pt>
                <c:pt idx="98572">
                  <c:v>24.520083</c:v>
                </c:pt>
                <c:pt idx="98573">
                  <c:v>24.513138000000001</c:v>
                </c:pt>
                <c:pt idx="98574">
                  <c:v>24.511168999999999</c:v>
                </c:pt>
                <c:pt idx="98575">
                  <c:v>24.511645000000001</c:v>
                </c:pt>
                <c:pt idx="98576">
                  <c:v>24.508438000000002</c:v>
                </c:pt>
                <c:pt idx="98577">
                  <c:v>24.510401999999999</c:v>
                </c:pt>
                <c:pt idx="98578">
                  <c:v>24.513632999999999</c:v>
                </c:pt>
                <c:pt idx="98579">
                  <c:v>24.514588</c:v>
                </c:pt>
                <c:pt idx="98580">
                  <c:v>24.514112999999998</c:v>
                </c:pt>
                <c:pt idx="98581">
                  <c:v>24.510422999999999</c:v>
                </c:pt>
                <c:pt idx="98582">
                  <c:v>24.512236999999999</c:v>
                </c:pt>
                <c:pt idx="98583">
                  <c:v>24.515741999999999</c:v>
                </c:pt>
                <c:pt idx="98584">
                  <c:v>24.513573999999998</c:v>
                </c:pt>
                <c:pt idx="98585">
                  <c:v>24.511240000000001</c:v>
                </c:pt>
                <c:pt idx="98586">
                  <c:v>24.509349</c:v>
                </c:pt>
                <c:pt idx="98587">
                  <c:v>24.512518</c:v>
                </c:pt>
                <c:pt idx="98588">
                  <c:v>24.517206999999999</c:v>
                </c:pt>
                <c:pt idx="98589">
                  <c:v>24.512841000000002</c:v>
                </c:pt>
                <c:pt idx="98590">
                  <c:v>24.510072000000001</c:v>
                </c:pt>
                <c:pt idx="98591">
                  <c:v>24.512447000000002</c:v>
                </c:pt>
                <c:pt idx="98592">
                  <c:v>24.510656999999998</c:v>
                </c:pt>
                <c:pt idx="98593">
                  <c:v>24.507628</c:v>
                </c:pt>
                <c:pt idx="98594">
                  <c:v>24.508127000000002</c:v>
                </c:pt>
                <c:pt idx="98595">
                  <c:v>24.508257</c:v>
                </c:pt>
                <c:pt idx="98596">
                  <c:v>24.509035000000001</c:v>
                </c:pt>
                <c:pt idx="98597">
                  <c:v>24.511852000000001</c:v>
                </c:pt>
                <c:pt idx="98598">
                  <c:v>24.512560000000001</c:v>
                </c:pt>
                <c:pt idx="98599">
                  <c:v>24.512067999999999</c:v>
                </c:pt>
                <c:pt idx="98600">
                  <c:v>24.511144999999999</c:v>
                </c:pt>
                <c:pt idx="98601">
                  <c:v>24.511147000000001</c:v>
                </c:pt>
                <c:pt idx="98602">
                  <c:v>24.512855999999999</c:v>
                </c:pt>
                <c:pt idx="98603">
                  <c:v>24.512354999999999</c:v>
                </c:pt>
                <c:pt idx="98604">
                  <c:v>24.514882</c:v>
                </c:pt>
                <c:pt idx="98605">
                  <c:v>24.518651999999999</c:v>
                </c:pt>
                <c:pt idx="98606">
                  <c:v>24.516817</c:v>
                </c:pt>
                <c:pt idx="98607">
                  <c:v>24.515239999999999</c:v>
                </c:pt>
                <c:pt idx="98608">
                  <c:v>24.519455000000001</c:v>
                </c:pt>
                <c:pt idx="98609">
                  <c:v>24.525296999999998</c:v>
                </c:pt>
                <c:pt idx="98610">
                  <c:v>24.522416</c:v>
                </c:pt>
                <c:pt idx="98611">
                  <c:v>24.517061000000002</c:v>
                </c:pt>
                <c:pt idx="98612">
                  <c:v>24.517140999999999</c:v>
                </c:pt>
                <c:pt idx="98613">
                  <c:v>24.520553</c:v>
                </c:pt>
                <c:pt idx="98614">
                  <c:v>24.522341999999998</c:v>
                </c:pt>
                <c:pt idx="98615">
                  <c:v>24.520333000000001</c:v>
                </c:pt>
                <c:pt idx="98616">
                  <c:v>24.519653000000002</c:v>
                </c:pt>
                <c:pt idx="98617">
                  <c:v>24.521238</c:v>
                </c:pt>
                <c:pt idx="98618">
                  <c:v>24.521415000000001</c:v>
                </c:pt>
                <c:pt idx="98619">
                  <c:v>24.519606</c:v>
                </c:pt>
                <c:pt idx="98620">
                  <c:v>24.519072999999999</c:v>
                </c:pt>
                <c:pt idx="98621">
                  <c:v>24.520592000000001</c:v>
                </c:pt>
                <c:pt idx="98622">
                  <c:v>24.520330999999999</c:v>
                </c:pt>
                <c:pt idx="98623">
                  <c:v>24.518176</c:v>
                </c:pt>
                <c:pt idx="98624">
                  <c:v>24.517457</c:v>
                </c:pt>
                <c:pt idx="98625">
                  <c:v>24.518961999999998</c:v>
                </c:pt>
                <c:pt idx="98626">
                  <c:v>24.519839999999999</c:v>
                </c:pt>
                <c:pt idx="98627">
                  <c:v>24.516855</c:v>
                </c:pt>
                <c:pt idx="98628">
                  <c:v>24.514308</c:v>
                </c:pt>
                <c:pt idx="98629">
                  <c:v>24.517496000000001</c:v>
                </c:pt>
                <c:pt idx="98630">
                  <c:v>24.519988000000001</c:v>
                </c:pt>
                <c:pt idx="98631">
                  <c:v>24.517520999999999</c:v>
                </c:pt>
                <c:pt idx="98632">
                  <c:v>24.51679</c:v>
                </c:pt>
                <c:pt idx="98633">
                  <c:v>24.518519999999999</c:v>
                </c:pt>
                <c:pt idx="98634">
                  <c:v>24.516828</c:v>
                </c:pt>
                <c:pt idx="98635">
                  <c:v>24.521598999999998</c:v>
                </c:pt>
                <c:pt idx="98636">
                  <c:v>24.529439</c:v>
                </c:pt>
                <c:pt idx="98637">
                  <c:v>24.52571</c:v>
                </c:pt>
                <c:pt idx="98638">
                  <c:v>24.521826000000001</c:v>
                </c:pt>
                <c:pt idx="98639">
                  <c:v>24.521567999999998</c:v>
                </c:pt>
                <c:pt idx="98640">
                  <c:v>24.519636999999999</c:v>
                </c:pt>
                <c:pt idx="98641">
                  <c:v>24.518477000000001</c:v>
                </c:pt>
                <c:pt idx="98642">
                  <c:v>24.520016999999999</c:v>
                </c:pt>
                <c:pt idx="98643">
                  <c:v>24.519628000000001</c:v>
                </c:pt>
                <c:pt idx="98644">
                  <c:v>24.515162</c:v>
                </c:pt>
                <c:pt idx="98645">
                  <c:v>24.517738999999999</c:v>
                </c:pt>
                <c:pt idx="98646">
                  <c:v>24.523358999999999</c:v>
                </c:pt>
                <c:pt idx="98647">
                  <c:v>24.521830999999999</c:v>
                </c:pt>
                <c:pt idx="98648">
                  <c:v>24.519697000000001</c:v>
                </c:pt>
                <c:pt idx="98649">
                  <c:v>24.518204000000001</c:v>
                </c:pt>
                <c:pt idx="98650">
                  <c:v>24.516227000000001</c:v>
                </c:pt>
                <c:pt idx="98651">
                  <c:v>24.51829</c:v>
                </c:pt>
                <c:pt idx="98652">
                  <c:v>24.522729000000002</c:v>
                </c:pt>
                <c:pt idx="98653">
                  <c:v>24.524455</c:v>
                </c:pt>
                <c:pt idx="98654">
                  <c:v>24.520899</c:v>
                </c:pt>
                <c:pt idx="98655">
                  <c:v>24.51934</c:v>
                </c:pt>
                <c:pt idx="98656">
                  <c:v>24.521840999999998</c:v>
                </c:pt>
                <c:pt idx="98657">
                  <c:v>24.521699999999999</c:v>
                </c:pt>
                <c:pt idx="98658">
                  <c:v>24.522805999999999</c:v>
                </c:pt>
                <c:pt idx="98659">
                  <c:v>24.525359999999999</c:v>
                </c:pt>
                <c:pt idx="98660">
                  <c:v>24.522248000000001</c:v>
                </c:pt>
                <c:pt idx="98661">
                  <c:v>24.519594000000001</c:v>
                </c:pt>
                <c:pt idx="98662">
                  <c:v>24.522689</c:v>
                </c:pt>
                <c:pt idx="98663">
                  <c:v>24.524118999999999</c:v>
                </c:pt>
                <c:pt idx="98664">
                  <c:v>24.523161999999999</c:v>
                </c:pt>
                <c:pt idx="98665">
                  <c:v>24.525670000000002</c:v>
                </c:pt>
                <c:pt idx="98666">
                  <c:v>24.525691999999999</c:v>
                </c:pt>
                <c:pt idx="98667">
                  <c:v>24.520727000000001</c:v>
                </c:pt>
                <c:pt idx="98668">
                  <c:v>24.518103</c:v>
                </c:pt>
                <c:pt idx="98669">
                  <c:v>24.520349</c:v>
                </c:pt>
                <c:pt idx="98670">
                  <c:v>24.520447000000001</c:v>
                </c:pt>
                <c:pt idx="98671">
                  <c:v>24.520745999999999</c:v>
                </c:pt>
                <c:pt idx="98672">
                  <c:v>24.524215000000002</c:v>
                </c:pt>
                <c:pt idx="98673">
                  <c:v>24.522641</c:v>
                </c:pt>
                <c:pt idx="98674">
                  <c:v>24.524032999999999</c:v>
                </c:pt>
                <c:pt idx="98675">
                  <c:v>24.528371</c:v>
                </c:pt>
                <c:pt idx="98676">
                  <c:v>24.528939999999999</c:v>
                </c:pt>
                <c:pt idx="98677">
                  <c:v>24.528603</c:v>
                </c:pt>
                <c:pt idx="98678">
                  <c:v>24.527446000000001</c:v>
                </c:pt>
                <c:pt idx="98679">
                  <c:v>24.527614</c:v>
                </c:pt>
                <c:pt idx="98680">
                  <c:v>24.529959000000002</c:v>
                </c:pt>
                <c:pt idx="98681">
                  <c:v>24.529826</c:v>
                </c:pt>
                <c:pt idx="98682">
                  <c:v>24.530132999999999</c:v>
                </c:pt>
                <c:pt idx="98683">
                  <c:v>24.533799999999999</c:v>
                </c:pt>
                <c:pt idx="98684">
                  <c:v>24.531186999999999</c:v>
                </c:pt>
                <c:pt idx="98685">
                  <c:v>24.527681999999999</c:v>
                </c:pt>
                <c:pt idx="98686">
                  <c:v>24.531182000000001</c:v>
                </c:pt>
                <c:pt idx="98687">
                  <c:v>24.534015</c:v>
                </c:pt>
                <c:pt idx="98688">
                  <c:v>24.533940000000001</c:v>
                </c:pt>
                <c:pt idx="98689">
                  <c:v>24.533584999999999</c:v>
                </c:pt>
                <c:pt idx="98690">
                  <c:v>24.530687</c:v>
                </c:pt>
                <c:pt idx="98691">
                  <c:v>24.528513</c:v>
                </c:pt>
                <c:pt idx="98692">
                  <c:v>24.532921000000002</c:v>
                </c:pt>
                <c:pt idx="98693">
                  <c:v>24.536211000000002</c:v>
                </c:pt>
                <c:pt idx="98694">
                  <c:v>24.535489999999999</c:v>
                </c:pt>
                <c:pt idx="98695">
                  <c:v>24.537013999999999</c:v>
                </c:pt>
                <c:pt idx="98696">
                  <c:v>24.535219999999999</c:v>
                </c:pt>
                <c:pt idx="98697">
                  <c:v>24.532907999999999</c:v>
                </c:pt>
                <c:pt idx="98698">
                  <c:v>24.531300000000002</c:v>
                </c:pt>
                <c:pt idx="98699">
                  <c:v>24.528860000000002</c:v>
                </c:pt>
                <c:pt idx="98700">
                  <c:v>24.528706</c:v>
                </c:pt>
                <c:pt idx="98701">
                  <c:v>24.526298000000001</c:v>
                </c:pt>
                <c:pt idx="98702">
                  <c:v>24.525131999999999</c:v>
                </c:pt>
                <c:pt idx="98703">
                  <c:v>24.530899000000002</c:v>
                </c:pt>
                <c:pt idx="98704">
                  <c:v>24.532934000000001</c:v>
                </c:pt>
                <c:pt idx="98705">
                  <c:v>24.530062999999998</c:v>
                </c:pt>
                <c:pt idx="98706">
                  <c:v>24.529975</c:v>
                </c:pt>
                <c:pt idx="98707">
                  <c:v>24.530358</c:v>
                </c:pt>
                <c:pt idx="98708">
                  <c:v>24.531112</c:v>
                </c:pt>
                <c:pt idx="98709">
                  <c:v>24.534434999999998</c:v>
                </c:pt>
                <c:pt idx="98710">
                  <c:v>24.532475000000002</c:v>
                </c:pt>
                <c:pt idx="98711">
                  <c:v>24.526568999999999</c:v>
                </c:pt>
                <c:pt idx="98712">
                  <c:v>24.527335000000001</c:v>
                </c:pt>
                <c:pt idx="98713">
                  <c:v>24.529975</c:v>
                </c:pt>
                <c:pt idx="98714">
                  <c:v>24.529396999999999</c:v>
                </c:pt>
                <c:pt idx="98715">
                  <c:v>24.530273999999999</c:v>
                </c:pt>
                <c:pt idx="98716">
                  <c:v>24.530242999999999</c:v>
                </c:pt>
                <c:pt idx="98717">
                  <c:v>24.529537000000001</c:v>
                </c:pt>
                <c:pt idx="98718">
                  <c:v>24.531752999999998</c:v>
                </c:pt>
                <c:pt idx="98719">
                  <c:v>24.531796</c:v>
                </c:pt>
                <c:pt idx="98720">
                  <c:v>24.527747999999999</c:v>
                </c:pt>
                <c:pt idx="98721">
                  <c:v>24.528258999999998</c:v>
                </c:pt>
                <c:pt idx="98722">
                  <c:v>24.531251999999999</c:v>
                </c:pt>
                <c:pt idx="98723">
                  <c:v>24.531621999999999</c:v>
                </c:pt>
                <c:pt idx="98724">
                  <c:v>24.529337000000002</c:v>
                </c:pt>
                <c:pt idx="98725">
                  <c:v>24.529169</c:v>
                </c:pt>
                <c:pt idx="98726">
                  <c:v>24.529968</c:v>
                </c:pt>
                <c:pt idx="98727">
                  <c:v>24.528447</c:v>
                </c:pt>
                <c:pt idx="98728">
                  <c:v>24.530170999999999</c:v>
                </c:pt>
                <c:pt idx="98729">
                  <c:v>24.533550999999999</c:v>
                </c:pt>
                <c:pt idx="98730">
                  <c:v>24.533078</c:v>
                </c:pt>
                <c:pt idx="98731">
                  <c:v>24.530224</c:v>
                </c:pt>
                <c:pt idx="98732">
                  <c:v>24.529184000000001</c:v>
                </c:pt>
                <c:pt idx="98733">
                  <c:v>24.533393</c:v>
                </c:pt>
                <c:pt idx="98734">
                  <c:v>24.535764</c:v>
                </c:pt>
                <c:pt idx="98735">
                  <c:v>24.534704000000001</c:v>
                </c:pt>
                <c:pt idx="98736">
                  <c:v>24.537074</c:v>
                </c:pt>
                <c:pt idx="98737">
                  <c:v>24.539596</c:v>
                </c:pt>
                <c:pt idx="98738">
                  <c:v>24.540555999999999</c:v>
                </c:pt>
                <c:pt idx="98739">
                  <c:v>24.537544</c:v>
                </c:pt>
                <c:pt idx="98740">
                  <c:v>24.535240999999999</c:v>
                </c:pt>
                <c:pt idx="98741">
                  <c:v>24.540046</c:v>
                </c:pt>
                <c:pt idx="98742">
                  <c:v>24.541808</c:v>
                </c:pt>
                <c:pt idx="98743">
                  <c:v>24.535456</c:v>
                </c:pt>
                <c:pt idx="98744">
                  <c:v>24.533434</c:v>
                </c:pt>
                <c:pt idx="98745">
                  <c:v>24.538247999999999</c:v>
                </c:pt>
                <c:pt idx="98746">
                  <c:v>24.539370999999999</c:v>
                </c:pt>
                <c:pt idx="98747">
                  <c:v>24.536068</c:v>
                </c:pt>
                <c:pt idx="98748">
                  <c:v>24.535193</c:v>
                </c:pt>
                <c:pt idx="98749">
                  <c:v>24.533683</c:v>
                </c:pt>
                <c:pt idx="98750">
                  <c:v>24.531296000000001</c:v>
                </c:pt>
                <c:pt idx="98751">
                  <c:v>24.535461000000002</c:v>
                </c:pt>
                <c:pt idx="98752">
                  <c:v>24.534890999999998</c:v>
                </c:pt>
                <c:pt idx="98753">
                  <c:v>24.532689999999999</c:v>
                </c:pt>
                <c:pt idx="98754">
                  <c:v>24.539369000000001</c:v>
                </c:pt>
                <c:pt idx="98755">
                  <c:v>24.541477</c:v>
                </c:pt>
                <c:pt idx="98756">
                  <c:v>24.538022000000002</c:v>
                </c:pt>
                <c:pt idx="98757">
                  <c:v>24.539376000000001</c:v>
                </c:pt>
                <c:pt idx="98758">
                  <c:v>24.540348000000002</c:v>
                </c:pt>
                <c:pt idx="98759">
                  <c:v>24.538430999999999</c:v>
                </c:pt>
                <c:pt idx="98760">
                  <c:v>24.539992000000002</c:v>
                </c:pt>
                <c:pt idx="98761">
                  <c:v>24.542066999999999</c:v>
                </c:pt>
                <c:pt idx="98762">
                  <c:v>24.540597000000002</c:v>
                </c:pt>
                <c:pt idx="98763">
                  <c:v>24.540778</c:v>
                </c:pt>
                <c:pt idx="98764">
                  <c:v>24.541260000000001</c:v>
                </c:pt>
                <c:pt idx="98765">
                  <c:v>24.537628999999999</c:v>
                </c:pt>
                <c:pt idx="98766">
                  <c:v>24.536811</c:v>
                </c:pt>
                <c:pt idx="98767">
                  <c:v>24.539470999999999</c:v>
                </c:pt>
                <c:pt idx="98768">
                  <c:v>24.538191999999999</c:v>
                </c:pt>
                <c:pt idx="98769">
                  <c:v>24.536860000000001</c:v>
                </c:pt>
                <c:pt idx="98770">
                  <c:v>24.539731</c:v>
                </c:pt>
                <c:pt idx="98771">
                  <c:v>24.541388000000001</c:v>
                </c:pt>
                <c:pt idx="98772">
                  <c:v>24.540262999999999</c:v>
                </c:pt>
                <c:pt idx="98773">
                  <c:v>24.541235</c:v>
                </c:pt>
                <c:pt idx="98774">
                  <c:v>24.542027999999998</c:v>
                </c:pt>
                <c:pt idx="98775">
                  <c:v>24.541768999999999</c:v>
                </c:pt>
                <c:pt idx="98776">
                  <c:v>24.542597000000001</c:v>
                </c:pt>
                <c:pt idx="98777">
                  <c:v>24.543807999999999</c:v>
                </c:pt>
                <c:pt idx="98778">
                  <c:v>24.542666000000001</c:v>
                </c:pt>
                <c:pt idx="98779">
                  <c:v>24.542974000000001</c:v>
                </c:pt>
                <c:pt idx="98780">
                  <c:v>24.545513</c:v>
                </c:pt>
                <c:pt idx="98781">
                  <c:v>24.545857999999999</c:v>
                </c:pt>
                <c:pt idx="98782">
                  <c:v>24.54767</c:v>
                </c:pt>
                <c:pt idx="98783">
                  <c:v>24.546506000000001</c:v>
                </c:pt>
                <c:pt idx="98784">
                  <c:v>24.53979</c:v>
                </c:pt>
                <c:pt idx="98785">
                  <c:v>24.538806000000001</c:v>
                </c:pt>
                <c:pt idx="98786">
                  <c:v>24.541920999999999</c:v>
                </c:pt>
                <c:pt idx="98787">
                  <c:v>24.538025999999999</c:v>
                </c:pt>
                <c:pt idx="98788">
                  <c:v>24.533957999999998</c:v>
                </c:pt>
                <c:pt idx="98789">
                  <c:v>24.541005999999999</c:v>
                </c:pt>
                <c:pt idx="98790">
                  <c:v>24.544287000000001</c:v>
                </c:pt>
                <c:pt idx="98791">
                  <c:v>24.542047</c:v>
                </c:pt>
                <c:pt idx="98792">
                  <c:v>24.545131000000001</c:v>
                </c:pt>
                <c:pt idx="98793">
                  <c:v>24.545033</c:v>
                </c:pt>
                <c:pt idx="98794">
                  <c:v>24.542563000000001</c:v>
                </c:pt>
                <c:pt idx="98795">
                  <c:v>24.541187000000001</c:v>
                </c:pt>
                <c:pt idx="98796">
                  <c:v>24.542089000000001</c:v>
                </c:pt>
                <c:pt idx="98797">
                  <c:v>24.546969000000001</c:v>
                </c:pt>
                <c:pt idx="98798">
                  <c:v>24.546005000000001</c:v>
                </c:pt>
                <c:pt idx="98799">
                  <c:v>24.540576000000001</c:v>
                </c:pt>
                <c:pt idx="98800">
                  <c:v>24.54035</c:v>
                </c:pt>
                <c:pt idx="98801">
                  <c:v>24.542189</c:v>
                </c:pt>
                <c:pt idx="98802">
                  <c:v>24.540996</c:v>
                </c:pt>
                <c:pt idx="98803">
                  <c:v>24.541374000000001</c:v>
                </c:pt>
                <c:pt idx="98804">
                  <c:v>24.542838</c:v>
                </c:pt>
                <c:pt idx="98805">
                  <c:v>24.541198999999999</c:v>
                </c:pt>
                <c:pt idx="98806">
                  <c:v>24.537939999999999</c:v>
                </c:pt>
                <c:pt idx="98807">
                  <c:v>24.539355</c:v>
                </c:pt>
                <c:pt idx="98808">
                  <c:v>24.543284</c:v>
                </c:pt>
                <c:pt idx="98809">
                  <c:v>24.542223</c:v>
                </c:pt>
                <c:pt idx="98810">
                  <c:v>24.540832000000002</c:v>
                </c:pt>
                <c:pt idx="98811">
                  <c:v>24.542531</c:v>
                </c:pt>
                <c:pt idx="98812">
                  <c:v>24.544315999999998</c:v>
                </c:pt>
                <c:pt idx="98813">
                  <c:v>24.543727000000001</c:v>
                </c:pt>
                <c:pt idx="98814">
                  <c:v>24.541651000000002</c:v>
                </c:pt>
                <c:pt idx="98815">
                  <c:v>24.545452000000001</c:v>
                </c:pt>
                <c:pt idx="98816">
                  <c:v>24.549634000000001</c:v>
                </c:pt>
                <c:pt idx="98817">
                  <c:v>24.544813000000001</c:v>
                </c:pt>
                <c:pt idx="98818">
                  <c:v>24.538454999999999</c:v>
                </c:pt>
                <c:pt idx="98819">
                  <c:v>24.541001000000001</c:v>
                </c:pt>
                <c:pt idx="98820">
                  <c:v>24.543773000000002</c:v>
                </c:pt>
                <c:pt idx="98821">
                  <c:v>24.54682</c:v>
                </c:pt>
                <c:pt idx="98822">
                  <c:v>24.549676000000002</c:v>
                </c:pt>
                <c:pt idx="98823">
                  <c:v>24.543724999999998</c:v>
                </c:pt>
                <c:pt idx="98824">
                  <c:v>24.537811999999999</c:v>
                </c:pt>
                <c:pt idx="98825">
                  <c:v>24.541740000000001</c:v>
                </c:pt>
                <c:pt idx="98826">
                  <c:v>24.544008000000002</c:v>
                </c:pt>
                <c:pt idx="98827">
                  <c:v>24.540381</c:v>
                </c:pt>
                <c:pt idx="98828">
                  <c:v>24.543806</c:v>
                </c:pt>
                <c:pt idx="98829">
                  <c:v>24.546543</c:v>
                </c:pt>
                <c:pt idx="98830">
                  <c:v>24.540859999999999</c:v>
                </c:pt>
                <c:pt idx="98831">
                  <c:v>24.540969</c:v>
                </c:pt>
                <c:pt idx="98832">
                  <c:v>24.545408999999999</c:v>
                </c:pt>
                <c:pt idx="98833">
                  <c:v>24.546523000000001</c:v>
                </c:pt>
                <c:pt idx="98834">
                  <c:v>24.545843999999999</c:v>
                </c:pt>
                <c:pt idx="98835">
                  <c:v>24.545231000000001</c:v>
                </c:pt>
                <c:pt idx="98836">
                  <c:v>24.544488999999999</c:v>
                </c:pt>
                <c:pt idx="98837">
                  <c:v>24.546319</c:v>
                </c:pt>
                <c:pt idx="98838">
                  <c:v>24.549121</c:v>
                </c:pt>
                <c:pt idx="98839">
                  <c:v>24.550846</c:v>
                </c:pt>
                <c:pt idx="98840">
                  <c:v>24.550623999999999</c:v>
                </c:pt>
                <c:pt idx="98841">
                  <c:v>24.552004</c:v>
                </c:pt>
                <c:pt idx="98842">
                  <c:v>24.556961999999999</c:v>
                </c:pt>
                <c:pt idx="98843">
                  <c:v>24.558895</c:v>
                </c:pt>
                <c:pt idx="98844">
                  <c:v>24.554005</c:v>
                </c:pt>
                <c:pt idx="98845">
                  <c:v>24.551765</c:v>
                </c:pt>
                <c:pt idx="98846">
                  <c:v>24.551594999999999</c:v>
                </c:pt>
                <c:pt idx="98847">
                  <c:v>24.548259000000002</c:v>
                </c:pt>
                <c:pt idx="98848">
                  <c:v>24.552063</c:v>
                </c:pt>
                <c:pt idx="98849">
                  <c:v>24.557811999999998</c:v>
                </c:pt>
                <c:pt idx="98850">
                  <c:v>24.554722000000002</c:v>
                </c:pt>
                <c:pt idx="98851">
                  <c:v>24.551386000000001</c:v>
                </c:pt>
                <c:pt idx="98852">
                  <c:v>24.551660999999999</c:v>
                </c:pt>
                <c:pt idx="98853">
                  <c:v>24.553602999999999</c:v>
                </c:pt>
                <c:pt idx="98854">
                  <c:v>24.555301</c:v>
                </c:pt>
                <c:pt idx="98855">
                  <c:v>24.553063000000002</c:v>
                </c:pt>
                <c:pt idx="98856">
                  <c:v>24.550829</c:v>
                </c:pt>
                <c:pt idx="98857">
                  <c:v>24.553367999999999</c:v>
                </c:pt>
                <c:pt idx="98858">
                  <c:v>24.554406</c:v>
                </c:pt>
                <c:pt idx="98859">
                  <c:v>24.553984</c:v>
                </c:pt>
                <c:pt idx="98860">
                  <c:v>24.554237000000001</c:v>
                </c:pt>
                <c:pt idx="98861">
                  <c:v>24.551167</c:v>
                </c:pt>
                <c:pt idx="98862">
                  <c:v>24.550294000000001</c:v>
                </c:pt>
                <c:pt idx="98863">
                  <c:v>24.551718999999999</c:v>
                </c:pt>
                <c:pt idx="98864">
                  <c:v>24.549312</c:v>
                </c:pt>
                <c:pt idx="98865">
                  <c:v>24.549493999999999</c:v>
                </c:pt>
                <c:pt idx="98866">
                  <c:v>24.553455</c:v>
                </c:pt>
                <c:pt idx="98867">
                  <c:v>24.553139000000002</c:v>
                </c:pt>
                <c:pt idx="98868">
                  <c:v>24.551663999999999</c:v>
                </c:pt>
                <c:pt idx="98869">
                  <c:v>24.552208</c:v>
                </c:pt>
                <c:pt idx="98870">
                  <c:v>24.552606999999998</c:v>
                </c:pt>
                <c:pt idx="98871">
                  <c:v>24.553256999999999</c:v>
                </c:pt>
                <c:pt idx="98872">
                  <c:v>24.551818999999998</c:v>
                </c:pt>
                <c:pt idx="98873">
                  <c:v>24.552116000000002</c:v>
                </c:pt>
                <c:pt idx="98874">
                  <c:v>24.558159</c:v>
                </c:pt>
                <c:pt idx="98875">
                  <c:v>24.559176999999998</c:v>
                </c:pt>
                <c:pt idx="98876">
                  <c:v>24.554675</c:v>
                </c:pt>
                <c:pt idx="98877">
                  <c:v>24.555734000000001</c:v>
                </c:pt>
                <c:pt idx="98878">
                  <c:v>24.556467000000001</c:v>
                </c:pt>
                <c:pt idx="98879">
                  <c:v>24.551600000000001</c:v>
                </c:pt>
                <c:pt idx="98880">
                  <c:v>24.551348999999998</c:v>
                </c:pt>
                <c:pt idx="98881">
                  <c:v>24.554487000000002</c:v>
                </c:pt>
                <c:pt idx="98882">
                  <c:v>24.554869</c:v>
                </c:pt>
                <c:pt idx="98883">
                  <c:v>24.557175999999998</c:v>
                </c:pt>
                <c:pt idx="98884">
                  <c:v>24.556433999999999</c:v>
                </c:pt>
                <c:pt idx="98885">
                  <c:v>24.54974</c:v>
                </c:pt>
                <c:pt idx="98886">
                  <c:v>24.54712</c:v>
                </c:pt>
                <c:pt idx="98887">
                  <c:v>24.549889</c:v>
                </c:pt>
                <c:pt idx="98888">
                  <c:v>24.551521999999999</c:v>
                </c:pt>
                <c:pt idx="98889">
                  <c:v>24.554236</c:v>
                </c:pt>
                <c:pt idx="98890">
                  <c:v>24.555530999999998</c:v>
                </c:pt>
                <c:pt idx="98891">
                  <c:v>24.552924000000001</c:v>
                </c:pt>
                <c:pt idx="98892">
                  <c:v>24.552229000000001</c:v>
                </c:pt>
                <c:pt idx="98893">
                  <c:v>24.553875999999999</c:v>
                </c:pt>
                <c:pt idx="98894">
                  <c:v>24.556536999999999</c:v>
                </c:pt>
                <c:pt idx="98895">
                  <c:v>24.556438</c:v>
                </c:pt>
                <c:pt idx="98896">
                  <c:v>24.554311999999999</c:v>
                </c:pt>
                <c:pt idx="98897">
                  <c:v>24.557673999999999</c:v>
                </c:pt>
                <c:pt idx="98898">
                  <c:v>24.561529</c:v>
                </c:pt>
                <c:pt idx="98899">
                  <c:v>24.557646999999999</c:v>
                </c:pt>
                <c:pt idx="98900">
                  <c:v>24.558050999999999</c:v>
                </c:pt>
                <c:pt idx="98901">
                  <c:v>24.562260999999999</c:v>
                </c:pt>
                <c:pt idx="98902">
                  <c:v>24.562127</c:v>
                </c:pt>
                <c:pt idx="98903">
                  <c:v>24.564368999999999</c:v>
                </c:pt>
                <c:pt idx="98904">
                  <c:v>24.564710000000002</c:v>
                </c:pt>
                <c:pt idx="98905">
                  <c:v>24.559812999999998</c:v>
                </c:pt>
                <c:pt idx="98906">
                  <c:v>24.561793000000002</c:v>
                </c:pt>
                <c:pt idx="98907">
                  <c:v>24.565003000000001</c:v>
                </c:pt>
                <c:pt idx="98908">
                  <c:v>24.559581000000001</c:v>
                </c:pt>
                <c:pt idx="98909">
                  <c:v>24.558869999999999</c:v>
                </c:pt>
                <c:pt idx="98910">
                  <c:v>24.563659999999999</c:v>
                </c:pt>
                <c:pt idx="98911">
                  <c:v>24.564095999999999</c:v>
                </c:pt>
                <c:pt idx="98912">
                  <c:v>24.560741</c:v>
                </c:pt>
                <c:pt idx="98913">
                  <c:v>24.560881999999999</c:v>
                </c:pt>
                <c:pt idx="98914">
                  <c:v>24.564682999999999</c:v>
                </c:pt>
                <c:pt idx="98915">
                  <c:v>24.562508999999999</c:v>
                </c:pt>
                <c:pt idx="98916">
                  <c:v>24.556889999999999</c:v>
                </c:pt>
                <c:pt idx="98917">
                  <c:v>24.559172</c:v>
                </c:pt>
                <c:pt idx="98918">
                  <c:v>24.563583000000001</c:v>
                </c:pt>
                <c:pt idx="98919">
                  <c:v>24.563711000000001</c:v>
                </c:pt>
                <c:pt idx="98920">
                  <c:v>24.560874999999999</c:v>
                </c:pt>
                <c:pt idx="98921">
                  <c:v>24.557759000000001</c:v>
                </c:pt>
                <c:pt idx="98922">
                  <c:v>24.557853000000001</c:v>
                </c:pt>
                <c:pt idx="98923">
                  <c:v>24.563483999999999</c:v>
                </c:pt>
                <c:pt idx="98924">
                  <c:v>24.567283</c:v>
                </c:pt>
                <c:pt idx="98925">
                  <c:v>24.566282000000001</c:v>
                </c:pt>
                <c:pt idx="98926">
                  <c:v>24.569310999999999</c:v>
                </c:pt>
                <c:pt idx="98927">
                  <c:v>24.570409000000001</c:v>
                </c:pt>
                <c:pt idx="98928">
                  <c:v>24.566565000000001</c:v>
                </c:pt>
                <c:pt idx="98929">
                  <c:v>24.567383</c:v>
                </c:pt>
                <c:pt idx="98930">
                  <c:v>24.566662000000001</c:v>
                </c:pt>
                <c:pt idx="98931">
                  <c:v>24.564706999999999</c:v>
                </c:pt>
                <c:pt idx="98932">
                  <c:v>24.565349999999999</c:v>
                </c:pt>
                <c:pt idx="98933">
                  <c:v>24.563224000000002</c:v>
                </c:pt>
                <c:pt idx="98934">
                  <c:v>24.561720000000001</c:v>
                </c:pt>
                <c:pt idx="98935">
                  <c:v>24.563345000000002</c:v>
                </c:pt>
                <c:pt idx="98936">
                  <c:v>24.562754999999999</c:v>
                </c:pt>
                <c:pt idx="98937">
                  <c:v>24.563884999999999</c:v>
                </c:pt>
                <c:pt idx="98938">
                  <c:v>24.568207999999998</c:v>
                </c:pt>
                <c:pt idx="98939">
                  <c:v>24.567978</c:v>
                </c:pt>
                <c:pt idx="98940">
                  <c:v>24.562961999999999</c:v>
                </c:pt>
                <c:pt idx="98941">
                  <c:v>24.560849999999999</c:v>
                </c:pt>
                <c:pt idx="98942">
                  <c:v>24.560569999999998</c:v>
                </c:pt>
                <c:pt idx="98943">
                  <c:v>24.560686</c:v>
                </c:pt>
                <c:pt idx="98944">
                  <c:v>24.558810000000001</c:v>
                </c:pt>
                <c:pt idx="98945">
                  <c:v>24.557075999999999</c:v>
                </c:pt>
                <c:pt idx="98946">
                  <c:v>24.559718</c:v>
                </c:pt>
                <c:pt idx="98947">
                  <c:v>24.558074000000001</c:v>
                </c:pt>
                <c:pt idx="98948">
                  <c:v>24.555237999999999</c:v>
                </c:pt>
                <c:pt idx="98949">
                  <c:v>24.55613</c:v>
                </c:pt>
                <c:pt idx="98950">
                  <c:v>24.559972999999999</c:v>
                </c:pt>
                <c:pt idx="98951">
                  <c:v>24.563573000000002</c:v>
                </c:pt>
                <c:pt idx="98952">
                  <c:v>24.560760999999999</c:v>
                </c:pt>
                <c:pt idx="98953">
                  <c:v>24.558055</c:v>
                </c:pt>
                <c:pt idx="98954">
                  <c:v>24.558949999999999</c:v>
                </c:pt>
                <c:pt idx="98955">
                  <c:v>24.561346</c:v>
                </c:pt>
                <c:pt idx="98956">
                  <c:v>24.562614</c:v>
                </c:pt>
                <c:pt idx="98957">
                  <c:v>24.562335000000001</c:v>
                </c:pt>
                <c:pt idx="98958">
                  <c:v>24.561463</c:v>
                </c:pt>
                <c:pt idx="98959">
                  <c:v>24.560099000000001</c:v>
                </c:pt>
                <c:pt idx="98960">
                  <c:v>24.561267999999998</c:v>
                </c:pt>
                <c:pt idx="98961">
                  <c:v>24.563759000000001</c:v>
                </c:pt>
                <c:pt idx="98962">
                  <c:v>24.564553</c:v>
                </c:pt>
                <c:pt idx="98963">
                  <c:v>24.568494000000001</c:v>
                </c:pt>
                <c:pt idx="98964">
                  <c:v>24.571961999999999</c:v>
                </c:pt>
                <c:pt idx="98965">
                  <c:v>24.570786999999999</c:v>
                </c:pt>
                <c:pt idx="98966">
                  <c:v>24.569808999999999</c:v>
                </c:pt>
                <c:pt idx="98967">
                  <c:v>24.569199999999999</c:v>
                </c:pt>
                <c:pt idx="98968">
                  <c:v>24.566642999999999</c:v>
                </c:pt>
                <c:pt idx="98969">
                  <c:v>24.568968999999999</c:v>
                </c:pt>
                <c:pt idx="98970">
                  <c:v>24.575285999999998</c:v>
                </c:pt>
                <c:pt idx="98971">
                  <c:v>24.572375000000001</c:v>
                </c:pt>
                <c:pt idx="98972">
                  <c:v>24.565521</c:v>
                </c:pt>
                <c:pt idx="98973">
                  <c:v>24.569537</c:v>
                </c:pt>
                <c:pt idx="98974">
                  <c:v>24.573491000000001</c:v>
                </c:pt>
                <c:pt idx="98975">
                  <c:v>24.569917</c:v>
                </c:pt>
                <c:pt idx="98976">
                  <c:v>24.570373</c:v>
                </c:pt>
                <c:pt idx="98977">
                  <c:v>24.574563000000001</c:v>
                </c:pt>
                <c:pt idx="98978">
                  <c:v>24.570615</c:v>
                </c:pt>
                <c:pt idx="98979">
                  <c:v>24.562487000000001</c:v>
                </c:pt>
                <c:pt idx="98980">
                  <c:v>24.560134000000001</c:v>
                </c:pt>
                <c:pt idx="98981">
                  <c:v>24.561924999999999</c:v>
                </c:pt>
                <c:pt idx="98982">
                  <c:v>24.567737999999999</c:v>
                </c:pt>
                <c:pt idx="98983">
                  <c:v>24.570319000000001</c:v>
                </c:pt>
                <c:pt idx="98984">
                  <c:v>24.566293999999999</c:v>
                </c:pt>
                <c:pt idx="98985">
                  <c:v>24.564567</c:v>
                </c:pt>
                <c:pt idx="98986">
                  <c:v>24.566503999999998</c:v>
                </c:pt>
                <c:pt idx="98987">
                  <c:v>24.567191999999999</c:v>
                </c:pt>
                <c:pt idx="98988">
                  <c:v>24.565049999999999</c:v>
                </c:pt>
                <c:pt idx="98989">
                  <c:v>24.566247000000001</c:v>
                </c:pt>
                <c:pt idx="98990">
                  <c:v>24.569485</c:v>
                </c:pt>
                <c:pt idx="98991">
                  <c:v>24.568887</c:v>
                </c:pt>
                <c:pt idx="98992">
                  <c:v>24.567767</c:v>
                </c:pt>
                <c:pt idx="98993">
                  <c:v>24.570297</c:v>
                </c:pt>
                <c:pt idx="98994">
                  <c:v>24.571216</c:v>
                </c:pt>
                <c:pt idx="98995">
                  <c:v>24.568031000000001</c:v>
                </c:pt>
                <c:pt idx="98996">
                  <c:v>24.568648</c:v>
                </c:pt>
                <c:pt idx="98997">
                  <c:v>24.570333000000002</c:v>
                </c:pt>
                <c:pt idx="98998">
                  <c:v>24.567003</c:v>
                </c:pt>
                <c:pt idx="98999">
                  <c:v>24.568237</c:v>
                </c:pt>
                <c:pt idx="99000">
                  <c:v>24.570830999999998</c:v>
                </c:pt>
                <c:pt idx="99001">
                  <c:v>24.566687000000002</c:v>
                </c:pt>
                <c:pt idx="99002">
                  <c:v>24.56644</c:v>
                </c:pt>
                <c:pt idx="99003">
                  <c:v>24.570042000000001</c:v>
                </c:pt>
                <c:pt idx="99004">
                  <c:v>24.565138000000001</c:v>
                </c:pt>
                <c:pt idx="99005">
                  <c:v>24.562066999999999</c:v>
                </c:pt>
                <c:pt idx="99006">
                  <c:v>24.567466</c:v>
                </c:pt>
                <c:pt idx="99007">
                  <c:v>24.565996999999999</c:v>
                </c:pt>
                <c:pt idx="99008">
                  <c:v>24.561879000000001</c:v>
                </c:pt>
                <c:pt idx="99009">
                  <c:v>24.566497999999999</c:v>
                </c:pt>
                <c:pt idx="99010">
                  <c:v>24.568133</c:v>
                </c:pt>
                <c:pt idx="99011">
                  <c:v>24.566378</c:v>
                </c:pt>
                <c:pt idx="99012">
                  <c:v>24.568646000000001</c:v>
                </c:pt>
                <c:pt idx="99013">
                  <c:v>24.567053000000001</c:v>
                </c:pt>
                <c:pt idx="99014">
                  <c:v>24.563745999999998</c:v>
                </c:pt>
                <c:pt idx="99015">
                  <c:v>24.564626000000001</c:v>
                </c:pt>
                <c:pt idx="99016">
                  <c:v>24.569509</c:v>
                </c:pt>
                <c:pt idx="99017">
                  <c:v>24.571942</c:v>
                </c:pt>
                <c:pt idx="99018">
                  <c:v>24.568954999999999</c:v>
                </c:pt>
                <c:pt idx="99019">
                  <c:v>24.570810000000002</c:v>
                </c:pt>
                <c:pt idx="99020">
                  <c:v>24.572361999999998</c:v>
                </c:pt>
                <c:pt idx="99021">
                  <c:v>24.567499999999999</c:v>
                </c:pt>
                <c:pt idx="99022">
                  <c:v>24.563718000000001</c:v>
                </c:pt>
                <c:pt idx="99023">
                  <c:v>24.569023999999999</c:v>
                </c:pt>
                <c:pt idx="99024">
                  <c:v>24.575935999999999</c:v>
                </c:pt>
                <c:pt idx="99025">
                  <c:v>24.575286999999999</c:v>
                </c:pt>
                <c:pt idx="99026">
                  <c:v>24.574586</c:v>
                </c:pt>
                <c:pt idx="99027">
                  <c:v>24.578921000000001</c:v>
                </c:pt>
                <c:pt idx="99028">
                  <c:v>24.58013</c:v>
                </c:pt>
                <c:pt idx="99029">
                  <c:v>24.576537999999999</c:v>
                </c:pt>
                <c:pt idx="99030">
                  <c:v>24.577725999999998</c:v>
                </c:pt>
                <c:pt idx="99031">
                  <c:v>24.581803000000001</c:v>
                </c:pt>
                <c:pt idx="99032">
                  <c:v>24.580772</c:v>
                </c:pt>
                <c:pt idx="99033">
                  <c:v>24.578578</c:v>
                </c:pt>
                <c:pt idx="99034">
                  <c:v>24.576521</c:v>
                </c:pt>
                <c:pt idx="99035">
                  <c:v>24.576979999999999</c:v>
                </c:pt>
                <c:pt idx="99036">
                  <c:v>24.582004000000001</c:v>
                </c:pt>
                <c:pt idx="99037">
                  <c:v>24.583220000000001</c:v>
                </c:pt>
                <c:pt idx="99038">
                  <c:v>24.578766000000002</c:v>
                </c:pt>
                <c:pt idx="99039">
                  <c:v>24.575828999999999</c:v>
                </c:pt>
                <c:pt idx="99040">
                  <c:v>24.578347000000001</c:v>
                </c:pt>
                <c:pt idx="99041">
                  <c:v>24.576927000000001</c:v>
                </c:pt>
                <c:pt idx="99042">
                  <c:v>24.570307</c:v>
                </c:pt>
                <c:pt idx="99043">
                  <c:v>24.570972000000001</c:v>
                </c:pt>
                <c:pt idx="99044">
                  <c:v>24.575627000000001</c:v>
                </c:pt>
                <c:pt idx="99045">
                  <c:v>24.573996000000001</c:v>
                </c:pt>
                <c:pt idx="99046">
                  <c:v>24.572514999999999</c:v>
                </c:pt>
                <c:pt idx="99047">
                  <c:v>24.575403000000001</c:v>
                </c:pt>
                <c:pt idx="99048">
                  <c:v>24.574860999999999</c:v>
                </c:pt>
                <c:pt idx="99049">
                  <c:v>24.573512999999998</c:v>
                </c:pt>
                <c:pt idx="99050">
                  <c:v>24.576011999999999</c:v>
                </c:pt>
                <c:pt idx="99051">
                  <c:v>24.573550999999998</c:v>
                </c:pt>
                <c:pt idx="99052">
                  <c:v>24.567412999999998</c:v>
                </c:pt>
                <c:pt idx="99053">
                  <c:v>24.571550999999999</c:v>
                </c:pt>
                <c:pt idx="99054">
                  <c:v>24.576502999999999</c:v>
                </c:pt>
                <c:pt idx="99055">
                  <c:v>24.574225999999999</c:v>
                </c:pt>
                <c:pt idx="99056">
                  <c:v>24.573312999999999</c:v>
                </c:pt>
                <c:pt idx="99057">
                  <c:v>24.572033999999999</c:v>
                </c:pt>
                <c:pt idx="99058">
                  <c:v>24.570983999999999</c:v>
                </c:pt>
                <c:pt idx="99059">
                  <c:v>24.575917</c:v>
                </c:pt>
                <c:pt idx="99060">
                  <c:v>24.577874000000001</c:v>
                </c:pt>
                <c:pt idx="99061">
                  <c:v>24.572797999999999</c:v>
                </c:pt>
                <c:pt idx="99062">
                  <c:v>24.573798</c:v>
                </c:pt>
                <c:pt idx="99063">
                  <c:v>24.578692</c:v>
                </c:pt>
                <c:pt idx="99064">
                  <c:v>24.578036999999998</c:v>
                </c:pt>
                <c:pt idx="99065">
                  <c:v>24.577311000000002</c:v>
                </c:pt>
                <c:pt idx="99066">
                  <c:v>24.576450000000001</c:v>
                </c:pt>
                <c:pt idx="99067">
                  <c:v>24.575583999999999</c:v>
                </c:pt>
                <c:pt idx="99068">
                  <c:v>24.578673999999999</c:v>
                </c:pt>
                <c:pt idx="99069">
                  <c:v>24.579103</c:v>
                </c:pt>
                <c:pt idx="99070">
                  <c:v>24.581519</c:v>
                </c:pt>
                <c:pt idx="99071">
                  <c:v>24.587426000000001</c:v>
                </c:pt>
                <c:pt idx="99072">
                  <c:v>24.585521</c:v>
                </c:pt>
                <c:pt idx="99073">
                  <c:v>24.585263000000001</c:v>
                </c:pt>
                <c:pt idx="99074">
                  <c:v>24.588536999999999</c:v>
                </c:pt>
                <c:pt idx="99075">
                  <c:v>24.585325000000001</c:v>
                </c:pt>
                <c:pt idx="99076">
                  <c:v>24.584610999999999</c:v>
                </c:pt>
                <c:pt idx="99077">
                  <c:v>24.590426999999998</c:v>
                </c:pt>
                <c:pt idx="99078">
                  <c:v>24.588335000000001</c:v>
                </c:pt>
                <c:pt idx="99079">
                  <c:v>24.585526000000002</c:v>
                </c:pt>
                <c:pt idx="99080">
                  <c:v>24.592442999999999</c:v>
                </c:pt>
                <c:pt idx="99081">
                  <c:v>24.592465000000001</c:v>
                </c:pt>
                <c:pt idx="99082">
                  <c:v>24.583873000000001</c:v>
                </c:pt>
                <c:pt idx="99083">
                  <c:v>24.585442</c:v>
                </c:pt>
                <c:pt idx="99084">
                  <c:v>24.589359000000002</c:v>
                </c:pt>
                <c:pt idx="99085">
                  <c:v>24.585926000000001</c:v>
                </c:pt>
                <c:pt idx="99086">
                  <c:v>24.588476</c:v>
                </c:pt>
                <c:pt idx="99087">
                  <c:v>24.590722</c:v>
                </c:pt>
                <c:pt idx="99088">
                  <c:v>24.585581000000001</c:v>
                </c:pt>
                <c:pt idx="99089">
                  <c:v>24.587516000000001</c:v>
                </c:pt>
                <c:pt idx="99090">
                  <c:v>24.591346999999999</c:v>
                </c:pt>
                <c:pt idx="99091">
                  <c:v>24.590786000000001</c:v>
                </c:pt>
                <c:pt idx="99092">
                  <c:v>24.590333999999999</c:v>
                </c:pt>
                <c:pt idx="99093">
                  <c:v>24.587498</c:v>
                </c:pt>
                <c:pt idx="99094">
                  <c:v>24.587968</c:v>
                </c:pt>
                <c:pt idx="99095">
                  <c:v>24.593243000000001</c:v>
                </c:pt>
                <c:pt idx="99096">
                  <c:v>24.590337999999999</c:v>
                </c:pt>
                <c:pt idx="99097">
                  <c:v>24.583501999999999</c:v>
                </c:pt>
                <c:pt idx="99098">
                  <c:v>24.583925000000001</c:v>
                </c:pt>
                <c:pt idx="99099">
                  <c:v>24.584855999999998</c:v>
                </c:pt>
                <c:pt idx="99100">
                  <c:v>24.583373999999999</c:v>
                </c:pt>
                <c:pt idx="99101">
                  <c:v>24.587789000000001</c:v>
                </c:pt>
                <c:pt idx="99102">
                  <c:v>24.590031</c:v>
                </c:pt>
                <c:pt idx="99103">
                  <c:v>24.585597</c:v>
                </c:pt>
                <c:pt idx="99104">
                  <c:v>24.583558</c:v>
                </c:pt>
                <c:pt idx="99105">
                  <c:v>24.585784</c:v>
                </c:pt>
                <c:pt idx="99106">
                  <c:v>24.586597000000001</c:v>
                </c:pt>
                <c:pt idx="99107">
                  <c:v>24.585816000000001</c:v>
                </c:pt>
                <c:pt idx="99108">
                  <c:v>24.583196000000001</c:v>
                </c:pt>
                <c:pt idx="99109">
                  <c:v>24.581320000000002</c:v>
                </c:pt>
                <c:pt idx="99110">
                  <c:v>24.582761000000001</c:v>
                </c:pt>
                <c:pt idx="99111">
                  <c:v>24.583826999999999</c:v>
                </c:pt>
                <c:pt idx="99112">
                  <c:v>24.585104000000001</c:v>
                </c:pt>
                <c:pt idx="99113">
                  <c:v>24.588277999999999</c:v>
                </c:pt>
                <c:pt idx="99114">
                  <c:v>24.588460999999999</c:v>
                </c:pt>
                <c:pt idx="99115">
                  <c:v>24.584793000000001</c:v>
                </c:pt>
                <c:pt idx="99116">
                  <c:v>24.58549</c:v>
                </c:pt>
                <c:pt idx="99117">
                  <c:v>24.588034</c:v>
                </c:pt>
                <c:pt idx="99118">
                  <c:v>24.585007000000001</c:v>
                </c:pt>
                <c:pt idx="99119">
                  <c:v>24.586179000000001</c:v>
                </c:pt>
                <c:pt idx="99120">
                  <c:v>24.590855999999999</c:v>
                </c:pt>
                <c:pt idx="99121">
                  <c:v>24.589549000000002</c:v>
                </c:pt>
                <c:pt idx="99122">
                  <c:v>24.586169000000002</c:v>
                </c:pt>
                <c:pt idx="99123">
                  <c:v>24.586977999999998</c:v>
                </c:pt>
                <c:pt idx="99124">
                  <c:v>24.587638999999999</c:v>
                </c:pt>
                <c:pt idx="99125">
                  <c:v>24.585584000000001</c:v>
                </c:pt>
                <c:pt idx="99126">
                  <c:v>24.586496</c:v>
                </c:pt>
                <c:pt idx="99127">
                  <c:v>24.587502000000001</c:v>
                </c:pt>
                <c:pt idx="99128">
                  <c:v>24.588218000000001</c:v>
                </c:pt>
                <c:pt idx="99129">
                  <c:v>24.589098</c:v>
                </c:pt>
                <c:pt idx="99130">
                  <c:v>24.587651999999999</c:v>
                </c:pt>
                <c:pt idx="99131">
                  <c:v>24.592690999999999</c:v>
                </c:pt>
                <c:pt idx="99132">
                  <c:v>24.596408</c:v>
                </c:pt>
                <c:pt idx="99133">
                  <c:v>24.593101999999998</c:v>
                </c:pt>
                <c:pt idx="99134">
                  <c:v>24.594418000000001</c:v>
                </c:pt>
                <c:pt idx="99135">
                  <c:v>24.596273</c:v>
                </c:pt>
                <c:pt idx="99136">
                  <c:v>24.594631</c:v>
                </c:pt>
                <c:pt idx="99137">
                  <c:v>24.596765999999999</c:v>
                </c:pt>
                <c:pt idx="99138">
                  <c:v>24.598337999999998</c:v>
                </c:pt>
                <c:pt idx="99139">
                  <c:v>24.595279999999999</c:v>
                </c:pt>
                <c:pt idx="99140">
                  <c:v>24.588618</c:v>
                </c:pt>
                <c:pt idx="99141">
                  <c:v>24.587191000000001</c:v>
                </c:pt>
                <c:pt idx="99142">
                  <c:v>24.591408999999999</c:v>
                </c:pt>
                <c:pt idx="99143">
                  <c:v>24.591873</c:v>
                </c:pt>
                <c:pt idx="99144">
                  <c:v>24.591384000000001</c:v>
                </c:pt>
                <c:pt idx="99145">
                  <c:v>24.595480999999999</c:v>
                </c:pt>
                <c:pt idx="99146">
                  <c:v>24.593654999999998</c:v>
                </c:pt>
                <c:pt idx="99147">
                  <c:v>24.586742999999998</c:v>
                </c:pt>
                <c:pt idx="99148">
                  <c:v>24.588408000000001</c:v>
                </c:pt>
                <c:pt idx="99149">
                  <c:v>24.593177000000001</c:v>
                </c:pt>
                <c:pt idx="99150">
                  <c:v>24.593961</c:v>
                </c:pt>
                <c:pt idx="99151">
                  <c:v>24.590941000000001</c:v>
                </c:pt>
                <c:pt idx="99152">
                  <c:v>24.588605000000001</c:v>
                </c:pt>
                <c:pt idx="99153">
                  <c:v>24.592362000000001</c:v>
                </c:pt>
                <c:pt idx="99154">
                  <c:v>24.592803</c:v>
                </c:pt>
                <c:pt idx="99155">
                  <c:v>24.588529999999999</c:v>
                </c:pt>
                <c:pt idx="99156">
                  <c:v>24.588660000000001</c:v>
                </c:pt>
                <c:pt idx="99157">
                  <c:v>24.590724000000002</c:v>
                </c:pt>
                <c:pt idx="99158">
                  <c:v>24.590589000000001</c:v>
                </c:pt>
                <c:pt idx="99159">
                  <c:v>24.592980000000001</c:v>
                </c:pt>
                <c:pt idx="99160">
                  <c:v>24.593641000000002</c:v>
                </c:pt>
                <c:pt idx="99161">
                  <c:v>24.589728999999998</c:v>
                </c:pt>
                <c:pt idx="99162">
                  <c:v>24.592358999999998</c:v>
                </c:pt>
                <c:pt idx="99163">
                  <c:v>24.596512000000001</c:v>
                </c:pt>
                <c:pt idx="99164">
                  <c:v>24.593032000000001</c:v>
                </c:pt>
                <c:pt idx="99165">
                  <c:v>24.592583000000001</c:v>
                </c:pt>
                <c:pt idx="99166">
                  <c:v>24.596231</c:v>
                </c:pt>
                <c:pt idx="99167">
                  <c:v>24.594515000000001</c:v>
                </c:pt>
                <c:pt idx="99168">
                  <c:v>24.594182</c:v>
                </c:pt>
                <c:pt idx="99169">
                  <c:v>24.596665999999999</c:v>
                </c:pt>
                <c:pt idx="99170">
                  <c:v>24.593278000000002</c:v>
                </c:pt>
                <c:pt idx="99171">
                  <c:v>24.592755</c:v>
                </c:pt>
                <c:pt idx="99172">
                  <c:v>24.596582999999999</c:v>
                </c:pt>
                <c:pt idx="99173">
                  <c:v>24.592672</c:v>
                </c:pt>
                <c:pt idx="99174">
                  <c:v>24.588338</c:v>
                </c:pt>
                <c:pt idx="99175">
                  <c:v>24.595624999999998</c:v>
                </c:pt>
                <c:pt idx="99176">
                  <c:v>24.600033</c:v>
                </c:pt>
                <c:pt idx="99177">
                  <c:v>24.597322999999999</c:v>
                </c:pt>
                <c:pt idx="99178">
                  <c:v>24.596319999999999</c:v>
                </c:pt>
                <c:pt idx="99179">
                  <c:v>24.595517000000001</c:v>
                </c:pt>
                <c:pt idx="99180">
                  <c:v>24.599516000000001</c:v>
                </c:pt>
                <c:pt idx="99181">
                  <c:v>24.603945</c:v>
                </c:pt>
                <c:pt idx="99182">
                  <c:v>24.603527</c:v>
                </c:pt>
                <c:pt idx="99183">
                  <c:v>24.603607</c:v>
                </c:pt>
                <c:pt idx="99184">
                  <c:v>24.604303999999999</c:v>
                </c:pt>
                <c:pt idx="99185">
                  <c:v>24.601264</c:v>
                </c:pt>
                <c:pt idx="99186">
                  <c:v>24.597746000000001</c:v>
                </c:pt>
                <c:pt idx="99187">
                  <c:v>24.599928999999999</c:v>
                </c:pt>
                <c:pt idx="99188">
                  <c:v>24.602050999999999</c:v>
                </c:pt>
                <c:pt idx="99189">
                  <c:v>24.600698000000001</c:v>
                </c:pt>
                <c:pt idx="99190">
                  <c:v>24.596399000000002</c:v>
                </c:pt>
                <c:pt idx="99191">
                  <c:v>24.595302</c:v>
                </c:pt>
                <c:pt idx="99192">
                  <c:v>24.597549999999998</c:v>
                </c:pt>
                <c:pt idx="99193">
                  <c:v>24.597211999999999</c:v>
                </c:pt>
                <c:pt idx="99194">
                  <c:v>24.596675999999999</c:v>
                </c:pt>
                <c:pt idx="99195">
                  <c:v>24.597529000000002</c:v>
                </c:pt>
                <c:pt idx="99196">
                  <c:v>24.59666</c:v>
                </c:pt>
                <c:pt idx="99197">
                  <c:v>24.594795000000001</c:v>
                </c:pt>
                <c:pt idx="99198">
                  <c:v>24.595984000000001</c:v>
                </c:pt>
                <c:pt idx="99199">
                  <c:v>24.600508000000001</c:v>
                </c:pt>
                <c:pt idx="99200">
                  <c:v>24.599222000000001</c:v>
                </c:pt>
                <c:pt idx="99201">
                  <c:v>24.594331</c:v>
                </c:pt>
                <c:pt idx="99202">
                  <c:v>24.592378</c:v>
                </c:pt>
                <c:pt idx="99203">
                  <c:v>24.593095000000002</c:v>
                </c:pt>
                <c:pt idx="99204">
                  <c:v>24.595649999999999</c:v>
                </c:pt>
                <c:pt idx="99205">
                  <c:v>24.59648</c:v>
                </c:pt>
                <c:pt idx="99206">
                  <c:v>24.594835</c:v>
                </c:pt>
                <c:pt idx="99207">
                  <c:v>24.59676</c:v>
                </c:pt>
                <c:pt idx="99208">
                  <c:v>24.600273000000001</c:v>
                </c:pt>
                <c:pt idx="99209">
                  <c:v>24.598673999999999</c:v>
                </c:pt>
                <c:pt idx="99210">
                  <c:v>24.594504000000001</c:v>
                </c:pt>
                <c:pt idx="99211">
                  <c:v>24.595275999999998</c:v>
                </c:pt>
                <c:pt idx="99212">
                  <c:v>24.600922000000001</c:v>
                </c:pt>
                <c:pt idx="99213">
                  <c:v>24.602976999999999</c:v>
                </c:pt>
                <c:pt idx="99214">
                  <c:v>24.601312</c:v>
                </c:pt>
                <c:pt idx="99215">
                  <c:v>24.602077000000001</c:v>
                </c:pt>
                <c:pt idx="99216">
                  <c:v>24.600287999999999</c:v>
                </c:pt>
                <c:pt idx="99217">
                  <c:v>24.595980000000001</c:v>
                </c:pt>
                <c:pt idx="99218">
                  <c:v>24.596356</c:v>
                </c:pt>
                <c:pt idx="99219">
                  <c:v>24.599554000000001</c:v>
                </c:pt>
                <c:pt idx="99220">
                  <c:v>24.602239999999998</c:v>
                </c:pt>
                <c:pt idx="99221">
                  <c:v>24.603449999999999</c:v>
                </c:pt>
                <c:pt idx="99222">
                  <c:v>24.602826</c:v>
                </c:pt>
                <c:pt idx="99223">
                  <c:v>24.606317000000001</c:v>
                </c:pt>
                <c:pt idx="99224">
                  <c:v>24.614547000000002</c:v>
                </c:pt>
                <c:pt idx="99225">
                  <c:v>24.614146999999999</c:v>
                </c:pt>
                <c:pt idx="99226">
                  <c:v>24.606501999999999</c:v>
                </c:pt>
                <c:pt idx="99227">
                  <c:v>24.603867000000001</c:v>
                </c:pt>
                <c:pt idx="99228">
                  <c:v>24.600266999999999</c:v>
                </c:pt>
                <c:pt idx="99229">
                  <c:v>24.601203999999999</c:v>
                </c:pt>
                <c:pt idx="99230">
                  <c:v>24.604568</c:v>
                </c:pt>
                <c:pt idx="99231">
                  <c:v>24.598199000000001</c:v>
                </c:pt>
                <c:pt idx="99232">
                  <c:v>24.598323000000001</c:v>
                </c:pt>
                <c:pt idx="99233">
                  <c:v>24.608851999999999</c:v>
                </c:pt>
                <c:pt idx="99234">
                  <c:v>24.608125999999999</c:v>
                </c:pt>
                <c:pt idx="99235">
                  <c:v>24.602556</c:v>
                </c:pt>
                <c:pt idx="99236">
                  <c:v>24.605672999999999</c:v>
                </c:pt>
                <c:pt idx="99237">
                  <c:v>24.605882999999999</c:v>
                </c:pt>
                <c:pt idx="99238">
                  <c:v>24.601972</c:v>
                </c:pt>
                <c:pt idx="99239">
                  <c:v>24.602171999999999</c:v>
                </c:pt>
                <c:pt idx="99240">
                  <c:v>24.604965</c:v>
                </c:pt>
                <c:pt idx="99241">
                  <c:v>24.603005</c:v>
                </c:pt>
                <c:pt idx="99242">
                  <c:v>24.599131</c:v>
                </c:pt>
                <c:pt idx="99243">
                  <c:v>24.599518</c:v>
                </c:pt>
                <c:pt idx="99244">
                  <c:v>24.600677000000001</c:v>
                </c:pt>
                <c:pt idx="99245">
                  <c:v>24.600653999999999</c:v>
                </c:pt>
                <c:pt idx="99246">
                  <c:v>24.601928000000001</c:v>
                </c:pt>
                <c:pt idx="99247">
                  <c:v>24.60455</c:v>
                </c:pt>
                <c:pt idx="99248">
                  <c:v>24.605439000000001</c:v>
                </c:pt>
                <c:pt idx="99249">
                  <c:v>24.603323</c:v>
                </c:pt>
                <c:pt idx="99250">
                  <c:v>24.603656000000001</c:v>
                </c:pt>
                <c:pt idx="99251">
                  <c:v>24.60744</c:v>
                </c:pt>
                <c:pt idx="99252">
                  <c:v>24.606361</c:v>
                </c:pt>
                <c:pt idx="99253">
                  <c:v>24.605730999999999</c:v>
                </c:pt>
                <c:pt idx="99254">
                  <c:v>24.610633</c:v>
                </c:pt>
                <c:pt idx="99255">
                  <c:v>24.616167000000001</c:v>
                </c:pt>
                <c:pt idx="99256">
                  <c:v>24.622060999999999</c:v>
                </c:pt>
                <c:pt idx="99257">
                  <c:v>24.625782000000001</c:v>
                </c:pt>
                <c:pt idx="99258">
                  <c:v>24.626296</c:v>
                </c:pt>
                <c:pt idx="99259">
                  <c:v>24.624255000000002</c:v>
                </c:pt>
                <c:pt idx="99260">
                  <c:v>24.622966999999999</c:v>
                </c:pt>
                <c:pt idx="99261">
                  <c:v>24.622817000000001</c:v>
                </c:pt>
                <c:pt idx="99262">
                  <c:v>24.618402</c:v>
                </c:pt>
                <c:pt idx="99263">
                  <c:v>24.616857</c:v>
                </c:pt>
                <c:pt idx="99264">
                  <c:v>24.619574</c:v>
                </c:pt>
                <c:pt idx="99265">
                  <c:v>24.618957999999999</c:v>
                </c:pt>
                <c:pt idx="99266">
                  <c:v>24.619177000000001</c:v>
                </c:pt>
                <c:pt idx="99267">
                  <c:v>24.620797</c:v>
                </c:pt>
                <c:pt idx="99268">
                  <c:v>24.619430999999999</c:v>
                </c:pt>
                <c:pt idx="99269">
                  <c:v>24.620208999999999</c:v>
                </c:pt>
                <c:pt idx="99270">
                  <c:v>24.623542</c:v>
                </c:pt>
                <c:pt idx="99271">
                  <c:v>24.621155000000002</c:v>
                </c:pt>
                <c:pt idx="99272">
                  <c:v>24.615544</c:v>
                </c:pt>
                <c:pt idx="99273">
                  <c:v>24.612627</c:v>
                </c:pt>
                <c:pt idx="99274">
                  <c:v>24.612684000000002</c:v>
                </c:pt>
                <c:pt idx="99275">
                  <c:v>24.613548000000002</c:v>
                </c:pt>
                <c:pt idx="99276">
                  <c:v>24.613980999999999</c:v>
                </c:pt>
                <c:pt idx="99277">
                  <c:v>24.619661000000001</c:v>
                </c:pt>
                <c:pt idx="99278">
                  <c:v>24.618762</c:v>
                </c:pt>
                <c:pt idx="99279">
                  <c:v>24.610634999999998</c:v>
                </c:pt>
                <c:pt idx="99280">
                  <c:v>24.612857999999999</c:v>
                </c:pt>
                <c:pt idx="99281">
                  <c:v>24.618960000000001</c:v>
                </c:pt>
                <c:pt idx="99282">
                  <c:v>24.615265000000001</c:v>
                </c:pt>
                <c:pt idx="99283">
                  <c:v>24.610669000000001</c:v>
                </c:pt>
                <c:pt idx="99284">
                  <c:v>24.611681999999998</c:v>
                </c:pt>
                <c:pt idx="99285">
                  <c:v>24.612874999999999</c:v>
                </c:pt>
                <c:pt idx="99286">
                  <c:v>24.612559000000001</c:v>
                </c:pt>
                <c:pt idx="99287">
                  <c:v>24.613641000000001</c:v>
                </c:pt>
                <c:pt idx="99288">
                  <c:v>24.613796000000001</c:v>
                </c:pt>
                <c:pt idx="99289">
                  <c:v>24.611215999999999</c:v>
                </c:pt>
                <c:pt idx="99290">
                  <c:v>24.607157999999998</c:v>
                </c:pt>
                <c:pt idx="99291">
                  <c:v>24.604368000000001</c:v>
                </c:pt>
                <c:pt idx="99292">
                  <c:v>24.605177999999999</c:v>
                </c:pt>
                <c:pt idx="99293">
                  <c:v>24.606625000000001</c:v>
                </c:pt>
                <c:pt idx="99294">
                  <c:v>24.606269999999999</c:v>
                </c:pt>
                <c:pt idx="99295">
                  <c:v>24.605022999999999</c:v>
                </c:pt>
                <c:pt idx="99296">
                  <c:v>24.605875999999999</c:v>
                </c:pt>
                <c:pt idx="99297">
                  <c:v>24.605184999999999</c:v>
                </c:pt>
                <c:pt idx="99298">
                  <c:v>24.603383999999998</c:v>
                </c:pt>
                <c:pt idx="99299">
                  <c:v>24.607686000000001</c:v>
                </c:pt>
                <c:pt idx="99300">
                  <c:v>24.609998000000001</c:v>
                </c:pt>
                <c:pt idx="99301">
                  <c:v>24.603916000000002</c:v>
                </c:pt>
                <c:pt idx="99302">
                  <c:v>24.603472</c:v>
                </c:pt>
                <c:pt idx="99303">
                  <c:v>24.612048000000001</c:v>
                </c:pt>
                <c:pt idx="99304">
                  <c:v>24.615120999999998</c:v>
                </c:pt>
                <c:pt idx="99305">
                  <c:v>24.605568000000002</c:v>
                </c:pt>
                <c:pt idx="99306">
                  <c:v>24.600626999999999</c:v>
                </c:pt>
                <c:pt idx="99307">
                  <c:v>24.611090999999998</c:v>
                </c:pt>
                <c:pt idx="99308">
                  <c:v>24.619152</c:v>
                </c:pt>
                <c:pt idx="99309">
                  <c:v>24.615020000000001</c:v>
                </c:pt>
                <c:pt idx="99310">
                  <c:v>24.609855</c:v>
                </c:pt>
                <c:pt idx="99311">
                  <c:v>24.609660999999999</c:v>
                </c:pt>
                <c:pt idx="99312">
                  <c:v>24.612974999999999</c:v>
                </c:pt>
                <c:pt idx="99313">
                  <c:v>24.616437999999999</c:v>
                </c:pt>
                <c:pt idx="99314">
                  <c:v>24.614536000000001</c:v>
                </c:pt>
                <c:pt idx="99315">
                  <c:v>24.611981</c:v>
                </c:pt>
                <c:pt idx="99316">
                  <c:v>24.611338</c:v>
                </c:pt>
                <c:pt idx="99317">
                  <c:v>24.613741000000001</c:v>
                </c:pt>
                <c:pt idx="99318">
                  <c:v>24.616619</c:v>
                </c:pt>
                <c:pt idx="99319">
                  <c:v>24.620608000000001</c:v>
                </c:pt>
                <c:pt idx="99320">
                  <c:v>24.624578</c:v>
                </c:pt>
                <c:pt idx="99321">
                  <c:v>24.619762999999999</c:v>
                </c:pt>
                <c:pt idx="99322">
                  <c:v>24.617031999999998</c:v>
                </c:pt>
                <c:pt idx="99323">
                  <c:v>24.619551999999999</c:v>
                </c:pt>
                <c:pt idx="99324">
                  <c:v>24.619364999999998</c:v>
                </c:pt>
                <c:pt idx="99325">
                  <c:v>24.621255000000001</c:v>
                </c:pt>
                <c:pt idx="99326">
                  <c:v>24.622959999999999</c:v>
                </c:pt>
                <c:pt idx="99327">
                  <c:v>24.617567999999999</c:v>
                </c:pt>
                <c:pt idx="99328">
                  <c:v>24.614255</c:v>
                </c:pt>
                <c:pt idx="99329">
                  <c:v>24.619038</c:v>
                </c:pt>
                <c:pt idx="99330">
                  <c:v>24.619893000000001</c:v>
                </c:pt>
                <c:pt idx="99331">
                  <c:v>24.617228999999998</c:v>
                </c:pt>
                <c:pt idx="99332">
                  <c:v>24.618611000000001</c:v>
                </c:pt>
                <c:pt idx="99333">
                  <c:v>24.616197</c:v>
                </c:pt>
                <c:pt idx="99334">
                  <c:v>24.610403000000002</c:v>
                </c:pt>
                <c:pt idx="99335">
                  <c:v>24.614536999999999</c:v>
                </c:pt>
                <c:pt idx="99336">
                  <c:v>24.619088000000001</c:v>
                </c:pt>
                <c:pt idx="99337">
                  <c:v>24.614934000000002</c:v>
                </c:pt>
                <c:pt idx="99338">
                  <c:v>24.614913999999999</c:v>
                </c:pt>
                <c:pt idx="99339">
                  <c:v>24.617531</c:v>
                </c:pt>
                <c:pt idx="99340">
                  <c:v>24.614542</c:v>
                </c:pt>
                <c:pt idx="99341">
                  <c:v>24.614149999999999</c:v>
                </c:pt>
                <c:pt idx="99342">
                  <c:v>24.617398999999999</c:v>
                </c:pt>
                <c:pt idx="99343">
                  <c:v>24.616257999999998</c:v>
                </c:pt>
                <c:pt idx="99344">
                  <c:v>24.614481999999999</c:v>
                </c:pt>
                <c:pt idx="99345">
                  <c:v>24.615224000000001</c:v>
                </c:pt>
                <c:pt idx="99346">
                  <c:v>24.612189999999998</c:v>
                </c:pt>
                <c:pt idx="99347">
                  <c:v>24.608975999999998</c:v>
                </c:pt>
                <c:pt idx="99348">
                  <c:v>24.613433000000001</c:v>
                </c:pt>
                <c:pt idx="99349">
                  <c:v>24.618787000000001</c:v>
                </c:pt>
                <c:pt idx="99350">
                  <c:v>24.619700999999999</c:v>
                </c:pt>
                <c:pt idx="99351">
                  <c:v>24.621022</c:v>
                </c:pt>
                <c:pt idx="99352">
                  <c:v>24.623740999999999</c:v>
                </c:pt>
                <c:pt idx="99353">
                  <c:v>24.625292000000002</c:v>
                </c:pt>
                <c:pt idx="99354">
                  <c:v>24.624677999999999</c:v>
                </c:pt>
                <c:pt idx="99355">
                  <c:v>24.623749</c:v>
                </c:pt>
                <c:pt idx="99356">
                  <c:v>24.624344000000001</c:v>
                </c:pt>
                <c:pt idx="99357">
                  <c:v>24.623733000000001</c:v>
                </c:pt>
                <c:pt idx="99358">
                  <c:v>24.621224000000002</c:v>
                </c:pt>
                <c:pt idx="99359">
                  <c:v>24.619743</c:v>
                </c:pt>
                <c:pt idx="99360">
                  <c:v>24.617702000000001</c:v>
                </c:pt>
                <c:pt idx="99361">
                  <c:v>24.616112000000001</c:v>
                </c:pt>
                <c:pt idx="99362">
                  <c:v>24.617135000000001</c:v>
                </c:pt>
                <c:pt idx="99363">
                  <c:v>24.620339000000001</c:v>
                </c:pt>
                <c:pt idx="99364">
                  <c:v>24.620359000000001</c:v>
                </c:pt>
                <c:pt idx="99365">
                  <c:v>24.616817000000001</c:v>
                </c:pt>
                <c:pt idx="99366">
                  <c:v>24.617217</c:v>
                </c:pt>
                <c:pt idx="99367">
                  <c:v>24.620018999999999</c:v>
                </c:pt>
                <c:pt idx="99368">
                  <c:v>24.618265000000001</c:v>
                </c:pt>
                <c:pt idx="99369">
                  <c:v>24.614805</c:v>
                </c:pt>
                <c:pt idx="99370">
                  <c:v>24.616008999999998</c:v>
                </c:pt>
                <c:pt idx="99371">
                  <c:v>24.617902999999998</c:v>
                </c:pt>
                <c:pt idx="99372">
                  <c:v>24.616402000000001</c:v>
                </c:pt>
                <c:pt idx="99373">
                  <c:v>24.616277</c:v>
                </c:pt>
                <c:pt idx="99374">
                  <c:v>24.618289999999998</c:v>
                </c:pt>
                <c:pt idx="99375">
                  <c:v>24.619235</c:v>
                </c:pt>
                <c:pt idx="99376">
                  <c:v>24.619129000000001</c:v>
                </c:pt>
                <c:pt idx="99377">
                  <c:v>24.621825000000001</c:v>
                </c:pt>
                <c:pt idx="99378">
                  <c:v>24.625475000000002</c:v>
                </c:pt>
                <c:pt idx="99379">
                  <c:v>24.625212000000001</c:v>
                </c:pt>
                <c:pt idx="99380">
                  <c:v>24.625578999999998</c:v>
                </c:pt>
                <c:pt idx="99381">
                  <c:v>24.629100999999999</c:v>
                </c:pt>
                <c:pt idx="99382">
                  <c:v>24.629926000000001</c:v>
                </c:pt>
                <c:pt idx="99383">
                  <c:v>24.628919</c:v>
                </c:pt>
                <c:pt idx="99384">
                  <c:v>24.627804000000001</c:v>
                </c:pt>
                <c:pt idx="99385">
                  <c:v>24.625931000000001</c:v>
                </c:pt>
                <c:pt idx="99386">
                  <c:v>24.624887000000001</c:v>
                </c:pt>
                <c:pt idx="99387">
                  <c:v>24.627735000000001</c:v>
                </c:pt>
                <c:pt idx="99388">
                  <c:v>24.626607</c:v>
                </c:pt>
                <c:pt idx="99389">
                  <c:v>24.626016</c:v>
                </c:pt>
                <c:pt idx="99390">
                  <c:v>24.633306000000001</c:v>
                </c:pt>
                <c:pt idx="99391">
                  <c:v>24.633336</c:v>
                </c:pt>
                <c:pt idx="99392">
                  <c:v>24.629382</c:v>
                </c:pt>
                <c:pt idx="99393">
                  <c:v>24.630067</c:v>
                </c:pt>
                <c:pt idx="99394">
                  <c:v>24.629944999999999</c:v>
                </c:pt>
                <c:pt idx="99395">
                  <c:v>24.630707999999998</c:v>
                </c:pt>
                <c:pt idx="99396">
                  <c:v>24.631565999999999</c:v>
                </c:pt>
                <c:pt idx="99397">
                  <c:v>24.629348</c:v>
                </c:pt>
                <c:pt idx="99398">
                  <c:v>24.625335</c:v>
                </c:pt>
                <c:pt idx="99399">
                  <c:v>24.626047</c:v>
                </c:pt>
                <c:pt idx="99400">
                  <c:v>24.627527000000001</c:v>
                </c:pt>
                <c:pt idx="99401">
                  <c:v>24.628409000000001</c:v>
                </c:pt>
                <c:pt idx="99402">
                  <c:v>24.631060999999999</c:v>
                </c:pt>
                <c:pt idx="99403">
                  <c:v>24.630557</c:v>
                </c:pt>
                <c:pt idx="99404">
                  <c:v>24.630317999999999</c:v>
                </c:pt>
                <c:pt idx="99405">
                  <c:v>24.632539000000001</c:v>
                </c:pt>
                <c:pt idx="99406">
                  <c:v>24.630704000000001</c:v>
                </c:pt>
                <c:pt idx="99407">
                  <c:v>24.626767999999998</c:v>
                </c:pt>
                <c:pt idx="99408">
                  <c:v>24.625238</c:v>
                </c:pt>
                <c:pt idx="99409">
                  <c:v>24.626148000000001</c:v>
                </c:pt>
                <c:pt idx="99410">
                  <c:v>24.627834</c:v>
                </c:pt>
                <c:pt idx="99411">
                  <c:v>24.630085999999999</c:v>
                </c:pt>
                <c:pt idx="99412">
                  <c:v>24.632193999999998</c:v>
                </c:pt>
                <c:pt idx="99413">
                  <c:v>24.631543000000001</c:v>
                </c:pt>
                <c:pt idx="99414">
                  <c:v>24.629642</c:v>
                </c:pt>
                <c:pt idx="99415">
                  <c:v>24.627694999999999</c:v>
                </c:pt>
                <c:pt idx="99416">
                  <c:v>24.629356999999999</c:v>
                </c:pt>
                <c:pt idx="99417">
                  <c:v>24.632631</c:v>
                </c:pt>
                <c:pt idx="99418">
                  <c:v>24.628568000000001</c:v>
                </c:pt>
                <c:pt idx="99419">
                  <c:v>24.624817</c:v>
                </c:pt>
                <c:pt idx="99420">
                  <c:v>24.627599</c:v>
                </c:pt>
                <c:pt idx="99421">
                  <c:v>24.628388999999999</c:v>
                </c:pt>
                <c:pt idx="99422">
                  <c:v>24.627372000000001</c:v>
                </c:pt>
                <c:pt idx="99423">
                  <c:v>24.627806</c:v>
                </c:pt>
                <c:pt idx="99424">
                  <c:v>24.62724</c:v>
                </c:pt>
                <c:pt idx="99425">
                  <c:v>24.627330000000001</c:v>
                </c:pt>
                <c:pt idx="99426">
                  <c:v>24.625043000000002</c:v>
                </c:pt>
                <c:pt idx="99427">
                  <c:v>24.623061</c:v>
                </c:pt>
                <c:pt idx="99428">
                  <c:v>24.626946</c:v>
                </c:pt>
                <c:pt idx="99429">
                  <c:v>24.629359999999998</c:v>
                </c:pt>
                <c:pt idx="99430">
                  <c:v>24.627528999999999</c:v>
                </c:pt>
                <c:pt idx="99431">
                  <c:v>24.629415999999999</c:v>
                </c:pt>
                <c:pt idx="99432">
                  <c:v>24.630756999999999</c:v>
                </c:pt>
                <c:pt idx="99433">
                  <c:v>24.625585999999998</c:v>
                </c:pt>
                <c:pt idx="99434">
                  <c:v>24.626268</c:v>
                </c:pt>
                <c:pt idx="99435">
                  <c:v>24.632992999999999</c:v>
                </c:pt>
                <c:pt idx="99436">
                  <c:v>24.636320999999999</c:v>
                </c:pt>
                <c:pt idx="99437">
                  <c:v>24.633766999999999</c:v>
                </c:pt>
                <c:pt idx="99438">
                  <c:v>24.629686</c:v>
                </c:pt>
                <c:pt idx="99439">
                  <c:v>24.634661000000001</c:v>
                </c:pt>
                <c:pt idx="99440">
                  <c:v>24.638728</c:v>
                </c:pt>
                <c:pt idx="99441">
                  <c:v>24.637561999999999</c:v>
                </c:pt>
                <c:pt idx="99442">
                  <c:v>24.636164999999998</c:v>
                </c:pt>
                <c:pt idx="99443">
                  <c:v>24.630625999999999</c:v>
                </c:pt>
                <c:pt idx="99444">
                  <c:v>24.629873</c:v>
                </c:pt>
                <c:pt idx="99445">
                  <c:v>24.634278999999999</c:v>
                </c:pt>
                <c:pt idx="99446">
                  <c:v>24.634060999999999</c:v>
                </c:pt>
                <c:pt idx="99447">
                  <c:v>24.632774999999999</c:v>
                </c:pt>
                <c:pt idx="99448">
                  <c:v>24.633106999999999</c:v>
                </c:pt>
                <c:pt idx="99449">
                  <c:v>24.63438</c:v>
                </c:pt>
                <c:pt idx="99450">
                  <c:v>24.635048000000001</c:v>
                </c:pt>
                <c:pt idx="99451">
                  <c:v>24.634081999999999</c:v>
                </c:pt>
                <c:pt idx="99452">
                  <c:v>24.632238000000001</c:v>
                </c:pt>
                <c:pt idx="99453">
                  <c:v>24.628233000000002</c:v>
                </c:pt>
                <c:pt idx="99454">
                  <c:v>24.626733000000002</c:v>
                </c:pt>
                <c:pt idx="99455">
                  <c:v>24.632090999999999</c:v>
                </c:pt>
                <c:pt idx="99456">
                  <c:v>24.635521000000001</c:v>
                </c:pt>
                <c:pt idx="99457">
                  <c:v>24.633320999999999</c:v>
                </c:pt>
                <c:pt idx="99458">
                  <c:v>24.633486999999999</c:v>
                </c:pt>
                <c:pt idx="99459">
                  <c:v>24.635591999999999</c:v>
                </c:pt>
                <c:pt idx="99460">
                  <c:v>24.635397000000001</c:v>
                </c:pt>
                <c:pt idx="99461">
                  <c:v>24.634506999999999</c:v>
                </c:pt>
                <c:pt idx="99462">
                  <c:v>24.631644000000001</c:v>
                </c:pt>
                <c:pt idx="99463">
                  <c:v>24.629677999999998</c:v>
                </c:pt>
                <c:pt idx="99464">
                  <c:v>24.634017</c:v>
                </c:pt>
                <c:pt idx="99465">
                  <c:v>24.637625</c:v>
                </c:pt>
                <c:pt idx="99466">
                  <c:v>24.636075999999999</c:v>
                </c:pt>
                <c:pt idx="99467">
                  <c:v>24.637325000000001</c:v>
                </c:pt>
                <c:pt idx="99468">
                  <c:v>24.636977999999999</c:v>
                </c:pt>
                <c:pt idx="99469">
                  <c:v>24.634990999999999</c:v>
                </c:pt>
                <c:pt idx="99470">
                  <c:v>24.638638</c:v>
                </c:pt>
                <c:pt idx="99471">
                  <c:v>24.641655</c:v>
                </c:pt>
                <c:pt idx="99472">
                  <c:v>24.637301000000001</c:v>
                </c:pt>
                <c:pt idx="99473">
                  <c:v>24.636243</c:v>
                </c:pt>
                <c:pt idx="99474">
                  <c:v>24.644221000000002</c:v>
                </c:pt>
                <c:pt idx="99475">
                  <c:v>24.645029000000001</c:v>
                </c:pt>
                <c:pt idx="99476">
                  <c:v>24.640461999999999</c:v>
                </c:pt>
                <c:pt idx="99477">
                  <c:v>24.643225000000001</c:v>
                </c:pt>
                <c:pt idx="99478">
                  <c:v>24.644797000000001</c:v>
                </c:pt>
                <c:pt idx="99479">
                  <c:v>24.641147</c:v>
                </c:pt>
                <c:pt idx="99480">
                  <c:v>24.637784</c:v>
                </c:pt>
                <c:pt idx="99481">
                  <c:v>24.639529</c:v>
                </c:pt>
                <c:pt idx="99482">
                  <c:v>24.642524000000002</c:v>
                </c:pt>
                <c:pt idx="99483">
                  <c:v>24.639845999999999</c:v>
                </c:pt>
                <c:pt idx="99484">
                  <c:v>24.639999</c:v>
                </c:pt>
                <c:pt idx="99485">
                  <c:v>24.644466999999999</c:v>
                </c:pt>
                <c:pt idx="99486">
                  <c:v>24.640193</c:v>
                </c:pt>
                <c:pt idx="99487">
                  <c:v>24.637248</c:v>
                </c:pt>
                <c:pt idx="99488">
                  <c:v>24.642614999999999</c:v>
                </c:pt>
                <c:pt idx="99489">
                  <c:v>24.642178999999999</c:v>
                </c:pt>
                <c:pt idx="99490">
                  <c:v>24.636763999999999</c:v>
                </c:pt>
                <c:pt idx="99491">
                  <c:v>24.639775</c:v>
                </c:pt>
                <c:pt idx="99492">
                  <c:v>24.642721000000002</c:v>
                </c:pt>
                <c:pt idx="99493">
                  <c:v>24.639744</c:v>
                </c:pt>
                <c:pt idx="99494">
                  <c:v>24.637947</c:v>
                </c:pt>
                <c:pt idx="99495">
                  <c:v>24.637359</c:v>
                </c:pt>
                <c:pt idx="99496">
                  <c:v>24.638124999999999</c:v>
                </c:pt>
                <c:pt idx="99497">
                  <c:v>24.638325999999999</c:v>
                </c:pt>
                <c:pt idx="99498">
                  <c:v>24.636485</c:v>
                </c:pt>
                <c:pt idx="99499">
                  <c:v>24.639509</c:v>
                </c:pt>
                <c:pt idx="99500">
                  <c:v>24.642972</c:v>
                </c:pt>
                <c:pt idx="99501">
                  <c:v>24.638531</c:v>
                </c:pt>
                <c:pt idx="99502">
                  <c:v>24.637231</c:v>
                </c:pt>
                <c:pt idx="99503">
                  <c:v>24.642643</c:v>
                </c:pt>
                <c:pt idx="99504">
                  <c:v>24.642396000000002</c:v>
                </c:pt>
                <c:pt idx="99505">
                  <c:v>24.638055999999999</c:v>
                </c:pt>
                <c:pt idx="99506">
                  <c:v>24.637474000000001</c:v>
                </c:pt>
                <c:pt idx="99507">
                  <c:v>24.637661000000001</c:v>
                </c:pt>
                <c:pt idx="99508">
                  <c:v>24.63664</c:v>
                </c:pt>
                <c:pt idx="99509">
                  <c:v>24.634336000000001</c:v>
                </c:pt>
                <c:pt idx="99510">
                  <c:v>24.632404000000001</c:v>
                </c:pt>
                <c:pt idx="99511">
                  <c:v>24.638152000000002</c:v>
                </c:pt>
                <c:pt idx="99512">
                  <c:v>24.645806</c:v>
                </c:pt>
                <c:pt idx="99513">
                  <c:v>24.642408</c:v>
                </c:pt>
                <c:pt idx="99514">
                  <c:v>24.63655</c:v>
                </c:pt>
                <c:pt idx="99515">
                  <c:v>24.638894000000001</c:v>
                </c:pt>
                <c:pt idx="99516">
                  <c:v>24.640056000000001</c:v>
                </c:pt>
                <c:pt idx="99517">
                  <c:v>24.639029000000001</c:v>
                </c:pt>
                <c:pt idx="99518">
                  <c:v>24.639399999999998</c:v>
                </c:pt>
                <c:pt idx="99519">
                  <c:v>24.638788999999999</c:v>
                </c:pt>
                <c:pt idx="99520">
                  <c:v>24.638895000000002</c:v>
                </c:pt>
                <c:pt idx="99521">
                  <c:v>24.642188999999998</c:v>
                </c:pt>
                <c:pt idx="99522">
                  <c:v>24.649622999999998</c:v>
                </c:pt>
                <c:pt idx="99523">
                  <c:v>24.65184</c:v>
                </c:pt>
                <c:pt idx="99524">
                  <c:v>24.647200000000002</c:v>
                </c:pt>
                <c:pt idx="99525">
                  <c:v>24.648377</c:v>
                </c:pt>
                <c:pt idx="99526">
                  <c:v>24.652941999999999</c:v>
                </c:pt>
                <c:pt idx="99527">
                  <c:v>24.652871999999999</c:v>
                </c:pt>
                <c:pt idx="99528">
                  <c:v>24.652994</c:v>
                </c:pt>
                <c:pt idx="99529">
                  <c:v>24.655073000000002</c:v>
                </c:pt>
                <c:pt idx="99530">
                  <c:v>24.652007999999999</c:v>
                </c:pt>
                <c:pt idx="99531">
                  <c:v>24.647089000000001</c:v>
                </c:pt>
                <c:pt idx="99532">
                  <c:v>24.646764000000001</c:v>
                </c:pt>
                <c:pt idx="99533">
                  <c:v>24.648652999999999</c:v>
                </c:pt>
                <c:pt idx="99534">
                  <c:v>24.6493</c:v>
                </c:pt>
                <c:pt idx="99535">
                  <c:v>24.649678999999999</c:v>
                </c:pt>
                <c:pt idx="99536">
                  <c:v>24.648807000000001</c:v>
                </c:pt>
                <c:pt idx="99537">
                  <c:v>24.648848999999998</c:v>
                </c:pt>
                <c:pt idx="99538">
                  <c:v>24.649574999999999</c:v>
                </c:pt>
                <c:pt idx="99539">
                  <c:v>24.647176999999999</c:v>
                </c:pt>
                <c:pt idx="99540">
                  <c:v>24.64762</c:v>
                </c:pt>
                <c:pt idx="99541">
                  <c:v>24.649601000000001</c:v>
                </c:pt>
                <c:pt idx="99542">
                  <c:v>24.646350000000002</c:v>
                </c:pt>
                <c:pt idx="99543">
                  <c:v>24.645036000000001</c:v>
                </c:pt>
                <c:pt idx="99544">
                  <c:v>24.647487000000002</c:v>
                </c:pt>
                <c:pt idx="99545">
                  <c:v>24.645468000000001</c:v>
                </c:pt>
                <c:pt idx="99546">
                  <c:v>24.644855</c:v>
                </c:pt>
                <c:pt idx="99547">
                  <c:v>24.648342</c:v>
                </c:pt>
                <c:pt idx="99548">
                  <c:v>24.647462000000001</c:v>
                </c:pt>
                <c:pt idx="99549">
                  <c:v>24.646073999999999</c:v>
                </c:pt>
                <c:pt idx="99550">
                  <c:v>24.649059999999999</c:v>
                </c:pt>
                <c:pt idx="99551">
                  <c:v>24.648541000000002</c:v>
                </c:pt>
                <c:pt idx="99552">
                  <c:v>24.645199000000002</c:v>
                </c:pt>
                <c:pt idx="99553">
                  <c:v>24.646968999999999</c:v>
                </c:pt>
                <c:pt idx="99554">
                  <c:v>24.646979000000002</c:v>
                </c:pt>
                <c:pt idx="99555">
                  <c:v>24.645015000000001</c:v>
                </c:pt>
                <c:pt idx="99556">
                  <c:v>24.645954</c:v>
                </c:pt>
                <c:pt idx="99557">
                  <c:v>24.646861999999999</c:v>
                </c:pt>
                <c:pt idx="99558">
                  <c:v>24.648375000000001</c:v>
                </c:pt>
                <c:pt idx="99559">
                  <c:v>24.649211000000001</c:v>
                </c:pt>
                <c:pt idx="99560">
                  <c:v>24.648402000000001</c:v>
                </c:pt>
                <c:pt idx="99561">
                  <c:v>24.647753999999999</c:v>
                </c:pt>
                <c:pt idx="99562">
                  <c:v>24.646628</c:v>
                </c:pt>
                <c:pt idx="99563">
                  <c:v>24.644416</c:v>
                </c:pt>
                <c:pt idx="99564">
                  <c:v>24.647186000000001</c:v>
                </c:pt>
                <c:pt idx="99565">
                  <c:v>24.652256000000001</c:v>
                </c:pt>
                <c:pt idx="99566">
                  <c:v>24.648983000000001</c:v>
                </c:pt>
                <c:pt idx="99567">
                  <c:v>24.645337000000001</c:v>
                </c:pt>
                <c:pt idx="99568">
                  <c:v>24.651240000000001</c:v>
                </c:pt>
                <c:pt idx="99569">
                  <c:v>24.65474</c:v>
                </c:pt>
                <c:pt idx="99570">
                  <c:v>24.652792999999999</c:v>
                </c:pt>
                <c:pt idx="99571">
                  <c:v>24.652325000000001</c:v>
                </c:pt>
                <c:pt idx="99572">
                  <c:v>24.655183999999998</c:v>
                </c:pt>
                <c:pt idx="99573">
                  <c:v>24.658026</c:v>
                </c:pt>
                <c:pt idx="99574">
                  <c:v>24.655562</c:v>
                </c:pt>
                <c:pt idx="99575">
                  <c:v>24.657319999999999</c:v>
                </c:pt>
                <c:pt idx="99576">
                  <c:v>24.661328000000001</c:v>
                </c:pt>
                <c:pt idx="99577">
                  <c:v>24.657140999999999</c:v>
                </c:pt>
                <c:pt idx="99578">
                  <c:v>24.656766999999999</c:v>
                </c:pt>
                <c:pt idx="99579">
                  <c:v>24.661618000000001</c:v>
                </c:pt>
                <c:pt idx="99580">
                  <c:v>24.659117999999999</c:v>
                </c:pt>
                <c:pt idx="99581">
                  <c:v>24.657253999999998</c:v>
                </c:pt>
                <c:pt idx="99582">
                  <c:v>24.660233000000002</c:v>
                </c:pt>
                <c:pt idx="99583">
                  <c:v>24.656683000000001</c:v>
                </c:pt>
                <c:pt idx="99584">
                  <c:v>24.650642000000001</c:v>
                </c:pt>
                <c:pt idx="99585">
                  <c:v>24.652014000000001</c:v>
                </c:pt>
                <c:pt idx="99586">
                  <c:v>24.653078000000001</c:v>
                </c:pt>
                <c:pt idx="99587">
                  <c:v>24.655588000000002</c:v>
                </c:pt>
                <c:pt idx="99588">
                  <c:v>24.660920999999998</c:v>
                </c:pt>
                <c:pt idx="99589">
                  <c:v>24.657059</c:v>
                </c:pt>
                <c:pt idx="99590">
                  <c:v>24.65296</c:v>
                </c:pt>
                <c:pt idx="99591">
                  <c:v>24.656649999999999</c:v>
                </c:pt>
                <c:pt idx="99592">
                  <c:v>24.658377000000002</c:v>
                </c:pt>
                <c:pt idx="99593">
                  <c:v>24.654591</c:v>
                </c:pt>
                <c:pt idx="99594">
                  <c:v>24.652823999999999</c:v>
                </c:pt>
                <c:pt idx="99595">
                  <c:v>24.655207999999998</c:v>
                </c:pt>
                <c:pt idx="99596">
                  <c:v>24.658353999999999</c:v>
                </c:pt>
                <c:pt idx="99597">
                  <c:v>24.657128</c:v>
                </c:pt>
                <c:pt idx="99598">
                  <c:v>24.652678000000002</c:v>
                </c:pt>
                <c:pt idx="99599">
                  <c:v>24.654312000000001</c:v>
                </c:pt>
                <c:pt idx="99600">
                  <c:v>24.652552</c:v>
                </c:pt>
                <c:pt idx="99601">
                  <c:v>24.648357000000001</c:v>
                </c:pt>
                <c:pt idx="99602">
                  <c:v>24.654737000000001</c:v>
                </c:pt>
                <c:pt idx="99603">
                  <c:v>24.656151000000001</c:v>
                </c:pt>
                <c:pt idx="99604">
                  <c:v>24.648990000000001</c:v>
                </c:pt>
                <c:pt idx="99605">
                  <c:v>24.653870999999999</c:v>
                </c:pt>
                <c:pt idx="99606">
                  <c:v>24.662123000000001</c:v>
                </c:pt>
                <c:pt idx="99607">
                  <c:v>24.659489000000001</c:v>
                </c:pt>
                <c:pt idx="99608">
                  <c:v>24.655418000000001</c:v>
                </c:pt>
                <c:pt idx="99609">
                  <c:v>24.658315000000002</c:v>
                </c:pt>
                <c:pt idx="99610">
                  <c:v>24.660976000000002</c:v>
                </c:pt>
                <c:pt idx="99611">
                  <c:v>24.659628999999999</c:v>
                </c:pt>
                <c:pt idx="99612">
                  <c:v>24.658988000000001</c:v>
                </c:pt>
                <c:pt idx="99613">
                  <c:v>24.662621999999999</c:v>
                </c:pt>
                <c:pt idx="99614">
                  <c:v>24.668101</c:v>
                </c:pt>
                <c:pt idx="99615">
                  <c:v>24.669416999999999</c:v>
                </c:pt>
                <c:pt idx="99616">
                  <c:v>24.668199000000001</c:v>
                </c:pt>
                <c:pt idx="99617">
                  <c:v>24.669007000000001</c:v>
                </c:pt>
                <c:pt idx="99618">
                  <c:v>24.667757999999999</c:v>
                </c:pt>
                <c:pt idx="99619">
                  <c:v>24.669492999999999</c:v>
                </c:pt>
                <c:pt idx="99620">
                  <c:v>24.673203999999998</c:v>
                </c:pt>
                <c:pt idx="99621">
                  <c:v>24.667580999999998</c:v>
                </c:pt>
                <c:pt idx="99622">
                  <c:v>24.665147999999999</c:v>
                </c:pt>
                <c:pt idx="99623">
                  <c:v>24.671032</c:v>
                </c:pt>
                <c:pt idx="99624">
                  <c:v>24.668875</c:v>
                </c:pt>
                <c:pt idx="99625">
                  <c:v>24.662652000000001</c:v>
                </c:pt>
                <c:pt idx="99626">
                  <c:v>24.667437</c:v>
                </c:pt>
                <c:pt idx="99627">
                  <c:v>24.674883999999999</c:v>
                </c:pt>
                <c:pt idx="99628">
                  <c:v>24.672058</c:v>
                </c:pt>
                <c:pt idx="99629">
                  <c:v>24.667891000000001</c:v>
                </c:pt>
                <c:pt idx="99630">
                  <c:v>24.667963</c:v>
                </c:pt>
                <c:pt idx="99631">
                  <c:v>24.668116999999999</c:v>
                </c:pt>
                <c:pt idx="99632">
                  <c:v>24.665586999999999</c:v>
                </c:pt>
                <c:pt idx="99633">
                  <c:v>24.666644000000002</c:v>
                </c:pt>
                <c:pt idx="99634">
                  <c:v>24.676414000000001</c:v>
                </c:pt>
                <c:pt idx="99635">
                  <c:v>24.678381999999999</c:v>
                </c:pt>
                <c:pt idx="99636">
                  <c:v>24.670850000000002</c:v>
                </c:pt>
                <c:pt idx="99637">
                  <c:v>24.670165999999998</c:v>
                </c:pt>
                <c:pt idx="99638">
                  <c:v>24.671209000000001</c:v>
                </c:pt>
                <c:pt idx="99639">
                  <c:v>24.668662000000001</c:v>
                </c:pt>
                <c:pt idx="99640">
                  <c:v>24.666884</c:v>
                </c:pt>
                <c:pt idx="99641">
                  <c:v>24.665828999999999</c:v>
                </c:pt>
                <c:pt idx="99642">
                  <c:v>24.666903999999999</c:v>
                </c:pt>
                <c:pt idx="99643">
                  <c:v>24.669598000000001</c:v>
                </c:pt>
                <c:pt idx="99644">
                  <c:v>24.669944000000001</c:v>
                </c:pt>
                <c:pt idx="99645">
                  <c:v>24.670304999999999</c:v>
                </c:pt>
                <c:pt idx="99646">
                  <c:v>24.666758999999999</c:v>
                </c:pt>
                <c:pt idx="99647">
                  <c:v>24.660751000000001</c:v>
                </c:pt>
                <c:pt idx="99648">
                  <c:v>24.664055999999999</c:v>
                </c:pt>
                <c:pt idx="99649">
                  <c:v>24.669553000000001</c:v>
                </c:pt>
                <c:pt idx="99650">
                  <c:v>24.666491000000001</c:v>
                </c:pt>
                <c:pt idx="99651">
                  <c:v>24.664007000000002</c:v>
                </c:pt>
                <c:pt idx="99652">
                  <c:v>24.665756999999999</c:v>
                </c:pt>
                <c:pt idx="99653">
                  <c:v>24.664956</c:v>
                </c:pt>
                <c:pt idx="99654">
                  <c:v>24.664294000000002</c:v>
                </c:pt>
                <c:pt idx="99655">
                  <c:v>24.662904000000001</c:v>
                </c:pt>
                <c:pt idx="99656">
                  <c:v>24.661572</c:v>
                </c:pt>
                <c:pt idx="99657">
                  <c:v>24.665865</c:v>
                </c:pt>
                <c:pt idx="99658">
                  <c:v>24.670559000000001</c:v>
                </c:pt>
                <c:pt idx="99659">
                  <c:v>24.670759</c:v>
                </c:pt>
                <c:pt idx="99660">
                  <c:v>24.670652</c:v>
                </c:pt>
                <c:pt idx="99661">
                  <c:v>24.671292999999999</c:v>
                </c:pt>
                <c:pt idx="99662">
                  <c:v>24.671735999999999</c:v>
                </c:pt>
                <c:pt idx="99663">
                  <c:v>24.673105</c:v>
                </c:pt>
                <c:pt idx="99664">
                  <c:v>24.672678999999999</c:v>
                </c:pt>
                <c:pt idx="99665">
                  <c:v>24.671893000000001</c:v>
                </c:pt>
                <c:pt idx="99666">
                  <c:v>24.670946000000001</c:v>
                </c:pt>
                <c:pt idx="99667">
                  <c:v>24.670931</c:v>
                </c:pt>
                <c:pt idx="99668">
                  <c:v>24.669985</c:v>
                </c:pt>
                <c:pt idx="99669">
                  <c:v>24.665814000000001</c:v>
                </c:pt>
                <c:pt idx="99670">
                  <c:v>24.667266999999999</c:v>
                </c:pt>
                <c:pt idx="99671">
                  <c:v>24.670088</c:v>
                </c:pt>
                <c:pt idx="99672">
                  <c:v>24.669571000000001</c:v>
                </c:pt>
                <c:pt idx="99673">
                  <c:v>24.668565999999998</c:v>
                </c:pt>
                <c:pt idx="99674">
                  <c:v>24.664318999999999</c:v>
                </c:pt>
                <c:pt idx="99675">
                  <c:v>24.661718</c:v>
                </c:pt>
                <c:pt idx="99676">
                  <c:v>24.660478000000001</c:v>
                </c:pt>
                <c:pt idx="99677">
                  <c:v>24.656686000000001</c:v>
                </c:pt>
                <c:pt idx="99678">
                  <c:v>24.658564999999999</c:v>
                </c:pt>
                <c:pt idx="99679">
                  <c:v>24.657409000000001</c:v>
                </c:pt>
                <c:pt idx="99680">
                  <c:v>24.655024000000001</c:v>
                </c:pt>
                <c:pt idx="99681">
                  <c:v>24.661639000000001</c:v>
                </c:pt>
                <c:pt idx="99682">
                  <c:v>24.664476000000001</c:v>
                </c:pt>
                <c:pt idx="99683">
                  <c:v>24.659704999999999</c:v>
                </c:pt>
                <c:pt idx="99684">
                  <c:v>24.659953999999999</c:v>
                </c:pt>
                <c:pt idx="99685">
                  <c:v>24.663177000000001</c:v>
                </c:pt>
                <c:pt idx="99686">
                  <c:v>24.659161000000001</c:v>
                </c:pt>
                <c:pt idx="99687">
                  <c:v>24.660471999999999</c:v>
                </c:pt>
                <c:pt idx="99688">
                  <c:v>24.667788999999999</c:v>
                </c:pt>
                <c:pt idx="99689">
                  <c:v>24.666871</c:v>
                </c:pt>
                <c:pt idx="99690">
                  <c:v>24.662644</c:v>
                </c:pt>
                <c:pt idx="99691">
                  <c:v>24.667639999999999</c:v>
                </c:pt>
                <c:pt idx="99692">
                  <c:v>24.671192000000001</c:v>
                </c:pt>
                <c:pt idx="99693">
                  <c:v>24.668051999999999</c:v>
                </c:pt>
                <c:pt idx="99694">
                  <c:v>24.667971999999999</c:v>
                </c:pt>
                <c:pt idx="99695">
                  <c:v>24.674623</c:v>
                </c:pt>
                <c:pt idx="99696">
                  <c:v>24.675153000000002</c:v>
                </c:pt>
                <c:pt idx="99697">
                  <c:v>24.670159000000002</c:v>
                </c:pt>
                <c:pt idx="99698">
                  <c:v>24.675329000000001</c:v>
                </c:pt>
                <c:pt idx="99699">
                  <c:v>24.682306000000001</c:v>
                </c:pt>
                <c:pt idx="99700">
                  <c:v>24.683892</c:v>
                </c:pt>
                <c:pt idx="99701">
                  <c:v>24.678663</c:v>
                </c:pt>
                <c:pt idx="99702">
                  <c:v>24.672357000000002</c:v>
                </c:pt>
                <c:pt idx="99703">
                  <c:v>24.671783000000001</c:v>
                </c:pt>
                <c:pt idx="99704">
                  <c:v>24.671420999999999</c:v>
                </c:pt>
                <c:pt idx="99705">
                  <c:v>24.671239</c:v>
                </c:pt>
                <c:pt idx="99706">
                  <c:v>24.66836</c:v>
                </c:pt>
                <c:pt idx="99707">
                  <c:v>24.668728000000002</c:v>
                </c:pt>
                <c:pt idx="99708">
                  <c:v>24.670252999999999</c:v>
                </c:pt>
                <c:pt idx="99709">
                  <c:v>24.66628</c:v>
                </c:pt>
                <c:pt idx="99710">
                  <c:v>24.666893000000002</c:v>
                </c:pt>
                <c:pt idx="99711">
                  <c:v>24.668831000000001</c:v>
                </c:pt>
                <c:pt idx="99712">
                  <c:v>24.665624000000001</c:v>
                </c:pt>
                <c:pt idx="99713">
                  <c:v>24.663516000000001</c:v>
                </c:pt>
                <c:pt idx="99714">
                  <c:v>24.664801000000001</c:v>
                </c:pt>
                <c:pt idx="99715">
                  <c:v>24.665510999999999</c:v>
                </c:pt>
                <c:pt idx="99716">
                  <c:v>24.664791000000001</c:v>
                </c:pt>
                <c:pt idx="99717">
                  <c:v>24.665509</c:v>
                </c:pt>
                <c:pt idx="99718">
                  <c:v>24.667389</c:v>
                </c:pt>
                <c:pt idx="99719">
                  <c:v>24.666861000000001</c:v>
                </c:pt>
                <c:pt idx="99720">
                  <c:v>24.668268000000001</c:v>
                </c:pt>
                <c:pt idx="99721">
                  <c:v>24.670978000000002</c:v>
                </c:pt>
                <c:pt idx="99722">
                  <c:v>24.668659999999999</c:v>
                </c:pt>
                <c:pt idx="99723">
                  <c:v>24.665794000000002</c:v>
                </c:pt>
                <c:pt idx="99724">
                  <c:v>24.664982999999999</c:v>
                </c:pt>
                <c:pt idx="99725">
                  <c:v>24.666217</c:v>
                </c:pt>
                <c:pt idx="99726">
                  <c:v>24.667346999999999</c:v>
                </c:pt>
                <c:pt idx="99727">
                  <c:v>24.666132999999999</c:v>
                </c:pt>
                <c:pt idx="99728">
                  <c:v>24.666048</c:v>
                </c:pt>
                <c:pt idx="99729">
                  <c:v>24.668889</c:v>
                </c:pt>
                <c:pt idx="99730">
                  <c:v>24.673287999999999</c:v>
                </c:pt>
                <c:pt idx="99731">
                  <c:v>24.674363</c:v>
                </c:pt>
                <c:pt idx="99732">
                  <c:v>24.670838</c:v>
                </c:pt>
                <c:pt idx="99733">
                  <c:v>24.669772999999999</c:v>
                </c:pt>
                <c:pt idx="99734">
                  <c:v>24.672270999999999</c:v>
                </c:pt>
                <c:pt idx="99735">
                  <c:v>24.669848000000002</c:v>
                </c:pt>
                <c:pt idx="99736">
                  <c:v>24.668779000000001</c:v>
                </c:pt>
                <c:pt idx="99737">
                  <c:v>24.676584999999999</c:v>
                </c:pt>
                <c:pt idx="99738">
                  <c:v>24.677493999999999</c:v>
                </c:pt>
                <c:pt idx="99739">
                  <c:v>24.670477000000002</c:v>
                </c:pt>
                <c:pt idx="99740">
                  <c:v>24.670283999999999</c:v>
                </c:pt>
                <c:pt idx="99741">
                  <c:v>24.671019999999999</c:v>
                </c:pt>
                <c:pt idx="99742">
                  <c:v>24.671918999999999</c:v>
                </c:pt>
                <c:pt idx="99743">
                  <c:v>24.676397000000001</c:v>
                </c:pt>
                <c:pt idx="99744">
                  <c:v>24.673033</c:v>
                </c:pt>
                <c:pt idx="99745">
                  <c:v>24.668807000000001</c:v>
                </c:pt>
                <c:pt idx="99746">
                  <c:v>24.674261999999999</c:v>
                </c:pt>
                <c:pt idx="99747">
                  <c:v>24.67482</c:v>
                </c:pt>
                <c:pt idx="99748">
                  <c:v>24.671970000000002</c:v>
                </c:pt>
                <c:pt idx="99749">
                  <c:v>24.676190999999999</c:v>
                </c:pt>
                <c:pt idx="99750">
                  <c:v>24.677506000000001</c:v>
                </c:pt>
                <c:pt idx="99751">
                  <c:v>24.677250999999998</c:v>
                </c:pt>
                <c:pt idx="99752">
                  <c:v>24.682302</c:v>
                </c:pt>
                <c:pt idx="99753">
                  <c:v>24.683443</c:v>
                </c:pt>
                <c:pt idx="99754">
                  <c:v>24.678039999999999</c:v>
                </c:pt>
                <c:pt idx="99755">
                  <c:v>24.675267000000002</c:v>
                </c:pt>
                <c:pt idx="99756">
                  <c:v>24.676743999999999</c:v>
                </c:pt>
                <c:pt idx="99757">
                  <c:v>24.674198000000001</c:v>
                </c:pt>
                <c:pt idx="99758">
                  <c:v>24.672881</c:v>
                </c:pt>
                <c:pt idx="99759">
                  <c:v>24.678146000000002</c:v>
                </c:pt>
                <c:pt idx="99760">
                  <c:v>24.676205</c:v>
                </c:pt>
                <c:pt idx="99761">
                  <c:v>24.670756999999998</c:v>
                </c:pt>
                <c:pt idx="99762">
                  <c:v>24.675080000000001</c:v>
                </c:pt>
                <c:pt idx="99763">
                  <c:v>24.679836999999999</c:v>
                </c:pt>
                <c:pt idx="99764">
                  <c:v>24.680869000000001</c:v>
                </c:pt>
                <c:pt idx="99765">
                  <c:v>24.682523</c:v>
                </c:pt>
                <c:pt idx="99766">
                  <c:v>24.683786999999999</c:v>
                </c:pt>
                <c:pt idx="99767">
                  <c:v>24.680997999999999</c:v>
                </c:pt>
                <c:pt idx="99768">
                  <c:v>24.678923999999999</c:v>
                </c:pt>
                <c:pt idx="99769">
                  <c:v>24.680326999999998</c:v>
                </c:pt>
                <c:pt idx="99770">
                  <c:v>24.676445999999999</c:v>
                </c:pt>
                <c:pt idx="99771">
                  <c:v>24.673435000000001</c:v>
                </c:pt>
                <c:pt idx="99772">
                  <c:v>24.677012000000001</c:v>
                </c:pt>
                <c:pt idx="99773">
                  <c:v>24.676628999999998</c:v>
                </c:pt>
                <c:pt idx="99774">
                  <c:v>24.672218999999998</c:v>
                </c:pt>
                <c:pt idx="99775">
                  <c:v>24.67596</c:v>
                </c:pt>
                <c:pt idx="99776">
                  <c:v>24.682608999999999</c:v>
                </c:pt>
                <c:pt idx="99777">
                  <c:v>24.681294000000001</c:v>
                </c:pt>
                <c:pt idx="99778">
                  <c:v>24.679566000000001</c:v>
                </c:pt>
                <c:pt idx="99779">
                  <c:v>24.680478000000001</c:v>
                </c:pt>
                <c:pt idx="99780">
                  <c:v>24.678488000000002</c:v>
                </c:pt>
                <c:pt idx="99781">
                  <c:v>24.679449999999999</c:v>
                </c:pt>
                <c:pt idx="99782">
                  <c:v>24.681348</c:v>
                </c:pt>
                <c:pt idx="99783">
                  <c:v>24.677430999999999</c:v>
                </c:pt>
                <c:pt idx="99784">
                  <c:v>24.677209000000001</c:v>
                </c:pt>
                <c:pt idx="99785">
                  <c:v>24.677591</c:v>
                </c:pt>
                <c:pt idx="99786">
                  <c:v>24.672108999999999</c:v>
                </c:pt>
                <c:pt idx="99787">
                  <c:v>24.673840999999999</c:v>
                </c:pt>
                <c:pt idx="99788">
                  <c:v>24.680757</c:v>
                </c:pt>
                <c:pt idx="99789">
                  <c:v>24.678861000000001</c:v>
                </c:pt>
                <c:pt idx="99790">
                  <c:v>24.673238000000001</c:v>
                </c:pt>
                <c:pt idx="99791">
                  <c:v>24.676369000000001</c:v>
                </c:pt>
                <c:pt idx="99792">
                  <c:v>24.68196</c:v>
                </c:pt>
                <c:pt idx="99793">
                  <c:v>24.681052999999999</c:v>
                </c:pt>
                <c:pt idx="99794">
                  <c:v>24.680485000000001</c:v>
                </c:pt>
                <c:pt idx="99795">
                  <c:v>24.680802</c:v>
                </c:pt>
                <c:pt idx="99796">
                  <c:v>24.679414999999999</c:v>
                </c:pt>
                <c:pt idx="99797">
                  <c:v>24.683285000000001</c:v>
                </c:pt>
                <c:pt idx="99798">
                  <c:v>24.687048000000001</c:v>
                </c:pt>
                <c:pt idx="99799">
                  <c:v>24.683886999999999</c:v>
                </c:pt>
                <c:pt idx="99800">
                  <c:v>24.681495000000002</c:v>
                </c:pt>
                <c:pt idx="99801">
                  <c:v>24.683782999999998</c:v>
                </c:pt>
                <c:pt idx="99802">
                  <c:v>24.684293</c:v>
                </c:pt>
                <c:pt idx="99803">
                  <c:v>24.683906</c:v>
                </c:pt>
                <c:pt idx="99804">
                  <c:v>24.685364</c:v>
                </c:pt>
                <c:pt idx="99805">
                  <c:v>24.684096</c:v>
                </c:pt>
                <c:pt idx="99806">
                  <c:v>24.681616999999999</c:v>
                </c:pt>
                <c:pt idx="99807">
                  <c:v>24.679635000000001</c:v>
                </c:pt>
                <c:pt idx="99808">
                  <c:v>24.678711</c:v>
                </c:pt>
                <c:pt idx="99809">
                  <c:v>24.679867999999999</c:v>
                </c:pt>
                <c:pt idx="99810">
                  <c:v>24.680095000000001</c:v>
                </c:pt>
                <c:pt idx="99811">
                  <c:v>24.679013000000001</c:v>
                </c:pt>
                <c:pt idx="99812">
                  <c:v>24.677569999999999</c:v>
                </c:pt>
                <c:pt idx="99813">
                  <c:v>24.678850000000001</c:v>
                </c:pt>
                <c:pt idx="99814">
                  <c:v>24.681612000000001</c:v>
                </c:pt>
                <c:pt idx="99815">
                  <c:v>24.68047</c:v>
                </c:pt>
                <c:pt idx="99816">
                  <c:v>24.679414000000001</c:v>
                </c:pt>
                <c:pt idx="99817">
                  <c:v>24.682428999999999</c:v>
                </c:pt>
                <c:pt idx="99818">
                  <c:v>24.681633999999999</c:v>
                </c:pt>
                <c:pt idx="99819">
                  <c:v>24.676247</c:v>
                </c:pt>
                <c:pt idx="99820">
                  <c:v>24.678616000000002</c:v>
                </c:pt>
                <c:pt idx="99821">
                  <c:v>24.683142</c:v>
                </c:pt>
                <c:pt idx="99822">
                  <c:v>24.680803999999998</c:v>
                </c:pt>
                <c:pt idx="99823">
                  <c:v>24.677876000000001</c:v>
                </c:pt>
                <c:pt idx="99824">
                  <c:v>24.678996000000001</c:v>
                </c:pt>
                <c:pt idx="99825">
                  <c:v>24.678311999999998</c:v>
                </c:pt>
                <c:pt idx="99826">
                  <c:v>24.674710999999999</c:v>
                </c:pt>
                <c:pt idx="99827">
                  <c:v>24.673907</c:v>
                </c:pt>
                <c:pt idx="99828">
                  <c:v>24.677547000000001</c:v>
                </c:pt>
                <c:pt idx="99829">
                  <c:v>24.682724</c:v>
                </c:pt>
                <c:pt idx="99830">
                  <c:v>24.682738000000001</c:v>
                </c:pt>
                <c:pt idx="99831">
                  <c:v>24.681289</c:v>
                </c:pt>
                <c:pt idx="99832">
                  <c:v>24.688400999999999</c:v>
                </c:pt>
                <c:pt idx="99833">
                  <c:v>24.690662</c:v>
                </c:pt>
                <c:pt idx="99834">
                  <c:v>24.684625</c:v>
                </c:pt>
                <c:pt idx="99835">
                  <c:v>24.684643000000001</c:v>
                </c:pt>
                <c:pt idx="99836">
                  <c:v>24.689281000000001</c:v>
                </c:pt>
                <c:pt idx="99837">
                  <c:v>24.690294000000002</c:v>
                </c:pt>
                <c:pt idx="99838">
                  <c:v>24.686906</c:v>
                </c:pt>
                <c:pt idx="99839">
                  <c:v>24.684916000000001</c:v>
                </c:pt>
                <c:pt idx="99840">
                  <c:v>24.687919000000001</c:v>
                </c:pt>
                <c:pt idx="99841">
                  <c:v>24.689703000000002</c:v>
                </c:pt>
                <c:pt idx="99842">
                  <c:v>24.689070999999998</c:v>
                </c:pt>
                <c:pt idx="99843">
                  <c:v>24.689181999999999</c:v>
                </c:pt>
                <c:pt idx="99844">
                  <c:v>24.686723000000001</c:v>
                </c:pt>
                <c:pt idx="99845">
                  <c:v>24.684470000000001</c:v>
                </c:pt>
                <c:pt idx="99846">
                  <c:v>24.686306999999999</c:v>
                </c:pt>
                <c:pt idx="99847">
                  <c:v>24.687697</c:v>
                </c:pt>
                <c:pt idx="99848">
                  <c:v>24.684906999999999</c:v>
                </c:pt>
                <c:pt idx="99849">
                  <c:v>24.687864999999999</c:v>
                </c:pt>
                <c:pt idx="99850">
                  <c:v>24.693994</c:v>
                </c:pt>
                <c:pt idx="99851">
                  <c:v>24.688761</c:v>
                </c:pt>
                <c:pt idx="99852">
                  <c:v>24.685801000000001</c:v>
                </c:pt>
                <c:pt idx="99853">
                  <c:v>24.692416999999999</c:v>
                </c:pt>
                <c:pt idx="99854">
                  <c:v>24.692810000000001</c:v>
                </c:pt>
                <c:pt idx="99855">
                  <c:v>24.686412000000001</c:v>
                </c:pt>
                <c:pt idx="99856">
                  <c:v>24.688471</c:v>
                </c:pt>
                <c:pt idx="99857">
                  <c:v>24.693995000000001</c:v>
                </c:pt>
                <c:pt idx="99858">
                  <c:v>24.689011000000001</c:v>
                </c:pt>
                <c:pt idx="99859">
                  <c:v>24.684374999999999</c:v>
                </c:pt>
                <c:pt idx="99860">
                  <c:v>24.687332999999999</c:v>
                </c:pt>
                <c:pt idx="99861">
                  <c:v>24.689457000000001</c:v>
                </c:pt>
                <c:pt idx="99862">
                  <c:v>24.689909</c:v>
                </c:pt>
                <c:pt idx="99863">
                  <c:v>24.687083999999999</c:v>
                </c:pt>
                <c:pt idx="99864">
                  <c:v>24.687273000000001</c:v>
                </c:pt>
                <c:pt idx="99865">
                  <c:v>24.692345</c:v>
                </c:pt>
                <c:pt idx="99866">
                  <c:v>24.693068</c:v>
                </c:pt>
                <c:pt idx="99867">
                  <c:v>24.693769</c:v>
                </c:pt>
                <c:pt idx="99868">
                  <c:v>24.699631</c:v>
                </c:pt>
                <c:pt idx="99869">
                  <c:v>24.701291999999999</c:v>
                </c:pt>
                <c:pt idx="99870">
                  <c:v>24.696466000000001</c:v>
                </c:pt>
                <c:pt idx="99871">
                  <c:v>24.694894999999999</c:v>
                </c:pt>
                <c:pt idx="99872">
                  <c:v>24.692864</c:v>
                </c:pt>
                <c:pt idx="99873">
                  <c:v>24.68777</c:v>
                </c:pt>
                <c:pt idx="99874">
                  <c:v>24.690173999999999</c:v>
                </c:pt>
                <c:pt idx="99875">
                  <c:v>24.696031999999999</c:v>
                </c:pt>
                <c:pt idx="99876">
                  <c:v>24.692761999999998</c:v>
                </c:pt>
                <c:pt idx="99877">
                  <c:v>24.688029</c:v>
                </c:pt>
                <c:pt idx="99878">
                  <c:v>24.691527000000001</c:v>
                </c:pt>
                <c:pt idx="99879">
                  <c:v>24.694333</c:v>
                </c:pt>
                <c:pt idx="99880">
                  <c:v>24.690974000000001</c:v>
                </c:pt>
                <c:pt idx="99881">
                  <c:v>24.692008999999999</c:v>
                </c:pt>
                <c:pt idx="99882">
                  <c:v>24.69698</c:v>
                </c:pt>
                <c:pt idx="99883">
                  <c:v>24.697181</c:v>
                </c:pt>
                <c:pt idx="99884">
                  <c:v>24.692609000000001</c:v>
                </c:pt>
                <c:pt idx="99885">
                  <c:v>24.688876</c:v>
                </c:pt>
                <c:pt idx="99886">
                  <c:v>24.689475999999999</c:v>
                </c:pt>
                <c:pt idx="99887">
                  <c:v>24.691519</c:v>
                </c:pt>
                <c:pt idx="99888">
                  <c:v>24.692914999999999</c:v>
                </c:pt>
                <c:pt idx="99889">
                  <c:v>24.694271000000001</c:v>
                </c:pt>
                <c:pt idx="99890">
                  <c:v>24.694680000000002</c:v>
                </c:pt>
                <c:pt idx="99891">
                  <c:v>24.692819</c:v>
                </c:pt>
                <c:pt idx="99892">
                  <c:v>24.690185</c:v>
                </c:pt>
                <c:pt idx="99893">
                  <c:v>24.694815999999999</c:v>
                </c:pt>
                <c:pt idx="99894">
                  <c:v>24.700028</c:v>
                </c:pt>
                <c:pt idx="99895">
                  <c:v>24.697295</c:v>
                </c:pt>
                <c:pt idx="99896">
                  <c:v>24.695737999999999</c:v>
                </c:pt>
                <c:pt idx="99897">
                  <c:v>24.695028000000001</c:v>
                </c:pt>
                <c:pt idx="99898">
                  <c:v>24.693010000000001</c:v>
                </c:pt>
                <c:pt idx="99899">
                  <c:v>24.694707000000001</c:v>
                </c:pt>
                <c:pt idx="99900">
                  <c:v>24.696660999999999</c:v>
                </c:pt>
                <c:pt idx="99901">
                  <c:v>24.696323</c:v>
                </c:pt>
                <c:pt idx="99902">
                  <c:v>24.697649999999999</c:v>
                </c:pt>
                <c:pt idx="99903">
                  <c:v>24.702378</c:v>
                </c:pt>
                <c:pt idx="99904">
                  <c:v>24.702228000000002</c:v>
                </c:pt>
                <c:pt idx="99905">
                  <c:v>24.698288999999999</c:v>
                </c:pt>
                <c:pt idx="99906">
                  <c:v>24.700952999999998</c:v>
                </c:pt>
                <c:pt idx="99907">
                  <c:v>24.702172000000001</c:v>
                </c:pt>
                <c:pt idx="99908">
                  <c:v>24.695620999999999</c:v>
                </c:pt>
                <c:pt idx="99909">
                  <c:v>24.697779000000001</c:v>
                </c:pt>
                <c:pt idx="99910">
                  <c:v>24.703035</c:v>
                </c:pt>
                <c:pt idx="99911">
                  <c:v>24.697005000000001</c:v>
                </c:pt>
                <c:pt idx="99912">
                  <c:v>24.694002000000001</c:v>
                </c:pt>
                <c:pt idx="99913">
                  <c:v>24.696645</c:v>
                </c:pt>
                <c:pt idx="99914">
                  <c:v>24.697915999999999</c:v>
                </c:pt>
                <c:pt idx="99915">
                  <c:v>24.697229</c:v>
                </c:pt>
                <c:pt idx="99916">
                  <c:v>24.694223999999998</c:v>
                </c:pt>
                <c:pt idx="99917">
                  <c:v>24.692077999999999</c:v>
                </c:pt>
                <c:pt idx="99918">
                  <c:v>24.694634000000001</c:v>
                </c:pt>
                <c:pt idx="99919">
                  <c:v>24.698843</c:v>
                </c:pt>
                <c:pt idx="99920">
                  <c:v>24.698450000000001</c:v>
                </c:pt>
                <c:pt idx="99921">
                  <c:v>24.694348000000002</c:v>
                </c:pt>
                <c:pt idx="99922">
                  <c:v>24.693301000000002</c:v>
                </c:pt>
                <c:pt idx="99923">
                  <c:v>24.696857999999999</c:v>
                </c:pt>
                <c:pt idx="99924">
                  <c:v>24.699425000000002</c:v>
                </c:pt>
                <c:pt idx="99925">
                  <c:v>24.697649999999999</c:v>
                </c:pt>
                <c:pt idx="99926">
                  <c:v>24.694258999999999</c:v>
                </c:pt>
                <c:pt idx="99927">
                  <c:v>24.696169999999999</c:v>
                </c:pt>
                <c:pt idx="99928">
                  <c:v>24.699361</c:v>
                </c:pt>
                <c:pt idx="99929">
                  <c:v>24.698619999999998</c:v>
                </c:pt>
                <c:pt idx="99930">
                  <c:v>24.701996000000001</c:v>
                </c:pt>
                <c:pt idx="99931">
                  <c:v>24.705749000000001</c:v>
                </c:pt>
                <c:pt idx="99932">
                  <c:v>24.705517</c:v>
                </c:pt>
                <c:pt idx="99933">
                  <c:v>24.703517000000002</c:v>
                </c:pt>
                <c:pt idx="99934">
                  <c:v>24.700726</c:v>
                </c:pt>
                <c:pt idx="99935">
                  <c:v>24.700775</c:v>
                </c:pt>
                <c:pt idx="99936">
                  <c:v>24.703719</c:v>
                </c:pt>
                <c:pt idx="99937">
                  <c:v>24.706811999999999</c:v>
                </c:pt>
                <c:pt idx="99938">
                  <c:v>24.709358000000002</c:v>
                </c:pt>
                <c:pt idx="99939">
                  <c:v>24.709187</c:v>
                </c:pt>
                <c:pt idx="99940">
                  <c:v>24.706969000000001</c:v>
                </c:pt>
                <c:pt idx="99941">
                  <c:v>24.705967999999999</c:v>
                </c:pt>
                <c:pt idx="99942">
                  <c:v>24.704889000000001</c:v>
                </c:pt>
                <c:pt idx="99943">
                  <c:v>24.703500999999999</c:v>
                </c:pt>
                <c:pt idx="99944">
                  <c:v>24.704605999999998</c:v>
                </c:pt>
                <c:pt idx="99945">
                  <c:v>24.703697999999999</c:v>
                </c:pt>
                <c:pt idx="99946">
                  <c:v>24.699995999999999</c:v>
                </c:pt>
                <c:pt idx="99947">
                  <c:v>24.699178</c:v>
                </c:pt>
                <c:pt idx="99948">
                  <c:v>24.702442999999999</c:v>
                </c:pt>
                <c:pt idx="99949">
                  <c:v>24.706213000000002</c:v>
                </c:pt>
                <c:pt idx="99950">
                  <c:v>24.705106000000001</c:v>
                </c:pt>
                <c:pt idx="99951">
                  <c:v>24.704702000000001</c:v>
                </c:pt>
                <c:pt idx="99952">
                  <c:v>24.706216999999999</c:v>
                </c:pt>
                <c:pt idx="99953">
                  <c:v>24.704642</c:v>
                </c:pt>
                <c:pt idx="99954">
                  <c:v>24.703923</c:v>
                </c:pt>
                <c:pt idx="99955">
                  <c:v>24.702777999999999</c:v>
                </c:pt>
                <c:pt idx="99956">
                  <c:v>24.702259999999999</c:v>
                </c:pt>
                <c:pt idx="99957">
                  <c:v>24.702621000000001</c:v>
                </c:pt>
                <c:pt idx="99958">
                  <c:v>24.702306</c:v>
                </c:pt>
                <c:pt idx="99959">
                  <c:v>24.703690999999999</c:v>
                </c:pt>
                <c:pt idx="99960">
                  <c:v>24.703942999999999</c:v>
                </c:pt>
                <c:pt idx="99961">
                  <c:v>24.703400999999999</c:v>
                </c:pt>
                <c:pt idx="99962">
                  <c:v>24.705165999999998</c:v>
                </c:pt>
                <c:pt idx="99963">
                  <c:v>24.708306</c:v>
                </c:pt>
                <c:pt idx="99964">
                  <c:v>24.708207999999999</c:v>
                </c:pt>
                <c:pt idx="99965">
                  <c:v>24.703557</c:v>
                </c:pt>
                <c:pt idx="99966">
                  <c:v>24.700589999999998</c:v>
                </c:pt>
                <c:pt idx="99967">
                  <c:v>24.701629000000001</c:v>
                </c:pt>
                <c:pt idx="99968">
                  <c:v>24.703088999999999</c:v>
                </c:pt>
                <c:pt idx="99969">
                  <c:v>24.702787000000001</c:v>
                </c:pt>
                <c:pt idx="99970">
                  <c:v>24.704941999999999</c:v>
                </c:pt>
                <c:pt idx="99971">
                  <c:v>24.706337000000001</c:v>
                </c:pt>
                <c:pt idx="99972">
                  <c:v>24.703016999999999</c:v>
                </c:pt>
                <c:pt idx="99973">
                  <c:v>24.704391000000001</c:v>
                </c:pt>
                <c:pt idx="99974">
                  <c:v>24.708492</c:v>
                </c:pt>
                <c:pt idx="99975">
                  <c:v>24.708043</c:v>
                </c:pt>
                <c:pt idx="99976">
                  <c:v>24.710004000000001</c:v>
                </c:pt>
                <c:pt idx="99977">
                  <c:v>24.710338</c:v>
                </c:pt>
                <c:pt idx="99978">
                  <c:v>24.704872000000002</c:v>
                </c:pt>
                <c:pt idx="99979">
                  <c:v>24.703002000000001</c:v>
                </c:pt>
                <c:pt idx="99980">
                  <c:v>24.704118000000001</c:v>
                </c:pt>
                <c:pt idx="99981">
                  <c:v>24.70449</c:v>
                </c:pt>
                <c:pt idx="99982">
                  <c:v>24.705860999999999</c:v>
                </c:pt>
                <c:pt idx="99983">
                  <c:v>24.708286999999999</c:v>
                </c:pt>
                <c:pt idx="99984">
                  <c:v>24.708960999999999</c:v>
                </c:pt>
                <c:pt idx="99985">
                  <c:v>24.707566</c:v>
                </c:pt>
                <c:pt idx="99986">
                  <c:v>24.704937000000001</c:v>
                </c:pt>
                <c:pt idx="99987">
                  <c:v>24.705400999999998</c:v>
                </c:pt>
                <c:pt idx="99988">
                  <c:v>24.707141</c:v>
                </c:pt>
                <c:pt idx="99989">
                  <c:v>24.704035999999999</c:v>
                </c:pt>
                <c:pt idx="99990">
                  <c:v>24.699549999999999</c:v>
                </c:pt>
                <c:pt idx="99991">
                  <c:v>24.701322000000001</c:v>
                </c:pt>
                <c:pt idx="99992">
                  <c:v>24.707485999999999</c:v>
                </c:pt>
                <c:pt idx="99993">
                  <c:v>24.707699000000002</c:v>
                </c:pt>
                <c:pt idx="99994">
                  <c:v>24.702756999999998</c:v>
                </c:pt>
                <c:pt idx="99995">
                  <c:v>24.704521</c:v>
                </c:pt>
                <c:pt idx="99996">
                  <c:v>24.705517</c:v>
                </c:pt>
                <c:pt idx="99997">
                  <c:v>24.701930000000001</c:v>
                </c:pt>
                <c:pt idx="99998">
                  <c:v>24.704253000000001</c:v>
                </c:pt>
                <c:pt idx="99999">
                  <c:v>24.708749999999998</c:v>
                </c:pt>
                <c:pt idx="100000">
                  <c:v>24.708552999999998</c:v>
                </c:pt>
                <c:pt idx="100001">
                  <c:v>24.706886000000001</c:v>
                </c:pt>
                <c:pt idx="100002">
                  <c:v>24.706046000000001</c:v>
                </c:pt>
                <c:pt idx="100003">
                  <c:v>24.705704999999998</c:v>
                </c:pt>
                <c:pt idx="100004">
                  <c:v>24.707989999999999</c:v>
                </c:pt>
                <c:pt idx="100005">
                  <c:v>24.707616999999999</c:v>
                </c:pt>
                <c:pt idx="100006">
                  <c:v>24.704818</c:v>
                </c:pt>
                <c:pt idx="100007">
                  <c:v>24.705358</c:v>
                </c:pt>
                <c:pt idx="100008">
                  <c:v>24.706164999999999</c:v>
                </c:pt>
                <c:pt idx="100009">
                  <c:v>24.707217</c:v>
                </c:pt>
                <c:pt idx="100010">
                  <c:v>24.709194</c:v>
                </c:pt>
                <c:pt idx="100011">
                  <c:v>24.708044000000001</c:v>
                </c:pt>
                <c:pt idx="100012">
                  <c:v>24.710597</c:v>
                </c:pt>
                <c:pt idx="100013">
                  <c:v>24.714594000000002</c:v>
                </c:pt>
                <c:pt idx="100014">
                  <c:v>24.713839</c:v>
                </c:pt>
                <c:pt idx="100015">
                  <c:v>24.715904999999999</c:v>
                </c:pt>
                <c:pt idx="100016">
                  <c:v>24.717020999999999</c:v>
                </c:pt>
                <c:pt idx="100017">
                  <c:v>24.715126999999999</c:v>
                </c:pt>
                <c:pt idx="100018">
                  <c:v>24.715734000000001</c:v>
                </c:pt>
                <c:pt idx="100019">
                  <c:v>24.714081</c:v>
                </c:pt>
                <c:pt idx="100020">
                  <c:v>24.711829000000002</c:v>
                </c:pt>
                <c:pt idx="100021">
                  <c:v>24.71275</c:v>
                </c:pt>
                <c:pt idx="100022">
                  <c:v>24.716244</c:v>
                </c:pt>
                <c:pt idx="100023">
                  <c:v>24.718207</c:v>
                </c:pt>
                <c:pt idx="100024">
                  <c:v>24.715630999999998</c:v>
                </c:pt>
                <c:pt idx="100025">
                  <c:v>24.714126</c:v>
                </c:pt>
                <c:pt idx="100026">
                  <c:v>24.715335</c:v>
                </c:pt>
                <c:pt idx="100027">
                  <c:v>24.712004</c:v>
                </c:pt>
                <c:pt idx="100028">
                  <c:v>24.707671999999999</c:v>
                </c:pt>
                <c:pt idx="100029">
                  <c:v>24.711506</c:v>
                </c:pt>
                <c:pt idx="100030">
                  <c:v>24.717006999999999</c:v>
                </c:pt>
                <c:pt idx="100031">
                  <c:v>24.714908000000001</c:v>
                </c:pt>
                <c:pt idx="100032">
                  <c:v>24.710630999999999</c:v>
                </c:pt>
                <c:pt idx="100033">
                  <c:v>24.710619999999999</c:v>
                </c:pt>
                <c:pt idx="100034">
                  <c:v>24.713685000000002</c:v>
                </c:pt>
                <c:pt idx="100035">
                  <c:v>24.713163999999999</c:v>
                </c:pt>
                <c:pt idx="100036">
                  <c:v>24.713664000000001</c:v>
                </c:pt>
                <c:pt idx="100037">
                  <c:v>24.716425999999998</c:v>
                </c:pt>
                <c:pt idx="100038">
                  <c:v>24.713232000000001</c:v>
                </c:pt>
                <c:pt idx="100039">
                  <c:v>24.711929000000001</c:v>
                </c:pt>
                <c:pt idx="100040">
                  <c:v>24.716909000000001</c:v>
                </c:pt>
                <c:pt idx="100041">
                  <c:v>24.716940000000001</c:v>
                </c:pt>
                <c:pt idx="100042">
                  <c:v>24.710605000000001</c:v>
                </c:pt>
                <c:pt idx="100043">
                  <c:v>24.709529</c:v>
                </c:pt>
                <c:pt idx="100044">
                  <c:v>24.713881000000001</c:v>
                </c:pt>
                <c:pt idx="100045">
                  <c:v>24.714523</c:v>
                </c:pt>
                <c:pt idx="100046">
                  <c:v>24.712256</c:v>
                </c:pt>
                <c:pt idx="100047">
                  <c:v>24.712527000000001</c:v>
                </c:pt>
                <c:pt idx="100048">
                  <c:v>24.714946999999999</c:v>
                </c:pt>
                <c:pt idx="100049">
                  <c:v>24.717659999999999</c:v>
                </c:pt>
                <c:pt idx="100050">
                  <c:v>24.722798000000001</c:v>
                </c:pt>
                <c:pt idx="100051">
                  <c:v>24.723514999999999</c:v>
                </c:pt>
                <c:pt idx="100052">
                  <c:v>24.716753000000001</c:v>
                </c:pt>
                <c:pt idx="100053">
                  <c:v>24.710737999999999</c:v>
                </c:pt>
                <c:pt idx="100054">
                  <c:v>24.713562</c:v>
                </c:pt>
                <c:pt idx="100055">
                  <c:v>24.717891999999999</c:v>
                </c:pt>
                <c:pt idx="100056">
                  <c:v>24.716398999999999</c:v>
                </c:pt>
                <c:pt idx="100057">
                  <c:v>24.714248999999999</c:v>
                </c:pt>
                <c:pt idx="100058">
                  <c:v>24.716923999999999</c:v>
                </c:pt>
                <c:pt idx="100059">
                  <c:v>24.720575</c:v>
                </c:pt>
                <c:pt idx="100060">
                  <c:v>24.719297000000001</c:v>
                </c:pt>
                <c:pt idx="100061">
                  <c:v>24.718881</c:v>
                </c:pt>
                <c:pt idx="100062">
                  <c:v>24.720837</c:v>
                </c:pt>
                <c:pt idx="100063">
                  <c:v>24.716474999999999</c:v>
                </c:pt>
                <c:pt idx="100064">
                  <c:v>24.715235</c:v>
                </c:pt>
                <c:pt idx="100065">
                  <c:v>24.715647000000001</c:v>
                </c:pt>
                <c:pt idx="100066">
                  <c:v>24.713891</c:v>
                </c:pt>
                <c:pt idx="100067">
                  <c:v>24.715191999999998</c:v>
                </c:pt>
                <c:pt idx="100068">
                  <c:v>24.713888000000001</c:v>
                </c:pt>
                <c:pt idx="100069">
                  <c:v>24.711845</c:v>
                </c:pt>
                <c:pt idx="100070">
                  <c:v>24.712655000000002</c:v>
                </c:pt>
                <c:pt idx="100071">
                  <c:v>24.709938999999999</c:v>
                </c:pt>
                <c:pt idx="100072">
                  <c:v>24.707115999999999</c:v>
                </c:pt>
                <c:pt idx="100073">
                  <c:v>24.708499</c:v>
                </c:pt>
                <c:pt idx="100074">
                  <c:v>24.710687</c:v>
                </c:pt>
                <c:pt idx="100075">
                  <c:v>24.712634000000001</c:v>
                </c:pt>
                <c:pt idx="100076">
                  <c:v>24.712624000000002</c:v>
                </c:pt>
                <c:pt idx="100077">
                  <c:v>24.713208000000002</c:v>
                </c:pt>
                <c:pt idx="100078">
                  <c:v>24.711002000000001</c:v>
                </c:pt>
                <c:pt idx="100079">
                  <c:v>24.707668000000002</c:v>
                </c:pt>
                <c:pt idx="100080">
                  <c:v>24.710450000000002</c:v>
                </c:pt>
                <c:pt idx="100081">
                  <c:v>24.711914</c:v>
                </c:pt>
                <c:pt idx="100082">
                  <c:v>24.713621</c:v>
                </c:pt>
                <c:pt idx="100083">
                  <c:v>24.720973000000001</c:v>
                </c:pt>
                <c:pt idx="100084">
                  <c:v>24.720043</c:v>
                </c:pt>
                <c:pt idx="100085">
                  <c:v>24.715143000000001</c:v>
                </c:pt>
                <c:pt idx="100086">
                  <c:v>24.718138</c:v>
                </c:pt>
                <c:pt idx="100087">
                  <c:v>24.715865000000001</c:v>
                </c:pt>
                <c:pt idx="100088">
                  <c:v>24.708145999999999</c:v>
                </c:pt>
                <c:pt idx="100089">
                  <c:v>24.709527000000001</c:v>
                </c:pt>
                <c:pt idx="100090">
                  <c:v>24.715948000000001</c:v>
                </c:pt>
                <c:pt idx="100091">
                  <c:v>24.717099999999999</c:v>
                </c:pt>
                <c:pt idx="100092">
                  <c:v>24.717364</c:v>
                </c:pt>
                <c:pt idx="100093">
                  <c:v>24.721899000000001</c:v>
                </c:pt>
                <c:pt idx="100094">
                  <c:v>24.720582</c:v>
                </c:pt>
                <c:pt idx="100095">
                  <c:v>24.715893000000001</c:v>
                </c:pt>
                <c:pt idx="100096">
                  <c:v>24.722245999999998</c:v>
                </c:pt>
                <c:pt idx="100097">
                  <c:v>24.726685</c:v>
                </c:pt>
                <c:pt idx="100098">
                  <c:v>24.723633</c:v>
                </c:pt>
                <c:pt idx="100099">
                  <c:v>24.722297999999999</c:v>
                </c:pt>
                <c:pt idx="100100">
                  <c:v>24.723566000000002</c:v>
                </c:pt>
                <c:pt idx="100101">
                  <c:v>24.724917000000001</c:v>
                </c:pt>
                <c:pt idx="100102">
                  <c:v>24.723960999999999</c:v>
                </c:pt>
                <c:pt idx="100103">
                  <c:v>24.719736000000001</c:v>
                </c:pt>
                <c:pt idx="100104">
                  <c:v>24.718540000000001</c:v>
                </c:pt>
                <c:pt idx="100105">
                  <c:v>24.719332999999999</c:v>
                </c:pt>
                <c:pt idx="100106">
                  <c:v>24.717320999999998</c:v>
                </c:pt>
                <c:pt idx="100107">
                  <c:v>24.717548000000001</c:v>
                </c:pt>
                <c:pt idx="100108">
                  <c:v>24.720192999999998</c:v>
                </c:pt>
                <c:pt idx="100109">
                  <c:v>24.719571999999999</c:v>
                </c:pt>
                <c:pt idx="100110">
                  <c:v>24.716623999999999</c:v>
                </c:pt>
                <c:pt idx="100111">
                  <c:v>24.714742000000001</c:v>
                </c:pt>
                <c:pt idx="100112">
                  <c:v>24.717162999999999</c:v>
                </c:pt>
                <c:pt idx="100113">
                  <c:v>24.718419999999998</c:v>
                </c:pt>
                <c:pt idx="100114">
                  <c:v>24.713027</c:v>
                </c:pt>
                <c:pt idx="100115">
                  <c:v>24.710191999999999</c:v>
                </c:pt>
                <c:pt idx="100116">
                  <c:v>24.715613999999999</c:v>
                </c:pt>
                <c:pt idx="100117">
                  <c:v>24.719116</c:v>
                </c:pt>
                <c:pt idx="100118">
                  <c:v>24.716994</c:v>
                </c:pt>
                <c:pt idx="100119">
                  <c:v>24.715426000000001</c:v>
                </c:pt>
                <c:pt idx="100120">
                  <c:v>24.715613000000001</c:v>
                </c:pt>
                <c:pt idx="100121">
                  <c:v>24.714209</c:v>
                </c:pt>
                <c:pt idx="100122">
                  <c:v>24.714027000000002</c:v>
                </c:pt>
                <c:pt idx="100123">
                  <c:v>24.716736000000001</c:v>
                </c:pt>
                <c:pt idx="100124">
                  <c:v>24.716376</c:v>
                </c:pt>
                <c:pt idx="100125">
                  <c:v>24.719667999999999</c:v>
                </c:pt>
                <c:pt idx="100126">
                  <c:v>24.725636000000002</c:v>
                </c:pt>
                <c:pt idx="100127">
                  <c:v>24.721326000000001</c:v>
                </c:pt>
                <c:pt idx="100128">
                  <c:v>24.715022999999999</c:v>
                </c:pt>
                <c:pt idx="100129">
                  <c:v>24.715672000000001</c:v>
                </c:pt>
                <c:pt idx="100130">
                  <c:v>24.719253999999999</c:v>
                </c:pt>
                <c:pt idx="100131">
                  <c:v>24.721008000000001</c:v>
                </c:pt>
                <c:pt idx="100132">
                  <c:v>24.72251</c:v>
                </c:pt>
                <c:pt idx="100133">
                  <c:v>24.726127000000002</c:v>
                </c:pt>
                <c:pt idx="100134">
                  <c:v>24.724156000000001</c:v>
                </c:pt>
                <c:pt idx="100135">
                  <c:v>24.721098000000001</c:v>
                </c:pt>
                <c:pt idx="100136">
                  <c:v>24.728987</c:v>
                </c:pt>
                <c:pt idx="100137">
                  <c:v>24.732341999999999</c:v>
                </c:pt>
                <c:pt idx="100138">
                  <c:v>24.727879000000001</c:v>
                </c:pt>
                <c:pt idx="100139">
                  <c:v>24.729687999999999</c:v>
                </c:pt>
                <c:pt idx="100140">
                  <c:v>24.731826999999999</c:v>
                </c:pt>
                <c:pt idx="100141">
                  <c:v>24.730803999999999</c:v>
                </c:pt>
                <c:pt idx="100142">
                  <c:v>24.734393000000001</c:v>
                </c:pt>
                <c:pt idx="100143">
                  <c:v>24.733592000000002</c:v>
                </c:pt>
                <c:pt idx="100144">
                  <c:v>24.731940000000002</c:v>
                </c:pt>
                <c:pt idx="100145">
                  <c:v>24.737096000000001</c:v>
                </c:pt>
                <c:pt idx="100146">
                  <c:v>24.73638</c:v>
                </c:pt>
                <c:pt idx="100147">
                  <c:v>24.731579</c:v>
                </c:pt>
                <c:pt idx="100148">
                  <c:v>24.733060999999999</c:v>
                </c:pt>
                <c:pt idx="100149">
                  <c:v>24.735133999999999</c:v>
                </c:pt>
                <c:pt idx="100150">
                  <c:v>24.734252000000001</c:v>
                </c:pt>
                <c:pt idx="100151">
                  <c:v>24.729893000000001</c:v>
                </c:pt>
                <c:pt idx="100152">
                  <c:v>24.726330999999998</c:v>
                </c:pt>
                <c:pt idx="100153">
                  <c:v>24.725954999999999</c:v>
                </c:pt>
                <c:pt idx="100154">
                  <c:v>24.725417</c:v>
                </c:pt>
                <c:pt idx="100155">
                  <c:v>24.72522</c:v>
                </c:pt>
                <c:pt idx="100156">
                  <c:v>24.729122</c:v>
                </c:pt>
                <c:pt idx="100157">
                  <c:v>24.729182000000002</c:v>
                </c:pt>
                <c:pt idx="100158">
                  <c:v>24.725117000000001</c:v>
                </c:pt>
                <c:pt idx="100159">
                  <c:v>24.726813</c:v>
                </c:pt>
                <c:pt idx="100160">
                  <c:v>24.727336999999999</c:v>
                </c:pt>
                <c:pt idx="100161">
                  <c:v>24.722708000000001</c:v>
                </c:pt>
                <c:pt idx="100162">
                  <c:v>24.723533</c:v>
                </c:pt>
                <c:pt idx="100163">
                  <c:v>24.731666000000001</c:v>
                </c:pt>
                <c:pt idx="100164">
                  <c:v>24.734884999999998</c:v>
                </c:pt>
                <c:pt idx="100165">
                  <c:v>24.730874</c:v>
                </c:pt>
                <c:pt idx="100166">
                  <c:v>24.728003000000001</c:v>
                </c:pt>
                <c:pt idx="100167">
                  <c:v>24.725048999999999</c:v>
                </c:pt>
                <c:pt idx="100168">
                  <c:v>24.721028</c:v>
                </c:pt>
                <c:pt idx="100169">
                  <c:v>24.720797000000001</c:v>
                </c:pt>
                <c:pt idx="100170">
                  <c:v>24.724907000000002</c:v>
                </c:pt>
                <c:pt idx="100171">
                  <c:v>24.727281999999999</c:v>
                </c:pt>
                <c:pt idx="100172">
                  <c:v>24.723953000000002</c:v>
                </c:pt>
                <c:pt idx="100173">
                  <c:v>24.724042000000001</c:v>
                </c:pt>
                <c:pt idx="100174">
                  <c:v>24.730445</c:v>
                </c:pt>
                <c:pt idx="100175">
                  <c:v>24.731027999999998</c:v>
                </c:pt>
                <c:pt idx="100176">
                  <c:v>24.724578999999999</c:v>
                </c:pt>
                <c:pt idx="100177">
                  <c:v>24.722892999999999</c:v>
                </c:pt>
                <c:pt idx="100178">
                  <c:v>24.725138999999999</c:v>
                </c:pt>
                <c:pt idx="100179">
                  <c:v>24.723084</c:v>
                </c:pt>
                <c:pt idx="100180">
                  <c:v>24.723469999999999</c:v>
                </c:pt>
                <c:pt idx="100181">
                  <c:v>24.727565999999999</c:v>
                </c:pt>
                <c:pt idx="100182">
                  <c:v>24.726223000000001</c:v>
                </c:pt>
                <c:pt idx="100183">
                  <c:v>24.722501000000001</c:v>
                </c:pt>
                <c:pt idx="100184">
                  <c:v>24.723438000000002</c:v>
                </c:pt>
                <c:pt idx="100185">
                  <c:v>24.726603999999998</c:v>
                </c:pt>
                <c:pt idx="100186">
                  <c:v>24.725933000000001</c:v>
                </c:pt>
                <c:pt idx="100187">
                  <c:v>24.720229</c:v>
                </c:pt>
                <c:pt idx="100188">
                  <c:v>24.71951</c:v>
                </c:pt>
                <c:pt idx="100189">
                  <c:v>24.726673999999999</c:v>
                </c:pt>
                <c:pt idx="100190">
                  <c:v>24.725776</c:v>
                </c:pt>
                <c:pt idx="100191">
                  <c:v>24.718081000000002</c:v>
                </c:pt>
                <c:pt idx="100192">
                  <c:v>24.719892000000002</c:v>
                </c:pt>
                <c:pt idx="100193">
                  <c:v>24.723267</c:v>
                </c:pt>
                <c:pt idx="100194">
                  <c:v>24.723859000000001</c:v>
                </c:pt>
                <c:pt idx="100195">
                  <c:v>24.724288999999999</c:v>
                </c:pt>
                <c:pt idx="100196">
                  <c:v>24.726438999999999</c:v>
                </c:pt>
                <c:pt idx="100197">
                  <c:v>24.728345000000001</c:v>
                </c:pt>
                <c:pt idx="100198">
                  <c:v>24.726199999999999</c:v>
                </c:pt>
                <c:pt idx="100199">
                  <c:v>24.728183999999999</c:v>
                </c:pt>
                <c:pt idx="100200">
                  <c:v>24.729669999999999</c:v>
                </c:pt>
                <c:pt idx="100201">
                  <c:v>24.726011</c:v>
                </c:pt>
                <c:pt idx="100202">
                  <c:v>24.728297000000001</c:v>
                </c:pt>
                <c:pt idx="100203">
                  <c:v>24.735643</c:v>
                </c:pt>
                <c:pt idx="100204">
                  <c:v>24.734936000000001</c:v>
                </c:pt>
                <c:pt idx="100205">
                  <c:v>24.732524000000002</c:v>
                </c:pt>
                <c:pt idx="100206">
                  <c:v>24.737022</c:v>
                </c:pt>
                <c:pt idx="100207">
                  <c:v>24.736637999999999</c:v>
                </c:pt>
                <c:pt idx="100208">
                  <c:v>24.736001999999999</c:v>
                </c:pt>
                <c:pt idx="100209">
                  <c:v>24.73912</c:v>
                </c:pt>
                <c:pt idx="100210">
                  <c:v>24.735779999999998</c:v>
                </c:pt>
                <c:pt idx="100211">
                  <c:v>24.729966999999998</c:v>
                </c:pt>
                <c:pt idx="100212">
                  <c:v>24.733383</c:v>
                </c:pt>
                <c:pt idx="100213">
                  <c:v>24.734387000000002</c:v>
                </c:pt>
                <c:pt idx="100214">
                  <c:v>24.727087000000001</c:v>
                </c:pt>
                <c:pt idx="100215">
                  <c:v>24.730148</c:v>
                </c:pt>
                <c:pt idx="100216">
                  <c:v>24.737110000000001</c:v>
                </c:pt>
                <c:pt idx="100217">
                  <c:v>24.732586999999999</c:v>
                </c:pt>
                <c:pt idx="100218">
                  <c:v>24.729651</c:v>
                </c:pt>
                <c:pt idx="100219">
                  <c:v>24.733350999999999</c:v>
                </c:pt>
                <c:pt idx="100220">
                  <c:v>24.731860000000001</c:v>
                </c:pt>
                <c:pt idx="100221">
                  <c:v>24.728238999999999</c:v>
                </c:pt>
                <c:pt idx="100222">
                  <c:v>24.733834000000002</c:v>
                </c:pt>
                <c:pt idx="100223">
                  <c:v>24.734767000000002</c:v>
                </c:pt>
                <c:pt idx="100224">
                  <c:v>24.730286</c:v>
                </c:pt>
                <c:pt idx="100225">
                  <c:v>24.732588</c:v>
                </c:pt>
                <c:pt idx="100226">
                  <c:v>24.731432999999999</c:v>
                </c:pt>
                <c:pt idx="100227">
                  <c:v>24.725584999999999</c:v>
                </c:pt>
                <c:pt idx="100228">
                  <c:v>24.725625999999998</c:v>
                </c:pt>
                <c:pt idx="100229">
                  <c:v>24.726493000000001</c:v>
                </c:pt>
                <c:pt idx="100230">
                  <c:v>24.726865</c:v>
                </c:pt>
                <c:pt idx="100231">
                  <c:v>24.731936999999999</c:v>
                </c:pt>
                <c:pt idx="100232">
                  <c:v>24.734389</c:v>
                </c:pt>
                <c:pt idx="100233">
                  <c:v>24.732438999999999</c:v>
                </c:pt>
                <c:pt idx="100234">
                  <c:v>24.733360000000001</c:v>
                </c:pt>
                <c:pt idx="100235">
                  <c:v>24.735849000000002</c:v>
                </c:pt>
                <c:pt idx="100236">
                  <c:v>24.736777</c:v>
                </c:pt>
                <c:pt idx="100237">
                  <c:v>24.738762999999999</c:v>
                </c:pt>
                <c:pt idx="100238">
                  <c:v>24.740456999999999</c:v>
                </c:pt>
                <c:pt idx="100239">
                  <c:v>24.737859</c:v>
                </c:pt>
                <c:pt idx="100240">
                  <c:v>24.734749999999998</c:v>
                </c:pt>
                <c:pt idx="100241">
                  <c:v>24.732842000000002</c:v>
                </c:pt>
                <c:pt idx="100242">
                  <c:v>24.734690000000001</c:v>
                </c:pt>
                <c:pt idx="100243">
                  <c:v>24.738783999999999</c:v>
                </c:pt>
                <c:pt idx="100244">
                  <c:v>24.741143999999998</c:v>
                </c:pt>
                <c:pt idx="100245">
                  <c:v>24.739253000000001</c:v>
                </c:pt>
                <c:pt idx="100246">
                  <c:v>24.733107</c:v>
                </c:pt>
                <c:pt idx="100247">
                  <c:v>24.729099999999999</c:v>
                </c:pt>
                <c:pt idx="100248">
                  <c:v>24.729892</c:v>
                </c:pt>
                <c:pt idx="100249">
                  <c:v>24.733848999999999</c:v>
                </c:pt>
                <c:pt idx="100250">
                  <c:v>24.736052000000001</c:v>
                </c:pt>
                <c:pt idx="100251">
                  <c:v>24.732322</c:v>
                </c:pt>
                <c:pt idx="100252">
                  <c:v>24.730435</c:v>
                </c:pt>
                <c:pt idx="100253">
                  <c:v>24.733695000000001</c:v>
                </c:pt>
                <c:pt idx="100254">
                  <c:v>24.734331000000001</c:v>
                </c:pt>
                <c:pt idx="100255">
                  <c:v>24.733582999999999</c:v>
                </c:pt>
                <c:pt idx="100256">
                  <c:v>24.734618999999999</c:v>
                </c:pt>
                <c:pt idx="100257">
                  <c:v>24.733266</c:v>
                </c:pt>
                <c:pt idx="100258">
                  <c:v>24.731147</c:v>
                </c:pt>
                <c:pt idx="100259">
                  <c:v>24.730862999999999</c:v>
                </c:pt>
                <c:pt idx="100260">
                  <c:v>24.732738000000001</c:v>
                </c:pt>
                <c:pt idx="100261">
                  <c:v>24.732136000000001</c:v>
                </c:pt>
                <c:pt idx="100262">
                  <c:v>24.730217</c:v>
                </c:pt>
                <c:pt idx="100263">
                  <c:v>24.733024</c:v>
                </c:pt>
                <c:pt idx="100264">
                  <c:v>24.736508000000001</c:v>
                </c:pt>
                <c:pt idx="100265">
                  <c:v>24.736560999999998</c:v>
                </c:pt>
                <c:pt idx="100266">
                  <c:v>24.738140999999999</c:v>
                </c:pt>
                <c:pt idx="100267">
                  <c:v>24.741394</c:v>
                </c:pt>
                <c:pt idx="100268">
                  <c:v>24.741605</c:v>
                </c:pt>
                <c:pt idx="100269">
                  <c:v>24.740286999999999</c:v>
                </c:pt>
                <c:pt idx="100270">
                  <c:v>24.744530000000001</c:v>
                </c:pt>
                <c:pt idx="100271">
                  <c:v>24.749734</c:v>
                </c:pt>
                <c:pt idx="100272">
                  <c:v>24.747091999999999</c:v>
                </c:pt>
                <c:pt idx="100273">
                  <c:v>24.744942000000002</c:v>
                </c:pt>
                <c:pt idx="100274">
                  <c:v>24.746827</c:v>
                </c:pt>
                <c:pt idx="100275">
                  <c:v>24.747911999999999</c:v>
                </c:pt>
                <c:pt idx="100276">
                  <c:v>24.749500000000001</c:v>
                </c:pt>
                <c:pt idx="100277">
                  <c:v>24.748985000000001</c:v>
                </c:pt>
                <c:pt idx="100278">
                  <c:v>24.746780000000001</c:v>
                </c:pt>
                <c:pt idx="100279">
                  <c:v>24.746034000000002</c:v>
                </c:pt>
                <c:pt idx="100280">
                  <c:v>24.748114000000001</c:v>
                </c:pt>
                <c:pt idx="100281">
                  <c:v>24.749974000000002</c:v>
                </c:pt>
                <c:pt idx="100282">
                  <c:v>24.751344</c:v>
                </c:pt>
                <c:pt idx="100283">
                  <c:v>24.752291</c:v>
                </c:pt>
                <c:pt idx="100284">
                  <c:v>24.749904000000001</c:v>
                </c:pt>
                <c:pt idx="100285">
                  <c:v>24.748180999999999</c:v>
                </c:pt>
                <c:pt idx="100286">
                  <c:v>24.749075999999999</c:v>
                </c:pt>
                <c:pt idx="100287">
                  <c:v>24.745170999999999</c:v>
                </c:pt>
                <c:pt idx="100288">
                  <c:v>24.744610000000002</c:v>
                </c:pt>
                <c:pt idx="100289">
                  <c:v>24.746127000000001</c:v>
                </c:pt>
                <c:pt idx="100290">
                  <c:v>24.741029000000001</c:v>
                </c:pt>
                <c:pt idx="100291">
                  <c:v>24.743202</c:v>
                </c:pt>
                <c:pt idx="100292">
                  <c:v>24.748612999999999</c:v>
                </c:pt>
                <c:pt idx="100293">
                  <c:v>24.744921000000001</c:v>
                </c:pt>
                <c:pt idx="100294">
                  <c:v>24.742629999999998</c:v>
                </c:pt>
                <c:pt idx="100295">
                  <c:v>24.746597999999999</c:v>
                </c:pt>
                <c:pt idx="100296">
                  <c:v>24.751501000000001</c:v>
                </c:pt>
                <c:pt idx="100297">
                  <c:v>24.753125000000001</c:v>
                </c:pt>
                <c:pt idx="100298">
                  <c:v>24.751359000000001</c:v>
                </c:pt>
                <c:pt idx="100299">
                  <c:v>24.747810000000001</c:v>
                </c:pt>
                <c:pt idx="100300">
                  <c:v>24.749300000000002</c:v>
                </c:pt>
                <c:pt idx="100301">
                  <c:v>24.755811000000001</c:v>
                </c:pt>
                <c:pt idx="100302">
                  <c:v>24.756119000000002</c:v>
                </c:pt>
                <c:pt idx="100303">
                  <c:v>24.749953000000001</c:v>
                </c:pt>
                <c:pt idx="100304">
                  <c:v>24.749734</c:v>
                </c:pt>
                <c:pt idx="100305">
                  <c:v>24.754591000000001</c:v>
                </c:pt>
                <c:pt idx="100306">
                  <c:v>24.754686</c:v>
                </c:pt>
                <c:pt idx="100307">
                  <c:v>24.752707999999998</c:v>
                </c:pt>
                <c:pt idx="100308">
                  <c:v>24.753691</c:v>
                </c:pt>
                <c:pt idx="100309">
                  <c:v>24.753468999999999</c:v>
                </c:pt>
                <c:pt idx="100310">
                  <c:v>24.753288999999999</c:v>
                </c:pt>
                <c:pt idx="100311">
                  <c:v>24.753976999999999</c:v>
                </c:pt>
                <c:pt idx="100312">
                  <c:v>24.751113</c:v>
                </c:pt>
                <c:pt idx="100313">
                  <c:v>24.747658000000001</c:v>
                </c:pt>
                <c:pt idx="100314">
                  <c:v>24.748045000000001</c:v>
                </c:pt>
                <c:pt idx="100315">
                  <c:v>24.747810000000001</c:v>
                </c:pt>
                <c:pt idx="100316">
                  <c:v>24.746479999999998</c:v>
                </c:pt>
                <c:pt idx="100317">
                  <c:v>24.748441</c:v>
                </c:pt>
                <c:pt idx="100318">
                  <c:v>24.748881000000001</c:v>
                </c:pt>
                <c:pt idx="100319">
                  <c:v>24.746406</c:v>
                </c:pt>
                <c:pt idx="100320">
                  <c:v>24.745615999999998</c:v>
                </c:pt>
                <c:pt idx="100321">
                  <c:v>24.747873999999999</c:v>
                </c:pt>
                <c:pt idx="100322">
                  <c:v>24.752268000000001</c:v>
                </c:pt>
                <c:pt idx="100323">
                  <c:v>24.752213000000001</c:v>
                </c:pt>
                <c:pt idx="100324">
                  <c:v>24.748055000000001</c:v>
                </c:pt>
                <c:pt idx="100325">
                  <c:v>24.746449999999999</c:v>
                </c:pt>
                <c:pt idx="100326">
                  <c:v>24.746397999999999</c:v>
                </c:pt>
                <c:pt idx="100327">
                  <c:v>24.748809000000001</c:v>
                </c:pt>
                <c:pt idx="100328">
                  <c:v>24.75038</c:v>
                </c:pt>
                <c:pt idx="100329">
                  <c:v>24.745456999999998</c:v>
                </c:pt>
                <c:pt idx="100330">
                  <c:v>24.746888999999999</c:v>
                </c:pt>
                <c:pt idx="100331">
                  <c:v>24.755656999999999</c:v>
                </c:pt>
                <c:pt idx="100332">
                  <c:v>24.757529999999999</c:v>
                </c:pt>
                <c:pt idx="100333">
                  <c:v>24.752797999999999</c:v>
                </c:pt>
                <c:pt idx="100334">
                  <c:v>24.752005</c:v>
                </c:pt>
                <c:pt idx="100335">
                  <c:v>24.751704</c:v>
                </c:pt>
                <c:pt idx="100336">
                  <c:v>24.747610999999999</c:v>
                </c:pt>
                <c:pt idx="100337">
                  <c:v>24.746658</c:v>
                </c:pt>
                <c:pt idx="100338">
                  <c:v>24.750146999999998</c:v>
                </c:pt>
                <c:pt idx="100339">
                  <c:v>24.756871</c:v>
                </c:pt>
                <c:pt idx="100340">
                  <c:v>24.756723999999998</c:v>
                </c:pt>
                <c:pt idx="100341">
                  <c:v>24.749957999999999</c:v>
                </c:pt>
                <c:pt idx="100342">
                  <c:v>24.750805</c:v>
                </c:pt>
                <c:pt idx="100343">
                  <c:v>24.749848</c:v>
                </c:pt>
                <c:pt idx="100344">
                  <c:v>24.746312</c:v>
                </c:pt>
                <c:pt idx="100345">
                  <c:v>24.749815999999999</c:v>
                </c:pt>
                <c:pt idx="100346">
                  <c:v>24.752248000000002</c:v>
                </c:pt>
                <c:pt idx="100347">
                  <c:v>24.747747</c:v>
                </c:pt>
                <c:pt idx="100348">
                  <c:v>24.747789999999998</c:v>
                </c:pt>
                <c:pt idx="100349">
                  <c:v>24.754909999999999</c:v>
                </c:pt>
                <c:pt idx="100350">
                  <c:v>24.75694</c:v>
                </c:pt>
                <c:pt idx="100351">
                  <c:v>24.751653000000001</c:v>
                </c:pt>
                <c:pt idx="100352">
                  <c:v>24.752164</c:v>
                </c:pt>
                <c:pt idx="100353">
                  <c:v>24.756174000000001</c:v>
                </c:pt>
                <c:pt idx="100354">
                  <c:v>24.754214000000001</c:v>
                </c:pt>
                <c:pt idx="100355">
                  <c:v>24.750992</c:v>
                </c:pt>
                <c:pt idx="100356">
                  <c:v>24.753844000000001</c:v>
                </c:pt>
                <c:pt idx="100357">
                  <c:v>24.755624000000001</c:v>
                </c:pt>
                <c:pt idx="100358">
                  <c:v>24.751325999999999</c:v>
                </c:pt>
                <c:pt idx="100359">
                  <c:v>24.749189000000001</c:v>
                </c:pt>
                <c:pt idx="100360">
                  <c:v>24.750710000000002</c:v>
                </c:pt>
                <c:pt idx="100361">
                  <c:v>24.751114999999999</c:v>
                </c:pt>
                <c:pt idx="100362">
                  <c:v>24.751916999999999</c:v>
                </c:pt>
                <c:pt idx="100363">
                  <c:v>24.750198999999999</c:v>
                </c:pt>
                <c:pt idx="100364">
                  <c:v>24.746175999999998</c:v>
                </c:pt>
                <c:pt idx="100365">
                  <c:v>24.745191999999999</c:v>
                </c:pt>
                <c:pt idx="100366">
                  <c:v>24.747575999999999</c:v>
                </c:pt>
                <c:pt idx="100367">
                  <c:v>24.749389999999998</c:v>
                </c:pt>
                <c:pt idx="100368">
                  <c:v>24.749576000000001</c:v>
                </c:pt>
                <c:pt idx="100369">
                  <c:v>24.748929</c:v>
                </c:pt>
                <c:pt idx="100370">
                  <c:v>24.746852000000001</c:v>
                </c:pt>
                <c:pt idx="100371">
                  <c:v>24.747157000000001</c:v>
                </c:pt>
                <c:pt idx="100372">
                  <c:v>24.748152000000001</c:v>
                </c:pt>
                <c:pt idx="100373">
                  <c:v>24.747399999999999</c:v>
                </c:pt>
                <c:pt idx="100374">
                  <c:v>24.749027000000002</c:v>
                </c:pt>
                <c:pt idx="100375">
                  <c:v>24.748014000000001</c:v>
                </c:pt>
                <c:pt idx="100376">
                  <c:v>24.746689</c:v>
                </c:pt>
                <c:pt idx="100377">
                  <c:v>24.746051999999999</c:v>
                </c:pt>
                <c:pt idx="100378">
                  <c:v>24.742431</c:v>
                </c:pt>
                <c:pt idx="100379">
                  <c:v>24.742476</c:v>
                </c:pt>
                <c:pt idx="100380">
                  <c:v>24.746637</c:v>
                </c:pt>
                <c:pt idx="100381">
                  <c:v>24.747014</c:v>
                </c:pt>
                <c:pt idx="100382">
                  <c:v>24.748819999999998</c:v>
                </c:pt>
                <c:pt idx="100383">
                  <c:v>24.751265</c:v>
                </c:pt>
                <c:pt idx="100384">
                  <c:v>24.750302000000001</c:v>
                </c:pt>
                <c:pt idx="100385">
                  <c:v>24.749945</c:v>
                </c:pt>
                <c:pt idx="100386">
                  <c:v>24.748403</c:v>
                </c:pt>
                <c:pt idx="100387">
                  <c:v>24.748761999999999</c:v>
                </c:pt>
                <c:pt idx="100388">
                  <c:v>24.753218</c:v>
                </c:pt>
                <c:pt idx="100389">
                  <c:v>24.753302000000001</c:v>
                </c:pt>
                <c:pt idx="100390">
                  <c:v>24.75067</c:v>
                </c:pt>
                <c:pt idx="100391">
                  <c:v>24.752939999999999</c:v>
                </c:pt>
                <c:pt idx="100392">
                  <c:v>24.757449000000001</c:v>
                </c:pt>
                <c:pt idx="100393">
                  <c:v>24.757504000000001</c:v>
                </c:pt>
                <c:pt idx="100394">
                  <c:v>24.756187000000001</c:v>
                </c:pt>
                <c:pt idx="100395">
                  <c:v>24.756183</c:v>
                </c:pt>
                <c:pt idx="100396">
                  <c:v>24.755461</c:v>
                </c:pt>
                <c:pt idx="100397">
                  <c:v>24.757017999999999</c:v>
                </c:pt>
                <c:pt idx="100398">
                  <c:v>24.759118999999998</c:v>
                </c:pt>
                <c:pt idx="100399">
                  <c:v>24.755212</c:v>
                </c:pt>
                <c:pt idx="100400">
                  <c:v>24.754141000000001</c:v>
                </c:pt>
                <c:pt idx="100401">
                  <c:v>24.756951999999998</c:v>
                </c:pt>
                <c:pt idx="100402">
                  <c:v>24.753105999999999</c:v>
                </c:pt>
                <c:pt idx="100403">
                  <c:v>24.750015000000001</c:v>
                </c:pt>
                <c:pt idx="100404">
                  <c:v>24.755424000000001</c:v>
                </c:pt>
                <c:pt idx="100405">
                  <c:v>24.760404000000001</c:v>
                </c:pt>
                <c:pt idx="100406">
                  <c:v>24.760106</c:v>
                </c:pt>
                <c:pt idx="100407">
                  <c:v>24.756625</c:v>
                </c:pt>
                <c:pt idx="100408">
                  <c:v>24.754342000000001</c:v>
                </c:pt>
                <c:pt idx="100409">
                  <c:v>24.754861999999999</c:v>
                </c:pt>
                <c:pt idx="100410">
                  <c:v>24.753433000000001</c:v>
                </c:pt>
                <c:pt idx="100411">
                  <c:v>24.75123</c:v>
                </c:pt>
                <c:pt idx="100412">
                  <c:v>24.754062000000001</c:v>
                </c:pt>
                <c:pt idx="100413">
                  <c:v>24.758441000000001</c:v>
                </c:pt>
                <c:pt idx="100414">
                  <c:v>24.756761999999998</c:v>
                </c:pt>
                <c:pt idx="100415">
                  <c:v>24.753533000000001</c:v>
                </c:pt>
                <c:pt idx="100416">
                  <c:v>24.757517</c:v>
                </c:pt>
                <c:pt idx="100417">
                  <c:v>24.760031000000001</c:v>
                </c:pt>
                <c:pt idx="100418">
                  <c:v>24.757058000000001</c:v>
                </c:pt>
                <c:pt idx="100419">
                  <c:v>24.756830999999998</c:v>
                </c:pt>
                <c:pt idx="100420">
                  <c:v>24.757059999999999</c:v>
                </c:pt>
                <c:pt idx="100421">
                  <c:v>24.757836000000001</c:v>
                </c:pt>
                <c:pt idx="100422">
                  <c:v>24.760525999999999</c:v>
                </c:pt>
                <c:pt idx="100423">
                  <c:v>24.759367000000001</c:v>
                </c:pt>
                <c:pt idx="100424">
                  <c:v>24.761727</c:v>
                </c:pt>
                <c:pt idx="100425">
                  <c:v>24.767624000000001</c:v>
                </c:pt>
                <c:pt idx="100426">
                  <c:v>24.765640999999999</c:v>
                </c:pt>
                <c:pt idx="100427">
                  <c:v>24.762250999999999</c:v>
                </c:pt>
                <c:pt idx="100428">
                  <c:v>24.766546999999999</c:v>
                </c:pt>
                <c:pt idx="100429">
                  <c:v>24.767298</c:v>
                </c:pt>
                <c:pt idx="100430">
                  <c:v>24.763632000000001</c:v>
                </c:pt>
                <c:pt idx="100431">
                  <c:v>24.766255999999998</c:v>
                </c:pt>
                <c:pt idx="100432">
                  <c:v>24.771203</c:v>
                </c:pt>
                <c:pt idx="100433">
                  <c:v>24.768992999999998</c:v>
                </c:pt>
                <c:pt idx="100434">
                  <c:v>24.765841000000002</c:v>
                </c:pt>
                <c:pt idx="100435">
                  <c:v>24.767695</c:v>
                </c:pt>
                <c:pt idx="100436">
                  <c:v>24.767993000000001</c:v>
                </c:pt>
                <c:pt idx="100437">
                  <c:v>24.767778</c:v>
                </c:pt>
                <c:pt idx="100438">
                  <c:v>24.768215999999999</c:v>
                </c:pt>
                <c:pt idx="100439">
                  <c:v>24.769686</c:v>
                </c:pt>
                <c:pt idx="100440">
                  <c:v>24.770441000000002</c:v>
                </c:pt>
                <c:pt idx="100441">
                  <c:v>24.764624999999999</c:v>
                </c:pt>
                <c:pt idx="100442">
                  <c:v>24.76276</c:v>
                </c:pt>
                <c:pt idx="100443">
                  <c:v>24.765505000000001</c:v>
                </c:pt>
                <c:pt idx="100444">
                  <c:v>24.765291000000001</c:v>
                </c:pt>
                <c:pt idx="100445">
                  <c:v>24.764918000000002</c:v>
                </c:pt>
                <c:pt idx="100446">
                  <c:v>24.765775000000001</c:v>
                </c:pt>
                <c:pt idx="100447">
                  <c:v>24.764139</c:v>
                </c:pt>
                <c:pt idx="100448">
                  <c:v>24.762468999999999</c:v>
                </c:pt>
                <c:pt idx="100449">
                  <c:v>24.765374000000001</c:v>
                </c:pt>
                <c:pt idx="100450">
                  <c:v>24.767976999999998</c:v>
                </c:pt>
                <c:pt idx="100451">
                  <c:v>24.765612000000001</c:v>
                </c:pt>
                <c:pt idx="100452">
                  <c:v>24.762740000000001</c:v>
                </c:pt>
                <c:pt idx="100453">
                  <c:v>24.763888000000001</c:v>
                </c:pt>
                <c:pt idx="100454">
                  <c:v>24.766244</c:v>
                </c:pt>
                <c:pt idx="100455">
                  <c:v>24.765789999999999</c:v>
                </c:pt>
                <c:pt idx="100456">
                  <c:v>24.766611000000001</c:v>
                </c:pt>
                <c:pt idx="100457">
                  <c:v>24.765868000000001</c:v>
                </c:pt>
                <c:pt idx="100458">
                  <c:v>24.761426</c:v>
                </c:pt>
                <c:pt idx="100459">
                  <c:v>24.759682999999999</c:v>
                </c:pt>
                <c:pt idx="100460">
                  <c:v>24.76351</c:v>
                </c:pt>
                <c:pt idx="100461">
                  <c:v>24.767824999999998</c:v>
                </c:pt>
                <c:pt idx="100462">
                  <c:v>24.767738999999999</c:v>
                </c:pt>
                <c:pt idx="100463">
                  <c:v>24.765612999999998</c:v>
                </c:pt>
                <c:pt idx="100464">
                  <c:v>24.765799000000001</c:v>
                </c:pt>
                <c:pt idx="100465">
                  <c:v>24.766999999999999</c:v>
                </c:pt>
                <c:pt idx="100466">
                  <c:v>24.766660000000002</c:v>
                </c:pt>
                <c:pt idx="100467">
                  <c:v>24.763145000000002</c:v>
                </c:pt>
                <c:pt idx="100468">
                  <c:v>24.762371000000002</c:v>
                </c:pt>
                <c:pt idx="100469">
                  <c:v>24.766874000000001</c:v>
                </c:pt>
                <c:pt idx="100470">
                  <c:v>24.769879</c:v>
                </c:pt>
                <c:pt idx="100471">
                  <c:v>24.768467000000001</c:v>
                </c:pt>
                <c:pt idx="100472">
                  <c:v>24.766625999999999</c:v>
                </c:pt>
                <c:pt idx="100473">
                  <c:v>24.764794999999999</c:v>
                </c:pt>
                <c:pt idx="100474">
                  <c:v>24.767098000000001</c:v>
                </c:pt>
                <c:pt idx="100475">
                  <c:v>24.768809999999998</c:v>
                </c:pt>
                <c:pt idx="100476">
                  <c:v>24.766769</c:v>
                </c:pt>
                <c:pt idx="100477">
                  <c:v>24.767257000000001</c:v>
                </c:pt>
                <c:pt idx="100478">
                  <c:v>24.768115999999999</c:v>
                </c:pt>
                <c:pt idx="100479">
                  <c:v>24.767844</c:v>
                </c:pt>
                <c:pt idx="100480">
                  <c:v>24.770506000000001</c:v>
                </c:pt>
                <c:pt idx="100481">
                  <c:v>24.774951999999999</c:v>
                </c:pt>
                <c:pt idx="100482">
                  <c:v>24.775463999999999</c:v>
                </c:pt>
                <c:pt idx="100483">
                  <c:v>24.774031000000001</c:v>
                </c:pt>
                <c:pt idx="100484">
                  <c:v>24.775179999999999</c:v>
                </c:pt>
                <c:pt idx="100485">
                  <c:v>24.774621</c:v>
                </c:pt>
                <c:pt idx="100486">
                  <c:v>24.772589</c:v>
                </c:pt>
                <c:pt idx="100487">
                  <c:v>24.77206</c:v>
                </c:pt>
                <c:pt idx="100488">
                  <c:v>24.770659999999999</c:v>
                </c:pt>
                <c:pt idx="100489">
                  <c:v>24.768025999999999</c:v>
                </c:pt>
                <c:pt idx="100490">
                  <c:v>24.767378999999998</c:v>
                </c:pt>
                <c:pt idx="100491">
                  <c:v>24.771985000000001</c:v>
                </c:pt>
                <c:pt idx="100492">
                  <c:v>24.774501000000001</c:v>
                </c:pt>
                <c:pt idx="100493">
                  <c:v>24.772375</c:v>
                </c:pt>
                <c:pt idx="100494">
                  <c:v>24.772048999999999</c:v>
                </c:pt>
                <c:pt idx="100495">
                  <c:v>24.773551999999999</c:v>
                </c:pt>
                <c:pt idx="100496">
                  <c:v>24.772894000000001</c:v>
                </c:pt>
                <c:pt idx="100497">
                  <c:v>24.767433</c:v>
                </c:pt>
                <c:pt idx="100498">
                  <c:v>24.768787</c:v>
                </c:pt>
                <c:pt idx="100499">
                  <c:v>24.775836999999999</c:v>
                </c:pt>
                <c:pt idx="100500">
                  <c:v>24.773243000000001</c:v>
                </c:pt>
                <c:pt idx="100501">
                  <c:v>24.764271000000001</c:v>
                </c:pt>
                <c:pt idx="100502">
                  <c:v>24.764748000000001</c:v>
                </c:pt>
                <c:pt idx="100503">
                  <c:v>24.769596</c:v>
                </c:pt>
                <c:pt idx="100504">
                  <c:v>24.765988</c:v>
                </c:pt>
                <c:pt idx="100505">
                  <c:v>24.761478</c:v>
                </c:pt>
                <c:pt idx="100506">
                  <c:v>24.766175</c:v>
                </c:pt>
                <c:pt idx="100507">
                  <c:v>24.769995999999999</c:v>
                </c:pt>
                <c:pt idx="100508">
                  <c:v>24.76567</c:v>
                </c:pt>
                <c:pt idx="100509">
                  <c:v>24.766293000000001</c:v>
                </c:pt>
                <c:pt idx="100510">
                  <c:v>24.773050999999999</c:v>
                </c:pt>
                <c:pt idx="100511">
                  <c:v>24.769680999999999</c:v>
                </c:pt>
                <c:pt idx="100512">
                  <c:v>24.763929999999998</c:v>
                </c:pt>
                <c:pt idx="100513">
                  <c:v>24.765658999999999</c:v>
                </c:pt>
                <c:pt idx="100514">
                  <c:v>24.769556999999999</c:v>
                </c:pt>
                <c:pt idx="100515">
                  <c:v>24.773696000000001</c:v>
                </c:pt>
                <c:pt idx="100516">
                  <c:v>24.777277000000002</c:v>
                </c:pt>
                <c:pt idx="100517">
                  <c:v>24.773803000000001</c:v>
                </c:pt>
                <c:pt idx="100518">
                  <c:v>24.770002000000002</c:v>
                </c:pt>
                <c:pt idx="100519">
                  <c:v>24.770880999999999</c:v>
                </c:pt>
                <c:pt idx="100520">
                  <c:v>24.773980999999999</c:v>
                </c:pt>
                <c:pt idx="100521">
                  <c:v>24.778614999999999</c:v>
                </c:pt>
                <c:pt idx="100522">
                  <c:v>24.777024999999998</c:v>
                </c:pt>
                <c:pt idx="100523">
                  <c:v>24.773537000000001</c:v>
                </c:pt>
                <c:pt idx="100524">
                  <c:v>24.778914</c:v>
                </c:pt>
                <c:pt idx="100525">
                  <c:v>24.777308000000001</c:v>
                </c:pt>
                <c:pt idx="100526">
                  <c:v>24.767634000000001</c:v>
                </c:pt>
                <c:pt idx="100527">
                  <c:v>24.769286999999998</c:v>
                </c:pt>
                <c:pt idx="100528">
                  <c:v>24.773949999999999</c:v>
                </c:pt>
                <c:pt idx="100529">
                  <c:v>24.772008</c:v>
                </c:pt>
                <c:pt idx="100530">
                  <c:v>24.771398999999999</c:v>
                </c:pt>
                <c:pt idx="100531">
                  <c:v>24.771757000000001</c:v>
                </c:pt>
                <c:pt idx="100532">
                  <c:v>24.773748000000001</c:v>
                </c:pt>
                <c:pt idx="100533">
                  <c:v>24.772549000000001</c:v>
                </c:pt>
                <c:pt idx="100534">
                  <c:v>24.768467999999999</c:v>
                </c:pt>
                <c:pt idx="100535">
                  <c:v>24.770395000000001</c:v>
                </c:pt>
                <c:pt idx="100536">
                  <c:v>24.772831</c:v>
                </c:pt>
                <c:pt idx="100537">
                  <c:v>24.772960000000001</c:v>
                </c:pt>
                <c:pt idx="100538">
                  <c:v>24.775988000000002</c:v>
                </c:pt>
                <c:pt idx="100539">
                  <c:v>24.779990999999999</c:v>
                </c:pt>
                <c:pt idx="100540">
                  <c:v>24.77881</c:v>
                </c:pt>
                <c:pt idx="100541">
                  <c:v>24.775130999999998</c:v>
                </c:pt>
                <c:pt idx="100542">
                  <c:v>24.775521000000001</c:v>
                </c:pt>
                <c:pt idx="100543">
                  <c:v>24.777370999999999</c:v>
                </c:pt>
                <c:pt idx="100544">
                  <c:v>24.7774</c:v>
                </c:pt>
                <c:pt idx="100545">
                  <c:v>24.776074000000001</c:v>
                </c:pt>
                <c:pt idx="100546">
                  <c:v>24.775174</c:v>
                </c:pt>
                <c:pt idx="100547">
                  <c:v>24.774833000000001</c:v>
                </c:pt>
                <c:pt idx="100548">
                  <c:v>24.776720000000001</c:v>
                </c:pt>
                <c:pt idx="100549">
                  <c:v>24.781596</c:v>
                </c:pt>
                <c:pt idx="100550">
                  <c:v>24.781383999999999</c:v>
                </c:pt>
                <c:pt idx="100551">
                  <c:v>24.775874000000002</c:v>
                </c:pt>
                <c:pt idx="100552">
                  <c:v>24.776914999999999</c:v>
                </c:pt>
                <c:pt idx="100553">
                  <c:v>24.779115000000001</c:v>
                </c:pt>
                <c:pt idx="100554">
                  <c:v>24.775893</c:v>
                </c:pt>
                <c:pt idx="100555">
                  <c:v>24.775531000000001</c:v>
                </c:pt>
                <c:pt idx="100556">
                  <c:v>24.777408000000001</c:v>
                </c:pt>
                <c:pt idx="100557">
                  <c:v>24.776492999999999</c:v>
                </c:pt>
                <c:pt idx="100558">
                  <c:v>24.776315</c:v>
                </c:pt>
                <c:pt idx="100559">
                  <c:v>24.7775</c:v>
                </c:pt>
                <c:pt idx="100560">
                  <c:v>24.774186</c:v>
                </c:pt>
                <c:pt idx="100561">
                  <c:v>24.773098999999998</c:v>
                </c:pt>
                <c:pt idx="100562">
                  <c:v>24.778355000000001</c:v>
                </c:pt>
                <c:pt idx="100563">
                  <c:v>24.778905000000002</c:v>
                </c:pt>
                <c:pt idx="100564">
                  <c:v>24.776271000000001</c:v>
                </c:pt>
                <c:pt idx="100565">
                  <c:v>24.779022999999999</c:v>
                </c:pt>
                <c:pt idx="100566">
                  <c:v>24.780884</c:v>
                </c:pt>
                <c:pt idx="100567">
                  <c:v>24.777270999999999</c:v>
                </c:pt>
                <c:pt idx="100568">
                  <c:v>24.776993999999998</c:v>
                </c:pt>
                <c:pt idx="100569">
                  <c:v>24.778206000000001</c:v>
                </c:pt>
                <c:pt idx="100570">
                  <c:v>24.775765</c:v>
                </c:pt>
                <c:pt idx="100571">
                  <c:v>24.774583</c:v>
                </c:pt>
                <c:pt idx="100572">
                  <c:v>24.776880999999999</c:v>
                </c:pt>
                <c:pt idx="100573">
                  <c:v>24.775426</c:v>
                </c:pt>
                <c:pt idx="100574">
                  <c:v>24.773298</c:v>
                </c:pt>
                <c:pt idx="100575">
                  <c:v>24.775915000000001</c:v>
                </c:pt>
                <c:pt idx="100576">
                  <c:v>24.778016999999998</c:v>
                </c:pt>
                <c:pt idx="100577">
                  <c:v>24.777263000000001</c:v>
                </c:pt>
                <c:pt idx="100578">
                  <c:v>24.777460999999999</c:v>
                </c:pt>
                <c:pt idx="100579">
                  <c:v>24.778465000000001</c:v>
                </c:pt>
                <c:pt idx="100580">
                  <c:v>24.777355</c:v>
                </c:pt>
                <c:pt idx="100581">
                  <c:v>24.776533000000001</c:v>
                </c:pt>
                <c:pt idx="100582">
                  <c:v>24.780750999999999</c:v>
                </c:pt>
                <c:pt idx="100583">
                  <c:v>24.784405</c:v>
                </c:pt>
                <c:pt idx="100584">
                  <c:v>24.78248</c:v>
                </c:pt>
                <c:pt idx="100585">
                  <c:v>24.779126999999999</c:v>
                </c:pt>
                <c:pt idx="100586">
                  <c:v>24.778482</c:v>
                </c:pt>
                <c:pt idx="100587">
                  <c:v>24.779133999999999</c:v>
                </c:pt>
                <c:pt idx="100588">
                  <c:v>24.779153999999998</c:v>
                </c:pt>
                <c:pt idx="100589">
                  <c:v>24.777158</c:v>
                </c:pt>
                <c:pt idx="100590">
                  <c:v>24.77974</c:v>
                </c:pt>
                <c:pt idx="100591">
                  <c:v>24.782813999999998</c:v>
                </c:pt>
                <c:pt idx="100592">
                  <c:v>24.779613000000001</c:v>
                </c:pt>
                <c:pt idx="100593">
                  <c:v>24.77581</c:v>
                </c:pt>
                <c:pt idx="100594">
                  <c:v>24.775663000000002</c:v>
                </c:pt>
                <c:pt idx="100595">
                  <c:v>24.779339</c:v>
                </c:pt>
                <c:pt idx="100596">
                  <c:v>24.782827999999999</c:v>
                </c:pt>
                <c:pt idx="100597">
                  <c:v>24.781199000000001</c:v>
                </c:pt>
                <c:pt idx="100598">
                  <c:v>24.780864999999999</c:v>
                </c:pt>
                <c:pt idx="100599">
                  <c:v>24.784503000000001</c:v>
                </c:pt>
                <c:pt idx="100600">
                  <c:v>24.786411999999999</c:v>
                </c:pt>
                <c:pt idx="100601">
                  <c:v>24.784761</c:v>
                </c:pt>
                <c:pt idx="100602">
                  <c:v>24.783808000000001</c:v>
                </c:pt>
                <c:pt idx="100603">
                  <c:v>24.787151999999999</c:v>
                </c:pt>
                <c:pt idx="100604">
                  <c:v>24.788459</c:v>
                </c:pt>
                <c:pt idx="100605">
                  <c:v>24.783299</c:v>
                </c:pt>
                <c:pt idx="100606">
                  <c:v>24.780182</c:v>
                </c:pt>
                <c:pt idx="100607">
                  <c:v>24.779494</c:v>
                </c:pt>
                <c:pt idx="100608">
                  <c:v>24.780434</c:v>
                </c:pt>
                <c:pt idx="100609">
                  <c:v>24.787642000000002</c:v>
                </c:pt>
                <c:pt idx="100610">
                  <c:v>24.793203999999999</c:v>
                </c:pt>
                <c:pt idx="100611">
                  <c:v>24.788772999999999</c:v>
                </c:pt>
                <c:pt idx="100612">
                  <c:v>24.784362999999999</c:v>
                </c:pt>
                <c:pt idx="100613">
                  <c:v>24.785229000000001</c:v>
                </c:pt>
                <c:pt idx="100614">
                  <c:v>24.788409000000001</c:v>
                </c:pt>
                <c:pt idx="100615">
                  <c:v>24.790543</c:v>
                </c:pt>
                <c:pt idx="100616">
                  <c:v>24.788556</c:v>
                </c:pt>
                <c:pt idx="100617">
                  <c:v>24.783836999999998</c:v>
                </c:pt>
                <c:pt idx="100618">
                  <c:v>24.780127</c:v>
                </c:pt>
                <c:pt idx="100619">
                  <c:v>24.780587000000001</c:v>
                </c:pt>
                <c:pt idx="100620">
                  <c:v>24.784409</c:v>
                </c:pt>
                <c:pt idx="100621">
                  <c:v>24.785005000000002</c:v>
                </c:pt>
                <c:pt idx="100622">
                  <c:v>24.782716000000001</c:v>
                </c:pt>
                <c:pt idx="100623">
                  <c:v>24.78744</c:v>
                </c:pt>
                <c:pt idx="100624">
                  <c:v>24.79401</c:v>
                </c:pt>
                <c:pt idx="100625">
                  <c:v>24.791730000000001</c:v>
                </c:pt>
                <c:pt idx="100626">
                  <c:v>24.790748000000001</c:v>
                </c:pt>
                <c:pt idx="100627">
                  <c:v>24.795014999999999</c:v>
                </c:pt>
                <c:pt idx="100628">
                  <c:v>24.798501999999999</c:v>
                </c:pt>
                <c:pt idx="100629">
                  <c:v>24.795508000000002</c:v>
                </c:pt>
                <c:pt idx="100630">
                  <c:v>24.793514999999999</c:v>
                </c:pt>
                <c:pt idx="100631">
                  <c:v>24.797153000000002</c:v>
                </c:pt>
                <c:pt idx="100632">
                  <c:v>24.796143000000001</c:v>
                </c:pt>
                <c:pt idx="100633">
                  <c:v>24.792318999999999</c:v>
                </c:pt>
                <c:pt idx="100634">
                  <c:v>24.794612000000001</c:v>
                </c:pt>
                <c:pt idx="100635">
                  <c:v>24.795904</c:v>
                </c:pt>
                <c:pt idx="100636">
                  <c:v>24.790493000000001</c:v>
                </c:pt>
                <c:pt idx="100637">
                  <c:v>24.787908000000002</c:v>
                </c:pt>
                <c:pt idx="100638">
                  <c:v>24.790572000000001</c:v>
                </c:pt>
                <c:pt idx="100639">
                  <c:v>24.790727</c:v>
                </c:pt>
                <c:pt idx="100640">
                  <c:v>24.791423000000002</c:v>
                </c:pt>
                <c:pt idx="100641">
                  <c:v>24.791257000000002</c:v>
                </c:pt>
                <c:pt idx="100642">
                  <c:v>24.788122999999999</c:v>
                </c:pt>
                <c:pt idx="100643">
                  <c:v>24.787409</c:v>
                </c:pt>
                <c:pt idx="100644">
                  <c:v>24.790136</c:v>
                </c:pt>
                <c:pt idx="100645">
                  <c:v>24.791214</c:v>
                </c:pt>
                <c:pt idx="100646">
                  <c:v>24.789341</c:v>
                </c:pt>
                <c:pt idx="100647">
                  <c:v>24.790147999999999</c:v>
                </c:pt>
                <c:pt idx="100648">
                  <c:v>24.791411</c:v>
                </c:pt>
                <c:pt idx="100649">
                  <c:v>24.786169000000001</c:v>
                </c:pt>
                <c:pt idx="100650">
                  <c:v>24.784904000000001</c:v>
                </c:pt>
                <c:pt idx="100651">
                  <c:v>24.789252000000001</c:v>
                </c:pt>
                <c:pt idx="100652">
                  <c:v>24.788564000000001</c:v>
                </c:pt>
                <c:pt idx="100653">
                  <c:v>24.786829000000001</c:v>
                </c:pt>
                <c:pt idx="100654">
                  <c:v>24.786052999999999</c:v>
                </c:pt>
                <c:pt idx="100655">
                  <c:v>24.784548999999998</c:v>
                </c:pt>
                <c:pt idx="100656">
                  <c:v>24.786587999999998</c:v>
                </c:pt>
                <c:pt idx="100657">
                  <c:v>24.787369000000002</c:v>
                </c:pt>
                <c:pt idx="100658">
                  <c:v>24.786716999999999</c:v>
                </c:pt>
                <c:pt idx="100659">
                  <c:v>24.790022</c:v>
                </c:pt>
                <c:pt idx="100660">
                  <c:v>24.791789000000001</c:v>
                </c:pt>
                <c:pt idx="100661">
                  <c:v>24.791138</c:v>
                </c:pt>
                <c:pt idx="100662">
                  <c:v>24.791459</c:v>
                </c:pt>
                <c:pt idx="100663">
                  <c:v>24.787759999999999</c:v>
                </c:pt>
                <c:pt idx="100664">
                  <c:v>24.789016</c:v>
                </c:pt>
                <c:pt idx="100665">
                  <c:v>24.795216</c:v>
                </c:pt>
                <c:pt idx="100666">
                  <c:v>24.792580000000001</c:v>
                </c:pt>
                <c:pt idx="100667">
                  <c:v>24.786607</c:v>
                </c:pt>
                <c:pt idx="100668">
                  <c:v>24.788906000000001</c:v>
                </c:pt>
                <c:pt idx="100669">
                  <c:v>24.793043000000001</c:v>
                </c:pt>
                <c:pt idx="100670">
                  <c:v>24.792356000000002</c:v>
                </c:pt>
                <c:pt idx="100671">
                  <c:v>24.791119999999999</c:v>
                </c:pt>
                <c:pt idx="100672">
                  <c:v>24.791692999999999</c:v>
                </c:pt>
                <c:pt idx="100673">
                  <c:v>24.792824</c:v>
                </c:pt>
                <c:pt idx="100674">
                  <c:v>24.796054000000002</c:v>
                </c:pt>
                <c:pt idx="100675">
                  <c:v>24.796997999999999</c:v>
                </c:pt>
                <c:pt idx="100676">
                  <c:v>24.791841000000002</c:v>
                </c:pt>
                <c:pt idx="100677">
                  <c:v>24.789522999999999</c:v>
                </c:pt>
                <c:pt idx="100678">
                  <c:v>24.791840000000001</c:v>
                </c:pt>
                <c:pt idx="100679">
                  <c:v>24.793448000000001</c:v>
                </c:pt>
                <c:pt idx="100680">
                  <c:v>24.795822000000001</c:v>
                </c:pt>
                <c:pt idx="100681">
                  <c:v>24.796073</c:v>
                </c:pt>
                <c:pt idx="100682">
                  <c:v>24.793427000000001</c:v>
                </c:pt>
                <c:pt idx="100683">
                  <c:v>24.796825999999999</c:v>
                </c:pt>
                <c:pt idx="100684">
                  <c:v>24.800416999999999</c:v>
                </c:pt>
                <c:pt idx="100685">
                  <c:v>24.794387</c:v>
                </c:pt>
                <c:pt idx="100686">
                  <c:v>24.793142</c:v>
                </c:pt>
                <c:pt idx="100687">
                  <c:v>24.797650999999998</c:v>
                </c:pt>
                <c:pt idx="100688">
                  <c:v>24.794362</c:v>
                </c:pt>
                <c:pt idx="100689">
                  <c:v>24.790154999999999</c:v>
                </c:pt>
                <c:pt idx="100690">
                  <c:v>24.793835000000001</c:v>
                </c:pt>
                <c:pt idx="100691">
                  <c:v>24.796911999999999</c:v>
                </c:pt>
                <c:pt idx="100692">
                  <c:v>24.794118000000001</c:v>
                </c:pt>
                <c:pt idx="100693">
                  <c:v>24.793526</c:v>
                </c:pt>
                <c:pt idx="100694">
                  <c:v>24.792843999999999</c:v>
                </c:pt>
                <c:pt idx="100695">
                  <c:v>24.792155999999999</c:v>
                </c:pt>
                <c:pt idx="100696">
                  <c:v>24.791775000000001</c:v>
                </c:pt>
                <c:pt idx="100697">
                  <c:v>24.788466</c:v>
                </c:pt>
                <c:pt idx="100698">
                  <c:v>24.792231999999998</c:v>
                </c:pt>
                <c:pt idx="100699">
                  <c:v>24.794308000000001</c:v>
                </c:pt>
                <c:pt idx="100700">
                  <c:v>24.787431999999999</c:v>
                </c:pt>
                <c:pt idx="100701">
                  <c:v>24.789847999999999</c:v>
                </c:pt>
                <c:pt idx="100702">
                  <c:v>24.794913999999999</c:v>
                </c:pt>
                <c:pt idx="100703">
                  <c:v>24.790783000000001</c:v>
                </c:pt>
                <c:pt idx="100704">
                  <c:v>24.792805999999999</c:v>
                </c:pt>
                <c:pt idx="100705">
                  <c:v>24.797974</c:v>
                </c:pt>
                <c:pt idx="100706">
                  <c:v>24.796597999999999</c:v>
                </c:pt>
                <c:pt idx="100707">
                  <c:v>24.797039999999999</c:v>
                </c:pt>
                <c:pt idx="100708">
                  <c:v>24.804566999999999</c:v>
                </c:pt>
                <c:pt idx="100709">
                  <c:v>24.806795000000001</c:v>
                </c:pt>
                <c:pt idx="100710">
                  <c:v>24.800115000000002</c:v>
                </c:pt>
                <c:pt idx="100711">
                  <c:v>24.799325</c:v>
                </c:pt>
                <c:pt idx="100712">
                  <c:v>24.802506000000001</c:v>
                </c:pt>
                <c:pt idx="100713">
                  <c:v>24.801237</c:v>
                </c:pt>
                <c:pt idx="100714">
                  <c:v>24.799399000000001</c:v>
                </c:pt>
                <c:pt idx="100715">
                  <c:v>24.800204000000001</c:v>
                </c:pt>
                <c:pt idx="100716">
                  <c:v>24.801297999999999</c:v>
                </c:pt>
                <c:pt idx="100717">
                  <c:v>24.799918999999999</c:v>
                </c:pt>
                <c:pt idx="100718">
                  <c:v>24.797720000000002</c:v>
                </c:pt>
                <c:pt idx="100719">
                  <c:v>24.794989999999999</c:v>
                </c:pt>
                <c:pt idx="100720">
                  <c:v>24.799992</c:v>
                </c:pt>
                <c:pt idx="100721">
                  <c:v>24.804079000000002</c:v>
                </c:pt>
                <c:pt idx="100722">
                  <c:v>24.79617</c:v>
                </c:pt>
                <c:pt idx="100723">
                  <c:v>24.794530000000002</c:v>
                </c:pt>
                <c:pt idx="100724">
                  <c:v>24.799844</c:v>
                </c:pt>
                <c:pt idx="100725">
                  <c:v>24.796617000000001</c:v>
                </c:pt>
                <c:pt idx="100726">
                  <c:v>24.795773000000001</c:v>
                </c:pt>
                <c:pt idx="100727">
                  <c:v>24.802012999999999</c:v>
                </c:pt>
                <c:pt idx="100728">
                  <c:v>24.802351000000002</c:v>
                </c:pt>
                <c:pt idx="100729">
                  <c:v>24.799472999999999</c:v>
                </c:pt>
                <c:pt idx="100730">
                  <c:v>24.797986999999999</c:v>
                </c:pt>
                <c:pt idx="100731">
                  <c:v>24.794779999999999</c:v>
                </c:pt>
                <c:pt idx="100732">
                  <c:v>24.795347</c:v>
                </c:pt>
                <c:pt idx="100733">
                  <c:v>24.796417000000002</c:v>
                </c:pt>
                <c:pt idx="100734">
                  <c:v>24.792691999999999</c:v>
                </c:pt>
                <c:pt idx="100735">
                  <c:v>24.791128</c:v>
                </c:pt>
                <c:pt idx="100736">
                  <c:v>24.795293999999998</c:v>
                </c:pt>
                <c:pt idx="100737">
                  <c:v>24.798528000000001</c:v>
                </c:pt>
                <c:pt idx="100738">
                  <c:v>24.795234000000001</c:v>
                </c:pt>
                <c:pt idx="100739">
                  <c:v>24.793803</c:v>
                </c:pt>
                <c:pt idx="100740">
                  <c:v>24.795836999999999</c:v>
                </c:pt>
                <c:pt idx="100741">
                  <c:v>24.791812</c:v>
                </c:pt>
                <c:pt idx="100742">
                  <c:v>24.788923</c:v>
                </c:pt>
                <c:pt idx="100743">
                  <c:v>24.793158999999999</c:v>
                </c:pt>
                <c:pt idx="100744">
                  <c:v>24.797853</c:v>
                </c:pt>
                <c:pt idx="100745">
                  <c:v>24.794996999999999</c:v>
                </c:pt>
                <c:pt idx="100746">
                  <c:v>24.791364000000002</c:v>
                </c:pt>
                <c:pt idx="100747">
                  <c:v>24.793627999999998</c:v>
                </c:pt>
                <c:pt idx="100748">
                  <c:v>24.796399000000001</c:v>
                </c:pt>
                <c:pt idx="100749">
                  <c:v>24.798836000000001</c:v>
                </c:pt>
                <c:pt idx="100750">
                  <c:v>24.799282000000002</c:v>
                </c:pt>
                <c:pt idx="100751">
                  <c:v>24.795449999999999</c:v>
                </c:pt>
                <c:pt idx="100752">
                  <c:v>24.799869000000001</c:v>
                </c:pt>
                <c:pt idx="100753">
                  <c:v>24.806778999999999</c:v>
                </c:pt>
                <c:pt idx="100754">
                  <c:v>24.800844999999999</c:v>
                </c:pt>
                <c:pt idx="100755">
                  <c:v>24.795881999999999</c:v>
                </c:pt>
                <c:pt idx="100756">
                  <c:v>24.802144999999999</c:v>
                </c:pt>
                <c:pt idx="100757">
                  <c:v>24.803274999999999</c:v>
                </c:pt>
                <c:pt idx="100758">
                  <c:v>24.80134</c:v>
                </c:pt>
                <c:pt idx="100759">
                  <c:v>24.806929</c:v>
                </c:pt>
                <c:pt idx="100760">
                  <c:v>24.809396</c:v>
                </c:pt>
                <c:pt idx="100761">
                  <c:v>24.804684999999999</c:v>
                </c:pt>
                <c:pt idx="100762">
                  <c:v>24.804766000000001</c:v>
                </c:pt>
                <c:pt idx="100763">
                  <c:v>24.80724</c:v>
                </c:pt>
                <c:pt idx="100764">
                  <c:v>24.804825999999998</c:v>
                </c:pt>
                <c:pt idx="100765">
                  <c:v>24.802688</c:v>
                </c:pt>
                <c:pt idx="100766">
                  <c:v>24.804435999999999</c:v>
                </c:pt>
                <c:pt idx="100767">
                  <c:v>24.805246</c:v>
                </c:pt>
                <c:pt idx="100768">
                  <c:v>24.806069999999998</c:v>
                </c:pt>
                <c:pt idx="100769">
                  <c:v>24.812491999999999</c:v>
                </c:pt>
                <c:pt idx="100770">
                  <c:v>24.817634000000002</c:v>
                </c:pt>
                <c:pt idx="100771">
                  <c:v>24.813912999999999</c:v>
                </c:pt>
                <c:pt idx="100772">
                  <c:v>24.809868999999999</c:v>
                </c:pt>
                <c:pt idx="100773">
                  <c:v>24.812445</c:v>
                </c:pt>
                <c:pt idx="100774">
                  <c:v>24.814526999999998</c:v>
                </c:pt>
                <c:pt idx="100775">
                  <c:v>24.811505</c:v>
                </c:pt>
                <c:pt idx="100776">
                  <c:v>24.808246</c:v>
                </c:pt>
                <c:pt idx="100777">
                  <c:v>24.806183000000001</c:v>
                </c:pt>
                <c:pt idx="100778">
                  <c:v>24.805292999999999</c:v>
                </c:pt>
                <c:pt idx="100779">
                  <c:v>24.807345000000002</c:v>
                </c:pt>
                <c:pt idx="100780">
                  <c:v>24.808617999999999</c:v>
                </c:pt>
                <c:pt idx="100781">
                  <c:v>24.808467</c:v>
                </c:pt>
                <c:pt idx="100782">
                  <c:v>24.810338999999999</c:v>
                </c:pt>
                <c:pt idx="100783">
                  <c:v>24.810596</c:v>
                </c:pt>
                <c:pt idx="100784">
                  <c:v>24.806940999999998</c:v>
                </c:pt>
                <c:pt idx="100785">
                  <c:v>24.802876000000001</c:v>
                </c:pt>
                <c:pt idx="100786">
                  <c:v>24.804224999999999</c:v>
                </c:pt>
                <c:pt idx="100787">
                  <c:v>24.806035000000001</c:v>
                </c:pt>
                <c:pt idx="100788">
                  <c:v>24.804435999999999</c:v>
                </c:pt>
                <c:pt idx="100789">
                  <c:v>24.804632999999999</c:v>
                </c:pt>
                <c:pt idx="100790">
                  <c:v>24.807400999999999</c:v>
                </c:pt>
                <c:pt idx="100791">
                  <c:v>24.803377000000001</c:v>
                </c:pt>
                <c:pt idx="100792">
                  <c:v>24.798003999999999</c:v>
                </c:pt>
                <c:pt idx="100793">
                  <c:v>24.802019999999999</c:v>
                </c:pt>
                <c:pt idx="100794">
                  <c:v>24.80724</c:v>
                </c:pt>
                <c:pt idx="100795">
                  <c:v>24.804898000000001</c:v>
                </c:pt>
                <c:pt idx="100796">
                  <c:v>24.800827999999999</c:v>
                </c:pt>
                <c:pt idx="100797">
                  <c:v>24.802168999999999</c:v>
                </c:pt>
                <c:pt idx="100798">
                  <c:v>24.806750999999998</c:v>
                </c:pt>
                <c:pt idx="100799">
                  <c:v>24.805301</c:v>
                </c:pt>
                <c:pt idx="100800">
                  <c:v>24.802648999999999</c:v>
                </c:pt>
                <c:pt idx="100801">
                  <c:v>24.808931000000001</c:v>
                </c:pt>
                <c:pt idx="100802">
                  <c:v>24.808608</c:v>
                </c:pt>
                <c:pt idx="100803">
                  <c:v>24.799123999999999</c:v>
                </c:pt>
                <c:pt idx="100804">
                  <c:v>24.79928</c:v>
                </c:pt>
                <c:pt idx="100805">
                  <c:v>24.806408000000001</c:v>
                </c:pt>
                <c:pt idx="100806">
                  <c:v>24.811250999999999</c:v>
                </c:pt>
                <c:pt idx="100807">
                  <c:v>24.811088999999999</c:v>
                </c:pt>
                <c:pt idx="100808">
                  <c:v>24.808610999999999</c:v>
                </c:pt>
                <c:pt idx="100809">
                  <c:v>24.812365</c:v>
                </c:pt>
                <c:pt idx="100810">
                  <c:v>24.815759</c:v>
                </c:pt>
                <c:pt idx="100811">
                  <c:v>24.813438000000001</c:v>
                </c:pt>
                <c:pt idx="100812">
                  <c:v>24.810234999999999</c:v>
                </c:pt>
                <c:pt idx="100813">
                  <c:v>24.808164000000001</c:v>
                </c:pt>
                <c:pt idx="100814">
                  <c:v>24.808803000000001</c:v>
                </c:pt>
                <c:pt idx="100815">
                  <c:v>24.809802999999999</c:v>
                </c:pt>
                <c:pt idx="100816">
                  <c:v>24.810801000000001</c:v>
                </c:pt>
                <c:pt idx="100817">
                  <c:v>24.810866000000001</c:v>
                </c:pt>
                <c:pt idx="100818">
                  <c:v>24.810106999999999</c:v>
                </c:pt>
                <c:pt idx="100819">
                  <c:v>24.810544</c:v>
                </c:pt>
                <c:pt idx="100820">
                  <c:v>24.812199</c:v>
                </c:pt>
                <c:pt idx="100821">
                  <c:v>24.812995999999998</c:v>
                </c:pt>
                <c:pt idx="100822">
                  <c:v>24.808374000000001</c:v>
                </c:pt>
                <c:pt idx="100823">
                  <c:v>24.805385999999999</c:v>
                </c:pt>
                <c:pt idx="100824">
                  <c:v>24.810444</c:v>
                </c:pt>
                <c:pt idx="100825">
                  <c:v>24.812940000000001</c:v>
                </c:pt>
                <c:pt idx="100826">
                  <c:v>24.810579000000001</c:v>
                </c:pt>
                <c:pt idx="100827">
                  <c:v>24.812570999999998</c:v>
                </c:pt>
                <c:pt idx="100828">
                  <c:v>24.814305000000001</c:v>
                </c:pt>
                <c:pt idx="100829">
                  <c:v>24.811174999999999</c:v>
                </c:pt>
                <c:pt idx="100830">
                  <c:v>24.808723000000001</c:v>
                </c:pt>
                <c:pt idx="100831">
                  <c:v>24.807673000000001</c:v>
                </c:pt>
                <c:pt idx="100832">
                  <c:v>24.811631999999999</c:v>
                </c:pt>
                <c:pt idx="100833">
                  <c:v>24.813939999999999</c:v>
                </c:pt>
                <c:pt idx="100834">
                  <c:v>24.809495999999999</c:v>
                </c:pt>
                <c:pt idx="100835">
                  <c:v>24.810390999999999</c:v>
                </c:pt>
                <c:pt idx="100836">
                  <c:v>24.814066</c:v>
                </c:pt>
                <c:pt idx="100837">
                  <c:v>24.809526999999999</c:v>
                </c:pt>
                <c:pt idx="100838">
                  <c:v>24.804414000000001</c:v>
                </c:pt>
                <c:pt idx="100839">
                  <c:v>24.808969999999999</c:v>
                </c:pt>
                <c:pt idx="100840">
                  <c:v>24.813738000000001</c:v>
                </c:pt>
                <c:pt idx="100841">
                  <c:v>24.812947000000001</c:v>
                </c:pt>
                <c:pt idx="100842">
                  <c:v>24.811577</c:v>
                </c:pt>
                <c:pt idx="100843">
                  <c:v>24.810058999999999</c:v>
                </c:pt>
                <c:pt idx="100844">
                  <c:v>24.810811000000001</c:v>
                </c:pt>
                <c:pt idx="100845">
                  <c:v>24.812262</c:v>
                </c:pt>
                <c:pt idx="100846">
                  <c:v>24.811845000000002</c:v>
                </c:pt>
                <c:pt idx="100847">
                  <c:v>24.812131000000001</c:v>
                </c:pt>
                <c:pt idx="100848">
                  <c:v>24.812453000000001</c:v>
                </c:pt>
                <c:pt idx="100849">
                  <c:v>24.813305</c:v>
                </c:pt>
                <c:pt idx="100850">
                  <c:v>24.816078999999998</c:v>
                </c:pt>
                <c:pt idx="100851">
                  <c:v>24.815358</c:v>
                </c:pt>
                <c:pt idx="100852">
                  <c:v>24.818269999999998</c:v>
                </c:pt>
                <c:pt idx="100853">
                  <c:v>24.822699</c:v>
                </c:pt>
                <c:pt idx="100854">
                  <c:v>24.818089000000001</c:v>
                </c:pt>
                <c:pt idx="100855">
                  <c:v>24.816445000000002</c:v>
                </c:pt>
                <c:pt idx="100856">
                  <c:v>24.818472</c:v>
                </c:pt>
                <c:pt idx="100857">
                  <c:v>24.81767</c:v>
                </c:pt>
                <c:pt idx="100858">
                  <c:v>24.817858999999999</c:v>
                </c:pt>
                <c:pt idx="100859">
                  <c:v>24.817622</c:v>
                </c:pt>
                <c:pt idx="100860">
                  <c:v>24.814831000000002</c:v>
                </c:pt>
                <c:pt idx="100861">
                  <c:v>24.815740999999999</c:v>
                </c:pt>
                <c:pt idx="100862">
                  <c:v>24.817781</c:v>
                </c:pt>
                <c:pt idx="100863">
                  <c:v>24.818071</c:v>
                </c:pt>
                <c:pt idx="100864">
                  <c:v>24.81935</c:v>
                </c:pt>
                <c:pt idx="100865">
                  <c:v>24.817004000000001</c:v>
                </c:pt>
                <c:pt idx="100866">
                  <c:v>24.816177</c:v>
                </c:pt>
                <c:pt idx="100867">
                  <c:v>24.821290000000001</c:v>
                </c:pt>
                <c:pt idx="100868">
                  <c:v>24.820609000000001</c:v>
                </c:pt>
                <c:pt idx="100869">
                  <c:v>24.816625999999999</c:v>
                </c:pt>
                <c:pt idx="100870">
                  <c:v>24.818247</c:v>
                </c:pt>
                <c:pt idx="100871">
                  <c:v>24.818455</c:v>
                </c:pt>
                <c:pt idx="100872">
                  <c:v>24.818273999999999</c:v>
                </c:pt>
                <c:pt idx="100873">
                  <c:v>24.819693000000001</c:v>
                </c:pt>
                <c:pt idx="100874">
                  <c:v>24.8184</c:v>
                </c:pt>
                <c:pt idx="100875">
                  <c:v>24.816227999999999</c:v>
                </c:pt>
                <c:pt idx="100876">
                  <c:v>24.817509000000001</c:v>
                </c:pt>
                <c:pt idx="100877">
                  <c:v>24.821062999999999</c:v>
                </c:pt>
                <c:pt idx="100878">
                  <c:v>24.818180999999999</c:v>
                </c:pt>
                <c:pt idx="100879">
                  <c:v>24.812117000000001</c:v>
                </c:pt>
                <c:pt idx="100880">
                  <c:v>24.811731000000002</c:v>
                </c:pt>
                <c:pt idx="100881">
                  <c:v>24.814845999999999</c:v>
                </c:pt>
                <c:pt idx="100882">
                  <c:v>24.8184</c:v>
                </c:pt>
                <c:pt idx="100883">
                  <c:v>24.819776999999998</c:v>
                </c:pt>
                <c:pt idx="100884">
                  <c:v>24.819037999999999</c:v>
                </c:pt>
                <c:pt idx="100885">
                  <c:v>24.819177</c:v>
                </c:pt>
                <c:pt idx="100886">
                  <c:v>24.817765000000001</c:v>
                </c:pt>
                <c:pt idx="100887">
                  <c:v>24.814772000000001</c:v>
                </c:pt>
                <c:pt idx="100888">
                  <c:v>24.814914000000002</c:v>
                </c:pt>
                <c:pt idx="100889">
                  <c:v>24.815939</c:v>
                </c:pt>
                <c:pt idx="100890">
                  <c:v>24.815626999999999</c:v>
                </c:pt>
                <c:pt idx="100891">
                  <c:v>24.814682000000001</c:v>
                </c:pt>
                <c:pt idx="100892">
                  <c:v>24.812889999999999</c:v>
                </c:pt>
                <c:pt idx="100893">
                  <c:v>24.814035000000001</c:v>
                </c:pt>
                <c:pt idx="100894">
                  <c:v>24.817881</c:v>
                </c:pt>
                <c:pt idx="100895">
                  <c:v>24.816051999999999</c:v>
                </c:pt>
                <c:pt idx="100896">
                  <c:v>24.810276999999999</c:v>
                </c:pt>
                <c:pt idx="100897">
                  <c:v>24.809981000000001</c:v>
                </c:pt>
                <c:pt idx="100898">
                  <c:v>24.813365999999998</c:v>
                </c:pt>
                <c:pt idx="100899">
                  <c:v>24.813226</c:v>
                </c:pt>
                <c:pt idx="100900">
                  <c:v>24.816161999999998</c:v>
                </c:pt>
                <c:pt idx="100901">
                  <c:v>24.824452999999998</c:v>
                </c:pt>
                <c:pt idx="100902">
                  <c:v>24.826070999999999</c:v>
                </c:pt>
                <c:pt idx="100903">
                  <c:v>24.825237000000001</c:v>
                </c:pt>
                <c:pt idx="100904">
                  <c:v>24.825054000000002</c:v>
                </c:pt>
                <c:pt idx="100905">
                  <c:v>24.821365</c:v>
                </c:pt>
                <c:pt idx="100906">
                  <c:v>24.824459000000001</c:v>
                </c:pt>
                <c:pt idx="100907">
                  <c:v>24.828071999999999</c:v>
                </c:pt>
                <c:pt idx="100908">
                  <c:v>24.828758000000001</c:v>
                </c:pt>
                <c:pt idx="100909">
                  <c:v>24.828678</c:v>
                </c:pt>
                <c:pt idx="100910">
                  <c:v>24.823916000000001</c:v>
                </c:pt>
                <c:pt idx="100911">
                  <c:v>24.823174999999999</c:v>
                </c:pt>
                <c:pt idx="100912">
                  <c:v>24.826851999999999</c:v>
                </c:pt>
                <c:pt idx="100913">
                  <c:v>24.826720000000002</c:v>
                </c:pt>
                <c:pt idx="100914">
                  <c:v>24.823122000000001</c:v>
                </c:pt>
                <c:pt idx="100915">
                  <c:v>24.820118000000001</c:v>
                </c:pt>
                <c:pt idx="100916">
                  <c:v>24.819436</c:v>
                </c:pt>
                <c:pt idx="100917">
                  <c:v>24.821085</c:v>
                </c:pt>
                <c:pt idx="100918">
                  <c:v>24.818210000000001</c:v>
                </c:pt>
                <c:pt idx="100919">
                  <c:v>24.815356000000001</c:v>
                </c:pt>
                <c:pt idx="100920">
                  <c:v>24.821088</c:v>
                </c:pt>
                <c:pt idx="100921">
                  <c:v>24.822187</c:v>
                </c:pt>
                <c:pt idx="100922">
                  <c:v>24.817784</c:v>
                </c:pt>
                <c:pt idx="100923">
                  <c:v>24.818719999999999</c:v>
                </c:pt>
                <c:pt idx="100924">
                  <c:v>24.821822999999998</c:v>
                </c:pt>
                <c:pt idx="100925">
                  <c:v>24.81963</c:v>
                </c:pt>
                <c:pt idx="100926">
                  <c:v>24.816765</c:v>
                </c:pt>
                <c:pt idx="100927">
                  <c:v>24.819984000000002</c:v>
                </c:pt>
                <c:pt idx="100928">
                  <c:v>24.821947999999999</c:v>
                </c:pt>
                <c:pt idx="100929">
                  <c:v>24.817112000000002</c:v>
                </c:pt>
                <c:pt idx="100930">
                  <c:v>24.818052000000002</c:v>
                </c:pt>
                <c:pt idx="100931">
                  <c:v>24.82131</c:v>
                </c:pt>
                <c:pt idx="100932">
                  <c:v>24.818162000000001</c:v>
                </c:pt>
                <c:pt idx="100933">
                  <c:v>24.819421999999999</c:v>
                </c:pt>
                <c:pt idx="100934">
                  <c:v>24.822890000000001</c:v>
                </c:pt>
                <c:pt idx="100935">
                  <c:v>24.821262000000001</c:v>
                </c:pt>
                <c:pt idx="100936">
                  <c:v>24.821224999999998</c:v>
                </c:pt>
                <c:pt idx="100937">
                  <c:v>24.823723999999999</c:v>
                </c:pt>
                <c:pt idx="100938">
                  <c:v>24.82255</c:v>
                </c:pt>
                <c:pt idx="100939">
                  <c:v>24.823311</c:v>
                </c:pt>
                <c:pt idx="100940">
                  <c:v>24.828852000000001</c:v>
                </c:pt>
                <c:pt idx="100941">
                  <c:v>24.827717</c:v>
                </c:pt>
                <c:pt idx="100942">
                  <c:v>24.823367999999999</c:v>
                </c:pt>
                <c:pt idx="100943">
                  <c:v>24.825073</c:v>
                </c:pt>
                <c:pt idx="100944">
                  <c:v>24.825455999999999</c:v>
                </c:pt>
                <c:pt idx="100945">
                  <c:v>24.825465999999999</c:v>
                </c:pt>
                <c:pt idx="100946">
                  <c:v>24.827873</c:v>
                </c:pt>
                <c:pt idx="100947">
                  <c:v>24.825761</c:v>
                </c:pt>
                <c:pt idx="100948">
                  <c:v>24.826786999999999</c:v>
                </c:pt>
                <c:pt idx="100949">
                  <c:v>24.835097999999999</c:v>
                </c:pt>
                <c:pt idx="100950">
                  <c:v>24.834121</c:v>
                </c:pt>
                <c:pt idx="100951">
                  <c:v>24.831488</c:v>
                </c:pt>
                <c:pt idx="100952">
                  <c:v>24.841104999999999</c:v>
                </c:pt>
                <c:pt idx="100953">
                  <c:v>24.83878</c:v>
                </c:pt>
                <c:pt idx="100954">
                  <c:v>24.830985999999999</c:v>
                </c:pt>
                <c:pt idx="100955">
                  <c:v>24.836969</c:v>
                </c:pt>
                <c:pt idx="100956">
                  <c:v>24.837519</c:v>
                </c:pt>
                <c:pt idx="100957">
                  <c:v>24.833850999999999</c:v>
                </c:pt>
                <c:pt idx="100958">
                  <c:v>24.836642000000001</c:v>
                </c:pt>
                <c:pt idx="100959">
                  <c:v>24.836057</c:v>
                </c:pt>
                <c:pt idx="100960">
                  <c:v>24.83249</c:v>
                </c:pt>
                <c:pt idx="100961">
                  <c:v>24.832711</c:v>
                </c:pt>
                <c:pt idx="100962">
                  <c:v>24.833499</c:v>
                </c:pt>
                <c:pt idx="100963">
                  <c:v>24.829955000000002</c:v>
                </c:pt>
                <c:pt idx="100964">
                  <c:v>24.829704</c:v>
                </c:pt>
                <c:pt idx="100965">
                  <c:v>24.831689000000001</c:v>
                </c:pt>
                <c:pt idx="100966">
                  <c:v>24.830248000000001</c:v>
                </c:pt>
                <c:pt idx="100967">
                  <c:v>24.829947000000001</c:v>
                </c:pt>
                <c:pt idx="100968">
                  <c:v>24.830120000000001</c:v>
                </c:pt>
                <c:pt idx="100969">
                  <c:v>24.830369000000001</c:v>
                </c:pt>
                <c:pt idx="100970">
                  <c:v>24.828216000000001</c:v>
                </c:pt>
                <c:pt idx="100971">
                  <c:v>24.825593000000001</c:v>
                </c:pt>
                <c:pt idx="100972">
                  <c:v>24.825375000000001</c:v>
                </c:pt>
                <c:pt idx="100973">
                  <c:v>24.817837000000001</c:v>
                </c:pt>
                <c:pt idx="100974">
                  <c:v>24.816511999999999</c:v>
                </c:pt>
                <c:pt idx="100975">
                  <c:v>24.823536000000001</c:v>
                </c:pt>
                <c:pt idx="100976">
                  <c:v>24.819436</c:v>
                </c:pt>
                <c:pt idx="100977">
                  <c:v>24.816824</c:v>
                </c:pt>
                <c:pt idx="100978">
                  <c:v>24.820025000000001</c:v>
                </c:pt>
                <c:pt idx="100979">
                  <c:v>24.819621999999999</c:v>
                </c:pt>
                <c:pt idx="100980">
                  <c:v>24.820810999999999</c:v>
                </c:pt>
                <c:pt idx="100981">
                  <c:v>24.824660000000002</c:v>
                </c:pt>
                <c:pt idx="100982">
                  <c:v>24.825693999999999</c:v>
                </c:pt>
                <c:pt idx="100983">
                  <c:v>24.823733000000001</c:v>
                </c:pt>
                <c:pt idx="100984">
                  <c:v>24.822590999999999</c:v>
                </c:pt>
                <c:pt idx="100985">
                  <c:v>24.821793</c:v>
                </c:pt>
                <c:pt idx="100986">
                  <c:v>24.819807999999998</c:v>
                </c:pt>
                <c:pt idx="100987">
                  <c:v>24.820129000000001</c:v>
                </c:pt>
                <c:pt idx="100988">
                  <c:v>24.820739</c:v>
                </c:pt>
                <c:pt idx="100989">
                  <c:v>24.820291000000001</c:v>
                </c:pt>
                <c:pt idx="100990">
                  <c:v>24.82272</c:v>
                </c:pt>
                <c:pt idx="100991">
                  <c:v>24.824010000000001</c:v>
                </c:pt>
                <c:pt idx="100992">
                  <c:v>24.824634</c:v>
                </c:pt>
                <c:pt idx="100993">
                  <c:v>24.826826000000001</c:v>
                </c:pt>
                <c:pt idx="100994">
                  <c:v>24.824411000000001</c:v>
                </c:pt>
                <c:pt idx="100995">
                  <c:v>24.820191999999999</c:v>
                </c:pt>
                <c:pt idx="100996">
                  <c:v>24.822980000000001</c:v>
                </c:pt>
                <c:pt idx="100997">
                  <c:v>24.828125</c:v>
                </c:pt>
                <c:pt idx="100998">
                  <c:v>24.828673999999999</c:v>
                </c:pt>
                <c:pt idx="100999">
                  <c:v>24.831437999999999</c:v>
                </c:pt>
                <c:pt idx="101000">
                  <c:v>24.836326</c:v>
                </c:pt>
                <c:pt idx="101001">
                  <c:v>24.836603</c:v>
                </c:pt>
                <c:pt idx="101002">
                  <c:v>24.835799999999999</c:v>
                </c:pt>
                <c:pt idx="101003">
                  <c:v>24.837595</c:v>
                </c:pt>
                <c:pt idx="101004">
                  <c:v>24.838964000000001</c:v>
                </c:pt>
                <c:pt idx="101005">
                  <c:v>24.837066</c:v>
                </c:pt>
                <c:pt idx="101006">
                  <c:v>24.836556000000002</c:v>
                </c:pt>
                <c:pt idx="101007">
                  <c:v>24.837714999999999</c:v>
                </c:pt>
                <c:pt idx="101008">
                  <c:v>24.837838999999999</c:v>
                </c:pt>
                <c:pt idx="101009">
                  <c:v>24.835581999999999</c:v>
                </c:pt>
                <c:pt idx="101010">
                  <c:v>24.835186</c:v>
                </c:pt>
                <c:pt idx="101011">
                  <c:v>24.838977</c:v>
                </c:pt>
                <c:pt idx="101012">
                  <c:v>24.836175000000001</c:v>
                </c:pt>
                <c:pt idx="101013">
                  <c:v>24.830753999999999</c:v>
                </c:pt>
                <c:pt idx="101014">
                  <c:v>24.834464000000001</c:v>
                </c:pt>
                <c:pt idx="101015">
                  <c:v>24.837482999999999</c:v>
                </c:pt>
                <c:pt idx="101016">
                  <c:v>24.835145000000001</c:v>
                </c:pt>
                <c:pt idx="101017">
                  <c:v>24.834396000000002</c:v>
                </c:pt>
                <c:pt idx="101018">
                  <c:v>24.833096000000001</c:v>
                </c:pt>
                <c:pt idx="101019">
                  <c:v>24.830725999999999</c:v>
                </c:pt>
                <c:pt idx="101020">
                  <c:v>24.832287000000001</c:v>
                </c:pt>
                <c:pt idx="101021">
                  <c:v>24.832799000000001</c:v>
                </c:pt>
                <c:pt idx="101022">
                  <c:v>24.831710999999999</c:v>
                </c:pt>
                <c:pt idx="101023">
                  <c:v>24.834222</c:v>
                </c:pt>
                <c:pt idx="101024">
                  <c:v>24.832794</c:v>
                </c:pt>
                <c:pt idx="101025">
                  <c:v>24.831175000000002</c:v>
                </c:pt>
                <c:pt idx="101026">
                  <c:v>24.836939999999998</c:v>
                </c:pt>
                <c:pt idx="101027">
                  <c:v>24.836651</c:v>
                </c:pt>
                <c:pt idx="101028">
                  <c:v>24.832614</c:v>
                </c:pt>
                <c:pt idx="101029">
                  <c:v>24.836106000000001</c:v>
                </c:pt>
                <c:pt idx="101030">
                  <c:v>24.839221999999999</c:v>
                </c:pt>
                <c:pt idx="101031">
                  <c:v>24.836911000000001</c:v>
                </c:pt>
                <c:pt idx="101032">
                  <c:v>24.835633999999999</c:v>
                </c:pt>
                <c:pt idx="101033">
                  <c:v>24.834828000000002</c:v>
                </c:pt>
                <c:pt idx="101034">
                  <c:v>24.830307000000001</c:v>
                </c:pt>
                <c:pt idx="101035">
                  <c:v>24.831765000000001</c:v>
                </c:pt>
                <c:pt idx="101036">
                  <c:v>24.841588000000002</c:v>
                </c:pt>
                <c:pt idx="101037">
                  <c:v>24.839569999999998</c:v>
                </c:pt>
                <c:pt idx="101038">
                  <c:v>24.833452999999999</c:v>
                </c:pt>
                <c:pt idx="101039">
                  <c:v>24.839891999999999</c:v>
                </c:pt>
                <c:pt idx="101040">
                  <c:v>24.839272000000001</c:v>
                </c:pt>
                <c:pt idx="101041">
                  <c:v>24.830703</c:v>
                </c:pt>
                <c:pt idx="101042">
                  <c:v>24.832269</c:v>
                </c:pt>
                <c:pt idx="101043">
                  <c:v>24.837494</c:v>
                </c:pt>
                <c:pt idx="101044">
                  <c:v>24.838519000000002</c:v>
                </c:pt>
                <c:pt idx="101045">
                  <c:v>24.839117000000002</c:v>
                </c:pt>
                <c:pt idx="101046">
                  <c:v>24.838047</c:v>
                </c:pt>
                <c:pt idx="101047">
                  <c:v>24.836282000000001</c:v>
                </c:pt>
                <c:pt idx="101048">
                  <c:v>24.838038000000001</c:v>
                </c:pt>
                <c:pt idx="101049">
                  <c:v>24.838061</c:v>
                </c:pt>
                <c:pt idx="101050">
                  <c:v>24.833879</c:v>
                </c:pt>
                <c:pt idx="101051">
                  <c:v>24.832906000000001</c:v>
                </c:pt>
                <c:pt idx="101052">
                  <c:v>24.836651</c:v>
                </c:pt>
                <c:pt idx="101053">
                  <c:v>24.838386</c:v>
                </c:pt>
                <c:pt idx="101054">
                  <c:v>24.836286000000001</c:v>
                </c:pt>
                <c:pt idx="101055">
                  <c:v>24.8368</c:v>
                </c:pt>
                <c:pt idx="101056">
                  <c:v>24.837122999999998</c:v>
                </c:pt>
                <c:pt idx="101057">
                  <c:v>24.832405000000001</c:v>
                </c:pt>
                <c:pt idx="101058">
                  <c:v>24.833635999999998</c:v>
                </c:pt>
                <c:pt idx="101059">
                  <c:v>24.83764</c:v>
                </c:pt>
                <c:pt idx="101060">
                  <c:v>24.831515</c:v>
                </c:pt>
                <c:pt idx="101061">
                  <c:v>24.827233</c:v>
                </c:pt>
                <c:pt idx="101062">
                  <c:v>24.834733</c:v>
                </c:pt>
                <c:pt idx="101063">
                  <c:v>24.835329000000002</c:v>
                </c:pt>
                <c:pt idx="101064">
                  <c:v>24.829464999999999</c:v>
                </c:pt>
                <c:pt idx="101065">
                  <c:v>24.833607000000001</c:v>
                </c:pt>
                <c:pt idx="101066">
                  <c:v>24.835231</c:v>
                </c:pt>
                <c:pt idx="101067">
                  <c:v>24.831164999999999</c:v>
                </c:pt>
                <c:pt idx="101068">
                  <c:v>24.835322999999999</c:v>
                </c:pt>
                <c:pt idx="101069">
                  <c:v>24.839264</c:v>
                </c:pt>
                <c:pt idx="101070">
                  <c:v>24.834702</c:v>
                </c:pt>
                <c:pt idx="101071">
                  <c:v>24.834208</c:v>
                </c:pt>
                <c:pt idx="101072">
                  <c:v>24.840320999999999</c:v>
                </c:pt>
                <c:pt idx="101073">
                  <c:v>24.837738999999999</c:v>
                </c:pt>
                <c:pt idx="101074">
                  <c:v>24.834489999999999</c:v>
                </c:pt>
                <c:pt idx="101075">
                  <c:v>24.839762</c:v>
                </c:pt>
                <c:pt idx="101076">
                  <c:v>24.839746999999999</c:v>
                </c:pt>
                <c:pt idx="101077">
                  <c:v>24.835491000000001</c:v>
                </c:pt>
                <c:pt idx="101078">
                  <c:v>24.837700000000002</c:v>
                </c:pt>
                <c:pt idx="101079">
                  <c:v>24.837779000000001</c:v>
                </c:pt>
                <c:pt idx="101080">
                  <c:v>24.836994000000001</c:v>
                </c:pt>
                <c:pt idx="101081">
                  <c:v>24.840978</c:v>
                </c:pt>
                <c:pt idx="101082">
                  <c:v>24.840166</c:v>
                </c:pt>
                <c:pt idx="101083">
                  <c:v>24.837584</c:v>
                </c:pt>
                <c:pt idx="101084">
                  <c:v>24.837672000000001</c:v>
                </c:pt>
                <c:pt idx="101085">
                  <c:v>24.836331000000001</c:v>
                </c:pt>
                <c:pt idx="101086">
                  <c:v>24.837109999999999</c:v>
                </c:pt>
                <c:pt idx="101087">
                  <c:v>24.838882999999999</c:v>
                </c:pt>
                <c:pt idx="101088">
                  <c:v>24.837382999999999</c:v>
                </c:pt>
                <c:pt idx="101089">
                  <c:v>24.837461999999999</c:v>
                </c:pt>
                <c:pt idx="101090">
                  <c:v>24.838775999999999</c:v>
                </c:pt>
                <c:pt idx="101091">
                  <c:v>24.837797999999999</c:v>
                </c:pt>
                <c:pt idx="101092">
                  <c:v>24.837509000000001</c:v>
                </c:pt>
                <c:pt idx="101093">
                  <c:v>24.838412000000002</c:v>
                </c:pt>
                <c:pt idx="101094">
                  <c:v>24.841407</c:v>
                </c:pt>
                <c:pt idx="101095">
                  <c:v>24.844977</c:v>
                </c:pt>
                <c:pt idx="101096">
                  <c:v>24.845348999999999</c:v>
                </c:pt>
                <c:pt idx="101097">
                  <c:v>24.84253</c:v>
                </c:pt>
                <c:pt idx="101098">
                  <c:v>24.837578000000001</c:v>
                </c:pt>
                <c:pt idx="101099">
                  <c:v>24.838885999999999</c:v>
                </c:pt>
                <c:pt idx="101100">
                  <c:v>24.846412999999998</c:v>
                </c:pt>
                <c:pt idx="101101">
                  <c:v>24.845122</c:v>
                </c:pt>
                <c:pt idx="101102">
                  <c:v>24.840254000000002</c:v>
                </c:pt>
                <c:pt idx="101103">
                  <c:v>24.845006000000001</c:v>
                </c:pt>
                <c:pt idx="101104">
                  <c:v>24.847885000000002</c:v>
                </c:pt>
                <c:pt idx="101105">
                  <c:v>24.839144999999998</c:v>
                </c:pt>
                <c:pt idx="101106">
                  <c:v>24.837665000000001</c:v>
                </c:pt>
                <c:pt idx="101107">
                  <c:v>24.845568</c:v>
                </c:pt>
                <c:pt idx="101108">
                  <c:v>24.846678000000001</c:v>
                </c:pt>
                <c:pt idx="101109">
                  <c:v>24.845748</c:v>
                </c:pt>
                <c:pt idx="101110">
                  <c:v>24.849778000000001</c:v>
                </c:pt>
                <c:pt idx="101111">
                  <c:v>24.852183</c:v>
                </c:pt>
                <c:pt idx="101112">
                  <c:v>24.850584000000001</c:v>
                </c:pt>
                <c:pt idx="101113">
                  <c:v>24.849851999999998</c:v>
                </c:pt>
                <c:pt idx="101114">
                  <c:v>24.847899999999999</c:v>
                </c:pt>
                <c:pt idx="101115">
                  <c:v>24.843872999999999</c:v>
                </c:pt>
                <c:pt idx="101116">
                  <c:v>24.840308</c:v>
                </c:pt>
                <c:pt idx="101117">
                  <c:v>24.837251999999999</c:v>
                </c:pt>
                <c:pt idx="101118">
                  <c:v>24.840800999999999</c:v>
                </c:pt>
                <c:pt idx="101119">
                  <c:v>24.846893000000001</c:v>
                </c:pt>
                <c:pt idx="101120">
                  <c:v>24.845248000000002</c:v>
                </c:pt>
                <c:pt idx="101121">
                  <c:v>24.845480999999999</c:v>
                </c:pt>
                <c:pt idx="101122">
                  <c:v>24.845078000000001</c:v>
                </c:pt>
                <c:pt idx="101123">
                  <c:v>24.840812</c:v>
                </c:pt>
                <c:pt idx="101124">
                  <c:v>24.839932999999998</c:v>
                </c:pt>
                <c:pt idx="101125">
                  <c:v>24.840115999999998</c:v>
                </c:pt>
                <c:pt idx="101126">
                  <c:v>24.843859999999999</c:v>
                </c:pt>
                <c:pt idx="101127">
                  <c:v>24.848382000000001</c:v>
                </c:pt>
                <c:pt idx="101128">
                  <c:v>24.84478</c:v>
                </c:pt>
                <c:pt idx="101129">
                  <c:v>24.838868999999999</c:v>
                </c:pt>
                <c:pt idx="101130">
                  <c:v>24.839917</c:v>
                </c:pt>
                <c:pt idx="101131">
                  <c:v>24.842392</c:v>
                </c:pt>
                <c:pt idx="101132">
                  <c:v>24.841244</c:v>
                </c:pt>
                <c:pt idx="101133">
                  <c:v>24.841642</c:v>
                </c:pt>
                <c:pt idx="101134">
                  <c:v>24.846081000000002</c:v>
                </c:pt>
                <c:pt idx="101135">
                  <c:v>24.847124000000001</c:v>
                </c:pt>
                <c:pt idx="101136">
                  <c:v>24.842696</c:v>
                </c:pt>
                <c:pt idx="101137">
                  <c:v>24.842414000000002</c:v>
                </c:pt>
                <c:pt idx="101138">
                  <c:v>24.843696999999999</c:v>
                </c:pt>
                <c:pt idx="101139">
                  <c:v>24.843111</c:v>
                </c:pt>
                <c:pt idx="101140">
                  <c:v>24.845980999999998</c:v>
                </c:pt>
                <c:pt idx="101141">
                  <c:v>24.847190000000001</c:v>
                </c:pt>
                <c:pt idx="101142">
                  <c:v>24.844474000000002</c:v>
                </c:pt>
                <c:pt idx="101143">
                  <c:v>24.845766999999999</c:v>
                </c:pt>
                <c:pt idx="101144">
                  <c:v>24.850352000000001</c:v>
                </c:pt>
                <c:pt idx="101145">
                  <c:v>24.852156999999998</c:v>
                </c:pt>
                <c:pt idx="101146">
                  <c:v>24.852791</c:v>
                </c:pt>
                <c:pt idx="101147">
                  <c:v>24.853908000000001</c:v>
                </c:pt>
                <c:pt idx="101148">
                  <c:v>24.852423999999999</c:v>
                </c:pt>
                <c:pt idx="101149">
                  <c:v>24.851965</c:v>
                </c:pt>
                <c:pt idx="101150">
                  <c:v>24.856524</c:v>
                </c:pt>
                <c:pt idx="101151">
                  <c:v>24.856992999999999</c:v>
                </c:pt>
                <c:pt idx="101152">
                  <c:v>24.850286000000001</c:v>
                </c:pt>
                <c:pt idx="101153">
                  <c:v>24.846973999999999</c:v>
                </c:pt>
                <c:pt idx="101154">
                  <c:v>24.850984</c:v>
                </c:pt>
                <c:pt idx="101155">
                  <c:v>24.851911000000001</c:v>
                </c:pt>
                <c:pt idx="101156">
                  <c:v>24.845891000000002</c:v>
                </c:pt>
                <c:pt idx="101157">
                  <c:v>24.846641000000002</c:v>
                </c:pt>
                <c:pt idx="101158">
                  <c:v>24.853845</c:v>
                </c:pt>
                <c:pt idx="101159">
                  <c:v>24.853876</c:v>
                </c:pt>
                <c:pt idx="101160">
                  <c:v>24.852126999999999</c:v>
                </c:pt>
                <c:pt idx="101161">
                  <c:v>24.852267000000001</c:v>
                </c:pt>
                <c:pt idx="101162">
                  <c:v>24.847626000000002</c:v>
                </c:pt>
                <c:pt idx="101163">
                  <c:v>24.849184999999999</c:v>
                </c:pt>
                <c:pt idx="101164">
                  <c:v>24.854789</c:v>
                </c:pt>
                <c:pt idx="101165">
                  <c:v>24.854019000000001</c:v>
                </c:pt>
                <c:pt idx="101166">
                  <c:v>24.855315000000001</c:v>
                </c:pt>
                <c:pt idx="101167">
                  <c:v>24.859418999999999</c:v>
                </c:pt>
                <c:pt idx="101168">
                  <c:v>24.853369000000001</c:v>
                </c:pt>
                <c:pt idx="101169">
                  <c:v>24.845397999999999</c:v>
                </c:pt>
                <c:pt idx="101170">
                  <c:v>24.846923</c:v>
                </c:pt>
                <c:pt idx="101171">
                  <c:v>24.854054000000001</c:v>
                </c:pt>
                <c:pt idx="101172">
                  <c:v>24.855889000000001</c:v>
                </c:pt>
                <c:pt idx="101173">
                  <c:v>24.849299999999999</c:v>
                </c:pt>
                <c:pt idx="101174">
                  <c:v>24.845343</c:v>
                </c:pt>
                <c:pt idx="101175">
                  <c:v>24.849278000000002</c:v>
                </c:pt>
                <c:pt idx="101176">
                  <c:v>24.853987</c:v>
                </c:pt>
                <c:pt idx="101177">
                  <c:v>24.853769</c:v>
                </c:pt>
                <c:pt idx="101178">
                  <c:v>24.847124999999998</c:v>
                </c:pt>
                <c:pt idx="101179">
                  <c:v>24.845680000000002</c:v>
                </c:pt>
                <c:pt idx="101180">
                  <c:v>24.85295</c:v>
                </c:pt>
                <c:pt idx="101181">
                  <c:v>24.854201</c:v>
                </c:pt>
                <c:pt idx="101182">
                  <c:v>24.849948000000001</c:v>
                </c:pt>
                <c:pt idx="101183">
                  <c:v>24.849602999999998</c:v>
                </c:pt>
                <c:pt idx="101184">
                  <c:v>24.852055</c:v>
                </c:pt>
                <c:pt idx="101185">
                  <c:v>24.851734</c:v>
                </c:pt>
                <c:pt idx="101186">
                  <c:v>24.848725000000002</c:v>
                </c:pt>
                <c:pt idx="101187">
                  <c:v>24.854482999999998</c:v>
                </c:pt>
                <c:pt idx="101188">
                  <c:v>24.860482000000001</c:v>
                </c:pt>
                <c:pt idx="101189">
                  <c:v>24.856639999999999</c:v>
                </c:pt>
                <c:pt idx="101190">
                  <c:v>24.855523000000002</c:v>
                </c:pt>
                <c:pt idx="101191">
                  <c:v>24.856615999999999</c:v>
                </c:pt>
                <c:pt idx="101192">
                  <c:v>24.853596</c:v>
                </c:pt>
                <c:pt idx="101193">
                  <c:v>24.853262000000001</c:v>
                </c:pt>
                <c:pt idx="101194">
                  <c:v>24.856708999999999</c:v>
                </c:pt>
                <c:pt idx="101195">
                  <c:v>24.858025000000001</c:v>
                </c:pt>
                <c:pt idx="101196">
                  <c:v>24.857493000000002</c:v>
                </c:pt>
                <c:pt idx="101197">
                  <c:v>24.856538</c:v>
                </c:pt>
                <c:pt idx="101198">
                  <c:v>24.858001999999999</c:v>
                </c:pt>
                <c:pt idx="101199">
                  <c:v>24.860047999999999</c:v>
                </c:pt>
                <c:pt idx="101200">
                  <c:v>24.857265999999999</c:v>
                </c:pt>
                <c:pt idx="101201">
                  <c:v>24.857430000000001</c:v>
                </c:pt>
                <c:pt idx="101202">
                  <c:v>24.859168</c:v>
                </c:pt>
                <c:pt idx="101203">
                  <c:v>24.853919000000001</c:v>
                </c:pt>
                <c:pt idx="101204">
                  <c:v>24.852692999999999</c:v>
                </c:pt>
                <c:pt idx="101205">
                  <c:v>24.857234999999999</c:v>
                </c:pt>
                <c:pt idx="101206">
                  <c:v>24.860361000000001</c:v>
                </c:pt>
                <c:pt idx="101207">
                  <c:v>24.861632</c:v>
                </c:pt>
                <c:pt idx="101208">
                  <c:v>24.864913000000001</c:v>
                </c:pt>
                <c:pt idx="101209">
                  <c:v>24.866325</c:v>
                </c:pt>
                <c:pt idx="101210">
                  <c:v>24.860665000000001</c:v>
                </c:pt>
                <c:pt idx="101211">
                  <c:v>24.858682000000002</c:v>
                </c:pt>
                <c:pt idx="101212">
                  <c:v>24.860858</c:v>
                </c:pt>
                <c:pt idx="101213">
                  <c:v>24.859763000000001</c:v>
                </c:pt>
                <c:pt idx="101214">
                  <c:v>24.861315999999999</c:v>
                </c:pt>
                <c:pt idx="101215">
                  <c:v>24.862729999999999</c:v>
                </c:pt>
                <c:pt idx="101216">
                  <c:v>24.856829000000001</c:v>
                </c:pt>
                <c:pt idx="101217">
                  <c:v>24.855032000000001</c:v>
                </c:pt>
                <c:pt idx="101218">
                  <c:v>24.858058</c:v>
                </c:pt>
                <c:pt idx="101219">
                  <c:v>24.855481999999999</c:v>
                </c:pt>
                <c:pt idx="101220">
                  <c:v>24.855366</c:v>
                </c:pt>
                <c:pt idx="101221">
                  <c:v>24.859843000000001</c:v>
                </c:pt>
                <c:pt idx="101222">
                  <c:v>24.858827999999999</c:v>
                </c:pt>
                <c:pt idx="101223">
                  <c:v>24.858998</c:v>
                </c:pt>
                <c:pt idx="101224">
                  <c:v>24.862224999999999</c:v>
                </c:pt>
                <c:pt idx="101225">
                  <c:v>24.861191999999999</c:v>
                </c:pt>
                <c:pt idx="101226">
                  <c:v>24.863416000000001</c:v>
                </c:pt>
                <c:pt idx="101227">
                  <c:v>24.863192000000002</c:v>
                </c:pt>
                <c:pt idx="101228">
                  <c:v>24.858726000000001</c:v>
                </c:pt>
                <c:pt idx="101229">
                  <c:v>24.859794999999998</c:v>
                </c:pt>
                <c:pt idx="101230">
                  <c:v>24.864104000000001</c:v>
                </c:pt>
                <c:pt idx="101231">
                  <c:v>24.864744999999999</c:v>
                </c:pt>
                <c:pt idx="101232">
                  <c:v>24.859057</c:v>
                </c:pt>
                <c:pt idx="101233">
                  <c:v>24.858049000000001</c:v>
                </c:pt>
                <c:pt idx="101234">
                  <c:v>24.864685999999999</c:v>
                </c:pt>
                <c:pt idx="101235">
                  <c:v>24.866312000000001</c:v>
                </c:pt>
                <c:pt idx="101236">
                  <c:v>24.863475000000001</c:v>
                </c:pt>
                <c:pt idx="101237">
                  <c:v>24.863748000000001</c:v>
                </c:pt>
                <c:pt idx="101238">
                  <c:v>24.861055</c:v>
                </c:pt>
                <c:pt idx="101239">
                  <c:v>24.85594</c:v>
                </c:pt>
                <c:pt idx="101240">
                  <c:v>24.858592000000002</c:v>
                </c:pt>
                <c:pt idx="101241">
                  <c:v>24.863909</c:v>
                </c:pt>
                <c:pt idx="101242">
                  <c:v>24.863416000000001</c:v>
                </c:pt>
                <c:pt idx="101243">
                  <c:v>24.862114999999999</c:v>
                </c:pt>
                <c:pt idx="101244">
                  <c:v>24.863983000000001</c:v>
                </c:pt>
                <c:pt idx="101245">
                  <c:v>24.867225999999999</c:v>
                </c:pt>
                <c:pt idx="101246">
                  <c:v>24.865051000000001</c:v>
                </c:pt>
                <c:pt idx="101247">
                  <c:v>24.859953999999998</c:v>
                </c:pt>
                <c:pt idx="101248">
                  <c:v>24.861070000000002</c:v>
                </c:pt>
                <c:pt idx="101249">
                  <c:v>24.860582000000001</c:v>
                </c:pt>
                <c:pt idx="101250">
                  <c:v>24.854845999999998</c:v>
                </c:pt>
                <c:pt idx="101251">
                  <c:v>24.854717000000001</c:v>
                </c:pt>
                <c:pt idx="101252">
                  <c:v>24.858663</c:v>
                </c:pt>
                <c:pt idx="101253">
                  <c:v>24.861174999999999</c:v>
                </c:pt>
                <c:pt idx="101254">
                  <c:v>24.864170000000001</c:v>
                </c:pt>
                <c:pt idx="101255">
                  <c:v>24.865879</c:v>
                </c:pt>
                <c:pt idx="101256">
                  <c:v>24.864129999999999</c:v>
                </c:pt>
                <c:pt idx="101257">
                  <c:v>24.865303000000001</c:v>
                </c:pt>
                <c:pt idx="101258">
                  <c:v>24.868977000000001</c:v>
                </c:pt>
                <c:pt idx="101259">
                  <c:v>24.867668999999999</c:v>
                </c:pt>
                <c:pt idx="101260">
                  <c:v>24.867767000000001</c:v>
                </c:pt>
                <c:pt idx="101261">
                  <c:v>24.873078</c:v>
                </c:pt>
                <c:pt idx="101262">
                  <c:v>24.870588000000001</c:v>
                </c:pt>
                <c:pt idx="101263">
                  <c:v>24.865864999999999</c:v>
                </c:pt>
                <c:pt idx="101264">
                  <c:v>24.869582000000001</c:v>
                </c:pt>
                <c:pt idx="101265">
                  <c:v>24.870951999999999</c:v>
                </c:pt>
                <c:pt idx="101266">
                  <c:v>24.867059999999999</c:v>
                </c:pt>
                <c:pt idx="101267">
                  <c:v>24.867872999999999</c:v>
                </c:pt>
                <c:pt idx="101268">
                  <c:v>24.867581000000001</c:v>
                </c:pt>
                <c:pt idx="101269">
                  <c:v>24.864961999999998</c:v>
                </c:pt>
                <c:pt idx="101270">
                  <c:v>24.867695000000001</c:v>
                </c:pt>
                <c:pt idx="101271">
                  <c:v>24.868722999999999</c:v>
                </c:pt>
                <c:pt idx="101272">
                  <c:v>24.867003</c:v>
                </c:pt>
                <c:pt idx="101273">
                  <c:v>24.869343000000001</c:v>
                </c:pt>
                <c:pt idx="101274">
                  <c:v>24.873933000000001</c:v>
                </c:pt>
                <c:pt idx="101275">
                  <c:v>24.87171</c:v>
                </c:pt>
                <c:pt idx="101276">
                  <c:v>24.867038000000001</c:v>
                </c:pt>
                <c:pt idx="101277">
                  <c:v>24.870211999999999</c:v>
                </c:pt>
                <c:pt idx="101278">
                  <c:v>24.871568</c:v>
                </c:pt>
                <c:pt idx="101279">
                  <c:v>24.871055999999999</c:v>
                </c:pt>
                <c:pt idx="101280">
                  <c:v>24.874637</c:v>
                </c:pt>
                <c:pt idx="101281">
                  <c:v>24.873697</c:v>
                </c:pt>
                <c:pt idx="101282">
                  <c:v>24.872657</c:v>
                </c:pt>
                <c:pt idx="101283">
                  <c:v>24.876805999999998</c:v>
                </c:pt>
                <c:pt idx="101284">
                  <c:v>24.878461000000001</c:v>
                </c:pt>
                <c:pt idx="101285">
                  <c:v>24.876947999999999</c:v>
                </c:pt>
                <c:pt idx="101286">
                  <c:v>24.876118999999999</c:v>
                </c:pt>
                <c:pt idx="101287">
                  <c:v>24.876003000000001</c:v>
                </c:pt>
                <c:pt idx="101288">
                  <c:v>24.874334999999999</c:v>
                </c:pt>
                <c:pt idx="101289">
                  <c:v>24.87237</c:v>
                </c:pt>
                <c:pt idx="101290">
                  <c:v>24.871545000000001</c:v>
                </c:pt>
                <c:pt idx="101291">
                  <c:v>24.872841999999999</c:v>
                </c:pt>
                <c:pt idx="101292">
                  <c:v>24.871129</c:v>
                </c:pt>
                <c:pt idx="101293">
                  <c:v>24.867926000000001</c:v>
                </c:pt>
                <c:pt idx="101294">
                  <c:v>24.868421000000001</c:v>
                </c:pt>
                <c:pt idx="101295">
                  <c:v>24.870208999999999</c:v>
                </c:pt>
                <c:pt idx="101296">
                  <c:v>24.872976999999999</c:v>
                </c:pt>
                <c:pt idx="101297">
                  <c:v>24.877272999999999</c:v>
                </c:pt>
                <c:pt idx="101298">
                  <c:v>24.879847000000002</c:v>
                </c:pt>
                <c:pt idx="101299">
                  <c:v>24.878779999999999</c:v>
                </c:pt>
                <c:pt idx="101300">
                  <c:v>24.877091</c:v>
                </c:pt>
                <c:pt idx="101301">
                  <c:v>24.874312</c:v>
                </c:pt>
                <c:pt idx="101302">
                  <c:v>24.869685</c:v>
                </c:pt>
                <c:pt idx="101303">
                  <c:v>24.866292000000001</c:v>
                </c:pt>
                <c:pt idx="101304">
                  <c:v>24.864015999999999</c:v>
                </c:pt>
                <c:pt idx="101305">
                  <c:v>24.863582999999998</c:v>
                </c:pt>
                <c:pt idx="101306">
                  <c:v>24.866243999999998</c:v>
                </c:pt>
                <c:pt idx="101307">
                  <c:v>24.867377000000001</c:v>
                </c:pt>
                <c:pt idx="101308">
                  <c:v>24.864557000000001</c:v>
                </c:pt>
                <c:pt idx="101309">
                  <c:v>24.865324000000001</c:v>
                </c:pt>
                <c:pt idx="101310">
                  <c:v>24.870771999999999</c:v>
                </c:pt>
                <c:pt idx="101311">
                  <c:v>24.871659999999999</c:v>
                </c:pt>
                <c:pt idx="101312">
                  <c:v>24.870526000000002</c:v>
                </c:pt>
                <c:pt idx="101313">
                  <c:v>24.875457000000001</c:v>
                </c:pt>
                <c:pt idx="101314">
                  <c:v>24.877227000000001</c:v>
                </c:pt>
                <c:pt idx="101315">
                  <c:v>24.873176000000001</c:v>
                </c:pt>
                <c:pt idx="101316">
                  <c:v>24.872999</c:v>
                </c:pt>
                <c:pt idx="101317">
                  <c:v>24.873548</c:v>
                </c:pt>
                <c:pt idx="101318">
                  <c:v>24.869263</c:v>
                </c:pt>
                <c:pt idx="101319">
                  <c:v>24.86928</c:v>
                </c:pt>
                <c:pt idx="101320">
                  <c:v>24.873493</c:v>
                </c:pt>
                <c:pt idx="101321">
                  <c:v>24.873515999999999</c:v>
                </c:pt>
                <c:pt idx="101322">
                  <c:v>24.872323000000002</c:v>
                </c:pt>
                <c:pt idx="101323">
                  <c:v>24.873885999999999</c:v>
                </c:pt>
                <c:pt idx="101324">
                  <c:v>24.876379</c:v>
                </c:pt>
                <c:pt idx="101325">
                  <c:v>24.876684999999998</c:v>
                </c:pt>
                <c:pt idx="101326">
                  <c:v>24.874051000000001</c:v>
                </c:pt>
                <c:pt idx="101327">
                  <c:v>24.871497999999999</c:v>
                </c:pt>
                <c:pt idx="101328">
                  <c:v>24.871030999999999</c:v>
                </c:pt>
                <c:pt idx="101329">
                  <c:v>24.870936</c:v>
                </c:pt>
                <c:pt idx="101330">
                  <c:v>24.875215000000001</c:v>
                </c:pt>
                <c:pt idx="101331">
                  <c:v>24.879857000000001</c:v>
                </c:pt>
                <c:pt idx="101332">
                  <c:v>24.876714</c:v>
                </c:pt>
                <c:pt idx="101333">
                  <c:v>24.871708000000002</c:v>
                </c:pt>
                <c:pt idx="101334">
                  <c:v>24.870597</c:v>
                </c:pt>
                <c:pt idx="101335">
                  <c:v>24.869230000000002</c:v>
                </c:pt>
                <c:pt idx="101336">
                  <c:v>24.868507000000001</c:v>
                </c:pt>
                <c:pt idx="101337">
                  <c:v>24.870619999999999</c:v>
                </c:pt>
                <c:pt idx="101338">
                  <c:v>24.874593000000001</c:v>
                </c:pt>
                <c:pt idx="101339">
                  <c:v>24.872734999999999</c:v>
                </c:pt>
                <c:pt idx="101340">
                  <c:v>24.869776000000002</c:v>
                </c:pt>
                <c:pt idx="101341">
                  <c:v>24.873127</c:v>
                </c:pt>
                <c:pt idx="101342">
                  <c:v>24.872340000000001</c:v>
                </c:pt>
                <c:pt idx="101343">
                  <c:v>24.868285</c:v>
                </c:pt>
                <c:pt idx="101344">
                  <c:v>24.872062</c:v>
                </c:pt>
                <c:pt idx="101345">
                  <c:v>24.874448999999998</c:v>
                </c:pt>
                <c:pt idx="101346">
                  <c:v>24.869396999999999</c:v>
                </c:pt>
                <c:pt idx="101347">
                  <c:v>24.868068000000001</c:v>
                </c:pt>
                <c:pt idx="101348">
                  <c:v>24.872626</c:v>
                </c:pt>
                <c:pt idx="101349">
                  <c:v>24.873259999999998</c:v>
                </c:pt>
                <c:pt idx="101350">
                  <c:v>24.871869</c:v>
                </c:pt>
                <c:pt idx="101351">
                  <c:v>24.87696</c:v>
                </c:pt>
                <c:pt idx="101352">
                  <c:v>24.878791</c:v>
                </c:pt>
                <c:pt idx="101353">
                  <c:v>24.878378000000001</c:v>
                </c:pt>
                <c:pt idx="101354">
                  <c:v>24.878495000000001</c:v>
                </c:pt>
                <c:pt idx="101355">
                  <c:v>24.877624000000001</c:v>
                </c:pt>
                <c:pt idx="101356">
                  <c:v>24.879026</c:v>
                </c:pt>
                <c:pt idx="101357">
                  <c:v>24.878017</c:v>
                </c:pt>
                <c:pt idx="101358">
                  <c:v>24.875263</c:v>
                </c:pt>
                <c:pt idx="101359">
                  <c:v>24.877409</c:v>
                </c:pt>
                <c:pt idx="101360">
                  <c:v>24.878063999999998</c:v>
                </c:pt>
                <c:pt idx="101361">
                  <c:v>24.873732</c:v>
                </c:pt>
                <c:pt idx="101362">
                  <c:v>24.872235</c:v>
                </c:pt>
                <c:pt idx="101363">
                  <c:v>24.876882999999999</c:v>
                </c:pt>
                <c:pt idx="101364">
                  <c:v>24.880921000000001</c:v>
                </c:pt>
                <c:pt idx="101365">
                  <c:v>24.879259999999999</c:v>
                </c:pt>
                <c:pt idx="101366">
                  <c:v>24.875743</c:v>
                </c:pt>
                <c:pt idx="101367">
                  <c:v>24.8764</c:v>
                </c:pt>
                <c:pt idx="101368">
                  <c:v>24.879376000000001</c:v>
                </c:pt>
                <c:pt idx="101369">
                  <c:v>24.877752000000001</c:v>
                </c:pt>
                <c:pt idx="101370">
                  <c:v>24.873681000000001</c:v>
                </c:pt>
                <c:pt idx="101371">
                  <c:v>24.875160999999999</c:v>
                </c:pt>
                <c:pt idx="101372">
                  <c:v>24.876505000000002</c:v>
                </c:pt>
                <c:pt idx="101373">
                  <c:v>24.872112999999999</c:v>
                </c:pt>
                <c:pt idx="101374">
                  <c:v>24.871502</c:v>
                </c:pt>
                <c:pt idx="101375">
                  <c:v>24.872862999999999</c:v>
                </c:pt>
                <c:pt idx="101376">
                  <c:v>24.872067000000001</c:v>
                </c:pt>
                <c:pt idx="101377">
                  <c:v>24.870746</c:v>
                </c:pt>
                <c:pt idx="101378">
                  <c:v>24.868003000000002</c:v>
                </c:pt>
                <c:pt idx="101379">
                  <c:v>24.871673999999999</c:v>
                </c:pt>
                <c:pt idx="101380">
                  <c:v>24.876722000000001</c:v>
                </c:pt>
                <c:pt idx="101381">
                  <c:v>24.874269000000002</c:v>
                </c:pt>
                <c:pt idx="101382">
                  <c:v>24.874075999999999</c:v>
                </c:pt>
                <c:pt idx="101383">
                  <c:v>24.875329000000001</c:v>
                </c:pt>
                <c:pt idx="101384">
                  <c:v>24.871617000000001</c:v>
                </c:pt>
                <c:pt idx="101385">
                  <c:v>24.873469</c:v>
                </c:pt>
                <c:pt idx="101386">
                  <c:v>24.878702000000001</c:v>
                </c:pt>
                <c:pt idx="101387">
                  <c:v>24.878668999999999</c:v>
                </c:pt>
                <c:pt idx="101388">
                  <c:v>24.878329000000001</c:v>
                </c:pt>
                <c:pt idx="101389">
                  <c:v>24.880051000000002</c:v>
                </c:pt>
                <c:pt idx="101390">
                  <c:v>24.880206999999999</c:v>
                </c:pt>
                <c:pt idx="101391">
                  <c:v>24.880168000000001</c:v>
                </c:pt>
                <c:pt idx="101392">
                  <c:v>24.880890999999998</c:v>
                </c:pt>
                <c:pt idx="101393">
                  <c:v>24.880236</c:v>
                </c:pt>
                <c:pt idx="101394">
                  <c:v>24.876753999999998</c:v>
                </c:pt>
                <c:pt idx="101395">
                  <c:v>24.876615000000001</c:v>
                </c:pt>
                <c:pt idx="101396">
                  <c:v>24.88063</c:v>
                </c:pt>
                <c:pt idx="101397">
                  <c:v>24.879763000000001</c:v>
                </c:pt>
                <c:pt idx="101398">
                  <c:v>24.877268999999998</c:v>
                </c:pt>
                <c:pt idx="101399">
                  <c:v>24.875527999999999</c:v>
                </c:pt>
                <c:pt idx="101400">
                  <c:v>24.871496</c:v>
                </c:pt>
                <c:pt idx="101401">
                  <c:v>24.871752000000001</c:v>
                </c:pt>
                <c:pt idx="101402">
                  <c:v>24.880033000000001</c:v>
                </c:pt>
                <c:pt idx="101403">
                  <c:v>24.883095000000001</c:v>
                </c:pt>
                <c:pt idx="101404">
                  <c:v>24.882618000000001</c:v>
                </c:pt>
                <c:pt idx="101405">
                  <c:v>24.887087999999999</c:v>
                </c:pt>
                <c:pt idx="101406">
                  <c:v>24.885294999999999</c:v>
                </c:pt>
                <c:pt idx="101407">
                  <c:v>24.884647000000001</c:v>
                </c:pt>
                <c:pt idx="101408">
                  <c:v>24.889811999999999</c:v>
                </c:pt>
                <c:pt idx="101409">
                  <c:v>24.888321999999999</c:v>
                </c:pt>
                <c:pt idx="101410">
                  <c:v>24.887039999999999</c:v>
                </c:pt>
                <c:pt idx="101411">
                  <c:v>24.892014</c:v>
                </c:pt>
                <c:pt idx="101412">
                  <c:v>24.89329</c:v>
                </c:pt>
                <c:pt idx="101413">
                  <c:v>24.886859999999999</c:v>
                </c:pt>
                <c:pt idx="101414">
                  <c:v>24.883500000000002</c:v>
                </c:pt>
                <c:pt idx="101415">
                  <c:v>24.885925</c:v>
                </c:pt>
                <c:pt idx="101416">
                  <c:v>24.884722</c:v>
                </c:pt>
                <c:pt idx="101417">
                  <c:v>24.884076</c:v>
                </c:pt>
                <c:pt idx="101418">
                  <c:v>24.886621999999999</c:v>
                </c:pt>
                <c:pt idx="101419">
                  <c:v>24.886009000000001</c:v>
                </c:pt>
                <c:pt idx="101420">
                  <c:v>24.886405</c:v>
                </c:pt>
                <c:pt idx="101421">
                  <c:v>24.890255</c:v>
                </c:pt>
                <c:pt idx="101422">
                  <c:v>24.887174999999999</c:v>
                </c:pt>
                <c:pt idx="101423">
                  <c:v>24.882045000000002</c:v>
                </c:pt>
                <c:pt idx="101424">
                  <c:v>24.884391999999998</c:v>
                </c:pt>
                <c:pt idx="101425">
                  <c:v>24.882694999999998</c:v>
                </c:pt>
                <c:pt idx="101426">
                  <c:v>24.877243</c:v>
                </c:pt>
                <c:pt idx="101427">
                  <c:v>24.877929000000002</c:v>
                </c:pt>
                <c:pt idx="101428">
                  <c:v>24.88017</c:v>
                </c:pt>
                <c:pt idx="101429">
                  <c:v>24.878298000000001</c:v>
                </c:pt>
                <c:pt idx="101430">
                  <c:v>24.879563000000001</c:v>
                </c:pt>
                <c:pt idx="101431">
                  <c:v>24.884747999999998</c:v>
                </c:pt>
                <c:pt idx="101432">
                  <c:v>24.882342000000001</c:v>
                </c:pt>
                <c:pt idx="101433">
                  <c:v>24.878443999999998</c:v>
                </c:pt>
                <c:pt idx="101434">
                  <c:v>24.882023</c:v>
                </c:pt>
                <c:pt idx="101435">
                  <c:v>24.882873</c:v>
                </c:pt>
                <c:pt idx="101436">
                  <c:v>24.881986999999999</c:v>
                </c:pt>
                <c:pt idx="101437">
                  <c:v>24.884982999999998</c:v>
                </c:pt>
                <c:pt idx="101438">
                  <c:v>24.883579000000001</c:v>
                </c:pt>
                <c:pt idx="101439">
                  <c:v>24.877423</c:v>
                </c:pt>
                <c:pt idx="101440">
                  <c:v>24.875613000000001</c:v>
                </c:pt>
                <c:pt idx="101441">
                  <c:v>24.880054000000001</c:v>
                </c:pt>
                <c:pt idx="101442">
                  <c:v>24.881221</c:v>
                </c:pt>
                <c:pt idx="101443">
                  <c:v>24.879577000000001</c:v>
                </c:pt>
                <c:pt idx="101444">
                  <c:v>24.883823</c:v>
                </c:pt>
                <c:pt idx="101445">
                  <c:v>24.885950999999999</c:v>
                </c:pt>
                <c:pt idx="101446">
                  <c:v>24.881633000000001</c:v>
                </c:pt>
                <c:pt idx="101447">
                  <c:v>24.881789999999999</c:v>
                </c:pt>
                <c:pt idx="101448">
                  <c:v>24.881539</c:v>
                </c:pt>
                <c:pt idx="101449">
                  <c:v>24.877096999999999</c:v>
                </c:pt>
                <c:pt idx="101450">
                  <c:v>24.881436000000001</c:v>
                </c:pt>
                <c:pt idx="101451">
                  <c:v>24.886433</c:v>
                </c:pt>
                <c:pt idx="101452">
                  <c:v>24.883669999999999</c:v>
                </c:pt>
                <c:pt idx="101453">
                  <c:v>24.887913999999999</c:v>
                </c:pt>
                <c:pt idx="101454">
                  <c:v>24.892441999999999</c:v>
                </c:pt>
                <c:pt idx="101455">
                  <c:v>24.885954999999999</c:v>
                </c:pt>
                <c:pt idx="101456">
                  <c:v>24.880832000000002</c:v>
                </c:pt>
                <c:pt idx="101457">
                  <c:v>24.882466000000001</c:v>
                </c:pt>
                <c:pt idx="101458">
                  <c:v>24.883268000000001</c:v>
                </c:pt>
                <c:pt idx="101459">
                  <c:v>24.883306999999999</c:v>
                </c:pt>
                <c:pt idx="101460">
                  <c:v>24.888922999999998</c:v>
                </c:pt>
                <c:pt idx="101461">
                  <c:v>24.891843999999999</c:v>
                </c:pt>
                <c:pt idx="101462">
                  <c:v>24.888695999999999</c:v>
                </c:pt>
                <c:pt idx="101463">
                  <c:v>24.895617000000001</c:v>
                </c:pt>
                <c:pt idx="101464">
                  <c:v>24.901578000000001</c:v>
                </c:pt>
                <c:pt idx="101465">
                  <c:v>24.897808999999999</c:v>
                </c:pt>
                <c:pt idx="101466">
                  <c:v>24.896231</c:v>
                </c:pt>
                <c:pt idx="101467">
                  <c:v>24.896768999999999</c:v>
                </c:pt>
                <c:pt idx="101468">
                  <c:v>24.897566999999999</c:v>
                </c:pt>
                <c:pt idx="101469">
                  <c:v>24.896709000000001</c:v>
                </c:pt>
                <c:pt idx="101470">
                  <c:v>24.893789000000002</c:v>
                </c:pt>
                <c:pt idx="101471">
                  <c:v>24.892292999999999</c:v>
                </c:pt>
                <c:pt idx="101472">
                  <c:v>24.889551999999998</c:v>
                </c:pt>
                <c:pt idx="101473">
                  <c:v>24.887830999999998</c:v>
                </c:pt>
                <c:pt idx="101474">
                  <c:v>24.890447000000002</c:v>
                </c:pt>
                <c:pt idx="101475">
                  <c:v>24.891349999999999</c:v>
                </c:pt>
                <c:pt idx="101476">
                  <c:v>24.886793999999998</c:v>
                </c:pt>
                <c:pt idx="101477">
                  <c:v>24.883725999999999</c:v>
                </c:pt>
                <c:pt idx="101478">
                  <c:v>24.884331</c:v>
                </c:pt>
                <c:pt idx="101479">
                  <c:v>24.887381999999999</c:v>
                </c:pt>
                <c:pt idx="101480">
                  <c:v>24.888809999999999</c:v>
                </c:pt>
                <c:pt idx="101481">
                  <c:v>24.887559</c:v>
                </c:pt>
                <c:pt idx="101482">
                  <c:v>24.889963000000002</c:v>
                </c:pt>
                <c:pt idx="101483">
                  <c:v>24.890488999999999</c:v>
                </c:pt>
                <c:pt idx="101484">
                  <c:v>24.885732999999998</c:v>
                </c:pt>
                <c:pt idx="101485">
                  <c:v>24.884775999999999</c:v>
                </c:pt>
                <c:pt idx="101486">
                  <c:v>24.884689999999999</c:v>
                </c:pt>
                <c:pt idx="101487">
                  <c:v>24.884681</c:v>
                </c:pt>
                <c:pt idx="101488">
                  <c:v>24.888361</c:v>
                </c:pt>
                <c:pt idx="101489">
                  <c:v>24.889164999999998</c:v>
                </c:pt>
                <c:pt idx="101490">
                  <c:v>24.886118</c:v>
                </c:pt>
                <c:pt idx="101491">
                  <c:v>24.884823999999998</c:v>
                </c:pt>
                <c:pt idx="101492">
                  <c:v>24.887910000000002</c:v>
                </c:pt>
                <c:pt idx="101493">
                  <c:v>24.888273999999999</c:v>
                </c:pt>
                <c:pt idx="101494">
                  <c:v>24.884582999999999</c:v>
                </c:pt>
                <c:pt idx="101495">
                  <c:v>24.885966</c:v>
                </c:pt>
                <c:pt idx="101496">
                  <c:v>24.890813000000001</c:v>
                </c:pt>
                <c:pt idx="101497">
                  <c:v>24.892655000000001</c:v>
                </c:pt>
                <c:pt idx="101498">
                  <c:v>24.891819999999999</c:v>
                </c:pt>
                <c:pt idx="101499">
                  <c:v>24.89011</c:v>
                </c:pt>
                <c:pt idx="101500">
                  <c:v>24.887978</c:v>
                </c:pt>
                <c:pt idx="101501">
                  <c:v>24.884004999999998</c:v>
                </c:pt>
                <c:pt idx="101502">
                  <c:v>24.883565000000001</c:v>
                </c:pt>
                <c:pt idx="101503">
                  <c:v>24.891259000000002</c:v>
                </c:pt>
                <c:pt idx="101504">
                  <c:v>24.891929999999999</c:v>
                </c:pt>
                <c:pt idx="101505">
                  <c:v>24.888541</c:v>
                </c:pt>
                <c:pt idx="101506">
                  <c:v>24.891203000000001</c:v>
                </c:pt>
                <c:pt idx="101507">
                  <c:v>24.896336999999999</c:v>
                </c:pt>
                <c:pt idx="101508">
                  <c:v>24.897673000000001</c:v>
                </c:pt>
                <c:pt idx="101509">
                  <c:v>24.896640000000001</c:v>
                </c:pt>
                <c:pt idx="101510">
                  <c:v>24.89865</c:v>
                </c:pt>
                <c:pt idx="101511">
                  <c:v>24.898883000000001</c:v>
                </c:pt>
                <c:pt idx="101512">
                  <c:v>24.894036</c:v>
                </c:pt>
                <c:pt idx="101513">
                  <c:v>24.892693000000001</c:v>
                </c:pt>
                <c:pt idx="101514">
                  <c:v>24.894704000000001</c:v>
                </c:pt>
                <c:pt idx="101515">
                  <c:v>24.891766000000001</c:v>
                </c:pt>
                <c:pt idx="101516">
                  <c:v>24.890830999999999</c:v>
                </c:pt>
                <c:pt idx="101517">
                  <c:v>24.895983999999999</c:v>
                </c:pt>
                <c:pt idx="101518">
                  <c:v>24.894279999999998</c:v>
                </c:pt>
                <c:pt idx="101519">
                  <c:v>24.886679999999998</c:v>
                </c:pt>
                <c:pt idx="101520">
                  <c:v>24.889997000000001</c:v>
                </c:pt>
                <c:pt idx="101521">
                  <c:v>24.895769999999999</c:v>
                </c:pt>
                <c:pt idx="101522">
                  <c:v>24.89226</c:v>
                </c:pt>
                <c:pt idx="101523">
                  <c:v>24.891801000000001</c:v>
                </c:pt>
                <c:pt idx="101524">
                  <c:v>24.893891</c:v>
                </c:pt>
                <c:pt idx="101525">
                  <c:v>24.891724</c:v>
                </c:pt>
                <c:pt idx="101526">
                  <c:v>24.888159000000002</c:v>
                </c:pt>
                <c:pt idx="101527">
                  <c:v>24.889735999999999</c:v>
                </c:pt>
                <c:pt idx="101528">
                  <c:v>24.892709</c:v>
                </c:pt>
                <c:pt idx="101529">
                  <c:v>24.890294000000001</c:v>
                </c:pt>
                <c:pt idx="101530">
                  <c:v>24.888477999999999</c:v>
                </c:pt>
                <c:pt idx="101531">
                  <c:v>24.889308</c:v>
                </c:pt>
                <c:pt idx="101532">
                  <c:v>24.888286999999998</c:v>
                </c:pt>
                <c:pt idx="101533">
                  <c:v>24.888043</c:v>
                </c:pt>
                <c:pt idx="101534">
                  <c:v>24.892484</c:v>
                </c:pt>
                <c:pt idx="101535">
                  <c:v>24.895866000000002</c:v>
                </c:pt>
                <c:pt idx="101536">
                  <c:v>24.892581</c:v>
                </c:pt>
                <c:pt idx="101537">
                  <c:v>24.891349999999999</c:v>
                </c:pt>
                <c:pt idx="101538">
                  <c:v>24.895354000000001</c:v>
                </c:pt>
                <c:pt idx="101539">
                  <c:v>24.895703999999999</c:v>
                </c:pt>
                <c:pt idx="101540">
                  <c:v>24.891926000000002</c:v>
                </c:pt>
                <c:pt idx="101541">
                  <c:v>24.892548999999999</c:v>
                </c:pt>
                <c:pt idx="101542">
                  <c:v>24.893957</c:v>
                </c:pt>
                <c:pt idx="101543">
                  <c:v>24.896473</c:v>
                </c:pt>
                <c:pt idx="101544">
                  <c:v>24.904699000000001</c:v>
                </c:pt>
                <c:pt idx="101545">
                  <c:v>24.905003000000001</c:v>
                </c:pt>
                <c:pt idx="101546">
                  <c:v>24.897986</c:v>
                </c:pt>
                <c:pt idx="101547">
                  <c:v>24.899925</c:v>
                </c:pt>
                <c:pt idx="101548">
                  <c:v>24.904593999999999</c:v>
                </c:pt>
                <c:pt idx="101549">
                  <c:v>24.902913000000002</c:v>
                </c:pt>
                <c:pt idx="101550">
                  <c:v>24.902021999999999</c:v>
                </c:pt>
                <c:pt idx="101551">
                  <c:v>24.906766000000001</c:v>
                </c:pt>
                <c:pt idx="101552">
                  <c:v>24.908930999999999</c:v>
                </c:pt>
                <c:pt idx="101553">
                  <c:v>24.903855</c:v>
                </c:pt>
                <c:pt idx="101554">
                  <c:v>24.900479000000001</c:v>
                </c:pt>
                <c:pt idx="101555">
                  <c:v>24.903786</c:v>
                </c:pt>
                <c:pt idx="101556">
                  <c:v>24.905718</c:v>
                </c:pt>
                <c:pt idx="101557">
                  <c:v>24.901795</c:v>
                </c:pt>
                <c:pt idx="101558">
                  <c:v>24.900155000000002</c:v>
                </c:pt>
                <c:pt idx="101559">
                  <c:v>24.900410000000001</c:v>
                </c:pt>
                <c:pt idx="101560">
                  <c:v>24.897449999999999</c:v>
                </c:pt>
                <c:pt idx="101561">
                  <c:v>24.895133000000001</c:v>
                </c:pt>
                <c:pt idx="101562">
                  <c:v>24.896163000000001</c:v>
                </c:pt>
                <c:pt idx="101563">
                  <c:v>24.899218000000001</c:v>
                </c:pt>
                <c:pt idx="101564">
                  <c:v>24.899730000000002</c:v>
                </c:pt>
                <c:pt idx="101565">
                  <c:v>24.900592</c:v>
                </c:pt>
                <c:pt idx="101566">
                  <c:v>24.901544000000001</c:v>
                </c:pt>
                <c:pt idx="101567">
                  <c:v>24.901025000000001</c:v>
                </c:pt>
                <c:pt idx="101568">
                  <c:v>24.900943000000002</c:v>
                </c:pt>
                <c:pt idx="101569">
                  <c:v>24.90024</c:v>
                </c:pt>
                <c:pt idx="101570">
                  <c:v>24.901305000000001</c:v>
                </c:pt>
                <c:pt idx="101571">
                  <c:v>24.903310999999999</c:v>
                </c:pt>
                <c:pt idx="101572">
                  <c:v>24.903144999999999</c:v>
                </c:pt>
                <c:pt idx="101573">
                  <c:v>24.901486999999999</c:v>
                </c:pt>
                <c:pt idx="101574">
                  <c:v>24.902712000000001</c:v>
                </c:pt>
                <c:pt idx="101575">
                  <c:v>24.908991</c:v>
                </c:pt>
                <c:pt idx="101576">
                  <c:v>24.907772999999999</c:v>
                </c:pt>
                <c:pt idx="101577">
                  <c:v>24.901994999999999</c:v>
                </c:pt>
                <c:pt idx="101578">
                  <c:v>24.902360000000002</c:v>
                </c:pt>
                <c:pt idx="101579">
                  <c:v>24.903158999999999</c:v>
                </c:pt>
                <c:pt idx="101580">
                  <c:v>24.900154000000001</c:v>
                </c:pt>
                <c:pt idx="101581">
                  <c:v>24.898185000000002</c:v>
                </c:pt>
                <c:pt idx="101582">
                  <c:v>24.901729</c:v>
                </c:pt>
                <c:pt idx="101583">
                  <c:v>24.905183000000001</c:v>
                </c:pt>
                <c:pt idx="101584">
                  <c:v>24.901256</c:v>
                </c:pt>
                <c:pt idx="101585">
                  <c:v>24.898855000000001</c:v>
                </c:pt>
                <c:pt idx="101586">
                  <c:v>24.901178000000002</c:v>
                </c:pt>
                <c:pt idx="101587">
                  <c:v>24.904634000000001</c:v>
                </c:pt>
                <c:pt idx="101588">
                  <c:v>24.908294999999999</c:v>
                </c:pt>
                <c:pt idx="101589">
                  <c:v>24.908127</c:v>
                </c:pt>
                <c:pt idx="101590">
                  <c:v>24.904765000000001</c:v>
                </c:pt>
                <c:pt idx="101591">
                  <c:v>24.901008999999998</c:v>
                </c:pt>
                <c:pt idx="101592">
                  <c:v>24.903568</c:v>
                </c:pt>
                <c:pt idx="101593">
                  <c:v>24.908535000000001</c:v>
                </c:pt>
                <c:pt idx="101594">
                  <c:v>24.909050000000001</c:v>
                </c:pt>
                <c:pt idx="101595">
                  <c:v>24.908816999999999</c:v>
                </c:pt>
                <c:pt idx="101596">
                  <c:v>24.908047</c:v>
                </c:pt>
                <c:pt idx="101597">
                  <c:v>24.908348</c:v>
                </c:pt>
                <c:pt idx="101598">
                  <c:v>24.907398000000001</c:v>
                </c:pt>
                <c:pt idx="101599">
                  <c:v>24.908321000000001</c:v>
                </c:pt>
                <c:pt idx="101600">
                  <c:v>24.912367</c:v>
                </c:pt>
                <c:pt idx="101601">
                  <c:v>24.910529</c:v>
                </c:pt>
                <c:pt idx="101602">
                  <c:v>24.905176999999998</c:v>
                </c:pt>
                <c:pt idx="101603">
                  <c:v>24.90635</c:v>
                </c:pt>
                <c:pt idx="101604">
                  <c:v>24.911194999999999</c:v>
                </c:pt>
                <c:pt idx="101605">
                  <c:v>24.908967000000001</c:v>
                </c:pt>
                <c:pt idx="101606">
                  <c:v>24.900870999999999</c:v>
                </c:pt>
                <c:pt idx="101607">
                  <c:v>24.901613000000001</c:v>
                </c:pt>
                <c:pt idx="101608">
                  <c:v>24.908868999999999</c:v>
                </c:pt>
                <c:pt idx="101609">
                  <c:v>24.909125</c:v>
                </c:pt>
                <c:pt idx="101610">
                  <c:v>24.906282999999998</c:v>
                </c:pt>
                <c:pt idx="101611">
                  <c:v>24.908725</c:v>
                </c:pt>
                <c:pt idx="101612">
                  <c:v>24.907910999999999</c:v>
                </c:pt>
                <c:pt idx="101613">
                  <c:v>24.904827000000001</c:v>
                </c:pt>
                <c:pt idx="101614">
                  <c:v>24.908487999999998</c:v>
                </c:pt>
                <c:pt idx="101615">
                  <c:v>24.907699000000001</c:v>
                </c:pt>
                <c:pt idx="101616">
                  <c:v>24.905200000000001</c:v>
                </c:pt>
                <c:pt idx="101617">
                  <c:v>24.910477</c:v>
                </c:pt>
                <c:pt idx="101618">
                  <c:v>24.909431000000001</c:v>
                </c:pt>
                <c:pt idx="101619">
                  <c:v>24.907993000000001</c:v>
                </c:pt>
                <c:pt idx="101620">
                  <c:v>24.915694999999999</c:v>
                </c:pt>
                <c:pt idx="101621">
                  <c:v>24.917594000000001</c:v>
                </c:pt>
                <c:pt idx="101622">
                  <c:v>24.910578999999998</c:v>
                </c:pt>
                <c:pt idx="101623">
                  <c:v>24.913001000000001</c:v>
                </c:pt>
                <c:pt idx="101624">
                  <c:v>24.918023999999999</c:v>
                </c:pt>
                <c:pt idx="101625">
                  <c:v>24.912901000000002</c:v>
                </c:pt>
                <c:pt idx="101626">
                  <c:v>24.908450999999999</c:v>
                </c:pt>
                <c:pt idx="101627">
                  <c:v>24.908746000000001</c:v>
                </c:pt>
                <c:pt idx="101628">
                  <c:v>24.909020000000002</c:v>
                </c:pt>
                <c:pt idx="101629">
                  <c:v>24.908926999999998</c:v>
                </c:pt>
                <c:pt idx="101630">
                  <c:v>24.907456</c:v>
                </c:pt>
                <c:pt idx="101631">
                  <c:v>24.909313000000001</c:v>
                </c:pt>
                <c:pt idx="101632">
                  <c:v>24.915043000000001</c:v>
                </c:pt>
                <c:pt idx="101633">
                  <c:v>24.915583999999999</c:v>
                </c:pt>
                <c:pt idx="101634">
                  <c:v>24.912203000000002</c:v>
                </c:pt>
                <c:pt idx="101635">
                  <c:v>24.912569000000001</c:v>
                </c:pt>
                <c:pt idx="101636">
                  <c:v>24.914117999999998</c:v>
                </c:pt>
                <c:pt idx="101637">
                  <c:v>24.91431</c:v>
                </c:pt>
                <c:pt idx="101638">
                  <c:v>24.915133999999998</c:v>
                </c:pt>
                <c:pt idx="101639">
                  <c:v>24.912845000000001</c:v>
                </c:pt>
                <c:pt idx="101640">
                  <c:v>24.909692</c:v>
                </c:pt>
                <c:pt idx="101641">
                  <c:v>24.909585</c:v>
                </c:pt>
                <c:pt idx="101642">
                  <c:v>24.909965</c:v>
                </c:pt>
                <c:pt idx="101643">
                  <c:v>24.911161</c:v>
                </c:pt>
                <c:pt idx="101644">
                  <c:v>24.911918</c:v>
                </c:pt>
                <c:pt idx="101645">
                  <c:v>24.910485999999999</c:v>
                </c:pt>
                <c:pt idx="101646">
                  <c:v>24.909136</c:v>
                </c:pt>
                <c:pt idx="101647">
                  <c:v>24.911109</c:v>
                </c:pt>
                <c:pt idx="101648">
                  <c:v>24.914535999999998</c:v>
                </c:pt>
                <c:pt idx="101649">
                  <c:v>24.917266000000001</c:v>
                </c:pt>
                <c:pt idx="101650">
                  <c:v>24.916692999999999</c:v>
                </c:pt>
                <c:pt idx="101651">
                  <c:v>24.912385</c:v>
                </c:pt>
                <c:pt idx="101652">
                  <c:v>24.910602999999998</c:v>
                </c:pt>
                <c:pt idx="101653">
                  <c:v>24.915109999999999</c:v>
                </c:pt>
                <c:pt idx="101654">
                  <c:v>24.914465</c:v>
                </c:pt>
                <c:pt idx="101655">
                  <c:v>24.907754000000001</c:v>
                </c:pt>
                <c:pt idx="101656">
                  <c:v>24.908853000000001</c:v>
                </c:pt>
                <c:pt idx="101657">
                  <c:v>24.913933</c:v>
                </c:pt>
                <c:pt idx="101658">
                  <c:v>24.914052999999999</c:v>
                </c:pt>
                <c:pt idx="101659">
                  <c:v>24.913319000000001</c:v>
                </c:pt>
                <c:pt idx="101660">
                  <c:v>24.911646000000001</c:v>
                </c:pt>
                <c:pt idx="101661">
                  <c:v>24.910678999999998</c:v>
                </c:pt>
                <c:pt idx="101662">
                  <c:v>24.913098999999999</c:v>
                </c:pt>
                <c:pt idx="101663">
                  <c:v>24.914459999999998</c:v>
                </c:pt>
                <c:pt idx="101664">
                  <c:v>24.913506999999999</c:v>
                </c:pt>
                <c:pt idx="101665">
                  <c:v>24.914044000000001</c:v>
                </c:pt>
                <c:pt idx="101666">
                  <c:v>24.915703000000001</c:v>
                </c:pt>
                <c:pt idx="101667">
                  <c:v>24.917624</c:v>
                </c:pt>
                <c:pt idx="101668">
                  <c:v>24.913933</c:v>
                </c:pt>
                <c:pt idx="101669">
                  <c:v>24.906402</c:v>
                </c:pt>
                <c:pt idx="101670">
                  <c:v>24.907606000000001</c:v>
                </c:pt>
                <c:pt idx="101671">
                  <c:v>24.913115999999999</c:v>
                </c:pt>
                <c:pt idx="101672">
                  <c:v>24.909904000000001</c:v>
                </c:pt>
                <c:pt idx="101673">
                  <c:v>24.909680000000002</c:v>
                </c:pt>
                <c:pt idx="101674">
                  <c:v>24.913747999999998</c:v>
                </c:pt>
                <c:pt idx="101675">
                  <c:v>24.910903000000001</c:v>
                </c:pt>
                <c:pt idx="101676">
                  <c:v>24.91067</c:v>
                </c:pt>
                <c:pt idx="101677">
                  <c:v>24.916059000000001</c:v>
                </c:pt>
                <c:pt idx="101678">
                  <c:v>24.914296</c:v>
                </c:pt>
                <c:pt idx="101679">
                  <c:v>24.910906000000001</c:v>
                </c:pt>
                <c:pt idx="101680">
                  <c:v>24.911432999999999</c:v>
                </c:pt>
                <c:pt idx="101681">
                  <c:v>24.913277999999998</c:v>
                </c:pt>
                <c:pt idx="101682">
                  <c:v>24.914445000000001</c:v>
                </c:pt>
                <c:pt idx="101683">
                  <c:v>24.913571999999998</c:v>
                </c:pt>
                <c:pt idx="101684">
                  <c:v>24.917074</c:v>
                </c:pt>
                <c:pt idx="101685">
                  <c:v>24.922608</c:v>
                </c:pt>
                <c:pt idx="101686">
                  <c:v>24.919377000000001</c:v>
                </c:pt>
                <c:pt idx="101687">
                  <c:v>24.915769000000001</c:v>
                </c:pt>
                <c:pt idx="101688">
                  <c:v>24.917843000000001</c:v>
                </c:pt>
                <c:pt idx="101689">
                  <c:v>24.917376999999998</c:v>
                </c:pt>
                <c:pt idx="101690">
                  <c:v>24.915194</c:v>
                </c:pt>
                <c:pt idx="101691">
                  <c:v>24.917187999999999</c:v>
                </c:pt>
                <c:pt idx="101692">
                  <c:v>24.918949000000001</c:v>
                </c:pt>
                <c:pt idx="101693">
                  <c:v>24.917964999999999</c:v>
                </c:pt>
                <c:pt idx="101694">
                  <c:v>24.918413000000001</c:v>
                </c:pt>
                <c:pt idx="101695">
                  <c:v>24.919526000000001</c:v>
                </c:pt>
                <c:pt idx="101696">
                  <c:v>24.920432000000002</c:v>
                </c:pt>
                <c:pt idx="101697">
                  <c:v>24.923636999999999</c:v>
                </c:pt>
                <c:pt idx="101698">
                  <c:v>24.921558999999998</c:v>
                </c:pt>
                <c:pt idx="101699">
                  <c:v>24.918704999999999</c:v>
                </c:pt>
                <c:pt idx="101700">
                  <c:v>24.924375999999999</c:v>
                </c:pt>
                <c:pt idx="101701">
                  <c:v>24.926473999999999</c:v>
                </c:pt>
                <c:pt idx="101702">
                  <c:v>24.92144</c:v>
                </c:pt>
                <c:pt idx="101703">
                  <c:v>24.920496</c:v>
                </c:pt>
                <c:pt idx="101704">
                  <c:v>24.918586000000001</c:v>
                </c:pt>
                <c:pt idx="101705">
                  <c:v>24.914823999999999</c:v>
                </c:pt>
                <c:pt idx="101706">
                  <c:v>24.915184</c:v>
                </c:pt>
                <c:pt idx="101707">
                  <c:v>24.916105999999999</c:v>
                </c:pt>
                <c:pt idx="101708">
                  <c:v>24.916498000000001</c:v>
                </c:pt>
                <c:pt idx="101709">
                  <c:v>24.918343</c:v>
                </c:pt>
                <c:pt idx="101710">
                  <c:v>24.919640999999999</c:v>
                </c:pt>
                <c:pt idx="101711">
                  <c:v>24.921050000000001</c:v>
                </c:pt>
                <c:pt idx="101712">
                  <c:v>24.922250999999999</c:v>
                </c:pt>
                <c:pt idx="101713">
                  <c:v>24.923898000000001</c:v>
                </c:pt>
                <c:pt idx="101714">
                  <c:v>24.925090999999998</c:v>
                </c:pt>
                <c:pt idx="101715">
                  <c:v>24.924181000000001</c:v>
                </c:pt>
                <c:pt idx="101716">
                  <c:v>24.925242999999998</c:v>
                </c:pt>
                <c:pt idx="101717">
                  <c:v>24.926629999999999</c:v>
                </c:pt>
                <c:pt idx="101718">
                  <c:v>24.925393</c:v>
                </c:pt>
                <c:pt idx="101719">
                  <c:v>24.927807000000001</c:v>
                </c:pt>
                <c:pt idx="101720">
                  <c:v>24.927353</c:v>
                </c:pt>
                <c:pt idx="101721">
                  <c:v>24.923393999999998</c:v>
                </c:pt>
                <c:pt idx="101722">
                  <c:v>24.924848999999998</c:v>
                </c:pt>
                <c:pt idx="101723">
                  <c:v>24.926410000000001</c:v>
                </c:pt>
                <c:pt idx="101724">
                  <c:v>24.924672999999999</c:v>
                </c:pt>
                <c:pt idx="101725">
                  <c:v>24.92343</c:v>
                </c:pt>
                <c:pt idx="101726">
                  <c:v>24.924429</c:v>
                </c:pt>
                <c:pt idx="101727">
                  <c:v>24.926562000000001</c:v>
                </c:pt>
                <c:pt idx="101728">
                  <c:v>24.925139999999999</c:v>
                </c:pt>
                <c:pt idx="101729">
                  <c:v>24.918008</c:v>
                </c:pt>
                <c:pt idx="101730">
                  <c:v>24.914332000000002</c:v>
                </c:pt>
                <c:pt idx="101731">
                  <c:v>24.921053000000001</c:v>
                </c:pt>
                <c:pt idx="101732">
                  <c:v>24.923020999999999</c:v>
                </c:pt>
                <c:pt idx="101733">
                  <c:v>24.916899000000001</c:v>
                </c:pt>
                <c:pt idx="101734">
                  <c:v>24.916150999999999</c:v>
                </c:pt>
                <c:pt idx="101735">
                  <c:v>24.920116</c:v>
                </c:pt>
                <c:pt idx="101736">
                  <c:v>24.919485000000002</c:v>
                </c:pt>
                <c:pt idx="101737">
                  <c:v>24.92014</c:v>
                </c:pt>
                <c:pt idx="101738">
                  <c:v>24.922259</c:v>
                </c:pt>
                <c:pt idx="101739">
                  <c:v>24.919371999999999</c:v>
                </c:pt>
                <c:pt idx="101740">
                  <c:v>24.917271</c:v>
                </c:pt>
                <c:pt idx="101741">
                  <c:v>24.920261</c:v>
                </c:pt>
                <c:pt idx="101742">
                  <c:v>24.921018</c:v>
                </c:pt>
                <c:pt idx="101743">
                  <c:v>24.918558000000001</c:v>
                </c:pt>
                <c:pt idx="101744">
                  <c:v>24.920233</c:v>
                </c:pt>
                <c:pt idx="101745">
                  <c:v>24.923131999999999</c:v>
                </c:pt>
                <c:pt idx="101746">
                  <c:v>24.923061000000001</c:v>
                </c:pt>
                <c:pt idx="101747">
                  <c:v>24.926029</c:v>
                </c:pt>
                <c:pt idx="101748">
                  <c:v>24.930230999999999</c:v>
                </c:pt>
                <c:pt idx="101749">
                  <c:v>24.929780000000001</c:v>
                </c:pt>
                <c:pt idx="101750">
                  <c:v>24.926670999999999</c:v>
                </c:pt>
                <c:pt idx="101751">
                  <c:v>24.926625999999999</c:v>
                </c:pt>
                <c:pt idx="101752">
                  <c:v>24.926181</c:v>
                </c:pt>
                <c:pt idx="101753">
                  <c:v>24.924063</c:v>
                </c:pt>
                <c:pt idx="101754">
                  <c:v>24.925557000000001</c:v>
                </c:pt>
                <c:pt idx="101755">
                  <c:v>24.927665000000001</c:v>
                </c:pt>
                <c:pt idx="101756">
                  <c:v>24.925243999999999</c:v>
                </c:pt>
                <c:pt idx="101757">
                  <c:v>24.925353999999999</c:v>
                </c:pt>
                <c:pt idx="101758">
                  <c:v>24.930046999999998</c:v>
                </c:pt>
                <c:pt idx="101759">
                  <c:v>24.929753000000002</c:v>
                </c:pt>
                <c:pt idx="101760">
                  <c:v>24.927368999999999</c:v>
                </c:pt>
                <c:pt idx="101761">
                  <c:v>24.92651</c:v>
                </c:pt>
                <c:pt idx="101762">
                  <c:v>24.925084999999999</c:v>
                </c:pt>
                <c:pt idx="101763">
                  <c:v>24.926271</c:v>
                </c:pt>
                <c:pt idx="101764">
                  <c:v>24.926932999999998</c:v>
                </c:pt>
                <c:pt idx="101765">
                  <c:v>24.928566</c:v>
                </c:pt>
                <c:pt idx="101766">
                  <c:v>24.928667999999998</c:v>
                </c:pt>
                <c:pt idx="101767">
                  <c:v>24.923033</c:v>
                </c:pt>
                <c:pt idx="101768">
                  <c:v>24.921486999999999</c:v>
                </c:pt>
                <c:pt idx="101769">
                  <c:v>24.923003000000001</c:v>
                </c:pt>
                <c:pt idx="101770">
                  <c:v>24.922211999999998</c:v>
                </c:pt>
                <c:pt idx="101771">
                  <c:v>24.923484999999999</c:v>
                </c:pt>
                <c:pt idx="101772">
                  <c:v>24.924624000000001</c:v>
                </c:pt>
                <c:pt idx="101773">
                  <c:v>24.925232000000001</c:v>
                </c:pt>
                <c:pt idx="101774">
                  <c:v>24.926257</c:v>
                </c:pt>
                <c:pt idx="101775">
                  <c:v>24.928301000000001</c:v>
                </c:pt>
                <c:pt idx="101776">
                  <c:v>24.92923</c:v>
                </c:pt>
                <c:pt idx="101777">
                  <c:v>24.926145000000002</c:v>
                </c:pt>
                <c:pt idx="101778">
                  <c:v>24.926656000000001</c:v>
                </c:pt>
                <c:pt idx="101779">
                  <c:v>24.930596000000001</c:v>
                </c:pt>
                <c:pt idx="101780">
                  <c:v>24.929793</c:v>
                </c:pt>
                <c:pt idx="101781">
                  <c:v>24.92548</c:v>
                </c:pt>
                <c:pt idx="101782">
                  <c:v>24.926866</c:v>
                </c:pt>
                <c:pt idx="101783">
                  <c:v>24.933228</c:v>
                </c:pt>
                <c:pt idx="101784">
                  <c:v>24.930785</c:v>
                </c:pt>
                <c:pt idx="101785">
                  <c:v>24.923936999999999</c:v>
                </c:pt>
                <c:pt idx="101786">
                  <c:v>24.922737000000001</c:v>
                </c:pt>
                <c:pt idx="101787">
                  <c:v>24.926407000000001</c:v>
                </c:pt>
                <c:pt idx="101788">
                  <c:v>24.928369</c:v>
                </c:pt>
                <c:pt idx="101789">
                  <c:v>24.923303000000001</c:v>
                </c:pt>
                <c:pt idx="101790">
                  <c:v>24.919632</c:v>
                </c:pt>
                <c:pt idx="101791">
                  <c:v>24.923577999999999</c:v>
                </c:pt>
                <c:pt idx="101792">
                  <c:v>24.924662999999999</c:v>
                </c:pt>
                <c:pt idx="101793">
                  <c:v>24.918514999999999</c:v>
                </c:pt>
                <c:pt idx="101794">
                  <c:v>24.919281000000002</c:v>
                </c:pt>
                <c:pt idx="101795">
                  <c:v>24.928000000000001</c:v>
                </c:pt>
                <c:pt idx="101796">
                  <c:v>24.927060999999998</c:v>
                </c:pt>
                <c:pt idx="101797">
                  <c:v>24.925884</c:v>
                </c:pt>
                <c:pt idx="101798">
                  <c:v>24.931947000000001</c:v>
                </c:pt>
                <c:pt idx="101799">
                  <c:v>24.927554000000001</c:v>
                </c:pt>
                <c:pt idx="101800">
                  <c:v>24.917936000000001</c:v>
                </c:pt>
                <c:pt idx="101801">
                  <c:v>24.921928000000001</c:v>
                </c:pt>
                <c:pt idx="101802">
                  <c:v>24.930081999999999</c:v>
                </c:pt>
                <c:pt idx="101803">
                  <c:v>24.930183</c:v>
                </c:pt>
                <c:pt idx="101804">
                  <c:v>24.925360999999999</c:v>
                </c:pt>
                <c:pt idx="101805">
                  <c:v>24.925218999999998</c:v>
                </c:pt>
                <c:pt idx="101806">
                  <c:v>24.930229000000001</c:v>
                </c:pt>
                <c:pt idx="101807">
                  <c:v>24.930731999999999</c:v>
                </c:pt>
                <c:pt idx="101808">
                  <c:v>24.929046</c:v>
                </c:pt>
                <c:pt idx="101809">
                  <c:v>24.933958000000001</c:v>
                </c:pt>
                <c:pt idx="101810">
                  <c:v>24.934653000000001</c:v>
                </c:pt>
                <c:pt idx="101811">
                  <c:v>24.929518000000002</c:v>
                </c:pt>
                <c:pt idx="101812">
                  <c:v>24.931512000000001</c:v>
                </c:pt>
                <c:pt idx="101813">
                  <c:v>24.935552000000001</c:v>
                </c:pt>
                <c:pt idx="101814">
                  <c:v>24.933122000000001</c:v>
                </c:pt>
                <c:pt idx="101815">
                  <c:v>24.931249999999999</c:v>
                </c:pt>
                <c:pt idx="101816">
                  <c:v>24.934380000000001</c:v>
                </c:pt>
                <c:pt idx="101817">
                  <c:v>24.936589000000001</c:v>
                </c:pt>
                <c:pt idx="101818">
                  <c:v>24.936972999999998</c:v>
                </c:pt>
                <c:pt idx="101819">
                  <c:v>24.940235000000001</c:v>
                </c:pt>
                <c:pt idx="101820">
                  <c:v>24.938974999999999</c:v>
                </c:pt>
                <c:pt idx="101821">
                  <c:v>24.933927000000001</c:v>
                </c:pt>
                <c:pt idx="101822">
                  <c:v>24.933672000000001</c:v>
                </c:pt>
                <c:pt idx="101823">
                  <c:v>24.934728</c:v>
                </c:pt>
                <c:pt idx="101824">
                  <c:v>24.935168000000001</c:v>
                </c:pt>
                <c:pt idx="101825">
                  <c:v>24.936024</c:v>
                </c:pt>
                <c:pt idx="101826">
                  <c:v>24.934661999999999</c:v>
                </c:pt>
                <c:pt idx="101827">
                  <c:v>24.934546000000001</c:v>
                </c:pt>
                <c:pt idx="101828">
                  <c:v>24.935179000000002</c:v>
                </c:pt>
                <c:pt idx="101829">
                  <c:v>24.936292000000002</c:v>
                </c:pt>
                <c:pt idx="101830">
                  <c:v>24.936043000000002</c:v>
                </c:pt>
                <c:pt idx="101831">
                  <c:v>24.935029</c:v>
                </c:pt>
                <c:pt idx="101832">
                  <c:v>24.93572</c:v>
                </c:pt>
                <c:pt idx="101833">
                  <c:v>24.935936000000002</c:v>
                </c:pt>
                <c:pt idx="101834">
                  <c:v>24.935403999999998</c:v>
                </c:pt>
                <c:pt idx="101835">
                  <c:v>24.935324999999999</c:v>
                </c:pt>
                <c:pt idx="101836">
                  <c:v>24.934051</c:v>
                </c:pt>
                <c:pt idx="101837">
                  <c:v>24.935351000000001</c:v>
                </c:pt>
                <c:pt idx="101838">
                  <c:v>24.938177</c:v>
                </c:pt>
                <c:pt idx="101839">
                  <c:v>24.935314999999999</c:v>
                </c:pt>
                <c:pt idx="101840">
                  <c:v>24.930112000000001</c:v>
                </c:pt>
                <c:pt idx="101841">
                  <c:v>24.929677999999999</c:v>
                </c:pt>
                <c:pt idx="101842">
                  <c:v>24.930313999999999</c:v>
                </c:pt>
                <c:pt idx="101843">
                  <c:v>24.932345999999999</c:v>
                </c:pt>
                <c:pt idx="101844">
                  <c:v>24.936893000000001</c:v>
                </c:pt>
                <c:pt idx="101845">
                  <c:v>24.936581</c:v>
                </c:pt>
                <c:pt idx="101846">
                  <c:v>24.930956999999999</c:v>
                </c:pt>
                <c:pt idx="101847">
                  <c:v>24.930631999999999</c:v>
                </c:pt>
                <c:pt idx="101848">
                  <c:v>24.932896</c:v>
                </c:pt>
                <c:pt idx="101849">
                  <c:v>24.928232000000001</c:v>
                </c:pt>
                <c:pt idx="101850">
                  <c:v>24.923531000000001</c:v>
                </c:pt>
                <c:pt idx="101851">
                  <c:v>24.926545999999998</c:v>
                </c:pt>
                <c:pt idx="101852">
                  <c:v>24.928398999999999</c:v>
                </c:pt>
                <c:pt idx="101853">
                  <c:v>24.927385999999998</c:v>
                </c:pt>
                <c:pt idx="101854">
                  <c:v>24.927854</c:v>
                </c:pt>
                <c:pt idx="101855">
                  <c:v>24.929665</c:v>
                </c:pt>
                <c:pt idx="101856">
                  <c:v>24.932041999999999</c:v>
                </c:pt>
                <c:pt idx="101857">
                  <c:v>24.930468000000001</c:v>
                </c:pt>
                <c:pt idx="101858">
                  <c:v>24.926957000000002</c:v>
                </c:pt>
                <c:pt idx="101859">
                  <c:v>24.928932</c:v>
                </c:pt>
                <c:pt idx="101860">
                  <c:v>24.933479999999999</c:v>
                </c:pt>
                <c:pt idx="101861">
                  <c:v>24.934466</c:v>
                </c:pt>
                <c:pt idx="101862">
                  <c:v>24.932331000000001</c:v>
                </c:pt>
                <c:pt idx="101863">
                  <c:v>24.934010000000001</c:v>
                </c:pt>
                <c:pt idx="101864">
                  <c:v>24.932656999999999</c:v>
                </c:pt>
                <c:pt idx="101865">
                  <c:v>24.930312000000001</c:v>
                </c:pt>
                <c:pt idx="101866">
                  <c:v>24.931889999999999</c:v>
                </c:pt>
                <c:pt idx="101867">
                  <c:v>24.933181999999999</c:v>
                </c:pt>
                <c:pt idx="101868">
                  <c:v>24.934978000000001</c:v>
                </c:pt>
                <c:pt idx="101869">
                  <c:v>24.931744999999999</c:v>
                </c:pt>
                <c:pt idx="101870">
                  <c:v>24.929507000000001</c:v>
                </c:pt>
                <c:pt idx="101871">
                  <c:v>24.934525000000001</c:v>
                </c:pt>
                <c:pt idx="101872">
                  <c:v>24.937971999999998</c:v>
                </c:pt>
                <c:pt idx="101873">
                  <c:v>24.937546000000001</c:v>
                </c:pt>
                <c:pt idx="101874">
                  <c:v>24.933872999999998</c:v>
                </c:pt>
                <c:pt idx="101875">
                  <c:v>24.935199000000001</c:v>
                </c:pt>
                <c:pt idx="101876">
                  <c:v>24.938008</c:v>
                </c:pt>
                <c:pt idx="101877">
                  <c:v>24.936556</c:v>
                </c:pt>
                <c:pt idx="101878">
                  <c:v>24.937937000000002</c:v>
                </c:pt>
                <c:pt idx="101879">
                  <c:v>24.938486999999999</c:v>
                </c:pt>
                <c:pt idx="101880">
                  <c:v>24.938203999999999</c:v>
                </c:pt>
                <c:pt idx="101881">
                  <c:v>24.939547999999998</c:v>
                </c:pt>
                <c:pt idx="101882">
                  <c:v>24.936678000000001</c:v>
                </c:pt>
                <c:pt idx="101883">
                  <c:v>24.934436000000002</c:v>
                </c:pt>
                <c:pt idx="101884">
                  <c:v>24.938917</c:v>
                </c:pt>
                <c:pt idx="101885">
                  <c:v>24.943162000000001</c:v>
                </c:pt>
                <c:pt idx="101886">
                  <c:v>24.940376000000001</c:v>
                </c:pt>
                <c:pt idx="101887">
                  <c:v>24.937007000000001</c:v>
                </c:pt>
                <c:pt idx="101888">
                  <c:v>24.936965000000001</c:v>
                </c:pt>
                <c:pt idx="101889">
                  <c:v>24.935825999999999</c:v>
                </c:pt>
                <c:pt idx="101890">
                  <c:v>24.935091</c:v>
                </c:pt>
                <c:pt idx="101891">
                  <c:v>24.937135999999999</c:v>
                </c:pt>
                <c:pt idx="101892">
                  <c:v>24.941686000000001</c:v>
                </c:pt>
                <c:pt idx="101893">
                  <c:v>24.943722000000001</c:v>
                </c:pt>
                <c:pt idx="101894">
                  <c:v>24.945478000000001</c:v>
                </c:pt>
                <c:pt idx="101895">
                  <c:v>24.949784999999999</c:v>
                </c:pt>
                <c:pt idx="101896">
                  <c:v>24.946677000000001</c:v>
                </c:pt>
                <c:pt idx="101897">
                  <c:v>24.941904999999998</c:v>
                </c:pt>
                <c:pt idx="101898">
                  <c:v>24.942074999999999</c:v>
                </c:pt>
                <c:pt idx="101899">
                  <c:v>24.938970999999999</c:v>
                </c:pt>
                <c:pt idx="101900">
                  <c:v>24.937942</c:v>
                </c:pt>
                <c:pt idx="101901">
                  <c:v>24.944013000000002</c:v>
                </c:pt>
                <c:pt idx="101902">
                  <c:v>24.943417</c:v>
                </c:pt>
                <c:pt idx="101903">
                  <c:v>24.939457000000001</c:v>
                </c:pt>
                <c:pt idx="101904">
                  <c:v>24.941372000000001</c:v>
                </c:pt>
                <c:pt idx="101905">
                  <c:v>24.942567</c:v>
                </c:pt>
                <c:pt idx="101906">
                  <c:v>24.939791</c:v>
                </c:pt>
                <c:pt idx="101907">
                  <c:v>24.941441000000001</c:v>
                </c:pt>
                <c:pt idx="101908">
                  <c:v>24.944372999999999</c:v>
                </c:pt>
                <c:pt idx="101909">
                  <c:v>24.943545</c:v>
                </c:pt>
                <c:pt idx="101910">
                  <c:v>24.943617</c:v>
                </c:pt>
                <c:pt idx="101911">
                  <c:v>24.946238999999998</c:v>
                </c:pt>
                <c:pt idx="101912">
                  <c:v>24.947198</c:v>
                </c:pt>
                <c:pt idx="101913">
                  <c:v>24.948958999999999</c:v>
                </c:pt>
                <c:pt idx="101914">
                  <c:v>24.950675</c:v>
                </c:pt>
                <c:pt idx="101915">
                  <c:v>24.949286000000001</c:v>
                </c:pt>
                <c:pt idx="101916">
                  <c:v>24.948316999999999</c:v>
                </c:pt>
                <c:pt idx="101917">
                  <c:v>24.947769000000001</c:v>
                </c:pt>
                <c:pt idx="101918">
                  <c:v>24.942267999999999</c:v>
                </c:pt>
                <c:pt idx="101919">
                  <c:v>24.938538999999999</c:v>
                </c:pt>
                <c:pt idx="101920">
                  <c:v>24.942724999999999</c:v>
                </c:pt>
                <c:pt idx="101921">
                  <c:v>24.943733999999999</c:v>
                </c:pt>
                <c:pt idx="101922">
                  <c:v>24.940480999999998</c:v>
                </c:pt>
                <c:pt idx="101923">
                  <c:v>24.944918999999999</c:v>
                </c:pt>
                <c:pt idx="101924">
                  <c:v>24.949987</c:v>
                </c:pt>
                <c:pt idx="101925">
                  <c:v>24.947265999999999</c:v>
                </c:pt>
                <c:pt idx="101926">
                  <c:v>24.942308000000001</c:v>
                </c:pt>
                <c:pt idx="101927">
                  <c:v>24.942121</c:v>
                </c:pt>
                <c:pt idx="101928">
                  <c:v>24.944514000000002</c:v>
                </c:pt>
                <c:pt idx="101929">
                  <c:v>24.947084</c:v>
                </c:pt>
                <c:pt idx="101930">
                  <c:v>24.948364000000002</c:v>
                </c:pt>
                <c:pt idx="101931">
                  <c:v>24.945520999999999</c:v>
                </c:pt>
                <c:pt idx="101932">
                  <c:v>24.946603</c:v>
                </c:pt>
                <c:pt idx="101933">
                  <c:v>24.949444</c:v>
                </c:pt>
                <c:pt idx="101934">
                  <c:v>24.945418</c:v>
                </c:pt>
                <c:pt idx="101935">
                  <c:v>24.944545999999999</c:v>
                </c:pt>
                <c:pt idx="101936">
                  <c:v>24.944880000000001</c:v>
                </c:pt>
                <c:pt idx="101937">
                  <c:v>24.943286000000001</c:v>
                </c:pt>
                <c:pt idx="101938">
                  <c:v>24.946593</c:v>
                </c:pt>
                <c:pt idx="101939">
                  <c:v>24.954115000000002</c:v>
                </c:pt>
                <c:pt idx="101940">
                  <c:v>24.953907000000001</c:v>
                </c:pt>
                <c:pt idx="101941">
                  <c:v>24.950130000000001</c:v>
                </c:pt>
                <c:pt idx="101942">
                  <c:v>24.953012999999999</c:v>
                </c:pt>
                <c:pt idx="101943">
                  <c:v>24.953605</c:v>
                </c:pt>
                <c:pt idx="101944">
                  <c:v>24.953139</c:v>
                </c:pt>
                <c:pt idx="101945">
                  <c:v>24.953904999999999</c:v>
                </c:pt>
                <c:pt idx="101946">
                  <c:v>24.951815</c:v>
                </c:pt>
                <c:pt idx="101947">
                  <c:v>24.952881000000001</c:v>
                </c:pt>
                <c:pt idx="101948">
                  <c:v>24.953939999999999</c:v>
                </c:pt>
                <c:pt idx="101949">
                  <c:v>24.953448999999999</c:v>
                </c:pt>
                <c:pt idx="101950">
                  <c:v>24.955746000000001</c:v>
                </c:pt>
                <c:pt idx="101951">
                  <c:v>24.956192000000001</c:v>
                </c:pt>
                <c:pt idx="101952">
                  <c:v>24.953157000000001</c:v>
                </c:pt>
                <c:pt idx="101953">
                  <c:v>24.956237999999999</c:v>
                </c:pt>
                <c:pt idx="101954">
                  <c:v>24.961148000000001</c:v>
                </c:pt>
                <c:pt idx="101955">
                  <c:v>24.956520999999999</c:v>
                </c:pt>
                <c:pt idx="101956">
                  <c:v>24.952378</c:v>
                </c:pt>
                <c:pt idx="101957">
                  <c:v>24.952928</c:v>
                </c:pt>
                <c:pt idx="101958">
                  <c:v>24.950847</c:v>
                </c:pt>
                <c:pt idx="101959">
                  <c:v>24.950354999999998</c:v>
                </c:pt>
                <c:pt idx="101960">
                  <c:v>24.951542</c:v>
                </c:pt>
                <c:pt idx="101961">
                  <c:v>24.951195999999999</c:v>
                </c:pt>
                <c:pt idx="101962">
                  <c:v>24.953075999999999</c:v>
                </c:pt>
                <c:pt idx="101963">
                  <c:v>24.952171</c:v>
                </c:pt>
                <c:pt idx="101964">
                  <c:v>24.947638999999999</c:v>
                </c:pt>
                <c:pt idx="101965">
                  <c:v>24.949940000000002</c:v>
                </c:pt>
                <c:pt idx="101966">
                  <c:v>24.953654</c:v>
                </c:pt>
                <c:pt idx="101967">
                  <c:v>24.953287</c:v>
                </c:pt>
                <c:pt idx="101968">
                  <c:v>24.951304</c:v>
                </c:pt>
                <c:pt idx="101969">
                  <c:v>24.948936</c:v>
                </c:pt>
                <c:pt idx="101970">
                  <c:v>24.948861000000001</c:v>
                </c:pt>
                <c:pt idx="101971">
                  <c:v>24.949158000000001</c:v>
                </c:pt>
                <c:pt idx="101972">
                  <c:v>24.949667000000002</c:v>
                </c:pt>
                <c:pt idx="101973">
                  <c:v>24.951117</c:v>
                </c:pt>
                <c:pt idx="101974">
                  <c:v>24.952656999999999</c:v>
                </c:pt>
                <c:pt idx="101975">
                  <c:v>24.954235000000001</c:v>
                </c:pt>
                <c:pt idx="101976">
                  <c:v>24.950095000000001</c:v>
                </c:pt>
                <c:pt idx="101977">
                  <c:v>24.946705999999999</c:v>
                </c:pt>
                <c:pt idx="101978">
                  <c:v>24.949393000000001</c:v>
                </c:pt>
                <c:pt idx="101979">
                  <c:v>24.949109</c:v>
                </c:pt>
                <c:pt idx="101980">
                  <c:v>24.945808</c:v>
                </c:pt>
                <c:pt idx="101981">
                  <c:v>24.947330999999998</c:v>
                </c:pt>
                <c:pt idx="101982">
                  <c:v>24.949691999999999</c:v>
                </c:pt>
                <c:pt idx="101983">
                  <c:v>24.950500999999999</c:v>
                </c:pt>
                <c:pt idx="101984">
                  <c:v>24.949954000000002</c:v>
                </c:pt>
                <c:pt idx="101985">
                  <c:v>24.949141000000001</c:v>
                </c:pt>
                <c:pt idx="101986">
                  <c:v>24.950210999999999</c:v>
                </c:pt>
                <c:pt idx="101987">
                  <c:v>24.948613000000002</c:v>
                </c:pt>
                <c:pt idx="101988">
                  <c:v>24.945177000000001</c:v>
                </c:pt>
                <c:pt idx="101989">
                  <c:v>24.948726000000001</c:v>
                </c:pt>
                <c:pt idx="101990">
                  <c:v>24.956130999999999</c:v>
                </c:pt>
                <c:pt idx="101991">
                  <c:v>24.954557999999999</c:v>
                </c:pt>
                <c:pt idx="101992">
                  <c:v>24.950413999999999</c:v>
                </c:pt>
                <c:pt idx="101993">
                  <c:v>24.95431</c:v>
                </c:pt>
                <c:pt idx="101994">
                  <c:v>24.956122000000001</c:v>
                </c:pt>
                <c:pt idx="101995">
                  <c:v>24.956752000000002</c:v>
                </c:pt>
                <c:pt idx="101996">
                  <c:v>24.959130999999999</c:v>
                </c:pt>
                <c:pt idx="101997">
                  <c:v>24.956983000000001</c:v>
                </c:pt>
                <c:pt idx="101998">
                  <c:v>24.954249000000001</c:v>
                </c:pt>
                <c:pt idx="101999">
                  <c:v>24.95449</c:v>
                </c:pt>
                <c:pt idx="102000">
                  <c:v>24.951557999999999</c:v>
                </c:pt>
                <c:pt idx="102001">
                  <c:v>24.950220999999999</c:v>
                </c:pt>
                <c:pt idx="102002">
                  <c:v>24.954339999999998</c:v>
                </c:pt>
                <c:pt idx="102003">
                  <c:v>24.953097</c:v>
                </c:pt>
                <c:pt idx="102004">
                  <c:v>24.948115999999999</c:v>
                </c:pt>
                <c:pt idx="102005">
                  <c:v>24.950489999999999</c:v>
                </c:pt>
                <c:pt idx="102006">
                  <c:v>24.954782000000002</c:v>
                </c:pt>
                <c:pt idx="102007">
                  <c:v>24.951958000000001</c:v>
                </c:pt>
                <c:pt idx="102008">
                  <c:v>24.948862999999999</c:v>
                </c:pt>
                <c:pt idx="102009">
                  <c:v>24.949642000000001</c:v>
                </c:pt>
                <c:pt idx="102010">
                  <c:v>24.949781999999999</c:v>
                </c:pt>
                <c:pt idx="102011">
                  <c:v>24.949967999999998</c:v>
                </c:pt>
                <c:pt idx="102012">
                  <c:v>24.952055000000001</c:v>
                </c:pt>
                <c:pt idx="102013">
                  <c:v>24.955103000000001</c:v>
                </c:pt>
                <c:pt idx="102014">
                  <c:v>24.955645000000001</c:v>
                </c:pt>
                <c:pt idx="102015">
                  <c:v>24.953232</c:v>
                </c:pt>
                <c:pt idx="102016">
                  <c:v>24.949663999999999</c:v>
                </c:pt>
                <c:pt idx="102017">
                  <c:v>24.949812000000001</c:v>
                </c:pt>
                <c:pt idx="102018">
                  <c:v>24.953240999999998</c:v>
                </c:pt>
                <c:pt idx="102019">
                  <c:v>24.950467</c:v>
                </c:pt>
                <c:pt idx="102020">
                  <c:v>24.948132000000001</c:v>
                </c:pt>
                <c:pt idx="102021">
                  <c:v>24.953094</c:v>
                </c:pt>
                <c:pt idx="102022">
                  <c:v>24.953520999999999</c:v>
                </c:pt>
                <c:pt idx="102023">
                  <c:v>24.950816</c:v>
                </c:pt>
                <c:pt idx="102024">
                  <c:v>24.953493000000002</c:v>
                </c:pt>
                <c:pt idx="102025">
                  <c:v>24.953195000000001</c:v>
                </c:pt>
                <c:pt idx="102026">
                  <c:v>24.951080999999999</c:v>
                </c:pt>
                <c:pt idx="102027">
                  <c:v>24.954625</c:v>
                </c:pt>
                <c:pt idx="102028">
                  <c:v>24.956914999999999</c:v>
                </c:pt>
                <c:pt idx="102029">
                  <c:v>24.956541999999999</c:v>
                </c:pt>
                <c:pt idx="102030">
                  <c:v>24.955742999999998</c:v>
                </c:pt>
                <c:pt idx="102031">
                  <c:v>24.956240999999999</c:v>
                </c:pt>
                <c:pt idx="102032">
                  <c:v>24.96031</c:v>
                </c:pt>
                <c:pt idx="102033">
                  <c:v>24.959802</c:v>
                </c:pt>
                <c:pt idx="102034">
                  <c:v>24.960540999999999</c:v>
                </c:pt>
                <c:pt idx="102035">
                  <c:v>24.966004999999999</c:v>
                </c:pt>
                <c:pt idx="102036">
                  <c:v>24.961537</c:v>
                </c:pt>
                <c:pt idx="102037">
                  <c:v>24.958392</c:v>
                </c:pt>
                <c:pt idx="102038">
                  <c:v>24.964784999999999</c:v>
                </c:pt>
                <c:pt idx="102039">
                  <c:v>24.967744</c:v>
                </c:pt>
                <c:pt idx="102040">
                  <c:v>24.966730999999999</c:v>
                </c:pt>
                <c:pt idx="102041">
                  <c:v>24.963000000000001</c:v>
                </c:pt>
                <c:pt idx="102042">
                  <c:v>24.959672000000001</c:v>
                </c:pt>
                <c:pt idx="102043">
                  <c:v>24.965344999999999</c:v>
                </c:pt>
                <c:pt idx="102044">
                  <c:v>24.971253999999998</c:v>
                </c:pt>
                <c:pt idx="102045">
                  <c:v>24.968067999999999</c:v>
                </c:pt>
                <c:pt idx="102046">
                  <c:v>24.962585000000001</c:v>
                </c:pt>
                <c:pt idx="102047">
                  <c:v>24.961434000000001</c:v>
                </c:pt>
                <c:pt idx="102048">
                  <c:v>24.962707000000002</c:v>
                </c:pt>
                <c:pt idx="102049">
                  <c:v>24.963069000000001</c:v>
                </c:pt>
                <c:pt idx="102050">
                  <c:v>24.963524</c:v>
                </c:pt>
                <c:pt idx="102051">
                  <c:v>24.961679</c:v>
                </c:pt>
                <c:pt idx="102052">
                  <c:v>24.956524999999999</c:v>
                </c:pt>
                <c:pt idx="102053">
                  <c:v>24.960092</c:v>
                </c:pt>
                <c:pt idx="102054">
                  <c:v>24.965264000000001</c:v>
                </c:pt>
                <c:pt idx="102055">
                  <c:v>24.962059</c:v>
                </c:pt>
                <c:pt idx="102056">
                  <c:v>24.961714000000001</c:v>
                </c:pt>
                <c:pt idx="102057">
                  <c:v>24.963184999999999</c:v>
                </c:pt>
                <c:pt idx="102058">
                  <c:v>24.963394999999998</c:v>
                </c:pt>
                <c:pt idx="102059">
                  <c:v>24.964993</c:v>
                </c:pt>
                <c:pt idx="102060">
                  <c:v>24.962664</c:v>
                </c:pt>
                <c:pt idx="102061">
                  <c:v>24.959803000000001</c:v>
                </c:pt>
                <c:pt idx="102062">
                  <c:v>24.961632000000002</c:v>
                </c:pt>
                <c:pt idx="102063">
                  <c:v>24.961545000000001</c:v>
                </c:pt>
                <c:pt idx="102064">
                  <c:v>24.957262</c:v>
                </c:pt>
                <c:pt idx="102065">
                  <c:v>24.961061000000001</c:v>
                </c:pt>
                <c:pt idx="102066">
                  <c:v>24.967666000000001</c:v>
                </c:pt>
                <c:pt idx="102067">
                  <c:v>24.964558</c:v>
                </c:pt>
                <c:pt idx="102068">
                  <c:v>24.964061999999998</c:v>
                </c:pt>
                <c:pt idx="102069">
                  <c:v>24.966645</c:v>
                </c:pt>
                <c:pt idx="102070">
                  <c:v>24.965979999999998</c:v>
                </c:pt>
                <c:pt idx="102071">
                  <c:v>24.967088</c:v>
                </c:pt>
                <c:pt idx="102072">
                  <c:v>24.964623</c:v>
                </c:pt>
                <c:pt idx="102073">
                  <c:v>24.963467000000001</c:v>
                </c:pt>
                <c:pt idx="102074">
                  <c:v>24.971888</c:v>
                </c:pt>
                <c:pt idx="102075">
                  <c:v>24.978283999999999</c:v>
                </c:pt>
                <c:pt idx="102076">
                  <c:v>24.972559</c:v>
                </c:pt>
                <c:pt idx="102077">
                  <c:v>24.964452000000001</c:v>
                </c:pt>
                <c:pt idx="102078">
                  <c:v>24.963335000000001</c:v>
                </c:pt>
                <c:pt idx="102079">
                  <c:v>24.964293999999999</c:v>
                </c:pt>
                <c:pt idx="102080">
                  <c:v>24.962139000000001</c:v>
                </c:pt>
                <c:pt idx="102081">
                  <c:v>24.960811</c:v>
                </c:pt>
                <c:pt idx="102082">
                  <c:v>24.961977999999998</c:v>
                </c:pt>
                <c:pt idx="102083">
                  <c:v>24.965523000000001</c:v>
                </c:pt>
                <c:pt idx="102084">
                  <c:v>24.967120999999999</c:v>
                </c:pt>
                <c:pt idx="102085">
                  <c:v>24.964956999999998</c:v>
                </c:pt>
                <c:pt idx="102086">
                  <c:v>24.963612999999999</c:v>
                </c:pt>
                <c:pt idx="102087">
                  <c:v>24.963148</c:v>
                </c:pt>
                <c:pt idx="102088">
                  <c:v>24.963407</c:v>
                </c:pt>
                <c:pt idx="102089">
                  <c:v>24.962223000000002</c:v>
                </c:pt>
                <c:pt idx="102090">
                  <c:v>24.958856999999998</c:v>
                </c:pt>
                <c:pt idx="102091">
                  <c:v>24.957391000000001</c:v>
                </c:pt>
                <c:pt idx="102092">
                  <c:v>24.960505000000001</c:v>
                </c:pt>
                <c:pt idx="102093">
                  <c:v>24.965644999999999</c:v>
                </c:pt>
                <c:pt idx="102094">
                  <c:v>24.964893</c:v>
                </c:pt>
                <c:pt idx="102095">
                  <c:v>24.962821000000002</c:v>
                </c:pt>
                <c:pt idx="102096">
                  <c:v>24.96396</c:v>
                </c:pt>
                <c:pt idx="102097">
                  <c:v>24.963113</c:v>
                </c:pt>
                <c:pt idx="102098">
                  <c:v>24.962313000000002</c:v>
                </c:pt>
                <c:pt idx="102099">
                  <c:v>24.964456999999999</c:v>
                </c:pt>
                <c:pt idx="102100">
                  <c:v>24.964404999999999</c:v>
                </c:pt>
                <c:pt idx="102101">
                  <c:v>24.960777</c:v>
                </c:pt>
                <c:pt idx="102102">
                  <c:v>24.961075000000001</c:v>
                </c:pt>
                <c:pt idx="102103">
                  <c:v>24.962886000000001</c:v>
                </c:pt>
                <c:pt idx="102104">
                  <c:v>24.960767000000001</c:v>
                </c:pt>
                <c:pt idx="102105">
                  <c:v>24.958970000000001</c:v>
                </c:pt>
                <c:pt idx="102106">
                  <c:v>24.960597</c:v>
                </c:pt>
                <c:pt idx="102107">
                  <c:v>24.961652000000001</c:v>
                </c:pt>
                <c:pt idx="102108">
                  <c:v>24.959396000000002</c:v>
                </c:pt>
                <c:pt idx="102109">
                  <c:v>24.955742999999998</c:v>
                </c:pt>
                <c:pt idx="102110">
                  <c:v>24.956302999999998</c:v>
                </c:pt>
                <c:pt idx="102111">
                  <c:v>24.961462000000001</c:v>
                </c:pt>
                <c:pt idx="102112">
                  <c:v>24.961207000000002</c:v>
                </c:pt>
                <c:pt idx="102113">
                  <c:v>24.958438000000001</c:v>
                </c:pt>
                <c:pt idx="102114">
                  <c:v>24.958729999999999</c:v>
                </c:pt>
                <c:pt idx="102115">
                  <c:v>24.960459</c:v>
                </c:pt>
                <c:pt idx="102116">
                  <c:v>24.962769999999999</c:v>
                </c:pt>
                <c:pt idx="102117">
                  <c:v>24.966201000000002</c:v>
                </c:pt>
                <c:pt idx="102118">
                  <c:v>24.966915</c:v>
                </c:pt>
                <c:pt idx="102119">
                  <c:v>24.969763</c:v>
                </c:pt>
                <c:pt idx="102120">
                  <c:v>24.974250000000001</c:v>
                </c:pt>
                <c:pt idx="102121">
                  <c:v>24.970635000000001</c:v>
                </c:pt>
                <c:pt idx="102122">
                  <c:v>24.967089999999999</c:v>
                </c:pt>
                <c:pt idx="102123">
                  <c:v>24.969318999999999</c:v>
                </c:pt>
                <c:pt idx="102124">
                  <c:v>24.969556000000001</c:v>
                </c:pt>
                <c:pt idx="102125">
                  <c:v>24.967934</c:v>
                </c:pt>
                <c:pt idx="102126">
                  <c:v>24.969863</c:v>
                </c:pt>
                <c:pt idx="102127">
                  <c:v>24.970262999999999</c:v>
                </c:pt>
                <c:pt idx="102128">
                  <c:v>24.965857</c:v>
                </c:pt>
                <c:pt idx="102129">
                  <c:v>24.966317</c:v>
                </c:pt>
                <c:pt idx="102130">
                  <c:v>24.969604</c:v>
                </c:pt>
                <c:pt idx="102131">
                  <c:v>24.969538</c:v>
                </c:pt>
                <c:pt idx="102132">
                  <c:v>24.971357000000001</c:v>
                </c:pt>
                <c:pt idx="102133">
                  <c:v>24.973559000000002</c:v>
                </c:pt>
                <c:pt idx="102134">
                  <c:v>24.972845</c:v>
                </c:pt>
                <c:pt idx="102135">
                  <c:v>24.971021</c:v>
                </c:pt>
                <c:pt idx="102136">
                  <c:v>24.970655000000001</c:v>
                </c:pt>
                <c:pt idx="102137">
                  <c:v>24.972218999999999</c:v>
                </c:pt>
                <c:pt idx="102138">
                  <c:v>24.970700999999998</c:v>
                </c:pt>
                <c:pt idx="102139">
                  <c:v>24.969432999999999</c:v>
                </c:pt>
                <c:pt idx="102140">
                  <c:v>24.971104</c:v>
                </c:pt>
                <c:pt idx="102141">
                  <c:v>24.971347999999999</c:v>
                </c:pt>
                <c:pt idx="102142">
                  <c:v>24.969428000000001</c:v>
                </c:pt>
                <c:pt idx="102143">
                  <c:v>24.968385999999999</c:v>
                </c:pt>
                <c:pt idx="102144">
                  <c:v>24.971432</c:v>
                </c:pt>
                <c:pt idx="102145">
                  <c:v>24.973713</c:v>
                </c:pt>
                <c:pt idx="102146">
                  <c:v>24.970804999999999</c:v>
                </c:pt>
                <c:pt idx="102147">
                  <c:v>24.973528999999999</c:v>
                </c:pt>
                <c:pt idx="102148">
                  <c:v>24.980879000000002</c:v>
                </c:pt>
                <c:pt idx="102149">
                  <c:v>24.979229</c:v>
                </c:pt>
                <c:pt idx="102150">
                  <c:v>24.975256999999999</c:v>
                </c:pt>
                <c:pt idx="102151">
                  <c:v>24.972957000000001</c:v>
                </c:pt>
                <c:pt idx="102152">
                  <c:v>24.968219000000001</c:v>
                </c:pt>
                <c:pt idx="102153">
                  <c:v>24.969279</c:v>
                </c:pt>
                <c:pt idx="102154">
                  <c:v>24.974138</c:v>
                </c:pt>
                <c:pt idx="102155">
                  <c:v>24.976008</c:v>
                </c:pt>
                <c:pt idx="102156">
                  <c:v>24.975936999999998</c:v>
                </c:pt>
                <c:pt idx="102157">
                  <c:v>24.975535000000001</c:v>
                </c:pt>
                <c:pt idx="102158">
                  <c:v>24.980938999999999</c:v>
                </c:pt>
                <c:pt idx="102159">
                  <c:v>24.987220000000001</c:v>
                </c:pt>
                <c:pt idx="102160">
                  <c:v>24.987076999999999</c:v>
                </c:pt>
                <c:pt idx="102161">
                  <c:v>24.988406000000001</c:v>
                </c:pt>
                <c:pt idx="102162">
                  <c:v>24.989753</c:v>
                </c:pt>
                <c:pt idx="102163">
                  <c:v>24.986353000000001</c:v>
                </c:pt>
                <c:pt idx="102164">
                  <c:v>24.987317000000001</c:v>
                </c:pt>
                <c:pt idx="102165">
                  <c:v>24.991371999999998</c:v>
                </c:pt>
                <c:pt idx="102166">
                  <c:v>24.985669000000001</c:v>
                </c:pt>
                <c:pt idx="102167">
                  <c:v>24.977461999999999</c:v>
                </c:pt>
                <c:pt idx="102168">
                  <c:v>24.981235000000002</c:v>
                </c:pt>
                <c:pt idx="102169">
                  <c:v>24.982226000000001</c:v>
                </c:pt>
                <c:pt idx="102170">
                  <c:v>24.976372000000001</c:v>
                </c:pt>
                <c:pt idx="102171">
                  <c:v>24.976911000000001</c:v>
                </c:pt>
                <c:pt idx="102172">
                  <c:v>24.979645999999999</c:v>
                </c:pt>
                <c:pt idx="102173">
                  <c:v>24.979320000000001</c:v>
                </c:pt>
                <c:pt idx="102174">
                  <c:v>24.979168000000001</c:v>
                </c:pt>
                <c:pt idx="102175">
                  <c:v>24.979617000000001</c:v>
                </c:pt>
                <c:pt idx="102176">
                  <c:v>24.979109000000001</c:v>
                </c:pt>
                <c:pt idx="102177">
                  <c:v>24.980094999999999</c:v>
                </c:pt>
                <c:pt idx="102178">
                  <c:v>24.981811</c:v>
                </c:pt>
                <c:pt idx="102179">
                  <c:v>24.977820000000001</c:v>
                </c:pt>
                <c:pt idx="102180">
                  <c:v>24.972421000000001</c:v>
                </c:pt>
                <c:pt idx="102181">
                  <c:v>24.976109999999998</c:v>
                </c:pt>
                <c:pt idx="102182">
                  <c:v>24.977834999999999</c:v>
                </c:pt>
                <c:pt idx="102183">
                  <c:v>24.974048</c:v>
                </c:pt>
                <c:pt idx="102184">
                  <c:v>24.972629000000001</c:v>
                </c:pt>
                <c:pt idx="102185">
                  <c:v>24.972905999999998</c:v>
                </c:pt>
                <c:pt idx="102186">
                  <c:v>24.974271999999999</c:v>
                </c:pt>
                <c:pt idx="102187">
                  <c:v>24.979461000000001</c:v>
                </c:pt>
                <c:pt idx="102188">
                  <c:v>24.980443000000001</c:v>
                </c:pt>
                <c:pt idx="102189">
                  <c:v>24.973046</c:v>
                </c:pt>
                <c:pt idx="102190">
                  <c:v>24.972057</c:v>
                </c:pt>
                <c:pt idx="102191">
                  <c:v>24.976537</c:v>
                </c:pt>
                <c:pt idx="102192">
                  <c:v>24.974656</c:v>
                </c:pt>
                <c:pt idx="102193">
                  <c:v>24.97627</c:v>
                </c:pt>
                <c:pt idx="102194">
                  <c:v>24.980089</c:v>
                </c:pt>
                <c:pt idx="102195">
                  <c:v>24.975957999999999</c:v>
                </c:pt>
                <c:pt idx="102196">
                  <c:v>24.975459000000001</c:v>
                </c:pt>
                <c:pt idx="102197">
                  <c:v>24.979706</c:v>
                </c:pt>
                <c:pt idx="102198">
                  <c:v>24.978394999999999</c:v>
                </c:pt>
                <c:pt idx="102199">
                  <c:v>24.974540999999999</c:v>
                </c:pt>
                <c:pt idx="102200">
                  <c:v>24.974495999999998</c:v>
                </c:pt>
                <c:pt idx="102201">
                  <c:v>24.975898999999998</c:v>
                </c:pt>
                <c:pt idx="102202">
                  <c:v>24.97607</c:v>
                </c:pt>
                <c:pt idx="102203">
                  <c:v>24.976789</c:v>
                </c:pt>
                <c:pt idx="102204">
                  <c:v>24.97935</c:v>
                </c:pt>
                <c:pt idx="102205">
                  <c:v>24.984023000000001</c:v>
                </c:pt>
                <c:pt idx="102206">
                  <c:v>24.982548999999999</c:v>
                </c:pt>
                <c:pt idx="102207">
                  <c:v>24.978881999999999</c:v>
                </c:pt>
                <c:pt idx="102208">
                  <c:v>24.979140999999998</c:v>
                </c:pt>
                <c:pt idx="102209">
                  <c:v>24.980495999999999</c:v>
                </c:pt>
                <c:pt idx="102210">
                  <c:v>24.979908000000002</c:v>
                </c:pt>
                <c:pt idx="102211">
                  <c:v>24.977293</c:v>
                </c:pt>
                <c:pt idx="102212">
                  <c:v>24.980931999999999</c:v>
                </c:pt>
                <c:pt idx="102213">
                  <c:v>24.985817000000001</c:v>
                </c:pt>
                <c:pt idx="102214">
                  <c:v>24.981657999999999</c:v>
                </c:pt>
                <c:pt idx="102215">
                  <c:v>24.979507999999999</c:v>
                </c:pt>
                <c:pt idx="102216">
                  <c:v>24.979617000000001</c:v>
                </c:pt>
                <c:pt idx="102217">
                  <c:v>24.974219999999999</c:v>
                </c:pt>
                <c:pt idx="102218">
                  <c:v>24.971412000000001</c:v>
                </c:pt>
                <c:pt idx="102219">
                  <c:v>24.973911999999999</c:v>
                </c:pt>
                <c:pt idx="102220">
                  <c:v>24.975756000000001</c:v>
                </c:pt>
                <c:pt idx="102221">
                  <c:v>24.977478000000001</c:v>
                </c:pt>
                <c:pt idx="102222">
                  <c:v>24.977091000000001</c:v>
                </c:pt>
                <c:pt idx="102223">
                  <c:v>24.97429</c:v>
                </c:pt>
                <c:pt idx="102224">
                  <c:v>24.974004999999998</c:v>
                </c:pt>
                <c:pt idx="102225">
                  <c:v>24.975987</c:v>
                </c:pt>
                <c:pt idx="102226">
                  <c:v>24.978376000000001</c:v>
                </c:pt>
                <c:pt idx="102227">
                  <c:v>24.979177</c:v>
                </c:pt>
                <c:pt idx="102228">
                  <c:v>24.977806000000001</c:v>
                </c:pt>
                <c:pt idx="102229">
                  <c:v>24.979496000000001</c:v>
                </c:pt>
                <c:pt idx="102230">
                  <c:v>24.980398999999998</c:v>
                </c:pt>
                <c:pt idx="102231">
                  <c:v>24.976513000000001</c:v>
                </c:pt>
                <c:pt idx="102232">
                  <c:v>24.978788999999999</c:v>
                </c:pt>
                <c:pt idx="102233">
                  <c:v>24.981393000000001</c:v>
                </c:pt>
                <c:pt idx="102234">
                  <c:v>24.979168000000001</c:v>
                </c:pt>
                <c:pt idx="102235">
                  <c:v>24.983978</c:v>
                </c:pt>
                <c:pt idx="102236">
                  <c:v>24.987628000000001</c:v>
                </c:pt>
                <c:pt idx="102237">
                  <c:v>24.984551</c:v>
                </c:pt>
                <c:pt idx="102238">
                  <c:v>24.982468000000001</c:v>
                </c:pt>
                <c:pt idx="102239">
                  <c:v>24.981327</c:v>
                </c:pt>
                <c:pt idx="102240">
                  <c:v>24.979735999999999</c:v>
                </c:pt>
                <c:pt idx="102241">
                  <c:v>24.981816999999999</c:v>
                </c:pt>
                <c:pt idx="102242">
                  <c:v>24.984932000000001</c:v>
                </c:pt>
                <c:pt idx="102243">
                  <c:v>24.982074000000001</c:v>
                </c:pt>
                <c:pt idx="102244">
                  <c:v>24.978815999999998</c:v>
                </c:pt>
                <c:pt idx="102245">
                  <c:v>24.983187000000001</c:v>
                </c:pt>
                <c:pt idx="102246">
                  <c:v>24.987245000000001</c:v>
                </c:pt>
                <c:pt idx="102247">
                  <c:v>24.984722000000001</c:v>
                </c:pt>
                <c:pt idx="102248">
                  <c:v>24.981003000000001</c:v>
                </c:pt>
                <c:pt idx="102249">
                  <c:v>24.981002</c:v>
                </c:pt>
                <c:pt idx="102250">
                  <c:v>24.980335</c:v>
                </c:pt>
                <c:pt idx="102251">
                  <c:v>24.981698000000002</c:v>
                </c:pt>
                <c:pt idx="102252">
                  <c:v>24.983226999999999</c:v>
                </c:pt>
                <c:pt idx="102253">
                  <c:v>24.981945</c:v>
                </c:pt>
                <c:pt idx="102254">
                  <c:v>24.985776999999999</c:v>
                </c:pt>
                <c:pt idx="102255">
                  <c:v>24.987756000000001</c:v>
                </c:pt>
                <c:pt idx="102256">
                  <c:v>24.985023000000002</c:v>
                </c:pt>
                <c:pt idx="102257">
                  <c:v>24.984193000000001</c:v>
                </c:pt>
                <c:pt idx="102258">
                  <c:v>24.981009</c:v>
                </c:pt>
                <c:pt idx="102259">
                  <c:v>24.980969999999999</c:v>
                </c:pt>
                <c:pt idx="102260">
                  <c:v>24.987403</c:v>
                </c:pt>
                <c:pt idx="102261">
                  <c:v>24.988253</c:v>
                </c:pt>
                <c:pt idx="102262">
                  <c:v>24.983353999999999</c:v>
                </c:pt>
                <c:pt idx="102263">
                  <c:v>24.986370999999998</c:v>
                </c:pt>
                <c:pt idx="102264">
                  <c:v>24.990960999999999</c:v>
                </c:pt>
                <c:pt idx="102265">
                  <c:v>24.983937999999998</c:v>
                </c:pt>
                <c:pt idx="102266">
                  <c:v>24.979420000000001</c:v>
                </c:pt>
                <c:pt idx="102267">
                  <c:v>24.983169</c:v>
                </c:pt>
                <c:pt idx="102268">
                  <c:v>24.984985999999999</c:v>
                </c:pt>
                <c:pt idx="102269">
                  <c:v>24.985790999999999</c:v>
                </c:pt>
                <c:pt idx="102270">
                  <c:v>24.987216</c:v>
                </c:pt>
                <c:pt idx="102271">
                  <c:v>24.985681</c:v>
                </c:pt>
                <c:pt idx="102272">
                  <c:v>24.983345</c:v>
                </c:pt>
                <c:pt idx="102273">
                  <c:v>24.985413999999999</c:v>
                </c:pt>
                <c:pt idx="102274">
                  <c:v>24.988907000000001</c:v>
                </c:pt>
                <c:pt idx="102275">
                  <c:v>24.984006999999998</c:v>
                </c:pt>
                <c:pt idx="102276">
                  <c:v>24.978073999999999</c:v>
                </c:pt>
                <c:pt idx="102277">
                  <c:v>24.983459</c:v>
                </c:pt>
                <c:pt idx="102278">
                  <c:v>24.989063999999999</c:v>
                </c:pt>
                <c:pt idx="102279">
                  <c:v>24.985522</c:v>
                </c:pt>
                <c:pt idx="102280">
                  <c:v>24.984387000000002</c:v>
                </c:pt>
                <c:pt idx="102281">
                  <c:v>24.984977000000001</c:v>
                </c:pt>
                <c:pt idx="102282">
                  <c:v>24.980243999999999</c:v>
                </c:pt>
                <c:pt idx="102283">
                  <c:v>24.977726000000001</c:v>
                </c:pt>
                <c:pt idx="102284">
                  <c:v>24.979236</c:v>
                </c:pt>
                <c:pt idx="102285">
                  <c:v>24.980765999999999</c:v>
                </c:pt>
                <c:pt idx="102286">
                  <c:v>24.982182000000002</c:v>
                </c:pt>
                <c:pt idx="102287">
                  <c:v>24.982462000000002</c:v>
                </c:pt>
                <c:pt idx="102288">
                  <c:v>24.982529</c:v>
                </c:pt>
                <c:pt idx="102289">
                  <c:v>24.983253999999999</c:v>
                </c:pt>
                <c:pt idx="102290">
                  <c:v>24.982928999999999</c:v>
                </c:pt>
                <c:pt idx="102291">
                  <c:v>24.983958999999999</c:v>
                </c:pt>
                <c:pt idx="102292">
                  <c:v>24.987642000000001</c:v>
                </c:pt>
                <c:pt idx="102293">
                  <c:v>24.988837</c:v>
                </c:pt>
                <c:pt idx="102294">
                  <c:v>24.987718000000001</c:v>
                </c:pt>
                <c:pt idx="102295">
                  <c:v>24.987909999999999</c:v>
                </c:pt>
                <c:pt idx="102296">
                  <c:v>24.987257</c:v>
                </c:pt>
                <c:pt idx="102297">
                  <c:v>24.985257000000001</c:v>
                </c:pt>
                <c:pt idx="102298">
                  <c:v>24.988358999999999</c:v>
                </c:pt>
                <c:pt idx="102299">
                  <c:v>24.990708000000001</c:v>
                </c:pt>
                <c:pt idx="102300">
                  <c:v>24.987213000000001</c:v>
                </c:pt>
                <c:pt idx="102301">
                  <c:v>24.989477000000001</c:v>
                </c:pt>
                <c:pt idx="102302">
                  <c:v>24.991993999999998</c:v>
                </c:pt>
                <c:pt idx="102303">
                  <c:v>24.985102999999999</c:v>
                </c:pt>
                <c:pt idx="102304">
                  <c:v>24.983574000000001</c:v>
                </c:pt>
                <c:pt idx="102305">
                  <c:v>24.988764</c:v>
                </c:pt>
                <c:pt idx="102306">
                  <c:v>24.987635999999998</c:v>
                </c:pt>
                <c:pt idx="102307">
                  <c:v>24.985430999999998</c:v>
                </c:pt>
                <c:pt idx="102308">
                  <c:v>24.990988999999999</c:v>
                </c:pt>
                <c:pt idx="102309">
                  <c:v>24.996585</c:v>
                </c:pt>
                <c:pt idx="102310">
                  <c:v>24.996756000000001</c:v>
                </c:pt>
                <c:pt idx="102311">
                  <c:v>24.995463000000001</c:v>
                </c:pt>
                <c:pt idx="102312">
                  <c:v>24.990646999999999</c:v>
                </c:pt>
                <c:pt idx="102313">
                  <c:v>24.985516000000001</c:v>
                </c:pt>
                <c:pt idx="102314">
                  <c:v>24.987228999999999</c:v>
                </c:pt>
                <c:pt idx="102315">
                  <c:v>24.989650000000001</c:v>
                </c:pt>
                <c:pt idx="102316">
                  <c:v>24.988588</c:v>
                </c:pt>
                <c:pt idx="102317">
                  <c:v>24.990031999999999</c:v>
                </c:pt>
                <c:pt idx="102318">
                  <c:v>24.990449999999999</c:v>
                </c:pt>
                <c:pt idx="102319">
                  <c:v>24.987145000000002</c:v>
                </c:pt>
                <c:pt idx="102320">
                  <c:v>24.987106000000001</c:v>
                </c:pt>
                <c:pt idx="102321">
                  <c:v>24.989767000000001</c:v>
                </c:pt>
                <c:pt idx="102322">
                  <c:v>24.990787000000001</c:v>
                </c:pt>
                <c:pt idx="102323">
                  <c:v>24.988050999999999</c:v>
                </c:pt>
                <c:pt idx="102324">
                  <c:v>24.986830000000001</c:v>
                </c:pt>
                <c:pt idx="102325">
                  <c:v>24.986194999999999</c:v>
                </c:pt>
                <c:pt idx="102326">
                  <c:v>24.986650999999998</c:v>
                </c:pt>
                <c:pt idx="102327">
                  <c:v>24.992657999999999</c:v>
                </c:pt>
                <c:pt idx="102328">
                  <c:v>24.995446000000001</c:v>
                </c:pt>
                <c:pt idx="102329">
                  <c:v>24.997105999999999</c:v>
                </c:pt>
                <c:pt idx="102330">
                  <c:v>24.998508000000001</c:v>
                </c:pt>
                <c:pt idx="102331">
                  <c:v>24.993511999999999</c:v>
                </c:pt>
                <c:pt idx="102332">
                  <c:v>24.993328999999999</c:v>
                </c:pt>
                <c:pt idx="102333">
                  <c:v>24.998325999999999</c:v>
                </c:pt>
                <c:pt idx="102334">
                  <c:v>24.997672000000001</c:v>
                </c:pt>
                <c:pt idx="102335">
                  <c:v>24.992031999999998</c:v>
                </c:pt>
                <c:pt idx="102336">
                  <c:v>24.991745000000002</c:v>
                </c:pt>
                <c:pt idx="102337">
                  <c:v>24.999109000000001</c:v>
                </c:pt>
                <c:pt idx="102338">
                  <c:v>24.997776000000002</c:v>
                </c:pt>
                <c:pt idx="102339">
                  <c:v>24.992771999999999</c:v>
                </c:pt>
                <c:pt idx="102340">
                  <c:v>24.999130999999998</c:v>
                </c:pt>
                <c:pt idx="102341">
                  <c:v>25.003612</c:v>
                </c:pt>
                <c:pt idx="102342">
                  <c:v>24.997423999999999</c:v>
                </c:pt>
                <c:pt idx="102343">
                  <c:v>24.991686000000001</c:v>
                </c:pt>
                <c:pt idx="102344">
                  <c:v>24.989819000000001</c:v>
                </c:pt>
                <c:pt idx="102345">
                  <c:v>24.990591999999999</c:v>
                </c:pt>
                <c:pt idx="102346">
                  <c:v>24.992730000000002</c:v>
                </c:pt>
                <c:pt idx="102347">
                  <c:v>24.993452000000001</c:v>
                </c:pt>
                <c:pt idx="102348">
                  <c:v>24.996065999999999</c:v>
                </c:pt>
                <c:pt idx="102349">
                  <c:v>24.997544999999999</c:v>
                </c:pt>
                <c:pt idx="102350">
                  <c:v>24.994924000000001</c:v>
                </c:pt>
                <c:pt idx="102351">
                  <c:v>24.991336</c:v>
                </c:pt>
                <c:pt idx="102352">
                  <c:v>24.990957999999999</c:v>
                </c:pt>
                <c:pt idx="102353">
                  <c:v>24.993562000000001</c:v>
                </c:pt>
                <c:pt idx="102354">
                  <c:v>24.993784999999999</c:v>
                </c:pt>
                <c:pt idx="102355">
                  <c:v>24.989840000000001</c:v>
                </c:pt>
                <c:pt idx="102356">
                  <c:v>24.988585</c:v>
                </c:pt>
                <c:pt idx="102357">
                  <c:v>24.992473</c:v>
                </c:pt>
                <c:pt idx="102358">
                  <c:v>24.992988</c:v>
                </c:pt>
                <c:pt idx="102359">
                  <c:v>24.986992999999998</c:v>
                </c:pt>
                <c:pt idx="102360">
                  <c:v>24.986446000000001</c:v>
                </c:pt>
                <c:pt idx="102361">
                  <c:v>24.993438999999999</c:v>
                </c:pt>
                <c:pt idx="102362">
                  <c:v>24.994737000000001</c:v>
                </c:pt>
                <c:pt idx="102363">
                  <c:v>24.991488</c:v>
                </c:pt>
                <c:pt idx="102364">
                  <c:v>24.993753999999999</c:v>
                </c:pt>
                <c:pt idx="102365">
                  <c:v>24.995456000000001</c:v>
                </c:pt>
                <c:pt idx="102366">
                  <c:v>24.991019999999999</c:v>
                </c:pt>
                <c:pt idx="102367">
                  <c:v>24.993251999999998</c:v>
                </c:pt>
                <c:pt idx="102368">
                  <c:v>24.99879</c:v>
                </c:pt>
                <c:pt idx="102369">
                  <c:v>24.998858999999999</c:v>
                </c:pt>
                <c:pt idx="102370">
                  <c:v>25.002281</c:v>
                </c:pt>
                <c:pt idx="102371">
                  <c:v>25.006905</c:v>
                </c:pt>
                <c:pt idx="102372">
                  <c:v>25.003274999999999</c:v>
                </c:pt>
                <c:pt idx="102373">
                  <c:v>25.001788999999999</c:v>
                </c:pt>
                <c:pt idx="102374">
                  <c:v>25.005002999999999</c:v>
                </c:pt>
                <c:pt idx="102375">
                  <c:v>24.999946000000001</c:v>
                </c:pt>
                <c:pt idx="102376">
                  <c:v>24.99682</c:v>
                </c:pt>
                <c:pt idx="102377">
                  <c:v>25.002003999999999</c:v>
                </c:pt>
                <c:pt idx="102378">
                  <c:v>25.002020000000002</c:v>
                </c:pt>
                <c:pt idx="102379">
                  <c:v>25.000823</c:v>
                </c:pt>
                <c:pt idx="102380">
                  <c:v>25.003489999999999</c:v>
                </c:pt>
                <c:pt idx="102381">
                  <c:v>25.003342</c:v>
                </c:pt>
                <c:pt idx="102382">
                  <c:v>25.002282999999998</c:v>
                </c:pt>
                <c:pt idx="102383">
                  <c:v>25.003043999999999</c:v>
                </c:pt>
                <c:pt idx="102384">
                  <c:v>25.003658999999999</c:v>
                </c:pt>
                <c:pt idx="102385">
                  <c:v>25.002092999999999</c:v>
                </c:pt>
                <c:pt idx="102386">
                  <c:v>24.998539000000001</c:v>
                </c:pt>
                <c:pt idx="102387">
                  <c:v>24.998626999999999</c:v>
                </c:pt>
                <c:pt idx="102388">
                  <c:v>25.004055000000001</c:v>
                </c:pt>
                <c:pt idx="102389">
                  <c:v>25.005106000000001</c:v>
                </c:pt>
                <c:pt idx="102390">
                  <c:v>24.998913999999999</c:v>
                </c:pt>
                <c:pt idx="102391">
                  <c:v>24.997294</c:v>
                </c:pt>
                <c:pt idx="102392">
                  <c:v>25.002289999999999</c:v>
                </c:pt>
                <c:pt idx="102393">
                  <c:v>25.004563999999998</c:v>
                </c:pt>
                <c:pt idx="102394">
                  <c:v>25.006072</c:v>
                </c:pt>
                <c:pt idx="102395">
                  <c:v>25.009335</c:v>
                </c:pt>
                <c:pt idx="102396">
                  <c:v>25.004259000000001</c:v>
                </c:pt>
                <c:pt idx="102397">
                  <c:v>24.997294</c:v>
                </c:pt>
                <c:pt idx="102398">
                  <c:v>25.001778999999999</c:v>
                </c:pt>
                <c:pt idx="102399">
                  <c:v>25.003464999999998</c:v>
                </c:pt>
                <c:pt idx="102400">
                  <c:v>24.999942000000001</c:v>
                </c:pt>
                <c:pt idx="102401">
                  <c:v>25.003420999999999</c:v>
                </c:pt>
                <c:pt idx="102402">
                  <c:v>25.005514999999999</c:v>
                </c:pt>
                <c:pt idx="102403">
                  <c:v>24.999538000000001</c:v>
                </c:pt>
                <c:pt idx="102404">
                  <c:v>24.999374</c:v>
                </c:pt>
                <c:pt idx="102405">
                  <c:v>25.002262999999999</c:v>
                </c:pt>
                <c:pt idx="102406">
                  <c:v>25.000710000000002</c:v>
                </c:pt>
                <c:pt idx="102407">
                  <c:v>25.002897000000001</c:v>
                </c:pt>
                <c:pt idx="102408">
                  <c:v>25.005068999999999</c:v>
                </c:pt>
                <c:pt idx="102409">
                  <c:v>25.001463999999999</c:v>
                </c:pt>
                <c:pt idx="102410">
                  <c:v>25.002113999999999</c:v>
                </c:pt>
                <c:pt idx="102411">
                  <c:v>25.004379</c:v>
                </c:pt>
                <c:pt idx="102412">
                  <c:v>25.001173999999999</c:v>
                </c:pt>
                <c:pt idx="102413">
                  <c:v>24.998514</c:v>
                </c:pt>
                <c:pt idx="102414">
                  <c:v>24.997779000000001</c:v>
                </c:pt>
                <c:pt idx="102415">
                  <c:v>24.998515000000001</c:v>
                </c:pt>
                <c:pt idx="102416">
                  <c:v>25.002479999999998</c:v>
                </c:pt>
                <c:pt idx="102417">
                  <c:v>25.005268000000001</c:v>
                </c:pt>
                <c:pt idx="102418">
                  <c:v>25.005331000000002</c:v>
                </c:pt>
                <c:pt idx="102419">
                  <c:v>25.005165999999999</c:v>
                </c:pt>
                <c:pt idx="102420">
                  <c:v>25.00357</c:v>
                </c:pt>
                <c:pt idx="102421">
                  <c:v>25.002835999999999</c:v>
                </c:pt>
                <c:pt idx="102422">
                  <c:v>25.003519000000001</c:v>
                </c:pt>
                <c:pt idx="102423">
                  <c:v>25.001035999999999</c:v>
                </c:pt>
                <c:pt idx="102424">
                  <c:v>25.001857000000001</c:v>
                </c:pt>
                <c:pt idx="102425">
                  <c:v>25.004292</c:v>
                </c:pt>
                <c:pt idx="102426">
                  <c:v>25.001329999999999</c:v>
                </c:pt>
                <c:pt idx="102427">
                  <c:v>25.001549000000001</c:v>
                </c:pt>
                <c:pt idx="102428">
                  <c:v>25.006993000000001</c:v>
                </c:pt>
                <c:pt idx="102429">
                  <c:v>25.007400000000001</c:v>
                </c:pt>
                <c:pt idx="102430">
                  <c:v>25.006316000000002</c:v>
                </c:pt>
                <c:pt idx="102431">
                  <c:v>25.005969</c:v>
                </c:pt>
                <c:pt idx="102432">
                  <c:v>25.006056000000001</c:v>
                </c:pt>
                <c:pt idx="102433">
                  <c:v>25.007311000000001</c:v>
                </c:pt>
                <c:pt idx="102434">
                  <c:v>25.004646000000001</c:v>
                </c:pt>
                <c:pt idx="102435">
                  <c:v>25.001968999999999</c:v>
                </c:pt>
                <c:pt idx="102436">
                  <c:v>25.006903000000001</c:v>
                </c:pt>
                <c:pt idx="102437">
                  <c:v>25.008635999999999</c:v>
                </c:pt>
                <c:pt idx="102438">
                  <c:v>25.004041999999998</c:v>
                </c:pt>
                <c:pt idx="102439">
                  <c:v>25.004978999999999</c:v>
                </c:pt>
                <c:pt idx="102440">
                  <c:v>25.007625000000001</c:v>
                </c:pt>
                <c:pt idx="102441">
                  <c:v>25.006812</c:v>
                </c:pt>
                <c:pt idx="102442">
                  <c:v>25.009540999999999</c:v>
                </c:pt>
                <c:pt idx="102443">
                  <c:v>25.012848000000002</c:v>
                </c:pt>
                <c:pt idx="102444">
                  <c:v>25.012625</c:v>
                </c:pt>
                <c:pt idx="102445">
                  <c:v>25.012782000000001</c:v>
                </c:pt>
                <c:pt idx="102446">
                  <c:v>25.012792999999999</c:v>
                </c:pt>
                <c:pt idx="102447">
                  <c:v>25.008987000000001</c:v>
                </c:pt>
                <c:pt idx="102448">
                  <c:v>25.007937999999999</c:v>
                </c:pt>
                <c:pt idx="102449">
                  <c:v>25.008426</c:v>
                </c:pt>
                <c:pt idx="102450">
                  <c:v>25.006053000000001</c:v>
                </c:pt>
                <c:pt idx="102451">
                  <c:v>25.007401999999999</c:v>
                </c:pt>
                <c:pt idx="102452">
                  <c:v>25.011322</c:v>
                </c:pt>
                <c:pt idx="102453">
                  <c:v>25.012567000000001</c:v>
                </c:pt>
                <c:pt idx="102454">
                  <c:v>25.014341999999999</c:v>
                </c:pt>
                <c:pt idx="102455">
                  <c:v>25.014420999999999</c:v>
                </c:pt>
                <c:pt idx="102456">
                  <c:v>25.011243</c:v>
                </c:pt>
                <c:pt idx="102457">
                  <c:v>25.010874999999999</c:v>
                </c:pt>
                <c:pt idx="102458">
                  <c:v>25.012454999999999</c:v>
                </c:pt>
                <c:pt idx="102459">
                  <c:v>25.012934000000001</c:v>
                </c:pt>
                <c:pt idx="102460">
                  <c:v>25.013355000000001</c:v>
                </c:pt>
                <c:pt idx="102461">
                  <c:v>25.01099</c:v>
                </c:pt>
                <c:pt idx="102462">
                  <c:v>25.010831</c:v>
                </c:pt>
                <c:pt idx="102463">
                  <c:v>25.013983</c:v>
                </c:pt>
                <c:pt idx="102464">
                  <c:v>25.01098</c:v>
                </c:pt>
                <c:pt idx="102465">
                  <c:v>25.003681</c:v>
                </c:pt>
                <c:pt idx="102466">
                  <c:v>25.006929</c:v>
                </c:pt>
                <c:pt idx="102467">
                  <c:v>25.01173</c:v>
                </c:pt>
                <c:pt idx="102468">
                  <c:v>25.008548999999999</c:v>
                </c:pt>
                <c:pt idx="102469">
                  <c:v>25.008281</c:v>
                </c:pt>
                <c:pt idx="102470">
                  <c:v>25.012692999999999</c:v>
                </c:pt>
                <c:pt idx="102471">
                  <c:v>25.014678</c:v>
                </c:pt>
                <c:pt idx="102472">
                  <c:v>25.014316000000001</c:v>
                </c:pt>
                <c:pt idx="102473">
                  <c:v>25.015964</c:v>
                </c:pt>
                <c:pt idx="102474">
                  <c:v>25.016055999999999</c:v>
                </c:pt>
                <c:pt idx="102475">
                  <c:v>25.013639000000001</c:v>
                </c:pt>
                <c:pt idx="102476">
                  <c:v>25.014969000000001</c:v>
                </c:pt>
                <c:pt idx="102477">
                  <c:v>25.014253</c:v>
                </c:pt>
                <c:pt idx="102478">
                  <c:v>25.010850999999999</c:v>
                </c:pt>
                <c:pt idx="102479">
                  <c:v>25.010566000000001</c:v>
                </c:pt>
                <c:pt idx="102480">
                  <c:v>25.012152</c:v>
                </c:pt>
                <c:pt idx="102481">
                  <c:v>25.013894000000001</c:v>
                </c:pt>
                <c:pt idx="102482">
                  <c:v>25.015142999999998</c:v>
                </c:pt>
                <c:pt idx="102483">
                  <c:v>25.015974</c:v>
                </c:pt>
                <c:pt idx="102484">
                  <c:v>25.015046999999999</c:v>
                </c:pt>
                <c:pt idx="102485">
                  <c:v>25.013337</c:v>
                </c:pt>
                <c:pt idx="102486">
                  <c:v>25.014119000000001</c:v>
                </c:pt>
                <c:pt idx="102487">
                  <c:v>25.015702999999998</c:v>
                </c:pt>
                <c:pt idx="102488">
                  <c:v>25.014378000000001</c:v>
                </c:pt>
                <c:pt idx="102489">
                  <c:v>25.012091999999999</c:v>
                </c:pt>
                <c:pt idx="102490">
                  <c:v>25.012450999999999</c:v>
                </c:pt>
                <c:pt idx="102491">
                  <c:v>25.011378000000001</c:v>
                </c:pt>
                <c:pt idx="102492">
                  <c:v>25.013528000000001</c:v>
                </c:pt>
                <c:pt idx="102493">
                  <c:v>25.017837</c:v>
                </c:pt>
                <c:pt idx="102494">
                  <c:v>25.015927999999999</c:v>
                </c:pt>
                <c:pt idx="102495">
                  <c:v>25.012574000000001</c:v>
                </c:pt>
                <c:pt idx="102496">
                  <c:v>25.013808999999998</c:v>
                </c:pt>
                <c:pt idx="102497">
                  <c:v>25.017433</c:v>
                </c:pt>
                <c:pt idx="102498">
                  <c:v>25.021338</c:v>
                </c:pt>
                <c:pt idx="102499">
                  <c:v>25.020492000000001</c:v>
                </c:pt>
                <c:pt idx="102500">
                  <c:v>25.017291</c:v>
                </c:pt>
                <c:pt idx="102501">
                  <c:v>25.019114999999999</c:v>
                </c:pt>
                <c:pt idx="102502">
                  <c:v>25.019644</c:v>
                </c:pt>
                <c:pt idx="102503">
                  <c:v>25.016155999999999</c:v>
                </c:pt>
                <c:pt idx="102504">
                  <c:v>25.017097</c:v>
                </c:pt>
                <c:pt idx="102505">
                  <c:v>25.018840999999998</c:v>
                </c:pt>
                <c:pt idx="102506">
                  <c:v>25.016293999999998</c:v>
                </c:pt>
                <c:pt idx="102507">
                  <c:v>25.012093</c:v>
                </c:pt>
                <c:pt idx="102508">
                  <c:v>25.009682000000002</c:v>
                </c:pt>
                <c:pt idx="102509">
                  <c:v>25.010016</c:v>
                </c:pt>
                <c:pt idx="102510">
                  <c:v>25.014574</c:v>
                </c:pt>
                <c:pt idx="102511">
                  <c:v>25.018476</c:v>
                </c:pt>
                <c:pt idx="102512">
                  <c:v>25.016815999999999</c:v>
                </c:pt>
                <c:pt idx="102513">
                  <c:v>25.014040000000001</c:v>
                </c:pt>
                <c:pt idx="102514">
                  <c:v>25.015211000000001</c:v>
                </c:pt>
                <c:pt idx="102515">
                  <c:v>25.018802000000001</c:v>
                </c:pt>
                <c:pt idx="102516">
                  <c:v>25.019109</c:v>
                </c:pt>
                <c:pt idx="102517">
                  <c:v>25.018411</c:v>
                </c:pt>
                <c:pt idx="102518">
                  <c:v>25.019321000000001</c:v>
                </c:pt>
                <c:pt idx="102519">
                  <c:v>25.016911</c:v>
                </c:pt>
                <c:pt idx="102520">
                  <c:v>25.014614000000002</c:v>
                </c:pt>
                <c:pt idx="102521">
                  <c:v>25.01567</c:v>
                </c:pt>
                <c:pt idx="102522">
                  <c:v>25.016234000000001</c:v>
                </c:pt>
                <c:pt idx="102523">
                  <c:v>25.016656000000001</c:v>
                </c:pt>
                <c:pt idx="102524">
                  <c:v>25.016981000000001</c:v>
                </c:pt>
                <c:pt idx="102525">
                  <c:v>25.017318</c:v>
                </c:pt>
                <c:pt idx="102526">
                  <c:v>25.017339</c:v>
                </c:pt>
                <c:pt idx="102527">
                  <c:v>25.016219</c:v>
                </c:pt>
                <c:pt idx="102528">
                  <c:v>25.017067000000001</c:v>
                </c:pt>
                <c:pt idx="102529">
                  <c:v>25.019794999999998</c:v>
                </c:pt>
                <c:pt idx="102530">
                  <c:v>25.018854000000001</c:v>
                </c:pt>
                <c:pt idx="102531">
                  <c:v>25.016090999999999</c:v>
                </c:pt>
                <c:pt idx="102532">
                  <c:v>25.014834</c:v>
                </c:pt>
                <c:pt idx="102533">
                  <c:v>25.015176</c:v>
                </c:pt>
                <c:pt idx="102534">
                  <c:v>25.017817999999998</c:v>
                </c:pt>
                <c:pt idx="102535">
                  <c:v>25.019143</c:v>
                </c:pt>
                <c:pt idx="102536">
                  <c:v>25.018840000000001</c:v>
                </c:pt>
                <c:pt idx="102537">
                  <c:v>25.016034999999999</c:v>
                </c:pt>
                <c:pt idx="102538">
                  <c:v>25.013306</c:v>
                </c:pt>
                <c:pt idx="102539">
                  <c:v>25.016850000000002</c:v>
                </c:pt>
                <c:pt idx="102540">
                  <c:v>25.019376000000001</c:v>
                </c:pt>
                <c:pt idx="102541">
                  <c:v>25.017792</c:v>
                </c:pt>
                <c:pt idx="102542">
                  <c:v>25.017040999999999</c:v>
                </c:pt>
                <c:pt idx="102543">
                  <c:v>25.015989999999999</c:v>
                </c:pt>
                <c:pt idx="102544">
                  <c:v>25.016755</c:v>
                </c:pt>
                <c:pt idx="102545">
                  <c:v>25.017712</c:v>
                </c:pt>
                <c:pt idx="102546">
                  <c:v>25.015485000000002</c:v>
                </c:pt>
                <c:pt idx="102547">
                  <c:v>25.013435000000001</c:v>
                </c:pt>
                <c:pt idx="102548">
                  <c:v>25.014011</c:v>
                </c:pt>
                <c:pt idx="102549">
                  <c:v>25.018604</c:v>
                </c:pt>
                <c:pt idx="102550">
                  <c:v>25.022497999999999</c:v>
                </c:pt>
                <c:pt idx="102551">
                  <c:v>25.022535999999999</c:v>
                </c:pt>
                <c:pt idx="102552">
                  <c:v>25.022341999999998</c:v>
                </c:pt>
                <c:pt idx="102553">
                  <c:v>25.020026999999999</c:v>
                </c:pt>
                <c:pt idx="102554">
                  <c:v>25.017824999999998</c:v>
                </c:pt>
                <c:pt idx="102555">
                  <c:v>25.016659000000001</c:v>
                </c:pt>
                <c:pt idx="102556">
                  <c:v>25.016707</c:v>
                </c:pt>
                <c:pt idx="102557">
                  <c:v>25.020592000000001</c:v>
                </c:pt>
                <c:pt idx="102558">
                  <c:v>25.023848999999998</c:v>
                </c:pt>
                <c:pt idx="102559">
                  <c:v>25.021453999999999</c:v>
                </c:pt>
                <c:pt idx="102560">
                  <c:v>25.019435000000001</c:v>
                </c:pt>
                <c:pt idx="102561">
                  <c:v>25.023292000000001</c:v>
                </c:pt>
                <c:pt idx="102562">
                  <c:v>25.023392999999999</c:v>
                </c:pt>
                <c:pt idx="102563">
                  <c:v>25.019016000000001</c:v>
                </c:pt>
                <c:pt idx="102564">
                  <c:v>25.020868</c:v>
                </c:pt>
                <c:pt idx="102565">
                  <c:v>25.023669999999999</c:v>
                </c:pt>
                <c:pt idx="102566">
                  <c:v>25.023634000000001</c:v>
                </c:pt>
                <c:pt idx="102567">
                  <c:v>25.021328</c:v>
                </c:pt>
                <c:pt idx="102568">
                  <c:v>25.018281999999999</c:v>
                </c:pt>
                <c:pt idx="102569">
                  <c:v>25.015723999999999</c:v>
                </c:pt>
                <c:pt idx="102570">
                  <c:v>25.016306</c:v>
                </c:pt>
                <c:pt idx="102571">
                  <c:v>25.016086999999999</c:v>
                </c:pt>
                <c:pt idx="102572">
                  <c:v>25.015557000000001</c:v>
                </c:pt>
                <c:pt idx="102573">
                  <c:v>25.019279000000001</c:v>
                </c:pt>
                <c:pt idx="102574">
                  <c:v>25.021137</c:v>
                </c:pt>
                <c:pt idx="102575">
                  <c:v>25.020288999999998</c:v>
                </c:pt>
                <c:pt idx="102576">
                  <c:v>25.017948000000001</c:v>
                </c:pt>
                <c:pt idx="102577">
                  <c:v>25.015656</c:v>
                </c:pt>
                <c:pt idx="102578">
                  <c:v>25.019555</c:v>
                </c:pt>
                <c:pt idx="102579">
                  <c:v>25.023095000000001</c:v>
                </c:pt>
                <c:pt idx="102580">
                  <c:v>25.023655999999999</c:v>
                </c:pt>
                <c:pt idx="102581">
                  <c:v>25.024830000000001</c:v>
                </c:pt>
                <c:pt idx="102582">
                  <c:v>25.023769000000001</c:v>
                </c:pt>
                <c:pt idx="102583">
                  <c:v>25.022596</c:v>
                </c:pt>
                <c:pt idx="102584">
                  <c:v>25.023429</c:v>
                </c:pt>
                <c:pt idx="102585">
                  <c:v>25.022925999999998</c:v>
                </c:pt>
                <c:pt idx="102586">
                  <c:v>25.020987999999999</c:v>
                </c:pt>
                <c:pt idx="102587">
                  <c:v>25.021429000000001</c:v>
                </c:pt>
                <c:pt idx="102588">
                  <c:v>25.026599000000001</c:v>
                </c:pt>
                <c:pt idx="102589">
                  <c:v>25.029042</c:v>
                </c:pt>
                <c:pt idx="102590">
                  <c:v>25.029696999999999</c:v>
                </c:pt>
                <c:pt idx="102591">
                  <c:v>25.030287000000001</c:v>
                </c:pt>
                <c:pt idx="102592">
                  <c:v>25.027564999999999</c:v>
                </c:pt>
                <c:pt idx="102593">
                  <c:v>25.027436000000002</c:v>
                </c:pt>
                <c:pt idx="102594">
                  <c:v>25.028206999999998</c:v>
                </c:pt>
                <c:pt idx="102595">
                  <c:v>25.02994</c:v>
                </c:pt>
                <c:pt idx="102596">
                  <c:v>25.03116</c:v>
                </c:pt>
                <c:pt idx="102597">
                  <c:v>25.029083</c:v>
                </c:pt>
                <c:pt idx="102598">
                  <c:v>25.030497</c:v>
                </c:pt>
                <c:pt idx="102599">
                  <c:v>25.030605999999999</c:v>
                </c:pt>
                <c:pt idx="102600">
                  <c:v>25.027419999999999</c:v>
                </c:pt>
                <c:pt idx="102601">
                  <c:v>25.025955</c:v>
                </c:pt>
                <c:pt idx="102602">
                  <c:v>25.026489000000002</c:v>
                </c:pt>
                <c:pt idx="102603">
                  <c:v>25.026325</c:v>
                </c:pt>
                <c:pt idx="102604">
                  <c:v>25.028044000000001</c:v>
                </c:pt>
                <c:pt idx="102605">
                  <c:v>25.031122</c:v>
                </c:pt>
                <c:pt idx="102606">
                  <c:v>25.027415999999999</c:v>
                </c:pt>
                <c:pt idx="102607">
                  <c:v>25.022476000000001</c:v>
                </c:pt>
                <c:pt idx="102608">
                  <c:v>25.024895999999998</c:v>
                </c:pt>
                <c:pt idx="102609">
                  <c:v>25.029357999999998</c:v>
                </c:pt>
                <c:pt idx="102610">
                  <c:v>25.025314999999999</c:v>
                </c:pt>
                <c:pt idx="102611">
                  <c:v>25.023195999999999</c:v>
                </c:pt>
                <c:pt idx="102612">
                  <c:v>25.028509</c:v>
                </c:pt>
                <c:pt idx="102613">
                  <c:v>25.029266</c:v>
                </c:pt>
                <c:pt idx="102614">
                  <c:v>25.027322000000002</c:v>
                </c:pt>
                <c:pt idx="102615">
                  <c:v>25.031040999999998</c:v>
                </c:pt>
                <c:pt idx="102616">
                  <c:v>25.032800999999999</c:v>
                </c:pt>
                <c:pt idx="102617">
                  <c:v>25.029869999999999</c:v>
                </c:pt>
                <c:pt idx="102618">
                  <c:v>25.031167</c:v>
                </c:pt>
                <c:pt idx="102619">
                  <c:v>25.031399</c:v>
                </c:pt>
                <c:pt idx="102620">
                  <c:v>25.026081999999999</c:v>
                </c:pt>
                <c:pt idx="102621">
                  <c:v>25.025797000000001</c:v>
                </c:pt>
                <c:pt idx="102622">
                  <c:v>25.029869000000001</c:v>
                </c:pt>
                <c:pt idx="102623">
                  <c:v>25.028813</c:v>
                </c:pt>
                <c:pt idx="102624">
                  <c:v>25.026024</c:v>
                </c:pt>
                <c:pt idx="102625">
                  <c:v>25.028009999999998</c:v>
                </c:pt>
                <c:pt idx="102626">
                  <c:v>25.027570000000001</c:v>
                </c:pt>
                <c:pt idx="102627">
                  <c:v>25.024184000000002</c:v>
                </c:pt>
                <c:pt idx="102628">
                  <c:v>25.027453999999999</c:v>
                </c:pt>
                <c:pt idx="102629">
                  <c:v>25.031760999999999</c:v>
                </c:pt>
                <c:pt idx="102630">
                  <c:v>25.031818999999999</c:v>
                </c:pt>
                <c:pt idx="102631">
                  <c:v>25.029855999999999</c:v>
                </c:pt>
                <c:pt idx="102632">
                  <c:v>25.027947000000001</c:v>
                </c:pt>
                <c:pt idx="102633">
                  <c:v>25.028302</c:v>
                </c:pt>
                <c:pt idx="102634">
                  <c:v>25.033307000000001</c:v>
                </c:pt>
                <c:pt idx="102635">
                  <c:v>25.036269999999998</c:v>
                </c:pt>
                <c:pt idx="102636">
                  <c:v>25.033342999999999</c:v>
                </c:pt>
                <c:pt idx="102637">
                  <c:v>25.030794</c:v>
                </c:pt>
                <c:pt idx="102638">
                  <c:v>25.032876999999999</c:v>
                </c:pt>
                <c:pt idx="102639">
                  <c:v>25.033688000000001</c:v>
                </c:pt>
                <c:pt idx="102640">
                  <c:v>25.027304000000001</c:v>
                </c:pt>
                <c:pt idx="102641">
                  <c:v>25.023678</c:v>
                </c:pt>
                <c:pt idx="102642">
                  <c:v>25.027906999999999</c:v>
                </c:pt>
                <c:pt idx="102643">
                  <c:v>25.026878</c:v>
                </c:pt>
                <c:pt idx="102644">
                  <c:v>25.026975</c:v>
                </c:pt>
                <c:pt idx="102645">
                  <c:v>25.031462000000001</c:v>
                </c:pt>
                <c:pt idx="102646">
                  <c:v>25.029053999999999</c:v>
                </c:pt>
                <c:pt idx="102647">
                  <c:v>25.028745000000001</c:v>
                </c:pt>
                <c:pt idx="102648">
                  <c:v>25.033165</c:v>
                </c:pt>
                <c:pt idx="102649">
                  <c:v>25.031051000000001</c:v>
                </c:pt>
                <c:pt idx="102650">
                  <c:v>25.029471000000001</c:v>
                </c:pt>
                <c:pt idx="102651">
                  <c:v>25.032126000000002</c:v>
                </c:pt>
                <c:pt idx="102652">
                  <c:v>25.030660000000001</c:v>
                </c:pt>
                <c:pt idx="102653">
                  <c:v>25.029422</c:v>
                </c:pt>
                <c:pt idx="102654">
                  <c:v>25.031814000000001</c:v>
                </c:pt>
                <c:pt idx="102655">
                  <c:v>25.031008</c:v>
                </c:pt>
                <c:pt idx="102656">
                  <c:v>25.028787000000001</c:v>
                </c:pt>
                <c:pt idx="102657">
                  <c:v>25.027193</c:v>
                </c:pt>
                <c:pt idx="102658">
                  <c:v>25.030106</c:v>
                </c:pt>
                <c:pt idx="102659">
                  <c:v>25.031907</c:v>
                </c:pt>
                <c:pt idx="102660">
                  <c:v>25.027850999999998</c:v>
                </c:pt>
                <c:pt idx="102661">
                  <c:v>25.029935999999999</c:v>
                </c:pt>
                <c:pt idx="102662">
                  <c:v>25.034994999999999</c:v>
                </c:pt>
                <c:pt idx="102663">
                  <c:v>25.030186</c:v>
                </c:pt>
                <c:pt idx="102664">
                  <c:v>25.026040999999999</c:v>
                </c:pt>
                <c:pt idx="102665">
                  <c:v>25.028673999999999</c:v>
                </c:pt>
                <c:pt idx="102666">
                  <c:v>25.028424000000001</c:v>
                </c:pt>
                <c:pt idx="102667">
                  <c:v>25.022637</c:v>
                </c:pt>
                <c:pt idx="102668">
                  <c:v>25.018825</c:v>
                </c:pt>
                <c:pt idx="102669">
                  <c:v>25.022537</c:v>
                </c:pt>
                <c:pt idx="102670">
                  <c:v>25.029268999999999</c:v>
                </c:pt>
                <c:pt idx="102671">
                  <c:v>25.029056000000001</c:v>
                </c:pt>
                <c:pt idx="102672">
                  <c:v>25.023848999999998</c:v>
                </c:pt>
                <c:pt idx="102673">
                  <c:v>25.026955999999998</c:v>
                </c:pt>
                <c:pt idx="102674">
                  <c:v>25.033421000000001</c:v>
                </c:pt>
                <c:pt idx="102675">
                  <c:v>25.032343000000001</c:v>
                </c:pt>
                <c:pt idx="102676">
                  <c:v>25.031645999999999</c:v>
                </c:pt>
                <c:pt idx="102677">
                  <c:v>25.029755999999999</c:v>
                </c:pt>
                <c:pt idx="102678">
                  <c:v>25.026215000000001</c:v>
                </c:pt>
                <c:pt idx="102679">
                  <c:v>25.029802</c:v>
                </c:pt>
                <c:pt idx="102680">
                  <c:v>25.033356999999999</c:v>
                </c:pt>
                <c:pt idx="102681">
                  <c:v>25.031534000000001</c:v>
                </c:pt>
                <c:pt idx="102682">
                  <c:v>25.029156</c:v>
                </c:pt>
                <c:pt idx="102683">
                  <c:v>25.032267000000001</c:v>
                </c:pt>
                <c:pt idx="102684">
                  <c:v>25.038616999999999</c:v>
                </c:pt>
                <c:pt idx="102685">
                  <c:v>25.037500999999999</c:v>
                </c:pt>
                <c:pt idx="102686">
                  <c:v>25.037331999999999</c:v>
                </c:pt>
                <c:pt idx="102687">
                  <c:v>25.042549999999999</c:v>
                </c:pt>
                <c:pt idx="102688">
                  <c:v>25.0413</c:v>
                </c:pt>
                <c:pt idx="102689">
                  <c:v>25.038520999999999</c:v>
                </c:pt>
                <c:pt idx="102690">
                  <c:v>25.040876999999998</c:v>
                </c:pt>
                <c:pt idx="102691">
                  <c:v>25.040286999999999</c:v>
                </c:pt>
                <c:pt idx="102692">
                  <c:v>25.037376999999999</c:v>
                </c:pt>
                <c:pt idx="102693">
                  <c:v>25.037611999999999</c:v>
                </c:pt>
                <c:pt idx="102694">
                  <c:v>25.037400000000002</c:v>
                </c:pt>
                <c:pt idx="102695">
                  <c:v>25.034333</c:v>
                </c:pt>
                <c:pt idx="102696">
                  <c:v>25.034779</c:v>
                </c:pt>
                <c:pt idx="102697">
                  <c:v>25.036235000000001</c:v>
                </c:pt>
                <c:pt idx="102698">
                  <c:v>25.031227999999999</c:v>
                </c:pt>
                <c:pt idx="102699">
                  <c:v>25.027805000000001</c:v>
                </c:pt>
                <c:pt idx="102700">
                  <c:v>25.034317999999999</c:v>
                </c:pt>
                <c:pt idx="102701">
                  <c:v>25.035513999999999</c:v>
                </c:pt>
                <c:pt idx="102702">
                  <c:v>25.03284</c:v>
                </c:pt>
                <c:pt idx="102703">
                  <c:v>25.034482000000001</c:v>
                </c:pt>
                <c:pt idx="102704">
                  <c:v>25.031455999999999</c:v>
                </c:pt>
                <c:pt idx="102705">
                  <c:v>25.028331000000001</c:v>
                </c:pt>
                <c:pt idx="102706">
                  <c:v>25.029747</c:v>
                </c:pt>
                <c:pt idx="102707">
                  <c:v>25.030428000000001</c:v>
                </c:pt>
                <c:pt idx="102708">
                  <c:v>25.032451999999999</c:v>
                </c:pt>
                <c:pt idx="102709">
                  <c:v>25.034195</c:v>
                </c:pt>
                <c:pt idx="102710">
                  <c:v>25.030750999999999</c:v>
                </c:pt>
                <c:pt idx="102711">
                  <c:v>25.027667999999998</c:v>
                </c:pt>
                <c:pt idx="102712">
                  <c:v>25.032478999999999</c:v>
                </c:pt>
                <c:pt idx="102713">
                  <c:v>25.036082</c:v>
                </c:pt>
                <c:pt idx="102714">
                  <c:v>25.032969000000001</c:v>
                </c:pt>
                <c:pt idx="102715">
                  <c:v>25.032443000000001</c:v>
                </c:pt>
                <c:pt idx="102716">
                  <c:v>25.031775</c:v>
                </c:pt>
                <c:pt idx="102717">
                  <c:v>25.024342000000001</c:v>
                </c:pt>
                <c:pt idx="102718">
                  <c:v>25.024747000000001</c:v>
                </c:pt>
                <c:pt idx="102719">
                  <c:v>25.031880999999998</c:v>
                </c:pt>
                <c:pt idx="102720">
                  <c:v>25.032921000000002</c:v>
                </c:pt>
                <c:pt idx="102721">
                  <c:v>25.031064000000001</c:v>
                </c:pt>
                <c:pt idx="102722">
                  <c:v>25.034351000000001</c:v>
                </c:pt>
                <c:pt idx="102723">
                  <c:v>25.038243000000001</c:v>
                </c:pt>
                <c:pt idx="102724">
                  <c:v>25.037728999999999</c:v>
                </c:pt>
                <c:pt idx="102725">
                  <c:v>25.037752000000001</c:v>
                </c:pt>
                <c:pt idx="102726">
                  <c:v>25.036480000000001</c:v>
                </c:pt>
                <c:pt idx="102727">
                  <c:v>25.033279</c:v>
                </c:pt>
                <c:pt idx="102728">
                  <c:v>25.034455000000001</c:v>
                </c:pt>
                <c:pt idx="102729">
                  <c:v>25.038115000000001</c:v>
                </c:pt>
                <c:pt idx="102730">
                  <c:v>25.040524999999999</c:v>
                </c:pt>
                <c:pt idx="102731">
                  <c:v>25.039674000000002</c:v>
                </c:pt>
                <c:pt idx="102732">
                  <c:v>25.038703000000002</c:v>
                </c:pt>
                <c:pt idx="102733">
                  <c:v>25.039317</c:v>
                </c:pt>
                <c:pt idx="102734">
                  <c:v>25.036859</c:v>
                </c:pt>
                <c:pt idx="102735">
                  <c:v>25.033013</c:v>
                </c:pt>
                <c:pt idx="102736">
                  <c:v>25.031680999999999</c:v>
                </c:pt>
                <c:pt idx="102737">
                  <c:v>25.032071999999999</c:v>
                </c:pt>
                <c:pt idx="102738">
                  <c:v>25.033156999999999</c:v>
                </c:pt>
                <c:pt idx="102739">
                  <c:v>25.034185999999998</c:v>
                </c:pt>
                <c:pt idx="102740">
                  <c:v>25.037279999999999</c:v>
                </c:pt>
                <c:pt idx="102741">
                  <c:v>25.040026999999998</c:v>
                </c:pt>
                <c:pt idx="102742">
                  <c:v>25.037386000000001</c:v>
                </c:pt>
                <c:pt idx="102743">
                  <c:v>25.034265000000001</c:v>
                </c:pt>
                <c:pt idx="102744">
                  <c:v>25.034362000000002</c:v>
                </c:pt>
                <c:pt idx="102745">
                  <c:v>25.035571999999998</c:v>
                </c:pt>
                <c:pt idx="102746">
                  <c:v>25.039966</c:v>
                </c:pt>
                <c:pt idx="102747">
                  <c:v>25.042203000000001</c:v>
                </c:pt>
                <c:pt idx="102748">
                  <c:v>25.037094</c:v>
                </c:pt>
                <c:pt idx="102749">
                  <c:v>25.035274999999999</c:v>
                </c:pt>
                <c:pt idx="102750">
                  <c:v>25.035377</c:v>
                </c:pt>
                <c:pt idx="102751">
                  <c:v>25.032164000000002</c:v>
                </c:pt>
                <c:pt idx="102752">
                  <c:v>25.036165</c:v>
                </c:pt>
                <c:pt idx="102753">
                  <c:v>25.039534</c:v>
                </c:pt>
                <c:pt idx="102754">
                  <c:v>25.034949999999998</c:v>
                </c:pt>
                <c:pt idx="102755">
                  <c:v>25.035315000000001</c:v>
                </c:pt>
                <c:pt idx="102756">
                  <c:v>25.039117999999998</c:v>
                </c:pt>
                <c:pt idx="102757">
                  <c:v>25.040800999999998</c:v>
                </c:pt>
                <c:pt idx="102758">
                  <c:v>25.044367000000001</c:v>
                </c:pt>
                <c:pt idx="102759">
                  <c:v>25.046315</c:v>
                </c:pt>
                <c:pt idx="102760">
                  <c:v>25.043969000000001</c:v>
                </c:pt>
                <c:pt idx="102761">
                  <c:v>25.042763000000001</c:v>
                </c:pt>
                <c:pt idx="102762">
                  <c:v>25.044446000000001</c:v>
                </c:pt>
                <c:pt idx="102763">
                  <c:v>25.044726000000001</c:v>
                </c:pt>
                <c:pt idx="102764">
                  <c:v>25.045103999999998</c:v>
                </c:pt>
                <c:pt idx="102765">
                  <c:v>25.043144999999999</c:v>
                </c:pt>
                <c:pt idx="102766">
                  <c:v>25.037247000000001</c:v>
                </c:pt>
                <c:pt idx="102767">
                  <c:v>25.037265999999999</c:v>
                </c:pt>
                <c:pt idx="102768">
                  <c:v>25.042701999999998</c:v>
                </c:pt>
                <c:pt idx="102769">
                  <c:v>25.044163999999999</c:v>
                </c:pt>
                <c:pt idx="102770">
                  <c:v>25.041903999999999</c:v>
                </c:pt>
                <c:pt idx="102771">
                  <c:v>25.040883999999998</c:v>
                </c:pt>
                <c:pt idx="102772">
                  <c:v>25.041098999999999</c:v>
                </c:pt>
                <c:pt idx="102773">
                  <c:v>25.042148999999998</c:v>
                </c:pt>
                <c:pt idx="102774">
                  <c:v>25.044108999999999</c:v>
                </c:pt>
                <c:pt idx="102775">
                  <c:v>25.040472000000001</c:v>
                </c:pt>
                <c:pt idx="102776">
                  <c:v>25.04147</c:v>
                </c:pt>
                <c:pt idx="102777">
                  <c:v>25.045452999999998</c:v>
                </c:pt>
                <c:pt idx="102778">
                  <c:v>25.041563</c:v>
                </c:pt>
                <c:pt idx="102779">
                  <c:v>25.038882000000001</c:v>
                </c:pt>
                <c:pt idx="102780">
                  <c:v>25.042950000000001</c:v>
                </c:pt>
                <c:pt idx="102781">
                  <c:v>25.045325999999999</c:v>
                </c:pt>
                <c:pt idx="102782">
                  <c:v>25.044758000000002</c:v>
                </c:pt>
                <c:pt idx="102783">
                  <c:v>25.047575999999999</c:v>
                </c:pt>
                <c:pt idx="102784">
                  <c:v>25.049393999999999</c:v>
                </c:pt>
                <c:pt idx="102785">
                  <c:v>25.047795000000001</c:v>
                </c:pt>
                <c:pt idx="102786">
                  <c:v>25.050414</c:v>
                </c:pt>
                <c:pt idx="102787">
                  <c:v>25.051960999999999</c:v>
                </c:pt>
                <c:pt idx="102788">
                  <c:v>25.049417999999999</c:v>
                </c:pt>
                <c:pt idx="102789">
                  <c:v>25.049799</c:v>
                </c:pt>
                <c:pt idx="102790">
                  <c:v>25.052717999999999</c:v>
                </c:pt>
                <c:pt idx="102791">
                  <c:v>25.051297000000002</c:v>
                </c:pt>
                <c:pt idx="102792">
                  <c:v>25.046710000000001</c:v>
                </c:pt>
                <c:pt idx="102793">
                  <c:v>25.048943999999999</c:v>
                </c:pt>
                <c:pt idx="102794">
                  <c:v>25.053432999999998</c:v>
                </c:pt>
                <c:pt idx="102795">
                  <c:v>25.049125</c:v>
                </c:pt>
                <c:pt idx="102796">
                  <c:v>25.047388999999999</c:v>
                </c:pt>
                <c:pt idx="102797">
                  <c:v>25.050504</c:v>
                </c:pt>
                <c:pt idx="102798">
                  <c:v>25.046427000000001</c:v>
                </c:pt>
                <c:pt idx="102799">
                  <c:v>25.042228000000001</c:v>
                </c:pt>
                <c:pt idx="102800">
                  <c:v>25.047249000000001</c:v>
                </c:pt>
                <c:pt idx="102801">
                  <c:v>25.051314000000001</c:v>
                </c:pt>
                <c:pt idx="102802">
                  <c:v>25.046278999999998</c:v>
                </c:pt>
                <c:pt idx="102803">
                  <c:v>25.042992000000002</c:v>
                </c:pt>
                <c:pt idx="102804">
                  <c:v>25.047378999999999</c:v>
                </c:pt>
                <c:pt idx="102805">
                  <c:v>25.048255000000001</c:v>
                </c:pt>
                <c:pt idx="102806">
                  <c:v>25.043509</c:v>
                </c:pt>
                <c:pt idx="102807">
                  <c:v>25.042493</c:v>
                </c:pt>
                <c:pt idx="102808">
                  <c:v>25.045213</c:v>
                </c:pt>
                <c:pt idx="102809">
                  <c:v>25.044947000000001</c:v>
                </c:pt>
                <c:pt idx="102810">
                  <c:v>25.043354000000001</c:v>
                </c:pt>
                <c:pt idx="102811">
                  <c:v>25.045819000000002</c:v>
                </c:pt>
                <c:pt idx="102812">
                  <c:v>25.046572999999999</c:v>
                </c:pt>
                <c:pt idx="102813">
                  <c:v>25.042356999999999</c:v>
                </c:pt>
                <c:pt idx="102814">
                  <c:v>25.044447000000002</c:v>
                </c:pt>
                <c:pt idx="102815">
                  <c:v>25.046672000000001</c:v>
                </c:pt>
                <c:pt idx="102816">
                  <c:v>25.039912999999999</c:v>
                </c:pt>
                <c:pt idx="102817">
                  <c:v>25.037597999999999</c:v>
                </c:pt>
                <c:pt idx="102818">
                  <c:v>25.043703000000001</c:v>
                </c:pt>
                <c:pt idx="102819">
                  <c:v>25.044841999999999</c:v>
                </c:pt>
                <c:pt idx="102820">
                  <c:v>25.041941999999999</c:v>
                </c:pt>
                <c:pt idx="102821">
                  <c:v>25.041892000000001</c:v>
                </c:pt>
                <c:pt idx="102822">
                  <c:v>25.040227999999999</c:v>
                </c:pt>
                <c:pt idx="102823">
                  <c:v>25.038222999999999</c:v>
                </c:pt>
                <c:pt idx="102824">
                  <c:v>25.039321000000001</c:v>
                </c:pt>
                <c:pt idx="102825">
                  <c:v>25.038858999999999</c:v>
                </c:pt>
                <c:pt idx="102826">
                  <c:v>25.038050999999999</c:v>
                </c:pt>
                <c:pt idx="102827">
                  <c:v>25.041650000000001</c:v>
                </c:pt>
                <c:pt idx="102828">
                  <c:v>25.042594999999999</c:v>
                </c:pt>
                <c:pt idx="102829">
                  <c:v>25.041808</c:v>
                </c:pt>
                <c:pt idx="102830">
                  <c:v>25.046617999999999</c:v>
                </c:pt>
                <c:pt idx="102831">
                  <c:v>25.048591999999999</c:v>
                </c:pt>
                <c:pt idx="102832">
                  <c:v>25.048469999999998</c:v>
                </c:pt>
                <c:pt idx="102833">
                  <c:v>25.051252999999999</c:v>
                </c:pt>
                <c:pt idx="102834">
                  <c:v>25.053384999999999</c:v>
                </c:pt>
                <c:pt idx="102835">
                  <c:v>25.053328</c:v>
                </c:pt>
                <c:pt idx="102836">
                  <c:v>25.052904999999999</c:v>
                </c:pt>
                <c:pt idx="102837">
                  <c:v>25.054880000000001</c:v>
                </c:pt>
                <c:pt idx="102838">
                  <c:v>25.055558000000001</c:v>
                </c:pt>
                <c:pt idx="102839">
                  <c:v>25.053318000000001</c:v>
                </c:pt>
                <c:pt idx="102840">
                  <c:v>25.053892000000001</c:v>
                </c:pt>
                <c:pt idx="102841">
                  <c:v>25.050854999999999</c:v>
                </c:pt>
                <c:pt idx="102842">
                  <c:v>25.045178</c:v>
                </c:pt>
                <c:pt idx="102843">
                  <c:v>25.047467999999999</c:v>
                </c:pt>
                <c:pt idx="102844">
                  <c:v>25.050535</c:v>
                </c:pt>
                <c:pt idx="102845">
                  <c:v>25.048870999999998</c:v>
                </c:pt>
                <c:pt idx="102846">
                  <c:v>25.048572</c:v>
                </c:pt>
                <c:pt idx="102847">
                  <c:v>25.049067000000001</c:v>
                </c:pt>
                <c:pt idx="102848">
                  <c:v>25.050886999999999</c:v>
                </c:pt>
                <c:pt idx="102849">
                  <c:v>25.053999999999998</c:v>
                </c:pt>
                <c:pt idx="102850">
                  <c:v>25.05498</c:v>
                </c:pt>
                <c:pt idx="102851">
                  <c:v>25.057438000000001</c:v>
                </c:pt>
                <c:pt idx="102852">
                  <c:v>25.059642</c:v>
                </c:pt>
                <c:pt idx="102853">
                  <c:v>25.056698000000001</c:v>
                </c:pt>
                <c:pt idx="102854">
                  <c:v>25.056628</c:v>
                </c:pt>
                <c:pt idx="102855">
                  <c:v>25.059708000000001</c:v>
                </c:pt>
                <c:pt idx="102856">
                  <c:v>25.058793999999999</c:v>
                </c:pt>
                <c:pt idx="102857">
                  <c:v>25.054611999999999</c:v>
                </c:pt>
                <c:pt idx="102858">
                  <c:v>25.055060000000001</c:v>
                </c:pt>
                <c:pt idx="102859">
                  <c:v>25.057848</c:v>
                </c:pt>
                <c:pt idx="102860">
                  <c:v>25.055924999999998</c:v>
                </c:pt>
                <c:pt idx="102861">
                  <c:v>25.052126999999999</c:v>
                </c:pt>
                <c:pt idx="102862">
                  <c:v>25.052258999999999</c:v>
                </c:pt>
                <c:pt idx="102863">
                  <c:v>25.053882000000002</c:v>
                </c:pt>
                <c:pt idx="102864">
                  <c:v>25.053556</c:v>
                </c:pt>
                <c:pt idx="102865">
                  <c:v>25.052116000000002</c:v>
                </c:pt>
                <c:pt idx="102866">
                  <c:v>25.051731</c:v>
                </c:pt>
                <c:pt idx="102867">
                  <c:v>25.055159</c:v>
                </c:pt>
                <c:pt idx="102868">
                  <c:v>25.056163999999999</c:v>
                </c:pt>
                <c:pt idx="102869">
                  <c:v>25.053688999999999</c:v>
                </c:pt>
                <c:pt idx="102870">
                  <c:v>25.055997999999999</c:v>
                </c:pt>
                <c:pt idx="102871">
                  <c:v>25.055531999999999</c:v>
                </c:pt>
                <c:pt idx="102872">
                  <c:v>25.049609</c:v>
                </c:pt>
                <c:pt idx="102873">
                  <c:v>25.045731</c:v>
                </c:pt>
                <c:pt idx="102874">
                  <c:v>25.050073999999999</c:v>
                </c:pt>
                <c:pt idx="102875">
                  <c:v>25.051935</c:v>
                </c:pt>
                <c:pt idx="102876">
                  <c:v>25.050363999999998</c:v>
                </c:pt>
                <c:pt idx="102877">
                  <c:v>25.051652000000001</c:v>
                </c:pt>
                <c:pt idx="102878">
                  <c:v>25.050004000000001</c:v>
                </c:pt>
                <c:pt idx="102879">
                  <c:v>25.048196000000001</c:v>
                </c:pt>
                <c:pt idx="102880">
                  <c:v>25.052332</c:v>
                </c:pt>
                <c:pt idx="102881">
                  <c:v>25.054762</c:v>
                </c:pt>
                <c:pt idx="102882">
                  <c:v>25.050526000000001</c:v>
                </c:pt>
                <c:pt idx="102883">
                  <c:v>25.047198000000002</c:v>
                </c:pt>
                <c:pt idx="102884">
                  <c:v>25.051373999999999</c:v>
                </c:pt>
                <c:pt idx="102885">
                  <c:v>25.055924999999998</c:v>
                </c:pt>
                <c:pt idx="102886">
                  <c:v>25.052586000000002</c:v>
                </c:pt>
                <c:pt idx="102887">
                  <c:v>25.047445</c:v>
                </c:pt>
                <c:pt idx="102888">
                  <c:v>25.049503000000001</c:v>
                </c:pt>
                <c:pt idx="102889">
                  <c:v>25.055062</c:v>
                </c:pt>
                <c:pt idx="102890">
                  <c:v>25.054217000000001</c:v>
                </c:pt>
                <c:pt idx="102891">
                  <c:v>25.049744</c:v>
                </c:pt>
                <c:pt idx="102892">
                  <c:v>25.050341</c:v>
                </c:pt>
                <c:pt idx="102893">
                  <c:v>25.055726</c:v>
                </c:pt>
                <c:pt idx="102894">
                  <c:v>25.055506000000001</c:v>
                </c:pt>
                <c:pt idx="102895">
                  <c:v>25.054745</c:v>
                </c:pt>
                <c:pt idx="102896">
                  <c:v>25.061567</c:v>
                </c:pt>
                <c:pt idx="102897">
                  <c:v>25.057524000000001</c:v>
                </c:pt>
                <c:pt idx="102898">
                  <c:v>25.052429</c:v>
                </c:pt>
                <c:pt idx="102899">
                  <c:v>25.055657</c:v>
                </c:pt>
                <c:pt idx="102900">
                  <c:v>25.055115000000001</c:v>
                </c:pt>
                <c:pt idx="102901">
                  <c:v>25.052354000000001</c:v>
                </c:pt>
                <c:pt idx="102902">
                  <c:v>25.052533</c:v>
                </c:pt>
                <c:pt idx="102903">
                  <c:v>25.053564999999999</c:v>
                </c:pt>
                <c:pt idx="102904">
                  <c:v>25.053939</c:v>
                </c:pt>
                <c:pt idx="102905">
                  <c:v>25.052285999999999</c:v>
                </c:pt>
                <c:pt idx="102906">
                  <c:v>25.053235000000001</c:v>
                </c:pt>
                <c:pt idx="102907">
                  <c:v>25.056508000000001</c:v>
                </c:pt>
                <c:pt idx="102908">
                  <c:v>25.05423</c:v>
                </c:pt>
                <c:pt idx="102909">
                  <c:v>25.051589</c:v>
                </c:pt>
                <c:pt idx="102910">
                  <c:v>25.055778</c:v>
                </c:pt>
                <c:pt idx="102911">
                  <c:v>25.053825</c:v>
                </c:pt>
                <c:pt idx="102912">
                  <c:v>25.049482000000001</c:v>
                </c:pt>
                <c:pt idx="102913">
                  <c:v>25.052849999999999</c:v>
                </c:pt>
                <c:pt idx="102914">
                  <c:v>25.053464000000002</c:v>
                </c:pt>
                <c:pt idx="102915">
                  <c:v>25.053947000000001</c:v>
                </c:pt>
                <c:pt idx="102916">
                  <c:v>25.058509999999998</c:v>
                </c:pt>
                <c:pt idx="102917">
                  <c:v>25.058475000000001</c:v>
                </c:pt>
                <c:pt idx="102918">
                  <c:v>25.054912000000002</c:v>
                </c:pt>
                <c:pt idx="102919">
                  <c:v>25.053501000000001</c:v>
                </c:pt>
                <c:pt idx="102920">
                  <c:v>25.052240000000001</c:v>
                </c:pt>
                <c:pt idx="102921">
                  <c:v>25.050037</c:v>
                </c:pt>
                <c:pt idx="102922">
                  <c:v>25.051490000000001</c:v>
                </c:pt>
                <c:pt idx="102923">
                  <c:v>25.053056000000002</c:v>
                </c:pt>
                <c:pt idx="102924">
                  <c:v>25.053712999999998</c:v>
                </c:pt>
                <c:pt idx="102925">
                  <c:v>25.059228000000001</c:v>
                </c:pt>
                <c:pt idx="102926">
                  <c:v>25.060372999999998</c:v>
                </c:pt>
                <c:pt idx="102927">
                  <c:v>25.052921000000001</c:v>
                </c:pt>
                <c:pt idx="102928">
                  <c:v>25.052994999999999</c:v>
                </c:pt>
                <c:pt idx="102929">
                  <c:v>25.056248</c:v>
                </c:pt>
                <c:pt idx="102930">
                  <c:v>25.052385999999998</c:v>
                </c:pt>
                <c:pt idx="102931">
                  <c:v>25.050201000000001</c:v>
                </c:pt>
                <c:pt idx="102932">
                  <c:v>25.055092999999999</c:v>
                </c:pt>
                <c:pt idx="102933">
                  <c:v>25.059308999999999</c:v>
                </c:pt>
                <c:pt idx="102934">
                  <c:v>25.060437</c:v>
                </c:pt>
                <c:pt idx="102935">
                  <c:v>25.061689000000001</c:v>
                </c:pt>
                <c:pt idx="102936">
                  <c:v>25.057462999999998</c:v>
                </c:pt>
                <c:pt idx="102937">
                  <c:v>25.052047000000002</c:v>
                </c:pt>
                <c:pt idx="102938">
                  <c:v>25.059455</c:v>
                </c:pt>
                <c:pt idx="102939">
                  <c:v>25.065280999999999</c:v>
                </c:pt>
                <c:pt idx="102940">
                  <c:v>25.062342999999998</c:v>
                </c:pt>
                <c:pt idx="102941">
                  <c:v>25.062821</c:v>
                </c:pt>
                <c:pt idx="102942">
                  <c:v>25.064945000000002</c:v>
                </c:pt>
                <c:pt idx="102943">
                  <c:v>25.061111</c:v>
                </c:pt>
                <c:pt idx="102944">
                  <c:v>25.058541000000002</c:v>
                </c:pt>
                <c:pt idx="102945">
                  <c:v>25.062767000000001</c:v>
                </c:pt>
                <c:pt idx="102946">
                  <c:v>25.063372999999999</c:v>
                </c:pt>
                <c:pt idx="102947">
                  <c:v>25.060676999999998</c:v>
                </c:pt>
                <c:pt idx="102948">
                  <c:v>25.061713000000001</c:v>
                </c:pt>
                <c:pt idx="102949">
                  <c:v>25.063005</c:v>
                </c:pt>
                <c:pt idx="102950">
                  <c:v>25.061489999999999</c:v>
                </c:pt>
                <c:pt idx="102951">
                  <c:v>25.059532999999998</c:v>
                </c:pt>
                <c:pt idx="102952">
                  <c:v>25.061321</c:v>
                </c:pt>
                <c:pt idx="102953">
                  <c:v>25.063478</c:v>
                </c:pt>
                <c:pt idx="102954">
                  <c:v>25.064240999999999</c:v>
                </c:pt>
                <c:pt idx="102955">
                  <c:v>25.060752999999998</c:v>
                </c:pt>
                <c:pt idx="102956">
                  <c:v>25.057504999999999</c:v>
                </c:pt>
                <c:pt idx="102957">
                  <c:v>25.057948</c:v>
                </c:pt>
                <c:pt idx="102958">
                  <c:v>25.058064999999999</c:v>
                </c:pt>
                <c:pt idx="102959">
                  <c:v>25.056795000000001</c:v>
                </c:pt>
                <c:pt idx="102960">
                  <c:v>25.056982000000001</c:v>
                </c:pt>
                <c:pt idx="102961">
                  <c:v>25.056849</c:v>
                </c:pt>
                <c:pt idx="102962">
                  <c:v>25.055005000000001</c:v>
                </c:pt>
                <c:pt idx="102963">
                  <c:v>25.056379</c:v>
                </c:pt>
                <c:pt idx="102964">
                  <c:v>25.058985</c:v>
                </c:pt>
                <c:pt idx="102965">
                  <c:v>25.056982999999999</c:v>
                </c:pt>
                <c:pt idx="102966">
                  <c:v>25.055917000000001</c:v>
                </c:pt>
                <c:pt idx="102967">
                  <c:v>25.055755000000001</c:v>
                </c:pt>
                <c:pt idx="102968">
                  <c:v>25.053122999999999</c:v>
                </c:pt>
                <c:pt idx="102969">
                  <c:v>25.056699999999999</c:v>
                </c:pt>
                <c:pt idx="102970">
                  <c:v>25.063282000000001</c:v>
                </c:pt>
                <c:pt idx="102971">
                  <c:v>25.059757999999999</c:v>
                </c:pt>
                <c:pt idx="102972">
                  <c:v>25.053117</c:v>
                </c:pt>
                <c:pt idx="102973">
                  <c:v>25.054978999999999</c:v>
                </c:pt>
                <c:pt idx="102974">
                  <c:v>25.056716000000002</c:v>
                </c:pt>
                <c:pt idx="102975">
                  <c:v>25.057950000000002</c:v>
                </c:pt>
                <c:pt idx="102976">
                  <c:v>25.060606</c:v>
                </c:pt>
                <c:pt idx="102977">
                  <c:v>25.058139000000001</c:v>
                </c:pt>
                <c:pt idx="102978">
                  <c:v>25.057428999999999</c:v>
                </c:pt>
                <c:pt idx="102979">
                  <c:v>25.059125999999999</c:v>
                </c:pt>
                <c:pt idx="102980">
                  <c:v>25.058537000000001</c:v>
                </c:pt>
                <c:pt idx="102981">
                  <c:v>25.059338</c:v>
                </c:pt>
                <c:pt idx="102982">
                  <c:v>25.061361999999999</c:v>
                </c:pt>
                <c:pt idx="102983">
                  <c:v>25.063154999999998</c:v>
                </c:pt>
                <c:pt idx="102984">
                  <c:v>25.067153999999999</c:v>
                </c:pt>
                <c:pt idx="102985">
                  <c:v>25.064205000000001</c:v>
                </c:pt>
                <c:pt idx="102986">
                  <c:v>25.056851000000002</c:v>
                </c:pt>
                <c:pt idx="102987">
                  <c:v>25.055875</c:v>
                </c:pt>
                <c:pt idx="102988">
                  <c:v>25.056643999999999</c:v>
                </c:pt>
                <c:pt idx="102989">
                  <c:v>25.058247999999999</c:v>
                </c:pt>
                <c:pt idx="102990">
                  <c:v>25.062121999999999</c:v>
                </c:pt>
                <c:pt idx="102991">
                  <c:v>25.061852999999999</c:v>
                </c:pt>
                <c:pt idx="102992">
                  <c:v>25.061879000000001</c:v>
                </c:pt>
                <c:pt idx="102993">
                  <c:v>25.064070000000001</c:v>
                </c:pt>
                <c:pt idx="102994">
                  <c:v>25.064643</c:v>
                </c:pt>
                <c:pt idx="102995">
                  <c:v>25.064191000000001</c:v>
                </c:pt>
                <c:pt idx="102996">
                  <c:v>25.063480999999999</c:v>
                </c:pt>
                <c:pt idx="102997">
                  <c:v>25.061533000000001</c:v>
                </c:pt>
                <c:pt idx="102998">
                  <c:v>25.060873000000001</c:v>
                </c:pt>
                <c:pt idx="102999">
                  <c:v>25.063130999999998</c:v>
                </c:pt>
                <c:pt idx="103000">
                  <c:v>25.064917000000001</c:v>
                </c:pt>
                <c:pt idx="103001">
                  <c:v>25.063693000000001</c:v>
                </c:pt>
                <c:pt idx="103002">
                  <c:v>25.065113</c:v>
                </c:pt>
                <c:pt idx="103003">
                  <c:v>25.069700999999998</c:v>
                </c:pt>
                <c:pt idx="103004">
                  <c:v>25.072210999999999</c:v>
                </c:pt>
                <c:pt idx="103005">
                  <c:v>25.073933</c:v>
                </c:pt>
                <c:pt idx="103006">
                  <c:v>25.07002</c:v>
                </c:pt>
                <c:pt idx="103007">
                  <c:v>25.063609</c:v>
                </c:pt>
                <c:pt idx="103008">
                  <c:v>25.065753000000001</c:v>
                </c:pt>
                <c:pt idx="103009">
                  <c:v>25.068273999999999</c:v>
                </c:pt>
                <c:pt idx="103010">
                  <c:v>25.066077</c:v>
                </c:pt>
                <c:pt idx="103011">
                  <c:v>25.065995000000001</c:v>
                </c:pt>
                <c:pt idx="103012">
                  <c:v>25.066519</c:v>
                </c:pt>
                <c:pt idx="103013">
                  <c:v>25.065429000000002</c:v>
                </c:pt>
                <c:pt idx="103014">
                  <c:v>25.068505999999999</c:v>
                </c:pt>
                <c:pt idx="103015">
                  <c:v>25.071670999999998</c:v>
                </c:pt>
                <c:pt idx="103016">
                  <c:v>25.0715</c:v>
                </c:pt>
                <c:pt idx="103017">
                  <c:v>25.072265999999999</c:v>
                </c:pt>
                <c:pt idx="103018">
                  <c:v>25.069724000000001</c:v>
                </c:pt>
                <c:pt idx="103019">
                  <c:v>25.065519999999999</c:v>
                </c:pt>
                <c:pt idx="103020">
                  <c:v>25.066578</c:v>
                </c:pt>
                <c:pt idx="103021">
                  <c:v>25.067216999999999</c:v>
                </c:pt>
                <c:pt idx="103022">
                  <c:v>25.067796000000001</c:v>
                </c:pt>
                <c:pt idx="103023">
                  <c:v>25.069091</c:v>
                </c:pt>
                <c:pt idx="103024">
                  <c:v>25.067468999999999</c:v>
                </c:pt>
                <c:pt idx="103025">
                  <c:v>25.063905999999999</c:v>
                </c:pt>
                <c:pt idx="103026">
                  <c:v>25.062401999999999</c:v>
                </c:pt>
                <c:pt idx="103027">
                  <c:v>25.064813999999998</c:v>
                </c:pt>
                <c:pt idx="103028">
                  <c:v>25.065588999999999</c:v>
                </c:pt>
                <c:pt idx="103029">
                  <c:v>25.062657000000002</c:v>
                </c:pt>
                <c:pt idx="103030">
                  <c:v>25.063597999999999</c:v>
                </c:pt>
                <c:pt idx="103031">
                  <c:v>25.067976999999999</c:v>
                </c:pt>
                <c:pt idx="103032">
                  <c:v>25.070150999999999</c:v>
                </c:pt>
                <c:pt idx="103033">
                  <c:v>25.070421</c:v>
                </c:pt>
                <c:pt idx="103034">
                  <c:v>25.072240000000001</c:v>
                </c:pt>
                <c:pt idx="103035">
                  <c:v>25.075506000000001</c:v>
                </c:pt>
                <c:pt idx="103036">
                  <c:v>25.075337999999999</c:v>
                </c:pt>
                <c:pt idx="103037">
                  <c:v>25.074762</c:v>
                </c:pt>
                <c:pt idx="103038">
                  <c:v>25.075271999999998</c:v>
                </c:pt>
                <c:pt idx="103039">
                  <c:v>25.071473999999998</c:v>
                </c:pt>
                <c:pt idx="103040">
                  <c:v>25.067299999999999</c:v>
                </c:pt>
                <c:pt idx="103041">
                  <c:v>25.069569000000001</c:v>
                </c:pt>
                <c:pt idx="103042">
                  <c:v>25.071822000000001</c:v>
                </c:pt>
                <c:pt idx="103043">
                  <c:v>25.070079</c:v>
                </c:pt>
                <c:pt idx="103044">
                  <c:v>25.070694</c:v>
                </c:pt>
                <c:pt idx="103045">
                  <c:v>25.072239</c:v>
                </c:pt>
                <c:pt idx="103046">
                  <c:v>25.0687</c:v>
                </c:pt>
                <c:pt idx="103047">
                  <c:v>25.066268999999998</c:v>
                </c:pt>
                <c:pt idx="103048">
                  <c:v>25.068313</c:v>
                </c:pt>
                <c:pt idx="103049">
                  <c:v>25.068401000000001</c:v>
                </c:pt>
                <c:pt idx="103050">
                  <c:v>25.068754999999999</c:v>
                </c:pt>
                <c:pt idx="103051">
                  <c:v>25.069939999999999</c:v>
                </c:pt>
                <c:pt idx="103052">
                  <c:v>25.070119999999999</c:v>
                </c:pt>
                <c:pt idx="103053">
                  <c:v>25.070976999999999</c:v>
                </c:pt>
                <c:pt idx="103054">
                  <c:v>25.067395000000001</c:v>
                </c:pt>
                <c:pt idx="103055">
                  <c:v>25.064965999999998</c:v>
                </c:pt>
                <c:pt idx="103056">
                  <c:v>25.068973</c:v>
                </c:pt>
                <c:pt idx="103057">
                  <c:v>25.071781000000001</c:v>
                </c:pt>
                <c:pt idx="103058">
                  <c:v>25.070360999999998</c:v>
                </c:pt>
                <c:pt idx="103059">
                  <c:v>25.069244999999999</c:v>
                </c:pt>
                <c:pt idx="103060">
                  <c:v>25.071535999999998</c:v>
                </c:pt>
                <c:pt idx="103061">
                  <c:v>25.072869000000001</c:v>
                </c:pt>
                <c:pt idx="103062">
                  <c:v>25.073777</c:v>
                </c:pt>
                <c:pt idx="103063">
                  <c:v>25.074528000000001</c:v>
                </c:pt>
                <c:pt idx="103064">
                  <c:v>25.074884999999998</c:v>
                </c:pt>
                <c:pt idx="103065">
                  <c:v>25.074725000000001</c:v>
                </c:pt>
                <c:pt idx="103066">
                  <c:v>25.071702999999999</c:v>
                </c:pt>
                <c:pt idx="103067">
                  <c:v>25.071791999999999</c:v>
                </c:pt>
                <c:pt idx="103068">
                  <c:v>25.075762000000001</c:v>
                </c:pt>
                <c:pt idx="103069">
                  <c:v>25.078793000000001</c:v>
                </c:pt>
                <c:pt idx="103070">
                  <c:v>25.078555999999999</c:v>
                </c:pt>
                <c:pt idx="103071">
                  <c:v>25.076643000000001</c:v>
                </c:pt>
                <c:pt idx="103072">
                  <c:v>25.078948</c:v>
                </c:pt>
                <c:pt idx="103073">
                  <c:v>25.07856</c:v>
                </c:pt>
                <c:pt idx="103074">
                  <c:v>25.074072000000001</c:v>
                </c:pt>
                <c:pt idx="103075">
                  <c:v>25.07488</c:v>
                </c:pt>
                <c:pt idx="103076">
                  <c:v>25.077805000000001</c:v>
                </c:pt>
                <c:pt idx="103077">
                  <c:v>25.078365999999999</c:v>
                </c:pt>
                <c:pt idx="103078">
                  <c:v>25.079052000000001</c:v>
                </c:pt>
                <c:pt idx="103079">
                  <c:v>25.081384</c:v>
                </c:pt>
                <c:pt idx="103080">
                  <c:v>25.080209</c:v>
                </c:pt>
                <c:pt idx="103081">
                  <c:v>25.075365999999999</c:v>
                </c:pt>
                <c:pt idx="103082">
                  <c:v>25.074687999999998</c:v>
                </c:pt>
                <c:pt idx="103083">
                  <c:v>25.076943</c:v>
                </c:pt>
                <c:pt idx="103084">
                  <c:v>25.075239</c:v>
                </c:pt>
                <c:pt idx="103085">
                  <c:v>25.071884000000001</c:v>
                </c:pt>
                <c:pt idx="103086">
                  <c:v>25.074304999999999</c:v>
                </c:pt>
                <c:pt idx="103087">
                  <c:v>25.077461</c:v>
                </c:pt>
                <c:pt idx="103088">
                  <c:v>25.078099999999999</c:v>
                </c:pt>
                <c:pt idx="103089">
                  <c:v>25.077964000000001</c:v>
                </c:pt>
                <c:pt idx="103090">
                  <c:v>25.077276999999999</c:v>
                </c:pt>
                <c:pt idx="103091">
                  <c:v>25.077608000000001</c:v>
                </c:pt>
                <c:pt idx="103092">
                  <c:v>25.078054000000002</c:v>
                </c:pt>
                <c:pt idx="103093">
                  <c:v>25.075773000000002</c:v>
                </c:pt>
                <c:pt idx="103094">
                  <c:v>25.072493000000001</c:v>
                </c:pt>
                <c:pt idx="103095">
                  <c:v>25.070916</c:v>
                </c:pt>
                <c:pt idx="103096">
                  <c:v>25.073201999999998</c:v>
                </c:pt>
                <c:pt idx="103097">
                  <c:v>25.073255</c:v>
                </c:pt>
                <c:pt idx="103098">
                  <c:v>25.071048000000001</c:v>
                </c:pt>
                <c:pt idx="103099">
                  <c:v>25.07086</c:v>
                </c:pt>
                <c:pt idx="103100">
                  <c:v>25.068874999999998</c:v>
                </c:pt>
                <c:pt idx="103101">
                  <c:v>25.066331999999999</c:v>
                </c:pt>
                <c:pt idx="103102">
                  <c:v>25.067553</c:v>
                </c:pt>
                <c:pt idx="103103">
                  <c:v>25.069510000000001</c:v>
                </c:pt>
                <c:pt idx="103104">
                  <c:v>25.070459</c:v>
                </c:pt>
                <c:pt idx="103105">
                  <c:v>25.071458</c:v>
                </c:pt>
                <c:pt idx="103106">
                  <c:v>25.073141</c:v>
                </c:pt>
                <c:pt idx="103107">
                  <c:v>25.072955</c:v>
                </c:pt>
                <c:pt idx="103108">
                  <c:v>25.073076</c:v>
                </c:pt>
                <c:pt idx="103109">
                  <c:v>25.073608</c:v>
                </c:pt>
                <c:pt idx="103110">
                  <c:v>25.073475999999999</c:v>
                </c:pt>
                <c:pt idx="103111">
                  <c:v>25.073687</c:v>
                </c:pt>
                <c:pt idx="103112">
                  <c:v>25.071840000000002</c:v>
                </c:pt>
                <c:pt idx="103113">
                  <c:v>25.071542999999998</c:v>
                </c:pt>
                <c:pt idx="103114">
                  <c:v>25.073643000000001</c:v>
                </c:pt>
                <c:pt idx="103115">
                  <c:v>25.074114999999999</c:v>
                </c:pt>
                <c:pt idx="103116">
                  <c:v>25.073796999999999</c:v>
                </c:pt>
                <c:pt idx="103117">
                  <c:v>25.072682</c:v>
                </c:pt>
                <c:pt idx="103118">
                  <c:v>25.075005000000001</c:v>
                </c:pt>
                <c:pt idx="103119">
                  <c:v>25.077549000000001</c:v>
                </c:pt>
                <c:pt idx="103120">
                  <c:v>25.073677</c:v>
                </c:pt>
                <c:pt idx="103121">
                  <c:v>25.074134000000001</c:v>
                </c:pt>
                <c:pt idx="103122">
                  <c:v>25.078372999999999</c:v>
                </c:pt>
                <c:pt idx="103123">
                  <c:v>25.080905000000001</c:v>
                </c:pt>
                <c:pt idx="103124">
                  <c:v>25.083172000000001</c:v>
                </c:pt>
                <c:pt idx="103125">
                  <c:v>25.081741000000001</c:v>
                </c:pt>
                <c:pt idx="103126">
                  <c:v>25.079214</c:v>
                </c:pt>
                <c:pt idx="103127">
                  <c:v>25.082958000000001</c:v>
                </c:pt>
                <c:pt idx="103128">
                  <c:v>25.090077999999998</c:v>
                </c:pt>
                <c:pt idx="103129">
                  <c:v>25.086120999999999</c:v>
                </c:pt>
                <c:pt idx="103130">
                  <c:v>25.079626000000001</c:v>
                </c:pt>
                <c:pt idx="103131">
                  <c:v>25.082961999999998</c:v>
                </c:pt>
                <c:pt idx="103132">
                  <c:v>25.081811999999999</c:v>
                </c:pt>
                <c:pt idx="103133">
                  <c:v>25.078002999999999</c:v>
                </c:pt>
                <c:pt idx="103134">
                  <c:v>25.082146999999999</c:v>
                </c:pt>
                <c:pt idx="103135">
                  <c:v>25.079737000000002</c:v>
                </c:pt>
                <c:pt idx="103136">
                  <c:v>25.073191999999999</c:v>
                </c:pt>
                <c:pt idx="103137">
                  <c:v>25.074683</c:v>
                </c:pt>
                <c:pt idx="103138">
                  <c:v>25.077285</c:v>
                </c:pt>
                <c:pt idx="103139">
                  <c:v>25.075973000000001</c:v>
                </c:pt>
                <c:pt idx="103140">
                  <c:v>25.076577</c:v>
                </c:pt>
                <c:pt idx="103141">
                  <c:v>25.080096000000001</c:v>
                </c:pt>
                <c:pt idx="103142">
                  <c:v>25.082328</c:v>
                </c:pt>
                <c:pt idx="103143">
                  <c:v>25.079853</c:v>
                </c:pt>
                <c:pt idx="103144">
                  <c:v>25.077387000000002</c:v>
                </c:pt>
                <c:pt idx="103145">
                  <c:v>25.078384</c:v>
                </c:pt>
                <c:pt idx="103146">
                  <c:v>25.077525000000001</c:v>
                </c:pt>
                <c:pt idx="103147">
                  <c:v>25.079122999999999</c:v>
                </c:pt>
                <c:pt idx="103148">
                  <c:v>25.083331000000001</c:v>
                </c:pt>
                <c:pt idx="103149">
                  <c:v>25.081413999999999</c:v>
                </c:pt>
                <c:pt idx="103150">
                  <c:v>25.078192999999999</c:v>
                </c:pt>
                <c:pt idx="103151">
                  <c:v>25.078132</c:v>
                </c:pt>
                <c:pt idx="103152">
                  <c:v>25.078759000000002</c:v>
                </c:pt>
                <c:pt idx="103153">
                  <c:v>25.077605999999999</c:v>
                </c:pt>
                <c:pt idx="103154">
                  <c:v>25.081671</c:v>
                </c:pt>
                <c:pt idx="103155">
                  <c:v>25.088260999999999</c:v>
                </c:pt>
                <c:pt idx="103156">
                  <c:v>25.085967</c:v>
                </c:pt>
                <c:pt idx="103157">
                  <c:v>25.081993000000001</c:v>
                </c:pt>
                <c:pt idx="103158">
                  <c:v>25.08108</c:v>
                </c:pt>
                <c:pt idx="103159">
                  <c:v>25.079025000000001</c:v>
                </c:pt>
                <c:pt idx="103160">
                  <c:v>25.080331999999999</c:v>
                </c:pt>
                <c:pt idx="103161">
                  <c:v>25.086683000000001</c:v>
                </c:pt>
                <c:pt idx="103162">
                  <c:v>25.092732000000002</c:v>
                </c:pt>
                <c:pt idx="103163">
                  <c:v>25.088448</c:v>
                </c:pt>
                <c:pt idx="103164">
                  <c:v>25.085032999999999</c:v>
                </c:pt>
                <c:pt idx="103165">
                  <c:v>25.092140000000001</c:v>
                </c:pt>
                <c:pt idx="103166">
                  <c:v>25.091819000000001</c:v>
                </c:pt>
                <c:pt idx="103167">
                  <c:v>25.087474</c:v>
                </c:pt>
                <c:pt idx="103168">
                  <c:v>25.087007</c:v>
                </c:pt>
                <c:pt idx="103169">
                  <c:v>25.086482</c:v>
                </c:pt>
                <c:pt idx="103170">
                  <c:v>25.084824999999999</c:v>
                </c:pt>
                <c:pt idx="103171">
                  <c:v>25.083226</c:v>
                </c:pt>
                <c:pt idx="103172">
                  <c:v>25.083870000000001</c:v>
                </c:pt>
                <c:pt idx="103173">
                  <c:v>25.084206999999999</c:v>
                </c:pt>
                <c:pt idx="103174">
                  <c:v>25.083127999999999</c:v>
                </c:pt>
                <c:pt idx="103175">
                  <c:v>25.082594</c:v>
                </c:pt>
                <c:pt idx="103176">
                  <c:v>25.083241999999998</c:v>
                </c:pt>
                <c:pt idx="103177">
                  <c:v>25.083983</c:v>
                </c:pt>
                <c:pt idx="103178">
                  <c:v>25.086117999999999</c:v>
                </c:pt>
                <c:pt idx="103179">
                  <c:v>25.088239000000002</c:v>
                </c:pt>
                <c:pt idx="103180">
                  <c:v>25.087229000000001</c:v>
                </c:pt>
                <c:pt idx="103181">
                  <c:v>25.086176999999999</c:v>
                </c:pt>
                <c:pt idx="103182">
                  <c:v>25.085559</c:v>
                </c:pt>
                <c:pt idx="103183">
                  <c:v>25.083629999999999</c:v>
                </c:pt>
                <c:pt idx="103184">
                  <c:v>25.084813</c:v>
                </c:pt>
                <c:pt idx="103185">
                  <c:v>25.083914</c:v>
                </c:pt>
                <c:pt idx="103186">
                  <c:v>25.080793</c:v>
                </c:pt>
                <c:pt idx="103187">
                  <c:v>25.089759000000001</c:v>
                </c:pt>
                <c:pt idx="103188">
                  <c:v>25.093713999999999</c:v>
                </c:pt>
                <c:pt idx="103189">
                  <c:v>25.086468</c:v>
                </c:pt>
                <c:pt idx="103190">
                  <c:v>25.091429999999999</c:v>
                </c:pt>
                <c:pt idx="103191">
                  <c:v>25.095098</c:v>
                </c:pt>
                <c:pt idx="103192">
                  <c:v>25.085460999999999</c:v>
                </c:pt>
                <c:pt idx="103193">
                  <c:v>25.084441000000002</c:v>
                </c:pt>
                <c:pt idx="103194">
                  <c:v>25.092569999999998</c:v>
                </c:pt>
                <c:pt idx="103195">
                  <c:v>25.092483000000001</c:v>
                </c:pt>
                <c:pt idx="103196">
                  <c:v>25.087589000000001</c:v>
                </c:pt>
                <c:pt idx="103197">
                  <c:v>25.086386000000001</c:v>
                </c:pt>
                <c:pt idx="103198">
                  <c:v>25.089832000000001</c:v>
                </c:pt>
                <c:pt idx="103199">
                  <c:v>25.092658</c:v>
                </c:pt>
                <c:pt idx="103200">
                  <c:v>25.091405000000002</c:v>
                </c:pt>
                <c:pt idx="103201">
                  <c:v>25.086870999999999</c:v>
                </c:pt>
                <c:pt idx="103202">
                  <c:v>25.084219000000001</c:v>
                </c:pt>
                <c:pt idx="103203">
                  <c:v>25.084847</c:v>
                </c:pt>
                <c:pt idx="103204">
                  <c:v>25.084657</c:v>
                </c:pt>
                <c:pt idx="103205">
                  <c:v>25.085546000000001</c:v>
                </c:pt>
                <c:pt idx="103206">
                  <c:v>25.087036000000001</c:v>
                </c:pt>
                <c:pt idx="103207">
                  <c:v>25.085671999999999</c:v>
                </c:pt>
                <c:pt idx="103208">
                  <c:v>25.084772999999998</c:v>
                </c:pt>
                <c:pt idx="103209">
                  <c:v>25.086919999999999</c:v>
                </c:pt>
                <c:pt idx="103210">
                  <c:v>25.088231</c:v>
                </c:pt>
                <c:pt idx="103211">
                  <c:v>25.086243</c:v>
                </c:pt>
                <c:pt idx="103212">
                  <c:v>25.085557999999999</c:v>
                </c:pt>
                <c:pt idx="103213">
                  <c:v>25.089088</c:v>
                </c:pt>
                <c:pt idx="103214">
                  <c:v>25.089979</c:v>
                </c:pt>
                <c:pt idx="103215">
                  <c:v>25.086452999999999</c:v>
                </c:pt>
                <c:pt idx="103216">
                  <c:v>25.085155</c:v>
                </c:pt>
                <c:pt idx="103217">
                  <c:v>25.085713999999999</c:v>
                </c:pt>
                <c:pt idx="103218">
                  <c:v>25.085746</c:v>
                </c:pt>
                <c:pt idx="103219">
                  <c:v>25.085225000000001</c:v>
                </c:pt>
                <c:pt idx="103220">
                  <c:v>25.085581999999999</c:v>
                </c:pt>
                <c:pt idx="103221">
                  <c:v>25.0871</c:v>
                </c:pt>
                <c:pt idx="103222">
                  <c:v>25.086435999999999</c:v>
                </c:pt>
                <c:pt idx="103223">
                  <c:v>25.082771000000001</c:v>
                </c:pt>
                <c:pt idx="103224">
                  <c:v>25.082982000000001</c:v>
                </c:pt>
                <c:pt idx="103225">
                  <c:v>25.089323</c:v>
                </c:pt>
                <c:pt idx="103226">
                  <c:v>25.090536</c:v>
                </c:pt>
                <c:pt idx="103227">
                  <c:v>25.087018</c:v>
                </c:pt>
                <c:pt idx="103228">
                  <c:v>25.088950000000001</c:v>
                </c:pt>
                <c:pt idx="103229">
                  <c:v>25.088965000000002</c:v>
                </c:pt>
                <c:pt idx="103230">
                  <c:v>25.088881000000001</c:v>
                </c:pt>
                <c:pt idx="103231">
                  <c:v>25.094027000000001</c:v>
                </c:pt>
                <c:pt idx="103232">
                  <c:v>25.094252000000001</c:v>
                </c:pt>
                <c:pt idx="103233">
                  <c:v>25.089953000000001</c:v>
                </c:pt>
                <c:pt idx="103234">
                  <c:v>25.090408</c:v>
                </c:pt>
                <c:pt idx="103235">
                  <c:v>25.091546000000001</c:v>
                </c:pt>
                <c:pt idx="103236">
                  <c:v>25.089739999999999</c:v>
                </c:pt>
                <c:pt idx="103237">
                  <c:v>25.089217999999999</c:v>
                </c:pt>
                <c:pt idx="103238">
                  <c:v>25.090691</c:v>
                </c:pt>
                <c:pt idx="103239">
                  <c:v>25.091560999999999</c:v>
                </c:pt>
                <c:pt idx="103240">
                  <c:v>25.090288000000001</c:v>
                </c:pt>
                <c:pt idx="103241">
                  <c:v>25.090693000000002</c:v>
                </c:pt>
                <c:pt idx="103242">
                  <c:v>25.091284000000002</c:v>
                </c:pt>
                <c:pt idx="103243">
                  <c:v>25.089410999999998</c:v>
                </c:pt>
                <c:pt idx="103244">
                  <c:v>25.087496000000002</c:v>
                </c:pt>
                <c:pt idx="103245">
                  <c:v>25.086361</c:v>
                </c:pt>
                <c:pt idx="103246">
                  <c:v>25.088608000000001</c:v>
                </c:pt>
                <c:pt idx="103247">
                  <c:v>25.090843</c:v>
                </c:pt>
                <c:pt idx="103248">
                  <c:v>25.090793999999999</c:v>
                </c:pt>
                <c:pt idx="103249">
                  <c:v>25.092237999999998</c:v>
                </c:pt>
                <c:pt idx="103250">
                  <c:v>25.091011999999999</c:v>
                </c:pt>
                <c:pt idx="103251">
                  <c:v>25.089383999999999</c:v>
                </c:pt>
                <c:pt idx="103252">
                  <c:v>25.092344000000001</c:v>
                </c:pt>
                <c:pt idx="103253">
                  <c:v>25.090689999999999</c:v>
                </c:pt>
                <c:pt idx="103254">
                  <c:v>25.088208000000002</c:v>
                </c:pt>
                <c:pt idx="103255">
                  <c:v>25.092890000000001</c:v>
                </c:pt>
                <c:pt idx="103256">
                  <c:v>25.094118000000002</c:v>
                </c:pt>
                <c:pt idx="103257">
                  <c:v>25.090682000000001</c:v>
                </c:pt>
                <c:pt idx="103258">
                  <c:v>25.092953999999999</c:v>
                </c:pt>
                <c:pt idx="103259">
                  <c:v>25.095756999999999</c:v>
                </c:pt>
                <c:pt idx="103260">
                  <c:v>25.094595999999999</c:v>
                </c:pt>
                <c:pt idx="103261">
                  <c:v>25.092725000000002</c:v>
                </c:pt>
                <c:pt idx="103262">
                  <c:v>25.093506999999999</c:v>
                </c:pt>
                <c:pt idx="103263">
                  <c:v>25.096802</c:v>
                </c:pt>
                <c:pt idx="103264">
                  <c:v>25.099710000000002</c:v>
                </c:pt>
                <c:pt idx="103265">
                  <c:v>25.098887999999999</c:v>
                </c:pt>
                <c:pt idx="103266">
                  <c:v>25.099187000000001</c:v>
                </c:pt>
                <c:pt idx="103267">
                  <c:v>25.102343000000001</c:v>
                </c:pt>
                <c:pt idx="103268">
                  <c:v>25.098596000000001</c:v>
                </c:pt>
                <c:pt idx="103269">
                  <c:v>25.093108999999998</c:v>
                </c:pt>
                <c:pt idx="103270">
                  <c:v>25.094866</c:v>
                </c:pt>
                <c:pt idx="103271">
                  <c:v>25.097023</c:v>
                </c:pt>
                <c:pt idx="103272">
                  <c:v>25.097121000000001</c:v>
                </c:pt>
                <c:pt idx="103273">
                  <c:v>25.097940999999999</c:v>
                </c:pt>
                <c:pt idx="103274">
                  <c:v>25.097414000000001</c:v>
                </c:pt>
                <c:pt idx="103275">
                  <c:v>25.095600000000001</c:v>
                </c:pt>
                <c:pt idx="103276">
                  <c:v>25.094594000000001</c:v>
                </c:pt>
                <c:pt idx="103277">
                  <c:v>25.091152999999998</c:v>
                </c:pt>
                <c:pt idx="103278">
                  <c:v>25.090244999999999</c:v>
                </c:pt>
                <c:pt idx="103279">
                  <c:v>25.094456999999998</c:v>
                </c:pt>
                <c:pt idx="103280">
                  <c:v>25.094871000000001</c:v>
                </c:pt>
                <c:pt idx="103281">
                  <c:v>25.094588999999999</c:v>
                </c:pt>
                <c:pt idx="103282">
                  <c:v>25.097273999999999</c:v>
                </c:pt>
                <c:pt idx="103283">
                  <c:v>25.095443</c:v>
                </c:pt>
                <c:pt idx="103284">
                  <c:v>25.093368999999999</c:v>
                </c:pt>
                <c:pt idx="103285">
                  <c:v>25.094588999999999</c:v>
                </c:pt>
                <c:pt idx="103286">
                  <c:v>25.092573000000002</c:v>
                </c:pt>
                <c:pt idx="103287">
                  <c:v>25.090591</c:v>
                </c:pt>
                <c:pt idx="103288">
                  <c:v>25.094946</c:v>
                </c:pt>
                <c:pt idx="103289">
                  <c:v>25.097346000000002</c:v>
                </c:pt>
                <c:pt idx="103290">
                  <c:v>25.092856000000001</c:v>
                </c:pt>
                <c:pt idx="103291">
                  <c:v>25.092886</c:v>
                </c:pt>
                <c:pt idx="103292">
                  <c:v>25.097366000000001</c:v>
                </c:pt>
                <c:pt idx="103293">
                  <c:v>25.096447999999999</c:v>
                </c:pt>
                <c:pt idx="103294">
                  <c:v>25.094289</c:v>
                </c:pt>
                <c:pt idx="103295">
                  <c:v>25.092925999999999</c:v>
                </c:pt>
                <c:pt idx="103296">
                  <c:v>25.090468000000001</c:v>
                </c:pt>
                <c:pt idx="103297">
                  <c:v>25.088567000000001</c:v>
                </c:pt>
                <c:pt idx="103298">
                  <c:v>25.089399</c:v>
                </c:pt>
                <c:pt idx="103299">
                  <c:v>25.092658</c:v>
                </c:pt>
                <c:pt idx="103300">
                  <c:v>25.096533999999998</c:v>
                </c:pt>
                <c:pt idx="103301">
                  <c:v>25.09732</c:v>
                </c:pt>
                <c:pt idx="103302">
                  <c:v>25.094260999999999</c:v>
                </c:pt>
                <c:pt idx="103303">
                  <c:v>25.093426000000001</c:v>
                </c:pt>
                <c:pt idx="103304">
                  <c:v>25.095942999999998</c:v>
                </c:pt>
                <c:pt idx="103305">
                  <c:v>25.097145000000001</c:v>
                </c:pt>
                <c:pt idx="103306">
                  <c:v>25.096430999999999</c:v>
                </c:pt>
                <c:pt idx="103307">
                  <c:v>25.097639999999998</c:v>
                </c:pt>
                <c:pt idx="103308">
                  <c:v>25.100946</c:v>
                </c:pt>
                <c:pt idx="103309">
                  <c:v>25.101883000000001</c:v>
                </c:pt>
                <c:pt idx="103310">
                  <c:v>25.100807</c:v>
                </c:pt>
                <c:pt idx="103311">
                  <c:v>25.097985000000001</c:v>
                </c:pt>
                <c:pt idx="103312">
                  <c:v>25.096692000000001</c:v>
                </c:pt>
                <c:pt idx="103313">
                  <c:v>25.098362000000002</c:v>
                </c:pt>
                <c:pt idx="103314">
                  <c:v>25.099235</c:v>
                </c:pt>
                <c:pt idx="103315">
                  <c:v>25.098419</c:v>
                </c:pt>
                <c:pt idx="103316">
                  <c:v>25.099350999999999</c:v>
                </c:pt>
                <c:pt idx="103317">
                  <c:v>25.098837</c:v>
                </c:pt>
                <c:pt idx="103318">
                  <c:v>25.096923</c:v>
                </c:pt>
                <c:pt idx="103319">
                  <c:v>25.096944000000001</c:v>
                </c:pt>
                <c:pt idx="103320">
                  <c:v>25.097691999999999</c:v>
                </c:pt>
                <c:pt idx="103321">
                  <c:v>25.100989999999999</c:v>
                </c:pt>
                <c:pt idx="103322">
                  <c:v>25.100632000000001</c:v>
                </c:pt>
                <c:pt idx="103323">
                  <c:v>25.099623999999999</c:v>
                </c:pt>
                <c:pt idx="103324">
                  <c:v>25.103148000000001</c:v>
                </c:pt>
                <c:pt idx="103325">
                  <c:v>25.101686000000001</c:v>
                </c:pt>
                <c:pt idx="103326">
                  <c:v>25.101997000000001</c:v>
                </c:pt>
                <c:pt idx="103327">
                  <c:v>25.106680000000001</c:v>
                </c:pt>
                <c:pt idx="103328">
                  <c:v>25.10604</c:v>
                </c:pt>
                <c:pt idx="103329">
                  <c:v>25.104431000000002</c:v>
                </c:pt>
                <c:pt idx="103330">
                  <c:v>25.105816000000001</c:v>
                </c:pt>
                <c:pt idx="103331">
                  <c:v>25.108187000000001</c:v>
                </c:pt>
                <c:pt idx="103332">
                  <c:v>25.107531000000002</c:v>
                </c:pt>
                <c:pt idx="103333">
                  <c:v>25.099791</c:v>
                </c:pt>
                <c:pt idx="103334">
                  <c:v>25.096530999999999</c:v>
                </c:pt>
                <c:pt idx="103335">
                  <c:v>25.102378000000002</c:v>
                </c:pt>
                <c:pt idx="103336">
                  <c:v>25.105497</c:v>
                </c:pt>
                <c:pt idx="103337">
                  <c:v>25.1068</c:v>
                </c:pt>
                <c:pt idx="103338">
                  <c:v>25.108622</c:v>
                </c:pt>
                <c:pt idx="103339">
                  <c:v>25.105112999999999</c:v>
                </c:pt>
                <c:pt idx="103340">
                  <c:v>25.104955</c:v>
                </c:pt>
                <c:pt idx="103341">
                  <c:v>25.106349999999999</c:v>
                </c:pt>
                <c:pt idx="103342">
                  <c:v>25.100708999999998</c:v>
                </c:pt>
                <c:pt idx="103343">
                  <c:v>25.100303</c:v>
                </c:pt>
                <c:pt idx="103344">
                  <c:v>25.101438000000002</c:v>
                </c:pt>
                <c:pt idx="103345">
                  <c:v>25.096399999999999</c:v>
                </c:pt>
                <c:pt idx="103346">
                  <c:v>25.098037999999999</c:v>
                </c:pt>
                <c:pt idx="103347">
                  <c:v>25.103152999999999</c:v>
                </c:pt>
                <c:pt idx="103348">
                  <c:v>25.098382999999998</c:v>
                </c:pt>
                <c:pt idx="103349">
                  <c:v>25.094864000000001</c:v>
                </c:pt>
                <c:pt idx="103350">
                  <c:v>25.102273</c:v>
                </c:pt>
                <c:pt idx="103351">
                  <c:v>25.104413999999998</c:v>
                </c:pt>
                <c:pt idx="103352">
                  <c:v>25.099893999999999</c:v>
                </c:pt>
                <c:pt idx="103353">
                  <c:v>25.101512</c:v>
                </c:pt>
                <c:pt idx="103354">
                  <c:v>25.105246000000001</c:v>
                </c:pt>
                <c:pt idx="103355">
                  <c:v>25.100300000000001</c:v>
                </c:pt>
                <c:pt idx="103356">
                  <c:v>25.09572</c:v>
                </c:pt>
                <c:pt idx="103357">
                  <c:v>25.100715000000001</c:v>
                </c:pt>
                <c:pt idx="103358">
                  <c:v>25.101949000000001</c:v>
                </c:pt>
                <c:pt idx="103359">
                  <c:v>25.098723</c:v>
                </c:pt>
                <c:pt idx="103360">
                  <c:v>25.102364999999999</c:v>
                </c:pt>
                <c:pt idx="103361">
                  <c:v>25.105122999999999</c:v>
                </c:pt>
                <c:pt idx="103362">
                  <c:v>25.102277000000001</c:v>
                </c:pt>
                <c:pt idx="103363">
                  <c:v>25.102892000000001</c:v>
                </c:pt>
                <c:pt idx="103364">
                  <c:v>25.104924</c:v>
                </c:pt>
                <c:pt idx="103365">
                  <c:v>25.101986</c:v>
                </c:pt>
                <c:pt idx="103366">
                  <c:v>25.099218</c:v>
                </c:pt>
                <c:pt idx="103367">
                  <c:v>25.102269</c:v>
                </c:pt>
                <c:pt idx="103368">
                  <c:v>25.104814000000001</c:v>
                </c:pt>
                <c:pt idx="103369">
                  <c:v>25.103746000000001</c:v>
                </c:pt>
                <c:pt idx="103370">
                  <c:v>25.104970999999999</c:v>
                </c:pt>
                <c:pt idx="103371">
                  <c:v>25.104666000000002</c:v>
                </c:pt>
                <c:pt idx="103372">
                  <c:v>25.101389000000001</c:v>
                </c:pt>
                <c:pt idx="103373">
                  <c:v>25.099678999999998</c:v>
                </c:pt>
                <c:pt idx="103374">
                  <c:v>25.101747</c:v>
                </c:pt>
                <c:pt idx="103375">
                  <c:v>25.105844000000001</c:v>
                </c:pt>
                <c:pt idx="103376">
                  <c:v>25.106915000000001</c:v>
                </c:pt>
                <c:pt idx="103377">
                  <c:v>25.108076000000001</c:v>
                </c:pt>
                <c:pt idx="103378">
                  <c:v>25.111754999999999</c:v>
                </c:pt>
                <c:pt idx="103379">
                  <c:v>25.110634000000001</c:v>
                </c:pt>
                <c:pt idx="103380">
                  <c:v>25.104075999999999</c:v>
                </c:pt>
                <c:pt idx="103381">
                  <c:v>25.100701000000001</c:v>
                </c:pt>
                <c:pt idx="103382">
                  <c:v>25.102861999999998</c:v>
                </c:pt>
                <c:pt idx="103383">
                  <c:v>25.105029999999999</c:v>
                </c:pt>
                <c:pt idx="103384">
                  <c:v>25.104945000000001</c:v>
                </c:pt>
                <c:pt idx="103385">
                  <c:v>25.105827999999999</c:v>
                </c:pt>
                <c:pt idx="103386">
                  <c:v>25.102618</c:v>
                </c:pt>
                <c:pt idx="103387">
                  <c:v>25.100206</c:v>
                </c:pt>
                <c:pt idx="103388">
                  <c:v>25.106290000000001</c:v>
                </c:pt>
                <c:pt idx="103389">
                  <c:v>25.109189000000001</c:v>
                </c:pt>
                <c:pt idx="103390">
                  <c:v>25.107467</c:v>
                </c:pt>
                <c:pt idx="103391">
                  <c:v>25.108882000000001</c:v>
                </c:pt>
                <c:pt idx="103392">
                  <c:v>25.110156</c:v>
                </c:pt>
                <c:pt idx="103393">
                  <c:v>25.110607000000002</c:v>
                </c:pt>
                <c:pt idx="103394">
                  <c:v>25.110430999999998</c:v>
                </c:pt>
                <c:pt idx="103395">
                  <c:v>25.107970000000002</c:v>
                </c:pt>
                <c:pt idx="103396">
                  <c:v>25.106956</c:v>
                </c:pt>
                <c:pt idx="103397">
                  <c:v>25.110306999999999</c:v>
                </c:pt>
                <c:pt idx="103398">
                  <c:v>25.11131</c:v>
                </c:pt>
                <c:pt idx="103399">
                  <c:v>25.105505000000001</c:v>
                </c:pt>
                <c:pt idx="103400">
                  <c:v>25.104341000000002</c:v>
                </c:pt>
                <c:pt idx="103401">
                  <c:v>25.111149999999999</c:v>
                </c:pt>
                <c:pt idx="103402">
                  <c:v>25.111415000000001</c:v>
                </c:pt>
                <c:pt idx="103403">
                  <c:v>25.110408</c:v>
                </c:pt>
                <c:pt idx="103404">
                  <c:v>25.115176000000002</c:v>
                </c:pt>
                <c:pt idx="103405">
                  <c:v>25.112252000000002</c:v>
                </c:pt>
                <c:pt idx="103406">
                  <c:v>25.109957000000001</c:v>
                </c:pt>
                <c:pt idx="103407">
                  <c:v>25.113526</c:v>
                </c:pt>
                <c:pt idx="103408">
                  <c:v>25.115269999999999</c:v>
                </c:pt>
                <c:pt idx="103409">
                  <c:v>25.118174</c:v>
                </c:pt>
                <c:pt idx="103410">
                  <c:v>25.116945999999999</c:v>
                </c:pt>
                <c:pt idx="103411">
                  <c:v>25.110764</c:v>
                </c:pt>
                <c:pt idx="103412">
                  <c:v>25.109848</c:v>
                </c:pt>
                <c:pt idx="103413">
                  <c:v>25.113083</c:v>
                </c:pt>
                <c:pt idx="103414">
                  <c:v>25.11412</c:v>
                </c:pt>
                <c:pt idx="103415">
                  <c:v>25.114433999999999</c:v>
                </c:pt>
                <c:pt idx="103416">
                  <c:v>25.116682000000001</c:v>
                </c:pt>
                <c:pt idx="103417">
                  <c:v>25.118082999999999</c:v>
                </c:pt>
                <c:pt idx="103418">
                  <c:v>25.115894000000001</c:v>
                </c:pt>
                <c:pt idx="103419">
                  <c:v>25.113931999999998</c:v>
                </c:pt>
                <c:pt idx="103420">
                  <c:v>25.114241</c:v>
                </c:pt>
                <c:pt idx="103421">
                  <c:v>25.115109</c:v>
                </c:pt>
                <c:pt idx="103422">
                  <c:v>25.113657</c:v>
                </c:pt>
                <c:pt idx="103423">
                  <c:v>25.110472000000001</c:v>
                </c:pt>
                <c:pt idx="103424">
                  <c:v>25.108328</c:v>
                </c:pt>
                <c:pt idx="103425">
                  <c:v>25.108523999999999</c:v>
                </c:pt>
                <c:pt idx="103426">
                  <c:v>25.111058</c:v>
                </c:pt>
                <c:pt idx="103427">
                  <c:v>25.109881999999999</c:v>
                </c:pt>
                <c:pt idx="103428">
                  <c:v>25.109038000000002</c:v>
                </c:pt>
                <c:pt idx="103429">
                  <c:v>25.111996999999999</c:v>
                </c:pt>
                <c:pt idx="103430">
                  <c:v>25.112372000000001</c:v>
                </c:pt>
                <c:pt idx="103431">
                  <c:v>25.111485999999999</c:v>
                </c:pt>
                <c:pt idx="103432">
                  <c:v>25.113726</c:v>
                </c:pt>
                <c:pt idx="103433">
                  <c:v>25.115265999999998</c:v>
                </c:pt>
                <c:pt idx="103434">
                  <c:v>25.112745</c:v>
                </c:pt>
                <c:pt idx="103435">
                  <c:v>25.112611000000001</c:v>
                </c:pt>
                <c:pt idx="103436">
                  <c:v>25.115568</c:v>
                </c:pt>
                <c:pt idx="103437">
                  <c:v>25.116712</c:v>
                </c:pt>
                <c:pt idx="103438">
                  <c:v>25.119202999999999</c:v>
                </c:pt>
                <c:pt idx="103439">
                  <c:v>25.118787999999999</c:v>
                </c:pt>
                <c:pt idx="103440">
                  <c:v>25.113378000000001</c:v>
                </c:pt>
                <c:pt idx="103441">
                  <c:v>25.115154</c:v>
                </c:pt>
                <c:pt idx="103442">
                  <c:v>25.118728000000001</c:v>
                </c:pt>
                <c:pt idx="103443">
                  <c:v>25.115053</c:v>
                </c:pt>
                <c:pt idx="103444">
                  <c:v>25.113578</c:v>
                </c:pt>
                <c:pt idx="103445">
                  <c:v>25.114577000000001</c:v>
                </c:pt>
                <c:pt idx="103446">
                  <c:v>25.112093000000002</c:v>
                </c:pt>
                <c:pt idx="103447">
                  <c:v>25.114249000000001</c:v>
                </c:pt>
                <c:pt idx="103448">
                  <c:v>25.115666000000001</c:v>
                </c:pt>
                <c:pt idx="103449">
                  <c:v>25.111155</c:v>
                </c:pt>
                <c:pt idx="103450">
                  <c:v>25.109812000000002</c:v>
                </c:pt>
                <c:pt idx="103451">
                  <c:v>25.111592000000002</c:v>
                </c:pt>
                <c:pt idx="103452">
                  <c:v>25.114756</c:v>
                </c:pt>
                <c:pt idx="103453">
                  <c:v>25.119291</c:v>
                </c:pt>
                <c:pt idx="103454">
                  <c:v>25.117023</c:v>
                </c:pt>
                <c:pt idx="103455">
                  <c:v>25.115666000000001</c:v>
                </c:pt>
                <c:pt idx="103456">
                  <c:v>25.119194</c:v>
                </c:pt>
                <c:pt idx="103457">
                  <c:v>25.119150000000001</c:v>
                </c:pt>
                <c:pt idx="103458">
                  <c:v>25.122173</c:v>
                </c:pt>
                <c:pt idx="103459">
                  <c:v>25.126626000000002</c:v>
                </c:pt>
                <c:pt idx="103460">
                  <c:v>25.125240000000002</c:v>
                </c:pt>
                <c:pt idx="103461">
                  <c:v>25.121938</c:v>
                </c:pt>
                <c:pt idx="103462">
                  <c:v>25.122945000000001</c:v>
                </c:pt>
                <c:pt idx="103463">
                  <c:v>25.126156000000002</c:v>
                </c:pt>
                <c:pt idx="103464">
                  <c:v>25.124842999999998</c:v>
                </c:pt>
                <c:pt idx="103465">
                  <c:v>25.122405000000001</c:v>
                </c:pt>
                <c:pt idx="103466">
                  <c:v>25.124096999999999</c:v>
                </c:pt>
                <c:pt idx="103467">
                  <c:v>25.123661999999999</c:v>
                </c:pt>
                <c:pt idx="103468">
                  <c:v>25.119243000000001</c:v>
                </c:pt>
                <c:pt idx="103469">
                  <c:v>25.120441</c:v>
                </c:pt>
                <c:pt idx="103470">
                  <c:v>25.126003999999998</c:v>
                </c:pt>
                <c:pt idx="103471">
                  <c:v>25.125298000000001</c:v>
                </c:pt>
                <c:pt idx="103472">
                  <c:v>25.123093999999998</c:v>
                </c:pt>
                <c:pt idx="103473">
                  <c:v>25.123809999999999</c:v>
                </c:pt>
                <c:pt idx="103474">
                  <c:v>25.120401999999999</c:v>
                </c:pt>
                <c:pt idx="103475">
                  <c:v>25.115273999999999</c:v>
                </c:pt>
                <c:pt idx="103476">
                  <c:v>25.115145999999999</c:v>
                </c:pt>
                <c:pt idx="103477">
                  <c:v>25.116631999999999</c:v>
                </c:pt>
                <c:pt idx="103478">
                  <c:v>25.117877</c:v>
                </c:pt>
                <c:pt idx="103479">
                  <c:v>25.117839</c:v>
                </c:pt>
                <c:pt idx="103480">
                  <c:v>25.118514000000001</c:v>
                </c:pt>
                <c:pt idx="103481">
                  <c:v>25.121459999999999</c:v>
                </c:pt>
                <c:pt idx="103482">
                  <c:v>25.119765000000001</c:v>
                </c:pt>
                <c:pt idx="103483">
                  <c:v>25.112458</c:v>
                </c:pt>
                <c:pt idx="103484">
                  <c:v>25.111108999999999</c:v>
                </c:pt>
                <c:pt idx="103485">
                  <c:v>25.116797999999999</c:v>
                </c:pt>
                <c:pt idx="103486">
                  <c:v>25.118921</c:v>
                </c:pt>
                <c:pt idx="103487">
                  <c:v>25.119672000000001</c:v>
                </c:pt>
                <c:pt idx="103488">
                  <c:v>25.122572000000002</c:v>
                </c:pt>
                <c:pt idx="103489">
                  <c:v>25.12107</c:v>
                </c:pt>
                <c:pt idx="103490">
                  <c:v>25.12171</c:v>
                </c:pt>
                <c:pt idx="103491">
                  <c:v>25.12744</c:v>
                </c:pt>
                <c:pt idx="103492">
                  <c:v>25.124755</c:v>
                </c:pt>
                <c:pt idx="103493">
                  <c:v>25.122184000000001</c:v>
                </c:pt>
                <c:pt idx="103494">
                  <c:v>25.128986999999999</c:v>
                </c:pt>
                <c:pt idx="103495">
                  <c:v>25.127969</c:v>
                </c:pt>
                <c:pt idx="103496">
                  <c:v>25.124008</c:v>
                </c:pt>
                <c:pt idx="103497">
                  <c:v>25.129259999999999</c:v>
                </c:pt>
                <c:pt idx="103498">
                  <c:v>25.130182999999999</c:v>
                </c:pt>
                <c:pt idx="103499">
                  <c:v>25.124569000000001</c:v>
                </c:pt>
                <c:pt idx="103500">
                  <c:v>25.124134999999999</c:v>
                </c:pt>
                <c:pt idx="103501">
                  <c:v>25.129940000000001</c:v>
                </c:pt>
                <c:pt idx="103502">
                  <c:v>25.129376000000001</c:v>
                </c:pt>
                <c:pt idx="103503">
                  <c:v>25.124112</c:v>
                </c:pt>
                <c:pt idx="103504">
                  <c:v>25.125641999999999</c:v>
                </c:pt>
                <c:pt idx="103505">
                  <c:v>25.127970000000001</c:v>
                </c:pt>
                <c:pt idx="103506">
                  <c:v>25.126004999999999</c:v>
                </c:pt>
                <c:pt idx="103507">
                  <c:v>25.124431000000001</c:v>
                </c:pt>
                <c:pt idx="103508">
                  <c:v>25.125823</c:v>
                </c:pt>
                <c:pt idx="103509">
                  <c:v>25.128139999999998</c:v>
                </c:pt>
                <c:pt idx="103510">
                  <c:v>25.129519999999999</c:v>
                </c:pt>
                <c:pt idx="103511">
                  <c:v>25.128188999999999</c:v>
                </c:pt>
                <c:pt idx="103512">
                  <c:v>25.124669000000001</c:v>
                </c:pt>
                <c:pt idx="103513">
                  <c:v>25.128582999999999</c:v>
                </c:pt>
                <c:pt idx="103514">
                  <c:v>25.131605</c:v>
                </c:pt>
                <c:pt idx="103515">
                  <c:v>25.124842999999998</c:v>
                </c:pt>
                <c:pt idx="103516">
                  <c:v>25.123830999999999</c:v>
                </c:pt>
                <c:pt idx="103517">
                  <c:v>25.129266000000001</c:v>
                </c:pt>
                <c:pt idx="103518">
                  <c:v>25.126532000000001</c:v>
                </c:pt>
                <c:pt idx="103519">
                  <c:v>25.119827000000001</c:v>
                </c:pt>
                <c:pt idx="103520">
                  <c:v>25.122145</c:v>
                </c:pt>
                <c:pt idx="103521">
                  <c:v>25.125150000000001</c:v>
                </c:pt>
                <c:pt idx="103522">
                  <c:v>25.123491000000001</c:v>
                </c:pt>
                <c:pt idx="103523">
                  <c:v>25.127372999999999</c:v>
                </c:pt>
                <c:pt idx="103524">
                  <c:v>25.129460999999999</c:v>
                </c:pt>
                <c:pt idx="103525">
                  <c:v>25.122313999999999</c:v>
                </c:pt>
                <c:pt idx="103526">
                  <c:v>25.118715999999999</c:v>
                </c:pt>
                <c:pt idx="103527">
                  <c:v>25.12238</c:v>
                </c:pt>
                <c:pt idx="103528">
                  <c:v>25.125259</c:v>
                </c:pt>
                <c:pt idx="103529">
                  <c:v>25.12405</c:v>
                </c:pt>
                <c:pt idx="103530">
                  <c:v>25.121704000000001</c:v>
                </c:pt>
                <c:pt idx="103531">
                  <c:v>25.121345000000002</c:v>
                </c:pt>
                <c:pt idx="103532">
                  <c:v>25.122167000000001</c:v>
                </c:pt>
                <c:pt idx="103533">
                  <c:v>25.124558</c:v>
                </c:pt>
                <c:pt idx="103534">
                  <c:v>25.125575000000001</c:v>
                </c:pt>
                <c:pt idx="103535">
                  <c:v>25.125419000000001</c:v>
                </c:pt>
                <c:pt idx="103536">
                  <c:v>25.123676</c:v>
                </c:pt>
                <c:pt idx="103537">
                  <c:v>25.122339</c:v>
                </c:pt>
                <c:pt idx="103538">
                  <c:v>25.124392</c:v>
                </c:pt>
                <c:pt idx="103539">
                  <c:v>25.126514</c:v>
                </c:pt>
                <c:pt idx="103540">
                  <c:v>25.126449999999998</c:v>
                </c:pt>
                <c:pt idx="103541">
                  <c:v>25.125485999999999</c:v>
                </c:pt>
                <c:pt idx="103542">
                  <c:v>25.126985999999999</c:v>
                </c:pt>
                <c:pt idx="103543">
                  <c:v>25.128225</c:v>
                </c:pt>
                <c:pt idx="103544">
                  <c:v>25.124995999999999</c:v>
                </c:pt>
                <c:pt idx="103545">
                  <c:v>25.125709000000001</c:v>
                </c:pt>
                <c:pt idx="103546">
                  <c:v>25.127783999999998</c:v>
                </c:pt>
                <c:pt idx="103547">
                  <c:v>25.128927999999998</c:v>
                </c:pt>
                <c:pt idx="103548">
                  <c:v>25.128827000000001</c:v>
                </c:pt>
                <c:pt idx="103549">
                  <c:v>25.125249</c:v>
                </c:pt>
                <c:pt idx="103550">
                  <c:v>25.126767000000001</c:v>
                </c:pt>
                <c:pt idx="103551">
                  <c:v>25.130063</c:v>
                </c:pt>
                <c:pt idx="103552">
                  <c:v>25.127617000000001</c:v>
                </c:pt>
                <c:pt idx="103553">
                  <c:v>25.127320999999998</c:v>
                </c:pt>
                <c:pt idx="103554">
                  <c:v>25.129811</c:v>
                </c:pt>
                <c:pt idx="103555">
                  <c:v>25.126422000000002</c:v>
                </c:pt>
                <c:pt idx="103556">
                  <c:v>25.123846</c:v>
                </c:pt>
                <c:pt idx="103557">
                  <c:v>25.127085000000001</c:v>
                </c:pt>
                <c:pt idx="103558">
                  <c:v>25.129767999999999</c:v>
                </c:pt>
                <c:pt idx="103559">
                  <c:v>25.129977</c:v>
                </c:pt>
                <c:pt idx="103560">
                  <c:v>25.130144000000001</c:v>
                </c:pt>
                <c:pt idx="103561">
                  <c:v>25.132124000000001</c:v>
                </c:pt>
                <c:pt idx="103562">
                  <c:v>25.131623000000001</c:v>
                </c:pt>
                <c:pt idx="103563">
                  <c:v>25.127461</c:v>
                </c:pt>
                <c:pt idx="103564">
                  <c:v>25.126788999999999</c:v>
                </c:pt>
                <c:pt idx="103565">
                  <c:v>25.129041000000001</c:v>
                </c:pt>
                <c:pt idx="103566">
                  <c:v>25.129238000000001</c:v>
                </c:pt>
                <c:pt idx="103567">
                  <c:v>25.129489</c:v>
                </c:pt>
                <c:pt idx="103568">
                  <c:v>25.129576</c:v>
                </c:pt>
                <c:pt idx="103569">
                  <c:v>25.129559</c:v>
                </c:pt>
                <c:pt idx="103570">
                  <c:v>25.129263999999999</c:v>
                </c:pt>
                <c:pt idx="103571">
                  <c:v>25.127299000000001</c:v>
                </c:pt>
                <c:pt idx="103572">
                  <c:v>25.128845999999999</c:v>
                </c:pt>
                <c:pt idx="103573">
                  <c:v>25.132100000000001</c:v>
                </c:pt>
                <c:pt idx="103574">
                  <c:v>25.130786000000001</c:v>
                </c:pt>
                <c:pt idx="103575">
                  <c:v>25.126075</c:v>
                </c:pt>
                <c:pt idx="103576">
                  <c:v>25.124711000000001</c:v>
                </c:pt>
                <c:pt idx="103577">
                  <c:v>25.128623999999999</c:v>
                </c:pt>
                <c:pt idx="103578">
                  <c:v>25.129290999999998</c:v>
                </c:pt>
                <c:pt idx="103579">
                  <c:v>25.125923</c:v>
                </c:pt>
                <c:pt idx="103580">
                  <c:v>25.127853999999999</c:v>
                </c:pt>
                <c:pt idx="103581">
                  <c:v>25.129577999999999</c:v>
                </c:pt>
                <c:pt idx="103582">
                  <c:v>25.126149999999999</c:v>
                </c:pt>
                <c:pt idx="103583">
                  <c:v>25.127734</c:v>
                </c:pt>
                <c:pt idx="103584">
                  <c:v>25.130617000000001</c:v>
                </c:pt>
                <c:pt idx="103585">
                  <c:v>25.130319</c:v>
                </c:pt>
                <c:pt idx="103586">
                  <c:v>25.132621</c:v>
                </c:pt>
                <c:pt idx="103587">
                  <c:v>25.133441000000001</c:v>
                </c:pt>
                <c:pt idx="103588">
                  <c:v>25.131338</c:v>
                </c:pt>
                <c:pt idx="103589">
                  <c:v>25.132256000000002</c:v>
                </c:pt>
                <c:pt idx="103590">
                  <c:v>25.133908000000002</c:v>
                </c:pt>
                <c:pt idx="103591">
                  <c:v>25.131720999999999</c:v>
                </c:pt>
                <c:pt idx="103592">
                  <c:v>25.128007</c:v>
                </c:pt>
                <c:pt idx="103593">
                  <c:v>25.129045000000001</c:v>
                </c:pt>
                <c:pt idx="103594">
                  <c:v>25.131447999999999</c:v>
                </c:pt>
                <c:pt idx="103595">
                  <c:v>25.128081000000002</c:v>
                </c:pt>
                <c:pt idx="103596">
                  <c:v>25.124043</c:v>
                </c:pt>
                <c:pt idx="103597">
                  <c:v>25.125437000000002</c:v>
                </c:pt>
                <c:pt idx="103598">
                  <c:v>25.126521</c:v>
                </c:pt>
                <c:pt idx="103599">
                  <c:v>25.127385</c:v>
                </c:pt>
                <c:pt idx="103600">
                  <c:v>25.130088000000001</c:v>
                </c:pt>
                <c:pt idx="103601">
                  <c:v>25.131530000000001</c:v>
                </c:pt>
                <c:pt idx="103602">
                  <c:v>25.131201000000001</c:v>
                </c:pt>
                <c:pt idx="103603">
                  <c:v>25.132556999999998</c:v>
                </c:pt>
                <c:pt idx="103604">
                  <c:v>25.132770000000001</c:v>
                </c:pt>
                <c:pt idx="103605">
                  <c:v>25.130476999999999</c:v>
                </c:pt>
                <c:pt idx="103606">
                  <c:v>25.131491</c:v>
                </c:pt>
                <c:pt idx="103607">
                  <c:v>25.131633999999998</c:v>
                </c:pt>
                <c:pt idx="103608">
                  <c:v>25.128311</c:v>
                </c:pt>
                <c:pt idx="103609">
                  <c:v>25.131292999999999</c:v>
                </c:pt>
                <c:pt idx="103610">
                  <c:v>25.135926000000001</c:v>
                </c:pt>
                <c:pt idx="103611">
                  <c:v>25.132186000000001</c:v>
                </c:pt>
                <c:pt idx="103612">
                  <c:v>25.128831999999999</c:v>
                </c:pt>
                <c:pt idx="103613">
                  <c:v>25.131138</c:v>
                </c:pt>
                <c:pt idx="103614">
                  <c:v>25.129968000000002</c:v>
                </c:pt>
                <c:pt idx="103615">
                  <c:v>25.127507999999999</c:v>
                </c:pt>
                <c:pt idx="103616">
                  <c:v>25.132137</c:v>
                </c:pt>
                <c:pt idx="103617">
                  <c:v>25.132152000000001</c:v>
                </c:pt>
                <c:pt idx="103618">
                  <c:v>25.130721999999999</c:v>
                </c:pt>
                <c:pt idx="103619">
                  <c:v>25.136922999999999</c:v>
                </c:pt>
                <c:pt idx="103620">
                  <c:v>25.136626</c:v>
                </c:pt>
                <c:pt idx="103621">
                  <c:v>25.133883000000001</c:v>
                </c:pt>
                <c:pt idx="103622">
                  <c:v>25.136620000000001</c:v>
                </c:pt>
                <c:pt idx="103623">
                  <c:v>25.138722000000001</c:v>
                </c:pt>
                <c:pt idx="103624">
                  <c:v>25.138159999999999</c:v>
                </c:pt>
                <c:pt idx="103625">
                  <c:v>25.137117</c:v>
                </c:pt>
                <c:pt idx="103626">
                  <c:v>25.137816999999998</c:v>
                </c:pt>
                <c:pt idx="103627">
                  <c:v>25.138843000000001</c:v>
                </c:pt>
                <c:pt idx="103628">
                  <c:v>25.137052000000001</c:v>
                </c:pt>
                <c:pt idx="103629">
                  <c:v>25.135052999999999</c:v>
                </c:pt>
                <c:pt idx="103630">
                  <c:v>25.136557</c:v>
                </c:pt>
                <c:pt idx="103631">
                  <c:v>25.139372999999999</c:v>
                </c:pt>
                <c:pt idx="103632">
                  <c:v>25.136372999999999</c:v>
                </c:pt>
                <c:pt idx="103633">
                  <c:v>25.130493000000001</c:v>
                </c:pt>
                <c:pt idx="103634">
                  <c:v>25.131097</c:v>
                </c:pt>
                <c:pt idx="103635">
                  <c:v>25.135719000000002</c:v>
                </c:pt>
                <c:pt idx="103636">
                  <c:v>25.135988000000001</c:v>
                </c:pt>
                <c:pt idx="103637">
                  <c:v>25.132463000000001</c:v>
                </c:pt>
                <c:pt idx="103638">
                  <c:v>25.132615000000001</c:v>
                </c:pt>
                <c:pt idx="103639">
                  <c:v>25.132494000000001</c:v>
                </c:pt>
                <c:pt idx="103640">
                  <c:v>25.129456999999999</c:v>
                </c:pt>
                <c:pt idx="103641">
                  <c:v>25.134765999999999</c:v>
                </c:pt>
                <c:pt idx="103642">
                  <c:v>25.138279000000001</c:v>
                </c:pt>
                <c:pt idx="103643">
                  <c:v>25.133367</c:v>
                </c:pt>
                <c:pt idx="103644">
                  <c:v>25.132828</c:v>
                </c:pt>
                <c:pt idx="103645">
                  <c:v>25.133969</c:v>
                </c:pt>
                <c:pt idx="103646">
                  <c:v>25.130274</c:v>
                </c:pt>
                <c:pt idx="103647">
                  <c:v>25.126605000000001</c:v>
                </c:pt>
                <c:pt idx="103648">
                  <c:v>25.128495000000001</c:v>
                </c:pt>
                <c:pt idx="103649">
                  <c:v>25.13297</c:v>
                </c:pt>
                <c:pt idx="103650">
                  <c:v>25.131757</c:v>
                </c:pt>
                <c:pt idx="103651">
                  <c:v>25.130224999999999</c:v>
                </c:pt>
                <c:pt idx="103652">
                  <c:v>25.130842000000001</c:v>
                </c:pt>
                <c:pt idx="103653">
                  <c:v>25.129712000000001</c:v>
                </c:pt>
                <c:pt idx="103654">
                  <c:v>25.130597999999999</c:v>
                </c:pt>
                <c:pt idx="103655">
                  <c:v>25.133419</c:v>
                </c:pt>
                <c:pt idx="103656">
                  <c:v>25.132783</c:v>
                </c:pt>
                <c:pt idx="103657">
                  <c:v>25.133485</c:v>
                </c:pt>
                <c:pt idx="103658">
                  <c:v>25.131802</c:v>
                </c:pt>
                <c:pt idx="103659">
                  <c:v>25.126823000000002</c:v>
                </c:pt>
                <c:pt idx="103660">
                  <c:v>25.128321</c:v>
                </c:pt>
                <c:pt idx="103661">
                  <c:v>25.132684999999999</c:v>
                </c:pt>
                <c:pt idx="103662">
                  <c:v>25.134340999999999</c:v>
                </c:pt>
                <c:pt idx="103663">
                  <c:v>25.135619999999999</c:v>
                </c:pt>
                <c:pt idx="103664">
                  <c:v>25.136921999999998</c:v>
                </c:pt>
                <c:pt idx="103665">
                  <c:v>25.136979</c:v>
                </c:pt>
                <c:pt idx="103666">
                  <c:v>25.135968999999999</c:v>
                </c:pt>
                <c:pt idx="103667">
                  <c:v>25.135014999999999</c:v>
                </c:pt>
                <c:pt idx="103668">
                  <c:v>25.133262999999999</c:v>
                </c:pt>
                <c:pt idx="103669">
                  <c:v>25.133884999999999</c:v>
                </c:pt>
                <c:pt idx="103670">
                  <c:v>25.138950000000001</c:v>
                </c:pt>
                <c:pt idx="103671">
                  <c:v>25.141411000000002</c:v>
                </c:pt>
                <c:pt idx="103672">
                  <c:v>25.138728</c:v>
                </c:pt>
                <c:pt idx="103673">
                  <c:v>25.135332999999999</c:v>
                </c:pt>
                <c:pt idx="103674">
                  <c:v>25.137416000000002</c:v>
                </c:pt>
                <c:pt idx="103675">
                  <c:v>25.141262000000001</c:v>
                </c:pt>
                <c:pt idx="103676">
                  <c:v>25.142125</c:v>
                </c:pt>
                <c:pt idx="103677">
                  <c:v>25.142143000000001</c:v>
                </c:pt>
                <c:pt idx="103678">
                  <c:v>25.140357999999999</c:v>
                </c:pt>
                <c:pt idx="103679">
                  <c:v>25.140035999999998</c:v>
                </c:pt>
                <c:pt idx="103680">
                  <c:v>25.143142999999998</c:v>
                </c:pt>
                <c:pt idx="103681">
                  <c:v>25.142647</c:v>
                </c:pt>
                <c:pt idx="103682">
                  <c:v>25.138162000000001</c:v>
                </c:pt>
                <c:pt idx="103683">
                  <c:v>25.136676999999999</c:v>
                </c:pt>
                <c:pt idx="103684">
                  <c:v>25.139755000000001</c:v>
                </c:pt>
                <c:pt idx="103685">
                  <c:v>25.142239</c:v>
                </c:pt>
                <c:pt idx="103686">
                  <c:v>25.142115</c:v>
                </c:pt>
                <c:pt idx="103687">
                  <c:v>25.144071</c:v>
                </c:pt>
                <c:pt idx="103688">
                  <c:v>25.144397000000001</c:v>
                </c:pt>
                <c:pt idx="103689">
                  <c:v>25.140359</c:v>
                </c:pt>
                <c:pt idx="103690">
                  <c:v>25.137055</c:v>
                </c:pt>
                <c:pt idx="103691">
                  <c:v>25.135659</c:v>
                </c:pt>
                <c:pt idx="103692">
                  <c:v>25.135282</c:v>
                </c:pt>
                <c:pt idx="103693">
                  <c:v>25.135618999999998</c:v>
                </c:pt>
                <c:pt idx="103694">
                  <c:v>25.135407000000001</c:v>
                </c:pt>
                <c:pt idx="103695">
                  <c:v>25.136949999999999</c:v>
                </c:pt>
                <c:pt idx="103696">
                  <c:v>25.140729</c:v>
                </c:pt>
                <c:pt idx="103697">
                  <c:v>25.141960999999998</c:v>
                </c:pt>
                <c:pt idx="103698">
                  <c:v>25.141383000000001</c:v>
                </c:pt>
                <c:pt idx="103699">
                  <c:v>25.137927000000001</c:v>
                </c:pt>
                <c:pt idx="103700">
                  <c:v>25.134215000000001</c:v>
                </c:pt>
                <c:pt idx="103701">
                  <c:v>25.137484000000001</c:v>
                </c:pt>
                <c:pt idx="103702">
                  <c:v>25.141414999999999</c:v>
                </c:pt>
                <c:pt idx="103703">
                  <c:v>25.139928000000001</c:v>
                </c:pt>
                <c:pt idx="103704">
                  <c:v>25.137115000000001</c:v>
                </c:pt>
                <c:pt idx="103705">
                  <c:v>25.136851</c:v>
                </c:pt>
                <c:pt idx="103706">
                  <c:v>25.136845000000001</c:v>
                </c:pt>
                <c:pt idx="103707">
                  <c:v>25.140232000000001</c:v>
                </c:pt>
                <c:pt idx="103708">
                  <c:v>25.143166000000001</c:v>
                </c:pt>
                <c:pt idx="103709">
                  <c:v>25.140201999999999</c:v>
                </c:pt>
                <c:pt idx="103710">
                  <c:v>25.138279000000001</c:v>
                </c:pt>
                <c:pt idx="103711">
                  <c:v>25.141400999999998</c:v>
                </c:pt>
                <c:pt idx="103712">
                  <c:v>25.142375999999999</c:v>
                </c:pt>
                <c:pt idx="103713">
                  <c:v>25.137589999999999</c:v>
                </c:pt>
                <c:pt idx="103714">
                  <c:v>25.134072</c:v>
                </c:pt>
                <c:pt idx="103715">
                  <c:v>25.137667</c:v>
                </c:pt>
                <c:pt idx="103716">
                  <c:v>25.140750000000001</c:v>
                </c:pt>
                <c:pt idx="103717">
                  <c:v>25.136333</c:v>
                </c:pt>
                <c:pt idx="103718">
                  <c:v>25.133355999999999</c:v>
                </c:pt>
                <c:pt idx="103719">
                  <c:v>25.136313000000001</c:v>
                </c:pt>
                <c:pt idx="103720">
                  <c:v>25.137083000000001</c:v>
                </c:pt>
                <c:pt idx="103721">
                  <c:v>25.138957999999999</c:v>
                </c:pt>
                <c:pt idx="103722">
                  <c:v>25.139543</c:v>
                </c:pt>
                <c:pt idx="103723">
                  <c:v>25.135202</c:v>
                </c:pt>
                <c:pt idx="103724">
                  <c:v>25.132239999999999</c:v>
                </c:pt>
                <c:pt idx="103725">
                  <c:v>25.133462000000002</c:v>
                </c:pt>
                <c:pt idx="103726">
                  <c:v>25.135218999999999</c:v>
                </c:pt>
                <c:pt idx="103727">
                  <c:v>25.136365999999999</c:v>
                </c:pt>
                <c:pt idx="103728">
                  <c:v>25.134619000000001</c:v>
                </c:pt>
                <c:pt idx="103729">
                  <c:v>25.133013999999999</c:v>
                </c:pt>
                <c:pt idx="103730">
                  <c:v>25.136323000000001</c:v>
                </c:pt>
                <c:pt idx="103731">
                  <c:v>25.140309999999999</c:v>
                </c:pt>
                <c:pt idx="103732">
                  <c:v>25.142883000000001</c:v>
                </c:pt>
                <c:pt idx="103733">
                  <c:v>25.142838999999999</c:v>
                </c:pt>
                <c:pt idx="103734">
                  <c:v>25.141689</c:v>
                </c:pt>
                <c:pt idx="103735">
                  <c:v>25.143688999999998</c:v>
                </c:pt>
                <c:pt idx="103736">
                  <c:v>25.145105999999998</c:v>
                </c:pt>
                <c:pt idx="103737">
                  <c:v>25.144134999999999</c:v>
                </c:pt>
                <c:pt idx="103738">
                  <c:v>25.143839</c:v>
                </c:pt>
                <c:pt idx="103739">
                  <c:v>25.141770999999999</c:v>
                </c:pt>
                <c:pt idx="103740">
                  <c:v>25.142948000000001</c:v>
                </c:pt>
                <c:pt idx="103741">
                  <c:v>25.144390999999999</c:v>
                </c:pt>
                <c:pt idx="103742">
                  <c:v>25.139956000000002</c:v>
                </c:pt>
                <c:pt idx="103743">
                  <c:v>25.139215</c:v>
                </c:pt>
                <c:pt idx="103744">
                  <c:v>25.143360999999999</c:v>
                </c:pt>
                <c:pt idx="103745">
                  <c:v>25.144826999999999</c:v>
                </c:pt>
                <c:pt idx="103746">
                  <c:v>25.145472000000002</c:v>
                </c:pt>
                <c:pt idx="103747">
                  <c:v>25.147366000000002</c:v>
                </c:pt>
                <c:pt idx="103748">
                  <c:v>25.1492</c:v>
                </c:pt>
                <c:pt idx="103749">
                  <c:v>25.150216</c:v>
                </c:pt>
                <c:pt idx="103750">
                  <c:v>25.150207000000002</c:v>
                </c:pt>
                <c:pt idx="103751">
                  <c:v>25.152311999999998</c:v>
                </c:pt>
                <c:pt idx="103752">
                  <c:v>25.152704</c:v>
                </c:pt>
                <c:pt idx="103753">
                  <c:v>25.150501999999999</c:v>
                </c:pt>
                <c:pt idx="103754">
                  <c:v>25.149408999999999</c:v>
                </c:pt>
                <c:pt idx="103755">
                  <c:v>25.152456999999998</c:v>
                </c:pt>
                <c:pt idx="103756">
                  <c:v>25.153355000000001</c:v>
                </c:pt>
                <c:pt idx="103757">
                  <c:v>25.147475</c:v>
                </c:pt>
                <c:pt idx="103758">
                  <c:v>25.142157999999998</c:v>
                </c:pt>
                <c:pt idx="103759">
                  <c:v>25.144297000000002</c:v>
                </c:pt>
                <c:pt idx="103760">
                  <c:v>25.150507999999999</c:v>
                </c:pt>
                <c:pt idx="103761">
                  <c:v>25.150023999999998</c:v>
                </c:pt>
                <c:pt idx="103762">
                  <c:v>25.144686</c:v>
                </c:pt>
                <c:pt idx="103763">
                  <c:v>25.145599000000001</c:v>
                </c:pt>
                <c:pt idx="103764">
                  <c:v>25.148537000000001</c:v>
                </c:pt>
                <c:pt idx="103765">
                  <c:v>25.145464</c:v>
                </c:pt>
                <c:pt idx="103766">
                  <c:v>25.142240000000001</c:v>
                </c:pt>
                <c:pt idx="103767">
                  <c:v>25.145357000000001</c:v>
                </c:pt>
                <c:pt idx="103768">
                  <c:v>25.147209</c:v>
                </c:pt>
                <c:pt idx="103769">
                  <c:v>25.144214999999999</c:v>
                </c:pt>
                <c:pt idx="103770">
                  <c:v>25.142389999999999</c:v>
                </c:pt>
                <c:pt idx="103771">
                  <c:v>25.147205</c:v>
                </c:pt>
                <c:pt idx="103772">
                  <c:v>25.147935</c:v>
                </c:pt>
                <c:pt idx="103773">
                  <c:v>25.140702999999998</c:v>
                </c:pt>
                <c:pt idx="103774">
                  <c:v>25.140076000000001</c:v>
                </c:pt>
                <c:pt idx="103775">
                  <c:v>25.146007999999998</c:v>
                </c:pt>
                <c:pt idx="103776">
                  <c:v>25.147725999999999</c:v>
                </c:pt>
                <c:pt idx="103777">
                  <c:v>25.148281000000001</c:v>
                </c:pt>
                <c:pt idx="103778">
                  <c:v>25.150234999999999</c:v>
                </c:pt>
                <c:pt idx="103779">
                  <c:v>25.149256999999999</c:v>
                </c:pt>
                <c:pt idx="103780">
                  <c:v>25.149186</c:v>
                </c:pt>
                <c:pt idx="103781">
                  <c:v>25.15315</c:v>
                </c:pt>
                <c:pt idx="103782">
                  <c:v>25.153528999999999</c:v>
                </c:pt>
                <c:pt idx="103783">
                  <c:v>25.151434999999999</c:v>
                </c:pt>
                <c:pt idx="103784">
                  <c:v>25.152573</c:v>
                </c:pt>
                <c:pt idx="103785">
                  <c:v>25.152664000000001</c:v>
                </c:pt>
                <c:pt idx="103786">
                  <c:v>25.149187000000001</c:v>
                </c:pt>
                <c:pt idx="103787">
                  <c:v>25.148527000000001</c:v>
                </c:pt>
                <c:pt idx="103788">
                  <c:v>25.149977</c:v>
                </c:pt>
                <c:pt idx="103789">
                  <c:v>25.148533</c:v>
                </c:pt>
                <c:pt idx="103790">
                  <c:v>25.146972999999999</c:v>
                </c:pt>
                <c:pt idx="103791">
                  <c:v>25.151119000000001</c:v>
                </c:pt>
                <c:pt idx="103792">
                  <c:v>25.156144999999999</c:v>
                </c:pt>
                <c:pt idx="103793">
                  <c:v>25.15117</c:v>
                </c:pt>
                <c:pt idx="103794">
                  <c:v>25.144477999999999</c:v>
                </c:pt>
                <c:pt idx="103795">
                  <c:v>25.147003999999999</c:v>
                </c:pt>
                <c:pt idx="103796">
                  <c:v>25.150773999999998</c:v>
                </c:pt>
                <c:pt idx="103797">
                  <c:v>25.150884999999999</c:v>
                </c:pt>
                <c:pt idx="103798">
                  <c:v>25.150068000000001</c:v>
                </c:pt>
                <c:pt idx="103799">
                  <c:v>25.149735</c:v>
                </c:pt>
                <c:pt idx="103800">
                  <c:v>25.1494</c:v>
                </c:pt>
                <c:pt idx="103801">
                  <c:v>25.152508000000001</c:v>
                </c:pt>
                <c:pt idx="103802">
                  <c:v>25.155588000000002</c:v>
                </c:pt>
                <c:pt idx="103803">
                  <c:v>25.151921999999999</c:v>
                </c:pt>
                <c:pt idx="103804">
                  <c:v>25.148213999999999</c:v>
                </c:pt>
                <c:pt idx="103805">
                  <c:v>25.147952</c:v>
                </c:pt>
                <c:pt idx="103806">
                  <c:v>25.150357</c:v>
                </c:pt>
                <c:pt idx="103807">
                  <c:v>25.153538999999999</c:v>
                </c:pt>
                <c:pt idx="103808">
                  <c:v>25.157128</c:v>
                </c:pt>
                <c:pt idx="103809">
                  <c:v>25.160291000000001</c:v>
                </c:pt>
                <c:pt idx="103810">
                  <c:v>25.157620000000001</c:v>
                </c:pt>
                <c:pt idx="103811">
                  <c:v>25.154854</c:v>
                </c:pt>
                <c:pt idx="103812">
                  <c:v>25.158504000000001</c:v>
                </c:pt>
                <c:pt idx="103813">
                  <c:v>25.161496</c:v>
                </c:pt>
                <c:pt idx="103814">
                  <c:v>25.157202999999999</c:v>
                </c:pt>
                <c:pt idx="103815">
                  <c:v>25.152286</c:v>
                </c:pt>
                <c:pt idx="103816">
                  <c:v>25.154017</c:v>
                </c:pt>
                <c:pt idx="103817">
                  <c:v>25.153721000000001</c:v>
                </c:pt>
                <c:pt idx="103818">
                  <c:v>25.153946000000001</c:v>
                </c:pt>
                <c:pt idx="103819">
                  <c:v>25.158825</c:v>
                </c:pt>
                <c:pt idx="103820">
                  <c:v>25.15654</c:v>
                </c:pt>
                <c:pt idx="103821">
                  <c:v>25.151185000000002</c:v>
                </c:pt>
                <c:pt idx="103822">
                  <c:v>25.148927</c:v>
                </c:pt>
                <c:pt idx="103823">
                  <c:v>25.150137999999998</c:v>
                </c:pt>
                <c:pt idx="103824">
                  <c:v>25.151053000000001</c:v>
                </c:pt>
                <c:pt idx="103825">
                  <c:v>25.146944999999999</c:v>
                </c:pt>
                <c:pt idx="103826">
                  <c:v>25.14612</c:v>
                </c:pt>
                <c:pt idx="103827">
                  <c:v>25.150431999999999</c:v>
                </c:pt>
                <c:pt idx="103828">
                  <c:v>25.149829</c:v>
                </c:pt>
                <c:pt idx="103829">
                  <c:v>25.148624999999999</c:v>
                </c:pt>
                <c:pt idx="103830">
                  <c:v>25.152453000000001</c:v>
                </c:pt>
                <c:pt idx="103831">
                  <c:v>25.152028999999999</c:v>
                </c:pt>
                <c:pt idx="103832">
                  <c:v>25.148657</c:v>
                </c:pt>
                <c:pt idx="103833">
                  <c:v>25.149812000000001</c:v>
                </c:pt>
                <c:pt idx="103834">
                  <c:v>25.150383999999999</c:v>
                </c:pt>
                <c:pt idx="103835">
                  <c:v>25.150568</c:v>
                </c:pt>
                <c:pt idx="103836">
                  <c:v>25.151458000000002</c:v>
                </c:pt>
                <c:pt idx="103837">
                  <c:v>25.149014000000001</c:v>
                </c:pt>
                <c:pt idx="103838">
                  <c:v>25.148301</c:v>
                </c:pt>
                <c:pt idx="103839">
                  <c:v>25.151814999999999</c:v>
                </c:pt>
                <c:pt idx="103840">
                  <c:v>25.153320000000001</c:v>
                </c:pt>
                <c:pt idx="103841">
                  <c:v>25.153085999999998</c:v>
                </c:pt>
                <c:pt idx="103842">
                  <c:v>25.149090000000001</c:v>
                </c:pt>
                <c:pt idx="103843">
                  <c:v>25.149594</c:v>
                </c:pt>
                <c:pt idx="103844">
                  <c:v>25.157039000000001</c:v>
                </c:pt>
                <c:pt idx="103845">
                  <c:v>25.156328999999999</c:v>
                </c:pt>
                <c:pt idx="103846">
                  <c:v>25.153279999999999</c:v>
                </c:pt>
                <c:pt idx="103847">
                  <c:v>25.154619</c:v>
                </c:pt>
                <c:pt idx="103848">
                  <c:v>25.154841000000001</c:v>
                </c:pt>
                <c:pt idx="103849">
                  <c:v>25.158918</c:v>
                </c:pt>
                <c:pt idx="103850">
                  <c:v>25.162192000000001</c:v>
                </c:pt>
                <c:pt idx="103851">
                  <c:v>25.158649</c:v>
                </c:pt>
                <c:pt idx="103852">
                  <c:v>25.157091999999999</c:v>
                </c:pt>
                <c:pt idx="103853">
                  <c:v>25.155732</c:v>
                </c:pt>
                <c:pt idx="103854">
                  <c:v>25.155408000000001</c:v>
                </c:pt>
                <c:pt idx="103855">
                  <c:v>25.160509000000001</c:v>
                </c:pt>
                <c:pt idx="103856">
                  <c:v>25.160686999999999</c:v>
                </c:pt>
                <c:pt idx="103857">
                  <c:v>25.158331</c:v>
                </c:pt>
                <c:pt idx="103858">
                  <c:v>25.158508000000001</c:v>
                </c:pt>
                <c:pt idx="103859">
                  <c:v>25.158685999999999</c:v>
                </c:pt>
                <c:pt idx="103860">
                  <c:v>25.158615000000001</c:v>
                </c:pt>
                <c:pt idx="103861">
                  <c:v>25.157243999999999</c:v>
                </c:pt>
                <c:pt idx="103862">
                  <c:v>25.159748</c:v>
                </c:pt>
                <c:pt idx="103863">
                  <c:v>25.161180999999999</c:v>
                </c:pt>
                <c:pt idx="103864">
                  <c:v>25.156821000000001</c:v>
                </c:pt>
                <c:pt idx="103865">
                  <c:v>25.156075000000001</c:v>
                </c:pt>
                <c:pt idx="103866">
                  <c:v>25.158647999999999</c:v>
                </c:pt>
                <c:pt idx="103867">
                  <c:v>25.155823000000002</c:v>
                </c:pt>
                <c:pt idx="103868">
                  <c:v>25.152445</c:v>
                </c:pt>
                <c:pt idx="103869">
                  <c:v>25.156358999999998</c:v>
                </c:pt>
                <c:pt idx="103870">
                  <c:v>25.158480999999998</c:v>
                </c:pt>
                <c:pt idx="103871">
                  <c:v>25.156763999999999</c:v>
                </c:pt>
                <c:pt idx="103872">
                  <c:v>25.158397999999998</c:v>
                </c:pt>
                <c:pt idx="103873">
                  <c:v>25.157979000000001</c:v>
                </c:pt>
                <c:pt idx="103874">
                  <c:v>25.156417000000001</c:v>
                </c:pt>
                <c:pt idx="103875">
                  <c:v>25.163217</c:v>
                </c:pt>
                <c:pt idx="103876">
                  <c:v>25.163736</c:v>
                </c:pt>
                <c:pt idx="103877">
                  <c:v>25.158349000000001</c:v>
                </c:pt>
                <c:pt idx="103878">
                  <c:v>25.160693999999999</c:v>
                </c:pt>
                <c:pt idx="103879">
                  <c:v>25.162742999999999</c:v>
                </c:pt>
                <c:pt idx="103880">
                  <c:v>25.162275000000001</c:v>
                </c:pt>
                <c:pt idx="103881">
                  <c:v>25.167283999999999</c:v>
                </c:pt>
                <c:pt idx="103882">
                  <c:v>25.167909000000002</c:v>
                </c:pt>
                <c:pt idx="103883">
                  <c:v>25.160965999999998</c:v>
                </c:pt>
                <c:pt idx="103884">
                  <c:v>25.159526</c:v>
                </c:pt>
                <c:pt idx="103885">
                  <c:v>25.162551000000001</c:v>
                </c:pt>
                <c:pt idx="103886">
                  <c:v>25.159466999999999</c:v>
                </c:pt>
                <c:pt idx="103887">
                  <c:v>25.156292000000001</c:v>
                </c:pt>
                <c:pt idx="103888">
                  <c:v>25.157422</c:v>
                </c:pt>
                <c:pt idx="103889">
                  <c:v>25.158450999999999</c:v>
                </c:pt>
                <c:pt idx="103890">
                  <c:v>25.157909</c:v>
                </c:pt>
                <c:pt idx="103891">
                  <c:v>25.157105000000001</c:v>
                </c:pt>
                <c:pt idx="103892">
                  <c:v>25.156649000000002</c:v>
                </c:pt>
                <c:pt idx="103893">
                  <c:v>25.158932</c:v>
                </c:pt>
                <c:pt idx="103894">
                  <c:v>25.162752000000001</c:v>
                </c:pt>
                <c:pt idx="103895">
                  <c:v>25.164584000000001</c:v>
                </c:pt>
                <c:pt idx="103896">
                  <c:v>25.163008999999999</c:v>
                </c:pt>
                <c:pt idx="103897">
                  <c:v>25.161214999999999</c:v>
                </c:pt>
                <c:pt idx="103898">
                  <c:v>25.16076</c:v>
                </c:pt>
                <c:pt idx="103899">
                  <c:v>25.164007000000002</c:v>
                </c:pt>
                <c:pt idx="103900">
                  <c:v>25.165122</c:v>
                </c:pt>
                <c:pt idx="103901">
                  <c:v>25.158515999999999</c:v>
                </c:pt>
                <c:pt idx="103902">
                  <c:v>25.157074000000001</c:v>
                </c:pt>
                <c:pt idx="103903">
                  <c:v>25.162534999999998</c:v>
                </c:pt>
                <c:pt idx="103904">
                  <c:v>25.162369999999999</c:v>
                </c:pt>
                <c:pt idx="103905">
                  <c:v>25.157032999999998</c:v>
                </c:pt>
                <c:pt idx="103906">
                  <c:v>25.157622</c:v>
                </c:pt>
                <c:pt idx="103907">
                  <c:v>25.164104999999999</c:v>
                </c:pt>
                <c:pt idx="103908">
                  <c:v>25.162027999999999</c:v>
                </c:pt>
                <c:pt idx="103909">
                  <c:v>25.160112999999999</c:v>
                </c:pt>
                <c:pt idx="103910">
                  <c:v>25.166440000000001</c:v>
                </c:pt>
                <c:pt idx="103911">
                  <c:v>25.165948</c:v>
                </c:pt>
                <c:pt idx="103912">
                  <c:v>25.16056</c:v>
                </c:pt>
                <c:pt idx="103913">
                  <c:v>25.160332</c:v>
                </c:pt>
                <c:pt idx="103914">
                  <c:v>25.162648000000001</c:v>
                </c:pt>
                <c:pt idx="103915">
                  <c:v>25.163975000000001</c:v>
                </c:pt>
                <c:pt idx="103916">
                  <c:v>25.163847000000001</c:v>
                </c:pt>
                <c:pt idx="103917">
                  <c:v>25.161951999999999</c:v>
                </c:pt>
                <c:pt idx="103918">
                  <c:v>25.157146999999998</c:v>
                </c:pt>
                <c:pt idx="103919">
                  <c:v>25.157043000000002</c:v>
                </c:pt>
                <c:pt idx="103920">
                  <c:v>25.158307000000001</c:v>
                </c:pt>
                <c:pt idx="103921">
                  <c:v>25.155749</c:v>
                </c:pt>
                <c:pt idx="103922">
                  <c:v>25.15681</c:v>
                </c:pt>
                <c:pt idx="103923">
                  <c:v>25.160910000000001</c:v>
                </c:pt>
                <c:pt idx="103924">
                  <c:v>25.159053</c:v>
                </c:pt>
                <c:pt idx="103925">
                  <c:v>25.157271000000001</c:v>
                </c:pt>
                <c:pt idx="103926">
                  <c:v>25.157689999999999</c:v>
                </c:pt>
                <c:pt idx="103927">
                  <c:v>25.155446999999999</c:v>
                </c:pt>
                <c:pt idx="103928">
                  <c:v>25.151885</c:v>
                </c:pt>
                <c:pt idx="103929">
                  <c:v>25.151510999999999</c:v>
                </c:pt>
                <c:pt idx="103930">
                  <c:v>25.152591000000001</c:v>
                </c:pt>
                <c:pt idx="103931">
                  <c:v>25.154957</c:v>
                </c:pt>
                <c:pt idx="103932">
                  <c:v>25.15523</c:v>
                </c:pt>
                <c:pt idx="103933">
                  <c:v>25.153860999999999</c:v>
                </c:pt>
                <c:pt idx="103934">
                  <c:v>25.157031</c:v>
                </c:pt>
                <c:pt idx="103935">
                  <c:v>25.158885000000001</c:v>
                </c:pt>
                <c:pt idx="103936">
                  <c:v>25.156413000000001</c:v>
                </c:pt>
                <c:pt idx="103937">
                  <c:v>25.156680999999999</c:v>
                </c:pt>
                <c:pt idx="103938">
                  <c:v>25.160339</c:v>
                </c:pt>
                <c:pt idx="103939">
                  <c:v>25.163146000000001</c:v>
                </c:pt>
                <c:pt idx="103940">
                  <c:v>25.161825</c:v>
                </c:pt>
                <c:pt idx="103941">
                  <c:v>25.162309</c:v>
                </c:pt>
                <c:pt idx="103942">
                  <c:v>25.165469999999999</c:v>
                </c:pt>
                <c:pt idx="103943">
                  <c:v>25.165709</c:v>
                </c:pt>
                <c:pt idx="103944">
                  <c:v>25.16281</c:v>
                </c:pt>
                <c:pt idx="103945">
                  <c:v>25.160533000000001</c:v>
                </c:pt>
                <c:pt idx="103946">
                  <c:v>25.160437999999999</c:v>
                </c:pt>
                <c:pt idx="103947">
                  <c:v>25.160924000000001</c:v>
                </c:pt>
                <c:pt idx="103948">
                  <c:v>25.163461000000002</c:v>
                </c:pt>
                <c:pt idx="103949">
                  <c:v>25.16469</c:v>
                </c:pt>
                <c:pt idx="103950">
                  <c:v>25.163678000000001</c:v>
                </c:pt>
                <c:pt idx="103951">
                  <c:v>25.162113000000002</c:v>
                </c:pt>
                <c:pt idx="103952">
                  <c:v>25.159969</c:v>
                </c:pt>
                <c:pt idx="103953">
                  <c:v>25.161363999999999</c:v>
                </c:pt>
                <c:pt idx="103954">
                  <c:v>25.163706999999999</c:v>
                </c:pt>
                <c:pt idx="103955">
                  <c:v>25.166713999999999</c:v>
                </c:pt>
                <c:pt idx="103956">
                  <c:v>25.165734</c:v>
                </c:pt>
                <c:pt idx="103957">
                  <c:v>25.160616000000001</c:v>
                </c:pt>
                <c:pt idx="103958">
                  <c:v>25.162583000000001</c:v>
                </c:pt>
                <c:pt idx="103959">
                  <c:v>25.167566000000001</c:v>
                </c:pt>
                <c:pt idx="103960">
                  <c:v>25.164788000000001</c:v>
                </c:pt>
                <c:pt idx="103961">
                  <c:v>25.162143</c:v>
                </c:pt>
                <c:pt idx="103962">
                  <c:v>25.165171000000001</c:v>
                </c:pt>
                <c:pt idx="103963">
                  <c:v>25.16564</c:v>
                </c:pt>
                <c:pt idx="103964">
                  <c:v>25.163768999999998</c:v>
                </c:pt>
                <c:pt idx="103965">
                  <c:v>25.168257000000001</c:v>
                </c:pt>
                <c:pt idx="103966">
                  <c:v>25.169067999999999</c:v>
                </c:pt>
                <c:pt idx="103967">
                  <c:v>25.167515999999999</c:v>
                </c:pt>
                <c:pt idx="103968">
                  <c:v>25.172041</c:v>
                </c:pt>
                <c:pt idx="103969">
                  <c:v>25.171229</c:v>
                </c:pt>
                <c:pt idx="103970">
                  <c:v>25.166515</c:v>
                </c:pt>
                <c:pt idx="103971">
                  <c:v>25.16826</c:v>
                </c:pt>
                <c:pt idx="103972">
                  <c:v>25.171633</c:v>
                </c:pt>
                <c:pt idx="103973">
                  <c:v>25.168683999999999</c:v>
                </c:pt>
                <c:pt idx="103974">
                  <c:v>25.163851000000001</c:v>
                </c:pt>
                <c:pt idx="103975">
                  <c:v>25.164731</c:v>
                </c:pt>
                <c:pt idx="103976">
                  <c:v>25.165642999999999</c:v>
                </c:pt>
                <c:pt idx="103977">
                  <c:v>25.163993999999999</c:v>
                </c:pt>
                <c:pt idx="103978">
                  <c:v>25.165019999999998</c:v>
                </c:pt>
                <c:pt idx="103979">
                  <c:v>25.16789</c:v>
                </c:pt>
                <c:pt idx="103980">
                  <c:v>25.168711999999999</c:v>
                </c:pt>
                <c:pt idx="103981">
                  <c:v>25.168559999999999</c:v>
                </c:pt>
                <c:pt idx="103982">
                  <c:v>25.171144000000002</c:v>
                </c:pt>
                <c:pt idx="103983">
                  <c:v>25.171889</c:v>
                </c:pt>
                <c:pt idx="103984">
                  <c:v>25.168775</c:v>
                </c:pt>
                <c:pt idx="103985">
                  <c:v>25.166623999999999</c:v>
                </c:pt>
                <c:pt idx="103986">
                  <c:v>25.166477</c:v>
                </c:pt>
                <c:pt idx="103987">
                  <c:v>25.16891</c:v>
                </c:pt>
                <c:pt idx="103988">
                  <c:v>25.171588</c:v>
                </c:pt>
                <c:pt idx="103989">
                  <c:v>25.172868999999999</c:v>
                </c:pt>
                <c:pt idx="103990">
                  <c:v>25.173703</c:v>
                </c:pt>
                <c:pt idx="103991">
                  <c:v>25.169222000000001</c:v>
                </c:pt>
                <c:pt idx="103992">
                  <c:v>25.164269999999998</c:v>
                </c:pt>
                <c:pt idx="103993">
                  <c:v>25.165696000000001</c:v>
                </c:pt>
                <c:pt idx="103994">
                  <c:v>25.168998999999999</c:v>
                </c:pt>
                <c:pt idx="103995">
                  <c:v>25.17155</c:v>
                </c:pt>
                <c:pt idx="103996">
                  <c:v>25.168780000000002</c:v>
                </c:pt>
                <c:pt idx="103997">
                  <c:v>25.1632</c:v>
                </c:pt>
                <c:pt idx="103998">
                  <c:v>25.164953000000001</c:v>
                </c:pt>
                <c:pt idx="103999">
                  <c:v>25.168192000000001</c:v>
                </c:pt>
                <c:pt idx="104000">
                  <c:v>25.164577999999999</c:v>
                </c:pt>
                <c:pt idx="104001">
                  <c:v>25.162583000000001</c:v>
                </c:pt>
                <c:pt idx="104002">
                  <c:v>25.162773999999999</c:v>
                </c:pt>
                <c:pt idx="104003">
                  <c:v>25.159890999999998</c:v>
                </c:pt>
                <c:pt idx="104004">
                  <c:v>25.161878000000002</c:v>
                </c:pt>
                <c:pt idx="104005">
                  <c:v>25.167066999999999</c:v>
                </c:pt>
                <c:pt idx="104006">
                  <c:v>25.165486000000001</c:v>
                </c:pt>
                <c:pt idx="104007">
                  <c:v>25.162637</c:v>
                </c:pt>
                <c:pt idx="104008">
                  <c:v>25.167719999999999</c:v>
                </c:pt>
                <c:pt idx="104009">
                  <c:v>25.173292</c:v>
                </c:pt>
                <c:pt idx="104010">
                  <c:v>25.167179000000001</c:v>
                </c:pt>
                <c:pt idx="104011">
                  <c:v>25.165253</c:v>
                </c:pt>
                <c:pt idx="104012">
                  <c:v>25.171765000000001</c:v>
                </c:pt>
                <c:pt idx="104013">
                  <c:v>25.171164999999998</c:v>
                </c:pt>
                <c:pt idx="104014">
                  <c:v>25.166101999999999</c:v>
                </c:pt>
                <c:pt idx="104015">
                  <c:v>25.166349</c:v>
                </c:pt>
                <c:pt idx="104016">
                  <c:v>25.171527000000001</c:v>
                </c:pt>
                <c:pt idx="104017">
                  <c:v>25.175483</c:v>
                </c:pt>
                <c:pt idx="104018">
                  <c:v>25.173489</c:v>
                </c:pt>
                <c:pt idx="104019">
                  <c:v>25.174602</c:v>
                </c:pt>
                <c:pt idx="104020">
                  <c:v>25.179683000000001</c:v>
                </c:pt>
                <c:pt idx="104021">
                  <c:v>25.178156000000001</c:v>
                </c:pt>
                <c:pt idx="104022">
                  <c:v>25.175543000000001</c:v>
                </c:pt>
                <c:pt idx="104023">
                  <c:v>25.178955999999999</c:v>
                </c:pt>
                <c:pt idx="104024">
                  <c:v>25.178892000000001</c:v>
                </c:pt>
                <c:pt idx="104025">
                  <c:v>25.174068999999999</c:v>
                </c:pt>
                <c:pt idx="104026">
                  <c:v>25.173867999999999</c:v>
                </c:pt>
                <c:pt idx="104027">
                  <c:v>25.175718</c:v>
                </c:pt>
                <c:pt idx="104028">
                  <c:v>25.173138999999999</c:v>
                </c:pt>
                <c:pt idx="104029">
                  <c:v>25.171643</c:v>
                </c:pt>
                <c:pt idx="104030">
                  <c:v>25.173912999999999</c:v>
                </c:pt>
                <c:pt idx="104031">
                  <c:v>25.170849</c:v>
                </c:pt>
                <c:pt idx="104032">
                  <c:v>25.161981999999998</c:v>
                </c:pt>
                <c:pt idx="104033">
                  <c:v>25.161436999999999</c:v>
                </c:pt>
                <c:pt idx="104034">
                  <c:v>25.166143999999999</c:v>
                </c:pt>
                <c:pt idx="104035">
                  <c:v>25.166461000000002</c:v>
                </c:pt>
                <c:pt idx="104036">
                  <c:v>25.165928000000001</c:v>
                </c:pt>
                <c:pt idx="104037">
                  <c:v>25.168578</c:v>
                </c:pt>
                <c:pt idx="104038">
                  <c:v>25.168775</c:v>
                </c:pt>
                <c:pt idx="104039">
                  <c:v>25.167376999999998</c:v>
                </c:pt>
                <c:pt idx="104040">
                  <c:v>25.169915</c:v>
                </c:pt>
                <c:pt idx="104041">
                  <c:v>25.174067000000001</c:v>
                </c:pt>
                <c:pt idx="104042">
                  <c:v>25.175623999999999</c:v>
                </c:pt>
                <c:pt idx="104043">
                  <c:v>25.172125000000001</c:v>
                </c:pt>
                <c:pt idx="104044">
                  <c:v>25.167299</c:v>
                </c:pt>
                <c:pt idx="104045">
                  <c:v>25.167313</c:v>
                </c:pt>
                <c:pt idx="104046">
                  <c:v>25.169464999999999</c:v>
                </c:pt>
                <c:pt idx="104047">
                  <c:v>25.171271999999998</c:v>
                </c:pt>
                <c:pt idx="104048">
                  <c:v>25.173476000000001</c:v>
                </c:pt>
                <c:pt idx="104049">
                  <c:v>25.172499999999999</c:v>
                </c:pt>
                <c:pt idx="104050">
                  <c:v>25.169301999999998</c:v>
                </c:pt>
                <c:pt idx="104051">
                  <c:v>25.173663000000001</c:v>
                </c:pt>
                <c:pt idx="104052">
                  <c:v>25.177346</c:v>
                </c:pt>
                <c:pt idx="104053">
                  <c:v>25.175830999999999</c:v>
                </c:pt>
                <c:pt idx="104054">
                  <c:v>25.176145000000002</c:v>
                </c:pt>
                <c:pt idx="104055">
                  <c:v>25.175825</c:v>
                </c:pt>
                <c:pt idx="104056">
                  <c:v>25.175032999999999</c:v>
                </c:pt>
                <c:pt idx="104057">
                  <c:v>25.175615000000001</c:v>
                </c:pt>
                <c:pt idx="104058">
                  <c:v>25.173812000000002</c:v>
                </c:pt>
                <c:pt idx="104059">
                  <c:v>25.170324000000001</c:v>
                </c:pt>
                <c:pt idx="104060">
                  <c:v>25.171848000000001</c:v>
                </c:pt>
                <c:pt idx="104061">
                  <c:v>25.176555</c:v>
                </c:pt>
                <c:pt idx="104062">
                  <c:v>25.175751000000002</c:v>
                </c:pt>
                <c:pt idx="104063">
                  <c:v>25.173269000000001</c:v>
                </c:pt>
                <c:pt idx="104064">
                  <c:v>25.175795999999998</c:v>
                </c:pt>
                <c:pt idx="104065">
                  <c:v>25.174638000000002</c:v>
                </c:pt>
                <c:pt idx="104066">
                  <c:v>25.169104000000001</c:v>
                </c:pt>
                <c:pt idx="104067">
                  <c:v>25.171388</c:v>
                </c:pt>
                <c:pt idx="104068">
                  <c:v>25.175561999999999</c:v>
                </c:pt>
                <c:pt idx="104069">
                  <c:v>25.174377</c:v>
                </c:pt>
                <c:pt idx="104070">
                  <c:v>25.177273</c:v>
                </c:pt>
                <c:pt idx="104071">
                  <c:v>25.177016999999999</c:v>
                </c:pt>
                <c:pt idx="104072">
                  <c:v>25.168721000000001</c:v>
                </c:pt>
                <c:pt idx="104073">
                  <c:v>25.167297000000001</c:v>
                </c:pt>
                <c:pt idx="104074">
                  <c:v>25.167542000000001</c:v>
                </c:pt>
                <c:pt idx="104075">
                  <c:v>25.16835</c:v>
                </c:pt>
                <c:pt idx="104076">
                  <c:v>25.173642999999998</c:v>
                </c:pt>
                <c:pt idx="104077">
                  <c:v>25.17334</c:v>
                </c:pt>
                <c:pt idx="104078">
                  <c:v>25.168693999999999</c:v>
                </c:pt>
                <c:pt idx="104079">
                  <c:v>25.169813999999999</c:v>
                </c:pt>
                <c:pt idx="104080">
                  <c:v>25.173393999999998</c:v>
                </c:pt>
                <c:pt idx="104081">
                  <c:v>25.173107000000002</c:v>
                </c:pt>
                <c:pt idx="104082">
                  <c:v>25.169153000000001</c:v>
                </c:pt>
                <c:pt idx="104083">
                  <c:v>25.166734000000002</c:v>
                </c:pt>
                <c:pt idx="104084">
                  <c:v>25.170199</c:v>
                </c:pt>
                <c:pt idx="104085">
                  <c:v>25.176369000000001</c:v>
                </c:pt>
                <c:pt idx="104086">
                  <c:v>25.181132999999999</c:v>
                </c:pt>
                <c:pt idx="104087">
                  <c:v>25.184573</c:v>
                </c:pt>
                <c:pt idx="104088">
                  <c:v>25.184462</c:v>
                </c:pt>
                <c:pt idx="104089">
                  <c:v>25.182480999999999</c:v>
                </c:pt>
                <c:pt idx="104090">
                  <c:v>25.181737999999999</c:v>
                </c:pt>
                <c:pt idx="104091">
                  <c:v>25.178132000000002</c:v>
                </c:pt>
                <c:pt idx="104092">
                  <c:v>25.175875000000001</c:v>
                </c:pt>
                <c:pt idx="104093">
                  <c:v>25.182426</c:v>
                </c:pt>
                <c:pt idx="104094">
                  <c:v>25.187435000000001</c:v>
                </c:pt>
                <c:pt idx="104095">
                  <c:v>25.185881999999999</c:v>
                </c:pt>
                <c:pt idx="104096">
                  <c:v>25.184305999999999</c:v>
                </c:pt>
                <c:pt idx="104097">
                  <c:v>25.182831</c:v>
                </c:pt>
                <c:pt idx="104098">
                  <c:v>25.180896000000001</c:v>
                </c:pt>
                <c:pt idx="104099">
                  <c:v>25.181018999999999</c:v>
                </c:pt>
                <c:pt idx="104100">
                  <c:v>25.180326999999998</c:v>
                </c:pt>
                <c:pt idx="104101">
                  <c:v>25.180150000000001</c:v>
                </c:pt>
                <c:pt idx="104102">
                  <c:v>25.183204</c:v>
                </c:pt>
                <c:pt idx="104103">
                  <c:v>25.181978999999998</c:v>
                </c:pt>
                <c:pt idx="104104">
                  <c:v>25.182310000000001</c:v>
                </c:pt>
                <c:pt idx="104105">
                  <c:v>25.183021</c:v>
                </c:pt>
                <c:pt idx="104106">
                  <c:v>25.178203</c:v>
                </c:pt>
                <c:pt idx="104107">
                  <c:v>25.178259000000001</c:v>
                </c:pt>
                <c:pt idx="104108">
                  <c:v>25.181121999999998</c:v>
                </c:pt>
                <c:pt idx="104109">
                  <c:v>25.180710999999999</c:v>
                </c:pt>
                <c:pt idx="104110">
                  <c:v>25.180278000000001</c:v>
                </c:pt>
                <c:pt idx="104111">
                  <c:v>25.179981000000002</c:v>
                </c:pt>
                <c:pt idx="104112">
                  <c:v>25.174178000000001</c:v>
                </c:pt>
                <c:pt idx="104113">
                  <c:v>25.172028999999998</c:v>
                </c:pt>
                <c:pt idx="104114">
                  <c:v>25.178495999999999</c:v>
                </c:pt>
                <c:pt idx="104115">
                  <c:v>25.181276</c:v>
                </c:pt>
                <c:pt idx="104116">
                  <c:v>25.176925000000001</c:v>
                </c:pt>
                <c:pt idx="104117">
                  <c:v>25.178196</c:v>
                </c:pt>
                <c:pt idx="104118">
                  <c:v>25.182048000000002</c:v>
                </c:pt>
                <c:pt idx="104119">
                  <c:v>25.181733999999999</c:v>
                </c:pt>
                <c:pt idx="104120">
                  <c:v>25.183865999999998</c:v>
                </c:pt>
                <c:pt idx="104121">
                  <c:v>25.184128000000001</c:v>
                </c:pt>
                <c:pt idx="104122">
                  <c:v>25.180972000000001</c:v>
                </c:pt>
                <c:pt idx="104123">
                  <c:v>25.181459</c:v>
                </c:pt>
                <c:pt idx="104124">
                  <c:v>25.181066999999999</c:v>
                </c:pt>
                <c:pt idx="104125">
                  <c:v>25.179808999999999</c:v>
                </c:pt>
                <c:pt idx="104126">
                  <c:v>25.178957</c:v>
                </c:pt>
                <c:pt idx="104127">
                  <c:v>25.179324999999999</c:v>
                </c:pt>
                <c:pt idx="104128">
                  <c:v>25.182003999999999</c:v>
                </c:pt>
                <c:pt idx="104129">
                  <c:v>25.181621</c:v>
                </c:pt>
                <c:pt idx="104130">
                  <c:v>25.181643999999999</c:v>
                </c:pt>
                <c:pt idx="104131">
                  <c:v>25.183986000000001</c:v>
                </c:pt>
                <c:pt idx="104132">
                  <c:v>25.182372999999998</c:v>
                </c:pt>
                <c:pt idx="104133">
                  <c:v>25.180990000000001</c:v>
                </c:pt>
                <c:pt idx="104134">
                  <c:v>25.182797999999998</c:v>
                </c:pt>
                <c:pt idx="104135">
                  <c:v>25.184051</c:v>
                </c:pt>
                <c:pt idx="104136">
                  <c:v>25.184581000000001</c:v>
                </c:pt>
                <c:pt idx="104137">
                  <c:v>25.186205000000001</c:v>
                </c:pt>
                <c:pt idx="104138">
                  <c:v>25.186503999999999</c:v>
                </c:pt>
                <c:pt idx="104139">
                  <c:v>25.184142000000001</c:v>
                </c:pt>
                <c:pt idx="104140">
                  <c:v>25.183377</c:v>
                </c:pt>
                <c:pt idx="104141">
                  <c:v>25.183392999999999</c:v>
                </c:pt>
                <c:pt idx="104142">
                  <c:v>25.184208999999999</c:v>
                </c:pt>
                <c:pt idx="104143">
                  <c:v>25.190179000000001</c:v>
                </c:pt>
                <c:pt idx="104144">
                  <c:v>25.189551000000002</c:v>
                </c:pt>
                <c:pt idx="104145">
                  <c:v>25.185755</c:v>
                </c:pt>
                <c:pt idx="104146">
                  <c:v>25.190428000000001</c:v>
                </c:pt>
                <c:pt idx="104147">
                  <c:v>25.192215999999998</c:v>
                </c:pt>
                <c:pt idx="104148">
                  <c:v>25.187792000000002</c:v>
                </c:pt>
                <c:pt idx="104149">
                  <c:v>25.184180999999999</c:v>
                </c:pt>
                <c:pt idx="104150">
                  <c:v>25.182808000000001</c:v>
                </c:pt>
                <c:pt idx="104151">
                  <c:v>25.186418</c:v>
                </c:pt>
                <c:pt idx="104152">
                  <c:v>25.188739000000002</c:v>
                </c:pt>
                <c:pt idx="104153">
                  <c:v>25.187363999999999</c:v>
                </c:pt>
                <c:pt idx="104154">
                  <c:v>25.185874999999999</c:v>
                </c:pt>
                <c:pt idx="104155">
                  <c:v>25.185448000000001</c:v>
                </c:pt>
                <c:pt idx="104156">
                  <c:v>25.185428000000002</c:v>
                </c:pt>
                <c:pt idx="104157">
                  <c:v>25.184904</c:v>
                </c:pt>
                <c:pt idx="104158">
                  <c:v>25.185185000000001</c:v>
                </c:pt>
                <c:pt idx="104159">
                  <c:v>25.187259999999998</c:v>
                </c:pt>
                <c:pt idx="104160">
                  <c:v>25.186008999999999</c:v>
                </c:pt>
                <c:pt idx="104161">
                  <c:v>25.182569000000001</c:v>
                </c:pt>
                <c:pt idx="104162">
                  <c:v>25.183229000000001</c:v>
                </c:pt>
                <c:pt idx="104163">
                  <c:v>25.184913999999999</c:v>
                </c:pt>
                <c:pt idx="104164">
                  <c:v>25.186785</c:v>
                </c:pt>
                <c:pt idx="104165">
                  <c:v>25.189836</c:v>
                </c:pt>
                <c:pt idx="104166">
                  <c:v>25.188731000000001</c:v>
                </c:pt>
                <c:pt idx="104167">
                  <c:v>25.185151999999999</c:v>
                </c:pt>
                <c:pt idx="104168">
                  <c:v>25.185182999999999</c:v>
                </c:pt>
                <c:pt idx="104169">
                  <c:v>25.185179999999999</c:v>
                </c:pt>
                <c:pt idx="104170">
                  <c:v>25.183115000000001</c:v>
                </c:pt>
                <c:pt idx="104171">
                  <c:v>25.182292</c:v>
                </c:pt>
                <c:pt idx="104172">
                  <c:v>25.182703</c:v>
                </c:pt>
                <c:pt idx="104173">
                  <c:v>25.183088999999999</c:v>
                </c:pt>
                <c:pt idx="104174">
                  <c:v>25.182147000000001</c:v>
                </c:pt>
                <c:pt idx="104175">
                  <c:v>25.181954000000001</c:v>
                </c:pt>
                <c:pt idx="104176">
                  <c:v>25.180388000000001</c:v>
                </c:pt>
                <c:pt idx="104177">
                  <c:v>25.177927</c:v>
                </c:pt>
                <c:pt idx="104178">
                  <c:v>25.17869</c:v>
                </c:pt>
                <c:pt idx="104179">
                  <c:v>25.17952</c:v>
                </c:pt>
                <c:pt idx="104180">
                  <c:v>25.178165</c:v>
                </c:pt>
                <c:pt idx="104181">
                  <c:v>25.178079</c:v>
                </c:pt>
                <c:pt idx="104182">
                  <c:v>25.178992999999998</c:v>
                </c:pt>
                <c:pt idx="104183">
                  <c:v>25.179527</c:v>
                </c:pt>
                <c:pt idx="104184">
                  <c:v>25.180294</c:v>
                </c:pt>
                <c:pt idx="104185">
                  <c:v>25.182037000000001</c:v>
                </c:pt>
                <c:pt idx="104186">
                  <c:v>25.180444000000001</c:v>
                </c:pt>
                <c:pt idx="104187">
                  <c:v>25.177942999999999</c:v>
                </c:pt>
                <c:pt idx="104188">
                  <c:v>25.182037000000001</c:v>
                </c:pt>
                <c:pt idx="104189">
                  <c:v>25.184911</c:v>
                </c:pt>
                <c:pt idx="104190">
                  <c:v>25.182919999999999</c:v>
                </c:pt>
                <c:pt idx="104191">
                  <c:v>25.182510000000001</c:v>
                </c:pt>
                <c:pt idx="104192">
                  <c:v>25.183948999999998</c:v>
                </c:pt>
                <c:pt idx="104193">
                  <c:v>25.182334000000001</c:v>
                </c:pt>
                <c:pt idx="104194">
                  <c:v>25.180136999999998</c:v>
                </c:pt>
                <c:pt idx="104195">
                  <c:v>25.183819</c:v>
                </c:pt>
                <c:pt idx="104196">
                  <c:v>25.187232000000002</c:v>
                </c:pt>
                <c:pt idx="104197">
                  <c:v>25.182959</c:v>
                </c:pt>
                <c:pt idx="104198">
                  <c:v>25.183153999999998</c:v>
                </c:pt>
                <c:pt idx="104199">
                  <c:v>25.189682000000001</c:v>
                </c:pt>
                <c:pt idx="104200">
                  <c:v>25.184546000000001</c:v>
                </c:pt>
                <c:pt idx="104201">
                  <c:v>25.176134999999999</c:v>
                </c:pt>
                <c:pt idx="104202">
                  <c:v>25.179435000000002</c:v>
                </c:pt>
                <c:pt idx="104203">
                  <c:v>25.184711</c:v>
                </c:pt>
                <c:pt idx="104204">
                  <c:v>25.183706999999998</c:v>
                </c:pt>
                <c:pt idx="104205">
                  <c:v>25.181640000000002</c:v>
                </c:pt>
                <c:pt idx="104206">
                  <c:v>25.182504999999999</c:v>
                </c:pt>
                <c:pt idx="104207">
                  <c:v>25.186823</c:v>
                </c:pt>
                <c:pt idx="104208">
                  <c:v>25.191797999999999</c:v>
                </c:pt>
                <c:pt idx="104209">
                  <c:v>25.193764999999999</c:v>
                </c:pt>
                <c:pt idx="104210">
                  <c:v>25.191486000000001</c:v>
                </c:pt>
                <c:pt idx="104211">
                  <c:v>25.190232000000002</c:v>
                </c:pt>
                <c:pt idx="104212">
                  <c:v>25.191324000000002</c:v>
                </c:pt>
                <c:pt idx="104213">
                  <c:v>25.193180999999999</c:v>
                </c:pt>
                <c:pt idx="104214">
                  <c:v>25.196562</c:v>
                </c:pt>
                <c:pt idx="104215">
                  <c:v>25.196915000000001</c:v>
                </c:pt>
                <c:pt idx="104216">
                  <c:v>25.196950000000001</c:v>
                </c:pt>
                <c:pt idx="104217">
                  <c:v>25.197944</c:v>
                </c:pt>
                <c:pt idx="104218">
                  <c:v>25.191754</c:v>
                </c:pt>
                <c:pt idx="104219">
                  <c:v>25.186886000000001</c:v>
                </c:pt>
                <c:pt idx="104220">
                  <c:v>25.189784</c:v>
                </c:pt>
                <c:pt idx="104221">
                  <c:v>25.194813</c:v>
                </c:pt>
                <c:pt idx="104222">
                  <c:v>25.193861999999999</c:v>
                </c:pt>
                <c:pt idx="104223">
                  <c:v>25.191251999999999</c:v>
                </c:pt>
                <c:pt idx="104224">
                  <c:v>25.191737</c:v>
                </c:pt>
                <c:pt idx="104225">
                  <c:v>25.192367000000001</c:v>
                </c:pt>
                <c:pt idx="104226">
                  <c:v>25.193932</c:v>
                </c:pt>
                <c:pt idx="104227">
                  <c:v>25.194683000000001</c:v>
                </c:pt>
                <c:pt idx="104228">
                  <c:v>25.194029</c:v>
                </c:pt>
                <c:pt idx="104229">
                  <c:v>25.197510000000001</c:v>
                </c:pt>
                <c:pt idx="104230">
                  <c:v>25.199034000000001</c:v>
                </c:pt>
                <c:pt idx="104231">
                  <c:v>25.196283999999999</c:v>
                </c:pt>
                <c:pt idx="104232">
                  <c:v>25.193898000000001</c:v>
                </c:pt>
                <c:pt idx="104233">
                  <c:v>25.192744999999999</c:v>
                </c:pt>
                <c:pt idx="104234">
                  <c:v>25.194901000000002</c:v>
                </c:pt>
                <c:pt idx="104235">
                  <c:v>25.195032999999999</c:v>
                </c:pt>
                <c:pt idx="104236">
                  <c:v>25.194324000000002</c:v>
                </c:pt>
                <c:pt idx="104237">
                  <c:v>25.200168999999999</c:v>
                </c:pt>
                <c:pt idx="104238">
                  <c:v>25.200265999999999</c:v>
                </c:pt>
                <c:pt idx="104239">
                  <c:v>25.195868000000001</c:v>
                </c:pt>
                <c:pt idx="104240">
                  <c:v>25.197558999999998</c:v>
                </c:pt>
                <c:pt idx="104241">
                  <c:v>25.198271999999999</c:v>
                </c:pt>
                <c:pt idx="104242">
                  <c:v>25.194652000000001</c:v>
                </c:pt>
                <c:pt idx="104243">
                  <c:v>25.192723000000001</c:v>
                </c:pt>
                <c:pt idx="104244">
                  <c:v>25.192032000000001</c:v>
                </c:pt>
                <c:pt idx="104245">
                  <c:v>25.192726</c:v>
                </c:pt>
                <c:pt idx="104246">
                  <c:v>25.192388000000001</c:v>
                </c:pt>
                <c:pt idx="104247">
                  <c:v>25.190351</c:v>
                </c:pt>
                <c:pt idx="104248">
                  <c:v>25.190117999999998</c:v>
                </c:pt>
                <c:pt idx="104249">
                  <c:v>25.19312</c:v>
                </c:pt>
                <c:pt idx="104250">
                  <c:v>25.196141000000001</c:v>
                </c:pt>
                <c:pt idx="104251">
                  <c:v>25.196300000000001</c:v>
                </c:pt>
                <c:pt idx="104252">
                  <c:v>25.194686000000001</c:v>
                </c:pt>
                <c:pt idx="104253">
                  <c:v>25.191208</c:v>
                </c:pt>
                <c:pt idx="104254">
                  <c:v>25.188459999999999</c:v>
                </c:pt>
                <c:pt idx="104255">
                  <c:v>25.192305999999999</c:v>
                </c:pt>
                <c:pt idx="104256">
                  <c:v>25.194848</c:v>
                </c:pt>
                <c:pt idx="104257">
                  <c:v>25.190086000000001</c:v>
                </c:pt>
                <c:pt idx="104258">
                  <c:v>25.188213999999999</c:v>
                </c:pt>
                <c:pt idx="104259">
                  <c:v>25.192851999999998</c:v>
                </c:pt>
                <c:pt idx="104260">
                  <c:v>25.193528000000001</c:v>
                </c:pt>
                <c:pt idx="104261">
                  <c:v>25.189035000000001</c:v>
                </c:pt>
                <c:pt idx="104262">
                  <c:v>25.188917</c:v>
                </c:pt>
                <c:pt idx="104263">
                  <c:v>25.194800000000001</c:v>
                </c:pt>
                <c:pt idx="104264">
                  <c:v>25.193819000000001</c:v>
                </c:pt>
                <c:pt idx="104265">
                  <c:v>25.186990000000002</c:v>
                </c:pt>
                <c:pt idx="104266">
                  <c:v>25.190145000000001</c:v>
                </c:pt>
                <c:pt idx="104267">
                  <c:v>25.198087999999998</c:v>
                </c:pt>
                <c:pt idx="104268">
                  <c:v>25.199615999999999</c:v>
                </c:pt>
                <c:pt idx="104269">
                  <c:v>25.197212</c:v>
                </c:pt>
                <c:pt idx="104270">
                  <c:v>25.198062</c:v>
                </c:pt>
                <c:pt idx="104271">
                  <c:v>25.200364</c:v>
                </c:pt>
                <c:pt idx="104272">
                  <c:v>25.202960000000001</c:v>
                </c:pt>
                <c:pt idx="104273">
                  <c:v>25.205883</c:v>
                </c:pt>
                <c:pt idx="104274">
                  <c:v>25.203548999999999</c:v>
                </c:pt>
                <c:pt idx="104275">
                  <c:v>25.203448000000002</c:v>
                </c:pt>
                <c:pt idx="104276">
                  <c:v>25.206464</c:v>
                </c:pt>
                <c:pt idx="104277">
                  <c:v>25.206329</c:v>
                </c:pt>
                <c:pt idx="104278">
                  <c:v>25.204577</c:v>
                </c:pt>
                <c:pt idx="104279">
                  <c:v>25.202777000000001</c:v>
                </c:pt>
                <c:pt idx="104280">
                  <c:v>25.197685</c:v>
                </c:pt>
                <c:pt idx="104281">
                  <c:v>25.193491999999999</c:v>
                </c:pt>
                <c:pt idx="104282">
                  <c:v>25.196653999999999</c:v>
                </c:pt>
                <c:pt idx="104283">
                  <c:v>25.200146</c:v>
                </c:pt>
                <c:pt idx="104284">
                  <c:v>25.199021999999999</c:v>
                </c:pt>
                <c:pt idx="104285">
                  <c:v>25.198053000000002</c:v>
                </c:pt>
                <c:pt idx="104286">
                  <c:v>25.199407000000001</c:v>
                </c:pt>
                <c:pt idx="104287">
                  <c:v>25.199228999999999</c:v>
                </c:pt>
                <c:pt idx="104288">
                  <c:v>25.196641</c:v>
                </c:pt>
                <c:pt idx="104289">
                  <c:v>25.197171999999998</c:v>
                </c:pt>
                <c:pt idx="104290">
                  <c:v>25.198678999999998</c:v>
                </c:pt>
                <c:pt idx="104291">
                  <c:v>25.195609000000001</c:v>
                </c:pt>
                <c:pt idx="104292">
                  <c:v>25.193255000000001</c:v>
                </c:pt>
                <c:pt idx="104293">
                  <c:v>25.194521999999999</c:v>
                </c:pt>
                <c:pt idx="104294">
                  <c:v>25.196382</c:v>
                </c:pt>
                <c:pt idx="104295">
                  <c:v>25.197649999999999</c:v>
                </c:pt>
                <c:pt idx="104296">
                  <c:v>25.195841000000001</c:v>
                </c:pt>
                <c:pt idx="104297">
                  <c:v>25.194586000000001</c:v>
                </c:pt>
                <c:pt idx="104298">
                  <c:v>25.195198000000001</c:v>
                </c:pt>
                <c:pt idx="104299">
                  <c:v>25.195029999999999</c:v>
                </c:pt>
                <c:pt idx="104300">
                  <c:v>25.19389</c:v>
                </c:pt>
                <c:pt idx="104301">
                  <c:v>25.195371999999999</c:v>
                </c:pt>
                <c:pt idx="104302">
                  <c:v>25.197414999999999</c:v>
                </c:pt>
                <c:pt idx="104303">
                  <c:v>25.192951999999998</c:v>
                </c:pt>
                <c:pt idx="104304">
                  <c:v>25.190933000000001</c:v>
                </c:pt>
                <c:pt idx="104305">
                  <c:v>25.195878</c:v>
                </c:pt>
                <c:pt idx="104306">
                  <c:v>25.196718000000001</c:v>
                </c:pt>
                <c:pt idx="104307">
                  <c:v>25.198819</c:v>
                </c:pt>
                <c:pt idx="104308">
                  <c:v>25.204111999999999</c:v>
                </c:pt>
                <c:pt idx="104309">
                  <c:v>25.202380999999999</c:v>
                </c:pt>
                <c:pt idx="104310">
                  <c:v>25.197984000000002</c:v>
                </c:pt>
                <c:pt idx="104311">
                  <c:v>25.197925000000001</c:v>
                </c:pt>
                <c:pt idx="104312">
                  <c:v>25.196411000000001</c:v>
                </c:pt>
                <c:pt idx="104313">
                  <c:v>25.197585</c:v>
                </c:pt>
                <c:pt idx="104314">
                  <c:v>25.202477999999999</c:v>
                </c:pt>
                <c:pt idx="104315">
                  <c:v>25.202587000000001</c:v>
                </c:pt>
                <c:pt idx="104316">
                  <c:v>25.201006</c:v>
                </c:pt>
                <c:pt idx="104317">
                  <c:v>25.202525999999999</c:v>
                </c:pt>
                <c:pt idx="104318">
                  <c:v>25.205835</c:v>
                </c:pt>
                <c:pt idx="104319">
                  <c:v>25.206897000000001</c:v>
                </c:pt>
                <c:pt idx="104320">
                  <c:v>25.20748</c:v>
                </c:pt>
                <c:pt idx="104321">
                  <c:v>25.209102999999999</c:v>
                </c:pt>
                <c:pt idx="104322">
                  <c:v>25.207512999999999</c:v>
                </c:pt>
                <c:pt idx="104323">
                  <c:v>25.205976</c:v>
                </c:pt>
                <c:pt idx="104324">
                  <c:v>25.206862999999998</c:v>
                </c:pt>
                <c:pt idx="104325">
                  <c:v>25.205893</c:v>
                </c:pt>
                <c:pt idx="104326">
                  <c:v>25.201325000000001</c:v>
                </c:pt>
                <c:pt idx="104327">
                  <c:v>25.200797999999999</c:v>
                </c:pt>
                <c:pt idx="104328">
                  <c:v>25.203023000000002</c:v>
                </c:pt>
                <c:pt idx="104329">
                  <c:v>25.204913999999999</c:v>
                </c:pt>
                <c:pt idx="104330">
                  <c:v>25.206457</c:v>
                </c:pt>
                <c:pt idx="104331">
                  <c:v>25.205314000000001</c:v>
                </c:pt>
                <c:pt idx="104332">
                  <c:v>25.202994</c:v>
                </c:pt>
                <c:pt idx="104333">
                  <c:v>25.202423</c:v>
                </c:pt>
                <c:pt idx="104334">
                  <c:v>25.202126</c:v>
                </c:pt>
                <c:pt idx="104335">
                  <c:v>25.202407999999998</c:v>
                </c:pt>
                <c:pt idx="104336">
                  <c:v>25.202929000000001</c:v>
                </c:pt>
                <c:pt idx="104337">
                  <c:v>25.203094</c:v>
                </c:pt>
                <c:pt idx="104338">
                  <c:v>25.204920000000001</c:v>
                </c:pt>
                <c:pt idx="104339">
                  <c:v>25.206500999999999</c:v>
                </c:pt>
                <c:pt idx="104340">
                  <c:v>25.202361</c:v>
                </c:pt>
                <c:pt idx="104341">
                  <c:v>25.198865000000001</c:v>
                </c:pt>
                <c:pt idx="104342">
                  <c:v>25.201529000000001</c:v>
                </c:pt>
                <c:pt idx="104343">
                  <c:v>25.202583000000001</c:v>
                </c:pt>
                <c:pt idx="104344">
                  <c:v>25.199891000000001</c:v>
                </c:pt>
                <c:pt idx="104345">
                  <c:v>25.198993999999999</c:v>
                </c:pt>
                <c:pt idx="104346">
                  <c:v>25.200911000000001</c:v>
                </c:pt>
                <c:pt idx="104347">
                  <c:v>25.199057</c:v>
                </c:pt>
                <c:pt idx="104348">
                  <c:v>25.197818000000002</c:v>
                </c:pt>
                <c:pt idx="104349">
                  <c:v>25.201523000000002</c:v>
                </c:pt>
                <c:pt idx="104350">
                  <c:v>25.203932999999999</c:v>
                </c:pt>
                <c:pt idx="104351">
                  <c:v>25.202639000000001</c:v>
                </c:pt>
                <c:pt idx="104352">
                  <c:v>25.198055</c:v>
                </c:pt>
                <c:pt idx="104353">
                  <c:v>25.198149000000001</c:v>
                </c:pt>
                <c:pt idx="104354">
                  <c:v>25.202949</c:v>
                </c:pt>
                <c:pt idx="104355">
                  <c:v>25.203558000000001</c:v>
                </c:pt>
                <c:pt idx="104356">
                  <c:v>25.198661000000001</c:v>
                </c:pt>
                <c:pt idx="104357">
                  <c:v>25.198423999999999</c:v>
                </c:pt>
                <c:pt idx="104358">
                  <c:v>25.20571</c:v>
                </c:pt>
                <c:pt idx="104359">
                  <c:v>25.208106000000001</c:v>
                </c:pt>
                <c:pt idx="104360">
                  <c:v>25.203455000000002</c:v>
                </c:pt>
                <c:pt idx="104361">
                  <c:v>25.202544</c:v>
                </c:pt>
                <c:pt idx="104362">
                  <c:v>25.205067</c:v>
                </c:pt>
                <c:pt idx="104363">
                  <c:v>25.207477999999998</c:v>
                </c:pt>
                <c:pt idx="104364">
                  <c:v>25.206605</c:v>
                </c:pt>
                <c:pt idx="104365">
                  <c:v>25.201953</c:v>
                </c:pt>
                <c:pt idx="104366">
                  <c:v>25.200748999999998</c:v>
                </c:pt>
                <c:pt idx="104367">
                  <c:v>25.199943999999999</c:v>
                </c:pt>
                <c:pt idx="104368">
                  <c:v>25.200157999999998</c:v>
                </c:pt>
                <c:pt idx="104369">
                  <c:v>25.202855</c:v>
                </c:pt>
                <c:pt idx="104370">
                  <c:v>25.200824999999998</c:v>
                </c:pt>
                <c:pt idx="104371">
                  <c:v>25.201702000000001</c:v>
                </c:pt>
                <c:pt idx="104372">
                  <c:v>25.204511</c:v>
                </c:pt>
                <c:pt idx="104373">
                  <c:v>25.201063999999999</c:v>
                </c:pt>
                <c:pt idx="104374">
                  <c:v>25.198036999999999</c:v>
                </c:pt>
                <c:pt idx="104375">
                  <c:v>25.202036</c:v>
                </c:pt>
                <c:pt idx="104376">
                  <c:v>25.204789000000002</c:v>
                </c:pt>
                <c:pt idx="104377">
                  <c:v>25.201497</c:v>
                </c:pt>
                <c:pt idx="104378">
                  <c:v>25.204577</c:v>
                </c:pt>
                <c:pt idx="104379">
                  <c:v>25.208977000000001</c:v>
                </c:pt>
                <c:pt idx="104380">
                  <c:v>25.207839</c:v>
                </c:pt>
                <c:pt idx="104381">
                  <c:v>25.210203</c:v>
                </c:pt>
                <c:pt idx="104382">
                  <c:v>25.212615</c:v>
                </c:pt>
                <c:pt idx="104383">
                  <c:v>25.210761000000002</c:v>
                </c:pt>
                <c:pt idx="104384">
                  <c:v>25.2119</c:v>
                </c:pt>
                <c:pt idx="104385">
                  <c:v>25.213566</c:v>
                </c:pt>
                <c:pt idx="104386">
                  <c:v>25.211514999999999</c:v>
                </c:pt>
                <c:pt idx="104387">
                  <c:v>25.211355999999999</c:v>
                </c:pt>
                <c:pt idx="104388">
                  <c:v>25.213474000000001</c:v>
                </c:pt>
                <c:pt idx="104389">
                  <c:v>25.215325</c:v>
                </c:pt>
                <c:pt idx="104390">
                  <c:v>25.212834999999998</c:v>
                </c:pt>
                <c:pt idx="104391">
                  <c:v>25.207124</c:v>
                </c:pt>
                <c:pt idx="104392">
                  <c:v>25.209336</c:v>
                </c:pt>
                <c:pt idx="104393">
                  <c:v>25.214600000000001</c:v>
                </c:pt>
                <c:pt idx="104394">
                  <c:v>25.213363999999999</c:v>
                </c:pt>
                <c:pt idx="104395">
                  <c:v>25.211521000000001</c:v>
                </c:pt>
                <c:pt idx="104396">
                  <c:v>25.211894000000001</c:v>
                </c:pt>
                <c:pt idx="104397">
                  <c:v>25.210024000000001</c:v>
                </c:pt>
                <c:pt idx="104398">
                  <c:v>25.205615000000002</c:v>
                </c:pt>
                <c:pt idx="104399">
                  <c:v>25.206507999999999</c:v>
                </c:pt>
                <c:pt idx="104400">
                  <c:v>25.208670000000001</c:v>
                </c:pt>
                <c:pt idx="104401">
                  <c:v>25.207811</c:v>
                </c:pt>
                <c:pt idx="104402">
                  <c:v>25.207635</c:v>
                </c:pt>
                <c:pt idx="104403">
                  <c:v>25.207314</c:v>
                </c:pt>
                <c:pt idx="104404">
                  <c:v>25.206847</c:v>
                </c:pt>
                <c:pt idx="104405">
                  <c:v>25.207602000000001</c:v>
                </c:pt>
                <c:pt idx="104406">
                  <c:v>25.208434</c:v>
                </c:pt>
                <c:pt idx="104407">
                  <c:v>25.209857</c:v>
                </c:pt>
                <c:pt idx="104408">
                  <c:v>25.209534999999999</c:v>
                </c:pt>
                <c:pt idx="104409">
                  <c:v>25.207146999999999</c:v>
                </c:pt>
                <c:pt idx="104410">
                  <c:v>25.203443</c:v>
                </c:pt>
                <c:pt idx="104411">
                  <c:v>25.203060000000001</c:v>
                </c:pt>
                <c:pt idx="104412">
                  <c:v>25.209415</c:v>
                </c:pt>
                <c:pt idx="104413">
                  <c:v>25.212219999999999</c:v>
                </c:pt>
                <c:pt idx="104414">
                  <c:v>25.209323000000001</c:v>
                </c:pt>
                <c:pt idx="104415">
                  <c:v>25.209596000000001</c:v>
                </c:pt>
                <c:pt idx="104416">
                  <c:v>25.209806</c:v>
                </c:pt>
                <c:pt idx="104417">
                  <c:v>25.207059000000001</c:v>
                </c:pt>
                <c:pt idx="104418">
                  <c:v>25.207533999999999</c:v>
                </c:pt>
                <c:pt idx="104419">
                  <c:v>25.207318000000001</c:v>
                </c:pt>
                <c:pt idx="104420">
                  <c:v>25.208290999999999</c:v>
                </c:pt>
                <c:pt idx="104421">
                  <c:v>25.214196999999999</c:v>
                </c:pt>
                <c:pt idx="104422">
                  <c:v>25.216429999999999</c:v>
                </c:pt>
                <c:pt idx="104423">
                  <c:v>25.211922000000001</c:v>
                </c:pt>
                <c:pt idx="104424">
                  <c:v>25.209609</c:v>
                </c:pt>
                <c:pt idx="104425">
                  <c:v>25.211348000000001</c:v>
                </c:pt>
                <c:pt idx="104426">
                  <c:v>25.209679999999999</c:v>
                </c:pt>
                <c:pt idx="104427">
                  <c:v>25.209522</c:v>
                </c:pt>
                <c:pt idx="104428">
                  <c:v>25.212347000000001</c:v>
                </c:pt>
                <c:pt idx="104429">
                  <c:v>25.212471000000001</c:v>
                </c:pt>
                <c:pt idx="104430">
                  <c:v>25.208338000000001</c:v>
                </c:pt>
                <c:pt idx="104431">
                  <c:v>25.205994</c:v>
                </c:pt>
                <c:pt idx="104432">
                  <c:v>25.210604</c:v>
                </c:pt>
                <c:pt idx="104433">
                  <c:v>25.212859999999999</c:v>
                </c:pt>
                <c:pt idx="104434">
                  <c:v>25.211635000000001</c:v>
                </c:pt>
                <c:pt idx="104435">
                  <c:v>25.213678999999999</c:v>
                </c:pt>
                <c:pt idx="104436">
                  <c:v>25.213676</c:v>
                </c:pt>
                <c:pt idx="104437">
                  <c:v>25.209211</c:v>
                </c:pt>
                <c:pt idx="104438">
                  <c:v>25.209045</c:v>
                </c:pt>
                <c:pt idx="104439">
                  <c:v>25.210460000000001</c:v>
                </c:pt>
                <c:pt idx="104440">
                  <c:v>25.208137000000001</c:v>
                </c:pt>
                <c:pt idx="104441">
                  <c:v>25.208693</c:v>
                </c:pt>
                <c:pt idx="104442">
                  <c:v>25.214074</c:v>
                </c:pt>
                <c:pt idx="104443">
                  <c:v>25.21585</c:v>
                </c:pt>
                <c:pt idx="104444">
                  <c:v>25.212236000000001</c:v>
                </c:pt>
                <c:pt idx="104445">
                  <c:v>25.210571000000002</c:v>
                </c:pt>
                <c:pt idx="104446">
                  <c:v>25.209343000000001</c:v>
                </c:pt>
                <c:pt idx="104447">
                  <c:v>25.206299999999999</c:v>
                </c:pt>
                <c:pt idx="104448">
                  <c:v>25.206239</c:v>
                </c:pt>
                <c:pt idx="104449">
                  <c:v>25.21106</c:v>
                </c:pt>
                <c:pt idx="104450">
                  <c:v>25.212326999999998</c:v>
                </c:pt>
                <c:pt idx="104451">
                  <c:v>25.208435999999999</c:v>
                </c:pt>
                <c:pt idx="104452">
                  <c:v>25.208953999999999</c:v>
                </c:pt>
                <c:pt idx="104453">
                  <c:v>25.212828999999999</c:v>
                </c:pt>
                <c:pt idx="104454">
                  <c:v>25.212553</c:v>
                </c:pt>
                <c:pt idx="104455">
                  <c:v>25.212465999999999</c:v>
                </c:pt>
                <c:pt idx="104456">
                  <c:v>25.214075999999999</c:v>
                </c:pt>
                <c:pt idx="104457">
                  <c:v>25.213723000000002</c:v>
                </c:pt>
                <c:pt idx="104458">
                  <c:v>25.210436999999999</c:v>
                </c:pt>
                <c:pt idx="104459">
                  <c:v>25.20682</c:v>
                </c:pt>
                <c:pt idx="104460">
                  <c:v>25.209078000000002</c:v>
                </c:pt>
                <c:pt idx="104461">
                  <c:v>25.212955000000001</c:v>
                </c:pt>
                <c:pt idx="104462">
                  <c:v>25.214293000000001</c:v>
                </c:pt>
                <c:pt idx="104463">
                  <c:v>25.21641</c:v>
                </c:pt>
                <c:pt idx="104464">
                  <c:v>25.213222999999999</c:v>
                </c:pt>
                <c:pt idx="104465">
                  <c:v>25.211825000000001</c:v>
                </c:pt>
                <c:pt idx="104466">
                  <c:v>25.218005999999999</c:v>
                </c:pt>
                <c:pt idx="104467">
                  <c:v>25.218342</c:v>
                </c:pt>
                <c:pt idx="104468">
                  <c:v>25.214839000000001</c:v>
                </c:pt>
                <c:pt idx="104469">
                  <c:v>25.214759000000001</c:v>
                </c:pt>
                <c:pt idx="104470">
                  <c:v>25.214627</c:v>
                </c:pt>
                <c:pt idx="104471">
                  <c:v>25.215745999999999</c:v>
                </c:pt>
                <c:pt idx="104472">
                  <c:v>25.219127</c:v>
                </c:pt>
                <c:pt idx="104473">
                  <c:v>25.218879000000001</c:v>
                </c:pt>
                <c:pt idx="104474">
                  <c:v>25.213719000000001</c:v>
                </c:pt>
                <c:pt idx="104475">
                  <c:v>25.213486</c:v>
                </c:pt>
                <c:pt idx="104476">
                  <c:v>25.214898999999999</c:v>
                </c:pt>
                <c:pt idx="104477">
                  <c:v>25.212907000000001</c:v>
                </c:pt>
                <c:pt idx="104478">
                  <c:v>25.214179999999999</c:v>
                </c:pt>
                <c:pt idx="104479">
                  <c:v>25.213222999999999</c:v>
                </c:pt>
                <c:pt idx="104480">
                  <c:v>25.210134</c:v>
                </c:pt>
                <c:pt idx="104481">
                  <c:v>25.210280999999998</c:v>
                </c:pt>
                <c:pt idx="104482">
                  <c:v>25.211365000000001</c:v>
                </c:pt>
                <c:pt idx="104483">
                  <c:v>25.213837000000002</c:v>
                </c:pt>
                <c:pt idx="104484">
                  <c:v>25.214839000000001</c:v>
                </c:pt>
                <c:pt idx="104485">
                  <c:v>25.215959000000002</c:v>
                </c:pt>
                <c:pt idx="104486">
                  <c:v>25.221119999999999</c:v>
                </c:pt>
                <c:pt idx="104487">
                  <c:v>25.221022000000001</c:v>
                </c:pt>
                <c:pt idx="104488">
                  <c:v>25.214465000000001</c:v>
                </c:pt>
                <c:pt idx="104489">
                  <c:v>25.214531999999998</c:v>
                </c:pt>
                <c:pt idx="104490">
                  <c:v>25.219104999999999</c:v>
                </c:pt>
                <c:pt idx="104491">
                  <c:v>25.218181000000001</c:v>
                </c:pt>
                <c:pt idx="104492">
                  <c:v>25.218060999999999</c:v>
                </c:pt>
                <c:pt idx="104493">
                  <c:v>25.220738000000001</c:v>
                </c:pt>
                <c:pt idx="104494">
                  <c:v>25.215831000000001</c:v>
                </c:pt>
                <c:pt idx="104495">
                  <c:v>25.212682000000001</c:v>
                </c:pt>
                <c:pt idx="104496">
                  <c:v>25.218975</c:v>
                </c:pt>
                <c:pt idx="104497">
                  <c:v>25.220299000000001</c:v>
                </c:pt>
                <c:pt idx="104498">
                  <c:v>25.214798999999999</c:v>
                </c:pt>
                <c:pt idx="104499">
                  <c:v>25.215907000000001</c:v>
                </c:pt>
                <c:pt idx="104500">
                  <c:v>25.219650000000001</c:v>
                </c:pt>
                <c:pt idx="104501">
                  <c:v>25.218038</c:v>
                </c:pt>
                <c:pt idx="104502">
                  <c:v>25.216607</c:v>
                </c:pt>
                <c:pt idx="104503">
                  <c:v>25.218596999999999</c:v>
                </c:pt>
                <c:pt idx="104504">
                  <c:v>25.218176</c:v>
                </c:pt>
                <c:pt idx="104505">
                  <c:v>25.221665000000002</c:v>
                </c:pt>
                <c:pt idx="104506">
                  <c:v>25.226004</c:v>
                </c:pt>
                <c:pt idx="104507">
                  <c:v>25.223877000000002</c:v>
                </c:pt>
                <c:pt idx="104508">
                  <c:v>25.222481999999999</c:v>
                </c:pt>
                <c:pt idx="104509">
                  <c:v>25.222723999999999</c:v>
                </c:pt>
                <c:pt idx="104510">
                  <c:v>25.224385999999999</c:v>
                </c:pt>
                <c:pt idx="104511">
                  <c:v>25.225096000000001</c:v>
                </c:pt>
                <c:pt idx="104512">
                  <c:v>25.225100999999999</c:v>
                </c:pt>
                <c:pt idx="104513">
                  <c:v>25.225189</c:v>
                </c:pt>
                <c:pt idx="104514">
                  <c:v>25.220604000000002</c:v>
                </c:pt>
                <c:pt idx="104515">
                  <c:v>25.217123999999998</c:v>
                </c:pt>
                <c:pt idx="104516">
                  <c:v>25.219107999999999</c:v>
                </c:pt>
                <c:pt idx="104517">
                  <c:v>25.220637</c:v>
                </c:pt>
                <c:pt idx="104518">
                  <c:v>25.220715999999999</c:v>
                </c:pt>
                <c:pt idx="104519">
                  <c:v>25.224094999999998</c:v>
                </c:pt>
                <c:pt idx="104520">
                  <c:v>25.225698999999999</c:v>
                </c:pt>
                <c:pt idx="104521">
                  <c:v>25.224236000000001</c:v>
                </c:pt>
                <c:pt idx="104522">
                  <c:v>25.224423000000002</c:v>
                </c:pt>
                <c:pt idx="104523">
                  <c:v>25.224547000000001</c:v>
                </c:pt>
                <c:pt idx="104524">
                  <c:v>25.223151999999999</c:v>
                </c:pt>
                <c:pt idx="104525">
                  <c:v>25.223669000000001</c:v>
                </c:pt>
                <c:pt idx="104526">
                  <c:v>25.22597</c:v>
                </c:pt>
                <c:pt idx="104527">
                  <c:v>25.225874999999998</c:v>
                </c:pt>
                <c:pt idx="104528">
                  <c:v>25.223966999999998</c:v>
                </c:pt>
                <c:pt idx="104529">
                  <c:v>25.222491999999999</c:v>
                </c:pt>
                <c:pt idx="104530">
                  <c:v>25.223790000000001</c:v>
                </c:pt>
                <c:pt idx="104531">
                  <c:v>25.228166999999999</c:v>
                </c:pt>
                <c:pt idx="104532">
                  <c:v>25.227919</c:v>
                </c:pt>
                <c:pt idx="104533">
                  <c:v>25.224136000000001</c:v>
                </c:pt>
                <c:pt idx="104534">
                  <c:v>25.224238</c:v>
                </c:pt>
                <c:pt idx="104535">
                  <c:v>25.226925999999999</c:v>
                </c:pt>
                <c:pt idx="104536">
                  <c:v>25.225487999999999</c:v>
                </c:pt>
                <c:pt idx="104537">
                  <c:v>25.224791</c:v>
                </c:pt>
                <c:pt idx="104538">
                  <c:v>25.226676999999999</c:v>
                </c:pt>
                <c:pt idx="104539">
                  <c:v>25.223604999999999</c:v>
                </c:pt>
                <c:pt idx="104540">
                  <c:v>25.221094999999998</c:v>
                </c:pt>
                <c:pt idx="104541">
                  <c:v>25.225618999999998</c:v>
                </c:pt>
                <c:pt idx="104542">
                  <c:v>25.228408999999999</c:v>
                </c:pt>
                <c:pt idx="104543">
                  <c:v>25.226652000000001</c:v>
                </c:pt>
                <c:pt idx="104544">
                  <c:v>25.224551000000002</c:v>
                </c:pt>
                <c:pt idx="104545">
                  <c:v>25.224461999999999</c:v>
                </c:pt>
                <c:pt idx="104546">
                  <c:v>25.222622999999999</c:v>
                </c:pt>
                <c:pt idx="104547">
                  <c:v>25.218173</c:v>
                </c:pt>
                <c:pt idx="104548">
                  <c:v>25.219124000000001</c:v>
                </c:pt>
                <c:pt idx="104549">
                  <c:v>25.221755999999999</c:v>
                </c:pt>
                <c:pt idx="104550">
                  <c:v>25.219006</c:v>
                </c:pt>
                <c:pt idx="104551">
                  <c:v>25.221274000000001</c:v>
                </c:pt>
                <c:pt idx="104552">
                  <c:v>25.225028999999999</c:v>
                </c:pt>
                <c:pt idx="104553">
                  <c:v>25.221827000000001</c:v>
                </c:pt>
                <c:pt idx="104554">
                  <c:v>25.220890000000001</c:v>
                </c:pt>
                <c:pt idx="104555">
                  <c:v>25.222698999999999</c:v>
                </c:pt>
                <c:pt idx="104556">
                  <c:v>25.224333999999999</c:v>
                </c:pt>
                <c:pt idx="104557">
                  <c:v>25.226365999999999</c:v>
                </c:pt>
                <c:pt idx="104558">
                  <c:v>25.224101999999998</c:v>
                </c:pt>
                <c:pt idx="104559">
                  <c:v>25.218969999999999</c:v>
                </c:pt>
                <c:pt idx="104560">
                  <c:v>25.217469999999999</c:v>
                </c:pt>
                <c:pt idx="104561">
                  <c:v>25.221281000000001</c:v>
                </c:pt>
                <c:pt idx="104562">
                  <c:v>25.221533000000001</c:v>
                </c:pt>
                <c:pt idx="104563">
                  <c:v>25.220502</c:v>
                </c:pt>
                <c:pt idx="104564">
                  <c:v>25.220452000000002</c:v>
                </c:pt>
                <c:pt idx="104565">
                  <c:v>25.222474999999999</c:v>
                </c:pt>
                <c:pt idx="104566">
                  <c:v>25.227781</c:v>
                </c:pt>
                <c:pt idx="104567">
                  <c:v>25.224986000000001</c:v>
                </c:pt>
                <c:pt idx="104568">
                  <c:v>25.221347000000002</c:v>
                </c:pt>
                <c:pt idx="104569">
                  <c:v>25.224602999999998</c:v>
                </c:pt>
                <c:pt idx="104570">
                  <c:v>25.223931</c:v>
                </c:pt>
                <c:pt idx="104571">
                  <c:v>25.222349999999999</c:v>
                </c:pt>
                <c:pt idx="104572">
                  <c:v>25.223303999999999</c:v>
                </c:pt>
                <c:pt idx="104573">
                  <c:v>25.222425000000001</c:v>
                </c:pt>
                <c:pt idx="104574">
                  <c:v>25.221467000000001</c:v>
                </c:pt>
                <c:pt idx="104575">
                  <c:v>25.221558000000002</c:v>
                </c:pt>
                <c:pt idx="104576">
                  <c:v>25.221264999999999</c:v>
                </c:pt>
                <c:pt idx="104577">
                  <c:v>25.221388000000001</c:v>
                </c:pt>
                <c:pt idx="104578">
                  <c:v>25.218019999999999</c:v>
                </c:pt>
                <c:pt idx="104579">
                  <c:v>25.217234999999999</c:v>
                </c:pt>
                <c:pt idx="104580">
                  <c:v>25.224672000000002</c:v>
                </c:pt>
                <c:pt idx="104581">
                  <c:v>25.226274</c:v>
                </c:pt>
                <c:pt idx="104582">
                  <c:v>25.224343000000001</c:v>
                </c:pt>
                <c:pt idx="104583">
                  <c:v>25.226334000000001</c:v>
                </c:pt>
                <c:pt idx="104584">
                  <c:v>25.223958</c:v>
                </c:pt>
                <c:pt idx="104585">
                  <c:v>25.222659</c:v>
                </c:pt>
                <c:pt idx="104586">
                  <c:v>25.227083</c:v>
                </c:pt>
                <c:pt idx="104587">
                  <c:v>25.227974</c:v>
                </c:pt>
                <c:pt idx="104588">
                  <c:v>25.226723</c:v>
                </c:pt>
                <c:pt idx="104589">
                  <c:v>25.226859999999999</c:v>
                </c:pt>
                <c:pt idx="104590">
                  <c:v>25.226704000000002</c:v>
                </c:pt>
                <c:pt idx="104591">
                  <c:v>25.227547999999999</c:v>
                </c:pt>
                <c:pt idx="104592">
                  <c:v>25.230981</c:v>
                </c:pt>
                <c:pt idx="104593">
                  <c:v>25.234216</c:v>
                </c:pt>
                <c:pt idx="104594">
                  <c:v>25.229880999999999</c:v>
                </c:pt>
                <c:pt idx="104595">
                  <c:v>25.227309000000002</c:v>
                </c:pt>
                <c:pt idx="104596">
                  <c:v>25.234057</c:v>
                </c:pt>
                <c:pt idx="104597">
                  <c:v>25.236253999999999</c:v>
                </c:pt>
                <c:pt idx="104598">
                  <c:v>25.230070999999999</c:v>
                </c:pt>
                <c:pt idx="104599">
                  <c:v>25.226678</c:v>
                </c:pt>
                <c:pt idx="104600">
                  <c:v>25.229108</c:v>
                </c:pt>
                <c:pt idx="104601">
                  <c:v>25.228753999999999</c:v>
                </c:pt>
                <c:pt idx="104602">
                  <c:v>25.227370000000001</c:v>
                </c:pt>
                <c:pt idx="104603">
                  <c:v>25.229966000000001</c:v>
                </c:pt>
                <c:pt idx="104604">
                  <c:v>25.228089000000001</c:v>
                </c:pt>
                <c:pt idx="104605">
                  <c:v>25.224298000000001</c:v>
                </c:pt>
                <c:pt idx="104606">
                  <c:v>25.226364</c:v>
                </c:pt>
                <c:pt idx="104607">
                  <c:v>25.226579999999998</c:v>
                </c:pt>
                <c:pt idx="104608">
                  <c:v>25.22326</c:v>
                </c:pt>
                <c:pt idx="104609">
                  <c:v>25.226703000000001</c:v>
                </c:pt>
                <c:pt idx="104610">
                  <c:v>25.229493999999999</c:v>
                </c:pt>
                <c:pt idx="104611">
                  <c:v>25.229120000000002</c:v>
                </c:pt>
                <c:pt idx="104612">
                  <c:v>25.232317999999999</c:v>
                </c:pt>
                <c:pt idx="104613">
                  <c:v>25.230715</c:v>
                </c:pt>
                <c:pt idx="104614">
                  <c:v>25.222939</c:v>
                </c:pt>
                <c:pt idx="104615">
                  <c:v>25.222770000000001</c:v>
                </c:pt>
                <c:pt idx="104616">
                  <c:v>25.225833999999999</c:v>
                </c:pt>
                <c:pt idx="104617">
                  <c:v>25.226144000000001</c:v>
                </c:pt>
                <c:pt idx="104618">
                  <c:v>25.230578999999999</c:v>
                </c:pt>
                <c:pt idx="104619">
                  <c:v>25.233094000000001</c:v>
                </c:pt>
                <c:pt idx="104620">
                  <c:v>25.230343000000001</c:v>
                </c:pt>
                <c:pt idx="104621">
                  <c:v>25.229219000000001</c:v>
                </c:pt>
                <c:pt idx="104622">
                  <c:v>25.229291</c:v>
                </c:pt>
                <c:pt idx="104623">
                  <c:v>25.229334999999999</c:v>
                </c:pt>
                <c:pt idx="104624">
                  <c:v>25.231515999999999</c:v>
                </c:pt>
                <c:pt idx="104625">
                  <c:v>25.233582999999999</c:v>
                </c:pt>
                <c:pt idx="104626">
                  <c:v>25.234696</c:v>
                </c:pt>
                <c:pt idx="104627">
                  <c:v>25.235679999999999</c:v>
                </c:pt>
                <c:pt idx="104628">
                  <c:v>25.233906000000001</c:v>
                </c:pt>
                <c:pt idx="104629">
                  <c:v>25.231629999999999</c:v>
                </c:pt>
                <c:pt idx="104630">
                  <c:v>25.23282</c:v>
                </c:pt>
                <c:pt idx="104631">
                  <c:v>25.235709</c:v>
                </c:pt>
                <c:pt idx="104632">
                  <c:v>25.23527</c:v>
                </c:pt>
                <c:pt idx="104633">
                  <c:v>25.231033</c:v>
                </c:pt>
                <c:pt idx="104634">
                  <c:v>25.228380000000001</c:v>
                </c:pt>
                <c:pt idx="104635">
                  <c:v>25.230830999999998</c:v>
                </c:pt>
                <c:pt idx="104636">
                  <c:v>25.231245000000001</c:v>
                </c:pt>
                <c:pt idx="104637">
                  <c:v>25.228653999999999</c:v>
                </c:pt>
                <c:pt idx="104638">
                  <c:v>25.227678000000001</c:v>
                </c:pt>
                <c:pt idx="104639">
                  <c:v>25.227318</c:v>
                </c:pt>
                <c:pt idx="104640">
                  <c:v>25.224119999999999</c:v>
                </c:pt>
                <c:pt idx="104641">
                  <c:v>25.221473</c:v>
                </c:pt>
                <c:pt idx="104642">
                  <c:v>25.222961999999999</c:v>
                </c:pt>
                <c:pt idx="104643">
                  <c:v>25.225650000000002</c:v>
                </c:pt>
                <c:pt idx="104644">
                  <c:v>25.227273</c:v>
                </c:pt>
                <c:pt idx="104645">
                  <c:v>25.227222000000001</c:v>
                </c:pt>
                <c:pt idx="104646">
                  <c:v>25.227595000000001</c:v>
                </c:pt>
                <c:pt idx="104647">
                  <c:v>25.227789999999999</c:v>
                </c:pt>
                <c:pt idx="104648">
                  <c:v>25.226115</c:v>
                </c:pt>
                <c:pt idx="104649">
                  <c:v>25.224264999999999</c:v>
                </c:pt>
                <c:pt idx="104650">
                  <c:v>25.225849</c:v>
                </c:pt>
                <c:pt idx="104651">
                  <c:v>25.228739000000001</c:v>
                </c:pt>
                <c:pt idx="104652">
                  <c:v>25.227578000000001</c:v>
                </c:pt>
                <c:pt idx="104653">
                  <c:v>25.226009000000001</c:v>
                </c:pt>
                <c:pt idx="104654">
                  <c:v>25.225591999999999</c:v>
                </c:pt>
                <c:pt idx="104655">
                  <c:v>25.225608000000001</c:v>
                </c:pt>
                <c:pt idx="104656">
                  <c:v>25.228491999999999</c:v>
                </c:pt>
                <c:pt idx="104657">
                  <c:v>25.230356</c:v>
                </c:pt>
                <c:pt idx="104658">
                  <c:v>25.230599000000002</c:v>
                </c:pt>
                <c:pt idx="104659">
                  <c:v>25.229787000000002</c:v>
                </c:pt>
                <c:pt idx="104660">
                  <c:v>25.228452999999998</c:v>
                </c:pt>
                <c:pt idx="104661">
                  <c:v>25.230150999999999</c:v>
                </c:pt>
                <c:pt idx="104662">
                  <c:v>25.226702</c:v>
                </c:pt>
                <c:pt idx="104663">
                  <c:v>25.225953000000001</c:v>
                </c:pt>
                <c:pt idx="104664">
                  <c:v>25.232189999999999</c:v>
                </c:pt>
                <c:pt idx="104665">
                  <c:v>25.230163999999998</c:v>
                </c:pt>
                <c:pt idx="104666">
                  <c:v>25.228773</c:v>
                </c:pt>
                <c:pt idx="104667">
                  <c:v>25.232462000000002</c:v>
                </c:pt>
                <c:pt idx="104668">
                  <c:v>25.231558</c:v>
                </c:pt>
                <c:pt idx="104669">
                  <c:v>25.231974999999998</c:v>
                </c:pt>
                <c:pt idx="104670">
                  <c:v>25.236242000000001</c:v>
                </c:pt>
                <c:pt idx="104671">
                  <c:v>25.235506999999998</c:v>
                </c:pt>
                <c:pt idx="104672">
                  <c:v>25.231432999999999</c:v>
                </c:pt>
                <c:pt idx="104673">
                  <c:v>25.232119999999998</c:v>
                </c:pt>
                <c:pt idx="104674">
                  <c:v>25.233467000000001</c:v>
                </c:pt>
                <c:pt idx="104675">
                  <c:v>25.236298999999999</c:v>
                </c:pt>
                <c:pt idx="104676">
                  <c:v>25.240072999999999</c:v>
                </c:pt>
                <c:pt idx="104677">
                  <c:v>25.241056</c:v>
                </c:pt>
                <c:pt idx="104678">
                  <c:v>25.242697</c:v>
                </c:pt>
                <c:pt idx="104679">
                  <c:v>25.243607000000001</c:v>
                </c:pt>
                <c:pt idx="104680">
                  <c:v>25.237352000000001</c:v>
                </c:pt>
                <c:pt idx="104681">
                  <c:v>25.231096000000001</c:v>
                </c:pt>
                <c:pt idx="104682">
                  <c:v>25.230217</c:v>
                </c:pt>
                <c:pt idx="104683">
                  <c:v>25.230713999999999</c:v>
                </c:pt>
                <c:pt idx="104684">
                  <c:v>25.226949000000001</c:v>
                </c:pt>
                <c:pt idx="104685">
                  <c:v>25.226937</c:v>
                </c:pt>
                <c:pt idx="104686">
                  <c:v>25.234453999999999</c:v>
                </c:pt>
                <c:pt idx="104687">
                  <c:v>25.230844999999999</c:v>
                </c:pt>
                <c:pt idx="104688">
                  <c:v>25.222539999999999</c:v>
                </c:pt>
                <c:pt idx="104689">
                  <c:v>25.226969</c:v>
                </c:pt>
                <c:pt idx="104690">
                  <c:v>25.231522999999999</c:v>
                </c:pt>
                <c:pt idx="104691">
                  <c:v>25.225836000000001</c:v>
                </c:pt>
                <c:pt idx="104692">
                  <c:v>25.223953000000002</c:v>
                </c:pt>
                <c:pt idx="104693">
                  <c:v>25.225572</c:v>
                </c:pt>
                <c:pt idx="104694">
                  <c:v>25.222854000000002</c:v>
                </c:pt>
                <c:pt idx="104695">
                  <c:v>25.222335000000001</c:v>
                </c:pt>
                <c:pt idx="104696">
                  <c:v>25.222662</c:v>
                </c:pt>
                <c:pt idx="104697">
                  <c:v>25.224634999999999</c:v>
                </c:pt>
                <c:pt idx="104698">
                  <c:v>25.231445000000001</c:v>
                </c:pt>
                <c:pt idx="104699">
                  <c:v>25.232436</c:v>
                </c:pt>
                <c:pt idx="104700">
                  <c:v>25.232040999999999</c:v>
                </c:pt>
                <c:pt idx="104701">
                  <c:v>25.237058000000001</c:v>
                </c:pt>
                <c:pt idx="104702">
                  <c:v>25.235721000000002</c:v>
                </c:pt>
                <c:pt idx="104703">
                  <c:v>25.231037000000001</c:v>
                </c:pt>
                <c:pt idx="104704">
                  <c:v>25.230865000000001</c:v>
                </c:pt>
                <c:pt idx="104705">
                  <c:v>25.233121000000001</c:v>
                </c:pt>
                <c:pt idx="104706">
                  <c:v>25.234103000000001</c:v>
                </c:pt>
                <c:pt idx="104707">
                  <c:v>25.235347999999998</c:v>
                </c:pt>
                <c:pt idx="104708">
                  <c:v>25.235945999999998</c:v>
                </c:pt>
                <c:pt idx="104709">
                  <c:v>25.236895000000001</c:v>
                </c:pt>
                <c:pt idx="104710">
                  <c:v>25.236481000000001</c:v>
                </c:pt>
                <c:pt idx="104711">
                  <c:v>25.233757000000001</c:v>
                </c:pt>
                <c:pt idx="104712">
                  <c:v>25.237085</c:v>
                </c:pt>
                <c:pt idx="104713">
                  <c:v>25.242825</c:v>
                </c:pt>
                <c:pt idx="104714">
                  <c:v>25.241634000000001</c:v>
                </c:pt>
                <c:pt idx="104715">
                  <c:v>25.236445</c:v>
                </c:pt>
                <c:pt idx="104716">
                  <c:v>25.234348000000001</c:v>
                </c:pt>
                <c:pt idx="104717">
                  <c:v>25.239705000000001</c:v>
                </c:pt>
                <c:pt idx="104718">
                  <c:v>25.241669000000002</c:v>
                </c:pt>
                <c:pt idx="104719">
                  <c:v>25.235465000000001</c:v>
                </c:pt>
                <c:pt idx="104720">
                  <c:v>25.232479999999999</c:v>
                </c:pt>
                <c:pt idx="104721">
                  <c:v>25.235562000000002</c:v>
                </c:pt>
                <c:pt idx="104722">
                  <c:v>25.236598000000001</c:v>
                </c:pt>
                <c:pt idx="104723">
                  <c:v>25.234466000000001</c:v>
                </c:pt>
                <c:pt idx="104724">
                  <c:v>25.232272999999999</c:v>
                </c:pt>
                <c:pt idx="104725">
                  <c:v>25.231217999999998</c:v>
                </c:pt>
                <c:pt idx="104726">
                  <c:v>25.234022</c:v>
                </c:pt>
                <c:pt idx="104727">
                  <c:v>25.238264000000001</c:v>
                </c:pt>
                <c:pt idx="104728">
                  <c:v>25.237324999999998</c:v>
                </c:pt>
                <c:pt idx="104729">
                  <c:v>25.234093999999999</c:v>
                </c:pt>
                <c:pt idx="104730">
                  <c:v>25.231164</c:v>
                </c:pt>
                <c:pt idx="104731">
                  <c:v>25.228729000000001</c:v>
                </c:pt>
                <c:pt idx="104732">
                  <c:v>25.228985000000002</c:v>
                </c:pt>
                <c:pt idx="104733">
                  <c:v>25.230080000000001</c:v>
                </c:pt>
                <c:pt idx="104734">
                  <c:v>25.230709999999998</c:v>
                </c:pt>
                <c:pt idx="104735">
                  <c:v>25.232309999999998</c:v>
                </c:pt>
                <c:pt idx="104736">
                  <c:v>25.233015999999999</c:v>
                </c:pt>
                <c:pt idx="104737">
                  <c:v>25.229320000000001</c:v>
                </c:pt>
                <c:pt idx="104738">
                  <c:v>25.225064</c:v>
                </c:pt>
                <c:pt idx="104739">
                  <c:v>25.231076999999999</c:v>
                </c:pt>
                <c:pt idx="104740">
                  <c:v>25.236552</c:v>
                </c:pt>
                <c:pt idx="104741">
                  <c:v>25.232123999999999</c:v>
                </c:pt>
                <c:pt idx="104742">
                  <c:v>25.229939000000002</c:v>
                </c:pt>
                <c:pt idx="104743">
                  <c:v>25.232109000000001</c:v>
                </c:pt>
                <c:pt idx="104744">
                  <c:v>25.238357000000001</c:v>
                </c:pt>
                <c:pt idx="104745">
                  <c:v>25.239318999999998</c:v>
                </c:pt>
                <c:pt idx="104746">
                  <c:v>25.231009</c:v>
                </c:pt>
                <c:pt idx="104747">
                  <c:v>25.232716</c:v>
                </c:pt>
                <c:pt idx="104748">
                  <c:v>25.238453</c:v>
                </c:pt>
                <c:pt idx="104749">
                  <c:v>25.238593000000002</c:v>
                </c:pt>
                <c:pt idx="104750">
                  <c:v>25.23807</c:v>
                </c:pt>
                <c:pt idx="104751">
                  <c:v>25.236353999999999</c:v>
                </c:pt>
                <c:pt idx="104752">
                  <c:v>25.236343999999999</c:v>
                </c:pt>
                <c:pt idx="104753">
                  <c:v>25.237894000000001</c:v>
                </c:pt>
                <c:pt idx="104754">
                  <c:v>25.237117999999999</c:v>
                </c:pt>
                <c:pt idx="104755">
                  <c:v>25.238938000000001</c:v>
                </c:pt>
                <c:pt idx="104756">
                  <c:v>25.241773999999999</c:v>
                </c:pt>
                <c:pt idx="104757">
                  <c:v>25.240268</c:v>
                </c:pt>
                <c:pt idx="104758">
                  <c:v>25.239329999999999</c:v>
                </c:pt>
                <c:pt idx="104759">
                  <c:v>25.237964000000002</c:v>
                </c:pt>
                <c:pt idx="104760">
                  <c:v>25.234038999999999</c:v>
                </c:pt>
                <c:pt idx="104761">
                  <c:v>25.235344000000001</c:v>
                </c:pt>
                <c:pt idx="104762">
                  <c:v>25.23723</c:v>
                </c:pt>
                <c:pt idx="104763">
                  <c:v>25.238135</c:v>
                </c:pt>
                <c:pt idx="104764">
                  <c:v>25.245090000000001</c:v>
                </c:pt>
                <c:pt idx="104765">
                  <c:v>25.245229999999999</c:v>
                </c:pt>
                <c:pt idx="104766">
                  <c:v>25.240072999999999</c:v>
                </c:pt>
                <c:pt idx="104767">
                  <c:v>25.242484000000001</c:v>
                </c:pt>
                <c:pt idx="104768">
                  <c:v>25.245470000000001</c:v>
                </c:pt>
                <c:pt idx="104769">
                  <c:v>25.240494999999999</c:v>
                </c:pt>
                <c:pt idx="104770">
                  <c:v>25.23725</c:v>
                </c:pt>
                <c:pt idx="104771">
                  <c:v>25.239932</c:v>
                </c:pt>
                <c:pt idx="104772">
                  <c:v>25.239062000000001</c:v>
                </c:pt>
                <c:pt idx="104773">
                  <c:v>25.235475000000001</c:v>
                </c:pt>
                <c:pt idx="104774">
                  <c:v>25.234518000000001</c:v>
                </c:pt>
                <c:pt idx="104775">
                  <c:v>25.237293999999999</c:v>
                </c:pt>
                <c:pt idx="104776">
                  <c:v>25.241693999999999</c:v>
                </c:pt>
                <c:pt idx="104777">
                  <c:v>25.241665999999999</c:v>
                </c:pt>
                <c:pt idx="104778">
                  <c:v>25.236846</c:v>
                </c:pt>
                <c:pt idx="104779">
                  <c:v>25.236111999999999</c:v>
                </c:pt>
                <c:pt idx="104780">
                  <c:v>25.239588999999999</c:v>
                </c:pt>
                <c:pt idx="104781">
                  <c:v>25.236833000000001</c:v>
                </c:pt>
                <c:pt idx="104782">
                  <c:v>25.232403999999999</c:v>
                </c:pt>
                <c:pt idx="104783">
                  <c:v>25.235928999999999</c:v>
                </c:pt>
                <c:pt idx="104784">
                  <c:v>25.239070999999999</c:v>
                </c:pt>
                <c:pt idx="104785">
                  <c:v>25.238641000000001</c:v>
                </c:pt>
                <c:pt idx="104786">
                  <c:v>25.240469000000001</c:v>
                </c:pt>
                <c:pt idx="104787">
                  <c:v>25.242342000000001</c:v>
                </c:pt>
                <c:pt idx="104788">
                  <c:v>25.240687999999999</c:v>
                </c:pt>
                <c:pt idx="104789">
                  <c:v>25.239256999999998</c:v>
                </c:pt>
                <c:pt idx="104790">
                  <c:v>25.240919999999999</c:v>
                </c:pt>
                <c:pt idx="104791">
                  <c:v>25.242314</c:v>
                </c:pt>
                <c:pt idx="104792">
                  <c:v>25.241434000000002</c:v>
                </c:pt>
                <c:pt idx="104793">
                  <c:v>25.240607000000001</c:v>
                </c:pt>
                <c:pt idx="104794">
                  <c:v>25.240793</c:v>
                </c:pt>
                <c:pt idx="104795">
                  <c:v>25.239018000000002</c:v>
                </c:pt>
                <c:pt idx="104796">
                  <c:v>25.239882000000001</c:v>
                </c:pt>
                <c:pt idx="104797">
                  <c:v>25.242045999999998</c:v>
                </c:pt>
                <c:pt idx="104798">
                  <c:v>25.243355000000001</c:v>
                </c:pt>
                <c:pt idx="104799">
                  <c:v>25.247223000000002</c:v>
                </c:pt>
                <c:pt idx="104800">
                  <c:v>25.245450999999999</c:v>
                </c:pt>
                <c:pt idx="104801">
                  <c:v>25.240110999999999</c:v>
                </c:pt>
                <c:pt idx="104802">
                  <c:v>25.242038000000001</c:v>
                </c:pt>
                <c:pt idx="104803">
                  <c:v>25.241772000000001</c:v>
                </c:pt>
                <c:pt idx="104804">
                  <c:v>25.237237</c:v>
                </c:pt>
                <c:pt idx="104805">
                  <c:v>25.240054000000001</c:v>
                </c:pt>
                <c:pt idx="104806">
                  <c:v>25.243285</c:v>
                </c:pt>
                <c:pt idx="104807">
                  <c:v>25.241716</c:v>
                </c:pt>
                <c:pt idx="104808">
                  <c:v>25.239637999999999</c:v>
                </c:pt>
                <c:pt idx="104809">
                  <c:v>25.23864</c:v>
                </c:pt>
                <c:pt idx="104810">
                  <c:v>25.240003999999999</c:v>
                </c:pt>
                <c:pt idx="104811">
                  <c:v>25.237746000000001</c:v>
                </c:pt>
                <c:pt idx="104812">
                  <c:v>25.234404999999999</c:v>
                </c:pt>
                <c:pt idx="104813">
                  <c:v>25.238097</c:v>
                </c:pt>
                <c:pt idx="104814">
                  <c:v>25.239798</c:v>
                </c:pt>
                <c:pt idx="104815">
                  <c:v>25.238441999999999</c:v>
                </c:pt>
                <c:pt idx="104816">
                  <c:v>25.239930999999999</c:v>
                </c:pt>
                <c:pt idx="104817">
                  <c:v>25.240548</c:v>
                </c:pt>
                <c:pt idx="104818">
                  <c:v>25.239654000000002</c:v>
                </c:pt>
                <c:pt idx="104819">
                  <c:v>25.241426000000001</c:v>
                </c:pt>
                <c:pt idx="104820">
                  <c:v>25.242370999999999</c:v>
                </c:pt>
                <c:pt idx="104821">
                  <c:v>25.241078999999999</c:v>
                </c:pt>
                <c:pt idx="104822">
                  <c:v>25.242902000000001</c:v>
                </c:pt>
                <c:pt idx="104823">
                  <c:v>25.248155000000001</c:v>
                </c:pt>
                <c:pt idx="104824">
                  <c:v>25.250551000000002</c:v>
                </c:pt>
                <c:pt idx="104825">
                  <c:v>25.246625999999999</c:v>
                </c:pt>
                <c:pt idx="104826">
                  <c:v>25.247758999999999</c:v>
                </c:pt>
                <c:pt idx="104827">
                  <c:v>25.250914999999999</c:v>
                </c:pt>
                <c:pt idx="104828">
                  <c:v>25.245797</c:v>
                </c:pt>
                <c:pt idx="104829">
                  <c:v>25.242830000000001</c:v>
                </c:pt>
                <c:pt idx="104830">
                  <c:v>25.243438000000001</c:v>
                </c:pt>
                <c:pt idx="104831">
                  <c:v>25.240797000000001</c:v>
                </c:pt>
                <c:pt idx="104832">
                  <c:v>25.240138000000002</c:v>
                </c:pt>
                <c:pt idx="104833">
                  <c:v>25.244921000000001</c:v>
                </c:pt>
                <c:pt idx="104834">
                  <c:v>25.247945999999999</c:v>
                </c:pt>
                <c:pt idx="104835">
                  <c:v>25.245736999999998</c:v>
                </c:pt>
                <c:pt idx="104836">
                  <c:v>25.242622000000001</c:v>
                </c:pt>
                <c:pt idx="104837">
                  <c:v>25.24081</c:v>
                </c:pt>
                <c:pt idx="104838">
                  <c:v>25.241233999999999</c:v>
                </c:pt>
                <c:pt idx="104839">
                  <c:v>25.241834999999998</c:v>
                </c:pt>
                <c:pt idx="104840">
                  <c:v>25.240245000000002</c:v>
                </c:pt>
                <c:pt idx="104841">
                  <c:v>25.240169999999999</c:v>
                </c:pt>
                <c:pt idx="104842">
                  <c:v>25.242139999999999</c:v>
                </c:pt>
                <c:pt idx="104843">
                  <c:v>25.242267999999999</c:v>
                </c:pt>
                <c:pt idx="104844">
                  <c:v>25.240849000000001</c:v>
                </c:pt>
                <c:pt idx="104845">
                  <c:v>25.241223000000002</c:v>
                </c:pt>
                <c:pt idx="104846">
                  <c:v>25.243563000000002</c:v>
                </c:pt>
                <c:pt idx="104847">
                  <c:v>25.243169000000002</c:v>
                </c:pt>
                <c:pt idx="104848">
                  <c:v>25.241008000000001</c:v>
                </c:pt>
                <c:pt idx="104849">
                  <c:v>25.238479999999999</c:v>
                </c:pt>
                <c:pt idx="104850">
                  <c:v>25.237342999999999</c:v>
                </c:pt>
                <c:pt idx="104851">
                  <c:v>25.243385</c:v>
                </c:pt>
                <c:pt idx="104852">
                  <c:v>25.245614</c:v>
                </c:pt>
                <c:pt idx="104853">
                  <c:v>25.237048000000001</c:v>
                </c:pt>
                <c:pt idx="104854">
                  <c:v>25.236267999999999</c:v>
                </c:pt>
                <c:pt idx="104855">
                  <c:v>25.242864000000001</c:v>
                </c:pt>
                <c:pt idx="104856">
                  <c:v>25.242640999999999</c:v>
                </c:pt>
                <c:pt idx="104857">
                  <c:v>25.240271</c:v>
                </c:pt>
                <c:pt idx="104858">
                  <c:v>25.242222000000002</c:v>
                </c:pt>
                <c:pt idx="104859">
                  <c:v>25.241676999999999</c:v>
                </c:pt>
                <c:pt idx="104860">
                  <c:v>25.238620000000001</c:v>
                </c:pt>
                <c:pt idx="104861">
                  <c:v>25.239273000000001</c:v>
                </c:pt>
                <c:pt idx="104862">
                  <c:v>25.240210000000001</c:v>
                </c:pt>
                <c:pt idx="104863">
                  <c:v>25.243901000000001</c:v>
                </c:pt>
                <c:pt idx="104864">
                  <c:v>25.248380999999998</c:v>
                </c:pt>
                <c:pt idx="104865">
                  <c:v>25.243452999999999</c:v>
                </c:pt>
                <c:pt idx="104866">
                  <c:v>25.241496000000001</c:v>
                </c:pt>
                <c:pt idx="104867">
                  <c:v>25.248394999999999</c:v>
                </c:pt>
                <c:pt idx="104868">
                  <c:v>25.250482000000002</c:v>
                </c:pt>
                <c:pt idx="104869">
                  <c:v>25.247050999999999</c:v>
                </c:pt>
                <c:pt idx="104870">
                  <c:v>25.248090000000001</c:v>
                </c:pt>
                <c:pt idx="104871">
                  <c:v>25.253397</c:v>
                </c:pt>
                <c:pt idx="104872">
                  <c:v>25.251982000000002</c:v>
                </c:pt>
                <c:pt idx="104873">
                  <c:v>25.252504999999999</c:v>
                </c:pt>
                <c:pt idx="104874">
                  <c:v>25.255676999999999</c:v>
                </c:pt>
                <c:pt idx="104875">
                  <c:v>25.250945000000002</c:v>
                </c:pt>
                <c:pt idx="104876">
                  <c:v>25.251187999999999</c:v>
                </c:pt>
                <c:pt idx="104877">
                  <c:v>25.255997000000001</c:v>
                </c:pt>
                <c:pt idx="104878">
                  <c:v>25.254714</c:v>
                </c:pt>
                <c:pt idx="104879">
                  <c:v>25.250394</c:v>
                </c:pt>
                <c:pt idx="104880">
                  <c:v>25.248075</c:v>
                </c:pt>
                <c:pt idx="104881">
                  <c:v>25.247623999999998</c:v>
                </c:pt>
                <c:pt idx="104882">
                  <c:v>25.247188000000001</c:v>
                </c:pt>
                <c:pt idx="104883">
                  <c:v>25.248602999999999</c:v>
                </c:pt>
                <c:pt idx="104884">
                  <c:v>25.249967000000002</c:v>
                </c:pt>
                <c:pt idx="104885">
                  <c:v>25.247219999999999</c:v>
                </c:pt>
                <c:pt idx="104886">
                  <c:v>25.245555</c:v>
                </c:pt>
                <c:pt idx="104887">
                  <c:v>25.247596000000001</c:v>
                </c:pt>
                <c:pt idx="104888">
                  <c:v>25.248161</c:v>
                </c:pt>
                <c:pt idx="104889">
                  <c:v>25.244403999999999</c:v>
                </c:pt>
                <c:pt idx="104890">
                  <c:v>25.241768</c:v>
                </c:pt>
                <c:pt idx="104891">
                  <c:v>25.243168000000001</c:v>
                </c:pt>
                <c:pt idx="104892">
                  <c:v>25.244101000000001</c:v>
                </c:pt>
                <c:pt idx="104893">
                  <c:v>25.245426999999999</c:v>
                </c:pt>
                <c:pt idx="104894">
                  <c:v>25.24823</c:v>
                </c:pt>
                <c:pt idx="104895">
                  <c:v>25.247339</c:v>
                </c:pt>
                <c:pt idx="104896">
                  <c:v>25.245823000000001</c:v>
                </c:pt>
                <c:pt idx="104897">
                  <c:v>25.246296000000001</c:v>
                </c:pt>
                <c:pt idx="104898">
                  <c:v>25.243212</c:v>
                </c:pt>
                <c:pt idx="104899">
                  <c:v>25.238439</c:v>
                </c:pt>
                <c:pt idx="104900">
                  <c:v>25.241184000000001</c:v>
                </c:pt>
                <c:pt idx="104901">
                  <c:v>25.244281999999998</c:v>
                </c:pt>
                <c:pt idx="104902">
                  <c:v>25.243967999999999</c:v>
                </c:pt>
                <c:pt idx="104903">
                  <c:v>25.244612</c:v>
                </c:pt>
                <c:pt idx="104904">
                  <c:v>25.242422000000001</c:v>
                </c:pt>
                <c:pt idx="104905">
                  <c:v>25.239715</c:v>
                </c:pt>
                <c:pt idx="104906">
                  <c:v>25.240766000000001</c:v>
                </c:pt>
                <c:pt idx="104907">
                  <c:v>25.242121999999998</c:v>
                </c:pt>
                <c:pt idx="104908">
                  <c:v>25.239189</c:v>
                </c:pt>
                <c:pt idx="104909">
                  <c:v>25.237722000000002</c:v>
                </c:pt>
                <c:pt idx="104910">
                  <c:v>25.238052</c:v>
                </c:pt>
                <c:pt idx="104911">
                  <c:v>25.233719000000001</c:v>
                </c:pt>
                <c:pt idx="104912">
                  <c:v>25.233453000000001</c:v>
                </c:pt>
                <c:pt idx="104913">
                  <c:v>25.236262</c:v>
                </c:pt>
                <c:pt idx="104914">
                  <c:v>25.237508999999999</c:v>
                </c:pt>
                <c:pt idx="104915">
                  <c:v>25.239542</c:v>
                </c:pt>
                <c:pt idx="104916">
                  <c:v>25.241225</c:v>
                </c:pt>
                <c:pt idx="104917">
                  <c:v>25.240555000000001</c:v>
                </c:pt>
                <c:pt idx="104918">
                  <c:v>25.240998999999999</c:v>
                </c:pt>
                <c:pt idx="104919">
                  <c:v>25.239941999999999</c:v>
                </c:pt>
                <c:pt idx="104920">
                  <c:v>25.238880000000002</c:v>
                </c:pt>
                <c:pt idx="104921">
                  <c:v>25.241951</c:v>
                </c:pt>
                <c:pt idx="104922">
                  <c:v>25.242768999999999</c:v>
                </c:pt>
                <c:pt idx="104923">
                  <c:v>25.241482999999999</c:v>
                </c:pt>
                <c:pt idx="104924">
                  <c:v>25.24061</c:v>
                </c:pt>
                <c:pt idx="104925">
                  <c:v>25.237777999999999</c:v>
                </c:pt>
                <c:pt idx="104926">
                  <c:v>25.238651000000001</c:v>
                </c:pt>
                <c:pt idx="104927">
                  <c:v>25.242422000000001</c:v>
                </c:pt>
                <c:pt idx="104928">
                  <c:v>25.242046999999999</c:v>
                </c:pt>
                <c:pt idx="104929">
                  <c:v>25.246707000000001</c:v>
                </c:pt>
                <c:pt idx="104930">
                  <c:v>25.249241000000001</c:v>
                </c:pt>
                <c:pt idx="104931">
                  <c:v>25.245633999999999</c:v>
                </c:pt>
                <c:pt idx="104932">
                  <c:v>25.248785000000002</c:v>
                </c:pt>
                <c:pt idx="104933">
                  <c:v>25.250924000000001</c:v>
                </c:pt>
                <c:pt idx="104934">
                  <c:v>25.249541000000001</c:v>
                </c:pt>
                <c:pt idx="104935">
                  <c:v>25.253173</c:v>
                </c:pt>
                <c:pt idx="104936">
                  <c:v>25.255507999999999</c:v>
                </c:pt>
                <c:pt idx="104937">
                  <c:v>25.252748</c:v>
                </c:pt>
                <c:pt idx="104938">
                  <c:v>25.249497000000002</c:v>
                </c:pt>
                <c:pt idx="104939">
                  <c:v>25.249299000000001</c:v>
                </c:pt>
                <c:pt idx="104940">
                  <c:v>25.252383999999999</c:v>
                </c:pt>
                <c:pt idx="104941">
                  <c:v>25.251677000000001</c:v>
                </c:pt>
                <c:pt idx="104942">
                  <c:v>25.244999</c:v>
                </c:pt>
                <c:pt idx="104943">
                  <c:v>25.244532</c:v>
                </c:pt>
                <c:pt idx="104944">
                  <c:v>25.246973000000001</c:v>
                </c:pt>
                <c:pt idx="104945">
                  <c:v>25.240631</c:v>
                </c:pt>
                <c:pt idx="104946">
                  <c:v>25.237832999999998</c:v>
                </c:pt>
                <c:pt idx="104947">
                  <c:v>25.242531</c:v>
                </c:pt>
                <c:pt idx="104948">
                  <c:v>25.241582999999999</c:v>
                </c:pt>
                <c:pt idx="104949">
                  <c:v>25.240779</c:v>
                </c:pt>
                <c:pt idx="104950">
                  <c:v>25.244195999999999</c:v>
                </c:pt>
                <c:pt idx="104951">
                  <c:v>25.243970000000001</c:v>
                </c:pt>
                <c:pt idx="104952">
                  <c:v>25.244353</c:v>
                </c:pt>
                <c:pt idx="104953">
                  <c:v>25.248456000000001</c:v>
                </c:pt>
                <c:pt idx="104954">
                  <c:v>25.249269000000002</c:v>
                </c:pt>
                <c:pt idx="104955">
                  <c:v>25.247468000000001</c:v>
                </c:pt>
                <c:pt idx="104956">
                  <c:v>25.247971</c:v>
                </c:pt>
                <c:pt idx="104957">
                  <c:v>25.246293999999999</c:v>
                </c:pt>
                <c:pt idx="104958">
                  <c:v>25.245616999999999</c:v>
                </c:pt>
                <c:pt idx="104959">
                  <c:v>25.250868000000001</c:v>
                </c:pt>
                <c:pt idx="104960">
                  <c:v>25.250539</c:v>
                </c:pt>
                <c:pt idx="104961">
                  <c:v>25.242629999999998</c:v>
                </c:pt>
                <c:pt idx="104962">
                  <c:v>25.241236000000001</c:v>
                </c:pt>
                <c:pt idx="104963">
                  <c:v>25.244759999999999</c:v>
                </c:pt>
                <c:pt idx="104964">
                  <c:v>25.242823000000001</c:v>
                </c:pt>
                <c:pt idx="104965">
                  <c:v>25.243027999999999</c:v>
                </c:pt>
                <c:pt idx="104966">
                  <c:v>25.249727</c:v>
                </c:pt>
                <c:pt idx="104967">
                  <c:v>25.250691</c:v>
                </c:pt>
                <c:pt idx="104968">
                  <c:v>25.248391999999999</c:v>
                </c:pt>
                <c:pt idx="104969">
                  <c:v>25.250454000000001</c:v>
                </c:pt>
                <c:pt idx="104970">
                  <c:v>25.248443000000002</c:v>
                </c:pt>
                <c:pt idx="104971">
                  <c:v>25.244606999999998</c:v>
                </c:pt>
                <c:pt idx="104972">
                  <c:v>25.248816999999999</c:v>
                </c:pt>
                <c:pt idx="104973">
                  <c:v>25.252344999999998</c:v>
                </c:pt>
                <c:pt idx="104974">
                  <c:v>25.248621</c:v>
                </c:pt>
                <c:pt idx="104975">
                  <c:v>25.246234000000001</c:v>
                </c:pt>
                <c:pt idx="104976">
                  <c:v>25.245618</c:v>
                </c:pt>
                <c:pt idx="104977">
                  <c:v>25.240787999999998</c:v>
                </c:pt>
                <c:pt idx="104978">
                  <c:v>25.239818</c:v>
                </c:pt>
                <c:pt idx="104979">
                  <c:v>25.245073000000001</c:v>
                </c:pt>
                <c:pt idx="104980">
                  <c:v>25.243901000000001</c:v>
                </c:pt>
                <c:pt idx="104981">
                  <c:v>25.239000999999998</c:v>
                </c:pt>
                <c:pt idx="104982">
                  <c:v>25.240763000000001</c:v>
                </c:pt>
                <c:pt idx="104983">
                  <c:v>25.243413</c:v>
                </c:pt>
                <c:pt idx="104984">
                  <c:v>25.243455000000001</c:v>
                </c:pt>
                <c:pt idx="104985">
                  <c:v>25.243811999999998</c:v>
                </c:pt>
                <c:pt idx="104986">
                  <c:v>25.245266999999998</c:v>
                </c:pt>
                <c:pt idx="104987">
                  <c:v>25.244816</c:v>
                </c:pt>
                <c:pt idx="104988">
                  <c:v>25.243974999999999</c:v>
                </c:pt>
                <c:pt idx="104989">
                  <c:v>25.244254000000002</c:v>
                </c:pt>
                <c:pt idx="104990">
                  <c:v>25.244804999999999</c:v>
                </c:pt>
                <c:pt idx="104991">
                  <c:v>25.251705999999999</c:v>
                </c:pt>
                <c:pt idx="104992">
                  <c:v>25.256599999999999</c:v>
                </c:pt>
                <c:pt idx="104993">
                  <c:v>25.252751</c:v>
                </c:pt>
                <c:pt idx="104994">
                  <c:v>25.249783999999998</c:v>
                </c:pt>
                <c:pt idx="104995">
                  <c:v>25.251812000000001</c:v>
                </c:pt>
                <c:pt idx="104996">
                  <c:v>25.255369999999999</c:v>
                </c:pt>
                <c:pt idx="104997">
                  <c:v>25.254935</c:v>
                </c:pt>
                <c:pt idx="104998">
                  <c:v>25.251660999999999</c:v>
                </c:pt>
                <c:pt idx="104999">
                  <c:v>25.253233999999999</c:v>
                </c:pt>
                <c:pt idx="105000">
                  <c:v>25.254282</c:v>
                </c:pt>
                <c:pt idx="105001">
                  <c:v>25.250163000000001</c:v>
                </c:pt>
                <c:pt idx="105002">
                  <c:v>25.247986000000001</c:v>
                </c:pt>
                <c:pt idx="105003">
                  <c:v>25.246497000000002</c:v>
                </c:pt>
                <c:pt idx="105004">
                  <c:v>25.24663</c:v>
                </c:pt>
                <c:pt idx="105005">
                  <c:v>25.250056000000001</c:v>
                </c:pt>
                <c:pt idx="105006">
                  <c:v>25.248094999999999</c:v>
                </c:pt>
                <c:pt idx="105007">
                  <c:v>25.244157999999999</c:v>
                </c:pt>
                <c:pt idx="105008">
                  <c:v>25.244481</c:v>
                </c:pt>
                <c:pt idx="105009">
                  <c:v>25.244544999999999</c:v>
                </c:pt>
                <c:pt idx="105010">
                  <c:v>25.246970999999998</c:v>
                </c:pt>
                <c:pt idx="105011">
                  <c:v>25.247005999999999</c:v>
                </c:pt>
                <c:pt idx="105012">
                  <c:v>25.241643</c:v>
                </c:pt>
                <c:pt idx="105013">
                  <c:v>25.243010999999999</c:v>
                </c:pt>
                <c:pt idx="105014">
                  <c:v>25.245514</c:v>
                </c:pt>
                <c:pt idx="105015">
                  <c:v>25.240884000000001</c:v>
                </c:pt>
                <c:pt idx="105016">
                  <c:v>25.240946999999998</c:v>
                </c:pt>
                <c:pt idx="105017">
                  <c:v>25.244879000000001</c:v>
                </c:pt>
                <c:pt idx="105018">
                  <c:v>25.243725999999999</c:v>
                </c:pt>
                <c:pt idx="105019">
                  <c:v>25.242056999999999</c:v>
                </c:pt>
                <c:pt idx="105020">
                  <c:v>25.239865000000002</c:v>
                </c:pt>
                <c:pt idx="105021">
                  <c:v>25.235292000000001</c:v>
                </c:pt>
                <c:pt idx="105022">
                  <c:v>25.235645000000002</c:v>
                </c:pt>
                <c:pt idx="105023">
                  <c:v>25.239262</c:v>
                </c:pt>
                <c:pt idx="105024">
                  <c:v>25.237615999999999</c:v>
                </c:pt>
                <c:pt idx="105025">
                  <c:v>25.233215000000001</c:v>
                </c:pt>
                <c:pt idx="105026">
                  <c:v>25.234379000000001</c:v>
                </c:pt>
                <c:pt idx="105027">
                  <c:v>25.238748000000001</c:v>
                </c:pt>
                <c:pt idx="105028">
                  <c:v>25.239801</c:v>
                </c:pt>
                <c:pt idx="105029">
                  <c:v>25.238515</c:v>
                </c:pt>
                <c:pt idx="105030">
                  <c:v>25.236502000000002</c:v>
                </c:pt>
                <c:pt idx="105031">
                  <c:v>25.240701999999999</c:v>
                </c:pt>
                <c:pt idx="105032">
                  <c:v>25.246632999999999</c:v>
                </c:pt>
                <c:pt idx="105033">
                  <c:v>25.243946999999999</c:v>
                </c:pt>
                <c:pt idx="105034">
                  <c:v>25.245691000000001</c:v>
                </c:pt>
                <c:pt idx="105035">
                  <c:v>25.248183000000001</c:v>
                </c:pt>
                <c:pt idx="105036">
                  <c:v>25.244330000000001</c:v>
                </c:pt>
                <c:pt idx="105037">
                  <c:v>25.244371999999998</c:v>
                </c:pt>
                <c:pt idx="105038">
                  <c:v>25.246255999999999</c:v>
                </c:pt>
                <c:pt idx="105039">
                  <c:v>25.244389999999999</c:v>
                </c:pt>
                <c:pt idx="105040">
                  <c:v>25.242654000000002</c:v>
                </c:pt>
                <c:pt idx="105041">
                  <c:v>25.243344</c:v>
                </c:pt>
                <c:pt idx="105042">
                  <c:v>25.242968999999999</c:v>
                </c:pt>
                <c:pt idx="105043">
                  <c:v>25.241824999999999</c:v>
                </c:pt>
                <c:pt idx="105044">
                  <c:v>25.243701000000001</c:v>
                </c:pt>
                <c:pt idx="105045">
                  <c:v>25.243326</c:v>
                </c:pt>
                <c:pt idx="105046">
                  <c:v>25.242602000000002</c:v>
                </c:pt>
                <c:pt idx="105047">
                  <c:v>25.24361</c:v>
                </c:pt>
                <c:pt idx="105048">
                  <c:v>25.241115000000001</c:v>
                </c:pt>
                <c:pt idx="105049">
                  <c:v>25.242462</c:v>
                </c:pt>
                <c:pt idx="105050">
                  <c:v>25.247606999999999</c:v>
                </c:pt>
                <c:pt idx="105051">
                  <c:v>25.244826</c:v>
                </c:pt>
                <c:pt idx="105052">
                  <c:v>25.240811000000001</c:v>
                </c:pt>
                <c:pt idx="105053">
                  <c:v>25.242477000000001</c:v>
                </c:pt>
                <c:pt idx="105054">
                  <c:v>25.245011999999999</c:v>
                </c:pt>
                <c:pt idx="105055">
                  <c:v>25.240404999999999</c:v>
                </c:pt>
                <c:pt idx="105056">
                  <c:v>25.239567999999998</c:v>
                </c:pt>
                <c:pt idx="105057">
                  <c:v>25.246459000000002</c:v>
                </c:pt>
                <c:pt idx="105058">
                  <c:v>25.247022999999999</c:v>
                </c:pt>
                <c:pt idx="105059">
                  <c:v>25.242961999999999</c:v>
                </c:pt>
                <c:pt idx="105060">
                  <c:v>25.243706</c:v>
                </c:pt>
                <c:pt idx="105061">
                  <c:v>25.248625000000001</c:v>
                </c:pt>
                <c:pt idx="105062">
                  <c:v>25.250442</c:v>
                </c:pt>
                <c:pt idx="105063">
                  <c:v>25.244505</c:v>
                </c:pt>
                <c:pt idx="105064">
                  <c:v>25.240113999999998</c:v>
                </c:pt>
                <c:pt idx="105065">
                  <c:v>25.245452</c:v>
                </c:pt>
                <c:pt idx="105066">
                  <c:v>25.249811000000001</c:v>
                </c:pt>
                <c:pt idx="105067">
                  <c:v>25.24804</c:v>
                </c:pt>
                <c:pt idx="105068">
                  <c:v>25.243874000000002</c:v>
                </c:pt>
                <c:pt idx="105069">
                  <c:v>25.238278999999999</c:v>
                </c:pt>
                <c:pt idx="105070">
                  <c:v>25.237496</c:v>
                </c:pt>
                <c:pt idx="105071">
                  <c:v>25.240289000000001</c:v>
                </c:pt>
                <c:pt idx="105072">
                  <c:v>25.238077000000001</c:v>
                </c:pt>
                <c:pt idx="105073">
                  <c:v>25.235278000000001</c:v>
                </c:pt>
                <c:pt idx="105074">
                  <c:v>25.237058999999999</c:v>
                </c:pt>
                <c:pt idx="105075">
                  <c:v>25.239287999999998</c:v>
                </c:pt>
                <c:pt idx="105076">
                  <c:v>25.244848000000001</c:v>
                </c:pt>
                <c:pt idx="105077">
                  <c:v>25.245898</c:v>
                </c:pt>
                <c:pt idx="105078">
                  <c:v>25.238849999999999</c:v>
                </c:pt>
                <c:pt idx="105079">
                  <c:v>25.240508999999999</c:v>
                </c:pt>
                <c:pt idx="105080">
                  <c:v>25.245113</c:v>
                </c:pt>
                <c:pt idx="105081">
                  <c:v>25.243189999999998</c:v>
                </c:pt>
                <c:pt idx="105082">
                  <c:v>25.242795000000001</c:v>
                </c:pt>
                <c:pt idx="105083">
                  <c:v>25.242234</c:v>
                </c:pt>
                <c:pt idx="105084">
                  <c:v>25.239183000000001</c:v>
                </c:pt>
                <c:pt idx="105085">
                  <c:v>25.238875</c:v>
                </c:pt>
                <c:pt idx="105086">
                  <c:v>25.240103999999999</c:v>
                </c:pt>
                <c:pt idx="105087">
                  <c:v>25.241821999999999</c:v>
                </c:pt>
                <c:pt idx="105088">
                  <c:v>25.242778999999999</c:v>
                </c:pt>
                <c:pt idx="105089">
                  <c:v>25.239176</c:v>
                </c:pt>
                <c:pt idx="105090">
                  <c:v>25.239053999999999</c:v>
                </c:pt>
                <c:pt idx="105091">
                  <c:v>25.243669000000001</c:v>
                </c:pt>
                <c:pt idx="105092">
                  <c:v>25.241607999999999</c:v>
                </c:pt>
                <c:pt idx="105093">
                  <c:v>25.239744000000002</c:v>
                </c:pt>
                <c:pt idx="105094">
                  <c:v>25.243338999999999</c:v>
                </c:pt>
                <c:pt idx="105095">
                  <c:v>25.240646000000002</c:v>
                </c:pt>
                <c:pt idx="105096">
                  <c:v>25.231833000000002</c:v>
                </c:pt>
                <c:pt idx="105097">
                  <c:v>25.229616</c:v>
                </c:pt>
                <c:pt idx="105098">
                  <c:v>25.234327</c:v>
                </c:pt>
                <c:pt idx="105099">
                  <c:v>25.237027999999999</c:v>
                </c:pt>
                <c:pt idx="105100">
                  <c:v>25.239371999999999</c:v>
                </c:pt>
                <c:pt idx="105101">
                  <c:v>25.242184999999999</c:v>
                </c:pt>
                <c:pt idx="105102">
                  <c:v>25.243897</c:v>
                </c:pt>
                <c:pt idx="105103">
                  <c:v>25.247077999999998</c:v>
                </c:pt>
                <c:pt idx="105104">
                  <c:v>25.248660999999998</c:v>
                </c:pt>
                <c:pt idx="105105">
                  <c:v>25.249310999999999</c:v>
                </c:pt>
                <c:pt idx="105106">
                  <c:v>25.247947</c:v>
                </c:pt>
                <c:pt idx="105107">
                  <c:v>25.24502</c:v>
                </c:pt>
                <c:pt idx="105108">
                  <c:v>25.245353999999999</c:v>
                </c:pt>
                <c:pt idx="105109">
                  <c:v>25.246054999999998</c:v>
                </c:pt>
                <c:pt idx="105110">
                  <c:v>25.246303000000001</c:v>
                </c:pt>
                <c:pt idx="105111">
                  <c:v>25.243822000000002</c:v>
                </c:pt>
                <c:pt idx="105112">
                  <c:v>25.241039000000001</c:v>
                </c:pt>
                <c:pt idx="105113">
                  <c:v>25.241648999999999</c:v>
                </c:pt>
                <c:pt idx="105114">
                  <c:v>25.240680000000001</c:v>
                </c:pt>
                <c:pt idx="105115">
                  <c:v>25.235789</c:v>
                </c:pt>
                <c:pt idx="105116">
                  <c:v>25.234158000000001</c:v>
                </c:pt>
                <c:pt idx="105117">
                  <c:v>25.235894999999999</c:v>
                </c:pt>
                <c:pt idx="105118">
                  <c:v>25.237296000000001</c:v>
                </c:pt>
                <c:pt idx="105119">
                  <c:v>25.240742999999998</c:v>
                </c:pt>
                <c:pt idx="105120">
                  <c:v>25.242816999999999</c:v>
                </c:pt>
                <c:pt idx="105121">
                  <c:v>25.240181</c:v>
                </c:pt>
                <c:pt idx="105122">
                  <c:v>25.236695999999998</c:v>
                </c:pt>
                <c:pt idx="105123">
                  <c:v>25.238004</c:v>
                </c:pt>
                <c:pt idx="105124">
                  <c:v>25.239045000000001</c:v>
                </c:pt>
                <c:pt idx="105125">
                  <c:v>25.238220999999999</c:v>
                </c:pt>
                <c:pt idx="105126">
                  <c:v>25.241261999999999</c:v>
                </c:pt>
                <c:pt idx="105127">
                  <c:v>25.242021000000001</c:v>
                </c:pt>
                <c:pt idx="105128">
                  <c:v>25.238585</c:v>
                </c:pt>
                <c:pt idx="105129">
                  <c:v>25.239878000000001</c:v>
                </c:pt>
                <c:pt idx="105130">
                  <c:v>25.238284</c:v>
                </c:pt>
                <c:pt idx="105131">
                  <c:v>25.232845000000001</c:v>
                </c:pt>
                <c:pt idx="105132">
                  <c:v>25.234425999999999</c:v>
                </c:pt>
                <c:pt idx="105133">
                  <c:v>25.234752</c:v>
                </c:pt>
                <c:pt idx="105134">
                  <c:v>25.23582</c:v>
                </c:pt>
                <c:pt idx="105135">
                  <c:v>25.240970999999998</c:v>
                </c:pt>
                <c:pt idx="105136">
                  <c:v>25.238233000000001</c:v>
                </c:pt>
                <c:pt idx="105137">
                  <c:v>25.231932</c:v>
                </c:pt>
                <c:pt idx="105138">
                  <c:v>25.234615999999999</c:v>
                </c:pt>
                <c:pt idx="105139">
                  <c:v>25.240352999999999</c:v>
                </c:pt>
                <c:pt idx="105140">
                  <c:v>25.237220000000001</c:v>
                </c:pt>
                <c:pt idx="105141">
                  <c:v>25.232299000000001</c:v>
                </c:pt>
                <c:pt idx="105142">
                  <c:v>25.233340999999999</c:v>
                </c:pt>
                <c:pt idx="105143">
                  <c:v>25.234480999999999</c:v>
                </c:pt>
                <c:pt idx="105144">
                  <c:v>25.232161000000001</c:v>
                </c:pt>
                <c:pt idx="105145">
                  <c:v>25.231612999999999</c:v>
                </c:pt>
                <c:pt idx="105146">
                  <c:v>25.233787</c:v>
                </c:pt>
                <c:pt idx="105147">
                  <c:v>25.233795000000001</c:v>
                </c:pt>
                <c:pt idx="105148">
                  <c:v>25.231012</c:v>
                </c:pt>
                <c:pt idx="105149">
                  <c:v>25.230761000000001</c:v>
                </c:pt>
                <c:pt idx="105150">
                  <c:v>25.230495999999999</c:v>
                </c:pt>
                <c:pt idx="105151">
                  <c:v>25.228501999999999</c:v>
                </c:pt>
                <c:pt idx="105152">
                  <c:v>25.228552000000001</c:v>
                </c:pt>
                <c:pt idx="105153">
                  <c:v>25.229901000000002</c:v>
                </c:pt>
                <c:pt idx="105154">
                  <c:v>25.229036000000001</c:v>
                </c:pt>
                <c:pt idx="105155">
                  <c:v>25.226685</c:v>
                </c:pt>
                <c:pt idx="105156">
                  <c:v>25.230264999999999</c:v>
                </c:pt>
                <c:pt idx="105157">
                  <c:v>25.232866999999999</c:v>
                </c:pt>
                <c:pt idx="105158">
                  <c:v>25.22935</c:v>
                </c:pt>
                <c:pt idx="105159">
                  <c:v>25.232451999999999</c:v>
                </c:pt>
                <c:pt idx="105160">
                  <c:v>25.233882000000001</c:v>
                </c:pt>
                <c:pt idx="105161">
                  <c:v>25.231242999999999</c:v>
                </c:pt>
                <c:pt idx="105162">
                  <c:v>25.236999000000001</c:v>
                </c:pt>
                <c:pt idx="105163">
                  <c:v>25.239072</c:v>
                </c:pt>
                <c:pt idx="105164">
                  <c:v>25.235268000000001</c:v>
                </c:pt>
                <c:pt idx="105165">
                  <c:v>25.236134</c:v>
                </c:pt>
                <c:pt idx="105166">
                  <c:v>25.235731000000001</c:v>
                </c:pt>
                <c:pt idx="105167">
                  <c:v>25.233494</c:v>
                </c:pt>
                <c:pt idx="105168">
                  <c:v>25.233058</c:v>
                </c:pt>
                <c:pt idx="105169">
                  <c:v>25.230675999999999</c:v>
                </c:pt>
                <c:pt idx="105170">
                  <c:v>25.227371999999999</c:v>
                </c:pt>
                <c:pt idx="105171">
                  <c:v>25.229327000000001</c:v>
                </c:pt>
                <c:pt idx="105172">
                  <c:v>25.232904000000001</c:v>
                </c:pt>
                <c:pt idx="105173">
                  <c:v>25.230529000000001</c:v>
                </c:pt>
                <c:pt idx="105174">
                  <c:v>25.227547999999999</c:v>
                </c:pt>
                <c:pt idx="105175">
                  <c:v>25.227571000000001</c:v>
                </c:pt>
                <c:pt idx="105176">
                  <c:v>25.230460999999998</c:v>
                </c:pt>
                <c:pt idx="105177">
                  <c:v>25.231590000000001</c:v>
                </c:pt>
                <c:pt idx="105178">
                  <c:v>25.226285000000001</c:v>
                </c:pt>
                <c:pt idx="105179">
                  <c:v>25.220704000000001</c:v>
                </c:pt>
                <c:pt idx="105180">
                  <c:v>25.219626999999999</c:v>
                </c:pt>
                <c:pt idx="105181">
                  <c:v>25.220837</c:v>
                </c:pt>
                <c:pt idx="105182">
                  <c:v>25.221686999999999</c:v>
                </c:pt>
                <c:pt idx="105183">
                  <c:v>25.219892999999999</c:v>
                </c:pt>
                <c:pt idx="105184">
                  <c:v>25.219283000000001</c:v>
                </c:pt>
                <c:pt idx="105185">
                  <c:v>25.222778999999999</c:v>
                </c:pt>
                <c:pt idx="105186">
                  <c:v>25.224240000000002</c:v>
                </c:pt>
                <c:pt idx="105187">
                  <c:v>25.224093</c:v>
                </c:pt>
                <c:pt idx="105188">
                  <c:v>25.223856000000001</c:v>
                </c:pt>
                <c:pt idx="105189">
                  <c:v>25.221952999999999</c:v>
                </c:pt>
                <c:pt idx="105190">
                  <c:v>25.223163</c:v>
                </c:pt>
                <c:pt idx="105191">
                  <c:v>25.224053000000001</c:v>
                </c:pt>
                <c:pt idx="105192">
                  <c:v>25.220752999999998</c:v>
                </c:pt>
                <c:pt idx="105193">
                  <c:v>25.218437000000002</c:v>
                </c:pt>
                <c:pt idx="105194">
                  <c:v>25.218847</c:v>
                </c:pt>
                <c:pt idx="105195">
                  <c:v>25.222425000000001</c:v>
                </c:pt>
                <c:pt idx="105196">
                  <c:v>25.224495000000001</c:v>
                </c:pt>
                <c:pt idx="105197">
                  <c:v>25.219296</c:v>
                </c:pt>
                <c:pt idx="105198">
                  <c:v>25.214544</c:v>
                </c:pt>
                <c:pt idx="105199">
                  <c:v>25.218305000000001</c:v>
                </c:pt>
                <c:pt idx="105200">
                  <c:v>25.219442000000001</c:v>
                </c:pt>
                <c:pt idx="105201">
                  <c:v>25.21602</c:v>
                </c:pt>
                <c:pt idx="105202">
                  <c:v>25.217404999999999</c:v>
                </c:pt>
                <c:pt idx="105203">
                  <c:v>25.217571</c:v>
                </c:pt>
                <c:pt idx="105204">
                  <c:v>25.212488</c:v>
                </c:pt>
                <c:pt idx="105205">
                  <c:v>25.212975</c:v>
                </c:pt>
                <c:pt idx="105206">
                  <c:v>25.216244</c:v>
                </c:pt>
                <c:pt idx="105207">
                  <c:v>25.218304</c:v>
                </c:pt>
                <c:pt idx="105208">
                  <c:v>25.220768</c:v>
                </c:pt>
                <c:pt idx="105209">
                  <c:v>25.220594999999999</c:v>
                </c:pt>
                <c:pt idx="105210">
                  <c:v>25.220405</c:v>
                </c:pt>
                <c:pt idx="105211">
                  <c:v>25.221136000000001</c:v>
                </c:pt>
                <c:pt idx="105212">
                  <c:v>25.218005000000002</c:v>
                </c:pt>
                <c:pt idx="105213">
                  <c:v>25.214131999999999</c:v>
                </c:pt>
                <c:pt idx="105214">
                  <c:v>25.214362000000001</c:v>
                </c:pt>
                <c:pt idx="105215">
                  <c:v>25.215613999999999</c:v>
                </c:pt>
                <c:pt idx="105216">
                  <c:v>25.213816000000001</c:v>
                </c:pt>
                <c:pt idx="105217">
                  <c:v>25.208435000000001</c:v>
                </c:pt>
                <c:pt idx="105218">
                  <c:v>25.206029999999998</c:v>
                </c:pt>
                <c:pt idx="105219">
                  <c:v>25.206941</c:v>
                </c:pt>
                <c:pt idx="105220">
                  <c:v>25.205604999999998</c:v>
                </c:pt>
                <c:pt idx="105221">
                  <c:v>25.204708</c:v>
                </c:pt>
                <c:pt idx="105222">
                  <c:v>25.204259</c:v>
                </c:pt>
                <c:pt idx="105223">
                  <c:v>25.202065000000001</c:v>
                </c:pt>
                <c:pt idx="105224">
                  <c:v>25.200600999999999</c:v>
                </c:pt>
                <c:pt idx="105225">
                  <c:v>25.198882999999999</c:v>
                </c:pt>
                <c:pt idx="105226">
                  <c:v>25.195405000000001</c:v>
                </c:pt>
                <c:pt idx="105227">
                  <c:v>25.194635000000002</c:v>
                </c:pt>
                <c:pt idx="105228">
                  <c:v>25.198737999999999</c:v>
                </c:pt>
                <c:pt idx="105229">
                  <c:v>25.199680000000001</c:v>
                </c:pt>
                <c:pt idx="105230">
                  <c:v>25.197431000000002</c:v>
                </c:pt>
                <c:pt idx="105231">
                  <c:v>25.195074999999999</c:v>
                </c:pt>
                <c:pt idx="105232">
                  <c:v>25.191120999999999</c:v>
                </c:pt>
                <c:pt idx="105233">
                  <c:v>25.185175999999998</c:v>
                </c:pt>
                <c:pt idx="105234">
                  <c:v>25.180364999999998</c:v>
                </c:pt>
                <c:pt idx="105235">
                  <c:v>25.179663999999999</c:v>
                </c:pt>
                <c:pt idx="105236">
                  <c:v>25.179148000000001</c:v>
                </c:pt>
                <c:pt idx="105237">
                  <c:v>25.175725</c:v>
                </c:pt>
                <c:pt idx="105238">
                  <c:v>25.173738</c:v>
                </c:pt>
                <c:pt idx="105239">
                  <c:v>25.172972000000001</c:v>
                </c:pt>
                <c:pt idx="105240">
                  <c:v>25.172992000000001</c:v>
                </c:pt>
                <c:pt idx="105241">
                  <c:v>25.176746000000001</c:v>
                </c:pt>
                <c:pt idx="105242">
                  <c:v>25.180479999999999</c:v>
                </c:pt>
                <c:pt idx="105243">
                  <c:v>25.174579000000001</c:v>
                </c:pt>
                <c:pt idx="105244">
                  <c:v>25.170953000000001</c:v>
                </c:pt>
                <c:pt idx="105245">
                  <c:v>25.172222999999999</c:v>
                </c:pt>
                <c:pt idx="105246">
                  <c:v>25.165257</c:v>
                </c:pt>
                <c:pt idx="105247">
                  <c:v>25.160319999999999</c:v>
                </c:pt>
                <c:pt idx="105248">
                  <c:v>25.160616000000001</c:v>
                </c:pt>
                <c:pt idx="105249">
                  <c:v>25.157080000000001</c:v>
                </c:pt>
                <c:pt idx="105250">
                  <c:v>25.150053</c:v>
                </c:pt>
                <c:pt idx="105251">
                  <c:v>25.144718000000001</c:v>
                </c:pt>
                <c:pt idx="105252">
                  <c:v>25.141705000000002</c:v>
                </c:pt>
                <c:pt idx="105253">
                  <c:v>25.135605000000002</c:v>
                </c:pt>
                <c:pt idx="105254">
                  <c:v>25.131270000000001</c:v>
                </c:pt>
                <c:pt idx="105255">
                  <c:v>25.130284</c:v>
                </c:pt>
                <c:pt idx="105256">
                  <c:v>25.122657</c:v>
                </c:pt>
                <c:pt idx="105257">
                  <c:v>25.112126</c:v>
                </c:pt>
                <c:pt idx="105258">
                  <c:v>25.107544000000001</c:v>
                </c:pt>
                <c:pt idx="105259">
                  <c:v>25.102229000000001</c:v>
                </c:pt>
                <c:pt idx="105260">
                  <c:v>25.090437000000001</c:v>
                </c:pt>
                <c:pt idx="105261">
                  <c:v>25.085094999999999</c:v>
                </c:pt>
                <c:pt idx="105262">
                  <c:v>25.081921999999999</c:v>
                </c:pt>
                <c:pt idx="105263">
                  <c:v>25.065079000000001</c:v>
                </c:pt>
                <c:pt idx="105264">
                  <c:v>25.046060000000001</c:v>
                </c:pt>
                <c:pt idx="105265">
                  <c:v>25.021128000000001</c:v>
                </c:pt>
                <c:pt idx="105266">
                  <c:v>24.969266999999999</c:v>
                </c:pt>
                <c:pt idx="105267">
                  <c:v>24.814591</c:v>
                </c:pt>
                <c:pt idx="105268">
                  <c:v>24.122093</c:v>
                </c:pt>
                <c:pt idx="105269">
                  <c:v>22.485448000000002</c:v>
                </c:pt>
                <c:pt idx="105270">
                  <c:v>20.933629</c:v>
                </c:pt>
                <c:pt idx="105271">
                  <c:v>20.644532000000002</c:v>
                </c:pt>
                <c:pt idx="105272">
                  <c:v>20.878764</c:v>
                </c:pt>
                <c:pt idx="105273">
                  <c:v>20.802149</c:v>
                </c:pt>
                <c:pt idx="105274">
                  <c:v>20.770786999999999</c:v>
                </c:pt>
                <c:pt idx="105275">
                  <c:v>20.853695999999999</c:v>
                </c:pt>
                <c:pt idx="105276">
                  <c:v>20.798407000000001</c:v>
                </c:pt>
                <c:pt idx="105277">
                  <c:v>20.742090999999999</c:v>
                </c:pt>
                <c:pt idx="105278">
                  <c:v>20.758685</c:v>
                </c:pt>
                <c:pt idx="105279">
                  <c:v>20.737752</c:v>
                </c:pt>
                <c:pt idx="105280">
                  <c:v>20.698098000000002</c:v>
                </c:pt>
                <c:pt idx="105281">
                  <c:v>20.677171999999999</c:v>
                </c:pt>
                <c:pt idx="105282">
                  <c:v>20.667399</c:v>
                </c:pt>
                <c:pt idx="105283">
                  <c:v>20.671533</c:v>
                </c:pt>
                <c:pt idx="105284">
                  <c:v>20.679158999999999</c:v>
                </c:pt>
                <c:pt idx="105285">
                  <c:v>20.666789999999999</c:v>
                </c:pt>
                <c:pt idx="105286">
                  <c:v>20.667778999999999</c:v>
                </c:pt>
                <c:pt idx="105287">
                  <c:v>20.688110000000002</c:v>
                </c:pt>
                <c:pt idx="105288">
                  <c:v>20.671493999999999</c:v>
                </c:pt>
                <c:pt idx="105289">
                  <c:v>20.643612000000001</c:v>
                </c:pt>
                <c:pt idx="105290">
                  <c:v>20.646367999999999</c:v>
                </c:pt>
                <c:pt idx="105291">
                  <c:v>20.643913000000001</c:v>
                </c:pt>
                <c:pt idx="105292">
                  <c:v>20.626373999999998</c:v>
                </c:pt>
                <c:pt idx="105293">
                  <c:v>20.634253000000001</c:v>
                </c:pt>
                <c:pt idx="105294">
                  <c:v>20.651212999999998</c:v>
                </c:pt>
                <c:pt idx="105295">
                  <c:v>20.650206000000001</c:v>
                </c:pt>
                <c:pt idx="105296">
                  <c:v>20.650632999999999</c:v>
                </c:pt>
                <c:pt idx="105297">
                  <c:v>20.654547000000001</c:v>
                </c:pt>
                <c:pt idx="105298">
                  <c:v>20.647758</c:v>
                </c:pt>
                <c:pt idx="105299">
                  <c:v>20.629843000000001</c:v>
                </c:pt>
                <c:pt idx="105300">
                  <c:v>20.623011999999999</c:v>
                </c:pt>
                <c:pt idx="105301">
                  <c:v>20.628810000000001</c:v>
                </c:pt>
                <c:pt idx="105302">
                  <c:v>20.62828</c:v>
                </c:pt>
                <c:pt idx="105303">
                  <c:v>20.62623</c:v>
                </c:pt>
                <c:pt idx="105304">
                  <c:v>20.635390000000001</c:v>
                </c:pt>
                <c:pt idx="105305">
                  <c:v>20.645513999999999</c:v>
                </c:pt>
                <c:pt idx="105306">
                  <c:v>20.643143999999999</c:v>
                </c:pt>
                <c:pt idx="105307">
                  <c:v>20.629971000000001</c:v>
                </c:pt>
                <c:pt idx="105308">
                  <c:v>20.624230000000001</c:v>
                </c:pt>
                <c:pt idx="105309">
                  <c:v>20.620244</c:v>
                </c:pt>
                <c:pt idx="105310">
                  <c:v>20.610322</c:v>
                </c:pt>
                <c:pt idx="105311">
                  <c:v>20.610045</c:v>
                </c:pt>
                <c:pt idx="105312">
                  <c:v>20.619385999999999</c:v>
                </c:pt>
                <c:pt idx="105313">
                  <c:v>20.621371</c:v>
                </c:pt>
                <c:pt idx="105314">
                  <c:v>20.624230000000001</c:v>
                </c:pt>
                <c:pt idx="105315">
                  <c:v>20.631682999999999</c:v>
                </c:pt>
                <c:pt idx="105316">
                  <c:v>20.627942000000001</c:v>
                </c:pt>
                <c:pt idx="105317">
                  <c:v>20.617691000000001</c:v>
                </c:pt>
                <c:pt idx="105318">
                  <c:v>20.615697000000001</c:v>
                </c:pt>
                <c:pt idx="105319">
                  <c:v>20.612601000000002</c:v>
                </c:pt>
                <c:pt idx="105320">
                  <c:v>20.605537999999999</c:v>
                </c:pt>
                <c:pt idx="105321">
                  <c:v>20.607588</c:v>
                </c:pt>
                <c:pt idx="105322">
                  <c:v>20.612233</c:v>
                </c:pt>
                <c:pt idx="105323">
                  <c:v>20.611846</c:v>
                </c:pt>
                <c:pt idx="105324">
                  <c:v>20.611981</c:v>
                </c:pt>
                <c:pt idx="105325">
                  <c:v>20.613586999999999</c:v>
                </c:pt>
                <c:pt idx="105326">
                  <c:v>20.610671</c:v>
                </c:pt>
                <c:pt idx="105327">
                  <c:v>20.602799000000001</c:v>
                </c:pt>
                <c:pt idx="105328">
                  <c:v>20.598284</c:v>
                </c:pt>
                <c:pt idx="105329">
                  <c:v>20.596775000000001</c:v>
                </c:pt>
                <c:pt idx="105330">
                  <c:v>20.595444000000001</c:v>
                </c:pt>
                <c:pt idx="105331">
                  <c:v>20.599602999999998</c:v>
                </c:pt>
                <c:pt idx="105332">
                  <c:v>20.608633999999999</c:v>
                </c:pt>
                <c:pt idx="105333">
                  <c:v>20.617059000000001</c:v>
                </c:pt>
                <c:pt idx="105334">
                  <c:v>20.613263</c:v>
                </c:pt>
                <c:pt idx="105335">
                  <c:v>20.600441</c:v>
                </c:pt>
                <c:pt idx="105336">
                  <c:v>20.597612000000002</c:v>
                </c:pt>
                <c:pt idx="105337">
                  <c:v>20.596955999999999</c:v>
                </c:pt>
                <c:pt idx="105338">
                  <c:v>20.589168999999998</c:v>
                </c:pt>
                <c:pt idx="105339">
                  <c:v>20.593512</c:v>
                </c:pt>
                <c:pt idx="105340">
                  <c:v>20.606385</c:v>
                </c:pt>
                <c:pt idx="105341">
                  <c:v>20.605333000000002</c:v>
                </c:pt>
                <c:pt idx="105342">
                  <c:v>20.602931000000002</c:v>
                </c:pt>
                <c:pt idx="105343">
                  <c:v>20.610026000000001</c:v>
                </c:pt>
                <c:pt idx="105344">
                  <c:v>20.607641999999998</c:v>
                </c:pt>
                <c:pt idx="105345">
                  <c:v>20.596958000000001</c:v>
                </c:pt>
                <c:pt idx="105346">
                  <c:v>20.595465999999998</c:v>
                </c:pt>
                <c:pt idx="105347">
                  <c:v>20.600404999999999</c:v>
                </c:pt>
                <c:pt idx="105348">
                  <c:v>20.599588000000001</c:v>
                </c:pt>
                <c:pt idx="105349">
                  <c:v>20.598101</c:v>
                </c:pt>
                <c:pt idx="105350">
                  <c:v>20.609577999999999</c:v>
                </c:pt>
                <c:pt idx="105351">
                  <c:v>20.617456000000001</c:v>
                </c:pt>
                <c:pt idx="105352">
                  <c:v>20.613602</c:v>
                </c:pt>
                <c:pt idx="105353">
                  <c:v>20.612521000000001</c:v>
                </c:pt>
                <c:pt idx="105354">
                  <c:v>20.610485000000001</c:v>
                </c:pt>
                <c:pt idx="105355">
                  <c:v>20.601793000000001</c:v>
                </c:pt>
                <c:pt idx="105356">
                  <c:v>20.596951000000001</c:v>
                </c:pt>
                <c:pt idx="105357">
                  <c:v>20.598455999999999</c:v>
                </c:pt>
                <c:pt idx="105358">
                  <c:v>20.600947999999999</c:v>
                </c:pt>
                <c:pt idx="105359">
                  <c:v>20.606764999999999</c:v>
                </c:pt>
                <c:pt idx="105360">
                  <c:v>20.611343999999999</c:v>
                </c:pt>
                <c:pt idx="105361">
                  <c:v>20.608385999999999</c:v>
                </c:pt>
                <c:pt idx="105362">
                  <c:v>20.604255999999999</c:v>
                </c:pt>
                <c:pt idx="105363">
                  <c:v>20.603660999999999</c:v>
                </c:pt>
                <c:pt idx="105364">
                  <c:v>20.60446</c:v>
                </c:pt>
                <c:pt idx="105365">
                  <c:v>20.599340000000002</c:v>
                </c:pt>
                <c:pt idx="105366">
                  <c:v>20.593737000000001</c:v>
                </c:pt>
                <c:pt idx="105367">
                  <c:v>20.595752999999998</c:v>
                </c:pt>
                <c:pt idx="105368">
                  <c:v>20.600619999999999</c:v>
                </c:pt>
                <c:pt idx="105369">
                  <c:v>20.603128000000002</c:v>
                </c:pt>
                <c:pt idx="105370">
                  <c:v>20.607044999999999</c:v>
                </c:pt>
                <c:pt idx="105371">
                  <c:v>20.612874000000001</c:v>
                </c:pt>
                <c:pt idx="105372">
                  <c:v>20.611388000000002</c:v>
                </c:pt>
                <c:pt idx="105373">
                  <c:v>20.602861999999998</c:v>
                </c:pt>
                <c:pt idx="105374">
                  <c:v>20.597362</c:v>
                </c:pt>
                <c:pt idx="105375">
                  <c:v>20.592358999999998</c:v>
                </c:pt>
                <c:pt idx="105376">
                  <c:v>20.589766000000001</c:v>
                </c:pt>
                <c:pt idx="105377">
                  <c:v>20.592746000000002</c:v>
                </c:pt>
                <c:pt idx="105378">
                  <c:v>20.595658</c:v>
                </c:pt>
                <c:pt idx="105379">
                  <c:v>20.596708</c:v>
                </c:pt>
                <c:pt idx="105380">
                  <c:v>20.597940000000001</c:v>
                </c:pt>
                <c:pt idx="105381">
                  <c:v>20.600809000000002</c:v>
                </c:pt>
                <c:pt idx="105382">
                  <c:v>20.597424</c:v>
                </c:pt>
                <c:pt idx="105383">
                  <c:v>20.591477999999999</c:v>
                </c:pt>
                <c:pt idx="105384">
                  <c:v>20.592466999999999</c:v>
                </c:pt>
                <c:pt idx="105385">
                  <c:v>20.594722999999998</c:v>
                </c:pt>
                <c:pt idx="105386">
                  <c:v>20.592831</c:v>
                </c:pt>
                <c:pt idx="105387">
                  <c:v>20.590903000000001</c:v>
                </c:pt>
                <c:pt idx="105388">
                  <c:v>20.598583999999999</c:v>
                </c:pt>
                <c:pt idx="105389">
                  <c:v>20.604489000000001</c:v>
                </c:pt>
                <c:pt idx="105390">
                  <c:v>20.598182999999999</c:v>
                </c:pt>
                <c:pt idx="105391">
                  <c:v>20.598191</c:v>
                </c:pt>
                <c:pt idx="105392">
                  <c:v>20.601179999999999</c:v>
                </c:pt>
                <c:pt idx="105393">
                  <c:v>20.593692000000001</c:v>
                </c:pt>
                <c:pt idx="105394">
                  <c:v>20.592486000000001</c:v>
                </c:pt>
                <c:pt idx="105395">
                  <c:v>20.597697</c:v>
                </c:pt>
                <c:pt idx="105396">
                  <c:v>20.600151</c:v>
                </c:pt>
                <c:pt idx="105397">
                  <c:v>20.602557000000001</c:v>
                </c:pt>
                <c:pt idx="105398">
                  <c:v>20.603916999999999</c:v>
                </c:pt>
                <c:pt idx="105399">
                  <c:v>20.600567999999999</c:v>
                </c:pt>
                <c:pt idx="105400">
                  <c:v>20.599722</c:v>
                </c:pt>
                <c:pt idx="105401">
                  <c:v>20.598628999999999</c:v>
                </c:pt>
                <c:pt idx="105402">
                  <c:v>20.596022000000001</c:v>
                </c:pt>
                <c:pt idx="105403">
                  <c:v>20.598171000000001</c:v>
                </c:pt>
                <c:pt idx="105404">
                  <c:v>20.597711</c:v>
                </c:pt>
                <c:pt idx="105405">
                  <c:v>20.595123999999998</c:v>
                </c:pt>
                <c:pt idx="105406">
                  <c:v>20.598866000000001</c:v>
                </c:pt>
                <c:pt idx="105407">
                  <c:v>20.603467999999999</c:v>
                </c:pt>
                <c:pt idx="105408">
                  <c:v>20.600225999999999</c:v>
                </c:pt>
                <c:pt idx="105409">
                  <c:v>20.596658000000001</c:v>
                </c:pt>
                <c:pt idx="105410">
                  <c:v>20.597337</c:v>
                </c:pt>
                <c:pt idx="105411">
                  <c:v>20.591204999999999</c:v>
                </c:pt>
                <c:pt idx="105412">
                  <c:v>20.585355</c:v>
                </c:pt>
                <c:pt idx="105413">
                  <c:v>20.591228999999998</c:v>
                </c:pt>
                <c:pt idx="105414">
                  <c:v>20.590820999999998</c:v>
                </c:pt>
                <c:pt idx="105415">
                  <c:v>20.586991999999999</c:v>
                </c:pt>
                <c:pt idx="105416">
                  <c:v>20.596554000000001</c:v>
                </c:pt>
                <c:pt idx="105417">
                  <c:v>20.602247999999999</c:v>
                </c:pt>
                <c:pt idx="105418">
                  <c:v>20.595466999999999</c:v>
                </c:pt>
                <c:pt idx="105419">
                  <c:v>20.590972000000001</c:v>
                </c:pt>
                <c:pt idx="105420">
                  <c:v>20.590009999999999</c:v>
                </c:pt>
                <c:pt idx="105421">
                  <c:v>20.586137999999998</c:v>
                </c:pt>
                <c:pt idx="105422">
                  <c:v>20.582567999999998</c:v>
                </c:pt>
                <c:pt idx="105423">
                  <c:v>20.583525000000002</c:v>
                </c:pt>
                <c:pt idx="105424">
                  <c:v>20.585183000000001</c:v>
                </c:pt>
                <c:pt idx="105425">
                  <c:v>20.586352000000002</c:v>
                </c:pt>
                <c:pt idx="105426">
                  <c:v>20.590582999999999</c:v>
                </c:pt>
                <c:pt idx="105427">
                  <c:v>20.593616000000001</c:v>
                </c:pt>
                <c:pt idx="105428">
                  <c:v>20.589500000000001</c:v>
                </c:pt>
                <c:pt idx="105429">
                  <c:v>20.584447999999998</c:v>
                </c:pt>
                <c:pt idx="105430">
                  <c:v>20.585595999999999</c:v>
                </c:pt>
                <c:pt idx="105431">
                  <c:v>20.583375</c:v>
                </c:pt>
                <c:pt idx="105432">
                  <c:v>20.578607999999999</c:v>
                </c:pt>
                <c:pt idx="105433">
                  <c:v>20.582923999999998</c:v>
                </c:pt>
                <c:pt idx="105434">
                  <c:v>20.593094000000001</c:v>
                </c:pt>
                <c:pt idx="105435">
                  <c:v>20.595725999999999</c:v>
                </c:pt>
                <c:pt idx="105436">
                  <c:v>20.592290999999999</c:v>
                </c:pt>
                <c:pt idx="105437">
                  <c:v>20.591707</c:v>
                </c:pt>
                <c:pt idx="105438">
                  <c:v>20.587395999999998</c:v>
                </c:pt>
                <c:pt idx="105439">
                  <c:v>20.583078</c:v>
                </c:pt>
                <c:pt idx="105440">
                  <c:v>20.587630000000001</c:v>
                </c:pt>
                <c:pt idx="105441">
                  <c:v>20.586980000000001</c:v>
                </c:pt>
                <c:pt idx="105442">
                  <c:v>20.580798999999999</c:v>
                </c:pt>
                <c:pt idx="105443">
                  <c:v>20.584785</c:v>
                </c:pt>
                <c:pt idx="105444">
                  <c:v>20.595338999999999</c:v>
                </c:pt>
                <c:pt idx="105445">
                  <c:v>20.594232999999999</c:v>
                </c:pt>
                <c:pt idx="105446">
                  <c:v>20.585569</c:v>
                </c:pt>
                <c:pt idx="105447">
                  <c:v>20.587401</c:v>
                </c:pt>
                <c:pt idx="105448">
                  <c:v>20.591090000000001</c:v>
                </c:pt>
                <c:pt idx="105449">
                  <c:v>20.586200000000002</c:v>
                </c:pt>
                <c:pt idx="105450">
                  <c:v>20.585391000000001</c:v>
                </c:pt>
                <c:pt idx="105451">
                  <c:v>20.590285000000002</c:v>
                </c:pt>
                <c:pt idx="105452">
                  <c:v>20.592582</c:v>
                </c:pt>
                <c:pt idx="105453">
                  <c:v>20.597947999999999</c:v>
                </c:pt>
                <c:pt idx="105454">
                  <c:v>20.607444999999998</c:v>
                </c:pt>
                <c:pt idx="105455">
                  <c:v>20.604838999999998</c:v>
                </c:pt>
                <c:pt idx="105456">
                  <c:v>20.595594999999999</c:v>
                </c:pt>
                <c:pt idx="105457">
                  <c:v>20.596080000000001</c:v>
                </c:pt>
                <c:pt idx="105458">
                  <c:v>20.599171999999999</c:v>
                </c:pt>
                <c:pt idx="105459">
                  <c:v>20.595427999999998</c:v>
                </c:pt>
                <c:pt idx="105460">
                  <c:v>20.594443999999999</c:v>
                </c:pt>
                <c:pt idx="105461">
                  <c:v>20.599698</c:v>
                </c:pt>
                <c:pt idx="105462">
                  <c:v>20.597234</c:v>
                </c:pt>
                <c:pt idx="105463">
                  <c:v>20.591756</c:v>
                </c:pt>
                <c:pt idx="105464">
                  <c:v>20.591815</c:v>
                </c:pt>
                <c:pt idx="105465">
                  <c:v>20.589971999999999</c:v>
                </c:pt>
                <c:pt idx="105466">
                  <c:v>20.587966999999999</c:v>
                </c:pt>
                <c:pt idx="105467">
                  <c:v>20.590381000000001</c:v>
                </c:pt>
                <c:pt idx="105468">
                  <c:v>20.589732000000001</c:v>
                </c:pt>
                <c:pt idx="105469">
                  <c:v>20.588258</c:v>
                </c:pt>
                <c:pt idx="105470">
                  <c:v>20.591394999999999</c:v>
                </c:pt>
                <c:pt idx="105471">
                  <c:v>20.592151999999999</c:v>
                </c:pt>
                <c:pt idx="105472">
                  <c:v>20.590613999999999</c:v>
                </c:pt>
                <c:pt idx="105473">
                  <c:v>20.590295999999999</c:v>
                </c:pt>
                <c:pt idx="105474">
                  <c:v>20.592382000000001</c:v>
                </c:pt>
                <c:pt idx="105475">
                  <c:v>20.593819</c:v>
                </c:pt>
                <c:pt idx="105476">
                  <c:v>20.589798999999999</c:v>
                </c:pt>
                <c:pt idx="105477">
                  <c:v>20.586832000000001</c:v>
                </c:pt>
                <c:pt idx="105478">
                  <c:v>20.590012999999999</c:v>
                </c:pt>
                <c:pt idx="105479">
                  <c:v>20.591937000000001</c:v>
                </c:pt>
                <c:pt idx="105480">
                  <c:v>20.589784999999999</c:v>
                </c:pt>
                <c:pt idx="105481">
                  <c:v>20.590665999999999</c:v>
                </c:pt>
                <c:pt idx="105482">
                  <c:v>20.592801999999999</c:v>
                </c:pt>
                <c:pt idx="105483">
                  <c:v>20.589468</c:v>
                </c:pt>
                <c:pt idx="105484">
                  <c:v>20.588123</c:v>
                </c:pt>
                <c:pt idx="105485">
                  <c:v>20.590807000000002</c:v>
                </c:pt>
                <c:pt idx="105486">
                  <c:v>20.587482000000001</c:v>
                </c:pt>
                <c:pt idx="105487">
                  <c:v>20.581593999999999</c:v>
                </c:pt>
                <c:pt idx="105488">
                  <c:v>20.582426999999999</c:v>
                </c:pt>
                <c:pt idx="105489">
                  <c:v>20.588139000000002</c:v>
                </c:pt>
                <c:pt idx="105490">
                  <c:v>20.587726</c:v>
                </c:pt>
                <c:pt idx="105491">
                  <c:v>20.582134</c:v>
                </c:pt>
                <c:pt idx="105492">
                  <c:v>20.580946999999998</c:v>
                </c:pt>
                <c:pt idx="105493">
                  <c:v>20.581719</c:v>
                </c:pt>
                <c:pt idx="105494">
                  <c:v>20.582916999999998</c:v>
                </c:pt>
                <c:pt idx="105495">
                  <c:v>20.584819</c:v>
                </c:pt>
                <c:pt idx="105496">
                  <c:v>20.584361999999999</c:v>
                </c:pt>
                <c:pt idx="105497">
                  <c:v>20.585349000000001</c:v>
                </c:pt>
                <c:pt idx="105498">
                  <c:v>20.585031000000001</c:v>
                </c:pt>
                <c:pt idx="105499">
                  <c:v>20.584956999999999</c:v>
                </c:pt>
                <c:pt idx="105500">
                  <c:v>20.589981999999999</c:v>
                </c:pt>
                <c:pt idx="105501">
                  <c:v>20.588856</c:v>
                </c:pt>
                <c:pt idx="105502">
                  <c:v>20.583694000000001</c:v>
                </c:pt>
                <c:pt idx="105503">
                  <c:v>20.584844</c:v>
                </c:pt>
                <c:pt idx="105504">
                  <c:v>20.586787000000001</c:v>
                </c:pt>
                <c:pt idx="105505">
                  <c:v>20.589483000000001</c:v>
                </c:pt>
                <c:pt idx="105506">
                  <c:v>20.594968000000001</c:v>
                </c:pt>
                <c:pt idx="105507">
                  <c:v>20.593914999999999</c:v>
                </c:pt>
                <c:pt idx="105508">
                  <c:v>20.596914999999999</c:v>
                </c:pt>
                <c:pt idx="105509">
                  <c:v>20.603808999999998</c:v>
                </c:pt>
                <c:pt idx="105510">
                  <c:v>20.599118000000001</c:v>
                </c:pt>
                <c:pt idx="105511">
                  <c:v>20.592611000000002</c:v>
                </c:pt>
                <c:pt idx="105512">
                  <c:v>20.593057000000002</c:v>
                </c:pt>
                <c:pt idx="105513">
                  <c:v>20.594788999999999</c:v>
                </c:pt>
                <c:pt idx="105514">
                  <c:v>20.593204</c:v>
                </c:pt>
                <c:pt idx="105515">
                  <c:v>20.593350999999998</c:v>
                </c:pt>
                <c:pt idx="105516">
                  <c:v>20.596228</c:v>
                </c:pt>
                <c:pt idx="105517">
                  <c:v>20.595704999999999</c:v>
                </c:pt>
                <c:pt idx="105518">
                  <c:v>20.594196</c:v>
                </c:pt>
                <c:pt idx="105519">
                  <c:v>20.593917999999999</c:v>
                </c:pt>
                <c:pt idx="105520">
                  <c:v>20.592220000000001</c:v>
                </c:pt>
                <c:pt idx="105521">
                  <c:v>20.590668999999998</c:v>
                </c:pt>
                <c:pt idx="105522">
                  <c:v>20.593274999999998</c:v>
                </c:pt>
                <c:pt idx="105523">
                  <c:v>20.593585999999998</c:v>
                </c:pt>
                <c:pt idx="105524">
                  <c:v>20.587589999999999</c:v>
                </c:pt>
                <c:pt idx="105525">
                  <c:v>20.587257999999999</c:v>
                </c:pt>
                <c:pt idx="105526">
                  <c:v>20.591152999999998</c:v>
                </c:pt>
                <c:pt idx="105527">
                  <c:v>20.584422</c:v>
                </c:pt>
                <c:pt idx="105528">
                  <c:v>20.579151</c:v>
                </c:pt>
                <c:pt idx="105529">
                  <c:v>20.583219</c:v>
                </c:pt>
                <c:pt idx="105530">
                  <c:v>20.583639999999999</c:v>
                </c:pt>
                <c:pt idx="105531">
                  <c:v>20.580107000000002</c:v>
                </c:pt>
                <c:pt idx="105532">
                  <c:v>20.580375</c:v>
                </c:pt>
                <c:pt idx="105533">
                  <c:v>20.581714999999999</c:v>
                </c:pt>
                <c:pt idx="105534">
                  <c:v>20.580338999999999</c:v>
                </c:pt>
                <c:pt idx="105535">
                  <c:v>20.578434999999999</c:v>
                </c:pt>
                <c:pt idx="105536">
                  <c:v>20.580437</c:v>
                </c:pt>
                <c:pt idx="105537">
                  <c:v>20.581759999999999</c:v>
                </c:pt>
                <c:pt idx="105538">
                  <c:v>20.581809</c:v>
                </c:pt>
                <c:pt idx="105539">
                  <c:v>20.582692000000002</c:v>
                </c:pt>
                <c:pt idx="105540">
                  <c:v>20.582460000000001</c:v>
                </c:pt>
                <c:pt idx="105541">
                  <c:v>20.579964</c:v>
                </c:pt>
                <c:pt idx="105542">
                  <c:v>20.580829000000001</c:v>
                </c:pt>
                <c:pt idx="105543">
                  <c:v>20.582695000000001</c:v>
                </c:pt>
                <c:pt idx="105544">
                  <c:v>20.582739</c:v>
                </c:pt>
                <c:pt idx="105545">
                  <c:v>20.586417999999998</c:v>
                </c:pt>
                <c:pt idx="105546">
                  <c:v>20.589293000000001</c:v>
                </c:pt>
                <c:pt idx="105547">
                  <c:v>20.587731999999999</c:v>
                </c:pt>
                <c:pt idx="105548">
                  <c:v>20.587917000000001</c:v>
                </c:pt>
                <c:pt idx="105549">
                  <c:v>20.588557000000002</c:v>
                </c:pt>
                <c:pt idx="105550">
                  <c:v>20.585495999999999</c:v>
                </c:pt>
                <c:pt idx="105551">
                  <c:v>20.583320000000001</c:v>
                </c:pt>
                <c:pt idx="105552">
                  <c:v>20.587634999999999</c:v>
                </c:pt>
                <c:pt idx="105553">
                  <c:v>20.591543000000001</c:v>
                </c:pt>
                <c:pt idx="105554">
                  <c:v>20.589943999999999</c:v>
                </c:pt>
                <c:pt idx="105555">
                  <c:v>20.590033999999999</c:v>
                </c:pt>
                <c:pt idx="105556">
                  <c:v>20.591336999999999</c:v>
                </c:pt>
                <c:pt idx="105557">
                  <c:v>20.588611</c:v>
                </c:pt>
                <c:pt idx="105558">
                  <c:v>20.585925</c:v>
                </c:pt>
                <c:pt idx="105559">
                  <c:v>20.587886000000001</c:v>
                </c:pt>
                <c:pt idx="105560">
                  <c:v>20.590541000000002</c:v>
                </c:pt>
                <c:pt idx="105561">
                  <c:v>20.590865999999998</c:v>
                </c:pt>
                <c:pt idx="105562">
                  <c:v>20.591571999999999</c:v>
                </c:pt>
                <c:pt idx="105563">
                  <c:v>20.591726000000001</c:v>
                </c:pt>
                <c:pt idx="105564">
                  <c:v>20.591204999999999</c:v>
                </c:pt>
                <c:pt idx="105565">
                  <c:v>20.592912999999999</c:v>
                </c:pt>
                <c:pt idx="105566">
                  <c:v>20.594414</c:v>
                </c:pt>
                <c:pt idx="105567">
                  <c:v>20.593688</c:v>
                </c:pt>
                <c:pt idx="105568">
                  <c:v>20.594152999999999</c:v>
                </c:pt>
                <c:pt idx="105569">
                  <c:v>20.591642</c:v>
                </c:pt>
                <c:pt idx="105570">
                  <c:v>20.592027999999999</c:v>
                </c:pt>
                <c:pt idx="105571">
                  <c:v>20.594622999999999</c:v>
                </c:pt>
                <c:pt idx="105572">
                  <c:v>20.590736</c:v>
                </c:pt>
                <c:pt idx="105573">
                  <c:v>20.589029</c:v>
                </c:pt>
                <c:pt idx="105574">
                  <c:v>20.594374999999999</c:v>
                </c:pt>
                <c:pt idx="105575">
                  <c:v>20.595248000000002</c:v>
                </c:pt>
                <c:pt idx="105576">
                  <c:v>20.591753000000001</c:v>
                </c:pt>
                <c:pt idx="105577">
                  <c:v>20.592606</c:v>
                </c:pt>
                <c:pt idx="105578">
                  <c:v>20.597332999999999</c:v>
                </c:pt>
                <c:pt idx="105579">
                  <c:v>20.594781000000001</c:v>
                </c:pt>
                <c:pt idx="105580">
                  <c:v>20.590029000000001</c:v>
                </c:pt>
                <c:pt idx="105581">
                  <c:v>20.591135999999999</c:v>
                </c:pt>
                <c:pt idx="105582">
                  <c:v>20.592205</c:v>
                </c:pt>
                <c:pt idx="105583">
                  <c:v>20.590671</c:v>
                </c:pt>
                <c:pt idx="105584">
                  <c:v>20.590834999999998</c:v>
                </c:pt>
                <c:pt idx="105585">
                  <c:v>20.591524</c:v>
                </c:pt>
                <c:pt idx="105586">
                  <c:v>20.590886000000001</c:v>
                </c:pt>
                <c:pt idx="105587">
                  <c:v>20.589024999999999</c:v>
                </c:pt>
                <c:pt idx="105588">
                  <c:v>20.590161999999999</c:v>
                </c:pt>
                <c:pt idx="105589">
                  <c:v>20.593831999999999</c:v>
                </c:pt>
                <c:pt idx="105590">
                  <c:v>20.592891999999999</c:v>
                </c:pt>
                <c:pt idx="105591">
                  <c:v>20.590237999999999</c:v>
                </c:pt>
                <c:pt idx="105592">
                  <c:v>20.591712000000001</c:v>
                </c:pt>
                <c:pt idx="105593">
                  <c:v>20.591702999999999</c:v>
                </c:pt>
                <c:pt idx="105594">
                  <c:v>20.589753999999999</c:v>
                </c:pt>
                <c:pt idx="105595">
                  <c:v>20.594038999999999</c:v>
                </c:pt>
                <c:pt idx="105596">
                  <c:v>20.600228000000001</c:v>
                </c:pt>
                <c:pt idx="105597">
                  <c:v>20.597567000000002</c:v>
                </c:pt>
                <c:pt idx="105598">
                  <c:v>20.593781</c:v>
                </c:pt>
                <c:pt idx="105599">
                  <c:v>20.594678999999999</c:v>
                </c:pt>
                <c:pt idx="105600">
                  <c:v>20.595984999999999</c:v>
                </c:pt>
                <c:pt idx="105601">
                  <c:v>20.594742</c:v>
                </c:pt>
                <c:pt idx="105602">
                  <c:v>20.592721000000001</c:v>
                </c:pt>
                <c:pt idx="105603">
                  <c:v>20.595278</c:v>
                </c:pt>
                <c:pt idx="105604">
                  <c:v>20.597389</c:v>
                </c:pt>
                <c:pt idx="105605">
                  <c:v>20.595476000000001</c:v>
                </c:pt>
                <c:pt idx="105606">
                  <c:v>20.594632000000001</c:v>
                </c:pt>
                <c:pt idx="105607">
                  <c:v>20.595503999999998</c:v>
                </c:pt>
                <c:pt idx="105608">
                  <c:v>20.598891999999999</c:v>
                </c:pt>
                <c:pt idx="105609">
                  <c:v>20.603452000000001</c:v>
                </c:pt>
                <c:pt idx="105610">
                  <c:v>20.603352000000001</c:v>
                </c:pt>
                <c:pt idx="105611">
                  <c:v>20.598648000000001</c:v>
                </c:pt>
                <c:pt idx="105612">
                  <c:v>20.595853999999999</c:v>
                </c:pt>
                <c:pt idx="105613">
                  <c:v>20.593904999999999</c:v>
                </c:pt>
                <c:pt idx="105614">
                  <c:v>20.592715999999999</c:v>
                </c:pt>
                <c:pt idx="105615">
                  <c:v>20.595023999999999</c:v>
                </c:pt>
                <c:pt idx="105616">
                  <c:v>20.596263</c:v>
                </c:pt>
                <c:pt idx="105617">
                  <c:v>20.59479</c:v>
                </c:pt>
                <c:pt idx="105618">
                  <c:v>20.597121999999999</c:v>
                </c:pt>
                <c:pt idx="105619">
                  <c:v>20.600708000000001</c:v>
                </c:pt>
                <c:pt idx="105620">
                  <c:v>20.596247000000002</c:v>
                </c:pt>
                <c:pt idx="105621">
                  <c:v>20.590292000000002</c:v>
                </c:pt>
                <c:pt idx="105622">
                  <c:v>20.590312999999998</c:v>
                </c:pt>
                <c:pt idx="105623">
                  <c:v>20.590240999999999</c:v>
                </c:pt>
                <c:pt idx="105624">
                  <c:v>20.590418</c:v>
                </c:pt>
                <c:pt idx="105625">
                  <c:v>20.591847000000001</c:v>
                </c:pt>
                <c:pt idx="105626">
                  <c:v>20.589047000000001</c:v>
                </c:pt>
                <c:pt idx="105627">
                  <c:v>20.585481999999999</c:v>
                </c:pt>
                <c:pt idx="105628">
                  <c:v>20.586974999999999</c:v>
                </c:pt>
                <c:pt idx="105629">
                  <c:v>20.591424</c:v>
                </c:pt>
                <c:pt idx="105630">
                  <c:v>20.592938</c:v>
                </c:pt>
                <c:pt idx="105631">
                  <c:v>20.591398999999999</c:v>
                </c:pt>
                <c:pt idx="105632">
                  <c:v>20.592721999999998</c:v>
                </c:pt>
                <c:pt idx="105633">
                  <c:v>20.591771000000001</c:v>
                </c:pt>
                <c:pt idx="105634">
                  <c:v>20.587039000000001</c:v>
                </c:pt>
                <c:pt idx="105635">
                  <c:v>20.585811</c:v>
                </c:pt>
                <c:pt idx="105636">
                  <c:v>20.58991</c:v>
                </c:pt>
                <c:pt idx="105637">
                  <c:v>20.593299999999999</c:v>
                </c:pt>
                <c:pt idx="105638">
                  <c:v>20.592376999999999</c:v>
                </c:pt>
                <c:pt idx="105639">
                  <c:v>20.591473000000001</c:v>
                </c:pt>
                <c:pt idx="105640">
                  <c:v>20.594100000000001</c:v>
                </c:pt>
                <c:pt idx="105641">
                  <c:v>20.592289999999998</c:v>
                </c:pt>
                <c:pt idx="105642">
                  <c:v>20.587043000000001</c:v>
                </c:pt>
                <c:pt idx="105643">
                  <c:v>20.586827</c:v>
                </c:pt>
                <c:pt idx="105644">
                  <c:v>20.591681000000001</c:v>
                </c:pt>
                <c:pt idx="105645">
                  <c:v>20.59375</c:v>
                </c:pt>
                <c:pt idx="105646">
                  <c:v>20.593364000000001</c:v>
                </c:pt>
                <c:pt idx="105647">
                  <c:v>20.593744999999998</c:v>
                </c:pt>
                <c:pt idx="105648">
                  <c:v>20.593178000000002</c:v>
                </c:pt>
                <c:pt idx="105649">
                  <c:v>20.590339</c:v>
                </c:pt>
                <c:pt idx="105650">
                  <c:v>20.589255000000001</c:v>
                </c:pt>
                <c:pt idx="105651">
                  <c:v>20.589445999999999</c:v>
                </c:pt>
                <c:pt idx="105652">
                  <c:v>20.586486000000001</c:v>
                </c:pt>
                <c:pt idx="105653">
                  <c:v>20.588404000000001</c:v>
                </c:pt>
                <c:pt idx="105654">
                  <c:v>20.592784000000002</c:v>
                </c:pt>
                <c:pt idx="105655">
                  <c:v>20.590733</c:v>
                </c:pt>
                <c:pt idx="105656">
                  <c:v>20.589870999999999</c:v>
                </c:pt>
                <c:pt idx="105657">
                  <c:v>20.590012999999999</c:v>
                </c:pt>
                <c:pt idx="105658">
                  <c:v>20.585804</c:v>
                </c:pt>
                <c:pt idx="105659">
                  <c:v>20.586781999999999</c:v>
                </c:pt>
                <c:pt idx="105660">
                  <c:v>20.59554</c:v>
                </c:pt>
                <c:pt idx="105661">
                  <c:v>20.595454</c:v>
                </c:pt>
                <c:pt idx="105662">
                  <c:v>20.592628999999999</c:v>
                </c:pt>
                <c:pt idx="105663">
                  <c:v>20.601469000000002</c:v>
                </c:pt>
                <c:pt idx="105664">
                  <c:v>20.605232999999998</c:v>
                </c:pt>
                <c:pt idx="105665">
                  <c:v>20.598621999999999</c:v>
                </c:pt>
                <c:pt idx="105666">
                  <c:v>20.596502000000001</c:v>
                </c:pt>
                <c:pt idx="105667">
                  <c:v>20.596463</c:v>
                </c:pt>
                <c:pt idx="105668">
                  <c:v>20.595621999999999</c:v>
                </c:pt>
                <c:pt idx="105669">
                  <c:v>20.599648999999999</c:v>
                </c:pt>
                <c:pt idx="105670">
                  <c:v>20.601534000000001</c:v>
                </c:pt>
                <c:pt idx="105671">
                  <c:v>20.597277999999999</c:v>
                </c:pt>
                <c:pt idx="105672">
                  <c:v>20.596896000000001</c:v>
                </c:pt>
                <c:pt idx="105673">
                  <c:v>20.599492000000001</c:v>
                </c:pt>
                <c:pt idx="105674">
                  <c:v>20.596473</c:v>
                </c:pt>
                <c:pt idx="105675">
                  <c:v>20.591882999999999</c:v>
                </c:pt>
                <c:pt idx="105676">
                  <c:v>20.592907</c:v>
                </c:pt>
                <c:pt idx="105677">
                  <c:v>20.595994999999998</c:v>
                </c:pt>
                <c:pt idx="105678">
                  <c:v>20.595482000000001</c:v>
                </c:pt>
                <c:pt idx="105679">
                  <c:v>20.595851</c:v>
                </c:pt>
                <c:pt idx="105680">
                  <c:v>20.597324</c:v>
                </c:pt>
                <c:pt idx="105681">
                  <c:v>20.592824</c:v>
                </c:pt>
                <c:pt idx="105682">
                  <c:v>20.590969999999999</c:v>
                </c:pt>
                <c:pt idx="105683">
                  <c:v>20.594569</c:v>
                </c:pt>
                <c:pt idx="105684">
                  <c:v>20.590796000000001</c:v>
                </c:pt>
                <c:pt idx="105685">
                  <c:v>20.587309000000001</c:v>
                </c:pt>
                <c:pt idx="105686">
                  <c:v>20.590185000000002</c:v>
                </c:pt>
                <c:pt idx="105687">
                  <c:v>20.589867000000002</c:v>
                </c:pt>
                <c:pt idx="105688">
                  <c:v>20.590264000000001</c:v>
                </c:pt>
                <c:pt idx="105689">
                  <c:v>20.590413999999999</c:v>
                </c:pt>
                <c:pt idx="105690">
                  <c:v>20.588887</c:v>
                </c:pt>
                <c:pt idx="105691">
                  <c:v>20.591715000000001</c:v>
                </c:pt>
                <c:pt idx="105692">
                  <c:v>20.591434</c:v>
                </c:pt>
                <c:pt idx="105693">
                  <c:v>20.585108999999999</c:v>
                </c:pt>
                <c:pt idx="105694">
                  <c:v>20.584057000000001</c:v>
                </c:pt>
                <c:pt idx="105695">
                  <c:v>20.588961000000001</c:v>
                </c:pt>
                <c:pt idx="105696">
                  <c:v>20.593059</c:v>
                </c:pt>
                <c:pt idx="105697">
                  <c:v>20.595641000000001</c:v>
                </c:pt>
                <c:pt idx="105698">
                  <c:v>20.596228</c:v>
                </c:pt>
                <c:pt idx="105699">
                  <c:v>20.594864000000001</c:v>
                </c:pt>
                <c:pt idx="105700">
                  <c:v>20.593795</c:v>
                </c:pt>
                <c:pt idx="105701">
                  <c:v>20.597635</c:v>
                </c:pt>
                <c:pt idx="105702">
                  <c:v>20.599817000000002</c:v>
                </c:pt>
                <c:pt idx="105703">
                  <c:v>20.597384999999999</c:v>
                </c:pt>
                <c:pt idx="105704">
                  <c:v>20.598192000000001</c:v>
                </c:pt>
                <c:pt idx="105705">
                  <c:v>20.596101000000001</c:v>
                </c:pt>
                <c:pt idx="105706">
                  <c:v>20.595713</c:v>
                </c:pt>
                <c:pt idx="105707">
                  <c:v>20.598438000000002</c:v>
                </c:pt>
                <c:pt idx="105708">
                  <c:v>20.599758999999999</c:v>
                </c:pt>
                <c:pt idx="105709">
                  <c:v>20.600833999999999</c:v>
                </c:pt>
                <c:pt idx="105710">
                  <c:v>20.598047999999999</c:v>
                </c:pt>
                <c:pt idx="105711">
                  <c:v>20.597010000000001</c:v>
                </c:pt>
                <c:pt idx="105712">
                  <c:v>20.601199000000001</c:v>
                </c:pt>
                <c:pt idx="105713">
                  <c:v>20.602689000000002</c:v>
                </c:pt>
                <c:pt idx="105714">
                  <c:v>20.602665999999999</c:v>
                </c:pt>
                <c:pt idx="105715">
                  <c:v>20.604883000000001</c:v>
                </c:pt>
                <c:pt idx="105716">
                  <c:v>20.603634</c:v>
                </c:pt>
                <c:pt idx="105717">
                  <c:v>20.599229000000001</c:v>
                </c:pt>
                <c:pt idx="105718">
                  <c:v>20.596340000000001</c:v>
                </c:pt>
                <c:pt idx="105719">
                  <c:v>20.594736000000001</c:v>
                </c:pt>
                <c:pt idx="105720">
                  <c:v>20.597156999999999</c:v>
                </c:pt>
                <c:pt idx="105721">
                  <c:v>20.600332000000002</c:v>
                </c:pt>
                <c:pt idx="105722">
                  <c:v>20.598248999999999</c:v>
                </c:pt>
                <c:pt idx="105723">
                  <c:v>20.594301000000002</c:v>
                </c:pt>
                <c:pt idx="105724">
                  <c:v>20.596810999999999</c:v>
                </c:pt>
                <c:pt idx="105725">
                  <c:v>20.600359000000001</c:v>
                </c:pt>
                <c:pt idx="105726">
                  <c:v>20.597483</c:v>
                </c:pt>
                <c:pt idx="105727">
                  <c:v>20.597843000000001</c:v>
                </c:pt>
                <c:pt idx="105728">
                  <c:v>20.603356999999999</c:v>
                </c:pt>
                <c:pt idx="105729">
                  <c:v>20.605045</c:v>
                </c:pt>
                <c:pt idx="105730">
                  <c:v>20.606210000000001</c:v>
                </c:pt>
                <c:pt idx="105731">
                  <c:v>20.605820000000001</c:v>
                </c:pt>
                <c:pt idx="105732">
                  <c:v>20.604675</c:v>
                </c:pt>
                <c:pt idx="105733">
                  <c:v>20.606940999999999</c:v>
                </c:pt>
                <c:pt idx="105734">
                  <c:v>20.607996</c:v>
                </c:pt>
                <c:pt idx="105735">
                  <c:v>20.604191</c:v>
                </c:pt>
                <c:pt idx="105736">
                  <c:v>20.601154999999999</c:v>
                </c:pt>
                <c:pt idx="105737">
                  <c:v>20.604351999999999</c:v>
                </c:pt>
                <c:pt idx="105738">
                  <c:v>20.606490999999998</c:v>
                </c:pt>
                <c:pt idx="105739">
                  <c:v>20.603726000000002</c:v>
                </c:pt>
                <c:pt idx="105740">
                  <c:v>20.604391</c:v>
                </c:pt>
                <c:pt idx="105741">
                  <c:v>20.607133000000001</c:v>
                </c:pt>
                <c:pt idx="105742">
                  <c:v>20.606703</c:v>
                </c:pt>
                <c:pt idx="105743">
                  <c:v>20.605360999999998</c:v>
                </c:pt>
                <c:pt idx="105744">
                  <c:v>20.604655000000001</c:v>
                </c:pt>
                <c:pt idx="105745">
                  <c:v>20.603701999999998</c:v>
                </c:pt>
                <c:pt idx="105746">
                  <c:v>20.604970000000002</c:v>
                </c:pt>
                <c:pt idx="105747">
                  <c:v>20.607240000000001</c:v>
                </c:pt>
                <c:pt idx="105748">
                  <c:v>20.605993000000002</c:v>
                </c:pt>
                <c:pt idx="105749">
                  <c:v>20.606428999999999</c:v>
                </c:pt>
                <c:pt idx="105750">
                  <c:v>20.609314999999999</c:v>
                </c:pt>
                <c:pt idx="105751">
                  <c:v>20.605250999999999</c:v>
                </c:pt>
                <c:pt idx="105752">
                  <c:v>20.600667999999999</c:v>
                </c:pt>
                <c:pt idx="105753">
                  <c:v>20.604026000000001</c:v>
                </c:pt>
                <c:pt idx="105754">
                  <c:v>20.606328000000001</c:v>
                </c:pt>
                <c:pt idx="105755">
                  <c:v>20.601606</c:v>
                </c:pt>
                <c:pt idx="105756">
                  <c:v>20.598953000000002</c:v>
                </c:pt>
                <c:pt idx="105757">
                  <c:v>20.599032000000001</c:v>
                </c:pt>
                <c:pt idx="105758">
                  <c:v>20.599848000000001</c:v>
                </c:pt>
                <c:pt idx="105759">
                  <c:v>20.599246000000001</c:v>
                </c:pt>
                <c:pt idx="105760">
                  <c:v>20.597725000000001</c:v>
                </c:pt>
                <c:pt idx="105761">
                  <c:v>20.601102999999998</c:v>
                </c:pt>
                <c:pt idx="105762">
                  <c:v>20.602181000000002</c:v>
                </c:pt>
                <c:pt idx="105763">
                  <c:v>20.598984999999999</c:v>
                </c:pt>
                <c:pt idx="105764">
                  <c:v>20.600477000000001</c:v>
                </c:pt>
                <c:pt idx="105765">
                  <c:v>20.602747000000001</c:v>
                </c:pt>
                <c:pt idx="105766">
                  <c:v>20.604220000000002</c:v>
                </c:pt>
                <c:pt idx="105767">
                  <c:v>20.610094</c:v>
                </c:pt>
                <c:pt idx="105768">
                  <c:v>20.609832999999998</c:v>
                </c:pt>
                <c:pt idx="105769">
                  <c:v>20.607606000000001</c:v>
                </c:pt>
                <c:pt idx="105770">
                  <c:v>20.612946999999998</c:v>
                </c:pt>
                <c:pt idx="105771">
                  <c:v>20.612583000000001</c:v>
                </c:pt>
                <c:pt idx="105772">
                  <c:v>20.607299999999999</c:v>
                </c:pt>
                <c:pt idx="105773">
                  <c:v>20.604493999999999</c:v>
                </c:pt>
                <c:pt idx="105774">
                  <c:v>20.603705000000001</c:v>
                </c:pt>
                <c:pt idx="105775">
                  <c:v>20.607913</c:v>
                </c:pt>
                <c:pt idx="105776">
                  <c:v>20.611754999999999</c:v>
                </c:pt>
                <c:pt idx="105777">
                  <c:v>20.605954000000001</c:v>
                </c:pt>
                <c:pt idx="105778">
                  <c:v>20.601786000000001</c:v>
                </c:pt>
                <c:pt idx="105779">
                  <c:v>20.605305000000001</c:v>
                </c:pt>
                <c:pt idx="105780">
                  <c:v>20.604963999999999</c:v>
                </c:pt>
                <c:pt idx="105781">
                  <c:v>20.603327</c:v>
                </c:pt>
                <c:pt idx="105782">
                  <c:v>20.608864000000001</c:v>
                </c:pt>
                <c:pt idx="105783">
                  <c:v>20.609514000000001</c:v>
                </c:pt>
                <c:pt idx="105784">
                  <c:v>20.603787000000001</c:v>
                </c:pt>
                <c:pt idx="105785">
                  <c:v>20.602042000000001</c:v>
                </c:pt>
                <c:pt idx="105786">
                  <c:v>20.602955999999999</c:v>
                </c:pt>
                <c:pt idx="105787">
                  <c:v>20.604658000000001</c:v>
                </c:pt>
                <c:pt idx="105788">
                  <c:v>20.610472999999999</c:v>
                </c:pt>
                <c:pt idx="105789">
                  <c:v>20.614108999999999</c:v>
                </c:pt>
                <c:pt idx="105790">
                  <c:v>20.607862999999998</c:v>
                </c:pt>
                <c:pt idx="105791">
                  <c:v>20.602112999999999</c:v>
                </c:pt>
                <c:pt idx="105792">
                  <c:v>20.603555</c:v>
                </c:pt>
                <c:pt idx="105793">
                  <c:v>20.604970999999999</c:v>
                </c:pt>
                <c:pt idx="105794">
                  <c:v>20.605439000000001</c:v>
                </c:pt>
                <c:pt idx="105795">
                  <c:v>20.608433000000002</c:v>
                </c:pt>
                <c:pt idx="105796">
                  <c:v>20.60669</c:v>
                </c:pt>
                <c:pt idx="105797">
                  <c:v>20.60117</c:v>
                </c:pt>
                <c:pt idx="105798">
                  <c:v>20.603532000000001</c:v>
                </c:pt>
                <c:pt idx="105799">
                  <c:v>20.607247999999998</c:v>
                </c:pt>
                <c:pt idx="105800">
                  <c:v>20.604863999999999</c:v>
                </c:pt>
                <c:pt idx="105801">
                  <c:v>20.605886999999999</c:v>
                </c:pt>
                <c:pt idx="105802">
                  <c:v>20.611311000000001</c:v>
                </c:pt>
                <c:pt idx="105803">
                  <c:v>20.611820999999999</c:v>
                </c:pt>
                <c:pt idx="105804">
                  <c:v>20.609289</c:v>
                </c:pt>
                <c:pt idx="105805">
                  <c:v>20.612238999999999</c:v>
                </c:pt>
                <c:pt idx="105806">
                  <c:v>20.61683</c:v>
                </c:pt>
                <c:pt idx="105807">
                  <c:v>20.613011</c:v>
                </c:pt>
                <c:pt idx="105808">
                  <c:v>20.608188999999999</c:v>
                </c:pt>
                <c:pt idx="105809">
                  <c:v>20.610154000000001</c:v>
                </c:pt>
                <c:pt idx="105810">
                  <c:v>20.612598999999999</c:v>
                </c:pt>
                <c:pt idx="105811">
                  <c:v>20.617063999999999</c:v>
                </c:pt>
                <c:pt idx="105812">
                  <c:v>20.620401000000001</c:v>
                </c:pt>
                <c:pt idx="105813">
                  <c:v>20.614642</c:v>
                </c:pt>
                <c:pt idx="105814">
                  <c:v>20.610648000000001</c:v>
                </c:pt>
                <c:pt idx="105815">
                  <c:v>20.612680999999998</c:v>
                </c:pt>
                <c:pt idx="105816">
                  <c:v>20.614402999999999</c:v>
                </c:pt>
                <c:pt idx="105817">
                  <c:v>20.614046999999999</c:v>
                </c:pt>
                <c:pt idx="105818">
                  <c:v>20.611702999999999</c:v>
                </c:pt>
                <c:pt idx="105819">
                  <c:v>20.608523999999999</c:v>
                </c:pt>
                <c:pt idx="105820">
                  <c:v>20.60838</c:v>
                </c:pt>
                <c:pt idx="105821">
                  <c:v>20.610054999999999</c:v>
                </c:pt>
                <c:pt idx="105822">
                  <c:v>20.609798999999999</c:v>
                </c:pt>
                <c:pt idx="105823">
                  <c:v>20.608968000000001</c:v>
                </c:pt>
                <c:pt idx="105824">
                  <c:v>20.612116</c:v>
                </c:pt>
                <c:pt idx="105825">
                  <c:v>20.612752</c:v>
                </c:pt>
                <c:pt idx="105826">
                  <c:v>20.60859</c:v>
                </c:pt>
                <c:pt idx="105827">
                  <c:v>20.609385</c:v>
                </c:pt>
                <c:pt idx="105828">
                  <c:v>20.612179999999999</c:v>
                </c:pt>
                <c:pt idx="105829">
                  <c:v>20.609294999999999</c:v>
                </c:pt>
                <c:pt idx="105830">
                  <c:v>20.607882</c:v>
                </c:pt>
                <c:pt idx="105831">
                  <c:v>20.609044000000001</c:v>
                </c:pt>
                <c:pt idx="105832">
                  <c:v>20.609045999999999</c:v>
                </c:pt>
                <c:pt idx="105833">
                  <c:v>20.609179999999999</c:v>
                </c:pt>
                <c:pt idx="105834">
                  <c:v>20.610348999999999</c:v>
                </c:pt>
                <c:pt idx="105835">
                  <c:v>20.607503000000001</c:v>
                </c:pt>
                <c:pt idx="105836">
                  <c:v>20.602640000000001</c:v>
                </c:pt>
                <c:pt idx="105837">
                  <c:v>20.604807999999998</c:v>
                </c:pt>
                <c:pt idx="105838">
                  <c:v>20.609244</c:v>
                </c:pt>
                <c:pt idx="105839">
                  <c:v>20.607153</c:v>
                </c:pt>
                <c:pt idx="105840">
                  <c:v>20.606725000000001</c:v>
                </c:pt>
                <c:pt idx="105841">
                  <c:v>20.608440000000002</c:v>
                </c:pt>
                <c:pt idx="105842">
                  <c:v>20.606148000000001</c:v>
                </c:pt>
                <c:pt idx="105843">
                  <c:v>20.604959000000001</c:v>
                </c:pt>
                <c:pt idx="105844">
                  <c:v>20.604635999999999</c:v>
                </c:pt>
                <c:pt idx="105845">
                  <c:v>20.602827000000001</c:v>
                </c:pt>
                <c:pt idx="105846">
                  <c:v>20.603061</c:v>
                </c:pt>
                <c:pt idx="105847">
                  <c:v>20.605523999999999</c:v>
                </c:pt>
                <c:pt idx="105848">
                  <c:v>20.606667999999999</c:v>
                </c:pt>
                <c:pt idx="105849">
                  <c:v>20.605768999999999</c:v>
                </c:pt>
                <c:pt idx="105850">
                  <c:v>20.606691999999999</c:v>
                </c:pt>
                <c:pt idx="105851">
                  <c:v>20.606355000000001</c:v>
                </c:pt>
                <c:pt idx="105852">
                  <c:v>20.607728999999999</c:v>
                </c:pt>
                <c:pt idx="105853">
                  <c:v>20.610949999999999</c:v>
                </c:pt>
                <c:pt idx="105854">
                  <c:v>20.610185000000001</c:v>
                </c:pt>
                <c:pt idx="105855">
                  <c:v>20.607658000000001</c:v>
                </c:pt>
                <c:pt idx="105856">
                  <c:v>20.607956999999999</c:v>
                </c:pt>
                <c:pt idx="105857">
                  <c:v>20.612002</c:v>
                </c:pt>
                <c:pt idx="105858">
                  <c:v>20.612589</c:v>
                </c:pt>
                <c:pt idx="105859">
                  <c:v>20.613890999999999</c:v>
                </c:pt>
                <c:pt idx="105860">
                  <c:v>20.618690000000001</c:v>
                </c:pt>
                <c:pt idx="105861">
                  <c:v>20.612798000000002</c:v>
                </c:pt>
                <c:pt idx="105862">
                  <c:v>20.606465</c:v>
                </c:pt>
                <c:pt idx="105863">
                  <c:v>20.612704000000001</c:v>
                </c:pt>
                <c:pt idx="105864">
                  <c:v>20.614383</c:v>
                </c:pt>
                <c:pt idx="105865">
                  <c:v>20.610344000000001</c:v>
                </c:pt>
                <c:pt idx="105866">
                  <c:v>20.614557999999999</c:v>
                </c:pt>
                <c:pt idx="105867">
                  <c:v>20.617184000000002</c:v>
                </c:pt>
                <c:pt idx="105868">
                  <c:v>20.61365</c:v>
                </c:pt>
                <c:pt idx="105869">
                  <c:v>20.613430999999999</c:v>
                </c:pt>
                <c:pt idx="105870">
                  <c:v>20.614702999999999</c:v>
                </c:pt>
                <c:pt idx="105871">
                  <c:v>20.617312999999999</c:v>
                </c:pt>
                <c:pt idx="105872">
                  <c:v>20.620066000000001</c:v>
                </c:pt>
                <c:pt idx="105873">
                  <c:v>20.620331</c:v>
                </c:pt>
                <c:pt idx="105874">
                  <c:v>20.620785999999999</c:v>
                </c:pt>
                <c:pt idx="105875">
                  <c:v>20.619519</c:v>
                </c:pt>
                <c:pt idx="105876">
                  <c:v>20.622126000000002</c:v>
                </c:pt>
                <c:pt idx="105877">
                  <c:v>20.627217999999999</c:v>
                </c:pt>
                <c:pt idx="105878">
                  <c:v>20.624179999999999</c:v>
                </c:pt>
                <c:pt idx="105879">
                  <c:v>20.622492000000001</c:v>
                </c:pt>
                <c:pt idx="105880">
                  <c:v>20.624217000000002</c:v>
                </c:pt>
                <c:pt idx="105881">
                  <c:v>20.616530000000001</c:v>
                </c:pt>
                <c:pt idx="105882">
                  <c:v>20.614173000000001</c:v>
                </c:pt>
                <c:pt idx="105883">
                  <c:v>20.620922</c:v>
                </c:pt>
                <c:pt idx="105884">
                  <c:v>20.619160999999998</c:v>
                </c:pt>
                <c:pt idx="105885">
                  <c:v>20.619662000000002</c:v>
                </c:pt>
                <c:pt idx="105886">
                  <c:v>20.627065000000002</c:v>
                </c:pt>
                <c:pt idx="105887">
                  <c:v>20.625216999999999</c:v>
                </c:pt>
                <c:pt idx="105888">
                  <c:v>20.619488</c:v>
                </c:pt>
                <c:pt idx="105889">
                  <c:v>20.621410000000001</c:v>
                </c:pt>
                <c:pt idx="105890">
                  <c:v>20.619803999999998</c:v>
                </c:pt>
                <c:pt idx="105891">
                  <c:v>20.614318000000001</c:v>
                </c:pt>
                <c:pt idx="105892">
                  <c:v>20.615559999999999</c:v>
                </c:pt>
                <c:pt idx="105893">
                  <c:v>20.617128000000001</c:v>
                </c:pt>
                <c:pt idx="105894">
                  <c:v>20.615570999999999</c:v>
                </c:pt>
                <c:pt idx="105895">
                  <c:v>20.613603999999999</c:v>
                </c:pt>
                <c:pt idx="105896">
                  <c:v>20.611892999999998</c:v>
                </c:pt>
                <c:pt idx="105897">
                  <c:v>20.612227000000001</c:v>
                </c:pt>
                <c:pt idx="105898">
                  <c:v>20.614249000000001</c:v>
                </c:pt>
                <c:pt idx="105899">
                  <c:v>20.614004000000001</c:v>
                </c:pt>
                <c:pt idx="105900">
                  <c:v>20.611343999999999</c:v>
                </c:pt>
                <c:pt idx="105901">
                  <c:v>20.612352999999999</c:v>
                </c:pt>
                <c:pt idx="105902">
                  <c:v>20.616326999999998</c:v>
                </c:pt>
                <c:pt idx="105903">
                  <c:v>20.618499</c:v>
                </c:pt>
                <c:pt idx="105904">
                  <c:v>20.618375</c:v>
                </c:pt>
                <c:pt idx="105905">
                  <c:v>20.617014000000001</c:v>
                </c:pt>
                <c:pt idx="105906">
                  <c:v>20.615223</c:v>
                </c:pt>
                <c:pt idx="105907">
                  <c:v>20.615151999999998</c:v>
                </c:pt>
                <c:pt idx="105908">
                  <c:v>20.614045000000001</c:v>
                </c:pt>
                <c:pt idx="105909">
                  <c:v>20.611502000000002</c:v>
                </c:pt>
                <c:pt idx="105910">
                  <c:v>20.615069999999999</c:v>
                </c:pt>
                <c:pt idx="105911">
                  <c:v>20.620699999999999</c:v>
                </c:pt>
                <c:pt idx="105912">
                  <c:v>20.618521000000001</c:v>
                </c:pt>
                <c:pt idx="105913">
                  <c:v>20.616091999999998</c:v>
                </c:pt>
                <c:pt idx="105914">
                  <c:v>20.619194</c:v>
                </c:pt>
                <c:pt idx="105915">
                  <c:v>20.619102000000002</c:v>
                </c:pt>
                <c:pt idx="105916">
                  <c:v>20.620056999999999</c:v>
                </c:pt>
                <c:pt idx="105917">
                  <c:v>20.619928000000002</c:v>
                </c:pt>
                <c:pt idx="105918">
                  <c:v>20.61693</c:v>
                </c:pt>
                <c:pt idx="105919">
                  <c:v>20.617636999999998</c:v>
                </c:pt>
                <c:pt idx="105920">
                  <c:v>20.618079999999999</c:v>
                </c:pt>
                <c:pt idx="105921">
                  <c:v>20.616921999999999</c:v>
                </c:pt>
                <c:pt idx="105922">
                  <c:v>20.616040000000002</c:v>
                </c:pt>
                <c:pt idx="105923">
                  <c:v>20.617132999999999</c:v>
                </c:pt>
                <c:pt idx="105924">
                  <c:v>20.620042999999999</c:v>
                </c:pt>
                <c:pt idx="105925">
                  <c:v>20.620996999999999</c:v>
                </c:pt>
                <c:pt idx="105926">
                  <c:v>20.618722000000002</c:v>
                </c:pt>
                <c:pt idx="105927">
                  <c:v>20.617464999999999</c:v>
                </c:pt>
                <c:pt idx="105928">
                  <c:v>20.616814999999999</c:v>
                </c:pt>
                <c:pt idx="105929">
                  <c:v>20.615254</c:v>
                </c:pt>
                <c:pt idx="105930">
                  <c:v>20.615518000000002</c:v>
                </c:pt>
                <c:pt idx="105931">
                  <c:v>20.617450000000002</c:v>
                </c:pt>
                <c:pt idx="105932">
                  <c:v>20.61947</c:v>
                </c:pt>
                <c:pt idx="105933">
                  <c:v>20.619031</c:v>
                </c:pt>
                <c:pt idx="105934">
                  <c:v>20.616682999999998</c:v>
                </c:pt>
              </c:numCache>
            </c:numRef>
          </c:yVal>
          <c:smooth val="0"/>
          <c:extLst>
            <c:ext xmlns:c16="http://schemas.microsoft.com/office/drawing/2014/chart" uri="{C3380CC4-5D6E-409C-BE32-E72D297353CC}">
              <c16:uniqueId val="{00000000-D08D-486E-92D9-44F9A41BF1C0}"/>
            </c:ext>
          </c:extLst>
        </c:ser>
        <c:ser>
          <c:idx val="3"/>
          <c:order val="1"/>
          <c:tx>
            <c:v>Zed - FE Modelling without cold working effect</c:v>
          </c:tx>
          <c:spPr>
            <a:ln w="25400" cap="rnd">
              <a:solidFill>
                <a:srgbClr val="0000CC"/>
              </a:solidFill>
              <a:round/>
            </a:ln>
            <a:effectLst/>
          </c:spPr>
          <c:marker>
            <c:symbol val="none"/>
          </c:marker>
          <c:xVal>
            <c:numRef>
              <c:f>'Test 2'!$Q$23:$Q$70</c:f>
              <c:numCache>
                <c:formatCode>General</c:formatCode>
                <c:ptCount val="48"/>
                <c:pt idx="0">
                  <c:v>0</c:v>
                </c:pt>
                <c:pt idx="1">
                  <c:v>0.20251</c:v>
                </c:pt>
                <c:pt idx="2">
                  <c:v>0.40501999999999999</c:v>
                </c:pt>
                <c:pt idx="3">
                  <c:v>0.70882000000000001</c:v>
                </c:pt>
                <c:pt idx="4">
                  <c:v>1.1138999999999999</c:v>
                </c:pt>
                <c:pt idx="5">
                  <c:v>1.5190999999999999</c:v>
                </c:pt>
                <c:pt idx="6">
                  <c:v>1.9244000000000001</c:v>
                </c:pt>
                <c:pt idx="7">
                  <c:v>2.3298000000000001</c:v>
                </c:pt>
                <c:pt idx="8">
                  <c:v>2.7353000000000001</c:v>
                </c:pt>
                <c:pt idx="9">
                  <c:v>3.141</c:v>
                </c:pt>
                <c:pt idx="10">
                  <c:v>3.5468999999999999</c:v>
                </c:pt>
                <c:pt idx="11">
                  <c:v>3.9529999999999998</c:v>
                </c:pt>
                <c:pt idx="12">
                  <c:v>4.3593000000000002</c:v>
                </c:pt>
                <c:pt idx="13">
                  <c:v>4.7659000000000002</c:v>
                </c:pt>
                <c:pt idx="14">
                  <c:v>5.1726999999999999</c:v>
                </c:pt>
                <c:pt idx="15">
                  <c:v>5.5799000000000003</c:v>
                </c:pt>
                <c:pt idx="16">
                  <c:v>5.9873000000000003</c:v>
                </c:pt>
                <c:pt idx="17">
                  <c:v>6.3951000000000002</c:v>
                </c:pt>
                <c:pt idx="18">
                  <c:v>6.8033000000000001</c:v>
                </c:pt>
                <c:pt idx="19">
                  <c:v>7.2119</c:v>
                </c:pt>
                <c:pt idx="20">
                  <c:v>7.6208999999999998</c:v>
                </c:pt>
                <c:pt idx="21">
                  <c:v>8.0304000000000002</c:v>
                </c:pt>
                <c:pt idx="22">
                  <c:v>8.4404000000000003</c:v>
                </c:pt>
                <c:pt idx="23">
                  <c:v>8.8508999999999993</c:v>
                </c:pt>
                <c:pt idx="24">
                  <c:v>9.2620000000000005</c:v>
                </c:pt>
                <c:pt idx="25">
                  <c:v>9.6738</c:v>
                </c:pt>
                <c:pt idx="26">
                  <c:v>10.086</c:v>
                </c:pt>
                <c:pt idx="27">
                  <c:v>10.499000000000001</c:v>
                </c:pt>
                <c:pt idx="28">
                  <c:v>10.914</c:v>
                </c:pt>
                <c:pt idx="29">
                  <c:v>11.329000000000001</c:v>
                </c:pt>
                <c:pt idx="30">
                  <c:v>11.744999999999999</c:v>
                </c:pt>
                <c:pt idx="31">
                  <c:v>12.163</c:v>
                </c:pt>
                <c:pt idx="32">
                  <c:v>12.582000000000001</c:v>
                </c:pt>
                <c:pt idx="33">
                  <c:v>13.004</c:v>
                </c:pt>
                <c:pt idx="34">
                  <c:v>13.429</c:v>
                </c:pt>
                <c:pt idx="35">
                  <c:v>13.861000000000001</c:v>
                </c:pt>
                <c:pt idx="36">
                  <c:v>14.298999999999999</c:v>
                </c:pt>
                <c:pt idx="37">
                  <c:v>14.84</c:v>
                </c:pt>
                <c:pt idx="38">
                  <c:v>15.717000000000001</c:v>
                </c:pt>
                <c:pt idx="39">
                  <c:v>15.891999999999999</c:v>
                </c:pt>
                <c:pt idx="40">
                  <c:v>16.065999999999999</c:v>
                </c:pt>
                <c:pt idx="41">
                  <c:v>16.292999999999999</c:v>
                </c:pt>
                <c:pt idx="42">
                  <c:v>16.524000000000001</c:v>
                </c:pt>
                <c:pt idx="43">
                  <c:v>16.876999999999999</c:v>
                </c:pt>
                <c:pt idx="44">
                  <c:v>17.428000000000001</c:v>
                </c:pt>
                <c:pt idx="45">
                  <c:v>18.12</c:v>
                </c:pt>
                <c:pt idx="46">
                  <c:v>18.495999999999999</c:v>
                </c:pt>
                <c:pt idx="47">
                  <c:v>18.600000000000001</c:v>
                </c:pt>
              </c:numCache>
            </c:numRef>
          </c:xVal>
          <c:yVal>
            <c:numRef>
              <c:f>'Test 2'!$S$23:$S$70</c:f>
              <c:numCache>
                <c:formatCode>General</c:formatCode>
                <c:ptCount val="48"/>
                <c:pt idx="0">
                  <c:v>0</c:v>
                </c:pt>
                <c:pt idx="1">
                  <c:v>0.32004000000000005</c:v>
                </c:pt>
                <c:pt idx="2">
                  <c:v>0.64008000000000009</c:v>
                </c:pt>
                <c:pt idx="3">
                  <c:v>1.1201199999999998</c:v>
                </c:pt>
                <c:pt idx="4">
                  <c:v>1.7602</c:v>
                </c:pt>
                <c:pt idx="5">
                  <c:v>2.4002800000000004</c:v>
                </c:pt>
                <c:pt idx="6">
                  <c:v>3.0403600000000002</c:v>
                </c:pt>
                <c:pt idx="7">
                  <c:v>3.6804399999999999</c:v>
                </c:pt>
                <c:pt idx="8">
                  <c:v>4.3203999999999994</c:v>
                </c:pt>
                <c:pt idx="9">
                  <c:v>4.9603999999999999</c:v>
                </c:pt>
                <c:pt idx="10">
                  <c:v>5.6008000000000004</c:v>
                </c:pt>
                <c:pt idx="11">
                  <c:v>6.2408000000000001</c:v>
                </c:pt>
                <c:pt idx="12">
                  <c:v>6.8807999999999998</c:v>
                </c:pt>
                <c:pt idx="13">
                  <c:v>7.5208000000000004</c:v>
                </c:pt>
                <c:pt idx="14">
                  <c:v>8.1608000000000001</c:v>
                </c:pt>
                <c:pt idx="15">
                  <c:v>8.8007999999999988</c:v>
                </c:pt>
                <c:pt idx="16">
                  <c:v>9.4407999999999994</c:v>
                </c:pt>
                <c:pt idx="17">
                  <c:v>10.081200000000001</c:v>
                </c:pt>
                <c:pt idx="18">
                  <c:v>10.721200000000001</c:v>
                </c:pt>
                <c:pt idx="19">
                  <c:v>11.3612</c:v>
                </c:pt>
                <c:pt idx="20">
                  <c:v>12.001200000000001</c:v>
                </c:pt>
                <c:pt idx="21">
                  <c:v>12.641200000000001</c:v>
                </c:pt>
                <c:pt idx="22">
                  <c:v>13.2812</c:v>
                </c:pt>
                <c:pt idx="23">
                  <c:v>13.921200000000001</c:v>
                </c:pt>
                <c:pt idx="24">
                  <c:v>14.561200000000001</c:v>
                </c:pt>
                <c:pt idx="25">
                  <c:v>15.2012</c:v>
                </c:pt>
                <c:pt idx="26">
                  <c:v>15.841200000000001</c:v>
                </c:pt>
                <c:pt idx="27">
                  <c:v>16.481200000000001</c:v>
                </c:pt>
                <c:pt idx="28">
                  <c:v>17.121200000000002</c:v>
                </c:pt>
                <c:pt idx="29">
                  <c:v>17.761200000000002</c:v>
                </c:pt>
                <c:pt idx="30">
                  <c:v>18.401199999999999</c:v>
                </c:pt>
                <c:pt idx="31">
                  <c:v>19.0412</c:v>
                </c:pt>
                <c:pt idx="32">
                  <c:v>19.6812</c:v>
                </c:pt>
                <c:pt idx="33">
                  <c:v>20.320799999999998</c:v>
                </c:pt>
                <c:pt idx="34">
                  <c:v>20.960799999999999</c:v>
                </c:pt>
                <c:pt idx="35">
                  <c:v>21.6008</c:v>
                </c:pt>
                <c:pt idx="36">
                  <c:v>22.240400000000001</c:v>
                </c:pt>
                <c:pt idx="37">
                  <c:v>22.8796</c:v>
                </c:pt>
                <c:pt idx="38">
                  <c:v>23.52</c:v>
                </c:pt>
                <c:pt idx="39">
                  <c:v>23.680400000000002</c:v>
                </c:pt>
                <c:pt idx="40">
                  <c:v>23.840400000000002</c:v>
                </c:pt>
                <c:pt idx="41">
                  <c:v>24.0808</c:v>
                </c:pt>
                <c:pt idx="42">
                  <c:v>24.320799999999998</c:v>
                </c:pt>
                <c:pt idx="43">
                  <c:v>24.6812</c:v>
                </c:pt>
                <c:pt idx="44">
                  <c:v>25.221599999999999</c:v>
                </c:pt>
                <c:pt idx="45">
                  <c:v>25.861999999999998</c:v>
                </c:pt>
                <c:pt idx="46">
                  <c:v>26.182400000000001</c:v>
                </c:pt>
                <c:pt idx="47">
                  <c:v>24.8</c:v>
                </c:pt>
              </c:numCache>
            </c:numRef>
          </c:yVal>
          <c:smooth val="0"/>
          <c:extLst>
            <c:ext xmlns:c16="http://schemas.microsoft.com/office/drawing/2014/chart" uri="{C3380CC4-5D6E-409C-BE32-E72D297353CC}">
              <c16:uniqueId val="{00000001-D08D-486E-92D9-44F9A41BF1C0}"/>
            </c:ext>
          </c:extLst>
        </c:ser>
        <c:ser>
          <c:idx val="1"/>
          <c:order val="2"/>
          <c:tx>
            <c:v>Zed - FE Modelling with cold working effect</c:v>
          </c:tx>
          <c:spPr>
            <a:ln w="25400" cap="rnd">
              <a:solidFill>
                <a:schemeClr val="accent2"/>
              </a:solidFill>
              <a:round/>
            </a:ln>
            <a:effectLst/>
          </c:spPr>
          <c:marker>
            <c:symbol val="none"/>
          </c:marker>
          <c:xVal>
            <c:numRef>
              <c:f>'Test 2'!$T$23:$T$71</c:f>
              <c:numCache>
                <c:formatCode>General</c:formatCode>
                <c:ptCount val="49"/>
                <c:pt idx="0">
                  <c:v>0</c:v>
                </c:pt>
                <c:pt idx="1">
                  <c:v>0.20251</c:v>
                </c:pt>
                <c:pt idx="2">
                  <c:v>0.40501999999999999</c:v>
                </c:pt>
                <c:pt idx="3">
                  <c:v>0.70882000000000001</c:v>
                </c:pt>
                <c:pt idx="4">
                  <c:v>1.1138999999999999</c:v>
                </c:pt>
                <c:pt idx="5">
                  <c:v>1.5190999999999999</c:v>
                </c:pt>
                <c:pt idx="6">
                  <c:v>1.9244000000000001</c:v>
                </c:pt>
                <c:pt idx="7">
                  <c:v>2.3298000000000001</c:v>
                </c:pt>
                <c:pt idx="8">
                  <c:v>2.7353000000000001</c:v>
                </c:pt>
                <c:pt idx="9">
                  <c:v>3.141</c:v>
                </c:pt>
                <c:pt idx="10">
                  <c:v>3.5468999999999999</c:v>
                </c:pt>
                <c:pt idx="11">
                  <c:v>3.9529999999999998</c:v>
                </c:pt>
                <c:pt idx="12">
                  <c:v>4.3593000000000002</c:v>
                </c:pt>
                <c:pt idx="13">
                  <c:v>4.7659000000000002</c:v>
                </c:pt>
                <c:pt idx="14">
                  <c:v>5.1726999999999999</c:v>
                </c:pt>
                <c:pt idx="15">
                  <c:v>5.5799000000000003</c:v>
                </c:pt>
                <c:pt idx="16">
                  <c:v>5.9873000000000003</c:v>
                </c:pt>
                <c:pt idx="17">
                  <c:v>6.3951000000000002</c:v>
                </c:pt>
                <c:pt idx="18">
                  <c:v>6.8033000000000001</c:v>
                </c:pt>
                <c:pt idx="19">
                  <c:v>7.2119</c:v>
                </c:pt>
                <c:pt idx="20">
                  <c:v>7.6208999999999998</c:v>
                </c:pt>
                <c:pt idx="21">
                  <c:v>8.0304000000000002</c:v>
                </c:pt>
                <c:pt idx="22">
                  <c:v>8.4404000000000003</c:v>
                </c:pt>
                <c:pt idx="23">
                  <c:v>8.8508999999999993</c:v>
                </c:pt>
                <c:pt idx="24">
                  <c:v>9.2620000000000005</c:v>
                </c:pt>
                <c:pt idx="25">
                  <c:v>9.6738</c:v>
                </c:pt>
                <c:pt idx="26">
                  <c:v>10.086</c:v>
                </c:pt>
                <c:pt idx="27">
                  <c:v>10.499000000000001</c:v>
                </c:pt>
                <c:pt idx="28">
                  <c:v>10.914</c:v>
                </c:pt>
                <c:pt idx="29">
                  <c:v>11.329000000000001</c:v>
                </c:pt>
                <c:pt idx="30">
                  <c:v>11.744999999999999</c:v>
                </c:pt>
                <c:pt idx="31">
                  <c:v>12.163</c:v>
                </c:pt>
                <c:pt idx="32">
                  <c:v>12.582000000000001</c:v>
                </c:pt>
                <c:pt idx="33">
                  <c:v>13.004</c:v>
                </c:pt>
                <c:pt idx="34">
                  <c:v>13.429</c:v>
                </c:pt>
                <c:pt idx="35">
                  <c:v>13.861000000000001</c:v>
                </c:pt>
                <c:pt idx="36">
                  <c:v>14.298999999999999</c:v>
                </c:pt>
                <c:pt idx="37">
                  <c:v>14.84</c:v>
                </c:pt>
                <c:pt idx="38">
                  <c:v>15.717000000000001</c:v>
                </c:pt>
                <c:pt idx="39">
                  <c:v>15.891999999999999</c:v>
                </c:pt>
                <c:pt idx="40">
                  <c:v>16.065999999999999</c:v>
                </c:pt>
                <c:pt idx="41">
                  <c:v>16.292999999999999</c:v>
                </c:pt>
                <c:pt idx="42">
                  <c:v>16.524000000000001</c:v>
                </c:pt>
                <c:pt idx="43">
                  <c:v>16.876999999999999</c:v>
                </c:pt>
                <c:pt idx="44">
                  <c:v>17.428000000000001</c:v>
                </c:pt>
                <c:pt idx="45">
                  <c:v>18.12</c:v>
                </c:pt>
                <c:pt idx="46">
                  <c:v>18.495999999999999</c:v>
                </c:pt>
                <c:pt idx="47">
                  <c:v>18.8</c:v>
                </c:pt>
                <c:pt idx="48">
                  <c:v>18.88</c:v>
                </c:pt>
              </c:numCache>
            </c:numRef>
          </c:xVal>
          <c:yVal>
            <c:numRef>
              <c:f>'Test 2'!$U$23:$U$71</c:f>
              <c:numCache>
                <c:formatCode>General</c:formatCode>
                <c:ptCount val="49"/>
                <c:pt idx="0">
                  <c:v>0</c:v>
                </c:pt>
                <c:pt idx="1">
                  <c:v>0.32004000000000005</c:v>
                </c:pt>
                <c:pt idx="2">
                  <c:v>0.64008000000000009</c:v>
                </c:pt>
                <c:pt idx="3">
                  <c:v>1.1201199999999998</c:v>
                </c:pt>
                <c:pt idx="4">
                  <c:v>1.7602</c:v>
                </c:pt>
                <c:pt idx="5">
                  <c:v>2.4002800000000004</c:v>
                </c:pt>
                <c:pt idx="6">
                  <c:v>3.0403600000000002</c:v>
                </c:pt>
                <c:pt idx="7">
                  <c:v>3.6804399999999999</c:v>
                </c:pt>
                <c:pt idx="8">
                  <c:v>4.3203999999999994</c:v>
                </c:pt>
                <c:pt idx="9">
                  <c:v>4.9603999999999999</c:v>
                </c:pt>
                <c:pt idx="10">
                  <c:v>5.6008000000000004</c:v>
                </c:pt>
                <c:pt idx="11">
                  <c:v>6.2408000000000001</c:v>
                </c:pt>
                <c:pt idx="12">
                  <c:v>6.8807999999999998</c:v>
                </c:pt>
                <c:pt idx="13">
                  <c:v>7.5208000000000004</c:v>
                </c:pt>
                <c:pt idx="14">
                  <c:v>8.1608000000000001</c:v>
                </c:pt>
                <c:pt idx="15">
                  <c:v>8.8007999999999988</c:v>
                </c:pt>
                <c:pt idx="16">
                  <c:v>9.4407999999999994</c:v>
                </c:pt>
                <c:pt idx="17">
                  <c:v>10.081200000000001</c:v>
                </c:pt>
                <c:pt idx="18">
                  <c:v>10.721200000000001</c:v>
                </c:pt>
                <c:pt idx="19">
                  <c:v>11.3612</c:v>
                </c:pt>
                <c:pt idx="20">
                  <c:v>12.001200000000001</c:v>
                </c:pt>
                <c:pt idx="21">
                  <c:v>12.641200000000001</c:v>
                </c:pt>
                <c:pt idx="22">
                  <c:v>13.2812</c:v>
                </c:pt>
                <c:pt idx="23">
                  <c:v>13.921200000000001</c:v>
                </c:pt>
                <c:pt idx="24">
                  <c:v>14.561200000000001</c:v>
                </c:pt>
                <c:pt idx="25">
                  <c:v>15.2012</c:v>
                </c:pt>
                <c:pt idx="26">
                  <c:v>15.841200000000001</c:v>
                </c:pt>
                <c:pt idx="27">
                  <c:v>16.481200000000001</c:v>
                </c:pt>
                <c:pt idx="28">
                  <c:v>17.121200000000002</c:v>
                </c:pt>
                <c:pt idx="29">
                  <c:v>17.761200000000002</c:v>
                </c:pt>
                <c:pt idx="30">
                  <c:v>18.401199999999999</c:v>
                </c:pt>
                <c:pt idx="31">
                  <c:v>19.0412</c:v>
                </c:pt>
                <c:pt idx="32">
                  <c:v>19.6812</c:v>
                </c:pt>
                <c:pt idx="33">
                  <c:v>20.320799999999998</c:v>
                </c:pt>
                <c:pt idx="34">
                  <c:v>20.960799999999999</c:v>
                </c:pt>
                <c:pt idx="35">
                  <c:v>21.6008</c:v>
                </c:pt>
                <c:pt idx="36">
                  <c:v>22.240400000000001</c:v>
                </c:pt>
                <c:pt idx="37">
                  <c:v>22.8796</c:v>
                </c:pt>
                <c:pt idx="38">
                  <c:v>23.52</c:v>
                </c:pt>
                <c:pt idx="39">
                  <c:v>23.680400000000002</c:v>
                </c:pt>
                <c:pt idx="40">
                  <c:v>23.840400000000002</c:v>
                </c:pt>
                <c:pt idx="41">
                  <c:v>24.0808</c:v>
                </c:pt>
                <c:pt idx="42">
                  <c:v>24.320799999999998</c:v>
                </c:pt>
                <c:pt idx="43">
                  <c:v>24.6812</c:v>
                </c:pt>
                <c:pt idx="44">
                  <c:v>25.221599999999999</c:v>
                </c:pt>
                <c:pt idx="45">
                  <c:v>25.861999999999998</c:v>
                </c:pt>
                <c:pt idx="46">
                  <c:v>26.25</c:v>
                </c:pt>
                <c:pt idx="47">
                  <c:v>26.51</c:v>
                </c:pt>
                <c:pt idx="48">
                  <c:v>24.8</c:v>
                </c:pt>
              </c:numCache>
            </c:numRef>
          </c:yVal>
          <c:smooth val="0"/>
          <c:extLst>
            <c:ext xmlns:c16="http://schemas.microsoft.com/office/drawing/2014/chart" uri="{C3380CC4-5D6E-409C-BE32-E72D297353CC}">
              <c16:uniqueId val="{00000002-D08D-486E-92D9-44F9A41BF1C0}"/>
            </c:ext>
          </c:extLst>
        </c:ser>
        <c:dLbls>
          <c:showLegendKey val="0"/>
          <c:showVal val="0"/>
          <c:showCatName val="0"/>
          <c:showSerName val="0"/>
          <c:showPercent val="0"/>
          <c:showBubbleSize val="0"/>
        </c:dLbls>
        <c:axId val="1107356768"/>
        <c:axId val="1107357856"/>
      </c:scatterChart>
      <c:valAx>
        <c:axId val="110735676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t>Vertical displacement at point load location (mm)</a:t>
                </a:r>
              </a:p>
            </c:rich>
          </c:tx>
          <c:layout>
            <c:manualLayout>
              <c:xMode val="edge"/>
              <c:yMode val="edge"/>
              <c:x val="0.23884980181543849"/>
              <c:y val="0.90955506929248719"/>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07357856"/>
        <c:crosses val="autoZero"/>
        <c:crossBetween val="midCat"/>
      </c:valAx>
      <c:valAx>
        <c:axId val="110735785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t>Load</a:t>
                </a:r>
                <a:r>
                  <a:rPr lang="en-GB" sz="1200" baseline="0"/>
                  <a:t> (kN)</a:t>
                </a:r>
                <a:endParaRPr lang="en-GB" sz="1200"/>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07356768"/>
        <c:crosses val="autoZero"/>
        <c:crossBetween val="midCat"/>
      </c:valAx>
      <c:spPr>
        <a:noFill/>
        <a:ln>
          <a:solidFill>
            <a:schemeClr val="bg2"/>
          </a:solidFill>
        </a:ln>
        <a:effectLst/>
      </c:spPr>
    </c:plotArea>
    <c:legend>
      <c:legendPos val="r"/>
      <c:layout>
        <c:manualLayout>
          <c:xMode val="edge"/>
          <c:yMode val="edge"/>
          <c:x val="0.58752771430373418"/>
          <c:y val="0.51575233894450279"/>
          <c:w val="0.37030191004312996"/>
          <c:h val="0.30825307121073758"/>
        </c:manualLayout>
      </c:layout>
      <c:overlay val="1"/>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without coldwork</c:v>
          </c:tx>
          <c:spPr>
            <a:solidFill>
              <a:srgbClr val="0070C0"/>
            </a:solidFill>
            <a:ln w="19050">
              <a:solidFill>
                <a:schemeClr val="tx1"/>
              </a:solidFill>
            </a:ln>
          </c:spPr>
          <c:invertIfNegative val="0"/>
          <c:cat>
            <c:strLit>
              <c:ptCount val="1"/>
              <c:pt idx="0">
                <c:v> </c:v>
              </c:pt>
            </c:strLit>
          </c:cat>
          <c:val>
            <c:numRef>
              <c:f>'Channel sections'!$AB$4</c:f>
              <c:numCache>
                <c:formatCode>0.00</c:formatCode>
                <c:ptCount val="1"/>
                <c:pt idx="0">
                  <c:v>0.54234864455420917</c:v>
                </c:pt>
              </c:numCache>
            </c:numRef>
          </c:val>
          <c:extLst>
            <c:ext xmlns:c16="http://schemas.microsoft.com/office/drawing/2014/chart" uri="{C3380CC4-5D6E-409C-BE32-E72D297353CC}">
              <c16:uniqueId val="{00000000-A69E-4832-9645-8429F08555C1}"/>
            </c:ext>
          </c:extLst>
        </c:ser>
        <c:ser>
          <c:idx val="1"/>
          <c:order val="1"/>
          <c:tx>
            <c:v>with coldwork</c:v>
          </c:tx>
          <c:spPr>
            <a:noFill/>
            <a:ln w="19050">
              <a:solidFill>
                <a:schemeClr val="tx1"/>
              </a:solidFill>
            </a:ln>
          </c:spPr>
          <c:invertIfNegative val="0"/>
          <c:cat>
            <c:strLit>
              <c:ptCount val="1"/>
              <c:pt idx="0">
                <c:v> </c:v>
              </c:pt>
            </c:strLit>
          </c:cat>
          <c:val>
            <c:numRef>
              <c:f>'Channel sections'!$AC$4</c:f>
              <c:numCache>
                <c:formatCode>0.00</c:formatCode>
                <c:ptCount val="1"/>
                <c:pt idx="0">
                  <c:v>0.53075999830305087</c:v>
                </c:pt>
              </c:numCache>
            </c:numRef>
          </c:val>
          <c:extLst>
            <c:ext xmlns:c16="http://schemas.microsoft.com/office/drawing/2014/chart" uri="{C3380CC4-5D6E-409C-BE32-E72D297353CC}">
              <c16:uniqueId val="{00000001-A69E-4832-9645-8429F08555C1}"/>
            </c:ext>
          </c:extLst>
        </c:ser>
        <c:ser>
          <c:idx val="3"/>
          <c:order val="2"/>
          <c:invertIfNegative val="0"/>
          <c:cat>
            <c:strLit>
              <c:ptCount val="1"/>
              <c:pt idx="0">
                <c:v> </c:v>
              </c:pt>
            </c:strLit>
          </c:cat>
          <c:val>
            <c:numRef>
              <c:f>'Channel sections'!$Z$5</c:f>
            </c:numRef>
          </c:val>
          <c:extLst>
            <c:ext xmlns:c16="http://schemas.microsoft.com/office/drawing/2014/chart" uri="{C3380CC4-5D6E-409C-BE32-E72D297353CC}">
              <c16:uniqueId val="{00000002-A69E-4832-9645-8429F08555C1}"/>
            </c:ext>
          </c:extLst>
        </c:ser>
        <c:ser>
          <c:idx val="4"/>
          <c:order val="3"/>
          <c:invertIfNegative val="0"/>
          <c:cat>
            <c:strLit>
              <c:ptCount val="1"/>
              <c:pt idx="0">
                <c:v> </c:v>
              </c:pt>
            </c:strLit>
          </c:cat>
          <c:val>
            <c:numRef>
              <c:f>'Channel sections'!$AB$5</c:f>
            </c:numRef>
          </c:val>
          <c:extLst>
            <c:ext xmlns:c16="http://schemas.microsoft.com/office/drawing/2014/chart" uri="{C3380CC4-5D6E-409C-BE32-E72D297353CC}">
              <c16:uniqueId val="{00000003-A69E-4832-9645-8429F08555C1}"/>
            </c:ext>
          </c:extLst>
        </c:ser>
        <c:ser>
          <c:idx val="5"/>
          <c:order val="4"/>
          <c:invertIfNegative val="0"/>
          <c:dPt>
            <c:idx val="0"/>
            <c:invertIfNegative val="0"/>
            <c:bubble3D val="0"/>
            <c:extLst>
              <c:ext xmlns:c16="http://schemas.microsoft.com/office/drawing/2014/chart" uri="{C3380CC4-5D6E-409C-BE32-E72D297353CC}">
                <c16:uniqueId val="{00000004-A69E-4832-9645-8429F08555C1}"/>
              </c:ext>
            </c:extLst>
          </c:dPt>
          <c:cat>
            <c:strLit>
              <c:ptCount val="1"/>
              <c:pt idx="0">
                <c:v> </c:v>
              </c:pt>
            </c:strLit>
          </c:cat>
          <c:val>
            <c:numRef>
              <c:f>'Channel sections'!$P$18</c:f>
              <c:numCache>
                <c:formatCode>General</c:formatCode>
                <c:ptCount val="1"/>
              </c:numCache>
            </c:numRef>
          </c:val>
          <c:extLst>
            <c:ext xmlns:c16="http://schemas.microsoft.com/office/drawing/2014/chart" uri="{C3380CC4-5D6E-409C-BE32-E72D297353CC}">
              <c16:uniqueId val="{00000005-A69E-4832-9645-8429F08555C1}"/>
            </c:ext>
          </c:extLst>
        </c:ser>
        <c:ser>
          <c:idx val="6"/>
          <c:order val="5"/>
          <c:spPr>
            <a:solidFill>
              <a:srgbClr val="0070C0"/>
            </a:solidFill>
            <a:ln w="19050">
              <a:solidFill>
                <a:schemeClr val="tx1"/>
              </a:solidFill>
            </a:ln>
          </c:spPr>
          <c:invertIfNegative val="0"/>
          <c:cat>
            <c:strLit>
              <c:ptCount val="1"/>
              <c:pt idx="0">
                <c:v> </c:v>
              </c:pt>
            </c:strLit>
          </c:cat>
          <c:val>
            <c:numRef>
              <c:f>'Channel sections'!$AB$6</c:f>
              <c:numCache>
                <c:formatCode>0.00</c:formatCode>
                <c:ptCount val="1"/>
                <c:pt idx="0">
                  <c:v>0.72932680434822494</c:v>
                </c:pt>
              </c:numCache>
            </c:numRef>
          </c:val>
          <c:extLst>
            <c:ext xmlns:c16="http://schemas.microsoft.com/office/drawing/2014/chart" uri="{C3380CC4-5D6E-409C-BE32-E72D297353CC}">
              <c16:uniqueId val="{00000006-A69E-4832-9645-8429F08555C1}"/>
            </c:ext>
          </c:extLst>
        </c:ser>
        <c:ser>
          <c:idx val="7"/>
          <c:order val="6"/>
          <c:spPr>
            <a:noFill/>
            <a:ln w="19050">
              <a:solidFill>
                <a:schemeClr val="tx1"/>
              </a:solidFill>
            </a:ln>
          </c:spPr>
          <c:invertIfNegative val="0"/>
          <c:cat>
            <c:strLit>
              <c:ptCount val="1"/>
              <c:pt idx="0">
                <c:v> </c:v>
              </c:pt>
            </c:strLit>
          </c:cat>
          <c:val>
            <c:numRef>
              <c:f>'Channel sections'!$AC$6</c:f>
              <c:numCache>
                <c:formatCode>0.00</c:formatCode>
                <c:ptCount val="1"/>
                <c:pt idx="0">
                  <c:v>0.72325919366313152</c:v>
                </c:pt>
              </c:numCache>
            </c:numRef>
          </c:val>
          <c:extLst>
            <c:ext xmlns:c16="http://schemas.microsoft.com/office/drawing/2014/chart" uri="{C3380CC4-5D6E-409C-BE32-E72D297353CC}">
              <c16:uniqueId val="{00000007-A69E-4832-9645-8429F08555C1}"/>
            </c:ext>
          </c:extLst>
        </c:ser>
        <c:ser>
          <c:idx val="9"/>
          <c:order val="7"/>
          <c:invertIfNegative val="0"/>
          <c:cat>
            <c:strLit>
              <c:ptCount val="1"/>
              <c:pt idx="0">
                <c:v> </c:v>
              </c:pt>
            </c:strLit>
          </c:cat>
          <c:val>
            <c:numRef>
              <c:f>'Channel sections'!$S$19</c:f>
              <c:numCache>
                <c:formatCode>General</c:formatCode>
                <c:ptCount val="1"/>
              </c:numCache>
            </c:numRef>
          </c:val>
          <c:extLst>
            <c:ext xmlns:c16="http://schemas.microsoft.com/office/drawing/2014/chart" uri="{C3380CC4-5D6E-409C-BE32-E72D297353CC}">
              <c16:uniqueId val="{00000008-A69E-4832-9645-8429F08555C1}"/>
            </c:ext>
          </c:extLst>
        </c:ser>
        <c:ser>
          <c:idx val="10"/>
          <c:order val="8"/>
          <c:spPr>
            <a:solidFill>
              <a:srgbClr val="0070C0"/>
            </a:solidFill>
            <a:ln w="19050">
              <a:solidFill>
                <a:schemeClr val="tx1"/>
              </a:solidFill>
            </a:ln>
          </c:spPr>
          <c:invertIfNegative val="0"/>
          <c:cat>
            <c:strLit>
              <c:ptCount val="1"/>
              <c:pt idx="0">
                <c:v> </c:v>
              </c:pt>
            </c:strLit>
          </c:cat>
          <c:val>
            <c:numRef>
              <c:f>'Channel sections'!$AB$7</c:f>
              <c:numCache>
                <c:formatCode>0.00</c:formatCode>
                <c:ptCount val="1"/>
                <c:pt idx="0">
                  <c:v>0.74083515121222931</c:v>
                </c:pt>
              </c:numCache>
            </c:numRef>
          </c:val>
          <c:extLst>
            <c:ext xmlns:c16="http://schemas.microsoft.com/office/drawing/2014/chart" uri="{C3380CC4-5D6E-409C-BE32-E72D297353CC}">
              <c16:uniqueId val="{00000009-A69E-4832-9645-8429F08555C1}"/>
            </c:ext>
          </c:extLst>
        </c:ser>
        <c:ser>
          <c:idx val="11"/>
          <c:order val="9"/>
          <c:spPr>
            <a:noFill/>
            <a:ln w="19050">
              <a:solidFill>
                <a:schemeClr val="tx1"/>
              </a:solidFill>
            </a:ln>
          </c:spPr>
          <c:invertIfNegative val="0"/>
          <c:cat>
            <c:strLit>
              <c:ptCount val="1"/>
              <c:pt idx="0">
                <c:v> </c:v>
              </c:pt>
            </c:strLit>
          </c:cat>
          <c:val>
            <c:numRef>
              <c:f>'Channel sections'!$AC$7</c:f>
              <c:numCache>
                <c:formatCode>0.00</c:formatCode>
                <c:ptCount val="1"/>
                <c:pt idx="0">
                  <c:v>0.73243021432651512</c:v>
                </c:pt>
              </c:numCache>
            </c:numRef>
          </c:val>
          <c:extLst>
            <c:ext xmlns:c16="http://schemas.microsoft.com/office/drawing/2014/chart" uri="{C3380CC4-5D6E-409C-BE32-E72D297353CC}">
              <c16:uniqueId val="{0000000A-A69E-4832-9645-8429F08555C1}"/>
            </c:ext>
          </c:extLst>
        </c:ser>
        <c:ser>
          <c:idx val="13"/>
          <c:order val="10"/>
          <c:invertIfNegative val="0"/>
          <c:dPt>
            <c:idx val="0"/>
            <c:invertIfNegative val="0"/>
            <c:bubble3D val="0"/>
            <c:extLst>
              <c:ext xmlns:c16="http://schemas.microsoft.com/office/drawing/2014/chart" uri="{C3380CC4-5D6E-409C-BE32-E72D297353CC}">
                <c16:uniqueId val="{0000000B-A69E-4832-9645-8429F08555C1}"/>
              </c:ext>
            </c:extLst>
          </c:dPt>
          <c:val>
            <c:numRef>
              <c:f>'Channel sections'!$P$21</c:f>
              <c:numCache>
                <c:formatCode>General</c:formatCode>
                <c:ptCount val="1"/>
              </c:numCache>
            </c:numRef>
          </c:val>
          <c:extLst>
            <c:ext xmlns:c16="http://schemas.microsoft.com/office/drawing/2014/chart" uri="{C3380CC4-5D6E-409C-BE32-E72D297353CC}">
              <c16:uniqueId val="{0000000C-A69E-4832-9645-8429F08555C1}"/>
            </c:ext>
          </c:extLst>
        </c:ser>
        <c:ser>
          <c:idx val="15"/>
          <c:order val="11"/>
          <c:spPr>
            <a:solidFill>
              <a:srgbClr val="0070C0"/>
            </a:solidFill>
            <a:ln w="19050">
              <a:solidFill>
                <a:schemeClr val="tx1"/>
              </a:solidFill>
            </a:ln>
          </c:spPr>
          <c:invertIfNegative val="0"/>
          <c:val>
            <c:numRef>
              <c:f>'Channel sections'!$AB$8</c:f>
              <c:numCache>
                <c:formatCode>0.00</c:formatCode>
                <c:ptCount val="1"/>
                <c:pt idx="0">
                  <c:v>0.72132548958567466</c:v>
                </c:pt>
              </c:numCache>
            </c:numRef>
          </c:val>
          <c:extLst>
            <c:ext xmlns:c16="http://schemas.microsoft.com/office/drawing/2014/chart" uri="{C3380CC4-5D6E-409C-BE32-E72D297353CC}">
              <c16:uniqueId val="{0000000D-A69E-4832-9645-8429F08555C1}"/>
            </c:ext>
          </c:extLst>
        </c:ser>
        <c:ser>
          <c:idx val="16"/>
          <c:order val="12"/>
          <c:spPr>
            <a:noFill/>
            <a:ln w="19050">
              <a:solidFill>
                <a:schemeClr val="tx1"/>
              </a:solidFill>
            </a:ln>
          </c:spPr>
          <c:invertIfNegative val="0"/>
          <c:val>
            <c:numRef>
              <c:f>'Channel sections'!$AC$8</c:f>
              <c:numCache>
                <c:formatCode>0.00</c:formatCode>
                <c:ptCount val="1"/>
                <c:pt idx="0">
                  <c:v>0.68263848235876123</c:v>
                </c:pt>
              </c:numCache>
            </c:numRef>
          </c:val>
          <c:extLst>
            <c:ext xmlns:c16="http://schemas.microsoft.com/office/drawing/2014/chart" uri="{C3380CC4-5D6E-409C-BE32-E72D297353CC}">
              <c16:uniqueId val="{0000000E-A69E-4832-9645-8429F08555C1}"/>
            </c:ext>
          </c:extLst>
        </c:ser>
        <c:ser>
          <c:idx val="18"/>
          <c:order val="13"/>
          <c:invertIfNegative val="0"/>
          <c:val>
            <c:numRef>
              <c:f>'Channel sections'!$P$19</c:f>
              <c:numCache>
                <c:formatCode>General</c:formatCode>
                <c:ptCount val="1"/>
              </c:numCache>
            </c:numRef>
          </c:val>
          <c:extLst>
            <c:ext xmlns:c16="http://schemas.microsoft.com/office/drawing/2014/chart" uri="{C3380CC4-5D6E-409C-BE32-E72D297353CC}">
              <c16:uniqueId val="{0000000F-A69E-4832-9645-8429F08555C1}"/>
            </c:ext>
          </c:extLst>
        </c:ser>
        <c:ser>
          <c:idx val="19"/>
          <c:order val="14"/>
          <c:spPr>
            <a:solidFill>
              <a:srgbClr val="0070C0"/>
            </a:solidFill>
            <a:ln w="19050">
              <a:solidFill>
                <a:schemeClr val="tx1"/>
              </a:solidFill>
            </a:ln>
          </c:spPr>
          <c:invertIfNegative val="0"/>
          <c:val>
            <c:numRef>
              <c:f>'Channel sections'!$AB$9</c:f>
              <c:numCache>
                <c:formatCode>0.00</c:formatCode>
                <c:ptCount val="1"/>
                <c:pt idx="0">
                  <c:v>0.74083515121222931</c:v>
                </c:pt>
              </c:numCache>
            </c:numRef>
          </c:val>
          <c:extLst>
            <c:ext xmlns:c16="http://schemas.microsoft.com/office/drawing/2014/chart" uri="{C3380CC4-5D6E-409C-BE32-E72D297353CC}">
              <c16:uniqueId val="{00000010-A69E-4832-9645-8429F08555C1}"/>
            </c:ext>
          </c:extLst>
        </c:ser>
        <c:ser>
          <c:idx val="20"/>
          <c:order val="15"/>
          <c:spPr>
            <a:noFill/>
            <a:ln w="19050">
              <a:solidFill>
                <a:schemeClr val="tx1"/>
              </a:solidFill>
            </a:ln>
          </c:spPr>
          <c:invertIfNegative val="0"/>
          <c:val>
            <c:numRef>
              <c:f>'Channel sections'!$AC$9</c:f>
              <c:numCache>
                <c:formatCode>0.00</c:formatCode>
                <c:ptCount val="1"/>
                <c:pt idx="0">
                  <c:v>0.73243021432651512</c:v>
                </c:pt>
              </c:numCache>
            </c:numRef>
          </c:val>
          <c:extLst>
            <c:ext xmlns:c16="http://schemas.microsoft.com/office/drawing/2014/chart" uri="{C3380CC4-5D6E-409C-BE32-E72D297353CC}">
              <c16:uniqueId val="{00000011-A69E-4832-9645-8429F08555C1}"/>
            </c:ext>
          </c:extLst>
        </c:ser>
        <c:ser>
          <c:idx val="2"/>
          <c:order val="16"/>
          <c:invertIfNegative val="0"/>
          <c:val>
            <c:numRef>
              <c:f>'Channel sections'!$AK$20</c:f>
              <c:numCache>
                <c:formatCode>General</c:formatCode>
                <c:ptCount val="1"/>
              </c:numCache>
            </c:numRef>
          </c:val>
          <c:extLst>
            <c:ext xmlns:c16="http://schemas.microsoft.com/office/drawing/2014/chart" uri="{C3380CC4-5D6E-409C-BE32-E72D297353CC}">
              <c16:uniqueId val="{00000012-A69E-4832-9645-8429F08555C1}"/>
            </c:ext>
          </c:extLst>
        </c:ser>
        <c:ser>
          <c:idx val="8"/>
          <c:order val="17"/>
          <c:spPr>
            <a:solidFill>
              <a:srgbClr val="0070C0"/>
            </a:solidFill>
            <a:ln w="19050">
              <a:solidFill>
                <a:schemeClr val="tx1"/>
              </a:solidFill>
            </a:ln>
          </c:spPr>
          <c:invertIfNegative val="0"/>
          <c:val>
            <c:numRef>
              <c:f>'Channel sections'!$AB$11</c:f>
              <c:numCache>
                <c:formatCode>0.00</c:formatCode>
                <c:ptCount val="1"/>
                <c:pt idx="0">
                  <c:v>0.92047495031605764</c:v>
                </c:pt>
              </c:numCache>
            </c:numRef>
          </c:val>
          <c:extLst>
            <c:ext xmlns:c16="http://schemas.microsoft.com/office/drawing/2014/chart" uri="{C3380CC4-5D6E-409C-BE32-E72D297353CC}">
              <c16:uniqueId val="{00000013-A69E-4832-9645-8429F08555C1}"/>
            </c:ext>
          </c:extLst>
        </c:ser>
        <c:ser>
          <c:idx val="12"/>
          <c:order val="18"/>
          <c:spPr>
            <a:noFill/>
            <a:ln w="19050">
              <a:solidFill>
                <a:schemeClr val="tx1"/>
              </a:solidFill>
            </a:ln>
          </c:spPr>
          <c:invertIfNegative val="0"/>
          <c:val>
            <c:numRef>
              <c:f>'Channel sections'!$AC$11</c:f>
              <c:numCache>
                <c:formatCode>0.00</c:formatCode>
                <c:ptCount val="1"/>
                <c:pt idx="0">
                  <c:v>0.88067756752693938</c:v>
                </c:pt>
              </c:numCache>
            </c:numRef>
          </c:val>
          <c:extLst>
            <c:ext xmlns:c16="http://schemas.microsoft.com/office/drawing/2014/chart" uri="{C3380CC4-5D6E-409C-BE32-E72D297353CC}">
              <c16:uniqueId val="{00000014-A69E-4832-9645-8429F08555C1}"/>
            </c:ext>
          </c:extLst>
        </c:ser>
        <c:ser>
          <c:idx val="14"/>
          <c:order val="19"/>
          <c:invertIfNegative val="0"/>
          <c:val>
            <c:numRef>
              <c:f>'Channel sections'!$AB$17</c:f>
              <c:numCache>
                <c:formatCode>General</c:formatCode>
                <c:ptCount val="1"/>
              </c:numCache>
            </c:numRef>
          </c:val>
          <c:extLst>
            <c:ext xmlns:c16="http://schemas.microsoft.com/office/drawing/2014/chart" uri="{C3380CC4-5D6E-409C-BE32-E72D297353CC}">
              <c16:uniqueId val="{00000015-A69E-4832-9645-8429F08555C1}"/>
            </c:ext>
          </c:extLst>
        </c:ser>
        <c:ser>
          <c:idx val="17"/>
          <c:order val="20"/>
          <c:spPr>
            <a:solidFill>
              <a:srgbClr val="0070C0"/>
            </a:solidFill>
            <a:ln w="19050">
              <a:solidFill>
                <a:schemeClr val="tx1"/>
              </a:solidFill>
            </a:ln>
          </c:spPr>
          <c:invertIfNegative val="0"/>
          <c:val>
            <c:numRef>
              <c:f>'Channel sections'!$AB$12</c:f>
              <c:numCache>
                <c:formatCode>0.00</c:formatCode>
                <c:ptCount val="1"/>
                <c:pt idx="0">
                  <c:v>0.88067756752693938</c:v>
                </c:pt>
              </c:numCache>
            </c:numRef>
          </c:val>
          <c:extLst>
            <c:ext xmlns:c16="http://schemas.microsoft.com/office/drawing/2014/chart" uri="{C3380CC4-5D6E-409C-BE32-E72D297353CC}">
              <c16:uniqueId val="{00000016-A69E-4832-9645-8429F08555C1}"/>
            </c:ext>
          </c:extLst>
        </c:ser>
        <c:ser>
          <c:idx val="21"/>
          <c:order val="21"/>
          <c:spPr>
            <a:noFill/>
            <a:ln w="19050">
              <a:solidFill>
                <a:schemeClr val="tx1"/>
              </a:solidFill>
            </a:ln>
          </c:spPr>
          <c:invertIfNegative val="0"/>
          <c:val>
            <c:numRef>
              <c:f>'Channel sections'!$AC$12</c:f>
              <c:numCache>
                <c:formatCode>0.00</c:formatCode>
                <c:ptCount val="1"/>
                <c:pt idx="0">
                  <c:v>0.84986669052891228</c:v>
                </c:pt>
              </c:numCache>
            </c:numRef>
          </c:val>
          <c:extLst>
            <c:ext xmlns:c16="http://schemas.microsoft.com/office/drawing/2014/chart" uri="{C3380CC4-5D6E-409C-BE32-E72D297353CC}">
              <c16:uniqueId val="{00000017-A69E-4832-9645-8429F08555C1}"/>
            </c:ext>
          </c:extLst>
        </c:ser>
        <c:ser>
          <c:idx val="22"/>
          <c:order val="22"/>
          <c:invertIfNegative val="0"/>
          <c:val>
            <c:numRef>
              <c:f>'Channel sections'!$Z$17</c:f>
              <c:numCache>
                <c:formatCode>General</c:formatCode>
                <c:ptCount val="1"/>
              </c:numCache>
            </c:numRef>
          </c:val>
          <c:extLst>
            <c:ext xmlns:c16="http://schemas.microsoft.com/office/drawing/2014/chart" uri="{C3380CC4-5D6E-409C-BE32-E72D297353CC}">
              <c16:uniqueId val="{00000018-A69E-4832-9645-8429F08555C1}"/>
            </c:ext>
          </c:extLst>
        </c:ser>
        <c:ser>
          <c:idx val="23"/>
          <c:order val="23"/>
          <c:spPr>
            <a:solidFill>
              <a:srgbClr val="0070C0"/>
            </a:solidFill>
            <a:ln w="19050">
              <a:solidFill>
                <a:schemeClr val="tx1"/>
              </a:solidFill>
            </a:ln>
          </c:spPr>
          <c:invertIfNegative val="0"/>
          <c:val>
            <c:numRef>
              <c:f>'Channel sections'!$AB$13</c:f>
              <c:numCache>
                <c:formatCode>0.00</c:formatCode>
                <c:ptCount val="1"/>
                <c:pt idx="0">
                  <c:v>0.90121815219229062</c:v>
                </c:pt>
              </c:numCache>
            </c:numRef>
          </c:val>
          <c:extLst>
            <c:ext xmlns:c16="http://schemas.microsoft.com/office/drawing/2014/chart" uri="{C3380CC4-5D6E-409C-BE32-E72D297353CC}">
              <c16:uniqueId val="{00000019-A69E-4832-9645-8429F08555C1}"/>
            </c:ext>
          </c:extLst>
        </c:ser>
        <c:ser>
          <c:idx val="24"/>
          <c:order val="24"/>
          <c:spPr>
            <a:noFill/>
            <a:ln w="19050">
              <a:solidFill>
                <a:schemeClr val="tx1"/>
              </a:solidFill>
            </a:ln>
          </c:spPr>
          <c:invertIfNegative val="0"/>
          <c:val>
            <c:numRef>
              <c:f>'Channel sections'!$AC$13</c:f>
              <c:numCache>
                <c:formatCode>0.00</c:formatCode>
                <c:ptCount val="1"/>
                <c:pt idx="0">
                  <c:v>0.85371805015366575</c:v>
                </c:pt>
              </c:numCache>
            </c:numRef>
          </c:val>
          <c:extLst>
            <c:ext xmlns:c16="http://schemas.microsoft.com/office/drawing/2014/chart" uri="{C3380CC4-5D6E-409C-BE32-E72D297353CC}">
              <c16:uniqueId val="{0000001A-A69E-4832-9645-8429F08555C1}"/>
            </c:ext>
          </c:extLst>
        </c:ser>
        <c:dLbls>
          <c:showLegendKey val="0"/>
          <c:showVal val="0"/>
          <c:showCatName val="0"/>
          <c:showSerName val="0"/>
          <c:showPercent val="0"/>
          <c:showBubbleSize val="0"/>
        </c:dLbls>
        <c:gapWidth val="219"/>
        <c:axId val="1107358400"/>
        <c:axId val="768007984"/>
      </c:barChart>
      <c:catAx>
        <c:axId val="1107358400"/>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crossAx val="768007984"/>
        <c:crosses val="autoZero"/>
        <c:auto val="1"/>
        <c:lblAlgn val="ctr"/>
        <c:lblOffset val="100"/>
        <c:noMultiLvlLbl val="0"/>
      </c:catAx>
      <c:valAx>
        <c:axId val="768007984"/>
        <c:scaling>
          <c:orientation val="minMax"/>
          <c:max val="1"/>
          <c:min val="0.5"/>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800" b="0" i="0" u="none" strike="noStrike" kern="120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a typeface="+mn-ea"/>
                    <a:cs typeface="Times New Roman" panose="02020603050405020304" pitchFamily="18" charset="0"/>
                  </a:defRPr>
                </a:pPr>
                <a:r>
                  <a:rPr lang="en-GB" sz="800">
                    <a:latin typeface="Times New Roman" panose="02020603050405020304" pitchFamily="18" charset="0"/>
                    <a:cs typeface="Times New Roman" panose="02020603050405020304" pitchFamily="18" charset="0"/>
                  </a:rPr>
                  <a:t>M</a:t>
                </a:r>
                <a:r>
                  <a:rPr lang="en-GB" sz="800" baseline="0">
                    <a:latin typeface="Times New Roman" panose="02020603050405020304" pitchFamily="18" charset="0"/>
                    <a:cs typeface="Times New Roman" panose="02020603050405020304" pitchFamily="18" charset="0"/>
                  </a:rPr>
                  <a:t> / My</a:t>
                </a:r>
              </a:p>
            </c:rich>
          </c:tx>
          <c:overlay val="0"/>
          <c:spPr>
            <a:noFill/>
            <a:ln>
              <a:noFill/>
            </a:ln>
            <a:effectLst/>
          </c:spPr>
        </c:title>
        <c:numFmt formatCode="0.00" sourceLinked="0"/>
        <c:majorTickMark val="out"/>
        <c:minorTickMark val="none"/>
        <c:tickLblPos val="nextTo"/>
        <c:spPr>
          <a:ln w="12700">
            <a:solidFill>
              <a:schemeClr val="tx1"/>
            </a:solidFill>
          </a:ln>
          <a:effectLst/>
        </c:spPr>
        <c:txPr>
          <a:bodyPr rot="-60000000" spcFirstLastPara="1" vertOverflow="ellipsis" vert="horz" wrap="square" anchor="ctr" anchorCtr="1"/>
          <a:lstStyle/>
          <a:p>
            <a:pPr>
              <a:defRPr sz="800" b="0" i="0" u="none" strike="noStrike" kern="120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a typeface="+mn-ea"/>
                <a:cs typeface="Times New Roman" panose="02020603050405020304" pitchFamily="18" charset="0"/>
              </a:defRPr>
            </a:pPr>
            <a:endParaRPr lang="en-US"/>
          </a:p>
        </c:txPr>
        <c:crossAx val="1107358400"/>
        <c:crosses val="autoZero"/>
        <c:crossBetween val="between"/>
        <c:majorUnit val="5.000000000000001E-2"/>
      </c:valAx>
      <c:spPr>
        <a:effectLst/>
      </c:spPr>
    </c:plotArea>
    <c:plotVisOnly val="1"/>
    <c:dispBlanksAs val="gap"/>
    <c:showDLblsOverMax val="0"/>
  </c:chart>
  <c:spPr>
    <a:ln w="12700" cap="flat" cmpd="sng" algn="ctr">
      <a:noFill/>
      <a:round/>
    </a:ln>
    <a:effectLst/>
  </c:spPr>
  <c:txPr>
    <a:bodyPr/>
    <a:lstStyle/>
    <a:p>
      <a:pPr>
        <a:defRPr b="0" cap="none" spc="0">
          <a:ln w="0"/>
          <a:solidFill>
            <a:schemeClr val="tx1"/>
          </a:solidFill>
          <a:effectLst>
            <a:outerShdw blurRad="38100" dist="19050" dir="2700000" algn="tl" rotWithShape="0">
              <a:schemeClr val="dk1">
                <a:alpha val="40000"/>
              </a:schemeClr>
            </a:outerShdw>
          </a:effectLst>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439275089725803E-2"/>
          <c:y val="0.1021021021021021"/>
          <c:w val="0.91018776659411238"/>
          <c:h val="0.82994514199238612"/>
        </c:manualLayout>
      </c:layout>
      <c:barChart>
        <c:barDir val="col"/>
        <c:grouping val="clustered"/>
        <c:varyColors val="0"/>
        <c:ser>
          <c:idx val="0"/>
          <c:order val="0"/>
          <c:tx>
            <c:v>without coldwork</c:v>
          </c:tx>
          <c:spPr>
            <a:solidFill>
              <a:srgbClr val="0070C0"/>
            </a:solidFill>
            <a:ln w="19050">
              <a:solidFill>
                <a:sysClr val="windowText" lastClr="000000"/>
              </a:solidFill>
            </a:ln>
          </c:spPr>
          <c:invertIfNegative val="0"/>
          <c:cat>
            <c:strLit>
              <c:ptCount val="1"/>
              <c:pt idx="0">
                <c:v> </c:v>
              </c:pt>
            </c:strLit>
          </c:cat>
          <c:val>
            <c:numRef>
              <c:f>'Zed section'!$AB$4</c:f>
              <c:numCache>
                <c:formatCode>0.00</c:formatCode>
                <c:ptCount val="1"/>
                <c:pt idx="0">
                  <c:v>0.43704230454680248</c:v>
                </c:pt>
              </c:numCache>
            </c:numRef>
          </c:val>
          <c:extLst>
            <c:ext xmlns:c16="http://schemas.microsoft.com/office/drawing/2014/chart" uri="{C3380CC4-5D6E-409C-BE32-E72D297353CC}">
              <c16:uniqueId val="{00000000-78F9-46BA-A5A6-455A5D31C73B}"/>
            </c:ext>
          </c:extLst>
        </c:ser>
        <c:ser>
          <c:idx val="1"/>
          <c:order val="1"/>
          <c:tx>
            <c:v>with coldwork</c:v>
          </c:tx>
          <c:spPr>
            <a:noFill/>
            <a:ln w="19050">
              <a:solidFill>
                <a:sysClr val="windowText" lastClr="000000"/>
              </a:solidFill>
            </a:ln>
          </c:spPr>
          <c:invertIfNegative val="0"/>
          <c:cat>
            <c:strLit>
              <c:ptCount val="1"/>
              <c:pt idx="0">
                <c:v> </c:v>
              </c:pt>
            </c:strLit>
          </c:cat>
          <c:val>
            <c:numRef>
              <c:f>'Zed section'!$AC$4</c:f>
              <c:numCache>
                <c:formatCode>0.00</c:formatCode>
                <c:ptCount val="1"/>
                <c:pt idx="0">
                  <c:v>0.43704230454680248</c:v>
                </c:pt>
              </c:numCache>
            </c:numRef>
          </c:val>
          <c:extLst>
            <c:ext xmlns:c16="http://schemas.microsoft.com/office/drawing/2014/chart" uri="{C3380CC4-5D6E-409C-BE32-E72D297353CC}">
              <c16:uniqueId val="{00000001-78F9-46BA-A5A6-455A5D31C73B}"/>
            </c:ext>
          </c:extLst>
        </c:ser>
        <c:ser>
          <c:idx val="3"/>
          <c:order val="2"/>
          <c:invertIfNegative val="0"/>
          <c:cat>
            <c:strLit>
              <c:ptCount val="1"/>
              <c:pt idx="0">
                <c:v> </c:v>
              </c:pt>
            </c:strLit>
          </c:cat>
          <c:val>
            <c:numRef>
              <c:f>'E:\Documents\[Zed sections Optimisation (06-11-2020)(AutoRecovered).xlsx]moving stiffener tip to right'!$Z$5</c:f>
              <c:numCache>
                <c:formatCode>General</c:formatCode>
                <c:ptCount val="1"/>
                <c:pt idx="0">
                  <c:v>0</c:v>
                </c:pt>
              </c:numCache>
            </c:numRef>
          </c:val>
          <c:extLst>
            <c:ext xmlns:c16="http://schemas.microsoft.com/office/drawing/2014/chart" uri="{C3380CC4-5D6E-409C-BE32-E72D297353CC}">
              <c16:uniqueId val="{00000002-78F9-46BA-A5A6-455A5D31C73B}"/>
            </c:ext>
          </c:extLst>
        </c:ser>
        <c:ser>
          <c:idx val="4"/>
          <c:order val="3"/>
          <c:spPr>
            <a:solidFill>
              <a:srgbClr val="0070C0"/>
            </a:solidFill>
            <a:ln w="19050">
              <a:solidFill>
                <a:schemeClr val="tx1"/>
              </a:solidFill>
            </a:ln>
          </c:spPr>
          <c:invertIfNegative val="0"/>
          <c:dPt>
            <c:idx val="0"/>
            <c:invertIfNegative val="0"/>
            <c:bubble3D val="0"/>
            <c:extLst>
              <c:ext xmlns:c16="http://schemas.microsoft.com/office/drawing/2014/chart" uri="{C3380CC4-5D6E-409C-BE32-E72D297353CC}">
                <c16:uniqueId val="{00000003-78F9-46BA-A5A6-455A5D31C73B}"/>
              </c:ext>
            </c:extLst>
          </c:dPt>
          <c:cat>
            <c:strLit>
              <c:ptCount val="1"/>
              <c:pt idx="0">
                <c:v> </c:v>
              </c:pt>
            </c:strLit>
          </c:cat>
          <c:val>
            <c:numRef>
              <c:f>'Zed section'!$AB$6</c:f>
              <c:numCache>
                <c:formatCode>0.00</c:formatCode>
                <c:ptCount val="1"/>
                <c:pt idx="0">
                  <c:v>0.56690179601282475</c:v>
                </c:pt>
              </c:numCache>
            </c:numRef>
          </c:val>
          <c:extLst>
            <c:ext xmlns:c16="http://schemas.microsoft.com/office/drawing/2014/chart" uri="{C3380CC4-5D6E-409C-BE32-E72D297353CC}">
              <c16:uniqueId val="{00000004-78F9-46BA-A5A6-455A5D31C73B}"/>
            </c:ext>
          </c:extLst>
        </c:ser>
        <c:ser>
          <c:idx val="5"/>
          <c:order val="4"/>
          <c:spPr>
            <a:noFill/>
            <a:ln w="19050">
              <a:solidFill>
                <a:sysClr val="windowText" lastClr="000000"/>
              </a:solidFill>
            </a:ln>
          </c:spPr>
          <c:invertIfNegative val="0"/>
          <c:cat>
            <c:strLit>
              <c:ptCount val="1"/>
              <c:pt idx="0">
                <c:v> </c:v>
              </c:pt>
            </c:strLit>
          </c:cat>
          <c:val>
            <c:numRef>
              <c:f>'Zed section'!$AC$6</c:f>
              <c:numCache>
                <c:formatCode>0.00</c:formatCode>
                <c:ptCount val="1"/>
                <c:pt idx="0">
                  <c:v>0.56129999960953592</c:v>
                </c:pt>
              </c:numCache>
            </c:numRef>
          </c:val>
          <c:extLst>
            <c:ext xmlns:c16="http://schemas.microsoft.com/office/drawing/2014/chart" uri="{C3380CC4-5D6E-409C-BE32-E72D297353CC}">
              <c16:uniqueId val="{00000005-78F9-46BA-A5A6-455A5D31C73B}"/>
            </c:ext>
          </c:extLst>
        </c:ser>
        <c:ser>
          <c:idx val="6"/>
          <c:order val="5"/>
          <c:invertIfNegative val="0"/>
          <c:cat>
            <c:strLit>
              <c:ptCount val="1"/>
              <c:pt idx="0">
                <c:v> </c:v>
              </c:pt>
            </c:strLit>
          </c:cat>
          <c:val>
            <c:numRef>
              <c:f>'Zed section'!$K$17</c:f>
              <c:numCache>
                <c:formatCode>General</c:formatCode>
                <c:ptCount val="1"/>
              </c:numCache>
            </c:numRef>
          </c:val>
          <c:extLst>
            <c:ext xmlns:c16="http://schemas.microsoft.com/office/drawing/2014/chart" uri="{C3380CC4-5D6E-409C-BE32-E72D297353CC}">
              <c16:uniqueId val="{00000006-78F9-46BA-A5A6-455A5D31C73B}"/>
            </c:ext>
          </c:extLst>
        </c:ser>
        <c:ser>
          <c:idx val="7"/>
          <c:order val="6"/>
          <c:spPr>
            <a:solidFill>
              <a:srgbClr val="0070C0"/>
            </a:solidFill>
            <a:ln w="19050">
              <a:solidFill>
                <a:schemeClr val="tx1"/>
              </a:solidFill>
            </a:ln>
          </c:spPr>
          <c:invertIfNegative val="0"/>
          <c:cat>
            <c:strLit>
              <c:ptCount val="1"/>
              <c:pt idx="0">
                <c:v> </c:v>
              </c:pt>
            </c:strLit>
          </c:cat>
          <c:val>
            <c:numRef>
              <c:f>'Zed section'!$AB$7</c:f>
              <c:numCache>
                <c:formatCode>0.00</c:formatCode>
                <c:ptCount val="1"/>
                <c:pt idx="0">
                  <c:v>0.60275329299387292</c:v>
                </c:pt>
              </c:numCache>
            </c:numRef>
          </c:val>
          <c:extLst>
            <c:ext xmlns:c16="http://schemas.microsoft.com/office/drawing/2014/chart" uri="{C3380CC4-5D6E-409C-BE32-E72D297353CC}">
              <c16:uniqueId val="{00000007-78F9-46BA-A5A6-455A5D31C73B}"/>
            </c:ext>
          </c:extLst>
        </c:ser>
        <c:ser>
          <c:idx val="9"/>
          <c:order val="7"/>
          <c:spPr>
            <a:noFill/>
            <a:ln w="19050">
              <a:solidFill>
                <a:sysClr val="windowText" lastClr="000000"/>
              </a:solidFill>
            </a:ln>
          </c:spPr>
          <c:invertIfNegative val="0"/>
          <c:cat>
            <c:strLit>
              <c:ptCount val="1"/>
              <c:pt idx="0">
                <c:v> </c:v>
              </c:pt>
            </c:strLit>
          </c:cat>
          <c:val>
            <c:numRef>
              <c:f>'Zed section'!$AC$7</c:f>
              <c:numCache>
                <c:formatCode>0.00</c:formatCode>
                <c:ptCount val="1"/>
                <c:pt idx="0">
                  <c:v>0.55793892176756277</c:v>
                </c:pt>
              </c:numCache>
            </c:numRef>
          </c:val>
          <c:extLst>
            <c:ext xmlns:c16="http://schemas.microsoft.com/office/drawing/2014/chart" uri="{C3380CC4-5D6E-409C-BE32-E72D297353CC}">
              <c16:uniqueId val="{00000008-78F9-46BA-A5A6-455A5D31C73B}"/>
            </c:ext>
          </c:extLst>
        </c:ser>
        <c:ser>
          <c:idx val="10"/>
          <c:order val="8"/>
          <c:invertIfNegative val="0"/>
          <c:cat>
            <c:strLit>
              <c:ptCount val="1"/>
              <c:pt idx="0">
                <c:v> </c:v>
              </c:pt>
            </c:strLit>
          </c:cat>
          <c:val>
            <c:numRef>
              <c:f>'Zed section'!$K$17</c:f>
              <c:numCache>
                <c:formatCode>General</c:formatCode>
                <c:ptCount val="1"/>
              </c:numCache>
            </c:numRef>
          </c:val>
          <c:extLst>
            <c:ext xmlns:c16="http://schemas.microsoft.com/office/drawing/2014/chart" uri="{C3380CC4-5D6E-409C-BE32-E72D297353CC}">
              <c16:uniqueId val="{00000009-78F9-46BA-A5A6-455A5D31C73B}"/>
            </c:ext>
          </c:extLst>
        </c:ser>
        <c:ser>
          <c:idx val="11"/>
          <c:order val="9"/>
          <c:spPr>
            <a:solidFill>
              <a:srgbClr val="0070C0"/>
            </a:solidFill>
            <a:ln w="19050">
              <a:solidFill>
                <a:schemeClr val="tx1"/>
              </a:solidFill>
            </a:ln>
          </c:spPr>
          <c:invertIfNegative val="0"/>
          <c:cat>
            <c:strLit>
              <c:ptCount val="1"/>
              <c:pt idx="0">
                <c:v> </c:v>
              </c:pt>
            </c:strLit>
          </c:cat>
          <c:val>
            <c:numRef>
              <c:f>'Zed section'!$AB$8</c:f>
              <c:numCache>
                <c:formatCode>0.00</c:formatCode>
                <c:ptCount val="1"/>
                <c:pt idx="0">
                  <c:v>0.59603113730992641</c:v>
                </c:pt>
              </c:numCache>
            </c:numRef>
          </c:val>
          <c:extLst>
            <c:ext xmlns:c16="http://schemas.microsoft.com/office/drawing/2014/chart" uri="{C3380CC4-5D6E-409C-BE32-E72D297353CC}">
              <c16:uniqueId val="{0000000A-78F9-46BA-A5A6-455A5D31C73B}"/>
            </c:ext>
          </c:extLst>
        </c:ser>
        <c:ser>
          <c:idx val="13"/>
          <c:order val="10"/>
          <c:spPr>
            <a:noFill/>
            <a:ln w="19050">
              <a:solidFill>
                <a:sysClr val="windowText" lastClr="000000"/>
              </a:solidFill>
            </a:ln>
          </c:spPr>
          <c:invertIfNegative val="0"/>
          <c:val>
            <c:numRef>
              <c:f>'Zed section'!$AC$8</c:f>
              <c:numCache>
                <c:formatCode>0.00</c:formatCode>
                <c:ptCount val="1"/>
                <c:pt idx="0">
                  <c:v>0.58258682594203337</c:v>
                </c:pt>
              </c:numCache>
            </c:numRef>
          </c:val>
          <c:extLst>
            <c:ext xmlns:c16="http://schemas.microsoft.com/office/drawing/2014/chart" uri="{C3380CC4-5D6E-409C-BE32-E72D297353CC}">
              <c16:uniqueId val="{0000000B-78F9-46BA-A5A6-455A5D31C73B}"/>
            </c:ext>
          </c:extLst>
        </c:ser>
        <c:ser>
          <c:idx val="15"/>
          <c:order val="11"/>
          <c:invertIfNegative val="0"/>
          <c:val>
            <c:numRef>
              <c:f>'Zed section'!$K$16</c:f>
              <c:numCache>
                <c:formatCode>General</c:formatCode>
                <c:ptCount val="1"/>
              </c:numCache>
            </c:numRef>
          </c:val>
          <c:extLst>
            <c:ext xmlns:c16="http://schemas.microsoft.com/office/drawing/2014/chart" uri="{C3380CC4-5D6E-409C-BE32-E72D297353CC}">
              <c16:uniqueId val="{0000000C-78F9-46BA-A5A6-455A5D31C73B}"/>
            </c:ext>
          </c:extLst>
        </c:ser>
        <c:ser>
          <c:idx val="16"/>
          <c:order val="12"/>
          <c:spPr>
            <a:solidFill>
              <a:srgbClr val="0070C0"/>
            </a:solidFill>
            <a:ln w="19050">
              <a:solidFill>
                <a:sysClr val="windowText" lastClr="000000"/>
              </a:solidFill>
            </a:ln>
          </c:spPr>
          <c:invertIfNegative val="0"/>
          <c:val>
            <c:numRef>
              <c:f>'Zed section'!$AB$9</c:f>
              <c:numCache>
                <c:formatCode>0.00</c:formatCode>
                <c:ptCount val="1"/>
                <c:pt idx="0">
                  <c:v>0.60275329299387292</c:v>
                </c:pt>
              </c:numCache>
            </c:numRef>
          </c:val>
          <c:extLst>
            <c:ext xmlns:c16="http://schemas.microsoft.com/office/drawing/2014/chart" uri="{C3380CC4-5D6E-409C-BE32-E72D297353CC}">
              <c16:uniqueId val="{0000000D-78F9-46BA-A5A6-455A5D31C73B}"/>
            </c:ext>
          </c:extLst>
        </c:ser>
        <c:ser>
          <c:idx val="18"/>
          <c:order val="13"/>
          <c:spPr>
            <a:noFill/>
            <a:ln w="19050">
              <a:solidFill>
                <a:schemeClr val="tx1"/>
              </a:solidFill>
            </a:ln>
          </c:spPr>
          <c:invertIfNegative val="0"/>
          <c:val>
            <c:numRef>
              <c:f>'Zed section'!$AC$9</c:f>
              <c:numCache>
                <c:formatCode>0.00</c:formatCode>
                <c:ptCount val="1"/>
                <c:pt idx="0">
                  <c:v>0.55793892176756277</c:v>
                </c:pt>
              </c:numCache>
            </c:numRef>
          </c:val>
          <c:extLst>
            <c:ext xmlns:c16="http://schemas.microsoft.com/office/drawing/2014/chart" uri="{C3380CC4-5D6E-409C-BE32-E72D297353CC}">
              <c16:uniqueId val="{0000000E-78F9-46BA-A5A6-455A5D31C73B}"/>
            </c:ext>
          </c:extLst>
        </c:ser>
        <c:ser>
          <c:idx val="19"/>
          <c:order val="14"/>
          <c:invertIfNegative val="0"/>
          <c:val>
            <c:numRef>
              <c:f>'Zed section'!$K$16</c:f>
              <c:numCache>
                <c:formatCode>General</c:formatCode>
                <c:ptCount val="1"/>
              </c:numCache>
            </c:numRef>
          </c:val>
          <c:extLst>
            <c:ext xmlns:c16="http://schemas.microsoft.com/office/drawing/2014/chart" uri="{C3380CC4-5D6E-409C-BE32-E72D297353CC}">
              <c16:uniqueId val="{0000000F-78F9-46BA-A5A6-455A5D31C73B}"/>
            </c:ext>
          </c:extLst>
        </c:ser>
        <c:ser>
          <c:idx val="20"/>
          <c:order val="15"/>
          <c:spPr>
            <a:solidFill>
              <a:srgbClr val="0070C0"/>
            </a:solidFill>
            <a:ln w="19050">
              <a:solidFill>
                <a:sysClr val="windowText" lastClr="000000"/>
              </a:solidFill>
            </a:ln>
          </c:spPr>
          <c:invertIfNegative val="0"/>
          <c:val>
            <c:numRef>
              <c:f>'Zed section'!$AB$11</c:f>
              <c:numCache>
                <c:formatCode>0.00</c:formatCode>
                <c:ptCount val="1"/>
                <c:pt idx="0">
                  <c:v>0.65316946062347203</c:v>
                </c:pt>
              </c:numCache>
            </c:numRef>
          </c:val>
          <c:extLst>
            <c:ext xmlns:c16="http://schemas.microsoft.com/office/drawing/2014/chart" uri="{C3380CC4-5D6E-409C-BE32-E72D297353CC}">
              <c16:uniqueId val="{00000010-78F9-46BA-A5A6-455A5D31C73B}"/>
            </c:ext>
          </c:extLst>
        </c:ser>
        <c:ser>
          <c:idx val="14"/>
          <c:order val="16"/>
          <c:spPr>
            <a:noFill/>
            <a:ln w="19050">
              <a:solidFill>
                <a:schemeClr val="tx1"/>
              </a:solidFill>
            </a:ln>
          </c:spPr>
          <c:invertIfNegative val="0"/>
          <c:val>
            <c:numRef>
              <c:f>'Zed section'!$AC$11</c:f>
              <c:numCache>
                <c:formatCode>0.00</c:formatCode>
                <c:ptCount val="1"/>
                <c:pt idx="0">
                  <c:v>0.64308622709755225</c:v>
                </c:pt>
              </c:numCache>
            </c:numRef>
          </c:val>
          <c:extLst>
            <c:ext xmlns:c16="http://schemas.microsoft.com/office/drawing/2014/chart" uri="{C3380CC4-5D6E-409C-BE32-E72D297353CC}">
              <c16:uniqueId val="{00000011-78F9-46BA-A5A6-455A5D31C73B}"/>
            </c:ext>
          </c:extLst>
        </c:ser>
        <c:ser>
          <c:idx val="21"/>
          <c:order val="17"/>
          <c:invertIfNegative val="0"/>
          <c:val>
            <c:numRef>
              <c:f>'Zed section'!$P$16</c:f>
              <c:numCache>
                <c:formatCode>General</c:formatCode>
                <c:ptCount val="1"/>
              </c:numCache>
            </c:numRef>
          </c:val>
          <c:extLst>
            <c:ext xmlns:c16="http://schemas.microsoft.com/office/drawing/2014/chart" uri="{C3380CC4-5D6E-409C-BE32-E72D297353CC}">
              <c16:uniqueId val="{00000012-78F9-46BA-A5A6-455A5D31C73B}"/>
            </c:ext>
          </c:extLst>
        </c:ser>
        <c:ser>
          <c:idx val="22"/>
          <c:order val="18"/>
          <c:spPr>
            <a:solidFill>
              <a:srgbClr val="0070C0"/>
            </a:solidFill>
            <a:ln w="19050">
              <a:solidFill>
                <a:sysClr val="windowText" lastClr="000000"/>
              </a:solidFill>
            </a:ln>
          </c:spPr>
          <c:invertIfNegative val="0"/>
          <c:val>
            <c:numRef>
              <c:f>'Zed section'!$AB$12</c:f>
              <c:numCache>
                <c:formatCode>0.00</c:formatCode>
                <c:ptCount val="1"/>
                <c:pt idx="0">
                  <c:v>0.63860478997492121</c:v>
                </c:pt>
              </c:numCache>
            </c:numRef>
          </c:val>
          <c:extLst>
            <c:ext xmlns:c16="http://schemas.microsoft.com/office/drawing/2014/chart" uri="{C3380CC4-5D6E-409C-BE32-E72D297353CC}">
              <c16:uniqueId val="{00000013-78F9-46BA-A5A6-455A5D31C73B}"/>
            </c:ext>
          </c:extLst>
        </c:ser>
        <c:ser>
          <c:idx val="25"/>
          <c:order val="19"/>
          <c:spPr>
            <a:noFill/>
            <a:ln w="19050">
              <a:solidFill>
                <a:schemeClr val="tx1"/>
              </a:solidFill>
            </a:ln>
          </c:spPr>
          <c:invertIfNegative val="0"/>
          <c:val>
            <c:numRef>
              <c:f>'Zed section'!$AC$12</c:f>
              <c:numCache>
                <c:formatCode>0.00</c:formatCode>
                <c:ptCount val="1"/>
                <c:pt idx="0">
                  <c:v>0.62516047860702806</c:v>
                </c:pt>
              </c:numCache>
            </c:numRef>
          </c:val>
          <c:extLst>
            <c:ext xmlns:c16="http://schemas.microsoft.com/office/drawing/2014/chart" uri="{C3380CC4-5D6E-409C-BE32-E72D297353CC}">
              <c16:uniqueId val="{00000014-78F9-46BA-A5A6-455A5D31C73B}"/>
            </c:ext>
          </c:extLst>
        </c:ser>
        <c:ser>
          <c:idx val="26"/>
          <c:order val="20"/>
          <c:invertIfNegative val="0"/>
          <c:val>
            <c:numRef>
              <c:f>'Zed section'!$N$16</c:f>
              <c:numCache>
                <c:formatCode>General</c:formatCode>
                <c:ptCount val="1"/>
              </c:numCache>
            </c:numRef>
          </c:val>
          <c:extLst>
            <c:ext xmlns:c16="http://schemas.microsoft.com/office/drawing/2014/chart" uri="{C3380CC4-5D6E-409C-BE32-E72D297353CC}">
              <c16:uniqueId val="{00000015-78F9-46BA-A5A6-455A5D31C73B}"/>
            </c:ext>
          </c:extLst>
        </c:ser>
        <c:ser>
          <c:idx val="27"/>
          <c:order val="21"/>
          <c:spPr>
            <a:solidFill>
              <a:srgbClr val="0070C0"/>
            </a:solidFill>
            <a:ln w="19050">
              <a:solidFill>
                <a:sysClr val="windowText" lastClr="000000"/>
              </a:solidFill>
            </a:ln>
          </c:spPr>
          <c:invertIfNegative val="0"/>
          <c:dPt>
            <c:idx val="0"/>
            <c:invertIfNegative val="0"/>
            <c:bubble3D val="0"/>
            <c:extLst>
              <c:ext xmlns:c16="http://schemas.microsoft.com/office/drawing/2014/chart" uri="{C3380CC4-5D6E-409C-BE32-E72D297353CC}">
                <c16:uniqueId val="{00000016-78F9-46BA-A5A6-455A5D31C73B}"/>
              </c:ext>
            </c:extLst>
          </c:dPt>
          <c:val>
            <c:numRef>
              <c:f>'Zed section'!$AB$13</c:f>
              <c:numCache>
                <c:formatCode>0.00</c:formatCode>
                <c:ptCount val="1"/>
                <c:pt idx="0">
                  <c:v>0.6307622750103169</c:v>
                </c:pt>
              </c:numCache>
            </c:numRef>
          </c:val>
          <c:extLst>
            <c:ext xmlns:c16="http://schemas.microsoft.com/office/drawing/2014/chart" uri="{C3380CC4-5D6E-409C-BE32-E72D297353CC}">
              <c16:uniqueId val="{00000017-78F9-46BA-A5A6-455A5D31C73B}"/>
            </c:ext>
          </c:extLst>
        </c:ser>
        <c:ser>
          <c:idx val="29"/>
          <c:order val="22"/>
          <c:spPr>
            <a:noFill/>
            <a:ln w="19050">
              <a:solidFill>
                <a:schemeClr val="tx1"/>
              </a:solidFill>
            </a:ln>
          </c:spPr>
          <c:invertIfNegative val="0"/>
          <c:val>
            <c:numRef>
              <c:f>'Zed section'!$AC$13</c:f>
              <c:numCache>
                <c:formatCode>0.00</c:formatCode>
                <c:ptCount val="1"/>
                <c:pt idx="0">
                  <c:v>0.62067904148439701</c:v>
                </c:pt>
              </c:numCache>
            </c:numRef>
          </c:val>
          <c:extLst>
            <c:ext xmlns:c16="http://schemas.microsoft.com/office/drawing/2014/chart" uri="{C3380CC4-5D6E-409C-BE32-E72D297353CC}">
              <c16:uniqueId val="{00000018-78F9-46BA-A5A6-455A5D31C73B}"/>
            </c:ext>
          </c:extLst>
        </c:ser>
        <c:dLbls>
          <c:showLegendKey val="0"/>
          <c:showVal val="0"/>
          <c:showCatName val="0"/>
          <c:showSerName val="0"/>
          <c:showPercent val="0"/>
          <c:showBubbleSize val="0"/>
        </c:dLbls>
        <c:gapWidth val="219"/>
        <c:axId val="768013968"/>
        <c:axId val="768019952"/>
      </c:barChart>
      <c:catAx>
        <c:axId val="76801396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crossAx val="768019952"/>
        <c:crosses val="autoZero"/>
        <c:auto val="1"/>
        <c:lblAlgn val="ctr"/>
        <c:lblOffset val="100"/>
        <c:noMultiLvlLbl val="0"/>
      </c:catAx>
      <c:valAx>
        <c:axId val="768019952"/>
        <c:scaling>
          <c:orientation val="minMax"/>
          <c:max val="0.75000000000000011"/>
          <c:min val="0.4"/>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1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r>
                  <a:rPr lang="en-GB" sz="800" b="0" i="0" baseline="0">
                    <a:effectLst>
                      <a:outerShdw blurRad="38100" dist="19050" dir="2700000" algn="tl" rotWithShape="0">
                        <a:srgbClr val="000000">
                          <a:alpha val="40000"/>
                        </a:srgbClr>
                      </a:outerShdw>
                    </a:effectLst>
                  </a:rPr>
                  <a:t>M / My</a:t>
                </a:r>
                <a:endParaRPr lang="en-US" sz="800">
                  <a:effectLst/>
                </a:endParaRPr>
              </a:p>
            </c:rich>
          </c:tx>
          <c:overlay val="0"/>
          <c:spPr>
            <a:noFill/>
            <a:ln>
              <a:noFill/>
            </a:ln>
            <a:effectLst/>
          </c:spPr>
        </c:title>
        <c:numFmt formatCode="0.00" sourceLinked="0"/>
        <c:majorTickMark val="out"/>
        <c:minorTickMark val="none"/>
        <c:tickLblPos val="nextTo"/>
        <c:spPr>
          <a:ln w="12700">
            <a:solidFill>
              <a:schemeClr val="tx1"/>
            </a:solidFill>
          </a:ln>
          <a:effectLst/>
        </c:spPr>
        <c:txPr>
          <a:bodyPr rot="-60000000" spcFirstLastPara="1" vertOverflow="ellipsis" vert="horz" wrap="square" anchor="ctr" anchorCtr="1"/>
          <a:lstStyle/>
          <a:p>
            <a:pPr>
              <a:defRPr sz="800" b="0" i="0" u="none" strike="noStrike" kern="120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a typeface="+mn-ea"/>
                <a:cs typeface="Times New Roman" panose="02020603050405020304" pitchFamily="18" charset="0"/>
              </a:defRPr>
            </a:pPr>
            <a:endParaRPr lang="en-US"/>
          </a:p>
        </c:txPr>
        <c:crossAx val="768013968"/>
        <c:crosses val="autoZero"/>
        <c:crossBetween val="between"/>
      </c:valAx>
      <c:spPr>
        <a:effectLst/>
      </c:spPr>
    </c:plotArea>
    <c:plotVisOnly val="1"/>
    <c:dispBlanksAs val="gap"/>
    <c:showDLblsOverMax val="0"/>
  </c:chart>
  <c:spPr>
    <a:ln w="12700" cap="flat" cmpd="sng" algn="ctr">
      <a:noFill/>
      <a:round/>
    </a:ln>
    <a:effectLst/>
  </c:spPr>
  <c:txPr>
    <a:bodyPr/>
    <a:lstStyle/>
    <a:p>
      <a:pPr>
        <a:defRPr b="0" cap="none" spc="0">
          <a:ln w="0"/>
          <a:solidFill>
            <a:schemeClr val="tx1"/>
          </a:solidFill>
          <a:effectLst>
            <a:outerShdw blurRad="38100" dist="19050" dir="2700000" algn="tl" rotWithShape="0">
              <a:schemeClr val="dk1">
                <a:alpha val="40000"/>
              </a:schemeClr>
            </a:outerShdw>
          </a:effectLst>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without coldwork</c:v>
          </c:tx>
          <c:spPr>
            <a:solidFill>
              <a:srgbClr val="0070C0"/>
            </a:solidFill>
            <a:ln w="19050">
              <a:solidFill>
                <a:schemeClr val="tx1"/>
              </a:solidFill>
            </a:ln>
          </c:spPr>
          <c:invertIfNegative val="0"/>
          <c:cat>
            <c:strLit>
              <c:ptCount val="1"/>
              <c:pt idx="0">
                <c:v> </c:v>
              </c:pt>
            </c:strLit>
          </c:cat>
          <c:val>
            <c:numRef>
              <c:f>'[Channel and Zed Optimisation and cold work effects  (19-1-2021).xlsx]Channel sections'!$AB$4</c:f>
              <c:numCache>
                <c:formatCode>0.00</c:formatCode>
                <c:ptCount val="1"/>
                <c:pt idx="0">
                  <c:v>0.76745275454717732</c:v>
                </c:pt>
              </c:numCache>
            </c:numRef>
          </c:val>
          <c:extLst>
            <c:ext xmlns:c16="http://schemas.microsoft.com/office/drawing/2014/chart" uri="{C3380CC4-5D6E-409C-BE32-E72D297353CC}">
              <c16:uniqueId val="{00000000-0ECA-43CF-A7B5-398CAFA5B0A9}"/>
            </c:ext>
          </c:extLst>
        </c:ser>
        <c:ser>
          <c:idx val="1"/>
          <c:order val="1"/>
          <c:tx>
            <c:v>with coldwork</c:v>
          </c:tx>
          <c:spPr>
            <a:noFill/>
            <a:ln w="19050">
              <a:solidFill>
                <a:schemeClr val="tx1"/>
              </a:solidFill>
            </a:ln>
          </c:spPr>
          <c:invertIfNegative val="0"/>
          <c:cat>
            <c:strLit>
              <c:ptCount val="1"/>
              <c:pt idx="0">
                <c:v> </c:v>
              </c:pt>
            </c:strLit>
          </c:cat>
          <c:val>
            <c:numRef>
              <c:f>'[Channel and Zed Optimisation and cold work effects  (19-1-2021).xlsx]Channel sections'!$AC$4</c:f>
              <c:numCache>
                <c:formatCode>0.00</c:formatCode>
                <c:ptCount val="1"/>
                <c:pt idx="0">
                  <c:v>0.76745275454717732</c:v>
                </c:pt>
              </c:numCache>
            </c:numRef>
          </c:val>
          <c:extLst>
            <c:ext xmlns:c16="http://schemas.microsoft.com/office/drawing/2014/chart" uri="{C3380CC4-5D6E-409C-BE32-E72D297353CC}">
              <c16:uniqueId val="{00000001-0ECA-43CF-A7B5-398CAFA5B0A9}"/>
            </c:ext>
          </c:extLst>
        </c:ser>
        <c:ser>
          <c:idx val="3"/>
          <c:order val="2"/>
          <c:invertIfNegative val="0"/>
          <c:cat>
            <c:strLit>
              <c:ptCount val="1"/>
              <c:pt idx="0">
                <c:v> </c:v>
              </c:pt>
            </c:strLit>
          </c:cat>
          <c:val>
            <c:numRef>
              <c:f>'[Channel and Zed Optimisation and cold work effects  (19-1-2021).xlsx]Channel sections'!$Z$5</c:f>
            </c:numRef>
          </c:val>
          <c:extLst>
            <c:ext xmlns:c16="http://schemas.microsoft.com/office/drawing/2014/chart" uri="{C3380CC4-5D6E-409C-BE32-E72D297353CC}">
              <c16:uniqueId val="{00000002-0ECA-43CF-A7B5-398CAFA5B0A9}"/>
            </c:ext>
          </c:extLst>
        </c:ser>
        <c:ser>
          <c:idx val="4"/>
          <c:order val="3"/>
          <c:invertIfNegative val="0"/>
          <c:cat>
            <c:strLit>
              <c:ptCount val="1"/>
              <c:pt idx="0">
                <c:v> </c:v>
              </c:pt>
            </c:strLit>
          </c:cat>
          <c:val>
            <c:numRef>
              <c:f>'[Channel and Zed Optimisation and cold work effects  (19-1-2021).xlsx]Channel sections'!$AB$5</c:f>
            </c:numRef>
          </c:val>
          <c:extLst>
            <c:ext xmlns:c16="http://schemas.microsoft.com/office/drawing/2014/chart" uri="{C3380CC4-5D6E-409C-BE32-E72D297353CC}">
              <c16:uniqueId val="{00000003-0ECA-43CF-A7B5-398CAFA5B0A9}"/>
            </c:ext>
          </c:extLst>
        </c:ser>
        <c:ser>
          <c:idx val="5"/>
          <c:order val="4"/>
          <c:invertIfNegative val="0"/>
          <c:dPt>
            <c:idx val="0"/>
            <c:invertIfNegative val="0"/>
            <c:bubble3D val="0"/>
            <c:extLst>
              <c:ext xmlns:c16="http://schemas.microsoft.com/office/drawing/2014/chart" uri="{C3380CC4-5D6E-409C-BE32-E72D297353CC}">
                <c16:uniqueId val="{00000004-0ECA-43CF-A7B5-398CAFA5B0A9}"/>
              </c:ext>
            </c:extLst>
          </c:dPt>
          <c:cat>
            <c:strLit>
              <c:ptCount val="1"/>
              <c:pt idx="0">
                <c:v> </c:v>
              </c:pt>
            </c:strLit>
          </c:cat>
          <c:val>
            <c:numRef>
              <c:f>'[Channel and Zed Optimisation and cold work effects  (19-1-2021).xlsx]Channel sections'!$P$18</c:f>
              <c:numCache>
                <c:formatCode>General</c:formatCode>
                <c:ptCount val="1"/>
              </c:numCache>
            </c:numRef>
          </c:val>
          <c:extLst>
            <c:ext xmlns:c16="http://schemas.microsoft.com/office/drawing/2014/chart" uri="{C3380CC4-5D6E-409C-BE32-E72D297353CC}">
              <c16:uniqueId val="{00000005-0ECA-43CF-A7B5-398CAFA5B0A9}"/>
            </c:ext>
          </c:extLst>
        </c:ser>
        <c:ser>
          <c:idx val="6"/>
          <c:order val="5"/>
          <c:spPr>
            <a:solidFill>
              <a:srgbClr val="0070C0"/>
            </a:solidFill>
            <a:ln w="19050">
              <a:solidFill>
                <a:schemeClr val="tx1"/>
              </a:solidFill>
            </a:ln>
          </c:spPr>
          <c:invertIfNegative val="0"/>
          <c:cat>
            <c:strLit>
              <c:ptCount val="1"/>
              <c:pt idx="0">
                <c:v> </c:v>
              </c:pt>
            </c:strLit>
          </c:cat>
          <c:val>
            <c:numRef>
              <c:f>'[Channel and Zed Optimisation and cold work effects  (19-1-2021).xlsx]Channel sections'!$AB$6</c:f>
              <c:numCache>
                <c:formatCode>0.00</c:formatCode>
                <c:ptCount val="1"/>
                <c:pt idx="0">
                  <c:v>0.80515516921394659</c:v>
                </c:pt>
              </c:numCache>
            </c:numRef>
          </c:val>
          <c:extLst>
            <c:ext xmlns:c16="http://schemas.microsoft.com/office/drawing/2014/chart" uri="{C3380CC4-5D6E-409C-BE32-E72D297353CC}">
              <c16:uniqueId val="{00000006-0ECA-43CF-A7B5-398CAFA5B0A9}"/>
            </c:ext>
          </c:extLst>
        </c:ser>
        <c:ser>
          <c:idx val="7"/>
          <c:order val="6"/>
          <c:spPr>
            <a:noFill/>
            <a:ln w="19050">
              <a:solidFill>
                <a:schemeClr val="tx1"/>
              </a:solidFill>
            </a:ln>
          </c:spPr>
          <c:invertIfNegative val="0"/>
          <c:cat>
            <c:strLit>
              <c:ptCount val="1"/>
              <c:pt idx="0">
                <c:v> </c:v>
              </c:pt>
            </c:strLit>
          </c:cat>
          <c:val>
            <c:numRef>
              <c:f>'[Channel and Zed Optimisation and cold work effects  (19-1-2021).xlsx]Channel sections'!$AC$6</c:f>
              <c:numCache>
                <c:formatCode>0.00</c:formatCode>
                <c:ptCount val="1"/>
                <c:pt idx="0">
                  <c:v>0.79218209998846334</c:v>
                </c:pt>
              </c:numCache>
            </c:numRef>
          </c:val>
          <c:extLst>
            <c:ext xmlns:c16="http://schemas.microsoft.com/office/drawing/2014/chart" uri="{C3380CC4-5D6E-409C-BE32-E72D297353CC}">
              <c16:uniqueId val="{00000007-0ECA-43CF-A7B5-398CAFA5B0A9}"/>
            </c:ext>
          </c:extLst>
        </c:ser>
        <c:ser>
          <c:idx val="9"/>
          <c:order val="7"/>
          <c:invertIfNegative val="0"/>
          <c:cat>
            <c:strLit>
              <c:ptCount val="1"/>
              <c:pt idx="0">
                <c:v> </c:v>
              </c:pt>
            </c:strLit>
          </c:cat>
          <c:val>
            <c:numRef>
              <c:f>'[Channel and Zed Optimisation and cold work effects  (19-1-2021).xlsx]Channel sections'!$S$19</c:f>
              <c:numCache>
                <c:formatCode>General</c:formatCode>
                <c:ptCount val="1"/>
              </c:numCache>
            </c:numRef>
          </c:val>
          <c:extLst>
            <c:ext xmlns:c16="http://schemas.microsoft.com/office/drawing/2014/chart" uri="{C3380CC4-5D6E-409C-BE32-E72D297353CC}">
              <c16:uniqueId val="{00000008-0ECA-43CF-A7B5-398CAFA5B0A9}"/>
            </c:ext>
          </c:extLst>
        </c:ser>
        <c:ser>
          <c:idx val="10"/>
          <c:order val="8"/>
          <c:spPr>
            <a:solidFill>
              <a:srgbClr val="0070C0"/>
            </a:solidFill>
            <a:ln w="19050">
              <a:solidFill>
                <a:schemeClr val="tx1"/>
              </a:solidFill>
            </a:ln>
          </c:spPr>
          <c:invertIfNegative val="0"/>
          <c:cat>
            <c:strLit>
              <c:ptCount val="1"/>
              <c:pt idx="0">
                <c:v> </c:v>
              </c:pt>
            </c:strLit>
          </c:cat>
          <c:val>
            <c:numRef>
              <c:f>'[Channel and Zed Optimisation and cold work effects  (19-1-2021).xlsx]Channel sections'!$AB$7</c:f>
              <c:numCache>
                <c:formatCode>0.00</c:formatCode>
                <c:ptCount val="1"/>
                <c:pt idx="0">
                  <c:v>0.89199564609087878</c:v>
                </c:pt>
              </c:numCache>
            </c:numRef>
          </c:val>
          <c:extLst>
            <c:ext xmlns:c16="http://schemas.microsoft.com/office/drawing/2014/chart" uri="{C3380CC4-5D6E-409C-BE32-E72D297353CC}">
              <c16:uniqueId val="{00000009-0ECA-43CF-A7B5-398CAFA5B0A9}"/>
            </c:ext>
          </c:extLst>
        </c:ser>
        <c:ser>
          <c:idx val="11"/>
          <c:order val="9"/>
          <c:spPr>
            <a:noFill/>
            <a:ln w="19050">
              <a:solidFill>
                <a:schemeClr val="tx1"/>
              </a:solidFill>
            </a:ln>
          </c:spPr>
          <c:invertIfNegative val="0"/>
          <c:cat>
            <c:strLit>
              <c:ptCount val="1"/>
              <c:pt idx="0">
                <c:v> </c:v>
              </c:pt>
            </c:strLit>
          </c:cat>
          <c:val>
            <c:numRef>
              <c:f>'[Channel and Zed Optimisation and cold work effects  (19-1-2021).xlsx]Channel sections'!$AC$7</c:f>
              <c:numCache>
                <c:formatCode>0.00</c:formatCode>
                <c:ptCount val="1"/>
                <c:pt idx="0">
                  <c:v>0.86038673571667224</c:v>
                </c:pt>
              </c:numCache>
            </c:numRef>
          </c:val>
          <c:extLst>
            <c:ext xmlns:c16="http://schemas.microsoft.com/office/drawing/2014/chart" uri="{C3380CC4-5D6E-409C-BE32-E72D297353CC}">
              <c16:uniqueId val="{0000000A-0ECA-43CF-A7B5-398CAFA5B0A9}"/>
            </c:ext>
          </c:extLst>
        </c:ser>
        <c:ser>
          <c:idx val="13"/>
          <c:order val="10"/>
          <c:invertIfNegative val="0"/>
          <c:dPt>
            <c:idx val="0"/>
            <c:invertIfNegative val="0"/>
            <c:bubble3D val="0"/>
            <c:extLst>
              <c:ext xmlns:c16="http://schemas.microsoft.com/office/drawing/2014/chart" uri="{C3380CC4-5D6E-409C-BE32-E72D297353CC}">
                <c16:uniqueId val="{0000000B-0ECA-43CF-A7B5-398CAFA5B0A9}"/>
              </c:ext>
            </c:extLst>
          </c:dPt>
          <c:val>
            <c:numRef>
              <c:f>'[Channel and Zed Optimisation and cold work effects  (19-1-2021).xlsx]Channel sections'!$P$21</c:f>
              <c:numCache>
                <c:formatCode>General</c:formatCode>
                <c:ptCount val="1"/>
              </c:numCache>
            </c:numRef>
          </c:val>
          <c:extLst>
            <c:ext xmlns:c16="http://schemas.microsoft.com/office/drawing/2014/chart" uri="{C3380CC4-5D6E-409C-BE32-E72D297353CC}">
              <c16:uniqueId val="{0000000C-0ECA-43CF-A7B5-398CAFA5B0A9}"/>
            </c:ext>
          </c:extLst>
        </c:ser>
        <c:ser>
          <c:idx val="15"/>
          <c:order val="11"/>
          <c:spPr>
            <a:solidFill>
              <a:srgbClr val="0070C0"/>
            </a:solidFill>
            <a:ln w="19050">
              <a:solidFill>
                <a:schemeClr val="tx1"/>
              </a:solidFill>
            </a:ln>
          </c:spPr>
          <c:invertIfNegative val="0"/>
          <c:val>
            <c:numRef>
              <c:f>'[Channel and Zed Optimisation and cold work effects  (19-1-2021).xlsx]Channel sections'!$AB$8</c:f>
              <c:numCache>
                <c:formatCode>0.00</c:formatCode>
                <c:ptCount val="1"/>
                <c:pt idx="0">
                  <c:v>0.87045584467828352</c:v>
                </c:pt>
              </c:numCache>
            </c:numRef>
          </c:val>
          <c:extLst>
            <c:ext xmlns:c16="http://schemas.microsoft.com/office/drawing/2014/chart" uri="{C3380CC4-5D6E-409C-BE32-E72D297353CC}">
              <c16:uniqueId val="{0000000D-0ECA-43CF-A7B5-398CAFA5B0A9}"/>
            </c:ext>
          </c:extLst>
        </c:ser>
        <c:ser>
          <c:idx val="16"/>
          <c:order val="12"/>
          <c:spPr>
            <a:noFill/>
            <a:ln w="19050">
              <a:solidFill>
                <a:schemeClr val="tx1"/>
              </a:solidFill>
            </a:ln>
          </c:spPr>
          <c:invertIfNegative val="0"/>
          <c:val>
            <c:numRef>
              <c:f>'[Channel and Zed Optimisation and cold work effects  (19-1-2021).xlsx]Channel sections'!$AC$8</c:f>
              <c:numCache>
                <c:formatCode>0.00</c:formatCode>
                <c:ptCount val="1"/>
                <c:pt idx="0">
                  <c:v>0.8486153162118103</c:v>
                </c:pt>
              </c:numCache>
            </c:numRef>
          </c:val>
          <c:extLst>
            <c:ext xmlns:c16="http://schemas.microsoft.com/office/drawing/2014/chart" uri="{C3380CC4-5D6E-409C-BE32-E72D297353CC}">
              <c16:uniqueId val="{0000000E-0ECA-43CF-A7B5-398CAFA5B0A9}"/>
            </c:ext>
          </c:extLst>
        </c:ser>
        <c:ser>
          <c:idx val="18"/>
          <c:order val="13"/>
          <c:invertIfNegative val="0"/>
          <c:val>
            <c:numRef>
              <c:f>'[Channel and Zed Optimisation and cold work effects  (19-1-2021).xlsx]Channel sections'!$P$19</c:f>
              <c:numCache>
                <c:formatCode>General</c:formatCode>
                <c:ptCount val="1"/>
              </c:numCache>
            </c:numRef>
          </c:val>
          <c:extLst>
            <c:ext xmlns:c16="http://schemas.microsoft.com/office/drawing/2014/chart" uri="{C3380CC4-5D6E-409C-BE32-E72D297353CC}">
              <c16:uniqueId val="{0000000F-0ECA-43CF-A7B5-398CAFA5B0A9}"/>
            </c:ext>
          </c:extLst>
        </c:ser>
        <c:ser>
          <c:idx val="19"/>
          <c:order val="14"/>
          <c:spPr>
            <a:solidFill>
              <a:srgbClr val="0070C0"/>
            </a:solidFill>
            <a:ln w="19050">
              <a:solidFill>
                <a:schemeClr val="tx1"/>
              </a:solidFill>
            </a:ln>
          </c:spPr>
          <c:invertIfNegative val="0"/>
          <c:val>
            <c:numRef>
              <c:f>'[Channel and Zed Optimisation and cold work effects  (19-1-2021).xlsx]Channel sections'!$AB$9</c:f>
              <c:numCache>
                <c:formatCode>0.00</c:formatCode>
                <c:ptCount val="1"/>
                <c:pt idx="0">
                  <c:v>0.89186219991862181</c:v>
                </c:pt>
              </c:numCache>
            </c:numRef>
          </c:val>
          <c:extLst>
            <c:ext xmlns:c16="http://schemas.microsoft.com/office/drawing/2014/chart" uri="{C3380CC4-5D6E-409C-BE32-E72D297353CC}">
              <c16:uniqueId val="{00000010-0ECA-43CF-A7B5-398CAFA5B0A9}"/>
            </c:ext>
          </c:extLst>
        </c:ser>
        <c:ser>
          <c:idx val="20"/>
          <c:order val="15"/>
          <c:spPr>
            <a:noFill/>
            <a:ln w="19050">
              <a:solidFill>
                <a:schemeClr val="tx1"/>
              </a:solidFill>
            </a:ln>
          </c:spPr>
          <c:invertIfNegative val="0"/>
          <c:val>
            <c:numRef>
              <c:f>'[Channel and Zed Optimisation and cold work effects  (19-1-2021).xlsx]Channel sections'!$AC$9</c:f>
              <c:numCache>
                <c:formatCode>0.00</c:formatCode>
                <c:ptCount val="1"/>
                <c:pt idx="0">
                  <c:v>0.86144717211447153</c:v>
                </c:pt>
              </c:numCache>
            </c:numRef>
          </c:val>
          <c:extLst>
            <c:ext xmlns:c16="http://schemas.microsoft.com/office/drawing/2014/chart" uri="{C3380CC4-5D6E-409C-BE32-E72D297353CC}">
              <c16:uniqueId val="{00000011-0ECA-43CF-A7B5-398CAFA5B0A9}"/>
            </c:ext>
          </c:extLst>
        </c:ser>
        <c:ser>
          <c:idx val="2"/>
          <c:order val="16"/>
          <c:invertIfNegative val="0"/>
          <c:val>
            <c:numRef>
              <c:f>'[Channel and Zed Optimisation and cold work effects  (19-1-2021).xlsx]Channel sections'!$AK$20</c:f>
              <c:numCache>
                <c:formatCode>General</c:formatCode>
                <c:ptCount val="1"/>
              </c:numCache>
            </c:numRef>
          </c:val>
          <c:extLst>
            <c:ext xmlns:c16="http://schemas.microsoft.com/office/drawing/2014/chart" uri="{C3380CC4-5D6E-409C-BE32-E72D297353CC}">
              <c16:uniqueId val="{00000012-0ECA-43CF-A7B5-398CAFA5B0A9}"/>
            </c:ext>
          </c:extLst>
        </c:ser>
        <c:ser>
          <c:idx val="8"/>
          <c:order val="17"/>
          <c:spPr>
            <a:solidFill>
              <a:srgbClr val="0070C0"/>
            </a:solidFill>
            <a:ln w="19050">
              <a:solidFill>
                <a:schemeClr val="tx1"/>
              </a:solidFill>
            </a:ln>
          </c:spPr>
          <c:invertIfNegative val="0"/>
          <c:val>
            <c:numRef>
              <c:f>'[Channel and Zed Optimisation and cold work effects  (19-1-2021).xlsx]Channel sections'!$AB$11</c:f>
              <c:numCache>
                <c:formatCode>0.00</c:formatCode>
                <c:ptCount val="1"/>
                <c:pt idx="0">
                  <c:v>0.92195656830445027</c:v>
                </c:pt>
              </c:numCache>
            </c:numRef>
          </c:val>
          <c:extLst>
            <c:ext xmlns:c16="http://schemas.microsoft.com/office/drawing/2014/chart" uri="{C3380CC4-5D6E-409C-BE32-E72D297353CC}">
              <c16:uniqueId val="{00000013-0ECA-43CF-A7B5-398CAFA5B0A9}"/>
            </c:ext>
          </c:extLst>
        </c:ser>
        <c:ser>
          <c:idx val="12"/>
          <c:order val="18"/>
          <c:spPr>
            <a:noFill/>
            <a:ln w="19050">
              <a:solidFill>
                <a:schemeClr val="tx1"/>
              </a:solidFill>
            </a:ln>
          </c:spPr>
          <c:invertIfNegative val="0"/>
          <c:val>
            <c:numRef>
              <c:f>'[Channel and Zed Optimisation and cold work effects  (19-1-2021).xlsx]Channel sections'!$AC$11</c:f>
              <c:numCache>
                <c:formatCode>0.00</c:formatCode>
                <c:ptCount val="1"/>
                <c:pt idx="0">
                  <c:v>0.86561138934505655</c:v>
                </c:pt>
              </c:numCache>
            </c:numRef>
          </c:val>
          <c:extLst>
            <c:ext xmlns:c16="http://schemas.microsoft.com/office/drawing/2014/chart" uri="{C3380CC4-5D6E-409C-BE32-E72D297353CC}">
              <c16:uniqueId val="{00000014-0ECA-43CF-A7B5-398CAFA5B0A9}"/>
            </c:ext>
          </c:extLst>
        </c:ser>
        <c:ser>
          <c:idx val="14"/>
          <c:order val="19"/>
          <c:invertIfNegative val="0"/>
          <c:val>
            <c:numRef>
              <c:f>'[Channel and Zed Optimisation and cold work effects  (19-1-2021).xlsx]Channel sections'!$AB$17</c:f>
              <c:numCache>
                <c:formatCode>General</c:formatCode>
                <c:ptCount val="1"/>
              </c:numCache>
            </c:numRef>
          </c:val>
          <c:extLst>
            <c:ext xmlns:c16="http://schemas.microsoft.com/office/drawing/2014/chart" uri="{C3380CC4-5D6E-409C-BE32-E72D297353CC}">
              <c16:uniqueId val="{00000015-0ECA-43CF-A7B5-398CAFA5B0A9}"/>
            </c:ext>
          </c:extLst>
        </c:ser>
        <c:ser>
          <c:idx val="17"/>
          <c:order val="20"/>
          <c:spPr>
            <a:solidFill>
              <a:srgbClr val="0070C0"/>
            </a:solidFill>
            <a:ln w="19050">
              <a:solidFill>
                <a:schemeClr val="tx1"/>
              </a:solidFill>
            </a:ln>
          </c:spPr>
          <c:invertIfNegative val="0"/>
          <c:val>
            <c:numRef>
              <c:f>'[Channel and Zed Optimisation and cold work effects  (19-1-2021).xlsx]Channel sections'!$AB$12</c:f>
              <c:numCache>
                <c:formatCode>0.00</c:formatCode>
                <c:ptCount val="1"/>
                <c:pt idx="0">
                  <c:v>0.96444481997444031</c:v>
                </c:pt>
              </c:numCache>
            </c:numRef>
          </c:val>
          <c:extLst>
            <c:ext xmlns:c16="http://schemas.microsoft.com/office/drawing/2014/chart" uri="{C3380CC4-5D6E-409C-BE32-E72D297353CC}">
              <c16:uniqueId val="{00000016-0ECA-43CF-A7B5-398CAFA5B0A9}"/>
            </c:ext>
          </c:extLst>
        </c:ser>
        <c:ser>
          <c:idx val="21"/>
          <c:order val="21"/>
          <c:spPr>
            <a:noFill/>
            <a:ln w="19050">
              <a:solidFill>
                <a:schemeClr val="tx1"/>
              </a:solidFill>
            </a:ln>
          </c:spPr>
          <c:invertIfNegative val="0"/>
          <c:val>
            <c:numRef>
              <c:f>'[Channel and Zed Optimisation and cold work effects  (19-1-2021).xlsx]Channel sections'!$AC$12</c:f>
              <c:numCache>
                <c:formatCode>0.00</c:formatCode>
                <c:ptCount val="1"/>
                <c:pt idx="0">
                  <c:v>0.90760131388557364</c:v>
                </c:pt>
              </c:numCache>
            </c:numRef>
          </c:val>
          <c:extLst>
            <c:ext xmlns:c16="http://schemas.microsoft.com/office/drawing/2014/chart" uri="{C3380CC4-5D6E-409C-BE32-E72D297353CC}">
              <c16:uniqueId val="{00000017-0ECA-43CF-A7B5-398CAFA5B0A9}"/>
            </c:ext>
          </c:extLst>
        </c:ser>
        <c:ser>
          <c:idx val="22"/>
          <c:order val="22"/>
          <c:invertIfNegative val="0"/>
          <c:val>
            <c:numRef>
              <c:f>'[Channel and Zed Optimisation and cold work effects  (19-1-2021).xlsx]Channel sections'!$Z$17</c:f>
              <c:numCache>
                <c:formatCode>General</c:formatCode>
                <c:ptCount val="1"/>
              </c:numCache>
            </c:numRef>
          </c:val>
          <c:extLst>
            <c:ext xmlns:c16="http://schemas.microsoft.com/office/drawing/2014/chart" uri="{C3380CC4-5D6E-409C-BE32-E72D297353CC}">
              <c16:uniqueId val="{00000018-0ECA-43CF-A7B5-398CAFA5B0A9}"/>
            </c:ext>
          </c:extLst>
        </c:ser>
        <c:ser>
          <c:idx val="23"/>
          <c:order val="23"/>
          <c:spPr>
            <a:solidFill>
              <a:srgbClr val="0070C0"/>
            </a:solidFill>
            <a:ln w="19050">
              <a:solidFill>
                <a:schemeClr val="tx1"/>
              </a:solidFill>
            </a:ln>
          </c:spPr>
          <c:invertIfNegative val="0"/>
          <c:val>
            <c:numRef>
              <c:f>'[Channel and Zed Optimisation and cold work effects  (19-1-2021).xlsx]Channel sections'!$AB$13</c:f>
              <c:numCache>
                <c:formatCode>0.00</c:formatCode>
                <c:ptCount val="1"/>
                <c:pt idx="0">
                  <c:v>0.97334837757809867</c:v>
                </c:pt>
              </c:numCache>
            </c:numRef>
          </c:val>
          <c:extLst>
            <c:ext xmlns:c16="http://schemas.microsoft.com/office/drawing/2014/chart" uri="{C3380CC4-5D6E-409C-BE32-E72D297353CC}">
              <c16:uniqueId val="{00000019-0ECA-43CF-A7B5-398CAFA5B0A9}"/>
            </c:ext>
          </c:extLst>
        </c:ser>
        <c:ser>
          <c:idx val="24"/>
          <c:order val="24"/>
          <c:spPr>
            <a:noFill/>
            <a:ln w="19050">
              <a:solidFill>
                <a:schemeClr val="tx1"/>
              </a:solidFill>
            </a:ln>
          </c:spPr>
          <c:invertIfNegative val="0"/>
          <c:val>
            <c:numRef>
              <c:f>'[Channel and Zed Optimisation and cold work effects  (19-1-2021).xlsx]Channel sections'!$AC$13</c:f>
              <c:numCache>
                <c:formatCode>0.00</c:formatCode>
                <c:ptCount val="1"/>
                <c:pt idx="0">
                  <c:v>0.91246145019005953</c:v>
                </c:pt>
              </c:numCache>
            </c:numRef>
          </c:val>
          <c:extLst>
            <c:ext xmlns:c16="http://schemas.microsoft.com/office/drawing/2014/chart" uri="{C3380CC4-5D6E-409C-BE32-E72D297353CC}">
              <c16:uniqueId val="{0000001A-0ECA-43CF-A7B5-398CAFA5B0A9}"/>
            </c:ext>
          </c:extLst>
        </c:ser>
        <c:dLbls>
          <c:showLegendKey val="0"/>
          <c:showVal val="0"/>
          <c:showCatName val="0"/>
          <c:showSerName val="0"/>
          <c:showPercent val="0"/>
          <c:showBubbleSize val="0"/>
        </c:dLbls>
        <c:gapWidth val="219"/>
        <c:axId val="768006352"/>
        <c:axId val="768008528"/>
      </c:barChart>
      <c:catAx>
        <c:axId val="768006352"/>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crossAx val="768008528"/>
        <c:crosses val="autoZero"/>
        <c:auto val="1"/>
        <c:lblAlgn val="ctr"/>
        <c:lblOffset val="100"/>
        <c:noMultiLvlLbl val="0"/>
      </c:catAx>
      <c:valAx>
        <c:axId val="768008528"/>
        <c:scaling>
          <c:orientation val="minMax"/>
          <c:max val="1"/>
          <c:min val="0.70000000000000007"/>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a typeface="+mn-ea"/>
                    <a:cs typeface="Times New Roman" panose="02020603050405020304" pitchFamily="18" charset="0"/>
                  </a:defRPr>
                </a:pPr>
                <a:r>
                  <a:rPr lang="en-GB" sz="1000">
                    <a:latin typeface="Times New Roman" panose="02020603050405020304" pitchFamily="18" charset="0"/>
                    <a:cs typeface="Times New Roman" panose="02020603050405020304" pitchFamily="18" charset="0"/>
                  </a:rPr>
                  <a:t>M</a:t>
                </a:r>
                <a:r>
                  <a:rPr lang="en-GB" sz="1000" baseline="0">
                    <a:latin typeface="Times New Roman" panose="02020603050405020304" pitchFamily="18" charset="0"/>
                    <a:cs typeface="Times New Roman" panose="02020603050405020304" pitchFamily="18" charset="0"/>
                  </a:rPr>
                  <a:t> / My</a:t>
                </a:r>
              </a:p>
            </c:rich>
          </c:tx>
          <c:overlay val="0"/>
          <c:spPr>
            <a:noFill/>
            <a:ln>
              <a:noFill/>
            </a:ln>
            <a:effectLst/>
          </c:spPr>
        </c:title>
        <c:numFmt formatCode="0.00" sourceLinked="0"/>
        <c:majorTickMark val="out"/>
        <c:minorTickMark val="none"/>
        <c:tickLblPos val="nextTo"/>
        <c:spPr>
          <a:ln w="12700">
            <a:solidFill>
              <a:schemeClr val="tx1"/>
            </a:solidFill>
          </a:ln>
          <a:effectLst/>
        </c:spPr>
        <c:txPr>
          <a:bodyPr rot="-60000000" spcFirstLastPara="1" vertOverflow="ellipsis" vert="horz" wrap="square" anchor="ctr" anchorCtr="1"/>
          <a:lstStyle/>
          <a:p>
            <a:pPr>
              <a:defRPr sz="1000" b="0" i="0" u="none" strike="noStrike" kern="120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a typeface="+mn-ea"/>
                <a:cs typeface="Times New Roman" panose="02020603050405020304" pitchFamily="18" charset="0"/>
              </a:defRPr>
            </a:pPr>
            <a:endParaRPr lang="en-US"/>
          </a:p>
        </c:txPr>
        <c:crossAx val="768006352"/>
        <c:crosses val="autoZero"/>
        <c:crossBetween val="between"/>
        <c:majorUnit val="5.000000000000001E-2"/>
      </c:valAx>
      <c:spPr>
        <a:effectLst/>
      </c:spPr>
    </c:plotArea>
    <c:plotVisOnly val="1"/>
    <c:dispBlanksAs val="gap"/>
    <c:showDLblsOverMax val="0"/>
  </c:chart>
  <c:spPr>
    <a:ln w="12700" cap="flat" cmpd="sng" algn="ctr">
      <a:noFill/>
      <a:round/>
    </a:ln>
    <a:effectLst/>
  </c:spPr>
  <c:txPr>
    <a:bodyPr/>
    <a:lstStyle/>
    <a:p>
      <a:pPr>
        <a:defRPr b="0" cap="none" spc="0">
          <a:ln w="0"/>
          <a:solidFill>
            <a:schemeClr val="tx1"/>
          </a:solidFill>
          <a:effectLst>
            <a:outerShdw blurRad="38100" dist="19050" dir="2700000" algn="tl" rotWithShape="0">
              <a:schemeClr val="dk1">
                <a:alpha val="40000"/>
              </a:schemeClr>
            </a:outerShdw>
          </a:effectLst>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4029147641720948E-2"/>
          <c:y val="0.1021021021021021"/>
          <c:w val="0.88359786513501681"/>
          <c:h val="0.82994514199238612"/>
        </c:manualLayout>
      </c:layout>
      <c:barChart>
        <c:barDir val="col"/>
        <c:grouping val="clustered"/>
        <c:varyColors val="0"/>
        <c:ser>
          <c:idx val="0"/>
          <c:order val="0"/>
          <c:tx>
            <c:v>without coldwork</c:v>
          </c:tx>
          <c:spPr>
            <a:solidFill>
              <a:srgbClr val="0070C0"/>
            </a:solidFill>
            <a:ln w="19050">
              <a:solidFill>
                <a:sysClr val="windowText" lastClr="000000"/>
              </a:solidFill>
            </a:ln>
          </c:spPr>
          <c:invertIfNegative val="0"/>
          <c:cat>
            <c:strLit>
              <c:ptCount val="1"/>
              <c:pt idx="0">
                <c:v> </c:v>
              </c:pt>
            </c:strLit>
          </c:cat>
          <c:val>
            <c:numRef>
              <c:f>'[Channel and Zed Optimisation and cold work effects  (19-1-2021).xlsx]Zed section'!$AB$4</c:f>
              <c:numCache>
                <c:formatCode>0.00</c:formatCode>
                <c:ptCount val="1"/>
                <c:pt idx="0">
                  <c:v>0.72194054014276232</c:v>
                </c:pt>
              </c:numCache>
            </c:numRef>
          </c:val>
          <c:extLst>
            <c:ext xmlns:c16="http://schemas.microsoft.com/office/drawing/2014/chart" uri="{C3380CC4-5D6E-409C-BE32-E72D297353CC}">
              <c16:uniqueId val="{00000000-7918-47C9-B648-2E2DDD0BC68C}"/>
            </c:ext>
          </c:extLst>
        </c:ser>
        <c:ser>
          <c:idx val="1"/>
          <c:order val="1"/>
          <c:tx>
            <c:v>with coldwork</c:v>
          </c:tx>
          <c:spPr>
            <a:noFill/>
            <a:ln w="19050">
              <a:solidFill>
                <a:sysClr val="windowText" lastClr="000000"/>
              </a:solidFill>
            </a:ln>
          </c:spPr>
          <c:invertIfNegative val="0"/>
          <c:cat>
            <c:strLit>
              <c:ptCount val="1"/>
              <c:pt idx="0">
                <c:v> </c:v>
              </c:pt>
            </c:strLit>
          </c:cat>
          <c:val>
            <c:numRef>
              <c:f>'[Channel and Zed Optimisation and cold work effects  (19-1-2021).xlsx]Zed section'!$AC$4</c:f>
              <c:numCache>
                <c:formatCode>0.00</c:formatCode>
                <c:ptCount val="1"/>
                <c:pt idx="0">
                  <c:v>0.72194054014276232</c:v>
                </c:pt>
              </c:numCache>
            </c:numRef>
          </c:val>
          <c:extLst>
            <c:ext xmlns:c16="http://schemas.microsoft.com/office/drawing/2014/chart" uri="{C3380CC4-5D6E-409C-BE32-E72D297353CC}">
              <c16:uniqueId val="{00000001-7918-47C9-B648-2E2DDD0BC68C}"/>
            </c:ext>
          </c:extLst>
        </c:ser>
        <c:ser>
          <c:idx val="3"/>
          <c:order val="2"/>
          <c:invertIfNegative val="0"/>
          <c:cat>
            <c:strLit>
              <c:ptCount val="1"/>
              <c:pt idx="0">
                <c:v> </c:v>
              </c:pt>
            </c:strLit>
          </c:cat>
          <c:val>
            <c:numRef>
              <c:f>'\\university.ds.derby.ac.uk\dfs\Staff\Home\STF3995\Documents\[Zed sections Optimisation (06-11-2020)(AutoRecovered).xlsx]moving stiffener tip to right'!$Z$5</c:f>
              <c:numCache>
                <c:formatCode>General</c:formatCode>
                <c:ptCount val="1"/>
                <c:pt idx="0">
                  <c:v>0</c:v>
                </c:pt>
              </c:numCache>
            </c:numRef>
          </c:val>
          <c:extLst>
            <c:ext xmlns:c16="http://schemas.microsoft.com/office/drawing/2014/chart" uri="{C3380CC4-5D6E-409C-BE32-E72D297353CC}">
              <c16:uniqueId val="{00000002-7918-47C9-B648-2E2DDD0BC68C}"/>
            </c:ext>
          </c:extLst>
        </c:ser>
        <c:ser>
          <c:idx val="4"/>
          <c:order val="3"/>
          <c:spPr>
            <a:solidFill>
              <a:srgbClr val="0070C0"/>
            </a:solidFill>
            <a:ln w="19050">
              <a:solidFill>
                <a:schemeClr val="tx1"/>
              </a:solidFill>
            </a:ln>
          </c:spPr>
          <c:invertIfNegative val="0"/>
          <c:dPt>
            <c:idx val="0"/>
            <c:invertIfNegative val="0"/>
            <c:bubble3D val="0"/>
            <c:extLst>
              <c:ext xmlns:c16="http://schemas.microsoft.com/office/drawing/2014/chart" uri="{C3380CC4-5D6E-409C-BE32-E72D297353CC}">
                <c16:uniqueId val="{00000003-7918-47C9-B648-2E2DDD0BC68C}"/>
              </c:ext>
            </c:extLst>
          </c:dPt>
          <c:cat>
            <c:strLit>
              <c:ptCount val="1"/>
              <c:pt idx="0">
                <c:v> </c:v>
              </c:pt>
            </c:strLit>
          </c:cat>
          <c:val>
            <c:numRef>
              <c:f>'[Channel and Zed Optimisation and cold work effects  (19-1-2021).xlsx]Zed section'!$AB$6</c:f>
              <c:numCache>
                <c:formatCode>0.00</c:formatCode>
                <c:ptCount val="1"/>
                <c:pt idx="0">
                  <c:v>0.80920537565324524</c:v>
                </c:pt>
              </c:numCache>
            </c:numRef>
          </c:val>
          <c:extLst>
            <c:ext xmlns:c16="http://schemas.microsoft.com/office/drawing/2014/chart" uri="{C3380CC4-5D6E-409C-BE32-E72D297353CC}">
              <c16:uniqueId val="{00000004-7918-47C9-B648-2E2DDD0BC68C}"/>
            </c:ext>
          </c:extLst>
        </c:ser>
        <c:ser>
          <c:idx val="5"/>
          <c:order val="4"/>
          <c:spPr>
            <a:noFill/>
            <a:ln w="19050">
              <a:solidFill>
                <a:sysClr val="windowText" lastClr="000000"/>
              </a:solidFill>
            </a:ln>
          </c:spPr>
          <c:invertIfNegative val="0"/>
          <c:cat>
            <c:strLit>
              <c:ptCount val="1"/>
              <c:pt idx="0">
                <c:v> </c:v>
              </c:pt>
            </c:strLit>
          </c:cat>
          <c:val>
            <c:numRef>
              <c:f>'[Channel and Zed Optimisation and cold work effects  (19-1-2021).xlsx]Zed section'!$AC$6</c:f>
              <c:numCache>
                <c:formatCode>0.00</c:formatCode>
                <c:ptCount val="1"/>
                <c:pt idx="0">
                  <c:v>0.79583744543870916</c:v>
                </c:pt>
              </c:numCache>
            </c:numRef>
          </c:val>
          <c:extLst>
            <c:ext xmlns:c16="http://schemas.microsoft.com/office/drawing/2014/chart" uri="{C3380CC4-5D6E-409C-BE32-E72D297353CC}">
              <c16:uniqueId val="{00000005-7918-47C9-B648-2E2DDD0BC68C}"/>
            </c:ext>
          </c:extLst>
        </c:ser>
        <c:ser>
          <c:idx val="6"/>
          <c:order val="5"/>
          <c:invertIfNegative val="0"/>
          <c:cat>
            <c:strLit>
              <c:ptCount val="1"/>
              <c:pt idx="0">
                <c:v> </c:v>
              </c:pt>
            </c:strLit>
          </c:cat>
          <c:val>
            <c:numRef>
              <c:f>'[Channel and Zed Optimisation and cold work effects  (19-1-2021).xlsx]Zed section'!$K$17</c:f>
              <c:numCache>
                <c:formatCode>General</c:formatCode>
                <c:ptCount val="1"/>
              </c:numCache>
            </c:numRef>
          </c:val>
          <c:extLst>
            <c:ext xmlns:c16="http://schemas.microsoft.com/office/drawing/2014/chart" uri="{C3380CC4-5D6E-409C-BE32-E72D297353CC}">
              <c16:uniqueId val="{00000006-7918-47C9-B648-2E2DDD0BC68C}"/>
            </c:ext>
          </c:extLst>
        </c:ser>
        <c:ser>
          <c:idx val="7"/>
          <c:order val="6"/>
          <c:spPr>
            <a:solidFill>
              <a:srgbClr val="0070C0"/>
            </a:solidFill>
            <a:ln w="19050">
              <a:solidFill>
                <a:schemeClr val="tx1"/>
              </a:solidFill>
            </a:ln>
          </c:spPr>
          <c:invertIfNegative val="0"/>
          <c:cat>
            <c:strLit>
              <c:ptCount val="1"/>
              <c:pt idx="0">
                <c:v> </c:v>
              </c:pt>
            </c:strLit>
          </c:cat>
          <c:val>
            <c:numRef>
              <c:f>'[Channel and Zed Optimisation and cold work effects  (19-1-2021).xlsx]Zed section'!$AB$7</c:f>
              <c:numCache>
                <c:formatCode>0.00</c:formatCode>
                <c:ptCount val="1"/>
                <c:pt idx="0">
                  <c:v>0.89593305012744273</c:v>
                </c:pt>
              </c:numCache>
            </c:numRef>
          </c:val>
          <c:extLst>
            <c:ext xmlns:c16="http://schemas.microsoft.com/office/drawing/2014/chart" uri="{C3380CC4-5D6E-409C-BE32-E72D297353CC}">
              <c16:uniqueId val="{00000007-7918-47C9-B648-2E2DDD0BC68C}"/>
            </c:ext>
          </c:extLst>
        </c:ser>
        <c:ser>
          <c:idx val="9"/>
          <c:order val="7"/>
          <c:spPr>
            <a:noFill/>
            <a:ln w="19050">
              <a:solidFill>
                <a:sysClr val="windowText" lastClr="000000"/>
              </a:solidFill>
            </a:ln>
          </c:spPr>
          <c:invertIfNegative val="0"/>
          <c:cat>
            <c:strLit>
              <c:ptCount val="1"/>
              <c:pt idx="0">
                <c:v> </c:v>
              </c:pt>
            </c:strLit>
          </c:cat>
          <c:val>
            <c:numRef>
              <c:f>'[Channel and Zed Optimisation and cold work effects  (19-1-2021).xlsx]Zed section'!$AC$7</c:f>
              <c:numCache>
                <c:formatCode>0.00</c:formatCode>
                <c:ptCount val="1"/>
                <c:pt idx="0">
                  <c:v>0.88152922684791857</c:v>
                </c:pt>
              </c:numCache>
            </c:numRef>
          </c:val>
          <c:extLst>
            <c:ext xmlns:c16="http://schemas.microsoft.com/office/drawing/2014/chart" uri="{C3380CC4-5D6E-409C-BE32-E72D297353CC}">
              <c16:uniqueId val="{00000008-7918-47C9-B648-2E2DDD0BC68C}"/>
            </c:ext>
          </c:extLst>
        </c:ser>
        <c:ser>
          <c:idx val="10"/>
          <c:order val="8"/>
          <c:invertIfNegative val="0"/>
          <c:cat>
            <c:strLit>
              <c:ptCount val="1"/>
              <c:pt idx="0">
                <c:v> </c:v>
              </c:pt>
            </c:strLit>
          </c:cat>
          <c:val>
            <c:numRef>
              <c:f>'[Channel and Zed Optimisation and cold work effects  (19-1-2021).xlsx]Zed section'!$K$17</c:f>
              <c:numCache>
                <c:formatCode>General</c:formatCode>
                <c:ptCount val="1"/>
              </c:numCache>
            </c:numRef>
          </c:val>
          <c:extLst>
            <c:ext xmlns:c16="http://schemas.microsoft.com/office/drawing/2014/chart" uri="{C3380CC4-5D6E-409C-BE32-E72D297353CC}">
              <c16:uniqueId val="{00000009-7918-47C9-B648-2E2DDD0BC68C}"/>
            </c:ext>
          </c:extLst>
        </c:ser>
        <c:ser>
          <c:idx val="11"/>
          <c:order val="9"/>
          <c:spPr>
            <a:solidFill>
              <a:srgbClr val="0070C0"/>
            </a:solidFill>
            <a:ln w="19050">
              <a:solidFill>
                <a:schemeClr val="tx1"/>
              </a:solidFill>
            </a:ln>
          </c:spPr>
          <c:invertIfNegative val="0"/>
          <c:cat>
            <c:strLit>
              <c:ptCount val="1"/>
              <c:pt idx="0">
                <c:v> </c:v>
              </c:pt>
            </c:strLit>
          </c:cat>
          <c:val>
            <c:numRef>
              <c:f>'[Channel and Zed Optimisation and cold work effects  (19-1-2021).xlsx]Zed section'!$AB$8</c:f>
              <c:numCache>
                <c:formatCode>0.00</c:formatCode>
                <c:ptCount val="1"/>
                <c:pt idx="0">
                  <c:v>0.85977451108466996</c:v>
                </c:pt>
              </c:numCache>
            </c:numRef>
          </c:val>
          <c:extLst>
            <c:ext xmlns:c16="http://schemas.microsoft.com/office/drawing/2014/chart" uri="{C3380CC4-5D6E-409C-BE32-E72D297353CC}">
              <c16:uniqueId val="{0000000A-7918-47C9-B648-2E2DDD0BC68C}"/>
            </c:ext>
          </c:extLst>
        </c:ser>
        <c:ser>
          <c:idx val="13"/>
          <c:order val="10"/>
          <c:spPr>
            <a:noFill/>
            <a:ln w="19050">
              <a:solidFill>
                <a:sysClr val="windowText" lastClr="000000"/>
              </a:solidFill>
            </a:ln>
          </c:spPr>
          <c:invertIfNegative val="0"/>
          <c:val>
            <c:numRef>
              <c:f>'[Channel and Zed Optimisation and cold work effects  (19-1-2021).xlsx]Zed section'!$AC$8</c:f>
              <c:numCache>
                <c:formatCode>0.00</c:formatCode>
                <c:ptCount val="1"/>
                <c:pt idx="0">
                  <c:v>0.83998045750964767</c:v>
                </c:pt>
              </c:numCache>
            </c:numRef>
          </c:val>
          <c:extLst>
            <c:ext xmlns:c16="http://schemas.microsoft.com/office/drawing/2014/chart" uri="{C3380CC4-5D6E-409C-BE32-E72D297353CC}">
              <c16:uniqueId val="{0000000B-7918-47C9-B648-2E2DDD0BC68C}"/>
            </c:ext>
          </c:extLst>
        </c:ser>
        <c:ser>
          <c:idx val="15"/>
          <c:order val="11"/>
          <c:invertIfNegative val="0"/>
          <c:val>
            <c:numRef>
              <c:f>'[Channel and Zed Optimisation and cold work effects  (19-1-2021).xlsx]Zed section'!$K$16</c:f>
              <c:numCache>
                <c:formatCode>General</c:formatCode>
                <c:ptCount val="1"/>
              </c:numCache>
            </c:numRef>
          </c:val>
          <c:extLst>
            <c:ext xmlns:c16="http://schemas.microsoft.com/office/drawing/2014/chart" uri="{C3380CC4-5D6E-409C-BE32-E72D297353CC}">
              <c16:uniqueId val="{0000000C-7918-47C9-B648-2E2DDD0BC68C}"/>
            </c:ext>
          </c:extLst>
        </c:ser>
        <c:ser>
          <c:idx val="16"/>
          <c:order val="12"/>
          <c:spPr>
            <a:solidFill>
              <a:srgbClr val="0070C0"/>
            </a:solidFill>
            <a:ln w="19050">
              <a:solidFill>
                <a:sysClr val="windowText" lastClr="000000"/>
              </a:solidFill>
            </a:ln>
          </c:spPr>
          <c:invertIfNegative val="0"/>
          <c:val>
            <c:numRef>
              <c:f>'[Channel and Zed Optimisation and cold work effects  (19-1-2021).xlsx]Zed section'!$AB$9</c:f>
              <c:numCache>
                <c:formatCode>0.00</c:formatCode>
                <c:ptCount val="1"/>
                <c:pt idx="0">
                  <c:v>0.94333594259400155</c:v>
                </c:pt>
              </c:numCache>
            </c:numRef>
          </c:val>
          <c:extLst>
            <c:ext xmlns:c16="http://schemas.microsoft.com/office/drawing/2014/chart" uri="{C3380CC4-5D6E-409C-BE32-E72D297353CC}">
              <c16:uniqueId val="{0000000D-7918-47C9-B648-2E2DDD0BC68C}"/>
            </c:ext>
          </c:extLst>
        </c:ser>
        <c:ser>
          <c:idx val="18"/>
          <c:order val="13"/>
          <c:spPr>
            <a:noFill/>
            <a:ln w="19050">
              <a:solidFill>
                <a:schemeClr val="tx1"/>
              </a:solidFill>
            </a:ln>
          </c:spPr>
          <c:invertIfNegative val="0"/>
          <c:val>
            <c:numRef>
              <c:f>'[Channel and Zed Optimisation and cold work effects  (19-1-2021).xlsx]Zed section'!$AC$9</c:f>
              <c:numCache>
                <c:formatCode>0.00</c:formatCode>
                <c:ptCount val="1"/>
                <c:pt idx="0">
                  <c:v>0.89345420832427735</c:v>
                </c:pt>
              </c:numCache>
            </c:numRef>
          </c:val>
          <c:extLst>
            <c:ext xmlns:c16="http://schemas.microsoft.com/office/drawing/2014/chart" uri="{C3380CC4-5D6E-409C-BE32-E72D297353CC}">
              <c16:uniqueId val="{0000000E-7918-47C9-B648-2E2DDD0BC68C}"/>
            </c:ext>
          </c:extLst>
        </c:ser>
        <c:ser>
          <c:idx val="19"/>
          <c:order val="14"/>
          <c:invertIfNegative val="0"/>
          <c:val>
            <c:numRef>
              <c:f>'[Channel and Zed Optimisation and cold work effects  (19-1-2021).xlsx]Zed section'!$K$16</c:f>
              <c:numCache>
                <c:formatCode>General</c:formatCode>
                <c:ptCount val="1"/>
              </c:numCache>
            </c:numRef>
          </c:val>
          <c:extLst>
            <c:ext xmlns:c16="http://schemas.microsoft.com/office/drawing/2014/chart" uri="{C3380CC4-5D6E-409C-BE32-E72D297353CC}">
              <c16:uniqueId val="{0000000F-7918-47C9-B648-2E2DDD0BC68C}"/>
            </c:ext>
          </c:extLst>
        </c:ser>
        <c:ser>
          <c:idx val="20"/>
          <c:order val="15"/>
          <c:spPr>
            <a:solidFill>
              <a:srgbClr val="0070C0"/>
            </a:solidFill>
            <a:ln w="19050">
              <a:solidFill>
                <a:sysClr val="windowText" lastClr="000000"/>
              </a:solidFill>
            </a:ln>
          </c:spPr>
          <c:invertIfNegative val="0"/>
          <c:val>
            <c:numRef>
              <c:f>'[Channel and Zed Optimisation and cold work effects  (19-1-2021).xlsx]Zed section'!$AB$11</c:f>
              <c:numCache>
                <c:formatCode>0.00</c:formatCode>
                <c:ptCount val="1"/>
                <c:pt idx="0">
                  <c:v>0.91867542308663808</c:v>
                </c:pt>
              </c:numCache>
            </c:numRef>
          </c:val>
          <c:extLst>
            <c:ext xmlns:c16="http://schemas.microsoft.com/office/drawing/2014/chart" uri="{C3380CC4-5D6E-409C-BE32-E72D297353CC}">
              <c16:uniqueId val="{00000010-7918-47C9-B648-2E2DDD0BC68C}"/>
            </c:ext>
          </c:extLst>
        </c:ser>
        <c:ser>
          <c:idx val="14"/>
          <c:order val="16"/>
          <c:spPr>
            <a:noFill/>
            <a:ln w="19050">
              <a:solidFill>
                <a:schemeClr val="tx1"/>
              </a:solidFill>
            </a:ln>
          </c:spPr>
          <c:invertIfNegative val="0"/>
          <c:val>
            <c:numRef>
              <c:f>'[Channel and Zed Optimisation and cold work effects  (19-1-2021).xlsx]Zed section'!$AC$11</c:f>
              <c:numCache>
                <c:formatCode>0.00</c:formatCode>
                <c:ptCount val="1"/>
                <c:pt idx="0">
                  <c:v>0.87358752210154089</c:v>
                </c:pt>
              </c:numCache>
            </c:numRef>
          </c:val>
          <c:extLst>
            <c:ext xmlns:c16="http://schemas.microsoft.com/office/drawing/2014/chart" uri="{C3380CC4-5D6E-409C-BE32-E72D297353CC}">
              <c16:uniqueId val="{00000011-7918-47C9-B648-2E2DDD0BC68C}"/>
            </c:ext>
          </c:extLst>
        </c:ser>
        <c:ser>
          <c:idx val="21"/>
          <c:order val="17"/>
          <c:invertIfNegative val="0"/>
          <c:val>
            <c:numRef>
              <c:f>'[Channel and Zed Optimisation and cold work effects  (19-1-2021).xlsx]Zed section'!$P$16</c:f>
              <c:numCache>
                <c:formatCode>General</c:formatCode>
                <c:ptCount val="1"/>
              </c:numCache>
            </c:numRef>
          </c:val>
          <c:extLst>
            <c:ext xmlns:c16="http://schemas.microsoft.com/office/drawing/2014/chart" uri="{C3380CC4-5D6E-409C-BE32-E72D297353CC}">
              <c16:uniqueId val="{00000012-7918-47C9-B648-2E2DDD0BC68C}"/>
            </c:ext>
          </c:extLst>
        </c:ser>
        <c:ser>
          <c:idx val="22"/>
          <c:order val="18"/>
          <c:spPr>
            <a:solidFill>
              <a:srgbClr val="0070C0"/>
            </a:solidFill>
            <a:ln w="19050">
              <a:solidFill>
                <a:sysClr val="windowText" lastClr="000000"/>
              </a:solidFill>
            </a:ln>
          </c:spPr>
          <c:invertIfNegative val="0"/>
          <c:val>
            <c:numRef>
              <c:f>'[Channel and Zed Optimisation and cold work effects  (19-1-2021).xlsx]Zed section'!$AB$12</c:f>
              <c:numCache>
                <c:formatCode>0.00</c:formatCode>
                <c:ptCount val="1"/>
                <c:pt idx="0">
                  <c:v>0.93180362932890115</c:v>
                </c:pt>
              </c:numCache>
            </c:numRef>
          </c:val>
          <c:extLst>
            <c:ext xmlns:c16="http://schemas.microsoft.com/office/drawing/2014/chart" uri="{C3380CC4-5D6E-409C-BE32-E72D297353CC}">
              <c16:uniqueId val="{00000013-7918-47C9-B648-2E2DDD0BC68C}"/>
            </c:ext>
          </c:extLst>
        </c:ser>
        <c:ser>
          <c:idx val="25"/>
          <c:order val="19"/>
          <c:spPr>
            <a:noFill/>
            <a:ln w="19050">
              <a:solidFill>
                <a:schemeClr val="tx1"/>
              </a:solidFill>
            </a:ln>
          </c:spPr>
          <c:invertIfNegative val="0"/>
          <c:val>
            <c:numRef>
              <c:f>'[Channel and Zed Optimisation and cold work effects  (19-1-2021).xlsx]Zed section'!$AC$12</c:f>
              <c:numCache>
                <c:formatCode>0.00</c:formatCode>
                <c:ptCount val="1"/>
                <c:pt idx="0">
                  <c:v>0.87696469442249525</c:v>
                </c:pt>
              </c:numCache>
            </c:numRef>
          </c:val>
          <c:extLst>
            <c:ext xmlns:c16="http://schemas.microsoft.com/office/drawing/2014/chart" uri="{C3380CC4-5D6E-409C-BE32-E72D297353CC}">
              <c16:uniqueId val="{00000014-7918-47C9-B648-2E2DDD0BC68C}"/>
            </c:ext>
          </c:extLst>
        </c:ser>
        <c:ser>
          <c:idx val="26"/>
          <c:order val="20"/>
          <c:invertIfNegative val="0"/>
          <c:val>
            <c:numRef>
              <c:f>'[Channel and Zed Optimisation and cold work effects  (19-1-2021).xlsx]Zed section'!$N$16</c:f>
              <c:numCache>
                <c:formatCode>General</c:formatCode>
                <c:ptCount val="1"/>
              </c:numCache>
            </c:numRef>
          </c:val>
          <c:extLst>
            <c:ext xmlns:c16="http://schemas.microsoft.com/office/drawing/2014/chart" uri="{C3380CC4-5D6E-409C-BE32-E72D297353CC}">
              <c16:uniqueId val="{00000015-7918-47C9-B648-2E2DDD0BC68C}"/>
            </c:ext>
          </c:extLst>
        </c:ser>
        <c:ser>
          <c:idx val="27"/>
          <c:order val="21"/>
          <c:spPr>
            <a:solidFill>
              <a:srgbClr val="0070C0"/>
            </a:solidFill>
            <a:ln w="19050">
              <a:solidFill>
                <a:sysClr val="windowText" lastClr="000000"/>
              </a:solidFill>
            </a:ln>
          </c:spPr>
          <c:invertIfNegative val="0"/>
          <c:dPt>
            <c:idx val="0"/>
            <c:invertIfNegative val="0"/>
            <c:bubble3D val="0"/>
            <c:extLst>
              <c:ext xmlns:c16="http://schemas.microsoft.com/office/drawing/2014/chart" uri="{C3380CC4-5D6E-409C-BE32-E72D297353CC}">
                <c16:uniqueId val="{00000016-7918-47C9-B648-2E2DDD0BC68C}"/>
              </c:ext>
            </c:extLst>
          </c:dPt>
          <c:val>
            <c:numRef>
              <c:f>'[Channel and Zed Optimisation and cold work effects  (19-1-2021).xlsx]Zed section'!$AB$13</c:f>
              <c:numCache>
                <c:formatCode>0.00</c:formatCode>
                <c:ptCount val="1"/>
                <c:pt idx="0">
                  <c:v>0.93890072839735705</c:v>
                </c:pt>
              </c:numCache>
            </c:numRef>
          </c:val>
          <c:extLst>
            <c:ext xmlns:c16="http://schemas.microsoft.com/office/drawing/2014/chart" uri="{C3380CC4-5D6E-409C-BE32-E72D297353CC}">
              <c16:uniqueId val="{00000017-7918-47C9-B648-2E2DDD0BC68C}"/>
            </c:ext>
          </c:extLst>
        </c:ser>
        <c:ser>
          <c:idx val="29"/>
          <c:order val="22"/>
          <c:spPr>
            <a:noFill/>
            <a:ln w="19050">
              <a:solidFill>
                <a:schemeClr val="tx1"/>
              </a:solidFill>
            </a:ln>
          </c:spPr>
          <c:invertIfNegative val="0"/>
          <c:val>
            <c:numRef>
              <c:f>'[Channel and Zed Optimisation and cold work effects  (19-1-2021).xlsx]Zed section'!$AC$13</c:f>
              <c:numCache>
                <c:formatCode>0.00</c:formatCode>
                <c:ptCount val="1"/>
                <c:pt idx="0">
                  <c:v>0.88925351946054654</c:v>
                </c:pt>
              </c:numCache>
            </c:numRef>
          </c:val>
          <c:extLst>
            <c:ext xmlns:c16="http://schemas.microsoft.com/office/drawing/2014/chart" uri="{C3380CC4-5D6E-409C-BE32-E72D297353CC}">
              <c16:uniqueId val="{00000018-7918-47C9-B648-2E2DDD0BC68C}"/>
            </c:ext>
          </c:extLst>
        </c:ser>
        <c:dLbls>
          <c:showLegendKey val="0"/>
          <c:showVal val="0"/>
          <c:showCatName val="0"/>
          <c:showSerName val="0"/>
          <c:showPercent val="0"/>
          <c:showBubbleSize val="0"/>
        </c:dLbls>
        <c:gapWidth val="219"/>
        <c:axId val="768010160"/>
        <c:axId val="822749376"/>
      </c:barChart>
      <c:catAx>
        <c:axId val="768010160"/>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crossAx val="822749376"/>
        <c:crosses val="autoZero"/>
        <c:auto val="1"/>
        <c:lblAlgn val="ctr"/>
        <c:lblOffset val="100"/>
        <c:noMultiLvlLbl val="0"/>
      </c:catAx>
      <c:valAx>
        <c:axId val="822749376"/>
        <c:scaling>
          <c:orientation val="minMax"/>
          <c:min val="0.70000000000000007"/>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a typeface="+mn-ea"/>
                    <a:cs typeface="Times New Roman" panose="02020603050405020304" pitchFamily="18" charset="0"/>
                  </a:defRPr>
                </a:pPr>
                <a:r>
                  <a:rPr lang="en-GB" sz="1000">
                    <a:latin typeface="Times New Roman" panose="02020603050405020304" pitchFamily="18" charset="0"/>
                    <a:cs typeface="Times New Roman" panose="02020603050405020304" pitchFamily="18" charset="0"/>
                  </a:rPr>
                  <a:t>M</a:t>
                </a:r>
                <a:r>
                  <a:rPr lang="en-GB" sz="1000" baseline="0">
                    <a:latin typeface="Times New Roman" panose="02020603050405020304" pitchFamily="18" charset="0"/>
                    <a:cs typeface="Times New Roman" panose="02020603050405020304" pitchFamily="18" charset="0"/>
                  </a:rPr>
                  <a:t> / My</a:t>
                </a:r>
              </a:p>
            </c:rich>
          </c:tx>
          <c:overlay val="0"/>
          <c:spPr>
            <a:noFill/>
            <a:ln>
              <a:noFill/>
            </a:ln>
            <a:effectLst/>
          </c:spPr>
        </c:title>
        <c:numFmt formatCode="0.00" sourceLinked="0"/>
        <c:majorTickMark val="out"/>
        <c:minorTickMark val="none"/>
        <c:tickLblPos val="nextTo"/>
        <c:spPr>
          <a:ln w="12700">
            <a:solidFill>
              <a:schemeClr val="tx1"/>
            </a:solidFill>
          </a:ln>
          <a:effectLst/>
        </c:spPr>
        <c:txPr>
          <a:bodyPr rot="-60000000" spcFirstLastPara="1" vertOverflow="ellipsis" vert="horz" wrap="square" anchor="ctr" anchorCtr="1"/>
          <a:lstStyle/>
          <a:p>
            <a:pPr>
              <a:defRPr sz="1000" b="0" i="0" u="none" strike="noStrike" kern="120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a typeface="+mn-ea"/>
                <a:cs typeface="Times New Roman" panose="02020603050405020304" pitchFamily="18" charset="0"/>
              </a:defRPr>
            </a:pPr>
            <a:endParaRPr lang="en-US"/>
          </a:p>
        </c:txPr>
        <c:crossAx val="768010160"/>
        <c:crosses val="autoZero"/>
        <c:crossBetween val="between"/>
      </c:valAx>
      <c:spPr>
        <a:effectLst/>
      </c:spPr>
    </c:plotArea>
    <c:plotVisOnly val="1"/>
    <c:dispBlanksAs val="gap"/>
    <c:showDLblsOverMax val="0"/>
  </c:chart>
  <c:spPr>
    <a:ln w="12700" cap="flat" cmpd="sng" algn="ctr">
      <a:noFill/>
      <a:round/>
    </a:ln>
    <a:effectLst/>
  </c:spPr>
  <c:txPr>
    <a:bodyPr/>
    <a:lstStyle/>
    <a:p>
      <a:pPr>
        <a:defRPr b="0" cap="none" spc="0">
          <a:ln w="0"/>
          <a:solidFill>
            <a:schemeClr val="tx1"/>
          </a:solidFill>
          <a:effectLst>
            <a:outerShdw blurRad="38100" dist="19050" dir="2700000" algn="tl" rotWithShape="0">
              <a:schemeClr val="dk1">
                <a:alpha val="40000"/>
              </a:schemeClr>
            </a:outerShdw>
          </a:effectLst>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31.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31.png"/></Relationships>
</file>

<file path=word/drawings/drawing1.xml><?xml version="1.0" encoding="utf-8"?>
<c:userShapes xmlns:c="http://schemas.openxmlformats.org/drawingml/2006/chart">
  <cdr:relSizeAnchor xmlns:cdr="http://schemas.openxmlformats.org/drawingml/2006/chartDrawing">
    <cdr:from>
      <cdr:x>0.12511</cdr:x>
      <cdr:y>0</cdr:y>
    </cdr:from>
    <cdr:to>
      <cdr:x>0.36162</cdr:x>
      <cdr:y>0.19075</cdr:y>
    </cdr:to>
    <cdr:pic>
      <cdr:nvPicPr>
        <cdr:cNvPr id="2" name="Picture 1">
          <a:extLst xmlns:a="http://schemas.openxmlformats.org/drawingml/2006/main">
            <a:ext uri="{FF2B5EF4-FFF2-40B4-BE49-F238E27FC236}">
              <a16:creationId xmlns:a16="http://schemas.microsoft.com/office/drawing/2014/main" id="{56402E09-43CF-4218-9913-762B6290D8B0}"/>
            </a:ext>
          </a:extLst>
        </cdr:cNvPr>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717068" y="0"/>
          <a:ext cx="1355571" cy="510539"/>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12693</cdr:x>
      <cdr:y>0.06</cdr:y>
    </cdr:from>
    <cdr:to>
      <cdr:x>0.35506</cdr:x>
      <cdr:y>0.21699</cdr:y>
    </cdr:to>
    <cdr:pic>
      <cdr:nvPicPr>
        <cdr:cNvPr id="2" name="Picture 1">
          <a:extLst xmlns:a="http://schemas.openxmlformats.org/drawingml/2006/main">
            <a:ext uri="{FF2B5EF4-FFF2-40B4-BE49-F238E27FC236}">
              <a16:creationId xmlns:a16="http://schemas.microsoft.com/office/drawing/2014/main" id="{56402E09-43CF-4218-9913-762B6290D8B0}"/>
            </a:ext>
          </a:extLst>
        </cdr:cNvPr>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704852" y="174879"/>
          <a:ext cx="1266823" cy="457581"/>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Pages>
  <Words>17391</Words>
  <Characters>99130</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Bac Nguyen</dc:creator>
  <cp:keywords/>
  <dc:description/>
  <cp:lastModifiedBy>Van Bac Nguyen</cp:lastModifiedBy>
  <cp:revision>4</cp:revision>
  <dcterms:created xsi:type="dcterms:W3CDTF">2023-11-16T17:57:00Z</dcterms:created>
  <dcterms:modified xsi:type="dcterms:W3CDTF">2023-11-16T19:38:00Z</dcterms:modified>
</cp:coreProperties>
</file>